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1EC420" w14:textId="72748E72" w:rsidR="006B6267" w:rsidRPr="000A04AA" w:rsidRDefault="006B6267" w:rsidP="00024A09">
      <w:pPr>
        <w:spacing w:line="360" w:lineRule="auto"/>
        <w:jc w:val="center"/>
        <w:rPr>
          <w:rFonts w:ascii="Garamond" w:hAnsi="Garamond" w:cstheme="minorHAnsi"/>
          <w:b/>
          <w:sz w:val="28"/>
          <w:szCs w:val="24"/>
        </w:rPr>
      </w:pPr>
      <w:r w:rsidRPr="000A04AA">
        <w:rPr>
          <w:rFonts w:ascii="Garamond" w:hAnsi="Garamond" w:cstheme="minorHAnsi"/>
          <w:b/>
          <w:sz w:val="28"/>
          <w:szCs w:val="24"/>
        </w:rPr>
        <w:t>Influence of the position of ionic groups in amphoteric polyelectrolytes on hydration and ionic conduction: side chain vs main chain</w:t>
      </w:r>
    </w:p>
    <w:p w14:paraId="7C89AB3D" w14:textId="77777777" w:rsidR="00024A09" w:rsidRPr="00FB3B08" w:rsidRDefault="00024A09" w:rsidP="00024A09">
      <w:pPr>
        <w:spacing w:line="360" w:lineRule="auto"/>
        <w:jc w:val="center"/>
        <w:rPr>
          <w:rFonts w:ascii="Garamond" w:hAnsi="Garamond" w:cstheme="minorHAnsi"/>
          <w:sz w:val="24"/>
          <w:szCs w:val="24"/>
        </w:rPr>
      </w:pPr>
    </w:p>
    <w:p w14:paraId="3A56F723" w14:textId="7090EF89" w:rsidR="00BD2B58" w:rsidRPr="00FB3B08" w:rsidRDefault="00BD2B58" w:rsidP="00024A09">
      <w:pPr>
        <w:spacing w:line="360" w:lineRule="auto"/>
        <w:jc w:val="center"/>
        <w:rPr>
          <w:rFonts w:ascii="Garamond" w:hAnsi="Garamond" w:cstheme="minorHAnsi"/>
          <w:sz w:val="24"/>
          <w:szCs w:val="24"/>
          <w:vertAlign w:val="superscript"/>
          <w:lang w:val="it-IT"/>
        </w:rPr>
      </w:pPr>
      <w:r w:rsidRPr="00FB3B08">
        <w:rPr>
          <w:rFonts w:ascii="Garamond" w:hAnsi="Garamond" w:cstheme="minorHAnsi"/>
          <w:sz w:val="24"/>
          <w:szCs w:val="24"/>
          <w:lang w:val="it-IT"/>
        </w:rPr>
        <w:t>Riccardo Narducci,</w:t>
      </w:r>
      <w:r w:rsidR="000A76F4">
        <w:rPr>
          <w:rFonts w:ascii="Garamond" w:hAnsi="Garamond" w:cstheme="minorHAnsi"/>
          <w:sz w:val="24"/>
          <w:szCs w:val="24"/>
          <w:vertAlign w:val="superscript"/>
          <w:lang w:val="it-IT"/>
        </w:rPr>
        <w:t>1</w:t>
      </w:r>
      <w:r w:rsidRPr="00FB3B08">
        <w:rPr>
          <w:rFonts w:ascii="Garamond" w:hAnsi="Garamond" w:cstheme="minorHAnsi"/>
          <w:sz w:val="24"/>
          <w:szCs w:val="24"/>
          <w:lang w:val="it-IT"/>
        </w:rPr>
        <w:t xml:space="preserve"> Emanuela Sgreccia,</w:t>
      </w:r>
      <w:r w:rsidR="000A76F4">
        <w:rPr>
          <w:rFonts w:ascii="Garamond" w:hAnsi="Garamond" w:cstheme="minorHAnsi"/>
          <w:sz w:val="24"/>
          <w:szCs w:val="24"/>
          <w:vertAlign w:val="superscript"/>
          <w:lang w:val="it-IT"/>
        </w:rPr>
        <w:t>1</w:t>
      </w:r>
      <w:r w:rsidRPr="00FB3B08">
        <w:rPr>
          <w:rFonts w:ascii="Garamond" w:hAnsi="Garamond" w:cstheme="minorHAnsi"/>
          <w:sz w:val="24"/>
          <w:szCs w:val="24"/>
          <w:lang w:val="it-IT"/>
        </w:rPr>
        <w:t xml:space="preserve"> Gianfranco Ercolani,</w:t>
      </w:r>
      <w:r w:rsidR="000A76F4">
        <w:rPr>
          <w:rFonts w:ascii="Garamond" w:hAnsi="Garamond" w:cstheme="minorHAnsi"/>
          <w:sz w:val="24"/>
          <w:szCs w:val="24"/>
          <w:vertAlign w:val="superscript"/>
          <w:lang w:val="it-IT"/>
        </w:rPr>
        <w:t>2</w:t>
      </w:r>
      <w:r w:rsidRPr="00FB3B08">
        <w:rPr>
          <w:rFonts w:ascii="Garamond" w:hAnsi="Garamond" w:cstheme="minorHAnsi"/>
          <w:sz w:val="24"/>
          <w:szCs w:val="24"/>
          <w:lang w:val="it-IT"/>
        </w:rPr>
        <w:t xml:space="preserve"> Marco Sette,</w:t>
      </w:r>
      <w:r w:rsidR="000A76F4">
        <w:rPr>
          <w:rFonts w:ascii="Garamond" w:hAnsi="Garamond" w:cstheme="minorHAnsi"/>
          <w:sz w:val="24"/>
          <w:szCs w:val="24"/>
          <w:vertAlign w:val="superscript"/>
          <w:lang w:val="it-IT"/>
        </w:rPr>
        <w:t>2</w:t>
      </w:r>
      <w:r w:rsidRPr="00FB3B08">
        <w:rPr>
          <w:rFonts w:ascii="Garamond" w:hAnsi="Garamond" w:cstheme="minorHAnsi"/>
          <w:sz w:val="24"/>
          <w:szCs w:val="24"/>
          <w:lang w:val="it-IT"/>
        </w:rPr>
        <w:t xml:space="preserve"> </w:t>
      </w:r>
      <w:r w:rsidR="003D71DD" w:rsidRPr="00FB3B08">
        <w:rPr>
          <w:rFonts w:ascii="Garamond" w:hAnsi="Garamond" w:cstheme="minorHAnsi"/>
          <w:sz w:val="24"/>
          <w:szCs w:val="24"/>
          <w:lang w:val="it-IT"/>
        </w:rPr>
        <w:t>Simonetta Antonaroli,</w:t>
      </w:r>
      <w:r w:rsidR="000A76F4">
        <w:rPr>
          <w:rFonts w:ascii="Garamond" w:hAnsi="Garamond" w:cstheme="minorHAnsi"/>
          <w:sz w:val="24"/>
          <w:szCs w:val="24"/>
          <w:vertAlign w:val="superscript"/>
          <w:lang w:val="it-IT"/>
        </w:rPr>
        <w:t>2</w:t>
      </w:r>
      <w:r w:rsidR="003D71DD" w:rsidRPr="00FB3B08">
        <w:rPr>
          <w:rFonts w:ascii="Garamond" w:hAnsi="Garamond" w:cstheme="minorHAnsi"/>
          <w:sz w:val="24"/>
          <w:szCs w:val="24"/>
          <w:lang w:val="it-IT"/>
        </w:rPr>
        <w:t xml:space="preserve"> </w:t>
      </w:r>
      <w:r w:rsidRPr="00FB3B08">
        <w:rPr>
          <w:rFonts w:ascii="Garamond" w:hAnsi="Garamond" w:cstheme="minorHAnsi"/>
          <w:sz w:val="24"/>
          <w:szCs w:val="24"/>
          <w:lang w:val="it-IT"/>
        </w:rPr>
        <w:t>Luca Pasquini,</w:t>
      </w:r>
      <w:r w:rsidR="000A76F4">
        <w:rPr>
          <w:rFonts w:ascii="Garamond" w:hAnsi="Garamond" w:cstheme="minorHAnsi"/>
          <w:sz w:val="24"/>
          <w:szCs w:val="24"/>
          <w:vertAlign w:val="superscript"/>
          <w:lang w:val="it-IT"/>
        </w:rPr>
        <w:t>3</w:t>
      </w:r>
      <w:r w:rsidRPr="00FB3B08">
        <w:rPr>
          <w:rFonts w:ascii="Garamond" w:hAnsi="Garamond" w:cstheme="minorHAnsi"/>
          <w:sz w:val="24"/>
          <w:szCs w:val="24"/>
          <w:lang w:val="it-IT"/>
        </w:rPr>
        <w:t xml:space="preserve"> Philippe Knauth,</w:t>
      </w:r>
      <w:r w:rsidR="000A76F4">
        <w:rPr>
          <w:rFonts w:ascii="Garamond" w:hAnsi="Garamond" w:cstheme="minorHAnsi"/>
          <w:sz w:val="24"/>
          <w:szCs w:val="24"/>
          <w:vertAlign w:val="superscript"/>
          <w:lang w:val="it-IT"/>
        </w:rPr>
        <w:t>3</w:t>
      </w:r>
      <w:r w:rsidRPr="00FB3B08">
        <w:rPr>
          <w:rFonts w:ascii="Garamond" w:hAnsi="Garamond" w:cstheme="minorHAnsi"/>
          <w:sz w:val="24"/>
          <w:szCs w:val="24"/>
          <w:lang w:val="it-IT"/>
        </w:rPr>
        <w:t xml:space="preserve"> Maria Luisa Di Vona</w:t>
      </w:r>
      <w:r w:rsidR="000A76F4">
        <w:rPr>
          <w:rFonts w:ascii="Garamond" w:hAnsi="Garamond" w:cstheme="minorHAnsi"/>
          <w:sz w:val="24"/>
          <w:szCs w:val="24"/>
          <w:vertAlign w:val="superscript"/>
          <w:lang w:val="it-IT"/>
        </w:rPr>
        <w:t>1</w:t>
      </w:r>
      <w:r w:rsidR="00FB3B08" w:rsidRPr="00FB3B08">
        <w:rPr>
          <w:rFonts w:ascii="Garamond" w:hAnsi="Garamond" w:cstheme="minorHAnsi"/>
          <w:sz w:val="24"/>
          <w:szCs w:val="24"/>
          <w:vertAlign w:val="superscript"/>
          <w:lang w:val="it-IT"/>
        </w:rPr>
        <w:t xml:space="preserve"> *</w:t>
      </w:r>
    </w:p>
    <w:p w14:paraId="09C9435D" w14:textId="77777777" w:rsidR="00024A09" w:rsidRPr="00024A09" w:rsidRDefault="00024A09" w:rsidP="00FB447C">
      <w:pPr>
        <w:spacing w:line="360" w:lineRule="auto"/>
        <w:jc w:val="both"/>
        <w:rPr>
          <w:rFonts w:ascii="Garamond" w:hAnsi="Garamond"/>
          <w:color w:val="000000"/>
          <w:sz w:val="21"/>
          <w:szCs w:val="21"/>
          <w:shd w:val="clear" w:color="auto" w:fill="F4F9FD"/>
          <w:lang w:val="it-IT"/>
        </w:rPr>
      </w:pPr>
    </w:p>
    <w:p w14:paraId="00C7B0AA" w14:textId="6757DD98" w:rsidR="00024A09" w:rsidRPr="00024A09" w:rsidRDefault="00024A09" w:rsidP="00024A09">
      <w:pPr>
        <w:autoSpaceDE w:val="0"/>
        <w:spacing w:after="0" w:line="240" w:lineRule="auto"/>
        <w:jc w:val="center"/>
        <w:rPr>
          <w:rFonts w:ascii="Garamond" w:eastAsia="Times New Roman" w:hAnsi="Garamond" w:cstheme="minorHAnsi"/>
          <w:i/>
          <w:sz w:val="24"/>
          <w:szCs w:val="24"/>
        </w:rPr>
      </w:pPr>
      <w:r w:rsidRPr="00024A09">
        <w:rPr>
          <w:rFonts w:ascii="Garamond" w:hAnsi="Garamond" w:cstheme="minorHAnsi"/>
          <w:i/>
          <w:sz w:val="24"/>
          <w:szCs w:val="24"/>
          <w:vertAlign w:val="superscript"/>
        </w:rPr>
        <w:t>1</w:t>
      </w:r>
      <w:r w:rsidRPr="00024A09">
        <w:rPr>
          <w:rFonts w:ascii="Garamond" w:eastAsia="Times New Roman" w:hAnsi="Garamond" w:cstheme="minorHAnsi"/>
          <w:i/>
          <w:sz w:val="24"/>
          <w:szCs w:val="24"/>
        </w:rPr>
        <w:t xml:space="preserve"> University of Rome Tor </w:t>
      </w:r>
      <w:proofErr w:type="spellStart"/>
      <w:r w:rsidRPr="00024A09">
        <w:rPr>
          <w:rFonts w:ascii="Garamond" w:eastAsia="Times New Roman" w:hAnsi="Garamond" w:cstheme="minorHAnsi"/>
          <w:i/>
          <w:sz w:val="24"/>
          <w:szCs w:val="24"/>
        </w:rPr>
        <w:t>Vergata</w:t>
      </w:r>
      <w:proofErr w:type="spellEnd"/>
      <w:r w:rsidRPr="00024A09">
        <w:rPr>
          <w:rFonts w:ascii="Garamond" w:eastAsia="Times New Roman" w:hAnsi="Garamond" w:cstheme="minorHAnsi"/>
          <w:i/>
          <w:sz w:val="24"/>
          <w:szCs w:val="24"/>
        </w:rPr>
        <w:t xml:space="preserve">, Dep. Industrial Engineering </w:t>
      </w:r>
      <w:r w:rsidR="000A76F4">
        <w:rPr>
          <w:rFonts w:ascii="Garamond" w:eastAsia="Times New Roman" w:hAnsi="Garamond" w:cstheme="minorHAnsi"/>
          <w:i/>
          <w:sz w:val="24"/>
          <w:szCs w:val="24"/>
        </w:rPr>
        <w:t>and</w:t>
      </w:r>
    </w:p>
    <w:p w14:paraId="07D112E6" w14:textId="40412178" w:rsidR="00024A09" w:rsidRPr="00024A09" w:rsidRDefault="00024A09" w:rsidP="00024A09">
      <w:pPr>
        <w:autoSpaceDE w:val="0"/>
        <w:spacing w:after="0" w:line="240" w:lineRule="auto"/>
        <w:jc w:val="center"/>
        <w:rPr>
          <w:rFonts w:ascii="Garamond" w:hAnsi="Garamond" w:cstheme="minorHAnsi"/>
          <w:sz w:val="24"/>
          <w:szCs w:val="24"/>
        </w:rPr>
      </w:pPr>
      <w:r w:rsidRPr="00024A09">
        <w:rPr>
          <w:rFonts w:ascii="Garamond" w:hAnsi="Garamond" w:cstheme="minorHAnsi"/>
          <w:i/>
          <w:sz w:val="24"/>
          <w:szCs w:val="24"/>
        </w:rPr>
        <w:t>Internationa</w:t>
      </w:r>
      <w:r w:rsidR="007535C9">
        <w:rPr>
          <w:rFonts w:ascii="Garamond" w:hAnsi="Garamond" w:cstheme="minorHAnsi"/>
          <w:i/>
          <w:sz w:val="24"/>
          <w:szCs w:val="24"/>
        </w:rPr>
        <w:t>l Associated Laboratory</w:t>
      </w:r>
      <w:r w:rsidRPr="00024A09">
        <w:rPr>
          <w:rFonts w:ascii="Garamond" w:hAnsi="Garamond" w:cstheme="minorHAnsi"/>
          <w:i/>
          <w:sz w:val="24"/>
          <w:szCs w:val="24"/>
        </w:rPr>
        <w:t>: Ionomer Materials for Energy</w:t>
      </w:r>
      <w:r w:rsidR="007535C9">
        <w:rPr>
          <w:rFonts w:ascii="Garamond" w:hAnsi="Garamond" w:cstheme="minorHAnsi"/>
          <w:i/>
          <w:sz w:val="24"/>
          <w:szCs w:val="24"/>
        </w:rPr>
        <w:t>,</w:t>
      </w:r>
      <w:r w:rsidRPr="00024A09">
        <w:rPr>
          <w:rFonts w:ascii="Garamond" w:hAnsi="Garamond" w:cstheme="minorHAnsi"/>
          <w:i/>
          <w:sz w:val="24"/>
          <w:szCs w:val="24"/>
        </w:rPr>
        <w:t xml:space="preserve"> </w:t>
      </w:r>
      <w:r w:rsidR="000A76F4" w:rsidRPr="00024A09">
        <w:rPr>
          <w:rFonts w:ascii="Garamond" w:eastAsia="Times New Roman" w:hAnsi="Garamond" w:cstheme="minorHAnsi"/>
          <w:i/>
          <w:sz w:val="24"/>
          <w:szCs w:val="24"/>
        </w:rPr>
        <w:t xml:space="preserve">00133 Roma, </w:t>
      </w:r>
      <w:r w:rsidRPr="00024A09">
        <w:rPr>
          <w:rFonts w:ascii="Garamond" w:hAnsi="Garamond" w:cstheme="minorHAnsi"/>
          <w:i/>
          <w:sz w:val="24"/>
          <w:szCs w:val="24"/>
        </w:rPr>
        <w:t>Italy</w:t>
      </w:r>
    </w:p>
    <w:p w14:paraId="7ACEAA50" w14:textId="6C14D349" w:rsidR="00024A09" w:rsidRPr="003977FA" w:rsidRDefault="000A76F4" w:rsidP="00024A09">
      <w:pPr>
        <w:autoSpaceDE w:val="0"/>
        <w:spacing w:after="0" w:line="240" w:lineRule="auto"/>
        <w:jc w:val="center"/>
        <w:rPr>
          <w:rFonts w:ascii="Garamond" w:hAnsi="Garamond" w:cstheme="minorHAnsi"/>
          <w:i/>
          <w:sz w:val="24"/>
          <w:szCs w:val="24"/>
          <w:vertAlign w:val="superscript"/>
        </w:rPr>
      </w:pPr>
      <w:r>
        <w:rPr>
          <w:rFonts w:ascii="Garamond" w:hAnsi="Garamond" w:cstheme="minorHAnsi"/>
          <w:i/>
          <w:sz w:val="24"/>
          <w:szCs w:val="24"/>
          <w:vertAlign w:val="superscript"/>
        </w:rPr>
        <w:t>2</w:t>
      </w:r>
      <w:r w:rsidR="00024A09" w:rsidRPr="00024A09">
        <w:rPr>
          <w:rFonts w:ascii="Garamond" w:eastAsia="Times New Roman" w:hAnsi="Garamond" w:cstheme="minorHAnsi"/>
          <w:i/>
          <w:sz w:val="24"/>
          <w:szCs w:val="24"/>
        </w:rPr>
        <w:t xml:space="preserve"> University of Rome Tor </w:t>
      </w:r>
      <w:proofErr w:type="spellStart"/>
      <w:r w:rsidR="00024A09" w:rsidRPr="00024A09">
        <w:rPr>
          <w:rFonts w:ascii="Garamond" w:eastAsia="Times New Roman" w:hAnsi="Garamond" w:cstheme="minorHAnsi"/>
          <w:i/>
          <w:sz w:val="24"/>
          <w:szCs w:val="24"/>
        </w:rPr>
        <w:t>Vergata</w:t>
      </w:r>
      <w:proofErr w:type="spellEnd"/>
      <w:r w:rsidR="00024A09" w:rsidRPr="00024A09">
        <w:rPr>
          <w:rFonts w:ascii="Garamond" w:eastAsia="Times New Roman" w:hAnsi="Garamond" w:cstheme="minorHAnsi"/>
          <w:i/>
          <w:sz w:val="24"/>
          <w:szCs w:val="24"/>
        </w:rPr>
        <w:t xml:space="preserve">, Dep. </w:t>
      </w:r>
      <w:r w:rsidR="00024A09" w:rsidRPr="003977FA">
        <w:rPr>
          <w:rFonts w:ascii="Garamond" w:eastAsia="Times New Roman" w:hAnsi="Garamond" w:cstheme="minorHAnsi"/>
          <w:i/>
          <w:sz w:val="24"/>
          <w:szCs w:val="24"/>
        </w:rPr>
        <w:t>Chemical Sciences and Technologies, 00133 Roma, Italy</w:t>
      </w:r>
    </w:p>
    <w:p w14:paraId="6568C392" w14:textId="606328B7" w:rsidR="00024A09" w:rsidRPr="003977FA" w:rsidRDefault="000A76F4" w:rsidP="00024A09">
      <w:pPr>
        <w:autoSpaceDE w:val="0"/>
        <w:spacing w:after="0" w:line="240" w:lineRule="auto"/>
        <w:jc w:val="center"/>
        <w:rPr>
          <w:rFonts w:ascii="Garamond" w:hAnsi="Garamond" w:cstheme="minorHAnsi"/>
          <w:i/>
          <w:sz w:val="24"/>
          <w:szCs w:val="24"/>
          <w:vertAlign w:val="superscript"/>
        </w:rPr>
      </w:pPr>
      <w:r w:rsidRPr="003977FA">
        <w:rPr>
          <w:rFonts w:ascii="Garamond" w:hAnsi="Garamond" w:cstheme="minorHAnsi"/>
          <w:i/>
          <w:sz w:val="24"/>
          <w:szCs w:val="24"/>
          <w:vertAlign w:val="superscript"/>
        </w:rPr>
        <w:t>3</w:t>
      </w:r>
      <w:r w:rsidR="00024A09" w:rsidRPr="003977FA">
        <w:rPr>
          <w:rFonts w:ascii="Garamond" w:hAnsi="Garamond" w:cstheme="minorHAnsi"/>
          <w:i/>
          <w:sz w:val="24"/>
          <w:szCs w:val="24"/>
        </w:rPr>
        <w:t>Aix Marseille</w:t>
      </w:r>
      <w:r w:rsidRPr="003977FA">
        <w:rPr>
          <w:rFonts w:ascii="Garamond" w:hAnsi="Garamond" w:cstheme="minorHAnsi"/>
          <w:i/>
          <w:sz w:val="24"/>
          <w:szCs w:val="24"/>
        </w:rPr>
        <w:t xml:space="preserve"> </w:t>
      </w:r>
      <w:proofErr w:type="spellStart"/>
      <w:r w:rsidRPr="003977FA">
        <w:rPr>
          <w:rFonts w:ascii="Garamond" w:hAnsi="Garamond" w:cstheme="minorHAnsi"/>
          <w:i/>
          <w:sz w:val="24"/>
          <w:szCs w:val="24"/>
        </w:rPr>
        <w:t>Univ</w:t>
      </w:r>
      <w:proofErr w:type="spellEnd"/>
      <w:r w:rsidRPr="003977FA">
        <w:rPr>
          <w:rFonts w:ascii="Garamond" w:hAnsi="Garamond" w:cstheme="minorHAnsi"/>
          <w:i/>
          <w:sz w:val="24"/>
          <w:szCs w:val="24"/>
        </w:rPr>
        <w:t>, CNRS, MADIREL (UMR 7246)</w:t>
      </w:r>
      <w:r w:rsidR="00024A09" w:rsidRPr="003977FA">
        <w:rPr>
          <w:rFonts w:ascii="Garamond" w:hAnsi="Garamond" w:cstheme="minorHAnsi"/>
          <w:i/>
          <w:sz w:val="24"/>
          <w:szCs w:val="24"/>
        </w:rPr>
        <w:t xml:space="preserve"> </w:t>
      </w:r>
      <w:r w:rsidRPr="003977FA">
        <w:rPr>
          <w:rFonts w:ascii="Garamond" w:hAnsi="Garamond" w:cstheme="minorHAnsi"/>
          <w:i/>
          <w:sz w:val="24"/>
          <w:szCs w:val="24"/>
        </w:rPr>
        <w:t xml:space="preserve">and International Associated Laboratory: Ionomer Materials for Energy, Campus St </w:t>
      </w:r>
      <w:proofErr w:type="spellStart"/>
      <w:r w:rsidRPr="003977FA">
        <w:rPr>
          <w:rFonts w:ascii="Garamond" w:hAnsi="Garamond" w:cstheme="minorHAnsi"/>
          <w:i/>
          <w:sz w:val="24"/>
          <w:szCs w:val="24"/>
        </w:rPr>
        <w:t>Jérôme</w:t>
      </w:r>
      <w:proofErr w:type="spellEnd"/>
      <w:r w:rsidRPr="003977FA">
        <w:rPr>
          <w:rFonts w:ascii="Garamond" w:hAnsi="Garamond" w:cstheme="minorHAnsi"/>
          <w:i/>
          <w:sz w:val="24"/>
          <w:szCs w:val="24"/>
        </w:rPr>
        <w:t xml:space="preserve">, </w:t>
      </w:r>
      <w:proofErr w:type="gramStart"/>
      <w:r w:rsidRPr="003977FA">
        <w:rPr>
          <w:rFonts w:ascii="Garamond" w:hAnsi="Garamond" w:cstheme="minorHAnsi"/>
          <w:i/>
          <w:sz w:val="24"/>
          <w:szCs w:val="24"/>
        </w:rPr>
        <w:t>13013</w:t>
      </w:r>
      <w:proofErr w:type="gramEnd"/>
      <w:r w:rsidRPr="003977FA">
        <w:rPr>
          <w:rFonts w:ascii="Garamond" w:hAnsi="Garamond" w:cstheme="minorHAnsi"/>
          <w:i/>
          <w:sz w:val="24"/>
          <w:szCs w:val="24"/>
        </w:rPr>
        <w:t xml:space="preserve"> Marseille, </w:t>
      </w:r>
      <w:r w:rsidR="00024A09" w:rsidRPr="003977FA">
        <w:rPr>
          <w:rFonts w:ascii="Garamond" w:hAnsi="Garamond" w:cstheme="minorHAnsi"/>
          <w:i/>
          <w:sz w:val="24"/>
          <w:szCs w:val="24"/>
        </w:rPr>
        <w:t>France</w:t>
      </w:r>
    </w:p>
    <w:p w14:paraId="74701350" w14:textId="77777777" w:rsidR="00024A09" w:rsidRPr="003977FA" w:rsidRDefault="00024A09" w:rsidP="00FB447C">
      <w:pPr>
        <w:spacing w:line="360" w:lineRule="auto"/>
        <w:jc w:val="both"/>
        <w:rPr>
          <w:rFonts w:ascii="Garamond" w:hAnsi="Garamond"/>
          <w:color w:val="000000"/>
          <w:sz w:val="21"/>
          <w:szCs w:val="21"/>
          <w:shd w:val="clear" w:color="auto" w:fill="F4F9FD"/>
        </w:rPr>
      </w:pPr>
    </w:p>
    <w:p w14:paraId="3553C8B1" w14:textId="31E4761C" w:rsidR="00866CB4" w:rsidRDefault="00024A09" w:rsidP="00FB447C">
      <w:pPr>
        <w:spacing w:line="360" w:lineRule="auto"/>
        <w:jc w:val="both"/>
        <w:rPr>
          <w:rFonts w:ascii="Garamond" w:hAnsi="Garamond" w:cstheme="minorHAnsi"/>
          <w:b/>
          <w:color w:val="000000"/>
          <w:sz w:val="24"/>
          <w:szCs w:val="24"/>
        </w:rPr>
      </w:pPr>
      <w:r w:rsidRPr="00D132CF">
        <w:rPr>
          <w:rFonts w:ascii="Garamond" w:hAnsi="Garamond"/>
          <w:color w:val="000000"/>
          <w:sz w:val="21"/>
          <w:szCs w:val="21"/>
          <w:shd w:val="clear" w:color="auto" w:fill="F4F9FD"/>
        </w:rPr>
        <w:br/>
      </w:r>
      <w:r>
        <w:rPr>
          <w:rFonts w:ascii="Garamond" w:hAnsi="Garamond" w:cstheme="minorHAnsi"/>
          <w:b/>
          <w:color w:val="000000"/>
          <w:sz w:val="24"/>
          <w:szCs w:val="24"/>
        </w:rPr>
        <w:t>Abstract</w:t>
      </w:r>
    </w:p>
    <w:p w14:paraId="5BA1F812" w14:textId="411B3262" w:rsidR="007124DD" w:rsidRDefault="00024A09" w:rsidP="00024A09">
      <w:pPr>
        <w:spacing w:after="0" w:line="360" w:lineRule="auto"/>
        <w:jc w:val="both"/>
        <w:rPr>
          <w:rFonts w:ascii="Garamond" w:hAnsi="Garamond" w:cstheme="minorHAnsi"/>
          <w:color w:val="000000"/>
          <w:sz w:val="24"/>
          <w:szCs w:val="24"/>
        </w:rPr>
      </w:pPr>
      <w:r>
        <w:rPr>
          <w:rFonts w:ascii="Garamond" w:hAnsi="Garamond" w:cstheme="minorHAnsi"/>
          <w:color w:val="000000"/>
          <w:sz w:val="24"/>
          <w:szCs w:val="24"/>
        </w:rPr>
        <w:t xml:space="preserve">Amphoteric ionomers </w:t>
      </w:r>
      <w:proofErr w:type="gramStart"/>
      <w:r w:rsidRPr="00984AA7">
        <w:rPr>
          <w:rFonts w:ascii="Garamond" w:hAnsi="Garamond" w:cstheme="minorHAnsi"/>
          <w:color w:val="000000"/>
          <w:sz w:val="24"/>
          <w:szCs w:val="24"/>
        </w:rPr>
        <w:t>were synthe</w:t>
      </w:r>
      <w:r w:rsidR="006823D6" w:rsidRPr="00984AA7">
        <w:rPr>
          <w:rFonts w:ascii="Garamond" w:hAnsi="Garamond" w:cstheme="minorHAnsi"/>
          <w:color w:val="000000"/>
          <w:sz w:val="24"/>
          <w:szCs w:val="24"/>
        </w:rPr>
        <w:t>s</w:t>
      </w:r>
      <w:r w:rsidRPr="00984AA7">
        <w:rPr>
          <w:rFonts w:ascii="Garamond" w:hAnsi="Garamond" w:cstheme="minorHAnsi"/>
          <w:color w:val="000000"/>
          <w:sz w:val="24"/>
          <w:szCs w:val="24"/>
        </w:rPr>
        <w:t>i</w:t>
      </w:r>
      <w:r w:rsidR="006823D6" w:rsidRPr="00984AA7">
        <w:rPr>
          <w:rFonts w:ascii="Garamond" w:hAnsi="Garamond" w:cstheme="minorHAnsi"/>
          <w:color w:val="000000"/>
          <w:sz w:val="24"/>
          <w:szCs w:val="24"/>
        </w:rPr>
        <w:t>z</w:t>
      </w:r>
      <w:r w:rsidRPr="00984AA7">
        <w:rPr>
          <w:rFonts w:ascii="Garamond" w:hAnsi="Garamond" w:cstheme="minorHAnsi"/>
          <w:color w:val="000000"/>
          <w:sz w:val="24"/>
          <w:szCs w:val="24"/>
        </w:rPr>
        <w:t>e</w:t>
      </w:r>
      <w:r w:rsidR="00410C37" w:rsidRPr="00984AA7">
        <w:rPr>
          <w:rFonts w:ascii="Garamond" w:hAnsi="Garamond" w:cstheme="minorHAnsi"/>
          <w:color w:val="000000"/>
          <w:sz w:val="24"/>
          <w:szCs w:val="24"/>
        </w:rPr>
        <w:t>d</w:t>
      </w:r>
      <w:proofErr w:type="gramEnd"/>
      <w:r w:rsidR="00410C37">
        <w:rPr>
          <w:rFonts w:ascii="Garamond" w:hAnsi="Garamond" w:cstheme="minorHAnsi"/>
          <w:color w:val="000000"/>
          <w:sz w:val="24"/>
          <w:szCs w:val="24"/>
        </w:rPr>
        <w:t xml:space="preserve"> with two different approaches</w:t>
      </w:r>
      <w:r w:rsidR="000B3CFF">
        <w:rPr>
          <w:rFonts w:ascii="Garamond" w:hAnsi="Garamond" w:cstheme="minorHAnsi"/>
          <w:color w:val="000000"/>
          <w:sz w:val="24"/>
          <w:szCs w:val="24"/>
        </w:rPr>
        <w:t xml:space="preserve"> to study the influence of a flexible side chain</w:t>
      </w:r>
      <w:r w:rsidR="00531243">
        <w:rPr>
          <w:rFonts w:ascii="Garamond" w:hAnsi="Garamond" w:cstheme="minorHAnsi"/>
          <w:color w:val="000000"/>
          <w:sz w:val="24"/>
          <w:szCs w:val="24"/>
        </w:rPr>
        <w:t xml:space="preserve"> containing the functional groups vs grafting of the functional </w:t>
      </w:r>
      <w:r w:rsidR="00713888">
        <w:rPr>
          <w:rFonts w:ascii="Garamond" w:hAnsi="Garamond" w:cstheme="minorHAnsi"/>
          <w:color w:val="000000"/>
          <w:sz w:val="24"/>
          <w:szCs w:val="24"/>
        </w:rPr>
        <w:t xml:space="preserve">groups </w:t>
      </w:r>
      <w:r w:rsidR="00531243">
        <w:rPr>
          <w:rFonts w:ascii="Garamond" w:hAnsi="Garamond" w:cstheme="minorHAnsi"/>
          <w:color w:val="000000"/>
          <w:sz w:val="24"/>
          <w:szCs w:val="24"/>
        </w:rPr>
        <w:t>directly on the main chain</w:t>
      </w:r>
      <w:r w:rsidR="000B3CFF">
        <w:rPr>
          <w:rFonts w:ascii="Garamond" w:hAnsi="Garamond" w:cstheme="minorHAnsi"/>
          <w:color w:val="000000"/>
          <w:sz w:val="24"/>
          <w:szCs w:val="24"/>
        </w:rPr>
        <w:t xml:space="preserve">. </w:t>
      </w:r>
      <w:proofErr w:type="gramStart"/>
      <w:r w:rsidR="000B3CFF">
        <w:rPr>
          <w:rFonts w:ascii="Garamond" w:hAnsi="Garamond" w:cstheme="minorHAnsi"/>
          <w:color w:val="000000"/>
          <w:sz w:val="24"/>
          <w:szCs w:val="24"/>
        </w:rPr>
        <w:t>Poly</w:t>
      </w:r>
      <w:r w:rsidR="00CD4ABD">
        <w:rPr>
          <w:rFonts w:ascii="Garamond" w:hAnsi="Garamond" w:cstheme="minorHAnsi"/>
          <w:color w:val="000000"/>
          <w:sz w:val="24"/>
          <w:szCs w:val="24"/>
        </w:rPr>
        <w:t>(</w:t>
      </w:r>
      <w:proofErr w:type="gramEnd"/>
      <w:r w:rsidR="000B3CFF">
        <w:rPr>
          <w:rFonts w:ascii="Garamond" w:hAnsi="Garamond" w:cstheme="minorHAnsi"/>
          <w:color w:val="000000"/>
          <w:sz w:val="24"/>
          <w:szCs w:val="24"/>
        </w:rPr>
        <w:t>sulfone</w:t>
      </w:r>
      <w:r w:rsidR="00CD4ABD">
        <w:rPr>
          <w:rFonts w:ascii="Garamond" w:hAnsi="Garamond" w:cstheme="minorHAnsi"/>
          <w:color w:val="000000"/>
          <w:sz w:val="24"/>
          <w:szCs w:val="24"/>
        </w:rPr>
        <w:t>)</w:t>
      </w:r>
      <w:r w:rsidR="000B3CFF">
        <w:rPr>
          <w:rFonts w:ascii="Garamond" w:hAnsi="Garamond" w:cstheme="minorHAnsi"/>
          <w:color w:val="000000"/>
          <w:sz w:val="24"/>
          <w:szCs w:val="24"/>
        </w:rPr>
        <w:t xml:space="preserve"> was functionalized</w:t>
      </w:r>
      <w:r>
        <w:rPr>
          <w:rFonts w:ascii="Garamond" w:hAnsi="Garamond" w:cstheme="minorHAnsi"/>
          <w:color w:val="000000"/>
          <w:sz w:val="24"/>
          <w:szCs w:val="24"/>
        </w:rPr>
        <w:t xml:space="preserve"> with </w:t>
      </w:r>
      <w:r w:rsidR="00410C37">
        <w:rPr>
          <w:rFonts w:ascii="Garamond" w:hAnsi="Garamond" w:cstheme="minorHAnsi"/>
          <w:color w:val="000000"/>
          <w:sz w:val="24"/>
          <w:szCs w:val="24"/>
        </w:rPr>
        <w:t>6-aminohexanoic acid</w:t>
      </w:r>
      <w:r>
        <w:rPr>
          <w:rFonts w:ascii="Garamond" w:hAnsi="Garamond" w:cstheme="minorHAnsi"/>
          <w:color w:val="000000"/>
          <w:sz w:val="24"/>
          <w:szCs w:val="24"/>
        </w:rPr>
        <w:t xml:space="preserve"> </w:t>
      </w:r>
      <w:r w:rsidR="00CD4ABD">
        <w:rPr>
          <w:rFonts w:ascii="Garamond" w:hAnsi="Garamond" w:cstheme="minorHAnsi"/>
          <w:color w:val="000000"/>
          <w:sz w:val="24"/>
          <w:szCs w:val="24"/>
        </w:rPr>
        <w:t>(</w:t>
      </w:r>
      <w:r w:rsidR="00CD4ABD" w:rsidRPr="00CD4ABD">
        <w:rPr>
          <w:rFonts w:ascii="Garamond" w:hAnsi="Garamond" w:cstheme="minorHAnsi"/>
          <w:i/>
          <w:color w:val="000000"/>
          <w:sz w:val="24"/>
          <w:szCs w:val="24"/>
        </w:rPr>
        <w:t>ANF-1</w:t>
      </w:r>
      <w:r w:rsidR="00CD4ABD">
        <w:rPr>
          <w:rFonts w:ascii="Garamond" w:hAnsi="Garamond" w:cstheme="minorHAnsi"/>
          <w:color w:val="000000"/>
          <w:sz w:val="24"/>
          <w:szCs w:val="24"/>
        </w:rPr>
        <w:t xml:space="preserve">) </w:t>
      </w:r>
      <w:r>
        <w:rPr>
          <w:rFonts w:ascii="Garamond" w:hAnsi="Garamond" w:cstheme="minorHAnsi"/>
          <w:color w:val="000000"/>
          <w:sz w:val="24"/>
          <w:szCs w:val="24"/>
        </w:rPr>
        <w:t xml:space="preserve">or </w:t>
      </w:r>
      <w:r w:rsidR="00410C37">
        <w:rPr>
          <w:rFonts w:ascii="Garamond" w:hAnsi="Garamond" w:cstheme="minorHAnsi"/>
          <w:color w:val="000000"/>
          <w:sz w:val="24"/>
          <w:szCs w:val="24"/>
        </w:rPr>
        <w:t xml:space="preserve">by successive </w:t>
      </w:r>
      <w:r>
        <w:rPr>
          <w:rFonts w:ascii="Garamond" w:hAnsi="Garamond" w:cstheme="minorHAnsi"/>
          <w:color w:val="000000"/>
          <w:sz w:val="24"/>
          <w:szCs w:val="24"/>
        </w:rPr>
        <w:t xml:space="preserve">carboxylation and amination of </w:t>
      </w:r>
      <w:r w:rsidR="00410C37">
        <w:rPr>
          <w:rFonts w:ascii="Garamond" w:hAnsi="Garamond" w:cstheme="minorHAnsi"/>
          <w:color w:val="000000"/>
          <w:sz w:val="24"/>
          <w:szCs w:val="24"/>
        </w:rPr>
        <w:t xml:space="preserve">the </w:t>
      </w:r>
      <w:r>
        <w:rPr>
          <w:rFonts w:ascii="Garamond" w:hAnsi="Garamond" w:cstheme="minorHAnsi"/>
          <w:color w:val="000000"/>
          <w:sz w:val="24"/>
          <w:szCs w:val="24"/>
        </w:rPr>
        <w:t xml:space="preserve">aromatic </w:t>
      </w:r>
      <w:r w:rsidR="00410C37">
        <w:rPr>
          <w:rFonts w:ascii="Garamond" w:hAnsi="Garamond" w:cstheme="minorHAnsi"/>
          <w:color w:val="000000"/>
          <w:sz w:val="24"/>
          <w:szCs w:val="24"/>
        </w:rPr>
        <w:t>main chain</w:t>
      </w:r>
      <w:r w:rsidR="00CD4ABD">
        <w:rPr>
          <w:rFonts w:ascii="Garamond" w:hAnsi="Garamond" w:cstheme="minorHAnsi"/>
          <w:color w:val="000000"/>
          <w:sz w:val="24"/>
          <w:szCs w:val="24"/>
        </w:rPr>
        <w:t xml:space="preserve"> (</w:t>
      </w:r>
      <w:r w:rsidR="00CD4ABD" w:rsidRPr="00CD4ABD">
        <w:rPr>
          <w:rFonts w:ascii="Garamond" w:hAnsi="Garamond" w:cstheme="minorHAnsi"/>
          <w:i/>
          <w:color w:val="000000"/>
          <w:sz w:val="24"/>
          <w:szCs w:val="24"/>
        </w:rPr>
        <w:t>ANF-2</w:t>
      </w:r>
      <w:r w:rsidR="00CD4ABD">
        <w:rPr>
          <w:rFonts w:ascii="Garamond" w:hAnsi="Garamond" w:cstheme="minorHAnsi"/>
          <w:color w:val="000000"/>
          <w:sz w:val="24"/>
          <w:szCs w:val="24"/>
        </w:rPr>
        <w:t>)</w:t>
      </w:r>
      <w:r>
        <w:rPr>
          <w:rFonts w:ascii="Garamond" w:hAnsi="Garamond" w:cstheme="minorHAnsi"/>
          <w:color w:val="000000"/>
          <w:sz w:val="24"/>
          <w:szCs w:val="24"/>
        </w:rPr>
        <w:t xml:space="preserve">. </w:t>
      </w:r>
      <w:r w:rsidR="00410C37">
        <w:rPr>
          <w:rFonts w:ascii="Garamond" w:hAnsi="Garamond" w:cstheme="minorHAnsi"/>
          <w:color w:val="000000"/>
          <w:sz w:val="24"/>
          <w:szCs w:val="24"/>
        </w:rPr>
        <w:t xml:space="preserve">The samples </w:t>
      </w:r>
      <w:proofErr w:type="gramStart"/>
      <w:r w:rsidR="00410C37">
        <w:rPr>
          <w:rFonts w:ascii="Garamond" w:hAnsi="Garamond" w:cstheme="minorHAnsi"/>
          <w:color w:val="000000"/>
          <w:sz w:val="24"/>
          <w:szCs w:val="24"/>
        </w:rPr>
        <w:t>were c</w:t>
      </w:r>
      <w:r>
        <w:rPr>
          <w:rFonts w:ascii="Garamond" w:hAnsi="Garamond" w:cstheme="minorHAnsi"/>
          <w:color w:val="000000"/>
          <w:sz w:val="24"/>
          <w:szCs w:val="24"/>
        </w:rPr>
        <w:t>haracterized</w:t>
      </w:r>
      <w:proofErr w:type="gramEnd"/>
      <w:r>
        <w:rPr>
          <w:rFonts w:ascii="Garamond" w:hAnsi="Garamond" w:cstheme="minorHAnsi"/>
          <w:color w:val="000000"/>
          <w:sz w:val="24"/>
          <w:szCs w:val="24"/>
        </w:rPr>
        <w:t xml:space="preserve"> by FTIR and NMR spectroscopies and thermogravimetric analysis. Acid and base constants</w:t>
      </w:r>
      <w:r w:rsidR="00410C37">
        <w:rPr>
          <w:rFonts w:ascii="Garamond" w:hAnsi="Garamond" w:cstheme="minorHAnsi"/>
          <w:color w:val="000000"/>
          <w:sz w:val="24"/>
          <w:szCs w:val="24"/>
        </w:rPr>
        <w:t xml:space="preserve"> </w:t>
      </w:r>
      <w:proofErr w:type="gramStart"/>
      <w:r w:rsidR="00410C37">
        <w:rPr>
          <w:rFonts w:ascii="Garamond" w:hAnsi="Garamond" w:cstheme="minorHAnsi"/>
          <w:color w:val="000000"/>
          <w:sz w:val="24"/>
          <w:szCs w:val="24"/>
        </w:rPr>
        <w:t xml:space="preserve">were </w:t>
      </w:r>
      <w:r w:rsidR="000B3CFF">
        <w:rPr>
          <w:rFonts w:ascii="Garamond" w:hAnsi="Garamond" w:cstheme="minorHAnsi"/>
          <w:color w:val="000000"/>
          <w:sz w:val="24"/>
          <w:szCs w:val="24"/>
        </w:rPr>
        <w:t>measured</w:t>
      </w:r>
      <w:proofErr w:type="gramEnd"/>
      <w:r w:rsidR="00410C37">
        <w:rPr>
          <w:rFonts w:ascii="Garamond" w:hAnsi="Garamond" w:cstheme="minorHAnsi"/>
          <w:color w:val="000000"/>
          <w:sz w:val="24"/>
          <w:szCs w:val="24"/>
        </w:rPr>
        <w:t xml:space="preserve"> by titration. </w:t>
      </w:r>
      <w:r>
        <w:rPr>
          <w:rFonts w:ascii="Garamond" w:hAnsi="Garamond" w:cstheme="minorHAnsi"/>
          <w:color w:val="000000"/>
          <w:sz w:val="24"/>
          <w:szCs w:val="24"/>
        </w:rPr>
        <w:t xml:space="preserve">We </w:t>
      </w:r>
      <w:r w:rsidR="00410C37">
        <w:rPr>
          <w:rFonts w:ascii="Garamond" w:hAnsi="Garamond" w:cstheme="minorHAnsi"/>
          <w:color w:val="000000"/>
          <w:sz w:val="24"/>
          <w:szCs w:val="24"/>
        </w:rPr>
        <w:t>also determined</w:t>
      </w:r>
      <w:r>
        <w:rPr>
          <w:rFonts w:ascii="Garamond" w:hAnsi="Garamond" w:cstheme="minorHAnsi"/>
          <w:color w:val="000000"/>
          <w:sz w:val="24"/>
          <w:szCs w:val="24"/>
        </w:rPr>
        <w:t xml:space="preserve"> </w:t>
      </w:r>
      <w:r w:rsidR="00410C37">
        <w:rPr>
          <w:rFonts w:ascii="Garamond" w:hAnsi="Garamond" w:cstheme="minorHAnsi"/>
          <w:color w:val="000000"/>
          <w:sz w:val="24"/>
          <w:szCs w:val="24"/>
        </w:rPr>
        <w:t xml:space="preserve">the </w:t>
      </w:r>
      <w:r>
        <w:rPr>
          <w:rFonts w:ascii="Garamond" w:hAnsi="Garamond" w:cstheme="minorHAnsi"/>
          <w:color w:val="000000"/>
          <w:sz w:val="24"/>
          <w:szCs w:val="24"/>
        </w:rPr>
        <w:t xml:space="preserve">hydration and </w:t>
      </w:r>
      <w:r w:rsidR="00410C37">
        <w:rPr>
          <w:rFonts w:ascii="Garamond" w:hAnsi="Garamond" w:cstheme="minorHAnsi"/>
          <w:color w:val="000000"/>
          <w:sz w:val="24"/>
          <w:szCs w:val="24"/>
        </w:rPr>
        <w:t xml:space="preserve">the </w:t>
      </w:r>
      <w:r>
        <w:rPr>
          <w:rFonts w:ascii="Garamond" w:hAnsi="Garamond" w:cstheme="minorHAnsi"/>
          <w:color w:val="000000"/>
          <w:sz w:val="24"/>
          <w:szCs w:val="24"/>
        </w:rPr>
        <w:t xml:space="preserve">ionic conductivity for acid, base and </w:t>
      </w:r>
      <w:proofErr w:type="spellStart"/>
      <w:r>
        <w:rPr>
          <w:rFonts w:ascii="Garamond" w:hAnsi="Garamond" w:cstheme="minorHAnsi"/>
          <w:color w:val="000000"/>
          <w:sz w:val="24"/>
          <w:szCs w:val="24"/>
        </w:rPr>
        <w:t>zwitterionic</w:t>
      </w:r>
      <w:proofErr w:type="spellEnd"/>
      <w:r>
        <w:rPr>
          <w:rFonts w:ascii="Garamond" w:hAnsi="Garamond" w:cstheme="minorHAnsi"/>
          <w:color w:val="000000"/>
          <w:sz w:val="24"/>
          <w:szCs w:val="24"/>
        </w:rPr>
        <w:t xml:space="preserve"> forms</w:t>
      </w:r>
      <w:r w:rsidR="00410C37">
        <w:rPr>
          <w:rFonts w:ascii="Garamond" w:hAnsi="Garamond" w:cstheme="minorHAnsi"/>
          <w:color w:val="000000"/>
          <w:sz w:val="24"/>
          <w:szCs w:val="24"/>
        </w:rPr>
        <w:t xml:space="preserve"> made by variation of the </w:t>
      </w:r>
      <w:proofErr w:type="spellStart"/>
      <w:r w:rsidR="00410C37">
        <w:rPr>
          <w:rFonts w:ascii="Garamond" w:hAnsi="Garamond" w:cstheme="minorHAnsi"/>
          <w:color w:val="000000"/>
          <w:sz w:val="24"/>
          <w:szCs w:val="24"/>
        </w:rPr>
        <w:t>pH.</w:t>
      </w:r>
      <w:proofErr w:type="spellEnd"/>
      <w:r w:rsidR="00410C37">
        <w:rPr>
          <w:rFonts w:ascii="Garamond" w:hAnsi="Garamond" w:cstheme="minorHAnsi"/>
          <w:color w:val="000000"/>
          <w:sz w:val="24"/>
          <w:szCs w:val="24"/>
        </w:rPr>
        <w:t xml:space="preserve"> </w:t>
      </w:r>
    </w:p>
    <w:p w14:paraId="00835872" w14:textId="64DDACA9" w:rsidR="00CD4ABD" w:rsidRPr="00E6405E" w:rsidRDefault="007A17AE" w:rsidP="00024A09">
      <w:pPr>
        <w:spacing w:after="0" w:line="360" w:lineRule="auto"/>
        <w:jc w:val="both"/>
        <w:rPr>
          <w:rFonts w:ascii="Garamond" w:hAnsi="Garamond" w:cstheme="minorHAnsi"/>
          <w:color w:val="000000"/>
          <w:sz w:val="24"/>
          <w:szCs w:val="24"/>
        </w:rPr>
      </w:pPr>
      <w:r>
        <w:rPr>
          <w:rFonts w:ascii="Garamond" w:hAnsi="Garamond" w:cstheme="minorHAnsi"/>
          <w:color w:val="000000"/>
          <w:sz w:val="24"/>
          <w:szCs w:val="24"/>
        </w:rPr>
        <w:t xml:space="preserve">The basic forms </w:t>
      </w:r>
      <w:r w:rsidR="00E6405E">
        <w:rPr>
          <w:rFonts w:ascii="Garamond" w:hAnsi="Garamond" w:cstheme="minorHAnsi"/>
          <w:color w:val="000000"/>
          <w:sz w:val="24"/>
          <w:szCs w:val="24"/>
        </w:rPr>
        <w:t>containing</w:t>
      </w:r>
      <w:r w:rsidRPr="00E6405E">
        <w:rPr>
          <w:rFonts w:ascii="Garamond" w:hAnsi="Garamond" w:cstheme="minorHAnsi"/>
          <w:color w:val="000000"/>
          <w:sz w:val="24"/>
          <w:szCs w:val="24"/>
        </w:rPr>
        <w:t xml:space="preserve"> </w:t>
      </w:r>
      <w:r w:rsidR="00E6405E" w:rsidRPr="00E6405E">
        <w:rPr>
          <w:rFonts w:ascii="Garamond" w:hAnsi="Garamond" w:cstheme="minorHAnsi"/>
          <w:color w:val="000000"/>
          <w:sz w:val="24"/>
          <w:szCs w:val="24"/>
        </w:rPr>
        <w:t xml:space="preserve">dissociated </w:t>
      </w:r>
      <w:r w:rsidR="007124DD" w:rsidRPr="00E6405E">
        <w:rPr>
          <w:rFonts w:ascii="Garamond" w:hAnsi="Garamond" w:cstheme="minorHAnsi"/>
          <w:color w:val="000000"/>
          <w:sz w:val="24"/>
          <w:szCs w:val="24"/>
        </w:rPr>
        <w:t xml:space="preserve">carboxylic groups and </w:t>
      </w:r>
      <w:r w:rsidR="00E6405E" w:rsidRPr="00E6405E">
        <w:rPr>
          <w:rFonts w:ascii="Garamond" w:hAnsi="Garamond" w:cstheme="minorHAnsi"/>
          <w:color w:val="000000"/>
          <w:sz w:val="24"/>
          <w:szCs w:val="24"/>
        </w:rPr>
        <w:t xml:space="preserve">mobile </w:t>
      </w:r>
      <w:r w:rsidR="007124DD" w:rsidRPr="00E6405E">
        <w:rPr>
          <w:rFonts w:ascii="Garamond" w:hAnsi="Garamond" w:cstheme="minorHAnsi"/>
          <w:color w:val="000000"/>
          <w:sz w:val="24"/>
          <w:szCs w:val="24"/>
        </w:rPr>
        <w:t>cations</w:t>
      </w:r>
      <w:r w:rsidRPr="00E6405E">
        <w:rPr>
          <w:rFonts w:ascii="Garamond" w:hAnsi="Garamond" w:cstheme="minorHAnsi"/>
          <w:color w:val="000000"/>
          <w:sz w:val="24"/>
          <w:szCs w:val="24"/>
        </w:rPr>
        <w:t xml:space="preserve"> show</w:t>
      </w:r>
      <w:r w:rsidR="005245F3">
        <w:rPr>
          <w:rFonts w:ascii="Garamond" w:hAnsi="Garamond" w:cstheme="minorHAnsi"/>
          <w:color w:val="000000"/>
          <w:sz w:val="24"/>
          <w:szCs w:val="24"/>
        </w:rPr>
        <w:t>ed</w:t>
      </w:r>
      <w:r w:rsidR="00713888">
        <w:rPr>
          <w:rFonts w:ascii="Garamond" w:hAnsi="Garamond" w:cstheme="minorHAnsi"/>
          <w:color w:val="000000"/>
          <w:sz w:val="24"/>
          <w:szCs w:val="24"/>
        </w:rPr>
        <w:t xml:space="preserve"> a</w:t>
      </w:r>
      <w:r w:rsidRPr="00E6405E">
        <w:rPr>
          <w:rFonts w:ascii="Garamond" w:hAnsi="Garamond" w:cstheme="minorHAnsi"/>
          <w:color w:val="000000"/>
          <w:sz w:val="24"/>
          <w:szCs w:val="24"/>
        </w:rPr>
        <w:t xml:space="preserve"> higher water uptake </w:t>
      </w:r>
      <w:r w:rsidR="00CD4ABD" w:rsidRPr="00E6405E">
        <w:rPr>
          <w:rFonts w:ascii="Garamond" w:hAnsi="Garamond" w:cstheme="minorHAnsi"/>
          <w:color w:val="000000"/>
          <w:sz w:val="24"/>
          <w:szCs w:val="24"/>
        </w:rPr>
        <w:t xml:space="preserve">and </w:t>
      </w:r>
      <w:r w:rsidR="00713888">
        <w:rPr>
          <w:rFonts w:ascii="Garamond" w:hAnsi="Garamond" w:cstheme="minorHAnsi"/>
          <w:color w:val="000000"/>
          <w:sz w:val="24"/>
          <w:szCs w:val="24"/>
        </w:rPr>
        <w:t>a</w:t>
      </w:r>
      <w:r w:rsidR="00713888" w:rsidRPr="00E6405E">
        <w:rPr>
          <w:rFonts w:ascii="Garamond" w:hAnsi="Garamond" w:cstheme="minorHAnsi"/>
          <w:color w:val="000000"/>
          <w:sz w:val="24"/>
          <w:szCs w:val="24"/>
        </w:rPr>
        <w:t xml:space="preserve"> </w:t>
      </w:r>
      <w:r w:rsidR="00CD4ABD" w:rsidRPr="00E6405E">
        <w:rPr>
          <w:rFonts w:ascii="Garamond" w:hAnsi="Garamond" w:cstheme="minorHAnsi"/>
          <w:color w:val="000000"/>
          <w:sz w:val="24"/>
          <w:szCs w:val="24"/>
        </w:rPr>
        <w:t xml:space="preserve">higher conductivity. The </w:t>
      </w:r>
      <w:proofErr w:type="spellStart"/>
      <w:r w:rsidR="00CD4ABD" w:rsidRPr="00E6405E">
        <w:rPr>
          <w:rFonts w:ascii="Garamond" w:hAnsi="Garamond" w:cstheme="minorHAnsi"/>
          <w:color w:val="000000"/>
          <w:sz w:val="24"/>
          <w:szCs w:val="24"/>
        </w:rPr>
        <w:t>zwitterionic</w:t>
      </w:r>
      <w:proofErr w:type="spellEnd"/>
      <w:r w:rsidR="00CD4ABD" w:rsidRPr="00E6405E">
        <w:rPr>
          <w:rFonts w:ascii="Garamond" w:hAnsi="Garamond" w:cstheme="minorHAnsi"/>
          <w:color w:val="000000"/>
          <w:sz w:val="24"/>
          <w:szCs w:val="24"/>
        </w:rPr>
        <w:t xml:space="preserve"> forms present</w:t>
      </w:r>
      <w:r w:rsidR="005245F3">
        <w:rPr>
          <w:rFonts w:ascii="Garamond" w:hAnsi="Garamond" w:cstheme="minorHAnsi"/>
          <w:color w:val="000000"/>
          <w:sz w:val="24"/>
          <w:szCs w:val="24"/>
        </w:rPr>
        <w:t>ed</w:t>
      </w:r>
      <w:r w:rsidR="00CD4ABD" w:rsidRPr="00E6405E">
        <w:rPr>
          <w:rFonts w:ascii="Garamond" w:hAnsi="Garamond" w:cstheme="minorHAnsi"/>
          <w:color w:val="000000"/>
          <w:sz w:val="24"/>
          <w:szCs w:val="24"/>
        </w:rPr>
        <w:t xml:space="preserve"> </w:t>
      </w:r>
      <w:r w:rsidR="00713888">
        <w:rPr>
          <w:rFonts w:ascii="Garamond" w:hAnsi="Garamond" w:cstheme="minorHAnsi"/>
          <w:color w:val="000000"/>
          <w:sz w:val="24"/>
          <w:szCs w:val="24"/>
        </w:rPr>
        <w:t>a</w:t>
      </w:r>
      <w:r w:rsidR="00713888" w:rsidRPr="00E6405E">
        <w:rPr>
          <w:rFonts w:ascii="Garamond" w:hAnsi="Garamond" w:cstheme="minorHAnsi"/>
          <w:color w:val="000000"/>
          <w:sz w:val="24"/>
          <w:szCs w:val="24"/>
        </w:rPr>
        <w:t xml:space="preserve"> </w:t>
      </w:r>
      <w:r w:rsidR="00CD4ABD" w:rsidRPr="00E6405E">
        <w:rPr>
          <w:rFonts w:ascii="Garamond" w:hAnsi="Garamond" w:cstheme="minorHAnsi"/>
          <w:color w:val="000000"/>
          <w:sz w:val="24"/>
          <w:szCs w:val="24"/>
        </w:rPr>
        <w:t>low water uptake for both polyelectrolytes and the low</w:t>
      </w:r>
      <w:r w:rsidR="00713888">
        <w:rPr>
          <w:rFonts w:ascii="Garamond" w:hAnsi="Garamond" w:cstheme="minorHAnsi"/>
          <w:color w:val="000000"/>
          <w:sz w:val="24"/>
          <w:szCs w:val="24"/>
        </w:rPr>
        <w:t>est</w:t>
      </w:r>
      <w:r w:rsidR="00CD4ABD" w:rsidRPr="00E6405E">
        <w:rPr>
          <w:rFonts w:ascii="Garamond" w:hAnsi="Garamond" w:cstheme="minorHAnsi"/>
          <w:color w:val="000000"/>
          <w:sz w:val="24"/>
          <w:szCs w:val="24"/>
        </w:rPr>
        <w:t xml:space="preserve"> conductivity for </w:t>
      </w:r>
      <w:r w:rsidR="00CD4ABD" w:rsidRPr="00993693">
        <w:rPr>
          <w:rFonts w:ascii="Garamond" w:hAnsi="Garamond" w:cstheme="minorHAnsi"/>
          <w:i/>
          <w:color w:val="000000"/>
          <w:sz w:val="24"/>
          <w:szCs w:val="24"/>
        </w:rPr>
        <w:t>ANF-2</w:t>
      </w:r>
      <w:r w:rsidR="00CD4ABD" w:rsidRPr="00E6405E">
        <w:rPr>
          <w:rFonts w:ascii="Garamond" w:hAnsi="Garamond" w:cstheme="minorHAnsi"/>
          <w:color w:val="000000"/>
          <w:sz w:val="24"/>
          <w:szCs w:val="24"/>
        </w:rPr>
        <w:t xml:space="preserve">. The </w:t>
      </w:r>
      <w:r w:rsidR="007124DD" w:rsidRPr="00E6405E">
        <w:rPr>
          <w:rFonts w:ascii="Garamond" w:hAnsi="Garamond" w:cstheme="minorHAnsi"/>
          <w:color w:val="000000"/>
          <w:sz w:val="24"/>
          <w:szCs w:val="24"/>
        </w:rPr>
        <w:t xml:space="preserve">reduced conductivity in </w:t>
      </w:r>
      <w:r w:rsidR="00E6405E">
        <w:rPr>
          <w:rFonts w:ascii="Garamond" w:hAnsi="Garamond" w:cstheme="minorHAnsi"/>
          <w:color w:val="000000"/>
          <w:sz w:val="24"/>
          <w:szCs w:val="24"/>
        </w:rPr>
        <w:t>acidic</w:t>
      </w:r>
      <w:r w:rsidR="007124DD" w:rsidRPr="00E6405E">
        <w:rPr>
          <w:rFonts w:ascii="Garamond" w:hAnsi="Garamond" w:cstheme="minorHAnsi"/>
          <w:color w:val="000000"/>
          <w:sz w:val="24"/>
          <w:szCs w:val="24"/>
        </w:rPr>
        <w:t xml:space="preserve"> conditions of </w:t>
      </w:r>
      <w:r w:rsidR="007124DD" w:rsidRPr="00993693">
        <w:rPr>
          <w:rFonts w:ascii="Garamond" w:hAnsi="Garamond" w:cstheme="minorHAnsi"/>
          <w:i/>
          <w:color w:val="000000"/>
          <w:sz w:val="24"/>
          <w:szCs w:val="24"/>
        </w:rPr>
        <w:t>ANF-1</w:t>
      </w:r>
      <w:r w:rsidR="007124DD" w:rsidRPr="00E6405E">
        <w:rPr>
          <w:rFonts w:ascii="Garamond" w:hAnsi="Garamond" w:cstheme="minorHAnsi"/>
          <w:color w:val="000000"/>
          <w:sz w:val="24"/>
          <w:szCs w:val="24"/>
        </w:rPr>
        <w:t xml:space="preserve">, where </w:t>
      </w:r>
      <w:r w:rsidR="007124DD">
        <w:rPr>
          <w:rFonts w:ascii="Garamond" w:hAnsi="Garamond" w:cstheme="minorHAnsi"/>
          <w:color w:val="000000"/>
          <w:sz w:val="24"/>
          <w:szCs w:val="24"/>
        </w:rPr>
        <w:t xml:space="preserve">amine groups </w:t>
      </w:r>
      <w:r w:rsidR="005245F3">
        <w:rPr>
          <w:rFonts w:ascii="Garamond" w:hAnsi="Garamond" w:cstheme="minorHAnsi"/>
          <w:color w:val="000000"/>
          <w:sz w:val="24"/>
          <w:szCs w:val="24"/>
        </w:rPr>
        <w:t xml:space="preserve">were </w:t>
      </w:r>
      <w:r w:rsidR="007124DD">
        <w:rPr>
          <w:rFonts w:ascii="Garamond" w:hAnsi="Garamond" w:cstheme="minorHAnsi"/>
          <w:color w:val="000000"/>
          <w:sz w:val="24"/>
          <w:szCs w:val="24"/>
        </w:rPr>
        <w:t xml:space="preserve">protonated and only anions </w:t>
      </w:r>
      <w:r w:rsidR="005245F3">
        <w:rPr>
          <w:rFonts w:ascii="Garamond" w:hAnsi="Garamond" w:cstheme="minorHAnsi"/>
          <w:color w:val="000000"/>
          <w:sz w:val="24"/>
          <w:szCs w:val="24"/>
        </w:rPr>
        <w:t xml:space="preserve">were </w:t>
      </w:r>
      <w:r w:rsidR="007124DD">
        <w:rPr>
          <w:rFonts w:ascii="Garamond" w:hAnsi="Garamond" w:cstheme="minorHAnsi"/>
          <w:color w:val="000000"/>
          <w:sz w:val="24"/>
          <w:szCs w:val="24"/>
        </w:rPr>
        <w:t>mobile</w:t>
      </w:r>
      <w:r w:rsidR="007124DD" w:rsidRPr="00E6405E">
        <w:rPr>
          <w:rFonts w:ascii="Garamond" w:hAnsi="Garamond" w:cstheme="minorHAnsi"/>
          <w:color w:val="000000"/>
          <w:sz w:val="24"/>
          <w:szCs w:val="24"/>
        </w:rPr>
        <w:t xml:space="preserve">, </w:t>
      </w:r>
      <w:proofErr w:type="gramStart"/>
      <w:r w:rsidR="005245F3">
        <w:rPr>
          <w:rFonts w:ascii="Garamond" w:hAnsi="Garamond" w:cstheme="minorHAnsi"/>
          <w:color w:val="000000"/>
          <w:sz w:val="24"/>
          <w:szCs w:val="24"/>
        </w:rPr>
        <w:t>was</w:t>
      </w:r>
      <w:r w:rsidR="00CD4ABD" w:rsidRPr="00E6405E">
        <w:rPr>
          <w:rFonts w:ascii="Garamond" w:hAnsi="Garamond" w:cstheme="minorHAnsi"/>
          <w:color w:val="000000"/>
          <w:sz w:val="24"/>
          <w:szCs w:val="24"/>
        </w:rPr>
        <w:t xml:space="preserve"> related</w:t>
      </w:r>
      <w:proofErr w:type="gramEnd"/>
      <w:r w:rsidR="00CD4ABD" w:rsidRPr="00E6405E">
        <w:rPr>
          <w:rFonts w:ascii="Garamond" w:hAnsi="Garamond" w:cstheme="minorHAnsi"/>
          <w:color w:val="000000"/>
          <w:sz w:val="24"/>
          <w:szCs w:val="24"/>
        </w:rPr>
        <w:t xml:space="preserve"> to the position of </w:t>
      </w:r>
      <w:r w:rsidR="007124DD" w:rsidRPr="00E6405E">
        <w:rPr>
          <w:rFonts w:ascii="Garamond" w:hAnsi="Garamond" w:cstheme="minorHAnsi"/>
          <w:color w:val="000000"/>
          <w:sz w:val="24"/>
          <w:szCs w:val="24"/>
        </w:rPr>
        <w:t xml:space="preserve">ammonium moieties inside the side chain. This work </w:t>
      </w:r>
      <w:r w:rsidR="005245F3" w:rsidRPr="00E6405E">
        <w:rPr>
          <w:rFonts w:ascii="Garamond" w:hAnsi="Garamond" w:cstheme="minorHAnsi"/>
          <w:color w:val="000000"/>
          <w:sz w:val="24"/>
          <w:szCs w:val="24"/>
        </w:rPr>
        <w:t>show</w:t>
      </w:r>
      <w:r w:rsidR="005245F3">
        <w:rPr>
          <w:rFonts w:ascii="Garamond" w:hAnsi="Garamond" w:cstheme="minorHAnsi"/>
          <w:color w:val="000000"/>
          <w:sz w:val="24"/>
          <w:szCs w:val="24"/>
        </w:rPr>
        <w:t>ed</w:t>
      </w:r>
      <w:r w:rsidR="005245F3" w:rsidRPr="00E6405E">
        <w:rPr>
          <w:rFonts w:ascii="Garamond" w:hAnsi="Garamond" w:cstheme="minorHAnsi"/>
          <w:color w:val="000000"/>
          <w:sz w:val="24"/>
          <w:szCs w:val="24"/>
        </w:rPr>
        <w:t xml:space="preserve"> </w:t>
      </w:r>
      <w:r w:rsidR="00713888">
        <w:rPr>
          <w:rFonts w:ascii="Garamond" w:hAnsi="Garamond" w:cstheme="minorHAnsi"/>
          <w:color w:val="000000"/>
          <w:sz w:val="24"/>
          <w:szCs w:val="24"/>
        </w:rPr>
        <w:t>how</w:t>
      </w:r>
      <w:r w:rsidR="00713888" w:rsidRPr="00E6405E">
        <w:rPr>
          <w:rFonts w:ascii="Garamond" w:hAnsi="Garamond" w:cstheme="minorHAnsi"/>
          <w:color w:val="000000"/>
          <w:sz w:val="24"/>
          <w:szCs w:val="24"/>
        </w:rPr>
        <w:t xml:space="preserve"> </w:t>
      </w:r>
      <w:r w:rsidR="007124DD" w:rsidRPr="00E6405E">
        <w:rPr>
          <w:rFonts w:ascii="Garamond" w:hAnsi="Garamond" w:cstheme="minorHAnsi"/>
          <w:color w:val="000000"/>
          <w:sz w:val="24"/>
          <w:szCs w:val="24"/>
        </w:rPr>
        <w:t xml:space="preserve">the properties of </w:t>
      </w:r>
      <w:r w:rsidR="00713888" w:rsidRPr="00E6405E">
        <w:rPr>
          <w:rFonts w:ascii="Garamond" w:hAnsi="Garamond" w:cstheme="minorHAnsi"/>
          <w:color w:val="000000"/>
          <w:sz w:val="24"/>
          <w:szCs w:val="24"/>
        </w:rPr>
        <w:t>stimuli</w:t>
      </w:r>
      <w:r w:rsidR="00713888">
        <w:rPr>
          <w:rFonts w:ascii="Garamond" w:hAnsi="Garamond" w:cstheme="minorHAnsi"/>
          <w:color w:val="000000"/>
          <w:sz w:val="24"/>
          <w:szCs w:val="24"/>
        </w:rPr>
        <w:t>-</w:t>
      </w:r>
      <w:r w:rsidR="007124DD" w:rsidRPr="00E6405E">
        <w:rPr>
          <w:rFonts w:ascii="Garamond" w:hAnsi="Garamond" w:cstheme="minorHAnsi"/>
          <w:color w:val="000000"/>
          <w:sz w:val="24"/>
          <w:szCs w:val="24"/>
        </w:rPr>
        <w:t>responsive polymers depend</w:t>
      </w:r>
      <w:r w:rsidR="005245F3">
        <w:rPr>
          <w:rFonts w:ascii="Garamond" w:hAnsi="Garamond" w:cstheme="minorHAnsi"/>
          <w:color w:val="000000"/>
          <w:sz w:val="24"/>
          <w:szCs w:val="24"/>
        </w:rPr>
        <w:t>ed</w:t>
      </w:r>
      <w:r w:rsidR="007124DD" w:rsidRPr="00E6405E">
        <w:rPr>
          <w:rFonts w:ascii="Garamond" w:hAnsi="Garamond" w:cstheme="minorHAnsi"/>
          <w:color w:val="000000"/>
          <w:sz w:val="24"/>
          <w:szCs w:val="24"/>
        </w:rPr>
        <w:t xml:space="preserve"> </w:t>
      </w:r>
      <w:r w:rsidR="00E6405E" w:rsidRPr="00E6405E">
        <w:rPr>
          <w:rFonts w:ascii="Garamond" w:hAnsi="Garamond" w:cstheme="minorHAnsi"/>
          <w:color w:val="000000"/>
          <w:sz w:val="24"/>
          <w:szCs w:val="24"/>
        </w:rPr>
        <w:t xml:space="preserve">on </w:t>
      </w:r>
      <w:r w:rsidR="00E6405E">
        <w:rPr>
          <w:rFonts w:ascii="Garamond" w:hAnsi="Garamond" w:cstheme="minorHAnsi"/>
          <w:color w:val="000000"/>
          <w:sz w:val="24"/>
          <w:szCs w:val="24"/>
        </w:rPr>
        <w:t>the position of the functional groups.</w:t>
      </w:r>
    </w:p>
    <w:p w14:paraId="492D2A5A" w14:textId="77777777" w:rsidR="00352C0D" w:rsidRDefault="00352C0D" w:rsidP="00024A09">
      <w:pPr>
        <w:spacing w:after="0" w:line="360" w:lineRule="auto"/>
        <w:jc w:val="both"/>
        <w:rPr>
          <w:rFonts w:ascii="Garamond" w:hAnsi="Garamond" w:cstheme="minorHAnsi"/>
          <w:color w:val="000000"/>
          <w:sz w:val="24"/>
          <w:szCs w:val="24"/>
        </w:rPr>
      </w:pPr>
    </w:p>
    <w:p w14:paraId="1A3D691D" w14:textId="738A4300" w:rsidR="00893C33" w:rsidRDefault="00893C33">
      <w:pPr>
        <w:rPr>
          <w:rFonts w:ascii="Garamond" w:hAnsi="Garamond" w:cstheme="minorHAnsi"/>
          <w:b/>
          <w:color w:val="000000"/>
          <w:sz w:val="24"/>
          <w:szCs w:val="24"/>
        </w:rPr>
      </w:pPr>
    </w:p>
    <w:p w14:paraId="47506662" w14:textId="054CFC25" w:rsidR="00024A09" w:rsidRDefault="00893C33">
      <w:pPr>
        <w:rPr>
          <w:rFonts w:ascii="Garamond" w:hAnsi="Garamond" w:cstheme="minorHAnsi"/>
          <w:b/>
          <w:color w:val="000000"/>
          <w:sz w:val="24"/>
          <w:szCs w:val="24"/>
        </w:rPr>
      </w:pPr>
      <w:r>
        <w:rPr>
          <w:rFonts w:ascii="Garamond" w:hAnsi="Garamond" w:cstheme="minorHAnsi"/>
          <w:b/>
          <w:color w:val="000000"/>
          <w:sz w:val="24"/>
          <w:szCs w:val="24"/>
        </w:rPr>
        <w:t xml:space="preserve">Keywords. </w:t>
      </w:r>
      <w:proofErr w:type="gramStart"/>
      <w:r w:rsidR="00945D5F">
        <w:rPr>
          <w:rFonts w:ascii="Garamond" w:hAnsi="Garamond" w:cstheme="minorHAnsi"/>
          <w:color w:val="000000"/>
          <w:sz w:val="24"/>
          <w:szCs w:val="24"/>
        </w:rPr>
        <w:t>Poly</w:t>
      </w:r>
      <w:r w:rsidR="00E6405E">
        <w:rPr>
          <w:rFonts w:ascii="Garamond" w:hAnsi="Garamond" w:cstheme="minorHAnsi"/>
          <w:color w:val="000000"/>
          <w:sz w:val="24"/>
          <w:szCs w:val="24"/>
        </w:rPr>
        <w:t>(</w:t>
      </w:r>
      <w:proofErr w:type="gramEnd"/>
      <w:r w:rsidR="00945D5F">
        <w:rPr>
          <w:rFonts w:ascii="Garamond" w:hAnsi="Garamond" w:cstheme="minorHAnsi"/>
          <w:color w:val="000000"/>
          <w:sz w:val="24"/>
          <w:szCs w:val="24"/>
        </w:rPr>
        <w:t>sulfone</w:t>
      </w:r>
      <w:r w:rsidR="00E6405E">
        <w:rPr>
          <w:rFonts w:ascii="Garamond" w:hAnsi="Garamond" w:cstheme="minorHAnsi"/>
          <w:color w:val="000000"/>
          <w:sz w:val="24"/>
          <w:szCs w:val="24"/>
        </w:rPr>
        <w:t>)</w:t>
      </w:r>
      <w:r w:rsidR="00945D5F">
        <w:rPr>
          <w:rFonts w:ascii="Garamond" w:hAnsi="Garamond" w:cstheme="minorHAnsi"/>
          <w:color w:val="000000"/>
          <w:sz w:val="24"/>
          <w:szCs w:val="24"/>
        </w:rPr>
        <w:t>; Ionomer</w:t>
      </w:r>
      <w:r w:rsidR="00027C8D">
        <w:rPr>
          <w:rFonts w:ascii="Garamond" w:hAnsi="Garamond" w:cstheme="minorHAnsi"/>
          <w:color w:val="000000"/>
          <w:sz w:val="24"/>
          <w:szCs w:val="24"/>
        </w:rPr>
        <w:t>s</w:t>
      </w:r>
      <w:r w:rsidR="00945D5F">
        <w:rPr>
          <w:rFonts w:ascii="Garamond" w:hAnsi="Garamond" w:cstheme="minorHAnsi"/>
          <w:color w:val="000000"/>
          <w:sz w:val="24"/>
          <w:szCs w:val="24"/>
        </w:rPr>
        <w:t>; pH</w:t>
      </w:r>
      <w:r w:rsidR="0071663F">
        <w:rPr>
          <w:rFonts w:ascii="Garamond" w:hAnsi="Garamond" w:cstheme="minorHAnsi"/>
          <w:color w:val="000000"/>
          <w:sz w:val="24"/>
          <w:szCs w:val="24"/>
        </w:rPr>
        <w:t>-</w:t>
      </w:r>
      <w:r w:rsidR="00945D5F">
        <w:rPr>
          <w:rFonts w:ascii="Garamond" w:hAnsi="Garamond" w:cstheme="minorHAnsi"/>
          <w:color w:val="000000"/>
          <w:sz w:val="24"/>
          <w:szCs w:val="24"/>
        </w:rPr>
        <w:t>dependent properties;</w:t>
      </w:r>
      <w:r w:rsidR="00E6405E">
        <w:rPr>
          <w:rFonts w:ascii="Garamond" w:hAnsi="Garamond" w:cstheme="minorHAnsi"/>
          <w:color w:val="000000"/>
          <w:sz w:val="24"/>
          <w:szCs w:val="24"/>
        </w:rPr>
        <w:t xml:space="preserve"> Smart polymers</w:t>
      </w:r>
      <w:r w:rsidR="00945D5F">
        <w:rPr>
          <w:rFonts w:ascii="Garamond" w:hAnsi="Garamond" w:cstheme="minorHAnsi"/>
          <w:color w:val="000000"/>
          <w:sz w:val="24"/>
          <w:szCs w:val="24"/>
        </w:rPr>
        <w:t xml:space="preserve"> </w:t>
      </w:r>
      <w:r w:rsidR="00024A09">
        <w:rPr>
          <w:rFonts w:ascii="Garamond" w:hAnsi="Garamond" w:cstheme="minorHAnsi"/>
          <w:b/>
          <w:color w:val="000000"/>
          <w:sz w:val="24"/>
          <w:szCs w:val="24"/>
        </w:rPr>
        <w:br w:type="page"/>
      </w:r>
    </w:p>
    <w:p w14:paraId="6A46F302" w14:textId="61E27286" w:rsidR="00A65475" w:rsidRPr="006934A0" w:rsidRDefault="00A65475" w:rsidP="00FB447C">
      <w:pPr>
        <w:spacing w:line="360" w:lineRule="auto"/>
        <w:jc w:val="both"/>
        <w:rPr>
          <w:rFonts w:ascii="Garamond" w:hAnsi="Garamond" w:cstheme="minorHAnsi"/>
          <w:b/>
          <w:color w:val="000000"/>
          <w:sz w:val="24"/>
          <w:szCs w:val="24"/>
        </w:rPr>
      </w:pPr>
      <w:r w:rsidRPr="006934A0">
        <w:rPr>
          <w:rFonts w:ascii="Garamond" w:hAnsi="Garamond" w:cstheme="minorHAnsi"/>
          <w:b/>
          <w:color w:val="000000"/>
          <w:sz w:val="24"/>
          <w:szCs w:val="24"/>
        </w:rPr>
        <w:lastRenderedPageBreak/>
        <w:t>Introduction</w:t>
      </w:r>
    </w:p>
    <w:p w14:paraId="3EE58338" w14:textId="6B41D4AE" w:rsidR="00562657" w:rsidRPr="004A0ECF" w:rsidRDefault="00866CB4" w:rsidP="00562657">
      <w:pPr>
        <w:spacing w:line="360" w:lineRule="auto"/>
        <w:jc w:val="both"/>
        <w:rPr>
          <w:rFonts w:ascii="Garamond" w:hAnsi="Garamond" w:cstheme="minorHAnsi"/>
          <w:color w:val="000000"/>
          <w:sz w:val="24"/>
          <w:szCs w:val="24"/>
        </w:rPr>
      </w:pPr>
      <w:r>
        <w:rPr>
          <w:rFonts w:ascii="Garamond" w:hAnsi="Garamond" w:cstheme="minorHAnsi"/>
          <w:color w:val="000000"/>
          <w:sz w:val="24"/>
          <w:szCs w:val="24"/>
        </w:rPr>
        <w:t>Ion exchange polymers</w:t>
      </w:r>
      <w:r w:rsidR="00562657" w:rsidRPr="004A0ECF">
        <w:rPr>
          <w:rFonts w:ascii="Garamond" w:hAnsi="Garamond" w:cstheme="minorHAnsi"/>
          <w:color w:val="000000"/>
          <w:sz w:val="24"/>
          <w:szCs w:val="24"/>
        </w:rPr>
        <w:t xml:space="preserve"> </w:t>
      </w:r>
      <w:r w:rsidR="00562657" w:rsidRPr="00FB447C">
        <w:rPr>
          <w:rFonts w:ascii="Garamond" w:hAnsi="Garamond" w:cstheme="minorHAnsi"/>
          <w:color w:val="000000"/>
          <w:sz w:val="24"/>
          <w:szCs w:val="24"/>
          <w:lang w:val="it-IT"/>
        </w:rPr>
        <w:fldChar w:fldCharType="begin">
          <w:fldData xml:space="preserve">PEVuZE5vdGU+PENpdGU+PEF1dGhvcj5HcmVnb3I8L0F1dGhvcj48WWVhcj4xOTUxPC9ZZWFyPjxS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</w:fldData>
        </w:fldChar>
      </w:r>
      <w:r w:rsidR="00A16DA5" w:rsidRPr="00A16DA5">
        <w:rPr>
          <w:rFonts w:ascii="Garamond" w:hAnsi="Garamond" w:cstheme="minorHAnsi"/>
          <w:color w:val="000000"/>
          <w:sz w:val="24"/>
          <w:szCs w:val="24"/>
        </w:rPr>
        <w:instrText xml:space="preserve"> ADDIN EN.CITE </w:instrText>
      </w:r>
      <w:r w:rsidR="00A16DA5">
        <w:rPr>
          <w:rFonts w:ascii="Garamond" w:hAnsi="Garamond" w:cstheme="minorHAnsi"/>
          <w:color w:val="000000"/>
          <w:sz w:val="24"/>
          <w:szCs w:val="24"/>
          <w:lang w:val="it-IT"/>
        </w:rPr>
        <w:fldChar w:fldCharType="begin">
          <w:fldData xml:space="preserve">PEVuZE5vdGU+PENpdGU+PEF1dGhvcj5HcmVnb3I8L0F1dGhvcj48WWVhcj4xOTUxPC9ZZWFyPjxS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</w:fldData>
        </w:fldChar>
      </w:r>
      <w:r w:rsidR="00A16DA5" w:rsidRPr="00A16DA5">
        <w:rPr>
          <w:rFonts w:ascii="Garamond" w:hAnsi="Garamond" w:cstheme="minorHAnsi"/>
          <w:color w:val="000000"/>
          <w:sz w:val="24"/>
          <w:szCs w:val="24"/>
        </w:rPr>
        <w:instrText xml:space="preserve"> ADDIN EN.CITE.DATA </w:instrText>
      </w:r>
      <w:r w:rsidR="00A16DA5">
        <w:rPr>
          <w:rFonts w:ascii="Garamond" w:hAnsi="Garamond" w:cstheme="minorHAnsi"/>
          <w:color w:val="000000"/>
          <w:sz w:val="24"/>
          <w:szCs w:val="24"/>
          <w:lang w:val="it-IT"/>
        </w:rPr>
      </w:r>
      <w:r w:rsidR="00A16DA5">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A16DA5" w:rsidRPr="00A16DA5">
        <w:rPr>
          <w:rFonts w:ascii="Garamond" w:hAnsi="Garamond" w:cstheme="minorHAnsi"/>
          <w:noProof/>
          <w:color w:val="000000"/>
          <w:sz w:val="24"/>
          <w:szCs w:val="24"/>
          <w:vertAlign w:val="superscript"/>
        </w:rPr>
        <w:t>1-2</w:t>
      </w:r>
      <w:r w:rsidR="00562657" w:rsidRPr="00FB447C">
        <w:rPr>
          <w:rFonts w:ascii="Garamond" w:hAnsi="Garamond" w:cstheme="minorHAnsi"/>
          <w:color w:val="000000"/>
          <w:sz w:val="24"/>
          <w:szCs w:val="24"/>
          <w:lang w:val="it-IT"/>
        </w:rPr>
        <w:fldChar w:fldCharType="end"/>
      </w:r>
      <w:r w:rsidR="00562657" w:rsidRPr="004A0ECF">
        <w:rPr>
          <w:rFonts w:ascii="Garamond" w:hAnsi="Garamond" w:cstheme="minorHAnsi"/>
          <w:color w:val="000000"/>
          <w:sz w:val="24"/>
          <w:szCs w:val="24"/>
        </w:rPr>
        <w:t xml:space="preserve"> are fascinating materials with a wide </w:t>
      </w:r>
      <w:r w:rsidR="00562657">
        <w:rPr>
          <w:rFonts w:ascii="Garamond" w:hAnsi="Garamond" w:cstheme="minorHAnsi"/>
          <w:color w:val="000000"/>
          <w:sz w:val="24"/>
          <w:szCs w:val="24"/>
        </w:rPr>
        <w:t>variety</w:t>
      </w:r>
      <w:r w:rsidR="00562657" w:rsidRPr="004A0ECF">
        <w:rPr>
          <w:rFonts w:ascii="Garamond" w:hAnsi="Garamond" w:cstheme="minorHAnsi"/>
          <w:color w:val="000000"/>
          <w:sz w:val="24"/>
          <w:szCs w:val="24"/>
        </w:rPr>
        <w:t xml:space="preserve"> of applications, ranging from water purification </w:t>
      </w:r>
      <w:r w:rsidR="00562657" w:rsidRPr="00FB447C">
        <w:rPr>
          <w:rFonts w:ascii="Garamond" w:hAnsi="Garamond" w:cstheme="minorHAnsi"/>
          <w:color w:val="000000"/>
          <w:sz w:val="24"/>
          <w:szCs w:val="24"/>
        </w:rPr>
        <w:fldChar w:fldCharType="begin">
          <w:fldData xml:space="preserve">PEVuZE5vdGU+PENpdGU+PEF1dGhvcj5BZm9uc288L0F1dGhvcj48WWVhcj4yMDAwPC9ZZWFyPjxS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</w:fldData>
        </w:fldChar>
      </w:r>
      <w:r w:rsidR="00A16DA5">
        <w:rPr>
          <w:rFonts w:ascii="Garamond" w:hAnsi="Garamond" w:cstheme="minorHAnsi"/>
          <w:color w:val="000000"/>
          <w:sz w:val="24"/>
          <w:szCs w:val="24"/>
        </w:rPr>
        <w:instrText xml:space="preserve"> ADDIN EN.CITE </w:instrText>
      </w:r>
      <w:r w:rsidR="00A16DA5">
        <w:rPr>
          <w:rFonts w:ascii="Garamond" w:hAnsi="Garamond" w:cstheme="minorHAnsi"/>
          <w:color w:val="000000"/>
          <w:sz w:val="24"/>
          <w:szCs w:val="24"/>
        </w:rPr>
        <w:fldChar w:fldCharType="begin">
          <w:fldData xml:space="preserve">PEVuZE5vdGU+PENpdGU+PEF1dGhvcj5BZm9uc288L0F1dGhvcj48WWVhcj4yMDAwPC9ZZWFyPjxS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</w:fldData>
        </w:fldChar>
      </w:r>
      <w:r w:rsidR="00A16DA5">
        <w:rPr>
          <w:rFonts w:ascii="Garamond" w:hAnsi="Garamond" w:cstheme="minorHAnsi"/>
          <w:color w:val="000000"/>
          <w:sz w:val="24"/>
          <w:szCs w:val="24"/>
        </w:rPr>
        <w:instrText xml:space="preserve"> ADDIN EN.CITE.DATA </w:instrText>
      </w:r>
      <w:r w:rsidR="00A16DA5">
        <w:rPr>
          <w:rFonts w:ascii="Garamond" w:hAnsi="Garamond" w:cstheme="minorHAnsi"/>
          <w:color w:val="000000"/>
          <w:sz w:val="24"/>
          <w:szCs w:val="24"/>
        </w:rPr>
      </w:r>
      <w:r w:rsidR="00A16DA5">
        <w:rPr>
          <w:rFonts w:ascii="Garamond" w:hAnsi="Garamond" w:cstheme="minorHAnsi"/>
          <w:color w:val="000000"/>
          <w:sz w:val="24"/>
          <w:szCs w:val="24"/>
        </w:rPr>
        <w:fldChar w:fldCharType="end"/>
      </w:r>
      <w:r w:rsidR="00562657" w:rsidRPr="00FB447C">
        <w:rPr>
          <w:rFonts w:ascii="Garamond" w:hAnsi="Garamond" w:cstheme="minorHAnsi"/>
          <w:color w:val="000000"/>
          <w:sz w:val="24"/>
          <w:szCs w:val="24"/>
        </w:rPr>
      </w:r>
      <w:r w:rsidR="00562657" w:rsidRPr="00FB447C">
        <w:rPr>
          <w:rFonts w:ascii="Garamond" w:hAnsi="Garamond" w:cstheme="minorHAnsi"/>
          <w:color w:val="000000"/>
          <w:sz w:val="24"/>
          <w:szCs w:val="24"/>
        </w:rPr>
        <w:fldChar w:fldCharType="separate"/>
      </w:r>
      <w:r w:rsidR="00A16DA5" w:rsidRPr="00A16DA5">
        <w:rPr>
          <w:rFonts w:ascii="Garamond" w:hAnsi="Garamond" w:cstheme="minorHAnsi"/>
          <w:noProof/>
          <w:color w:val="000000"/>
          <w:sz w:val="24"/>
          <w:szCs w:val="24"/>
          <w:vertAlign w:val="superscript"/>
        </w:rPr>
        <w:t>3-4</w:t>
      </w:r>
      <w:r w:rsidR="00562657" w:rsidRPr="00FB447C">
        <w:rPr>
          <w:rFonts w:ascii="Garamond" w:hAnsi="Garamond" w:cstheme="minorHAnsi"/>
          <w:color w:val="000000"/>
          <w:sz w:val="24"/>
          <w:szCs w:val="24"/>
        </w:rPr>
        <w:fldChar w:fldCharType="end"/>
      </w:r>
      <w:r w:rsidR="00562657" w:rsidRPr="004A0ECF">
        <w:rPr>
          <w:rFonts w:ascii="Garamond" w:hAnsi="Garamond" w:cstheme="minorHAnsi"/>
          <w:color w:val="000000"/>
          <w:sz w:val="24"/>
          <w:szCs w:val="24"/>
        </w:rPr>
        <w:t xml:space="preserve">, sensors and actuators, non-linear optics </w:t>
      </w:r>
      <w:r w:rsidR="00562657" w:rsidRPr="00FB447C">
        <w:rPr>
          <w:rFonts w:ascii="Garamond" w:hAnsi="Garamond" w:cstheme="minorHAnsi"/>
          <w:color w:val="000000"/>
          <w:sz w:val="24"/>
          <w:szCs w:val="24"/>
          <w:lang w:val="it-IT"/>
        </w:rPr>
        <w:fldChar w:fldCharType="begin">
          <w:fldData xml:space="preserve">PEVuZE5vdGU+PENpdGU+PEF1dGhvcj5YdWFuPC9BdXRob3I+PFllYXI+MjAwOTwvWWVhcj48UmVj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</w:fldData>
        </w:fldChar>
      </w:r>
      <w:r w:rsidR="00562657" w:rsidRPr="00657342">
        <w:rPr>
          <w:rFonts w:ascii="Garamond" w:hAnsi="Garamond" w:cstheme="minorHAnsi"/>
          <w:color w:val="000000"/>
          <w:sz w:val="24"/>
          <w:szCs w:val="24"/>
        </w:rPr>
        <w:instrText xml:space="preserve"> ADDIN EN.CITE </w:instrText>
      </w:r>
      <w:r w:rsidR="00562657">
        <w:rPr>
          <w:rFonts w:ascii="Garamond" w:hAnsi="Garamond" w:cstheme="minorHAnsi"/>
          <w:color w:val="000000"/>
          <w:sz w:val="24"/>
          <w:szCs w:val="24"/>
          <w:lang w:val="it-IT"/>
        </w:rPr>
        <w:fldChar w:fldCharType="begin">
          <w:fldData xml:space="preserve">PEVuZE5vdGU+PENpdGU+PEF1dGhvcj5YdWFuPC9BdXRob3I+PFllYXI+MjAwOTwvWWVhcj48UmVj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</w:fldData>
        </w:fldChar>
      </w:r>
      <w:r w:rsidR="00562657" w:rsidRPr="00657342">
        <w:rPr>
          <w:rFonts w:ascii="Garamond" w:hAnsi="Garamond" w:cstheme="minorHAnsi"/>
          <w:color w:val="000000"/>
          <w:sz w:val="24"/>
          <w:szCs w:val="24"/>
        </w:rPr>
        <w:instrText xml:space="preserve"> ADDIN EN.CITE.DATA </w:instrText>
      </w:r>
      <w:r w:rsidR="00562657">
        <w:rPr>
          <w:rFonts w:ascii="Garamond" w:hAnsi="Garamond" w:cstheme="minorHAnsi"/>
          <w:color w:val="000000"/>
          <w:sz w:val="24"/>
          <w:szCs w:val="24"/>
          <w:lang w:val="it-IT"/>
        </w:rPr>
      </w:r>
      <w:r w:rsidR="00562657">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562657" w:rsidRPr="004A0ECF">
        <w:rPr>
          <w:rFonts w:ascii="Garamond" w:hAnsi="Garamond" w:cstheme="minorHAnsi"/>
          <w:noProof/>
          <w:color w:val="000000"/>
          <w:sz w:val="24"/>
          <w:szCs w:val="24"/>
          <w:vertAlign w:val="superscript"/>
        </w:rPr>
        <w:t>5</w:t>
      </w:r>
      <w:r w:rsidR="00562657" w:rsidRPr="00FB447C">
        <w:rPr>
          <w:rFonts w:ascii="Garamond" w:hAnsi="Garamond" w:cstheme="minorHAnsi"/>
          <w:color w:val="000000"/>
          <w:sz w:val="24"/>
          <w:szCs w:val="24"/>
          <w:lang w:val="it-IT"/>
        </w:rPr>
        <w:fldChar w:fldCharType="end"/>
      </w:r>
      <w:r w:rsidR="00562657">
        <w:rPr>
          <w:rFonts w:ascii="Garamond" w:hAnsi="Garamond" w:cstheme="minorHAnsi"/>
          <w:color w:val="000000"/>
          <w:sz w:val="24"/>
          <w:szCs w:val="24"/>
        </w:rPr>
        <w:t xml:space="preserve">, </w:t>
      </w:r>
      <w:r w:rsidR="00562657" w:rsidRPr="004A0ECF">
        <w:rPr>
          <w:rFonts w:ascii="Garamond" w:hAnsi="Garamond" w:cstheme="minorHAnsi"/>
          <w:color w:val="000000"/>
          <w:sz w:val="24"/>
          <w:szCs w:val="24"/>
        </w:rPr>
        <w:t xml:space="preserve">biomedical processing </w:t>
      </w:r>
      <w:r w:rsidR="00562657" w:rsidRPr="00FB447C">
        <w:rPr>
          <w:rFonts w:ascii="Garamond" w:hAnsi="Garamond" w:cstheme="minorHAnsi"/>
          <w:color w:val="000000"/>
          <w:sz w:val="24"/>
          <w:szCs w:val="24"/>
          <w:lang w:val="it-IT"/>
        </w:rPr>
        <w:fldChar w:fldCharType="begin">
          <w:fldData xml:space="preserve">PEVuZE5vdGU+PENpdGU+PEF1dGhvcj5YdWFuPC9BdXRob3I+PFllYXI+MjAwOTwvWWVhcj48UmVj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</w:fldData>
        </w:fldChar>
      </w:r>
      <w:r w:rsidR="00562657" w:rsidRPr="00657342">
        <w:rPr>
          <w:rFonts w:ascii="Garamond" w:hAnsi="Garamond" w:cstheme="minorHAnsi"/>
          <w:color w:val="000000"/>
          <w:sz w:val="24"/>
          <w:szCs w:val="24"/>
        </w:rPr>
        <w:instrText xml:space="preserve"> ADDIN EN.CITE </w:instrText>
      </w:r>
      <w:r w:rsidR="00562657">
        <w:rPr>
          <w:rFonts w:ascii="Garamond" w:hAnsi="Garamond" w:cstheme="minorHAnsi"/>
          <w:color w:val="000000"/>
          <w:sz w:val="24"/>
          <w:szCs w:val="24"/>
          <w:lang w:val="it-IT"/>
        </w:rPr>
        <w:fldChar w:fldCharType="begin">
          <w:fldData xml:space="preserve">PEVuZE5vdGU+PENpdGU+PEF1dGhvcj5YdWFuPC9BdXRob3I+PFllYXI+MjAwOTwvWWVhcj48UmVj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</w:fldData>
        </w:fldChar>
      </w:r>
      <w:r w:rsidR="00562657" w:rsidRPr="00657342">
        <w:rPr>
          <w:rFonts w:ascii="Garamond" w:hAnsi="Garamond" w:cstheme="minorHAnsi"/>
          <w:color w:val="000000"/>
          <w:sz w:val="24"/>
          <w:szCs w:val="24"/>
        </w:rPr>
        <w:instrText xml:space="preserve"> ADDIN EN.CITE.DATA </w:instrText>
      </w:r>
      <w:r w:rsidR="00562657">
        <w:rPr>
          <w:rFonts w:ascii="Garamond" w:hAnsi="Garamond" w:cstheme="minorHAnsi"/>
          <w:color w:val="000000"/>
          <w:sz w:val="24"/>
          <w:szCs w:val="24"/>
          <w:lang w:val="it-IT"/>
        </w:rPr>
      </w:r>
      <w:r w:rsidR="00562657">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562657" w:rsidRPr="004A0ECF">
        <w:rPr>
          <w:rFonts w:ascii="Garamond" w:hAnsi="Garamond" w:cstheme="minorHAnsi"/>
          <w:noProof/>
          <w:color w:val="000000"/>
          <w:sz w:val="24"/>
          <w:szCs w:val="24"/>
          <w:vertAlign w:val="superscript"/>
        </w:rPr>
        <w:t>5</w:t>
      </w:r>
      <w:r w:rsidR="00562657" w:rsidRPr="00FB447C">
        <w:rPr>
          <w:rFonts w:ascii="Garamond" w:hAnsi="Garamond" w:cstheme="minorHAnsi"/>
          <w:color w:val="000000"/>
          <w:sz w:val="24"/>
          <w:szCs w:val="24"/>
          <w:lang w:val="it-IT"/>
        </w:rPr>
        <w:fldChar w:fldCharType="end"/>
      </w:r>
      <w:r w:rsidR="00562657" w:rsidRPr="004A0ECF">
        <w:rPr>
          <w:rFonts w:ascii="Garamond" w:hAnsi="Garamond" w:cstheme="minorHAnsi"/>
          <w:color w:val="000000"/>
          <w:sz w:val="24"/>
          <w:szCs w:val="24"/>
        </w:rPr>
        <w:t xml:space="preserve"> to energy storage and conversion </w:t>
      </w:r>
      <w:r w:rsidR="00562657" w:rsidRPr="00FB447C">
        <w:rPr>
          <w:rFonts w:ascii="Garamond" w:hAnsi="Garamond" w:cstheme="minorHAnsi"/>
          <w:color w:val="000000"/>
          <w:sz w:val="24"/>
          <w:szCs w:val="24"/>
          <w:lang w:val="it-IT"/>
        </w:rPr>
        <w:fldChar w:fldCharType="begin">
          <w:fldData xml:space="preserve">PEVuZE5vdGU+PENpdGU+PEF1dGhvcj5BZ2VsPC9BdXRob3I+PFllYXI+MjAwMTwvWWVhcj48UmVj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</w:fldData>
        </w:fldChar>
      </w:r>
      <w:r w:rsidR="00562657" w:rsidRPr="0025489E">
        <w:rPr>
          <w:rFonts w:ascii="Garamond" w:hAnsi="Garamond" w:cstheme="minorHAnsi"/>
          <w:color w:val="000000"/>
          <w:sz w:val="24"/>
          <w:szCs w:val="24"/>
        </w:rPr>
        <w:instrText xml:space="preserve"> ADDIN EN.CITE </w:instrText>
      </w:r>
      <w:r w:rsidR="00562657">
        <w:rPr>
          <w:rFonts w:ascii="Garamond" w:hAnsi="Garamond" w:cstheme="minorHAnsi"/>
          <w:color w:val="000000"/>
          <w:sz w:val="24"/>
          <w:szCs w:val="24"/>
          <w:lang w:val="it-IT"/>
        </w:rPr>
        <w:fldChar w:fldCharType="begin">
          <w:fldData xml:space="preserve">PEVuZE5vdGU+PENpdGU+PEF1dGhvcj5BZ2VsPC9BdXRob3I+PFllYXI+MjAwMTwvWWVhcj48UmVj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</w:fldData>
        </w:fldChar>
      </w:r>
      <w:r w:rsidR="00562657" w:rsidRPr="0025489E">
        <w:rPr>
          <w:rFonts w:ascii="Garamond" w:hAnsi="Garamond" w:cstheme="minorHAnsi"/>
          <w:color w:val="000000"/>
          <w:sz w:val="24"/>
          <w:szCs w:val="24"/>
        </w:rPr>
        <w:instrText xml:space="preserve"> ADDIN EN.CITE.DATA </w:instrText>
      </w:r>
      <w:r w:rsidR="00562657">
        <w:rPr>
          <w:rFonts w:ascii="Garamond" w:hAnsi="Garamond" w:cstheme="minorHAnsi"/>
          <w:color w:val="000000"/>
          <w:sz w:val="24"/>
          <w:szCs w:val="24"/>
          <w:lang w:val="it-IT"/>
        </w:rPr>
      </w:r>
      <w:r w:rsidR="00562657">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562657" w:rsidRPr="004A0ECF">
        <w:rPr>
          <w:rFonts w:ascii="Garamond" w:hAnsi="Garamond" w:cstheme="minorHAnsi"/>
          <w:noProof/>
          <w:color w:val="000000"/>
          <w:sz w:val="24"/>
          <w:szCs w:val="24"/>
          <w:vertAlign w:val="superscript"/>
        </w:rPr>
        <w:t>6-9</w:t>
      </w:r>
      <w:r w:rsidR="00562657" w:rsidRPr="00FB447C">
        <w:rPr>
          <w:rFonts w:ascii="Garamond" w:hAnsi="Garamond" w:cstheme="minorHAnsi"/>
          <w:color w:val="000000"/>
          <w:sz w:val="24"/>
          <w:szCs w:val="24"/>
          <w:lang w:val="it-IT"/>
        </w:rPr>
        <w:fldChar w:fldCharType="end"/>
      </w:r>
      <w:r w:rsidR="00562657" w:rsidRPr="004A0ECF">
        <w:rPr>
          <w:rFonts w:ascii="Garamond" w:hAnsi="Garamond" w:cstheme="minorHAnsi"/>
          <w:color w:val="000000"/>
          <w:sz w:val="24"/>
          <w:szCs w:val="24"/>
        </w:rPr>
        <w:t xml:space="preserve">. The most prominent ion exchange groups are sulfonic acid for cation exchangers </w:t>
      </w:r>
      <w:r w:rsidR="00562657" w:rsidRPr="00FB447C">
        <w:rPr>
          <w:rFonts w:ascii="Garamond" w:hAnsi="Garamond" w:cstheme="minorHAnsi"/>
          <w:color w:val="000000"/>
          <w:sz w:val="24"/>
          <w:szCs w:val="24"/>
          <w:lang w:val="it-IT"/>
        </w:rPr>
        <w:fldChar w:fldCharType="begin">
          <w:fldData xml:space="preserve">PEVuZE5vdGU+PENpdGU+PEF1dGhvcj5NYXVyaXR6PC9BdXRob3I+PFllYXI+MjAwNDwvWWVhcj48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</w:fldData>
        </w:fldChar>
      </w:r>
      <w:r w:rsidR="00DE4D89" w:rsidRPr="00DE4D89">
        <w:rPr>
          <w:rFonts w:ascii="Garamond" w:hAnsi="Garamond" w:cstheme="minorHAnsi"/>
          <w:color w:val="000000"/>
          <w:sz w:val="24"/>
          <w:szCs w:val="24"/>
        </w:rPr>
        <w:instrText xml:space="preserve"> ADDIN EN.CITE </w:instrText>
      </w:r>
      <w:r w:rsidR="00DE4D89">
        <w:rPr>
          <w:rFonts w:ascii="Garamond" w:hAnsi="Garamond" w:cstheme="minorHAnsi"/>
          <w:color w:val="000000"/>
          <w:sz w:val="24"/>
          <w:szCs w:val="24"/>
          <w:lang w:val="it-IT"/>
        </w:rPr>
        <w:fldChar w:fldCharType="begin">
          <w:fldData xml:space="preserve">PEVuZE5vdGU+PENpdGU+PEF1dGhvcj5NYXVyaXR6PC9BdXRob3I+PFllYXI+MjAwNDwvWWVhcj48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</w:fldData>
        </w:fldChar>
      </w:r>
      <w:r w:rsidR="00DE4D89" w:rsidRPr="00DE4D89">
        <w:rPr>
          <w:rFonts w:ascii="Garamond" w:hAnsi="Garamond" w:cstheme="minorHAnsi"/>
          <w:color w:val="000000"/>
          <w:sz w:val="24"/>
          <w:szCs w:val="24"/>
        </w:rPr>
        <w:instrText xml:space="preserve"> ADDIN EN.CITE.DATA </w:instrText>
      </w:r>
      <w:r w:rsidR="00DE4D89">
        <w:rPr>
          <w:rFonts w:ascii="Garamond" w:hAnsi="Garamond" w:cstheme="minorHAnsi"/>
          <w:color w:val="000000"/>
          <w:sz w:val="24"/>
          <w:szCs w:val="24"/>
          <w:lang w:val="it-IT"/>
        </w:rPr>
      </w:r>
      <w:r w:rsidR="00DE4D89">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562657" w:rsidRPr="0025489E">
        <w:rPr>
          <w:rFonts w:ascii="Garamond" w:hAnsi="Garamond" w:cstheme="minorHAnsi"/>
          <w:noProof/>
          <w:color w:val="000000"/>
          <w:sz w:val="24"/>
          <w:szCs w:val="24"/>
          <w:vertAlign w:val="superscript"/>
        </w:rPr>
        <w:t>10-13</w:t>
      </w:r>
      <w:r w:rsidR="00562657" w:rsidRPr="00FB447C">
        <w:rPr>
          <w:rFonts w:ascii="Garamond" w:hAnsi="Garamond" w:cstheme="minorHAnsi"/>
          <w:color w:val="000000"/>
          <w:sz w:val="24"/>
          <w:szCs w:val="24"/>
          <w:lang w:val="it-IT"/>
        </w:rPr>
        <w:fldChar w:fldCharType="end"/>
      </w:r>
      <w:r w:rsidR="00562657" w:rsidRPr="004A0ECF">
        <w:rPr>
          <w:rFonts w:ascii="Garamond" w:hAnsi="Garamond" w:cstheme="minorHAnsi"/>
          <w:color w:val="000000"/>
          <w:sz w:val="24"/>
          <w:szCs w:val="24"/>
        </w:rPr>
        <w:t xml:space="preserve"> and quaternary ammonium groups for anion exchangers </w:t>
      </w:r>
      <w:r w:rsidR="00562657" w:rsidRPr="00FB447C">
        <w:rPr>
          <w:rFonts w:ascii="Garamond" w:hAnsi="Garamond" w:cstheme="minorHAnsi"/>
          <w:color w:val="000000"/>
          <w:sz w:val="24"/>
          <w:szCs w:val="24"/>
          <w:lang w:val="it-IT"/>
        </w:rPr>
        <w:fldChar w:fldCharType="begin">
          <w:fldData xml:space="preserve">PEVuZE5vdGU+PENpdGU+PEF1dGhvcj5CYXVlcjwvQXV0aG9yPjxZZWFyPjE5OTA8L1llYXI+PFJl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</w:fldData>
        </w:fldChar>
      </w:r>
      <w:r w:rsidR="00562657" w:rsidRPr="0025489E">
        <w:rPr>
          <w:rFonts w:ascii="Garamond" w:hAnsi="Garamond" w:cstheme="minorHAnsi"/>
          <w:color w:val="000000"/>
          <w:sz w:val="24"/>
          <w:szCs w:val="24"/>
        </w:rPr>
        <w:instrText xml:space="preserve"> ADDIN EN.CITE </w:instrText>
      </w:r>
      <w:r w:rsidR="00562657">
        <w:rPr>
          <w:rFonts w:ascii="Garamond" w:hAnsi="Garamond" w:cstheme="minorHAnsi"/>
          <w:color w:val="000000"/>
          <w:sz w:val="24"/>
          <w:szCs w:val="24"/>
          <w:lang w:val="it-IT"/>
        </w:rPr>
        <w:fldChar w:fldCharType="begin">
          <w:fldData xml:space="preserve">PEVuZE5vdGU+PENpdGU+PEF1dGhvcj5CYXVlcjwvQXV0aG9yPjxZZWFyPjE5OTA8L1llYXI+PFJl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</w:fldData>
        </w:fldChar>
      </w:r>
      <w:r w:rsidR="00562657" w:rsidRPr="0025489E">
        <w:rPr>
          <w:rFonts w:ascii="Garamond" w:hAnsi="Garamond" w:cstheme="minorHAnsi"/>
          <w:color w:val="000000"/>
          <w:sz w:val="24"/>
          <w:szCs w:val="24"/>
        </w:rPr>
        <w:instrText xml:space="preserve"> ADDIN EN.CITE.DATA </w:instrText>
      </w:r>
      <w:r w:rsidR="00562657">
        <w:rPr>
          <w:rFonts w:ascii="Garamond" w:hAnsi="Garamond" w:cstheme="minorHAnsi"/>
          <w:color w:val="000000"/>
          <w:sz w:val="24"/>
          <w:szCs w:val="24"/>
          <w:lang w:val="it-IT"/>
        </w:rPr>
      </w:r>
      <w:r w:rsidR="00562657">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562657" w:rsidRPr="0025489E">
        <w:rPr>
          <w:rFonts w:ascii="Garamond" w:hAnsi="Garamond" w:cstheme="minorHAnsi"/>
          <w:noProof/>
          <w:color w:val="000000"/>
          <w:sz w:val="24"/>
          <w:szCs w:val="24"/>
          <w:vertAlign w:val="superscript"/>
        </w:rPr>
        <w:t>14-16</w:t>
      </w:r>
      <w:r w:rsidR="00562657" w:rsidRPr="00FB447C">
        <w:rPr>
          <w:rFonts w:ascii="Garamond" w:hAnsi="Garamond" w:cstheme="minorHAnsi"/>
          <w:color w:val="000000"/>
          <w:sz w:val="24"/>
          <w:szCs w:val="24"/>
          <w:lang w:val="it-IT"/>
        </w:rPr>
        <w:fldChar w:fldCharType="end"/>
      </w:r>
      <w:r w:rsidR="00562657" w:rsidRPr="004A0ECF">
        <w:rPr>
          <w:rFonts w:ascii="Garamond" w:hAnsi="Garamond" w:cstheme="minorHAnsi"/>
          <w:color w:val="000000"/>
          <w:sz w:val="24"/>
          <w:szCs w:val="24"/>
        </w:rPr>
        <w:t xml:space="preserve">. Amphoteric </w:t>
      </w:r>
      <w:r w:rsidR="00562657">
        <w:rPr>
          <w:rFonts w:ascii="Garamond" w:hAnsi="Garamond" w:cstheme="minorHAnsi"/>
          <w:color w:val="000000"/>
          <w:sz w:val="24"/>
          <w:szCs w:val="24"/>
        </w:rPr>
        <w:t>ionomer</w:t>
      </w:r>
      <w:r w:rsidR="00562657" w:rsidRPr="004A0ECF">
        <w:rPr>
          <w:rFonts w:ascii="Garamond" w:hAnsi="Garamond" w:cstheme="minorHAnsi"/>
          <w:color w:val="000000"/>
          <w:sz w:val="24"/>
          <w:szCs w:val="24"/>
        </w:rPr>
        <w:t xml:space="preserve"> materials contain simultaneously grafted anionic and cationic </w:t>
      </w:r>
      <w:r>
        <w:rPr>
          <w:rFonts w:ascii="Garamond" w:hAnsi="Garamond" w:cstheme="minorHAnsi"/>
          <w:color w:val="000000"/>
          <w:sz w:val="24"/>
          <w:szCs w:val="24"/>
        </w:rPr>
        <w:t xml:space="preserve">groups </w:t>
      </w:r>
      <w:r w:rsidR="00562657" w:rsidRPr="004A0ECF">
        <w:rPr>
          <w:rFonts w:ascii="Garamond" w:hAnsi="Garamond" w:cstheme="minorHAnsi"/>
          <w:color w:val="000000"/>
          <w:sz w:val="24"/>
          <w:szCs w:val="24"/>
        </w:rPr>
        <w:t xml:space="preserve">on the macromolecule. The </w:t>
      </w:r>
      <w:proofErr w:type="spellStart"/>
      <w:r w:rsidR="00562657" w:rsidRPr="004A0ECF">
        <w:rPr>
          <w:rFonts w:ascii="Garamond" w:hAnsi="Garamond" w:cstheme="minorHAnsi"/>
          <w:color w:val="000000"/>
          <w:sz w:val="24"/>
          <w:szCs w:val="24"/>
        </w:rPr>
        <w:t>zwitterionic</w:t>
      </w:r>
      <w:proofErr w:type="spellEnd"/>
      <w:r w:rsidR="00562657" w:rsidRPr="004A0ECF">
        <w:rPr>
          <w:rFonts w:ascii="Garamond" w:hAnsi="Garamond" w:cstheme="minorHAnsi"/>
          <w:color w:val="000000"/>
          <w:sz w:val="24"/>
          <w:szCs w:val="24"/>
        </w:rPr>
        <w:t xml:space="preserve"> form is obtained when the amount of positive and negative charges is balanced</w:t>
      </w:r>
      <w:r w:rsidR="00562657">
        <w:rPr>
          <w:rFonts w:ascii="Garamond" w:hAnsi="Garamond" w:cstheme="minorHAnsi"/>
          <w:color w:val="000000"/>
          <w:sz w:val="24"/>
          <w:szCs w:val="24"/>
        </w:rPr>
        <w:t xml:space="preserve"> </w:t>
      </w:r>
      <w:r w:rsidR="00562657" w:rsidRPr="004A0ECF">
        <w:rPr>
          <w:rFonts w:ascii="Garamond" w:hAnsi="Garamond" w:cstheme="minorHAnsi"/>
          <w:color w:val="000000"/>
          <w:sz w:val="24"/>
          <w:szCs w:val="24"/>
        </w:rPr>
        <w:t>(isoel</w:t>
      </w:r>
      <w:r w:rsidR="00562657">
        <w:rPr>
          <w:rFonts w:ascii="Garamond" w:hAnsi="Garamond" w:cstheme="minorHAnsi"/>
          <w:color w:val="000000"/>
          <w:sz w:val="24"/>
          <w:szCs w:val="24"/>
        </w:rPr>
        <w:t>ectric point)</w:t>
      </w:r>
      <w:r w:rsidR="00562657" w:rsidRPr="004A0ECF">
        <w:rPr>
          <w:rFonts w:ascii="Garamond" w:hAnsi="Garamond" w:cstheme="minorHAnsi"/>
          <w:color w:val="000000"/>
          <w:sz w:val="24"/>
          <w:szCs w:val="24"/>
        </w:rPr>
        <w:t xml:space="preserve"> </w:t>
      </w:r>
      <w:r w:rsidR="00562657" w:rsidRPr="00FB447C">
        <w:rPr>
          <w:rFonts w:ascii="Garamond" w:hAnsi="Garamond" w:cstheme="minorHAnsi"/>
          <w:color w:val="000000"/>
          <w:sz w:val="24"/>
          <w:szCs w:val="24"/>
          <w:lang w:val="it-IT"/>
        </w:rPr>
        <w:fldChar w:fldCharType="begin">
          <w:fldData xml:space="preserve">PEVuZE5vdGU+PENpdGU+PEF1dGhvcj5YdWFuPC9BdXRob3I+PFllYXI+MjAwOTwvWWVhcj48UmVj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</w:fldData>
        </w:fldChar>
      </w:r>
      <w:r w:rsidR="00562657" w:rsidRPr="00657342">
        <w:rPr>
          <w:rFonts w:ascii="Garamond" w:hAnsi="Garamond" w:cstheme="minorHAnsi"/>
          <w:color w:val="000000"/>
          <w:sz w:val="24"/>
          <w:szCs w:val="24"/>
        </w:rPr>
        <w:instrText xml:space="preserve"> ADDIN EN.CITE </w:instrText>
      </w:r>
      <w:r w:rsidR="00562657">
        <w:rPr>
          <w:rFonts w:ascii="Garamond" w:hAnsi="Garamond" w:cstheme="minorHAnsi"/>
          <w:color w:val="000000"/>
          <w:sz w:val="24"/>
          <w:szCs w:val="24"/>
          <w:lang w:val="it-IT"/>
        </w:rPr>
        <w:fldChar w:fldCharType="begin">
          <w:fldData xml:space="preserve">PEVuZE5vdGU+PENpdGU+PEF1dGhvcj5YdWFuPC9BdXRob3I+PFllYXI+MjAwOTwvWWVhcj48UmVj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</w:fldData>
        </w:fldChar>
      </w:r>
      <w:r w:rsidR="00562657" w:rsidRPr="00657342">
        <w:rPr>
          <w:rFonts w:ascii="Garamond" w:hAnsi="Garamond" w:cstheme="minorHAnsi"/>
          <w:color w:val="000000"/>
          <w:sz w:val="24"/>
          <w:szCs w:val="24"/>
        </w:rPr>
        <w:instrText xml:space="preserve"> ADDIN EN.CITE.DATA </w:instrText>
      </w:r>
      <w:r w:rsidR="00562657">
        <w:rPr>
          <w:rFonts w:ascii="Garamond" w:hAnsi="Garamond" w:cstheme="minorHAnsi"/>
          <w:color w:val="000000"/>
          <w:sz w:val="24"/>
          <w:szCs w:val="24"/>
          <w:lang w:val="it-IT"/>
        </w:rPr>
      </w:r>
      <w:r w:rsidR="00562657">
        <w:rPr>
          <w:rFonts w:ascii="Garamond" w:hAnsi="Garamond" w:cstheme="minorHAnsi"/>
          <w:color w:val="000000"/>
          <w:sz w:val="24"/>
          <w:szCs w:val="24"/>
          <w:lang w:val="it-IT"/>
        </w:rPr>
        <w:fldChar w:fldCharType="end"/>
      </w:r>
      <w:r w:rsidR="00562657" w:rsidRPr="00FB447C">
        <w:rPr>
          <w:rFonts w:ascii="Garamond" w:hAnsi="Garamond" w:cstheme="minorHAnsi"/>
          <w:color w:val="000000"/>
          <w:sz w:val="24"/>
          <w:szCs w:val="24"/>
          <w:lang w:val="it-IT"/>
        </w:rPr>
      </w:r>
      <w:r w:rsidR="00562657" w:rsidRPr="00FB447C">
        <w:rPr>
          <w:rFonts w:ascii="Garamond" w:hAnsi="Garamond" w:cstheme="minorHAnsi"/>
          <w:color w:val="000000"/>
          <w:sz w:val="24"/>
          <w:szCs w:val="24"/>
          <w:lang w:val="it-IT"/>
        </w:rPr>
        <w:fldChar w:fldCharType="separate"/>
      </w:r>
      <w:r w:rsidR="00562657" w:rsidRPr="004A0ECF">
        <w:rPr>
          <w:rFonts w:ascii="Garamond" w:hAnsi="Garamond" w:cstheme="minorHAnsi"/>
          <w:noProof/>
          <w:color w:val="000000"/>
          <w:sz w:val="24"/>
          <w:szCs w:val="24"/>
          <w:vertAlign w:val="superscript"/>
        </w:rPr>
        <w:t>5</w:t>
      </w:r>
      <w:r w:rsidR="00562657" w:rsidRPr="00FB447C">
        <w:rPr>
          <w:rFonts w:ascii="Garamond" w:hAnsi="Garamond" w:cstheme="minorHAnsi"/>
          <w:color w:val="000000"/>
          <w:sz w:val="24"/>
          <w:szCs w:val="24"/>
          <w:lang w:val="it-IT"/>
        </w:rPr>
        <w:fldChar w:fldCharType="end"/>
      </w:r>
      <w:r w:rsidR="00562657" w:rsidRPr="004A0ECF">
        <w:rPr>
          <w:rFonts w:ascii="Garamond" w:hAnsi="Garamond" w:cstheme="minorHAnsi"/>
          <w:color w:val="000000"/>
          <w:sz w:val="24"/>
          <w:szCs w:val="24"/>
        </w:rPr>
        <w:t xml:space="preserve">. </w:t>
      </w:r>
    </w:p>
    <w:p w14:paraId="05E7DFFA" w14:textId="724A7615" w:rsidR="00562657" w:rsidRPr="002479D5" w:rsidRDefault="00562657" w:rsidP="00562657">
      <w:pPr>
        <w:autoSpaceDE w:val="0"/>
        <w:autoSpaceDN w:val="0"/>
        <w:adjustRightInd w:val="0"/>
        <w:spacing w:after="0" w:line="360" w:lineRule="auto"/>
        <w:jc w:val="both"/>
        <w:rPr>
          <w:rFonts w:ascii="Garamond" w:hAnsi="Garamond" w:cs="Times New Roman"/>
          <w:sz w:val="24"/>
          <w:szCs w:val="24"/>
        </w:rPr>
      </w:pPr>
      <w:r w:rsidRPr="002479D5">
        <w:rPr>
          <w:rFonts w:ascii="Garamond" w:hAnsi="Garamond" w:cstheme="minorHAnsi"/>
          <w:sz w:val="24"/>
          <w:szCs w:val="24"/>
        </w:rPr>
        <w:t xml:space="preserve">A very attractive feature of amphoteric ion-exchange polymers is the possibility to control properties related to the ionic charge by changing the external </w:t>
      </w:r>
      <w:proofErr w:type="spellStart"/>
      <w:r w:rsidRPr="002479D5">
        <w:rPr>
          <w:rFonts w:ascii="Garamond" w:hAnsi="Garamond" w:cstheme="minorHAnsi"/>
          <w:sz w:val="24"/>
          <w:szCs w:val="24"/>
        </w:rPr>
        <w:t>pH.</w:t>
      </w:r>
      <w:proofErr w:type="spellEnd"/>
      <w:r w:rsidRPr="002479D5">
        <w:rPr>
          <w:rFonts w:ascii="Garamond" w:hAnsi="Garamond" w:cstheme="minorHAnsi"/>
          <w:sz w:val="24"/>
          <w:szCs w:val="24"/>
        </w:rPr>
        <w:t xml:space="preserve"> This allows designing smart stimulus-responsive soft materials with controlled property dependence</w:t>
      </w:r>
      <w:r w:rsidRPr="002479D5">
        <w:rPr>
          <w:rFonts w:ascii="Garamond" w:hAnsi="Garamond" w:cstheme="minorHAnsi"/>
          <w:sz w:val="24"/>
          <w:szCs w:val="24"/>
        </w:rPr>
        <w:fldChar w:fldCharType="begin">
          <w:fldData xml:space="preserve">PEVuZE5vdGU+PENpdGU+PEF1dGhvcj5LdWRhaWJlcmdlbm92PC9BdXRob3I+PFllYXI+MjAxMjwv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</w:fldData>
        </w:fldChar>
      </w:r>
      <w:r w:rsidRPr="002479D5">
        <w:rPr>
          <w:rFonts w:ascii="Garamond" w:hAnsi="Garamond" w:cstheme="minorHAnsi"/>
          <w:sz w:val="24"/>
          <w:szCs w:val="24"/>
        </w:rPr>
        <w:instrText xml:space="preserve"> ADDIN EN.CITE </w:instrText>
      </w:r>
      <w:r w:rsidRPr="002479D5">
        <w:rPr>
          <w:rFonts w:ascii="Garamond" w:hAnsi="Garamond" w:cstheme="minorHAnsi"/>
          <w:sz w:val="24"/>
          <w:szCs w:val="24"/>
        </w:rPr>
        <w:fldChar w:fldCharType="begin">
          <w:fldData xml:space="preserve">PEVuZE5vdGU+PENpdGU+PEF1dGhvcj5LdWRhaWJlcmdlbm92PC9BdXRob3I+PFllYXI+MjAxMjwv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</w:fldData>
        </w:fldChar>
      </w:r>
      <w:r w:rsidRPr="002479D5">
        <w:rPr>
          <w:rFonts w:ascii="Garamond" w:hAnsi="Garamond" w:cstheme="minorHAnsi"/>
          <w:sz w:val="24"/>
          <w:szCs w:val="24"/>
        </w:rPr>
        <w:instrText xml:space="preserve"> ADDIN EN.CITE.DATA </w:instrText>
      </w:r>
      <w:r w:rsidRPr="002479D5">
        <w:rPr>
          <w:rFonts w:ascii="Garamond" w:hAnsi="Garamond" w:cstheme="minorHAnsi"/>
          <w:sz w:val="24"/>
          <w:szCs w:val="24"/>
        </w:rPr>
      </w:r>
      <w:r w:rsidRPr="002479D5">
        <w:rPr>
          <w:rFonts w:ascii="Garamond" w:hAnsi="Garamond" w:cstheme="minorHAnsi"/>
          <w:sz w:val="24"/>
          <w:szCs w:val="24"/>
        </w:rPr>
        <w:fldChar w:fldCharType="end"/>
      </w:r>
      <w:r w:rsidRPr="002479D5">
        <w:rPr>
          <w:rFonts w:ascii="Garamond" w:hAnsi="Garamond" w:cstheme="minorHAnsi"/>
          <w:sz w:val="24"/>
          <w:szCs w:val="24"/>
        </w:rPr>
      </w:r>
      <w:r w:rsidRPr="002479D5">
        <w:rPr>
          <w:rFonts w:ascii="Garamond" w:hAnsi="Garamond" w:cstheme="minorHAnsi"/>
          <w:sz w:val="24"/>
          <w:szCs w:val="24"/>
        </w:rPr>
        <w:fldChar w:fldCharType="separate"/>
      </w:r>
      <w:r w:rsidRPr="002479D5">
        <w:rPr>
          <w:rFonts w:ascii="Garamond" w:hAnsi="Garamond" w:cstheme="minorHAnsi"/>
          <w:noProof/>
          <w:sz w:val="24"/>
          <w:szCs w:val="24"/>
          <w:vertAlign w:val="superscript"/>
        </w:rPr>
        <w:t>17</w:t>
      </w:r>
      <w:r w:rsidRPr="002479D5">
        <w:rPr>
          <w:rFonts w:ascii="Garamond" w:hAnsi="Garamond" w:cstheme="minorHAnsi"/>
          <w:sz w:val="24"/>
          <w:szCs w:val="24"/>
        </w:rPr>
        <w:fldChar w:fldCharType="end"/>
      </w:r>
      <w:r w:rsidRPr="002479D5">
        <w:rPr>
          <w:rFonts w:ascii="Garamond" w:hAnsi="Garamond" w:cstheme="minorHAnsi"/>
          <w:sz w:val="24"/>
          <w:szCs w:val="24"/>
        </w:rPr>
        <w:t>. T</w:t>
      </w:r>
      <w:r w:rsidRPr="002479D5">
        <w:rPr>
          <w:rFonts w:ascii="Garamond" w:hAnsi="Garamond" w:cs="Times New Roman"/>
          <w:sz w:val="24"/>
          <w:szCs w:val="24"/>
        </w:rPr>
        <w:t>he consequent activity as anti-fouling materials, preventing adsorption of organic and biological macromolecules on the surface,</w:t>
      </w:r>
      <w:r w:rsidRPr="002479D5">
        <w:rPr>
          <w:rFonts w:ascii="Garamond" w:hAnsi="Garamond" w:cs="Times New Roman"/>
          <w:sz w:val="24"/>
          <w:szCs w:val="24"/>
        </w:rPr>
        <w:fldChar w:fldCharType="begin"/>
      </w:r>
      <w:r w:rsidRPr="002479D5">
        <w:rPr>
          <w:rFonts w:ascii="Garamond" w:hAnsi="Garamond" w:cs="Times New Roman"/>
          <w:sz w:val="24"/>
          <w:szCs w:val="24"/>
        </w:rPr>
        <w:instrText xml:space="preserve"> ADDIN EN.CITE &lt;EndNote&gt;&lt;Cite&gt;&lt;Author&gt;Matsumoto&lt;/Author&gt;&lt;Year&gt;2003&lt;/Year&gt;&lt;RecNum&gt;397&lt;/RecNum&gt;&lt;DisplayText&gt;&lt;style face="superscript"&gt;18&lt;/style&gt;&lt;/DisplayText&gt;&lt;record&gt;&lt;rec-number&gt;397&lt;/rec-number&gt;&lt;foreign-keys&gt;&lt;key app="EN" db-id="vfs2apzfbdr2r3ev0em52aretvxwpe252dw5" timestamp="1533941377"&gt;397&lt;/key&gt;&lt;/foreign-keys&gt;&lt;ref-type name="Journal Article"&gt;17&lt;/ref-type&gt;&lt;contributors&gt;&lt;authors&gt;&lt;author&gt;Matsumoto, H.&lt;/author&gt;&lt;author&gt;Koyama, Y.&lt;/author&gt;&lt;author&gt;Tanioka, A.&lt;/author&gt;&lt;/authors&gt;&lt;/contributors&gt;&lt;titles&gt;&lt;title&gt;Interaction of proteins with weak amphoteric charged membrane surfaces: effect of PH&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82-88&lt;/pages&gt;&lt;volume&gt;264&lt;/volume&gt;&lt;number&gt;1&lt;/number&gt;&lt;dates&gt;&lt;year&gt;2003&lt;/year&gt;&lt;pub-dates&gt;&lt;date&gt;Aug&lt;/date&gt;&lt;/pub-dates&gt;&lt;/dates&gt;&lt;isbn&gt;0021-9797&lt;/isbn&gt;&lt;accession-num&gt;WOS:000184526200011&lt;/accession-num&gt;&lt;urls&gt;&lt;related-urls&gt;&lt;url&gt;&amp;lt;Go to ISI&amp;gt;://WOS:000184526200011&lt;/url&gt;&lt;/related-urls&gt;&lt;/urls&gt;&lt;electronic-resource-num&gt;10.1016/s0021-9797(03)00417-x&lt;/electronic-resource-num&gt;&lt;/record&gt;&lt;/Cite&gt;&lt;/EndNote&gt;</w:instrText>
      </w:r>
      <w:r w:rsidRPr="002479D5">
        <w:rPr>
          <w:rFonts w:ascii="Garamond" w:hAnsi="Garamond" w:cs="Times New Roman"/>
          <w:sz w:val="24"/>
          <w:szCs w:val="24"/>
        </w:rPr>
        <w:fldChar w:fldCharType="separate"/>
      </w:r>
      <w:r w:rsidRPr="002479D5">
        <w:rPr>
          <w:rFonts w:ascii="Garamond" w:hAnsi="Garamond" w:cs="Times New Roman"/>
          <w:noProof/>
          <w:sz w:val="24"/>
          <w:szCs w:val="24"/>
          <w:vertAlign w:val="superscript"/>
        </w:rPr>
        <w:t>18</w:t>
      </w:r>
      <w:r w:rsidRPr="002479D5">
        <w:rPr>
          <w:rFonts w:ascii="Garamond" w:hAnsi="Garamond" w:cs="Times New Roman"/>
          <w:sz w:val="24"/>
          <w:szCs w:val="24"/>
        </w:rPr>
        <w:fldChar w:fldCharType="end"/>
      </w:r>
      <w:r w:rsidRPr="002479D5">
        <w:rPr>
          <w:rFonts w:ascii="Garamond" w:hAnsi="Garamond" w:cs="Times New Roman"/>
          <w:sz w:val="24"/>
          <w:szCs w:val="24"/>
        </w:rPr>
        <w:t xml:space="preserve"> is another important advantage of amphoteric polyelectrolytes. Different fields can benefit of their use, such as high performance actuators</w:t>
      </w:r>
      <w:r w:rsidR="002479D5">
        <w:rPr>
          <w:rFonts w:ascii="Garamond" w:hAnsi="Garamond" w:cs="Times New Roman"/>
          <w:sz w:val="24"/>
          <w:szCs w:val="24"/>
        </w:rPr>
        <w:t xml:space="preserve"> </w:t>
      </w:r>
      <w:r w:rsidRPr="002479D5">
        <w:rPr>
          <w:rFonts w:ascii="Garamond" w:hAnsi="Garamond" w:cs="Times New Roman"/>
          <w:sz w:val="24"/>
          <w:szCs w:val="24"/>
        </w:rPr>
        <w:fldChar w:fldCharType="begin"/>
      </w:r>
      <w:r w:rsidRPr="002479D5">
        <w:rPr>
          <w:rFonts w:ascii="Garamond" w:hAnsi="Garamond" w:cs="Times New Roman"/>
          <w:sz w:val="24"/>
          <w:szCs w:val="24"/>
        </w:rPr>
        <w:instrText xml:space="preserve"> ADDIN EN.CITE &lt;EndNote&gt;&lt;Cite&gt;&lt;Author&gt;Tamagawa&lt;/Author&gt;&lt;Year&gt;2000&lt;/Year&gt;&lt;RecNum&gt;398&lt;/RecNum&gt;&lt;DisplayText&gt;&lt;style face="superscript"&gt;19&lt;/style&gt;&lt;/DisplayText&gt;&lt;record&gt;&lt;rec-number&gt;398&lt;/rec-number&gt;&lt;foreign-keys&gt;&lt;key app="EN" db-id="vfs2apzfbdr2r3ev0em52aretvxwpe252dw5" timestamp="1533941470"&gt;398&lt;/key&gt;&lt;/foreign-keys&gt;&lt;ref-type name="Journal Article"&gt;17&lt;/ref-type&gt;&lt;contributors&gt;&lt;authors&gt;&lt;author&gt;Tamagawa, H.&lt;/author&gt;&lt;author&gt;Taya, M.&lt;/author&gt;&lt;/authors&gt;&lt;/contributors&gt;&lt;titles&gt;&lt;title&gt;A theoretical prediction of the ions distribution in an amphoteric polymer gel&lt;/title&gt;&lt;secondary-title&gt;Materials Science and Engineering a-Structural Materials Properties Microstructure and Processing&lt;/secondary-title&gt;&lt;/titles&gt;&lt;periodical&gt;&lt;full-title&gt;Materials Science and Engineering a-Structural Materials Properties Microstructure and Processing&lt;/full-title&gt;&lt;/periodical&gt;&lt;pages&gt;314-325&lt;/pages&gt;&lt;volume&gt;285&lt;/volume&gt;&lt;number&gt;1-2&lt;/number&gt;&lt;dates&gt;&lt;year&gt;2000&lt;/year&gt;&lt;pub-dates&gt;&lt;date&gt;Jun&lt;/date&gt;&lt;/pub-dates&gt;&lt;/dates&gt;&lt;isbn&gt;0921-5093&lt;/isbn&gt;&lt;accession-num&gt;WOS:000087848800043&lt;/accession-num&gt;&lt;urls&gt;&lt;related-urls&gt;&lt;url&gt;&amp;lt;Go to ISI&amp;gt;://WOS:000087848800043&lt;/url&gt;&lt;/related-urls&gt;&lt;/urls&gt;&lt;electronic-resource-num&gt;10.1016/s0921-5093(00)00682-1&lt;/electronic-resource-num&gt;&lt;/record&gt;&lt;/Cite&gt;&lt;/EndNote&gt;</w:instrText>
      </w:r>
      <w:r w:rsidRPr="002479D5">
        <w:rPr>
          <w:rFonts w:ascii="Garamond" w:hAnsi="Garamond" w:cs="Times New Roman"/>
          <w:sz w:val="24"/>
          <w:szCs w:val="24"/>
        </w:rPr>
        <w:fldChar w:fldCharType="separate"/>
      </w:r>
      <w:r w:rsidRPr="002479D5">
        <w:rPr>
          <w:rFonts w:ascii="Garamond" w:hAnsi="Garamond" w:cs="Times New Roman"/>
          <w:noProof/>
          <w:sz w:val="24"/>
          <w:szCs w:val="24"/>
          <w:vertAlign w:val="superscript"/>
        </w:rPr>
        <w:t>19</w:t>
      </w:r>
      <w:r w:rsidRPr="002479D5">
        <w:rPr>
          <w:rFonts w:ascii="Garamond" w:hAnsi="Garamond" w:cs="Times New Roman"/>
          <w:sz w:val="24"/>
          <w:szCs w:val="24"/>
        </w:rPr>
        <w:fldChar w:fldCharType="end"/>
      </w:r>
      <w:r w:rsidR="002479D5">
        <w:rPr>
          <w:rFonts w:ascii="Garamond" w:hAnsi="Garamond" w:cs="Times New Roman"/>
          <w:sz w:val="24"/>
          <w:szCs w:val="24"/>
        </w:rPr>
        <w:t>,</w:t>
      </w:r>
      <w:r w:rsidRPr="002479D5">
        <w:rPr>
          <w:rFonts w:ascii="Garamond" w:hAnsi="Garamond" w:cs="Times New Roman"/>
          <w:sz w:val="24"/>
          <w:szCs w:val="24"/>
        </w:rPr>
        <w:t xml:space="preserve"> drug and protein separation</w:t>
      </w:r>
      <w:r w:rsidR="002479D5">
        <w:rPr>
          <w:rFonts w:ascii="Garamond" w:hAnsi="Garamond" w:cs="Times New Roman"/>
          <w:sz w:val="24"/>
          <w:szCs w:val="24"/>
        </w:rPr>
        <w:t xml:space="preserve"> </w:t>
      </w:r>
      <w:r w:rsidRPr="002479D5">
        <w:rPr>
          <w:rFonts w:ascii="Garamond" w:hAnsi="Garamond" w:cs="Times New Roman"/>
          <w:sz w:val="24"/>
          <w:szCs w:val="24"/>
        </w:rPr>
        <w:fldChar w:fldCharType="begin">
          <w:fldData xml:space="preserve">PEVuZE5vdGU+PENpdGU+PEF1dGhvcj5CdXJuczwvQXV0aG9yPjxZZWFyPjE5OTY8L1llYXI+PFJl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</w:fldData>
        </w:fldChar>
      </w:r>
      <w:r w:rsidRPr="002479D5">
        <w:rPr>
          <w:rFonts w:ascii="Garamond" w:hAnsi="Garamond" w:cs="Times New Roman"/>
          <w:sz w:val="24"/>
          <w:szCs w:val="24"/>
        </w:rPr>
        <w:instrText xml:space="preserve"> ADDIN EN.CITE </w:instrText>
      </w:r>
      <w:r w:rsidRPr="002479D5">
        <w:rPr>
          <w:rFonts w:ascii="Garamond" w:hAnsi="Garamond" w:cs="Times New Roman"/>
          <w:sz w:val="24"/>
          <w:szCs w:val="24"/>
        </w:rPr>
        <w:fldChar w:fldCharType="begin">
          <w:fldData xml:space="preserve">PEVuZE5vdGU+PENpdGU+PEF1dGhvcj5CdXJuczwvQXV0aG9yPjxZZWFyPjE5OTY8L1llYXI+PFJl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</w:fldData>
        </w:fldChar>
      </w:r>
      <w:r w:rsidRPr="002479D5">
        <w:rPr>
          <w:rFonts w:ascii="Garamond" w:hAnsi="Garamond" w:cs="Times New Roman"/>
          <w:sz w:val="24"/>
          <w:szCs w:val="24"/>
        </w:rPr>
        <w:instrText xml:space="preserve"> ADDIN EN.CITE.DATA </w:instrText>
      </w:r>
      <w:r w:rsidRPr="002479D5">
        <w:rPr>
          <w:rFonts w:ascii="Garamond" w:hAnsi="Garamond" w:cs="Times New Roman"/>
          <w:sz w:val="24"/>
          <w:szCs w:val="24"/>
        </w:rPr>
      </w:r>
      <w:r w:rsidRPr="002479D5">
        <w:rPr>
          <w:rFonts w:ascii="Garamond" w:hAnsi="Garamond" w:cs="Times New Roman"/>
          <w:sz w:val="24"/>
          <w:szCs w:val="24"/>
        </w:rPr>
        <w:fldChar w:fldCharType="end"/>
      </w:r>
      <w:r w:rsidRPr="002479D5">
        <w:rPr>
          <w:rFonts w:ascii="Garamond" w:hAnsi="Garamond" w:cs="Times New Roman"/>
          <w:sz w:val="24"/>
          <w:szCs w:val="24"/>
        </w:rPr>
      </w:r>
      <w:r w:rsidRPr="002479D5">
        <w:rPr>
          <w:rFonts w:ascii="Garamond" w:hAnsi="Garamond" w:cs="Times New Roman"/>
          <w:sz w:val="24"/>
          <w:szCs w:val="24"/>
        </w:rPr>
        <w:fldChar w:fldCharType="separate"/>
      </w:r>
      <w:r w:rsidRPr="002479D5">
        <w:rPr>
          <w:rFonts w:ascii="Garamond" w:hAnsi="Garamond" w:cs="Times New Roman"/>
          <w:noProof/>
          <w:sz w:val="24"/>
          <w:szCs w:val="24"/>
          <w:vertAlign w:val="superscript"/>
        </w:rPr>
        <w:t>20-22</w:t>
      </w:r>
      <w:r w:rsidRPr="002479D5">
        <w:rPr>
          <w:rFonts w:ascii="Garamond" w:hAnsi="Garamond" w:cs="Times New Roman"/>
          <w:sz w:val="24"/>
          <w:szCs w:val="24"/>
        </w:rPr>
        <w:fldChar w:fldCharType="end"/>
      </w:r>
      <w:r w:rsidR="002479D5">
        <w:rPr>
          <w:rFonts w:ascii="Garamond" w:hAnsi="Garamond" w:cs="Times New Roman"/>
          <w:sz w:val="24"/>
          <w:szCs w:val="24"/>
        </w:rPr>
        <w:t xml:space="preserve">, </w:t>
      </w:r>
      <w:proofErr w:type="spellStart"/>
      <w:r w:rsidR="002479D5">
        <w:rPr>
          <w:rFonts w:ascii="Garamond" w:hAnsi="Garamond" w:cs="Times New Roman"/>
          <w:sz w:val="24"/>
          <w:szCs w:val="24"/>
        </w:rPr>
        <w:t>hemodialysis</w:t>
      </w:r>
      <w:proofErr w:type="spellEnd"/>
      <w:r w:rsidR="002479D5">
        <w:rPr>
          <w:rFonts w:ascii="Garamond" w:hAnsi="Garamond" w:cs="Times New Roman"/>
          <w:sz w:val="24"/>
          <w:szCs w:val="24"/>
        </w:rPr>
        <w:t xml:space="preserve"> membranes </w:t>
      </w:r>
      <w:r w:rsidRPr="002479D5">
        <w:rPr>
          <w:rFonts w:ascii="Garamond" w:hAnsi="Garamond" w:cs="Times New Roman"/>
          <w:sz w:val="24"/>
          <w:szCs w:val="24"/>
        </w:rPr>
        <w:fldChar w:fldCharType="begin">
          <w:fldData xml:space="preserve">PEVuZE5vdGU+PENpdGU+PEF1dGhvcj5JbWJvZGVuPC9BdXRob3I+PFllYXI+MTk5OTwvWWVhcj48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</w:fldData>
        </w:fldChar>
      </w:r>
      <w:r w:rsidR="00A16DA5">
        <w:rPr>
          <w:rFonts w:ascii="Garamond" w:hAnsi="Garamond" w:cs="Times New Roman"/>
          <w:sz w:val="24"/>
          <w:szCs w:val="24"/>
        </w:rPr>
        <w:instrText xml:space="preserve"> ADDIN EN.CITE </w:instrText>
      </w:r>
      <w:r w:rsidR="00A16DA5">
        <w:rPr>
          <w:rFonts w:ascii="Garamond" w:hAnsi="Garamond" w:cs="Times New Roman"/>
          <w:sz w:val="24"/>
          <w:szCs w:val="24"/>
        </w:rPr>
        <w:fldChar w:fldCharType="begin">
          <w:fldData xml:space="preserve">PEVuZE5vdGU+PENpdGU+PEF1dGhvcj5JbWJvZGVuPC9BdXRob3I+PFllYXI+MTk5OTwvWWVhcj48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</w:fldData>
        </w:fldChar>
      </w:r>
      <w:r w:rsidR="00A16DA5">
        <w:rPr>
          <w:rFonts w:ascii="Garamond" w:hAnsi="Garamond" w:cs="Times New Roman"/>
          <w:sz w:val="24"/>
          <w:szCs w:val="24"/>
        </w:rPr>
        <w:instrText xml:space="preserve"> ADDIN EN.CITE.DATA </w:instrText>
      </w:r>
      <w:r w:rsidR="00A16DA5">
        <w:rPr>
          <w:rFonts w:ascii="Garamond" w:hAnsi="Garamond" w:cs="Times New Roman"/>
          <w:sz w:val="24"/>
          <w:szCs w:val="24"/>
        </w:rPr>
      </w:r>
      <w:r w:rsidR="00A16DA5">
        <w:rPr>
          <w:rFonts w:ascii="Garamond" w:hAnsi="Garamond" w:cs="Times New Roman"/>
          <w:sz w:val="24"/>
          <w:szCs w:val="24"/>
        </w:rPr>
        <w:fldChar w:fldCharType="end"/>
      </w:r>
      <w:r w:rsidRPr="002479D5">
        <w:rPr>
          <w:rFonts w:ascii="Garamond" w:hAnsi="Garamond" w:cs="Times New Roman"/>
          <w:sz w:val="24"/>
          <w:szCs w:val="24"/>
        </w:rPr>
      </w:r>
      <w:r w:rsidRPr="002479D5">
        <w:rPr>
          <w:rFonts w:ascii="Garamond" w:hAnsi="Garamond" w:cs="Times New Roman"/>
          <w:sz w:val="24"/>
          <w:szCs w:val="24"/>
        </w:rPr>
        <w:fldChar w:fldCharType="separate"/>
      </w:r>
      <w:r w:rsidR="00A16DA5" w:rsidRPr="00A16DA5">
        <w:rPr>
          <w:rFonts w:ascii="Garamond" w:hAnsi="Garamond" w:cs="Times New Roman"/>
          <w:noProof/>
          <w:sz w:val="24"/>
          <w:szCs w:val="24"/>
          <w:vertAlign w:val="superscript"/>
        </w:rPr>
        <w:t>23-24</w:t>
      </w:r>
      <w:r w:rsidRPr="002479D5">
        <w:rPr>
          <w:rFonts w:ascii="Garamond" w:hAnsi="Garamond" w:cs="Times New Roman"/>
          <w:sz w:val="24"/>
          <w:szCs w:val="24"/>
        </w:rPr>
        <w:fldChar w:fldCharType="end"/>
      </w:r>
      <w:r w:rsidR="002479D5">
        <w:rPr>
          <w:rFonts w:ascii="Garamond" w:hAnsi="Garamond" w:cs="Times New Roman"/>
          <w:sz w:val="24"/>
          <w:szCs w:val="24"/>
        </w:rPr>
        <w:t>,</w:t>
      </w:r>
      <w:r w:rsidRPr="002479D5">
        <w:rPr>
          <w:rFonts w:ascii="Garamond" w:hAnsi="Garamond" w:cs="Times New Roman"/>
          <w:sz w:val="24"/>
          <w:szCs w:val="24"/>
        </w:rPr>
        <w:t xml:space="preserve"> electrolyte purification by </w:t>
      </w:r>
      <w:proofErr w:type="spellStart"/>
      <w:r w:rsidRPr="002479D5">
        <w:rPr>
          <w:rFonts w:ascii="Garamond" w:hAnsi="Garamond" w:cs="Times New Roman"/>
          <w:sz w:val="24"/>
          <w:szCs w:val="24"/>
        </w:rPr>
        <w:t>nanofiltration</w:t>
      </w:r>
      <w:proofErr w:type="spellEnd"/>
      <w:r w:rsidRPr="002479D5">
        <w:rPr>
          <w:rFonts w:ascii="Garamond" w:hAnsi="Garamond" w:cs="Times New Roman"/>
          <w:sz w:val="24"/>
          <w:szCs w:val="24"/>
        </w:rPr>
        <w:t xml:space="preserve"> </w:t>
      </w:r>
      <w:r w:rsidRPr="002479D5">
        <w:rPr>
          <w:rFonts w:ascii="Garamond" w:hAnsi="Garamond" w:cs="Times New Roman"/>
          <w:sz w:val="24"/>
          <w:szCs w:val="24"/>
        </w:rPr>
        <w:fldChar w:fldCharType="begin"/>
      </w:r>
      <w:r w:rsidRPr="002479D5">
        <w:rPr>
          <w:rFonts w:ascii="Garamond" w:hAnsi="Garamond" w:cs="Times New Roman"/>
          <w:sz w:val="24"/>
          <w:szCs w:val="24"/>
        </w:rPr>
        <w:instrText xml:space="preserve"> ADDIN EN.CITE &lt;EndNote&gt;&lt;Cite&gt;&lt;Author&gt;Fievet&lt;/Author&gt;&lt;Year&gt;2002&lt;/Year&gt;&lt;RecNum&gt;404&lt;/RecNum&gt;&lt;DisplayText&gt;&lt;style face="superscript"&gt;25&lt;/style&gt;&lt;/DisplayText&gt;&lt;record&gt;&lt;rec-number&gt;404&lt;/rec-number&gt;&lt;foreign-keys&gt;&lt;key app="EN" db-id="vfs2apzfbdr2r3ev0em52aretvxwpe252dw5" timestamp="1533942465"&gt;404&lt;/key&gt;&lt;/foreign-keys&gt;&lt;ref-type name="Journal Article"&gt;17&lt;/ref-type&gt;&lt;contributors&gt;&lt;authors&gt;&lt;author&gt;Fievet, P.&lt;/author&gt;&lt;author&gt;Labbez, C.&lt;/author&gt;&lt;author&gt;Szymczyk, A.&lt;/author&gt;&lt;author&gt;Vidonne, A.&lt;/author&gt;&lt;author&gt;Foissy, A.&lt;/author&gt;&lt;author&gt;Pagetti, J.&lt;/author&gt;&lt;/authors&gt;&lt;/contributors&gt;&lt;titles&gt;&lt;title&gt;Electrolyte transport through amphoteric nanofiltration membranes&lt;/title&gt;&lt;secondary-title&gt;Chemical Engineering Science&lt;/secondary-title&gt;&lt;/titles&gt;&lt;periodical&gt;&lt;full-title&gt;Chemical Engineering Science&lt;/full-title&gt;&lt;abbr-1&gt;Chem. Eng. Sci.&lt;/abbr-1&gt;&lt;abbr-2&gt;Chem Eng Sci&lt;/abbr-2&gt;&lt;/periodical&gt;&lt;pages&gt;2921-2931&lt;/pages&gt;&lt;volume&gt;57&lt;/volume&gt;&lt;number&gt;15&lt;/number&gt;&lt;dates&gt;&lt;year&gt;2002&lt;/year&gt;&lt;pub-dates&gt;&lt;date&gt;Aug&lt;/date&gt;&lt;/pub-dates&gt;&lt;/dates&gt;&lt;isbn&gt;0009-2509&lt;/isbn&gt;&lt;accession-num&gt;WOS:000177870000005&lt;/accession-num&gt;&lt;urls&gt;&lt;related-urls&gt;&lt;url&gt;&amp;lt;Go to ISI&amp;gt;://WOS:000177870000005&lt;/url&gt;&lt;/related-urls&gt;&lt;/urls&gt;&lt;custom7&gt;Pii s0009-2509(02)00188-4&lt;/custom7&gt;&lt;electronic-resource-num&gt;10.1016/s0009-2509(02)00188-4&lt;/electronic-resource-num&gt;&lt;/record&gt;&lt;/Cite&gt;&lt;/EndNote&gt;</w:instrText>
      </w:r>
      <w:r w:rsidRPr="002479D5">
        <w:rPr>
          <w:rFonts w:ascii="Garamond" w:hAnsi="Garamond" w:cs="Times New Roman"/>
          <w:sz w:val="24"/>
          <w:szCs w:val="24"/>
        </w:rPr>
        <w:fldChar w:fldCharType="separate"/>
      </w:r>
      <w:r w:rsidRPr="002479D5">
        <w:rPr>
          <w:rFonts w:ascii="Garamond" w:hAnsi="Garamond" w:cs="Times New Roman"/>
          <w:noProof/>
          <w:sz w:val="24"/>
          <w:szCs w:val="24"/>
          <w:vertAlign w:val="superscript"/>
        </w:rPr>
        <w:t>25</w:t>
      </w:r>
      <w:r w:rsidRPr="002479D5">
        <w:rPr>
          <w:rFonts w:ascii="Garamond" w:hAnsi="Garamond" w:cs="Times New Roman"/>
          <w:sz w:val="24"/>
          <w:szCs w:val="24"/>
        </w:rPr>
        <w:fldChar w:fldCharType="end"/>
      </w:r>
      <w:r w:rsidR="002479D5">
        <w:rPr>
          <w:rFonts w:ascii="Garamond" w:hAnsi="Garamond" w:cs="Times New Roman"/>
          <w:sz w:val="24"/>
          <w:szCs w:val="24"/>
        </w:rPr>
        <w:t>,</w:t>
      </w:r>
      <w:r w:rsidRPr="002479D5">
        <w:rPr>
          <w:rFonts w:ascii="Garamond" w:hAnsi="Garamond" w:cs="Times New Roman"/>
          <w:sz w:val="24"/>
          <w:szCs w:val="24"/>
        </w:rPr>
        <w:t xml:space="preserve"> </w:t>
      </w:r>
      <w:proofErr w:type="spellStart"/>
      <w:r w:rsidRPr="002479D5">
        <w:rPr>
          <w:rFonts w:ascii="Garamond" w:hAnsi="Garamond" w:cs="Times New Roman"/>
          <w:sz w:val="24"/>
          <w:szCs w:val="24"/>
        </w:rPr>
        <w:t>piezodialysis</w:t>
      </w:r>
      <w:proofErr w:type="spellEnd"/>
      <w:r w:rsidR="002479D5">
        <w:rPr>
          <w:rFonts w:ascii="Garamond" w:hAnsi="Garamond" w:cs="Times New Roman"/>
          <w:sz w:val="24"/>
          <w:szCs w:val="24"/>
        </w:rPr>
        <w:t xml:space="preserve"> </w:t>
      </w:r>
      <w:r w:rsidRPr="002479D5">
        <w:rPr>
          <w:rFonts w:ascii="Garamond" w:hAnsi="Garamond" w:cs="Times New Roman"/>
          <w:sz w:val="24"/>
          <w:szCs w:val="24"/>
        </w:rPr>
        <w:fldChar w:fldCharType="begin"/>
      </w:r>
      <w:r w:rsidRPr="002479D5">
        <w:rPr>
          <w:rFonts w:ascii="Garamond" w:hAnsi="Garamond" w:cs="Times New Roman"/>
          <w:sz w:val="24"/>
          <w:szCs w:val="24"/>
        </w:rPr>
        <w:instrText xml:space="preserve"> ADDIN EN.CITE &lt;EndNote&gt;&lt;Cite&gt;&lt;Author&gt;Hirata&lt;/Author&gt;&lt;Year&gt;1992&lt;/Year&gt;&lt;RecNum&gt;405&lt;/RecNum&gt;&lt;DisplayText&gt;&lt;style face="superscript"&gt;26&lt;/style&gt;&lt;/DisplayText&gt;&lt;record&gt;&lt;rec-number&gt;405&lt;/rec-number&gt;&lt;foreign-keys&gt;&lt;key app="EN" db-id="vfs2apzfbdr2r3ev0em52aretvxwpe252dw5" timestamp="1533942564"&gt;405&lt;/key&gt;&lt;/foreign-keys&gt;&lt;ref-type name="Journal Article"&gt;17&lt;/ref-type&gt;&lt;contributors&gt;&lt;authors&gt;&lt;author&gt;Hirata, Y.&lt;/author&gt;&lt;author&gt;Sugihara, G.&lt;/author&gt;&lt;author&gt;Yamauchi, A.&lt;/author&gt;&lt;/authors&gt;&lt;/contributors&gt;&lt;titles&gt;&lt;title&gt;TRANSPORT NUMBER OF AN ION ACROSS AN AMPHOTERIC ION-EXCHANGE MEMBRANE IN CACL2-NACL SYSTEM&lt;/title&gt;&lt;secondary-title&gt;Journal of Membrane Science&lt;/secondary-title&gt;&lt;/titles&gt;&lt;periodical&gt;&lt;full-title&gt;Journal of Membrane Science&lt;/full-title&gt;&lt;abbr-1&gt;J. Membr. Sci.&lt;/abbr-1&gt;&lt;abbr-2&gt;J Membr Sci&lt;/abbr-2&gt;&lt;/periodical&gt;&lt;pages&gt;235-240&lt;/pages&gt;&lt;volume&gt;66&lt;/volume&gt;&lt;number&gt;2-3&lt;/number&gt;&lt;dates&gt;&lt;year&gt;1992&lt;/year&gt;&lt;pub-dates&gt;&lt;date&gt;Feb&lt;/date&gt;&lt;/pub-dates&gt;&lt;/dates&gt;&lt;isbn&gt;0376-7388&lt;/isbn&gt;&lt;accession-num&gt;WOS:A1992HH49600013&lt;/accession-num&gt;&lt;urls&gt;&lt;related-urls&gt;&lt;url&gt;&amp;lt;Go to ISI&amp;gt;://WOS:A1992HH49600013&lt;/url&gt;&lt;/related-urls&gt;&lt;/urls&gt;&lt;electronic-resource-num&gt;10.1016/0376-7388(92)87013-n&lt;/electronic-resource-num&gt;&lt;/record&gt;&lt;/Cite&gt;&lt;/EndNote&gt;</w:instrText>
      </w:r>
      <w:r w:rsidRPr="002479D5">
        <w:rPr>
          <w:rFonts w:ascii="Garamond" w:hAnsi="Garamond" w:cs="Times New Roman"/>
          <w:sz w:val="24"/>
          <w:szCs w:val="24"/>
        </w:rPr>
        <w:fldChar w:fldCharType="separate"/>
      </w:r>
      <w:r w:rsidRPr="002479D5">
        <w:rPr>
          <w:rFonts w:ascii="Garamond" w:hAnsi="Garamond" w:cs="Times New Roman"/>
          <w:noProof/>
          <w:sz w:val="24"/>
          <w:szCs w:val="24"/>
          <w:vertAlign w:val="superscript"/>
        </w:rPr>
        <w:t>26</w:t>
      </w:r>
      <w:r w:rsidRPr="002479D5">
        <w:rPr>
          <w:rFonts w:ascii="Garamond" w:hAnsi="Garamond" w:cs="Times New Roman"/>
          <w:sz w:val="24"/>
          <w:szCs w:val="24"/>
        </w:rPr>
        <w:fldChar w:fldCharType="end"/>
      </w:r>
      <w:r w:rsidR="002479D5">
        <w:rPr>
          <w:rFonts w:ascii="Garamond" w:hAnsi="Garamond" w:cs="Times New Roman"/>
          <w:sz w:val="24"/>
          <w:szCs w:val="24"/>
        </w:rPr>
        <w:t>, and water splitting</w:t>
      </w:r>
      <w:r w:rsidR="002C3566" w:rsidRPr="002479D5">
        <w:rPr>
          <w:rFonts w:ascii="Garamond" w:hAnsi="Garamond" w:cs="Times New Roman"/>
          <w:sz w:val="24"/>
          <w:szCs w:val="24"/>
        </w:rPr>
        <w:t xml:space="preserve"> </w:t>
      </w:r>
      <w:r w:rsidR="002C3566" w:rsidRPr="002479D5">
        <w:rPr>
          <w:rFonts w:ascii="Garamond" w:hAnsi="Garamond" w:cs="Times New Roman"/>
          <w:sz w:val="24"/>
          <w:szCs w:val="24"/>
        </w:rPr>
        <w:fldChar w:fldCharType="begin">
          <w:fldData xml:space="preserve">PEVuZE5vdGU+PENpdGU+PEF1dGhvcj5CYWxzdGVyPC9BdXRob3I+PFllYXI+MjAxMDwvWWVhcj48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</w:fldData>
        </w:fldChar>
      </w:r>
      <w:r w:rsidR="00A16DA5">
        <w:rPr>
          <w:rFonts w:ascii="Garamond" w:hAnsi="Garamond" w:cs="Times New Roman"/>
          <w:sz w:val="24"/>
          <w:szCs w:val="24"/>
        </w:rPr>
        <w:instrText xml:space="preserve"> ADDIN EN.CITE </w:instrText>
      </w:r>
      <w:r w:rsidR="00A16DA5">
        <w:rPr>
          <w:rFonts w:ascii="Garamond" w:hAnsi="Garamond" w:cs="Times New Roman"/>
          <w:sz w:val="24"/>
          <w:szCs w:val="24"/>
        </w:rPr>
        <w:fldChar w:fldCharType="begin">
          <w:fldData xml:space="preserve">PEVuZE5vdGU+PENpdGU+PEF1dGhvcj5CYWxzdGVyPC9BdXRob3I+PFllYXI+MjAxMDwvWWVhcj48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</w:fldData>
        </w:fldChar>
      </w:r>
      <w:r w:rsidR="00A16DA5">
        <w:rPr>
          <w:rFonts w:ascii="Garamond" w:hAnsi="Garamond" w:cs="Times New Roman"/>
          <w:sz w:val="24"/>
          <w:szCs w:val="24"/>
        </w:rPr>
        <w:instrText xml:space="preserve"> ADDIN EN.CITE.DATA </w:instrText>
      </w:r>
      <w:r w:rsidR="00A16DA5">
        <w:rPr>
          <w:rFonts w:ascii="Garamond" w:hAnsi="Garamond" w:cs="Times New Roman"/>
          <w:sz w:val="24"/>
          <w:szCs w:val="24"/>
        </w:rPr>
      </w:r>
      <w:r w:rsidR="00A16DA5">
        <w:rPr>
          <w:rFonts w:ascii="Garamond" w:hAnsi="Garamond" w:cs="Times New Roman"/>
          <w:sz w:val="24"/>
          <w:szCs w:val="24"/>
        </w:rPr>
        <w:fldChar w:fldCharType="end"/>
      </w:r>
      <w:r w:rsidR="002C3566" w:rsidRPr="002479D5">
        <w:rPr>
          <w:rFonts w:ascii="Garamond" w:hAnsi="Garamond" w:cs="Times New Roman"/>
          <w:sz w:val="24"/>
          <w:szCs w:val="24"/>
        </w:rPr>
      </w:r>
      <w:r w:rsidR="002C3566" w:rsidRPr="002479D5">
        <w:rPr>
          <w:rFonts w:ascii="Garamond" w:hAnsi="Garamond" w:cs="Times New Roman"/>
          <w:sz w:val="24"/>
          <w:szCs w:val="24"/>
        </w:rPr>
        <w:fldChar w:fldCharType="separate"/>
      </w:r>
      <w:r w:rsidR="00A16DA5" w:rsidRPr="00A16DA5">
        <w:rPr>
          <w:rFonts w:ascii="Garamond" w:hAnsi="Garamond" w:cs="Times New Roman"/>
          <w:noProof/>
          <w:sz w:val="24"/>
          <w:szCs w:val="24"/>
          <w:vertAlign w:val="superscript"/>
        </w:rPr>
        <w:t>27-28</w:t>
      </w:r>
      <w:r w:rsidR="002C3566" w:rsidRPr="002479D5">
        <w:rPr>
          <w:rFonts w:ascii="Garamond" w:hAnsi="Garamond" w:cs="Times New Roman"/>
          <w:sz w:val="24"/>
          <w:szCs w:val="24"/>
        </w:rPr>
        <w:fldChar w:fldCharType="end"/>
      </w:r>
      <w:r w:rsidR="002479D5">
        <w:rPr>
          <w:rFonts w:ascii="Garamond" w:hAnsi="Garamond" w:cs="Times New Roman"/>
          <w:sz w:val="24"/>
          <w:szCs w:val="24"/>
        </w:rPr>
        <w:t>.</w:t>
      </w:r>
    </w:p>
    <w:p w14:paraId="2B882B20" w14:textId="641D221F" w:rsidR="00562657" w:rsidRPr="00FB447C" w:rsidRDefault="00562657" w:rsidP="00562657">
      <w:pPr>
        <w:spacing w:line="360" w:lineRule="auto"/>
        <w:jc w:val="both"/>
        <w:rPr>
          <w:rFonts w:ascii="Garamond" w:hAnsi="Garamond" w:cstheme="minorHAnsi"/>
          <w:color w:val="000000"/>
          <w:sz w:val="24"/>
          <w:szCs w:val="24"/>
        </w:rPr>
      </w:pPr>
      <w:r w:rsidRPr="00FB447C">
        <w:rPr>
          <w:rFonts w:ascii="Garamond" w:hAnsi="Garamond" w:cstheme="minorHAnsi"/>
          <w:color w:val="000000"/>
          <w:sz w:val="24"/>
          <w:szCs w:val="24"/>
        </w:rPr>
        <w:t xml:space="preserve">The hydration </w:t>
      </w:r>
      <w:r w:rsidRPr="00FB447C">
        <w:rPr>
          <w:rFonts w:ascii="Garamond" w:hAnsi="Garamond" w:cstheme="minorHAnsi"/>
          <w:color w:val="000000"/>
          <w:sz w:val="24"/>
          <w:szCs w:val="24"/>
        </w:rPr>
        <w:fldChar w:fldCharType="begin">
          <w:fldData xml:space="preserve">PEVuZE5vdGU+PENpdGU+PEF1dGhvcj5aYWhuPC9BdXRob3I+PFllYXI+MjAxMDwvWWVhcj48UmVj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</w:fldData>
        </w:fldChar>
      </w:r>
      <w:r w:rsidR="002C3566">
        <w:rPr>
          <w:rFonts w:ascii="Garamond" w:hAnsi="Garamond" w:cstheme="minorHAnsi"/>
          <w:color w:val="000000"/>
          <w:sz w:val="24"/>
          <w:szCs w:val="24"/>
        </w:rPr>
        <w:instrText xml:space="preserve"> ADDIN EN.CITE </w:instrText>
      </w:r>
      <w:r w:rsidR="002C3566">
        <w:rPr>
          <w:rFonts w:ascii="Garamond" w:hAnsi="Garamond" w:cstheme="minorHAnsi"/>
          <w:color w:val="000000"/>
          <w:sz w:val="24"/>
          <w:szCs w:val="24"/>
        </w:rPr>
        <w:fldChar w:fldCharType="begin">
          <w:fldData xml:space="preserve">PEVuZE5vdGU+PENpdGU+PEF1dGhvcj5aYWhuPC9BdXRob3I+PFllYXI+MjAxMDwvWWVhcj48UmVj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</w:fldData>
        </w:fldChar>
      </w:r>
      <w:r w:rsidR="002C3566">
        <w:rPr>
          <w:rFonts w:ascii="Garamond" w:hAnsi="Garamond" w:cstheme="minorHAnsi"/>
          <w:color w:val="000000"/>
          <w:sz w:val="24"/>
          <w:szCs w:val="24"/>
        </w:rPr>
        <w:instrText xml:space="preserve"> ADDIN EN.CITE.DATA </w:instrText>
      </w:r>
      <w:r w:rsidR="002C3566">
        <w:rPr>
          <w:rFonts w:ascii="Garamond" w:hAnsi="Garamond" w:cstheme="minorHAnsi"/>
          <w:color w:val="000000"/>
          <w:sz w:val="24"/>
          <w:szCs w:val="24"/>
        </w:rPr>
      </w:r>
      <w:r w:rsidR="002C3566">
        <w:rPr>
          <w:rFonts w:ascii="Garamond" w:hAnsi="Garamond" w:cstheme="minorHAnsi"/>
          <w:color w:val="000000"/>
          <w:sz w:val="24"/>
          <w:szCs w:val="24"/>
        </w:rPr>
        <w:fldChar w:fldCharType="end"/>
      </w:r>
      <w:r w:rsidRPr="00FB447C">
        <w:rPr>
          <w:rFonts w:ascii="Garamond" w:hAnsi="Garamond" w:cstheme="minorHAnsi"/>
          <w:color w:val="000000"/>
          <w:sz w:val="24"/>
          <w:szCs w:val="24"/>
        </w:rPr>
      </w:r>
      <w:r w:rsidRPr="00FB447C">
        <w:rPr>
          <w:rFonts w:ascii="Garamond" w:hAnsi="Garamond" w:cstheme="minorHAnsi"/>
          <w:color w:val="000000"/>
          <w:sz w:val="24"/>
          <w:szCs w:val="24"/>
        </w:rPr>
        <w:fldChar w:fldCharType="separate"/>
      </w:r>
      <w:r w:rsidR="002C3566" w:rsidRPr="002C3566">
        <w:rPr>
          <w:rFonts w:ascii="Garamond" w:hAnsi="Garamond" w:cstheme="minorHAnsi"/>
          <w:noProof/>
          <w:color w:val="000000"/>
          <w:sz w:val="24"/>
          <w:szCs w:val="24"/>
          <w:vertAlign w:val="superscript"/>
        </w:rPr>
        <w:t>29</w:t>
      </w:r>
      <w:r w:rsidRPr="00FB447C">
        <w:rPr>
          <w:rFonts w:ascii="Garamond" w:hAnsi="Garamond" w:cstheme="minorHAnsi"/>
          <w:color w:val="000000"/>
          <w:sz w:val="24"/>
          <w:szCs w:val="24"/>
        </w:rPr>
        <w:fldChar w:fldCharType="end"/>
      </w:r>
      <w:r w:rsidRPr="00FB447C">
        <w:rPr>
          <w:rFonts w:ascii="Garamond" w:hAnsi="Garamond" w:cstheme="minorHAnsi"/>
          <w:color w:val="000000"/>
          <w:sz w:val="24"/>
          <w:szCs w:val="24"/>
        </w:rPr>
        <w:t xml:space="preserve"> and ionic conductivity </w:t>
      </w:r>
      <w:r w:rsidRPr="00FB447C">
        <w:rPr>
          <w:rFonts w:ascii="Garamond" w:hAnsi="Garamond" w:cstheme="minorHAnsi"/>
          <w:color w:val="000000"/>
          <w:sz w:val="24"/>
          <w:szCs w:val="24"/>
        </w:rPr>
        <w:fldChar w:fldCharType="begin"/>
      </w:r>
      <w:r w:rsidR="002C3566">
        <w:rPr>
          <w:rFonts w:ascii="Garamond" w:hAnsi="Garamond" w:cstheme="minorHAnsi"/>
          <w:color w:val="000000"/>
          <w:sz w:val="24"/>
          <w:szCs w:val="24"/>
        </w:rPr>
        <w:instrText xml:space="preserve"> ADDIN EN.CITE &lt;EndNote&gt;&lt;Cite&gt;&lt;Author&gt;Narducci&lt;/Author&gt;&lt;Year&gt;2016&lt;/Year&gt;&lt;RecNum&gt;10&lt;/RecNum&gt;&lt;IDText&gt;Low-Permeability Poly(ether Ether Ketone)-Based Ampholytic Membranes&lt;/IDText&gt;&lt;DisplayText&gt;&lt;style face="superscript"&gt;30&lt;/style&gt;&lt;/DisplayText&gt;&lt;record&gt;&lt;rec-number&gt;10&lt;/rec-number&gt;&lt;foreign-keys&gt;&lt;key app="EN" db-id="vfs2apzfbdr2r3ev0em52aretvxwpe252dw5" timestamp="1492295232"&gt;10&lt;/key&gt;&lt;/foreign-keys&gt;&lt;ref-type name="Journal Article"&gt;17&lt;/ref-type&gt;&lt;contributors&gt;&lt;authors&gt;&lt;author&gt;Narducci, R.&lt;/author&gt;&lt;author&gt;Pasquini, L.&lt;/author&gt;&lt;author&gt;Chailan, J. F.&lt;/author&gt;&lt;author&gt;Knauth, P.&lt;/author&gt;&lt;author&gt;Di Vona, M. L.&lt;/author&gt;&lt;/authors&gt;&lt;/contributors&gt;&lt;titles&gt;&lt;title&gt;Low-Permeability Poly(ether Ether Ketone)-Based Ampholytic Membranes&lt;/title&gt;&lt;secondary-title&gt;Chempluschem&lt;/secondary-title&gt;&lt;/titles&gt;&lt;pages&gt;550-556&lt;/pages&gt;&lt;volume&gt;81&lt;/volume&gt;&lt;number&gt;6&lt;/number&gt;&lt;dates&gt;&lt;year&gt;2016&lt;/year&gt;&lt;pub-dates&gt;&lt;date&gt;Jun&lt;/date&gt;&lt;/pub-dates&gt;&lt;/dates&gt;&lt;isbn&gt;2192-6506&lt;/isbn&gt;&lt;accession-num&gt;WOS:000379955800008&lt;/accession-num&gt;&lt;urls&gt;&lt;related-urls&gt;&lt;url&gt;&amp;lt;Go to ISI&amp;gt;://WOS:000379955800008&lt;/url&gt;&lt;/related-urls&gt;&lt;/urls&gt;&lt;electronic-resource-num&gt;10.1002/cplu.201600076&lt;/electronic-resource-num&gt;&lt;/record&gt;&lt;/Cite&gt;&lt;/EndNote&gt;</w:instrText>
      </w:r>
      <w:r w:rsidRPr="00FB447C">
        <w:rPr>
          <w:rFonts w:ascii="Garamond" w:hAnsi="Garamond" w:cstheme="minorHAnsi"/>
          <w:color w:val="000000"/>
          <w:sz w:val="24"/>
          <w:szCs w:val="24"/>
        </w:rPr>
        <w:fldChar w:fldCharType="separate"/>
      </w:r>
      <w:r w:rsidR="002C3566" w:rsidRPr="002C3566">
        <w:rPr>
          <w:rFonts w:ascii="Garamond" w:hAnsi="Garamond" w:cstheme="minorHAnsi"/>
          <w:noProof/>
          <w:color w:val="000000"/>
          <w:sz w:val="24"/>
          <w:szCs w:val="24"/>
          <w:vertAlign w:val="superscript"/>
        </w:rPr>
        <w:t>30</w:t>
      </w:r>
      <w:r w:rsidRPr="00FB447C">
        <w:rPr>
          <w:rFonts w:ascii="Garamond" w:hAnsi="Garamond" w:cstheme="minorHAnsi"/>
          <w:color w:val="000000"/>
          <w:sz w:val="24"/>
          <w:szCs w:val="24"/>
        </w:rPr>
        <w:fldChar w:fldCharType="end"/>
      </w:r>
      <w:r w:rsidRPr="00FB447C">
        <w:rPr>
          <w:rFonts w:ascii="Garamond" w:hAnsi="Garamond" w:cstheme="minorHAnsi"/>
          <w:color w:val="000000"/>
          <w:sz w:val="24"/>
          <w:szCs w:val="24"/>
        </w:rPr>
        <w:t xml:space="preserve"> of amphoteric polymers are particularly sensitive to variations of pH, related to a variable density of charged ionic groups. </w:t>
      </w:r>
      <w:proofErr w:type="spellStart"/>
      <w:r w:rsidRPr="00FB447C">
        <w:rPr>
          <w:rFonts w:ascii="Garamond" w:hAnsi="Garamond" w:cstheme="minorHAnsi"/>
          <w:color w:val="000000"/>
          <w:sz w:val="24"/>
          <w:szCs w:val="24"/>
        </w:rPr>
        <w:t>Permselectivity</w:t>
      </w:r>
      <w:proofErr w:type="spellEnd"/>
      <w:r w:rsidRPr="00FB447C">
        <w:rPr>
          <w:rFonts w:ascii="Garamond" w:hAnsi="Garamond" w:cstheme="minorHAnsi"/>
          <w:color w:val="000000"/>
          <w:sz w:val="24"/>
          <w:szCs w:val="24"/>
        </w:rPr>
        <w:t xml:space="preserve"> </w:t>
      </w:r>
      <w:r w:rsidRPr="00FB447C">
        <w:rPr>
          <w:rFonts w:ascii="Garamond" w:hAnsi="Garamond" w:cstheme="minorHAnsi"/>
          <w:color w:val="000000"/>
          <w:sz w:val="24"/>
          <w:szCs w:val="24"/>
        </w:rPr>
        <w:fldChar w:fldCharType="begin"/>
      </w:r>
      <w:r w:rsidR="002C3566">
        <w:rPr>
          <w:rFonts w:ascii="Garamond" w:hAnsi="Garamond" w:cstheme="minorHAnsi"/>
          <w:color w:val="000000"/>
          <w:sz w:val="24"/>
          <w:szCs w:val="24"/>
        </w:rPr>
        <w:instrText xml:space="preserve"> ADDIN EN.CITE &lt;EndNote&gt;&lt;Cite&gt;&lt;Author&gt;Korosy&lt;/Author&gt;&lt;Year&gt;1975&lt;/Year&gt;&lt;RecNum&gt;0&lt;/RecNum&gt;&lt;IDText&gt;AMPHOTERIC ION-PERMSELECTIVE MEMBRANE&lt;/IDText&gt;&lt;DisplayText&gt;&lt;style face="superscript"&gt;31&lt;/style&gt;&lt;/DisplayText&gt;&lt;record&gt;&lt;keywords&gt;&lt;keyword&gt;Engineering&lt;/keyword&gt;&lt;keyword&gt;Water Resources&lt;/keyword&gt;&lt;/keywords&gt;&lt;urls&gt;&lt;related-urls&gt;&lt;url&gt;&amp;lt;Go to ISI&amp;gt;://WOS:A1975W066300006&lt;/url&gt;&lt;/related-urls&gt;&lt;/urls&gt;&lt;isbn&gt;0011-9164&lt;/isbn&gt;&lt;work-type&gt;Article&lt;/work-type&gt;&lt;titles&gt;&lt;title&gt;AMPHOTERIC ION-PERMSELECTIVE MEMBRANE&lt;/title&gt;&lt;secondary-title&gt;Desalination&lt;/secondary-title&gt;&lt;/titles&gt;&lt;pages&gt;85-103&lt;/pages&gt;&lt;number&gt;1&lt;/number&gt;&lt;contributors&gt;&lt;authors&gt;&lt;author&gt;Korosy, F. D.&lt;/author&gt;&lt;/authors&gt;&lt;/contributors&gt;&lt;language&gt;English&lt;/language&gt;&lt;added-date format="utc"&gt;1413989584&lt;/added-date&gt;&lt;ref-type name="Journal Article"&gt;17&lt;/ref-type&gt;&lt;auth-address&gt;NEGEV INST ARID ZONE RES,BEER SHEVA,ISRAEL.&lt;/auth-address&gt;&lt;dates&gt;&lt;year&gt;1975&lt;/year&gt;&lt;/dates&gt;&lt;rec-number&gt;2692&lt;/rec-number&gt;&lt;last-updated-date format="utc"&gt;1413989584&lt;/last-updated-date&gt;&lt;accession-num&gt;WOS:A1975W066300006&lt;/accession-num&gt;&lt;volume&gt;16&lt;/volume&gt;&lt;/record&gt;&lt;/Cite&gt;&lt;/EndNote&gt;</w:instrText>
      </w:r>
      <w:r w:rsidRPr="00FB447C">
        <w:rPr>
          <w:rFonts w:ascii="Garamond" w:hAnsi="Garamond" w:cstheme="minorHAnsi"/>
          <w:color w:val="000000"/>
          <w:sz w:val="24"/>
          <w:szCs w:val="24"/>
        </w:rPr>
        <w:fldChar w:fldCharType="separate"/>
      </w:r>
      <w:r w:rsidR="002C3566" w:rsidRPr="002C3566">
        <w:rPr>
          <w:rFonts w:ascii="Garamond" w:hAnsi="Garamond" w:cstheme="minorHAnsi"/>
          <w:noProof/>
          <w:color w:val="000000"/>
          <w:sz w:val="24"/>
          <w:szCs w:val="24"/>
          <w:vertAlign w:val="superscript"/>
        </w:rPr>
        <w:t>31</w:t>
      </w:r>
      <w:r w:rsidRPr="00FB447C">
        <w:rPr>
          <w:rFonts w:ascii="Garamond" w:hAnsi="Garamond" w:cstheme="minorHAnsi"/>
          <w:color w:val="000000"/>
          <w:sz w:val="24"/>
          <w:szCs w:val="24"/>
        </w:rPr>
        <w:fldChar w:fldCharType="end"/>
      </w:r>
      <w:r w:rsidRPr="00FB447C">
        <w:rPr>
          <w:rFonts w:ascii="Garamond" w:hAnsi="Garamond" w:cstheme="minorHAnsi"/>
          <w:color w:val="000000"/>
          <w:sz w:val="24"/>
          <w:szCs w:val="24"/>
        </w:rPr>
        <w:t xml:space="preserve"> can also be modulated by change of the </w:t>
      </w:r>
      <w:proofErr w:type="spellStart"/>
      <w:r w:rsidRPr="00FB447C">
        <w:rPr>
          <w:rFonts w:ascii="Garamond" w:hAnsi="Garamond" w:cstheme="minorHAnsi"/>
          <w:color w:val="000000"/>
          <w:sz w:val="24"/>
          <w:szCs w:val="24"/>
        </w:rPr>
        <w:t>Donnan</w:t>
      </w:r>
      <w:proofErr w:type="spellEnd"/>
      <w:r w:rsidRPr="00FB447C">
        <w:rPr>
          <w:rFonts w:ascii="Garamond" w:hAnsi="Garamond" w:cstheme="minorHAnsi"/>
          <w:color w:val="000000"/>
          <w:sz w:val="24"/>
          <w:szCs w:val="24"/>
        </w:rPr>
        <w:t xml:space="preserve"> potential</w:t>
      </w:r>
      <w:r w:rsidR="008A49ED">
        <w:rPr>
          <w:rFonts w:ascii="Garamond" w:hAnsi="Garamond" w:cstheme="minorHAnsi"/>
          <w:color w:val="000000"/>
          <w:sz w:val="24"/>
          <w:szCs w:val="24"/>
        </w:rPr>
        <w:t xml:space="preserve"> </w:t>
      </w:r>
      <w:r w:rsidRPr="00FB447C">
        <w:rPr>
          <w:rFonts w:ascii="Garamond" w:hAnsi="Garamond" w:cstheme="minorHAnsi"/>
          <w:color w:val="000000"/>
          <w:sz w:val="24"/>
          <w:szCs w:val="24"/>
        </w:rPr>
        <w:fldChar w:fldCharType="begin"/>
      </w:r>
      <w:r>
        <w:rPr>
          <w:rFonts w:ascii="Garamond" w:hAnsi="Garamond" w:cstheme="minorHAnsi"/>
          <w:color w:val="000000"/>
          <w:sz w:val="24"/>
          <w:szCs w:val="24"/>
        </w:rPr>
        <w:instrText xml:space="preserve"> ADDIN EN.CITE &lt;EndNote&gt;&lt;Cite&gt;&lt;Author&gt;Gregor&lt;/Author&gt;&lt;Year&gt;1951&lt;/Year&gt;&lt;RecNum&gt;0&lt;/RecNum&gt;&lt;IDText&gt;GIBBS-DONNAN EQUILIBRIA IN ION EXCHANGE RESIN SYSTEMS&lt;/IDText&gt;&lt;DisplayText&gt;&lt;style face="superscript"&gt;1&lt;/style&gt;&lt;/DisplayText&gt;&lt;record&gt;&lt;urls&gt;&lt;related-urls&gt;&lt;/related-urls&gt;&lt;/urls&gt;&lt;isbn&gt;0002-7863&lt;/isbn&gt;&lt;work-type&gt;Article&lt;/work-type&gt;&lt;titles&gt;&lt;title&gt;GIBBS-DONNAN EQUILIBRIA IN ION EXCHANGE RESIN SYSTEMS&lt;/title&gt;&lt;secondary-title&gt;Journal of the American Chemical Society&lt;/secondary-title&gt;&lt;alt-title&gt;J. Am. Chem. Soc.&lt;/alt-title&gt;&lt;/titles&gt;&lt;pages&gt;642-650&lt;/pages&gt;&lt;number&gt;2&lt;/number&gt;&lt;contributors&gt;&lt;authors&gt;&lt;author&gt;Gregor, H. P.&lt;/author&gt;&lt;/authors&gt;&lt;/contributors&gt;&lt;language&gt;English&lt;/language&gt;&lt;added-date format="utc"&gt;1366754867&lt;/added-date&gt;&lt;ref-type name="Journal Article"&gt;17&lt;/ref-type&gt;&lt;dates&gt;&lt;year&gt;1951&lt;/year&gt;&lt;/dates&gt;&lt;rec-number&gt;2301&lt;/rec-number&gt;&lt;last-updated-date format="utc"&gt;1437745543&lt;/last-updated-date&gt;&lt;accession-num&gt;WOS:A1951UB19800042&lt;/accession-num&gt;&lt;electronic-resource-num&gt;10.1021/ja01146a042&lt;/electronic-resource-num&gt;&lt;volume&gt;73&lt;/volume&gt;&lt;/record&gt;&lt;/Cite&gt;&lt;/EndNote&gt;</w:instrText>
      </w:r>
      <w:r w:rsidRPr="00FB447C">
        <w:rPr>
          <w:rFonts w:ascii="Garamond" w:hAnsi="Garamond" w:cstheme="minorHAnsi"/>
          <w:color w:val="000000"/>
          <w:sz w:val="24"/>
          <w:szCs w:val="24"/>
        </w:rPr>
        <w:fldChar w:fldCharType="separate"/>
      </w:r>
      <w:r w:rsidRPr="00FB447C">
        <w:rPr>
          <w:rFonts w:ascii="Garamond" w:hAnsi="Garamond" w:cstheme="minorHAnsi"/>
          <w:noProof/>
          <w:color w:val="000000"/>
          <w:sz w:val="24"/>
          <w:szCs w:val="24"/>
          <w:vertAlign w:val="superscript"/>
        </w:rPr>
        <w:t>1</w:t>
      </w:r>
      <w:r w:rsidRPr="00FB447C">
        <w:rPr>
          <w:rFonts w:ascii="Garamond" w:hAnsi="Garamond" w:cstheme="minorHAnsi"/>
          <w:color w:val="000000"/>
          <w:sz w:val="24"/>
          <w:szCs w:val="24"/>
        </w:rPr>
        <w:fldChar w:fldCharType="end"/>
      </w:r>
      <w:r w:rsidRPr="00FB447C">
        <w:rPr>
          <w:rFonts w:ascii="Garamond" w:hAnsi="Garamond" w:cstheme="minorHAnsi"/>
          <w:color w:val="000000"/>
          <w:sz w:val="24"/>
          <w:szCs w:val="24"/>
        </w:rPr>
        <w:t xml:space="preserve">, corresponding to an excess of positive or negative ionic charges grafted on the polymer chain. We found a particularly low ion permeability for </w:t>
      </w:r>
      <w:proofErr w:type="spellStart"/>
      <w:r w:rsidRPr="00FB447C">
        <w:rPr>
          <w:rFonts w:ascii="Garamond" w:hAnsi="Garamond" w:cstheme="minorHAnsi"/>
          <w:color w:val="000000"/>
          <w:sz w:val="24"/>
          <w:szCs w:val="24"/>
        </w:rPr>
        <w:t>ampholytic</w:t>
      </w:r>
      <w:proofErr w:type="spellEnd"/>
      <w:r w:rsidRPr="00FB447C">
        <w:rPr>
          <w:rFonts w:ascii="Garamond" w:hAnsi="Garamond" w:cstheme="minorHAnsi"/>
          <w:color w:val="000000"/>
          <w:sz w:val="24"/>
          <w:szCs w:val="24"/>
        </w:rPr>
        <w:t xml:space="preserve"> polymers </w:t>
      </w:r>
      <w:r w:rsidRPr="00FB447C">
        <w:rPr>
          <w:rFonts w:ascii="Garamond" w:hAnsi="Garamond" w:cstheme="minorHAnsi"/>
          <w:color w:val="000000"/>
          <w:sz w:val="24"/>
          <w:szCs w:val="24"/>
        </w:rPr>
        <w:fldChar w:fldCharType="begin">
          <w:fldData xml:space="preserve">PEVuZE5vdGU+PENpdGU+PEF1dGhvcj5LbmF1dGg8L0F1dGhvcj48WWVhcj4yMDE3PC9ZZWFyPjxS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</w:fldData>
        </w:fldChar>
      </w:r>
      <w:r w:rsidR="002C3566">
        <w:rPr>
          <w:rFonts w:ascii="Garamond" w:hAnsi="Garamond" w:cstheme="minorHAnsi"/>
          <w:color w:val="000000"/>
          <w:sz w:val="24"/>
          <w:szCs w:val="24"/>
        </w:rPr>
        <w:instrText xml:space="preserve"> ADDIN EN.CITE </w:instrText>
      </w:r>
      <w:r w:rsidR="002C3566">
        <w:rPr>
          <w:rFonts w:ascii="Garamond" w:hAnsi="Garamond" w:cstheme="minorHAnsi"/>
          <w:color w:val="000000"/>
          <w:sz w:val="24"/>
          <w:szCs w:val="24"/>
        </w:rPr>
        <w:fldChar w:fldCharType="begin">
          <w:fldData xml:space="preserve">PEVuZE5vdGU+PENpdGU+PEF1dGhvcj5LbmF1dGg8L0F1dGhvcj48WWVhcj4yMDE3PC9ZZWFyPjxS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</w:fldData>
        </w:fldChar>
      </w:r>
      <w:r w:rsidR="002C3566">
        <w:rPr>
          <w:rFonts w:ascii="Garamond" w:hAnsi="Garamond" w:cstheme="minorHAnsi"/>
          <w:color w:val="000000"/>
          <w:sz w:val="24"/>
          <w:szCs w:val="24"/>
        </w:rPr>
        <w:instrText xml:space="preserve"> ADDIN EN.CITE.DATA </w:instrText>
      </w:r>
      <w:r w:rsidR="002C3566">
        <w:rPr>
          <w:rFonts w:ascii="Garamond" w:hAnsi="Garamond" w:cstheme="minorHAnsi"/>
          <w:color w:val="000000"/>
          <w:sz w:val="24"/>
          <w:szCs w:val="24"/>
        </w:rPr>
      </w:r>
      <w:r w:rsidR="002C3566">
        <w:rPr>
          <w:rFonts w:ascii="Garamond" w:hAnsi="Garamond" w:cstheme="minorHAnsi"/>
          <w:color w:val="000000"/>
          <w:sz w:val="24"/>
          <w:szCs w:val="24"/>
        </w:rPr>
        <w:fldChar w:fldCharType="end"/>
      </w:r>
      <w:r w:rsidRPr="00FB447C">
        <w:rPr>
          <w:rFonts w:ascii="Garamond" w:hAnsi="Garamond" w:cstheme="minorHAnsi"/>
          <w:color w:val="000000"/>
          <w:sz w:val="24"/>
          <w:szCs w:val="24"/>
        </w:rPr>
      </w:r>
      <w:r w:rsidRPr="00FB447C">
        <w:rPr>
          <w:rFonts w:ascii="Garamond" w:hAnsi="Garamond" w:cstheme="minorHAnsi"/>
          <w:color w:val="000000"/>
          <w:sz w:val="24"/>
          <w:szCs w:val="24"/>
        </w:rPr>
        <w:fldChar w:fldCharType="separate"/>
      </w:r>
      <w:r w:rsidR="002C3566" w:rsidRPr="002C3566">
        <w:rPr>
          <w:rFonts w:ascii="Garamond" w:hAnsi="Garamond" w:cstheme="minorHAnsi"/>
          <w:noProof/>
          <w:color w:val="000000"/>
          <w:sz w:val="24"/>
          <w:szCs w:val="24"/>
          <w:vertAlign w:val="superscript"/>
        </w:rPr>
        <w:t>3, 32</w:t>
      </w:r>
      <w:r w:rsidRPr="00FB447C">
        <w:rPr>
          <w:rFonts w:ascii="Garamond" w:hAnsi="Garamond" w:cstheme="minorHAnsi"/>
          <w:color w:val="000000"/>
          <w:sz w:val="24"/>
          <w:szCs w:val="24"/>
        </w:rPr>
        <w:fldChar w:fldCharType="end"/>
      </w:r>
      <w:r w:rsidRPr="00FB447C">
        <w:rPr>
          <w:rFonts w:ascii="Garamond" w:hAnsi="Garamond" w:cstheme="minorHAnsi"/>
          <w:color w:val="000000"/>
          <w:sz w:val="24"/>
          <w:szCs w:val="24"/>
        </w:rPr>
        <w:t>.</w:t>
      </w:r>
    </w:p>
    <w:p w14:paraId="21EB3209" w14:textId="54B505E9" w:rsidR="00562657" w:rsidRPr="00FB447C" w:rsidRDefault="00866CB4" w:rsidP="00562657">
      <w:pPr>
        <w:spacing w:line="360" w:lineRule="auto"/>
        <w:jc w:val="both"/>
        <w:rPr>
          <w:rFonts w:ascii="Garamond" w:hAnsi="Garamond" w:cstheme="minorHAnsi"/>
          <w:color w:val="000000"/>
          <w:sz w:val="24"/>
          <w:szCs w:val="24"/>
        </w:rPr>
      </w:pPr>
      <w:r>
        <w:rPr>
          <w:rFonts w:ascii="Garamond" w:hAnsi="Garamond" w:cstheme="minorHAnsi"/>
          <w:color w:val="000000"/>
          <w:sz w:val="24"/>
          <w:szCs w:val="24"/>
        </w:rPr>
        <w:t>Amphoteric</w:t>
      </w:r>
      <w:r w:rsidR="00562657" w:rsidRPr="00FB447C">
        <w:rPr>
          <w:rFonts w:ascii="Garamond" w:hAnsi="Garamond" w:cstheme="minorHAnsi"/>
          <w:color w:val="000000"/>
          <w:sz w:val="24"/>
          <w:szCs w:val="24"/>
        </w:rPr>
        <w:t xml:space="preserve"> polymers </w:t>
      </w:r>
      <w:r w:rsidR="005245F3">
        <w:rPr>
          <w:rFonts w:ascii="Garamond" w:hAnsi="Garamond" w:cstheme="minorHAnsi"/>
          <w:color w:val="000000"/>
          <w:sz w:val="24"/>
          <w:szCs w:val="24"/>
        </w:rPr>
        <w:t>are</w:t>
      </w:r>
      <w:r w:rsidR="00562657" w:rsidRPr="00FB447C">
        <w:rPr>
          <w:rFonts w:ascii="Garamond" w:hAnsi="Garamond" w:cstheme="minorHAnsi"/>
          <w:color w:val="000000"/>
          <w:sz w:val="24"/>
          <w:szCs w:val="24"/>
        </w:rPr>
        <w:t xml:space="preserve"> prepared by </w:t>
      </w:r>
      <w:r w:rsidR="00BA3FBE">
        <w:rPr>
          <w:rFonts w:ascii="Garamond" w:hAnsi="Garamond" w:cstheme="minorHAnsi"/>
          <w:color w:val="000000"/>
          <w:sz w:val="24"/>
          <w:szCs w:val="24"/>
        </w:rPr>
        <w:t xml:space="preserve">various methods, including </w:t>
      </w:r>
      <w:r w:rsidR="00562657" w:rsidRPr="00FB447C">
        <w:rPr>
          <w:rFonts w:ascii="Garamond" w:hAnsi="Garamond" w:cstheme="minorHAnsi"/>
          <w:color w:val="000000"/>
          <w:sz w:val="24"/>
          <w:szCs w:val="24"/>
        </w:rPr>
        <w:t>copolymeri</w:t>
      </w:r>
      <w:r w:rsidR="00BA3FBE">
        <w:rPr>
          <w:rFonts w:ascii="Garamond" w:hAnsi="Garamond" w:cstheme="minorHAnsi"/>
          <w:color w:val="000000"/>
          <w:sz w:val="24"/>
          <w:szCs w:val="24"/>
        </w:rPr>
        <w:t>zation of different polymers,</w:t>
      </w:r>
      <w:r w:rsidR="00562657">
        <w:rPr>
          <w:rFonts w:ascii="Garamond" w:hAnsi="Garamond" w:cstheme="minorHAnsi"/>
          <w:color w:val="000000"/>
          <w:sz w:val="24"/>
          <w:szCs w:val="24"/>
        </w:rPr>
        <w:t xml:space="preserve"> </w:t>
      </w:r>
      <w:r w:rsidR="00562657" w:rsidRPr="00FB447C">
        <w:rPr>
          <w:rFonts w:ascii="Garamond" w:hAnsi="Garamond" w:cstheme="minorHAnsi"/>
          <w:color w:val="000000"/>
          <w:sz w:val="24"/>
          <w:szCs w:val="24"/>
        </w:rPr>
        <w:t xml:space="preserve">radiation grafting </w:t>
      </w:r>
      <w:r w:rsidR="00562657" w:rsidRPr="00FB447C">
        <w:rPr>
          <w:rFonts w:ascii="Garamond" w:hAnsi="Garamond" w:cstheme="minorHAnsi"/>
          <w:color w:val="000000"/>
          <w:sz w:val="24"/>
          <w:szCs w:val="24"/>
        </w:rPr>
        <w:fldChar w:fldCharType="begin">
          <w:fldData xml:space="preserve">PEVuZE5vdGU+PENpdGU+PEF1dGhvcj5ZdWFuPC9BdXRob3I+PFllYXI+MjAxMzwvWWVhcj48UmVj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</w:fldData>
        </w:fldChar>
      </w:r>
      <w:r w:rsidR="002C3566">
        <w:rPr>
          <w:rFonts w:ascii="Garamond" w:hAnsi="Garamond" w:cstheme="minorHAnsi"/>
          <w:color w:val="000000"/>
          <w:sz w:val="24"/>
          <w:szCs w:val="24"/>
        </w:rPr>
        <w:instrText xml:space="preserve"> ADDIN EN.CITE </w:instrText>
      </w:r>
      <w:r w:rsidR="002C3566">
        <w:rPr>
          <w:rFonts w:ascii="Garamond" w:hAnsi="Garamond" w:cstheme="minorHAnsi"/>
          <w:color w:val="000000"/>
          <w:sz w:val="24"/>
          <w:szCs w:val="24"/>
        </w:rPr>
        <w:fldChar w:fldCharType="begin">
          <w:fldData xml:space="preserve">PEVuZE5vdGU+PENpdGU+PEF1dGhvcj5ZdWFuPC9BdXRob3I+PFllYXI+MjAxMzwvWWVhcj48UmVj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</w:fldData>
        </w:fldChar>
      </w:r>
      <w:r w:rsidR="002C3566">
        <w:rPr>
          <w:rFonts w:ascii="Garamond" w:hAnsi="Garamond" w:cstheme="minorHAnsi"/>
          <w:color w:val="000000"/>
          <w:sz w:val="24"/>
          <w:szCs w:val="24"/>
        </w:rPr>
        <w:instrText xml:space="preserve"> ADDIN EN.CITE.DATA </w:instrText>
      </w:r>
      <w:r w:rsidR="002C3566">
        <w:rPr>
          <w:rFonts w:ascii="Garamond" w:hAnsi="Garamond" w:cstheme="minorHAnsi"/>
          <w:color w:val="000000"/>
          <w:sz w:val="24"/>
          <w:szCs w:val="24"/>
        </w:rPr>
      </w:r>
      <w:r w:rsidR="002C3566">
        <w:rPr>
          <w:rFonts w:ascii="Garamond" w:hAnsi="Garamond" w:cstheme="minorHAnsi"/>
          <w:color w:val="000000"/>
          <w:sz w:val="24"/>
          <w:szCs w:val="24"/>
        </w:rPr>
        <w:fldChar w:fldCharType="end"/>
      </w:r>
      <w:r w:rsidR="00562657" w:rsidRPr="00FB447C">
        <w:rPr>
          <w:rFonts w:ascii="Garamond" w:hAnsi="Garamond" w:cstheme="minorHAnsi"/>
          <w:color w:val="000000"/>
          <w:sz w:val="24"/>
          <w:szCs w:val="24"/>
        </w:rPr>
      </w:r>
      <w:r w:rsidR="00562657" w:rsidRPr="00FB447C">
        <w:rPr>
          <w:rFonts w:ascii="Garamond" w:hAnsi="Garamond" w:cstheme="minorHAnsi"/>
          <w:color w:val="000000"/>
          <w:sz w:val="24"/>
          <w:szCs w:val="24"/>
        </w:rPr>
        <w:fldChar w:fldCharType="separate"/>
      </w:r>
      <w:r w:rsidR="002C3566" w:rsidRPr="002C3566">
        <w:rPr>
          <w:rFonts w:ascii="Garamond" w:hAnsi="Garamond" w:cstheme="minorHAnsi"/>
          <w:noProof/>
          <w:color w:val="000000"/>
          <w:sz w:val="24"/>
          <w:szCs w:val="24"/>
          <w:vertAlign w:val="superscript"/>
        </w:rPr>
        <w:t>33</w:t>
      </w:r>
      <w:r w:rsidR="00562657" w:rsidRPr="00FB447C">
        <w:rPr>
          <w:rFonts w:ascii="Garamond" w:hAnsi="Garamond" w:cstheme="minorHAnsi"/>
          <w:color w:val="000000"/>
          <w:sz w:val="24"/>
          <w:szCs w:val="24"/>
        </w:rPr>
        <w:fldChar w:fldCharType="end"/>
      </w:r>
      <w:r w:rsidR="00BA3FBE">
        <w:rPr>
          <w:rFonts w:ascii="Garamond" w:hAnsi="Garamond" w:cstheme="minorHAnsi"/>
          <w:color w:val="000000"/>
          <w:sz w:val="24"/>
          <w:szCs w:val="24"/>
        </w:rPr>
        <w:t>,</w:t>
      </w:r>
      <w:r w:rsidR="00562657" w:rsidRPr="0042767F">
        <w:rPr>
          <w:rFonts w:ascii="Garamond" w:hAnsi="Garamond" w:cstheme="minorHAnsi"/>
          <w:color w:val="000000"/>
          <w:sz w:val="24"/>
          <w:szCs w:val="24"/>
        </w:rPr>
        <w:t xml:space="preserve"> blending </w:t>
      </w:r>
      <w:r w:rsidR="00562657">
        <w:rPr>
          <w:rFonts w:ascii="Garamond" w:hAnsi="Garamond" w:cstheme="minorHAnsi"/>
          <w:color w:val="000000"/>
          <w:sz w:val="24"/>
          <w:szCs w:val="24"/>
        </w:rPr>
        <w:t xml:space="preserve">of </w:t>
      </w:r>
      <w:r w:rsidR="00562657" w:rsidRPr="0042767F">
        <w:rPr>
          <w:rFonts w:ascii="Garamond" w:hAnsi="Garamond" w:cstheme="minorHAnsi"/>
          <w:color w:val="000000"/>
          <w:sz w:val="24"/>
          <w:szCs w:val="24"/>
        </w:rPr>
        <w:t>acidic and basic polymers</w:t>
      </w:r>
      <w:r w:rsidR="00562657">
        <w:rPr>
          <w:rFonts w:ascii="Garamond" w:hAnsi="Garamond" w:cstheme="minorHAnsi"/>
          <w:color w:val="000000"/>
          <w:sz w:val="24"/>
          <w:szCs w:val="24"/>
        </w:rPr>
        <w:t xml:space="preserve"> or the assembling of different layers. </w:t>
      </w:r>
      <w:r w:rsidR="00562657" w:rsidRPr="00FB447C">
        <w:rPr>
          <w:rFonts w:ascii="Garamond" w:hAnsi="Garamond" w:cstheme="minorHAnsi"/>
          <w:color w:val="000000"/>
          <w:sz w:val="24"/>
          <w:szCs w:val="24"/>
        </w:rPr>
        <w:t xml:space="preserve">We prepared amphoteric ionomers by innovative synthesis </w:t>
      </w:r>
      <w:r w:rsidR="00562657">
        <w:rPr>
          <w:rFonts w:ascii="Garamond" w:hAnsi="Garamond" w:cstheme="minorHAnsi"/>
          <w:color w:val="000000"/>
          <w:sz w:val="24"/>
          <w:szCs w:val="24"/>
        </w:rPr>
        <w:t>method</w:t>
      </w:r>
      <w:r w:rsidR="00A16DA5">
        <w:rPr>
          <w:rFonts w:ascii="Garamond" w:hAnsi="Garamond" w:cstheme="minorHAnsi"/>
          <w:color w:val="000000"/>
          <w:sz w:val="24"/>
          <w:szCs w:val="24"/>
        </w:rPr>
        <w:t>s,</w:t>
      </w:r>
      <w:r w:rsidR="00562657">
        <w:rPr>
          <w:rFonts w:ascii="Garamond" w:hAnsi="Garamond" w:cstheme="minorHAnsi"/>
          <w:color w:val="000000"/>
          <w:sz w:val="24"/>
          <w:szCs w:val="24"/>
        </w:rPr>
        <w:t xml:space="preserve"> </w:t>
      </w:r>
      <w:r w:rsidR="00562657" w:rsidRPr="00FB447C">
        <w:rPr>
          <w:rFonts w:ascii="Garamond" w:hAnsi="Garamond" w:cstheme="minorHAnsi"/>
          <w:color w:val="000000"/>
          <w:sz w:val="24"/>
          <w:szCs w:val="24"/>
        </w:rPr>
        <w:t xml:space="preserve">introducing sulfonic acid and </w:t>
      </w:r>
      <w:proofErr w:type="spellStart"/>
      <w:r w:rsidR="00562657" w:rsidRPr="00FB447C">
        <w:rPr>
          <w:rFonts w:ascii="Garamond" w:hAnsi="Garamond" w:cstheme="minorHAnsi"/>
          <w:color w:val="000000"/>
          <w:sz w:val="24"/>
          <w:szCs w:val="24"/>
        </w:rPr>
        <w:t>sulfonamide</w:t>
      </w:r>
      <w:proofErr w:type="spellEnd"/>
      <w:r w:rsidR="00562657" w:rsidRPr="00FB447C">
        <w:rPr>
          <w:rFonts w:ascii="Garamond" w:hAnsi="Garamond" w:cstheme="minorHAnsi"/>
          <w:color w:val="000000"/>
          <w:sz w:val="24"/>
          <w:szCs w:val="24"/>
        </w:rPr>
        <w:t xml:space="preserve"> groups into </w:t>
      </w:r>
      <w:r w:rsidR="00C0433B" w:rsidRPr="00C0433B">
        <w:rPr>
          <w:rFonts w:ascii="Garamond" w:hAnsi="Garamond" w:cstheme="minorHAnsi"/>
          <w:color w:val="000000"/>
          <w:sz w:val="24"/>
          <w:szCs w:val="24"/>
        </w:rPr>
        <w:t xml:space="preserve">poly(ether </w:t>
      </w:r>
      <w:proofErr w:type="spellStart"/>
      <w:r w:rsidR="00C0433B" w:rsidRPr="00C0433B">
        <w:rPr>
          <w:rFonts w:ascii="Garamond" w:hAnsi="Garamond" w:cstheme="minorHAnsi"/>
          <w:color w:val="000000"/>
          <w:sz w:val="24"/>
          <w:szCs w:val="24"/>
        </w:rPr>
        <w:t>ether</w:t>
      </w:r>
      <w:proofErr w:type="spellEnd"/>
      <w:r w:rsidR="00C0433B" w:rsidRPr="00C0433B">
        <w:rPr>
          <w:rFonts w:ascii="Garamond" w:hAnsi="Garamond" w:cstheme="minorHAnsi"/>
          <w:color w:val="000000"/>
          <w:sz w:val="24"/>
          <w:szCs w:val="24"/>
        </w:rPr>
        <w:t xml:space="preserve"> ketone)</w:t>
      </w:r>
      <w:r w:rsidR="00562657" w:rsidRPr="00FB447C">
        <w:rPr>
          <w:rFonts w:ascii="Garamond" w:hAnsi="Garamond" w:cstheme="minorHAnsi"/>
          <w:color w:val="000000"/>
          <w:sz w:val="24"/>
          <w:szCs w:val="24"/>
        </w:rPr>
        <w:t xml:space="preserve"> </w:t>
      </w:r>
      <w:r w:rsidR="00562657" w:rsidRPr="00FB447C">
        <w:rPr>
          <w:rFonts w:ascii="Garamond" w:hAnsi="Garamond" w:cstheme="minorHAnsi"/>
          <w:color w:val="000000"/>
          <w:sz w:val="24"/>
          <w:szCs w:val="24"/>
        </w:rPr>
        <w:fldChar w:fldCharType="begin"/>
      </w:r>
      <w:r w:rsidR="002C3566">
        <w:rPr>
          <w:rFonts w:ascii="Garamond" w:hAnsi="Garamond" w:cstheme="minorHAnsi"/>
          <w:color w:val="000000"/>
          <w:sz w:val="24"/>
          <w:szCs w:val="24"/>
        </w:rPr>
        <w:instrText xml:space="preserve"> ADDIN EN.CITE &lt;EndNote&gt;&lt;Cite&gt;&lt;Author&gt;Narducci&lt;/Author&gt;&lt;Year&gt;2016&lt;/Year&gt;&lt;RecNum&gt;10&lt;/RecNum&gt;&lt;IDText&gt;Low-Permeability Poly(ether Ether Ketone)-Based Ampholytic Membranes&lt;/IDText&gt;&lt;DisplayText&gt;&lt;style face="superscript"&gt;30&lt;/style&gt;&lt;/DisplayText&gt;&lt;record&gt;&lt;rec-number&gt;10&lt;/rec-number&gt;&lt;foreign-keys&gt;&lt;key app="EN" db-id="vfs2apzfbdr2r3ev0em52aretvxwpe252dw5" timestamp="1492295232"&gt;10&lt;/key&gt;&lt;/foreign-keys&gt;&lt;ref-type name="Journal Article"&gt;17&lt;/ref-type&gt;&lt;contributors&gt;&lt;authors&gt;&lt;author&gt;Narducci, R.&lt;/author&gt;&lt;author&gt;Pasquini, L.&lt;/author&gt;&lt;author&gt;Chailan, J. F.&lt;/author&gt;&lt;author&gt;Knauth, P.&lt;/author&gt;&lt;author&gt;Di Vona, M. L.&lt;/author&gt;&lt;/authors&gt;&lt;/contributors&gt;&lt;titles&gt;&lt;title&gt;Low-Permeability Poly(ether Ether Ketone)-Based Ampholytic Membranes&lt;/title&gt;&lt;secondary-title&gt;Chempluschem&lt;/secondary-title&gt;&lt;/titles&gt;&lt;pages&gt;550-556&lt;/pages&gt;&lt;volume&gt;81&lt;/volume&gt;&lt;number&gt;6&lt;/number&gt;&lt;dates&gt;&lt;year&gt;2016&lt;/year&gt;&lt;pub-dates&gt;&lt;date&gt;Jun&lt;/date&gt;&lt;/pub-dates&gt;&lt;/dates&gt;&lt;isbn&gt;2192-6506&lt;/isbn&gt;&lt;accession-num&gt;WOS:000379955800008&lt;/accession-num&gt;&lt;urls&gt;&lt;related-urls&gt;&lt;url&gt;&amp;lt;Go to ISI&amp;gt;://WOS:000379955800008&lt;/url&gt;&lt;/related-urls&gt;&lt;/urls&gt;&lt;electronic-resource-num&gt;10.1002/cplu.201600076&lt;/electronic-resource-num&gt;&lt;/record&gt;&lt;/Cite&gt;&lt;/EndNote&gt;</w:instrText>
      </w:r>
      <w:r w:rsidR="00562657" w:rsidRPr="00FB447C">
        <w:rPr>
          <w:rFonts w:ascii="Garamond" w:hAnsi="Garamond" w:cstheme="minorHAnsi"/>
          <w:color w:val="000000"/>
          <w:sz w:val="24"/>
          <w:szCs w:val="24"/>
        </w:rPr>
        <w:fldChar w:fldCharType="separate"/>
      </w:r>
      <w:r w:rsidR="002C3566" w:rsidRPr="002C3566">
        <w:rPr>
          <w:rFonts w:ascii="Garamond" w:hAnsi="Garamond" w:cstheme="minorHAnsi"/>
          <w:noProof/>
          <w:color w:val="000000"/>
          <w:sz w:val="24"/>
          <w:szCs w:val="24"/>
          <w:vertAlign w:val="superscript"/>
        </w:rPr>
        <w:t>30</w:t>
      </w:r>
      <w:r w:rsidR="00562657" w:rsidRPr="00FB447C">
        <w:rPr>
          <w:rFonts w:ascii="Garamond" w:hAnsi="Garamond" w:cstheme="minorHAnsi"/>
          <w:color w:val="000000"/>
          <w:sz w:val="24"/>
          <w:szCs w:val="24"/>
        </w:rPr>
        <w:fldChar w:fldCharType="end"/>
      </w:r>
      <w:r w:rsidR="00A16DA5">
        <w:rPr>
          <w:rFonts w:ascii="Garamond" w:hAnsi="Garamond" w:cstheme="minorHAnsi"/>
          <w:color w:val="000000"/>
          <w:sz w:val="24"/>
          <w:szCs w:val="24"/>
        </w:rPr>
        <w:t xml:space="preserve"> or </w:t>
      </w:r>
      <w:r w:rsidR="00A16DA5" w:rsidRPr="00A16DA5">
        <w:rPr>
          <w:rFonts w:ascii="Garamond" w:hAnsi="Garamond" w:cstheme="minorHAnsi"/>
          <w:color w:val="000000"/>
          <w:sz w:val="24"/>
          <w:szCs w:val="24"/>
        </w:rPr>
        <w:t xml:space="preserve">carboxylic and amine groups grafted to a cross-linkable silica network into </w:t>
      </w:r>
      <w:proofErr w:type="spellStart"/>
      <w:r w:rsidR="00A16DA5" w:rsidRPr="00A16DA5">
        <w:rPr>
          <w:rFonts w:ascii="Garamond" w:hAnsi="Garamond" w:cstheme="minorHAnsi"/>
          <w:color w:val="000000"/>
          <w:sz w:val="24"/>
          <w:szCs w:val="24"/>
        </w:rPr>
        <w:t>polysulfone</w:t>
      </w:r>
      <w:proofErr w:type="spellEnd"/>
      <w:r w:rsidR="00A16DA5">
        <w:rPr>
          <w:rFonts w:ascii="Garamond" w:hAnsi="Garamond" w:cstheme="minorHAnsi"/>
          <w:color w:val="000000"/>
          <w:sz w:val="24"/>
          <w:szCs w:val="24"/>
        </w:rPr>
        <w:t xml:space="preserve"> </w:t>
      </w:r>
      <w:r w:rsidR="00A16DA5">
        <w:rPr>
          <w:rFonts w:ascii="Garamond" w:hAnsi="Garamond" w:cstheme="minorHAnsi"/>
          <w:color w:val="000000"/>
          <w:sz w:val="24"/>
          <w:szCs w:val="24"/>
        </w:rPr>
        <w:fldChar w:fldCharType="begin"/>
      </w:r>
      <w:r w:rsidR="00A16DA5">
        <w:rPr>
          <w:rFonts w:ascii="Garamond" w:hAnsi="Garamond" w:cstheme="minorHAnsi"/>
          <w:color w:val="000000"/>
          <w:sz w:val="24"/>
          <w:szCs w:val="24"/>
        </w:rPr>
        <w:instrText xml:space="preserve"> ADDIN EN.CITE &lt;EndNote&gt;&lt;Cite&gt;&lt;Author&gt;Sgreccia&lt;/Author&gt;&lt;Year&gt;2019&lt;/Year&gt;&lt;RecNum&gt;427&lt;/RecNum&gt;&lt;DisplayText&gt;&lt;style face="superscript"&gt;34&lt;/style&gt;&lt;/DisplayText&gt;&lt;record&gt;&lt;rec-number&gt;427&lt;/rec-number&gt;&lt;foreign-keys&gt;&lt;key app="EN" db-id="vfs2apzfbdr2r3ev0em52aretvxwpe252dw5" timestamp="1546594597"&gt;427&lt;/key&gt;&lt;/foreign-keys&gt;&lt;ref-type name="Journal Article"&gt;17&lt;/ref-type&gt;&lt;contributors&gt;&lt;authors&gt;&lt;author&gt;Sgreccia, Emanuela&lt;/author&gt;&lt;author&gt;Pasquini, Luca&lt;/author&gt;&lt;author&gt;Ercolani, Gianfranco&lt;/author&gt;&lt;author&gt;Knauth, Philippe&lt;/author&gt;&lt;author&gt;Luisa Di Vona, Maria&lt;/author&gt;&lt;/authors&gt;&lt;/contributors&gt;&lt;titles&gt;&lt;title&gt;Stimuli-responsive amphoteric ion exchange polymers bearing carboxylic and amine groups grafted to a cross-linkable silica network&lt;/title&gt;&lt;secondary-title&gt;European Polymer Journal&lt;/secondary-title&gt;&lt;/titles&gt;&lt;periodical&gt;&lt;full-title&gt;European Polymer Journal&lt;/full-title&gt;&lt;abbr-1&gt;Eur. Polym. J.&lt;/abbr-1&gt;&lt;abbr-2&gt;Eur Polym J&lt;/abbr-2&gt;&lt;/periodical&gt;&lt;keywords&gt;&lt;keyword&gt;ionomers&lt;/keyword&gt;&lt;keyword&gt;polysulfone&lt;/keyword&gt;&lt;keyword&gt;pH-dependence&lt;/keyword&gt;&lt;keyword&gt;sol-gel&lt;/keyword&gt;&lt;keyword&gt;amphoteric&lt;/keyword&gt;&lt;/keywords&gt;&lt;dates&gt;&lt;year&gt;2019&lt;/year&gt;&lt;pub-dates&gt;&lt;date&gt;2019/01/03/&lt;/date&gt;&lt;/pub-dates&gt;&lt;/dates&gt;&lt;isbn&gt;0014-3057&lt;/isbn&gt;&lt;urls&gt;&lt;related-urls&gt;&lt;url&gt;http://www.sciencedirect.com/science/article/pii/S0014305718320615&lt;/url&gt;&lt;/related-urls&gt;&lt;/urls&gt;&lt;electronic-resource-num&gt;https://doi.org/10.1016/j.eurpolymj.2019.01.003&lt;/electronic-resource-num&gt;&lt;/record&gt;&lt;/Cite&gt;&lt;/EndNote&gt;</w:instrText>
      </w:r>
      <w:r w:rsidR="00A16DA5">
        <w:rPr>
          <w:rFonts w:ascii="Garamond" w:hAnsi="Garamond" w:cstheme="minorHAnsi"/>
          <w:color w:val="000000"/>
          <w:sz w:val="24"/>
          <w:szCs w:val="24"/>
        </w:rPr>
        <w:fldChar w:fldCharType="separate"/>
      </w:r>
      <w:r w:rsidR="00A16DA5" w:rsidRPr="00A16DA5">
        <w:rPr>
          <w:rFonts w:ascii="Garamond" w:hAnsi="Garamond" w:cstheme="minorHAnsi"/>
          <w:noProof/>
          <w:color w:val="000000"/>
          <w:sz w:val="24"/>
          <w:szCs w:val="24"/>
          <w:vertAlign w:val="superscript"/>
        </w:rPr>
        <w:t>34</w:t>
      </w:r>
      <w:r w:rsidR="00A16DA5">
        <w:rPr>
          <w:rFonts w:ascii="Garamond" w:hAnsi="Garamond" w:cstheme="minorHAnsi"/>
          <w:color w:val="000000"/>
          <w:sz w:val="24"/>
          <w:szCs w:val="24"/>
        </w:rPr>
        <w:fldChar w:fldCharType="end"/>
      </w:r>
      <w:r w:rsidR="00A16DA5">
        <w:rPr>
          <w:rFonts w:ascii="Garamond" w:hAnsi="Garamond" w:cstheme="minorHAnsi"/>
          <w:color w:val="000000"/>
          <w:sz w:val="24"/>
          <w:szCs w:val="24"/>
        </w:rPr>
        <w:t>.</w:t>
      </w:r>
      <w:r w:rsidR="00A16DA5" w:rsidRPr="00A16DA5">
        <w:rPr>
          <w:rFonts w:ascii="Garamond" w:hAnsi="Garamond" w:cstheme="minorHAnsi"/>
          <w:color w:val="000000"/>
          <w:sz w:val="24"/>
          <w:szCs w:val="24"/>
        </w:rPr>
        <w:t xml:space="preserve"> </w:t>
      </w:r>
    </w:p>
    <w:p w14:paraId="56EB3AB7" w14:textId="3FF04CF3" w:rsidR="00562657" w:rsidRDefault="00562657" w:rsidP="00562657">
      <w:pPr>
        <w:spacing w:line="360" w:lineRule="auto"/>
        <w:jc w:val="both"/>
        <w:rPr>
          <w:rFonts w:ascii="Garamond" w:hAnsi="Garamond" w:cstheme="minorHAnsi"/>
          <w:sz w:val="24"/>
          <w:szCs w:val="24"/>
        </w:rPr>
      </w:pPr>
      <w:r w:rsidRPr="00FB447C">
        <w:rPr>
          <w:rFonts w:ascii="Garamond" w:hAnsi="Garamond" w:cstheme="minorHAnsi"/>
          <w:color w:val="000000"/>
          <w:sz w:val="24"/>
          <w:szCs w:val="24"/>
        </w:rPr>
        <w:t xml:space="preserve">In this work, </w:t>
      </w:r>
      <w:proofErr w:type="spellStart"/>
      <w:r w:rsidRPr="00FB447C">
        <w:rPr>
          <w:rFonts w:ascii="Garamond" w:hAnsi="Garamond" w:cstheme="minorHAnsi"/>
          <w:color w:val="000000"/>
          <w:sz w:val="24"/>
          <w:szCs w:val="24"/>
        </w:rPr>
        <w:t>polysulfone</w:t>
      </w:r>
      <w:proofErr w:type="spellEnd"/>
      <w:r w:rsidRPr="00FB447C">
        <w:rPr>
          <w:rFonts w:ascii="Garamond" w:hAnsi="Garamond" w:cstheme="minorHAnsi"/>
          <w:color w:val="000000"/>
          <w:sz w:val="24"/>
          <w:szCs w:val="24"/>
        </w:rPr>
        <w:t xml:space="preserve"> (PSU) </w:t>
      </w:r>
      <w:proofErr w:type="gramStart"/>
      <w:r w:rsidRPr="00FB447C">
        <w:rPr>
          <w:rFonts w:ascii="Garamond" w:hAnsi="Garamond" w:cstheme="minorHAnsi"/>
          <w:color w:val="000000"/>
          <w:sz w:val="24"/>
          <w:szCs w:val="24"/>
        </w:rPr>
        <w:t xml:space="preserve">was </w:t>
      </w:r>
      <w:r w:rsidR="00A16DA5">
        <w:rPr>
          <w:rFonts w:ascii="Garamond" w:hAnsi="Garamond" w:cstheme="minorHAnsi"/>
          <w:color w:val="000000"/>
          <w:sz w:val="24"/>
          <w:szCs w:val="24"/>
        </w:rPr>
        <w:t>functionalized</w:t>
      </w:r>
      <w:proofErr w:type="gramEnd"/>
      <w:r w:rsidRPr="00FB447C">
        <w:rPr>
          <w:rFonts w:ascii="Garamond" w:hAnsi="Garamond" w:cstheme="minorHAnsi"/>
          <w:color w:val="000000"/>
          <w:sz w:val="24"/>
          <w:szCs w:val="24"/>
        </w:rPr>
        <w:t xml:space="preserve"> in order to produce amphoteric polymers, where </w:t>
      </w:r>
      <w:r w:rsidRPr="00FB447C">
        <w:rPr>
          <w:rFonts w:ascii="Garamond" w:hAnsi="Garamond" w:cstheme="minorHAnsi"/>
          <w:sz w:val="24"/>
          <w:szCs w:val="24"/>
        </w:rPr>
        <w:t>the ionic groups</w:t>
      </w:r>
      <w:r>
        <w:rPr>
          <w:rFonts w:ascii="Garamond" w:hAnsi="Garamond" w:cstheme="minorHAnsi"/>
          <w:sz w:val="24"/>
          <w:szCs w:val="24"/>
        </w:rPr>
        <w:t xml:space="preserve">, carboxylic acid and </w:t>
      </w:r>
      <w:r w:rsidR="00ED56E4">
        <w:rPr>
          <w:rFonts w:ascii="Garamond" w:hAnsi="Garamond" w:cstheme="minorHAnsi"/>
          <w:sz w:val="24"/>
          <w:szCs w:val="24"/>
        </w:rPr>
        <w:t>alkyl</w:t>
      </w:r>
      <w:r>
        <w:rPr>
          <w:rFonts w:ascii="Garamond" w:hAnsi="Garamond" w:cstheme="minorHAnsi"/>
          <w:sz w:val="24"/>
          <w:szCs w:val="24"/>
        </w:rPr>
        <w:t xml:space="preserve"> amine,</w:t>
      </w:r>
      <w:r w:rsidRPr="00FB447C">
        <w:rPr>
          <w:rFonts w:ascii="Garamond" w:hAnsi="Garamond" w:cstheme="minorHAnsi"/>
          <w:sz w:val="24"/>
          <w:szCs w:val="24"/>
        </w:rPr>
        <w:t xml:space="preserve"> </w:t>
      </w:r>
      <w:r w:rsidR="005245F3">
        <w:rPr>
          <w:rFonts w:ascii="Garamond" w:hAnsi="Garamond" w:cstheme="minorHAnsi"/>
          <w:sz w:val="24"/>
          <w:szCs w:val="24"/>
        </w:rPr>
        <w:t>we</w:t>
      </w:r>
      <w:r w:rsidR="005245F3" w:rsidRPr="00FB447C">
        <w:rPr>
          <w:rFonts w:ascii="Garamond" w:hAnsi="Garamond" w:cstheme="minorHAnsi"/>
          <w:sz w:val="24"/>
          <w:szCs w:val="24"/>
        </w:rPr>
        <w:t xml:space="preserve">re </w:t>
      </w:r>
      <w:r w:rsidRPr="00FB447C">
        <w:rPr>
          <w:rFonts w:ascii="Garamond" w:hAnsi="Garamond" w:cstheme="minorHAnsi"/>
          <w:sz w:val="24"/>
          <w:szCs w:val="24"/>
        </w:rPr>
        <w:t xml:space="preserve">linked to the main chain or placed on a long side chain. This procedure </w:t>
      </w:r>
      <w:r w:rsidR="005245F3" w:rsidRPr="00FB447C">
        <w:rPr>
          <w:rFonts w:ascii="Garamond" w:hAnsi="Garamond" w:cstheme="minorHAnsi"/>
          <w:sz w:val="24"/>
          <w:szCs w:val="24"/>
        </w:rPr>
        <w:t>allow</w:t>
      </w:r>
      <w:r w:rsidR="005245F3">
        <w:rPr>
          <w:rFonts w:ascii="Garamond" w:hAnsi="Garamond" w:cstheme="minorHAnsi"/>
          <w:sz w:val="24"/>
          <w:szCs w:val="24"/>
        </w:rPr>
        <w:t xml:space="preserve">ed </w:t>
      </w:r>
      <w:r w:rsidR="00401E2A">
        <w:rPr>
          <w:rFonts w:ascii="Garamond" w:hAnsi="Garamond" w:cstheme="minorHAnsi"/>
          <w:sz w:val="24"/>
          <w:szCs w:val="24"/>
        </w:rPr>
        <w:t>tailoring</w:t>
      </w:r>
      <w:r w:rsidRPr="00FB447C">
        <w:rPr>
          <w:rFonts w:ascii="Garamond" w:hAnsi="Garamond" w:cstheme="minorHAnsi"/>
          <w:sz w:val="24"/>
          <w:szCs w:val="24"/>
        </w:rPr>
        <w:t xml:space="preserve"> the ion exchange capacity, but it should also modify the hydrophilic-hydrophobic </w:t>
      </w:r>
      <w:proofErr w:type="spellStart"/>
      <w:r w:rsidRPr="00FB447C">
        <w:rPr>
          <w:rFonts w:ascii="Garamond" w:hAnsi="Garamond" w:cstheme="minorHAnsi"/>
          <w:sz w:val="24"/>
          <w:szCs w:val="24"/>
        </w:rPr>
        <w:t>nanophase</w:t>
      </w:r>
      <w:proofErr w:type="spellEnd"/>
      <w:r w:rsidRPr="00FB447C">
        <w:rPr>
          <w:rFonts w:ascii="Garamond" w:hAnsi="Garamond" w:cstheme="minorHAnsi"/>
          <w:sz w:val="24"/>
          <w:szCs w:val="24"/>
        </w:rPr>
        <w:t xml:space="preserve"> separation and, consequently</w:t>
      </w:r>
      <w:r w:rsidR="00993070">
        <w:rPr>
          <w:rFonts w:ascii="Garamond" w:hAnsi="Garamond" w:cstheme="minorHAnsi"/>
          <w:sz w:val="24"/>
          <w:szCs w:val="24"/>
        </w:rPr>
        <w:t>,</w:t>
      </w:r>
      <w:r w:rsidRPr="00FB447C">
        <w:rPr>
          <w:rFonts w:ascii="Garamond" w:hAnsi="Garamond" w:cstheme="minorHAnsi"/>
          <w:sz w:val="24"/>
          <w:szCs w:val="24"/>
        </w:rPr>
        <w:t xml:space="preserve"> hydration and ionic conduction, as shown recently in other ion exchange membranes </w:t>
      </w:r>
      <w:r w:rsidRPr="00FB447C">
        <w:rPr>
          <w:rFonts w:ascii="Garamond" w:hAnsi="Garamond" w:cstheme="minorHAnsi"/>
          <w:sz w:val="24"/>
          <w:szCs w:val="24"/>
        </w:rPr>
        <w:fldChar w:fldCharType="begin">
          <w:fldData xml:space="preserve">PEVuZE5vdGU+PENpdGU+PEF1dGhvcj5ZYW5nPC9BdXRob3I+PFllYXI+MjAwODwvWWVhcj48UmVj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</w:fldData>
        </w:fldChar>
      </w:r>
      <w:r w:rsidR="00B24AD4">
        <w:rPr>
          <w:rFonts w:ascii="Garamond" w:hAnsi="Garamond" w:cstheme="minorHAnsi"/>
          <w:sz w:val="24"/>
          <w:szCs w:val="24"/>
        </w:rPr>
        <w:instrText xml:space="preserve"> ADDIN EN.CITE </w:instrText>
      </w:r>
      <w:r w:rsidR="00B24AD4">
        <w:rPr>
          <w:rFonts w:ascii="Garamond" w:hAnsi="Garamond" w:cstheme="minorHAnsi"/>
          <w:sz w:val="24"/>
          <w:szCs w:val="24"/>
        </w:rPr>
        <w:fldChar w:fldCharType="begin">
          <w:fldData xml:space="preserve">PEVuZE5vdGU+PENpdGU+PEF1dGhvcj5ZYW5nPC9BdXRob3I+PFllYXI+MjAwODwvWWVhcj48UmVj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</w:fldData>
        </w:fldChar>
      </w:r>
      <w:r w:rsidR="00B24AD4">
        <w:rPr>
          <w:rFonts w:ascii="Garamond" w:hAnsi="Garamond" w:cstheme="minorHAnsi"/>
          <w:sz w:val="24"/>
          <w:szCs w:val="24"/>
        </w:rPr>
        <w:instrText xml:space="preserve"> ADDIN EN.CITE.DATA </w:instrText>
      </w:r>
      <w:r w:rsidR="00B24AD4">
        <w:rPr>
          <w:rFonts w:ascii="Garamond" w:hAnsi="Garamond" w:cstheme="minorHAnsi"/>
          <w:sz w:val="24"/>
          <w:szCs w:val="24"/>
        </w:rPr>
      </w:r>
      <w:r w:rsidR="00B24AD4">
        <w:rPr>
          <w:rFonts w:ascii="Garamond" w:hAnsi="Garamond" w:cstheme="minorHAnsi"/>
          <w:sz w:val="24"/>
          <w:szCs w:val="24"/>
        </w:rPr>
        <w:fldChar w:fldCharType="end"/>
      </w:r>
      <w:r w:rsidRPr="00FB447C">
        <w:rPr>
          <w:rFonts w:ascii="Garamond" w:hAnsi="Garamond" w:cstheme="minorHAnsi"/>
          <w:sz w:val="24"/>
          <w:szCs w:val="24"/>
        </w:rPr>
      </w:r>
      <w:r w:rsidRPr="00FB447C">
        <w:rPr>
          <w:rFonts w:ascii="Garamond" w:hAnsi="Garamond" w:cstheme="minorHAnsi"/>
          <w:sz w:val="24"/>
          <w:szCs w:val="24"/>
        </w:rPr>
        <w:fldChar w:fldCharType="separate"/>
      </w:r>
      <w:r w:rsidR="00B24AD4" w:rsidRPr="00B24AD4">
        <w:rPr>
          <w:rFonts w:ascii="Garamond" w:hAnsi="Garamond" w:cstheme="minorHAnsi"/>
          <w:noProof/>
          <w:sz w:val="24"/>
          <w:szCs w:val="24"/>
          <w:vertAlign w:val="superscript"/>
        </w:rPr>
        <w:t>35-36</w:t>
      </w:r>
      <w:r w:rsidRPr="00FB447C">
        <w:rPr>
          <w:rFonts w:ascii="Garamond" w:hAnsi="Garamond" w:cstheme="minorHAnsi"/>
          <w:sz w:val="24"/>
          <w:szCs w:val="24"/>
        </w:rPr>
        <w:fldChar w:fldCharType="end"/>
      </w:r>
      <w:r w:rsidRPr="00FB447C">
        <w:rPr>
          <w:rFonts w:ascii="Garamond" w:hAnsi="Garamond" w:cstheme="minorHAnsi"/>
          <w:sz w:val="24"/>
          <w:szCs w:val="24"/>
        </w:rPr>
        <w:t>.</w:t>
      </w:r>
      <w:r w:rsidR="00BA3FBE">
        <w:rPr>
          <w:rFonts w:ascii="Garamond" w:hAnsi="Garamond" w:cstheme="minorHAnsi"/>
          <w:sz w:val="24"/>
          <w:szCs w:val="24"/>
        </w:rPr>
        <w:t xml:space="preserve"> For </w:t>
      </w:r>
      <w:r w:rsidR="002E5F57">
        <w:rPr>
          <w:rFonts w:ascii="Garamond" w:hAnsi="Garamond" w:cstheme="minorHAnsi"/>
          <w:sz w:val="24"/>
          <w:szCs w:val="24"/>
        </w:rPr>
        <w:t xml:space="preserve">a </w:t>
      </w:r>
      <w:r w:rsidR="00BA3FBE">
        <w:rPr>
          <w:rFonts w:ascii="Garamond" w:hAnsi="Garamond" w:cstheme="minorHAnsi"/>
          <w:sz w:val="24"/>
          <w:szCs w:val="24"/>
        </w:rPr>
        <w:t xml:space="preserve">direct substitution on the main chain, </w:t>
      </w:r>
      <w:r w:rsidR="00D852AE">
        <w:rPr>
          <w:rFonts w:ascii="Garamond" w:hAnsi="Garamond" w:cstheme="minorHAnsi"/>
          <w:sz w:val="24"/>
          <w:szCs w:val="24"/>
        </w:rPr>
        <w:t xml:space="preserve">we used </w:t>
      </w:r>
      <w:r w:rsidR="00BA3FBE">
        <w:rPr>
          <w:rFonts w:ascii="Garamond" w:hAnsi="Garamond" w:cstheme="minorHAnsi"/>
          <w:sz w:val="24"/>
          <w:szCs w:val="24"/>
        </w:rPr>
        <w:t>carboxylation by CO</w:t>
      </w:r>
      <w:r w:rsidR="00BA3FBE" w:rsidRPr="00505641">
        <w:rPr>
          <w:rFonts w:ascii="Garamond" w:hAnsi="Garamond" w:cstheme="minorHAnsi"/>
          <w:sz w:val="24"/>
          <w:szCs w:val="24"/>
          <w:vertAlign w:val="subscript"/>
        </w:rPr>
        <w:t>2</w:t>
      </w:r>
      <w:r w:rsidR="00BA3FBE">
        <w:rPr>
          <w:rFonts w:ascii="Garamond" w:hAnsi="Garamond" w:cstheme="minorHAnsi"/>
          <w:sz w:val="24"/>
          <w:szCs w:val="24"/>
        </w:rPr>
        <w:t xml:space="preserve"> followed by </w:t>
      </w:r>
      <w:proofErr w:type="spellStart"/>
      <w:r w:rsidR="00BA3FBE">
        <w:rPr>
          <w:rFonts w:ascii="Garamond" w:hAnsi="Garamond" w:cstheme="minorHAnsi"/>
          <w:sz w:val="24"/>
          <w:szCs w:val="24"/>
        </w:rPr>
        <w:t>chloromethylation</w:t>
      </w:r>
      <w:proofErr w:type="spellEnd"/>
      <w:r w:rsidR="00BA3FBE">
        <w:rPr>
          <w:rFonts w:ascii="Garamond" w:hAnsi="Garamond" w:cstheme="minorHAnsi"/>
          <w:sz w:val="24"/>
          <w:szCs w:val="24"/>
        </w:rPr>
        <w:t xml:space="preserve"> and reaction with trimethylamine. For long side</w:t>
      </w:r>
      <w:r w:rsidR="00505641">
        <w:rPr>
          <w:rFonts w:ascii="Garamond" w:hAnsi="Garamond" w:cstheme="minorHAnsi"/>
          <w:sz w:val="24"/>
          <w:szCs w:val="24"/>
        </w:rPr>
        <w:t xml:space="preserve"> </w:t>
      </w:r>
      <w:r w:rsidR="00BA3FBE">
        <w:rPr>
          <w:rFonts w:ascii="Garamond" w:hAnsi="Garamond" w:cstheme="minorHAnsi"/>
          <w:sz w:val="24"/>
          <w:szCs w:val="24"/>
        </w:rPr>
        <w:t xml:space="preserve">chain functionalization, we </w:t>
      </w:r>
      <w:r w:rsidR="00D852AE">
        <w:rPr>
          <w:rFonts w:ascii="Garamond" w:hAnsi="Garamond" w:cstheme="minorHAnsi"/>
          <w:sz w:val="24"/>
          <w:szCs w:val="24"/>
        </w:rPr>
        <w:t>appli</w:t>
      </w:r>
      <w:r w:rsidR="00BA3FBE">
        <w:rPr>
          <w:rFonts w:ascii="Garamond" w:hAnsi="Garamond" w:cstheme="minorHAnsi"/>
          <w:sz w:val="24"/>
          <w:szCs w:val="24"/>
        </w:rPr>
        <w:t xml:space="preserve">ed the </w:t>
      </w:r>
      <w:proofErr w:type="spellStart"/>
      <w:r w:rsidR="00BA3FBE">
        <w:rPr>
          <w:rFonts w:ascii="Garamond" w:hAnsi="Garamond" w:cstheme="minorHAnsi"/>
          <w:sz w:val="24"/>
          <w:szCs w:val="24"/>
        </w:rPr>
        <w:t>chloromethylation</w:t>
      </w:r>
      <w:proofErr w:type="spellEnd"/>
      <w:r w:rsidR="00BA3FBE">
        <w:rPr>
          <w:rFonts w:ascii="Garamond" w:hAnsi="Garamond" w:cstheme="minorHAnsi"/>
          <w:sz w:val="24"/>
          <w:szCs w:val="24"/>
        </w:rPr>
        <w:t xml:space="preserve"> route with </w:t>
      </w:r>
      <w:r w:rsidR="00D852AE">
        <w:rPr>
          <w:rFonts w:ascii="Garamond" w:hAnsi="Garamond" w:cstheme="minorHAnsi"/>
          <w:sz w:val="24"/>
          <w:szCs w:val="24"/>
        </w:rPr>
        <w:t>direct</w:t>
      </w:r>
      <w:r w:rsidR="00622336">
        <w:rPr>
          <w:rFonts w:ascii="Garamond" w:hAnsi="Garamond" w:cstheme="minorHAnsi"/>
          <w:sz w:val="24"/>
          <w:szCs w:val="24"/>
        </w:rPr>
        <w:t xml:space="preserve"> reaction with 6-amino</w:t>
      </w:r>
      <w:r w:rsidR="00BA3FBE">
        <w:rPr>
          <w:rFonts w:ascii="Garamond" w:hAnsi="Garamond" w:cstheme="minorHAnsi"/>
          <w:sz w:val="24"/>
          <w:szCs w:val="24"/>
        </w:rPr>
        <w:t>hexanoic acid.</w:t>
      </w:r>
    </w:p>
    <w:p w14:paraId="0DC42015" w14:textId="409A7949" w:rsidR="00F86481" w:rsidRPr="00993070" w:rsidRDefault="00A7403A" w:rsidP="00FB447C">
      <w:pPr>
        <w:spacing w:line="360" w:lineRule="auto"/>
        <w:jc w:val="both"/>
        <w:rPr>
          <w:rFonts w:ascii="Garamond" w:hAnsi="Garamond" w:cstheme="minorHAnsi"/>
          <w:b/>
          <w:color w:val="000000"/>
          <w:sz w:val="24"/>
          <w:szCs w:val="24"/>
        </w:rPr>
      </w:pPr>
      <w:r w:rsidRPr="00993070">
        <w:rPr>
          <w:rFonts w:ascii="Garamond" w:hAnsi="Garamond" w:cstheme="minorHAnsi"/>
          <w:b/>
          <w:color w:val="000000"/>
          <w:sz w:val="24"/>
          <w:szCs w:val="24"/>
        </w:rPr>
        <w:lastRenderedPageBreak/>
        <w:t>Experimental</w:t>
      </w:r>
    </w:p>
    <w:p w14:paraId="380F7030" w14:textId="77777777" w:rsidR="00993070" w:rsidRPr="00F86481" w:rsidRDefault="00993070" w:rsidP="00562657">
      <w:pPr>
        <w:spacing w:line="240" w:lineRule="auto"/>
        <w:jc w:val="both"/>
        <w:rPr>
          <w:rFonts w:ascii="Garamond" w:hAnsi="Garamond"/>
          <w:i/>
          <w:sz w:val="24"/>
          <w:szCs w:val="24"/>
          <w:lang w:val="en-US"/>
        </w:rPr>
      </w:pPr>
      <w:r w:rsidRPr="00F86481">
        <w:rPr>
          <w:rFonts w:ascii="Garamond" w:hAnsi="Garamond"/>
          <w:i/>
          <w:sz w:val="24"/>
          <w:szCs w:val="24"/>
          <w:lang w:val="en-US"/>
        </w:rPr>
        <w:t>Materials</w:t>
      </w:r>
    </w:p>
    <w:p w14:paraId="65CD5915" w14:textId="22AE3C40" w:rsidR="00F86481" w:rsidRPr="00F86481" w:rsidRDefault="00F86481" w:rsidP="00505641">
      <w:pPr>
        <w:spacing w:line="360" w:lineRule="auto"/>
        <w:jc w:val="both"/>
        <w:rPr>
          <w:rFonts w:ascii="Garamond" w:hAnsi="Garamond"/>
          <w:sz w:val="24"/>
          <w:szCs w:val="24"/>
          <w:lang w:val="en-US"/>
        </w:rPr>
      </w:pPr>
      <w:proofErr w:type="spellStart"/>
      <w:r w:rsidRPr="00F86481">
        <w:rPr>
          <w:rFonts w:ascii="Garamond" w:hAnsi="Garamond"/>
          <w:sz w:val="24"/>
          <w:szCs w:val="24"/>
          <w:lang w:val="en-US"/>
        </w:rPr>
        <w:t>Polysulfone</w:t>
      </w:r>
      <w:proofErr w:type="spellEnd"/>
      <w:r w:rsidRPr="00F86481">
        <w:rPr>
          <w:rFonts w:ascii="Garamond" w:hAnsi="Garamond"/>
          <w:sz w:val="24"/>
          <w:szCs w:val="24"/>
          <w:lang w:val="en-US"/>
        </w:rPr>
        <w:t xml:space="preserve"> (</w:t>
      </w:r>
      <w:r w:rsidR="00562657" w:rsidRPr="00F86481">
        <w:rPr>
          <w:rFonts w:ascii="Garamond" w:hAnsi="Garamond"/>
          <w:sz w:val="24"/>
          <w:szCs w:val="24"/>
          <w:lang w:val="en-US"/>
        </w:rPr>
        <w:t>PSU</w:t>
      </w:r>
      <w:r w:rsidRPr="00F86481">
        <w:rPr>
          <w:rFonts w:ascii="Garamond" w:hAnsi="Garamond"/>
          <w:sz w:val="24"/>
          <w:szCs w:val="24"/>
          <w:lang w:val="en-US"/>
        </w:rPr>
        <w:t xml:space="preserve">) </w:t>
      </w:r>
      <w:proofErr w:type="gramStart"/>
      <w:r w:rsidRPr="00F86481">
        <w:rPr>
          <w:rFonts w:ascii="Garamond" w:hAnsi="Garamond"/>
          <w:sz w:val="24"/>
          <w:szCs w:val="24"/>
          <w:lang w:val="en-US"/>
        </w:rPr>
        <w:t>was purchased</w:t>
      </w:r>
      <w:proofErr w:type="gramEnd"/>
      <w:r w:rsidRPr="00F86481">
        <w:rPr>
          <w:rFonts w:ascii="Garamond" w:hAnsi="Garamond"/>
          <w:sz w:val="24"/>
          <w:szCs w:val="24"/>
          <w:lang w:val="en-US"/>
        </w:rPr>
        <w:t xml:space="preserve"> from</w:t>
      </w:r>
      <w:r w:rsidR="00562657" w:rsidRPr="00F86481">
        <w:rPr>
          <w:rFonts w:ascii="Garamond" w:hAnsi="Garamond"/>
          <w:sz w:val="24"/>
          <w:szCs w:val="24"/>
          <w:lang w:val="en-US"/>
        </w:rPr>
        <w:t xml:space="preserve"> UDEL </w:t>
      </w:r>
      <w:r w:rsidRPr="00F86481">
        <w:rPr>
          <w:rFonts w:ascii="Garamond" w:hAnsi="Garamond"/>
          <w:sz w:val="24"/>
          <w:szCs w:val="24"/>
          <w:lang w:val="en-US"/>
        </w:rPr>
        <w:t xml:space="preserve">Co. </w:t>
      </w:r>
      <w:r w:rsidR="00505641">
        <w:rPr>
          <w:rFonts w:ascii="Garamond" w:hAnsi="Garamond" w:cstheme="minorHAnsi"/>
          <w:color w:val="000000"/>
          <w:sz w:val="24"/>
          <w:szCs w:val="24"/>
        </w:rPr>
        <w:t>6-A</w:t>
      </w:r>
      <w:r w:rsidR="00866CB4">
        <w:rPr>
          <w:rFonts w:ascii="Garamond" w:hAnsi="Garamond" w:cstheme="minorHAnsi"/>
          <w:color w:val="000000"/>
          <w:sz w:val="24"/>
          <w:szCs w:val="24"/>
        </w:rPr>
        <w:t>mino</w:t>
      </w:r>
      <w:r w:rsidRPr="00F86481">
        <w:rPr>
          <w:rFonts w:ascii="Garamond" w:hAnsi="Garamond" w:cstheme="minorHAnsi"/>
          <w:color w:val="000000"/>
          <w:sz w:val="24"/>
          <w:szCs w:val="24"/>
        </w:rPr>
        <w:t>hexanoic acid (6A</w:t>
      </w:r>
      <w:r>
        <w:rPr>
          <w:rFonts w:ascii="Garamond" w:hAnsi="Garamond" w:cstheme="minorHAnsi"/>
          <w:color w:val="000000"/>
          <w:sz w:val="24"/>
          <w:szCs w:val="24"/>
        </w:rPr>
        <w:t>H</w:t>
      </w:r>
      <w:r w:rsidRPr="00F86481">
        <w:rPr>
          <w:rFonts w:ascii="Garamond" w:hAnsi="Garamond" w:cstheme="minorHAnsi"/>
          <w:color w:val="000000"/>
          <w:sz w:val="24"/>
          <w:szCs w:val="24"/>
        </w:rPr>
        <w:t>A) and</w:t>
      </w:r>
      <w:r>
        <w:rPr>
          <w:rFonts w:ascii="Garamond" w:hAnsi="Garamond" w:cstheme="minorHAnsi"/>
          <w:b/>
          <w:color w:val="000000"/>
          <w:sz w:val="24"/>
          <w:szCs w:val="24"/>
        </w:rPr>
        <w:t xml:space="preserve"> </w:t>
      </w:r>
      <w:r>
        <w:rPr>
          <w:rFonts w:ascii="Garamond" w:hAnsi="Garamond"/>
          <w:sz w:val="24"/>
          <w:szCs w:val="24"/>
          <w:lang w:val="en-US"/>
        </w:rPr>
        <w:t>a</w:t>
      </w:r>
      <w:r w:rsidRPr="00F86481">
        <w:rPr>
          <w:rFonts w:ascii="Garamond" w:hAnsi="Garamond"/>
          <w:sz w:val="24"/>
          <w:szCs w:val="24"/>
          <w:lang w:val="en-US"/>
        </w:rPr>
        <w:t xml:space="preserve">ll other products were </w:t>
      </w:r>
      <w:r w:rsidR="005B2190">
        <w:rPr>
          <w:rFonts w:ascii="Garamond" w:hAnsi="Garamond"/>
          <w:sz w:val="24"/>
          <w:szCs w:val="24"/>
          <w:lang w:val="en-US"/>
        </w:rPr>
        <w:t>obtain</w:t>
      </w:r>
      <w:r w:rsidRPr="00F86481">
        <w:rPr>
          <w:rFonts w:ascii="Garamond" w:hAnsi="Garamond"/>
          <w:sz w:val="24"/>
          <w:szCs w:val="24"/>
          <w:lang w:val="en-US"/>
        </w:rPr>
        <w:t>ed from Aldrich</w:t>
      </w:r>
      <w:r>
        <w:rPr>
          <w:rFonts w:ascii="Garamond" w:hAnsi="Garamond"/>
          <w:sz w:val="24"/>
          <w:szCs w:val="24"/>
          <w:lang w:val="en-US"/>
        </w:rPr>
        <w:t xml:space="preserve"> and used without further purification. </w:t>
      </w:r>
    </w:p>
    <w:p w14:paraId="348BF3FD" w14:textId="77777777" w:rsidR="00A422FE" w:rsidRDefault="00A422FE" w:rsidP="00562657">
      <w:pPr>
        <w:spacing w:line="360" w:lineRule="auto"/>
        <w:jc w:val="both"/>
        <w:rPr>
          <w:rFonts w:ascii="Garamond" w:hAnsi="Garamond" w:cstheme="minorHAnsi"/>
          <w:i/>
          <w:color w:val="000000"/>
          <w:sz w:val="24"/>
          <w:szCs w:val="24"/>
        </w:rPr>
      </w:pPr>
    </w:p>
    <w:p w14:paraId="11DF6900" w14:textId="46F1CE6B" w:rsidR="00562657" w:rsidRDefault="00F86481" w:rsidP="00562657">
      <w:pPr>
        <w:spacing w:line="360" w:lineRule="auto"/>
        <w:jc w:val="both"/>
        <w:rPr>
          <w:rFonts w:ascii="Garamond" w:hAnsi="Garamond" w:cstheme="minorHAnsi"/>
          <w:i/>
          <w:color w:val="000000"/>
          <w:sz w:val="24"/>
          <w:szCs w:val="24"/>
        </w:rPr>
      </w:pPr>
      <w:r>
        <w:rPr>
          <w:rFonts w:ascii="Garamond" w:hAnsi="Garamond" w:cstheme="minorHAnsi"/>
          <w:i/>
          <w:color w:val="000000"/>
          <w:sz w:val="24"/>
          <w:szCs w:val="24"/>
        </w:rPr>
        <w:t>Synthesi</w:t>
      </w:r>
      <w:r w:rsidR="00562657" w:rsidRPr="00F86481">
        <w:rPr>
          <w:rFonts w:ascii="Garamond" w:hAnsi="Garamond" w:cstheme="minorHAnsi"/>
          <w:i/>
          <w:color w:val="000000"/>
          <w:sz w:val="24"/>
          <w:szCs w:val="24"/>
        </w:rPr>
        <w:t>s</w:t>
      </w:r>
      <w:r>
        <w:rPr>
          <w:rFonts w:ascii="Garamond" w:hAnsi="Garamond" w:cstheme="minorHAnsi"/>
          <w:i/>
          <w:color w:val="000000"/>
          <w:sz w:val="24"/>
          <w:szCs w:val="24"/>
        </w:rPr>
        <w:t xml:space="preserve"> procedures</w:t>
      </w:r>
    </w:p>
    <w:p w14:paraId="4588C7FF" w14:textId="77777777" w:rsidR="007F3821" w:rsidRPr="00F86481" w:rsidRDefault="007F3821" w:rsidP="00562657">
      <w:pPr>
        <w:spacing w:line="360" w:lineRule="auto"/>
        <w:jc w:val="both"/>
        <w:rPr>
          <w:rFonts w:ascii="Garamond" w:hAnsi="Garamond" w:cstheme="minorHAnsi"/>
          <w:i/>
          <w:color w:val="000000"/>
          <w:sz w:val="24"/>
          <w:szCs w:val="24"/>
        </w:rPr>
      </w:pPr>
      <w:bookmarkStart w:id="0" w:name="_GoBack"/>
      <w:bookmarkEnd w:id="0"/>
    </w:p>
    <w:p w14:paraId="3F06E780" w14:textId="2B4D57A4" w:rsidR="00904374" w:rsidRPr="00984AA7" w:rsidRDefault="00904374" w:rsidP="00904374">
      <w:pPr>
        <w:pStyle w:val="PrformatHTML"/>
        <w:shd w:val="clear" w:color="auto" w:fill="FFFFFF"/>
        <w:spacing w:line="360" w:lineRule="auto"/>
        <w:jc w:val="both"/>
        <w:rPr>
          <w:rFonts w:ascii="Garamond" w:hAnsi="Garamond" w:cs="Calibri"/>
          <w:i/>
          <w:color w:val="000000"/>
          <w:sz w:val="24"/>
          <w:szCs w:val="24"/>
          <w:lang w:val="en-GB"/>
        </w:rPr>
      </w:pPr>
      <w:proofErr w:type="spellStart"/>
      <w:r w:rsidRPr="00984AA7">
        <w:rPr>
          <w:rFonts w:ascii="Garamond" w:hAnsi="Garamond" w:cs="Calibri"/>
          <w:i/>
          <w:color w:val="000000"/>
          <w:sz w:val="24"/>
          <w:szCs w:val="24"/>
          <w:lang w:val="en-GB"/>
        </w:rPr>
        <w:t>Chloromethylated</w:t>
      </w:r>
      <w:proofErr w:type="spellEnd"/>
      <w:r w:rsidRPr="00984AA7">
        <w:rPr>
          <w:rFonts w:ascii="Garamond" w:hAnsi="Garamond" w:cs="Calibri"/>
          <w:i/>
          <w:color w:val="000000"/>
          <w:sz w:val="24"/>
          <w:szCs w:val="24"/>
          <w:lang w:val="en-GB"/>
        </w:rPr>
        <w:t xml:space="preserve"> </w:t>
      </w:r>
      <w:proofErr w:type="spellStart"/>
      <w:r w:rsidRPr="00984AA7">
        <w:rPr>
          <w:rFonts w:ascii="Garamond" w:hAnsi="Garamond" w:cs="Calibri"/>
          <w:i/>
          <w:color w:val="000000"/>
          <w:sz w:val="24"/>
          <w:szCs w:val="24"/>
          <w:lang w:val="en-GB"/>
        </w:rPr>
        <w:t>polysulfone</w:t>
      </w:r>
      <w:proofErr w:type="spellEnd"/>
      <w:r w:rsidRPr="00984AA7">
        <w:rPr>
          <w:rFonts w:ascii="Garamond" w:hAnsi="Garamond" w:cs="Calibri"/>
          <w:i/>
          <w:color w:val="000000"/>
          <w:sz w:val="24"/>
          <w:szCs w:val="24"/>
          <w:lang w:val="en-GB"/>
        </w:rPr>
        <w:t xml:space="preserve"> </w:t>
      </w:r>
    </w:p>
    <w:p w14:paraId="63ABC27A" w14:textId="3EE91800" w:rsidR="00904374" w:rsidRDefault="00904374" w:rsidP="00904374">
      <w:pPr>
        <w:pStyle w:val="PrformatHTML"/>
        <w:shd w:val="clear" w:color="auto" w:fill="FFFFFF"/>
        <w:spacing w:line="360" w:lineRule="auto"/>
        <w:jc w:val="both"/>
        <w:rPr>
          <w:rFonts w:ascii="Garamond" w:hAnsi="Garamond"/>
          <w:bCs/>
          <w:i/>
          <w:sz w:val="24"/>
          <w:szCs w:val="24"/>
          <w:lang w:val="en-GB"/>
        </w:rPr>
      </w:pPr>
      <w:proofErr w:type="spellStart"/>
      <w:r w:rsidRPr="00984AA7">
        <w:rPr>
          <w:rFonts w:ascii="Garamond" w:hAnsi="Garamond" w:cs="Calibri"/>
          <w:color w:val="000000"/>
          <w:sz w:val="24"/>
          <w:szCs w:val="24"/>
          <w:lang w:val="en-GB"/>
        </w:rPr>
        <w:t>Chloromethylated</w:t>
      </w:r>
      <w:proofErr w:type="spellEnd"/>
      <w:r w:rsidRPr="00984AA7">
        <w:rPr>
          <w:rFonts w:ascii="Garamond" w:hAnsi="Garamond" w:cs="Calibri"/>
          <w:color w:val="000000"/>
          <w:sz w:val="24"/>
          <w:szCs w:val="24"/>
          <w:lang w:val="en-GB"/>
        </w:rPr>
        <w:t xml:space="preserve"> </w:t>
      </w:r>
      <w:proofErr w:type="spellStart"/>
      <w:r w:rsidRPr="00984AA7">
        <w:rPr>
          <w:rFonts w:ascii="Garamond" w:hAnsi="Garamond" w:cs="Calibri"/>
          <w:color w:val="000000"/>
          <w:sz w:val="24"/>
          <w:szCs w:val="24"/>
          <w:lang w:val="en-GB"/>
        </w:rPr>
        <w:t>polysulfone</w:t>
      </w:r>
      <w:proofErr w:type="spellEnd"/>
      <w:r w:rsidRPr="00984AA7">
        <w:rPr>
          <w:rFonts w:ascii="Garamond" w:hAnsi="Garamond" w:cs="Calibri"/>
          <w:color w:val="000000"/>
          <w:sz w:val="24"/>
          <w:szCs w:val="24"/>
          <w:lang w:val="en-GB"/>
        </w:rPr>
        <w:t xml:space="preserve"> </w:t>
      </w:r>
      <w:r w:rsidRPr="00984AA7">
        <w:rPr>
          <w:rFonts w:ascii="Garamond" w:hAnsi="Garamond" w:cs="Calibri"/>
          <w:i/>
          <w:color w:val="000000"/>
          <w:sz w:val="24"/>
          <w:szCs w:val="24"/>
          <w:lang w:val="en-GB"/>
        </w:rPr>
        <w:t>(PSU-CH</w:t>
      </w:r>
      <w:r w:rsidRPr="00984AA7">
        <w:rPr>
          <w:rFonts w:ascii="Garamond" w:hAnsi="Garamond" w:cs="Calibri"/>
          <w:i/>
          <w:color w:val="000000"/>
          <w:sz w:val="24"/>
          <w:szCs w:val="24"/>
          <w:vertAlign w:val="subscript"/>
          <w:lang w:val="en-GB"/>
        </w:rPr>
        <w:t>2</w:t>
      </w:r>
      <w:r w:rsidRPr="00984AA7">
        <w:rPr>
          <w:rFonts w:ascii="Garamond" w:hAnsi="Garamond" w:cs="Calibri"/>
          <w:i/>
          <w:color w:val="000000"/>
          <w:sz w:val="24"/>
          <w:szCs w:val="24"/>
          <w:lang w:val="en-GB"/>
        </w:rPr>
        <w:t xml:space="preserve">Cl) </w:t>
      </w:r>
      <w:r w:rsidRPr="00984AA7">
        <w:rPr>
          <w:rFonts w:ascii="Garamond" w:hAnsi="Garamond" w:cs="Calibri"/>
          <w:color w:val="000000"/>
          <w:sz w:val="24"/>
          <w:szCs w:val="24"/>
          <w:lang w:val="en-GB"/>
        </w:rPr>
        <w:t xml:space="preserve">was synthetized from PSU following the procedure reported elsewhere </w:t>
      </w:r>
      <w:r w:rsidRPr="00984AA7">
        <w:rPr>
          <w:rFonts w:ascii="Garamond" w:hAnsi="Garamond" w:cs="Calibri"/>
          <w:color w:val="000000"/>
          <w:sz w:val="24"/>
          <w:szCs w:val="24"/>
          <w:lang w:val="en-GB"/>
        </w:rPr>
        <w:fldChar w:fldCharType="begin">
          <w:fldData xml:space="preserve">PEVuZE5vdGU+PENpdGU+PEF1dGhvcj5EaSBWb25hPC9BdXRob3I+PFllYXI+MjAxNDwvWWVhcj48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==
</w:fldData>
        </w:fldChar>
      </w:r>
      <w:r w:rsidRPr="00984AA7">
        <w:rPr>
          <w:rFonts w:ascii="Garamond" w:hAnsi="Garamond" w:cs="Calibri"/>
          <w:color w:val="000000"/>
          <w:sz w:val="24"/>
          <w:szCs w:val="24"/>
          <w:lang w:val="en-GB"/>
        </w:rPr>
        <w:instrText xml:space="preserve"> ADDIN EN.CITE </w:instrText>
      </w:r>
      <w:r w:rsidRPr="00984AA7">
        <w:rPr>
          <w:rFonts w:ascii="Garamond" w:hAnsi="Garamond" w:cs="Calibri"/>
          <w:color w:val="000000"/>
          <w:sz w:val="24"/>
          <w:szCs w:val="24"/>
          <w:lang w:val="en-GB"/>
        </w:rPr>
        <w:fldChar w:fldCharType="begin">
          <w:fldData xml:space="preserve">PEVuZE5vdGU+PENpdGU+PEF1dGhvcj5EaSBWb25hPC9BdXRob3I+PFllYXI+MjAxNDwvWWVhcj48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==
</w:fldData>
        </w:fldChar>
      </w:r>
      <w:r w:rsidRPr="00984AA7">
        <w:rPr>
          <w:rFonts w:ascii="Garamond" w:hAnsi="Garamond" w:cs="Calibri"/>
          <w:color w:val="000000"/>
          <w:sz w:val="24"/>
          <w:szCs w:val="24"/>
          <w:lang w:val="en-GB"/>
        </w:rPr>
        <w:instrText xml:space="preserve"> ADDIN EN.CITE.DATA </w:instrText>
      </w:r>
      <w:r w:rsidRPr="00984AA7">
        <w:rPr>
          <w:rFonts w:ascii="Garamond" w:hAnsi="Garamond" w:cs="Calibri"/>
          <w:color w:val="000000"/>
          <w:sz w:val="24"/>
          <w:szCs w:val="24"/>
          <w:lang w:val="en-GB"/>
        </w:rPr>
      </w:r>
      <w:r w:rsidRPr="00984AA7">
        <w:rPr>
          <w:rFonts w:ascii="Garamond" w:hAnsi="Garamond" w:cs="Calibri"/>
          <w:color w:val="000000"/>
          <w:sz w:val="24"/>
          <w:szCs w:val="24"/>
          <w:lang w:val="en-GB"/>
        </w:rPr>
        <w:fldChar w:fldCharType="end"/>
      </w:r>
      <w:r w:rsidRPr="00984AA7">
        <w:rPr>
          <w:rFonts w:ascii="Garamond" w:hAnsi="Garamond" w:cs="Calibri"/>
          <w:color w:val="000000"/>
          <w:sz w:val="24"/>
          <w:szCs w:val="24"/>
          <w:lang w:val="en-GB"/>
        </w:rPr>
      </w:r>
      <w:r w:rsidRPr="00984AA7">
        <w:rPr>
          <w:rFonts w:ascii="Garamond" w:hAnsi="Garamond" w:cs="Calibri"/>
          <w:color w:val="000000"/>
          <w:sz w:val="24"/>
          <w:szCs w:val="24"/>
          <w:lang w:val="en-GB"/>
        </w:rPr>
        <w:fldChar w:fldCharType="separate"/>
      </w:r>
      <w:r w:rsidRPr="00984AA7">
        <w:rPr>
          <w:rFonts w:ascii="Garamond" w:hAnsi="Garamond" w:cs="Calibri"/>
          <w:noProof/>
          <w:color w:val="000000"/>
          <w:sz w:val="24"/>
          <w:szCs w:val="24"/>
          <w:vertAlign w:val="superscript"/>
          <w:lang w:val="en-GB"/>
        </w:rPr>
        <w:t>37-38</w:t>
      </w:r>
      <w:r w:rsidRPr="00984AA7">
        <w:rPr>
          <w:rFonts w:ascii="Garamond" w:hAnsi="Garamond" w:cs="Calibri"/>
          <w:color w:val="000000"/>
          <w:sz w:val="24"/>
          <w:szCs w:val="24"/>
          <w:lang w:val="en-GB"/>
        </w:rPr>
        <w:fldChar w:fldCharType="end"/>
      </w:r>
      <w:r w:rsidRPr="00984AA7">
        <w:rPr>
          <w:rFonts w:ascii="Garamond" w:hAnsi="Garamond" w:cs="Calibri"/>
          <w:color w:val="000000"/>
          <w:sz w:val="24"/>
          <w:szCs w:val="24"/>
          <w:lang w:val="en-GB"/>
        </w:rPr>
        <w:t>.</w:t>
      </w:r>
      <w:r w:rsidR="007F3821" w:rsidRPr="00984AA7">
        <w:rPr>
          <w:rFonts w:ascii="Garamond" w:hAnsi="Garamond" w:cs="Calibri"/>
          <w:color w:val="000000"/>
          <w:sz w:val="24"/>
          <w:szCs w:val="24"/>
          <w:lang w:val="en-GB"/>
        </w:rPr>
        <w:t xml:space="preserve"> The</w:t>
      </w:r>
      <w:r w:rsidRPr="00984AA7">
        <w:rPr>
          <w:rFonts w:ascii="Garamond" w:hAnsi="Garamond"/>
          <w:bCs/>
          <w:i/>
          <w:sz w:val="24"/>
          <w:szCs w:val="24"/>
          <w:lang w:val="en-GB"/>
        </w:rPr>
        <w:t xml:space="preserve"> </w:t>
      </w:r>
      <w:proofErr w:type="spellStart"/>
      <w:r w:rsidR="007F3821" w:rsidRPr="00984AA7">
        <w:rPr>
          <w:rFonts w:ascii="Garamond" w:hAnsi="Garamond" w:cs="Calibri"/>
          <w:color w:val="000000"/>
          <w:sz w:val="24"/>
          <w:szCs w:val="24"/>
          <w:lang w:val="en-GB"/>
        </w:rPr>
        <w:t>chloromethylation</w:t>
      </w:r>
      <w:proofErr w:type="spellEnd"/>
      <w:r w:rsidR="007F3821" w:rsidRPr="00984AA7">
        <w:rPr>
          <w:rFonts w:ascii="Garamond" w:hAnsi="Garamond" w:cs="Calibri"/>
          <w:color w:val="000000"/>
          <w:sz w:val="24"/>
          <w:szCs w:val="24"/>
          <w:lang w:val="en-GB"/>
        </w:rPr>
        <w:t xml:space="preserve"> degree was </w:t>
      </w:r>
      <w:r w:rsidR="007F3821" w:rsidRPr="00984AA7">
        <w:rPr>
          <w:rFonts w:ascii="Garamond" w:hAnsi="Garamond" w:cs="Calibri"/>
          <w:sz w:val="24"/>
          <w:szCs w:val="24"/>
          <w:lang w:val="en-GB"/>
        </w:rPr>
        <w:t>DCM = 0.7.</w:t>
      </w:r>
    </w:p>
    <w:p w14:paraId="18A1341F" w14:textId="77777777" w:rsidR="00904374" w:rsidRPr="00505641" w:rsidRDefault="00904374" w:rsidP="00904374">
      <w:pPr>
        <w:pStyle w:val="PrformatHTML"/>
        <w:shd w:val="clear" w:color="auto" w:fill="FFFFFF"/>
        <w:spacing w:line="360" w:lineRule="auto"/>
        <w:jc w:val="both"/>
        <w:rPr>
          <w:rFonts w:ascii="Garamond" w:hAnsi="Garamond" w:cs="Calibri"/>
          <w:color w:val="000000"/>
          <w:sz w:val="24"/>
          <w:szCs w:val="24"/>
          <w:lang w:val="en-GB"/>
        </w:rPr>
      </w:pPr>
    </w:p>
    <w:p w14:paraId="42CBEDD5" w14:textId="7E003052" w:rsidR="00562657" w:rsidRPr="00DF0B16" w:rsidRDefault="00F86481" w:rsidP="00BE07B6">
      <w:pPr>
        <w:pStyle w:val="PrformatHTML"/>
        <w:shd w:val="clear" w:color="auto" w:fill="FFFFFF"/>
        <w:spacing w:line="360" w:lineRule="auto"/>
        <w:jc w:val="both"/>
        <w:rPr>
          <w:rFonts w:ascii="Garamond" w:hAnsi="Garamond" w:cstheme="minorHAnsi"/>
          <w:i/>
          <w:color w:val="000000"/>
          <w:sz w:val="24"/>
          <w:szCs w:val="24"/>
          <w:lang w:val="en-GB"/>
        </w:rPr>
      </w:pPr>
      <w:r w:rsidRPr="00DF0B16">
        <w:rPr>
          <w:rFonts w:ascii="Garamond" w:hAnsi="Garamond" w:cstheme="minorHAnsi"/>
          <w:i/>
          <w:color w:val="000000"/>
          <w:sz w:val="24"/>
          <w:szCs w:val="24"/>
          <w:lang w:val="en-GB"/>
        </w:rPr>
        <w:t xml:space="preserve">ANF-1: </w:t>
      </w:r>
      <w:r w:rsidR="00562657" w:rsidRPr="00DF0B16">
        <w:rPr>
          <w:rFonts w:ascii="Garamond" w:hAnsi="Garamond"/>
          <w:bCs/>
          <w:i/>
          <w:sz w:val="24"/>
          <w:szCs w:val="24"/>
          <w:lang w:val="en-GB"/>
        </w:rPr>
        <w:t xml:space="preserve">Introduction </w:t>
      </w:r>
      <w:r w:rsidR="00562657" w:rsidRPr="00BE07B6">
        <w:rPr>
          <w:rFonts w:ascii="Garamond" w:hAnsi="Garamond" w:cs="Calibri"/>
          <w:color w:val="000000"/>
          <w:sz w:val="24"/>
          <w:szCs w:val="24"/>
          <w:lang w:val="en-GB"/>
        </w:rPr>
        <w:t>of</w:t>
      </w:r>
      <w:r w:rsidR="00562657" w:rsidRPr="00DF0B16">
        <w:rPr>
          <w:rFonts w:ascii="Garamond" w:hAnsi="Garamond"/>
          <w:bCs/>
          <w:i/>
          <w:sz w:val="24"/>
          <w:szCs w:val="24"/>
          <w:lang w:val="en-GB"/>
        </w:rPr>
        <w:t xml:space="preserve"> –CO</w:t>
      </w:r>
      <w:r w:rsidR="00562657" w:rsidRPr="00DF0B16">
        <w:rPr>
          <w:rFonts w:ascii="Garamond" w:hAnsi="Garamond"/>
          <w:bCs/>
          <w:i/>
          <w:sz w:val="24"/>
          <w:szCs w:val="24"/>
          <w:vertAlign w:val="subscript"/>
          <w:lang w:val="en-GB"/>
        </w:rPr>
        <w:t>2</w:t>
      </w:r>
      <w:r w:rsidR="00562657" w:rsidRPr="00DF0B16">
        <w:rPr>
          <w:rFonts w:ascii="Garamond" w:hAnsi="Garamond"/>
          <w:bCs/>
          <w:i/>
          <w:sz w:val="24"/>
          <w:szCs w:val="24"/>
          <w:lang w:val="en-GB"/>
        </w:rPr>
        <w:t>H and -NR</w:t>
      </w:r>
      <w:r w:rsidR="00562657" w:rsidRPr="00DF0B16">
        <w:rPr>
          <w:rFonts w:ascii="Garamond" w:hAnsi="Garamond"/>
          <w:bCs/>
          <w:i/>
          <w:sz w:val="24"/>
          <w:szCs w:val="24"/>
          <w:vertAlign w:val="subscript"/>
          <w:lang w:val="en-GB"/>
        </w:rPr>
        <w:t>2</w:t>
      </w:r>
      <w:r w:rsidR="00562657" w:rsidRPr="00DF0B16">
        <w:rPr>
          <w:rFonts w:ascii="Garamond" w:hAnsi="Garamond"/>
          <w:bCs/>
          <w:i/>
          <w:sz w:val="24"/>
          <w:szCs w:val="24"/>
          <w:lang w:val="en-GB"/>
        </w:rPr>
        <w:t xml:space="preserve"> groups </w:t>
      </w:r>
      <w:r w:rsidR="00E63001">
        <w:rPr>
          <w:rFonts w:ascii="Garamond" w:hAnsi="Garamond"/>
          <w:bCs/>
          <w:i/>
          <w:sz w:val="24"/>
          <w:szCs w:val="24"/>
          <w:lang w:val="en-GB"/>
        </w:rPr>
        <w:t xml:space="preserve">by </w:t>
      </w:r>
      <w:proofErr w:type="spellStart"/>
      <w:r w:rsidR="008A49ED">
        <w:rPr>
          <w:rFonts w:ascii="Garamond" w:hAnsi="Garamond"/>
          <w:bCs/>
          <w:i/>
          <w:sz w:val="24"/>
          <w:szCs w:val="24"/>
          <w:lang w:val="en-GB"/>
        </w:rPr>
        <w:t>chloromethylation</w:t>
      </w:r>
      <w:proofErr w:type="spellEnd"/>
      <w:r w:rsidR="008A49ED">
        <w:rPr>
          <w:rFonts w:ascii="Garamond" w:hAnsi="Garamond"/>
          <w:bCs/>
          <w:i/>
          <w:sz w:val="24"/>
          <w:szCs w:val="24"/>
          <w:lang w:val="en-GB"/>
        </w:rPr>
        <w:t xml:space="preserve"> and substitution with an </w:t>
      </w:r>
      <w:r w:rsidR="00EB2860">
        <w:rPr>
          <w:rFonts w:ascii="Garamond" w:hAnsi="Garamond"/>
          <w:bCs/>
          <w:i/>
          <w:sz w:val="24"/>
          <w:szCs w:val="24"/>
          <w:lang w:val="en-GB"/>
        </w:rPr>
        <w:t>amino acid</w:t>
      </w:r>
    </w:p>
    <w:p w14:paraId="701D7980" w14:textId="38EC8C3F" w:rsidR="00562657" w:rsidRPr="00993070" w:rsidRDefault="00562657" w:rsidP="00562657">
      <w:pPr>
        <w:pStyle w:val="PrformatHTML"/>
        <w:shd w:val="clear" w:color="auto" w:fill="FFFFFF"/>
        <w:spacing w:line="360" w:lineRule="auto"/>
        <w:jc w:val="both"/>
        <w:rPr>
          <w:rFonts w:ascii="Garamond" w:hAnsi="Garamond" w:cs="Calibri"/>
          <w:color w:val="000000"/>
          <w:sz w:val="24"/>
          <w:szCs w:val="24"/>
          <w:lang w:val="en-GB"/>
        </w:rPr>
      </w:pPr>
      <w:r w:rsidRPr="00DC459B">
        <w:rPr>
          <w:rFonts w:ascii="Garamond" w:hAnsi="Garamond" w:cs="Calibri"/>
          <w:sz w:val="24"/>
          <w:szCs w:val="24"/>
          <w:lang w:val="en-GB"/>
        </w:rPr>
        <w:t>Dried PSU-CH</w:t>
      </w:r>
      <w:r w:rsidRPr="00DC459B">
        <w:rPr>
          <w:rFonts w:ascii="Garamond" w:hAnsi="Garamond" w:cs="Calibri"/>
          <w:sz w:val="24"/>
          <w:szCs w:val="24"/>
          <w:vertAlign w:val="subscript"/>
          <w:lang w:val="en-GB"/>
        </w:rPr>
        <w:t>2</w:t>
      </w:r>
      <w:r w:rsidRPr="00DC459B">
        <w:rPr>
          <w:rFonts w:ascii="Garamond" w:hAnsi="Garamond" w:cs="Calibri"/>
          <w:sz w:val="24"/>
          <w:szCs w:val="24"/>
          <w:lang w:val="en-GB"/>
        </w:rPr>
        <w:t>Cl (2</w:t>
      </w:r>
      <w:r w:rsidR="005B2190" w:rsidRPr="00DC459B">
        <w:rPr>
          <w:rFonts w:ascii="Garamond" w:hAnsi="Garamond" w:cs="Calibri"/>
          <w:sz w:val="24"/>
          <w:szCs w:val="24"/>
          <w:lang w:val="en-GB"/>
        </w:rPr>
        <w:t xml:space="preserve"> </w:t>
      </w:r>
      <w:r w:rsidRPr="00DC459B">
        <w:rPr>
          <w:rFonts w:ascii="Garamond" w:hAnsi="Garamond" w:cs="Calibri"/>
          <w:sz w:val="24"/>
          <w:szCs w:val="24"/>
          <w:lang w:val="en-GB"/>
        </w:rPr>
        <w:t xml:space="preserve">g, 4.2 </w:t>
      </w:r>
      <w:proofErr w:type="spellStart"/>
      <w:r w:rsidRPr="00DC459B">
        <w:rPr>
          <w:rFonts w:ascii="Garamond" w:hAnsi="Garamond" w:cs="Calibri"/>
          <w:sz w:val="24"/>
          <w:szCs w:val="24"/>
          <w:lang w:val="en-GB"/>
        </w:rPr>
        <w:t>meq</w:t>
      </w:r>
      <w:proofErr w:type="spellEnd"/>
      <w:r w:rsidRPr="00DC459B">
        <w:rPr>
          <w:rFonts w:ascii="Garamond" w:hAnsi="Garamond" w:cs="Calibri"/>
          <w:sz w:val="24"/>
          <w:szCs w:val="24"/>
          <w:lang w:val="en-GB"/>
        </w:rPr>
        <w:t xml:space="preserve">) </w:t>
      </w:r>
      <w:proofErr w:type="gramStart"/>
      <w:r w:rsidRPr="00DC459B">
        <w:rPr>
          <w:rFonts w:ascii="Garamond" w:hAnsi="Garamond" w:cs="Calibri"/>
          <w:sz w:val="24"/>
          <w:szCs w:val="24"/>
          <w:lang w:val="en-GB"/>
        </w:rPr>
        <w:t xml:space="preserve">was </w:t>
      </w:r>
      <w:r w:rsidRPr="00993070">
        <w:rPr>
          <w:rFonts w:ascii="Garamond" w:hAnsi="Garamond" w:cs="Calibri"/>
          <w:color w:val="000000"/>
          <w:sz w:val="24"/>
          <w:szCs w:val="24"/>
          <w:lang w:val="en-GB"/>
        </w:rPr>
        <w:t>dissolved</w:t>
      </w:r>
      <w:proofErr w:type="gramEnd"/>
      <w:r w:rsidRPr="00993070">
        <w:rPr>
          <w:rFonts w:ascii="Garamond" w:hAnsi="Garamond" w:cs="Calibri"/>
          <w:color w:val="000000"/>
          <w:sz w:val="24"/>
          <w:szCs w:val="24"/>
          <w:lang w:val="en-GB"/>
        </w:rPr>
        <w:t xml:space="preserve"> </w:t>
      </w:r>
      <w:r w:rsidR="00F86481" w:rsidRPr="00993070">
        <w:rPr>
          <w:rFonts w:ascii="Garamond" w:hAnsi="Garamond" w:cs="Calibri"/>
          <w:color w:val="000000"/>
          <w:sz w:val="24"/>
          <w:szCs w:val="24"/>
          <w:lang w:val="en-GB"/>
        </w:rPr>
        <w:t xml:space="preserve">at RT </w:t>
      </w:r>
      <w:r w:rsidRPr="00993070">
        <w:rPr>
          <w:rFonts w:ascii="Garamond" w:hAnsi="Garamond" w:cs="Calibri"/>
          <w:color w:val="000000"/>
          <w:sz w:val="24"/>
          <w:szCs w:val="24"/>
          <w:lang w:val="en-GB"/>
        </w:rPr>
        <w:t>under N</w:t>
      </w:r>
      <w:r w:rsidRPr="00993070">
        <w:rPr>
          <w:rFonts w:ascii="Garamond" w:hAnsi="Garamond" w:cs="Calibri"/>
          <w:color w:val="000000"/>
          <w:sz w:val="24"/>
          <w:szCs w:val="24"/>
          <w:vertAlign w:val="subscript"/>
          <w:lang w:val="en-GB"/>
        </w:rPr>
        <w:t>2</w:t>
      </w:r>
      <w:r w:rsidRPr="00993070">
        <w:rPr>
          <w:rFonts w:ascii="Garamond" w:hAnsi="Garamond" w:cs="Calibri"/>
          <w:color w:val="000000"/>
          <w:sz w:val="24"/>
          <w:szCs w:val="24"/>
          <w:lang w:val="en-GB"/>
        </w:rPr>
        <w:t xml:space="preserve"> in anhydrous DMSO. KI and K</w:t>
      </w:r>
      <w:r w:rsidRPr="00993070">
        <w:rPr>
          <w:rFonts w:ascii="Garamond" w:hAnsi="Garamond" w:cs="Calibri"/>
          <w:color w:val="000000"/>
          <w:sz w:val="24"/>
          <w:szCs w:val="24"/>
          <w:vertAlign w:val="subscript"/>
          <w:lang w:val="en-GB"/>
        </w:rPr>
        <w:t>2</w:t>
      </w:r>
      <w:r w:rsidRPr="00993070">
        <w:rPr>
          <w:rFonts w:ascii="Garamond" w:hAnsi="Garamond" w:cs="Calibri"/>
          <w:color w:val="000000"/>
          <w:sz w:val="24"/>
          <w:szCs w:val="24"/>
          <w:lang w:val="en-GB"/>
        </w:rPr>
        <w:t>CO</w:t>
      </w:r>
      <w:r w:rsidRPr="00993070">
        <w:rPr>
          <w:rFonts w:ascii="Garamond" w:hAnsi="Garamond" w:cs="Calibri"/>
          <w:color w:val="000000"/>
          <w:sz w:val="24"/>
          <w:szCs w:val="24"/>
          <w:vertAlign w:val="subscript"/>
          <w:lang w:val="en-GB"/>
        </w:rPr>
        <w:t>3</w:t>
      </w:r>
      <w:r w:rsidRPr="00993070">
        <w:rPr>
          <w:rFonts w:ascii="Garamond" w:hAnsi="Garamond" w:cs="Calibri"/>
          <w:color w:val="000000"/>
          <w:sz w:val="24"/>
          <w:szCs w:val="24"/>
          <w:lang w:val="en-GB"/>
        </w:rPr>
        <w:t xml:space="preserve"> were added with a molar ratio PSU-</w:t>
      </w:r>
      <w:proofErr w:type="gramStart"/>
      <w:r w:rsidRPr="00993070">
        <w:rPr>
          <w:rFonts w:ascii="Garamond" w:hAnsi="Garamond" w:cs="Calibri"/>
          <w:color w:val="000000"/>
          <w:sz w:val="24"/>
          <w:szCs w:val="24"/>
          <w:lang w:val="en-GB"/>
        </w:rPr>
        <w:t>CH</w:t>
      </w:r>
      <w:r w:rsidRPr="00993070">
        <w:rPr>
          <w:rFonts w:ascii="Garamond" w:hAnsi="Garamond" w:cs="Calibri"/>
          <w:color w:val="000000"/>
          <w:sz w:val="24"/>
          <w:szCs w:val="24"/>
          <w:vertAlign w:val="subscript"/>
          <w:lang w:val="en-GB"/>
        </w:rPr>
        <w:t>2</w:t>
      </w:r>
      <w:r w:rsidRPr="00993070">
        <w:rPr>
          <w:rFonts w:ascii="Garamond" w:hAnsi="Garamond" w:cs="Calibri"/>
          <w:color w:val="000000"/>
          <w:sz w:val="24"/>
          <w:szCs w:val="24"/>
          <w:lang w:val="en-GB"/>
        </w:rPr>
        <w:t>Cl</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w:t>
      </w:r>
      <w:proofErr w:type="gramEnd"/>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KI</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K</w:t>
      </w:r>
      <w:r w:rsidRPr="00993070">
        <w:rPr>
          <w:rFonts w:ascii="Garamond" w:hAnsi="Garamond" w:cs="Calibri"/>
          <w:color w:val="000000"/>
          <w:sz w:val="24"/>
          <w:szCs w:val="24"/>
          <w:vertAlign w:val="subscript"/>
          <w:lang w:val="en-GB"/>
        </w:rPr>
        <w:t>2</w:t>
      </w:r>
      <w:r w:rsidRPr="00993070">
        <w:rPr>
          <w:rFonts w:ascii="Garamond" w:hAnsi="Garamond" w:cs="Calibri"/>
          <w:color w:val="000000"/>
          <w:sz w:val="24"/>
          <w:szCs w:val="24"/>
          <w:lang w:val="en-GB"/>
        </w:rPr>
        <w:t>CO</w:t>
      </w:r>
      <w:r w:rsidRPr="00993070">
        <w:rPr>
          <w:rFonts w:ascii="Garamond" w:hAnsi="Garamond" w:cs="Calibri"/>
          <w:color w:val="000000"/>
          <w:sz w:val="24"/>
          <w:szCs w:val="24"/>
          <w:vertAlign w:val="subscript"/>
          <w:lang w:val="en-GB"/>
        </w:rPr>
        <w:t>3</w:t>
      </w:r>
      <w:r w:rsidRPr="00993070">
        <w:rPr>
          <w:rFonts w:ascii="Garamond" w:hAnsi="Garamond" w:cs="Calibri"/>
          <w:color w:val="000000"/>
          <w:sz w:val="24"/>
          <w:szCs w:val="24"/>
          <w:lang w:val="en-GB"/>
        </w:rPr>
        <w:t xml:space="preserve"> 1</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1</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w:t>
      </w:r>
      <w:r w:rsidR="002C3566">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3. The mixture was kept under stirring for 1</w:t>
      </w:r>
      <w:r w:rsidR="00505641">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h, then 6-aminohexanoic acid (PSU-</w:t>
      </w:r>
      <w:proofErr w:type="gramStart"/>
      <w:r w:rsidRPr="00993070">
        <w:rPr>
          <w:rFonts w:ascii="Garamond" w:hAnsi="Garamond" w:cs="Calibri"/>
          <w:color w:val="000000"/>
          <w:sz w:val="24"/>
          <w:szCs w:val="24"/>
          <w:lang w:val="en-GB"/>
        </w:rPr>
        <w:t>CH</w:t>
      </w:r>
      <w:r w:rsidRPr="00993070">
        <w:rPr>
          <w:rFonts w:ascii="Garamond" w:hAnsi="Garamond" w:cs="Calibri"/>
          <w:color w:val="000000"/>
          <w:sz w:val="24"/>
          <w:szCs w:val="24"/>
          <w:vertAlign w:val="subscript"/>
          <w:lang w:val="en-GB"/>
        </w:rPr>
        <w:t>2</w:t>
      </w:r>
      <w:r w:rsidRPr="00993070">
        <w:rPr>
          <w:rFonts w:ascii="Garamond" w:hAnsi="Garamond" w:cs="Calibri"/>
          <w:color w:val="000000"/>
          <w:sz w:val="24"/>
          <w:szCs w:val="24"/>
          <w:lang w:val="en-GB"/>
        </w:rPr>
        <w:t>Cl</w:t>
      </w:r>
      <w:r w:rsidR="008A49ED">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w:t>
      </w:r>
      <w:proofErr w:type="gramEnd"/>
      <w:r w:rsidR="008A49ED">
        <w:rPr>
          <w:rFonts w:ascii="Garamond" w:hAnsi="Garamond" w:cs="Calibri"/>
          <w:color w:val="000000"/>
          <w:sz w:val="24"/>
          <w:szCs w:val="24"/>
          <w:lang w:val="en-GB"/>
        </w:rPr>
        <w:t xml:space="preserve"> </w:t>
      </w:r>
      <w:r w:rsidRPr="00993070">
        <w:rPr>
          <w:rFonts w:ascii="Garamond" w:hAnsi="Garamond" w:cs="Calibri"/>
          <w:color w:val="000000"/>
          <w:sz w:val="24"/>
          <w:szCs w:val="24"/>
          <w:lang w:val="en-GB"/>
        </w:rPr>
        <w:t>6-</w:t>
      </w:r>
      <w:r w:rsidR="00F86481">
        <w:rPr>
          <w:rFonts w:ascii="Garamond" w:hAnsi="Garamond" w:cs="Calibri"/>
          <w:color w:val="000000"/>
          <w:sz w:val="24"/>
          <w:szCs w:val="24"/>
          <w:lang w:val="en-GB"/>
        </w:rPr>
        <w:t>AHA</w:t>
      </w:r>
      <w:r w:rsidRPr="00993070">
        <w:rPr>
          <w:rFonts w:ascii="Garamond" w:hAnsi="Garamond" w:cs="Calibri"/>
          <w:color w:val="000000"/>
          <w:sz w:val="24"/>
          <w:szCs w:val="24"/>
          <w:lang w:val="en-GB"/>
        </w:rPr>
        <w:t xml:space="preserve"> 1:3) was slowly added and the reaction was kept at 70 °C for 3 days. The yellow mixture </w:t>
      </w:r>
      <w:proofErr w:type="gramStart"/>
      <w:r w:rsidRPr="00993070">
        <w:rPr>
          <w:rFonts w:ascii="Garamond" w:hAnsi="Garamond" w:cs="Calibri"/>
          <w:color w:val="000000"/>
          <w:sz w:val="24"/>
          <w:szCs w:val="24"/>
          <w:lang w:val="en-GB"/>
        </w:rPr>
        <w:t>was precipitated</w:t>
      </w:r>
      <w:proofErr w:type="gramEnd"/>
      <w:r w:rsidRPr="00993070">
        <w:rPr>
          <w:rFonts w:ascii="Garamond" w:hAnsi="Garamond" w:cs="Calibri"/>
          <w:color w:val="000000"/>
          <w:sz w:val="24"/>
          <w:szCs w:val="24"/>
          <w:lang w:val="en-GB"/>
        </w:rPr>
        <w:t xml:space="preserve"> in </w:t>
      </w:r>
      <w:r w:rsidR="004464FA">
        <w:rPr>
          <w:rFonts w:ascii="Garamond" w:hAnsi="Garamond" w:cs="Calibri"/>
          <w:color w:val="000000"/>
          <w:sz w:val="24"/>
          <w:szCs w:val="24"/>
          <w:lang w:val="en-GB"/>
        </w:rPr>
        <w:t>ethanol</w:t>
      </w:r>
      <w:r w:rsidRPr="00993070">
        <w:rPr>
          <w:rFonts w:ascii="Garamond" w:hAnsi="Garamond" w:cs="Calibri"/>
          <w:color w:val="000000"/>
          <w:sz w:val="24"/>
          <w:szCs w:val="24"/>
          <w:lang w:val="en-GB"/>
        </w:rPr>
        <w:t xml:space="preserve">, washed in deionized water and </w:t>
      </w:r>
      <w:r w:rsidR="008A49ED">
        <w:rPr>
          <w:rFonts w:ascii="Garamond" w:hAnsi="Garamond" w:cs="Calibri"/>
          <w:color w:val="000000"/>
          <w:sz w:val="24"/>
          <w:szCs w:val="24"/>
          <w:lang w:val="en-GB"/>
        </w:rPr>
        <w:t xml:space="preserve">ethanol </w:t>
      </w:r>
      <w:r w:rsidRPr="00993070">
        <w:rPr>
          <w:rFonts w:ascii="Garamond" w:hAnsi="Garamond" w:cs="Calibri"/>
          <w:color w:val="000000"/>
          <w:sz w:val="24"/>
          <w:szCs w:val="24"/>
          <w:lang w:val="en-GB"/>
        </w:rPr>
        <w:t xml:space="preserve">to remove the residual salts. The white powder </w:t>
      </w:r>
      <w:proofErr w:type="gramStart"/>
      <w:r w:rsidRPr="00993070">
        <w:rPr>
          <w:rFonts w:ascii="Garamond" w:hAnsi="Garamond" w:cs="Calibri"/>
          <w:color w:val="000000"/>
          <w:sz w:val="24"/>
          <w:szCs w:val="24"/>
          <w:lang w:val="en-GB"/>
        </w:rPr>
        <w:t>was dried</w:t>
      </w:r>
      <w:proofErr w:type="gramEnd"/>
      <w:r w:rsidRPr="00993070">
        <w:rPr>
          <w:rFonts w:ascii="Garamond" w:hAnsi="Garamond" w:cs="Calibri"/>
          <w:color w:val="000000"/>
          <w:sz w:val="24"/>
          <w:szCs w:val="24"/>
          <w:lang w:val="en-GB"/>
        </w:rPr>
        <w:t xml:space="preserve"> at 65 °C for 3 days.</w:t>
      </w:r>
    </w:p>
    <w:p w14:paraId="0984B513" w14:textId="77777777" w:rsidR="0051538F" w:rsidRPr="00984AA7" w:rsidRDefault="002F3FA2" w:rsidP="00A70BEF">
      <w:pPr>
        <w:spacing w:line="360" w:lineRule="auto"/>
        <w:jc w:val="both"/>
        <w:rPr>
          <w:rFonts w:ascii="Garamond" w:hAnsi="Garamond"/>
          <w:sz w:val="24"/>
          <w:szCs w:val="24"/>
        </w:rPr>
      </w:pPr>
      <w:r w:rsidRPr="00725839">
        <w:rPr>
          <w:rFonts w:ascii="Garamond" w:hAnsi="Garamond"/>
          <w:sz w:val="24"/>
          <w:szCs w:val="24"/>
          <w:vertAlign w:val="superscript"/>
        </w:rPr>
        <w:t>1</w:t>
      </w:r>
      <w:r w:rsidR="00FB2DBB">
        <w:rPr>
          <w:rFonts w:ascii="Garamond" w:hAnsi="Garamond"/>
          <w:sz w:val="24"/>
          <w:szCs w:val="24"/>
        </w:rPr>
        <w:t>H NMR (DMSO-d</w:t>
      </w:r>
      <w:r w:rsidR="00FB2DBB">
        <w:rPr>
          <w:rFonts w:ascii="Garamond" w:hAnsi="Garamond"/>
          <w:sz w:val="24"/>
          <w:szCs w:val="24"/>
          <w:vertAlign w:val="subscript"/>
        </w:rPr>
        <w:t>6</w:t>
      </w:r>
      <w:r w:rsidR="00FB2DBB">
        <w:rPr>
          <w:rFonts w:ascii="Garamond" w:hAnsi="Garamond"/>
          <w:sz w:val="24"/>
          <w:szCs w:val="24"/>
        </w:rPr>
        <w:t>, acid form: PSU-CH</w:t>
      </w:r>
      <w:r w:rsidR="00FB2DBB" w:rsidRPr="00FB2DBB">
        <w:rPr>
          <w:rFonts w:ascii="Garamond" w:hAnsi="Garamond"/>
          <w:sz w:val="24"/>
          <w:szCs w:val="24"/>
          <w:vertAlign w:val="subscript"/>
        </w:rPr>
        <w:t>2</w:t>
      </w:r>
      <w:r w:rsidR="00FB2DBB">
        <w:rPr>
          <w:rFonts w:ascii="Garamond" w:hAnsi="Garamond"/>
          <w:sz w:val="24"/>
          <w:szCs w:val="24"/>
        </w:rPr>
        <w:t>-NH</w:t>
      </w:r>
      <w:r w:rsidR="00FB2DBB" w:rsidRPr="00FB2DBB">
        <w:rPr>
          <w:rFonts w:ascii="Garamond" w:hAnsi="Garamond"/>
          <w:sz w:val="24"/>
          <w:szCs w:val="24"/>
          <w:vertAlign w:val="subscript"/>
        </w:rPr>
        <w:t>2</w:t>
      </w:r>
      <w:r w:rsidR="00FB2DBB">
        <w:rPr>
          <w:rFonts w:ascii="Garamond" w:hAnsi="Garamond"/>
          <w:sz w:val="24"/>
          <w:szCs w:val="24"/>
          <w:vertAlign w:val="superscript"/>
        </w:rPr>
        <w:t>+</w:t>
      </w:r>
      <w:r w:rsidR="00FB2DBB">
        <w:rPr>
          <w:rFonts w:ascii="Garamond" w:hAnsi="Garamond"/>
          <w:sz w:val="24"/>
          <w:szCs w:val="24"/>
        </w:rPr>
        <w:t>-CH</w:t>
      </w:r>
      <w:r w:rsidR="00FB2DBB" w:rsidRPr="00FB2DBB">
        <w:rPr>
          <w:rFonts w:ascii="Garamond" w:hAnsi="Garamond"/>
          <w:sz w:val="24"/>
          <w:szCs w:val="24"/>
          <w:vertAlign w:val="subscript"/>
        </w:rPr>
        <w:t>2</w:t>
      </w:r>
      <w:r w:rsidR="00FB2DBB">
        <w:rPr>
          <w:rFonts w:ascii="Garamond" w:hAnsi="Garamond"/>
          <w:sz w:val="24"/>
          <w:szCs w:val="24"/>
        </w:rPr>
        <w:t>CH</w:t>
      </w:r>
      <w:r w:rsidR="00FB2DBB" w:rsidRPr="00FB2DBB">
        <w:rPr>
          <w:rFonts w:ascii="Garamond" w:hAnsi="Garamond"/>
          <w:sz w:val="24"/>
          <w:szCs w:val="24"/>
          <w:vertAlign w:val="subscript"/>
        </w:rPr>
        <w:t>2</w:t>
      </w:r>
      <w:r w:rsidR="00FB2DBB">
        <w:rPr>
          <w:rFonts w:ascii="Garamond" w:hAnsi="Garamond"/>
          <w:sz w:val="24"/>
          <w:szCs w:val="24"/>
        </w:rPr>
        <w:t>CH</w:t>
      </w:r>
      <w:r w:rsidR="00FB2DBB" w:rsidRPr="00FB2DBB">
        <w:rPr>
          <w:rFonts w:ascii="Garamond" w:hAnsi="Garamond"/>
          <w:sz w:val="24"/>
          <w:szCs w:val="24"/>
          <w:vertAlign w:val="subscript"/>
        </w:rPr>
        <w:t>2</w:t>
      </w:r>
      <w:r w:rsidR="00FB2DBB">
        <w:rPr>
          <w:rFonts w:ascii="Garamond" w:hAnsi="Garamond"/>
          <w:sz w:val="24"/>
          <w:szCs w:val="24"/>
        </w:rPr>
        <w:t>CH</w:t>
      </w:r>
      <w:r w:rsidR="00FB2DBB" w:rsidRPr="00FB2DBB">
        <w:rPr>
          <w:rFonts w:ascii="Garamond" w:hAnsi="Garamond"/>
          <w:sz w:val="24"/>
          <w:szCs w:val="24"/>
          <w:vertAlign w:val="subscript"/>
        </w:rPr>
        <w:t>2</w:t>
      </w:r>
      <w:r w:rsidR="00FB2DBB">
        <w:rPr>
          <w:rFonts w:ascii="Garamond" w:hAnsi="Garamond"/>
          <w:sz w:val="24"/>
          <w:szCs w:val="24"/>
        </w:rPr>
        <w:t>CH</w:t>
      </w:r>
      <w:r w:rsidR="00FB2DBB" w:rsidRPr="00FB2DBB">
        <w:rPr>
          <w:rFonts w:ascii="Garamond" w:hAnsi="Garamond"/>
          <w:sz w:val="24"/>
          <w:szCs w:val="24"/>
          <w:vertAlign w:val="subscript"/>
        </w:rPr>
        <w:t>2</w:t>
      </w:r>
      <w:r w:rsidR="00FB2DBB">
        <w:rPr>
          <w:rFonts w:ascii="Garamond" w:hAnsi="Garamond"/>
          <w:sz w:val="24"/>
          <w:szCs w:val="24"/>
        </w:rPr>
        <w:t>-CO</w:t>
      </w:r>
      <w:r w:rsidR="00FB2DBB" w:rsidRPr="00FB2DBB">
        <w:rPr>
          <w:rFonts w:ascii="Garamond" w:hAnsi="Garamond"/>
          <w:sz w:val="24"/>
          <w:szCs w:val="24"/>
          <w:vertAlign w:val="subscript"/>
        </w:rPr>
        <w:t>2</w:t>
      </w:r>
      <w:r w:rsidR="00FB2DBB">
        <w:rPr>
          <w:rFonts w:ascii="Garamond" w:hAnsi="Garamond"/>
          <w:sz w:val="24"/>
          <w:szCs w:val="24"/>
        </w:rPr>
        <w:t>H</w:t>
      </w:r>
      <w:r>
        <w:rPr>
          <w:rFonts w:ascii="Garamond" w:hAnsi="Garamond"/>
          <w:sz w:val="24"/>
          <w:szCs w:val="24"/>
        </w:rPr>
        <w:t>)</w:t>
      </w:r>
      <w:r w:rsidR="00FB2DBB" w:rsidRPr="00FB2DBB">
        <w:rPr>
          <w:rFonts w:ascii="Garamond" w:hAnsi="Garamond"/>
          <w:sz w:val="24"/>
          <w:szCs w:val="24"/>
        </w:rPr>
        <w:t xml:space="preserve"> </w:t>
      </w:r>
      <w:r w:rsidR="008A6F3F" w:rsidRPr="00725839">
        <w:rPr>
          <w:rFonts w:ascii="Symbol" w:hAnsi="Symbol"/>
          <w:sz w:val="24"/>
          <w:szCs w:val="24"/>
        </w:rPr>
        <w:t></w:t>
      </w:r>
      <w:r w:rsidR="008A6F3F">
        <w:rPr>
          <w:rFonts w:ascii="Symbol" w:hAnsi="Symbol"/>
          <w:sz w:val="24"/>
          <w:szCs w:val="24"/>
        </w:rPr>
        <w:t></w:t>
      </w:r>
      <w:r w:rsidR="008A6F3F">
        <w:rPr>
          <w:rFonts w:ascii="Symbol" w:hAnsi="Symbol"/>
          <w:sz w:val="24"/>
          <w:szCs w:val="24"/>
        </w:rPr>
        <w:t></w:t>
      </w:r>
      <w:r w:rsidR="008A6F3F">
        <w:rPr>
          <w:rFonts w:ascii="Symbol" w:hAnsi="Symbol"/>
          <w:sz w:val="24"/>
          <w:szCs w:val="24"/>
        </w:rPr>
        <w:t></w:t>
      </w:r>
      <w:r w:rsidR="003C5141">
        <w:rPr>
          <w:rFonts w:ascii="Garamond" w:hAnsi="Garamond"/>
          <w:sz w:val="24"/>
          <w:szCs w:val="24"/>
        </w:rPr>
        <w:t>1.0</w:t>
      </w:r>
      <w:r w:rsidR="008A6F3F">
        <w:rPr>
          <w:rFonts w:ascii="Garamond" w:hAnsi="Garamond"/>
          <w:sz w:val="24"/>
          <w:szCs w:val="24"/>
        </w:rPr>
        <w:t xml:space="preserve"> (</w:t>
      </w:r>
      <w:r w:rsidR="003C5141">
        <w:rPr>
          <w:rFonts w:ascii="Garamond" w:hAnsi="Garamond"/>
          <w:sz w:val="24"/>
          <w:szCs w:val="24"/>
        </w:rPr>
        <w:t>N</w:t>
      </w:r>
      <w:r w:rsidR="008A6F3F">
        <w:rPr>
          <w:rFonts w:ascii="Garamond" w:hAnsi="Garamond"/>
          <w:sz w:val="24"/>
          <w:szCs w:val="24"/>
        </w:rPr>
        <w:t>CH</w:t>
      </w:r>
      <w:r w:rsidR="008A6F3F" w:rsidRPr="00FB2DBB">
        <w:rPr>
          <w:rFonts w:ascii="Garamond" w:hAnsi="Garamond"/>
          <w:sz w:val="24"/>
          <w:szCs w:val="24"/>
          <w:vertAlign w:val="subscript"/>
        </w:rPr>
        <w:t>2</w:t>
      </w:r>
      <w:r w:rsidR="008A6F3F">
        <w:rPr>
          <w:rFonts w:ascii="Garamond" w:hAnsi="Garamond"/>
          <w:sz w:val="24"/>
          <w:szCs w:val="24"/>
        </w:rPr>
        <w:t>CH</w:t>
      </w:r>
      <w:r w:rsidR="008A6F3F" w:rsidRPr="00FB2DBB">
        <w:rPr>
          <w:rFonts w:ascii="Garamond" w:hAnsi="Garamond"/>
          <w:sz w:val="24"/>
          <w:szCs w:val="24"/>
          <w:vertAlign w:val="subscript"/>
        </w:rPr>
        <w:t>2</w:t>
      </w:r>
      <w:r w:rsidR="008A6F3F" w:rsidRPr="008A6F3F">
        <w:rPr>
          <w:rFonts w:ascii="Garamond" w:hAnsi="Garamond"/>
          <w:sz w:val="24"/>
          <w:szCs w:val="24"/>
          <w:u w:val="single"/>
        </w:rPr>
        <w:t>CH</w:t>
      </w:r>
      <w:r w:rsidR="008A6F3F" w:rsidRPr="00FB2DBB">
        <w:rPr>
          <w:rFonts w:ascii="Garamond" w:hAnsi="Garamond"/>
          <w:sz w:val="24"/>
          <w:szCs w:val="24"/>
          <w:vertAlign w:val="subscript"/>
        </w:rPr>
        <w:t>2</w:t>
      </w:r>
      <w:r w:rsidR="008A6F3F">
        <w:rPr>
          <w:rFonts w:ascii="Garamond" w:hAnsi="Garamond"/>
          <w:sz w:val="24"/>
          <w:szCs w:val="24"/>
        </w:rPr>
        <w:t>CH</w:t>
      </w:r>
      <w:r w:rsidR="008A6F3F" w:rsidRPr="00FB2DBB">
        <w:rPr>
          <w:rFonts w:ascii="Garamond" w:hAnsi="Garamond"/>
          <w:sz w:val="24"/>
          <w:szCs w:val="24"/>
          <w:vertAlign w:val="subscript"/>
        </w:rPr>
        <w:t>2</w:t>
      </w:r>
      <w:r w:rsidR="008A6F3F">
        <w:rPr>
          <w:rFonts w:ascii="Garamond" w:hAnsi="Garamond"/>
          <w:sz w:val="24"/>
          <w:szCs w:val="24"/>
        </w:rPr>
        <w:t>CH</w:t>
      </w:r>
      <w:r w:rsidR="008A6F3F">
        <w:rPr>
          <w:rFonts w:ascii="Garamond" w:hAnsi="Garamond"/>
          <w:sz w:val="24"/>
          <w:szCs w:val="24"/>
          <w:vertAlign w:val="subscript"/>
        </w:rPr>
        <w:t>2</w:t>
      </w:r>
      <w:r w:rsidR="00C0433B">
        <w:rPr>
          <w:rFonts w:ascii="Garamond" w:hAnsi="Garamond"/>
          <w:sz w:val="24"/>
          <w:szCs w:val="24"/>
        </w:rPr>
        <w:t>-CO</w:t>
      </w:r>
      <w:r w:rsidR="00C0433B" w:rsidRPr="00FB2DBB">
        <w:rPr>
          <w:rFonts w:ascii="Garamond" w:hAnsi="Garamond"/>
          <w:sz w:val="24"/>
          <w:szCs w:val="24"/>
          <w:vertAlign w:val="subscript"/>
        </w:rPr>
        <w:t>2</w:t>
      </w:r>
      <w:r w:rsidR="00C0433B">
        <w:rPr>
          <w:rFonts w:ascii="Garamond" w:hAnsi="Garamond"/>
          <w:sz w:val="24"/>
          <w:szCs w:val="24"/>
        </w:rPr>
        <w:t>H</w:t>
      </w:r>
      <w:r w:rsidR="008A6F3F">
        <w:rPr>
          <w:rFonts w:ascii="Garamond" w:hAnsi="Garamond"/>
          <w:sz w:val="24"/>
          <w:szCs w:val="24"/>
        </w:rPr>
        <w:t xml:space="preserve">, m), </w:t>
      </w:r>
      <w:r w:rsidR="008A6F3F" w:rsidRPr="00725839">
        <w:rPr>
          <w:rFonts w:ascii="Symbol" w:hAnsi="Symbol"/>
          <w:sz w:val="24"/>
          <w:szCs w:val="24"/>
        </w:rPr>
        <w:t></w:t>
      </w:r>
      <w:r w:rsidR="008A6F3F">
        <w:rPr>
          <w:rFonts w:ascii="Symbol" w:hAnsi="Symbol"/>
          <w:sz w:val="24"/>
          <w:szCs w:val="24"/>
        </w:rPr>
        <w:t></w:t>
      </w:r>
      <w:r w:rsidR="008A6F3F">
        <w:rPr>
          <w:rFonts w:ascii="Symbol" w:hAnsi="Symbol"/>
          <w:sz w:val="24"/>
          <w:szCs w:val="24"/>
        </w:rPr>
        <w:t></w:t>
      </w:r>
      <w:r w:rsidR="008A6F3F">
        <w:rPr>
          <w:rFonts w:ascii="Symbol" w:hAnsi="Symbol"/>
          <w:sz w:val="24"/>
          <w:szCs w:val="24"/>
        </w:rPr>
        <w:t></w:t>
      </w:r>
      <w:r w:rsidR="003C5141">
        <w:rPr>
          <w:rFonts w:ascii="Garamond" w:hAnsi="Garamond"/>
          <w:sz w:val="24"/>
          <w:szCs w:val="24"/>
        </w:rPr>
        <w:t>1.5</w:t>
      </w:r>
      <w:r w:rsidR="008A6F3F">
        <w:rPr>
          <w:rFonts w:ascii="Garamond" w:hAnsi="Garamond"/>
          <w:sz w:val="24"/>
          <w:szCs w:val="24"/>
        </w:rPr>
        <w:t xml:space="preserve"> (</w:t>
      </w:r>
      <w:r w:rsidR="003C5141">
        <w:rPr>
          <w:rFonts w:ascii="Garamond" w:hAnsi="Garamond"/>
          <w:sz w:val="24"/>
          <w:szCs w:val="24"/>
        </w:rPr>
        <w:t>N</w:t>
      </w:r>
      <w:r w:rsidR="008A6F3F">
        <w:rPr>
          <w:rFonts w:ascii="Garamond" w:hAnsi="Garamond"/>
          <w:sz w:val="24"/>
          <w:szCs w:val="24"/>
        </w:rPr>
        <w:t>CH</w:t>
      </w:r>
      <w:r w:rsidR="008A6F3F" w:rsidRPr="00FB2DBB">
        <w:rPr>
          <w:rFonts w:ascii="Garamond" w:hAnsi="Garamond"/>
          <w:sz w:val="24"/>
          <w:szCs w:val="24"/>
          <w:vertAlign w:val="subscript"/>
        </w:rPr>
        <w:t>2</w:t>
      </w:r>
      <w:r w:rsidR="008A6F3F">
        <w:rPr>
          <w:rFonts w:ascii="Garamond" w:hAnsi="Garamond"/>
          <w:sz w:val="24"/>
          <w:szCs w:val="24"/>
        </w:rPr>
        <w:t>CH</w:t>
      </w:r>
      <w:r w:rsidR="008A6F3F" w:rsidRPr="008A6F3F">
        <w:rPr>
          <w:rFonts w:ascii="Garamond" w:hAnsi="Garamond"/>
          <w:sz w:val="24"/>
          <w:szCs w:val="24"/>
          <w:vertAlign w:val="subscript"/>
        </w:rPr>
        <w:t>2</w:t>
      </w:r>
      <w:r w:rsidR="008A6F3F" w:rsidRPr="008A6F3F">
        <w:rPr>
          <w:rFonts w:ascii="Garamond" w:hAnsi="Garamond"/>
          <w:sz w:val="24"/>
          <w:szCs w:val="24"/>
        </w:rPr>
        <w:t>CH</w:t>
      </w:r>
      <w:r w:rsidR="008A6F3F" w:rsidRPr="008A6F3F">
        <w:rPr>
          <w:rFonts w:ascii="Garamond" w:hAnsi="Garamond"/>
          <w:sz w:val="24"/>
          <w:szCs w:val="24"/>
          <w:vertAlign w:val="subscript"/>
        </w:rPr>
        <w:t>2</w:t>
      </w:r>
      <w:r w:rsidR="008A6F3F" w:rsidRPr="008A6F3F">
        <w:rPr>
          <w:rFonts w:ascii="Garamond" w:hAnsi="Garamond"/>
          <w:sz w:val="24"/>
          <w:szCs w:val="24"/>
          <w:u w:val="single"/>
        </w:rPr>
        <w:t>CH</w:t>
      </w:r>
      <w:r w:rsidR="008A6F3F" w:rsidRPr="00FB2DBB">
        <w:rPr>
          <w:rFonts w:ascii="Garamond" w:hAnsi="Garamond"/>
          <w:sz w:val="24"/>
          <w:szCs w:val="24"/>
          <w:vertAlign w:val="subscript"/>
        </w:rPr>
        <w:t>2</w:t>
      </w:r>
      <w:r w:rsidR="008A6F3F">
        <w:rPr>
          <w:rFonts w:ascii="Garamond" w:hAnsi="Garamond"/>
          <w:sz w:val="24"/>
          <w:szCs w:val="24"/>
        </w:rPr>
        <w:t>CH</w:t>
      </w:r>
      <w:r w:rsidR="008A6F3F">
        <w:rPr>
          <w:rFonts w:ascii="Garamond" w:hAnsi="Garamond"/>
          <w:sz w:val="24"/>
          <w:szCs w:val="24"/>
          <w:vertAlign w:val="subscript"/>
        </w:rPr>
        <w:t>2</w:t>
      </w:r>
      <w:r w:rsidR="00C0433B">
        <w:rPr>
          <w:rFonts w:ascii="Garamond" w:hAnsi="Garamond"/>
          <w:sz w:val="24"/>
          <w:szCs w:val="24"/>
        </w:rPr>
        <w:t>-CO</w:t>
      </w:r>
      <w:r w:rsidR="00C0433B" w:rsidRPr="00FB2DBB">
        <w:rPr>
          <w:rFonts w:ascii="Garamond" w:hAnsi="Garamond"/>
          <w:sz w:val="24"/>
          <w:szCs w:val="24"/>
          <w:vertAlign w:val="subscript"/>
        </w:rPr>
        <w:t>2</w:t>
      </w:r>
      <w:r w:rsidR="00C0433B">
        <w:rPr>
          <w:rFonts w:ascii="Garamond" w:hAnsi="Garamond"/>
          <w:sz w:val="24"/>
          <w:szCs w:val="24"/>
        </w:rPr>
        <w:t>H</w:t>
      </w:r>
      <w:r w:rsidR="008A6F3F">
        <w:rPr>
          <w:rFonts w:ascii="Garamond" w:hAnsi="Garamond"/>
          <w:sz w:val="24"/>
          <w:szCs w:val="24"/>
        </w:rPr>
        <w:t xml:space="preserve">, m), </w:t>
      </w:r>
      <w:r w:rsidR="00FB2DBB" w:rsidRPr="00725839">
        <w:rPr>
          <w:rFonts w:ascii="Symbol" w:hAnsi="Symbol"/>
          <w:sz w:val="24"/>
          <w:szCs w:val="24"/>
        </w:rPr>
        <w:t></w:t>
      </w:r>
      <w:r w:rsidR="00FB2DBB">
        <w:rPr>
          <w:rFonts w:ascii="Symbol" w:hAnsi="Symbol"/>
          <w:sz w:val="24"/>
          <w:szCs w:val="24"/>
        </w:rPr>
        <w:t></w:t>
      </w:r>
      <w:r w:rsidR="00FB2DBB">
        <w:rPr>
          <w:rFonts w:ascii="Symbol" w:hAnsi="Symbol"/>
          <w:sz w:val="24"/>
          <w:szCs w:val="24"/>
        </w:rPr>
        <w:t></w:t>
      </w:r>
      <w:r w:rsidR="00FB2DBB">
        <w:rPr>
          <w:rFonts w:ascii="Symbol" w:hAnsi="Symbol"/>
          <w:sz w:val="24"/>
          <w:szCs w:val="24"/>
        </w:rPr>
        <w:t></w:t>
      </w:r>
      <w:r w:rsidR="00FB2DBB">
        <w:rPr>
          <w:rFonts w:ascii="Garamond" w:hAnsi="Garamond"/>
          <w:sz w:val="24"/>
          <w:szCs w:val="24"/>
        </w:rPr>
        <w:t>1.6 (</w:t>
      </w:r>
      <w:r w:rsidR="00FB2DBB" w:rsidRPr="00ED56E4">
        <w:rPr>
          <w:rFonts w:ascii="Garamond" w:hAnsi="Garamond"/>
          <w:sz w:val="24"/>
          <w:szCs w:val="24"/>
          <w:u w:val="single"/>
        </w:rPr>
        <w:t>CH</w:t>
      </w:r>
      <w:r w:rsidR="00FB2DBB" w:rsidRPr="00725839">
        <w:rPr>
          <w:rFonts w:ascii="Garamond" w:hAnsi="Garamond"/>
          <w:sz w:val="24"/>
          <w:szCs w:val="24"/>
          <w:vertAlign w:val="subscript"/>
        </w:rPr>
        <w:t>3</w:t>
      </w:r>
      <w:r w:rsidR="00FB2DBB">
        <w:rPr>
          <w:rFonts w:ascii="Garamond" w:hAnsi="Garamond"/>
          <w:sz w:val="24"/>
          <w:szCs w:val="24"/>
        </w:rPr>
        <w:t xml:space="preserve">-PSU, 6H), </w:t>
      </w:r>
      <w:r w:rsidR="003C5141" w:rsidRPr="00725839">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Garamond" w:hAnsi="Garamond"/>
          <w:sz w:val="24"/>
          <w:szCs w:val="24"/>
        </w:rPr>
        <w:t>1.9 (NCH</w:t>
      </w:r>
      <w:r w:rsidR="003C5141" w:rsidRPr="00FB2DBB">
        <w:rPr>
          <w:rFonts w:ascii="Garamond" w:hAnsi="Garamond"/>
          <w:sz w:val="24"/>
          <w:szCs w:val="24"/>
          <w:vertAlign w:val="subscript"/>
        </w:rPr>
        <w:t>2</w:t>
      </w:r>
      <w:r w:rsidR="003C5141" w:rsidRPr="003C5141">
        <w:rPr>
          <w:rFonts w:ascii="Garamond" w:hAnsi="Garamond"/>
          <w:sz w:val="24"/>
          <w:szCs w:val="24"/>
          <w:u w:val="single"/>
        </w:rPr>
        <w:t>CH</w:t>
      </w:r>
      <w:r w:rsidR="003C5141" w:rsidRPr="008A6F3F">
        <w:rPr>
          <w:rFonts w:ascii="Garamond" w:hAnsi="Garamond"/>
          <w:sz w:val="24"/>
          <w:szCs w:val="24"/>
          <w:vertAlign w:val="subscript"/>
        </w:rPr>
        <w:t>2</w:t>
      </w:r>
      <w:r w:rsidR="003C5141" w:rsidRPr="008A6F3F">
        <w:rPr>
          <w:rFonts w:ascii="Garamond" w:hAnsi="Garamond"/>
          <w:sz w:val="24"/>
          <w:szCs w:val="24"/>
        </w:rPr>
        <w:t>C</w:t>
      </w:r>
      <w:r w:rsidR="003C5141" w:rsidRPr="003C5141">
        <w:rPr>
          <w:rFonts w:ascii="Garamond" w:hAnsi="Garamond"/>
          <w:sz w:val="24"/>
          <w:szCs w:val="24"/>
        </w:rPr>
        <w:t>H</w:t>
      </w:r>
      <w:r w:rsidR="003C5141" w:rsidRPr="003C5141">
        <w:rPr>
          <w:rFonts w:ascii="Garamond" w:hAnsi="Garamond"/>
          <w:sz w:val="24"/>
          <w:szCs w:val="24"/>
          <w:vertAlign w:val="subscript"/>
        </w:rPr>
        <w:t>2</w:t>
      </w:r>
      <w:r w:rsidR="003C5141" w:rsidRPr="003C5141">
        <w:rPr>
          <w:rFonts w:ascii="Garamond" w:hAnsi="Garamond"/>
          <w:sz w:val="24"/>
          <w:szCs w:val="24"/>
        </w:rPr>
        <w:t>CH</w:t>
      </w:r>
      <w:r w:rsidR="003C5141" w:rsidRPr="003C5141">
        <w:rPr>
          <w:rFonts w:ascii="Garamond" w:hAnsi="Garamond"/>
          <w:sz w:val="24"/>
          <w:szCs w:val="24"/>
          <w:vertAlign w:val="subscript"/>
        </w:rPr>
        <w:t>2</w:t>
      </w:r>
      <w:r w:rsidR="003C5141">
        <w:rPr>
          <w:rFonts w:ascii="Garamond" w:hAnsi="Garamond"/>
          <w:sz w:val="24"/>
          <w:szCs w:val="24"/>
        </w:rPr>
        <w:t>CH</w:t>
      </w:r>
      <w:r w:rsidR="003C5141">
        <w:rPr>
          <w:rFonts w:ascii="Garamond" w:hAnsi="Garamond"/>
          <w:sz w:val="24"/>
          <w:szCs w:val="24"/>
          <w:vertAlign w:val="subscript"/>
        </w:rPr>
        <w:t>2</w:t>
      </w:r>
      <w:r w:rsidR="00C0433B">
        <w:rPr>
          <w:rFonts w:ascii="Garamond" w:hAnsi="Garamond"/>
          <w:sz w:val="24"/>
          <w:szCs w:val="24"/>
        </w:rPr>
        <w:t>-CO</w:t>
      </w:r>
      <w:r w:rsidR="00C0433B" w:rsidRPr="00FB2DBB">
        <w:rPr>
          <w:rFonts w:ascii="Garamond" w:hAnsi="Garamond"/>
          <w:sz w:val="24"/>
          <w:szCs w:val="24"/>
          <w:vertAlign w:val="subscript"/>
        </w:rPr>
        <w:t>2</w:t>
      </w:r>
      <w:r w:rsidR="00C0433B">
        <w:rPr>
          <w:rFonts w:ascii="Garamond" w:hAnsi="Garamond"/>
          <w:sz w:val="24"/>
          <w:szCs w:val="24"/>
        </w:rPr>
        <w:t>H</w:t>
      </w:r>
      <w:r w:rsidR="003C5141">
        <w:rPr>
          <w:rFonts w:ascii="Garamond" w:hAnsi="Garamond"/>
          <w:sz w:val="24"/>
          <w:szCs w:val="24"/>
        </w:rPr>
        <w:t xml:space="preserve">, m),  </w:t>
      </w:r>
      <w:r w:rsidR="003C5141" w:rsidRPr="00725839">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Garamond" w:hAnsi="Garamond"/>
          <w:sz w:val="24"/>
          <w:szCs w:val="24"/>
        </w:rPr>
        <w:t>2.3 (NCH</w:t>
      </w:r>
      <w:r w:rsidR="003C5141" w:rsidRPr="003C5141">
        <w:rPr>
          <w:rFonts w:ascii="Garamond" w:hAnsi="Garamond"/>
          <w:sz w:val="24"/>
          <w:szCs w:val="24"/>
          <w:vertAlign w:val="subscript"/>
        </w:rPr>
        <w:t>2</w:t>
      </w:r>
      <w:r w:rsidR="003C5141" w:rsidRPr="003C5141">
        <w:rPr>
          <w:rFonts w:ascii="Garamond" w:hAnsi="Garamond"/>
          <w:sz w:val="24"/>
          <w:szCs w:val="24"/>
        </w:rPr>
        <w:t>CH</w:t>
      </w:r>
      <w:r w:rsidR="003C5141" w:rsidRPr="008A6F3F">
        <w:rPr>
          <w:rFonts w:ascii="Garamond" w:hAnsi="Garamond"/>
          <w:sz w:val="24"/>
          <w:szCs w:val="24"/>
          <w:vertAlign w:val="subscript"/>
        </w:rPr>
        <w:t>2</w:t>
      </w:r>
      <w:r w:rsidR="003C5141" w:rsidRPr="008A6F3F">
        <w:rPr>
          <w:rFonts w:ascii="Garamond" w:hAnsi="Garamond"/>
          <w:sz w:val="24"/>
          <w:szCs w:val="24"/>
        </w:rPr>
        <w:t>C</w:t>
      </w:r>
      <w:r w:rsidR="003C5141" w:rsidRPr="003C5141">
        <w:rPr>
          <w:rFonts w:ascii="Garamond" w:hAnsi="Garamond"/>
          <w:sz w:val="24"/>
          <w:szCs w:val="24"/>
        </w:rPr>
        <w:t>H</w:t>
      </w:r>
      <w:r w:rsidR="003C5141" w:rsidRPr="003C5141">
        <w:rPr>
          <w:rFonts w:ascii="Garamond" w:hAnsi="Garamond"/>
          <w:sz w:val="24"/>
          <w:szCs w:val="24"/>
          <w:vertAlign w:val="subscript"/>
        </w:rPr>
        <w:t>2</w:t>
      </w:r>
      <w:r w:rsidR="003C5141" w:rsidRPr="003C5141">
        <w:rPr>
          <w:rFonts w:ascii="Garamond" w:hAnsi="Garamond"/>
          <w:sz w:val="24"/>
          <w:szCs w:val="24"/>
        </w:rPr>
        <w:t>CH</w:t>
      </w:r>
      <w:r w:rsidR="003C5141" w:rsidRPr="003C5141">
        <w:rPr>
          <w:rFonts w:ascii="Garamond" w:hAnsi="Garamond"/>
          <w:sz w:val="24"/>
          <w:szCs w:val="24"/>
          <w:vertAlign w:val="subscript"/>
        </w:rPr>
        <w:t>2</w:t>
      </w:r>
      <w:r w:rsidR="003C5141" w:rsidRPr="003C5141">
        <w:rPr>
          <w:rFonts w:ascii="Garamond" w:hAnsi="Garamond"/>
          <w:sz w:val="24"/>
          <w:szCs w:val="24"/>
          <w:u w:val="single"/>
        </w:rPr>
        <w:t>CH</w:t>
      </w:r>
      <w:r w:rsidR="003C5141" w:rsidRPr="003C5141">
        <w:rPr>
          <w:rFonts w:ascii="Garamond" w:hAnsi="Garamond"/>
          <w:sz w:val="24"/>
          <w:szCs w:val="24"/>
          <w:u w:val="single"/>
          <w:vertAlign w:val="subscript"/>
        </w:rPr>
        <w:t>2</w:t>
      </w:r>
      <w:r w:rsidR="00C0433B">
        <w:rPr>
          <w:rFonts w:ascii="Garamond" w:hAnsi="Garamond"/>
          <w:sz w:val="24"/>
          <w:szCs w:val="24"/>
        </w:rPr>
        <w:t>-CO</w:t>
      </w:r>
      <w:r w:rsidR="00C0433B" w:rsidRPr="00FB2DBB">
        <w:rPr>
          <w:rFonts w:ascii="Garamond" w:hAnsi="Garamond"/>
          <w:sz w:val="24"/>
          <w:szCs w:val="24"/>
          <w:vertAlign w:val="subscript"/>
        </w:rPr>
        <w:t>2</w:t>
      </w:r>
      <w:r w:rsidR="00C0433B">
        <w:rPr>
          <w:rFonts w:ascii="Garamond" w:hAnsi="Garamond"/>
          <w:sz w:val="24"/>
          <w:szCs w:val="24"/>
        </w:rPr>
        <w:t>H</w:t>
      </w:r>
      <w:r w:rsidR="003C5141">
        <w:rPr>
          <w:rFonts w:ascii="Garamond" w:hAnsi="Garamond"/>
          <w:sz w:val="24"/>
          <w:szCs w:val="24"/>
        </w:rPr>
        <w:t xml:space="preserve">, t), </w:t>
      </w:r>
      <w:r w:rsidR="003C5141" w:rsidRPr="00725839">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Garamond" w:hAnsi="Garamond"/>
          <w:sz w:val="24"/>
          <w:szCs w:val="24"/>
        </w:rPr>
        <w:t>2.6 (N</w:t>
      </w:r>
      <w:r w:rsidR="003C5141" w:rsidRPr="003C5141">
        <w:rPr>
          <w:rFonts w:ascii="Garamond" w:hAnsi="Garamond"/>
          <w:sz w:val="24"/>
          <w:szCs w:val="24"/>
          <w:u w:val="single"/>
        </w:rPr>
        <w:t>CH</w:t>
      </w:r>
      <w:r w:rsidR="003C5141" w:rsidRPr="003C5141">
        <w:rPr>
          <w:rFonts w:ascii="Garamond" w:hAnsi="Garamond"/>
          <w:sz w:val="24"/>
          <w:szCs w:val="24"/>
          <w:vertAlign w:val="subscript"/>
        </w:rPr>
        <w:t>2</w:t>
      </w:r>
      <w:r w:rsidR="003C5141" w:rsidRPr="003C5141">
        <w:rPr>
          <w:rFonts w:ascii="Garamond" w:hAnsi="Garamond"/>
          <w:sz w:val="24"/>
          <w:szCs w:val="24"/>
        </w:rPr>
        <w:t>CH</w:t>
      </w:r>
      <w:r w:rsidR="003C5141" w:rsidRPr="003C5141">
        <w:rPr>
          <w:rFonts w:ascii="Garamond" w:hAnsi="Garamond"/>
          <w:sz w:val="24"/>
          <w:szCs w:val="24"/>
          <w:vertAlign w:val="subscript"/>
        </w:rPr>
        <w:t>2</w:t>
      </w:r>
      <w:r w:rsidR="003C5141" w:rsidRPr="003C5141">
        <w:rPr>
          <w:rFonts w:ascii="Garamond" w:hAnsi="Garamond"/>
          <w:sz w:val="24"/>
          <w:szCs w:val="24"/>
        </w:rPr>
        <w:t>CH</w:t>
      </w:r>
      <w:r w:rsidR="003C5141" w:rsidRPr="003C5141">
        <w:rPr>
          <w:rFonts w:ascii="Garamond" w:hAnsi="Garamond"/>
          <w:sz w:val="24"/>
          <w:szCs w:val="24"/>
          <w:vertAlign w:val="subscript"/>
        </w:rPr>
        <w:t>2</w:t>
      </w:r>
      <w:r w:rsidR="003C5141" w:rsidRPr="003C5141">
        <w:rPr>
          <w:rFonts w:ascii="Garamond" w:hAnsi="Garamond"/>
          <w:sz w:val="24"/>
          <w:szCs w:val="24"/>
        </w:rPr>
        <w:t>CH</w:t>
      </w:r>
      <w:r w:rsidR="003C5141" w:rsidRPr="003C5141">
        <w:rPr>
          <w:rFonts w:ascii="Garamond" w:hAnsi="Garamond"/>
          <w:sz w:val="24"/>
          <w:szCs w:val="24"/>
          <w:vertAlign w:val="subscript"/>
        </w:rPr>
        <w:t>2</w:t>
      </w:r>
      <w:r w:rsidR="003C5141">
        <w:rPr>
          <w:rFonts w:ascii="Garamond" w:hAnsi="Garamond"/>
          <w:sz w:val="24"/>
          <w:szCs w:val="24"/>
        </w:rPr>
        <w:t>CH</w:t>
      </w:r>
      <w:r w:rsidR="003C5141">
        <w:rPr>
          <w:rFonts w:ascii="Garamond" w:hAnsi="Garamond"/>
          <w:sz w:val="24"/>
          <w:szCs w:val="24"/>
          <w:vertAlign w:val="subscript"/>
        </w:rPr>
        <w:t>2</w:t>
      </w:r>
      <w:r w:rsidR="007E2214">
        <w:rPr>
          <w:rFonts w:ascii="Garamond" w:hAnsi="Garamond"/>
          <w:sz w:val="24"/>
          <w:szCs w:val="24"/>
        </w:rPr>
        <w:t>-CO</w:t>
      </w:r>
      <w:r w:rsidR="007E2214" w:rsidRPr="00FB2DBB">
        <w:rPr>
          <w:rFonts w:ascii="Garamond" w:hAnsi="Garamond"/>
          <w:sz w:val="24"/>
          <w:szCs w:val="24"/>
          <w:vertAlign w:val="subscript"/>
        </w:rPr>
        <w:t>2</w:t>
      </w:r>
      <w:r w:rsidR="007E2214">
        <w:rPr>
          <w:rFonts w:ascii="Garamond" w:hAnsi="Garamond"/>
          <w:sz w:val="24"/>
          <w:szCs w:val="24"/>
        </w:rPr>
        <w:t>H</w:t>
      </w:r>
      <w:r w:rsidR="003C5141">
        <w:rPr>
          <w:rFonts w:ascii="Garamond" w:hAnsi="Garamond"/>
          <w:sz w:val="24"/>
          <w:szCs w:val="24"/>
        </w:rPr>
        <w:t xml:space="preserve">, t), </w:t>
      </w:r>
      <w:r w:rsidR="003C5141" w:rsidRPr="00725839">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Symbol" w:hAnsi="Symbol"/>
          <w:sz w:val="24"/>
          <w:szCs w:val="24"/>
        </w:rPr>
        <w:t></w:t>
      </w:r>
      <w:r w:rsidR="003C5141">
        <w:rPr>
          <w:rFonts w:ascii="Garamond" w:hAnsi="Garamond"/>
          <w:sz w:val="24"/>
          <w:szCs w:val="24"/>
        </w:rPr>
        <w:t>4.2 (PSU-</w:t>
      </w:r>
      <w:r w:rsidR="003C5141" w:rsidRPr="003C5141">
        <w:rPr>
          <w:rFonts w:ascii="Garamond" w:hAnsi="Garamond"/>
          <w:sz w:val="24"/>
          <w:szCs w:val="24"/>
          <w:u w:val="single"/>
        </w:rPr>
        <w:t>CH</w:t>
      </w:r>
      <w:r w:rsidR="003C5141" w:rsidRPr="00FB2DBB">
        <w:rPr>
          <w:rFonts w:ascii="Garamond" w:hAnsi="Garamond"/>
          <w:sz w:val="24"/>
          <w:szCs w:val="24"/>
          <w:vertAlign w:val="subscript"/>
        </w:rPr>
        <w:t>2</w:t>
      </w:r>
      <w:r w:rsidR="003C5141">
        <w:rPr>
          <w:rFonts w:ascii="Garamond" w:hAnsi="Garamond"/>
          <w:sz w:val="24"/>
          <w:szCs w:val="24"/>
        </w:rPr>
        <w:t>-NH</w:t>
      </w:r>
      <w:r w:rsidR="003C5141" w:rsidRPr="00FB2DBB">
        <w:rPr>
          <w:rFonts w:ascii="Garamond" w:hAnsi="Garamond"/>
          <w:sz w:val="24"/>
          <w:szCs w:val="24"/>
          <w:vertAlign w:val="subscript"/>
        </w:rPr>
        <w:t>2</w:t>
      </w:r>
      <w:r w:rsidR="003C5141">
        <w:rPr>
          <w:rFonts w:ascii="Garamond" w:hAnsi="Garamond"/>
          <w:sz w:val="24"/>
          <w:szCs w:val="24"/>
          <w:vertAlign w:val="superscript"/>
        </w:rPr>
        <w:t>+</w:t>
      </w:r>
      <w:r w:rsidR="003C5141">
        <w:rPr>
          <w:rFonts w:ascii="Garamond" w:hAnsi="Garamond"/>
          <w:sz w:val="24"/>
          <w:szCs w:val="24"/>
        </w:rPr>
        <w:t>, s, 1.14</w:t>
      </w:r>
      <w:r w:rsidR="004464FA">
        <w:rPr>
          <w:rFonts w:ascii="Garamond" w:hAnsi="Garamond"/>
          <w:sz w:val="24"/>
          <w:szCs w:val="24"/>
        </w:rPr>
        <w:t xml:space="preserve"> </w:t>
      </w:r>
      <w:r w:rsidR="00DF1EBD">
        <w:rPr>
          <w:rFonts w:ascii="Garamond" w:hAnsi="Garamond"/>
          <w:sz w:val="24"/>
          <w:szCs w:val="24"/>
        </w:rPr>
        <w:t>H</w:t>
      </w:r>
      <w:r w:rsidR="003C5141">
        <w:rPr>
          <w:rFonts w:ascii="Garamond" w:hAnsi="Garamond"/>
          <w:sz w:val="24"/>
          <w:szCs w:val="24"/>
        </w:rPr>
        <w:t xml:space="preserve">), </w:t>
      </w:r>
      <w:r w:rsidR="00FB2DBB" w:rsidRPr="00725839">
        <w:rPr>
          <w:rFonts w:ascii="Symbol" w:hAnsi="Symbol"/>
          <w:sz w:val="24"/>
          <w:szCs w:val="24"/>
        </w:rPr>
        <w:t></w:t>
      </w:r>
      <w:r w:rsidR="00FB2DBB">
        <w:rPr>
          <w:rFonts w:ascii="Garamond" w:hAnsi="Garamond"/>
          <w:sz w:val="24"/>
          <w:szCs w:val="24"/>
        </w:rPr>
        <w:t xml:space="preserve"> = 6.75 - 8.25 (</w:t>
      </w:r>
      <w:r w:rsidR="003C5141">
        <w:rPr>
          <w:rFonts w:ascii="Garamond" w:hAnsi="Garamond"/>
          <w:sz w:val="24"/>
          <w:szCs w:val="24"/>
        </w:rPr>
        <w:t>PSU aromatic region</w:t>
      </w:r>
      <w:r w:rsidR="00FB2DBB">
        <w:rPr>
          <w:rFonts w:ascii="Garamond" w:hAnsi="Garamond"/>
          <w:sz w:val="24"/>
          <w:szCs w:val="24"/>
        </w:rPr>
        <w:t>).</w:t>
      </w:r>
      <w:r w:rsidR="003C5141">
        <w:rPr>
          <w:rFonts w:ascii="Garamond" w:hAnsi="Garamond"/>
          <w:sz w:val="24"/>
          <w:szCs w:val="24"/>
        </w:rPr>
        <w:t xml:space="preserve"> </w:t>
      </w:r>
      <w:r w:rsidR="00604457">
        <w:rPr>
          <w:rFonts w:ascii="Garamond" w:hAnsi="Garamond"/>
          <w:sz w:val="24"/>
          <w:szCs w:val="24"/>
        </w:rPr>
        <w:t>The degree of functionalizatio</w:t>
      </w:r>
      <w:r>
        <w:rPr>
          <w:rFonts w:ascii="Garamond" w:hAnsi="Garamond"/>
          <w:sz w:val="24"/>
          <w:szCs w:val="24"/>
        </w:rPr>
        <w:t>n</w:t>
      </w:r>
      <w:r w:rsidR="00604457">
        <w:rPr>
          <w:rFonts w:ascii="Garamond" w:hAnsi="Garamond"/>
          <w:sz w:val="24"/>
          <w:szCs w:val="24"/>
        </w:rPr>
        <w:t xml:space="preserve"> </w:t>
      </w:r>
      <w:proofErr w:type="gramStart"/>
      <w:r w:rsidR="00604457">
        <w:rPr>
          <w:rFonts w:ascii="Garamond" w:hAnsi="Garamond"/>
          <w:sz w:val="24"/>
          <w:szCs w:val="24"/>
        </w:rPr>
        <w:t>was measured</w:t>
      </w:r>
      <w:proofErr w:type="gramEnd"/>
      <w:r w:rsidR="00604457">
        <w:rPr>
          <w:rFonts w:ascii="Garamond" w:hAnsi="Garamond"/>
          <w:sz w:val="24"/>
          <w:szCs w:val="24"/>
        </w:rPr>
        <w:t xml:space="preserve"> by comparison between of the area of </w:t>
      </w:r>
      <w:r w:rsidR="003C5141">
        <w:rPr>
          <w:rFonts w:ascii="Garamond" w:hAnsi="Garamond"/>
          <w:sz w:val="24"/>
          <w:szCs w:val="24"/>
        </w:rPr>
        <w:t>PSU-</w:t>
      </w:r>
      <w:r w:rsidR="003C5141" w:rsidRPr="00984AA7">
        <w:rPr>
          <w:rFonts w:ascii="Garamond" w:hAnsi="Garamond"/>
          <w:sz w:val="24"/>
          <w:szCs w:val="24"/>
          <w:u w:val="single"/>
        </w:rPr>
        <w:t>CH</w:t>
      </w:r>
      <w:r w:rsidR="003C5141" w:rsidRPr="00984AA7">
        <w:rPr>
          <w:rFonts w:ascii="Garamond" w:hAnsi="Garamond"/>
          <w:sz w:val="24"/>
          <w:szCs w:val="24"/>
          <w:vertAlign w:val="subscript"/>
        </w:rPr>
        <w:t>2</w:t>
      </w:r>
      <w:r w:rsidR="003C5141" w:rsidRPr="00984AA7">
        <w:rPr>
          <w:rFonts w:ascii="Garamond" w:hAnsi="Garamond"/>
          <w:sz w:val="24"/>
          <w:szCs w:val="24"/>
        </w:rPr>
        <w:t>-NH</w:t>
      </w:r>
      <w:r w:rsidR="003C5141" w:rsidRPr="00984AA7">
        <w:rPr>
          <w:rFonts w:ascii="Garamond" w:hAnsi="Garamond"/>
          <w:sz w:val="24"/>
          <w:szCs w:val="24"/>
          <w:vertAlign w:val="subscript"/>
        </w:rPr>
        <w:t>2</w:t>
      </w:r>
      <w:r w:rsidR="004464FA" w:rsidRPr="00984AA7">
        <w:rPr>
          <w:rFonts w:ascii="Garamond" w:hAnsi="Garamond"/>
          <w:sz w:val="24"/>
          <w:szCs w:val="24"/>
          <w:vertAlign w:val="superscript"/>
        </w:rPr>
        <w:t>+</w:t>
      </w:r>
      <w:r w:rsidR="003C5141" w:rsidRPr="00984AA7">
        <w:rPr>
          <w:rFonts w:ascii="Garamond" w:hAnsi="Garamond"/>
          <w:sz w:val="24"/>
          <w:szCs w:val="24"/>
          <w:vertAlign w:val="subscript"/>
        </w:rPr>
        <w:t xml:space="preserve"> </w:t>
      </w:r>
      <w:r w:rsidR="00604457" w:rsidRPr="00984AA7">
        <w:rPr>
          <w:rFonts w:ascii="Garamond" w:hAnsi="Garamond"/>
          <w:sz w:val="24"/>
          <w:szCs w:val="24"/>
        </w:rPr>
        <w:t xml:space="preserve">groups and </w:t>
      </w:r>
      <w:r w:rsidR="003C5141" w:rsidRPr="00984AA7">
        <w:rPr>
          <w:rFonts w:ascii="Garamond" w:hAnsi="Garamond"/>
          <w:sz w:val="24"/>
          <w:szCs w:val="24"/>
        </w:rPr>
        <w:t xml:space="preserve">PSU </w:t>
      </w:r>
      <w:r w:rsidR="00604457" w:rsidRPr="00984AA7">
        <w:rPr>
          <w:rFonts w:ascii="Garamond" w:hAnsi="Garamond"/>
          <w:sz w:val="24"/>
          <w:szCs w:val="24"/>
        </w:rPr>
        <w:t>methyl groups and</w:t>
      </w:r>
      <w:r w:rsidR="004464FA" w:rsidRPr="00984AA7">
        <w:rPr>
          <w:rFonts w:ascii="Garamond" w:hAnsi="Garamond"/>
          <w:sz w:val="24"/>
          <w:szCs w:val="24"/>
        </w:rPr>
        <w:t xml:space="preserve"> was</w:t>
      </w:r>
      <w:r w:rsidR="00604457" w:rsidRPr="00984AA7">
        <w:rPr>
          <w:rFonts w:ascii="Garamond" w:hAnsi="Garamond"/>
          <w:sz w:val="24"/>
          <w:szCs w:val="24"/>
        </w:rPr>
        <w:t xml:space="preserve"> 0.57. </w:t>
      </w:r>
    </w:p>
    <w:p w14:paraId="43234164" w14:textId="21918119" w:rsidR="0051538F" w:rsidRPr="00797E93" w:rsidRDefault="0051538F" w:rsidP="0051538F">
      <w:pPr>
        <w:pStyle w:val="Default"/>
        <w:spacing w:line="360" w:lineRule="auto"/>
        <w:jc w:val="both"/>
        <w:rPr>
          <w:rFonts w:ascii="Garamond" w:hAnsi="Garamond"/>
          <w:lang w:val="en-US"/>
        </w:rPr>
      </w:pPr>
      <w:r w:rsidRPr="00984AA7">
        <w:rPr>
          <w:rFonts w:ascii="Garamond" w:hAnsi="Garamond"/>
          <w:lang w:val="en-US"/>
        </w:rPr>
        <w:t xml:space="preserve">Membranes of ANF-1 </w:t>
      </w:r>
      <w:proofErr w:type="gramStart"/>
      <w:r w:rsidRPr="00984AA7">
        <w:rPr>
          <w:rFonts w:ascii="Garamond" w:hAnsi="Garamond"/>
          <w:lang w:val="en-US"/>
        </w:rPr>
        <w:t>were obtained</w:t>
      </w:r>
      <w:proofErr w:type="gramEnd"/>
      <w:r w:rsidRPr="00984AA7">
        <w:rPr>
          <w:rFonts w:ascii="Garamond" w:hAnsi="Garamond"/>
          <w:lang w:val="en-US"/>
        </w:rPr>
        <w:t xml:space="preserve"> using N-</w:t>
      </w:r>
      <w:proofErr w:type="spellStart"/>
      <w:r w:rsidRPr="00984AA7">
        <w:rPr>
          <w:rFonts w:ascii="Garamond" w:hAnsi="Garamond"/>
          <w:lang w:val="en-US"/>
        </w:rPr>
        <w:t>methylpyrrolidone</w:t>
      </w:r>
      <w:proofErr w:type="spellEnd"/>
      <w:r w:rsidRPr="00984AA7">
        <w:rPr>
          <w:rFonts w:ascii="Garamond" w:hAnsi="Garamond"/>
          <w:lang w:val="en-US"/>
        </w:rPr>
        <w:t xml:space="preserve"> (NMP) as solvent. Typically, 200 mg ANF-1 </w:t>
      </w:r>
      <w:proofErr w:type="gramStart"/>
      <w:r w:rsidRPr="00984AA7">
        <w:rPr>
          <w:rFonts w:ascii="Garamond" w:hAnsi="Garamond"/>
          <w:lang w:val="en-US"/>
        </w:rPr>
        <w:t>were dissolved</w:t>
      </w:r>
      <w:proofErr w:type="gramEnd"/>
      <w:r w:rsidRPr="00984AA7">
        <w:rPr>
          <w:rFonts w:ascii="Garamond" w:hAnsi="Garamond"/>
          <w:lang w:val="en-US"/>
        </w:rPr>
        <w:t xml:space="preserve"> in 10 mL NMP under stirring. The solvent </w:t>
      </w:r>
      <w:proofErr w:type="gramStart"/>
      <w:r w:rsidRPr="00984AA7">
        <w:rPr>
          <w:rFonts w:ascii="Garamond" w:hAnsi="Garamond"/>
          <w:lang w:val="en-US"/>
        </w:rPr>
        <w:t>was evaporated</w:t>
      </w:r>
      <w:proofErr w:type="gramEnd"/>
      <w:r w:rsidRPr="00984AA7">
        <w:rPr>
          <w:rFonts w:ascii="Garamond" w:hAnsi="Garamond"/>
          <w:lang w:val="en-US"/>
        </w:rPr>
        <w:t xml:space="preserve"> by heating the solution in a Petri dish in an oven at 90 °C for 24 h.</w:t>
      </w:r>
      <w:r>
        <w:rPr>
          <w:rFonts w:ascii="Garamond" w:hAnsi="Garamond"/>
          <w:lang w:val="en-US"/>
        </w:rPr>
        <w:t xml:space="preserve"> </w:t>
      </w:r>
    </w:p>
    <w:p w14:paraId="7560A211" w14:textId="7F76BEDA" w:rsidR="00562657" w:rsidRPr="00A70BEF" w:rsidRDefault="00604457" w:rsidP="00A70BEF">
      <w:pPr>
        <w:spacing w:line="360" w:lineRule="auto"/>
        <w:jc w:val="both"/>
        <w:rPr>
          <w:rFonts w:ascii="Garamond" w:hAnsi="Garamond"/>
          <w:sz w:val="24"/>
          <w:szCs w:val="24"/>
        </w:rPr>
      </w:pPr>
      <w:r>
        <w:rPr>
          <w:rFonts w:ascii="Garamond" w:hAnsi="Garamond"/>
          <w:sz w:val="24"/>
          <w:szCs w:val="24"/>
        </w:rPr>
        <w:t xml:space="preserve">  </w:t>
      </w:r>
    </w:p>
    <w:p w14:paraId="173668B4" w14:textId="3146E255" w:rsidR="00562657" w:rsidRPr="002C3566" w:rsidRDefault="00F86481" w:rsidP="002C3566">
      <w:pPr>
        <w:pStyle w:val="Default"/>
        <w:spacing w:line="360" w:lineRule="auto"/>
        <w:jc w:val="both"/>
        <w:rPr>
          <w:rFonts w:ascii="Garamond" w:hAnsi="Garamond"/>
          <w:i/>
          <w:lang w:val="en-GB"/>
        </w:rPr>
      </w:pPr>
      <w:r>
        <w:rPr>
          <w:rFonts w:ascii="Garamond" w:hAnsi="Garamond" w:cstheme="minorHAnsi"/>
          <w:i/>
          <w:lang w:val="en-GB"/>
        </w:rPr>
        <w:t>ANF-</w:t>
      </w:r>
      <w:r w:rsidRPr="00993070">
        <w:rPr>
          <w:rFonts w:ascii="Garamond" w:hAnsi="Garamond" w:cstheme="minorHAnsi"/>
          <w:i/>
          <w:lang w:val="en-GB"/>
        </w:rPr>
        <w:t>2</w:t>
      </w:r>
      <w:r>
        <w:rPr>
          <w:rFonts w:ascii="Garamond" w:hAnsi="Garamond" w:cstheme="minorHAnsi"/>
          <w:i/>
          <w:lang w:val="en-GB"/>
        </w:rPr>
        <w:t xml:space="preserve">: </w:t>
      </w:r>
      <w:r w:rsidR="00562657" w:rsidRPr="00993070">
        <w:rPr>
          <w:rFonts w:ascii="Garamond" w:hAnsi="Garamond"/>
          <w:bCs/>
          <w:i/>
          <w:lang w:val="en-GB"/>
        </w:rPr>
        <w:t>Introduction of –CO</w:t>
      </w:r>
      <w:r w:rsidR="00562657" w:rsidRPr="00F86481">
        <w:rPr>
          <w:rFonts w:ascii="Garamond" w:hAnsi="Garamond"/>
          <w:bCs/>
          <w:i/>
          <w:vertAlign w:val="subscript"/>
          <w:lang w:val="en-GB"/>
        </w:rPr>
        <w:t>2</w:t>
      </w:r>
      <w:r w:rsidR="00562657" w:rsidRPr="00993070">
        <w:rPr>
          <w:rFonts w:ascii="Garamond" w:hAnsi="Garamond"/>
          <w:bCs/>
          <w:i/>
          <w:lang w:val="en-GB"/>
        </w:rPr>
        <w:t>H and –NR</w:t>
      </w:r>
      <w:r w:rsidR="00562657" w:rsidRPr="00F86481">
        <w:rPr>
          <w:rFonts w:ascii="Garamond" w:hAnsi="Garamond"/>
          <w:bCs/>
          <w:i/>
          <w:vertAlign w:val="subscript"/>
          <w:lang w:val="en-GB"/>
        </w:rPr>
        <w:t>2</w:t>
      </w:r>
      <w:r w:rsidR="00562657" w:rsidRPr="00993070">
        <w:rPr>
          <w:rFonts w:ascii="Garamond" w:hAnsi="Garamond"/>
          <w:bCs/>
          <w:i/>
          <w:lang w:val="en-GB"/>
        </w:rPr>
        <w:t xml:space="preserve"> groups </w:t>
      </w:r>
      <w:r w:rsidR="00E63001">
        <w:rPr>
          <w:rFonts w:ascii="Garamond" w:hAnsi="Garamond"/>
          <w:bCs/>
          <w:i/>
          <w:lang w:val="en-GB"/>
        </w:rPr>
        <w:t>by carboxylation and amination</w:t>
      </w:r>
    </w:p>
    <w:p w14:paraId="1D5B850E" w14:textId="6D9C41F3" w:rsidR="00562657" w:rsidRPr="00993070" w:rsidRDefault="00562657" w:rsidP="00562657">
      <w:pPr>
        <w:spacing w:line="360" w:lineRule="auto"/>
        <w:jc w:val="both"/>
        <w:rPr>
          <w:rFonts w:ascii="Garamond" w:hAnsi="Garamond"/>
          <w:sz w:val="24"/>
          <w:szCs w:val="24"/>
        </w:rPr>
      </w:pPr>
      <w:r w:rsidRPr="00993070">
        <w:rPr>
          <w:rFonts w:ascii="Garamond" w:hAnsi="Garamond"/>
          <w:i/>
          <w:sz w:val="24"/>
          <w:szCs w:val="24"/>
        </w:rPr>
        <w:t>Carboxylation</w:t>
      </w:r>
      <w:r w:rsidR="009757F2">
        <w:rPr>
          <w:rFonts w:ascii="Garamond" w:hAnsi="Garamond"/>
          <w:i/>
          <w:sz w:val="24"/>
          <w:szCs w:val="24"/>
        </w:rPr>
        <w:t xml:space="preserve"> of PSU</w:t>
      </w:r>
      <w:r w:rsidRPr="00993070">
        <w:rPr>
          <w:rFonts w:ascii="Garamond" w:hAnsi="Garamond"/>
          <w:i/>
          <w:sz w:val="24"/>
          <w:szCs w:val="24"/>
        </w:rPr>
        <w:t>.</w:t>
      </w:r>
      <w:r w:rsidRPr="00993070">
        <w:rPr>
          <w:rFonts w:ascii="Garamond" w:hAnsi="Garamond"/>
          <w:sz w:val="24"/>
          <w:szCs w:val="24"/>
        </w:rPr>
        <w:t xml:space="preserve"> After drying over night at 120</w:t>
      </w:r>
      <w:r w:rsidR="002479D5">
        <w:rPr>
          <w:rFonts w:ascii="Garamond" w:hAnsi="Garamond"/>
          <w:sz w:val="24"/>
          <w:szCs w:val="24"/>
        </w:rPr>
        <w:t xml:space="preserve"> </w:t>
      </w:r>
      <w:r w:rsidRPr="00993070">
        <w:rPr>
          <w:rFonts w:ascii="Garamond" w:hAnsi="Garamond"/>
          <w:sz w:val="24"/>
          <w:szCs w:val="24"/>
        </w:rPr>
        <w:t xml:space="preserve">°C, PSU (5 g, 11.3 </w:t>
      </w:r>
      <w:proofErr w:type="spellStart"/>
      <w:r w:rsidRPr="00993070">
        <w:rPr>
          <w:rFonts w:ascii="Garamond" w:hAnsi="Garamond"/>
          <w:sz w:val="24"/>
          <w:szCs w:val="24"/>
        </w:rPr>
        <w:t>meq</w:t>
      </w:r>
      <w:proofErr w:type="spellEnd"/>
      <w:r w:rsidRPr="00993070">
        <w:rPr>
          <w:rFonts w:ascii="Garamond" w:hAnsi="Garamond"/>
          <w:sz w:val="24"/>
          <w:szCs w:val="24"/>
        </w:rPr>
        <w:t xml:space="preserve">) </w:t>
      </w:r>
      <w:proofErr w:type="gramStart"/>
      <w:r w:rsidRPr="00993070">
        <w:rPr>
          <w:rFonts w:ascii="Garamond" w:hAnsi="Garamond"/>
          <w:sz w:val="24"/>
          <w:szCs w:val="24"/>
        </w:rPr>
        <w:t>was dissolved</w:t>
      </w:r>
      <w:proofErr w:type="gramEnd"/>
      <w:r w:rsidRPr="00993070">
        <w:rPr>
          <w:rFonts w:ascii="Garamond" w:hAnsi="Garamond"/>
          <w:sz w:val="24"/>
          <w:szCs w:val="24"/>
        </w:rPr>
        <w:t xml:space="preserve"> at RT in anhydrous THF (100 mL) under nitrogen flux. The resulting solution (concentration 5</w:t>
      </w:r>
      <w:r w:rsidR="002344CE">
        <w:rPr>
          <w:rFonts w:ascii="Garamond" w:hAnsi="Garamond"/>
          <w:sz w:val="24"/>
          <w:szCs w:val="24"/>
        </w:rPr>
        <w:t xml:space="preserve"> </w:t>
      </w:r>
      <w:r w:rsidRPr="00993070">
        <w:rPr>
          <w:rFonts w:ascii="Garamond" w:hAnsi="Garamond"/>
          <w:sz w:val="24"/>
          <w:szCs w:val="24"/>
        </w:rPr>
        <w:t xml:space="preserve">%) was cooled </w:t>
      </w:r>
      <w:r w:rsidR="002344CE">
        <w:rPr>
          <w:rFonts w:ascii="Garamond" w:hAnsi="Garamond"/>
          <w:sz w:val="24"/>
          <w:szCs w:val="24"/>
        </w:rPr>
        <w:t>to</w:t>
      </w:r>
      <w:r w:rsidRPr="00993070">
        <w:rPr>
          <w:rFonts w:ascii="Garamond" w:hAnsi="Garamond"/>
          <w:sz w:val="24"/>
          <w:szCs w:val="24"/>
        </w:rPr>
        <w:t xml:space="preserve"> -50</w:t>
      </w:r>
      <w:r w:rsidR="002479D5">
        <w:rPr>
          <w:rFonts w:ascii="Garamond" w:hAnsi="Garamond"/>
          <w:sz w:val="24"/>
          <w:szCs w:val="24"/>
        </w:rPr>
        <w:t xml:space="preserve"> </w:t>
      </w:r>
      <w:r w:rsidRPr="00993070">
        <w:rPr>
          <w:rFonts w:ascii="Garamond" w:hAnsi="Garamond"/>
          <w:sz w:val="24"/>
          <w:szCs w:val="24"/>
        </w:rPr>
        <w:t xml:space="preserve">°C, </w:t>
      </w:r>
      <w:proofErr w:type="gramStart"/>
      <w:r w:rsidRPr="00993070">
        <w:rPr>
          <w:rFonts w:ascii="Garamond" w:hAnsi="Garamond"/>
          <w:sz w:val="24"/>
          <w:szCs w:val="24"/>
        </w:rPr>
        <w:t>then</w:t>
      </w:r>
      <w:proofErr w:type="gramEnd"/>
      <w:r w:rsidRPr="00993070">
        <w:rPr>
          <w:rFonts w:ascii="Garamond" w:hAnsi="Garamond"/>
          <w:sz w:val="24"/>
          <w:szCs w:val="24"/>
        </w:rPr>
        <w:t xml:space="preserve"> n-</w:t>
      </w:r>
      <w:proofErr w:type="spellStart"/>
      <w:r w:rsidRPr="00993070">
        <w:rPr>
          <w:rFonts w:ascii="Garamond" w:hAnsi="Garamond"/>
          <w:sz w:val="24"/>
          <w:szCs w:val="24"/>
        </w:rPr>
        <w:t>butyllithium</w:t>
      </w:r>
      <w:proofErr w:type="spellEnd"/>
      <w:r w:rsidRPr="00993070">
        <w:rPr>
          <w:rFonts w:ascii="Garamond" w:hAnsi="Garamond"/>
          <w:sz w:val="24"/>
          <w:szCs w:val="24"/>
        </w:rPr>
        <w:t xml:space="preserve"> (2.5 M in hexane, 9.0 </w:t>
      </w:r>
      <w:proofErr w:type="spellStart"/>
      <w:r w:rsidRPr="00993070">
        <w:rPr>
          <w:rFonts w:ascii="Garamond" w:hAnsi="Garamond"/>
          <w:sz w:val="24"/>
          <w:szCs w:val="24"/>
        </w:rPr>
        <w:t>meq</w:t>
      </w:r>
      <w:proofErr w:type="spellEnd"/>
      <w:r w:rsidRPr="00993070">
        <w:rPr>
          <w:rFonts w:ascii="Garamond" w:hAnsi="Garamond"/>
          <w:sz w:val="24"/>
          <w:szCs w:val="24"/>
        </w:rPr>
        <w:t xml:space="preserve">, 3.6 mL) was slowly added by a self-balancing funnel. During this time, the colour of the solution changed from </w:t>
      </w:r>
      <w:r w:rsidR="00C0433B" w:rsidRPr="00993070">
        <w:rPr>
          <w:rFonts w:ascii="Garamond" w:hAnsi="Garamond"/>
          <w:sz w:val="24"/>
          <w:szCs w:val="24"/>
        </w:rPr>
        <w:t>uncoloured</w:t>
      </w:r>
      <w:r w:rsidRPr="00993070">
        <w:rPr>
          <w:rFonts w:ascii="Garamond" w:hAnsi="Garamond"/>
          <w:sz w:val="24"/>
          <w:szCs w:val="24"/>
        </w:rPr>
        <w:t xml:space="preserve"> to red-brown. After 1</w:t>
      </w:r>
      <w:r w:rsidR="002344CE">
        <w:rPr>
          <w:rFonts w:ascii="Garamond" w:hAnsi="Garamond"/>
          <w:sz w:val="24"/>
          <w:szCs w:val="24"/>
        </w:rPr>
        <w:t xml:space="preserve"> </w:t>
      </w:r>
      <w:r w:rsidRPr="00993070">
        <w:rPr>
          <w:rFonts w:ascii="Garamond" w:hAnsi="Garamond"/>
          <w:sz w:val="24"/>
          <w:szCs w:val="24"/>
        </w:rPr>
        <w:t xml:space="preserve">h, </w:t>
      </w:r>
      <w:r w:rsidRPr="00993070">
        <w:rPr>
          <w:rFonts w:ascii="Garamond" w:hAnsi="Garamond"/>
          <w:sz w:val="24"/>
          <w:szCs w:val="24"/>
        </w:rPr>
        <w:lastRenderedPageBreak/>
        <w:t xml:space="preserve">some blocks of dry ice </w:t>
      </w:r>
      <w:proofErr w:type="gramStart"/>
      <w:r w:rsidRPr="00993070">
        <w:rPr>
          <w:rFonts w:ascii="Garamond" w:hAnsi="Garamond"/>
          <w:sz w:val="24"/>
          <w:szCs w:val="24"/>
        </w:rPr>
        <w:t>were added</w:t>
      </w:r>
      <w:proofErr w:type="gramEnd"/>
      <w:r w:rsidRPr="00993070">
        <w:rPr>
          <w:rFonts w:ascii="Garamond" w:hAnsi="Garamond"/>
          <w:sz w:val="24"/>
          <w:szCs w:val="24"/>
        </w:rPr>
        <w:t xml:space="preserve"> while the solution was kept under vigorous stirring. The resulting white solution </w:t>
      </w:r>
      <w:proofErr w:type="gramStart"/>
      <w:r w:rsidRPr="00993070">
        <w:rPr>
          <w:rFonts w:ascii="Garamond" w:hAnsi="Garamond"/>
          <w:sz w:val="24"/>
          <w:szCs w:val="24"/>
        </w:rPr>
        <w:t>was slowly warmed</w:t>
      </w:r>
      <w:proofErr w:type="gramEnd"/>
      <w:r w:rsidRPr="00993070">
        <w:rPr>
          <w:rFonts w:ascii="Garamond" w:hAnsi="Garamond"/>
          <w:sz w:val="24"/>
          <w:szCs w:val="24"/>
        </w:rPr>
        <w:t xml:space="preserve"> to RT and let standing over night. </w:t>
      </w:r>
      <w:proofErr w:type="spellStart"/>
      <w:r w:rsidRPr="00993070">
        <w:rPr>
          <w:rFonts w:ascii="Garamond" w:hAnsi="Garamond"/>
          <w:sz w:val="24"/>
          <w:szCs w:val="24"/>
        </w:rPr>
        <w:t>Carboxylated</w:t>
      </w:r>
      <w:proofErr w:type="spellEnd"/>
      <w:r w:rsidRPr="00993070">
        <w:rPr>
          <w:rFonts w:ascii="Garamond" w:hAnsi="Garamond"/>
          <w:sz w:val="24"/>
          <w:szCs w:val="24"/>
        </w:rPr>
        <w:t xml:space="preserve"> PSU was precipitated and washed in 2-propanol and then dried at 60 °C for one night. </w:t>
      </w:r>
    </w:p>
    <w:p w14:paraId="36A7B72F" w14:textId="77777777" w:rsidR="00BB6B28" w:rsidRDefault="00562657" w:rsidP="00103530">
      <w:pPr>
        <w:spacing w:after="0" w:line="360" w:lineRule="auto"/>
        <w:jc w:val="both"/>
        <w:rPr>
          <w:rFonts w:ascii="Garamond" w:hAnsi="Garamond"/>
          <w:sz w:val="24"/>
          <w:szCs w:val="24"/>
        </w:rPr>
      </w:pPr>
      <w:r w:rsidRPr="00993070">
        <w:rPr>
          <w:rFonts w:ascii="Garamond" w:hAnsi="Garamond"/>
          <w:i/>
          <w:sz w:val="24"/>
          <w:szCs w:val="24"/>
        </w:rPr>
        <w:t xml:space="preserve">Esterification. </w:t>
      </w:r>
      <w:r w:rsidRPr="00993070">
        <w:rPr>
          <w:rFonts w:ascii="Garamond" w:hAnsi="Garamond"/>
          <w:sz w:val="24"/>
          <w:szCs w:val="24"/>
        </w:rPr>
        <w:t xml:space="preserve">The basic form of </w:t>
      </w:r>
      <w:proofErr w:type="spellStart"/>
      <w:r w:rsidRPr="00993070">
        <w:rPr>
          <w:rFonts w:ascii="Garamond" w:hAnsi="Garamond"/>
          <w:sz w:val="24"/>
          <w:szCs w:val="24"/>
        </w:rPr>
        <w:t>carboxylated</w:t>
      </w:r>
      <w:proofErr w:type="spellEnd"/>
      <w:r w:rsidRPr="00993070">
        <w:rPr>
          <w:rFonts w:ascii="Garamond" w:hAnsi="Garamond"/>
          <w:sz w:val="24"/>
          <w:szCs w:val="24"/>
        </w:rPr>
        <w:t xml:space="preserve"> PSU (2.0 g, 4.14 </w:t>
      </w:r>
      <w:proofErr w:type="spellStart"/>
      <w:r w:rsidRPr="00993070">
        <w:rPr>
          <w:rFonts w:ascii="Garamond" w:hAnsi="Garamond"/>
          <w:sz w:val="24"/>
          <w:szCs w:val="24"/>
        </w:rPr>
        <w:t>meq</w:t>
      </w:r>
      <w:proofErr w:type="spellEnd"/>
      <w:r w:rsidRPr="00993070">
        <w:rPr>
          <w:rFonts w:ascii="Garamond" w:hAnsi="Garamond"/>
          <w:sz w:val="24"/>
          <w:szCs w:val="24"/>
        </w:rPr>
        <w:t xml:space="preserve">) was dissolved in DMSO (20 mL), then </w:t>
      </w:r>
      <w:proofErr w:type="spellStart"/>
      <w:r w:rsidRPr="00993070">
        <w:rPr>
          <w:rFonts w:ascii="Garamond" w:hAnsi="Garamond"/>
          <w:sz w:val="24"/>
          <w:szCs w:val="24"/>
        </w:rPr>
        <w:t>iodomethane</w:t>
      </w:r>
      <w:proofErr w:type="spellEnd"/>
      <w:r w:rsidRPr="00993070">
        <w:rPr>
          <w:rFonts w:ascii="Garamond" w:hAnsi="Garamond"/>
          <w:sz w:val="24"/>
          <w:szCs w:val="24"/>
        </w:rPr>
        <w:t xml:space="preserve"> (0.52 mL</w:t>
      </w:r>
      <w:r w:rsidR="00291D92">
        <w:rPr>
          <w:rFonts w:ascii="Garamond" w:hAnsi="Garamond"/>
          <w:sz w:val="24"/>
          <w:szCs w:val="24"/>
        </w:rPr>
        <w:t xml:space="preserve">, 8.28 </w:t>
      </w:r>
      <w:proofErr w:type="spellStart"/>
      <w:r w:rsidR="00291D92">
        <w:rPr>
          <w:rFonts w:ascii="Garamond" w:hAnsi="Garamond"/>
          <w:sz w:val="24"/>
          <w:szCs w:val="24"/>
        </w:rPr>
        <w:t>meq</w:t>
      </w:r>
      <w:proofErr w:type="spellEnd"/>
      <w:r w:rsidRPr="00993070">
        <w:rPr>
          <w:rFonts w:ascii="Garamond" w:hAnsi="Garamond"/>
          <w:sz w:val="24"/>
          <w:szCs w:val="24"/>
        </w:rPr>
        <w:t xml:space="preserve">) was added in two times every 30 min. The reaction </w:t>
      </w:r>
      <w:proofErr w:type="gramStart"/>
      <w:r w:rsidRPr="00993070">
        <w:rPr>
          <w:rFonts w:ascii="Garamond" w:hAnsi="Garamond"/>
          <w:sz w:val="24"/>
          <w:szCs w:val="24"/>
        </w:rPr>
        <w:t>was kept</w:t>
      </w:r>
      <w:proofErr w:type="gramEnd"/>
      <w:r w:rsidRPr="00993070">
        <w:rPr>
          <w:rFonts w:ascii="Garamond" w:hAnsi="Garamond"/>
          <w:sz w:val="24"/>
          <w:szCs w:val="24"/>
        </w:rPr>
        <w:t xml:space="preserve"> at 80 °C for 1</w:t>
      </w:r>
      <w:r w:rsidR="00412B53">
        <w:rPr>
          <w:rFonts w:ascii="Garamond" w:hAnsi="Garamond"/>
          <w:sz w:val="24"/>
          <w:szCs w:val="24"/>
        </w:rPr>
        <w:t xml:space="preserve"> </w:t>
      </w:r>
      <w:r w:rsidRPr="00993070">
        <w:rPr>
          <w:rFonts w:ascii="Garamond" w:hAnsi="Garamond"/>
          <w:sz w:val="24"/>
          <w:szCs w:val="24"/>
        </w:rPr>
        <w:t xml:space="preserve">h. The </w:t>
      </w:r>
      <w:r w:rsidR="005B2190">
        <w:rPr>
          <w:rFonts w:ascii="Garamond" w:hAnsi="Garamond"/>
          <w:sz w:val="24"/>
          <w:szCs w:val="24"/>
        </w:rPr>
        <w:t>formed ester</w:t>
      </w:r>
      <w:r w:rsidRPr="00993070">
        <w:rPr>
          <w:rFonts w:ascii="Garamond" w:hAnsi="Garamond"/>
          <w:sz w:val="24"/>
          <w:szCs w:val="24"/>
        </w:rPr>
        <w:t xml:space="preserve"> </w:t>
      </w:r>
      <w:proofErr w:type="gramStart"/>
      <w:r w:rsidRPr="00993070">
        <w:rPr>
          <w:rFonts w:ascii="Garamond" w:hAnsi="Garamond"/>
          <w:sz w:val="24"/>
          <w:szCs w:val="24"/>
        </w:rPr>
        <w:t>was recovered</w:t>
      </w:r>
      <w:proofErr w:type="gramEnd"/>
      <w:r w:rsidRPr="00993070">
        <w:rPr>
          <w:rFonts w:ascii="Garamond" w:hAnsi="Garamond"/>
          <w:sz w:val="24"/>
          <w:szCs w:val="24"/>
        </w:rPr>
        <w:t xml:space="preserve"> by precipitating the hot solution in methanol, heating in fresh methanol and then washing in boiling water. </w:t>
      </w:r>
    </w:p>
    <w:p w14:paraId="5B0C1E62" w14:textId="7773D8D5" w:rsidR="005A2201" w:rsidRPr="00ED409E" w:rsidRDefault="00725839">
      <w:pPr>
        <w:spacing w:line="360" w:lineRule="auto"/>
        <w:jc w:val="both"/>
        <w:rPr>
          <w:rFonts w:ascii="Garamond" w:hAnsi="Garamond"/>
          <w:sz w:val="24"/>
          <w:szCs w:val="24"/>
        </w:rPr>
      </w:pPr>
      <w:r w:rsidRPr="00725839">
        <w:rPr>
          <w:rFonts w:ascii="Garamond" w:hAnsi="Garamond"/>
          <w:sz w:val="24"/>
          <w:szCs w:val="24"/>
          <w:vertAlign w:val="superscript"/>
        </w:rPr>
        <w:t>1</w:t>
      </w:r>
      <w:r>
        <w:rPr>
          <w:rFonts w:ascii="Garamond" w:hAnsi="Garamond"/>
          <w:sz w:val="24"/>
          <w:szCs w:val="24"/>
        </w:rPr>
        <w:t>H NMR (CDCl</w:t>
      </w:r>
      <w:r>
        <w:rPr>
          <w:rFonts w:ascii="Garamond" w:hAnsi="Garamond"/>
          <w:sz w:val="24"/>
          <w:szCs w:val="24"/>
          <w:vertAlign w:val="subscript"/>
        </w:rPr>
        <w:t>3</w:t>
      </w:r>
      <w:r w:rsidR="00ED56E4">
        <w:rPr>
          <w:rFonts w:ascii="Garamond" w:hAnsi="Garamond"/>
          <w:sz w:val="24"/>
          <w:szCs w:val="24"/>
        </w:rPr>
        <w:t>, PSU-CO</w:t>
      </w:r>
      <w:r w:rsidR="00ED56E4">
        <w:rPr>
          <w:rFonts w:ascii="Garamond" w:hAnsi="Garamond"/>
          <w:sz w:val="24"/>
          <w:szCs w:val="24"/>
          <w:vertAlign w:val="subscript"/>
        </w:rPr>
        <w:t>2</w:t>
      </w:r>
      <w:r w:rsidR="00ED56E4">
        <w:rPr>
          <w:rFonts w:ascii="Garamond" w:hAnsi="Garamond"/>
          <w:sz w:val="24"/>
          <w:szCs w:val="24"/>
        </w:rPr>
        <w:t>CH</w:t>
      </w:r>
      <w:r w:rsidR="00ED56E4">
        <w:rPr>
          <w:rFonts w:ascii="Garamond" w:hAnsi="Garamond"/>
          <w:sz w:val="24"/>
          <w:szCs w:val="24"/>
          <w:vertAlign w:val="subscript"/>
        </w:rPr>
        <w:t>3</w:t>
      </w:r>
      <w:r>
        <w:rPr>
          <w:rFonts w:ascii="Garamond" w:hAnsi="Garamond"/>
          <w:sz w:val="24"/>
          <w:szCs w:val="24"/>
        </w:rPr>
        <w:t xml:space="preserve">) </w:t>
      </w:r>
      <w:r w:rsidRPr="00725839">
        <w:rPr>
          <w:rFonts w:ascii="Symbol" w:hAnsi="Symbol"/>
          <w:sz w:val="24"/>
          <w:szCs w:val="24"/>
        </w:rPr>
        <w:t></w:t>
      </w:r>
      <w:r>
        <w:rPr>
          <w:rFonts w:ascii="Garamond" w:hAnsi="Garamond"/>
          <w:sz w:val="24"/>
          <w:szCs w:val="24"/>
        </w:rPr>
        <w:t xml:space="preserve"> = 1.6 (</w:t>
      </w:r>
      <w:r w:rsidRPr="00ED56E4">
        <w:rPr>
          <w:rFonts w:ascii="Garamond" w:hAnsi="Garamond"/>
          <w:sz w:val="24"/>
          <w:szCs w:val="24"/>
          <w:u w:val="single"/>
        </w:rPr>
        <w:t>CH</w:t>
      </w:r>
      <w:r w:rsidRPr="00725839">
        <w:rPr>
          <w:rFonts w:ascii="Garamond" w:hAnsi="Garamond"/>
          <w:sz w:val="24"/>
          <w:szCs w:val="24"/>
          <w:vertAlign w:val="subscript"/>
        </w:rPr>
        <w:t>3</w:t>
      </w:r>
      <w:r>
        <w:rPr>
          <w:rFonts w:ascii="Garamond" w:hAnsi="Garamond"/>
          <w:sz w:val="24"/>
          <w:szCs w:val="24"/>
        </w:rPr>
        <w:t xml:space="preserve">-PSU, 6H), </w:t>
      </w:r>
      <w:r w:rsidRPr="00725839">
        <w:rPr>
          <w:rFonts w:ascii="Symbol" w:hAnsi="Symbol"/>
          <w:sz w:val="24"/>
          <w:szCs w:val="24"/>
        </w:rPr>
        <w:t></w:t>
      </w:r>
      <w:r>
        <w:rPr>
          <w:rFonts w:ascii="Garamond" w:hAnsi="Garamond"/>
          <w:sz w:val="24"/>
          <w:szCs w:val="24"/>
        </w:rPr>
        <w:t xml:space="preserve"> =</w:t>
      </w:r>
      <w:r w:rsidR="00ED409E">
        <w:rPr>
          <w:rFonts w:ascii="Garamond" w:hAnsi="Garamond"/>
          <w:sz w:val="24"/>
          <w:szCs w:val="24"/>
        </w:rPr>
        <w:t xml:space="preserve"> 3.9 (</w:t>
      </w:r>
      <w:r w:rsidR="00ED409E" w:rsidRPr="00ED56E4">
        <w:rPr>
          <w:rFonts w:ascii="Garamond" w:hAnsi="Garamond"/>
          <w:sz w:val="24"/>
          <w:szCs w:val="24"/>
          <w:u w:val="single"/>
        </w:rPr>
        <w:t>CH</w:t>
      </w:r>
      <w:r w:rsidR="00ED409E" w:rsidRPr="002F3FA2">
        <w:rPr>
          <w:rFonts w:ascii="Garamond" w:hAnsi="Garamond"/>
          <w:sz w:val="24"/>
          <w:szCs w:val="24"/>
          <w:vertAlign w:val="subscript"/>
        </w:rPr>
        <w:t>3</w:t>
      </w:r>
      <w:r w:rsidR="00ED409E">
        <w:rPr>
          <w:rFonts w:ascii="Garamond" w:hAnsi="Garamond"/>
          <w:sz w:val="24"/>
          <w:szCs w:val="24"/>
        </w:rPr>
        <w:t>O</w:t>
      </w:r>
      <w:r w:rsidR="00412B53">
        <w:rPr>
          <w:rFonts w:ascii="Garamond" w:hAnsi="Garamond"/>
          <w:sz w:val="24"/>
          <w:szCs w:val="24"/>
        </w:rPr>
        <w:t>,</w:t>
      </w:r>
      <w:r w:rsidR="00ED409E">
        <w:rPr>
          <w:rFonts w:ascii="Garamond" w:hAnsi="Garamond"/>
          <w:sz w:val="24"/>
          <w:szCs w:val="24"/>
        </w:rPr>
        <w:t xml:space="preserve"> 2.4H), </w:t>
      </w:r>
      <w:r w:rsidR="00ED409E" w:rsidRPr="00725839">
        <w:rPr>
          <w:rFonts w:ascii="Symbol" w:hAnsi="Symbol"/>
          <w:sz w:val="24"/>
          <w:szCs w:val="24"/>
        </w:rPr>
        <w:t></w:t>
      </w:r>
      <w:r w:rsidR="00ED409E">
        <w:rPr>
          <w:rFonts w:ascii="Garamond" w:hAnsi="Garamond"/>
          <w:sz w:val="24"/>
          <w:szCs w:val="24"/>
        </w:rPr>
        <w:t xml:space="preserve"> = 6.75 - 8.25 (</w:t>
      </w:r>
      <w:r w:rsidR="00A422FE">
        <w:rPr>
          <w:rFonts w:ascii="Garamond" w:hAnsi="Garamond"/>
          <w:sz w:val="24"/>
          <w:szCs w:val="24"/>
        </w:rPr>
        <w:t xml:space="preserve">PSU </w:t>
      </w:r>
      <w:r w:rsidR="00ED409E">
        <w:rPr>
          <w:rFonts w:ascii="Garamond" w:hAnsi="Garamond"/>
          <w:sz w:val="24"/>
          <w:szCs w:val="24"/>
        </w:rPr>
        <w:t>aromatic region). The degree of carboxylation (DC</w:t>
      </w:r>
      <w:r w:rsidR="002F3FA2">
        <w:rPr>
          <w:rFonts w:ascii="Garamond" w:hAnsi="Garamond"/>
          <w:sz w:val="24"/>
          <w:szCs w:val="24"/>
        </w:rPr>
        <w:t>A</w:t>
      </w:r>
      <w:r w:rsidR="00ED409E">
        <w:rPr>
          <w:rFonts w:ascii="Garamond" w:hAnsi="Garamond"/>
          <w:sz w:val="24"/>
          <w:szCs w:val="24"/>
        </w:rPr>
        <w:t xml:space="preserve">) was measured by comparison between </w:t>
      </w:r>
      <w:r w:rsidR="00464681">
        <w:rPr>
          <w:rFonts w:ascii="Garamond" w:hAnsi="Garamond"/>
          <w:sz w:val="24"/>
          <w:szCs w:val="24"/>
        </w:rPr>
        <w:t>of the area of methyl ester</w:t>
      </w:r>
      <w:r w:rsidR="00ED409E">
        <w:rPr>
          <w:rFonts w:ascii="Garamond" w:hAnsi="Garamond"/>
          <w:sz w:val="24"/>
          <w:szCs w:val="24"/>
        </w:rPr>
        <w:t xml:space="preserve"> and </w:t>
      </w:r>
      <w:r w:rsidR="00DF1EBD">
        <w:rPr>
          <w:rFonts w:ascii="Garamond" w:hAnsi="Garamond"/>
          <w:sz w:val="24"/>
          <w:szCs w:val="24"/>
        </w:rPr>
        <w:t>PSU</w:t>
      </w:r>
      <w:r w:rsidR="00ED409E">
        <w:rPr>
          <w:rFonts w:ascii="Garamond" w:hAnsi="Garamond"/>
          <w:sz w:val="24"/>
          <w:szCs w:val="24"/>
        </w:rPr>
        <w:t xml:space="preserve"> met</w:t>
      </w:r>
      <w:r w:rsidR="00464681">
        <w:rPr>
          <w:rFonts w:ascii="Garamond" w:hAnsi="Garamond"/>
          <w:sz w:val="24"/>
          <w:szCs w:val="24"/>
        </w:rPr>
        <w:t>hyl groups</w:t>
      </w:r>
      <w:r w:rsidR="00ED409E">
        <w:rPr>
          <w:rFonts w:ascii="Garamond" w:hAnsi="Garamond"/>
          <w:sz w:val="24"/>
          <w:szCs w:val="24"/>
        </w:rPr>
        <w:t xml:space="preserve"> and was DC</w:t>
      </w:r>
      <w:r w:rsidR="002F3FA2">
        <w:rPr>
          <w:rFonts w:ascii="Garamond" w:hAnsi="Garamond"/>
          <w:sz w:val="24"/>
          <w:szCs w:val="24"/>
        </w:rPr>
        <w:t>A</w:t>
      </w:r>
      <w:r w:rsidR="00ED409E">
        <w:rPr>
          <w:rFonts w:ascii="Garamond" w:hAnsi="Garamond"/>
          <w:sz w:val="24"/>
          <w:szCs w:val="24"/>
        </w:rPr>
        <w:t xml:space="preserve"> = 0.8</w:t>
      </w:r>
      <w:r w:rsidR="00DF1EBD">
        <w:rPr>
          <w:rFonts w:ascii="Garamond" w:hAnsi="Garamond"/>
          <w:sz w:val="24"/>
          <w:szCs w:val="24"/>
        </w:rPr>
        <w:t>0</w:t>
      </w:r>
      <w:r w:rsidR="00ED409E">
        <w:rPr>
          <w:rFonts w:ascii="Garamond" w:hAnsi="Garamond"/>
          <w:sz w:val="24"/>
          <w:szCs w:val="24"/>
        </w:rPr>
        <w:t xml:space="preserve">.   </w:t>
      </w:r>
    </w:p>
    <w:p w14:paraId="1E56160B" w14:textId="23B4E1F3" w:rsidR="00EE15A9" w:rsidRDefault="00562657" w:rsidP="00B07C67">
      <w:pPr>
        <w:spacing w:after="0" w:line="360" w:lineRule="auto"/>
        <w:jc w:val="both"/>
        <w:rPr>
          <w:rFonts w:ascii="Garamond" w:hAnsi="Garamond"/>
          <w:sz w:val="24"/>
          <w:szCs w:val="24"/>
        </w:rPr>
      </w:pPr>
      <w:proofErr w:type="spellStart"/>
      <w:r w:rsidRPr="00993070">
        <w:rPr>
          <w:rFonts w:ascii="Garamond" w:hAnsi="Garamond"/>
          <w:i/>
          <w:sz w:val="24"/>
          <w:szCs w:val="24"/>
        </w:rPr>
        <w:t>Chloromethylation</w:t>
      </w:r>
      <w:proofErr w:type="spellEnd"/>
      <w:r w:rsidR="00291D92">
        <w:rPr>
          <w:rFonts w:ascii="Garamond" w:hAnsi="Garamond"/>
          <w:i/>
          <w:sz w:val="24"/>
          <w:szCs w:val="24"/>
        </w:rPr>
        <w:t xml:space="preserve"> of </w:t>
      </w:r>
      <w:proofErr w:type="spellStart"/>
      <w:r w:rsidR="00291D92">
        <w:rPr>
          <w:rFonts w:ascii="Garamond" w:hAnsi="Garamond"/>
          <w:i/>
          <w:sz w:val="24"/>
          <w:szCs w:val="24"/>
        </w:rPr>
        <w:t>carboxylated</w:t>
      </w:r>
      <w:proofErr w:type="spellEnd"/>
      <w:r w:rsidR="00291D92">
        <w:rPr>
          <w:rFonts w:ascii="Garamond" w:hAnsi="Garamond"/>
          <w:i/>
          <w:sz w:val="24"/>
          <w:szCs w:val="24"/>
        </w:rPr>
        <w:t xml:space="preserve"> </w:t>
      </w:r>
      <w:r w:rsidR="00412B53">
        <w:rPr>
          <w:rFonts w:ascii="Garamond" w:hAnsi="Garamond"/>
          <w:i/>
          <w:sz w:val="24"/>
          <w:szCs w:val="24"/>
        </w:rPr>
        <w:t xml:space="preserve">and </w:t>
      </w:r>
      <w:proofErr w:type="spellStart"/>
      <w:r w:rsidR="00412B53">
        <w:rPr>
          <w:rFonts w:ascii="Garamond" w:hAnsi="Garamond"/>
          <w:i/>
          <w:sz w:val="24"/>
          <w:szCs w:val="24"/>
        </w:rPr>
        <w:t>esterificated</w:t>
      </w:r>
      <w:proofErr w:type="spellEnd"/>
      <w:r w:rsidR="00412B53">
        <w:rPr>
          <w:rFonts w:ascii="Garamond" w:hAnsi="Garamond"/>
          <w:i/>
          <w:sz w:val="24"/>
          <w:szCs w:val="24"/>
        </w:rPr>
        <w:t xml:space="preserve"> </w:t>
      </w:r>
      <w:r w:rsidR="00291D92">
        <w:rPr>
          <w:rFonts w:ascii="Garamond" w:hAnsi="Garamond"/>
          <w:i/>
          <w:sz w:val="24"/>
          <w:szCs w:val="24"/>
        </w:rPr>
        <w:t>PSU</w:t>
      </w:r>
      <w:r w:rsidRPr="00993070">
        <w:rPr>
          <w:rFonts w:ascii="Garamond" w:hAnsi="Garamond"/>
          <w:i/>
          <w:sz w:val="24"/>
          <w:szCs w:val="24"/>
        </w:rPr>
        <w:t>.</w:t>
      </w:r>
      <w:r w:rsidR="00412B53">
        <w:rPr>
          <w:rFonts w:ascii="Garamond" w:hAnsi="Garamond"/>
          <w:sz w:val="24"/>
          <w:szCs w:val="24"/>
        </w:rPr>
        <w:t xml:space="preserve"> Carboxyl</w:t>
      </w:r>
      <w:r w:rsidRPr="00993070">
        <w:rPr>
          <w:rFonts w:ascii="Garamond" w:hAnsi="Garamond"/>
          <w:sz w:val="24"/>
          <w:szCs w:val="24"/>
        </w:rPr>
        <w:t xml:space="preserve"> </w:t>
      </w:r>
      <w:r w:rsidR="00412B53" w:rsidRPr="00993070">
        <w:rPr>
          <w:rFonts w:ascii="Garamond" w:hAnsi="Garamond"/>
          <w:sz w:val="24"/>
          <w:szCs w:val="24"/>
        </w:rPr>
        <w:t xml:space="preserve">methyl ester </w:t>
      </w:r>
      <w:r w:rsidRPr="00993070">
        <w:rPr>
          <w:rFonts w:ascii="Garamond" w:hAnsi="Garamond"/>
          <w:sz w:val="24"/>
          <w:szCs w:val="24"/>
        </w:rPr>
        <w:t>PSU (</w:t>
      </w:r>
      <w:r w:rsidR="00B07C67">
        <w:rPr>
          <w:rFonts w:ascii="Garamond" w:hAnsi="Garamond"/>
          <w:sz w:val="24"/>
          <w:szCs w:val="24"/>
        </w:rPr>
        <w:t>PSU-CO</w:t>
      </w:r>
      <w:r w:rsidR="00B07C67">
        <w:rPr>
          <w:rFonts w:ascii="Garamond" w:hAnsi="Garamond"/>
          <w:sz w:val="24"/>
          <w:szCs w:val="24"/>
          <w:vertAlign w:val="subscript"/>
        </w:rPr>
        <w:t>2</w:t>
      </w:r>
      <w:r w:rsidR="00B07C67">
        <w:rPr>
          <w:rFonts w:ascii="Garamond" w:hAnsi="Garamond"/>
          <w:sz w:val="24"/>
          <w:szCs w:val="24"/>
        </w:rPr>
        <w:t>CH</w:t>
      </w:r>
      <w:r w:rsidR="00B07C67">
        <w:rPr>
          <w:rFonts w:ascii="Garamond" w:hAnsi="Garamond"/>
          <w:sz w:val="24"/>
          <w:szCs w:val="24"/>
          <w:vertAlign w:val="subscript"/>
        </w:rPr>
        <w:t>3</w:t>
      </w:r>
      <w:r w:rsidR="00B07C67">
        <w:rPr>
          <w:rFonts w:ascii="Garamond" w:hAnsi="Garamond"/>
          <w:sz w:val="24"/>
          <w:szCs w:val="24"/>
        </w:rPr>
        <w:t xml:space="preserve"> </w:t>
      </w:r>
      <w:r w:rsidRPr="00993070">
        <w:rPr>
          <w:rFonts w:ascii="Garamond" w:hAnsi="Garamond"/>
          <w:sz w:val="24"/>
          <w:szCs w:val="24"/>
        </w:rPr>
        <w:t xml:space="preserve">1.9 g, 4.24 </w:t>
      </w:r>
      <w:proofErr w:type="spellStart"/>
      <w:r w:rsidRPr="00993070">
        <w:rPr>
          <w:rFonts w:ascii="Garamond" w:hAnsi="Garamond"/>
          <w:sz w:val="24"/>
          <w:szCs w:val="24"/>
        </w:rPr>
        <w:t>meq</w:t>
      </w:r>
      <w:proofErr w:type="spellEnd"/>
      <w:r w:rsidRPr="00993070">
        <w:rPr>
          <w:rFonts w:ascii="Garamond" w:hAnsi="Garamond"/>
          <w:sz w:val="24"/>
          <w:szCs w:val="24"/>
        </w:rPr>
        <w:t>)</w:t>
      </w:r>
      <w:r w:rsidR="002E5F57">
        <w:rPr>
          <w:rFonts w:ascii="Garamond" w:hAnsi="Garamond"/>
          <w:sz w:val="24"/>
          <w:szCs w:val="24"/>
        </w:rPr>
        <w:t>,</w:t>
      </w:r>
      <w:r w:rsidRPr="00993070">
        <w:rPr>
          <w:rFonts w:ascii="Garamond" w:hAnsi="Garamond"/>
          <w:sz w:val="24"/>
          <w:szCs w:val="24"/>
        </w:rPr>
        <w:t xml:space="preserve"> dried </w:t>
      </w:r>
      <w:r w:rsidR="00B07C67">
        <w:rPr>
          <w:rFonts w:ascii="Garamond" w:hAnsi="Garamond"/>
          <w:sz w:val="24"/>
          <w:szCs w:val="24"/>
        </w:rPr>
        <w:t>during</w:t>
      </w:r>
      <w:r w:rsidR="00B07C67" w:rsidRPr="00993070">
        <w:rPr>
          <w:rFonts w:ascii="Garamond" w:hAnsi="Garamond"/>
          <w:sz w:val="24"/>
          <w:szCs w:val="24"/>
        </w:rPr>
        <w:t xml:space="preserve"> </w:t>
      </w:r>
      <w:r w:rsidRPr="00993070">
        <w:rPr>
          <w:rFonts w:ascii="Garamond" w:hAnsi="Garamond"/>
          <w:sz w:val="24"/>
          <w:szCs w:val="24"/>
        </w:rPr>
        <w:t>one night</w:t>
      </w:r>
      <w:r w:rsidR="002E5F57">
        <w:rPr>
          <w:rFonts w:ascii="Garamond" w:hAnsi="Garamond"/>
          <w:sz w:val="24"/>
          <w:szCs w:val="24"/>
        </w:rPr>
        <w:t>,</w:t>
      </w:r>
      <w:r w:rsidRPr="00993070">
        <w:rPr>
          <w:rFonts w:ascii="Garamond" w:hAnsi="Garamond"/>
          <w:sz w:val="24"/>
          <w:szCs w:val="24"/>
        </w:rPr>
        <w:t xml:space="preserve"> was dissolved in chloroform (200 mL) at RT under N</w:t>
      </w:r>
      <w:r w:rsidRPr="00993070">
        <w:rPr>
          <w:rFonts w:ascii="Garamond" w:hAnsi="Garamond"/>
          <w:sz w:val="24"/>
          <w:szCs w:val="24"/>
          <w:vertAlign w:val="subscript"/>
        </w:rPr>
        <w:t>2</w:t>
      </w:r>
      <w:r w:rsidRPr="00993070">
        <w:rPr>
          <w:rFonts w:ascii="Garamond" w:hAnsi="Garamond"/>
          <w:sz w:val="24"/>
          <w:szCs w:val="24"/>
        </w:rPr>
        <w:t>. After dissolution, (CH</w:t>
      </w:r>
      <w:r w:rsidRPr="00993070">
        <w:rPr>
          <w:rFonts w:ascii="Garamond" w:hAnsi="Garamond"/>
          <w:sz w:val="24"/>
          <w:szCs w:val="24"/>
          <w:vertAlign w:val="subscript"/>
        </w:rPr>
        <w:t>2</w:t>
      </w:r>
      <w:r w:rsidRPr="00993070">
        <w:rPr>
          <w:rFonts w:ascii="Garamond" w:hAnsi="Garamond"/>
          <w:sz w:val="24"/>
          <w:szCs w:val="24"/>
        </w:rPr>
        <w:t>O</w:t>
      </w:r>
      <w:proofErr w:type="gramStart"/>
      <w:r w:rsidRPr="00993070">
        <w:rPr>
          <w:rFonts w:ascii="Garamond" w:hAnsi="Garamond"/>
          <w:sz w:val="24"/>
          <w:szCs w:val="24"/>
        </w:rPr>
        <w:t>)</w:t>
      </w:r>
      <w:r w:rsidRPr="00993070">
        <w:rPr>
          <w:rFonts w:ascii="Garamond" w:hAnsi="Garamond"/>
          <w:sz w:val="24"/>
          <w:szCs w:val="24"/>
          <w:vertAlign w:val="subscript"/>
        </w:rPr>
        <w:t>n</w:t>
      </w:r>
      <w:proofErr w:type="gramEnd"/>
      <w:r w:rsidRPr="00993070">
        <w:rPr>
          <w:rFonts w:ascii="Garamond" w:hAnsi="Garamond"/>
          <w:sz w:val="24"/>
          <w:szCs w:val="24"/>
        </w:rPr>
        <w:t xml:space="preserve"> (1.14 g) and Me</w:t>
      </w:r>
      <w:r w:rsidRPr="00993070">
        <w:rPr>
          <w:rFonts w:ascii="Garamond" w:hAnsi="Garamond"/>
          <w:sz w:val="24"/>
          <w:szCs w:val="24"/>
          <w:vertAlign w:val="subscript"/>
        </w:rPr>
        <w:t>3</w:t>
      </w:r>
      <w:r w:rsidRPr="00993070">
        <w:rPr>
          <w:rFonts w:ascii="Garamond" w:hAnsi="Garamond"/>
          <w:sz w:val="24"/>
          <w:szCs w:val="24"/>
        </w:rPr>
        <w:t>SiCl (4.85 mL) were added. SnCl</w:t>
      </w:r>
      <w:r w:rsidRPr="00993070">
        <w:rPr>
          <w:rFonts w:ascii="Garamond" w:hAnsi="Garamond"/>
          <w:sz w:val="24"/>
          <w:szCs w:val="24"/>
          <w:vertAlign w:val="subscript"/>
        </w:rPr>
        <w:t>4</w:t>
      </w:r>
      <w:r w:rsidRPr="00993070">
        <w:rPr>
          <w:rFonts w:ascii="Garamond" w:hAnsi="Garamond"/>
          <w:sz w:val="24"/>
          <w:szCs w:val="24"/>
        </w:rPr>
        <w:t xml:space="preserve"> (0.09 mL in 30 mL of chloroform) was </w:t>
      </w:r>
      <w:r w:rsidR="00B07C67">
        <w:rPr>
          <w:rFonts w:ascii="Garamond" w:hAnsi="Garamond"/>
          <w:sz w:val="24"/>
          <w:szCs w:val="24"/>
        </w:rPr>
        <w:t>t</w:t>
      </w:r>
      <w:r w:rsidR="00B07C67" w:rsidRPr="00993070">
        <w:rPr>
          <w:rFonts w:ascii="Garamond" w:hAnsi="Garamond"/>
          <w:sz w:val="24"/>
          <w:szCs w:val="24"/>
        </w:rPr>
        <w:t xml:space="preserve">hen </w:t>
      </w:r>
      <w:r w:rsidRPr="00993070">
        <w:rPr>
          <w:rFonts w:ascii="Garamond" w:hAnsi="Garamond"/>
          <w:sz w:val="24"/>
          <w:szCs w:val="24"/>
        </w:rPr>
        <w:t xml:space="preserve">slowly </w:t>
      </w:r>
      <w:r w:rsidR="00B07C67">
        <w:rPr>
          <w:rFonts w:ascii="Garamond" w:hAnsi="Garamond"/>
          <w:sz w:val="24"/>
          <w:szCs w:val="24"/>
        </w:rPr>
        <w:t>introduc</w:t>
      </w:r>
      <w:r w:rsidR="00B07C67" w:rsidRPr="00993070">
        <w:rPr>
          <w:rFonts w:ascii="Garamond" w:hAnsi="Garamond"/>
          <w:sz w:val="24"/>
          <w:szCs w:val="24"/>
        </w:rPr>
        <w:t xml:space="preserve">ed </w:t>
      </w:r>
      <w:r w:rsidRPr="00993070">
        <w:rPr>
          <w:rFonts w:ascii="Garamond" w:hAnsi="Garamond"/>
          <w:sz w:val="24"/>
          <w:szCs w:val="24"/>
        </w:rPr>
        <w:t xml:space="preserve">in two times every 24 h. The solution </w:t>
      </w:r>
      <w:proofErr w:type="gramStart"/>
      <w:r w:rsidRPr="00993070">
        <w:rPr>
          <w:rFonts w:ascii="Garamond" w:hAnsi="Garamond"/>
          <w:sz w:val="24"/>
          <w:szCs w:val="24"/>
        </w:rPr>
        <w:t>was stirred</w:t>
      </w:r>
      <w:proofErr w:type="gramEnd"/>
      <w:r w:rsidRPr="00993070">
        <w:rPr>
          <w:rFonts w:ascii="Garamond" w:hAnsi="Garamond"/>
          <w:sz w:val="24"/>
          <w:szCs w:val="24"/>
        </w:rPr>
        <w:t xml:space="preserve"> under nitrogen flux at 70</w:t>
      </w:r>
      <w:r w:rsidR="00412B53">
        <w:rPr>
          <w:rFonts w:ascii="Garamond" w:hAnsi="Garamond"/>
          <w:sz w:val="24"/>
          <w:szCs w:val="24"/>
        </w:rPr>
        <w:t xml:space="preserve"> </w:t>
      </w:r>
      <w:r w:rsidRPr="00993070">
        <w:rPr>
          <w:rFonts w:ascii="Garamond" w:hAnsi="Garamond"/>
          <w:sz w:val="24"/>
          <w:szCs w:val="24"/>
        </w:rPr>
        <w:t>°C one w</w:t>
      </w:r>
      <w:r w:rsidR="00291D92">
        <w:rPr>
          <w:rFonts w:ascii="Garamond" w:hAnsi="Garamond"/>
          <w:sz w:val="24"/>
          <w:szCs w:val="24"/>
        </w:rPr>
        <w:t xml:space="preserve">eek. The ratio </w:t>
      </w:r>
      <w:r w:rsidR="00B07C67">
        <w:rPr>
          <w:rFonts w:ascii="Garamond" w:hAnsi="Garamond"/>
          <w:sz w:val="24"/>
          <w:szCs w:val="24"/>
        </w:rPr>
        <w:t>PSU-</w:t>
      </w:r>
      <w:proofErr w:type="gramStart"/>
      <w:r w:rsidR="00B07C67">
        <w:rPr>
          <w:rFonts w:ascii="Garamond" w:hAnsi="Garamond"/>
          <w:sz w:val="24"/>
          <w:szCs w:val="24"/>
        </w:rPr>
        <w:t>CO</w:t>
      </w:r>
      <w:r w:rsidR="00B07C67">
        <w:rPr>
          <w:rFonts w:ascii="Garamond" w:hAnsi="Garamond"/>
          <w:sz w:val="24"/>
          <w:szCs w:val="24"/>
          <w:vertAlign w:val="subscript"/>
        </w:rPr>
        <w:t>2</w:t>
      </w:r>
      <w:r w:rsidR="00B07C67">
        <w:rPr>
          <w:rFonts w:ascii="Garamond" w:hAnsi="Garamond"/>
          <w:sz w:val="24"/>
          <w:szCs w:val="24"/>
        </w:rPr>
        <w:t>CH</w:t>
      </w:r>
      <w:r w:rsidR="00B07C67">
        <w:rPr>
          <w:rFonts w:ascii="Garamond" w:hAnsi="Garamond"/>
          <w:sz w:val="24"/>
          <w:szCs w:val="24"/>
          <w:vertAlign w:val="subscript"/>
        </w:rPr>
        <w:t>3</w:t>
      </w:r>
      <w:r w:rsidR="00B07C67">
        <w:rPr>
          <w:rFonts w:ascii="Garamond" w:hAnsi="Garamond"/>
          <w:sz w:val="24"/>
          <w:szCs w:val="24"/>
        </w:rPr>
        <w:t xml:space="preserve"> </w:t>
      </w:r>
      <w:r w:rsidRPr="00993070">
        <w:rPr>
          <w:rFonts w:ascii="Garamond" w:hAnsi="Garamond"/>
          <w:sz w:val="24"/>
          <w:szCs w:val="24"/>
        </w:rPr>
        <w:t>:</w:t>
      </w:r>
      <w:proofErr w:type="gramEnd"/>
      <w:r w:rsidRPr="00993070">
        <w:rPr>
          <w:rFonts w:ascii="Garamond" w:hAnsi="Garamond"/>
          <w:sz w:val="24"/>
          <w:szCs w:val="24"/>
        </w:rPr>
        <w:t xml:space="preserve"> (CH</w:t>
      </w:r>
      <w:r w:rsidRPr="00993070">
        <w:rPr>
          <w:rFonts w:ascii="Garamond" w:hAnsi="Garamond"/>
          <w:sz w:val="24"/>
          <w:szCs w:val="24"/>
          <w:vertAlign w:val="subscript"/>
        </w:rPr>
        <w:t>2</w:t>
      </w:r>
      <w:r w:rsidRPr="00993070">
        <w:rPr>
          <w:rFonts w:ascii="Garamond" w:hAnsi="Garamond"/>
          <w:sz w:val="24"/>
          <w:szCs w:val="24"/>
        </w:rPr>
        <w:t>O)</w:t>
      </w:r>
      <w:r w:rsidRPr="00993070">
        <w:rPr>
          <w:rFonts w:ascii="Garamond" w:hAnsi="Garamond"/>
          <w:sz w:val="24"/>
          <w:szCs w:val="24"/>
          <w:vertAlign w:val="subscript"/>
        </w:rPr>
        <w:t xml:space="preserve">n </w:t>
      </w:r>
      <w:r w:rsidRPr="00993070">
        <w:rPr>
          <w:rFonts w:ascii="Garamond" w:hAnsi="Garamond"/>
          <w:sz w:val="24"/>
          <w:szCs w:val="24"/>
        </w:rPr>
        <w:t>: Me</w:t>
      </w:r>
      <w:r w:rsidRPr="00993070">
        <w:rPr>
          <w:rFonts w:ascii="Garamond" w:hAnsi="Garamond"/>
          <w:sz w:val="24"/>
          <w:szCs w:val="24"/>
          <w:vertAlign w:val="subscript"/>
        </w:rPr>
        <w:t>3</w:t>
      </w:r>
      <w:r w:rsidRPr="00993070">
        <w:rPr>
          <w:rFonts w:ascii="Garamond" w:hAnsi="Garamond"/>
          <w:sz w:val="24"/>
          <w:szCs w:val="24"/>
        </w:rPr>
        <w:t>SiCl : SnCl</w:t>
      </w:r>
      <w:r w:rsidRPr="00993070">
        <w:rPr>
          <w:rFonts w:ascii="Garamond" w:hAnsi="Garamond"/>
          <w:sz w:val="24"/>
          <w:szCs w:val="24"/>
          <w:vertAlign w:val="subscript"/>
        </w:rPr>
        <w:t>4</w:t>
      </w:r>
      <w:r w:rsidRPr="00993070">
        <w:rPr>
          <w:rFonts w:ascii="Garamond" w:hAnsi="Garamond"/>
          <w:sz w:val="24"/>
          <w:szCs w:val="24"/>
        </w:rPr>
        <w:t xml:space="preserve"> </w:t>
      </w:r>
      <w:r w:rsidR="005B2190">
        <w:rPr>
          <w:rFonts w:ascii="Garamond" w:hAnsi="Garamond"/>
          <w:sz w:val="24"/>
          <w:szCs w:val="24"/>
        </w:rPr>
        <w:t>was</w:t>
      </w:r>
      <w:r w:rsidRPr="00993070">
        <w:rPr>
          <w:rFonts w:ascii="Garamond" w:hAnsi="Garamond"/>
          <w:sz w:val="24"/>
          <w:szCs w:val="24"/>
        </w:rPr>
        <w:t xml:space="preserve"> 5 : 50 : 50 : 1. The product </w:t>
      </w:r>
      <w:proofErr w:type="gramStart"/>
      <w:r w:rsidRPr="00993070">
        <w:rPr>
          <w:rFonts w:ascii="Garamond" w:hAnsi="Garamond"/>
          <w:sz w:val="24"/>
          <w:szCs w:val="24"/>
        </w:rPr>
        <w:t>was precipitated</w:t>
      </w:r>
      <w:proofErr w:type="gramEnd"/>
      <w:r w:rsidR="00291D92">
        <w:rPr>
          <w:rFonts w:ascii="Garamond" w:hAnsi="Garamond"/>
          <w:sz w:val="24"/>
          <w:szCs w:val="24"/>
        </w:rPr>
        <w:t xml:space="preserve"> in methanol. Solubility tests </w:t>
      </w:r>
      <w:r w:rsidRPr="00993070">
        <w:rPr>
          <w:rFonts w:ascii="Garamond" w:hAnsi="Garamond"/>
          <w:sz w:val="24"/>
          <w:szCs w:val="24"/>
        </w:rPr>
        <w:t xml:space="preserve">showed that the sample </w:t>
      </w:r>
      <w:r w:rsidR="002E5F57" w:rsidRPr="00993070">
        <w:rPr>
          <w:rFonts w:ascii="Garamond" w:hAnsi="Garamond"/>
          <w:sz w:val="24"/>
          <w:szCs w:val="24"/>
        </w:rPr>
        <w:t>dissolve</w:t>
      </w:r>
      <w:r w:rsidR="002E5F57">
        <w:rPr>
          <w:rFonts w:ascii="Garamond" w:hAnsi="Garamond"/>
          <w:sz w:val="24"/>
          <w:szCs w:val="24"/>
        </w:rPr>
        <w:t>d</w:t>
      </w:r>
      <w:r w:rsidR="002E5F57" w:rsidRPr="00993070">
        <w:rPr>
          <w:rFonts w:ascii="Garamond" w:hAnsi="Garamond"/>
          <w:sz w:val="24"/>
          <w:szCs w:val="24"/>
        </w:rPr>
        <w:t xml:space="preserve"> </w:t>
      </w:r>
      <w:r w:rsidRPr="00993070">
        <w:rPr>
          <w:rFonts w:ascii="Garamond" w:hAnsi="Garamond"/>
          <w:sz w:val="24"/>
          <w:szCs w:val="24"/>
        </w:rPr>
        <w:t>in CHCl</w:t>
      </w:r>
      <w:r w:rsidRPr="00993070">
        <w:rPr>
          <w:rFonts w:ascii="Garamond" w:hAnsi="Garamond"/>
          <w:sz w:val="24"/>
          <w:szCs w:val="24"/>
          <w:vertAlign w:val="subscript"/>
        </w:rPr>
        <w:t>3</w:t>
      </w:r>
      <w:r w:rsidRPr="00993070">
        <w:rPr>
          <w:rFonts w:ascii="Garamond" w:hAnsi="Garamond"/>
          <w:sz w:val="24"/>
          <w:szCs w:val="24"/>
        </w:rPr>
        <w:t xml:space="preserve"> and in DMSO. </w:t>
      </w:r>
    </w:p>
    <w:p w14:paraId="7AF68D8F" w14:textId="3252551F" w:rsidR="00562657" w:rsidRPr="00993070" w:rsidRDefault="00ED409E">
      <w:pPr>
        <w:spacing w:line="360" w:lineRule="auto"/>
        <w:jc w:val="both"/>
        <w:rPr>
          <w:rFonts w:ascii="Garamond" w:hAnsi="Garamond"/>
          <w:sz w:val="24"/>
          <w:szCs w:val="24"/>
        </w:rPr>
      </w:pPr>
      <w:r w:rsidRPr="00725839">
        <w:rPr>
          <w:rFonts w:ascii="Garamond" w:hAnsi="Garamond"/>
          <w:sz w:val="24"/>
          <w:szCs w:val="24"/>
          <w:vertAlign w:val="superscript"/>
        </w:rPr>
        <w:t>1</w:t>
      </w:r>
      <w:r>
        <w:rPr>
          <w:rFonts w:ascii="Garamond" w:hAnsi="Garamond"/>
          <w:sz w:val="24"/>
          <w:szCs w:val="24"/>
        </w:rPr>
        <w:t>H NMR (CDCl</w:t>
      </w:r>
      <w:r>
        <w:rPr>
          <w:rFonts w:ascii="Garamond" w:hAnsi="Garamond"/>
          <w:sz w:val="24"/>
          <w:szCs w:val="24"/>
          <w:vertAlign w:val="subscript"/>
        </w:rPr>
        <w:t>3</w:t>
      </w:r>
      <w:r w:rsidR="00ED56E4">
        <w:rPr>
          <w:rFonts w:ascii="Garamond" w:hAnsi="Garamond"/>
          <w:sz w:val="24"/>
          <w:szCs w:val="24"/>
        </w:rPr>
        <w:t>, PSU-(CO</w:t>
      </w:r>
      <w:r w:rsidR="00ED56E4">
        <w:rPr>
          <w:rFonts w:ascii="Garamond" w:hAnsi="Garamond"/>
          <w:sz w:val="24"/>
          <w:szCs w:val="24"/>
          <w:vertAlign w:val="subscript"/>
        </w:rPr>
        <w:t>2</w:t>
      </w:r>
      <w:r w:rsidR="00ED56E4">
        <w:rPr>
          <w:rFonts w:ascii="Garamond" w:hAnsi="Garamond"/>
          <w:sz w:val="24"/>
          <w:szCs w:val="24"/>
        </w:rPr>
        <w:t>CH</w:t>
      </w:r>
      <w:r w:rsidR="00ED56E4">
        <w:rPr>
          <w:rFonts w:ascii="Garamond" w:hAnsi="Garamond"/>
          <w:sz w:val="24"/>
          <w:szCs w:val="24"/>
          <w:vertAlign w:val="subscript"/>
        </w:rPr>
        <w:t>3</w:t>
      </w:r>
      <w:proofErr w:type="gramStart"/>
      <w:r w:rsidR="00ED56E4">
        <w:rPr>
          <w:rFonts w:ascii="Garamond" w:hAnsi="Garamond"/>
          <w:sz w:val="24"/>
          <w:szCs w:val="24"/>
        </w:rPr>
        <w:t>)CH</w:t>
      </w:r>
      <w:r w:rsidR="00ED56E4">
        <w:rPr>
          <w:rFonts w:ascii="Garamond" w:hAnsi="Garamond"/>
          <w:sz w:val="24"/>
          <w:szCs w:val="24"/>
          <w:vertAlign w:val="subscript"/>
        </w:rPr>
        <w:t>2</w:t>
      </w:r>
      <w:r w:rsidR="00ED56E4">
        <w:rPr>
          <w:rFonts w:ascii="Garamond" w:hAnsi="Garamond"/>
          <w:sz w:val="24"/>
          <w:szCs w:val="24"/>
        </w:rPr>
        <w:t>Cl</w:t>
      </w:r>
      <w:proofErr w:type="gramEnd"/>
      <w:r>
        <w:rPr>
          <w:rFonts w:ascii="Garamond" w:hAnsi="Garamond"/>
          <w:sz w:val="24"/>
          <w:szCs w:val="24"/>
        </w:rPr>
        <w:t xml:space="preserve">) </w:t>
      </w:r>
      <w:r w:rsidRPr="00725839">
        <w:rPr>
          <w:rFonts w:ascii="Symbol" w:hAnsi="Symbol"/>
          <w:sz w:val="24"/>
          <w:szCs w:val="24"/>
        </w:rPr>
        <w:t></w:t>
      </w:r>
      <w:r>
        <w:rPr>
          <w:rFonts w:ascii="Garamond" w:hAnsi="Garamond"/>
          <w:sz w:val="24"/>
          <w:szCs w:val="24"/>
        </w:rPr>
        <w:t xml:space="preserve"> = 1.6 (</w:t>
      </w:r>
      <w:r w:rsidRPr="00ED56E4">
        <w:rPr>
          <w:rFonts w:ascii="Garamond" w:hAnsi="Garamond"/>
          <w:sz w:val="24"/>
          <w:szCs w:val="24"/>
          <w:u w:val="single"/>
        </w:rPr>
        <w:t>CH</w:t>
      </w:r>
      <w:r w:rsidRPr="00725839">
        <w:rPr>
          <w:rFonts w:ascii="Garamond" w:hAnsi="Garamond"/>
          <w:sz w:val="24"/>
          <w:szCs w:val="24"/>
          <w:vertAlign w:val="subscript"/>
        </w:rPr>
        <w:t>3</w:t>
      </w:r>
      <w:r>
        <w:rPr>
          <w:rFonts w:ascii="Garamond" w:hAnsi="Garamond"/>
          <w:sz w:val="24"/>
          <w:szCs w:val="24"/>
        </w:rPr>
        <w:t xml:space="preserve">-PSU, 6H), </w:t>
      </w:r>
      <w:r w:rsidRPr="00725839">
        <w:rPr>
          <w:rFonts w:ascii="Symbol" w:hAnsi="Symbol"/>
          <w:sz w:val="24"/>
          <w:szCs w:val="24"/>
        </w:rPr>
        <w:t></w:t>
      </w:r>
      <w:r>
        <w:rPr>
          <w:rFonts w:ascii="Garamond" w:hAnsi="Garamond"/>
          <w:sz w:val="24"/>
          <w:szCs w:val="24"/>
        </w:rPr>
        <w:t xml:space="preserve"> = 3.9 (</w:t>
      </w:r>
      <w:r w:rsidRPr="00ED56E4">
        <w:rPr>
          <w:rFonts w:ascii="Garamond" w:hAnsi="Garamond"/>
          <w:sz w:val="24"/>
          <w:szCs w:val="24"/>
          <w:u w:val="single"/>
        </w:rPr>
        <w:t>CH</w:t>
      </w:r>
      <w:r w:rsidRPr="00DF1EBD">
        <w:rPr>
          <w:rFonts w:ascii="Garamond" w:hAnsi="Garamond"/>
          <w:sz w:val="24"/>
          <w:szCs w:val="24"/>
          <w:vertAlign w:val="subscript"/>
        </w:rPr>
        <w:t>3</w:t>
      </w:r>
      <w:r>
        <w:rPr>
          <w:rFonts w:ascii="Garamond" w:hAnsi="Garamond"/>
          <w:sz w:val="24"/>
          <w:szCs w:val="24"/>
        </w:rPr>
        <w:t>O</w:t>
      </w:r>
      <w:r w:rsidR="00412B53">
        <w:rPr>
          <w:rFonts w:ascii="Garamond" w:hAnsi="Garamond"/>
          <w:sz w:val="24"/>
          <w:szCs w:val="24"/>
        </w:rPr>
        <w:t>,</w:t>
      </w:r>
      <w:r>
        <w:rPr>
          <w:rFonts w:ascii="Garamond" w:hAnsi="Garamond"/>
          <w:sz w:val="24"/>
          <w:szCs w:val="24"/>
        </w:rPr>
        <w:t xml:space="preserve"> 2.4H),</w:t>
      </w:r>
      <w:r w:rsidRPr="00ED409E">
        <w:rPr>
          <w:rFonts w:ascii="Symbol" w:hAnsi="Symbol"/>
          <w:sz w:val="24"/>
          <w:szCs w:val="24"/>
        </w:rPr>
        <w:t></w:t>
      </w:r>
      <w:r w:rsidRPr="00725839">
        <w:rPr>
          <w:rFonts w:ascii="Symbol" w:hAnsi="Symbol"/>
          <w:sz w:val="24"/>
          <w:szCs w:val="24"/>
        </w:rPr>
        <w:t></w:t>
      </w:r>
      <w:r>
        <w:rPr>
          <w:rFonts w:ascii="Garamond" w:hAnsi="Garamond"/>
          <w:sz w:val="24"/>
          <w:szCs w:val="24"/>
        </w:rPr>
        <w:t xml:space="preserve"> =</w:t>
      </w:r>
      <w:r w:rsidR="00464681">
        <w:rPr>
          <w:rFonts w:ascii="Garamond" w:hAnsi="Garamond"/>
          <w:sz w:val="24"/>
          <w:szCs w:val="24"/>
        </w:rPr>
        <w:t xml:space="preserve"> 4.5 (</w:t>
      </w:r>
      <w:r w:rsidR="00464681" w:rsidRPr="00ED56E4">
        <w:rPr>
          <w:rFonts w:ascii="Garamond" w:hAnsi="Garamond"/>
          <w:sz w:val="24"/>
          <w:szCs w:val="24"/>
          <w:u w:val="single"/>
        </w:rPr>
        <w:t>CH</w:t>
      </w:r>
      <w:r w:rsidR="00464681" w:rsidRPr="00DF1EBD">
        <w:rPr>
          <w:rFonts w:ascii="Garamond" w:hAnsi="Garamond"/>
          <w:sz w:val="24"/>
          <w:szCs w:val="24"/>
          <w:vertAlign w:val="subscript"/>
        </w:rPr>
        <w:t>2</w:t>
      </w:r>
      <w:r w:rsidR="00464681">
        <w:rPr>
          <w:rFonts w:ascii="Garamond" w:hAnsi="Garamond"/>
          <w:sz w:val="24"/>
          <w:szCs w:val="24"/>
        </w:rPr>
        <w:t>Cl, 1.4H),</w:t>
      </w:r>
      <w:r>
        <w:rPr>
          <w:rFonts w:ascii="Garamond" w:hAnsi="Garamond"/>
          <w:sz w:val="24"/>
          <w:szCs w:val="24"/>
        </w:rPr>
        <w:t xml:space="preserve"> </w:t>
      </w:r>
      <w:r w:rsidRPr="00725839">
        <w:rPr>
          <w:rFonts w:ascii="Symbol" w:hAnsi="Symbol"/>
          <w:sz w:val="24"/>
          <w:szCs w:val="24"/>
        </w:rPr>
        <w:t></w:t>
      </w:r>
      <w:r>
        <w:rPr>
          <w:rFonts w:ascii="Garamond" w:hAnsi="Garamond"/>
          <w:sz w:val="24"/>
          <w:szCs w:val="24"/>
        </w:rPr>
        <w:t xml:space="preserve"> = 6.75 - 8.25 (</w:t>
      </w:r>
      <w:r w:rsidR="00A422FE">
        <w:rPr>
          <w:rFonts w:ascii="Garamond" w:hAnsi="Garamond"/>
          <w:sz w:val="24"/>
          <w:szCs w:val="24"/>
        </w:rPr>
        <w:t xml:space="preserve">PSU </w:t>
      </w:r>
      <w:r>
        <w:rPr>
          <w:rFonts w:ascii="Garamond" w:hAnsi="Garamond"/>
          <w:sz w:val="24"/>
          <w:szCs w:val="24"/>
        </w:rPr>
        <w:t xml:space="preserve">aromatic region). The degree of </w:t>
      </w:r>
      <w:proofErr w:type="spellStart"/>
      <w:r w:rsidR="00464681">
        <w:rPr>
          <w:rFonts w:ascii="Garamond" w:hAnsi="Garamond"/>
          <w:sz w:val="24"/>
          <w:szCs w:val="24"/>
        </w:rPr>
        <w:t>chloromethylation</w:t>
      </w:r>
      <w:proofErr w:type="spellEnd"/>
      <w:r>
        <w:rPr>
          <w:rFonts w:ascii="Garamond" w:hAnsi="Garamond"/>
          <w:sz w:val="24"/>
          <w:szCs w:val="24"/>
        </w:rPr>
        <w:t xml:space="preserve"> was measured by comparison between of the area of </w:t>
      </w:r>
      <w:r w:rsidR="00464681">
        <w:rPr>
          <w:rFonts w:ascii="Garamond" w:hAnsi="Garamond"/>
          <w:sz w:val="24"/>
          <w:szCs w:val="24"/>
        </w:rPr>
        <w:t>chloromethyl moiety</w:t>
      </w:r>
      <w:r>
        <w:rPr>
          <w:rFonts w:ascii="Garamond" w:hAnsi="Garamond"/>
          <w:sz w:val="24"/>
          <w:szCs w:val="24"/>
        </w:rPr>
        <w:t xml:space="preserve"> and </w:t>
      </w:r>
      <w:r w:rsidR="00DF1EBD">
        <w:rPr>
          <w:rFonts w:ascii="Garamond" w:hAnsi="Garamond"/>
          <w:sz w:val="24"/>
          <w:szCs w:val="24"/>
        </w:rPr>
        <w:t>PSU</w:t>
      </w:r>
      <w:r>
        <w:rPr>
          <w:rFonts w:ascii="Garamond" w:hAnsi="Garamond"/>
          <w:sz w:val="24"/>
          <w:szCs w:val="24"/>
        </w:rPr>
        <w:t xml:space="preserve"> met</w:t>
      </w:r>
      <w:r w:rsidR="00464681">
        <w:rPr>
          <w:rFonts w:ascii="Garamond" w:hAnsi="Garamond"/>
          <w:sz w:val="24"/>
          <w:szCs w:val="24"/>
        </w:rPr>
        <w:t>hyl groups</w:t>
      </w:r>
      <w:r>
        <w:rPr>
          <w:rFonts w:ascii="Garamond" w:hAnsi="Garamond"/>
          <w:sz w:val="24"/>
          <w:szCs w:val="24"/>
        </w:rPr>
        <w:t xml:space="preserve"> and was DC</w:t>
      </w:r>
      <w:r w:rsidR="00464681">
        <w:rPr>
          <w:rFonts w:ascii="Garamond" w:hAnsi="Garamond"/>
          <w:sz w:val="24"/>
          <w:szCs w:val="24"/>
        </w:rPr>
        <w:t>M = 0.7</w:t>
      </w:r>
      <w:r w:rsidR="00DF1EBD">
        <w:rPr>
          <w:rFonts w:ascii="Garamond" w:hAnsi="Garamond"/>
          <w:sz w:val="24"/>
          <w:szCs w:val="24"/>
        </w:rPr>
        <w:t>0</w:t>
      </w:r>
      <w:r>
        <w:rPr>
          <w:rFonts w:ascii="Garamond" w:hAnsi="Garamond"/>
          <w:sz w:val="24"/>
          <w:szCs w:val="24"/>
        </w:rPr>
        <w:t xml:space="preserve">.   </w:t>
      </w:r>
    </w:p>
    <w:p w14:paraId="5FA19FBB" w14:textId="5F68337B" w:rsidR="00562657" w:rsidRPr="00993070" w:rsidRDefault="00291D92">
      <w:pPr>
        <w:spacing w:line="360" w:lineRule="auto"/>
        <w:jc w:val="both"/>
        <w:rPr>
          <w:rFonts w:ascii="Garamond" w:eastAsiaTheme="minorEastAsia" w:hAnsi="Garamond"/>
          <w:sz w:val="24"/>
          <w:szCs w:val="24"/>
          <w:lang w:val="en-US"/>
        </w:rPr>
      </w:pPr>
      <w:r>
        <w:rPr>
          <w:rFonts w:ascii="Garamond" w:hAnsi="Garamond"/>
          <w:i/>
          <w:sz w:val="24"/>
          <w:szCs w:val="24"/>
        </w:rPr>
        <w:t>A</w:t>
      </w:r>
      <w:r w:rsidR="00562657" w:rsidRPr="00993070">
        <w:rPr>
          <w:rFonts w:ascii="Garamond" w:hAnsi="Garamond"/>
          <w:i/>
          <w:sz w:val="24"/>
          <w:szCs w:val="24"/>
        </w:rPr>
        <w:t>mination</w:t>
      </w:r>
      <w:r>
        <w:rPr>
          <w:rFonts w:ascii="Garamond" w:hAnsi="Garamond"/>
          <w:i/>
          <w:sz w:val="24"/>
          <w:szCs w:val="24"/>
        </w:rPr>
        <w:t xml:space="preserve"> of </w:t>
      </w:r>
      <w:proofErr w:type="spellStart"/>
      <w:r>
        <w:rPr>
          <w:rFonts w:ascii="Garamond" w:hAnsi="Garamond"/>
          <w:i/>
          <w:sz w:val="24"/>
          <w:szCs w:val="24"/>
        </w:rPr>
        <w:t>c</w:t>
      </w:r>
      <w:r w:rsidRPr="00993070">
        <w:rPr>
          <w:rFonts w:ascii="Garamond" w:hAnsi="Garamond"/>
          <w:i/>
          <w:sz w:val="24"/>
          <w:szCs w:val="24"/>
        </w:rPr>
        <w:t>hloromethylat</w:t>
      </w:r>
      <w:r>
        <w:rPr>
          <w:rFonts w:ascii="Garamond" w:hAnsi="Garamond"/>
          <w:i/>
          <w:sz w:val="24"/>
          <w:szCs w:val="24"/>
        </w:rPr>
        <w:t>ed</w:t>
      </w:r>
      <w:proofErr w:type="spellEnd"/>
      <w:r>
        <w:rPr>
          <w:rFonts w:ascii="Garamond" w:hAnsi="Garamond"/>
          <w:i/>
          <w:sz w:val="24"/>
          <w:szCs w:val="24"/>
        </w:rPr>
        <w:t xml:space="preserve"> and </w:t>
      </w:r>
      <w:proofErr w:type="spellStart"/>
      <w:r w:rsidR="00412B53">
        <w:rPr>
          <w:rFonts w:ascii="Garamond" w:hAnsi="Garamond"/>
          <w:i/>
          <w:sz w:val="24"/>
          <w:szCs w:val="24"/>
        </w:rPr>
        <w:t>esterificated</w:t>
      </w:r>
      <w:proofErr w:type="spellEnd"/>
      <w:r>
        <w:rPr>
          <w:rFonts w:ascii="Garamond" w:hAnsi="Garamond"/>
          <w:i/>
          <w:sz w:val="24"/>
          <w:szCs w:val="24"/>
        </w:rPr>
        <w:t xml:space="preserve"> PSU</w:t>
      </w:r>
      <w:r w:rsidR="00562657" w:rsidRPr="00993070">
        <w:rPr>
          <w:rFonts w:ascii="Garamond" w:hAnsi="Garamond"/>
          <w:i/>
          <w:sz w:val="24"/>
          <w:szCs w:val="24"/>
        </w:rPr>
        <w:t>.</w:t>
      </w:r>
      <w:r w:rsidR="00562657" w:rsidRPr="00993070">
        <w:rPr>
          <w:rFonts w:ascii="Garamond" w:hAnsi="Garamond"/>
          <w:sz w:val="24"/>
          <w:szCs w:val="24"/>
        </w:rPr>
        <w:t xml:space="preserve">  </w:t>
      </w:r>
      <w:r>
        <w:rPr>
          <w:rFonts w:ascii="Garamond" w:hAnsi="Garamond"/>
          <w:sz w:val="24"/>
          <w:szCs w:val="24"/>
        </w:rPr>
        <w:t xml:space="preserve">The </w:t>
      </w:r>
      <w:proofErr w:type="spellStart"/>
      <w:r>
        <w:rPr>
          <w:rFonts w:ascii="Garamond" w:hAnsi="Garamond"/>
          <w:sz w:val="24"/>
          <w:szCs w:val="24"/>
        </w:rPr>
        <w:t>c</w:t>
      </w:r>
      <w:r w:rsidR="00562657" w:rsidRPr="00993070">
        <w:rPr>
          <w:rFonts w:ascii="Garamond" w:hAnsi="Garamond"/>
          <w:sz w:val="24"/>
          <w:szCs w:val="24"/>
        </w:rPr>
        <w:t>hloromethylated</w:t>
      </w:r>
      <w:proofErr w:type="spellEnd"/>
      <w:r w:rsidR="00562657" w:rsidRPr="00993070">
        <w:rPr>
          <w:rFonts w:ascii="Garamond" w:hAnsi="Garamond"/>
          <w:sz w:val="24"/>
          <w:szCs w:val="24"/>
        </w:rPr>
        <w:t xml:space="preserve"> and </w:t>
      </w:r>
      <w:proofErr w:type="spellStart"/>
      <w:r w:rsidR="00562657" w:rsidRPr="00993070">
        <w:rPr>
          <w:rFonts w:ascii="Garamond" w:hAnsi="Garamond"/>
          <w:sz w:val="24"/>
          <w:szCs w:val="24"/>
        </w:rPr>
        <w:t>carboxylated</w:t>
      </w:r>
      <w:proofErr w:type="spellEnd"/>
      <w:r w:rsidR="00562657" w:rsidRPr="00993070">
        <w:rPr>
          <w:rFonts w:ascii="Garamond" w:hAnsi="Garamond"/>
          <w:sz w:val="24"/>
          <w:szCs w:val="24"/>
        </w:rPr>
        <w:t xml:space="preserve"> methyl ester sample (</w:t>
      </w:r>
      <w:r w:rsidR="00B07C67">
        <w:rPr>
          <w:rFonts w:ascii="Garamond" w:hAnsi="Garamond"/>
          <w:sz w:val="24"/>
          <w:szCs w:val="24"/>
        </w:rPr>
        <w:t>PSU-(CO</w:t>
      </w:r>
      <w:r w:rsidR="00B07C67">
        <w:rPr>
          <w:rFonts w:ascii="Garamond" w:hAnsi="Garamond"/>
          <w:sz w:val="24"/>
          <w:szCs w:val="24"/>
          <w:vertAlign w:val="subscript"/>
        </w:rPr>
        <w:t>2</w:t>
      </w:r>
      <w:r w:rsidR="00B07C67">
        <w:rPr>
          <w:rFonts w:ascii="Garamond" w:hAnsi="Garamond"/>
          <w:sz w:val="24"/>
          <w:szCs w:val="24"/>
        </w:rPr>
        <w:t>CH</w:t>
      </w:r>
      <w:r w:rsidR="00B07C67">
        <w:rPr>
          <w:rFonts w:ascii="Garamond" w:hAnsi="Garamond"/>
          <w:sz w:val="24"/>
          <w:szCs w:val="24"/>
          <w:vertAlign w:val="subscript"/>
        </w:rPr>
        <w:t>3</w:t>
      </w:r>
      <w:proofErr w:type="gramStart"/>
      <w:r w:rsidR="00B07C67">
        <w:rPr>
          <w:rFonts w:ascii="Garamond" w:hAnsi="Garamond"/>
          <w:sz w:val="24"/>
          <w:szCs w:val="24"/>
        </w:rPr>
        <w:t>)CH</w:t>
      </w:r>
      <w:r w:rsidR="00B07C67">
        <w:rPr>
          <w:rFonts w:ascii="Garamond" w:hAnsi="Garamond"/>
          <w:sz w:val="24"/>
          <w:szCs w:val="24"/>
          <w:vertAlign w:val="subscript"/>
        </w:rPr>
        <w:t>2</w:t>
      </w:r>
      <w:r w:rsidR="00B07C67">
        <w:rPr>
          <w:rFonts w:ascii="Garamond" w:hAnsi="Garamond"/>
          <w:sz w:val="24"/>
          <w:szCs w:val="24"/>
        </w:rPr>
        <w:t>Cl</w:t>
      </w:r>
      <w:proofErr w:type="gramEnd"/>
      <w:r w:rsidR="00B07C67">
        <w:rPr>
          <w:rFonts w:ascii="Garamond" w:hAnsi="Garamond"/>
          <w:sz w:val="24"/>
          <w:szCs w:val="24"/>
        </w:rPr>
        <w:t xml:space="preserve">, </w:t>
      </w:r>
      <w:r w:rsidR="00562657" w:rsidRPr="00993070">
        <w:rPr>
          <w:rFonts w:ascii="Garamond" w:hAnsi="Garamond"/>
          <w:sz w:val="24"/>
          <w:szCs w:val="24"/>
        </w:rPr>
        <w:t>1.07 g</w:t>
      </w:r>
      <w:r w:rsidR="002B4CE3">
        <w:rPr>
          <w:rFonts w:ascii="Garamond" w:hAnsi="Garamond"/>
          <w:sz w:val="24"/>
          <w:szCs w:val="24"/>
        </w:rPr>
        <w:t xml:space="preserve">, 2.1 </w:t>
      </w:r>
      <w:proofErr w:type="spellStart"/>
      <w:r w:rsidR="002B4CE3">
        <w:rPr>
          <w:rFonts w:ascii="Garamond" w:hAnsi="Garamond"/>
          <w:sz w:val="24"/>
          <w:szCs w:val="24"/>
        </w:rPr>
        <w:t>meq</w:t>
      </w:r>
      <w:proofErr w:type="spellEnd"/>
      <w:r w:rsidR="00562657" w:rsidRPr="00993070">
        <w:rPr>
          <w:rFonts w:ascii="Garamond" w:hAnsi="Garamond"/>
          <w:sz w:val="24"/>
          <w:szCs w:val="24"/>
        </w:rPr>
        <w:t>) was dissolved in DMSO (40 mL) under N</w:t>
      </w:r>
      <w:r w:rsidR="00562657" w:rsidRPr="00993070">
        <w:rPr>
          <w:rFonts w:ascii="Garamond" w:hAnsi="Garamond"/>
          <w:sz w:val="24"/>
          <w:szCs w:val="24"/>
          <w:vertAlign w:val="subscript"/>
        </w:rPr>
        <w:t>2</w:t>
      </w:r>
      <w:r w:rsidR="00562657" w:rsidRPr="00993070">
        <w:rPr>
          <w:rFonts w:ascii="Garamond" w:hAnsi="Garamond"/>
          <w:sz w:val="24"/>
          <w:szCs w:val="24"/>
        </w:rPr>
        <w:t xml:space="preserve"> at 70</w:t>
      </w:r>
      <w:r w:rsidR="002479D5">
        <w:rPr>
          <w:rFonts w:ascii="Garamond" w:hAnsi="Garamond"/>
          <w:sz w:val="24"/>
          <w:szCs w:val="24"/>
        </w:rPr>
        <w:t xml:space="preserve"> </w:t>
      </w:r>
      <w:r w:rsidR="00562657" w:rsidRPr="00993070">
        <w:rPr>
          <w:rFonts w:ascii="Garamond" w:hAnsi="Garamond"/>
          <w:sz w:val="24"/>
          <w:szCs w:val="24"/>
        </w:rPr>
        <w:t xml:space="preserve">°C. </w:t>
      </w:r>
      <w:r w:rsidR="00B07C67">
        <w:rPr>
          <w:rFonts w:ascii="Garamond" w:hAnsi="Garamond"/>
          <w:sz w:val="24"/>
          <w:szCs w:val="24"/>
        </w:rPr>
        <w:t>P</w:t>
      </w:r>
      <w:r w:rsidR="00562657" w:rsidRPr="00993070">
        <w:rPr>
          <w:rFonts w:ascii="Garamond" w:hAnsi="Garamond"/>
          <w:sz w:val="24"/>
          <w:szCs w:val="24"/>
        </w:rPr>
        <w:t xml:space="preserve">otassium carbonate </w:t>
      </w:r>
      <w:r w:rsidR="00562657" w:rsidRPr="00993070">
        <w:rPr>
          <w:rFonts w:ascii="Garamond" w:eastAsiaTheme="minorEastAsia" w:hAnsi="Garamond"/>
          <w:sz w:val="24"/>
          <w:szCs w:val="24"/>
          <w:lang w:val="en-US"/>
        </w:rPr>
        <w:t>and dimethylamine (</w:t>
      </w:r>
      <w:r w:rsidRPr="00993070">
        <w:rPr>
          <w:rFonts w:ascii="Garamond" w:hAnsi="Garamond"/>
          <w:sz w:val="24"/>
          <w:szCs w:val="24"/>
          <w:lang w:val="en-US"/>
        </w:rPr>
        <w:t>2</w:t>
      </w:r>
      <w:r w:rsidR="005B2190">
        <w:rPr>
          <w:rFonts w:ascii="Garamond" w:hAnsi="Garamond"/>
          <w:sz w:val="24"/>
          <w:szCs w:val="24"/>
          <w:lang w:val="en-US"/>
        </w:rPr>
        <w:t xml:space="preserve"> </w:t>
      </w:r>
      <w:r w:rsidRPr="00993070">
        <w:rPr>
          <w:rFonts w:ascii="Garamond" w:hAnsi="Garamond"/>
          <w:sz w:val="24"/>
          <w:szCs w:val="24"/>
          <w:lang w:val="en-US"/>
        </w:rPr>
        <w:t xml:space="preserve">M </w:t>
      </w:r>
      <w:r w:rsidR="00562657" w:rsidRPr="00993070">
        <w:rPr>
          <w:rFonts w:ascii="Garamond" w:hAnsi="Garamond"/>
          <w:sz w:val="24"/>
          <w:szCs w:val="24"/>
          <w:lang w:val="en-US"/>
        </w:rPr>
        <w:t xml:space="preserve">solution in THF) were </w:t>
      </w:r>
      <w:r w:rsidR="00B07C67">
        <w:rPr>
          <w:rFonts w:ascii="Garamond" w:hAnsi="Garamond"/>
          <w:sz w:val="24"/>
          <w:szCs w:val="24"/>
          <w:lang w:val="en-US"/>
        </w:rPr>
        <w:t xml:space="preserve">then </w:t>
      </w:r>
      <w:r w:rsidR="00562657" w:rsidRPr="00993070">
        <w:rPr>
          <w:rFonts w:ascii="Garamond" w:hAnsi="Garamond"/>
          <w:sz w:val="24"/>
          <w:szCs w:val="24"/>
          <w:lang w:val="en-US"/>
        </w:rPr>
        <w:t xml:space="preserve">added with a reagent ratio </w:t>
      </w:r>
      <w:r w:rsidR="00B07C67">
        <w:rPr>
          <w:rFonts w:ascii="Garamond" w:hAnsi="Garamond"/>
          <w:sz w:val="24"/>
          <w:szCs w:val="24"/>
        </w:rPr>
        <w:t>PSU-(CO</w:t>
      </w:r>
      <w:r w:rsidR="00B07C67">
        <w:rPr>
          <w:rFonts w:ascii="Garamond" w:hAnsi="Garamond"/>
          <w:sz w:val="24"/>
          <w:szCs w:val="24"/>
          <w:vertAlign w:val="subscript"/>
        </w:rPr>
        <w:t>2</w:t>
      </w:r>
      <w:r w:rsidR="00B07C67">
        <w:rPr>
          <w:rFonts w:ascii="Garamond" w:hAnsi="Garamond"/>
          <w:sz w:val="24"/>
          <w:szCs w:val="24"/>
        </w:rPr>
        <w:t>CH</w:t>
      </w:r>
      <w:r w:rsidR="00B07C67">
        <w:rPr>
          <w:rFonts w:ascii="Garamond" w:hAnsi="Garamond"/>
          <w:sz w:val="24"/>
          <w:szCs w:val="24"/>
          <w:vertAlign w:val="subscript"/>
        </w:rPr>
        <w:t>3</w:t>
      </w:r>
      <w:proofErr w:type="gramStart"/>
      <w:r w:rsidR="00B07C67">
        <w:rPr>
          <w:rFonts w:ascii="Garamond" w:hAnsi="Garamond"/>
          <w:sz w:val="24"/>
          <w:szCs w:val="24"/>
        </w:rPr>
        <w:t>)CH</w:t>
      </w:r>
      <w:r w:rsidR="00B07C67">
        <w:rPr>
          <w:rFonts w:ascii="Garamond" w:hAnsi="Garamond"/>
          <w:sz w:val="24"/>
          <w:szCs w:val="24"/>
          <w:vertAlign w:val="subscript"/>
        </w:rPr>
        <w:t>2</w:t>
      </w:r>
      <w:r w:rsidR="00B07C67">
        <w:rPr>
          <w:rFonts w:ascii="Garamond" w:hAnsi="Garamond"/>
          <w:sz w:val="24"/>
          <w:szCs w:val="24"/>
        </w:rPr>
        <w:t>Cl</w:t>
      </w:r>
      <w:proofErr w:type="gramEnd"/>
      <w:r w:rsidR="00562657" w:rsidRPr="00993070">
        <w:rPr>
          <w:rFonts w:ascii="Garamond" w:hAnsi="Garamond"/>
          <w:sz w:val="24"/>
          <w:szCs w:val="24"/>
          <w:lang w:val="en-US"/>
        </w:rPr>
        <w:t xml:space="preserve"> : </w:t>
      </w:r>
      <w:r w:rsidR="00562657" w:rsidRPr="00993070">
        <w:rPr>
          <w:rFonts w:ascii="Garamond" w:hAnsi="Garamond"/>
          <w:sz w:val="24"/>
          <w:szCs w:val="24"/>
        </w:rPr>
        <w:t>K</w:t>
      </w:r>
      <w:r w:rsidR="00562657" w:rsidRPr="00993070">
        <w:rPr>
          <w:rFonts w:ascii="Garamond" w:hAnsi="Garamond"/>
          <w:sz w:val="24"/>
          <w:szCs w:val="24"/>
          <w:vertAlign w:val="subscript"/>
        </w:rPr>
        <w:t>2</w:t>
      </w:r>
      <w:r w:rsidR="00562657" w:rsidRPr="00993070">
        <w:rPr>
          <w:rFonts w:ascii="Garamond" w:hAnsi="Garamond"/>
          <w:sz w:val="24"/>
          <w:szCs w:val="24"/>
        </w:rPr>
        <w:t>CO</w:t>
      </w:r>
      <w:r w:rsidR="00562657" w:rsidRPr="00993070">
        <w:rPr>
          <w:rFonts w:ascii="Garamond" w:hAnsi="Garamond"/>
          <w:sz w:val="24"/>
          <w:szCs w:val="24"/>
          <w:vertAlign w:val="subscript"/>
        </w:rPr>
        <w:t xml:space="preserve">3 </w:t>
      </w:r>
      <w:r w:rsidR="00562657" w:rsidRPr="00993070">
        <w:rPr>
          <w:rFonts w:ascii="Garamond" w:hAnsi="Garamond"/>
          <w:sz w:val="24"/>
          <w:szCs w:val="24"/>
        </w:rPr>
        <w:t>: DMA = 1 : 2 : 1.2</w:t>
      </w:r>
      <w:r w:rsidR="00562657" w:rsidRPr="00993070">
        <w:rPr>
          <w:rFonts w:ascii="Garamond" w:eastAsiaTheme="minorEastAsia" w:hAnsi="Garamond"/>
          <w:sz w:val="24"/>
          <w:szCs w:val="24"/>
          <w:lang w:val="en-US"/>
        </w:rPr>
        <w:t xml:space="preserve">. The solution </w:t>
      </w:r>
      <w:proofErr w:type="gramStart"/>
      <w:r w:rsidR="00562657" w:rsidRPr="00993070">
        <w:rPr>
          <w:rFonts w:ascii="Garamond" w:eastAsiaTheme="minorEastAsia" w:hAnsi="Garamond"/>
          <w:sz w:val="24"/>
          <w:szCs w:val="24"/>
          <w:lang w:val="en-US"/>
        </w:rPr>
        <w:t>was kept</w:t>
      </w:r>
      <w:proofErr w:type="gramEnd"/>
      <w:r w:rsidR="00562657" w:rsidRPr="00993070">
        <w:rPr>
          <w:rFonts w:ascii="Garamond" w:eastAsiaTheme="minorEastAsia" w:hAnsi="Garamond"/>
          <w:sz w:val="24"/>
          <w:szCs w:val="24"/>
          <w:lang w:val="en-US"/>
        </w:rPr>
        <w:t xml:space="preserve"> under stirring one week. The </w:t>
      </w:r>
      <w:proofErr w:type="spellStart"/>
      <w:r w:rsidR="00562657" w:rsidRPr="00993070">
        <w:rPr>
          <w:rFonts w:ascii="Garamond" w:eastAsiaTheme="minorEastAsia" w:hAnsi="Garamond"/>
          <w:sz w:val="24"/>
          <w:szCs w:val="24"/>
          <w:lang w:val="en-US"/>
        </w:rPr>
        <w:t>aminated</w:t>
      </w:r>
      <w:proofErr w:type="spellEnd"/>
      <w:r w:rsidR="00562657" w:rsidRPr="00993070">
        <w:rPr>
          <w:rFonts w:ascii="Garamond" w:eastAsiaTheme="minorEastAsia" w:hAnsi="Garamond"/>
          <w:sz w:val="24"/>
          <w:szCs w:val="24"/>
          <w:lang w:val="en-US"/>
        </w:rPr>
        <w:t xml:space="preserve"> sample </w:t>
      </w:r>
      <w:proofErr w:type="gramStart"/>
      <w:r w:rsidR="00562657" w:rsidRPr="00993070">
        <w:rPr>
          <w:rFonts w:ascii="Garamond" w:eastAsiaTheme="minorEastAsia" w:hAnsi="Garamond"/>
          <w:sz w:val="24"/>
          <w:szCs w:val="24"/>
          <w:lang w:val="en-US"/>
        </w:rPr>
        <w:t>was precipitated</w:t>
      </w:r>
      <w:proofErr w:type="gramEnd"/>
      <w:r w:rsidR="00562657" w:rsidRPr="00993070">
        <w:rPr>
          <w:rFonts w:ascii="Garamond" w:eastAsiaTheme="minorEastAsia" w:hAnsi="Garamond"/>
          <w:sz w:val="24"/>
          <w:szCs w:val="24"/>
          <w:lang w:val="en-US"/>
        </w:rPr>
        <w:t xml:space="preserve"> in water. </w:t>
      </w:r>
    </w:p>
    <w:p w14:paraId="189192C2" w14:textId="66641F6E" w:rsidR="00DC459B" w:rsidRPr="00993070" w:rsidRDefault="00291D92" w:rsidP="00B07C67">
      <w:pPr>
        <w:spacing w:after="0" w:line="360" w:lineRule="auto"/>
        <w:jc w:val="both"/>
        <w:rPr>
          <w:rFonts w:ascii="Garamond" w:eastAsiaTheme="minorEastAsia" w:hAnsi="Garamond"/>
          <w:sz w:val="24"/>
          <w:szCs w:val="24"/>
          <w:lang w:val="en-US"/>
        </w:rPr>
      </w:pPr>
      <w:r>
        <w:rPr>
          <w:rFonts w:ascii="Garamond" w:eastAsiaTheme="minorEastAsia" w:hAnsi="Garamond"/>
          <w:i/>
          <w:sz w:val="24"/>
          <w:szCs w:val="24"/>
          <w:lang w:val="en-US"/>
        </w:rPr>
        <w:t xml:space="preserve">Hydrolysis of </w:t>
      </w:r>
      <w:proofErr w:type="spellStart"/>
      <w:r>
        <w:rPr>
          <w:rFonts w:ascii="Garamond" w:eastAsiaTheme="minorEastAsia" w:hAnsi="Garamond"/>
          <w:i/>
          <w:sz w:val="24"/>
          <w:szCs w:val="24"/>
          <w:lang w:val="en-US"/>
        </w:rPr>
        <w:t>carboxylate</w:t>
      </w:r>
      <w:r w:rsidR="003D71DD">
        <w:rPr>
          <w:rFonts w:ascii="Garamond" w:eastAsiaTheme="minorEastAsia" w:hAnsi="Garamond"/>
          <w:i/>
          <w:sz w:val="24"/>
          <w:szCs w:val="24"/>
          <w:lang w:val="en-US"/>
        </w:rPr>
        <w:t>d</w:t>
      </w:r>
      <w:proofErr w:type="spellEnd"/>
      <w:r>
        <w:rPr>
          <w:rFonts w:ascii="Garamond" w:eastAsiaTheme="minorEastAsia" w:hAnsi="Garamond"/>
          <w:i/>
          <w:sz w:val="24"/>
          <w:szCs w:val="24"/>
          <w:lang w:val="en-US"/>
        </w:rPr>
        <w:t xml:space="preserve"> </w:t>
      </w:r>
      <w:r w:rsidR="003D71DD">
        <w:rPr>
          <w:rFonts w:ascii="Garamond" w:eastAsiaTheme="minorEastAsia" w:hAnsi="Garamond"/>
          <w:i/>
          <w:sz w:val="24"/>
          <w:szCs w:val="24"/>
          <w:lang w:val="en-US"/>
        </w:rPr>
        <w:t>methyl ester</w:t>
      </w:r>
      <w:r w:rsidR="002B4CE3">
        <w:rPr>
          <w:rFonts w:ascii="Garamond" w:eastAsiaTheme="minorEastAsia" w:hAnsi="Garamond"/>
          <w:i/>
          <w:sz w:val="24"/>
          <w:szCs w:val="24"/>
          <w:lang w:val="en-US"/>
        </w:rPr>
        <w:t xml:space="preserve"> (ANF-2)</w:t>
      </w:r>
      <w:r w:rsidR="00562657" w:rsidRPr="00993070">
        <w:rPr>
          <w:rFonts w:ascii="Garamond" w:eastAsiaTheme="minorEastAsia" w:hAnsi="Garamond"/>
          <w:i/>
          <w:sz w:val="24"/>
          <w:szCs w:val="24"/>
          <w:lang w:val="en-US"/>
        </w:rPr>
        <w:t>.</w:t>
      </w:r>
      <w:r w:rsidR="00562657" w:rsidRPr="00993070">
        <w:rPr>
          <w:rFonts w:ascii="Garamond" w:eastAsiaTheme="minorEastAsia" w:hAnsi="Garamond"/>
          <w:sz w:val="24"/>
          <w:szCs w:val="24"/>
          <w:lang w:val="en-US"/>
        </w:rPr>
        <w:t xml:space="preserve"> The previous sample </w:t>
      </w:r>
      <w:proofErr w:type="gramStart"/>
      <w:r w:rsidR="00562657" w:rsidRPr="00993070">
        <w:rPr>
          <w:rFonts w:ascii="Garamond" w:eastAsiaTheme="minorEastAsia" w:hAnsi="Garamond"/>
          <w:sz w:val="24"/>
          <w:szCs w:val="24"/>
          <w:lang w:val="en-US"/>
        </w:rPr>
        <w:t>was dissolved</w:t>
      </w:r>
      <w:proofErr w:type="gramEnd"/>
      <w:r w:rsidR="00562657" w:rsidRPr="00993070">
        <w:rPr>
          <w:rFonts w:ascii="Garamond" w:eastAsiaTheme="minorEastAsia" w:hAnsi="Garamond"/>
          <w:sz w:val="24"/>
          <w:szCs w:val="24"/>
          <w:lang w:val="en-US"/>
        </w:rPr>
        <w:t xml:space="preserve"> </w:t>
      </w:r>
      <w:r>
        <w:rPr>
          <w:rFonts w:ascii="Garamond" w:eastAsiaTheme="minorEastAsia" w:hAnsi="Garamond"/>
          <w:sz w:val="24"/>
          <w:szCs w:val="24"/>
          <w:lang w:val="en-US"/>
        </w:rPr>
        <w:t>in DMSO at 100</w:t>
      </w:r>
      <w:r w:rsidR="002479D5">
        <w:rPr>
          <w:rFonts w:ascii="Garamond" w:eastAsiaTheme="minorEastAsia" w:hAnsi="Garamond"/>
          <w:sz w:val="24"/>
          <w:szCs w:val="24"/>
          <w:lang w:val="en-US"/>
        </w:rPr>
        <w:t xml:space="preserve"> </w:t>
      </w:r>
      <w:r>
        <w:rPr>
          <w:rFonts w:ascii="Garamond" w:eastAsiaTheme="minorEastAsia" w:hAnsi="Garamond"/>
          <w:sz w:val="24"/>
          <w:szCs w:val="24"/>
          <w:lang w:val="en-US"/>
        </w:rPr>
        <w:t xml:space="preserve">°C under stirring </w:t>
      </w:r>
      <w:r w:rsidRPr="001B4F7D">
        <w:rPr>
          <w:rFonts w:ascii="Garamond" w:eastAsiaTheme="minorEastAsia" w:hAnsi="Garamond"/>
          <w:sz w:val="24"/>
          <w:szCs w:val="24"/>
          <w:lang w:val="en-US"/>
        </w:rPr>
        <w:t>and</w:t>
      </w:r>
      <w:r w:rsidR="00562657" w:rsidRPr="001B4F7D">
        <w:rPr>
          <w:rFonts w:ascii="Garamond" w:eastAsiaTheme="minorEastAsia" w:hAnsi="Garamond"/>
          <w:sz w:val="24"/>
          <w:szCs w:val="24"/>
          <w:lang w:val="en-US"/>
        </w:rPr>
        <w:t xml:space="preserve"> a 2</w:t>
      </w:r>
      <w:r w:rsidR="003D71DD" w:rsidRPr="001B4F7D">
        <w:rPr>
          <w:rFonts w:ascii="Garamond" w:eastAsiaTheme="minorEastAsia" w:hAnsi="Garamond"/>
          <w:sz w:val="24"/>
          <w:szCs w:val="24"/>
          <w:lang w:val="en-US"/>
        </w:rPr>
        <w:t xml:space="preserve"> </w:t>
      </w:r>
      <w:r w:rsidR="00562657" w:rsidRPr="001B4F7D">
        <w:rPr>
          <w:rFonts w:ascii="Garamond" w:eastAsiaTheme="minorEastAsia" w:hAnsi="Garamond"/>
          <w:sz w:val="24"/>
          <w:szCs w:val="24"/>
          <w:lang w:val="en-US"/>
        </w:rPr>
        <w:t xml:space="preserve">M </w:t>
      </w:r>
      <w:proofErr w:type="spellStart"/>
      <w:r w:rsidR="00562657" w:rsidRPr="001B4F7D">
        <w:rPr>
          <w:rFonts w:ascii="Garamond" w:eastAsiaTheme="minorEastAsia" w:hAnsi="Garamond"/>
          <w:sz w:val="24"/>
          <w:szCs w:val="24"/>
          <w:lang w:val="en-US"/>
        </w:rPr>
        <w:t>NaOH</w:t>
      </w:r>
      <w:proofErr w:type="spellEnd"/>
      <w:r w:rsidR="00562657" w:rsidRPr="001B4F7D">
        <w:rPr>
          <w:rFonts w:ascii="Garamond" w:eastAsiaTheme="minorEastAsia" w:hAnsi="Garamond"/>
          <w:sz w:val="24"/>
          <w:szCs w:val="24"/>
          <w:lang w:val="en-US"/>
        </w:rPr>
        <w:t xml:space="preserve"> solution was then added very slowly. After 1 hour the solution was cooled </w:t>
      </w:r>
      <w:r w:rsidRPr="001B4F7D">
        <w:rPr>
          <w:rFonts w:ascii="Garamond" w:eastAsiaTheme="minorEastAsia" w:hAnsi="Garamond"/>
          <w:sz w:val="24"/>
          <w:szCs w:val="24"/>
          <w:lang w:val="en-US"/>
        </w:rPr>
        <w:t>to</w:t>
      </w:r>
      <w:r w:rsidR="00562657" w:rsidRPr="001B4F7D">
        <w:rPr>
          <w:rFonts w:ascii="Garamond" w:eastAsiaTheme="minorEastAsia" w:hAnsi="Garamond"/>
          <w:sz w:val="24"/>
          <w:szCs w:val="24"/>
          <w:lang w:val="en-US"/>
        </w:rPr>
        <w:t xml:space="preserve"> RT</w:t>
      </w:r>
      <w:r w:rsidR="00DC459B" w:rsidRPr="001B4F7D">
        <w:rPr>
          <w:rFonts w:ascii="Garamond" w:eastAsiaTheme="minorEastAsia" w:hAnsi="Garamond"/>
          <w:sz w:val="24"/>
          <w:szCs w:val="24"/>
          <w:lang w:val="en-US"/>
        </w:rPr>
        <w:t xml:space="preserve"> and 1</w:t>
      </w:r>
      <w:r w:rsidR="00412B53">
        <w:rPr>
          <w:rFonts w:ascii="Garamond" w:eastAsiaTheme="minorEastAsia" w:hAnsi="Garamond"/>
          <w:sz w:val="24"/>
          <w:szCs w:val="24"/>
          <w:lang w:val="en-US"/>
        </w:rPr>
        <w:t xml:space="preserve"> </w:t>
      </w:r>
      <w:r w:rsidR="00DC459B" w:rsidRPr="001B4F7D">
        <w:rPr>
          <w:rFonts w:ascii="Garamond" w:eastAsiaTheme="minorEastAsia" w:hAnsi="Garamond"/>
          <w:sz w:val="24"/>
          <w:szCs w:val="24"/>
          <w:lang w:val="en-US"/>
        </w:rPr>
        <w:t xml:space="preserve">M </w:t>
      </w:r>
      <w:proofErr w:type="spellStart"/>
      <w:r w:rsidR="00DC459B" w:rsidRPr="001B4F7D">
        <w:rPr>
          <w:rFonts w:ascii="Garamond" w:eastAsiaTheme="minorEastAsia" w:hAnsi="Garamond"/>
          <w:sz w:val="24"/>
          <w:szCs w:val="24"/>
          <w:lang w:val="en-US"/>
        </w:rPr>
        <w:t>HCl</w:t>
      </w:r>
      <w:proofErr w:type="spellEnd"/>
      <w:r w:rsidR="00DC459B" w:rsidRPr="001B4F7D">
        <w:rPr>
          <w:rFonts w:ascii="Garamond" w:eastAsiaTheme="minorEastAsia" w:hAnsi="Garamond"/>
          <w:sz w:val="24"/>
          <w:szCs w:val="24"/>
          <w:lang w:val="en-US"/>
        </w:rPr>
        <w:t xml:space="preserve"> solution was added until pH=</w:t>
      </w:r>
      <w:proofErr w:type="gramStart"/>
      <w:r w:rsidR="00DC459B" w:rsidRPr="001B4F7D">
        <w:rPr>
          <w:rFonts w:ascii="Garamond" w:eastAsiaTheme="minorEastAsia" w:hAnsi="Garamond"/>
          <w:sz w:val="24"/>
          <w:szCs w:val="24"/>
          <w:lang w:val="en-US"/>
        </w:rPr>
        <w:t>7</w:t>
      </w:r>
      <w:proofErr w:type="gramEnd"/>
      <w:r w:rsidR="00DC459B" w:rsidRPr="001B4F7D">
        <w:rPr>
          <w:rFonts w:ascii="Garamond" w:eastAsiaTheme="minorEastAsia" w:hAnsi="Garamond"/>
          <w:sz w:val="24"/>
          <w:szCs w:val="24"/>
          <w:lang w:val="en-US"/>
        </w:rPr>
        <w:t xml:space="preserve">. The amphoteric polymer was precipitated and washed in water and </w:t>
      </w:r>
      <w:r w:rsidR="001B4F7D" w:rsidRPr="001B4F7D">
        <w:rPr>
          <w:rFonts w:ascii="Garamond" w:eastAsiaTheme="minorEastAsia" w:hAnsi="Garamond"/>
          <w:sz w:val="24"/>
          <w:szCs w:val="24"/>
          <w:lang w:val="en-US"/>
        </w:rPr>
        <w:t xml:space="preserve">then </w:t>
      </w:r>
      <w:r w:rsidR="00DC459B" w:rsidRPr="001B4F7D">
        <w:rPr>
          <w:rFonts w:ascii="Garamond" w:eastAsiaTheme="minorEastAsia" w:hAnsi="Garamond"/>
          <w:sz w:val="24"/>
          <w:szCs w:val="24"/>
          <w:lang w:val="en-US"/>
        </w:rPr>
        <w:t>dried in the oven at 70</w:t>
      </w:r>
      <w:r w:rsidR="00412B53">
        <w:rPr>
          <w:rFonts w:ascii="Garamond" w:eastAsiaTheme="minorEastAsia" w:hAnsi="Garamond"/>
          <w:sz w:val="24"/>
          <w:szCs w:val="24"/>
          <w:lang w:val="en-US"/>
        </w:rPr>
        <w:t xml:space="preserve"> </w:t>
      </w:r>
      <w:r w:rsidR="00DC459B" w:rsidRPr="001B4F7D">
        <w:rPr>
          <w:rFonts w:ascii="Garamond" w:eastAsiaTheme="minorEastAsia" w:hAnsi="Garamond"/>
          <w:sz w:val="24"/>
          <w:szCs w:val="24"/>
          <w:lang w:val="en-US"/>
        </w:rPr>
        <w:t>°C</w:t>
      </w:r>
      <w:r w:rsidR="001B4F7D" w:rsidRPr="001B4F7D">
        <w:rPr>
          <w:rFonts w:ascii="Garamond" w:eastAsiaTheme="minorEastAsia" w:hAnsi="Garamond"/>
          <w:sz w:val="24"/>
          <w:szCs w:val="24"/>
          <w:lang w:val="en-US"/>
        </w:rPr>
        <w:t xml:space="preserve"> for 2 days</w:t>
      </w:r>
      <w:r w:rsidR="00DC459B" w:rsidRPr="001B4F7D">
        <w:rPr>
          <w:rFonts w:ascii="Garamond" w:eastAsiaTheme="minorEastAsia" w:hAnsi="Garamond"/>
          <w:sz w:val="24"/>
          <w:szCs w:val="24"/>
          <w:lang w:val="en-US"/>
        </w:rPr>
        <w:t>.</w:t>
      </w:r>
    </w:p>
    <w:p w14:paraId="2A16AD68" w14:textId="77777777" w:rsidR="002B4CE3" w:rsidRDefault="00464681" w:rsidP="00B07C67">
      <w:pPr>
        <w:spacing w:after="0" w:line="360" w:lineRule="auto"/>
        <w:jc w:val="both"/>
        <w:rPr>
          <w:rFonts w:ascii="Garamond" w:eastAsiaTheme="minorEastAsia" w:hAnsi="Garamond"/>
          <w:sz w:val="24"/>
          <w:szCs w:val="24"/>
          <w:lang w:val="en-US"/>
        </w:rPr>
      </w:pPr>
      <w:r w:rsidRPr="002479D5">
        <w:rPr>
          <w:rFonts w:ascii="Garamond" w:eastAsiaTheme="minorEastAsia" w:hAnsi="Garamond"/>
          <w:sz w:val="24"/>
          <w:szCs w:val="24"/>
          <w:lang w:val="en-US"/>
        </w:rPr>
        <w:t xml:space="preserve">The polymer showed a low solubility in DMSO, NMP </w:t>
      </w:r>
      <w:r w:rsidR="00412B53" w:rsidRPr="002479D5">
        <w:rPr>
          <w:rFonts w:ascii="Garamond" w:eastAsiaTheme="minorEastAsia" w:hAnsi="Garamond"/>
          <w:sz w:val="24"/>
          <w:szCs w:val="24"/>
          <w:lang w:val="en-US"/>
        </w:rPr>
        <w:t xml:space="preserve">and </w:t>
      </w:r>
      <w:r w:rsidRPr="002479D5">
        <w:rPr>
          <w:rFonts w:ascii="Garamond" w:eastAsiaTheme="minorEastAsia" w:hAnsi="Garamond"/>
          <w:sz w:val="24"/>
          <w:szCs w:val="24"/>
          <w:lang w:val="en-US"/>
        </w:rPr>
        <w:t xml:space="preserve">other solvents and membranes cast by these solvents were very brittle. </w:t>
      </w:r>
    </w:p>
    <w:p w14:paraId="66E14AE2" w14:textId="1B9855C3" w:rsidR="007E2214" w:rsidRPr="002479D5" w:rsidRDefault="007E2214" w:rsidP="007E2214">
      <w:pPr>
        <w:spacing w:after="0" w:line="360" w:lineRule="auto"/>
        <w:jc w:val="both"/>
        <w:rPr>
          <w:rFonts w:ascii="Garamond" w:hAnsi="Garamond"/>
          <w:sz w:val="24"/>
          <w:szCs w:val="24"/>
        </w:rPr>
      </w:pPr>
      <w:r w:rsidRPr="002479D5">
        <w:rPr>
          <w:rFonts w:ascii="Garamond" w:hAnsi="Garamond"/>
          <w:sz w:val="24"/>
          <w:szCs w:val="24"/>
          <w:vertAlign w:val="superscript"/>
          <w:lang w:val="en-US"/>
        </w:rPr>
        <w:t>1</w:t>
      </w:r>
      <w:r w:rsidRPr="002479D5">
        <w:rPr>
          <w:rFonts w:ascii="Garamond" w:hAnsi="Garamond"/>
          <w:sz w:val="24"/>
          <w:szCs w:val="24"/>
          <w:lang w:val="en-US"/>
        </w:rPr>
        <w:t>H NMR (DMSO d</w:t>
      </w:r>
      <w:r w:rsidRPr="002479D5">
        <w:rPr>
          <w:rFonts w:ascii="Garamond" w:hAnsi="Garamond"/>
          <w:sz w:val="24"/>
          <w:szCs w:val="24"/>
          <w:vertAlign w:val="subscript"/>
          <w:lang w:val="en-US"/>
        </w:rPr>
        <w:t>6</w:t>
      </w:r>
      <w:r w:rsidR="007E5EED">
        <w:rPr>
          <w:rFonts w:ascii="Garamond" w:hAnsi="Garamond"/>
          <w:sz w:val="24"/>
          <w:szCs w:val="24"/>
          <w:lang w:val="en-US"/>
        </w:rPr>
        <w:t>,</w:t>
      </w:r>
      <w:r w:rsidR="007E5EED" w:rsidRPr="007E5EED">
        <w:rPr>
          <w:rFonts w:ascii="Garamond" w:eastAsiaTheme="minorEastAsia" w:hAnsi="Garamond"/>
          <w:sz w:val="24"/>
          <w:szCs w:val="24"/>
          <w:lang w:val="en-US"/>
        </w:rPr>
        <w:t xml:space="preserve"> </w:t>
      </w:r>
      <w:r w:rsidR="00A422FE">
        <w:rPr>
          <w:rFonts w:ascii="Garamond" w:eastAsiaTheme="minorEastAsia" w:hAnsi="Garamond"/>
          <w:sz w:val="24"/>
          <w:szCs w:val="24"/>
          <w:lang w:val="en-US"/>
        </w:rPr>
        <w:t>acid</w:t>
      </w:r>
      <w:r w:rsidR="007E5EED">
        <w:rPr>
          <w:rFonts w:ascii="Garamond" w:eastAsiaTheme="minorEastAsia" w:hAnsi="Garamond"/>
          <w:sz w:val="24"/>
          <w:szCs w:val="24"/>
          <w:lang w:val="en-US"/>
        </w:rPr>
        <w:t xml:space="preserve"> form</w:t>
      </w:r>
      <w:r w:rsidR="00A422FE">
        <w:rPr>
          <w:rFonts w:ascii="Garamond" w:eastAsiaTheme="minorEastAsia" w:hAnsi="Garamond"/>
          <w:sz w:val="24"/>
          <w:szCs w:val="24"/>
          <w:lang w:val="en-US"/>
        </w:rPr>
        <w:t>:</w:t>
      </w:r>
      <w:r w:rsidR="00A422FE" w:rsidRPr="00A422FE">
        <w:rPr>
          <w:rFonts w:ascii="Garamond" w:hAnsi="Garamond"/>
          <w:sz w:val="24"/>
          <w:szCs w:val="24"/>
        </w:rPr>
        <w:t xml:space="preserve"> </w:t>
      </w:r>
      <w:r w:rsidR="00A422FE">
        <w:rPr>
          <w:rFonts w:ascii="Garamond" w:hAnsi="Garamond"/>
          <w:sz w:val="24"/>
          <w:szCs w:val="24"/>
        </w:rPr>
        <w:t>PSU-(CO</w:t>
      </w:r>
      <w:r w:rsidR="00A422FE">
        <w:rPr>
          <w:rFonts w:ascii="Garamond" w:hAnsi="Garamond"/>
          <w:sz w:val="24"/>
          <w:szCs w:val="24"/>
          <w:vertAlign w:val="subscript"/>
        </w:rPr>
        <w:t>2</w:t>
      </w:r>
      <w:r w:rsidR="00A422FE">
        <w:rPr>
          <w:rFonts w:ascii="Garamond" w:hAnsi="Garamond"/>
          <w:sz w:val="24"/>
          <w:szCs w:val="24"/>
        </w:rPr>
        <w:t>H</w:t>
      </w:r>
      <w:proofErr w:type="gramStart"/>
      <w:r w:rsidR="00A422FE">
        <w:rPr>
          <w:rFonts w:ascii="Garamond" w:hAnsi="Garamond"/>
          <w:sz w:val="24"/>
          <w:szCs w:val="24"/>
        </w:rPr>
        <w:t>)CH</w:t>
      </w:r>
      <w:r w:rsidR="00A422FE">
        <w:rPr>
          <w:rFonts w:ascii="Garamond" w:hAnsi="Garamond"/>
          <w:sz w:val="24"/>
          <w:szCs w:val="24"/>
          <w:vertAlign w:val="subscript"/>
        </w:rPr>
        <w:t>2</w:t>
      </w:r>
      <w:r w:rsidR="00A422FE">
        <w:rPr>
          <w:rFonts w:ascii="Garamond" w:hAnsi="Garamond"/>
          <w:sz w:val="24"/>
          <w:szCs w:val="24"/>
        </w:rPr>
        <w:t>N</w:t>
      </w:r>
      <w:proofErr w:type="gramEnd"/>
      <w:r w:rsidR="00A422FE">
        <w:rPr>
          <w:rFonts w:ascii="Garamond" w:hAnsi="Garamond"/>
          <w:sz w:val="24"/>
          <w:szCs w:val="24"/>
          <w:vertAlign w:val="superscript"/>
        </w:rPr>
        <w:t>+</w:t>
      </w:r>
      <w:r w:rsidR="00A422FE">
        <w:rPr>
          <w:rFonts w:ascii="Garamond" w:hAnsi="Garamond"/>
          <w:sz w:val="24"/>
          <w:szCs w:val="24"/>
        </w:rPr>
        <w:t>H(CH</w:t>
      </w:r>
      <w:r w:rsidR="00A422FE" w:rsidRPr="00A422FE">
        <w:rPr>
          <w:rFonts w:ascii="Garamond" w:hAnsi="Garamond"/>
          <w:sz w:val="24"/>
          <w:szCs w:val="24"/>
          <w:vertAlign w:val="subscript"/>
        </w:rPr>
        <w:t>3</w:t>
      </w:r>
      <w:r w:rsidR="00A422FE">
        <w:rPr>
          <w:rFonts w:ascii="Garamond" w:hAnsi="Garamond"/>
          <w:sz w:val="24"/>
          <w:szCs w:val="24"/>
        </w:rPr>
        <w:t>)</w:t>
      </w:r>
      <w:r w:rsidR="00A422FE">
        <w:rPr>
          <w:rFonts w:ascii="Garamond" w:hAnsi="Garamond"/>
          <w:sz w:val="24"/>
          <w:szCs w:val="24"/>
          <w:vertAlign w:val="subscript"/>
        </w:rPr>
        <w:t>2</w:t>
      </w:r>
      <w:r w:rsidRPr="002479D5">
        <w:rPr>
          <w:rFonts w:ascii="Garamond" w:hAnsi="Garamond"/>
          <w:sz w:val="24"/>
          <w:szCs w:val="24"/>
          <w:lang w:val="en-US"/>
        </w:rPr>
        <w:t xml:space="preserve">) </w:t>
      </w:r>
      <w:r w:rsidRPr="002479D5">
        <w:rPr>
          <w:rFonts w:ascii="Symbol" w:hAnsi="Symbol"/>
          <w:sz w:val="24"/>
          <w:szCs w:val="24"/>
        </w:rPr>
        <w:t></w:t>
      </w:r>
      <w:r w:rsidRPr="002479D5">
        <w:rPr>
          <w:rFonts w:ascii="Garamond" w:hAnsi="Garamond"/>
          <w:sz w:val="24"/>
          <w:szCs w:val="24"/>
          <w:lang w:val="en-US"/>
        </w:rPr>
        <w:t xml:space="preserve"> = 1.6 (</w:t>
      </w:r>
      <w:r w:rsidRPr="00A422FE">
        <w:rPr>
          <w:rFonts w:ascii="Garamond" w:hAnsi="Garamond"/>
          <w:sz w:val="24"/>
          <w:szCs w:val="24"/>
          <w:u w:val="single"/>
          <w:lang w:val="en-US"/>
        </w:rPr>
        <w:t>CH</w:t>
      </w:r>
      <w:r w:rsidRPr="002479D5">
        <w:rPr>
          <w:rFonts w:ascii="Garamond" w:hAnsi="Garamond"/>
          <w:sz w:val="24"/>
          <w:szCs w:val="24"/>
          <w:vertAlign w:val="subscript"/>
          <w:lang w:val="en-US"/>
        </w:rPr>
        <w:t>3</w:t>
      </w:r>
      <w:r w:rsidRPr="002479D5">
        <w:rPr>
          <w:rFonts w:ascii="Garamond" w:hAnsi="Garamond"/>
          <w:sz w:val="24"/>
          <w:szCs w:val="24"/>
          <w:lang w:val="en-US"/>
        </w:rPr>
        <w:t xml:space="preserve">-PSU, 6H), </w:t>
      </w:r>
      <w:r w:rsidRPr="002479D5">
        <w:rPr>
          <w:rFonts w:ascii="Symbol" w:hAnsi="Symbol"/>
          <w:sz w:val="24"/>
          <w:szCs w:val="24"/>
        </w:rPr>
        <w:t></w:t>
      </w:r>
      <w:r w:rsidRPr="002479D5">
        <w:rPr>
          <w:rFonts w:ascii="Symbol" w:hAnsi="Symbol"/>
          <w:sz w:val="24"/>
          <w:szCs w:val="24"/>
        </w:rPr>
        <w:t></w:t>
      </w:r>
      <w:r w:rsidRPr="002479D5">
        <w:rPr>
          <w:rFonts w:ascii="Garamond" w:hAnsi="Garamond"/>
          <w:sz w:val="24"/>
          <w:szCs w:val="24"/>
          <w:lang w:val="en-US"/>
        </w:rPr>
        <w:t xml:space="preserve"> = 3.3 (</w:t>
      </w:r>
      <w:r w:rsidRPr="00A422FE">
        <w:rPr>
          <w:rFonts w:ascii="Garamond" w:hAnsi="Garamond"/>
          <w:sz w:val="24"/>
          <w:szCs w:val="24"/>
          <w:u w:val="single"/>
          <w:lang w:val="en-US"/>
        </w:rPr>
        <w:t>CH</w:t>
      </w:r>
      <w:r w:rsidRPr="002479D5">
        <w:rPr>
          <w:rFonts w:ascii="Garamond" w:hAnsi="Garamond"/>
          <w:sz w:val="24"/>
          <w:szCs w:val="24"/>
          <w:vertAlign w:val="subscript"/>
          <w:lang w:val="en-US"/>
        </w:rPr>
        <w:t>3</w:t>
      </w:r>
      <w:r w:rsidRPr="002479D5">
        <w:rPr>
          <w:rFonts w:ascii="Garamond" w:hAnsi="Garamond"/>
          <w:sz w:val="24"/>
          <w:szCs w:val="24"/>
          <w:lang w:val="en-US"/>
        </w:rPr>
        <w:t>-N</w:t>
      </w:r>
      <w:r>
        <w:rPr>
          <w:rFonts w:ascii="Garamond" w:hAnsi="Garamond"/>
          <w:sz w:val="24"/>
          <w:szCs w:val="24"/>
          <w:vertAlign w:val="superscript"/>
          <w:lang w:val="en-US"/>
        </w:rPr>
        <w:t>+</w:t>
      </w:r>
      <w:r w:rsidRPr="002479D5">
        <w:rPr>
          <w:rFonts w:ascii="Garamond" w:hAnsi="Garamond"/>
          <w:sz w:val="24"/>
          <w:szCs w:val="24"/>
          <w:lang w:val="en-US"/>
        </w:rPr>
        <w:t xml:space="preserve">, 4.2H), </w:t>
      </w:r>
      <w:r w:rsidRPr="002479D5">
        <w:rPr>
          <w:rFonts w:ascii="Symbol" w:hAnsi="Symbol"/>
          <w:sz w:val="24"/>
          <w:szCs w:val="24"/>
        </w:rPr>
        <w:t></w:t>
      </w:r>
      <w:r w:rsidRPr="002479D5">
        <w:rPr>
          <w:rFonts w:ascii="Garamond" w:hAnsi="Garamond"/>
          <w:sz w:val="24"/>
          <w:szCs w:val="24"/>
          <w:lang w:val="en-US"/>
        </w:rPr>
        <w:t xml:space="preserve"> = 4.3 (</w:t>
      </w:r>
      <w:r w:rsidR="00A422FE">
        <w:rPr>
          <w:rFonts w:ascii="Garamond" w:hAnsi="Garamond"/>
          <w:sz w:val="24"/>
          <w:szCs w:val="24"/>
          <w:lang w:val="en-US"/>
        </w:rPr>
        <w:t>PSU-</w:t>
      </w:r>
      <w:r w:rsidRPr="00A422FE">
        <w:rPr>
          <w:rFonts w:ascii="Garamond" w:hAnsi="Garamond"/>
          <w:sz w:val="24"/>
          <w:szCs w:val="24"/>
          <w:u w:val="single"/>
          <w:lang w:val="en-US"/>
        </w:rPr>
        <w:t>CH</w:t>
      </w:r>
      <w:r w:rsidRPr="002479D5">
        <w:rPr>
          <w:rFonts w:ascii="Garamond" w:hAnsi="Garamond"/>
          <w:sz w:val="24"/>
          <w:szCs w:val="24"/>
          <w:vertAlign w:val="subscript"/>
          <w:lang w:val="en-US"/>
        </w:rPr>
        <w:t>2</w:t>
      </w:r>
      <w:r w:rsidRPr="002479D5">
        <w:rPr>
          <w:rFonts w:ascii="Garamond" w:hAnsi="Garamond"/>
          <w:sz w:val="24"/>
          <w:szCs w:val="24"/>
          <w:lang w:val="en-US"/>
        </w:rPr>
        <w:t>N</w:t>
      </w:r>
      <w:r>
        <w:rPr>
          <w:rFonts w:ascii="Garamond" w:hAnsi="Garamond"/>
          <w:sz w:val="24"/>
          <w:szCs w:val="24"/>
          <w:vertAlign w:val="superscript"/>
          <w:lang w:val="en-US"/>
        </w:rPr>
        <w:t>+</w:t>
      </w:r>
      <w:r w:rsidRPr="002479D5">
        <w:rPr>
          <w:rFonts w:ascii="Garamond" w:hAnsi="Garamond"/>
          <w:sz w:val="24"/>
          <w:szCs w:val="24"/>
          <w:lang w:val="en-US"/>
        </w:rPr>
        <w:t xml:space="preserve">, 1.4H), </w:t>
      </w:r>
      <w:r w:rsidRPr="002479D5">
        <w:rPr>
          <w:rFonts w:ascii="Symbol" w:hAnsi="Symbol"/>
          <w:sz w:val="24"/>
          <w:szCs w:val="24"/>
        </w:rPr>
        <w:t></w:t>
      </w:r>
      <w:r w:rsidRPr="002479D5">
        <w:rPr>
          <w:rFonts w:ascii="Garamond" w:hAnsi="Garamond"/>
          <w:sz w:val="24"/>
          <w:szCs w:val="24"/>
          <w:lang w:val="en-US"/>
        </w:rPr>
        <w:t xml:space="preserve"> = 6.75 - 8.25 (</w:t>
      </w:r>
      <w:r w:rsidR="00A422FE">
        <w:rPr>
          <w:rFonts w:ascii="Garamond" w:hAnsi="Garamond"/>
          <w:sz w:val="24"/>
          <w:szCs w:val="24"/>
          <w:lang w:val="en-US"/>
        </w:rPr>
        <w:t xml:space="preserve">PSU </w:t>
      </w:r>
      <w:r w:rsidRPr="002479D5">
        <w:rPr>
          <w:rFonts w:ascii="Garamond" w:hAnsi="Garamond"/>
          <w:sz w:val="24"/>
          <w:szCs w:val="24"/>
          <w:lang w:val="en-US"/>
        </w:rPr>
        <w:t xml:space="preserve">aromatic region). </w:t>
      </w:r>
      <w:r w:rsidRPr="002479D5">
        <w:rPr>
          <w:rFonts w:ascii="Garamond" w:hAnsi="Garamond"/>
          <w:sz w:val="24"/>
          <w:szCs w:val="24"/>
        </w:rPr>
        <w:t xml:space="preserve">The degree of </w:t>
      </w:r>
      <w:r w:rsidRPr="002479D5">
        <w:rPr>
          <w:rFonts w:ascii="Garamond" w:hAnsi="Garamond"/>
          <w:sz w:val="24"/>
          <w:szCs w:val="24"/>
        </w:rPr>
        <w:lastRenderedPageBreak/>
        <w:t xml:space="preserve">amination (DAM) was measured by comparison between the area of </w:t>
      </w:r>
      <w:proofErr w:type="spellStart"/>
      <w:r w:rsidRPr="002479D5">
        <w:rPr>
          <w:rFonts w:ascii="Garamond" w:hAnsi="Garamond"/>
          <w:sz w:val="24"/>
          <w:szCs w:val="24"/>
        </w:rPr>
        <w:t>methylamino</w:t>
      </w:r>
      <w:proofErr w:type="spellEnd"/>
      <w:r w:rsidRPr="002479D5">
        <w:rPr>
          <w:rFonts w:ascii="Garamond" w:hAnsi="Garamond"/>
          <w:sz w:val="24"/>
          <w:szCs w:val="24"/>
        </w:rPr>
        <w:t xml:space="preserve"> groups and PSU methyl groups and was DAM = 0.7. The obtained ratio of CO</w:t>
      </w:r>
      <w:r w:rsidRPr="002479D5">
        <w:rPr>
          <w:rFonts w:ascii="Garamond" w:hAnsi="Garamond"/>
          <w:sz w:val="24"/>
          <w:szCs w:val="24"/>
          <w:vertAlign w:val="subscript"/>
        </w:rPr>
        <w:t>2</w:t>
      </w:r>
      <w:r w:rsidRPr="002479D5">
        <w:rPr>
          <w:rFonts w:ascii="Garamond" w:hAnsi="Garamond"/>
          <w:sz w:val="24"/>
          <w:szCs w:val="24"/>
        </w:rPr>
        <w:t>H to NR</w:t>
      </w:r>
      <w:r w:rsidRPr="002479D5">
        <w:rPr>
          <w:rFonts w:ascii="Garamond" w:hAnsi="Garamond"/>
          <w:sz w:val="24"/>
          <w:szCs w:val="24"/>
          <w:vertAlign w:val="subscript"/>
        </w:rPr>
        <w:t>2</w:t>
      </w:r>
      <w:r w:rsidRPr="002479D5">
        <w:rPr>
          <w:rFonts w:ascii="Garamond" w:hAnsi="Garamond"/>
          <w:sz w:val="24"/>
          <w:szCs w:val="24"/>
        </w:rPr>
        <w:t xml:space="preserve"> functional groups was 1.1. </w:t>
      </w:r>
    </w:p>
    <w:p w14:paraId="4DBB2D02" w14:textId="77777777" w:rsidR="00562657" w:rsidRPr="007E2214" w:rsidRDefault="00562657" w:rsidP="00562657">
      <w:pPr>
        <w:spacing w:line="360" w:lineRule="auto"/>
        <w:jc w:val="both"/>
        <w:rPr>
          <w:rFonts w:ascii="Garamond" w:hAnsi="Garamond" w:cs="Calibri"/>
          <w:color w:val="000000"/>
          <w:sz w:val="24"/>
          <w:szCs w:val="24"/>
        </w:rPr>
      </w:pPr>
    </w:p>
    <w:p w14:paraId="42DC1E60" w14:textId="77777777" w:rsidR="00A422FE" w:rsidRDefault="00A422FE" w:rsidP="00562657">
      <w:pPr>
        <w:pStyle w:val="Default"/>
        <w:spacing w:line="360" w:lineRule="auto"/>
        <w:jc w:val="both"/>
        <w:rPr>
          <w:rFonts w:ascii="Garamond" w:hAnsi="Garamond"/>
          <w:i/>
          <w:lang w:val="en-US"/>
        </w:rPr>
      </w:pPr>
    </w:p>
    <w:p w14:paraId="2CA8BBC4" w14:textId="5F729782" w:rsidR="00562657" w:rsidRPr="007270A6" w:rsidRDefault="007270A6" w:rsidP="00562657">
      <w:pPr>
        <w:pStyle w:val="Default"/>
        <w:spacing w:line="360" w:lineRule="auto"/>
        <w:jc w:val="both"/>
        <w:rPr>
          <w:rFonts w:ascii="Garamond" w:hAnsi="Garamond"/>
          <w:i/>
          <w:lang w:val="en-US"/>
        </w:rPr>
      </w:pPr>
      <w:r>
        <w:rPr>
          <w:rFonts w:ascii="Garamond" w:hAnsi="Garamond"/>
          <w:i/>
          <w:lang w:val="en-US"/>
        </w:rPr>
        <w:t>Characterizations</w:t>
      </w:r>
    </w:p>
    <w:p w14:paraId="679FD328" w14:textId="77777777" w:rsidR="00422F03" w:rsidRDefault="00422F03" w:rsidP="00D94069">
      <w:pPr>
        <w:spacing w:line="360" w:lineRule="auto"/>
        <w:jc w:val="both"/>
        <w:rPr>
          <w:rFonts w:ascii="Garamond" w:hAnsi="Garamond" w:cs="Calibri"/>
          <w:i/>
          <w:color w:val="000000"/>
          <w:sz w:val="24"/>
          <w:szCs w:val="24"/>
        </w:rPr>
      </w:pPr>
    </w:p>
    <w:p w14:paraId="60380D37" w14:textId="3DE3CF98" w:rsidR="00DF3BB5" w:rsidRDefault="00894008" w:rsidP="00D94069">
      <w:pPr>
        <w:spacing w:line="360" w:lineRule="auto"/>
        <w:jc w:val="both"/>
        <w:rPr>
          <w:rFonts w:ascii="Garamond" w:hAnsi="Garamond" w:cs="Calibri"/>
          <w:i/>
          <w:color w:val="000000"/>
          <w:sz w:val="24"/>
          <w:szCs w:val="24"/>
        </w:rPr>
      </w:pPr>
      <w:r>
        <w:rPr>
          <w:rFonts w:ascii="Garamond" w:hAnsi="Garamond" w:cs="Calibri"/>
          <w:i/>
          <w:color w:val="000000"/>
          <w:sz w:val="24"/>
          <w:szCs w:val="24"/>
        </w:rPr>
        <w:t>NMR analysis</w:t>
      </w:r>
    </w:p>
    <w:p w14:paraId="615FEDF7" w14:textId="2968DBE0" w:rsidR="00D94069" w:rsidRPr="002F3FA2" w:rsidRDefault="00562657" w:rsidP="00D94069">
      <w:pPr>
        <w:spacing w:line="360" w:lineRule="auto"/>
        <w:jc w:val="both"/>
        <w:rPr>
          <w:rFonts w:ascii="Garamond" w:hAnsi="Garamond" w:cs="Calibri"/>
          <w:color w:val="000000"/>
          <w:sz w:val="24"/>
          <w:szCs w:val="24"/>
        </w:rPr>
      </w:pPr>
      <w:r w:rsidRPr="00993070">
        <w:rPr>
          <w:rFonts w:ascii="Garamond" w:hAnsi="Garamond" w:cs="Calibri"/>
          <w:i/>
          <w:color w:val="000000"/>
          <w:sz w:val="24"/>
          <w:szCs w:val="24"/>
        </w:rPr>
        <w:t xml:space="preserve"> </w:t>
      </w:r>
      <w:proofErr w:type="gramStart"/>
      <w:r w:rsidR="00D94069" w:rsidRPr="00D94069">
        <w:rPr>
          <w:rFonts w:ascii="Garamond" w:hAnsi="Garamond" w:cs="Calibri"/>
          <w:color w:val="000000"/>
          <w:sz w:val="24"/>
          <w:szCs w:val="24"/>
          <w:vertAlign w:val="superscript"/>
        </w:rPr>
        <w:t>1</w:t>
      </w:r>
      <w:r w:rsidR="00D94069" w:rsidRPr="00D94069">
        <w:rPr>
          <w:rFonts w:ascii="Garamond" w:hAnsi="Garamond" w:cs="Calibri"/>
          <w:color w:val="000000"/>
          <w:sz w:val="24"/>
          <w:szCs w:val="24"/>
        </w:rPr>
        <w:t>H</w:t>
      </w:r>
      <w:proofErr w:type="gramEnd"/>
      <w:r w:rsidR="00D94069" w:rsidRPr="00D94069">
        <w:rPr>
          <w:rFonts w:ascii="Garamond" w:hAnsi="Garamond" w:cs="Calibri"/>
          <w:color w:val="000000"/>
          <w:sz w:val="24"/>
          <w:szCs w:val="24"/>
        </w:rPr>
        <w:t xml:space="preserve"> NMR spectra were recorded with a Bruker AVANCE III spectrometer operating at 400 </w:t>
      </w:r>
      <w:proofErr w:type="spellStart"/>
      <w:r w:rsidR="00D94069" w:rsidRPr="00D94069">
        <w:rPr>
          <w:rFonts w:ascii="Garamond" w:hAnsi="Garamond" w:cs="Calibri"/>
          <w:color w:val="000000"/>
          <w:sz w:val="24"/>
          <w:szCs w:val="24"/>
        </w:rPr>
        <w:t>MHz.</w:t>
      </w:r>
      <w:proofErr w:type="spellEnd"/>
      <w:r w:rsidR="00D94069" w:rsidRPr="00D94069">
        <w:rPr>
          <w:rFonts w:ascii="Garamond" w:hAnsi="Garamond" w:cs="Calibri"/>
          <w:color w:val="000000"/>
          <w:sz w:val="24"/>
          <w:szCs w:val="24"/>
        </w:rPr>
        <w:t xml:space="preserve"> </w:t>
      </w:r>
      <w:r w:rsidR="00D94069" w:rsidRPr="002F3FA2">
        <w:rPr>
          <w:rFonts w:ascii="Garamond" w:hAnsi="Garamond" w:cs="Calibri"/>
          <w:color w:val="000000"/>
          <w:sz w:val="24"/>
          <w:szCs w:val="24"/>
        </w:rPr>
        <w:t>DMSO-d</w:t>
      </w:r>
      <w:r w:rsidR="00D94069" w:rsidRPr="00B772BA">
        <w:rPr>
          <w:rFonts w:ascii="Garamond" w:hAnsi="Garamond" w:cs="Calibri"/>
          <w:color w:val="000000"/>
          <w:sz w:val="24"/>
          <w:szCs w:val="24"/>
          <w:vertAlign w:val="subscript"/>
        </w:rPr>
        <w:t>6</w:t>
      </w:r>
      <w:r w:rsidR="00D94069" w:rsidRPr="002F3FA2">
        <w:rPr>
          <w:rFonts w:ascii="Garamond" w:hAnsi="Garamond" w:cs="Calibri"/>
          <w:color w:val="000000"/>
          <w:sz w:val="24"/>
          <w:szCs w:val="24"/>
        </w:rPr>
        <w:t xml:space="preserve"> </w:t>
      </w:r>
      <w:r w:rsidR="00AA0AEC">
        <w:rPr>
          <w:rFonts w:ascii="Garamond" w:hAnsi="Garamond" w:cs="Calibri"/>
          <w:color w:val="000000"/>
          <w:sz w:val="24"/>
          <w:szCs w:val="24"/>
        </w:rPr>
        <w:t xml:space="preserve">and </w:t>
      </w:r>
      <w:r w:rsidR="00AA0AEC">
        <w:rPr>
          <w:rFonts w:ascii="Garamond" w:hAnsi="Garamond"/>
          <w:sz w:val="24"/>
          <w:szCs w:val="24"/>
        </w:rPr>
        <w:t>CDCl</w:t>
      </w:r>
      <w:r w:rsidR="00AA0AEC">
        <w:rPr>
          <w:rFonts w:ascii="Garamond" w:hAnsi="Garamond"/>
          <w:sz w:val="24"/>
          <w:szCs w:val="24"/>
          <w:vertAlign w:val="subscript"/>
        </w:rPr>
        <w:t>3</w:t>
      </w:r>
      <w:r w:rsidR="00AA0AEC">
        <w:rPr>
          <w:rFonts w:ascii="Garamond" w:hAnsi="Garamond"/>
          <w:sz w:val="24"/>
          <w:szCs w:val="24"/>
        </w:rPr>
        <w:t xml:space="preserve"> </w:t>
      </w:r>
      <w:r w:rsidR="00AA0AEC">
        <w:rPr>
          <w:rFonts w:ascii="Garamond" w:hAnsi="Garamond" w:cs="Calibri"/>
          <w:color w:val="000000"/>
          <w:sz w:val="24"/>
          <w:szCs w:val="24"/>
        </w:rPr>
        <w:t>were</w:t>
      </w:r>
      <w:r w:rsidR="00D94069" w:rsidRPr="002F3FA2">
        <w:rPr>
          <w:rFonts w:ascii="Garamond" w:hAnsi="Garamond" w:cs="Calibri"/>
          <w:color w:val="000000"/>
          <w:sz w:val="24"/>
          <w:szCs w:val="24"/>
        </w:rPr>
        <w:t xml:space="preserve"> used as solvent</w:t>
      </w:r>
      <w:r w:rsidR="00AA0AEC">
        <w:rPr>
          <w:rFonts w:ascii="Garamond" w:hAnsi="Garamond" w:cs="Calibri"/>
          <w:color w:val="000000"/>
          <w:sz w:val="24"/>
          <w:szCs w:val="24"/>
        </w:rPr>
        <w:t>s</w:t>
      </w:r>
      <w:r w:rsidR="00D94069" w:rsidRPr="002F3FA2">
        <w:rPr>
          <w:rFonts w:ascii="Garamond" w:hAnsi="Garamond" w:cs="Calibri"/>
          <w:color w:val="000000"/>
          <w:sz w:val="24"/>
          <w:szCs w:val="24"/>
        </w:rPr>
        <w:t xml:space="preserve">. Chemical shifts (ppm) </w:t>
      </w:r>
      <w:proofErr w:type="gramStart"/>
      <w:r w:rsidR="00D94069" w:rsidRPr="002F3FA2">
        <w:rPr>
          <w:rFonts w:ascii="Garamond" w:hAnsi="Garamond" w:cs="Calibri"/>
          <w:color w:val="000000"/>
          <w:sz w:val="24"/>
          <w:szCs w:val="24"/>
        </w:rPr>
        <w:t>were</w:t>
      </w:r>
      <w:r w:rsidR="002B4CE3">
        <w:rPr>
          <w:rFonts w:ascii="Garamond" w:hAnsi="Garamond" w:cs="Calibri"/>
          <w:color w:val="000000"/>
          <w:sz w:val="24"/>
          <w:szCs w:val="24"/>
        </w:rPr>
        <w:t xml:space="preserve"> </w:t>
      </w:r>
      <w:r w:rsidR="00D94069" w:rsidRPr="002F3FA2">
        <w:rPr>
          <w:rFonts w:ascii="Garamond" w:hAnsi="Garamond" w:cs="Calibri"/>
          <w:color w:val="000000"/>
          <w:sz w:val="24"/>
          <w:szCs w:val="24"/>
        </w:rPr>
        <w:t>referenced</w:t>
      </w:r>
      <w:proofErr w:type="gramEnd"/>
      <w:r w:rsidR="00D94069" w:rsidRPr="002F3FA2">
        <w:rPr>
          <w:rFonts w:ascii="Garamond" w:hAnsi="Garamond" w:cs="Calibri"/>
          <w:color w:val="000000"/>
          <w:sz w:val="24"/>
          <w:szCs w:val="24"/>
        </w:rPr>
        <w:t xml:space="preserve"> to </w:t>
      </w:r>
      <w:proofErr w:type="spellStart"/>
      <w:r w:rsidR="00D94069" w:rsidRPr="002F3FA2">
        <w:rPr>
          <w:rFonts w:ascii="Garamond" w:hAnsi="Garamond" w:cs="Calibri"/>
          <w:color w:val="000000"/>
          <w:sz w:val="24"/>
          <w:szCs w:val="24"/>
        </w:rPr>
        <w:t>tetramethylsilane</w:t>
      </w:r>
      <w:proofErr w:type="spellEnd"/>
      <w:r w:rsidR="00D94069" w:rsidRPr="002F3FA2">
        <w:rPr>
          <w:rFonts w:ascii="Garamond" w:hAnsi="Garamond" w:cs="Calibri"/>
          <w:color w:val="000000"/>
          <w:sz w:val="24"/>
          <w:szCs w:val="24"/>
        </w:rPr>
        <w:t xml:space="preserve"> (TMS).</w:t>
      </w:r>
    </w:p>
    <w:p w14:paraId="76966BA3" w14:textId="62A5B538" w:rsidR="00D26891" w:rsidRPr="007270A6" w:rsidRDefault="00D26891" w:rsidP="00562657">
      <w:pPr>
        <w:spacing w:line="360" w:lineRule="auto"/>
        <w:jc w:val="both"/>
        <w:rPr>
          <w:rFonts w:ascii="Garamond" w:hAnsi="Garamond"/>
          <w:sz w:val="24"/>
          <w:szCs w:val="24"/>
        </w:rPr>
      </w:pPr>
      <w:proofErr w:type="spellStart"/>
      <w:r w:rsidRPr="0089042F">
        <w:rPr>
          <w:rFonts w:ascii="Garamond" w:hAnsi="Garamond"/>
          <w:sz w:val="24"/>
          <w:szCs w:val="24"/>
        </w:rPr>
        <w:t>Heteronuclear</w:t>
      </w:r>
      <w:proofErr w:type="spellEnd"/>
      <w:r w:rsidRPr="0089042F">
        <w:rPr>
          <w:rFonts w:ascii="Garamond" w:hAnsi="Garamond"/>
          <w:sz w:val="24"/>
          <w:szCs w:val="24"/>
        </w:rPr>
        <w:t xml:space="preserve"> Single Quantum Spectrum (HSQC) was collected with the standard Bruker sequence (</w:t>
      </w:r>
      <w:proofErr w:type="spellStart"/>
      <w:r w:rsidRPr="0089042F">
        <w:rPr>
          <w:rFonts w:ascii="Garamond" w:hAnsi="Garamond"/>
          <w:sz w:val="24"/>
          <w:szCs w:val="24"/>
        </w:rPr>
        <w:t>hsqcetgp</w:t>
      </w:r>
      <w:proofErr w:type="spellEnd"/>
      <w:r w:rsidRPr="0089042F">
        <w:rPr>
          <w:rFonts w:ascii="Garamond" w:hAnsi="Garamond"/>
          <w:sz w:val="24"/>
          <w:szCs w:val="24"/>
        </w:rPr>
        <w:t xml:space="preserve">). Spectra </w:t>
      </w:r>
      <w:proofErr w:type="gramStart"/>
      <w:r w:rsidRPr="0089042F">
        <w:rPr>
          <w:rFonts w:ascii="Garamond" w:hAnsi="Garamond"/>
          <w:sz w:val="24"/>
          <w:szCs w:val="24"/>
        </w:rPr>
        <w:t>were processed</w:t>
      </w:r>
      <w:proofErr w:type="gramEnd"/>
      <w:r w:rsidRPr="0089042F">
        <w:rPr>
          <w:rFonts w:ascii="Garamond" w:hAnsi="Garamond"/>
          <w:sz w:val="24"/>
          <w:szCs w:val="24"/>
        </w:rPr>
        <w:t xml:space="preserve"> by using a squared sine bell and polynomial baseline correction. Spectral assignments </w:t>
      </w:r>
      <w:proofErr w:type="gramStart"/>
      <w:r w:rsidRPr="0089042F">
        <w:rPr>
          <w:rFonts w:ascii="Garamond" w:hAnsi="Garamond"/>
          <w:sz w:val="24"/>
          <w:szCs w:val="24"/>
        </w:rPr>
        <w:t>were performed</w:t>
      </w:r>
      <w:proofErr w:type="gramEnd"/>
      <w:r w:rsidRPr="0089042F">
        <w:rPr>
          <w:rFonts w:ascii="Garamond" w:hAnsi="Garamond"/>
          <w:sz w:val="24"/>
          <w:szCs w:val="24"/>
        </w:rPr>
        <w:t xml:space="preserve"> by using spectral simulation performed with </w:t>
      </w:r>
      <w:proofErr w:type="spellStart"/>
      <w:r w:rsidRPr="0089042F">
        <w:rPr>
          <w:rFonts w:ascii="Garamond" w:hAnsi="Garamond"/>
          <w:sz w:val="24"/>
          <w:szCs w:val="24"/>
        </w:rPr>
        <w:t>MNova</w:t>
      </w:r>
      <w:proofErr w:type="spellEnd"/>
      <w:r w:rsidRPr="0089042F">
        <w:rPr>
          <w:rFonts w:ascii="Garamond" w:hAnsi="Garamond"/>
          <w:sz w:val="24"/>
          <w:szCs w:val="24"/>
        </w:rPr>
        <w:t xml:space="preserve"> (</w:t>
      </w:r>
      <w:proofErr w:type="spellStart"/>
      <w:r w:rsidRPr="0089042F">
        <w:rPr>
          <w:rFonts w:ascii="Garamond" w:hAnsi="Garamond"/>
          <w:sz w:val="24"/>
          <w:szCs w:val="24"/>
        </w:rPr>
        <w:t>Mestrelab</w:t>
      </w:r>
      <w:proofErr w:type="spellEnd"/>
      <w:r w:rsidRPr="0089042F">
        <w:rPr>
          <w:rFonts w:ascii="Garamond" w:hAnsi="Garamond"/>
          <w:sz w:val="24"/>
          <w:szCs w:val="24"/>
        </w:rPr>
        <w:t xml:space="preserve"> Research, Spain) in conj</w:t>
      </w:r>
      <w:r w:rsidR="007270A6" w:rsidRPr="0089042F">
        <w:rPr>
          <w:rFonts w:ascii="Garamond" w:hAnsi="Garamond"/>
          <w:sz w:val="24"/>
          <w:szCs w:val="24"/>
        </w:rPr>
        <w:t>unction with experimental data.</w:t>
      </w:r>
    </w:p>
    <w:p w14:paraId="7EE77339" w14:textId="77777777" w:rsidR="00D94069" w:rsidRPr="00D94069" w:rsidRDefault="00D94069" w:rsidP="00562657">
      <w:pPr>
        <w:spacing w:line="360" w:lineRule="auto"/>
        <w:jc w:val="both"/>
        <w:rPr>
          <w:rFonts w:ascii="Garamond" w:hAnsi="Garamond"/>
          <w:i/>
          <w:sz w:val="24"/>
          <w:szCs w:val="24"/>
        </w:rPr>
      </w:pPr>
      <w:r w:rsidRPr="00D94069">
        <w:rPr>
          <w:rFonts w:ascii="Garamond" w:hAnsi="Garamond"/>
          <w:i/>
          <w:sz w:val="24"/>
          <w:szCs w:val="24"/>
        </w:rPr>
        <w:t>FT</w:t>
      </w:r>
      <w:r w:rsidR="00562657" w:rsidRPr="00D94069">
        <w:rPr>
          <w:rFonts w:ascii="Garamond" w:hAnsi="Garamond"/>
          <w:i/>
          <w:sz w:val="24"/>
          <w:szCs w:val="24"/>
        </w:rPr>
        <w:t>IR</w:t>
      </w:r>
    </w:p>
    <w:p w14:paraId="72398AC1" w14:textId="2122263E" w:rsidR="00562657" w:rsidRPr="007270A6" w:rsidRDefault="00D94069" w:rsidP="00562657">
      <w:pPr>
        <w:spacing w:line="360" w:lineRule="auto"/>
        <w:jc w:val="both"/>
        <w:rPr>
          <w:rFonts w:ascii="Garamond" w:hAnsi="Garamond"/>
          <w:sz w:val="24"/>
          <w:szCs w:val="24"/>
        </w:rPr>
      </w:pPr>
      <w:r w:rsidRPr="00D94069">
        <w:rPr>
          <w:rFonts w:ascii="Garamond" w:hAnsi="Garamond" w:cs="Calibri"/>
          <w:color w:val="000000"/>
          <w:sz w:val="24"/>
          <w:szCs w:val="24"/>
        </w:rPr>
        <w:t xml:space="preserve">FTIR </w:t>
      </w:r>
      <w:r>
        <w:rPr>
          <w:rFonts w:ascii="Garamond" w:hAnsi="Garamond" w:cs="Calibri"/>
          <w:color w:val="000000"/>
          <w:sz w:val="24"/>
          <w:szCs w:val="24"/>
        </w:rPr>
        <w:t xml:space="preserve">spectra </w:t>
      </w:r>
      <w:proofErr w:type="gramStart"/>
      <w:r>
        <w:rPr>
          <w:rFonts w:ascii="Garamond" w:hAnsi="Garamond" w:cs="Calibri"/>
          <w:color w:val="000000"/>
          <w:sz w:val="24"/>
          <w:szCs w:val="24"/>
        </w:rPr>
        <w:t>were recorded</w:t>
      </w:r>
      <w:proofErr w:type="gramEnd"/>
      <w:r w:rsidRPr="00D94069">
        <w:rPr>
          <w:rFonts w:ascii="Garamond" w:hAnsi="Garamond" w:cs="Calibri"/>
          <w:color w:val="000000"/>
          <w:sz w:val="24"/>
          <w:szCs w:val="24"/>
        </w:rPr>
        <w:t xml:space="preserve"> in transmission mode in the range of 4000–400 cm</w:t>
      </w:r>
      <w:r>
        <w:rPr>
          <w:rFonts w:ascii="Garamond" w:hAnsi="Garamond" w:cs="Calibri"/>
          <w:color w:val="000000"/>
          <w:sz w:val="24"/>
          <w:szCs w:val="24"/>
          <w:vertAlign w:val="superscript"/>
        </w:rPr>
        <w:t>-</w:t>
      </w:r>
      <w:r w:rsidRPr="00D94069">
        <w:rPr>
          <w:rFonts w:ascii="Garamond" w:hAnsi="Garamond" w:cs="Calibri"/>
          <w:color w:val="000000"/>
          <w:sz w:val="24"/>
          <w:szCs w:val="24"/>
          <w:vertAlign w:val="superscript"/>
        </w:rPr>
        <w:t>1</w:t>
      </w:r>
      <w:r w:rsidRPr="00D94069">
        <w:rPr>
          <w:rFonts w:ascii="Garamond" w:hAnsi="Garamond" w:cs="Calibri"/>
          <w:color w:val="000000"/>
          <w:sz w:val="24"/>
          <w:szCs w:val="24"/>
        </w:rPr>
        <w:t xml:space="preserve"> </w:t>
      </w:r>
      <w:r>
        <w:rPr>
          <w:rFonts w:ascii="Garamond" w:hAnsi="Garamond" w:cs="Calibri"/>
          <w:color w:val="000000"/>
          <w:sz w:val="24"/>
          <w:szCs w:val="24"/>
        </w:rPr>
        <w:t xml:space="preserve">using </w:t>
      </w:r>
      <w:r w:rsidRPr="00D94069">
        <w:rPr>
          <w:rFonts w:ascii="Garamond" w:hAnsi="Garamond" w:cs="Calibri"/>
          <w:color w:val="000000"/>
          <w:sz w:val="24"/>
          <w:szCs w:val="24"/>
        </w:rPr>
        <w:t>a</w:t>
      </w:r>
      <w:r>
        <w:rPr>
          <w:rFonts w:ascii="Garamond" w:hAnsi="Garamond" w:cs="Calibri"/>
          <w:color w:val="000000"/>
          <w:sz w:val="24"/>
          <w:szCs w:val="24"/>
        </w:rPr>
        <w:t xml:space="preserve"> spectrometer </w:t>
      </w:r>
      <w:r w:rsidRPr="00D94069">
        <w:rPr>
          <w:rFonts w:ascii="Garamond" w:hAnsi="Garamond" w:cs="Calibri"/>
          <w:color w:val="000000"/>
          <w:sz w:val="24"/>
          <w:szCs w:val="24"/>
        </w:rPr>
        <w:t>Perkin-Elmer Spectrum 10</w:t>
      </w:r>
      <w:r w:rsidR="00EB4E01">
        <w:rPr>
          <w:rFonts w:ascii="Garamond" w:hAnsi="Garamond" w:cs="Calibri"/>
          <w:color w:val="000000"/>
          <w:sz w:val="24"/>
          <w:szCs w:val="24"/>
        </w:rPr>
        <w:t xml:space="preserve">0. The samples were </w:t>
      </w:r>
      <w:r w:rsidR="00EB4E01" w:rsidRPr="00EB4E01">
        <w:rPr>
          <w:rFonts w:ascii="Garamond" w:hAnsi="Garamond" w:cs="Calibri"/>
          <w:color w:val="000000"/>
          <w:sz w:val="24"/>
          <w:szCs w:val="24"/>
        </w:rPr>
        <w:t>analysed in</w:t>
      </w:r>
      <w:r w:rsidRPr="00EB4E01">
        <w:rPr>
          <w:rFonts w:ascii="Garamond" w:hAnsi="Garamond" w:cs="Calibri"/>
          <w:color w:val="000000"/>
          <w:sz w:val="24"/>
          <w:szCs w:val="24"/>
        </w:rPr>
        <w:t xml:space="preserve"> </w:t>
      </w:r>
      <w:proofErr w:type="spellStart"/>
      <w:r w:rsidRPr="00EB4E01">
        <w:rPr>
          <w:rFonts w:ascii="Garamond" w:hAnsi="Garamond" w:cs="Calibri"/>
          <w:color w:val="000000"/>
          <w:sz w:val="24"/>
          <w:szCs w:val="24"/>
        </w:rPr>
        <w:t>cesium</w:t>
      </w:r>
      <w:proofErr w:type="spellEnd"/>
      <w:r w:rsidRPr="00EB4E01">
        <w:rPr>
          <w:rFonts w:ascii="Garamond" w:hAnsi="Garamond" w:cs="Calibri"/>
          <w:color w:val="000000"/>
          <w:sz w:val="24"/>
          <w:szCs w:val="24"/>
        </w:rPr>
        <w:t xml:space="preserve"> iodide</w:t>
      </w:r>
      <w:r>
        <w:rPr>
          <w:rFonts w:ascii="Garamond" w:hAnsi="Garamond" w:cs="Calibri"/>
          <w:color w:val="000000"/>
          <w:sz w:val="24"/>
          <w:szCs w:val="24"/>
        </w:rPr>
        <w:t xml:space="preserve"> cells. Spectra </w:t>
      </w:r>
      <w:proofErr w:type="gramStart"/>
      <w:r>
        <w:rPr>
          <w:rFonts w:ascii="Garamond" w:hAnsi="Garamond" w:cs="Calibri"/>
          <w:color w:val="000000"/>
          <w:sz w:val="24"/>
          <w:szCs w:val="24"/>
        </w:rPr>
        <w:t xml:space="preserve">were </w:t>
      </w:r>
      <w:r w:rsidRPr="00D94069">
        <w:rPr>
          <w:rFonts w:ascii="Garamond" w:hAnsi="Garamond" w:cs="Calibri"/>
          <w:color w:val="000000"/>
          <w:sz w:val="24"/>
          <w:szCs w:val="24"/>
        </w:rPr>
        <w:t>normalized</w:t>
      </w:r>
      <w:proofErr w:type="gramEnd"/>
      <w:r w:rsidRPr="00D94069">
        <w:rPr>
          <w:rFonts w:ascii="Garamond" w:hAnsi="Garamond" w:cs="Calibri"/>
          <w:color w:val="000000"/>
          <w:sz w:val="24"/>
          <w:szCs w:val="24"/>
        </w:rPr>
        <w:t xml:space="preserve"> against a background spectrum.</w:t>
      </w:r>
    </w:p>
    <w:p w14:paraId="248D09E6" w14:textId="678D5069" w:rsidR="00DF3BB5" w:rsidRDefault="00DF3BB5" w:rsidP="00DF3BB5">
      <w:pPr>
        <w:spacing w:line="360" w:lineRule="auto"/>
        <w:jc w:val="both"/>
        <w:rPr>
          <w:rFonts w:ascii="Garamond" w:hAnsi="Garamond" w:cs="Calibri"/>
          <w:i/>
          <w:color w:val="000000"/>
          <w:sz w:val="24"/>
          <w:szCs w:val="24"/>
        </w:rPr>
      </w:pPr>
      <w:r w:rsidRPr="00DF3BB5">
        <w:rPr>
          <w:rFonts w:ascii="Garamond" w:hAnsi="Garamond" w:cs="Calibri"/>
          <w:i/>
          <w:color w:val="000000"/>
          <w:sz w:val="24"/>
          <w:szCs w:val="24"/>
        </w:rPr>
        <w:t>H</w:t>
      </w:r>
      <w:r w:rsidR="00B772BA">
        <w:rPr>
          <w:rFonts w:ascii="Garamond" w:hAnsi="Garamond" w:cs="Calibri"/>
          <w:i/>
          <w:color w:val="000000"/>
          <w:sz w:val="24"/>
          <w:szCs w:val="24"/>
        </w:rPr>
        <w:t xml:space="preserve">igh-Resolution </w:t>
      </w:r>
      <w:proofErr w:type="spellStart"/>
      <w:r w:rsidR="00B772BA">
        <w:rPr>
          <w:rFonts w:ascii="Garamond" w:hAnsi="Garamond" w:cs="Calibri"/>
          <w:i/>
          <w:color w:val="000000"/>
          <w:sz w:val="24"/>
          <w:szCs w:val="24"/>
        </w:rPr>
        <w:t>Thermogravimetry</w:t>
      </w:r>
      <w:proofErr w:type="spellEnd"/>
      <w:r w:rsidRPr="00DF3BB5">
        <w:rPr>
          <w:rFonts w:ascii="Garamond" w:hAnsi="Garamond" w:cs="Calibri"/>
          <w:i/>
          <w:color w:val="000000"/>
          <w:sz w:val="24"/>
          <w:szCs w:val="24"/>
        </w:rPr>
        <w:t xml:space="preserve"> </w:t>
      </w:r>
    </w:p>
    <w:p w14:paraId="7B3C71D2" w14:textId="3621CED9" w:rsidR="00AA3E67" w:rsidRDefault="00DF3BB5" w:rsidP="00AA3E67">
      <w:pPr>
        <w:spacing w:line="360" w:lineRule="auto"/>
        <w:jc w:val="both"/>
        <w:rPr>
          <w:rFonts w:ascii="Garamond" w:hAnsi="Garamond" w:cs="Calibri"/>
          <w:color w:val="000000"/>
          <w:sz w:val="24"/>
          <w:szCs w:val="24"/>
        </w:rPr>
      </w:pPr>
      <w:r>
        <w:rPr>
          <w:rFonts w:ascii="Garamond" w:hAnsi="Garamond" w:cs="Calibri"/>
          <w:color w:val="000000"/>
          <w:sz w:val="24"/>
          <w:szCs w:val="24"/>
        </w:rPr>
        <w:t>The thermal degradation of the polymer</w:t>
      </w:r>
      <w:r w:rsidRPr="00DF3BB5">
        <w:rPr>
          <w:rFonts w:ascii="Garamond" w:hAnsi="Garamond" w:cs="Calibri"/>
          <w:color w:val="000000"/>
          <w:sz w:val="24"/>
          <w:szCs w:val="24"/>
        </w:rPr>
        <w:t>s was</w:t>
      </w:r>
      <w:r>
        <w:rPr>
          <w:rFonts w:ascii="Garamond" w:hAnsi="Garamond" w:cs="Calibri"/>
          <w:color w:val="000000"/>
          <w:sz w:val="24"/>
          <w:szCs w:val="24"/>
        </w:rPr>
        <w:t xml:space="preserve"> investigated by high resolution </w:t>
      </w:r>
      <w:r w:rsidRPr="00DF3BB5">
        <w:rPr>
          <w:rFonts w:ascii="Garamond" w:hAnsi="Garamond" w:cs="Calibri"/>
          <w:color w:val="000000"/>
          <w:sz w:val="24"/>
          <w:szCs w:val="24"/>
        </w:rPr>
        <w:t>thermogravimetric analy</w:t>
      </w:r>
      <w:r>
        <w:rPr>
          <w:rFonts w:ascii="Garamond" w:hAnsi="Garamond" w:cs="Calibri"/>
          <w:color w:val="000000"/>
          <w:sz w:val="24"/>
          <w:szCs w:val="24"/>
        </w:rPr>
        <w:t xml:space="preserve">sis (TGA Q500, TA Instruments), </w:t>
      </w:r>
      <w:r w:rsidRPr="00DF3BB5">
        <w:rPr>
          <w:rFonts w:ascii="Garamond" w:hAnsi="Garamond" w:cs="Calibri"/>
          <w:color w:val="000000"/>
          <w:sz w:val="24"/>
          <w:szCs w:val="24"/>
        </w:rPr>
        <w:t>performed betwe</w:t>
      </w:r>
      <w:r>
        <w:rPr>
          <w:rFonts w:ascii="Garamond" w:hAnsi="Garamond" w:cs="Calibri"/>
          <w:color w:val="000000"/>
          <w:sz w:val="24"/>
          <w:szCs w:val="24"/>
        </w:rPr>
        <w:t xml:space="preserve">en 25 and </w:t>
      </w:r>
      <w:r w:rsidR="00B772BA">
        <w:rPr>
          <w:rFonts w:ascii="Garamond" w:hAnsi="Garamond" w:cs="Calibri"/>
          <w:color w:val="000000"/>
          <w:sz w:val="24"/>
          <w:szCs w:val="24"/>
        </w:rPr>
        <w:t>55</w:t>
      </w:r>
      <w:r>
        <w:rPr>
          <w:rFonts w:ascii="Garamond" w:hAnsi="Garamond" w:cs="Calibri"/>
          <w:color w:val="000000"/>
          <w:sz w:val="24"/>
          <w:szCs w:val="24"/>
        </w:rPr>
        <w:t xml:space="preserve">0 °C with a maximum </w:t>
      </w:r>
      <w:r w:rsidRPr="00DF3BB5">
        <w:rPr>
          <w:rFonts w:ascii="Garamond" w:hAnsi="Garamond" w:cs="Calibri"/>
          <w:color w:val="000000"/>
          <w:sz w:val="24"/>
          <w:szCs w:val="24"/>
        </w:rPr>
        <w:t xml:space="preserve">heating rate of </w:t>
      </w:r>
      <w:r>
        <w:rPr>
          <w:rFonts w:ascii="Garamond" w:hAnsi="Garamond" w:cs="Calibri"/>
          <w:color w:val="000000"/>
          <w:sz w:val="24"/>
          <w:szCs w:val="24"/>
        </w:rPr>
        <w:t>3</w:t>
      </w:r>
      <w:r w:rsidRPr="00DF3BB5">
        <w:rPr>
          <w:rFonts w:ascii="Garamond" w:hAnsi="Garamond" w:cs="Calibri"/>
          <w:color w:val="000000"/>
          <w:sz w:val="24"/>
          <w:szCs w:val="24"/>
        </w:rPr>
        <w:t xml:space="preserve"> °C/min un</w:t>
      </w:r>
      <w:r>
        <w:rPr>
          <w:rFonts w:ascii="Garamond" w:hAnsi="Garamond" w:cs="Calibri"/>
          <w:color w:val="000000"/>
          <w:sz w:val="24"/>
          <w:szCs w:val="24"/>
        </w:rPr>
        <w:t xml:space="preserve">der air flux in platinum sample </w:t>
      </w:r>
      <w:r w:rsidRPr="00DF3BB5">
        <w:rPr>
          <w:rFonts w:ascii="Garamond" w:hAnsi="Garamond" w:cs="Calibri"/>
          <w:color w:val="000000"/>
          <w:sz w:val="24"/>
          <w:szCs w:val="24"/>
        </w:rPr>
        <w:t>holders.</w:t>
      </w:r>
    </w:p>
    <w:p w14:paraId="759B83A1" w14:textId="32BA6796" w:rsidR="00AA3E67" w:rsidRPr="00AA3E67" w:rsidRDefault="00AA3E67" w:rsidP="00AA3E67">
      <w:pPr>
        <w:spacing w:line="360" w:lineRule="auto"/>
        <w:jc w:val="both"/>
        <w:rPr>
          <w:rFonts w:ascii="Garamond" w:hAnsi="Garamond" w:cs="Calibri"/>
          <w:i/>
          <w:color w:val="000000"/>
          <w:sz w:val="24"/>
          <w:szCs w:val="24"/>
        </w:rPr>
      </w:pPr>
      <w:r>
        <w:rPr>
          <w:rFonts w:ascii="Garamond" w:hAnsi="Garamond" w:cs="Calibri"/>
          <w:i/>
          <w:color w:val="000000"/>
          <w:sz w:val="24"/>
          <w:szCs w:val="24"/>
        </w:rPr>
        <w:t xml:space="preserve">Acid, basic, and </w:t>
      </w:r>
      <w:proofErr w:type="spellStart"/>
      <w:r>
        <w:rPr>
          <w:rFonts w:ascii="Garamond" w:hAnsi="Garamond" w:cs="Calibri"/>
          <w:i/>
          <w:color w:val="000000"/>
          <w:sz w:val="24"/>
          <w:szCs w:val="24"/>
        </w:rPr>
        <w:t>zwitterionic</w:t>
      </w:r>
      <w:proofErr w:type="spellEnd"/>
      <w:r>
        <w:rPr>
          <w:rFonts w:ascii="Garamond" w:hAnsi="Garamond" w:cs="Calibri"/>
          <w:i/>
          <w:color w:val="000000"/>
          <w:sz w:val="24"/>
          <w:szCs w:val="24"/>
        </w:rPr>
        <w:t xml:space="preserve"> forms; t</w:t>
      </w:r>
      <w:r w:rsidRPr="00AA3E67">
        <w:rPr>
          <w:rFonts w:ascii="Garamond" w:hAnsi="Garamond" w:cs="Calibri"/>
          <w:i/>
          <w:color w:val="000000"/>
          <w:sz w:val="24"/>
          <w:szCs w:val="24"/>
        </w:rPr>
        <w:t>itration</w:t>
      </w:r>
    </w:p>
    <w:p w14:paraId="1BE447BD" w14:textId="77777777" w:rsidR="002B4CE3" w:rsidRDefault="00AA3E67" w:rsidP="003B2E5E">
      <w:pPr>
        <w:spacing w:after="0" w:line="360" w:lineRule="auto"/>
        <w:jc w:val="both"/>
        <w:rPr>
          <w:rFonts w:ascii="Garamond" w:hAnsi="Garamond" w:cs="Calibri"/>
          <w:color w:val="000000"/>
          <w:sz w:val="24"/>
          <w:szCs w:val="24"/>
        </w:rPr>
      </w:pPr>
      <w:r w:rsidRPr="00AA3E67">
        <w:rPr>
          <w:rFonts w:ascii="Garamond" w:hAnsi="Garamond" w:cs="Calibri"/>
          <w:color w:val="000000"/>
          <w:sz w:val="24"/>
          <w:szCs w:val="24"/>
        </w:rPr>
        <w:t xml:space="preserve">Acid, basic, and </w:t>
      </w:r>
      <w:proofErr w:type="spellStart"/>
      <w:r w:rsidRPr="00AA3E67">
        <w:rPr>
          <w:rFonts w:ascii="Garamond" w:hAnsi="Garamond" w:cs="Calibri"/>
          <w:color w:val="000000"/>
          <w:sz w:val="24"/>
          <w:szCs w:val="24"/>
        </w:rPr>
        <w:t>zwitterionic</w:t>
      </w:r>
      <w:proofErr w:type="spellEnd"/>
      <w:r w:rsidRPr="00AA3E67">
        <w:rPr>
          <w:rFonts w:ascii="Garamond" w:hAnsi="Garamond" w:cs="Calibri"/>
          <w:color w:val="000000"/>
          <w:sz w:val="24"/>
          <w:szCs w:val="24"/>
        </w:rPr>
        <w:t xml:space="preserve"> forms of the two amphoteric ionomers </w:t>
      </w:r>
      <w:proofErr w:type="gramStart"/>
      <w:r w:rsidRPr="00AA3E67">
        <w:rPr>
          <w:rFonts w:ascii="Garamond" w:hAnsi="Garamond" w:cs="Calibri"/>
          <w:color w:val="000000"/>
          <w:sz w:val="24"/>
          <w:szCs w:val="24"/>
        </w:rPr>
        <w:t>were obtained</w:t>
      </w:r>
      <w:proofErr w:type="gramEnd"/>
      <w:r w:rsidRPr="00AA3E67">
        <w:rPr>
          <w:rFonts w:ascii="Garamond" w:hAnsi="Garamond" w:cs="Calibri"/>
          <w:color w:val="000000"/>
          <w:sz w:val="24"/>
          <w:szCs w:val="24"/>
        </w:rPr>
        <w:t xml:space="preserve"> by immersion of t</w:t>
      </w:r>
      <w:r>
        <w:rPr>
          <w:rFonts w:ascii="Garamond" w:hAnsi="Garamond" w:cs="Calibri"/>
          <w:color w:val="000000"/>
          <w:sz w:val="24"/>
          <w:szCs w:val="24"/>
        </w:rPr>
        <w:t>he powders in solutions with</w:t>
      </w:r>
      <w:r w:rsidRPr="00AA3E67">
        <w:rPr>
          <w:rFonts w:ascii="Garamond" w:hAnsi="Garamond" w:cs="Calibri"/>
          <w:color w:val="000000"/>
          <w:sz w:val="24"/>
          <w:szCs w:val="24"/>
        </w:rPr>
        <w:t xml:space="preserve"> fixed pH values. </w:t>
      </w:r>
    </w:p>
    <w:p w14:paraId="6A15ACAD" w14:textId="6A6A7937" w:rsidR="00AA3E67" w:rsidRPr="00AA3E67" w:rsidRDefault="00AA3E67" w:rsidP="003B2E5E">
      <w:pPr>
        <w:spacing w:after="0" w:line="360" w:lineRule="auto"/>
        <w:jc w:val="both"/>
        <w:rPr>
          <w:rFonts w:ascii="Garamond" w:hAnsi="Garamond" w:cs="Calibri"/>
          <w:color w:val="000000"/>
          <w:sz w:val="24"/>
          <w:szCs w:val="24"/>
        </w:rPr>
      </w:pPr>
      <w:r w:rsidRPr="00AA3E67">
        <w:rPr>
          <w:rFonts w:ascii="Garamond" w:hAnsi="Garamond" w:cs="Calibri"/>
          <w:color w:val="000000"/>
          <w:sz w:val="24"/>
          <w:szCs w:val="24"/>
        </w:rPr>
        <w:t xml:space="preserve">The acid form </w:t>
      </w:r>
      <w:proofErr w:type="gramStart"/>
      <w:r w:rsidRPr="00AA3E67">
        <w:rPr>
          <w:rFonts w:ascii="Garamond" w:hAnsi="Garamond" w:cs="Calibri"/>
          <w:color w:val="000000"/>
          <w:sz w:val="24"/>
          <w:szCs w:val="24"/>
        </w:rPr>
        <w:t xml:space="preserve">was </w:t>
      </w:r>
      <w:r>
        <w:rPr>
          <w:rFonts w:ascii="Garamond" w:hAnsi="Garamond" w:cs="Calibri"/>
          <w:color w:val="000000"/>
          <w:sz w:val="24"/>
          <w:szCs w:val="24"/>
        </w:rPr>
        <w:t>made</w:t>
      </w:r>
      <w:proofErr w:type="gramEnd"/>
      <w:r>
        <w:rPr>
          <w:rFonts w:ascii="Garamond" w:hAnsi="Garamond" w:cs="Calibri"/>
          <w:color w:val="000000"/>
          <w:sz w:val="24"/>
          <w:szCs w:val="24"/>
        </w:rPr>
        <w:t xml:space="preserve"> </w:t>
      </w:r>
      <w:r w:rsidRPr="00AA3E67">
        <w:rPr>
          <w:rFonts w:ascii="Garamond" w:hAnsi="Garamond" w:cs="Calibri"/>
          <w:color w:val="000000"/>
          <w:sz w:val="24"/>
          <w:szCs w:val="24"/>
        </w:rPr>
        <w:t xml:space="preserve">under stirring in 2 M </w:t>
      </w:r>
      <w:proofErr w:type="spellStart"/>
      <w:r w:rsidRPr="00AA3E67">
        <w:rPr>
          <w:rFonts w:ascii="Garamond" w:hAnsi="Garamond" w:cs="Calibri"/>
          <w:color w:val="000000"/>
          <w:sz w:val="24"/>
          <w:szCs w:val="24"/>
        </w:rPr>
        <w:t>HCl</w:t>
      </w:r>
      <w:proofErr w:type="spellEnd"/>
      <w:r w:rsidRPr="00AA3E67">
        <w:rPr>
          <w:rFonts w:ascii="Garamond" w:hAnsi="Garamond" w:cs="Calibri"/>
          <w:color w:val="000000"/>
          <w:sz w:val="24"/>
          <w:szCs w:val="24"/>
        </w:rPr>
        <w:t xml:space="preserve"> during 24 h. </w:t>
      </w:r>
      <w:r>
        <w:rPr>
          <w:rFonts w:ascii="Garamond" w:hAnsi="Garamond" w:cs="Calibri"/>
          <w:color w:val="000000"/>
          <w:sz w:val="24"/>
          <w:szCs w:val="24"/>
        </w:rPr>
        <w:t>The samples</w:t>
      </w:r>
      <w:r w:rsidRPr="00AA3E67">
        <w:rPr>
          <w:rFonts w:ascii="Garamond" w:hAnsi="Garamond" w:cs="Calibri"/>
          <w:color w:val="000000"/>
          <w:sz w:val="24"/>
          <w:szCs w:val="24"/>
        </w:rPr>
        <w:t xml:space="preserve"> </w:t>
      </w:r>
      <w:proofErr w:type="gramStart"/>
      <w:r w:rsidRPr="00AA3E67">
        <w:rPr>
          <w:rFonts w:ascii="Garamond" w:hAnsi="Garamond" w:cs="Calibri"/>
          <w:color w:val="000000"/>
          <w:sz w:val="24"/>
          <w:szCs w:val="24"/>
        </w:rPr>
        <w:t>were filtered</w:t>
      </w:r>
      <w:r>
        <w:rPr>
          <w:rFonts w:ascii="Garamond" w:hAnsi="Garamond" w:cs="Calibri"/>
          <w:color w:val="000000"/>
          <w:sz w:val="24"/>
          <w:szCs w:val="24"/>
        </w:rPr>
        <w:t xml:space="preserve">, washed </w:t>
      </w:r>
      <w:r w:rsidR="00A24402">
        <w:rPr>
          <w:rFonts w:ascii="Garamond" w:hAnsi="Garamond" w:cs="Calibri"/>
          <w:color w:val="000000"/>
          <w:sz w:val="24"/>
          <w:szCs w:val="24"/>
        </w:rPr>
        <w:t xml:space="preserve">several time </w:t>
      </w:r>
      <w:r>
        <w:rPr>
          <w:rFonts w:ascii="Garamond" w:hAnsi="Garamond" w:cs="Calibri"/>
          <w:color w:val="000000"/>
          <w:sz w:val="24"/>
          <w:szCs w:val="24"/>
        </w:rPr>
        <w:t xml:space="preserve">with </w:t>
      </w:r>
      <w:r w:rsidR="00A24402">
        <w:rPr>
          <w:rFonts w:ascii="Garamond" w:hAnsi="Garamond" w:cs="Calibri"/>
          <w:color w:val="000000"/>
          <w:sz w:val="24"/>
          <w:szCs w:val="24"/>
        </w:rPr>
        <w:t xml:space="preserve">deionized </w:t>
      </w:r>
      <w:r>
        <w:rPr>
          <w:rFonts w:ascii="Garamond" w:hAnsi="Garamond" w:cs="Calibri"/>
          <w:color w:val="000000"/>
          <w:sz w:val="24"/>
          <w:szCs w:val="24"/>
        </w:rPr>
        <w:t xml:space="preserve">water and </w:t>
      </w:r>
      <w:r w:rsidRPr="00AA3E67">
        <w:rPr>
          <w:rFonts w:ascii="Garamond" w:hAnsi="Garamond" w:cs="Calibri"/>
          <w:color w:val="000000"/>
          <w:sz w:val="24"/>
          <w:szCs w:val="24"/>
        </w:rPr>
        <w:t>dried at 60 °C and over P</w:t>
      </w:r>
      <w:r w:rsidRPr="00AA3E67">
        <w:rPr>
          <w:rFonts w:ascii="Garamond" w:hAnsi="Garamond" w:cs="Calibri"/>
          <w:color w:val="000000"/>
          <w:sz w:val="24"/>
          <w:szCs w:val="24"/>
          <w:vertAlign w:val="subscript"/>
        </w:rPr>
        <w:t>2</w:t>
      </w:r>
      <w:r w:rsidRPr="00AA3E67">
        <w:rPr>
          <w:rFonts w:ascii="Garamond" w:hAnsi="Garamond" w:cs="Calibri"/>
          <w:color w:val="000000"/>
          <w:sz w:val="24"/>
          <w:szCs w:val="24"/>
        </w:rPr>
        <w:t>O</w:t>
      </w:r>
      <w:r w:rsidRPr="00AA3E67">
        <w:rPr>
          <w:rFonts w:ascii="Garamond" w:hAnsi="Garamond" w:cs="Calibri"/>
          <w:color w:val="000000"/>
          <w:sz w:val="24"/>
          <w:szCs w:val="24"/>
          <w:vertAlign w:val="subscript"/>
        </w:rPr>
        <w:t>5</w:t>
      </w:r>
      <w:proofErr w:type="gramEnd"/>
      <w:r w:rsidRPr="00AA3E67">
        <w:rPr>
          <w:rFonts w:ascii="Garamond" w:hAnsi="Garamond" w:cs="Calibri"/>
          <w:color w:val="000000"/>
          <w:sz w:val="24"/>
          <w:szCs w:val="24"/>
        </w:rPr>
        <w:t xml:space="preserve">. </w:t>
      </w:r>
      <w:r>
        <w:rPr>
          <w:rFonts w:ascii="Garamond" w:hAnsi="Garamond" w:cs="Calibri"/>
          <w:color w:val="000000"/>
          <w:sz w:val="24"/>
          <w:szCs w:val="24"/>
        </w:rPr>
        <w:t xml:space="preserve">For </w:t>
      </w:r>
      <w:r w:rsidR="00B07C67">
        <w:rPr>
          <w:rFonts w:ascii="Garamond" w:hAnsi="Garamond" w:cs="Calibri"/>
          <w:color w:val="000000"/>
          <w:sz w:val="24"/>
          <w:szCs w:val="24"/>
        </w:rPr>
        <w:t xml:space="preserve">the determination </w:t>
      </w:r>
      <w:r w:rsidR="00161969">
        <w:rPr>
          <w:rFonts w:ascii="Garamond" w:hAnsi="Garamond" w:cs="Calibri"/>
          <w:color w:val="000000"/>
          <w:sz w:val="24"/>
          <w:szCs w:val="24"/>
        </w:rPr>
        <w:t xml:space="preserve">of the </w:t>
      </w:r>
      <w:r w:rsidR="00B07C67">
        <w:rPr>
          <w:rFonts w:ascii="Garamond" w:hAnsi="Garamond" w:cs="Calibri"/>
          <w:color w:val="000000"/>
          <w:sz w:val="24"/>
          <w:szCs w:val="24"/>
        </w:rPr>
        <w:t>acid and base constants</w:t>
      </w:r>
      <w:r w:rsidR="00161969">
        <w:rPr>
          <w:rFonts w:ascii="Garamond" w:hAnsi="Garamond" w:cs="Calibri"/>
          <w:color w:val="000000"/>
          <w:sz w:val="24"/>
          <w:szCs w:val="24"/>
        </w:rPr>
        <w:t xml:space="preserve"> and the isoelectric points</w:t>
      </w:r>
      <w:r w:rsidR="00B07C67">
        <w:rPr>
          <w:rFonts w:ascii="Garamond" w:hAnsi="Garamond" w:cs="Calibri"/>
          <w:color w:val="000000"/>
          <w:sz w:val="24"/>
          <w:szCs w:val="24"/>
        </w:rPr>
        <w:t xml:space="preserve">, </w:t>
      </w:r>
      <w:r w:rsidRPr="00AA3E67">
        <w:rPr>
          <w:rFonts w:ascii="Garamond" w:hAnsi="Garamond" w:cs="Calibri"/>
          <w:color w:val="000000"/>
          <w:sz w:val="24"/>
          <w:szCs w:val="24"/>
        </w:rPr>
        <w:t>the dry samples w</w:t>
      </w:r>
      <w:r>
        <w:rPr>
          <w:rFonts w:ascii="Garamond" w:hAnsi="Garamond" w:cs="Calibri"/>
          <w:color w:val="000000"/>
          <w:sz w:val="24"/>
          <w:szCs w:val="24"/>
        </w:rPr>
        <w:t>ere</w:t>
      </w:r>
      <w:r w:rsidRPr="00AA3E67">
        <w:rPr>
          <w:rFonts w:ascii="Garamond" w:hAnsi="Garamond" w:cs="Calibri"/>
          <w:color w:val="000000"/>
          <w:sz w:val="24"/>
          <w:szCs w:val="24"/>
        </w:rPr>
        <w:t xml:space="preserve"> </w:t>
      </w:r>
      <w:proofErr w:type="spellStart"/>
      <w:r w:rsidRPr="00AA3E67">
        <w:rPr>
          <w:rFonts w:ascii="Garamond" w:hAnsi="Garamond" w:cs="Calibri"/>
          <w:color w:val="000000"/>
          <w:sz w:val="24"/>
          <w:szCs w:val="24"/>
        </w:rPr>
        <w:t>potentiometrically</w:t>
      </w:r>
      <w:proofErr w:type="spellEnd"/>
      <w:r w:rsidRPr="00AA3E67">
        <w:rPr>
          <w:rFonts w:ascii="Garamond" w:hAnsi="Garamond" w:cs="Calibri"/>
          <w:color w:val="000000"/>
          <w:sz w:val="24"/>
          <w:szCs w:val="24"/>
        </w:rPr>
        <w:t xml:space="preserve"> titrated with 0.022 M </w:t>
      </w:r>
      <w:proofErr w:type="spellStart"/>
      <w:r w:rsidRPr="00AA3E67">
        <w:rPr>
          <w:rFonts w:ascii="Garamond" w:hAnsi="Garamond" w:cs="Calibri"/>
          <w:color w:val="000000"/>
          <w:sz w:val="24"/>
          <w:szCs w:val="24"/>
        </w:rPr>
        <w:t>NaOH</w:t>
      </w:r>
      <w:proofErr w:type="spellEnd"/>
      <w:r w:rsidRPr="00AA3E67">
        <w:rPr>
          <w:rFonts w:ascii="Garamond" w:hAnsi="Garamond" w:cs="Calibri"/>
          <w:color w:val="000000"/>
          <w:sz w:val="24"/>
          <w:szCs w:val="24"/>
        </w:rPr>
        <w:t xml:space="preserve"> under nitrogen. The pH values </w:t>
      </w:r>
      <w:proofErr w:type="gramStart"/>
      <w:r w:rsidRPr="00AA3E67">
        <w:rPr>
          <w:rFonts w:ascii="Garamond" w:hAnsi="Garamond" w:cs="Calibri"/>
          <w:color w:val="000000"/>
          <w:sz w:val="24"/>
          <w:szCs w:val="24"/>
        </w:rPr>
        <w:t>were measured</w:t>
      </w:r>
      <w:proofErr w:type="gramEnd"/>
      <w:r w:rsidRPr="00AA3E67">
        <w:rPr>
          <w:rFonts w:ascii="Garamond" w:hAnsi="Garamond" w:cs="Calibri"/>
          <w:color w:val="000000"/>
          <w:sz w:val="24"/>
          <w:szCs w:val="24"/>
        </w:rPr>
        <w:t xml:space="preserve"> after equilibration of the mixture</w:t>
      </w:r>
      <w:r>
        <w:rPr>
          <w:rFonts w:ascii="Garamond" w:hAnsi="Garamond" w:cs="Calibri"/>
          <w:color w:val="000000"/>
          <w:sz w:val="24"/>
          <w:szCs w:val="24"/>
        </w:rPr>
        <w:t>, which</w:t>
      </w:r>
      <w:r w:rsidRPr="00AA3E67">
        <w:rPr>
          <w:rFonts w:ascii="Garamond" w:hAnsi="Garamond" w:cs="Calibri"/>
          <w:color w:val="000000"/>
          <w:sz w:val="24"/>
          <w:szCs w:val="24"/>
        </w:rPr>
        <w:t xml:space="preserve"> can</w:t>
      </w:r>
      <w:r w:rsidR="00A24402">
        <w:rPr>
          <w:rFonts w:ascii="Garamond" w:hAnsi="Garamond" w:cs="Calibri"/>
          <w:color w:val="000000"/>
          <w:sz w:val="24"/>
          <w:szCs w:val="24"/>
        </w:rPr>
        <w:t xml:space="preserve"> take up to 24</w:t>
      </w:r>
      <w:r w:rsidRPr="00AA3E67">
        <w:rPr>
          <w:rFonts w:ascii="Garamond" w:hAnsi="Garamond" w:cs="Calibri"/>
          <w:color w:val="000000"/>
          <w:sz w:val="24"/>
          <w:szCs w:val="24"/>
        </w:rPr>
        <w:t xml:space="preserve"> h. </w:t>
      </w:r>
    </w:p>
    <w:p w14:paraId="591FA5EB" w14:textId="19BA1AD8" w:rsidR="00AA3E67" w:rsidRDefault="00AA3E67" w:rsidP="00AA3E67">
      <w:pPr>
        <w:spacing w:line="360" w:lineRule="auto"/>
        <w:jc w:val="both"/>
        <w:rPr>
          <w:rFonts w:ascii="Garamond" w:hAnsi="Garamond" w:cs="Calibri"/>
          <w:color w:val="000000"/>
          <w:sz w:val="24"/>
          <w:szCs w:val="24"/>
        </w:rPr>
      </w:pPr>
      <w:r w:rsidRPr="00AA3E67">
        <w:rPr>
          <w:rFonts w:ascii="Garamond" w:hAnsi="Garamond" w:cs="Calibri"/>
          <w:color w:val="000000"/>
          <w:sz w:val="24"/>
          <w:szCs w:val="24"/>
        </w:rPr>
        <w:lastRenderedPageBreak/>
        <w:t xml:space="preserve">The total ion exchange capacity (IEC) </w:t>
      </w:r>
      <w:proofErr w:type="gramStart"/>
      <w:r w:rsidRPr="00AA3E67">
        <w:rPr>
          <w:rFonts w:ascii="Garamond" w:hAnsi="Garamond" w:cs="Calibri"/>
          <w:color w:val="000000"/>
          <w:sz w:val="24"/>
          <w:szCs w:val="24"/>
        </w:rPr>
        <w:t xml:space="preserve">was </w:t>
      </w:r>
      <w:r w:rsidR="00813C20">
        <w:rPr>
          <w:rFonts w:ascii="Garamond" w:hAnsi="Garamond" w:cs="Calibri"/>
          <w:color w:val="000000"/>
          <w:sz w:val="24"/>
          <w:szCs w:val="24"/>
        </w:rPr>
        <w:t>obtained</w:t>
      </w:r>
      <w:proofErr w:type="gramEnd"/>
      <w:r w:rsidR="00813C20">
        <w:rPr>
          <w:rFonts w:ascii="Garamond" w:hAnsi="Garamond" w:cs="Calibri"/>
          <w:color w:val="000000"/>
          <w:sz w:val="24"/>
          <w:szCs w:val="24"/>
        </w:rPr>
        <w:t xml:space="preserve"> by back-</w:t>
      </w:r>
      <w:r w:rsidRPr="00AA3E67">
        <w:rPr>
          <w:rFonts w:ascii="Garamond" w:hAnsi="Garamond" w:cs="Calibri"/>
          <w:color w:val="000000"/>
          <w:sz w:val="24"/>
          <w:szCs w:val="24"/>
        </w:rPr>
        <w:t xml:space="preserve">titration. The basic form </w:t>
      </w:r>
      <w:proofErr w:type="gramStart"/>
      <w:r w:rsidRPr="00AA3E67">
        <w:rPr>
          <w:rFonts w:ascii="Garamond" w:hAnsi="Garamond" w:cs="Calibri"/>
          <w:color w:val="000000"/>
          <w:sz w:val="24"/>
          <w:szCs w:val="24"/>
        </w:rPr>
        <w:t xml:space="preserve">was </w:t>
      </w:r>
      <w:r w:rsidR="00813C20">
        <w:rPr>
          <w:rFonts w:ascii="Garamond" w:hAnsi="Garamond" w:cs="Calibri"/>
          <w:color w:val="000000"/>
          <w:sz w:val="24"/>
          <w:szCs w:val="24"/>
        </w:rPr>
        <w:t>prepared</w:t>
      </w:r>
      <w:proofErr w:type="gramEnd"/>
      <w:r w:rsidRPr="00AA3E67">
        <w:rPr>
          <w:rFonts w:ascii="Garamond" w:hAnsi="Garamond" w:cs="Calibri"/>
          <w:color w:val="000000"/>
          <w:sz w:val="24"/>
          <w:szCs w:val="24"/>
        </w:rPr>
        <w:t xml:space="preserve"> by immersion under stirring in 2</w:t>
      </w:r>
      <w:r>
        <w:rPr>
          <w:rFonts w:ascii="Garamond" w:hAnsi="Garamond" w:cs="Calibri"/>
          <w:color w:val="000000"/>
          <w:sz w:val="24"/>
          <w:szCs w:val="24"/>
        </w:rPr>
        <w:t xml:space="preserve"> </w:t>
      </w:r>
      <w:r w:rsidRPr="00AA3E67">
        <w:rPr>
          <w:rFonts w:ascii="Garamond" w:hAnsi="Garamond" w:cs="Calibri"/>
          <w:color w:val="000000"/>
          <w:sz w:val="24"/>
          <w:szCs w:val="24"/>
        </w:rPr>
        <w:t xml:space="preserve">M </w:t>
      </w:r>
      <w:proofErr w:type="spellStart"/>
      <w:r w:rsidRPr="00AA3E67">
        <w:rPr>
          <w:rFonts w:ascii="Garamond" w:hAnsi="Garamond" w:cs="Calibri"/>
          <w:color w:val="000000"/>
          <w:sz w:val="24"/>
          <w:szCs w:val="24"/>
        </w:rPr>
        <w:t>NaOH</w:t>
      </w:r>
      <w:proofErr w:type="spellEnd"/>
      <w:r w:rsidRPr="00AA3E67">
        <w:rPr>
          <w:rFonts w:ascii="Garamond" w:hAnsi="Garamond" w:cs="Calibri"/>
          <w:color w:val="000000"/>
          <w:sz w:val="24"/>
          <w:szCs w:val="24"/>
        </w:rPr>
        <w:t xml:space="preserve"> during 24 h. </w:t>
      </w:r>
      <w:r w:rsidR="00813C20">
        <w:rPr>
          <w:rFonts w:ascii="Garamond" w:hAnsi="Garamond" w:cs="Calibri"/>
          <w:color w:val="000000"/>
          <w:sz w:val="24"/>
          <w:szCs w:val="24"/>
        </w:rPr>
        <w:t>T</w:t>
      </w:r>
      <w:r w:rsidR="00813C20" w:rsidRPr="00813C20">
        <w:rPr>
          <w:rFonts w:ascii="Garamond" w:hAnsi="Garamond" w:cs="Calibri"/>
          <w:color w:val="000000"/>
          <w:sz w:val="24"/>
          <w:szCs w:val="24"/>
        </w:rPr>
        <w:t xml:space="preserve">he samples </w:t>
      </w:r>
      <w:proofErr w:type="gramStart"/>
      <w:r w:rsidR="00813C20">
        <w:rPr>
          <w:rFonts w:ascii="Garamond" w:hAnsi="Garamond" w:cs="Calibri"/>
          <w:color w:val="000000"/>
          <w:sz w:val="24"/>
          <w:szCs w:val="24"/>
        </w:rPr>
        <w:t xml:space="preserve">were </w:t>
      </w:r>
      <w:r>
        <w:rPr>
          <w:rFonts w:ascii="Garamond" w:hAnsi="Garamond" w:cs="Calibri"/>
          <w:color w:val="000000"/>
          <w:sz w:val="24"/>
          <w:szCs w:val="24"/>
        </w:rPr>
        <w:t>repeated</w:t>
      </w:r>
      <w:r w:rsidR="00813C20">
        <w:rPr>
          <w:rFonts w:ascii="Garamond" w:hAnsi="Garamond" w:cs="Calibri"/>
          <w:color w:val="000000"/>
          <w:sz w:val="24"/>
          <w:szCs w:val="24"/>
        </w:rPr>
        <w:t>ly</w:t>
      </w:r>
      <w:r>
        <w:rPr>
          <w:rFonts w:ascii="Garamond" w:hAnsi="Garamond" w:cs="Calibri"/>
          <w:color w:val="000000"/>
          <w:sz w:val="24"/>
          <w:szCs w:val="24"/>
        </w:rPr>
        <w:t xml:space="preserve"> </w:t>
      </w:r>
      <w:r w:rsidR="00813C20">
        <w:rPr>
          <w:rFonts w:ascii="Garamond" w:hAnsi="Garamond" w:cs="Calibri"/>
          <w:color w:val="000000"/>
          <w:sz w:val="24"/>
          <w:szCs w:val="24"/>
        </w:rPr>
        <w:t>washed with water</w:t>
      </w:r>
      <w:r w:rsidRPr="00AA3E67">
        <w:rPr>
          <w:rFonts w:ascii="Garamond" w:hAnsi="Garamond" w:cs="Calibri"/>
          <w:color w:val="000000"/>
          <w:sz w:val="24"/>
          <w:szCs w:val="24"/>
        </w:rPr>
        <w:t xml:space="preserve"> </w:t>
      </w:r>
      <w:r w:rsidR="00813C20">
        <w:rPr>
          <w:rFonts w:ascii="Garamond" w:hAnsi="Garamond" w:cs="Calibri"/>
          <w:color w:val="000000"/>
          <w:sz w:val="24"/>
          <w:szCs w:val="24"/>
        </w:rPr>
        <w:t>and</w:t>
      </w:r>
      <w:r w:rsidRPr="00AA3E67">
        <w:rPr>
          <w:rFonts w:ascii="Garamond" w:hAnsi="Garamond" w:cs="Calibri"/>
          <w:color w:val="000000"/>
          <w:sz w:val="24"/>
          <w:szCs w:val="24"/>
        </w:rPr>
        <w:t xml:space="preserve"> place</w:t>
      </w:r>
      <w:r w:rsidR="00813C20">
        <w:rPr>
          <w:rFonts w:ascii="Garamond" w:hAnsi="Garamond" w:cs="Calibri"/>
          <w:color w:val="000000"/>
          <w:sz w:val="24"/>
          <w:szCs w:val="24"/>
        </w:rPr>
        <w:t xml:space="preserve">d in 5 mL of 0.1 M </w:t>
      </w:r>
      <w:proofErr w:type="spellStart"/>
      <w:r w:rsidR="00813C20">
        <w:rPr>
          <w:rFonts w:ascii="Garamond" w:hAnsi="Garamond" w:cs="Calibri"/>
          <w:color w:val="000000"/>
          <w:sz w:val="24"/>
          <w:szCs w:val="24"/>
        </w:rPr>
        <w:t>HCl</w:t>
      </w:r>
      <w:proofErr w:type="spellEnd"/>
      <w:r w:rsidR="00813C20">
        <w:rPr>
          <w:rFonts w:ascii="Garamond" w:hAnsi="Garamond" w:cs="Calibri"/>
          <w:color w:val="000000"/>
          <w:sz w:val="24"/>
          <w:szCs w:val="24"/>
        </w:rPr>
        <w:t xml:space="preserve"> for 24 h</w:t>
      </w:r>
      <w:proofErr w:type="gramEnd"/>
      <w:r w:rsidR="00813C20">
        <w:rPr>
          <w:rFonts w:ascii="Garamond" w:hAnsi="Garamond" w:cs="Calibri"/>
          <w:color w:val="000000"/>
          <w:sz w:val="24"/>
          <w:szCs w:val="24"/>
        </w:rPr>
        <w:t>. T</w:t>
      </w:r>
      <w:r w:rsidRPr="00AA3E67">
        <w:rPr>
          <w:rFonts w:ascii="Garamond" w:hAnsi="Garamond" w:cs="Calibri"/>
          <w:color w:val="000000"/>
          <w:sz w:val="24"/>
          <w:szCs w:val="24"/>
        </w:rPr>
        <w:t>he solution was</w:t>
      </w:r>
      <w:r w:rsidR="00813C20">
        <w:rPr>
          <w:rFonts w:ascii="Garamond" w:hAnsi="Garamond" w:cs="Calibri"/>
          <w:color w:val="000000"/>
          <w:sz w:val="24"/>
          <w:szCs w:val="24"/>
        </w:rPr>
        <w:t xml:space="preserve"> </w:t>
      </w:r>
      <w:proofErr w:type="gramStart"/>
      <w:r w:rsidR="00813C20">
        <w:rPr>
          <w:rFonts w:ascii="Garamond" w:hAnsi="Garamond" w:cs="Calibri"/>
          <w:color w:val="000000"/>
          <w:sz w:val="24"/>
          <w:szCs w:val="24"/>
        </w:rPr>
        <w:t>back-</w:t>
      </w:r>
      <w:r w:rsidRPr="00AA3E67">
        <w:rPr>
          <w:rFonts w:ascii="Garamond" w:hAnsi="Garamond" w:cs="Calibri"/>
          <w:color w:val="000000"/>
          <w:sz w:val="24"/>
          <w:szCs w:val="24"/>
        </w:rPr>
        <w:t>titrated</w:t>
      </w:r>
      <w:proofErr w:type="gramEnd"/>
      <w:r w:rsidRPr="00AA3E67">
        <w:rPr>
          <w:rFonts w:ascii="Garamond" w:hAnsi="Garamond" w:cs="Calibri"/>
          <w:color w:val="000000"/>
          <w:sz w:val="24"/>
          <w:szCs w:val="24"/>
        </w:rPr>
        <w:t xml:space="preserve"> with 0.02 M </w:t>
      </w:r>
      <w:proofErr w:type="spellStart"/>
      <w:r w:rsidRPr="00AA3E67">
        <w:rPr>
          <w:rFonts w:ascii="Garamond" w:hAnsi="Garamond" w:cs="Calibri"/>
          <w:color w:val="000000"/>
          <w:sz w:val="24"/>
          <w:szCs w:val="24"/>
        </w:rPr>
        <w:t>NaOH</w:t>
      </w:r>
      <w:proofErr w:type="spellEnd"/>
      <w:r w:rsidRPr="00AA3E67">
        <w:rPr>
          <w:rFonts w:ascii="Garamond" w:hAnsi="Garamond" w:cs="Calibri"/>
          <w:color w:val="000000"/>
          <w:sz w:val="24"/>
          <w:szCs w:val="24"/>
        </w:rPr>
        <w:t xml:space="preserve">. </w:t>
      </w:r>
      <w:r>
        <w:rPr>
          <w:rFonts w:ascii="Garamond" w:hAnsi="Garamond" w:cs="Calibri"/>
          <w:color w:val="000000"/>
          <w:sz w:val="24"/>
          <w:szCs w:val="24"/>
        </w:rPr>
        <w:t xml:space="preserve">The </w:t>
      </w:r>
      <w:proofErr w:type="spellStart"/>
      <w:r>
        <w:rPr>
          <w:rFonts w:ascii="Garamond" w:hAnsi="Garamond" w:cs="Calibri"/>
          <w:color w:val="000000"/>
          <w:sz w:val="24"/>
          <w:szCs w:val="24"/>
        </w:rPr>
        <w:t>zwitterionic</w:t>
      </w:r>
      <w:proofErr w:type="spellEnd"/>
      <w:r>
        <w:rPr>
          <w:rFonts w:ascii="Garamond" w:hAnsi="Garamond" w:cs="Calibri"/>
          <w:color w:val="000000"/>
          <w:sz w:val="24"/>
          <w:szCs w:val="24"/>
        </w:rPr>
        <w:t xml:space="preserve"> forms </w:t>
      </w:r>
      <w:proofErr w:type="gramStart"/>
      <w:r>
        <w:rPr>
          <w:rFonts w:ascii="Garamond" w:hAnsi="Garamond" w:cs="Calibri"/>
          <w:color w:val="000000"/>
          <w:sz w:val="24"/>
          <w:szCs w:val="24"/>
        </w:rPr>
        <w:t>were made</w:t>
      </w:r>
      <w:proofErr w:type="gramEnd"/>
      <w:r>
        <w:rPr>
          <w:rFonts w:ascii="Garamond" w:hAnsi="Garamond" w:cs="Calibri"/>
          <w:color w:val="000000"/>
          <w:sz w:val="24"/>
          <w:szCs w:val="24"/>
        </w:rPr>
        <w:t xml:space="preserve"> by immersion in a solution with the pH of the isoelect</w:t>
      </w:r>
      <w:r w:rsidR="00CD10AB">
        <w:rPr>
          <w:rFonts w:ascii="Garamond" w:hAnsi="Garamond" w:cs="Calibri"/>
          <w:color w:val="000000"/>
          <w:sz w:val="24"/>
          <w:szCs w:val="24"/>
        </w:rPr>
        <w:t>r</w:t>
      </w:r>
      <w:r>
        <w:rPr>
          <w:rFonts w:ascii="Garamond" w:hAnsi="Garamond" w:cs="Calibri"/>
          <w:color w:val="000000"/>
          <w:sz w:val="24"/>
          <w:szCs w:val="24"/>
        </w:rPr>
        <w:t xml:space="preserve">ic point. </w:t>
      </w:r>
    </w:p>
    <w:p w14:paraId="13A49D0C" w14:textId="77777777" w:rsidR="00813C20" w:rsidRPr="00DF3BB5" w:rsidRDefault="00813C20" w:rsidP="00AA3E67">
      <w:pPr>
        <w:spacing w:line="360" w:lineRule="auto"/>
        <w:jc w:val="both"/>
        <w:rPr>
          <w:rFonts w:ascii="Garamond" w:hAnsi="Garamond" w:cs="Calibri"/>
          <w:color w:val="000000"/>
          <w:sz w:val="24"/>
          <w:szCs w:val="24"/>
        </w:rPr>
      </w:pPr>
    </w:p>
    <w:p w14:paraId="164A4F39" w14:textId="77777777" w:rsidR="00B56ACF" w:rsidRDefault="00B56ACF" w:rsidP="00562657">
      <w:pPr>
        <w:pStyle w:val="Default"/>
        <w:spacing w:line="360" w:lineRule="auto"/>
        <w:jc w:val="both"/>
        <w:rPr>
          <w:rFonts w:ascii="Garamond" w:hAnsi="Garamond"/>
          <w:i/>
          <w:lang w:val="en-US"/>
        </w:rPr>
      </w:pPr>
      <w:r w:rsidRPr="00DF3BB5">
        <w:rPr>
          <w:rFonts w:ascii="Garamond" w:hAnsi="Garamond"/>
          <w:i/>
          <w:lang w:val="en-US"/>
        </w:rPr>
        <w:t>Hydration measurements</w:t>
      </w:r>
    </w:p>
    <w:p w14:paraId="781BF577" w14:textId="77777777" w:rsidR="00A422FE" w:rsidRPr="00DF3BB5" w:rsidRDefault="00A422FE" w:rsidP="00562657">
      <w:pPr>
        <w:pStyle w:val="Default"/>
        <w:spacing w:line="360" w:lineRule="auto"/>
        <w:jc w:val="both"/>
        <w:rPr>
          <w:rFonts w:ascii="Garamond" w:hAnsi="Garamond"/>
          <w:i/>
          <w:lang w:val="en-US"/>
        </w:rPr>
      </w:pPr>
    </w:p>
    <w:p w14:paraId="3BCDF30E" w14:textId="25FBAD10" w:rsidR="00B56ACF" w:rsidRPr="00B56ACF" w:rsidRDefault="00B56ACF" w:rsidP="00B56ACF">
      <w:pPr>
        <w:pStyle w:val="Default"/>
        <w:spacing w:line="360" w:lineRule="auto"/>
        <w:jc w:val="both"/>
        <w:rPr>
          <w:rFonts w:ascii="Garamond" w:hAnsi="Garamond"/>
          <w:u w:val="single"/>
          <w:lang w:val="en-US"/>
        </w:rPr>
      </w:pPr>
      <w:r>
        <w:rPr>
          <w:rFonts w:ascii="Garamond" w:hAnsi="Garamond"/>
          <w:lang w:val="en-GB"/>
        </w:rPr>
        <w:t xml:space="preserve">The water </w:t>
      </w:r>
      <w:r w:rsidRPr="00816B73">
        <w:rPr>
          <w:rFonts w:ascii="Garamond" w:hAnsi="Garamond"/>
          <w:lang w:val="en-GB"/>
        </w:rPr>
        <w:t xml:space="preserve">uptake </w:t>
      </w:r>
      <w:r w:rsidR="00816B73" w:rsidRPr="00816B73">
        <w:rPr>
          <w:rFonts w:ascii="Garamond" w:eastAsia="Calibri" w:hAnsi="Garamond" w:cstheme="minorHAnsi"/>
          <w:lang w:val="en-GB"/>
        </w:rPr>
        <w:t xml:space="preserve">(WU) </w:t>
      </w:r>
      <w:proofErr w:type="gramStart"/>
      <w:r w:rsidRPr="00816B73">
        <w:rPr>
          <w:rFonts w:ascii="Garamond" w:hAnsi="Garamond"/>
          <w:lang w:val="en-GB"/>
        </w:rPr>
        <w:t>was</w:t>
      </w:r>
      <w:r>
        <w:rPr>
          <w:rFonts w:ascii="Garamond" w:hAnsi="Garamond"/>
          <w:lang w:val="en-GB"/>
        </w:rPr>
        <w:t xml:space="preserve"> measured</w:t>
      </w:r>
      <w:proofErr w:type="gramEnd"/>
      <w:r>
        <w:rPr>
          <w:rFonts w:ascii="Garamond" w:hAnsi="Garamond"/>
          <w:lang w:val="en-GB"/>
        </w:rPr>
        <w:t xml:space="preserve"> at 25 °C on powder samples exposed 7 days at 100</w:t>
      </w:r>
      <w:r w:rsidR="00B772BA">
        <w:rPr>
          <w:rFonts w:ascii="Garamond" w:hAnsi="Garamond"/>
          <w:lang w:val="en-GB"/>
        </w:rPr>
        <w:t xml:space="preserve"> </w:t>
      </w:r>
      <w:r>
        <w:rPr>
          <w:rFonts w:ascii="Garamond" w:hAnsi="Garamond"/>
          <w:lang w:val="en-GB"/>
        </w:rPr>
        <w:t xml:space="preserve">% </w:t>
      </w:r>
      <w:r w:rsidRPr="00FB447C">
        <w:rPr>
          <w:rFonts w:ascii="Garamond" w:hAnsi="Garamond"/>
          <w:lang w:val="en-GB"/>
        </w:rPr>
        <w:t>RH</w:t>
      </w:r>
      <w:r w:rsidRPr="00B56ACF">
        <w:rPr>
          <w:rFonts w:ascii="Garamond" w:hAnsi="Garamond"/>
          <w:lang w:val="en-GB"/>
        </w:rPr>
        <w:t xml:space="preserve">. </w:t>
      </w:r>
      <w:r w:rsidRPr="00B56ACF">
        <w:rPr>
          <w:rFonts w:ascii="Garamond" w:eastAsia="Calibri" w:hAnsi="Garamond" w:cstheme="minorHAnsi"/>
          <w:lang w:val="en-GB"/>
        </w:rPr>
        <w:t xml:space="preserve">The </w:t>
      </w:r>
      <w:r w:rsidR="00813C20">
        <w:rPr>
          <w:rFonts w:ascii="Garamond" w:eastAsia="Calibri" w:hAnsi="Garamond" w:cstheme="minorHAnsi"/>
          <w:lang w:val="en-GB"/>
        </w:rPr>
        <w:t xml:space="preserve">wet </w:t>
      </w:r>
      <w:r w:rsidRPr="00B56ACF">
        <w:rPr>
          <w:rFonts w:ascii="Garamond" w:eastAsia="Calibri" w:hAnsi="Garamond" w:cstheme="minorHAnsi"/>
          <w:lang w:val="en-GB"/>
        </w:rPr>
        <w:t>mass (</w:t>
      </w:r>
      <w:proofErr w:type="spellStart"/>
      <w:r w:rsidRPr="00B56ACF">
        <w:rPr>
          <w:rFonts w:ascii="Garamond" w:eastAsia="Calibri" w:hAnsi="Garamond" w:cstheme="minorHAnsi"/>
          <w:lang w:val="en-GB"/>
        </w:rPr>
        <w:t>m</w:t>
      </w:r>
      <w:r w:rsidRPr="00B56ACF">
        <w:rPr>
          <w:rFonts w:ascii="Garamond" w:eastAsia="Calibri" w:hAnsi="Garamond" w:cstheme="minorHAnsi"/>
          <w:vertAlign w:val="subscript"/>
          <w:lang w:val="en-GB"/>
        </w:rPr>
        <w:t>wet</w:t>
      </w:r>
      <w:proofErr w:type="spellEnd"/>
      <w:r w:rsidRPr="00B56ACF">
        <w:rPr>
          <w:rFonts w:ascii="Garamond" w:eastAsia="Calibri" w:hAnsi="Garamond" w:cstheme="minorHAnsi"/>
          <w:lang w:val="en-GB"/>
        </w:rPr>
        <w:t xml:space="preserve">) was determined by rapid weighing </w:t>
      </w:r>
      <w:r w:rsidR="00816B73">
        <w:rPr>
          <w:rFonts w:ascii="Garamond" w:eastAsia="Calibri" w:hAnsi="Garamond" w:cstheme="minorHAnsi"/>
          <w:lang w:val="en-GB"/>
        </w:rPr>
        <w:t xml:space="preserve">of the </w:t>
      </w:r>
      <w:r w:rsidR="00816B73" w:rsidRPr="00B56ACF">
        <w:rPr>
          <w:rFonts w:ascii="Garamond" w:eastAsia="Calibri" w:hAnsi="Garamond" w:cstheme="minorHAnsi"/>
          <w:lang w:val="en-GB"/>
        </w:rPr>
        <w:t xml:space="preserve">sample </w:t>
      </w:r>
      <w:r w:rsidRPr="00B56ACF">
        <w:rPr>
          <w:rFonts w:ascii="Garamond" w:eastAsia="Calibri" w:hAnsi="Garamond" w:cstheme="minorHAnsi"/>
          <w:lang w:val="en-GB"/>
        </w:rPr>
        <w:t xml:space="preserve">in a closed vessel. The dry mass </w:t>
      </w:r>
      <w:proofErr w:type="gramStart"/>
      <w:r w:rsidRPr="00B56ACF">
        <w:rPr>
          <w:rFonts w:ascii="Garamond" w:eastAsia="Calibri" w:hAnsi="Garamond" w:cstheme="minorHAnsi"/>
          <w:lang w:val="en-GB"/>
        </w:rPr>
        <w:t>was measured</w:t>
      </w:r>
      <w:proofErr w:type="gramEnd"/>
      <w:r w:rsidRPr="00B56ACF">
        <w:rPr>
          <w:rFonts w:ascii="Garamond" w:eastAsia="Calibri" w:hAnsi="Garamond" w:cstheme="minorHAnsi"/>
          <w:lang w:val="en-GB"/>
        </w:rPr>
        <w:t xml:space="preserve"> after drying </w:t>
      </w:r>
      <w:r w:rsidR="00816B73">
        <w:rPr>
          <w:rFonts w:ascii="Garamond" w:eastAsia="Calibri" w:hAnsi="Garamond" w:cstheme="minorHAnsi"/>
          <w:lang w:val="en-GB"/>
        </w:rPr>
        <w:t xml:space="preserve">the sample </w:t>
      </w:r>
      <w:r w:rsidRPr="00B56ACF">
        <w:rPr>
          <w:rFonts w:ascii="Garamond" w:eastAsia="Calibri" w:hAnsi="Garamond" w:cstheme="minorHAnsi"/>
          <w:lang w:val="en-GB"/>
        </w:rPr>
        <w:t>over P</w:t>
      </w:r>
      <w:r w:rsidRPr="00B56ACF">
        <w:rPr>
          <w:rFonts w:ascii="Garamond" w:eastAsia="Calibri" w:hAnsi="Garamond" w:cstheme="minorHAnsi"/>
          <w:vertAlign w:val="subscript"/>
          <w:lang w:val="en-GB"/>
        </w:rPr>
        <w:t>2</w:t>
      </w:r>
      <w:r w:rsidRPr="00B56ACF">
        <w:rPr>
          <w:rFonts w:ascii="Garamond" w:eastAsia="Calibri" w:hAnsi="Garamond" w:cstheme="minorHAnsi"/>
          <w:lang w:val="en-GB"/>
        </w:rPr>
        <w:t>O</w:t>
      </w:r>
      <w:r w:rsidRPr="00B56ACF">
        <w:rPr>
          <w:rFonts w:ascii="Garamond" w:eastAsia="Calibri" w:hAnsi="Garamond" w:cstheme="minorHAnsi"/>
          <w:vertAlign w:val="subscript"/>
          <w:lang w:val="en-GB"/>
        </w:rPr>
        <w:t>5</w:t>
      </w:r>
      <w:r w:rsidRPr="00B56ACF">
        <w:rPr>
          <w:rFonts w:ascii="Garamond" w:eastAsia="Calibri" w:hAnsi="Garamond" w:cstheme="minorHAnsi"/>
          <w:lang w:val="en-GB"/>
        </w:rPr>
        <w:t xml:space="preserve"> for 24 h (</w:t>
      </w:r>
      <w:proofErr w:type="spellStart"/>
      <w:r w:rsidRPr="00B56ACF">
        <w:rPr>
          <w:rFonts w:ascii="Garamond" w:eastAsia="Calibri" w:hAnsi="Garamond" w:cstheme="minorHAnsi"/>
          <w:lang w:val="en-GB"/>
        </w:rPr>
        <w:t>m</w:t>
      </w:r>
      <w:r w:rsidRPr="00B56ACF">
        <w:rPr>
          <w:rFonts w:ascii="Garamond" w:eastAsia="Calibri" w:hAnsi="Garamond" w:cstheme="minorHAnsi"/>
          <w:vertAlign w:val="subscript"/>
          <w:lang w:val="en-GB"/>
        </w:rPr>
        <w:t>dry</w:t>
      </w:r>
      <w:proofErr w:type="spellEnd"/>
      <w:r w:rsidRPr="00B56ACF">
        <w:rPr>
          <w:rFonts w:ascii="Garamond" w:eastAsia="Calibri" w:hAnsi="Garamond" w:cstheme="minorHAnsi"/>
          <w:lang w:val="en-GB"/>
        </w:rPr>
        <w:t xml:space="preserve">). </w:t>
      </w:r>
    </w:p>
    <w:p w14:paraId="66F24683" w14:textId="2D7FEF94" w:rsidR="00B56ACF" w:rsidRPr="00B56ACF" w:rsidRDefault="00B56ACF" w:rsidP="00B56ACF">
      <w:pPr>
        <w:spacing w:after="0" w:line="360" w:lineRule="auto"/>
        <w:jc w:val="both"/>
        <w:rPr>
          <w:rFonts w:ascii="Garamond" w:eastAsia="Calibri" w:hAnsi="Garamond" w:cstheme="minorHAnsi"/>
          <w:sz w:val="24"/>
          <w:szCs w:val="24"/>
        </w:rPr>
      </w:pPr>
      <w:r w:rsidRPr="00B56ACF">
        <w:rPr>
          <w:rFonts w:ascii="Garamond" w:eastAsia="Calibri" w:hAnsi="Garamond" w:cstheme="minorHAnsi"/>
          <w:sz w:val="24"/>
          <w:szCs w:val="24"/>
        </w:rPr>
        <w:t xml:space="preserve">The </w:t>
      </w:r>
      <w:r w:rsidR="00816B73">
        <w:rPr>
          <w:rFonts w:ascii="Garamond" w:eastAsia="Calibri" w:hAnsi="Garamond" w:cstheme="minorHAnsi"/>
          <w:sz w:val="24"/>
          <w:szCs w:val="24"/>
        </w:rPr>
        <w:t>WU</w:t>
      </w:r>
      <w:r w:rsidRPr="00B56ACF">
        <w:rPr>
          <w:rFonts w:ascii="Garamond" w:eastAsia="Calibri" w:hAnsi="Garamond" w:cstheme="minorHAnsi"/>
          <w:sz w:val="24"/>
          <w:szCs w:val="24"/>
        </w:rPr>
        <w:t xml:space="preserve"> </w:t>
      </w:r>
      <w:proofErr w:type="gramStart"/>
      <w:r w:rsidRPr="00B56ACF">
        <w:rPr>
          <w:rFonts w:ascii="Garamond" w:eastAsia="Calibri" w:hAnsi="Garamond" w:cstheme="minorHAnsi"/>
          <w:sz w:val="24"/>
          <w:szCs w:val="24"/>
        </w:rPr>
        <w:t>was calculated</w:t>
      </w:r>
      <w:proofErr w:type="gramEnd"/>
      <w:r w:rsidRPr="00B56ACF">
        <w:rPr>
          <w:rFonts w:ascii="Garamond" w:eastAsia="Calibri" w:hAnsi="Garamond" w:cstheme="minorHAnsi"/>
          <w:sz w:val="24"/>
          <w:szCs w:val="24"/>
        </w:rPr>
        <w:t xml:space="preserve"> from the equation:</w:t>
      </w:r>
    </w:p>
    <w:p w14:paraId="7787F50A" w14:textId="77777777" w:rsidR="00B56ACF" w:rsidRPr="00B56ACF" w:rsidRDefault="00B56ACF" w:rsidP="00B56ACF">
      <w:pPr>
        <w:spacing w:after="0" w:line="360" w:lineRule="auto"/>
        <w:jc w:val="both"/>
        <w:rPr>
          <w:rFonts w:ascii="Garamond" w:eastAsia="Calibri" w:hAnsi="Garamond" w:cstheme="minorHAnsi"/>
          <w:sz w:val="24"/>
          <w:szCs w:val="24"/>
        </w:rPr>
      </w:pPr>
      <w:r>
        <w:rPr>
          <w:rFonts w:eastAsia="Calibri" w:cstheme="minorHAnsi"/>
          <w:sz w:val="24"/>
          <w:szCs w:val="24"/>
        </w:rPr>
        <w:tab/>
      </w:r>
      <w:r>
        <w:rPr>
          <w:rFonts w:eastAsia="Calibri" w:cstheme="minorHAnsi"/>
          <w:sz w:val="24"/>
          <w:szCs w:val="24"/>
        </w:rPr>
        <w:tab/>
      </w:r>
      <w:r>
        <w:rPr>
          <w:rFonts w:eastAsia="Calibri" w:cstheme="minorHAnsi"/>
          <w:sz w:val="24"/>
          <w:szCs w:val="24"/>
        </w:rPr>
        <w:tab/>
      </w:r>
      <m:oMath>
        <m:r>
          <w:rPr>
            <w:rFonts w:ascii="Cambria Math" w:eastAsia="Calibri" w:hAnsi="Cambria Math" w:cstheme="minorHAnsi"/>
            <w:sz w:val="24"/>
            <w:szCs w:val="24"/>
          </w:rPr>
          <m:t>WU/ %=100*</m:t>
        </m:r>
        <m:f>
          <m:fPr>
            <m:ctrlPr>
              <w:rPr>
                <w:rFonts w:ascii="Cambria Math" w:eastAsia="Calibri" w:hAnsi="Cambria Math" w:cstheme="minorHAnsi"/>
                <w:i/>
                <w:sz w:val="24"/>
                <w:szCs w:val="24"/>
              </w:rPr>
            </m:ctrlPr>
          </m:fPr>
          <m:num>
            <m:r>
              <w:rPr>
                <w:rFonts w:ascii="Cambria Math" w:eastAsia="Calibri" w:hAnsi="Cambria Math" w:cstheme="minorHAnsi"/>
                <w:sz w:val="24"/>
                <w:szCs w:val="24"/>
              </w:rPr>
              <m:t>(</m:t>
            </m:r>
            <m:sSub>
              <m:sSubPr>
                <m:ctrlPr>
                  <w:rPr>
                    <w:rFonts w:ascii="Cambria Math" w:eastAsia="Calibri" w:hAnsi="Cambria Math" w:cstheme="minorHAnsi"/>
                    <w:i/>
                    <w:sz w:val="24"/>
                    <w:szCs w:val="24"/>
                  </w:rPr>
                </m:ctrlPr>
              </m:sSubPr>
              <m:e>
                <m:r>
                  <w:rPr>
                    <w:rFonts w:ascii="Cambria Math" w:eastAsia="Calibri" w:hAnsi="Cambria Math" w:cstheme="minorHAnsi"/>
                    <w:sz w:val="24"/>
                    <w:szCs w:val="24"/>
                  </w:rPr>
                  <m:t>m</m:t>
                </m:r>
              </m:e>
              <m:sub>
                <m:r>
                  <w:rPr>
                    <w:rFonts w:ascii="Cambria Math" w:eastAsia="Calibri" w:hAnsi="Cambria Math" w:cstheme="minorHAnsi"/>
                    <w:sz w:val="24"/>
                    <w:szCs w:val="24"/>
                  </w:rPr>
                  <m:t>wet</m:t>
                </m:r>
              </m:sub>
            </m:sSub>
            <m:r>
              <w:rPr>
                <w:rFonts w:ascii="Cambria Math" w:eastAsia="Calibri" w:hAnsi="Cambria Math" w:cstheme="minorHAnsi"/>
                <w:sz w:val="24"/>
                <w:szCs w:val="24"/>
              </w:rPr>
              <m:t>-</m:t>
            </m:r>
            <m:sSub>
              <m:sSubPr>
                <m:ctrlPr>
                  <w:rPr>
                    <w:rFonts w:ascii="Cambria Math" w:eastAsia="Calibri" w:hAnsi="Cambria Math" w:cstheme="minorHAnsi"/>
                    <w:i/>
                    <w:sz w:val="24"/>
                    <w:szCs w:val="24"/>
                  </w:rPr>
                </m:ctrlPr>
              </m:sSubPr>
              <m:e>
                <m:r>
                  <w:rPr>
                    <w:rFonts w:ascii="Cambria Math" w:eastAsia="Calibri" w:hAnsi="Cambria Math" w:cstheme="minorHAnsi"/>
                    <w:sz w:val="24"/>
                    <w:szCs w:val="24"/>
                  </w:rPr>
                  <m:t>m</m:t>
                </m:r>
              </m:e>
              <m:sub>
                <m:r>
                  <w:rPr>
                    <w:rFonts w:ascii="Cambria Math" w:eastAsia="Calibri" w:hAnsi="Cambria Math" w:cstheme="minorHAnsi"/>
                    <w:sz w:val="24"/>
                    <w:szCs w:val="24"/>
                  </w:rPr>
                  <m:t>dry</m:t>
                </m:r>
              </m:sub>
            </m:sSub>
            <m:r>
              <w:rPr>
                <w:rFonts w:ascii="Cambria Math" w:eastAsia="Calibri" w:hAnsi="Cambria Math" w:cstheme="minorHAnsi"/>
                <w:sz w:val="24"/>
                <w:szCs w:val="24"/>
              </w:rPr>
              <m:t>)</m:t>
            </m:r>
          </m:num>
          <m:den>
            <m:sSub>
              <m:sSubPr>
                <m:ctrlPr>
                  <w:rPr>
                    <w:rFonts w:ascii="Cambria Math" w:eastAsia="Calibri" w:hAnsi="Cambria Math" w:cstheme="minorHAnsi"/>
                    <w:i/>
                    <w:sz w:val="24"/>
                    <w:szCs w:val="24"/>
                  </w:rPr>
                </m:ctrlPr>
              </m:sSubPr>
              <m:e>
                <m:r>
                  <w:rPr>
                    <w:rFonts w:ascii="Cambria Math" w:eastAsia="Calibri" w:hAnsi="Cambria Math" w:cstheme="minorHAnsi"/>
                    <w:sz w:val="24"/>
                    <w:szCs w:val="24"/>
                  </w:rPr>
                  <m:t>m</m:t>
                </m:r>
              </m:e>
              <m:sub>
                <m:r>
                  <w:rPr>
                    <w:rFonts w:ascii="Cambria Math" w:eastAsia="Calibri" w:hAnsi="Cambria Math" w:cstheme="minorHAnsi"/>
                    <w:sz w:val="24"/>
                    <w:szCs w:val="24"/>
                  </w:rPr>
                  <m:t>dry</m:t>
                </m:r>
              </m:sub>
            </m:sSub>
          </m:den>
        </m:f>
      </m:oMath>
      <w:r>
        <w:rPr>
          <w:rFonts w:eastAsia="Calibri" w:cstheme="minorHAnsi"/>
          <w:sz w:val="24"/>
          <w:szCs w:val="24"/>
        </w:rPr>
        <w:tab/>
      </w:r>
      <w:r>
        <w:rPr>
          <w:rFonts w:eastAsia="Calibri" w:cstheme="minorHAnsi"/>
          <w:sz w:val="24"/>
          <w:szCs w:val="24"/>
        </w:rPr>
        <w:tab/>
      </w:r>
      <w:r>
        <w:rPr>
          <w:rFonts w:eastAsia="Calibri" w:cstheme="minorHAnsi"/>
          <w:sz w:val="24"/>
          <w:szCs w:val="24"/>
        </w:rPr>
        <w:tab/>
      </w:r>
      <w:r>
        <w:rPr>
          <w:rFonts w:eastAsia="Calibri" w:cstheme="minorHAnsi"/>
          <w:sz w:val="24"/>
          <w:szCs w:val="24"/>
        </w:rPr>
        <w:tab/>
      </w:r>
      <w:r w:rsidRPr="00B56ACF">
        <w:rPr>
          <w:rFonts w:ascii="Garamond" w:eastAsia="Calibri" w:hAnsi="Garamond" w:cstheme="minorHAnsi"/>
          <w:sz w:val="24"/>
          <w:szCs w:val="24"/>
        </w:rPr>
        <w:t>(1)</w:t>
      </w:r>
    </w:p>
    <w:p w14:paraId="1079B416" w14:textId="77777777" w:rsidR="007E5EED" w:rsidRDefault="007E5EED" w:rsidP="00D94069">
      <w:pPr>
        <w:autoSpaceDE w:val="0"/>
        <w:autoSpaceDN w:val="0"/>
        <w:adjustRightInd w:val="0"/>
        <w:spacing w:after="0" w:line="360" w:lineRule="auto"/>
        <w:jc w:val="both"/>
        <w:rPr>
          <w:rFonts w:ascii="Garamond" w:eastAsia="Calibri" w:hAnsi="Garamond" w:cstheme="minorHAnsi"/>
          <w:i/>
          <w:sz w:val="24"/>
          <w:szCs w:val="24"/>
        </w:rPr>
      </w:pPr>
    </w:p>
    <w:p w14:paraId="1A95275F" w14:textId="77777777" w:rsidR="00D94069" w:rsidRPr="00D94069" w:rsidRDefault="00D94069" w:rsidP="00D94069">
      <w:pPr>
        <w:autoSpaceDE w:val="0"/>
        <w:autoSpaceDN w:val="0"/>
        <w:adjustRightInd w:val="0"/>
        <w:spacing w:after="0" w:line="360" w:lineRule="auto"/>
        <w:jc w:val="both"/>
        <w:rPr>
          <w:rFonts w:ascii="Garamond" w:eastAsia="Calibri" w:hAnsi="Garamond" w:cstheme="minorHAnsi"/>
          <w:i/>
          <w:sz w:val="24"/>
          <w:szCs w:val="24"/>
        </w:rPr>
      </w:pPr>
      <w:r w:rsidRPr="00D94069">
        <w:rPr>
          <w:rFonts w:ascii="Garamond" w:eastAsia="Calibri" w:hAnsi="Garamond" w:cstheme="minorHAnsi"/>
          <w:i/>
          <w:sz w:val="24"/>
          <w:szCs w:val="24"/>
        </w:rPr>
        <w:t>Conductivity measurements</w:t>
      </w:r>
    </w:p>
    <w:p w14:paraId="63A4DE26" w14:textId="77777777" w:rsidR="00A422FE" w:rsidRDefault="00A422FE" w:rsidP="00D94069">
      <w:pPr>
        <w:autoSpaceDE w:val="0"/>
        <w:autoSpaceDN w:val="0"/>
        <w:adjustRightInd w:val="0"/>
        <w:spacing w:after="0" w:line="360" w:lineRule="auto"/>
        <w:jc w:val="both"/>
        <w:rPr>
          <w:rFonts w:ascii="Garamond" w:eastAsia="Calibri" w:hAnsi="Garamond" w:cstheme="minorHAnsi"/>
          <w:sz w:val="24"/>
          <w:szCs w:val="24"/>
        </w:rPr>
      </w:pPr>
    </w:p>
    <w:p w14:paraId="67142A0C" w14:textId="786E98A2" w:rsidR="00D94069" w:rsidRPr="00D94069" w:rsidRDefault="00D94069" w:rsidP="00D94069">
      <w:pPr>
        <w:autoSpaceDE w:val="0"/>
        <w:autoSpaceDN w:val="0"/>
        <w:adjustRightInd w:val="0"/>
        <w:spacing w:after="0" w:line="360" w:lineRule="auto"/>
        <w:jc w:val="both"/>
        <w:rPr>
          <w:rFonts w:ascii="Garamond" w:eastAsia="Calibri" w:hAnsi="Garamond" w:cstheme="minorHAnsi"/>
          <w:sz w:val="24"/>
          <w:szCs w:val="24"/>
        </w:rPr>
      </w:pPr>
      <w:r w:rsidRPr="00D94069">
        <w:rPr>
          <w:rFonts w:ascii="Garamond" w:eastAsia="Calibri" w:hAnsi="Garamond" w:cstheme="minorHAnsi"/>
          <w:sz w:val="24"/>
          <w:szCs w:val="24"/>
        </w:rPr>
        <w:t xml:space="preserve">The </w:t>
      </w:r>
      <w:r w:rsidR="00B6044E" w:rsidRPr="00B6044E">
        <w:rPr>
          <w:rFonts w:ascii="Garamond" w:hAnsi="Garamond"/>
          <w:sz w:val="24"/>
          <w:szCs w:val="24"/>
        </w:rPr>
        <w:t>through-plane</w:t>
      </w:r>
      <w:r w:rsidR="00B6044E">
        <w:rPr>
          <w:rFonts w:ascii="Garamond" w:hAnsi="Garamond"/>
          <w:sz w:val="24"/>
          <w:szCs w:val="24"/>
        </w:rPr>
        <w:t xml:space="preserve"> </w:t>
      </w:r>
      <w:r w:rsidRPr="00D94069">
        <w:rPr>
          <w:rFonts w:ascii="Garamond" w:eastAsia="Calibri" w:hAnsi="Garamond" w:cstheme="minorHAnsi"/>
          <w:sz w:val="24"/>
          <w:szCs w:val="24"/>
        </w:rPr>
        <w:t xml:space="preserve">ionic conductivity was determined </w:t>
      </w:r>
      <w:r w:rsidR="00C61E30">
        <w:rPr>
          <w:rFonts w:ascii="Garamond" w:eastAsia="Calibri" w:hAnsi="Garamond" w:cstheme="minorHAnsi"/>
          <w:sz w:val="24"/>
          <w:szCs w:val="24"/>
        </w:rPr>
        <w:t xml:space="preserve">between </w:t>
      </w:r>
      <w:r w:rsidR="00B772BA">
        <w:rPr>
          <w:rFonts w:ascii="Garamond" w:eastAsia="Calibri" w:hAnsi="Garamond" w:cstheme="minorHAnsi"/>
          <w:sz w:val="24"/>
          <w:szCs w:val="24"/>
        </w:rPr>
        <w:t>25</w:t>
      </w:r>
      <w:r w:rsidR="00C61E30">
        <w:rPr>
          <w:rFonts w:ascii="Garamond" w:eastAsia="Calibri" w:hAnsi="Garamond" w:cstheme="minorHAnsi"/>
          <w:sz w:val="24"/>
          <w:szCs w:val="24"/>
        </w:rPr>
        <w:t xml:space="preserve"> and </w:t>
      </w:r>
      <w:r w:rsidR="00B772BA">
        <w:rPr>
          <w:rFonts w:ascii="Garamond" w:eastAsia="Calibri" w:hAnsi="Garamond" w:cstheme="minorHAnsi"/>
          <w:sz w:val="24"/>
          <w:szCs w:val="24"/>
        </w:rPr>
        <w:t>80 °C</w:t>
      </w:r>
      <w:r w:rsidR="00C61E30">
        <w:rPr>
          <w:rFonts w:ascii="Garamond" w:eastAsia="Calibri" w:hAnsi="Garamond" w:cstheme="minorHAnsi"/>
          <w:sz w:val="24"/>
          <w:szCs w:val="24"/>
        </w:rPr>
        <w:t xml:space="preserve"> </w:t>
      </w:r>
      <w:r w:rsidRPr="00D94069">
        <w:rPr>
          <w:rFonts w:ascii="Garamond" w:eastAsia="Calibri" w:hAnsi="Garamond" w:cstheme="minorHAnsi"/>
          <w:sz w:val="24"/>
          <w:szCs w:val="24"/>
        </w:rPr>
        <w:t>by electrochem</w:t>
      </w:r>
      <w:r>
        <w:rPr>
          <w:rFonts w:ascii="Garamond" w:eastAsia="Calibri" w:hAnsi="Garamond" w:cstheme="minorHAnsi"/>
          <w:sz w:val="24"/>
          <w:szCs w:val="24"/>
        </w:rPr>
        <w:t xml:space="preserve">ical impedance spectroscopy (EIS) </w:t>
      </w:r>
      <w:r w:rsidRPr="00D94069">
        <w:rPr>
          <w:rFonts w:ascii="Garamond" w:eastAsia="Calibri" w:hAnsi="Garamond" w:cstheme="minorHAnsi"/>
          <w:sz w:val="24"/>
          <w:szCs w:val="24"/>
        </w:rPr>
        <w:t xml:space="preserve">in fully humidified conditions using a </w:t>
      </w:r>
      <w:proofErr w:type="spellStart"/>
      <w:r w:rsidRPr="00D94069">
        <w:rPr>
          <w:rFonts w:ascii="Garamond" w:eastAsia="Calibri" w:hAnsi="Garamond" w:cstheme="minorHAnsi"/>
          <w:sz w:val="24"/>
          <w:szCs w:val="24"/>
        </w:rPr>
        <w:t>Parstat</w:t>
      </w:r>
      <w:proofErr w:type="spellEnd"/>
      <w:r w:rsidRPr="00D94069">
        <w:rPr>
          <w:rFonts w:ascii="Garamond" w:eastAsia="Calibri" w:hAnsi="Garamond" w:cstheme="minorHAnsi"/>
          <w:sz w:val="24"/>
          <w:szCs w:val="24"/>
        </w:rPr>
        <w:t xml:space="preserve"> 4000</w:t>
      </w:r>
      <w:r>
        <w:rPr>
          <w:rFonts w:ascii="Garamond" w:eastAsia="Calibri" w:hAnsi="Garamond" w:cstheme="minorHAnsi"/>
          <w:sz w:val="24"/>
          <w:szCs w:val="24"/>
        </w:rPr>
        <w:t xml:space="preserve"> instrument. </w:t>
      </w:r>
      <w:r w:rsidRPr="00D94069">
        <w:rPr>
          <w:rFonts w:ascii="Garamond" w:eastAsia="Calibri" w:hAnsi="Garamond" w:cstheme="minorHAnsi"/>
          <w:sz w:val="24"/>
          <w:szCs w:val="24"/>
        </w:rPr>
        <w:t xml:space="preserve">The ac voltage amplitude was 20 mV and the frequency range was between 10 Hz and </w:t>
      </w:r>
      <w:proofErr w:type="gramStart"/>
      <w:r w:rsidRPr="00D94069">
        <w:rPr>
          <w:rFonts w:ascii="Garamond" w:eastAsia="Calibri" w:hAnsi="Garamond" w:cstheme="minorHAnsi"/>
          <w:sz w:val="24"/>
          <w:szCs w:val="24"/>
        </w:rPr>
        <w:t>6</w:t>
      </w:r>
      <w:proofErr w:type="gramEnd"/>
      <w:r w:rsidRPr="00D94069">
        <w:rPr>
          <w:rFonts w:ascii="Garamond" w:eastAsia="Calibri" w:hAnsi="Garamond" w:cstheme="minorHAnsi"/>
          <w:sz w:val="24"/>
          <w:szCs w:val="24"/>
        </w:rPr>
        <w:t xml:space="preserve"> </w:t>
      </w:r>
      <w:proofErr w:type="spellStart"/>
      <w:r w:rsidRPr="00D94069">
        <w:rPr>
          <w:rFonts w:ascii="Garamond" w:eastAsia="Calibri" w:hAnsi="Garamond" w:cstheme="minorHAnsi"/>
          <w:sz w:val="24"/>
          <w:szCs w:val="24"/>
        </w:rPr>
        <w:t>MHz.</w:t>
      </w:r>
      <w:proofErr w:type="spellEnd"/>
      <w:r w:rsidRPr="00D94069">
        <w:rPr>
          <w:rFonts w:ascii="Garamond" w:eastAsia="Calibri" w:hAnsi="Garamond" w:cstheme="minorHAnsi"/>
          <w:sz w:val="24"/>
          <w:szCs w:val="24"/>
        </w:rPr>
        <w:t xml:space="preserve"> Swagelok cell</w:t>
      </w:r>
      <w:r w:rsidR="00C61E30">
        <w:rPr>
          <w:rFonts w:ascii="Garamond" w:eastAsia="Calibri" w:hAnsi="Garamond" w:cstheme="minorHAnsi"/>
          <w:sz w:val="24"/>
          <w:szCs w:val="24"/>
        </w:rPr>
        <w:t>s</w:t>
      </w:r>
      <w:r w:rsidRPr="00D94069">
        <w:rPr>
          <w:rFonts w:ascii="Garamond" w:eastAsia="Calibri" w:hAnsi="Garamond" w:cstheme="minorHAnsi"/>
          <w:sz w:val="24"/>
          <w:szCs w:val="24"/>
        </w:rPr>
        <w:t xml:space="preserve"> with cylindrical stainless steel electrodes of 6 mm diameter </w:t>
      </w:r>
      <w:r>
        <w:rPr>
          <w:rFonts w:ascii="Garamond" w:eastAsia="Calibri" w:hAnsi="Garamond" w:cstheme="minorHAnsi"/>
          <w:sz w:val="24"/>
          <w:szCs w:val="24"/>
        </w:rPr>
        <w:t>were used</w:t>
      </w:r>
      <w:r w:rsidRPr="00D94069">
        <w:rPr>
          <w:rFonts w:ascii="Garamond" w:eastAsia="Calibri" w:hAnsi="Garamond" w:cstheme="minorHAnsi"/>
          <w:sz w:val="24"/>
          <w:szCs w:val="24"/>
        </w:rPr>
        <w:t xml:space="preserve">. </w:t>
      </w:r>
    </w:p>
    <w:p w14:paraId="0B9DF397" w14:textId="11EDFB96" w:rsidR="00D94069" w:rsidRPr="00D94069" w:rsidRDefault="00C61E30" w:rsidP="00D94069">
      <w:pPr>
        <w:autoSpaceDE w:val="0"/>
        <w:autoSpaceDN w:val="0"/>
        <w:adjustRightInd w:val="0"/>
        <w:spacing w:after="0" w:line="360" w:lineRule="auto"/>
        <w:jc w:val="both"/>
        <w:rPr>
          <w:rFonts w:ascii="Garamond" w:eastAsia="Calibri" w:hAnsi="Garamond" w:cstheme="minorHAnsi"/>
          <w:sz w:val="24"/>
          <w:szCs w:val="24"/>
        </w:rPr>
      </w:pPr>
      <w:r>
        <w:rPr>
          <w:rFonts w:ascii="Garamond" w:eastAsia="Calibri" w:hAnsi="Garamond" w:cstheme="minorHAnsi"/>
          <w:sz w:val="24"/>
          <w:szCs w:val="24"/>
        </w:rPr>
        <w:t xml:space="preserve">Measurements were performed </w:t>
      </w:r>
      <w:r w:rsidRPr="00B772BA">
        <w:rPr>
          <w:rFonts w:ascii="Garamond" w:eastAsia="Calibri" w:hAnsi="Garamond" w:cstheme="minorHAnsi"/>
          <w:sz w:val="24"/>
          <w:szCs w:val="24"/>
        </w:rPr>
        <w:t>on s</w:t>
      </w:r>
      <w:r w:rsidR="00D94069" w:rsidRPr="00B772BA">
        <w:rPr>
          <w:rFonts w:ascii="Garamond" w:eastAsia="Calibri" w:hAnsi="Garamond" w:cstheme="minorHAnsi"/>
          <w:sz w:val="24"/>
          <w:szCs w:val="24"/>
        </w:rPr>
        <w:t xml:space="preserve">ample </w:t>
      </w:r>
      <w:r w:rsidRPr="00B772BA">
        <w:rPr>
          <w:rFonts w:ascii="Garamond" w:eastAsia="Calibri" w:hAnsi="Garamond" w:cstheme="minorHAnsi"/>
          <w:sz w:val="24"/>
          <w:szCs w:val="24"/>
        </w:rPr>
        <w:t>membrane</w:t>
      </w:r>
      <w:r w:rsidR="00D94069" w:rsidRPr="00B772BA">
        <w:rPr>
          <w:rFonts w:ascii="Garamond" w:eastAsia="Calibri" w:hAnsi="Garamond" w:cstheme="minorHAnsi"/>
          <w:sz w:val="24"/>
          <w:szCs w:val="24"/>
        </w:rPr>
        <w:t>s</w:t>
      </w:r>
      <w:r w:rsidR="00D94069" w:rsidRPr="00D94069">
        <w:rPr>
          <w:rFonts w:ascii="Garamond" w:eastAsia="Calibri" w:hAnsi="Garamond" w:cstheme="minorHAnsi"/>
          <w:sz w:val="24"/>
          <w:szCs w:val="24"/>
        </w:rPr>
        <w:t xml:space="preserve"> </w:t>
      </w:r>
      <w:r>
        <w:rPr>
          <w:rFonts w:ascii="Garamond" w:eastAsia="Calibri" w:hAnsi="Garamond" w:cstheme="minorHAnsi"/>
          <w:sz w:val="24"/>
          <w:szCs w:val="24"/>
        </w:rPr>
        <w:t xml:space="preserve">and sample pellets, which </w:t>
      </w:r>
      <w:r w:rsidR="00D94069" w:rsidRPr="00D94069">
        <w:rPr>
          <w:rFonts w:ascii="Garamond" w:eastAsia="Calibri" w:hAnsi="Garamond" w:cstheme="minorHAnsi"/>
          <w:sz w:val="24"/>
          <w:szCs w:val="24"/>
        </w:rPr>
        <w:t xml:space="preserve">were compressed </w:t>
      </w:r>
      <w:r>
        <w:rPr>
          <w:rFonts w:ascii="Garamond" w:eastAsia="Calibri" w:hAnsi="Garamond" w:cstheme="minorHAnsi"/>
          <w:sz w:val="24"/>
          <w:szCs w:val="24"/>
        </w:rPr>
        <w:t xml:space="preserve">from powders </w:t>
      </w:r>
      <w:r w:rsidR="00D94069" w:rsidRPr="00D94069">
        <w:rPr>
          <w:rFonts w:ascii="Garamond" w:eastAsia="Calibri" w:hAnsi="Garamond" w:cstheme="minorHAnsi"/>
          <w:sz w:val="24"/>
          <w:szCs w:val="24"/>
        </w:rPr>
        <w:t xml:space="preserve">under </w:t>
      </w:r>
      <w:proofErr w:type="gramStart"/>
      <w:r w:rsidR="00D94069" w:rsidRPr="00D94069">
        <w:rPr>
          <w:rFonts w:ascii="Garamond" w:eastAsia="Calibri" w:hAnsi="Garamond" w:cstheme="minorHAnsi"/>
          <w:sz w:val="24"/>
          <w:szCs w:val="24"/>
        </w:rPr>
        <w:t>1</w:t>
      </w:r>
      <w:proofErr w:type="gramEnd"/>
      <w:r w:rsidR="00D94069" w:rsidRPr="00D94069">
        <w:rPr>
          <w:rFonts w:ascii="Garamond" w:eastAsia="Calibri" w:hAnsi="Garamond" w:cstheme="minorHAnsi"/>
          <w:sz w:val="24"/>
          <w:szCs w:val="24"/>
        </w:rPr>
        <w:t xml:space="preserve"> MPa pressure at room temperature. The </w:t>
      </w:r>
      <w:r w:rsidR="00422F03" w:rsidRPr="00D94069">
        <w:rPr>
          <w:rFonts w:ascii="Garamond" w:eastAsia="Calibri" w:hAnsi="Garamond" w:cstheme="minorHAnsi"/>
          <w:sz w:val="24"/>
          <w:szCs w:val="24"/>
        </w:rPr>
        <w:t xml:space="preserve">through-plane </w:t>
      </w:r>
      <w:r w:rsidR="00D94069" w:rsidRPr="00D94069">
        <w:rPr>
          <w:rFonts w:ascii="Garamond" w:eastAsia="Calibri" w:hAnsi="Garamond" w:cstheme="minorHAnsi"/>
          <w:sz w:val="24"/>
          <w:szCs w:val="24"/>
        </w:rPr>
        <w:t>resistance</w:t>
      </w:r>
      <w:r w:rsidR="00E31219" w:rsidRPr="00D94069">
        <w:rPr>
          <w:rFonts w:ascii="Garamond" w:eastAsia="Calibri" w:hAnsi="Garamond" w:cstheme="minorHAnsi"/>
          <w:sz w:val="24"/>
          <w:szCs w:val="24"/>
        </w:rPr>
        <w:t xml:space="preserve"> </w:t>
      </w:r>
      <w:r w:rsidR="00D94069" w:rsidRPr="00D94069">
        <w:rPr>
          <w:rFonts w:ascii="Garamond" w:eastAsia="Calibri" w:hAnsi="Garamond" w:cstheme="minorHAnsi"/>
          <w:sz w:val="24"/>
          <w:szCs w:val="24"/>
        </w:rPr>
        <w:t xml:space="preserve">of the samples </w:t>
      </w:r>
      <w:proofErr w:type="spellStart"/>
      <w:r w:rsidR="00D94069" w:rsidRPr="00422F03">
        <w:rPr>
          <w:rFonts w:ascii="Garamond" w:eastAsia="Calibri" w:hAnsi="Garamond" w:cstheme="minorHAnsi"/>
          <w:i/>
          <w:sz w:val="24"/>
          <w:szCs w:val="24"/>
        </w:rPr>
        <w:t>R</w:t>
      </w:r>
      <w:r w:rsidR="00D94069" w:rsidRPr="00422F03">
        <w:rPr>
          <w:rFonts w:ascii="Garamond" w:eastAsia="Calibri" w:hAnsi="Garamond" w:cstheme="minorHAnsi"/>
          <w:i/>
          <w:sz w:val="24"/>
          <w:szCs w:val="24"/>
          <w:vertAlign w:val="subscript"/>
        </w:rPr>
        <w:t>mat</w:t>
      </w:r>
      <w:proofErr w:type="spellEnd"/>
      <w:r w:rsidR="00D94069" w:rsidRPr="00D94069">
        <w:rPr>
          <w:rFonts w:ascii="Garamond" w:eastAsia="Calibri" w:hAnsi="Garamond" w:cstheme="minorHAnsi"/>
          <w:sz w:val="24"/>
          <w:szCs w:val="24"/>
        </w:rPr>
        <w:t xml:space="preserve"> was determined from a non-linear least-square fitting of </w:t>
      </w:r>
      <w:proofErr w:type="spellStart"/>
      <w:r w:rsidR="00D94069" w:rsidRPr="00D94069">
        <w:rPr>
          <w:rFonts w:ascii="Garamond" w:eastAsia="Calibri" w:hAnsi="Garamond" w:cstheme="minorHAnsi"/>
          <w:sz w:val="24"/>
          <w:szCs w:val="24"/>
        </w:rPr>
        <w:t>Nyquist</w:t>
      </w:r>
      <w:proofErr w:type="spellEnd"/>
      <w:r w:rsidR="00D94069" w:rsidRPr="00D94069">
        <w:rPr>
          <w:rFonts w:ascii="Garamond" w:eastAsia="Calibri" w:hAnsi="Garamond" w:cstheme="minorHAnsi"/>
          <w:sz w:val="24"/>
          <w:szCs w:val="24"/>
        </w:rPr>
        <w:t xml:space="preserve"> plots using the </w:t>
      </w:r>
      <w:proofErr w:type="spellStart"/>
      <w:r w:rsidR="00D94069" w:rsidRPr="00D94069">
        <w:rPr>
          <w:rFonts w:ascii="Garamond" w:eastAsia="Calibri" w:hAnsi="Garamond" w:cstheme="minorHAnsi"/>
          <w:sz w:val="24"/>
          <w:szCs w:val="24"/>
        </w:rPr>
        <w:t>Zfit</w:t>
      </w:r>
      <w:proofErr w:type="spellEnd"/>
      <w:r w:rsidR="00D94069" w:rsidRPr="00D94069">
        <w:rPr>
          <w:rFonts w:ascii="Garamond" w:eastAsia="Calibri" w:hAnsi="Garamond" w:cstheme="minorHAnsi"/>
          <w:sz w:val="24"/>
          <w:szCs w:val="24"/>
        </w:rPr>
        <w:t xml:space="preserve"> program. The ion</w:t>
      </w:r>
      <w:r w:rsidR="00161969">
        <w:rPr>
          <w:rFonts w:ascii="Garamond" w:eastAsia="Calibri" w:hAnsi="Garamond" w:cstheme="minorHAnsi"/>
          <w:sz w:val="24"/>
          <w:szCs w:val="24"/>
        </w:rPr>
        <w:t>ic</w:t>
      </w:r>
      <w:r w:rsidR="00D94069" w:rsidRPr="00D94069">
        <w:rPr>
          <w:rFonts w:ascii="Garamond" w:eastAsia="Calibri" w:hAnsi="Garamond" w:cstheme="minorHAnsi"/>
          <w:sz w:val="24"/>
          <w:szCs w:val="24"/>
        </w:rPr>
        <w:t xml:space="preserve"> conductivity </w:t>
      </w:r>
      <w:r w:rsidR="00D94069" w:rsidRPr="00D94069">
        <w:rPr>
          <w:rFonts w:ascii="Garamond" w:eastAsia="Calibri" w:hAnsi="Garamond" w:cstheme="minorHAnsi"/>
          <w:i/>
          <w:sz w:val="24"/>
          <w:szCs w:val="24"/>
        </w:rPr>
        <w:t>σ</w:t>
      </w:r>
      <w:r w:rsidR="00D94069" w:rsidRPr="00D94069">
        <w:rPr>
          <w:rFonts w:ascii="Garamond" w:eastAsia="Calibri" w:hAnsi="Garamond" w:cstheme="minorHAnsi"/>
          <w:sz w:val="24"/>
          <w:szCs w:val="24"/>
        </w:rPr>
        <w:t xml:space="preserve"> </w:t>
      </w:r>
      <w:proofErr w:type="gramStart"/>
      <w:r w:rsidR="00D94069" w:rsidRPr="00D94069">
        <w:rPr>
          <w:rFonts w:ascii="Garamond" w:eastAsia="Calibri" w:hAnsi="Garamond" w:cstheme="minorHAnsi"/>
          <w:sz w:val="24"/>
          <w:szCs w:val="24"/>
        </w:rPr>
        <w:t>was calculated</w:t>
      </w:r>
      <w:proofErr w:type="gramEnd"/>
      <w:r w:rsidR="00D94069" w:rsidRPr="00D94069">
        <w:rPr>
          <w:rFonts w:ascii="Garamond" w:eastAsia="Calibri" w:hAnsi="Garamond" w:cstheme="minorHAnsi"/>
          <w:sz w:val="24"/>
          <w:szCs w:val="24"/>
        </w:rPr>
        <w:t xml:space="preserve"> </w:t>
      </w:r>
      <w:r w:rsidR="00E31219">
        <w:rPr>
          <w:rFonts w:ascii="Garamond" w:eastAsia="Calibri" w:hAnsi="Garamond" w:cstheme="minorHAnsi"/>
          <w:sz w:val="24"/>
          <w:szCs w:val="24"/>
        </w:rPr>
        <w:t>according to the</w:t>
      </w:r>
      <w:r w:rsidR="00D94069" w:rsidRPr="00D94069">
        <w:rPr>
          <w:rFonts w:ascii="Garamond" w:eastAsia="Calibri" w:hAnsi="Garamond" w:cstheme="minorHAnsi"/>
          <w:sz w:val="24"/>
          <w:szCs w:val="24"/>
        </w:rPr>
        <w:t xml:space="preserve"> equation: </w:t>
      </w:r>
    </w:p>
    <w:p w14:paraId="4596AA8B" w14:textId="77777777" w:rsidR="00D94069" w:rsidRPr="00D94069" w:rsidRDefault="00D94069" w:rsidP="00D94069">
      <w:pPr>
        <w:autoSpaceDE w:val="0"/>
        <w:autoSpaceDN w:val="0"/>
        <w:adjustRightInd w:val="0"/>
        <w:spacing w:after="0" w:line="360" w:lineRule="auto"/>
        <w:jc w:val="center"/>
        <w:rPr>
          <w:rFonts w:ascii="Garamond" w:eastAsia="Calibri" w:hAnsi="Garamond" w:cstheme="minorHAnsi"/>
          <w:sz w:val="24"/>
          <w:szCs w:val="24"/>
        </w:rPr>
      </w:pPr>
      <w:r w:rsidRPr="00D94069">
        <w:rPr>
          <w:rFonts w:ascii="Garamond" w:hAnsi="Garamond" w:cstheme="minorHAnsi"/>
          <w:position w:val="-30"/>
          <w:sz w:val="24"/>
          <w:szCs w:val="24"/>
          <w:lang w:val="en-US"/>
        </w:rPr>
        <w:object w:dxaOrig="1200" w:dyaOrig="680" w14:anchorId="4C9C07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5pt;height:34.5pt" o:ole="">
            <v:imagedata r:id="rId6" o:title=""/>
          </v:shape>
          <o:OLEObject Type="Embed" ProgID="Equation.3" ShapeID="_x0000_i1025" DrawAspect="Content" ObjectID="_1652343323" r:id="rId7"/>
        </w:object>
      </w:r>
      <w:r w:rsidRPr="00D94069">
        <w:rPr>
          <w:rFonts w:ascii="Garamond" w:hAnsi="Garamond" w:cstheme="minorHAnsi"/>
          <w:sz w:val="24"/>
          <w:szCs w:val="24"/>
          <w:lang w:val="en-US"/>
        </w:rPr>
        <w:tab/>
      </w:r>
      <w:r w:rsidRPr="00D94069">
        <w:rPr>
          <w:rFonts w:ascii="Garamond" w:hAnsi="Garamond" w:cstheme="minorHAnsi"/>
          <w:sz w:val="24"/>
          <w:szCs w:val="24"/>
          <w:lang w:val="en-US"/>
        </w:rPr>
        <w:tab/>
      </w:r>
      <w:r w:rsidRPr="00D94069">
        <w:rPr>
          <w:rFonts w:ascii="Garamond" w:hAnsi="Garamond" w:cstheme="minorHAnsi"/>
          <w:sz w:val="24"/>
          <w:szCs w:val="24"/>
          <w:lang w:val="en-US"/>
        </w:rPr>
        <w:tab/>
      </w:r>
      <w:r w:rsidRPr="00D94069">
        <w:rPr>
          <w:rFonts w:ascii="Garamond" w:hAnsi="Garamond" w:cstheme="minorHAnsi"/>
          <w:sz w:val="24"/>
          <w:szCs w:val="24"/>
          <w:lang w:val="en-US"/>
        </w:rPr>
        <w:tab/>
        <w:t>(2)</w:t>
      </w:r>
    </w:p>
    <w:p w14:paraId="7C0B456B" w14:textId="34D4DC6B" w:rsidR="002C3566" w:rsidRPr="00D94069" w:rsidRDefault="00D94069" w:rsidP="00D94069">
      <w:pPr>
        <w:spacing w:after="80" w:line="360" w:lineRule="auto"/>
        <w:rPr>
          <w:rFonts w:ascii="Garamond" w:eastAsia="Calibri" w:hAnsi="Garamond" w:cstheme="minorHAnsi"/>
          <w:sz w:val="24"/>
          <w:szCs w:val="24"/>
        </w:rPr>
      </w:pPr>
      <w:r w:rsidRPr="00D94069">
        <w:rPr>
          <w:rFonts w:ascii="Garamond" w:eastAsia="Calibri" w:hAnsi="Garamond" w:cstheme="minorHAnsi"/>
          <w:sz w:val="24"/>
          <w:szCs w:val="24"/>
        </w:rPr>
        <w:t xml:space="preserve">where d </w:t>
      </w:r>
      <w:r w:rsidR="00422F03">
        <w:rPr>
          <w:rFonts w:ascii="Garamond" w:eastAsia="Calibri" w:hAnsi="Garamond" w:cstheme="minorHAnsi"/>
          <w:sz w:val="24"/>
          <w:szCs w:val="24"/>
        </w:rPr>
        <w:t>wa</w:t>
      </w:r>
      <w:r w:rsidRPr="00D94069">
        <w:rPr>
          <w:rFonts w:ascii="Garamond" w:eastAsia="Calibri" w:hAnsi="Garamond" w:cstheme="minorHAnsi"/>
          <w:sz w:val="24"/>
          <w:szCs w:val="24"/>
        </w:rPr>
        <w:t>s the sample thickness and A = 0.28 cm</w:t>
      </w:r>
      <w:r w:rsidRPr="00D94069">
        <w:rPr>
          <w:rFonts w:ascii="Garamond" w:eastAsia="Calibri" w:hAnsi="Garamond" w:cstheme="minorHAnsi"/>
          <w:sz w:val="24"/>
          <w:szCs w:val="24"/>
          <w:vertAlign w:val="superscript"/>
        </w:rPr>
        <w:t xml:space="preserve">2 </w:t>
      </w:r>
      <w:r w:rsidRPr="00D94069">
        <w:rPr>
          <w:rFonts w:ascii="Garamond" w:eastAsia="Calibri" w:hAnsi="Garamond" w:cstheme="minorHAnsi"/>
          <w:sz w:val="24"/>
          <w:szCs w:val="24"/>
        </w:rPr>
        <w:t>the electrode area.</w:t>
      </w:r>
    </w:p>
    <w:p w14:paraId="577319FF" w14:textId="77777777" w:rsidR="00D94069" w:rsidRPr="00B56ACF" w:rsidRDefault="00D94069" w:rsidP="00562657">
      <w:pPr>
        <w:pStyle w:val="Default"/>
        <w:spacing w:line="360" w:lineRule="auto"/>
        <w:jc w:val="both"/>
        <w:rPr>
          <w:rFonts w:ascii="Garamond" w:hAnsi="Garamond"/>
          <w:u w:val="single"/>
          <w:lang w:val="en-GB"/>
        </w:rPr>
      </w:pPr>
    </w:p>
    <w:p w14:paraId="75B93CDA" w14:textId="77777777" w:rsidR="00562657" w:rsidRPr="00993070" w:rsidRDefault="000413B7" w:rsidP="00562657">
      <w:pPr>
        <w:pStyle w:val="Default"/>
        <w:spacing w:line="360" w:lineRule="auto"/>
        <w:jc w:val="both"/>
        <w:rPr>
          <w:rFonts w:ascii="Garamond" w:hAnsi="Garamond"/>
          <w:b/>
          <w:lang w:val="en-US"/>
        </w:rPr>
      </w:pPr>
      <w:r>
        <w:rPr>
          <w:rFonts w:ascii="Garamond" w:hAnsi="Garamond"/>
          <w:b/>
          <w:lang w:val="en-US"/>
        </w:rPr>
        <w:t xml:space="preserve">3. </w:t>
      </w:r>
      <w:r w:rsidR="00FA13DE">
        <w:rPr>
          <w:rFonts w:ascii="Garamond" w:hAnsi="Garamond"/>
          <w:b/>
          <w:lang w:val="en-US"/>
        </w:rPr>
        <w:t>Results and discussion</w:t>
      </w:r>
    </w:p>
    <w:p w14:paraId="5E6062A4" w14:textId="77777777" w:rsidR="00562657" w:rsidRPr="00993070" w:rsidRDefault="00562657" w:rsidP="00562657">
      <w:pPr>
        <w:pStyle w:val="Default"/>
        <w:spacing w:line="360" w:lineRule="auto"/>
        <w:jc w:val="both"/>
        <w:rPr>
          <w:rFonts w:ascii="Garamond" w:hAnsi="Garamond"/>
          <w:b/>
          <w:lang w:val="en-US"/>
        </w:rPr>
      </w:pPr>
    </w:p>
    <w:p w14:paraId="32B519B3" w14:textId="189CB16B" w:rsidR="00562657" w:rsidRPr="000413B7" w:rsidRDefault="000413B7" w:rsidP="00562657">
      <w:pPr>
        <w:spacing w:line="360" w:lineRule="auto"/>
        <w:jc w:val="both"/>
        <w:rPr>
          <w:rFonts w:ascii="Garamond" w:hAnsi="Garamond" w:cs="Calibri"/>
          <w:i/>
          <w:color w:val="000000"/>
          <w:sz w:val="24"/>
          <w:szCs w:val="24"/>
        </w:rPr>
      </w:pPr>
      <w:r w:rsidRPr="000413B7">
        <w:rPr>
          <w:rFonts w:ascii="Garamond" w:hAnsi="Garamond" w:cs="Calibri"/>
          <w:i/>
          <w:color w:val="000000"/>
          <w:sz w:val="24"/>
          <w:szCs w:val="24"/>
        </w:rPr>
        <w:t>Synthesis of ANF-1</w:t>
      </w:r>
      <w:r>
        <w:rPr>
          <w:rFonts w:ascii="Garamond" w:hAnsi="Garamond" w:cs="Calibri"/>
          <w:i/>
          <w:color w:val="000000"/>
          <w:sz w:val="24"/>
          <w:szCs w:val="24"/>
        </w:rPr>
        <w:t xml:space="preserve"> </w:t>
      </w:r>
      <w:r w:rsidR="00723CD4">
        <w:rPr>
          <w:rFonts w:ascii="Garamond" w:hAnsi="Garamond" w:cs="Calibri"/>
          <w:i/>
          <w:color w:val="000000"/>
          <w:sz w:val="24"/>
          <w:szCs w:val="24"/>
        </w:rPr>
        <w:t>and ANF-2</w:t>
      </w:r>
    </w:p>
    <w:p w14:paraId="68A7C5FC" w14:textId="77777777" w:rsidR="00562657" w:rsidRPr="00993070" w:rsidRDefault="007E5EED" w:rsidP="00562657">
      <w:pPr>
        <w:spacing w:line="360" w:lineRule="auto"/>
        <w:jc w:val="both"/>
        <w:rPr>
          <w:rFonts w:ascii="Garamond" w:hAnsi="Garamond" w:cs="Calibri"/>
          <w:color w:val="000000"/>
          <w:sz w:val="24"/>
          <w:szCs w:val="24"/>
        </w:rPr>
      </w:pPr>
      <w:r w:rsidRPr="00993070">
        <w:rPr>
          <w:rFonts w:ascii="Garamond" w:hAnsi="Garamond"/>
          <w:sz w:val="24"/>
          <w:szCs w:val="24"/>
        </w:rPr>
        <w:object w:dxaOrig="11100" w:dyaOrig="3765" w14:anchorId="18D2AE10">
          <v:shape id="_x0000_i1026" type="#_x0000_t75" style="width:317.5pt;height:106pt" o:ole="">
            <v:imagedata r:id="rId8" o:title=""/>
          </v:shape>
          <o:OLEObject Type="Embed" ProgID="ACD.ChemSketch.20" ShapeID="_x0000_i1026" DrawAspect="Content" ObjectID="_1652343324" r:id="rId9"/>
        </w:object>
      </w:r>
    </w:p>
    <w:p w14:paraId="076F6A2B" w14:textId="53CCD1C0" w:rsidR="00FA13DE" w:rsidRPr="00C014F3" w:rsidRDefault="00604457" w:rsidP="00C014F3">
      <w:pPr>
        <w:spacing w:line="360" w:lineRule="auto"/>
        <w:jc w:val="both"/>
        <w:rPr>
          <w:rFonts w:ascii="Garamond" w:hAnsi="Garamond" w:cs="Calibri"/>
          <w:color w:val="000000"/>
          <w:sz w:val="24"/>
          <w:szCs w:val="24"/>
        </w:rPr>
      </w:pPr>
      <w:r>
        <w:rPr>
          <w:rFonts w:ascii="Garamond" w:hAnsi="Garamond" w:cs="Calibri"/>
          <w:b/>
          <w:color w:val="000000"/>
          <w:sz w:val="24"/>
          <w:szCs w:val="24"/>
        </w:rPr>
        <w:t>Figure</w:t>
      </w:r>
      <w:r w:rsidR="00562657" w:rsidRPr="00993070">
        <w:rPr>
          <w:rFonts w:ascii="Garamond" w:hAnsi="Garamond" w:cs="Calibri"/>
          <w:b/>
          <w:color w:val="000000"/>
          <w:sz w:val="24"/>
          <w:szCs w:val="24"/>
        </w:rPr>
        <w:t xml:space="preserve"> 1.</w:t>
      </w:r>
      <w:r w:rsidR="00562657" w:rsidRPr="00993070">
        <w:rPr>
          <w:rFonts w:ascii="Garamond" w:hAnsi="Garamond" w:cs="Calibri"/>
          <w:color w:val="000000"/>
          <w:sz w:val="24"/>
          <w:szCs w:val="24"/>
        </w:rPr>
        <w:t xml:space="preserve"> </w:t>
      </w:r>
      <w:r w:rsidR="00B772BA">
        <w:rPr>
          <w:rFonts w:ascii="Garamond" w:eastAsia="Calibri" w:hAnsi="Garamond" w:cstheme="minorHAnsi"/>
          <w:sz w:val="24"/>
          <w:szCs w:val="24"/>
        </w:rPr>
        <w:t>Reaction pathway</w:t>
      </w:r>
      <w:r w:rsidR="00562657" w:rsidRPr="00993070">
        <w:rPr>
          <w:rFonts w:ascii="Garamond" w:eastAsia="Calibri" w:hAnsi="Garamond" w:cstheme="minorHAnsi"/>
          <w:sz w:val="24"/>
          <w:szCs w:val="24"/>
        </w:rPr>
        <w:t xml:space="preserve"> for the synthesis of</w:t>
      </w:r>
      <w:r w:rsidR="00562657" w:rsidRPr="00993070">
        <w:rPr>
          <w:rFonts w:ascii="Garamond" w:hAnsi="Garamond"/>
          <w:bCs/>
          <w:i/>
          <w:sz w:val="24"/>
          <w:szCs w:val="24"/>
        </w:rPr>
        <w:t xml:space="preserve"> ANF-1.</w:t>
      </w:r>
    </w:p>
    <w:p w14:paraId="5848B016" w14:textId="6CF5AF6E" w:rsidR="00562657" w:rsidRDefault="00DE5A29" w:rsidP="00562657">
      <w:pPr>
        <w:pStyle w:val="Default"/>
        <w:spacing w:line="360" w:lineRule="auto"/>
        <w:jc w:val="both"/>
        <w:rPr>
          <w:rFonts w:ascii="Garamond" w:hAnsi="Garamond"/>
          <w:lang w:val="en-GB"/>
        </w:rPr>
      </w:pPr>
      <w:r w:rsidRPr="00984AA7">
        <w:rPr>
          <w:rFonts w:ascii="Garamond" w:hAnsi="Garamond"/>
          <w:lang w:val="en-GB"/>
        </w:rPr>
        <w:t xml:space="preserve">The synthetic route for the preparation of </w:t>
      </w:r>
      <w:r w:rsidRPr="00984AA7">
        <w:rPr>
          <w:rFonts w:ascii="Garamond" w:hAnsi="Garamond"/>
          <w:i/>
          <w:lang w:val="en-GB"/>
        </w:rPr>
        <w:t xml:space="preserve">ANF-1 </w:t>
      </w:r>
      <w:proofErr w:type="gramStart"/>
      <w:r w:rsidR="00562657" w:rsidRPr="00984AA7">
        <w:rPr>
          <w:rFonts w:ascii="Garamond" w:hAnsi="Garamond"/>
          <w:lang w:val="en-GB"/>
        </w:rPr>
        <w:t>is reported</w:t>
      </w:r>
      <w:proofErr w:type="gramEnd"/>
      <w:r w:rsidRPr="00984AA7">
        <w:rPr>
          <w:rFonts w:ascii="Garamond" w:hAnsi="Garamond"/>
          <w:lang w:val="en-GB"/>
        </w:rPr>
        <w:t xml:space="preserve"> in Figure 1</w:t>
      </w:r>
      <w:r w:rsidR="00562657" w:rsidRPr="00984AA7">
        <w:rPr>
          <w:rFonts w:ascii="Garamond" w:hAnsi="Garamond"/>
          <w:lang w:val="en-GB"/>
        </w:rPr>
        <w:t>. It</w:t>
      </w:r>
      <w:r w:rsidR="00422F03" w:rsidRPr="00984AA7">
        <w:rPr>
          <w:rFonts w:ascii="Garamond" w:hAnsi="Garamond"/>
          <w:lang w:val="en-GB"/>
        </w:rPr>
        <w:t xml:space="preserve"> was</w:t>
      </w:r>
      <w:r w:rsidR="00562657" w:rsidRPr="00984AA7">
        <w:rPr>
          <w:rFonts w:ascii="Garamond" w:hAnsi="Garamond"/>
          <w:lang w:val="en-GB"/>
        </w:rPr>
        <w:t xml:space="preserve"> possible</w:t>
      </w:r>
      <w:r w:rsidR="00FA13DE" w:rsidRPr="00984AA7">
        <w:rPr>
          <w:rFonts w:ascii="Garamond" w:hAnsi="Garamond"/>
          <w:lang w:val="en-GB"/>
        </w:rPr>
        <w:t xml:space="preserve"> to </w:t>
      </w:r>
      <w:r w:rsidR="00F439EA" w:rsidRPr="00984AA7">
        <w:rPr>
          <w:rFonts w:ascii="Garamond" w:hAnsi="Garamond"/>
          <w:lang w:val="en-GB"/>
        </w:rPr>
        <w:t xml:space="preserve">obtain </w:t>
      </w:r>
      <w:r w:rsidR="00FA13DE" w:rsidRPr="00984AA7">
        <w:rPr>
          <w:rFonts w:ascii="Garamond" w:hAnsi="Garamond"/>
          <w:lang w:val="en-GB"/>
        </w:rPr>
        <w:t>the</w:t>
      </w:r>
      <w:r w:rsidR="00FA13DE">
        <w:rPr>
          <w:rFonts w:ascii="Garamond" w:hAnsi="Garamond"/>
          <w:lang w:val="en-GB"/>
        </w:rPr>
        <w:t xml:space="preserve"> </w:t>
      </w:r>
      <w:r w:rsidR="00FA13DE" w:rsidRPr="001120A9">
        <w:rPr>
          <w:rFonts w:ascii="Symbol" w:hAnsi="Symbol"/>
          <w:lang w:val="en-GB"/>
        </w:rPr>
        <w:t></w:t>
      </w:r>
      <w:r w:rsidR="00FA13DE">
        <w:rPr>
          <w:rFonts w:ascii="Garamond" w:hAnsi="Garamond"/>
          <w:lang w:val="en-GB"/>
        </w:rPr>
        <w:t>-aminoacid derivative of PSU in one</w:t>
      </w:r>
      <w:r w:rsidR="008007E4">
        <w:rPr>
          <w:rFonts w:ascii="Garamond" w:hAnsi="Garamond"/>
          <w:lang w:val="en-GB"/>
        </w:rPr>
        <w:t>-</w:t>
      </w:r>
      <w:r w:rsidR="00FA13DE">
        <w:rPr>
          <w:rFonts w:ascii="Garamond" w:hAnsi="Garamond"/>
          <w:lang w:val="en-GB"/>
        </w:rPr>
        <w:t>step</w:t>
      </w:r>
      <w:r w:rsidR="00562657">
        <w:rPr>
          <w:rFonts w:ascii="Garamond" w:hAnsi="Garamond"/>
          <w:lang w:val="en-GB"/>
        </w:rPr>
        <w:t>, starting from the chlorome</w:t>
      </w:r>
      <w:r w:rsidR="00FA13DE">
        <w:rPr>
          <w:rFonts w:ascii="Garamond" w:hAnsi="Garamond"/>
          <w:lang w:val="en-GB"/>
        </w:rPr>
        <w:t>thylated polymer</w:t>
      </w:r>
      <w:r w:rsidR="00562657">
        <w:rPr>
          <w:rFonts w:ascii="Garamond" w:hAnsi="Garamond"/>
          <w:lang w:val="en-GB"/>
        </w:rPr>
        <w:t xml:space="preserve">. This simple strategy </w:t>
      </w:r>
      <w:r w:rsidR="00422F03">
        <w:rPr>
          <w:rFonts w:ascii="Garamond" w:hAnsi="Garamond"/>
          <w:lang w:val="en-GB"/>
        </w:rPr>
        <w:t xml:space="preserve">allowed </w:t>
      </w:r>
      <w:r w:rsidR="00562657">
        <w:rPr>
          <w:rFonts w:ascii="Garamond" w:hAnsi="Garamond"/>
          <w:lang w:val="en-GB"/>
        </w:rPr>
        <w:t xml:space="preserve">the formation of </w:t>
      </w:r>
      <w:r w:rsidR="003D71DD">
        <w:rPr>
          <w:rFonts w:ascii="Garamond" w:hAnsi="Garamond"/>
          <w:lang w:val="en-GB"/>
        </w:rPr>
        <w:t>amphoteric</w:t>
      </w:r>
      <w:r w:rsidR="00562657">
        <w:rPr>
          <w:rFonts w:ascii="Garamond" w:hAnsi="Garamond"/>
          <w:lang w:val="en-GB"/>
        </w:rPr>
        <w:t xml:space="preserve"> ionomers bearing the acid and basic groups in the same repeat unit and chain. The reaction </w:t>
      </w:r>
      <w:r w:rsidR="00422F03">
        <w:rPr>
          <w:rFonts w:ascii="Garamond" w:hAnsi="Garamond"/>
          <w:lang w:val="en-GB"/>
        </w:rPr>
        <w:t xml:space="preserve">occured </w:t>
      </w:r>
      <w:r w:rsidR="00562657">
        <w:rPr>
          <w:rFonts w:ascii="Garamond" w:hAnsi="Garamond"/>
          <w:lang w:val="en-GB"/>
        </w:rPr>
        <w:t>via a S</w:t>
      </w:r>
      <w:r w:rsidR="00562657" w:rsidRPr="0025489E">
        <w:rPr>
          <w:rFonts w:ascii="Garamond" w:hAnsi="Garamond"/>
          <w:vertAlign w:val="subscript"/>
          <w:lang w:val="en-GB"/>
        </w:rPr>
        <w:t>N</w:t>
      </w:r>
      <w:r w:rsidR="00E31219">
        <w:rPr>
          <w:rFonts w:ascii="Garamond" w:hAnsi="Garamond"/>
          <w:lang w:val="en-GB"/>
        </w:rPr>
        <w:t>2 mechanism in the presence of</w:t>
      </w:r>
      <w:r w:rsidR="00562657" w:rsidRPr="0025489E">
        <w:rPr>
          <w:rFonts w:ascii="Garamond" w:hAnsi="Garamond"/>
          <w:lang w:val="en-GB"/>
        </w:rPr>
        <w:t xml:space="preserve"> </w:t>
      </w:r>
      <w:r w:rsidR="00562657">
        <w:rPr>
          <w:rFonts w:ascii="Garamond" w:hAnsi="Garamond"/>
          <w:lang w:val="en-GB"/>
        </w:rPr>
        <w:t>KI. Iodide ions act</w:t>
      </w:r>
      <w:r w:rsidR="00422F03">
        <w:rPr>
          <w:rFonts w:ascii="Garamond" w:hAnsi="Garamond"/>
          <w:lang w:val="en-GB"/>
        </w:rPr>
        <w:t>ed</w:t>
      </w:r>
      <w:r w:rsidR="00562657">
        <w:rPr>
          <w:rFonts w:ascii="Garamond" w:hAnsi="Garamond"/>
          <w:lang w:val="en-GB"/>
        </w:rPr>
        <w:t xml:space="preserve"> as a nucleophile on the chloromethyl derivative</w:t>
      </w:r>
      <w:r w:rsidR="00FA13DE">
        <w:rPr>
          <w:rFonts w:ascii="Garamond" w:hAnsi="Garamond"/>
          <w:lang w:val="en-GB"/>
        </w:rPr>
        <w:t>,</w:t>
      </w:r>
      <w:r w:rsidR="00562657">
        <w:rPr>
          <w:rFonts w:ascii="Garamond" w:hAnsi="Garamond"/>
          <w:lang w:val="en-GB"/>
        </w:rPr>
        <w:t xml:space="preserve"> generating a more reactive alkyl iodide that </w:t>
      </w:r>
      <w:r w:rsidR="00422F03">
        <w:rPr>
          <w:rFonts w:ascii="Garamond" w:hAnsi="Garamond"/>
          <w:lang w:val="en-GB"/>
        </w:rPr>
        <w:t xml:space="preserve">reacted </w:t>
      </w:r>
      <w:r w:rsidR="00562657">
        <w:rPr>
          <w:rFonts w:ascii="Garamond" w:hAnsi="Garamond"/>
          <w:lang w:val="en-GB"/>
        </w:rPr>
        <w:t>faster with the primary amine.</w:t>
      </w:r>
    </w:p>
    <w:p w14:paraId="77982C3B" w14:textId="169B3189" w:rsidR="00562657" w:rsidRPr="000413B7" w:rsidRDefault="00562657" w:rsidP="000413B7">
      <w:pPr>
        <w:pStyle w:val="Default"/>
        <w:spacing w:line="360" w:lineRule="auto"/>
        <w:jc w:val="both"/>
        <w:rPr>
          <w:rFonts w:ascii="Garamond" w:hAnsi="Garamond"/>
          <w:lang w:val="en-GB"/>
        </w:rPr>
      </w:pPr>
      <w:r>
        <w:rPr>
          <w:rFonts w:ascii="Garamond" w:hAnsi="Garamond"/>
          <w:lang w:val="en-GB"/>
        </w:rPr>
        <w:t xml:space="preserve">PSU </w:t>
      </w:r>
      <w:r>
        <w:rPr>
          <w:rFonts w:ascii="Garamond" w:eastAsiaTheme="minorEastAsia" w:hAnsi="Garamond" w:cstheme="minorBidi"/>
          <w:color w:val="auto"/>
          <w:lang w:val="en-US"/>
        </w:rPr>
        <w:t xml:space="preserve">was chloromethylated using </w:t>
      </w:r>
      <w:r w:rsidRPr="00DD2B8A">
        <w:rPr>
          <w:rFonts w:ascii="Garamond" w:eastAsiaTheme="minorEastAsia" w:hAnsi="Garamond" w:cstheme="minorBidi"/>
          <w:color w:val="auto"/>
          <w:lang w:val="en-US"/>
        </w:rPr>
        <w:t>paraformaldehyde</w:t>
      </w:r>
      <w:r>
        <w:rPr>
          <w:rFonts w:ascii="Garamond" w:eastAsiaTheme="minorEastAsia" w:hAnsi="Garamond" w:cstheme="minorBidi"/>
          <w:b/>
          <w:bCs/>
          <w:color w:val="auto"/>
          <w:lang w:val="en-US"/>
        </w:rPr>
        <w:t xml:space="preserve"> </w:t>
      </w:r>
      <w:r>
        <w:rPr>
          <w:rFonts w:ascii="Garamond" w:eastAsiaTheme="minorEastAsia" w:hAnsi="Garamond" w:cstheme="minorBidi"/>
          <w:color w:val="auto"/>
          <w:lang w:val="en-US"/>
        </w:rPr>
        <w:t xml:space="preserve">and </w:t>
      </w:r>
      <w:r w:rsidRPr="00DD2B8A">
        <w:rPr>
          <w:rFonts w:ascii="Garamond" w:eastAsiaTheme="minorEastAsia" w:hAnsi="Garamond" w:cstheme="minorBidi"/>
          <w:color w:val="auto"/>
          <w:lang w:val="en-US"/>
        </w:rPr>
        <w:t xml:space="preserve">chlorotrimethylsilane </w:t>
      </w:r>
      <w:r>
        <w:rPr>
          <w:rFonts w:ascii="Garamond" w:eastAsiaTheme="minorEastAsia" w:hAnsi="Garamond" w:cstheme="minorBidi"/>
          <w:color w:val="auto"/>
          <w:lang w:val="en-US"/>
        </w:rPr>
        <w:t xml:space="preserve">in the presence of a homogeneous Lewis </w:t>
      </w:r>
      <w:r w:rsidR="00FA13DE">
        <w:rPr>
          <w:rFonts w:ascii="Garamond" w:eastAsiaTheme="minorEastAsia" w:hAnsi="Garamond" w:cstheme="minorBidi"/>
          <w:color w:val="auto"/>
          <w:lang w:val="en-US"/>
        </w:rPr>
        <w:t xml:space="preserve">acid </w:t>
      </w:r>
      <w:r>
        <w:rPr>
          <w:rFonts w:ascii="Garamond" w:eastAsiaTheme="minorEastAsia" w:hAnsi="Garamond" w:cstheme="minorBidi"/>
          <w:color w:val="auto"/>
          <w:lang w:val="en-US"/>
        </w:rPr>
        <w:t>cataly</w:t>
      </w:r>
      <w:r w:rsidR="00FA13DE">
        <w:rPr>
          <w:rFonts w:ascii="Garamond" w:eastAsiaTheme="minorEastAsia" w:hAnsi="Garamond" w:cstheme="minorBidi"/>
          <w:color w:val="auto"/>
          <w:lang w:val="en-US"/>
        </w:rPr>
        <w:t>st</w:t>
      </w:r>
      <w:r w:rsidR="00E31219">
        <w:rPr>
          <w:rFonts w:ascii="Garamond" w:eastAsiaTheme="minorEastAsia" w:hAnsi="Garamond" w:cstheme="minorBidi"/>
          <w:color w:val="auto"/>
          <w:lang w:val="en-US"/>
        </w:rPr>
        <w:t xml:space="preserve"> SnC</w:t>
      </w:r>
      <w:r w:rsidR="00E31219" w:rsidRPr="00E31219">
        <w:rPr>
          <w:rFonts w:ascii="Garamond" w:eastAsiaTheme="minorEastAsia" w:hAnsi="Garamond" w:cstheme="minorBidi"/>
          <w:color w:val="auto"/>
          <w:lang w:val="en-US"/>
        </w:rPr>
        <w:t>l</w:t>
      </w:r>
      <w:r w:rsidR="00E31219" w:rsidRPr="00E31219">
        <w:rPr>
          <w:rFonts w:ascii="Garamond" w:eastAsiaTheme="minorEastAsia" w:hAnsi="Garamond" w:cstheme="minorBidi"/>
          <w:color w:val="auto"/>
          <w:vertAlign w:val="subscript"/>
          <w:lang w:val="en-US"/>
        </w:rPr>
        <w:t>4</w:t>
      </w:r>
      <w:r>
        <w:rPr>
          <w:rFonts w:ascii="Garamond" w:eastAsiaTheme="minorEastAsia" w:hAnsi="Garamond" w:cstheme="minorBidi"/>
          <w:color w:val="auto"/>
          <w:lang w:val="en-US"/>
        </w:rPr>
        <w:t xml:space="preserve">; </w:t>
      </w:r>
      <w:r w:rsidR="00FA13DE">
        <w:rPr>
          <w:rFonts w:ascii="Garamond" w:eastAsiaTheme="minorEastAsia" w:hAnsi="Garamond" w:cstheme="minorBidi"/>
          <w:color w:val="auto"/>
          <w:lang w:val="en-US"/>
        </w:rPr>
        <w:t xml:space="preserve">these </w:t>
      </w:r>
      <w:r>
        <w:rPr>
          <w:rFonts w:ascii="Garamond" w:eastAsiaTheme="minorEastAsia" w:hAnsi="Garamond" w:cstheme="minorBidi"/>
          <w:color w:val="auto"/>
          <w:lang w:val="en-US"/>
        </w:rPr>
        <w:t>synthesis conditions avoid</w:t>
      </w:r>
      <w:r w:rsidR="00422F03">
        <w:rPr>
          <w:rFonts w:ascii="Garamond" w:eastAsiaTheme="minorEastAsia" w:hAnsi="Garamond" w:cstheme="minorBidi"/>
          <w:color w:val="auto"/>
          <w:lang w:val="en-US"/>
        </w:rPr>
        <w:t>ed</w:t>
      </w:r>
      <w:r>
        <w:rPr>
          <w:rFonts w:ascii="Garamond" w:eastAsiaTheme="minorEastAsia" w:hAnsi="Garamond" w:cstheme="minorBidi"/>
          <w:color w:val="auto"/>
          <w:lang w:val="en-US"/>
        </w:rPr>
        <w:t xml:space="preserve"> the use of </w:t>
      </w:r>
      <w:r w:rsidRPr="00657342">
        <w:rPr>
          <w:rFonts w:ascii="Garamond" w:eastAsiaTheme="minorEastAsia" w:hAnsi="Garamond" w:cstheme="minorBidi"/>
          <w:color w:val="auto"/>
          <w:lang w:val="en-US"/>
        </w:rPr>
        <w:t>toxic chloromethylating agent</w:t>
      </w:r>
      <w:r>
        <w:rPr>
          <w:rFonts w:ascii="Garamond" w:eastAsiaTheme="minorEastAsia" w:hAnsi="Garamond" w:cstheme="minorBidi"/>
          <w:color w:val="auto"/>
          <w:lang w:val="en-US"/>
        </w:rPr>
        <w:t>s</w:t>
      </w:r>
      <w:r w:rsidR="00FA13DE">
        <w:rPr>
          <w:rFonts w:ascii="Garamond" w:eastAsiaTheme="minorEastAsia" w:hAnsi="Garamond" w:cstheme="minorBidi"/>
          <w:color w:val="auto"/>
          <w:lang w:val="en-US"/>
        </w:rPr>
        <w:t xml:space="preserve"> </w:t>
      </w:r>
      <w:r w:rsidR="00FA13DE">
        <w:rPr>
          <w:rFonts w:ascii="Garamond" w:eastAsiaTheme="minorEastAsia" w:hAnsi="Garamond" w:cstheme="minorBidi"/>
          <w:color w:val="auto"/>
          <w:lang w:val="en-US"/>
        </w:rPr>
        <w:fldChar w:fldCharType="begin">
          <w:fldData xml:space="preserve">PEVuZE5vdGU+PENpdGU+PEF1dGhvcj5EaSBWb25hPC9BdXRob3I+PFllYXI+MjAxNDwvWWVhcj48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</w:fldData>
        </w:fldChar>
      </w:r>
      <w:r w:rsidR="00DE4D89">
        <w:rPr>
          <w:rFonts w:ascii="Garamond" w:eastAsiaTheme="minorEastAsia" w:hAnsi="Garamond" w:cstheme="minorBidi"/>
          <w:color w:val="auto"/>
          <w:lang w:val="en-US"/>
        </w:rPr>
        <w:instrText xml:space="preserve"> ADDIN EN.CITE </w:instrText>
      </w:r>
      <w:r w:rsidR="00DE4D89">
        <w:rPr>
          <w:rFonts w:ascii="Garamond" w:eastAsiaTheme="minorEastAsia" w:hAnsi="Garamond" w:cstheme="minorBidi"/>
          <w:color w:val="auto"/>
          <w:lang w:val="en-US"/>
        </w:rPr>
        <w:fldChar w:fldCharType="begin">
          <w:fldData xml:space="preserve">PEVuZE5vdGU+PENpdGU+PEF1dGhvcj5EaSBWb25hPC9BdXRob3I+PFllYXI+MjAxNDwvWWVhcj48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</w:fldData>
        </w:fldChar>
      </w:r>
      <w:r w:rsidR="00DE4D89">
        <w:rPr>
          <w:rFonts w:ascii="Garamond" w:eastAsiaTheme="minorEastAsia" w:hAnsi="Garamond" w:cstheme="minorBidi"/>
          <w:color w:val="auto"/>
          <w:lang w:val="en-US"/>
        </w:rPr>
        <w:instrText xml:space="preserve"> ADDIN EN.CITE.DATA </w:instrText>
      </w:r>
      <w:r w:rsidR="00DE4D89">
        <w:rPr>
          <w:rFonts w:ascii="Garamond" w:eastAsiaTheme="minorEastAsia" w:hAnsi="Garamond" w:cstheme="minorBidi"/>
          <w:color w:val="auto"/>
          <w:lang w:val="en-US"/>
        </w:rPr>
      </w:r>
      <w:r w:rsidR="00DE4D89">
        <w:rPr>
          <w:rFonts w:ascii="Garamond" w:eastAsiaTheme="minorEastAsia" w:hAnsi="Garamond" w:cstheme="minorBidi"/>
          <w:color w:val="auto"/>
          <w:lang w:val="en-US"/>
        </w:rPr>
        <w:fldChar w:fldCharType="end"/>
      </w:r>
      <w:r w:rsidR="00FA13DE">
        <w:rPr>
          <w:rFonts w:ascii="Garamond" w:eastAsiaTheme="minorEastAsia" w:hAnsi="Garamond" w:cstheme="minorBidi"/>
          <w:color w:val="auto"/>
          <w:lang w:val="en-US"/>
        </w:rPr>
      </w:r>
      <w:r w:rsidR="00FA13DE">
        <w:rPr>
          <w:rFonts w:ascii="Garamond" w:eastAsiaTheme="minorEastAsia" w:hAnsi="Garamond" w:cstheme="minorBidi"/>
          <w:color w:val="auto"/>
          <w:lang w:val="en-US"/>
        </w:rPr>
        <w:fldChar w:fldCharType="separate"/>
      </w:r>
      <w:r w:rsidR="00DE4D89" w:rsidRPr="00DE4D89">
        <w:rPr>
          <w:rFonts w:ascii="Garamond" w:eastAsiaTheme="minorEastAsia" w:hAnsi="Garamond" w:cstheme="minorBidi"/>
          <w:noProof/>
          <w:color w:val="auto"/>
          <w:vertAlign w:val="superscript"/>
          <w:lang w:val="en-US"/>
        </w:rPr>
        <w:t>37, 39</w:t>
      </w:r>
      <w:r w:rsidR="00FA13DE">
        <w:rPr>
          <w:rFonts w:ascii="Garamond" w:eastAsiaTheme="minorEastAsia" w:hAnsi="Garamond" w:cstheme="minorBidi"/>
          <w:color w:val="auto"/>
          <w:lang w:val="en-US"/>
        </w:rPr>
        <w:fldChar w:fldCharType="end"/>
      </w:r>
      <w:r>
        <w:rPr>
          <w:rFonts w:ascii="Garamond" w:eastAsiaTheme="minorEastAsia" w:hAnsi="Garamond" w:cstheme="minorBidi"/>
          <w:color w:val="auto"/>
          <w:lang w:val="en-US"/>
        </w:rPr>
        <w:t xml:space="preserve">. </w:t>
      </w:r>
    </w:p>
    <w:p w14:paraId="23E5D762" w14:textId="13BE2A80" w:rsidR="002F3FA2" w:rsidRDefault="00B772BA" w:rsidP="002F3FA2">
      <w:pPr>
        <w:spacing w:line="360" w:lineRule="auto"/>
        <w:jc w:val="both"/>
        <w:rPr>
          <w:rFonts w:ascii="Garamond" w:hAnsi="Garamond"/>
          <w:sz w:val="24"/>
          <w:szCs w:val="24"/>
        </w:rPr>
      </w:pPr>
      <w:r>
        <w:rPr>
          <w:rFonts w:ascii="Garamond" w:hAnsi="Garamond"/>
          <w:sz w:val="24"/>
          <w:szCs w:val="24"/>
        </w:rPr>
        <w:t xml:space="preserve">This </w:t>
      </w:r>
      <w:r w:rsidR="00996360">
        <w:rPr>
          <w:rFonts w:ascii="Garamond" w:hAnsi="Garamond"/>
          <w:sz w:val="24"/>
          <w:szCs w:val="24"/>
        </w:rPr>
        <w:t>approach</w:t>
      </w:r>
      <w:r>
        <w:rPr>
          <w:rFonts w:ascii="Garamond" w:hAnsi="Garamond"/>
          <w:sz w:val="24"/>
          <w:szCs w:val="24"/>
        </w:rPr>
        <w:t xml:space="preserve"> </w:t>
      </w:r>
      <w:r w:rsidR="00422F03">
        <w:rPr>
          <w:rFonts w:ascii="Garamond" w:hAnsi="Garamond"/>
          <w:sz w:val="24"/>
          <w:szCs w:val="24"/>
        </w:rPr>
        <w:t xml:space="preserve">allowed </w:t>
      </w:r>
      <w:r>
        <w:rPr>
          <w:rFonts w:ascii="Garamond" w:hAnsi="Garamond"/>
          <w:sz w:val="24"/>
          <w:szCs w:val="24"/>
        </w:rPr>
        <w:t>obtaining an exact balance between acid and basic groups in the amphoteric ionomer.</w:t>
      </w:r>
    </w:p>
    <w:p w14:paraId="60ED0AFE" w14:textId="01712986" w:rsidR="000413B7" w:rsidRPr="008613E8" w:rsidRDefault="000413B7" w:rsidP="007E2214">
      <w:pPr>
        <w:autoSpaceDE w:val="0"/>
        <w:autoSpaceDN w:val="0"/>
        <w:adjustRightInd w:val="0"/>
        <w:spacing w:after="0" w:line="360" w:lineRule="auto"/>
        <w:jc w:val="both"/>
        <w:rPr>
          <w:rFonts w:ascii="Garamond" w:hAnsi="Garamond" w:cs="Calibri"/>
          <w:bCs/>
          <w:color w:val="000000"/>
          <w:sz w:val="24"/>
          <w:szCs w:val="24"/>
        </w:rPr>
      </w:pPr>
      <w:r>
        <w:rPr>
          <w:rFonts w:ascii="Garamond" w:hAnsi="Garamond" w:cs="Calibri"/>
          <w:bCs/>
          <w:color w:val="000000"/>
          <w:sz w:val="24"/>
          <w:szCs w:val="24"/>
        </w:rPr>
        <w:t xml:space="preserve">The synthesis of </w:t>
      </w:r>
      <w:r w:rsidRPr="007E2214">
        <w:rPr>
          <w:rFonts w:ascii="Garamond" w:hAnsi="Garamond" w:cs="Calibri"/>
          <w:bCs/>
          <w:i/>
          <w:color w:val="000000"/>
          <w:sz w:val="24"/>
          <w:szCs w:val="24"/>
        </w:rPr>
        <w:t>ANF-2</w:t>
      </w:r>
      <w:r w:rsidRPr="008613E8">
        <w:rPr>
          <w:rFonts w:ascii="Garamond" w:hAnsi="Garamond" w:cs="Calibri"/>
          <w:bCs/>
          <w:color w:val="000000"/>
          <w:sz w:val="24"/>
          <w:szCs w:val="24"/>
        </w:rPr>
        <w:t xml:space="preserve"> is reported in </w:t>
      </w:r>
      <w:r w:rsidR="00604457">
        <w:rPr>
          <w:rFonts w:ascii="Garamond" w:hAnsi="Garamond" w:cs="Calibri"/>
          <w:bCs/>
          <w:color w:val="000000"/>
          <w:sz w:val="24"/>
          <w:szCs w:val="24"/>
        </w:rPr>
        <w:t xml:space="preserve">Figure </w:t>
      </w:r>
      <w:r w:rsidR="00DE4D89">
        <w:rPr>
          <w:rFonts w:ascii="Garamond" w:hAnsi="Garamond" w:cs="Calibri"/>
          <w:bCs/>
          <w:color w:val="000000"/>
          <w:sz w:val="24"/>
          <w:szCs w:val="24"/>
        </w:rPr>
        <w:t>2</w:t>
      </w:r>
      <w:r w:rsidRPr="008613E8">
        <w:rPr>
          <w:rFonts w:ascii="Garamond" w:hAnsi="Garamond" w:cs="Calibri"/>
          <w:bCs/>
          <w:color w:val="000000"/>
          <w:sz w:val="24"/>
          <w:szCs w:val="24"/>
        </w:rPr>
        <w:t xml:space="preserve">. The first step </w:t>
      </w:r>
      <w:r w:rsidR="00422F03">
        <w:rPr>
          <w:rFonts w:ascii="Garamond" w:hAnsi="Garamond" w:cs="Calibri"/>
          <w:bCs/>
          <w:color w:val="000000"/>
          <w:sz w:val="24"/>
          <w:szCs w:val="24"/>
        </w:rPr>
        <w:t>wa</w:t>
      </w:r>
      <w:r w:rsidR="00422F03" w:rsidRPr="008613E8">
        <w:rPr>
          <w:rFonts w:ascii="Garamond" w:hAnsi="Garamond" w:cs="Calibri"/>
          <w:bCs/>
          <w:color w:val="000000"/>
          <w:sz w:val="24"/>
          <w:szCs w:val="24"/>
        </w:rPr>
        <w:t xml:space="preserve">s </w:t>
      </w:r>
      <w:r w:rsidRPr="008613E8">
        <w:rPr>
          <w:rFonts w:ascii="Garamond" w:hAnsi="Garamond" w:cs="Calibri"/>
          <w:bCs/>
          <w:color w:val="000000"/>
          <w:sz w:val="24"/>
          <w:szCs w:val="24"/>
        </w:rPr>
        <w:t xml:space="preserve">a hydrogen metal exchange reaction with the formation of an organolithium compound followed by an electrophilic attack </w:t>
      </w:r>
      <w:r w:rsidR="00E31219">
        <w:rPr>
          <w:rFonts w:ascii="Garamond" w:hAnsi="Garamond" w:cs="Calibri"/>
          <w:bCs/>
          <w:color w:val="000000"/>
          <w:sz w:val="24"/>
          <w:szCs w:val="24"/>
        </w:rPr>
        <w:t xml:space="preserve">of </w:t>
      </w:r>
      <w:r w:rsidRPr="008613E8">
        <w:rPr>
          <w:rFonts w:ascii="Garamond" w:hAnsi="Garamond" w:cs="Calibri"/>
          <w:bCs/>
          <w:color w:val="000000"/>
          <w:sz w:val="24"/>
          <w:szCs w:val="24"/>
        </w:rPr>
        <w:t>carbon dioxide.</w:t>
      </w:r>
    </w:p>
    <w:p w14:paraId="32AB3AE4" w14:textId="11FAFAAF" w:rsidR="000413B7" w:rsidRPr="00996360" w:rsidRDefault="000413B7" w:rsidP="00996360">
      <w:pPr>
        <w:autoSpaceDE w:val="0"/>
        <w:autoSpaceDN w:val="0"/>
        <w:adjustRightInd w:val="0"/>
        <w:spacing w:after="0" w:line="360" w:lineRule="auto"/>
        <w:jc w:val="both"/>
        <w:rPr>
          <w:rFonts w:ascii="Garamond" w:hAnsi="Garamond" w:cs="Calibri"/>
          <w:bCs/>
          <w:color w:val="000000"/>
          <w:sz w:val="24"/>
          <w:szCs w:val="24"/>
        </w:rPr>
      </w:pPr>
      <w:r w:rsidRPr="008613E8">
        <w:rPr>
          <w:rFonts w:ascii="Garamond" w:hAnsi="Garamond" w:cs="Calibri"/>
          <w:bCs/>
          <w:color w:val="000000"/>
          <w:sz w:val="24"/>
          <w:szCs w:val="24"/>
        </w:rPr>
        <w:t xml:space="preserve">The </w:t>
      </w:r>
      <w:r w:rsidR="00996360" w:rsidRPr="008613E8">
        <w:rPr>
          <w:rFonts w:ascii="Garamond" w:hAnsi="Garamond" w:cs="Calibri"/>
          <w:bCs/>
          <w:color w:val="000000"/>
          <w:sz w:val="24"/>
          <w:szCs w:val="24"/>
        </w:rPr>
        <w:t>metalation</w:t>
      </w:r>
      <w:r w:rsidRPr="008613E8">
        <w:rPr>
          <w:rFonts w:ascii="Garamond" w:hAnsi="Garamond" w:cs="Calibri"/>
          <w:bCs/>
          <w:color w:val="000000"/>
          <w:sz w:val="24"/>
          <w:szCs w:val="24"/>
        </w:rPr>
        <w:t xml:space="preserve"> reactions are particularly suitable when the organometallic species are stabilized by resonance; sulfone groups on th</w:t>
      </w:r>
      <w:r>
        <w:rPr>
          <w:rFonts w:ascii="Garamond" w:hAnsi="Garamond" w:cs="Calibri"/>
          <w:bCs/>
          <w:color w:val="000000"/>
          <w:sz w:val="24"/>
          <w:szCs w:val="24"/>
        </w:rPr>
        <w:t xml:space="preserve">e PSU backbone, </w:t>
      </w:r>
      <w:r w:rsidR="00062CD5">
        <w:rPr>
          <w:rFonts w:ascii="Garamond" w:hAnsi="Garamond" w:cs="Calibri"/>
          <w:bCs/>
          <w:color w:val="000000"/>
          <w:sz w:val="24"/>
          <w:szCs w:val="24"/>
        </w:rPr>
        <w:t xml:space="preserve">which are </w:t>
      </w:r>
      <w:r>
        <w:rPr>
          <w:rFonts w:ascii="Garamond" w:hAnsi="Garamond" w:cs="Calibri"/>
          <w:bCs/>
          <w:color w:val="000000"/>
          <w:sz w:val="24"/>
          <w:szCs w:val="24"/>
        </w:rPr>
        <w:t>electron</w:t>
      </w:r>
      <w:r w:rsidR="00062CD5">
        <w:rPr>
          <w:rFonts w:ascii="Garamond" w:hAnsi="Garamond" w:cs="Calibri"/>
          <w:bCs/>
          <w:color w:val="000000"/>
          <w:sz w:val="24"/>
          <w:szCs w:val="24"/>
        </w:rPr>
        <w:t>-</w:t>
      </w:r>
      <w:r>
        <w:rPr>
          <w:rFonts w:ascii="Garamond" w:hAnsi="Garamond" w:cs="Calibri"/>
          <w:bCs/>
          <w:color w:val="000000"/>
          <w:sz w:val="24"/>
          <w:szCs w:val="24"/>
        </w:rPr>
        <w:t>withdra</w:t>
      </w:r>
      <w:r w:rsidRPr="008613E8">
        <w:rPr>
          <w:rFonts w:ascii="Garamond" w:hAnsi="Garamond" w:cs="Calibri"/>
          <w:bCs/>
          <w:color w:val="000000"/>
          <w:sz w:val="24"/>
          <w:szCs w:val="24"/>
        </w:rPr>
        <w:t>wing by mesomeric effect, stabilize</w:t>
      </w:r>
      <w:r w:rsidR="00422F03">
        <w:rPr>
          <w:rFonts w:ascii="Garamond" w:hAnsi="Garamond" w:cs="Calibri"/>
          <w:bCs/>
          <w:color w:val="000000"/>
          <w:sz w:val="24"/>
          <w:szCs w:val="24"/>
        </w:rPr>
        <w:t>d</w:t>
      </w:r>
      <w:r w:rsidRPr="008613E8">
        <w:rPr>
          <w:rFonts w:ascii="Garamond" w:hAnsi="Garamond" w:cs="Calibri"/>
          <w:bCs/>
          <w:color w:val="000000"/>
          <w:sz w:val="24"/>
          <w:szCs w:val="24"/>
        </w:rPr>
        <w:t xml:space="preserve"> and direct</w:t>
      </w:r>
      <w:r w:rsidR="00422F03">
        <w:rPr>
          <w:rFonts w:ascii="Garamond" w:hAnsi="Garamond" w:cs="Calibri"/>
          <w:bCs/>
          <w:color w:val="000000"/>
          <w:sz w:val="24"/>
          <w:szCs w:val="24"/>
        </w:rPr>
        <w:t>ed</w:t>
      </w:r>
      <w:r w:rsidRPr="008613E8">
        <w:rPr>
          <w:rFonts w:ascii="Garamond" w:hAnsi="Garamond" w:cs="Calibri"/>
          <w:bCs/>
          <w:color w:val="000000"/>
          <w:sz w:val="24"/>
          <w:szCs w:val="24"/>
        </w:rPr>
        <w:t xml:space="preserve"> the lithiation in the </w:t>
      </w:r>
      <w:r w:rsidRPr="008613E8">
        <w:rPr>
          <w:rFonts w:ascii="Garamond" w:hAnsi="Garamond" w:cs="Calibri"/>
          <w:bCs/>
          <w:i/>
          <w:color w:val="000000"/>
          <w:sz w:val="24"/>
          <w:szCs w:val="24"/>
        </w:rPr>
        <w:t>ortho</w:t>
      </w:r>
      <w:r w:rsidRPr="008613E8">
        <w:rPr>
          <w:rFonts w:ascii="Garamond" w:hAnsi="Garamond" w:cs="Calibri"/>
          <w:bCs/>
          <w:color w:val="000000"/>
          <w:sz w:val="24"/>
          <w:szCs w:val="24"/>
        </w:rPr>
        <w:t xml:space="preserve"> position.</w:t>
      </w:r>
      <w:r>
        <w:rPr>
          <w:rFonts w:ascii="Garamond" w:hAnsi="Garamond" w:cs="Calibri"/>
          <w:bCs/>
          <w:color w:val="000000"/>
          <w:sz w:val="24"/>
          <w:szCs w:val="24"/>
        </w:rPr>
        <w:fldChar w:fldCharType="begin">
          <w:fldData xml:space="preserve">PEVuZE5vdGU+PENpdGU+PEF1dGhvcj5HdWl2ZXI8L0F1dGhvcj48WWVhcj4yMDAxPC9ZZWFyPjxS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</w:fldData>
        </w:fldChar>
      </w:r>
      <w:r w:rsidR="00DE4D89">
        <w:rPr>
          <w:rFonts w:ascii="Garamond" w:hAnsi="Garamond" w:cs="Calibri"/>
          <w:bCs/>
          <w:color w:val="000000"/>
          <w:sz w:val="24"/>
          <w:szCs w:val="24"/>
        </w:rPr>
        <w:instrText xml:space="preserve"> ADDIN EN.CITE </w:instrText>
      </w:r>
      <w:r w:rsidR="00DE4D89">
        <w:rPr>
          <w:rFonts w:ascii="Garamond" w:hAnsi="Garamond" w:cs="Calibri"/>
          <w:bCs/>
          <w:color w:val="000000"/>
          <w:sz w:val="24"/>
          <w:szCs w:val="24"/>
        </w:rPr>
        <w:fldChar w:fldCharType="begin">
          <w:fldData xml:space="preserve">PEVuZE5vdGU+PENpdGU+PEF1dGhvcj5HdWl2ZXI8L0F1dGhvcj48WWVhcj4yMDAxPC9ZZWFyPjxS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</w:fldData>
        </w:fldChar>
      </w:r>
      <w:r w:rsidR="00DE4D89">
        <w:rPr>
          <w:rFonts w:ascii="Garamond" w:hAnsi="Garamond" w:cs="Calibri"/>
          <w:bCs/>
          <w:color w:val="000000"/>
          <w:sz w:val="24"/>
          <w:szCs w:val="24"/>
        </w:rPr>
        <w:instrText xml:space="preserve"> ADDIN EN.CITE.DATA </w:instrText>
      </w:r>
      <w:r w:rsidR="00DE4D89">
        <w:rPr>
          <w:rFonts w:ascii="Garamond" w:hAnsi="Garamond" w:cs="Calibri"/>
          <w:bCs/>
          <w:color w:val="000000"/>
          <w:sz w:val="24"/>
          <w:szCs w:val="24"/>
        </w:rPr>
      </w:r>
      <w:r w:rsidR="00DE4D89">
        <w:rPr>
          <w:rFonts w:ascii="Garamond" w:hAnsi="Garamond" w:cs="Calibri"/>
          <w:bCs/>
          <w:color w:val="000000"/>
          <w:sz w:val="24"/>
          <w:szCs w:val="24"/>
        </w:rPr>
        <w:fldChar w:fldCharType="end"/>
      </w:r>
      <w:r>
        <w:rPr>
          <w:rFonts w:ascii="Garamond" w:hAnsi="Garamond" w:cs="Calibri"/>
          <w:bCs/>
          <w:color w:val="000000"/>
          <w:sz w:val="24"/>
          <w:szCs w:val="24"/>
        </w:rPr>
      </w:r>
      <w:r>
        <w:rPr>
          <w:rFonts w:ascii="Garamond" w:hAnsi="Garamond" w:cs="Calibri"/>
          <w:bCs/>
          <w:color w:val="000000"/>
          <w:sz w:val="24"/>
          <w:szCs w:val="24"/>
        </w:rPr>
        <w:fldChar w:fldCharType="separate"/>
      </w:r>
      <w:r w:rsidR="00DE4D89" w:rsidRPr="00DE4D89">
        <w:rPr>
          <w:rFonts w:ascii="Garamond" w:hAnsi="Garamond" w:cs="Calibri"/>
          <w:bCs/>
          <w:noProof/>
          <w:color w:val="000000"/>
          <w:sz w:val="24"/>
          <w:szCs w:val="24"/>
          <w:vertAlign w:val="superscript"/>
        </w:rPr>
        <w:t>40-42</w:t>
      </w:r>
      <w:r>
        <w:rPr>
          <w:rFonts w:ascii="Garamond" w:hAnsi="Garamond" w:cs="Calibri"/>
          <w:bCs/>
          <w:color w:val="000000"/>
          <w:sz w:val="24"/>
          <w:szCs w:val="24"/>
        </w:rPr>
        <w:fldChar w:fldCharType="end"/>
      </w:r>
      <w:r>
        <w:rPr>
          <w:rFonts w:ascii="Garamond" w:hAnsi="Garamond" w:cs="Calibri"/>
          <w:bCs/>
          <w:color w:val="000000"/>
          <w:sz w:val="24"/>
          <w:szCs w:val="24"/>
        </w:rPr>
        <w:t xml:space="preserve"> </w:t>
      </w:r>
    </w:p>
    <w:p w14:paraId="6DFF1DF8" w14:textId="77777777" w:rsidR="000413B7" w:rsidRDefault="000413B7" w:rsidP="000413B7">
      <w:pPr>
        <w:pStyle w:val="Default"/>
        <w:spacing w:line="360" w:lineRule="auto"/>
        <w:jc w:val="both"/>
        <w:rPr>
          <w:rFonts w:ascii="Garamond" w:hAnsi="Garamond"/>
          <w:bCs/>
          <w:lang w:val="en-GB"/>
        </w:rPr>
      </w:pPr>
    </w:p>
    <w:p w14:paraId="473FEC83" w14:textId="646FBE60" w:rsidR="000413B7" w:rsidRPr="00FB447C" w:rsidRDefault="00BB6B28" w:rsidP="000413B7">
      <w:pPr>
        <w:pStyle w:val="Default"/>
        <w:spacing w:line="360" w:lineRule="auto"/>
        <w:jc w:val="both"/>
        <w:rPr>
          <w:rFonts w:ascii="Garamond" w:hAnsi="Garamond"/>
          <w:bCs/>
          <w:lang w:val="en-GB"/>
        </w:rPr>
      </w:pPr>
      <w:r w:rsidRPr="00FB447C">
        <w:rPr>
          <w:rFonts w:ascii="Garamond" w:hAnsi="Garamond"/>
        </w:rPr>
        <w:object w:dxaOrig="15270" w:dyaOrig="9060" w14:anchorId="072A9B8F">
          <v:shape id="_x0000_i1027" type="#_x0000_t75" style="width:503pt;height:297.5pt" o:ole="">
            <v:imagedata r:id="rId10" o:title=""/>
          </v:shape>
          <o:OLEObject Type="Embed" ProgID="ACD.ChemSketch.20" ShapeID="_x0000_i1027" DrawAspect="Content" ObjectID="_1652343325" r:id="rId11"/>
        </w:object>
      </w:r>
    </w:p>
    <w:p w14:paraId="7A6140B7" w14:textId="598DAC39" w:rsidR="000413B7" w:rsidRPr="00FB447C" w:rsidRDefault="00604457" w:rsidP="000413B7">
      <w:pPr>
        <w:pStyle w:val="Default"/>
        <w:spacing w:line="360" w:lineRule="auto"/>
        <w:jc w:val="both"/>
        <w:rPr>
          <w:rFonts w:ascii="Garamond" w:hAnsi="Garamond"/>
          <w:lang w:val="en-GB"/>
        </w:rPr>
      </w:pPr>
      <w:r w:rsidRPr="00996360">
        <w:rPr>
          <w:rFonts w:ascii="Garamond" w:hAnsi="Garamond"/>
          <w:b/>
          <w:lang w:val="en-GB"/>
        </w:rPr>
        <w:t xml:space="preserve">Figure </w:t>
      </w:r>
      <w:r w:rsidR="00DE4D89" w:rsidRPr="00996360">
        <w:rPr>
          <w:rFonts w:ascii="Garamond" w:hAnsi="Garamond"/>
          <w:b/>
          <w:lang w:val="en-GB"/>
        </w:rPr>
        <w:t>2</w:t>
      </w:r>
      <w:r w:rsidR="000413B7" w:rsidRPr="00996360">
        <w:rPr>
          <w:rFonts w:ascii="Garamond" w:hAnsi="Garamond"/>
          <w:b/>
          <w:lang w:val="en-GB"/>
        </w:rPr>
        <w:t>.</w:t>
      </w:r>
      <w:r w:rsidR="000413B7" w:rsidRPr="00FB447C">
        <w:rPr>
          <w:rFonts w:ascii="Garamond" w:hAnsi="Garamond"/>
          <w:lang w:val="en-GB"/>
        </w:rPr>
        <w:t xml:space="preserve"> Reaction pa</w:t>
      </w:r>
      <w:r w:rsidR="000413B7">
        <w:rPr>
          <w:rFonts w:ascii="Garamond" w:hAnsi="Garamond"/>
          <w:lang w:val="en-GB"/>
        </w:rPr>
        <w:t xml:space="preserve">thways for the synthesis of </w:t>
      </w:r>
      <w:r w:rsidR="000413B7" w:rsidRPr="007E2214">
        <w:rPr>
          <w:rFonts w:ascii="Garamond" w:hAnsi="Garamond"/>
          <w:i/>
          <w:lang w:val="en-GB"/>
        </w:rPr>
        <w:t>ANF-2</w:t>
      </w:r>
      <w:r>
        <w:rPr>
          <w:rFonts w:ascii="Garamond" w:hAnsi="Garamond"/>
          <w:lang w:val="en-GB"/>
        </w:rPr>
        <w:t>.</w:t>
      </w:r>
    </w:p>
    <w:p w14:paraId="2E37D6E9" w14:textId="1CD76E11" w:rsidR="00062CD5" w:rsidRPr="00723CD4" w:rsidRDefault="000413B7" w:rsidP="00723CD4">
      <w:pPr>
        <w:spacing w:line="360" w:lineRule="auto"/>
        <w:jc w:val="both"/>
        <w:rPr>
          <w:rFonts w:ascii="Garamond" w:hAnsi="Garamond"/>
          <w:sz w:val="24"/>
          <w:szCs w:val="24"/>
        </w:rPr>
      </w:pPr>
      <w:r w:rsidRPr="00C62DD7">
        <w:rPr>
          <w:rFonts w:ascii="Garamond" w:hAnsi="Garamond"/>
          <w:bCs/>
          <w:sz w:val="24"/>
        </w:rPr>
        <w:t xml:space="preserve">The ratio PSU/BuLi was 0.8, in order to obtain a </w:t>
      </w:r>
      <w:r w:rsidR="00062CD5" w:rsidRPr="00C62DD7">
        <w:rPr>
          <w:rFonts w:ascii="Garamond" w:hAnsi="Garamond"/>
          <w:bCs/>
          <w:sz w:val="24"/>
        </w:rPr>
        <w:t xml:space="preserve">degree of carboxylation </w:t>
      </w:r>
      <w:r w:rsidRPr="00C62DD7">
        <w:rPr>
          <w:rFonts w:ascii="Garamond" w:hAnsi="Garamond"/>
          <w:bCs/>
          <w:sz w:val="24"/>
        </w:rPr>
        <w:t>DC</w:t>
      </w:r>
      <w:r w:rsidR="00D33E3B">
        <w:rPr>
          <w:rFonts w:ascii="Garamond" w:hAnsi="Garamond"/>
          <w:bCs/>
          <w:sz w:val="24"/>
        </w:rPr>
        <w:t>A</w:t>
      </w:r>
      <w:r w:rsidRPr="00C62DD7">
        <w:rPr>
          <w:rFonts w:ascii="Garamond" w:hAnsi="Garamond"/>
          <w:bCs/>
          <w:sz w:val="24"/>
        </w:rPr>
        <w:t xml:space="preserve"> </w:t>
      </w:r>
      <w:r w:rsidR="00062CD5" w:rsidRPr="00C62DD7">
        <w:rPr>
          <w:rFonts w:ascii="Garamond" w:hAnsi="Garamond"/>
          <w:bCs/>
          <w:sz w:val="24"/>
        </w:rPr>
        <w:t>=</w:t>
      </w:r>
      <w:r w:rsidRPr="00C62DD7">
        <w:rPr>
          <w:rFonts w:ascii="Garamond" w:hAnsi="Garamond"/>
          <w:bCs/>
          <w:sz w:val="24"/>
        </w:rPr>
        <w:t xml:space="preserve"> 0.8, as reported by Guiver et al.</w:t>
      </w:r>
      <w:r w:rsidR="00062CD5" w:rsidRPr="00C62DD7">
        <w:rPr>
          <w:rFonts w:ascii="Garamond" w:hAnsi="Garamond"/>
          <w:bCs/>
          <w:sz w:val="24"/>
        </w:rPr>
        <w:t xml:space="preserve"> </w:t>
      </w:r>
      <w:r w:rsidRPr="00C62DD7">
        <w:rPr>
          <w:rFonts w:ascii="Garamond" w:hAnsi="Garamond"/>
          <w:bCs/>
          <w:sz w:val="24"/>
        </w:rPr>
        <w:fldChar w:fldCharType="begin"/>
      </w:r>
      <w:r w:rsidR="00DE4D89">
        <w:rPr>
          <w:rFonts w:ascii="Garamond" w:hAnsi="Garamond"/>
          <w:bCs/>
          <w:sz w:val="24"/>
        </w:rPr>
        <w:instrText xml:space="preserve"> ADDIN EN.CITE &lt;EndNote&gt;&lt;Cite&gt;&lt;Author&gt;Guiver&lt;/Author&gt;&lt;Year&gt;1990&lt;/Year&gt;&lt;RecNum&gt;395&lt;/RecNum&gt;&lt;DisplayText&gt;&lt;style face="superscript"&gt;43&lt;/style&gt;&lt;/DisplayText&gt;&lt;record&gt;&lt;rec-number&gt;395&lt;/rec-number&gt;&lt;foreign-keys&gt;&lt;key app="EN" db-id="vfs2apzfbdr2r3ev0em52aretvxwpe252dw5" timestamp="1533939234"&gt;395&lt;/key&gt;&lt;/foreign-keys&gt;&lt;ref-type name="Journal Article"&gt;17&lt;/ref-type&gt;&lt;contributors&gt;&lt;authors&gt;&lt;author&gt;Guiver, M. D.&lt;/author&gt;&lt;author&gt;Croteau, S.&lt;/author&gt;&lt;author&gt;Hazlett, J. D.&lt;/author&gt;&lt;author&gt;Kutowy, O.&lt;/author&gt;&lt;/authors&gt;&lt;/contributors&gt;&lt;titles&gt;&lt;title&gt;SYNTHESIS AND CHARACTERIZATION OF CARBOXYLATED POLYSULFONES&lt;/title&gt;&lt;secondary-title&gt;British Polymer Journal&lt;/secondary-title&gt;&lt;/titles&gt;&lt;periodical&gt;&lt;full-title&gt;British Polymer Journal&lt;/full-title&gt;&lt;/periodical&gt;&lt;pages&gt;29-39&lt;/pages&gt;&lt;volume&gt;23&lt;/volume&gt;&lt;number&gt;1-2&lt;/number&gt;&lt;dates&gt;&lt;year&gt;1990&lt;/year&gt;&lt;/dates&gt;&lt;isbn&gt;0007-1641&lt;/isbn&gt;&lt;accession-num&gt;WOS:A1990DX76400005&lt;/accession-num&gt;&lt;urls&gt;&lt;related-urls&gt;&lt;url&gt;&amp;lt;Go to ISI&amp;gt;://WOS:A1990DX76400005&lt;/url&gt;&lt;/related-urls&gt;&lt;/urls&gt;&lt;electronic-resource-num&gt;10.1002/pi.4980230107&lt;/electronic-resource-num&gt;&lt;/record&gt;&lt;/Cite&gt;&lt;/EndNote&gt;</w:instrText>
      </w:r>
      <w:r w:rsidRPr="00C62DD7">
        <w:rPr>
          <w:rFonts w:ascii="Garamond" w:hAnsi="Garamond"/>
          <w:bCs/>
          <w:sz w:val="24"/>
        </w:rPr>
        <w:fldChar w:fldCharType="separate"/>
      </w:r>
      <w:r w:rsidR="00DE4D89" w:rsidRPr="00DE4D89">
        <w:rPr>
          <w:rFonts w:ascii="Garamond" w:hAnsi="Garamond"/>
          <w:bCs/>
          <w:noProof/>
          <w:sz w:val="24"/>
          <w:vertAlign w:val="superscript"/>
        </w:rPr>
        <w:t>43</w:t>
      </w:r>
      <w:r w:rsidRPr="00C62DD7">
        <w:rPr>
          <w:rFonts w:ascii="Garamond" w:hAnsi="Garamond"/>
          <w:bCs/>
          <w:sz w:val="24"/>
        </w:rPr>
        <w:fldChar w:fldCharType="end"/>
      </w:r>
      <w:r w:rsidR="00062CD5" w:rsidRPr="00C62DD7">
        <w:rPr>
          <w:rFonts w:ascii="Garamond" w:hAnsi="Garamond"/>
          <w:bCs/>
          <w:sz w:val="24"/>
        </w:rPr>
        <w:t>.</w:t>
      </w:r>
      <w:r>
        <w:rPr>
          <w:rFonts w:ascii="Garamond" w:hAnsi="Garamond"/>
          <w:bCs/>
        </w:rPr>
        <w:t xml:space="preserve"> </w:t>
      </w:r>
      <w:r>
        <w:rPr>
          <w:rFonts w:ascii="Garamond" w:hAnsi="Garamond"/>
          <w:sz w:val="24"/>
          <w:szCs w:val="24"/>
        </w:rPr>
        <w:t>The methyl e</w:t>
      </w:r>
      <w:r w:rsidRPr="00FB447C">
        <w:rPr>
          <w:rFonts w:ascii="Garamond" w:hAnsi="Garamond"/>
          <w:sz w:val="24"/>
          <w:szCs w:val="24"/>
        </w:rPr>
        <w:t>sterification was performed on carboxylated</w:t>
      </w:r>
      <w:r>
        <w:rPr>
          <w:rFonts w:ascii="Garamond" w:hAnsi="Garamond"/>
          <w:sz w:val="24"/>
          <w:szCs w:val="24"/>
        </w:rPr>
        <w:t xml:space="preserve"> PSU in order </w:t>
      </w:r>
      <w:r w:rsidRPr="00FB447C">
        <w:rPr>
          <w:rFonts w:ascii="Garamond" w:hAnsi="Garamond"/>
          <w:sz w:val="24"/>
          <w:szCs w:val="24"/>
        </w:rPr>
        <w:t>to increase the polymer solubility</w:t>
      </w:r>
      <w:r>
        <w:rPr>
          <w:rFonts w:ascii="Garamond" w:hAnsi="Garamond"/>
          <w:sz w:val="24"/>
          <w:szCs w:val="24"/>
        </w:rPr>
        <w:t xml:space="preserve"> and to protect the </w:t>
      </w:r>
      <w:r w:rsidRPr="002C6B25">
        <w:rPr>
          <w:rFonts w:ascii="Garamond" w:hAnsi="Garamond"/>
          <w:sz w:val="24"/>
          <w:szCs w:val="24"/>
        </w:rPr>
        <w:t>CO</w:t>
      </w:r>
      <w:r>
        <w:rPr>
          <w:rFonts w:ascii="Garamond" w:hAnsi="Garamond"/>
          <w:sz w:val="24"/>
          <w:szCs w:val="24"/>
          <w:vertAlign w:val="subscript"/>
        </w:rPr>
        <w:t>2</w:t>
      </w:r>
      <w:r w:rsidRPr="002C6B25">
        <w:rPr>
          <w:rFonts w:ascii="Garamond" w:hAnsi="Garamond"/>
          <w:sz w:val="24"/>
          <w:szCs w:val="24"/>
        </w:rPr>
        <w:t>H</w:t>
      </w:r>
      <w:r w:rsidRPr="00FB447C">
        <w:rPr>
          <w:rFonts w:ascii="Garamond" w:hAnsi="Garamond"/>
          <w:sz w:val="24"/>
          <w:szCs w:val="24"/>
        </w:rPr>
        <w:t xml:space="preserve"> grou</w:t>
      </w:r>
      <w:r>
        <w:rPr>
          <w:rFonts w:ascii="Garamond" w:hAnsi="Garamond"/>
          <w:sz w:val="24"/>
          <w:szCs w:val="24"/>
        </w:rPr>
        <w:t>p during the following steps</w:t>
      </w:r>
      <w:r w:rsidRPr="00FB447C">
        <w:rPr>
          <w:rFonts w:ascii="Garamond" w:hAnsi="Garamond"/>
          <w:sz w:val="24"/>
          <w:szCs w:val="24"/>
        </w:rPr>
        <w:t xml:space="preserve">. </w:t>
      </w:r>
      <w:r>
        <w:rPr>
          <w:rFonts w:ascii="Garamond" w:hAnsi="Garamond"/>
          <w:sz w:val="24"/>
          <w:szCs w:val="24"/>
        </w:rPr>
        <w:t xml:space="preserve">The degree of carboxylation </w:t>
      </w:r>
      <w:r w:rsidRPr="00723CD4">
        <w:rPr>
          <w:rFonts w:ascii="Garamond" w:hAnsi="Garamond"/>
          <w:sz w:val="24"/>
          <w:szCs w:val="24"/>
        </w:rPr>
        <w:t xml:space="preserve">measured by </w:t>
      </w:r>
      <w:r w:rsidR="00F23055" w:rsidRPr="00723CD4">
        <w:rPr>
          <w:rFonts w:ascii="Garamond" w:hAnsi="Garamond"/>
          <w:sz w:val="24"/>
          <w:szCs w:val="24"/>
          <w:vertAlign w:val="superscript"/>
        </w:rPr>
        <w:t>1</w:t>
      </w:r>
      <w:r w:rsidR="00F23055" w:rsidRPr="00723CD4">
        <w:rPr>
          <w:rFonts w:ascii="Garamond" w:hAnsi="Garamond"/>
          <w:sz w:val="24"/>
          <w:szCs w:val="24"/>
        </w:rPr>
        <w:t xml:space="preserve">H NMR was </w:t>
      </w:r>
      <w:r w:rsidR="00D33E3B">
        <w:rPr>
          <w:rFonts w:ascii="Garamond" w:hAnsi="Garamond"/>
          <w:sz w:val="24"/>
          <w:szCs w:val="24"/>
        </w:rPr>
        <w:t xml:space="preserve">indeed </w:t>
      </w:r>
      <w:r w:rsidR="00F23055" w:rsidRPr="00723CD4">
        <w:rPr>
          <w:rFonts w:ascii="Garamond" w:hAnsi="Garamond"/>
          <w:sz w:val="24"/>
          <w:szCs w:val="24"/>
        </w:rPr>
        <w:t>DC</w:t>
      </w:r>
      <w:r w:rsidR="00723CD4" w:rsidRPr="00723CD4">
        <w:rPr>
          <w:rFonts w:ascii="Garamond" w:hAnsi="Garamond"/>
          <w:sz w:val="24"/>
          <w:szCs w:val="24"/>
        </w:rPr>
        <w:t>A</w:t>
      </w:r>
      <w:r w:rsidR="00F23055" w:rsidRPr="00723CD4">
        <w:rPr>
          <w:rFonts w:ascii="Garamond" w:hAnsi="Garamond"/>
          <w:sz w:val="24"/>
          <w:szCs w:val="24"/>
        </w:rPr>
        <w:t xml:space="preserve"> = 0.8. </w:t>
      </w:r>
      <w:r w:rsidR="00062CD5" w:rsidRPr="00723CD4">
        <w:rPr>
          <w:rFonts w:ascii="Garamond" w:eastAsiaTheme="minorEastAsia" w:hAnsi="Garamond"/>
          <w:bCs/>
          <w:sz w:val="24"/>
          <w:szCs w:val="24"/>
          <w:lang w:val="en-US"/>
        </w:rPr>
        <w:t xml:space="preserve">The methyl ester derivative of carboxylated PSU was chloromethylated as previously described for the synthesis of </w:t>
      </w:r>
      <w:r w:rsidR="00062CD5" w:rsidRPr="00996360">
        <w:rPr>
          <w:rFonts w:ascii="Garamond" w:eastAsiaTheme="minorEastAsia" w:hAnsi="Garamond"/>
          <w:bCs/>
          <w:i/>
          <w:sz w:val="24"/>
          <w:szCs w:val="24"/>
          <w:lang w:val="en-US"/>
        </w:rPr>
        <w:t>ANF-1</w:t>
      </w:r>
      <w:r w:rsidR="00062CD5" w:rsidRPr="00723CD4">
        <w:rPr>
          <w:rFonts w:ascii="Garamond" w:eastAsiaTheme="minorEastAsia" w:hAnsi="Garamond"/>
          <w:bCs/>
          <w:sz w:val="24"/>
          <w:szCs w:val="24"/>
          <w:lang w:val="en-US"/>
        </w:rPr>
        <w:t>. The chloromethylated derivative was aminated with dimethylamine via a S</w:t>
      </w:r>
      <w:r w:rsidR="00062CD5" w:rsidRPr="00723CD4">
        <w:rPr>
          <w:rFonts w:ascii="Garamond" w:eastAsiaTheme="minorEastAsia" w:hAnsi="Garamond"/>
          <w:bCs/>
          <w:sz w:val="24"/>
          <w:szCs w:val="24"/>
          <w:vertAlign w:val="subscript"/>
          <w:lang w:val="en-US"/>
        </w:rPr>
        <w:t>N</w:t>
      </w:r>
      <w:r w:rsidR="00062CD5" w:rsidRPr="00723CD4">
        <w:rPr>
          <w:rFonts w:ascii="Garamond" w:eastAsiaTheme="minorEastAsia" w:hAnsi="Garamond"/>
          <w:bCs/>
          <w:sz w:val="24"/>
          <w:szCs w:val="24"/>
          <w:lang w:val="en-US"/>
        </w:rPr>
        <w:t>2 mechanism in the presence of K</w:t>
      </w:r>
      <w:r w:rsidR="00062CD5" w:rsidRPr="00723CD4">
        <w:rPr>
          <w:rFonts w:ascii="Garamond" w:eastAsiaTheme="minorEastAsia" w:hAnsi="Garamond"/>
          <w:bCs/>
          <w:sz w:val="24"/>
          <w:szCs w:val="24"/>
          <w:vertAlign w:val="subscript"/>
          <w:lang w:val="en-US"/>
        </w:rPr>
        <w:t>2</w:t>
      </w:r>
      <w:r w:rsidR="00062CD5" w:rsidRPr="00723CD4">
        <w:rPr>
          <w:rFonts w:ascii="Garamond" w:eastAsiaTheme="minorEastAsia" w:hAnsi="Garamond"/>
          <w:bCs/>
          <w:sz w:val="24"/>
          <w:szCs w:val="24"/>
          <w:lang w:val="en-US"/>
        </w:rPr>
        <w:t>CO</w:t>
      </w:r>
      <w:r w:rsidR="00062CD5" w:rsidRPr="00723CD4">
        <w:rPr>
          <w:rFonts w:ascii="Garamond" w:eastAsiaTheme="minorEastAsia" w:hAnsi="Garamond"/>
          <w:bCs/>
          <w:sz w:val="24"/>
          <w:szCs w:val="24"/>
          <w:vertAlign w:val="subscript"/>
          <w:lang w:val="en-US"/>
        </w:rPr>
        <w:t>3</w:t>
      </w:r>
      <w:r w:rsidR="00062CD5" w:rsidRPr="00723CD4">
        <w:rPr>
          <w:rFonts w:ascii="Garamond" w:eastAsiaTheme="minorEastAsia" w:hAnsi="Garamond"/>
          <w:bCs/>
          <w:sz w:val="24"/>
          <w:szCs w:val="24"/>
          <w:lang w:val="en-US"/>
        </w:rPr>
        <w:t>, which</w:t>
      </w:r>
      <w:r w:rsidR="00422F03">
        <w:rPr>
          <w:rFonts w:ascii="Garamond" w:eastAsiaTheme="minorEastAsia" w:hAnsi="Garamond"/>
          <w:bCs/>
          <w:sz w:val="24"/>
          <w:szCs w:val="24"/>
          <w:lang w:val="en-US"/>
        </w:rPr>
        <w:t xml:space="preserve"> was</w:t>
      </w:r>
      <w:r w:rsidR="00062CD5" w:rsidRPr="00723CD4">
        <w:rPr>
          <w:rFonts w:ascii="Garamond" w:eastAsiaTheme="minorEastAsia" w:hAnsi="Garamond"/>
          <w:bCs/>
          <w:sz w:val="24"/>
          <w:szCs w:val="24"/>
          <w:lang w:val="en-US"/>
        </w:rPr>
        <w:t xml:space="preserve"> helpful to trap the hydrochloric acid formed during the reaction.</w:t>
      </w:r>
      <w:r w:rsidR="00884B39" w:rsidRPr="00723CD4">
        <w:rPr>
          <w:rFonts w:ascii="Garamond" w:eastAsiaTheme="minorEastAsia" w:hAnsi="Garamond"/>
          <w:bCs/>
          <w:sz w:val="24"/>
          <w:szCs w:val="24"/>
          <w:lang w:val="en-US"/>
        </w:rPr>
        <w:t xml:space="preserve"> After hydrolysis, the compound </w:t>
      </w:r>
      <w:r w:rsidR="00884B39" w:rsidRPr="007E2214">
        <w:rPr>
          <w:rFonts w:ascii="Garamond" w:eastAsiaTheme="minorEastAsia" w:hAnsi="Garamond"/>
          <w:bCs/>
          <w:i/>
          <w:sz w:val="24"/>
          <w:szCs w:val="24"/>
          <w:lang w:val="en-US"/>
        </w:rPr>
        <w:t>ANF-2</w:t>
      </w:r>
      <w:r w:rsidR="00884B39" w:rsidRPr="00723CD4">
        <w:rPr>
          <w:rFonts w:ascii="Garamond" w:eastAsiaTheme="minorEastAsia" w:hAnsi="Garamond"/>
          <w:bCs/>
          <w:sz w:val="24"/>
          <w:szCs w:val="24"/>
          <w:lang w:val="en-US"/>
        </w:rPr>
        <w:t xml:space="preserve"> </w:t>
      </w:r>
      <w:r w:rsidR="00422F03">
        <w:rPr>
          <w:rFonts w:ascii="Garamond" w:eastAsiaTheme="minorEastAsia" w:hAnsi="Garamond"/>
          <w:bCs/>
          <w:sz w:val="24"/>
          <w:szCs w:val="24"/>
          <w:lang w:val="en-US"/>
        </w:rPr>
        <w:t>was</w:t>
      </w:r>
      <w:r w:rsidR="00422F03" w:rsidRPr="00723CD4">
        <w:rPr>
          <w:rFonts w:ascii="Garamond" w:eastAsiaTheme="minorEastAsia" w:hAnsi="Garamond"/>
          <w:bCs/>
          <w:sz w:val="24"/>
          <w:szCs w:val="24"/>
          <w:lang w:val="en-US"/>
        </w:rPr>
        <w:t xml:space="preserve"> </w:t>
      </w:r>
      <w:r w:rsidR="00884B39" w:rsidRPr="00723CD4">
        <w:rPr>
          <w:rFonts w:ascii="Garamond" w:eastAsiaTheme="minorEastAsia" w:hAnsi="Garamond"/>
          <w:bCs/>
          <w:sz w:val="24"/>
          <w:szCs w:val="24"/>
          <w:lang w:val="en-US"/>
        </w:rPr>
        <w:t>obtained.</w:t>
      </w:r>
    </w:p>
    <w:p w14:paraId="5A965593" w14:textId="0FA64D08" w:rsidR="00DE4D89" w:rsidRPr="0075745D" w:rsidRDefault="00DE4D89" w:rsidP="00DE4D89">
      <w:pPr>
        <w:spacing w:line="360" w:lineRule="auto"/>
        <w:jc w:val="both"/>
        <w:rPr>
          <w:rFonts w:ascii="Garamond" w:hAnsi="Garamond" w:cs="Calibri"/>
          <w:color w:val="000000"/>
          <w:sz w:val="24"/>
          <w:szCs w:val="24"/>
        </w:rPr>
      </w:pPr>
      <w:r w:rsidRPr="0075745D">
        <w:rPr>
          <w:rFonts w:ascii="Garamond" w:hAnsi="Garamond" w:cs="Calibri"/>
          <w:color w:val="000000"/>
          <w:sz w:val="24"/>
          <w:szCs w:val="24"/>
        </w:rPr>
        <w:t>The FTIR spectr</w:t>
      </w:r>
      <w:r>
        <w:rPr>
          <w:rFonts w:ascii="Garamond" w:hAnsi="Garamond" w:cs="Calibri"/>
          <w:color w:val="000000"/>
          <w:sz w:val="24"/>
          <w:szCs w:val="24"/>
        </w:rPr>
        <w:t>a</w:t>
      </w:r>
      <w:r w:rsidRPr="0075745D">
        <w:rPr>
          <w:rFonts w:ascii="Garamond" w:hAnsi="Garamond" w:cs="Calibri"/>
          <w:color w:val="000000"/>
          <w:sz w:val="24"/>
          <w:szCs w:val="24"/>
        </w:rPr>
        <w:t xml:space="preserve"> of </w:t>
      </w:r>
      <w:r w:rsidRPr="007E2214">
        <w:rPr>
          <w:rFonts w:ascii="Garamond" w:hAnsi="Garamond" w:cs="Calibri"/>
          <w:i/>
          <w:color w:val="000000"/>
          <w:sz w:val="24"/>
          <w:szCs w:val="24"/>
        </w:rPr>
        <w:t>ANF-1</w:t>
      </w:r>
      <w:r w:rsidRPr="0075745D">
        <w:rPr>
          <w:rFonts w:ascii="Garamond" w:hAnsi="Garamond" w:cs="Calibri"/>
          <w:color w:val="000000"/>
          <w:sz w:val="24"/>
          <w:szCs w:val="24"/>
        </w:rPr>
        <w:t xml:space="preserve"> </w:t>
      </w:r>
      <w:r>
        <w:rPr>
          <w:rFonts w:ascii="Garamond" w:hAnsi="Garamond" w:cs="Calibri"/>
          <w:color w:val="000000"/>
          <w:sz w:val="24"/>
          <w:szCs w:val="24"/>
        </w:rPr>
        <w:t xml:space="preserve">and </w:t>
      </w:r>
      <w:r w:rsidRPr="009D3525">
        <w:rPr>
          <w:rFonts w:ascii="Garamond" w:hAnsi="Garamond" w:cs="Calibri"/>
          <w:i/>
          <w:color w:val="000000"/>
          <w:sz w:val="24"/>
          <w:szCs w:val="24"/>
        </w:rPr>
        <w:t>ANF-2</w:t>
      </w:r>
      <w:r w:rsidRPr="0075745D">
        <w:rPr>
          <w:rFonts w:ascii="Garamond" w:hAnsi="Garamond" w:cs="Calibri"/>
          <w:color w:val="000000"/>
          <w:sz w:val="24"/>
          <w:szCs w:val="24"/>
        </w:rPr>
        <w:t xml:space="preserve"> </w:t>
      </w:r>
      <w:r>
        <w:rPr>
          <w:rFonts w:ascii="Garamond" w:hAnsi="Garamond" w:cs="Calibri"/>
          <w:color w:val="000000"/>
          <w:sz w:val="24"/>
          <w:szCs w:val="24"/>
        </w:rPr>
        <w:t xml:space="preserve">are </w:t>
      </w:r>
      <w:r w:rsidRPr="0075745D">
        <w:rPr>
          <w:rFonts w:ascii="Garamond" w:hAnsi="Garamond" w:cs="Calibri"/>
          <w:color w:val="000000"/>
          <w:sz w:val="24"/>
          <w:szCs w:val="24"/>
        </w:rPr>
        <w:t xml:space="preserve">shown in Figure </w:t>
      </w:r>
      <w:r>
        <w:rPr>
          <w:rFonts w:ascii="Garamond" w:hAnsi="Garamond" w:cs="Calibri"/>
          <w:color w:val="000000"/>
          <w:sz w:val="24"/>
          <w:szCs w:val="24"/>
        </w:rPr>
        <w:t xml:space="preserve">3 below </w:t>
      </w:r>
      <w:r w:rsidR="002C0F03">
        <w:rPr>
          <w:rFonts w:ascii="Garamond" w:hAnsi="Garamond" w:cs="Calibri"/>
          <w:color w:val="000000"/>
          <w:sz w:val="24"/>
          <w:szCs w:val="24"/>
        </w:rPr>
        <w:t xml:space="preserve">1800 </w:t>
      </w:r>
      <w:r>
        <w:rPr>
          <w:rFonts w:ascii="Garamond" w:hAnsi="Garamond" w:cs="Calibri"/>
          <w:color w:val="000000"/>
          <w:sz w:val="24"/>
          <w:szCs w:val="24"/>
        </w:rPr>
        <w:t>cm</w:t>
      </w:r>
      <w:r w:rsidRPr="008007E4">
        <w:rPr>
          <w:rFonts w:ascii="Garamond" w:hAnsi="Garamond" w:cs="Calibri"/>
          <w:color w:val="000000"/>
          <w:sz w:val="24"/>
          <w:szCs w:val="24"/>
          <w:vertAlign w:val="superscript"/>
        </w:rPr>
        <w:t>-1</w:t>
      </w:r>
      <w:r>
        <w:rPr>
          <w:rFonts w:ascii="Garamond" w:hAnsi="Garamond" w:cs="Calibri"/>
          <w:color w:val="000000"/>
          <w:sz w:val="24"/>
          <w:szCs w:val="24"/>
        </w:rPr>
        <w:t>, where the most important peaks are observed</w:t>
      </w:r>
      <w:r w:rsidRPr="0075745D">
        <w:rPr>
          <w:rFonts w:ascii="Garamond" w:hAnsi="Garamond" w:cs="Calibri"/>
          <w:color w:val="000000"/>
          <w:sz w:val="24"/>
          <w:szCs w:val="24"/>
        </w:rPr>
        <w:t xml:space="preserve">. </w:t>
      </w:r>
    </w:p>
    <w:p w14:paraId="545DD220" w14:textId="77777777" w:rsidR="00DE4D89" w:rsidRPr="003C620F" w:rsidRDefault="00996360" w:rsidP="00DE4D89">
      <w:pPr>
        <w:spacing w:line="360" w:lineRule="auto"/>
        <w:jc w:val="both"/>
      </w:pPr>
      <w:r>
        <w:object w:dxaOrig="26310" w:dyaOrig="18607" w14:anchorId="4A37D294">
          <v:shape id="_x0000_i1028" type="#_x0000_t75" style="width:481.5pt;height:340.5pt" o:ole="">
            <v:imagedata r:id="rId12" o:title=""/>
          </v:shape>
          <o:OLEObject Type="Embed" ProgID="Origin50.Graph" ShapeID="_x0000_i1028" DrawAspect="Content" ObjectID="_1652343326" r:id="rId13"/>
        </w:object>
      </w:r>
    </w:p>
    <w:p w14:paraId="2E52FAC8" w14:textId="230380BC" w:rsidR="00DE4D89" w:rsidRDefault="00DE4D89" w:rsidP="00DE4D89">
      <w:pPr>
        <w:spacing w:line="360" w:lineRule="auto"/>
        <w:jc w:val="both"/>
        <w:rPr>
          <w:rFonts w:ascii="Garamond" w:hAnsi="Garamond"/>
          <w:sz w:val="24"/>
        </w:rPr>
      </w:pPr>
      <w:r w:rsidRPr="00996360">
        <w:rPr>
          <w:rFonts w:ascii="Garamond" w:hAnsi="Garamond"/>
          <w:b/>
          <w:sz w:val="24"/>
        </w:rPr>
        <w:t>Figure 3.</w:t>
      </w:r>
      <w:r w:rsidRPr="00B6044E">
        <w:rPr>
          <w:rFonts w:ascii="Garamond" w:hAnsi="Garamond"/>
          <w:sz w:val="24"/>
        </w:rPr>
        <w:t xml:space="preserve"> FTIR spectr</w:t>
      </w:r>
      <w:r>
        <w:rPr>
          <w:rFonts w:ascii="Garamond" w:hAnsi="Garamond"/>
          <w:sz w:val="24"/>
        </w:rPr>
        <w:t>a</w:t>
      </w:r>
      <w:r w:rsidRPr="00B6044E">
        <w:rPr>
          <w:rFonts w:ascii="Garamond" w:hAnsi="Garamond"/>
          <w:sz w:val="24"/>
        </w:rPr>
        <w:t xml:space="preserve"> of </w:t>
      </w:r>
      <w:r w:rsidRPr="007E2214">
        <w:rPr>
          <w:rFonts w:ascii="Garamond" w:hAnsi="Garamond"/>
          <w:i/>
          <w:sz w:val="24"/>
        </w:rPr>
        <w:t>ANF-1</w:t>
      </w:r>
      <w:r>
        <w:rPr>
          <w:rFonts w:ascii="Garamond" w:hAnsi="Garamond"/>
          <w:sz w:val="24"/>
        </w:rPr>
        <w:t xml:space="preserve"> (red), </w:t>
      </w:r>
      <w:r w:rsidRPr="009D3525">
        <w:rPr>
          <w:rFonts w:ascii="Garamond" w:hAnsi="Garamond"/>
          <w:i/>
          <w:sz w:val="24"/>
        </w:rPr>
        <w:t>ANF-2</w:t>
      </w:r>
      <w:r>
        <w:rPr>
          <w:rFonts w:ascii="Garamond" w:hAnsi="Garamond"/>
          <w:i/>
          <w:sz w:val="24"/>
        </w:rPr>
        <w:t xml:space="preserve"> </w:t>
      </w:r>
      <w:r>
        <w:rPr>
          <w:rFonts w:ascii="Garamond" w:hAnsi="Garamond"/>
          <w:sz w:val="24"/>
        </w:rPr>
        <w:t>(blu</w:t>
      </w:r>
      <w:r w:rsidR="002C0F03">
        <w:rPr>
          <w:rFonts w:ascii="Garamond" w:hAnsi="Garamond"/>
          <w:sz w:val="24"/>
        </w:rPr>
        <w:t>e</w:t>
      </w:r>
      <w:r>
        <w:rPr>
          <w:rFonts w:ascii="Garamond" w:hAnsi="Garamond"/>
          <w:sz w:val="24"/>
        </w:rPr>
        <w:t>) and PSU (black dots).</w:t>
      </w:r>
    </w:p>
    <w:p w14:paraId="2141F21F" w14:textId="77777777" w:rsidR="001733D7" w:rsidRDefault="001733D7" w:rsidP="00DE4D89">
      <w:pPr>
        <w:spacing w:line="360" w:lineRule="auto"/>
        <w:jc w:val="both"/>
        <w:rPr>
          <w:rFonts w:ascii="Garamond" w:hAnsi="Garamond"/>
          <w:sz w:val="24"/>
        </w:rPr>
      </w:pPr>
    </w:p>
    <w:p w14:paraId="35B2A3C8" w14:textId="536BE17C" w:rsidR="001733D7" w:rsidRPr="00620739" w:rsidRDefault="00DE4D89" w:rsidP="001733D7">
      <w:pPr>
        <w:spacing w:line="360" w:lineRule="auto"/>
        <w:jc w:val="both"/>
        <w:rPr>
          <w:rFonts w:ascii="Garamond" w:hAnsi="Garamond" w:cs="Times New Roman"/>
          <w:sz w:val="24"/>
          <w:szCs w:val="24"/>
          <w:lang w:val="en-US"/>
        </w:rPr>
      </w:pPr>
      <w:r>
        <w:rPr>
          <w:rFonts w:ascii="Garamond" w:hAnsi="Garamond"/>
          <w:sz w:val="24"/>
        </w:rPr>
        <w:t xml:space="preserve">Typical PSU </w:t>
      </w:r>
      <w:r w:rsidR="00422F03">
        <w:rPr>
          <w:rFonts w:ascii="Garamond" w:hAnsi="Garamond"/>
          <w:sz w:val="24"/>
        </w:rPr>
        <w:t xml:space="preserve">absorption </w:t>
      </w:r>
      <w:r w:rsidR="00ED49E7">
        <w:rPr>
          <w:rFonts w:ascii="Garamond" w:hAnsi="Garamond"/>
          <w:sz w:val="24"/>
        </w:rPr>
        <w:t>peaks</w:t>
      </w:r>
      <w:r w:rsidR="00867EE0">
        <w:rPr>
          <w:rFonts w:ascii="Garamond" w:hAnsi="Garamond"/>
          <w:sz w:val="24"/>
        </w:rPr>
        <w:t xml:space="preserve"> </w:t>
      </w:r>
      <w:r w:rsidR="00867EE0">
        <w:rPr>
          <w:rFonts w:ascii="Garamond" w:hAnsi="Garamond"/>
          <w:sz w:val="24"/>
        </w:rPr>
        <w:fldChar w:fldCharType="begin"/>
      </w:r>
      <w:r w:rsidR="00867EE0">
        <w:rPr>
          <w:rFonts w:ascii="Garamond" w:hAnsi="Garamond"/>
          <w:sz w:val="24"/>
        </w:rPr>
        <w:instrText xml:space="preserve"> ADDIN EN.CITE &lt;EndNote&gt;&lt;Cite&gt;&lt;Author&gt;Di Vona&lt;/Author&gt;&lt;Year&gt;2017&lt;/Year&gt;&lt;RecNum&gt;7&lt;/RecNum&gt;&lt;DisplayText&gt;&lt;style face="superscript"&gt;16&lt;/style&gt;&lt;/DisplayText&gt;&lt;record&gt;&lt;rec-number&gt;7&lt;/rec-number&gt;&lt;foreign-keys&gt;&lt;key app="EN" db-id="vfs2apzfbdr2r3ev0em52aretvxwpe252dw5" timestamp="1492295232"&gt;7&lt;/key&gt;&lt;/foreign-keys&gt;&lt;ref-type name="Journal Article"&gt;17&lt;/ref-type&gt;&lt;contributors&gt;&lt;authors&gt;&lt;author&gt;Di Vona, M. L.&lt;/author&gt;&lt;author&gt;Casciola, M.&lt;/author&gt;&lt;author&gt;Donnadio, A.&lt;/author&gt;&lt;author&gt;Nocchetti, M.&lt;/author&gt;&lt;author&gt;Pasquini, L.&lt;/author&gt;&lt;author&gt;Narducci, R.&lt;/author&gt;&lt;author&gt;Knauth, P.&lt;/author&gt;&lt;/authors&gt;&lt;/contributors&gt;&lt;titles&gt;&lt;title&gt;Anionic conducting composite membranes based on aromatic polymer and layered double hydroxides&lt;/title&gt;&lt;secondary-title&gt;International Journal of Hydrogen Energy&lt;/secondary-title&gt;&lt;/titles&gt;&lt;periodical&gt;&lt;full-title&gt;International Journal of Hydrogen Energy&lt;/full-title&gt;&lt;abbr-1&gt;Int. J. Hydrogen Energy&lt;/abbr-1&gt;&lt;abbr-2&gt;Int J Hydrogen Energy&lt;/abbr-2&gt;&lt;/periodical&gt;&lt;pages&gt;3197-3205&lt;/pages&gt;&lt;volume&gt;42&lt;/volume&gt;&lt;number&gt;5&lt;/number&gt;&lt;dates&gt;&lt;year&gt;2017&lt;/year&gt;&lt;pub-dates&gt;&lt;date&gt;Feb&lt;/date&gt;&lt;/pub-dates&gt;&lt;/dates&gt;&lt;isbn&gt;0360-3199&lt;/isbn&gt;&lt;accession-num&gt;WOS:000397685800045&lt;/accession-num&gt;&lt;urls&gt;&lt;related-urls&gt;&lt;url&gt;&amp;lt;Go to ISI&amp;gt;://WOS:000397685800045&lt;/url&gt;&lt;/related-urls&gt;&lt;/urls&gt;&lt;electronic-resource-num&gt;10.1016/j.ijhydene.2016.11.030&lt;/electronic-resource-num&gt;&lt;/record&gt;&lt;/Cite&gt;&lt;/EndNote&gt;</w:instrText>
      </w:r>
      <w:r w:rsidR="00867EE0">
        <w:rPr>
          <w:rFonts w:ascii="Garamond" w:hAnsi="Garamond"/>
          <w:sz w:val="24"/>
        </w:rPr>
        <w:fldChar w:fldCharType="separate"/>
      </w:r>
      <w:r w:rsidR="00867EE0" w:rsidRPr="00867EE0">
        <w:rPr>
          <w:rFonts w:ascii="Garamond" w:hAnsi="Garamond"/>
          <w:noProof/>
          <w:sz w:val="24"/>
          <w:vertAlign w:val="superscript"/>
        </w:rPr>
        <w:t>16</w:t>
      </w:r>
      <w:r w:rsidR="00867EE0">
        <w:rPr>
          <w:rFonts w:ascii="Garamond" w:hAnsi="Garamond"/>
          <w:sz w:val="24"/>
        </w:rPr>
        <w:fldChar w:fldCharType="end"/>
      </w:r>
      <w:r w:rsidR="00ED49E7">
        <w:rPr>
          <w:rFonts w:ascii="Garamond" w:hAnsi="Garamond"/>
          <w:sz w:val="24"/>
        </w:rPr>
        <w:t xml:space="preserve"> were </w:t>
      </w:r>
      <w:r>
        <w:rPr>
          <w:rFonts w:ascii="Garamond" w:hAnsi="Garamond"/>
          <w:sz w:val="24"/>
        </w:rPr>
        <w:t xml:space="preserve">present in both </w:t>
      </w:r>
      <w:r w:rsidRPr="007E2214">
        <w:rPr>
          <w:rFonts w:ascii="Garamond" w:hAnsi="Garamond"/>
          <w:i/>
          <w:sz w:val="24"/>
        </w:rPr>
        <w:t>ANF-1</w:t>
      </w:r>
      <w:r>
        <w:rPr>
          <w:rFonts w:ascii="Garamond" w:hAnsi="Garamond"/>
          <w:sz w:val="24"/>
        </w:rPr>
        <w:t xml:space="preserve"> and </w:t>
      </w:r>
      <w:r>
        <w:rPr>
          <w:rFonts w:ascii="Garamond" w:hAnsi="Garamond"/>
          <w:i/>
          <w:sz w:val="24"/>
        </w:rPr>
        <w:t xml:space="preserve">ANF-2 </w:t>
      </w:r>
      <w:r>
        <w:rPr>
          <w:rFonts w:ascii="Garamond" w:hAnsi="Garamond"/>
          <w:sz w:val="24"/>
        </w:rPr>
        <w:t xml:space="preserve">spectra. </w:t>
      </w:r>
      <w:r w:rsidRPr="00DE4D89">
        <w:rPr>
          <w:rFonts w:ascii="Garamond" w:hAnsi="Garamond"/>
          <w:sz w:val="24"/>
        </w:rPr>
        <w:t xml:space="preserve">Carboxylic acid </w:t>
      </w:r>
      <w:r>
        <w:rPr>
          <w:rFonts w:ascii="Garamond" w:hAnsi="Garamond"/>
          <w:sz w:val="24"/>
        </w:rPr>
        <w:t xml:space="preserve">groups </w:t>
      </w:r>
      <w:r w:rsidR="00ED49E7">
        <w:rPr>
          <w:rFonts w:ascii="Garamond" w:hAnsi="Garamond"/>
          <w:sz w:val="24"/>
        </w:rPr>
        <w:t xml:space="preserve">were </w:t>
      </w:r>
      <w:r>
        <w:rPr>
          <w:rFonts w:ascii="Garamond" w:hAnsi="Garamond"/>
          <w:sz w:val="24"/>
        </w:rPr>
        <w:t>visible for the amphoteric samples around 1720 cm</w:t>
      </w:r>
      <w:r w:rsidRPr="00DE4D89">
        <w:rPr>
          <w:rFonts w:ascii="Garamond" w:hAnsi="Garamond"/>
          <w:sz w:val="24"/>
          <w:vertAlign w:val="superscript"/>
        </w:rPr>
        <w:t>-1</w:t>
      </w:r>
      <w:r>
        <w:rPr>
          <w:rFonts w:ascii="Garamond" w:hAnsi="Garamond"/>
          <w:sz w:val="24"/>
        </w:rPr>
        <w:t xml:space="preserve"> (</w:t>
      </w:r>
      <w:r w:rsidRPr="00DE4D89">
        <w:rPr>
          <w:rFonts w:ascii="Garamond" w:hAnsi="Garamond"/>
          <w:sz w:val="24"/>
        </w:rPr>
        <w:t>C=O stretch</w:t>
      </w:r>
      <w:r>
        <w:rPr>
          <w:rFonts w:ascii="Garamond" w:hAnsi="Garamond"/>
          <w:sz w:val="24"/>
        </w:rPr>
        <w:t>), while the peak at 1630 cm</w:t>
      </w:r>
      <w:r w:rsidRPr="00DE4D89">
        <w:rPr>
          <w:rFonts w:ascii="Garamond" w:hAnsi="Garamond"/>
          <w:sz w:val="24"/>
          <w:vertAlign w:val="superscript"/>
        </w:rPr>
        <w:t>-1</w:t>
      </w:r>
      <w:r>
        <w:rPr>
          <w:rFonts w:ascii="Garamond" w:hAnsi="Garamond"/>
          <w:sz w:val="24"/>
        </w:rPr>
        <w:t xml:space="preserve">, present only in </w:t>
      </w:r>
      <w:r w:rsidRPr="007E2214">
        <w:rPr>
          <w:rFonts w:ascii="Garamond" w:hAnsi="Garamond"/>
          <w:i/>
          <w:sz w:val="24"/>
        </w:rPr>
        <w:t>ANF-1</w:t>
      </w:r>
      <w:r>
        <w:rPr>
          <w:rFonts w:ascii="Garamond" w:hAnsi="Garamond"/>
          <w:i/>
          <w:sz w:val="24"/>
        </w:rPr>
        <w:t xml:space="preserve"> </w:t>
      </w:r>
      <w:r>
        <w:rPr>
          <w:rFonts w:ascii="Garamond" w:hAnsi="Garamond"/>
          <w:sz w:val="24"/>
        </w:rPr>
        <w:t xml:space="preserve">polymer, </w:t>
      </w:r>
      <w:r w:rsidR="00ED49E7">
        <w:rPr>
          <w:rFonts w:ascii="Garamond" w:hAnsi="Garamond"/>
          <w:sz w:val="24"/>
        </w:rPr>
        <w:t xml:space="preserve">was </w:t>
      </w:r>
      <w:r>
        <w:rPr>
          <w:rFonts w:ascii="Garamond" w:hAnsi="Garamond"/>
          <w:sz w:val="24"/>
        </w:rPr>
        <w:t xml:space="preserve">due to the </w:t>
      </w:r>
      <w:r w:rsidRPr="00D33E3B">
        <w:rPr>
          <w:rFonts w:ascii="Garamond" w:hAnsi="Garamond" w:cs="Times New Roman"/>
          <w:sz w:val="24"/>
          <w:szCs w:val="24"/>
          <w:lang w:val="en-US"/>
        </w:rPr>
        <w:t>N-H bending</w:t>
      </w:r>
      <w:r>
        <w:rPr>
          <w:rFonts w:ascii="Garamond" w:hAnsi="Garamond" w:cs="Times New Roman"/>
          <w:sz w:val="24"/>
          <w:szCs w:val="24"/>
          <w:lang w:val="en-US"/>
        </w:rPr>
        <w:t xml:space="preserve"> of the secondary amine</w:t>
      </w:r>
      <w:r w:rsidR="006F60D2">
        <w:rPr>
          <w:rFonts w:ascii="Garamond" w:hAnsi="Garamond" w:cs="Times New Roman"/>
          <w:sz w:val="24"/>
          <w:szCs w:val="24"/>
          <w:lang w:val="en-US"/>
        </w:rPr>
        <w:t xml:space="preserve"> </w:t>
      </w:r>
      <w:r w:rsidR="006F60D2">
        <w:rPr>
          <w:rFonts w:ascii="Garamond" w:hAnsi="Garamond" w:cs="Times New Roman"/>
          <w:sz w:val="24"/>
          <w:szCs w:val="24"/>
          <w:lang w:val="en-US"/>
        </w:rPr>
        <w:fldChar w:fldCharType="begin"/>
      </w:r>
      <w:r w:rsidR="006F60D2">
        <w:rPr>
          <w:rFonts w:ascii="Garamond" w:hAnsi="Garamond" w:cs="Times New Roman"/>
          <w:sz w:val="24"/>
          <w:szCs w:val="24"/>
          <w:lang w:val="en-US"/>
        </w:rPr>
        <w:instrText xml:space="preserve"> ADDIN EN.CITE &lt;EndNote&gt;&lt;Cite&gt;&lt;Author&gt;Lin-Vien&lt;/Author&gt;&lt;Year&gt;1991&lt;/Year&gt;&lt;RecNum&gt;479&lt;/RecNum&gt;&lt;DisplayText&gt;&lt;style face="superscript"&gt;44&lt;/style&gt;&lt;/DisplayText&gt;&lt;record&gt;&lt;rec-number&gt;479&lt;/rec-number&gt;&lt;foreign-keys&gt;&lt;key app="EN" db-id="vfs2apzfbdr2r3ev0em52aretvxwpe252dw5" timestamp="1556985330"&gt;479&lt;/key&gt;&lt;/foreign-keys&gt;&lt;ref-type name="Book Section"&gt;5&lt;/ref-type&gt;&lt;contributors&gt;&lt;authors&gt;&lt;author&gt;Lin-Vien, Daimay&lt;/author&gt;&lt;author&gt;Colthup, Norman B.&lt;/author&gt;&lt;author&gt;Fateley, William G.&lt;/author&gt;&lt;author&gt;Grasselli, Jeanette G.&lt;/author&gt;&lt;/authors&gt;&lt;secondary-authors&gt;&lt;author&gt;Lin-Vien, Daimay&lt;/author&gt;&lt;author&gt;Colthup, Norman B.&lt;/author&gt;&lt;author&gt;Fateley, William G.&lt;/author&gt;&lt;author&gt;Grasselli, Jeanette G.&lt;/author&gt;&lt;/secondary-authors&gt;&lt;/contributors&gt;&lt;titles&gt;&lt;title&gt;CHAPTER 10 - Compounds Containing –NH2, –NHR, and –NR2 Groups&lt;/title&gt;&lt;secondary-title&gt;The Handbook of Infrared and Raman Characteristic Frequencies of Organic Molecules&lt;/secondary-title&gt;&lt;/titles&gt;&lt;pages&gt;155-178&lt;/pages&gt;&lt;dates&gt;&lt;year&gt;1991&lt;/year&gt;&lt;pub-dates&gt;&lt;date&gt;1991/01/01/&lt;/date&gt;&lt;/pub-dates&gt;&lt;/dates&gt;&lt;pub-location&gt;San Diego&lt;/pub-location&gt;&lt;publisher&gt;Academic Press&lt;/publisher&gt;&lt;isbn&gt;978-0-12-451160-6&lt;/isbn&gt;&lt;urls&gt;&lt;related-urls&gt;&lt;url&gt;http://www.sciencedirect.com/science/article/pii/B978008057116450016X&lt;/url&gt;&lt;/related-urls&gt;&lt;/urls&gt;&lt;electronic-resource-num&gt;https://doi.org/10.1016/B978-0-08-057116-4.50016-X&lt;/electronic-resource-num&gt;&lt;/record&gt;&lt;/Cite&gt;&lt;/EndNote&gt;</w:instrText>
      </w:r>
      <w:r w:rsidR="006F60D2">
        <w:rPr>
          <w:rFonts w:ascii="Garamond" w:hAnsi="Garamond" w:cs="Times New Roman"/>
          <w:sz w:val="24"/>
          <w:szCs w:val="24"/>
          <w:lang w:val="en-US"/>
        </w:rPr>
        <w:fldChar w:fldCharType="separate"/>
      </w:r>
      <w:r w:rsidR="006F60D2" w:rsidRPr="006F60D2">
        <w:rPr>
          <w:rFonts w:ascii="Garamond" w:hAnsi="Garamond" w:cs="Times New Roman"/>
          <w:noProof/>
          <w:sz w:val="24"/>
          <w:szCs w:val="24"/>
          <w:vertAlign w:val="superscript"/>
          <w:lang w:val="en-US"/>
        </w:rPr>
        <w:t>44</w:t>
      </w:r>
      <w:r w:rsidR="006F60D2">
        <w:rPr>
          <w:rFonts w:ascii="Garamond" w:hAnsi="Garamond" w:cs="Times New Roman"/>
          <w:sz w:val="24"/>
          <w:szCs w:val="24"/>
          <w:lang w:val="en-US"/>
        </w:rPr>
        <w:fldChar w:fldCharType="end"/>
      </w:r>
      <w:r>
        <w:rPr>
          <w:rFonts w:ascii="Garamond" w:hAnsi="Garamond" w:cs="Times New Roman"/>
          <w:sz w:val="24"/>
          <w:szCs w:val="24"/>
          <w:lang w:val="en-US"/>
        </w:rPr>
        <w:t xml:space="preserve">. </w:t>
      </w:r>
      <w:r w:rsidR="006F60D2">
        <w:rPr>
          <w:rFonts w:ascii="Garamond" w:hAnsi="Garamond" w:cs="Times New Roman"/>
          <w:sz w:val="24"/>
          <w:szCs w:val="24"/>
          <w:lang w:val="en-US"/>
        </w:rPr>
        <w:t>B</w:t>
      </w:r>
      <w:r w:rsidR="00E21C03">
        <w:rPr>
          <w:rFonts w:ascii="Garamond" w:hAnsi="Garamond" w:cs="Times New Roman"/>
          <w:sz w:val="24"/>
          <w:szCs w:val="24"/>
          <w:lang w:val="en-US"/>
        </w:rPr>
        <w:t>ands at 1485</w:t>
      </w:r>
      <w:r w:rsidR="00E21C03" w:rsidRPr="00E21C03">
        <w:rPr>
          <w:rFonts w:ascii="Garamond" w:hAnsi="Garamond" w:cs="Times New Roman"/>
          <w:sz w:val="24"/>
          <w:szCs w:val="24"/>
          <w:lang w:val="en-US"/>
        </w:rPr>
        <w:t xml:space="preserve"> cm</w:t>
      </w:r>
      <w:r w:rsidR="00E21C03" w:rsidRPr="006825EB">
        <w:rPr>
          <w:rFonts w:ascii="Garamond" w:hAnsi="Garamond" w:cs="Times New Roman"/>
          <w:sz w:val="24"/>
          <w:szCs w:val="24"/>
          <w:vertAlign w:val="superscript"/>
          <w:lang w:val="en-US"/>
        </w:rPr>
        <w:t>−1</w:t>
      </w:r>
      <w:r w:rsidR="00E21C03" w:rsidRPr="00E21C03">
        <w:rPr>
          <w:rFonts w:ascii="Garamond" w:hAnsi="Garamond" w:cs="Times New Roman"/>
          <w:sz w:val="24"/>
          <w:szCs w:val="24"/>
          <w:lang w:val="en-US"/>
        </w:rPr>
        <w:t xml:space="preserve"> </w:t>
      </w:r>
      <w:r w:rsidR="006825EB">
        <w:rPr>
          <w:rFonts w:ascii="Garamond" w:hAnsi="Garamond" w:cs="Times New Roman"/>
          <w:sz w:val="24"/>
          <w:szCs w:val="24"/>
          <w:lang w:val="en-US"/>
        </w:rPr>
        <w:t>were</w:t>
      </w:r>
      <w:r w:rsidR="00E21C03">
        <w:rPr>
          <w:rFonts w:ascii="Garamond" w:hAnsi="Garamond" w:cs="Times New Roman"/>
          <w:sz w:val="24"/>
          <w:szCs w:val="24"/>
          <w:lang w:val="en-US"/>
        </w:rPr>
        <w:t xml:space="preserve"> ascribed </w:t>
      </w:r>
      <w:r w:rsidR="00E21C03" w:rsidRPr="00E21C03">
        <w:rPr>
          <w:rFonts w:ascii="Garamond" w:hAnsi="Garamond" w:cs="Times New Roman"/>
          <w:sz w:val="24"/>
          <w:szCs w:val="24"/>
          <w:lang w:val="en-US"/>
        </w:rPr>
        <w:t xml:space="preserve">to </w:t>
      </w:r>
      <w:r w:rsidR="006825EB">
        <w:rPr>
          <w:rFonts w:ascii="Garamond" w:hAnsi="Garamond" w:cs="Times New Roman"/>
          <w:sz w:val="24"/>
          <w:szCs w:val="24"/>
          <w:lang w:val="en-US"/>
        </w:rPr>
        <w:t>the scissoring of CH</w:t>
      </w:r>
      <w:r w:rsidR="006825EB" w:rsidRPr="006825EB">
        <w:rPr>
          <w:rFonts w:ascii="Garamond" w:hAnsi="Garamond" w:cs="Times New Roman"/>
          <w:sz w:val="24"/>
          <w:szCs w:val="24"/>
          <w:vertAlign w:val="subscript"/>
          <w:lang w:val="en-US"/>
        </w:rPr>
        <w:t>2</w:t>
      </w:r>
      <w:r w:rsidR="006825EB">
        <w:rPr>
          <w:rFonts w:ascii="Garamond" w:hAnsi="Garamond" w:cs="Times New Roman"/>
          <w:sz w:val="24"/>
          <w:szCs w:val="24"/>
          <w:lang w:val="en-US"/>
        </w:rPr>
        <w:t xml:space="preserve"> and CH</w:t>
      </w:r>
      <w:r w:rsidR="006825EB" w:rsidRPr="006825EB">
        <w:rPr>
          <w:rFonts w:ascii="Garamond" w:hAnsi="Garamond" w:cs="Times New Roman"/>
          <w:sz w:val="24"/>
          <w:szCs w:val="24"/>
          <w:vertAlign w:val="subscript"/>
          <w:lang w:val="en-US"/>
        </w:rPr>
        <w:t>3</w:t>
      </w:r>
      <w:r w:rsidR="006825EB">
        <w:rPr>
          <w:rFonts w:ascii="Garamond" w:hAnsi="Garamond" w:cs="Times New Roman"/>
          <w:sz w:val="24"/>
          <w:szCs w:val="24"/>
          <w:lang w:val="en-US"/>
        </w:rPr>
        <w:t xml:space="preserve"> moieties</w:t>
      </w:r>
      <w:r w:rsidR="00E63A8B" w:rsidRPr="00E63A8B">
        <w:rPr>
          <w:rFonts w:ascii="Garamond" w:hAnsi="Garamond" w:cs="Times New Roman"/>
          <w:sz w:val="24"/>
          <w:szCs w:val="24"/>
          <w:lang w:val="en-US"/>
        </w:rPr>
        <w:t xml:space="preserve"> </w:t>
      </w:r>
      <w:r w:rsidR="00E63A8B">
        <w:rPr>
          <w:rFonts w:ascii="Garamond" w:hAnsi="Garamond" w:cs="Times New Roman"/>
          <w:sz w:val="24"/>
          <w:szCs w:val="24"/>
          <w:lang w:val="en-US"/>
        </w:rPr>
        <w:t xml:space="preserve">enhanced </w:t>
      </w:r>
      <w:r w:rsidR="006F60D2">
        <w:rPr>
          <w:rFonts w:ascii="Garamond" w:hAnsi="Garamond" w:cs="Times New Roman"/>
          <w:sz w:val="24"/>
          <w:szCs w:val="24"/>
          <w:lang w:val="en-US"/>
        </w:rPr>
        <w:t>by</w:t>
      </w:r>
      <w:r w:rsidR="00E63A8B">
        <w:rPr>
          <w:rFonts w:ascii="Garamond" w:hAnsi="Garamond" w:cs="Times New Roman"/>
          <w:sz w:val="24"/>
          <w:szCs w:val="24"/>
          <w:lang w:val="en-US"/>
        </w:rPr>
        <w:t xml:space="preserve"> </w:t>
      </w:r>
      <w:r w:rsidR="00E63A8B" w:rsidRPr="00E21C03">
        <w:rPr>
          <w:rFonts w:ascii="Garamond" w:hAnsi="Garamond" w:cs="Times New Roman"/>
          <w:sz w:val="24"/>
          <w:szCs w:val="24"/>
          <w:lang w:val="en-US"/>
        </w:rPr>
        <w:t xml:space="preserve">the skeletal vibration of aromatic hydrocarbons </w:t>
      </w:r>
      <w:r w:rsidR="006F60D2">
        <w:rPr>
          <w:rFonts w:ascii="Garamond" w:hAnsi="Garamond" w:cs="Times New Roman"/>
          <w:sz w:val="24"/>
          <w:szCs w:val="24"/>
          <w:lang w:val="en-US"/>
        </w:rPr>
        <w:t xml:space="preserve">that was visible as a </w:t>
      </w:r>
      <w:r w:rsidR="00E63A8B">
        <w:rPr>
          <w:rFonts w:ascii="Garamond" w:hAnsi="Garamond" w:cs="Times New Roman"/>
          <w:sz w:val="24"/>
          <w:szCs w:val="24"/>
          <w:lang w:val="en-US"/>
        </w:rPr>
        <w:t>shoulder</w:t>
      </w:r>
      <w:r w:rsidR="006F60D2">
        <w:rPr>
          <w:rFonts w:ascii="Garamond" w:hAnsi="Garamond" w:cs="Times New Roman"/>
          <w:sz w:val="24"/>
          <w:szCs w:val="24"/>
          <w:lang w:val="en-US"/>
        </w:rPr>
        <w:t xml:space="preserve"> around 1460 </w:t>
      </w:r>
      <w:r w:rsidR="006F60D2" w:rsidRPr="00E21C03">
        <w:rPr>
          <w:rFonts w:ascii="Garamond" w:hAnsi="Garamond" w:cs="Times New Roman"/>
          <w:sz w:val="24"/>
          <w:szCs w:val="24"/>
          <w:lang w:val="en-US"/>
        </w:rPr>
        <w:t>cm</w:t>
      </w:r>
      <w:r w:rsidR="006F60D2" w:rsidRPr="006825EB">
        <w:rPr>
          <w:rFonts w:ascii="Garamond" w:hAnsi="Garamond" w:cs="Times New Roman"/>
          <w:sz w:val="24"/>
          <w:szCs w:val="24"/>
          <w:vertAlign w:val="superscript"/>
          <w:lang w:val="en-US"/>
        </w:rPr>
        <w:t>−1</w:t>
      </w:r>
      <w:r w:rsidR="006825EB">
        <w:rPr>
          <w:rFonts w:ascii="Garamond" w:hAnsi="Garamond" w:cs="Times New Roman"/>
          <w:sz w:val="24"/>
          <w:szCs w:val="24"/>
          <w:lang w:val="en-US"/>
        </w:rPr>
        <w:t xml:space="preserve">. </w:t>
      </w:r>
      <w:r w:rsidR="00E21C03">
        <w:rPr>
          <w:rFonts w:ascii="Garamond" w:hAnsi="Garamond" w:cs="Times New Roman"/>
          <w:sz w:val="24"/>
          <w:szCs w:val="24"/>
          <w:lang w:val="en-US"/>
        </w:rPr>
        <w:t xml:space="preserve">The absorption at 1230 </w:t>
      </w:r>
      <w:r w:rsidR="00E21C03">
        <w:rPr>
          <w:rFonts w:ascii="Garamond" w:hAnsi="Garamond"/>
          <w:sz w:val="24"/>
        </w:rPr>
        <w:t>cm</w:t>
      </w:r>
      <w:r w:rsidR="00E21C03" w:rsidRPr="00DE4D89">
        <w:rPr>
          <w:rFonts w:ascii="Garamond" w:hAnsi="Garamond"/>
          <w:sz w:val="24"/>
          <w:vertAlign w:val="superscript"/>
        </w:rPr>
        <w:t>-1</w:t>
      </w:r>
      <w:r w:rsidR="00E21C03">
        <w:rPr>
          <w:rFonts w:ascii="Garamond" w:hAnsi="Garamond"/>
          <w:sz w:val="24"/>
          <w:vertAlign w:val="superscript"/>
        </w:rPr>
        <w:t xml:space="preserve"> </w:t>
      </w:r>
      <w:r w:rsidR="00E21C03">
        <w:rPr>
          <w:rFonts w:ascii="Garamond" w:hAnsi="Garamond" w:cs="Times New Roman"/>
          <w:sz w:val="24"/>
          <w:szCs w:val="24"/>
          <w:lang w:val="en-US"/>
        </w:rPr>
        <w:t xml:space="preserve">was </w:t>
      </w:r>
      <w:r w:rsidR="006825EB">
        <w:rPr>
          <w:rFonts w:ascii="Garamond" w:hAnsi="Garamond" w:cs="Times New Roman"/>
          <w:sz w:val="24"/>
          <w:szCs w:val="24"/>
          <w:lang w:val="en-US"/>
        </w:rPr>
        <w:t>attributed</w:t>
      </w:r>
      <w:r w:rsidR="00E21C03">
        <w:rPr>
          <w:rFonts w:ascii="Garamond" w:hAnsi="Garamond" w:cs="Times New Roman"/>
          <w:sz w:val="24"/>
          <w:szCs w:val="24"/>
          <w:lang w:val="en-US"/>
        </w:rPr>
        <w:t xml:space="preserve"> to</w:t>
      </w:r>
      <w:r w:rsidR="006825EB">
        <w:rPr>
          <w:rFonts w:ascii="Garamond" w:hAnsi="Garamond" w:cs="Times New Roman"/>
          <w:sz w:val="24"/>
          <w:szCs w:val="24"/>
          <w:lang w:val="en-US"/>
        </w:rPr>
        <w:t xml:space="preserve"> the</w:t>
      </w:r>
      <w:r w:rsidR="00E21C03">
        <w:rPr>
          <w:rFonts w:ascii="Garamond" w:hAnsi="Garamond" w:cs="Times New Roman"/>
          <w:sz w:val="24"/>
          <w:szCs w:val="24"/>
          <w:lang w:val="en-US"/>
        </w:rPr>
        <w:t xml:space="preserve"> </w:t>
      </w:r>
      <w:r w:rsidRPr="00D33E3B">
        <w:rPr>
          <w:rFonts w:ascii="Garamond" w:hAnsi="Garamond" w:cs="Times New Roman"/>
          <w:sz w:val="24"/>
          <w:szCs w:val="24"/>
          <w:lang w:val="en-US"/>
        </w:rPr>
        <w:t>C-N stretch</w:t>
      </w:r>
      <w:r w:rsidR="008004D1">
        <w:rPr>
          <w:rFonts w:ascii="Garamond" w:hAnsi="Garamond" w:cs="Times New Roman"/>
          <w:sz w:val="24"/>
          <w:szCs w:val="24"/>
          <w:lang w:val="en-US"/>
        </w:rPr>
        <w:t xml:space="preserve"> </w:t>
      </w:r>
      <w:r w:rsidR="00E21C03">
        <w:rPr>
          <w:rFonts w:ascii="Garamond" w:hAnsi="Garamond" w:cs="Times New Roman"/>
          <w:sz w:val="24"/>
          <w:szCs w:val="24"/>
          <w:lang w:val="en-US"/>
        </w:rPr>
        <w:t xml:space="preserve">that overlapped with </w:t>
      </w:r>
      <w:r w:rsidR="00E21C03" w:rsidRPr="00E21C03">
        <w:rPr>
          <w:rFonts w:ascii="Garamond" w:hAnsi="Garamond" w:cs="Times New Roman"/>
          <w:sz w:val="24"/>
          <w:szCs w:val="24"/>
          <w:lang w:val="en-US"/>
        </w:rPr>
        <w:t xml:space="preserve">the asym vibration of the ether linkage </w:t>
      </w:r>
      <w:r w:rsidR="00E21C03">
        <w:rPr>
          <w:rFonts w:ascii="Garamond" w:hAnsi="Garamond" w:cs="Times New Roman"/>
          <w:sz w:val="24"/>
          <w:szCs w:val="24"/>
          <w:lang w:val="en-US"/>
        </w:rPr>
        <w:t xml:space="preserve">in the PSU matrix </w:t>
      </w:r>
      <w:r w:rsidR="00867EE0">
        <w:rPr>
          <w:rFonts w:ascii="Garamond" w:hAnsi="Garamond" w:cs="Times New Roman"/>
          <w:noProof/>
          <w:sz w:val="24"/>
          <w:szCs w:val="24"/>
          <w:vertAlign w:val="superscript"/>
          <w:lang w:val="en-US"/>
        </w:rPr>
        <w:fldChar w:fldCharType="begin"/>
      </w:r>
      <w:r w:rsidR="006F60D2">
        <w:rPr>
          <w:rFonts w:ascii="Garamond" w:hAnsi="Garamond" w:cs="Times New Roman"/>
          <w:noProof/>
          <w:sz w:val="24"/>
          <w:szCs w:val="24"/>
          <w:vertAlign w:val="superscript"/>
          <w:lang w:val="en-US"/>
        </w:rPr>
        <w:instrText xml:space="preserve"> ADDIN EN.CITE &lt;EndNote&gt;&lt;Cite&gt;&lt;Author&gt;L.J.&lt;/Author&gt;&lt;Year&gt;1980&lt;/Year&gt;&lt;RecNum&gt;478&lt;/RecNum&gt;&lt;DisplayText&gt;&lt;style face="superscript"&gt;45&lt;/style&gt;&lt;/DisplayText&gt;&lt;record&gt;&lt;rec-number&gt;478&lt;/rec-number&gt;&lt;foreign-keys&gt;&lt;key app="EN" db-id="vfs2apzfbdr2r3ev0em52aretvxwpe252dw5" timestamp="1556984817"&gt;478&lt;/key&gt;&lt;/foreign-keys&gt;&lt;ref-type name="Journal Article"&gt;17&lt;/ref-type&gt;&lt;contributors&gt;&lt;authors&gt;&lt;author&gt;Bellamy L.J. &lt;/author&gt;&lt;/authors&gt;&lt;/contributors&gt;&lt;titles&gt;&lt;secondary-title&gt;The infrared spectra of complex molecules. vol. 1. London: Chapman and Hall&lt;/secondary-title&gt;&lt;/titles&gt;&lt;periodical&gt;&lt;full-title&gt;The infrared spectra of complex molecules. vol. 1. London: Chapman and Hall&lt;/full-title&gt;&lt;/periodical&gt;&lt;dates&gt;&lt;year&gt;1980&lt;/year&gt;&lt;/dates&gt;&lt;urls&gt;&lt;/urls&gt;&lt;/record&gt;&lt;/Cite&gt;&lt;/EndNote&gt;</w:instrText>
      </w:r>
      <w:r w:rsidR="00867EE0">
        <w:rPr>
          <w:rFonts w:ascii="Garamond" w:hAnsi="Garamond" w:cs="Times New Roman"/>
          <w:noProof/>
          <w:sz w:val="24"/>
          <w:szCs w:val="24"/>
          <w:vertAlign w:val="superscript"/>
          <w:lang w:val="en-US"/>
        </w:rPr>
        <w:fldChar w:fldCharType="separate"/>
      </w:r>
      <w:r w:rsidR="006F60D2">
        <w:rPr>
          <w:rFonts w:ascii="Garamond" w:hAnsi="Garamond" w:cs="Times New Roman"/>
          <w:noProof/>
          <w:sz w:val="24"/>
          <w:szCs w:val="24"/>
          <w:vertAlign w:val="superscript"/>
          <w:lang w:val="en-US"/>
        </w:rPr>
        <w:t>45</w:t>
      </w:r>
      <w:r w:rsidR="00867EE0">
        <w:rPr>
          <w:rFonts w:ascii="Garamond" w:hAnsi="Garamond" w:cs="Times New Roman"/>
          <w:noProof/>
          <w:sz w:val="24"/>
          <w:szCs w:val="24"/>
          <w:vertAlign w:val="superscript"/>
          <w:lang w:val="en-US"/>
        </w:rPr>
        <w:fldChar w:fldCharType="end"/>
      </w:r>
      <w:r w:rsidR="00E21C03">
        <w:rPr>
          <w:rFonts w:ascii="Garamond" w:hAnsi="Garamond" w:cs="Times New Roman"/>
          <w:sz w:val="24"/>
          <w:szCs w:val="24"/>
          <w:lang w:val="en-US"/>
        </w:rPr>
        <w:t xml:space="preserve">. </w:t>
      </w:r>
      <w:r w:rsidR="00620739">
        <w:rPr>
          <w:rFonts w:ascii="Garamond" w:hAnsi="Garamond" w:cs="Times New Roman"/>
          <w:sz w:val="24"/>
          <w:szCs w:val="24"/>
          <w:lang w:val="en-US"/>
        </w:rPr>
        <w:t>The peak at 1050</w:t>
      </w:r>
      <w:r w:rsidR="00620739" w:rsidRPr="00620739">
        <w:rPr>
          <w:rFonts w:ascii="Garamond" w:hAnsi="Garamond" w:cs="Times New Roman"/>
          <w:sz w:val="24"/>
          <w:szCs w:val="24"/>
          <w:lang w:val="en-US"/>
        </w:rPr>
        <w:t xml:space="preserve"> </w:t>
      </w:r>
      <w:r w:rsidR="00620739" w:rsidRPr="00E21C03">
        <w:rPr>
          <w:rFonts w:ascii="Garamond" w:hAnsi="Garamond" w:cs="Times New Roman"/>
          <w:sz w:val="24"/>
          <w:szCs w:val="24"/>
          <w:lang w:val="en-US"/>
        </w:rPr>
        <w:t>cm</w:t>
      </w:r>
      <w:r w:rsidR="00620739" w:rsidRPr="006825EB">
        <w:rPr>
          <w:rFonts w:ascii="Garamond" w:hAnsi="Garamond" w:cs="Times New Roman"/>
          <w:sz w:val="24"/>
          <w:szCs w:val="24"/>
          <w:vertAlign w:val="superscript"/>
          <w:lang w:val="en-US"/>
        </w:rPr>
        <w:t>−1</w:t>
      </w:r>
      <w:r w:rsidR="00620739" w:rsidRPr="00E21C03">
        <w:rPr>
          <w:rFonts w:ascii="Garamond" w:hAnsi="Garamond" w:cs="Times New Roman"/>
          <w:sz w:val="24"/>
          <w:szCs w:val="24"/>
          <w:lang w:val="en-US"/>
        </w:rPr>
        <w:t xml:space="preserve"> </w:t>
      </w:r>
      <w:r w:rsidR="00620739">
        <w:rPr>
          <w:rFonts w:ascii="Garamond" w:hAnsi="Garamond" w:cs="Times New Roman"/>
          <w:sz w:val="24"/>
          <w:szCs w:val="24"/>
          <w:lang w:val="en-US"/>
        </w:rPr>
        <w:t>w</w:t>
      </w:r>
      <w:r w:rsidR="0026170B">
        <w:rPr>
          <w:rFonts w:ascii="Garamond" w:hAnsi="Garamond"/>
          <w:sz w:val="24"/>
          <w:lang w:val="en-US"/>
        </w:rPr>
        <w:t>as assigned to trisubstituted benzene</w:t>
      </w:r>
      <w:r w:rsidR="00620739">
        <w:rPr>
          <w:rFonts w:ascii="Garamond" w:hAnsi="Garamond"/>
          <w:sz w:val="24"/>
          <w:lang w:val="en-US"/>
        </w:rPr>
        <w:t xml:space="preserve"> </w:t>
      </w:r>
      <w:r w:rsidR="0026170B">
        <w:rPr>
          <w:rFonts w:ascii="Garamond" w:hAnsi="Garamond"/>
          <w:sz w:val="24"/>
          <w:lang w:val="en-US"/>
        </w:rPr>
        <w:fldChar w:fldCharType="begin"/>
      </w:r>
      <w:r w:rsidR="006F60D2">
        <w:rPr>
          <w:rFonts w:ascii="Garamond" w:hAnsi="Garamond"/>
          <w:sz w:val="24"/>
          <w:lang w:val="en-US"/>
        </w:rPr>
        <w:instrText xml:space="preserve"> ADDIN EN.CITE &lt;EndNote&gt;&lt;Cite&gt;&lt;Author&gt;Varsanyi&lt;/Author&gt;&lt;Year&gt;1969&lt;/Year&gt;&lt;RecNum&gt;477&lt;/RecNum&gt;&lt;DisplayText&gt;&lt;style face="superscript"&gt;46&lt;/style&gt;&lt;/DisplayText&gt;&lt;record&gt;&lt;rec-number&gt;477&lt;/rec-number&gt;&lt;foreign-keys&gt;&lt;key app="EN" db-id="vfs2apzfbdr2r3ev0em52aretvxwpe252dw5" timestamp="1556976094"&gt;477&lt;/key&gt;&lt;/foreign-keys&gt;&lt;ref-type name="Book Section"&gt;5&lt;/ref-type&gt;&lt;contributors&gt;&lt;authors&gt;&lt;author&gt;Varsanyi, G.&lt;/author&gt;&lt;/authors&gt;&lt;secondary-authors&gt;&lt;author&gt;VarsÁNyi, G.&lt;/author&gt;&lt;/secondary-authors&gt;&lt;/contributors&gt;&lt;titles&gt;&lt;title&gt;3 - NORMAL VIBRATIONS OF BENZENE AND ITS DERIVATIVES&lt;/title&gt;&lt;secondary-title&gt;Vibrational Spectra of Benzene Derivatives&lt;/secondary-title&gt;&lt;/titles&gt;&lt;pages&gt;141-393&lt;/pages&gt;&lt;dates&gt;&lt;year&gt;1969&lt;/year&gt;&lt;pub-dates&gt;&lt;date&gt;1969/01/01/&lt;/date&gt;&lt;/pub-dates&gt;&lt;/dates&gt;&lt;publisher&gt;Academic Press&lt;/publisher&gt;&lt;isbn&gt;978-0-12-714950-9&lt;/isbn&gt;&lt;urls&gt;&lt;related-urls&gt;&lt;url&gt;http://www.sciencedirect.com/science/article/pii/B9780127149509500077&lt;/url&gt;&lt;/related-urls&gt;&lt;/urls&gt;&lt;electronic-resource-num&gt;https://doi.org/10.1016/B978-0-12-714950-9.50007-7&lt;/electronic-resource-num&gt;&lt;/record&gt;&lt;/Cite&gt;&lt;/EndNote&gt;</w:instrText>
      </w:r>
      <w:r w:rsidR="0026170B">
        <w:rPr>
          <w:rFonts w:ascii="Garamond" w:hAnsi="Garamond"/>
          <w:sz w:val="24"/>
          <w:lang w:val="en-US"/>
        </w:rPr>
        <w:fldChar w:fldCharType="separate"/>
      </w:r>
      <w:r w:rsidR="006F60D2" w:rsidRPr="006F60D2">
        <w:rPr>
          <w:rFonts w:ascii="Garamond" w:hAnsi="Garamond"/>
          <w:noProof/>
          <w:sz w:val="24"/>
          <w:vertAlign w:val="superscript"/>
          <w:lang w:val="en-US"/>
        </w:rPr>
        <w:t>46</w:t>
      </w:r>
      <w:r w:rsidR="0026170B">
        <w:rPr>
          <w:rFonts w:ascii="Garamond" w:hAnsi="Garamond"/>
          <w:sz w:val="24"/>
          <w:lang w:val="en-US"/>
        </w:rPr>
        <w:fldChar w:fldCharType="end"/>
      </w:r>
      <w:r w:rsidR="00620739">
        <w:rPr>
          <w:rFonts w:ascii="Garamond" w:hAnsi="Garamond"/>
          <w:sz w:val="24"/>
          <w:lang w:val="en-US"/>
        </w:rPr>
        <w:t>.</w:t>
      </w:r>
    </w:p>
    <w:p w14:paraId="0EC082C1" w14:textId="1B6EECDC" w:rsidR="00F23055" w:rsidRPr="009D3525" w:rsidRDefault="001733D7" w:rsidP="00606DBC">
      <w:pPr>
        <w:keepNext/>
        <w:keepLines/>
        <w:shd w:val="clear" w:color="auto" w:fill="FFFFFF"/>
        <w:spacing w:after="0" w:line="360" w:lineRule="auto"/>
        <w:jc w:val="both"/>
        <w:textAlignment w:val="baseline"/>
        <w:outlineLvl w:val="0"/>
        <w:rPr>
          <w:rFonts w:ascii="Garamond" w:eastAsiaTheme="minorEastAsia" w:hAnsi="Garamond"/>
          <w:sz w:val="24"/>
          <w:szCs w:val="24"/>
          <w:lang w:val="en-US"/>
        </w:rPr>
      </w:pPr>
      <w:r>
        <w:rPr>
          <w:rFonts w:ascii="Garamond" w:eastAsiaTheme="minorEastAsia" w:hAnsi="Garamond"/>
          <w:sz w:val="24"/>
          <w:szCs w:val="24"/>
          <w:lang w:val="en-US"/>
        </w:rPr>
        <w:t xml:space="preserve">The </w:t>
      </w:r>
      <w:r w:rsidRPr="001733D7">
        <w:rPr>
          <w:rFonts w:ascii="Garamond" w:eastAsiaTheme="minorEastAsia" w:hAnsi="Garamond"/>
          <w:sz w:val="24"/>
          <w:szCs w:val="24"/>
          <w:vertAlign w:val="superscript"/>
          <w:lang w:val="en-US"/>
        </w:rPr>
        <w:t>1</w:t>
      </w:r>
      <w:r>
        <w:rPr>
          <w:rFonts w:ascii="Garamond" w:eastAsiaTheme="minorEastAsia" w:hAnsi="Garamond"/>
          <w:sz w:val="24"/>
          <w:szCs w:val="24"/>
          <w:lang w:val="en-US"/>
        </w:rPr>
        <w:t xml:space="preserve">H NMR </w:t>
      </w:r>
      <w:r w:rsidR="00D56FFD">
        <w:rPr>
          <w:rFonts w:ascii="Garamond" w:eastAsiaTheme="minorEastAsia" w:hAnsi="Garamond"/>
          <w:sz w:val="24"/>
          <w:szCs w:val="24"/>
          <w:lang w:val="en-US"/>
        </w:rPr>
        <w:t xml:space="preserve">attribution </w:t>
      </w:r>
      <w:r>
        <w:rPr>
          <w:rFonts w:ascii="Garamond" w:eastAsiaTheme="minorEastAsia" w:hAnsi="Garamond"/>
          <w:sz w:val="24"/>
          <w:szCs w:val="24"/>
          <w:lang w:val="en-US"/>
        </w:rPr>
        <w:t xml:space="preserve">of </w:t>
      </w:r>
      <w:r w:rsidRPr="007E2214">
        <w:rPr>
          <w:rFonts w:ascii="Garamond" w:hAnsi="Garamond"/>
          <w:i/>
          <w:sz w:val="24"/>
        </w:rPr>
        <w:t>ANF-1</w:t>
      </w:r>
      <w:r>
        <w:rPr>
          <w:rFonts w:ascii="Garamond" w:hAnsi="Garamond"/>
          <w:sz w:val="24"/>
        </w:rPr>
        <w:t xml:space="preserve"> and </w:t>
      </w:r>
      <w:r>
        <w:rPr>
          <w:rFonts w:ascii="Garamond" w:hAnsi="Garamond"/>
          <w:i/>
          <w:sz w:val="24"/>
        </w:rPr>
        <w:t xml:space="preserve">ANF-2 </w:t>
      </w:r>
      <w:r w:rsidRPr="001733D7">
        <w:rPr>
          <w:rFonts w:ascii="Garamond" w:hAnsi="Garamond"/>
          <w:sz w:val="24"/>
        </w:rPr>
        <w:t>are reported in the Experimental section.</w:t>
      </w:r>
      <w:r>
        <w:rPr>
          <w:rFonts w:ascii="Garamond" w:hAnsi="Garamond"/>
          <w:i/>
          <w:sz w:val="24"/>
        </w:rPr>
        <w:t xml:space="preserve"> </w:t>
      </w:r>
      <w:r w:rsidR="009D3525" w:rsidRPr="009D3525">
        <w:rPr>
          <w:rFonts w:ascii="Garamond" w:eastAsiaTheme="minorEastAsia" w:hAnsi="Garamond"/>
          <w:sz w:val="24"/>
          <w:szCs w:val="24"/>
          <w:lang w:val="en-US"/>
        </w:rPr>
        <w:t>Figure</w:t>
      </w:r>
      <w:r w:rsidR="00ED49E7">
        <w:rPr>
          <w:rFonts w:ascii="Garamond" w:eastAsiaTheme="minorEastAsia" w:hAnsi="Garamond"/>
          <w:sz w:val="24"/>
          <w:szCs w:val="24"/>
          <w:lang w:val="en-US"/>
        </w:rPr>
        <w:t xml:space="preserve"> 4</w:t>
      </w:r>
      <w:r w:rsidR="009D3525" w:rsidRPr="009D3525">
        <w:rPr>
          <w:rFonts w:ascii="Garamond" w:eastAsiaTheme="minorEastAsia" w:hAnsi="Garamond"/>
          <w:sz w:val="24"/>
          <w:szCs w:val="24"/>
          <w:lang w:val="en-US"/>
        </w:rPr>
        <w:t xml:space="preserve"> </w:t>
      </w:r>
      <w:r w:rsidR="00D26891" w:rsidRPr="009D3525">
        <w:rPr>
          <w:rFonts w:ascii="Garamond" w:eastAsiaTheme="minorEastAsia" w:hAnsi="Garamond"/>
          <w:sz w:val="24"/>
          <w:szCs w:val="24"/>
          <w:lang w:val="en-US"/>
        </w:rPr>
        <w:t>show</w:t>
      </w:r>
      <w:r w:rsidR="009D3525" w:rsidRPr="009D3525">
        <w:rPr>
          <w:rFonts w:ascii="Garamond" w:eastAsiaTheme="minorEastAsia" w:hAnsi="Garamond"/>
          <w:sz w:val="24"/>
          <w:szCs w:val="24"/>
          <w:lang w:val="en-US"/>
        </w:rPr>
        <w:t>s</w:t>
      </w:r>
      <w:r w:rsidR="00D26891" w:rsidRPr="009D3525">
        <w:rPr>
          <w:rFonts w:ascii="Garamond" w:eastAsiaTheme="minorEastAsia" w:hAnsi="Garamond"/>
          <w:sz w:val="24"/>
          <w:szCs w:val="24"/>
          <w:lang w:val="en-US"/>
        </w:rPr>
        <w:t xml:space="preserve"> the </w:t>
      </w:r>
      <w:r w:rsidR="00D26891" w:rsidRPr="009D3525">
        <w:rPr>
          <w:rFonts w:ascii="Garamond" w:eastAsiaTheme="majorEastAsia" w:hAnsi="Garamond"/>
          <w:sz w:val="24"/>
          <w:szCs w:val="24"/>
          <w:vertAlign w:val="superscript"/>
          <w:lang w:val="en-US"/>
        </w:rPr>
        <w:t>1</w:t>
      </w:r>
      <w:r w:rsidR="00D26891" w:rsidRPr="009D3525">
        <w:rPr>
          <w:rFonts w:ascii="Garamond" w:eastAsiaTheme="majorEastAsia" w:hAnsi="Garamond"/>
          <w:sz w:val="24"/>
          <w:szCs w:val="24"/>
          <w:lang w:val="en-US"/>
        </w:rPr>
        <w:t>H-</w:t>
      </w:r>
      <w:r w:rsidR="00D26891" w:rsidRPr="009D3525">
        <w:rPr>
          <w:rFonts w:ascii="Garamond" w:eastAsiaTheme="majorEastAsia" w:hAnsi="Garamond"/>
          <w:sz w:val="24"/>
          <w:szCs w:val="24"/>
          <w:vertAlign w:val="superscript"/>
          <w:lang w:val="en-US"/>
        </w:rPr>
        <w:t>13</w:t>
      </w:r>
      <w:r w:rsidR="00D26891" w:rsidRPr="009D3525">
        <w:rPr>
          <w:rFonts w:ascii="Garamond" w:eastAsiaTheme="majorEastAsia" w:hAnsi="Garamond"/>
          <w:sz w:val="24"/>
          <w:szCs w:val="24"/>
          <w:lang w:val="en-US"/>
        </w:rPr>
        <w:t xml:space="preserve">C HSQC </w:t>
      </w:r>
      <w:r w:rsidR="00D26891" w:rsidRPr="009D3525">
        <w:rPr>
          <w:rFonts w:ascii="Garamond" w:eastAsiaTheme="minorEastAsia" w:hAnsi="Garamond"/>
          <w:sz w:val="24"/>
          <w:szCs w:val="24"/>
          <w:lang w:val="en-US"/>
        </w:rPr>
        <w:t xml:space="preserve">spectra of </w:t>
      </w:r>
      <w:r w:rsidR="00D26891" w:rsidRPr="009D3525">
        <w:rPr>
          <w:rFonts w:ascii="Garamond" w:eastAsiaTheme="minorEastAsia" w:hAnsi="Garamond"/>
          <w:i/>
          <w:sz w:val="24"/>
          <w:szCs w:val="24"/>
          <w:lang w:val="en-US"/>
        </w:rPr>
        <w:t>ANF-2</w:t>
      </w:r>
      <w:r w:rsidR="00D33E3B" w:rsidRPr="009D3525">
        <w:rPr>
          <w:rFonts w:ascii="Garamond" w:eastAsiaTheme="minorEastAsia" w:hAnsi="Garamond"/>
          <w:sz w:val="24"/>
          <w:szCs w:val="24"/>
          <w:lang w:val="en-US"/>
        </w:rPr>
        <w:t xml:space="preserve"> with underlined </w:t>
      </w:r>
      <w:r w:rsidR="00D26891" w:rsidRPr="009D3525">
        <w:rPr>
          <w:rFonts w:ascii="Garamond" w:eastAsiaTheme="minorEastAsia" w:hAnsi="Garamond"/>
          <w:sz w:val="24"/>
          <w:szCs w:val="24"/>
          <w:lang w:val="en-US"/>
        </w:rPr>
        <w:t>correlation between the peaks.</w:t>
      </w:r>
      <w:r w:rsidR="00D027D4" w:rsidRPr="009D3525">
        <w:rPr>
          <w:rFonts w:ascii="Garamond" w:eastAsiaTheme="minorEastAsia" w:hAnsi="Garamond"/>
          <w:sz w:val="24"/>
          <w:szCs w:val="24"/>
          <w:lang w:val="en-US"/>
        </w:rPr>
        <w:t xml:space="preserve"> </w:t>
      </w:r>
    </w:p>
    <w:p w14:paraId="414D7A3D" w14:textId="4C35DDFC" w:rsidR="003B2E5E" w:rsidRDefault="003B2E5E" w:rsidP="00606DBC">
      <w:pPr>
        <w:rPr>
          <w:rFonts w:ascii="Garamond" w:hAnsi="Garamond"/>
          <w:lang w:val="en-US"/>
        </w:rPr>
      </w:pPr>
    </w:p>
    <w:p w14:paraId="4EB97989" w14:textId="1FF4B5CA" w:rsidR="000413B7" w:rsidRPr="00FB447C" w:rsidRDefault="00A55EA7" w:rsidP="000413B7">
      <w:pPr>
        <w:pStyle w:val="NormalWeb"/>
        <w:spacing w:before="0" w:beforeAutospacing="0" w:after="0" w:afterAutospacing="0" w:line="360" w:lineRule="auto"/>
        <w:jc w:val="both"/>
        <w:rPr>
          <w:rFonts w:ascii="Garamond" w:hAnsi="Garamond" w:cstheme="minorBidi"/>
          <w:lang w:val="en-US" w:eastAsia="en-US"/>
        </w:rPr>
      </w:pPr>
      <w:r>
        <w:rPr>
          <w:rFonts w:ascii="Garamond" w:hAnsi="Garamond" w:cstheme="minorBidi"/>
          <w:noProof/>
          <w:lang w:val="fr-FR" w:eastAsia="fr-FR"/>
        </w:rPr>
        <w:lastRenderedPageBreak/>
        <mc:AlternateContent>
          <mc:Choice Requires="wpg">
            <w:drawing>
              <wp:anchor distT="0" distB="0" distL="114300" distR="114300" simplePos="0" relativeHeight="251667456" behindDoc="0" locked="0" layoutInCell="1" allowOverlap="1" wp14:anchorId="3109C965" wp14:editId="1F238A69">
                <wp:simplePos x="0" y="0"/>
                <wp:positionH relativeFrom="column">
                  <wp:posOffset>581018</wp:posOffset>
                </wp:positionH>
                <wp:positionV relativeFrom="paragraph">
                  <wp:posOffset>706494</wp:posOffset>
                </wp:positionV>
                <wp:extent cx="2004695" cy="817880"/>
                <wp:effectExtent l="0" t="0" r="0" b="20320"/>
                <wp:wrapNone/>
                <wp:docPr id="21" name="Gruppo 21"/>
                <wp:cNvGraphicFramePr/>
                <a:graphic xmlns:a="http://schemas.openxmlformats.org/drawingml/2006/main">
                  <a:graphicData uri="http://schemas.microsoft.com/office/word/2010/wordprocessingGroup">
                    <wpg:wgp>
                      <wpg:cNvGrpSpPr/>
                      <wpg:grpSpPr>
                        <a:xfrm>
                          <a:off x="0" y="0"/>
                          <a:ext cx="2004695" cy="817880"/>
                          <a:chOff x="-706837" y="1391234"/>
                          <a:chExt cx="2004695" cy="818128"/>
                        </a:xfrm>
                      </wpg:grpSpPr>
                      <pic:pic xmlns:pic="http://schemas.openxmlformats.org/drawingml/2006/picture">
                        <pic:nvPicPr>
                          <pic:cNvPr id="8" name="Immagine 7"/>
                          <pic:cNvPicPr>
                            <a:picLocks noChangeAspect="1"/>
                          </pic:cNvPicPr>
                        </pic:nvPicPr>
                        <pic:blipFill rotWithShape="1">
                          <a:blip r:embed="rId14"/>
                          <a:srcRect t="-1" r="42223" b="48728"/>
                          <a:stretch/>
                        </pic:blipFill>
                        <pic:spPr>
                          <a:xfrm>
                            <a:off x="-706837" y="1391234"/>
                            <a:ext cx="2004695" cy="810895"/>
                          </a:xfrm>
                          <a:prstGeom prst="rect">
                            <a:avLst/>
                          </a:prstGeom>
                          <a:solidFill>
                            <a:schemeClr val="bg1"/>
                          </a:solidFill>
                        </pic:spPr>
                      </pic:pic>
                      <wps:wsp>
                        <wps:cNvPr id="57" name="Ovale 56"/>
                        <wps:cNvSpPr/>
                        <wps:spPr>
                          <a:xfrm>
                            <a:off x="-156710" y="1844717"/>
                            <a:ext cx="182136" cy="126381"/>
                          </a:xfrm>
                          <a:prstGeom prst="ellipse">
                            <a:avLst/>
                          </a:prstGeom>
                          <a:solidFill>
                            <a:schemeClr val="accent1">
                              <a:alpha val="26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Ovale 57"/>
                        <wps:cNvSpPr/>
                        <wps:spPr>
                          <a:xfrm>
                            <a:off x="-286808" y="2082610"/>
                            <a:ext cx="236809" cy="126752"/>
                          </a:xfrm>
                          <a:prstGeom prst="ellipse">
                            <a:avLst/>
                          </a:prstGeom>
                          <a:solidFill>
                            <a:schemeClr val="accent1">
                              <a:alpha val="26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e 56"/>
                        <wps:cNvSpPr/>
                        <wps:spPr>
                          <a:xfrm>
                            <a:off x="-405754" y="1476727"/>
                            <a:ext cx="182136" cy="126381"/>
                          </a:xfrm>
                          <a:prstGeom prst="ellipse">
                            <a:avLst/>
                          </a:prstGeom>
                          <a:solidFill>
                            <a:schemeClr val="accent1">
                              <a:alpha val="26000"/>
                            </a:scheme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0BC29F1" id="Gruppo 21" o:spid="_x0000_s1026" style="position:absolute;margin-left:45.75pt;margin-top:55.65pt;width:157.85pt;height:64.4pt;z-index:251667456;mso-width-relative:margin;mso-height-relative:margin" coordorigin="-7068,13912" coordsize="20046,81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">
                <v:shape id="Immagine 7" o:spid="_x0000_s1027" type="#_x0000_t75" style="position:absolute;left:-7068;top:13912;width:20046;height:8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" filled="t" fillcolor="white [3212]">
                  <v:imagedata r:id="rId15" o:title="" croptop="-1f" cropbottom="31934f" cropright="27671f"/>
                  <v:path arrowok="t"/>
                </v:shape>
                <v:oval id="Ovale 56" o:spid="_x0000_s1028" style="position:absolute;left:-1567;top:18447;width:1821;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" fillcolor="#5b9bd5 [3204]" strokecolor="#1f4d78 [1604]" strokeweight="1pt">
                  <v:fill opacity="16962f"/>
                  <v:stroke joinstyle="miter"/>
                </v:oval>
                <v:oval id="Ovale 57" o:spid="_x0000_s1029" style="position:absolute;left:-2868;top:20826;width:2369;height:1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" fillcolor="#5b9bd5 [3204]" strokecolor="#1f4d78 [1604]" strokeweight="1pt">
                  <v:fill opacity="16962f"/>
                  <v:stroke joinstyle="miter"/>
                </v:oval>
                <v:oval id="Ovale 56" o:spid="_x0000_s1030" style="position:absolute;left:-4057;top:14767;width:1821;height:1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" fillcolor="#5b9bd5 [3204]" strokecolor="#1f4d78 [1604]" strokeweight="1pt">
                  <v:fill opacity="16962f"/>
                  <v:stroke joinstyle="miter"/>
                </v:oval>
              </v:group>
            </w:pict>
          </mc:Fallback>
        </mc:AlternateContent>
      </w:r>
      <w:r w:rsidR="00491D68" w:rsidRPr="00491D68">
        <w:rPr>
          <w:rFonts w:ascii="Garamond" w:hAnsi="Garamond" w:cstheme="minorBidi"/>
          <w:noProof/>
          <w:lang w:val="fr-FR" w:eastAsia="fr-FR"/>
        </w:rPr>
        <w:drawing>
          <wp:inline distT="0" distB="0" distL="0" distR="0" wp14:anchorId="49931B35" wp14:editId="02D74670">
            <wp:extent cx="4571365" cy="2475866"/>
            <wp:effectExtent l="0" t="0" r="635" b="63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4399" b="13387"/>
                    <a:stretch/>
                  </pic:blipFill>
                  <pic:spPr bwMode="auto">
                    <a:xfrm>
                      <a:off x="0" y="0"/>
                      <a:ext cx="4572638" cy="2476555"/>
                    </a:xfrm>
                    <a:prstGeom prst="rect">
                      <a:avLst/>
                    </a:prstGeom>
                    <a:ln>
                      <a:noFill/>
                    </a:ln>
                    <a:extLst>
                      <a:ext uri="{53640926-AAD7-44D8-BBD7-CCE9431645EC}">
                        <a14:shadowObscured xmlns:a14="http://schemas.microsoft.com/office/drawing/2010/main"/>
                      </a:ext>
                    </a:extLst>
                  </pic:spPr>
                </pic:pic>
              </a:graphicData>
            </a:graphic>
          </wp:inline>
        </w:drawing>
      </w:r>
    </w:p>
    <w:p w14:paraId="32E13829" w14:textId="51509567" w:rsidR="000413B7" w:rsidRPr="00FB447C" w:rsidRDefault="000413B7" w:rsidP="000413B7">
      <w:pPr>
        <w:pStyle w:val="NormalWeb"/>
        <w:spacing w:before="0" w:beforeAutospacing="0" w:after="0" w:afterAutospacing="0" w:line="360" w:lineRule="auto"/>
        <w:jc w:val="both"/>
        <w:rPr>
          <w:rFonts w:ascii="Garamond" w:hAnsi="Garamond" w:cstheme="minorBidi"/>
          <w:lang w:val="en-US" w:eastAsia="en-US"/>
        </w:rPr>
      </w:pPr>
      <w:r w:rsidRPr="006F60D2">
        <w:rPr>
          <w:rFonts w:ascii="Garamond" w:hAnsi="Garamond" w:cstheme="minorBidi"/>
          <w:b/>
          <w:bCs/>
          <w:lang w:val="en-US" w:eastAsia="en-US"/>
        </w:rPr>
        <w:t xml:space="preserve">Figure </w:t>
      </w:r>
      <w:r w:rsidR="009D3525" w:rsidRPr="006F60D2">
        <w:rPr>
          <w:rFonts w:ascii="Garamond" w:hAnsi="Garamond" w:cstheme="minorBidi"/>
          <w:b/>
          <w:bCs/>
          <w:lang w:val="en-US" w:eastAsia="en-US"/>
        </w:rPr>
        <w:t>4</w:t>
      </w:r>
      <w:r w:rsidRPr="006F60D2">
        <w:rPr>
          <w:rFonts w:ascii="Garamond" w:hAnsi="Garamond" w:cstheme="minorBidi"/>
          <w:b/>
          <w:bCs/>
          <w:lang w:val="en-US" w:eastAsia="en-US"/>
        </w:rPr>
        <w:t>.</w:t>
      </w:r>
      <w:r w:rsidRPr="00FB447C">
        <w:rPr>
          <w:rFonts w:ascii="Garamond" w:hAnsi="Garamond" w:cstheme="minorBidi"/>
          <w:bCs/>
          <w:lang w:val="en-US" w:eastAsia="en-US"/>
        </w:rPr>
        <w:t xml:space="preserve"> </w:t>
      </w:r>
      <w:r w:rsidRPr="00FB447C">
        <w:rPr>
          <w:rFonts w:ascii="Garamond" w:hAnsi="Garamond" w:cstheme="minorBidi"/>
          <w:bCs/>
          <w:vertAlign w:val="superscript"/>
          <w:lang w:val="en-US" w:eastAsia="en-US"/>
        </w:rPr>
        <w:t>1</w:t>
      </w:r>
      <w:r w:rsidRPr="00FB447C">
        <w:rPr>
          <w:rFonts w:ascii="Garamond" w:hAnsi="Garamond" w:cstheme="minorBidi"/>
          <w:bCs/>
          <w:lang w:val="en-US" w:eastAsia="en-US"/>
        </w:rPr>
        <w:t>H-</w:t>
      </w:r>
      <w:r w:rsidRPr="00FB447C">
        <w:rPr>
          <w:rFonts w:ascii="Garamond" w:hAnsi="Garamond" w:cstheme="minorBidi"/>
          <w:bCs/>
          <w:vertAlign w:val="superscript"/>
          <w:lang w:val="en-US" w:eastAsia="en-US"/>
        </w:rPr>
        <w:t>13</w:t>
      </w:r>
      <w:r w:rsidRPr="00FB447C">
        <w:rPr>
          <w:rFonts w:ascii="Garamond" w:hAnsi="Garamond" w:cstheme="minorBidi"/>
          <w:bCs/>
          <w:lang w:val="en-US" w:eastAsia="en-US"/>
        </w:rPr>
        <w:t xml:space="preserve">C HSQC </w:t>
      </w:r>
      <w:r w:rsidR="00606DBC">
        <w:rPr>
          <w:rFonts w:ascii="Garamond" w:hAnsi="Garamond" w:cstheme="minorBidi"/>
          <w:bCs/>
          <w:lang w:val="en-US" w:eastAsia="en-US"/>
        </w:rPr>
        <w:t xml:space="preserve">spectrum </w:t>
      </w:r>
      <w:r w:rsidRPr="00FB447C">
        <w:rPr>
          <w:rFonts w:ascii="Garamond" w:hAnsi="Garamond" w:cstheme="minorBidi"/>
          <w:bCs/>
          <w:lang w:val="en-US" w:eastAsia="en-US"/>
        </w:rPr>
        <w:t xml:space="preserve">of </w:t>
      </w:r>
      <w:r w:rsidRPr="007E2214">
        <w:rPr>
          <w:rFonts w:ascii="Garamond" w:hAnsi="Garamond" w:cstheme="minorBidi"/>
          <w:i/>
          <w:lang w:val="en-US" w:eastAsia="en-US"/>
        </w:rPr>
        <w:t>ANF-</w:t>
      </w:r>
      <w:r w:rsidR="00884B39" w:rsidRPr="007E2214">
        <w:rPr>
          <w:rFonts w:ascii="Garamond" w:hAnsi="Garamond" w:cstheme="minorBidi"/>
          <w:i/>
          <w:lang w:val="en-US" w:eastAsia="en-US"/>
        </w:rPr>
        <w:t>2</w:t>
      </w:r>
      <w:r w:rsidR="00884B39">
        <w:rPr>
          <w:rFonts w:ascii="Garamond" w:hAnsi="Garamond" w:cstheme="minorBidi"/>
          <w:lang w:val="en-US" w:eastAsia="en-US"/>
        </w:rPr>
        <w:t>.</w:t>
      </w:r>
    </w:p>
    <w:p w14:paraId="053458D6" w14:textId="634D1F15" w:rsidR="000413B7" w:rsidRPr="00FB447C" w:rsidRDefault="000413B7" w:rsidP="000413B7">
      <w:pPr>
        <w:pStyle w:val="NormalWeb"/>
        <w:spacing w:before="0" w:beforeAutospacing="0" w:after="0" w:afterAutospacing="0" w:line="360" w:lineRule="auto"/>
        <w:jc w:val="both"/>
        <w:rPr>
          <w:rFonts w:ascii="Garamond" w:hAnsi="Garamond" w:cstheme="minorBidi"/>
          <w:bCs/>
          <w:lang w:val="en-US" w:eastAsia="en-US"/>
        </w:rPr>
      </w:pPr>
    </w:p>
    <w:p w14:paraId="7611F3C2" w14:textId="2C9CC9EF" w:rsidR="00FE538B" w:rsidRDefault="002C4025" w:rsidP="00FB447C">
      <w:pPr>
        <w:spacing w:line="360" w:lineRule="auto"/>
        <w:jc w:val="both"/>
        <w:rPr>
          <w:rFonts w:ascii="Garamond" w:hAnsi="Garamond"/>
          <w:sz w:val="24"/>
        </w:rPr>
      </w:pPr>
      <w:r w:rsidRPr="009D3525">
        <w:rPr>
          <w:rFonts w:ascii="Garamond" w:hAnsi="Garamond"/>
          <w:sz w:val="24"/>
        </w:rPr>
        <w:t xml:space="preserve">The hetero-correlation </w:t>
      </w:r>
      <w:r w:rsidRPr="009D3525">
        <w:rPr>
          <w:rFonts w:ascii="Garamond" w:hAnsi="Garamond"/>
          <w:sz w:val="24"/>
          <w:vertAlign w:val="superscript"/>
        </w:rPr>
        <w:t>1</w:t>
      </w:r>
      <w:r w:rsidRPr="009D3525">
        <w:rPr>
          <w:rFonts w:ascii="Garamond" w:hAnsi="Garamond"/>
          <w:sz w:val="24"/>
        </w:rPr>
        <w:t>H-</w:t>
      </w:r>
      <w:r w:rsidRPr="009D3525">
        <w:rPr>
          <w:rFonts w:ascii="Garamond" w:hAnsi="Garamond"/>
          <w:sz w:val="24"/>
          <w:vertAlign w:val="superscript"/>
        </w:rPr>
        <w:t>13</w:t>
      </w:r>
      <w:r w:rsidRPr="009D3525">
        <w:rPr>
          <w:rFonts w:ascii="Garamond" w:hAnsi="Garamond"/>
          <w:sz w:val="24"/>
        </w:rPr>
        <w:t xml:space="preserve">C </w:t>
      </w:r>
      <w:r w:rsidR="003E2EB6" w:rsidRPr="009D3525">
        <w:rPr>
          <w:rFonts w:ascii="Garamond" w:hAnsi="Garamond"/>
          <w:sz w:val="24"/>
        </w:rPr>
        <w:t xml:space="preserve">(Fig. </w:t>
      </w:r>
      <w:r w:rsidR="001733D7">
        <w:rPr>
          <w:rFonts w:ascii="Garamond" w:hAnsi="Garamond"/>
          <w:sz w:val="24"/>
        </w:rPr>
        <w:t>4</w:t>
      </w:r>
      <w:r w:rsidR="003E2EB6" w:rsidRPr="009D3525">
        <w:rPr>
          <w:rFonts w:ascii="Garamond" w:hAnsi="Garamond"/>
          <w:sz w:val="24"/>
        </w:rPr>
        <w:t xml:space="preserve">) </w:t>
      </w:r>
      <w:r w:rsidRPr="009D3525">
        <w:rPr>
          <w:rFonts w:ascii="Garamond" w:hAnsi="Garamond"/>
          <w:sz w:val="24"/>
        </w:rPr>
        <w:t>showing the coupling especially between the nitrogen and the benzylic moiety confirm</w:t>
      </w:r>
      <w:r w:rsidR="00ED49E7">
        <w:rPr>
          <w:rFonts w:ascii="Garamond" w:hAnsi="Garamond"/>
          <w:sz w:val="24"/>
        </w:rPr>
        <w:t>e</w:t>
      </w:r>
      <w:r w:rsidR="00932AE5">
        <w:rPr>
          <w:rFonts w:ascii="Garamond" w:hAnsi="Garamond"/>
          <w:sz w:val="24"/>
        </w:rPr>
        <w:t>d</w:t>
      </w:r>
      <w:r w:rsidRPr="009D3525">
        <w:rPr>
          <w:rFonts w:ascii="Garamond" w:hAnsi="Garamond"/>
          <w:sz w:val="24"/>
        </w:rPr>
        <w:t xml:space="preserve"> the structure of </w:t>
      </w:r>
      <w:r w:rsidRPr="006F60D2">
        <w:rPr>
          <w:rFonts w:ascii="Garamond" w:hAnsi="Garamond"/>
          <w:i/>
          <w:sz w:val="24"/>
        </w:rPr>
        <w:t>ANF-2</w:t>
      </w:r>
      <w:r w:rsidRPr="009D3525">
        <w:rPr>
          <w:rFonts w:ascii="Garamond" w:hAnsi="Garamond"/>
          <w:sz w:val="24"/>
        </w:rPr>
        <w:t>.</w:t>
      </w:r>
    </w:p>
    <w:p w14:paraId="7122E81F" w14:textId="77777777" w:rsidR="00ED49E7" w:rsidRPr="00960831" w:rsidRDefault="00ED49E7" w:rsidP="00FB447C">
      <w:pPr>
        <w:spacing w:line="360" w:lineRule="auto"/>
        <w:jc w:val="both"/>
        <w:rPr>
          <w:rFonts w:ascii="Garamond" w:hAnsi="Garamond"/>
          <w:sz w:val="24"/>
        </w:rPr>
      </w:pPr>
    </w:p>
    <w:p w14:paraId="7D4292F2" w14:textId="77777777" w:rsidR="00BD2B58" w:rsidRPr="000713CF" w:rsidRDefault="00B31D3F" w:rsidP="00FB447C">
      <w:pPr>
        <w:spacing w:line="360" w:lineRule="auto"/>
        <w:jc w:val="both"/>
        <w:rPr>
          <w:rFonts w:ascii="Garamond" w:hAnsi="Garamond" w:cs="Calibri"/>
          <w:color w:val="000000"/>
          <w:sz w:val="24"/>
          <w:szCs w:val="24"/>
        </w:rPr>
      </w:pPr>
      <w:r>
        <w:rPr>
          <w:rFonts w:ascii="Garamond" w:hAnsi="Garamond" w:cs="Calibri"/>
          <w:i/>
          <w:color w:val="000000"/>
          <w:sz w:val="24"/>
          <w:szCs w:val="24"/>
        </w:rPr>
        <w:t xml:space="preserve">Determination of acidic and basic constants. </w:t>
      </w:r>
    </w:p>
    <w:p w14:paraId="7E0C5083" w14:textId="43CE23DF" w:rsidR="00731553" w:rsidRDefault="000713CF" w:rsidP="00FB447C">
      <w:pPr>
        <w:spacing w:line="360" w:lineRule="auto"/>
        <w:jc w:val="both"/>
        <w:rPr>
          <w:rFonts w:ascii="Garamond" w:hAnsi="Garamond" w:cs="Calibri"/>
          <w:color w:val="000000"/>
          <w:sz w:val="24"/>
          <w:szCs w:val="24"/>
        </w:rPr>
      </w:pPr>
      <w:r w:rsidRPr="007E2214">
        <w:rPr>
          <w:rFonts w:ascii="Garamond" w:hAnsi="Garamond" w:cs="Calibri"/>
          <w:i/>
          <w:color w:val="000000"/>
          <w:sz w:val="24"/>
          <w:szCs w:val="24"/>
        </w:rPr>
        <w:t>ANF-1</w:t>
      </w:r>
      <w:r>
        <w:rPr>
          <w:rFonts w:ascii="Garamond" w:hAnsi="Garamond" w:cs="Calibri"/>
          <w:color w:val="000000"/>
          <w:sz w:val="24"/>
          <w:szCs w:val="24"/>
        </w:rPr>
        <w:t xml:space="preserve"> and </w:t>
      </w:r>
      <w:r w:rsidRPr="007E2214">
        <w:rPr>
          <w:rFonts w:ascii="Garamond" w:hAnsi="Garamond" w:cs="Calibri"/>
          <w:i/>
          <w:color w:val="000000"/>
          <w:sz w:val="24"/>
          <w:szCs w:val="24"/>
        </w:rPr>
        <w:t>ANF-2</w:t>
      </w:r>
      <w:r w:rsidR="00BD2B58" w:rsidRPr="00FB447C">
        <w:rPr>
          <w:rFonts w:ascii="Garamond" w:hAnsi="Garamond" w:cs="Calibri"/>
          <w:color w:val="000000"/>
          <w:sz w:val="24"/>
          <w:szCs w:val="24"/>
        </w:rPr>
        <w:t xml:space="preserve"> powder</w:t>
      </w:r>
      <w:r>
        <w:rPr>
          <w:rFonts w:ascii="Garamond" w:hAnsi="Garamond" w:cs="Calibri"/>
          <w:color w:val="000000"/>
          <w:sz w:val="24"/>
          <w:szCs w:val="24"/>
        </w:rPr>
        <w:t>s</w:t>
      </w:r>
      <w:r w:rsidR="00BD2B58" w:rsidRPr="00FB447C">
        <w:rPr>
          <w:rFonts w:ascii="Garamond" w:hAnsi="Garamond" w:cs="Calibri"/>
          <w:color w:val="000000"/>
          <w:sz w:val="24"/>
          <w:szCs w:val="24"/>
        </w:rPr>
        <w:t xml:space="preserve"> w</w:t>
      </w:r>
      <w:r>
        <w:rPr>
          <w:rFonts w:ascii="Garamond" w:hAnsi="Garamond" w:cs="Calibri"/>
          <w:color w:val="000000"/>
          <w:sz w:val="24"/>
          <w:szCs w:val="24"/>
        </w:rPr>
        <w:t>ere</w:t>
      </w:r>
      <w:r w:rsidR="00BD2B58" w:rsidRPr="00FB447C">
        <w:rPr>
          <w:rFonts w:ascii="Garamond" w:hAnsi="Garamond" w:cs="Calibri"/>
          <w:color w:val="000000"/>
          <w:sz w:val="24"/>
          <w:szCs w:val="24"/>
        </w:rPr>
        <w:t xml:space="preserve"> titrated starting from the acid form</w:t>
      </w:r>
      <w:r w:rsidR="00606DBC">
        <w:rPr>
          <w:rFonts w:ascii="Garamond" w:hAnsi="Garamond" w:cs="Calibri"/>
          <w:color w:val="000000"/>
          <w:sz w:val="24"/>
          <w:szCs w:val="24"/>
        </w:rPr>
        <w:t>, made</w:t>
      </w:r>
      <w:r w:rsidR="00BD2B58" w:rsidRPr="00FB447C">
        <w:rPr>
          <w:rFonts w:ascii="Garamond" w:hAnsi="Garamond" w:cs="Calibri"/>
          <w:color w:val="000000"/>
          <w:sz w:val="24"/>
          <w:szCs w:val="24"/>
        </w:rPr>
        <w:t xml:space="preserve"> </w:t>
      </w:r>
      <w:r w:rsidR="00EB4E01">
        <w:rPr>
          <w:rFonts w:ascii="Garamond" w:hAnsi="Garamond" w:cs="Calibri"/>
          <w:color w:val="000000"/>
          <w:sz w:val="24"/>
          <w:szCs w:val="24"/>
        </w:rPr>
        <w:t>by</w:t>
      </w:r>
      <w:r w:rsidR="00BD2B58" w:rsidRPr="00FB447C">
        <w:rPr>
          <w:rFonts w:ascii="Garamond" w:hAnsi="Garamond" w:cs="Calibri"/>
          <w:color w:val="000000"/>
          <w:sz w:val="24"/>
          <w:szCs w:val="24"/>
        </w:rPr>
        <w:t xml:space="preserve"> immersion in </w:t>
      </w:r>
      <w:r w:rsidR="003C2E62" w:rsidRPr="00FB447C">
        <w:rPr>
          <w:rFonts w:ascii="Garamond" w:hAnsi="Garamond" w:cs="Calibri"/>
          <w:color w:val="000000"/>
          <w:sz w:val="24"/>
          <w:szCs w:val="24"/>
        </w:rPr>
        <w:t>1</w:t>
      </w:r>
      <w:r>
        <w:rPr>
          <w:rFonts w:ascii="Garamond" w:hAnsi="Garamond" w:cs="Calibri"/>
          <w:color w:val="000000"/>
          <w:sz w:val="24"/>
          <w:szCs w:val="24"/>
        </w:rPr>
        <w:t xml:space="preserve"> </w:t>
      </w:r>
      <w:r w:rsidR="003C2E62" w:rsidRPr="00FB447C">
        <w:rPr>
          <w:rFonts w:ascii="Garamond" w:hAnsi="Garamond" w:cs="Calibri"/>
          <w:color w:val="000000"/>
          <w:sz w:val="24"/>
          <w:szCs w:val="24"/>
        </w:rPr>
        <w:t xml:space="preserve">M </w:t>
      </w:r>
      <w:r w:rsidR="003C2E62">
        <w:rPr>
          <w:rFonts w:ascii="Garamond" w:hAnsi="Garamond" w:cs="Calibri"/>
          <w:color w:val="000000"/>
          <w:sz w:val="24"/>
          <w:szCs w:val="24"/>
        </w:rPr>
        <w:t>HCl</w:t>
      </w:r>
      <w:r w:rsidR="00BD2B58" w:rsidRPr="00FB447C">
        <w:rPr>
          <w:rFonts w:ascii="Garamond" w:hAnsi="Garamond" w:cs="Calibri"/>
          <w:color w:val="000000"/>
          <w:sz w:val="24"/>
          <w:szCs w:val="24"/>
        </w:rPr>
        <w:t xml:space="preserve"> for 2 days. </w:t>
      </w:r>
    </w:p>
    <w:p w14:paraId="1662439B" w14:textId="09D85C9B" w:rsidR="00932AE5" w:rsidRDefault="00C86935" w:rsidP="00FB447C">
      <w:pPr>
        <w:spacing w:line="360" w:lineRule="auto"/>
        <w:jc w:val="both"/>
        <w:rPr>
          <w:rFonts w:ascii="Garamond" w:hAnsi="Garamond" w:cs="Calibri"/>
          <w:color w:val="000000"/>
          <w:sz w:val="24"/>
          <w:szCs w:val="24"/>
        </w:rPr>
      </w:pPr>
      <w:r>
        <w:rPr>
          <w:rFonts w:ascii="Garamond" w:hAnsi="Garamond" w:cs="Calibri"/>
          <w:color w:val="000000"/>
          <w:sz w:val="24"/>
          <w:szCs w:val="24"/>
        </w:rPr>
        <w:t xml:space="preserve">Figure 5 shows the titration curve of </w:t>
      </w:r>
      <w:r w:rsidRPr="0089042F">
        <w:rPr>
          <w:rFonts w:ascii="Garamond" w:hAnsi="Garamond" w:cs="Calibri"/>
          <w:i/>
          <w:color w:val="000000"/>
          <w:sz w:val="24"/>
          <w:szCs w:val="24"/>
        </w:rPr>
        <w:t>ANF-1</w:t>
      </w:r>
      <w:r>
        <w:rPr>
          <w:rFonts w:ascii="Garamond" w:hAnsi="Garamond" w:cs="Calibri"/>
          <w:color w:val="000000"/>
          <w:sz w:val="24"/>
          <w:szCs w:val="24"/>
        </w:rPr>
        <w:t xml:space="preserve">. </w:t>
      </w:r>
      <w:r w:rsidR="003C2E62">
        <w:rPr>
          <w:rFonts w:ascii="Garamond" w:hAnsi="Garamond" w:cs="Calibri"/>
          <w:color w:val="000000"/>
          <w:sz w:val="24"/>
          <w:szCs w:val="24"/>
        </w:rPr>
        <w:t>After reaction</w:t>
      </w:r>
      <w:r w:rsidR="00731553">
        <w:rPr>
          <w:rFonts w:ascii="Garamond" w:hAnsi="Garamond" w:cs="Calibri"/>
          <w:color w:val="000000"/>
          <w:sz w:val="24"/>
          <w:szCs w:val="24"/>
        </w:rPr>
        <w:t xml:space="preserve"> with acid</w:t>
      </w:r>
      <w:r w:rsidR="003C2E62">
        <w:rPr>
          <w:rFonts w:ascii="Garamond" w:hAnsi="Garamond" w:cs="Calibri"/>
          <w:color w:val="000000"/>
          <w:sz w:val="24"/>
          <w:szCs w:val="24"/>
        </w:rPr>
        <w:t xml:space="preserve">, the backbone </w:t>
      </w:r>
      <w:r w:rsidR="00932AE5">
        <w:rPr>
          <w:rFonts w:ascii="Garamond" w:hAnsi="Garamond" w:cs="Calibri"/>
          <w:color w:val="000000"/>
          <w:sz w:val="24"/>
          <w:szCs w:val="24"/>
        </w:rPr>
        <w:t xml:space="preserve">showed </w:t>
      </w:r>
      <w:r w:rsidR="003C2E62">
        <w:rPr>
          <w:rFonts w:ascii="Garamond" w:hAnsi="Garamond" w:cs="Calibri"/>
          <w:color w:val="000000"/>
          <w:sz w:val="24"/>
          <w:szCs w:val="24"/>
        </w:rPr>
        <w:t xml:space="preserve">an excess positive charge corresponding to the protonation of the </w:t>
      </w:r>
      <w:r>
        <w:rPr>
          <w:rFonts w:ascii="Garamond" w:hAnsi="Garamond" w:cs="Calibri"/>
          <w:color w:val="000000"/>
          <w:sz w:val="24"/>
          <w:szCs w:val="24"/>
        </w:rPr>
        <w:t xml:space="preserve">secondary </w:t>
      </w:r>
      <w:r w:rsidR="003C2E62">
        <w:rPr>
          <w:rFonts w:ascii="Garamond" w:hAnsi="Garamond" w:cs="Calibri"/>
          <w:color w:val="000000"/>
          <w:sz w:val="24"/>
          <w:szCs w:val="24"/>
        </w:rPr>
        <w:t xml:space="preserve">amine. The inflection point in the titration curve </w:t>
      </w:r>
      <w:r w:rsidR="00932AE5">
        <w:rPr>
          <w:rFonts w:ascii="Garamond" w:hAnsi="Garamond" w:cs="Calibri"/>
          <w:color w:val="000000"/>
          <w:sz w:val="24"/>
          <w:szCs w:val="24"/>
        </w:rPr>
        <w:t xml:space="preserve">corresponded </w:t>
      </w:r>
      <w:r w:rsidR="003C2E62">
        <w:rPr>
          <w:rFonts w:ascii="Garamond" w:hAnsi="Garamond" w:cs="Calibri"/>
          <w:color w:val="000000"/>
          <w:sz w:val="24"/>
          <w:szCs w:val="24"/>
        </w:rPr>
        <w:t xml:space="preserve">to the complete neutralization of the carboxylic acid, which </w:t>
      </w:r>
      <w:r w:rsidR="00932AE5">
        <w:rPr>
          <w:rFonts w:ascii="Garamond" w:hAnsi="Garamond" w:cs="Calibri"/>
          <w:color w:val="000000"/>
          <w:sz w:val="24"/>
          <w:szCs w:val="24"/>
        </w:rPr>
        <w:t xml:space="preserve">was </w:t>
      </w:r>
      <w:r w:rsidR="003C2E62">
        <w:rPr>
          <w:rFonts w:ascii="Garamond" w:hAnsi="Garamond" w:cs="Calibri"/>
          <w:color w:val="000000"/>
          <w:sz w:val="24"/>
          <w:szCs w:val="24"/>
        </w:rPr>
        <w:t>equiv</w:t>
      </w:r>
      <w:r w:rsidR="00604457">
        <w:rPr>
          <w:rFonts w:ascii="Garamond" w:hAnsi="Garamond" w:cs="Calibri"/>
          <w:color w:val="000000"/>
          <w:sz w:val="24"/>
          <w:szCs w:val="24"/>
        </w:rPr>
        <w:t xml:space="preserve">alent to the isoelectric point: </w:t>
      </w:r>
      <w:r w:rsidR="003C2E62">
        <w:rPr>
          <w:rFonts w:ascii="Garamond" w:hAnsi="Garamond" w:cs="Calibri"/>
          <w:color w:val="000000"/>
          <w:sz w:val="24"/>
          <w:szCs w:val="24"/>
        </w:rPr>
        <w:t xml:space="preserve">the number of positive (ammonium) and negative charges (carboxylate) </w:t>
      </w:r>
      <w:r w:rsidR="00932AE5">
        <w:rPr>
          <w:rFonts w:ascii="Garamond" w:hAnsi="Garamond" w:cs="Calibri"/>
          <w:color w:val="000000"/>
          <w:sz w:val="24"/>
          <w:szCs w:val="24"/>
        </w:rPr>
        <w:t xml:space="preserve">was </w:t>
      </w:r>
      <w:r w:rsidR="003C2E62">
        <w:rPr>
          <w:rFonts w:ascii="Garamond" w:hAnsi="Garamond" w:cs="Calibri"/>
          <w:color w:val="000000"/>
          <w:sz w:val="24"/>
          <w:szCs w:val="24"/>
        </w:rPr>
        <w:t>equiva</w:t>
      </w:r>
      <w:r w:rsidR="00604457">
        <w:rPr>
          <w:rFonts w:ascii="Garamond" w:hAnsi="Garamond" w:cs="Calibri"/>
          <w:color w:val="000000"/>
          <w:sz w:val="24"/>
          <w:szCs w:val="24"/>
        </w:rPr>
        <w:t>lent</w:t>
      </w:r>
      <w:r>
        <w:rPr>
          <w:rFonts w:ascii="Garamond" w:hAnsi="Garamond" w:cs="Calibri"/>
          <w:color w:val="000000"/>
          <w:sz w:val="24"/>
          <w:szCs w:val="24"/>
        </w:rPr>
        <w:t xml:space="preserve">. From the </w:t>
      </w:r>
      <w:r w:rsidR="00B31D3F">
        <w:rPr>
          <w:rFonts w:ascii="Garamond" w:hAnsi="Garamond" w:cs="Calibri"/>
          <w:color w:val="000000"/>
          <w:sz w:val="24"/>
          <w:szCs w:val="24"/>
        </w:rPr>
        <w:t>curve</w:t>
      </w:r>
      <w:r w:rsidR="00D2157D">
        <w:rPr>
          <w:rFonts w:ascii="Garamond" w:hAnsi="Garamond" w:cs="Calibri"/>
          <w:color w:val="000000"/>
          <w:sz w:val="24"/>
          <w:szCs w:val="24"/>
        </w:rPr>
        <w:t xml:space="preserve"> </w:t>
      </w:r>
      <w:r w:rsidR="009D3525">
        <w:rPr>
          <w:rFonts w:ascii="Garamond" w:hAnsi="Garamond" w:cs="Calibri"/>
          <w:color w:val="000000"/>
          <w:sz w:val="24"/>
          <w:szCs w:val="24"/>
        </w:rPr>
        <w:t xml:space="preserve">(Figure 5) </w:t>
      </w:r>
      <w:r w:rsidR="00932AE5">
        <w:rPr>
          <w:rFonts w:ascii="Garamond" w:hAnsi="Garamond" w:cs="Calibri"/>
          <w:color w:val="000000"/>
          <w:sz w:val="24"/>
          <w:szCs w:val="24"/>
        </w:rPr>
        <w:t xml:space="preserve">resulted </w:t>
      </w:r>
      <w:r w:rsidR="00F439EA">
        <w:rPr>
          <w:rFonts w:ascii="Garamond" w:hAnsi="Garamond" w:cs="Calibri"/>
          <w:color w:val="000000"/>
          <w:sz w:val="24"/>
          <w:szCs w:val="24"/>
        </w:rPr>
        <w:t>an</w:t>
      </w:r>
      <w:r w:rsidR="003C2E62">
        <w:rPr>
          <w:rFonts w:ascii="Garamond" w:hAnsi="Garamond" w:cs="Calibri"/>
          <w:color w:val="000000"/>
          <w:sz w:val="24"/>
          <w:szCs w:val="24"/>
        </w:rPr>
        <w:t xml:space="preserve"> i</w:t>
      </w:r>
      <w:r w:rsidR="003C2E62" w:rsidRPr="00FB447C">
        <w:rPr>
          <w:rFonts w:ascii="Garamond" w:hAnsi="Garamond" w:cs="Calibri"/>
          <w:color w:val="000000"/>
          <w:sz w:val="24"/>
          <w:szCs w:val="24"/>
        </w:rPr>
        <w:t>soelect</w:t>
      </w:r>
      <w:r w:rsidR="003C2E62">
        <w:rPr>
          <w:rFonts w:ascii="Garamond" w:hAnsi="Garamond" w:cs="Calibri"/>
          <w:color w:val="000000"/>
          <w:sz w:val="24"/>
          <w:szCs w:val="24"/>
        </w:rPr>
        <w:t xml:space="preserve">ric point </w:t>
      </w:r>
      <w:r w:rsidR="003C2E62" w:rsidRPr="00FB447C">
        <w:rPr>
          <w:rFonts w:ascii="Garamond" w:hAnsi="Garamond" w:cs="Calibri"/>
          <w:color w:val="000000"/>
          <w:sz w:val="24"/>
          <w:szCs w:val="24"/>
        </w:rPr>
        <w:t xml:space="preserve">pI </w:t>
      </w:r>
      <w:r w:rsidR="003C2E62">
        <w:rPr>
          <w:rFonts w:ascii="Garamond" w:hAnsi="Garamond" w:cs="Calibri"/>
          <w:color w:val="000000"/>
          <w:sz w:val="24"/>
          <w:szCs w:val="24"/>
        </w:rPr>
        <w:t xml:space="preserve">= </w:t>
      </w:r>
      <w:r w:rsidR="003C2E62" w:rsidRPr="00FB447C">
        <w:rPr>
          <w:rFonts w:ascii="Garamond" w:hAnsi="Garamond" w:cs="Calibri"/>
          <w:color w:val="000000"/>
          <w:sz w:val="24"/>
          <w:szCs w:val="24"/>
        </w:rPr>
        <w:t>pH = 7.4</w:t>
      </w:r>
      <w:r w:rsidR="003C2E62">
        <w:rPr>
          <w:rFonts w:ascii="Garamond" w:hAnsi="Garamond" w:cs="Calibri"/>
          <w:color w:val="000000"/>
          <w:sz w:val="24"/>
          <w:szCs w:val="24"/>
        </w:rPr>
        <w:t xml:space="preserve">. </w:t>
      </w:r>
    </w:p>
    <w:p w14:paraId="24737F53" w14:textId="203554FD" w:rsidR="009D3525" w:rsidRDefault="001733D7" w:rsidP="00FB447C">
      <w:pPr>
        <w:spacing w:line="360" w:lineRule="auto"/>
        <w:jc w:val="both"/>
        <w:rPr>
          <w:rFonts w:ascii="Garamond" w:hAnsi="Garamond" w:cs="Calibri"/>
          <w:color w:val="000000"/>
          <w:sz w:val="24"/>
          <w:szCs w:val="24"/>
        </w:rPr>
      </w:pPr>
      <w:r>
        <w:rPr>
          <w:noProof/>
          <w:lang w:val="fr-FR" w:eastAsia="fr-FR"/>
        </w:rPr>
        <w:drawing>
          <wp:inline distT="0" distB="0" distL="0" distR="0" wp14:anchorId="6C8188D4" wp14:editId="1EB53646">
            <wp:extent cx="4132907" cy="2286000"/>
            <wp:effectExtent l="0" t="0" r="1270"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6B31494" w14:textId="52C856EB" w:rsidR="009D3525" w:rsidRDefault="009D3525" w:rsidP="00FB447C">
      <w:pPr>
        <w:spacing w:line="360" w:lineRule="auto"/>
        <w:jc w:val="both"/>
        <w:rPr>
          <w:rFonts w:ascii="Garamond" w:hAnsi="Garamond" w:cs="Calibri"/>
          <w:color w:val="000000"/>
          <w:sz w:val="24"/>
          <w:szCs w:val="24"/>
        </w:rPr>
      </w:pPr>
      <w:r w:rsidRPr="00C86935">
        <w:rPr>
          <w:rFonts w:ascii="Garamond" w:hAnsi="Garamond" w:cs="Calibri"/>
          <w:b/>
          <w:color w:val="000000"/>
          <w:sz w:val="24"/>
          <w:szCs w:val="24"/>
        </w:rPr>
        <w:t>Figure 5.</w:t>
      </w:r>
      <w:r>
        <w:rPr>
          <w:rFonts w:ascii="Garamond" w:hAnsi="Garamond" w:cs="Calibri"/>
          <w:color w:val="000000"/>
          <w:sz w:val="24"/>
          <w:szCs w:val="24"/>
        </w:rPr>
        <w:t xml:space="preserve"> Acid-base titration of </w:t>
      </w:r>
      <w:r w:rsidRPr="0089042F">
        <w:rPr>
          <w:rFonts w:ascii="Garamond" w:hAnsi="Garamond" w:cs="Calibri"/>
          <w:i/>
          <w:color w:val="000000"/>
          <w:sz w:val="24"/>
          <w:szCs w:val="24"/>
        </w:rPr>
        <w:t>ANF-1</w:t>
      </w:r>
      <w:r>
        <w:rPr>
          <w:rFonts w:ascii="Garamond" w:hAnsi="Garamond" w:cs="Calibri"/>
          <w:color w:val="000000"/>
          <w:sz w:val="24"/>
          <w:szCs w:val="24"/>
        </w:rPr>
        <w:t>.</w:t>
      </w:r>
    </w:p>
    <w:p w14:paraId="6ABB4564" w14:textId="77777777" w:rsidR="00932AE5" w:rsidRDefault="00932AE5" w:rsidP="00FB447C">
      <w:pPr>
        <w:spacing w:line="360" w:lineRule="auto"/>
        <w:jc w:val="both"/>
        <w:rPr>
          <w:rFonts w:ascii="Garamond" w:hAnsi="Garamond" w:cs="Calibri"/>
          <w:color w:val="000000"/>
          <w:sz w:val="24"/>
          <w:szCs w:val="24"/>
        </w:rPr>
      </w:pPr>
    </w:p>
    <w:p w14:paraId="0DCBBD4E" w14:textId="14963553" w:rsidR="00731553" w:rsidRDefault="00731553" w:rsidP="00FB447C">
      <w:pPr>
        <w:spacing w:line="360" w:lineRule="auto"/>
        <w:jc w:val="both"/>
        <w:rPr>
          <w:rFonts w:ascii="Garamond" w:hAnsi="Garamond" w:cs="Calibri"/>
          <w:color w:val="000000"/>
          <w:sz w:val="24"/>
          <w:szCs w:val="24"/>
        </w:rPr>
      </w:pPr>
      <w:r>
        <w:rPr>
          <w:rFonts w:ascii="Garamond" w:hAnsi="Garamond" w:cs="Calibri"/>
          <w:color w:val="000000"/>
          <w:sz w:val="24"/>
          <w:szCs w:val="24"/>
        </w:rPr>
        <w:t xml:space="preserve">The relation between the isoelectric point and the acid constants of the carboxylic </w:t>
      </w:r>
      <w:r w:rsidR="00062789">
        <w:rPr>
          <w:rFonts w:ascii="Garamond" w:hAnsi="Garamond" w:cs="Calibri"/>
          <w:color w:val="000000"/>
          <w:sz w:val="24"/>
          <w:szCs w:val="24"/>
        </w:rPr>
        <w:t>(</w:t>
      </w:r>
      <w:r w:rsidR="00062789" w:rsidRPr="00062789">
        <w:rPr>
          <w:rFonts w:ascii="Garamond" w:hAnsi="Garamond" w:cs="Calibri"/>
          <w:i/>
          <w:color w:val="000000"/>
          <w:sz w:val="24"/>
          <w:szCs w:val="24"/>
        </w:rPr>
        <w:t>K</w:t>
      </w:r>
      <w:r w:rsidR="00062789">
        <w:rPr>
          <w:rFonts w:ascii="Garamond" w:hAnsi="Garamond" w:cs="Calibri"/>
          <w:i/>
          <w:color w:val="000000"/>
          <w:sz w:val="24"/>
          <w:szCs w:val="24"/>
          <w:vertAlign w:val="subscript"/>
        </w:rPr>
        <w:t>a1</w:t>
      </w:r>
      <w:r w:rsidR="00062789">
        <w:rPr>
          <w:rFonts w:ascii="Garamond" w:hAnsi="Garamond" w:cs="Calibri"/>
          <w:color w:val="000000"/>
          <w:sz w:val="24"/>
          <w:szCs w:val="24"/>
        </w:rPr>
        <w:t xml:space="preserve">) </w:t>
      </w:r>
      <w:r>
        <w:rPr>
          <w:rFonts w:ascii="Garamond" w:hAnsi="Garamond" w:cs="Calibri"/>
          <w:color w:val="000000"/>
          <w:sz w:val="24"/>
          <w:szCs w:val="24"/>
        </w:rPr>
        <w:t xml:space="preserve">and ammonium </w:t>
      </w:r>
      <w:r w:rsidR="00062789">
        <w:rPr>
          <w:rFonts w:ascii="Garamond" w:hAnsi="Garamond" w:cs="Calibri"/>
          <w:color w:val="000000"/>
          <w:sz w:val="24"/>
          <w:szCs w:val="24"/>
        </w:rPr>
        <w:t>(</w:t>
      </w:r>
      <w:r w:rsidR="00062789" w:rsidRPr="00062789">
        <w:rPr>
          <w:rFonts w:ascii="Garamond" w:hAnsi="Garamond" w:cs="Calibri"/>
          <w:i/>
          <w:color w:val="000000"/>
          <w:sz w:val="24"/>
          <w:szCs w:val="24"/>
        </w:rPr>
        <w:t>K</w:t>
      </w:r>
      <w:r w:rsidR="00062789">
        <w:rPr>
          <w:rFonts w:ascii="Garamond" w:hAnsi="Garamond" w:cs="Calibri"/>
          <w:i/>
          <w:color w:val="000000"/>
          <w:sz w:val="24"/>
          <w:szCs w:val="24"/>
          <w:vertAlign w:val="subscript"/>
        </w:rPr>
        <w:t>a2</w:t>
      </w:r>
      <w:r w:rsidR="00062789">
        <w:rPr>
          <w:rFonts w:ascii="Garamond" w:hAnsi="Garamond" w:cs="Calibri"/>
          <w:color w:val="000000"/>
          <w:sz w:val="24"/>
          <w:szCs w:val="24"/>
        </w:rPr>
        <w:t xml:space="preserve">) </w:t>
      </w:r>
      <w:r>
        <w:rPr>
          <w:rFonts w:ascii="Garamond" w:hAnsi="Garamond" w:cs="Calibri"/>
          <w:color w:val="000000"/>
          <w:sz w:val="24"/>
          <w:szCs w:val="24"/>
        </w:rPr>
        <w:t xml:space="preserve">groups </w:t>
      </w:r>
      <w:r w:rsidR="004F7BE8">
        <w:rPr>
          <w:rFonts w:ascii="Garamond" w:hAnsi="Garamond" w:cs="Calibri"/>
          <w:color w:val="000000"/>
          <w:sz w:val="24"/>
          <w:szCs w:val="24"/>
        </w:rPr>
        <w:t>was</w:t>
      </w:r>
      <w:r>
        <w:rPr>
          <w:rFonts w:ascii="Garamond" w:hAnsi="Garamond" w:cs="Calibri"/>
          <w:color w:val="000000"/>
          <w:sz w:val="24"/>
          <w:szCs w:val="24"/>
        </w:rPr>
        <w:t xml:space="preserve"> written</w:t>
      </w:r>
      <w:r w:rsidR="00C86935">
        <w:rPr>
          <w:rFonts w:ascii="Garamond" w:hAnsi="Garamond" w:cs="Calibri"/>
          <w:color w:val="000000"/>
          <w:sz w:val="24"/>
          <w:szCs w:val="24"/>
        </w:rPr>
        <w:t xml:space="preserve"> </w:t>
      </w:r>
      <w:r w:rsidR="00894008">
        <w:rPr>
          <w:rFonts w:ascii="Garamond" w:hAnsi="Garamond" w:cs="Calibri"/>
          <w:color w:val="000000"/>
          <w:sz w:val="24"/>
          <w:szCs w:val="24"/>
        </w:rPr>
        <w:fldChar w:fldCharType="begin"/>
      </w:r>
      <w:r w:rsidR="006F60D2">
        <w:rPr>
          <w:rFonts w:ascii="Garamond" w:hAnsi="Garamond" w:cs="Calibri"/>
          <w:color w:val="000000"/>
          <w:sz w:val="24"/>
          <w:szCs w:val="24"/>
        </w:rPr>
        <w:instrText xml:space="preserve"> ADDIN EN.CITE &lt;EndNote&gt;&lt;Cite&gt;&lt;Author&gt;Ciferri&lt;/Author&gt;&lt;Year&gt;2007&lt;/Year&gt;&lt;RecNum&gt;333&lt;/RecNum&gt;&lt;DisplayText&gt;&lt;style face="superscript"&gt;47&lt;/style&gt;&lt;/DisplayText&gt;&lt;record&gt;&lt;rec-number&gt;333&lt;/rec-number&gt;&lt;foreign-keys&gt;&lt;key app="EN" db-id="vfs2apzfbdr2r3ev0em52aretvxwpe252dw5" timestamp="1522517166"&gt;333&lt;/key&gt;&lt;/foreign-keys&gt;&lt;ref-type name="Journal Article"&gt;17&lt;/ref-type&gt;&lt;contributors&gt;&lt;authors&gt;&lt;author&gt;Ciferri, A.&lt;/author&gt;&lt;author&gt;Kudaibergenov, S.&lt;/author&gt;&lt;/authors&gt;&lt;/contributors&gt;&lt;titles&gt;&lt;title&gt;Natural and synthetic polyampholytes, 1(a) theory and basic structures&lt;/title&gt;&lt;secondary-title&gt;Macromolecular Rapid Communications&lt;/secondary-title&gt;&lt;/titles&gt;&lt;periodical&gt;&lt;full-title&gt;Macromolecular Rapid Communications&lt;/full-title&gt;&lt;abbr-1&gt;Macromol. Rapid Commun.&lt;/abbr-1&gt;&lt;abbr-2&gt;Macromol Rapid Commun&lt;/abbr-2&gt;&lt;/periodical&gt;&lt;pages&gt;1953-1968&lt;/pages&gt;&lt;volume&gt;28&lt;/volume&gt;&lt;number&gt;20&lt;/number&gt;&lt;dates&gt;&lt;year&gt;2007&lt;/year&gt;&lt;pub-dates&gt;&lt;date&gt;Oct 15&lt;/date&gt;&lt;/pub-dates&gt;&lt;/dates&gt;&lt;isbn&gt;1022-1336&lt;/isbn&gt;&lt;accession-num&gt;WOS:000250331500001&lt;/accession-num&gt;&lt;urls&gt;&lt;related-urls&gt;&lt;url&gt;&amp;lt;Go to ISI&amp;gt;://WOS:000250331500001&lt;/url&gt;&lt;/related-urls&gt;&lt;/urls&gt;&lt;electronic-resource-num&gt;10.1002/marc.200700197&lt;/electronic-resource-num&gt;&lt;/record&gt;&lt;/Cite&gt;&lt;/EndNote&gt;</w:instrText>
      </w:r>
      <w:r w:rsidR="00894008">
        <w:rPr>
          <w:rFonts w:ascii="Garamond" w:hAnsi="Garamond" w:cs="Calibri"/>
          <w:color w:val="000000"/>
          <w:sz w:val="24"/>
          <w:szCs w:val="24"/>
        </w:rPr>
        <w:fldChar w:fldCharType="separate"/>
      </w:r>
      <w:r w:rsidR="006F60D2" w:rsidRPr="006F60D2">
        <w:rPr>
          <w:rFonts w:ascii="Garamond" w:hAnsi="Garamond" w:cs="Calibri"/>
          <w:noProof/>
          <w:color w:val="000000"/>
          <w:sz w:val="24"/>
          <w:szCs w:val="24"/>
          <w:vertAlign w:val="superscript"/>
        </w:rPr>
        <w:t>47</w:t>
      </w:r>
      <w:r w:rsidR="00894008">
        <w:rPr>
          <w:rFonts w:ascii="Garamond" w:hAnsi="Garamond" w:cs="Calibri"/>
          <w:color w:val="000000"/>
          <w:sz w:val="24"/>
          <w:szCs w:val="24"/>
        </w:rPr>
        <w:fldChar w:fldCharType="end"/>
      </w:r>
      <w:r>
        <w:rPr>
          <w:rFonts w:ascii="Garamond" w:hAnsi="Garamond" w:cs="Calibri"/>
          <w:color w:val="000000"/>
          <w:sz w:val="24"/>
          <w:szCs w:val="24"/>
        </w:rPr>
        <w:t>:</w:t>
      </w:r>
    </w:p>
    <w:p w14:paraId="5C2A14FA" w14:textId="77777777" w:rsidR="00604457" w:rsidRDefault="00731553" w:rsidP="00FB447C">
      <w:pPr>
        <w:spacing w:line="360" w:lineRule="auto"/>
        <w:jc w:val="both"/>
        <w:rPr>
          <w:rFonts w:ascii="Garamond" w:hAnsi="Garamond" w:cs="Calibri"/>
          <w:color w:val="000000"/>
          <w:sz w:val="24"/>
          <w:szCs w:val="24"/>
        </w:rPr>
      </w:pPr>
      <m:oMathPara>
        <m:oMath>
          <m:r>
            <w:rPr>
              <w:rFonts w:ascii="Cambria Math" w:hAnsi="Cambria Math" w:cs="Calibri"/>
              <w:color w:val="000000"/>
              <w:sz w:val="24"/>
              <w:szCs w:val="24"/>
            </w:rPr>
            <m:t xml:space="preserve">pI= </m:t>
          </m:r>
          <m:f>
            <m:fPr>
              <m:ctrlPr>
                <w:rPr>
                  <w:rFonts w:ascii="Cambria Math" w:hAnsi="Cambria Math" w:cs="Calibri"/>
                  <w:i/>
                  <w:color w:val="000000"/>
                  <w:sz w:val="24"/>
                  <w:szCs w:val="24"/>
                </w:rPr>
              </m:ctrlPr>
            </m:fPr>
            <m:num>
              <m:r>
                <w:rPr>
                  <w:rFonts w:ascii="Cambria Math" w:hAnsi="Cambria Math" w:cs="Calibri"/>
                  <w:color w:val="000000"/>
                  <w:sz w:val="24"/>
                  <w:szCs w:val="24"/>
                </w:rPr>
                <m:t>p</m:t>
              </m:r>
              <m:sSub>
                <m:sSubPr>
                  <m:ctrlPr>
                    <w:rPr>
                      <w:rFonts w:ascii="Cambria Math" w:hAnsi="Cambria Math" w:cs="Calibri"/>
                      <w:i/>
                      <w:color w:val="000000"/>
                      <w:sz w:val="24"/>
                      <w:szCs w:val="24"/>
                    </w:rPr>
                  </m:ctrlPr>
                </m:sSubPr>
                <m:e>
                  <m:r>
                    <w:rPr>
                      <w:rFonts w:ascii="Cambria Math" w:hAnsi="Cambria Math" w:cs="Calibri"/>
                      <w:color w:val="000000"/>
                      <w:sz w:val="24"/>
                      <w:szCs w:val="24"/>
                    </w:rPr>
                    <m:t>K</m:t>
                  </m:r>
                </m:e>
                <m:sub>
                  <m:r>
                    <w:rPr>
                      <w:rFonts w:ascii="Cambria Math" w:hAnsi="Cambria Math" w:cs="Calibri"/>
                      <w:color w:val="000000"/>
                      <w:sz w:val="24"/>
                      <w:szCs w:val="24"/>
                    </w:rPr>
                    <m:t>a1</m:t>
                  </m:r>
                </m:sub>
              </m:sSub>
              <m:r>
                <w:rPr>
                  <w:rFonts w:ascii="Cambria Math" w:hAnsi="Cambria Math" w:cs="Calibri"/>
                  <w:color w:val="000000"/>
                  <w:sz w:val="24"/>
                  <w:szCs w:val="24"/>
                </w:rPr>
                <m:t>+p</m:t>
              </m:r>
              <m:sSub>
                <m:sSubPr>
                  <m:ctrlPr>
                    <w:rPr>
                      <w:rFonts w:ascii="Cambria Math" w:hAnsi="Cambria Math" w:cs="Calibri"/>
                      <w:i/>
                      <w:color w:val="000000"/>
                      <w:sz w:val="24"/>
                      <w:szCs w:val="24"/>
                    </w:rPr>
                  </m:ctrlPr>
                </m:sSubPr>
                <m:e>
                  <m:r>
                    <w:rPr>
                      <w:rFonts w:ascii="Cambria Math" w:hAnsi="Cambria Math" w:cs="Calibri"/>
                      <w:color w:val="000000"/>
                      <w:sz w:val="24"/>
                      <w:szCs w:val="24"/>
                    </w:rPr>
                    <m:t>K</m:t>
                  </m:r>
                </m:e>
                <m:sub>
                  <m:r>
                    <w:rPr>
                      <w:rFonts w:ascii="Cambria Math" w:hAnsi="Cambria Math" w:cs="Calibri"/>
                      <w:color w:val="000000"/>
                      <w:sz w:val="24"/>
                      <w:szCs w:val="24"/>
                    </w:rPr>
                    <m:t>a2</m:t>
                  </m:r>
                </m:sub>
              </m:sSub>
            </m:num>
            <m:den>
              <m:r>
                <w:rPr>
                  <w:rFonts w:ascii="Cambria Math" w:hAnsi="Cambria Math" w:cs="Calibri"/>
                  <w:color w:val="000000"/>
                  <w:sz w:val="24"/>
                  <w:szCs w:val="24"/>
                </w:rPr>
                <m:t>2</m:t>
              </m:r>
            </m:den>
          </m:f>
          <m:r>
            <w:rPr>
              <w:rFonts w:ascii="Cambria Math" w:hAnsi="Cambria Math" w:cs="Calibri"/>
              <w:color w:val="000000"/>
              <w:sz w:val="24"/>
              <w:szCs w:val="24"/>
            </w:rPr>
            <m:t xml:space="preserve">                                                (3)</m:t>
          </m:r>
          <m:r>
            <m:rPr>
              <m:sty m:val="p"/>
            </m:rPr>
            <w:rPr>
              <w:rFonts w:ascii="Garamond" w:hAnsi="Garamond" w:cs="Calibri"/>
              <w:color w:val="000000"/>
              <w:sz w:val="24"/>
              <w:szCs w:val="24"/>
            </w:rPr>
            <w:br/>
          </m:r>
        </m:oMath>
      </m:oMathPara>
    </w:p>
    <w:p w14:paraId="5573AB23" w14:textId="20CD7776" w:rsidR="00BD2B58" w:rsidRPr="00FB447C" w:rsidRDefault="003C2E62" w:rsidP="00FB447C">
      <w:pPr>
        <w:spacing w:line="360" w:lineRule="auto"/>
        <w:jc w:val="both"/>
        <w:rPr>
          <w:rFonts w:ascii="Garamond" w:hAnsi="Garamond" w:cs="Calibri"/>
          <w:color w:val="000000"/>
          <w:sz w:val="24"/>
          <w:szCs w:val="24"/>
        </w:rPr>
      </w:pPr>
      <w:r>
        <w:rPr>
          <w:rFonts w:ascii="Garamond" w:hAnsi="Garamond" w:cs="Calibri"/>
          <w:color w:val="000000"/>
          <w:sz w:val="24"/>
          <w:szCs w:val="24"/>
        </w:rPr>
        <w:t>The acid c</w:t>
      </w:r>
      <w:r w:rsidR="00731553">
        <w:rPr>
          <w:rFonts w:ascii="Garamond" w:hAnsi="Garamond" w:cs="Calibri"/>
          <w:color w:val="000000"/>
          <w:sz w:val="24"/>
          <w:szCs w:val="24"/>
        </w:rPr>
        <w:t>o</w:t>
      </w:r>
      <w:r>
        <w:rPr>
          <w:rFonts w:ascii="Garamond" w:hAnsi="Garamond" w:cs="Calibri"/>
          <w:color w:val="000000"/>
          <w:sz w:val="24"/>
          <w:szCs w:val="24"/>
        </w:rPr>
        <w:t xml:space="preserve">nstant of the carboxylic acid </w:t>
      </w:r>
      <w:r w:rsidR="004F7BE8">
        <w:rPr>
          <w:rFonts w:ascii="Garamond" w:hAnsi="Garamond" w:cs="Calibri"/>
          <w:color w:val="000000"/>
          <w:sz w:val="24"/>
          <w:szCs w:val="24"/>
        </w:rPr>
        <w:t>was</w:t>
      </w:r>
      <w:r>
        <w:rPr>
          <w:rFonts w:ascii="Garamond" w:hAnsi="Garamond" w:cs="Calibri"/>
          <w:color w:val="000000"/>
          <w:sz w:val="24"/>
          <w:szCs w:val="24"/>
        </w:rPr>
        <w:t xml:space="preserve"> read from the pH at half neutralization: pK</w:t>
      </w:r>
      <w:r w:rsidR="00062789" w:rsidRPr="00C86935">
        <w:rPr>
          <w:rFonts w:ascii="Garamond" w:hAnsi="Garamond" w:cs="Calibri"/>
          <w:color w:val="000000"/>
          <w:sz w:val="24"/>
          <w:szCs w:val="24"/>
        </w:rPr>
        <w:t>a</w:t>
      </w:r>
      <w:r w:rsidR="00062789" w:rsidRPr="00062789">
        <w:rPr>
          <w:rFonts w:ascii="Garamond" w:hAnsi="Garamond" w:cs="Calibri"/>
          <w:color w:val="000000"/>
          <w:sz w:val="24"/>
          <w:szCs w:val="24"/>
          <w:vertAlign w:val="subscript"/>
        </w:rPr>
        <w:t>1</w:t>
      </w:r>
      <w:r>
        <w:rPr>
          <w:rFonts w:ascii="Garamond" w:hAnsi="Garamond" w:cs="Calibri"/>
          <w:color w:val="000000"/>
          <w:sz w:val="24"/>
          <w:szCs w:val="24"/>
        </w:rPr>
        <w:t xml:space="preserve"> = 5.7. </w:t>
      </w:r>
      <w:r w:rsidR="004F7BE8">
        <w:rPr>
          <w:rFonts w:ascii="Garamond" w:hAnsi="Garamond" w:cs="Calibri"/>
          <w:color w:val="000000"/>
          <w:sz w:val="24"/>
          <w:szCs w:val="24"/>
        </w:rPr>
        <w:t>According to eq. 3, t</w:t>
      </w:r>
      <w:r>
        <w:rPr>
          <w:rFonts w:ascii="Garamond" w:hAnsi="Garamond" w:cs="Calibri"/>
          <w:color w:val="000000"/>
          <w:sz w:val="24"/>
          <w:szCs w:val="24"/>
        </w:rPr>
        <w:t xml:space="preserve">he </w:t>
      </w:r>
      <w:r w:rsidR="00062789">
        <w:rPr>
          <w:rFonts w:ascii="Garamond" w:hAnsi="Garamond" w:cs="Calibri"/>
          <w:color w:val="000000"/>
          <w:sz w:val="24"/>
          <w:szCs w:val="24"/>
        </w:rPr>
        <w:t>acid</w:t>
      </w:r>
      <w:r>
        <w:rPr>
          <w:rFonts w:ascii="Garamond" w:hAnsi="Garamond" w:cs="Calibri"/>
          <w:color w:val="000000"/>
          <w:sz w:val="24"/>
          <w:szCs w:val="24"/>
        </w:rPr>
        <w:t xml:space="preserve"> constant of the </w:t>
      </w:r>
      <w:r w:rsidR="00062789">
        <w:rPr>
          <w:rFonts w:ascii="Garamond" w:hAnsi="Garamond" w:cs="Calibri"/>
          <w:color w:val="000000"/>
          <w:sz w:val="24"/>
          <w:szCs w:val="24"/>
        </w:rPr>
        <w:t>ammonium</w:t>
      </w:r>
      <w:r>
        <w:rPr>
          <w:rFonts w:ascii="Garamond" w:hAnsi="Garamond" w:cs="Calibri"/>
          <w:color w:val="000000"/>
          <w:sz w:val="24"/>
          <w:szCs w:val="24"/>
        </w:rPr>
        <w:t xml:space="preserve"> group </w:t>
      </w:r>
      <w:r w:rsidR="004F7BE8">
        <w:rPr>
          <w:rFonts w:ascii="Garamond" w:hAnsi="Garamond" w:cs="Calibri"/>
          <w:color w:val="000000"/>
          <w:sz w:val="24"/>
          <w:szCs w:val="24"/>
        </w:rPr>
        <w:t xml:space="preserve">was </w:t>
      </w:r>
      <w:r w:rsidR="00062789">
        <w:rPr>
          <w:rFonts w:ascii="Garamond" w:hAnsi="Garamond" w:cs="Calibri"/>
          <w:color w:val="000000"/>
          <w:sz w:val="24"/>
          <w:szCs w:val="24"/>
        </w:rPr>
        <w:t>pK</w:t>
      </w:r>
      <w:r w:rsidR="00062789" w:rsidRPr="00C86935">
        <w:rPr>
          <w:rFonts w:ascii="Garamond" w:hAnsi="Garamond" w:cs="Calibri"/>
          <w:color w:val="000000"/>
          <w:sz w:val="24"/>
          <w:szCs w:val="24"/>
        </w:rPr>
        <w:t>a</w:t>
      </w:r>
      <w:r w:rsidR="00062789" w:rsidRPr="00C86935">
        <w:rPr>
          <w:rFonts w:ascii="Garamond" w:hAnsi="Garamond" w:cs="Calibri"/>
          <w:color w:val="000000"/>
          <w:sz w:val="24"/>
          <w:szCs w:val="24"/>
          <w:vertAlign w:val="subscript"/>
        </w:rPr>
        <w:t>2</w:t>
      </w:r>
      <w:r w:rsidR="00062789">
        <w:rPr>
          <w:rFonts w:ascii="Garamond" w:hAnsi="Garamond" w:cs="Calibri"/>
          <w:color w:val="000000"/>
          <w:sz w:val="24"/>
          <w:szCs w:val="24"/>
        </w:rPr>
        <w:t xml:space="preserve"> = 9.1. </w:t>
      </w:r>
      <w:r w:rsidR="004F7BE8">
        <w:rPr>
          <w:rFonts w:ascii="Garamond" w:hAnsi="Garamond" w:cs="Calibri"/>
          <w:color w:val="000000"/>
          <w:sz w:val="24"/>
          <w:szCs w:val="24"/>
        </w:rPr>
        <w:t>T</w:t>
      </w:r>
      <w:r w:rsidR="00062789">
        <w:rPr>
          <w:rFonts w:ascii="Garamond" w:hAnsi="Garamond" w:cs="Calibri"/>
          <w:color w:val="000000"/>
          <w:sz w:val="24"/>
          <w:szCs w:val="24"/>
        </w:rPr>
        <w:t>he</w:t>
      </w:r>
      <w:r>
        <w:rPr>
          <w:rFonts w:ascii="Garamond" w:hAnsi="Garamond" w:cs="Calibri"/>
          <w:color w:val="000000"/>
          <w:sz w:val="24"/>
          <w:szCs w:val="24"/>
        </w:rPr>
        <w:t xml:space="preserve"> pH at half-neutralization of the ammonium group</w:t>
      </w:r>
      <w:r w:rsidR="004F7BE8">
        <w:rPr>
          <w:rFonts w:ascii="Garamond" w:hAnsi="Garamond" w:cs="Calibri"/>
          <w:color w:val="000000"/>
          <w:sz w:val="24"/>
          <w:szCs w:val="24"/>
        </w:rPr>
        <w:t xml:space="preserve"> (Figure 5) gave </w:t>
      </w:r>
      <w:r w:rsidR="00BD2B58" w:rsidRPr="00FB447C">
        <w:rPr>
          <w:rFonts w:ascii="Garamond" w:hAnsi="Garamond" w:cs="Calibri"/>
          <w:color w:val="000000"/>
          <w:sz w:val="24"/>
          <w:szCs w:val="24"/>
        </w:rPr>
        <w:t>pK</w:t>
      </w:r>
      <w:r w:rsidR="00062789" w:rsidRPr="00A86EE5">
        <w:rPr>
          <w:rFonts w:ascii="Garamond" w:hAnsi="Garamond" w:cs="Calibri"/>
          <w:color w:val="000000"/>
          <w:sz w:val="24"/>
          <w:szCs w:val="24"/>
        </w:rPr>
        <w:t>a</w:t>
      </w:r>
      <w:r w:rsidR="00062789" w:rsidRPr="00062789">
        <w:rPr>
          <w:rFonts w:ascii="Garamond" w:hAnsi="Garamond" w:cs="Calibri"/>
          <w:color w:val="000000"/>
          <w:sz w:val="24"/>
          <w:szCs w:val="24"/>
          <w:vertAlign w:val="subscript"/>
        </w:rPr>
        <w:t>2</w:t>
      </w:r>
      <w:r w:rsidR="00062789">
        <w:rPr>
          <w:rFonts w:ascii="Garamond" w:hAnsi="Garamond" w:cs="Calibri"/>
          <w:color w:val="000000"/>
          <w:sz w:val="24"/>
          <w:szCs w:val="24"/>
        </w:rPr>
        <w:t xml:space="preserve"> = </w:t>
      </w:r>
      <w:r w:rsidR="00BD2B58" w:rsidRPr="000713CF">
        <w:rPr>
          <w:rFonts w:ascii="Garamond" w:hAnsi="Garamond" w:cs="Calibri"/>
          <w:sz w:val="24"/>
          <w:szCs w:val="24"/>
        </w:rPr>
        <w:t>9</w:t>
      </w:r>
      <w:r w:rsidR="00062789" w:rsidRPr="000713CF">
        <w:rPr>
          <w:rFonts w:ascii="Garamond" w:hAnsi="Garamond" w:cs="Calibri"/>
          <w:sz w:val="24"/>
          <w:szCs w:val="24"/>
        </w:rPr>
        <w:t>.0</w:t>
      </w:r>
      <w:r w:rsidR="00062789">
        <w:rPr>
          <w:rFonts w:ascii="Garamond" w:hAnsi="Garamond" w:cs="Calibri"/>
          <w:color w:val="000000"/>
          <w:sz w:val="24"/>
          <w:szCs w:val="24"/>
        </w:rPr>
        <w:t>, in good agreement with the previous value</w:t>
      </w:r>
      <w:r>
        <w:rPr>
          <w:rFonts w:ascii="Garamond" w:hAnsi="Garamond" w:cs="Calibri"/>
          <w:color w:val="000000"/>
          <w:sz w:val="24"/>
          <w:szCs w:val="24"/>
        </w:rPr>
        <w:t xml:space="preserve">. </w:t>
      </w:r>
    </w:p>
    <w:p w14:paraId="51794245" w14:textId="12B0EB2C" w:rsidR="00BD2B58" w:rsidRPr="00FB447C" w:rsidRDefault="00BD2B58" w:rsidP="004F7BE8">
      <w:pPr>
        <w:spacing w:line="360" w:lineRule="auto"/>
        <w:jc w:val="both"/>
        <w:rPr>
          <w:rFonts w:ascii="Garamond" w:hAnsi="Garamond" w:cs="Calibri"/>
          <w:color w:val="000000"/>
          <w:sz w:val="24"/>
          <w:szCs w:val="24"/>
        </w:rPr>
      </w:pPr>
      <w:r w:rsidRPr="00DC459B">
        <w:rPr>
          <w:rFonts w:ascii="Garamond" w:hAnsi="Garamond" w:cs="Calibri"/>
          <w:color w:val="000000"/>
          <w:sz w:val="24"/>
          <w:szCs w:val="24"/>
        </w:rPr>
        <w:t>T</w:t>
      </w:r>
      <w:r w:rsidR="00AC03D7" w:rsidRPr="00DC459B">
        <w:rPr>
          <w:rFonts w:ascii="Garamond" w:hAnsi="Garamond" w:cs="Calibri"/>
          <w:color w:val="000000"/>
          <w:sz w:val="24"/>
          <w:szCs w:val="24"/>
        </w:rPr>
        <w:t>he t</w:t>
      </w:r>
      <w:r w:rsidRPr="00DC459B">
        <w:rPr>
          <w:rFonts w:ascii="Garamond" w:hAnsi="Garamond" w:cs="Calibri"/>
          <w:color w:val="000000"/>
          <w:sz w:val="24"/>
          <w:szCs w:val="24"/>
        </w:rPr>
        <w:t xml:space="preserve">otal IEC </w:t>
      </w:r>
      <w:r w:rsidR="00AC03D7" w:rsidRPr="00DC459B">
        <w:rPr>
          <w:rFonts w:ascii="Garamond" w:hAnsi="Garamond" w:cs="Calibri"/>
          <w:color w:val="000000"/>
          <w:sz w:val="24"/>
          <w:szCs w:val="24"/>
        </w:rPr>
        <w:t xml:space="preserve">was obtained by back-titration with NaOH. The IEC = </w:t>
      </w:r>
      <w:r w:rsidRPr="00DC459B">
        <w:rPr>
          <w:rFonts w:ascii="Garamond" w:hAnsi="Garamond" w:cs="Calibri"/>
          <w:color w:val="000000"/>
          <w:sz w:val="24"/>
          <w:szCs w:val="24"/>
        </w:rPr>
        <w:t xml:space="preserve">0.98 meq/g </w:t>
      </w:r>
      <w:r w:rsidR="004F7BE8" w:rsidRPr="00DC459B">
        <w:rPr>
          <w:rFonts w:ascii="Garamond" w:hAnsi="Garamond" w:cs="Calibri"/>
          <w:color w:val="000000"/>
          <w:sz w:val="24"/>
          <w:szCs w:val="24"/>
        </w:rPr>
        <w:t>correspond</w:t>
      </w:r>
      <w:r w:rsidR="004F7BE8">
        <w:rPr>
          <w:rFonts w:ascii="Garamond" w:hAnsi="Garamond" w:cs="Calibri"/>
          <w:color w:val="000000"/>
          <w:sz w:val="24"/>
          <w:szCs w:val="24"/>
        </w:rPr>
        <w:t>ed</w:t>
      </w:r>
      <w:r w:rsidR="004F7BE8" w:rsidRPr="00DC459B">
        <w:rPr>
          <w:rFonts w:ascii="Garamond" w:hAnsi="Garamond" w:cs="Calibri"/>
          <w:color w:val="000000"/>
          <w:sz w:val="24"/>
          <w:szCs w:val="24"/>
        </w:rPr>
        <w:t xml:space="preserve"> </w:t>
      </w:r>
      <w:r w:rsidRPr="00DC459B">
        <w:rPr>
          <w:rFonts w:ascii="Garamond" w:hAnsi="Garamond" w:cs="Calibri"/>
          <w:color w:val="000000"/>
          <w:sz w:val="24"/>
          <w:szCs w:val="24"/>
        </w:rPr>
        <w:t>to a de</w:t>
      </w:r>
      <w:r w:rsidR="004F70D7" w:rsidRPr="00DC459B">
        <w:rPr>
          <w:rFonts w:ascii="Garamond" w:hAnsi="Garamond" w:cs="Calibri"/>
          <w:color w:val="000000"/>
          <w:sz w:val="24"/>
          <w:szCs w:val="24"/>
        </w:rPr>
        <w:t>gree of functionalization = 0.</w:t>
      </w:r>
      <w:r w:rsidR="00B56ACF" w:rsidRPr="00DC459B">
        <w:rPr>
          <w:rFonts w:ascii="Garamond" w:hAnsi="Garamond" w:cs="Calibri"/>
          <w:color w:val="000000"/>
          <w:sz w:val="24"/>
          <w:szCs w:val="24"/>
        </w:rPr>
        <w:t>51</w:t>
      </w:r>
      <w:r w:rsidRPr="00DC459B">
        <w:rPr>
          <w:rFonts w:ascii="Garamond" w:hAnsi="Garamond" w:cs="Calibri"/>
          <w:color w:val="000000"/>
          <w:sz w:val="24"/>
          <w:szCs w:val="24"/>
        </w:rPr>
        <w:t xml:space="preserve"> in good ag</w:t>
      </w:r>
      <w:r w:rsidR="004F70D7" w:rsidRPr="00DC459B">
        <w:rPr>
          <w:rFonts w:ascii="Garamond" w:hAnsi="Garamond" w:cs="Calibri"/>
          <w:color w:val="000000"/>
          <w:sz w:val="24"/>
          <w:szCs w:val="24"/>
        </w:rPr>
        <w:t xml:space="preserve">reement with </w:t>
      </w:r>
      <w:r w:rsidR="00AC03D7" w:rsidRPr="00DC459B">
        <w:rPr>
          <w:rFonts w:ascii="Garamond" w:hAnsi="Garamond" w:cs="Calibri"/>
          <w:color w:val="000000"/>
          <w:sz w:val="24"/>
          <w:szCs w:val="24"/>
        </w:rPr>
        <w:t xml:space="preserve">the </w:t>
      </w:r>
      <w:r w:rsidR="004F70D7" w:rsidRPr="00DC459B">
        <w:rPr>
          <w:rFonts w:ascii="Garamond" w:hAnsi="Garamond" w:cs="Calibri"/>
          <w:color w:val="000000"/>
          <w:sz w:val="24"/>
          <w:szCs w:val="24"/>
        </w:rPr>
        <w:t>NMR result</w:t>
      </w:r>
      <w:r w:rsidR="00EC05AE" w:rsidRPr="00DC459B">
        <w:rPr>
          <w:rFonts w:ascii="Garamond" w:hAnsi="Garamond" w:cs="Calibri"/>
          <w:color w:val="000000"/>
          <w:sz w:val="24"/>
          <w:szCs w:val="24"/>
        </w:rPr>
        <w:t xml:space="preserve"> (0.57)</w:t>
      </w:r>
      <w:r w:rsidR="004F70D7" w:rsidRPr="00DC459B">
        <w:rPr>
          <w:rFonts w:ascii="Garamond" w:hAnsi="Garamond" w:cs="Calibri"/>
          <w:color w:val="000000"/>
          <w:sz w:val="24"/>
          <w:szCs w:val="24"/>
        </w:rPr>
        <w:t xml:space="preserve">. </w:t>
      </w:r>
      <w:r w:rsidR="004F7BE8">
        <w:rPr>
          <w:rFonts w:ascii="Garamond" w:hAnsi="Garamond" w:cs="Calibri"/>
          <w:color w:val="000000"/>
          <w:sz w:val="24"/>
          <w:szCs w:val="24"/>
        </w:rPr>
        <w:t>G</w:t>
      </w:r>
      <w:r w:rsidR="004F7BE8" w:rsidRPr="00DC459B">
        <w:rPr>
          <w:rFonts w:ascii="Garamond" w:hAnsi="Garamond" w:cs="Calibri"/>
          <w:color w:val="000000"/>
          <w:sz w:val="24"/>
          <w:szCs w:val="24"/>
        </w:rPr>
        <w:t xml:space="preserve">iven </w:t>
      </w:r>
      <w:r w:rsidR="004F70D7" w:rsidRPr="00DC459B">
        <w:rPr>
          <w:rFonts w:ascii="Garamond" w:hAnsi="Garamond" w:cs="Calibri"/>
          <w:color w:val="000000"/>
          <w:sz w:val="24"/>
          <w:szCs w:val="24"/>
        </w:rPr>
        <w:t>the</w:t>
      </w:r>
      <w:r w:rsidRPr="00DC459B">
        <w:rPr>
          <w:rFonts w:ascii="Garamond" w:hAnsi="Garamond" w:cs="Calibri"/>
          <w:color w:val="000000"/>
          <w:sz w:val="24"/>
          <w:szCs w:val="24"/>
        </w:rPr>
        <w:t xml:space="preserve"> i</w:t>
      </w:r>
      <w:r w:rsidR="004F70D7" w:rsidRPr="00DC459B">
        <w:rPr>
          <w:rFonts w:ascii="Garamond" w:hAnsi="Garamond" w:cs="Calibri"/>
          <w:color w:val="000000"/>
          <w:sz w:val="24"/>
          <w:szCs w:val="24"/>
        </w:rPr>
        <w:t>nitial chloromethylation degree of 0.</w:t>
      </w:r>
      <w:r w:rsidR="00B56ACF" w:rsidRPr="00DC459B">
        <w:rPr>
          <w:rFonts w:ascii="Garamond" w:hAnsi="Garamond" w:cs="Calibri"/>
          <w:color w:val="000000"/>
          <w:sz w:val="24"/>
          <w:szCs w:val="24"/>
        </w:rPr>
        <w:t>7</w:t>
      </w:r>
      <w:r w:rsidR="000713CF" w:rsidRPr="00DC459B">
        <w:rPr>
          <w:rFonts w:ascii="Garamond" w:hAnsi="Garamond" w:cs="Calibri"/>
          <w:color w:val="000000"/>
          <w:sz w:val="24"/>
          <w:szCs w:val="24"/>
        </w:rPr>
        <w:t xml:space="preserve"> (see experimental)</w:t>
      </w:r>
      <w:r w:rsidR="004F7BE8">
        <w:rPr>
          <w:rFonts w:ascii="Garamond" w:hAnsi="Garamond" w:cs="Calibri"/>
          <w:color w:val="000000"/>
          <w:sz w:val="24"/>
          <w:szCs w:val="24"/>
        </w:rPr>
        <w:t xml:space="preserve">, the </w:t>
      </w:r>
      <w:r w:rsidR="004F7BE8" w:rsidRPr="00DC459B">
        <w:rPr>
          <w:rFonts w:ascii="Garamond" w:hAnsi="Garamond" w:cs="Calibri"/>
          <w:color w:val="000000"/>
          <w:sz w:val="24"/>
          <w:szCs w:val="24"/>
        </w:rPr>
        <w:t xml:space="preserve">conversion degree </w:t>
      </w:r>
      <w:r w:rsidR="004F7BE8">
        <w:rPr>
          <w:rFonts w:ascii="Garamond" w:hAnsi="Garamond" w:cs="Calibri"/>
          <w:color w:val="000000"/>
          <w:sz w:val="24"/>
          <w:szCs w:val="24"/>
        </w:rPr>
        <w:t>was</w:t>
      </w:r>
      <w:r w:rsidR="004F7BE8" w:rsidRPr="00DC459B">
        <w:rPr>
          <w:rFonts w:ascii="Garamond" w:hAnsi="Garamond" w:cs="Calibri"/>
          <w:color w:val="000000"/>
          <w:sz w:val="24"/>
          <w:szCs w:val="24"/>
        </w:rPr>
        <w:t xml:space="preserve"> 73%</w:t>
      </w:r>
      <w:r w:rsidR="004F7BE8">
        <w:rPr>
          <w:rFonts w:ascii="Garamond" w:hAnsi="Garamond" w:cs="Calibri"/>
          <w:color w:val="000000"/>
          <w:sz w:val="24"/>
          <w:szCs w:val="24"/>
        </w:rPr>
        <w:t>.</w:t>
      </w:r>
    </w:p>
    <w:p w14:paraId="33F021C4" w14:textId="283ABEFE" w:rsidR="008436B4" w:rsidRPr="00737C21" w:rsidRDefault="008436B4" w:rsidP="008436B4">
      <w:pPr>
        <w:spacing w:line="360" w:lineRule="auto"/>
        <w:jc w:val="both"/>
        <w:rPr>
          <w:rFonts w:ascii="Garamond" w:hAnsi="Garamond"/>
          <w:sz w:val="24"/>
          <w:szCs w:val="24"/>
        </w:rPr>
      </w:pPr>
      <w:r>
        <w:rPr>
          <w:rFonts w:ascii="Garamond" w:hAnsi="Garamond"/>
          <w:sz w:val="24"/>
          <w:szCs w:val="24"/>
        </w:rPr>
        <w:t xml:space="preserve">For </w:t>
      </w:r>
      <w:r w:rsidRPr="007E2214">
        <w:rPr>
          <w:rFonts w:ascii="Garamond" w:hAnsi="Garamond"/>
          <w:i/>
          <w:sz w:val="24"/>
          <w:szCs w:val="24"/>
        </w:rPr>
        <w:t>ANF-2</w:t>
      </w:r>
      <w:r>
        <w:rPr>
          <w:rFonts w:ascii="Garamond" w:hAnsi="Garamond"/>
          <w:sz w:val="24"/>
          <w:szCs w:val="24"/>
        </w:rPr>
        <w:t>, t</w:t>
      </w:r>
      <w:r w:rsidR="00B31D3F">
        <w:rPr>
          <w:rFonts w:ascii="Garamond" w:hAnsi="Garamond"/>
          <w:sz w:val="24"/>
          <w:szCs w:val="24"/>
        </w:rPr>
        <w:t xml:space="preserve">he degree of carboxylation </w:t>
      </w:r>
      <w:r w:rsidRPr="00737C21">
        <w:rPr>
          <w:rFonts w:ascii="Garamond" w:hAnsi="Garamond"/>
          <w:sz w:val="24"/>
          <w:szCs w:val="24"/>
        </w:rPr>
        <w:t>determined by back-titration was DC</w:t>
      </w:r>
      <w:r w:rsidR="00EB4E01">
        <w:rPr>
          <w:rFonts w:ascii="Garamond" w:hAnsi="Garamond"/>
          <w:sz w:val="24"/>
          <w:szCs w:val="24"/>
        </w:rPr>
        <w:t>A</w:t>
      </w:r>
      <w:r w:rsidRPr="00737C21">
        <w:rPr>
          <w:rFonts w:ascii="Garamond" w:hAnsi="Garamond"/>
          <w:sz w:val="24"/>
          <w:szCs w:val="24"/>
        </w:rPr>
        <w:t xml:space="preserve"> = 0.8</w:t>
      </w:r>
      <w:r w:rsidR="00EB4E01">
        <w:rPr>
          <w:rFonts w:ascii="Garamond" w:hAnsi="Garamond"/>
          <w:sz w:val="24"/>
          <w:szCs w:val="24"/>
        </w:rPr>
        <w:t>0</w:t>
      </w:r>
      <w:r w:rsidRPr="00737C21">
        <w:rPr>
          <w:rFonts w:ascii="Garamond" w:hAnsi="Garamond"/>
          <w:sz w:val="24"/>
          <w:szCs w:val="24"/>
        </w:rPr>
        <w:t xml:space="preserve"> and the degree of amination obtained from NMR </w:t>
      </w:r>
      <w:r>
        <w:rPr>
          <w:rFonts w:ascii="Garamond" w:hAnsi="Garamond"/>
          <w:sz w:val="24"/>
          <w:szCs w:val="24"/>
        </w:rPr>
        <w:t xml:space="preserve">was </w:t>
      </w:r>
      <w:r w:rsidRPr="00737C21">
        <w:rPr>
          <w:rFonts w:ascii="Garamond" w:hAnsi="Garamond"/>
          <w:sz w:val="24"/>
          <w:szCs w:val="24"/>
        </w:rPr>
        <w:t>D</w:t>
      </w:r>
      <w:r>
        <w:rPr>
          <w:rFonts w:ascii="Garamond" w:hAnsi="Garamond"/>
          <w:sz w:val="24"/>
          <w:szCs w:val="24"/>
        </w:rPr>
        <w:t>AM = 0.7</w:t>
      </w:r>
      <w:r w:rsidR="00EB4E01">
        <w:rPr>
          <w:rFonts w:ascii="Garamond" w:hAnsi="Garamond"/>
          <w:sz w:val="24"/>
          <w:szCs w:val="24"/>
        </w:rPr>
        <w:t>0</w:t>
      </w:r>
      <w:r w:rsidRPr="00737C21">
        <w:rPr>
          <w:rFonts w:ascii="Garamond" w:hAnsi="Garamond"/>
          <w:sz w:val="24"/>
          <w:szCs w:val="24"/>
        </w:rPr>
        <w:t xml:space="preserve">. We </w:t>
      </w:r>
      <w:r w:rsidR="00B23421" w:rsidRPr="00737C21">
        <w:rPr>
          <w:rFonts w:ascii="Garamond" w:hAnsi="Garamond"/>
          <w:sz w:val="24"/>
          <w:szCs w:val="24"/>
        </w:rPr>
        <w:t>ha</w:t>
      </w:r>
      <w:r w:rsidR="00B23421">
        <w:rPr>
          <w:rFonts w:ascii="Garamond" w:hAnsi="Garamond"/>
          <w:sz w:val="24"/>
          <w:szCs w:val="24"/>
        </w:rPr>
        <w:t>d</w:t>
      </w:r>
      <w:r w:rsidR="00B23421" w:rsidRPr="00737C21">
        <w:rPr>
          <w:rFonts w:ascii="Garamond" w:hAnsi="Garamond"/>
          <w:sz w:val="24"/>
          <w:szCs w:val="24"/>
        </w:rPr>
        <w:t xml:space="preserve"> </w:t>
      </w:r>
      <w:r w:rsidRPr="00737C21">
        <w:rPr>
          <w:rFonts w:ascii="Garamond" w:hAnsi="Garamond"/>
          <w:sz w:val="24"/>
          <w:szCs w:val="24"/>
        </w:rPr>
        <w:t>therefore a slight exce</w:t>
      </w:r>
      <w:r>
        <w:rPr>
          <w:rFonts w:ascii="Garamond" w:hAnsi="Garamond"/>
          <w:sz w:val="24"/>
          <w:szCs w:val="24"/>
        </w:rPr>
        <w:t>ss of acidic vs. basic groups. One should underline that t</w:t>
      </w:r>
      <w:r w:rsidRPr="00737C21">
        <w:rPr>
          <w:rFonts w:ascii="Garamond" w:hAnsi="Garamond"/>
          <w:sz w:val="24"/>
          <w:szCs w:val="24"/>
        </w:rPr>
        <w:t xml:space="preserve">he </w:t>
      </w:r>
      <w:r>
        <w:rPr>
          <w:rFonts w:ascii="Garamond" w:hAnsi="Garamond"/>
          <w:sz w:val="24"/>
          <w:szCs w:val="24"/>
        </w:rPr>
        <w:t>certitude</w:t>
      </w:r>
      <w:r w:rsidRPr="00737C21">
        <w:rPr>
          <w:rFonts w:ascii="Garamond" w:hAnsi="Garamond"/>
          <w:sz w:val="24"/>
          <w:szCs w:val="24"/>
        </w:rPr>
        <w:t xml:space="preserve"> to </w:t>
      </w:r>
      <w:r>
        <w:rPr>
          <w:rFonts w:ascii="Garamond" w:hAnsi="Garamond"/>
          <w:sz w:val="24"/>
          <w:szCs w:val="24"/>
        </w:rPr>
        <w:t>have</w:t>
      </w:r>
      <w:r w:rsidRPr="00737C21">
        <w:rPr>
          <w:rFonts w:ascii="Garamond" w:hAnsi="Garamond"/>
          <w:sz w:val="24"/>
          <w:szCs w:val="24"/>
        </w:rPr>
        <w:t xml:space="preserve"> equal amounts of acidic and basic is an interesting feature of </w:t>
      </w:r>
      <w:r w:rsidRPr="007E2214">
        <w:rPr>
          <w:rFonts w:ascii="Garamond" w:hAnsi="Garamond"/>
          <w:i/>
          <w:sz w:val="24"/>
          <w:szCs w:val="24"/>
        </w:rPr>
        <w:t>ANF-1</w:t>
      </w:r>
      <w:r w:rsidRPr="00737C21">
        <w:rPr>
          <w:rFonts w:ascii="Garamond" w:hAnsi="Garamond"/>
          <w:sz w:val="24"/>
          <w:szCs w:val="24"/>
        </w:rPr>
        <w:t>.</w:t>
      </w:r>
    </w:p>
    <w:p w14:paraId="1E4C27BC" w14:textId="525C5201" w:rsidR="00F171BB" w:rsidRPr="00737C21" w:rsidRDefault="00010A45" w:rsidP="00F171BB">
      <w:pPr>
        <w:spacing w:line="360" w:lineRule="auto"/>
        <w:jc w:val="both"/>
        <w:rPr>
          <w:rFonts w:ascii="Garamond" w:hAnsi="Garamond"/>
          <w:sz w:val="24"/>
          <w:szCs w:val="24"/>
        </w:rPr>
      </w:pPr>
      <w:r w:rsidRPr="00010A45">
        <w:rPr>
          <w:rFonts w:ascii="Garamond" w:hAnsi="Garamond"/>
          <w:sz w:val="24"/>
          <w:szCs w:val="24"/>
        </w:rPr>
        <w:t xml:space="preserve">Patrickios </w:t>
      </w:r>
      <w:r w:rsidRPr="00010A45">
        <w:rPr>
          <w:rFonts w:ascii="Garamond" w:hAnsi="Garamond"/>
          <w:sz w:val="24"/>
          <w:szCs w:val="24"/>
        </w:rPr>
        <w:fldChar w:fldCharType="begin"/>
      </w:r>
      <w:r w:rsidR="006F60D2">
        <w:rPr>
          <w:rFonts w:ascii="Garamond" w:hAnsi="Garamond"/>
          <w:sz w:val="24"/>
          <w:szCs w:val="24"/>
        </w:rPr>
        <w:instrText xml:space="preserve"> ADDIN EN.CITE &lt;EndNote&gt;&lt;Cite&gt;&lt;Author&gt;Patrickios&lt;/Author&gt;&lt;Year&gt;1995&lt;/Year&gt;&lt;RecNum&gt;394&lt;/RecNum&gt;&lt;DisplayText&gt;&lt;style face="superscript"&gt;48&lt;/style&gt;&lt;/DisplayText&gt;&lt;record&gt;&lt;rec-number&gt;394&lt;/rec-number&gt;&lt;foreign-keys&gt;&lt;key app="EN" db-id="vfs2apzfbdr2r3ev0em52aretvxwpe252dw5" timestamp="1530563282"&gt;394&lt;/key&gt;&lt;/foreign-keys&gt;&lt;ref-type name="Journal Article"&gt;17&lt;/ref-type&gt;&lt;contributors&gt;&lt;authors&gt;&lt;author&gt;Patrickios, C. S.&lt;/author&gt;&lt;/authors&gt;&lt;/contributors&gt;&lt;titles&gt;&lt;title&gt;POLYPEPTIDE AMINO-ACID-COMPOSITION AND ISOELECTRIC POINT .1. A CLOSED-FORM APPROXIMATION&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256-260&lt;/pages&gt;&lt;volume&gt;175&lt;/volume&gt;&lt;number&gt;1&lt;/number&gt;&lt;dates&gt;&lt;year&gt;1995&lt;/year&gt;&lt;pub-dates&gt;&lt;date&gt;Oct&lt;/date&gt;&lt;/pub-dates&gt;&lt;/dates&gt;&lt;isbn&gt;0021-9797&lt;/isbn&gt;&lt;accession-num&gt;WOS:A1995RW12200033&lt;/accession-num&gt;&lt;urls&gt;&lt;related-urls&gt;&lt;url&gt;&amp;lt;Go to ISI&amp;gt;://WOS:A1995RW12200033&lt;/url&gt;&lt;/related-urls&gt;&lt;/urls&gt;&lt;electronic-resource-num&gt;10.1006/jcis.1995.1454&lt;/electronic-resource-num&gt;&lt;/record&gt;&lt;/Cite&gt;&lt;/EndNote&gt;</w:instrText>
      </w:r>
      <w:r w:rsidRPr="00010A45">
        <w:rPr>
          <w:rFonts w:ascii="Garamond" w:hAnsi="Garamond"/>
          <w:sz w:val="24"/>
          <w:szCs w:val="24"/>
        </w:rPr>
        <w:fldChar w:fldCharType="separate"/>
      </w:r>
      <w:r w:rsidR="006F60D2" w:rsidRPr="006F60D2">
        <w:rPr>
          <w:rFonts w:ascii="Garamond" w:hAnsi="Garamond"/>
          <w:noProof/>
          <w:sz w:val="24"/>
          <w:szCs w:val="24"/>
          <w:vertAlign w:val="superscript"/>
        </w:rPr>
        <w:t>48</w:t>
      </w:r>
      <w:r w:rsidRPr="00010A45">
        <w:rPr>
          <w:rFonts w:ascii="Garamond" w:hAnsi="Garamond"/>
          <w:sz w:val="24"/>
          <w:szCs w:val="24"/>
        </w:rPr>
        <w:fldChar w:fldCharType="end"/>
      </w:r>
      <w:r w:rsidR="008436B4" w:rsidRPr="00010A45">
        <w:rPr>
          <w:rFonts w:ascii="Garamond" w:hAnsi="Garamond"/>
          <w:sz w:val="24"/>
          <w:szCs w:val="24"/>
        </w:rPr>
        <w:t xml:space="preserve"> derived equations relating the isoelectric point and the acid constants, when the number of</w:t>
      </w:r>
      <w:r w:rsidR="008436B4">
        <w:rPr>
          <w:rFonts w:ascii="Garamond" w:hAnsi="Garamond"/>
          <w:sz w:val="24"/>
          <w:szCs w:val="24"/>
        </w:rPr>
        <w:t xml:space="preserve"> acidic and basic groups is not identical. </w:t>
      </w:r>
      <w:r w:rsidR="00737C21" w:rsidRPr="00737C21">
        <w:rPr>
          <w:rFonts w:ascii="Garamond" w:hAnsi="Garamond"/>
          <w:sz w:val="24"/>
          <w:szCs w:val="24"/>
        </w:rPr>
        <w:t>The t</w:t>
      </w:r>
      <w:r w:rsidR="00F171BB" w:rsidRPr="00737C21">
        <w:rPr>
          <w:rFonts w:ascii="Garamond" w:hAnsi="Garamond"/>
          <w:sz w:val="24"/>
          <w:szCs w:val="24"/>
        </w:rPr>
        <w:t xml:space="preserve">itration of </w:t>
      </w:r>
      <w:r w:rsidR="00F171BB" w:rsidRPr="00C86935">
        <w:rPr>
          <w:rFonts w:ascii="Garamond" w:hAnsi="Garamond"/>
          <w:i/>
          <w:sz w:val="24"/>
          <w:szCs w:val="24"/>
        </w:rPr>
        <w:t>ANF-2</w:t>
      </w:r>
      <w:r w:rsidR="00F171BB" w:rsidRPr="00737C21">
        <w:rPr>
          <w:rFonts w:ascii="Garamond" w:hAnsi="Garamond"/>
          <w:sz w:val="24"/>
          <w:szCs w:val="24"/>
        </w:rPr>
        <w:t xml:space="preserve"> gave</w:t>
      </w:r>
      <w:r w:rsidR="008436B4">
        <w:rPr>
          <w:rFonts w:ascii="Garamond" w:hAnsi="Garamond"/>
          <w:sz w:val="24"/>
          <w:szCs w:val="24"/>
        </w:rPr>
        <w:t xml:space="preserve"> an inflection corresponding to</w:t>
      </w:r>
      <w:r w:rsidR="00F171BB" w:rsidRPr="00737C21">
        <w:rPr>
          <w:rFonts w:ascii="Garamond" w:hAnsi="Garamond"/>
          <w:sz w:val="24"/>
          <w:szCs w:val="24"/>
        </w:rPr>
        <w:t xml:space="preserve"> an isoelectric point: pI = 6.9. The acid constant determined at half neutralization was pKa</w:t>
      </w:r>
      <w:r w:rsidR="00A86EE5">
        <w:rPr>
          <w:rFonts w:ascii="Garamond" w:hAnsi="Garamond"/>
          <w:sz w:val="24"/>
          <w:szCs w:val="24"/>
          <w:vertAlign w:val="subscript"/>
        </w:rPr>
        <w:t>1</w:t>
      </w:r>
      <w:r w:rsidR="00F171BB" w:rsidRPr="00737C21">
        <w:rPr>
          <w:rFonts w:ascii="Garamond" w:hAnsi="Garamond"/>
          <w:sz w:val="24"/>
          <w:szCs w:val="24"/>
        </w:rPr>
        <w:t xml:space="preserve"> = 4.4, which is similar to the </w:t>
      </w:r>
      <w:r w:rsidR="00F171BB" w:rsidRPr="00570216">
        <w:rPr>
          <w:rFonts w:ascii="Garamond" w:hAnsi="Garamond"/>
          <w:sz w:val="24"/>
          <w:szCs w:val="24"/>
        </w:rPr>
        <w:t>pKa of benzoic acid</w:t>
      </w:r>
      <w:r w:rsidR="00570216">
        <w:rPr>
          <w:rFonts w:ascii="Garamond" w:hAnsi="Garamond"/>
          <w:sz w:val="24"/>
          <w:szCs w:val="24"/>
        </w:rPr>
        <w:t xml:space="preserve"> (</w:t>
      </w:r>
      <w:r w:rsidR="00570216" w:rsidRPr="00737C21">
        <w:rPr>
          <w:rFonts w:ascii="Garamond" w:hAnsi="Garamond"/>
          <w:sz w:val="24"/>
          <w:szCs w:val="24"/>
        </w:rPr>
        <w:t>pKa</w:t>
      </w:r>
      <w:r w:rsidR="00570216">
        <w:rPr>
          <w:rFonts w:ascii="Garamond" w:hAnsi="Garamond"/>
          <w:sz w:val="24"/>
          <w:szCs w:val="24"/>
        </w:rPr>
        <w:t xml:space="preserve"> = 4.2)</w:t>
      </w:r>
      <w:r w:rsidR="00F171BB" w:rsidRPr="00737C21">
        <w:rPr>
          <w:rFonts w:ascii="Garamond" w:hAnsi="Garamond"/>
          <w:sz w:val="24"/>
          <w:szCs w:val="24"/>
        </w:rPr>
        <w:t xml:space="preserve">. </w:t>
      </w:r>
      <w:r w:rsidR="0084515E" w:rsidRPr="00737C21">
        <w:rPr>
          <w:rFonts w:ascii="Garamond" w:hAnsi="Garamond"/>
          <w:sz w:val="24"/>
          <w:szCs w:val="24"/>
        </w:rPr>
        <w:t xml:space="preserve">The </w:t>
      </w:r>
      <w:r w:rsidR="008436B4">
        <w:rPr>
          <w:rFonts w:ascii="Garamond" w:hAnsi="Garamond"/>
          <w:sz w:val="24"/>
          <w:szCs w:val="24"/>
        </w:rPr>
        <w:t xml:space="preserve">calculated </w:t>
      </w:r>
      <w:r w:rsidR="00F171BB" w:rsidRPr="00737C21">
        <w:rPr>
          <w:rFonts w:ascii="Garamond" w:hAnsi="Garamond"/>
          <w:sz w:val="24"/>
          <w:szCs w:val="24"/>
        </w:rPr>
        <w:t>pKa</w:t>
      </w:r>
      <w:r w:rsidR="00A86EE5">
        <w:rPr>
          <w:rFonts w:ascii="Garamond" w:hAnsi="Garamond"/>
          <w:sz w:val="24"/>
          <w:szCs w:val="24"/>
          <w:vertAlign w:val="subscript"/>
        </w:rPr>
        <w:t>2</w:t>
      </w:r>
      <w:r w:rsidR="0084515E" w:rsidRPr="00737C21">
        <w:rPr>
          <w:rFonts w:ascii="Garamond" w:hAnsi="Garamond"/>
          <w:sz w:val="24"/>
          <w:szCs w:val="24"/>
        </w:rPr>
        <w:t xml:space="preserve"> of the ammonium group</w:t>
      </w:r>
      <w:r w:rsidR="00B23421">
        <w:rPr>
          <w:rFonts w:ascii="Garamond" w:hAnsi="Garamond"/>
          <w:sz w:val="24"/>
          <w:szCs w:val="24"/>
        </w:rPr>
        <w:t xml:space="preserve"> according to equation 3</w:t>
      </w:r>
      <w:r w:rsidR="0084515E" w:rsidRPr="00737C21">
        <w:rPr>
          <w:rFonts w:ascii="Garamond" w:hAnsi="Garamond"/>
          <w:sz w:val="24"/>
          <w:szCs w:val="24"/>
        </w:rPr>
        <w:t xml:space="preserve"> </w:t>
      </w:r>
      <w:r w:rsidR="00B23421">
        <w:rPr>
          <w:rFonts w:ascii="Garamond" w:hAnsi="Garamond"/>
          <w:sz w:val="24"/>
          <w:szCs w:val="24"/>
        </w:rPr>
        <w:t>wa</w:t>
      </w:r>
      <w:r w:rsidR="00B23421" w:rsidRPr="00737C21">
        <w:rPr>
          <w:rFonts w:ascii="Garamond" w:hAnsi="Garamond"/>
          <w:sz w:val="24"/>
          <w:szCs w:val="24"/>
        </w:rPr>
        <w:t xml:space="preserve">s </w:t>
      </w:r>
      <w:r w:rsidR="00F171BB" w:rsidRPr="00737C21">
        <w:rPr>
          <w:rFonts w:ascii="Garamond" w:hAnsi="Garamond"/>
          <w:sz w:val="24"/>
          <w:szCs w:val="24"/>
        </w:rPr>
        <w:t>9.4</w:t>
      </w:r>
      <w:r w:rsidR="0084515E" w:rsidRPr="00737C21">
        <w:rPr>
          <w:rFonts w:ascii="Garamond" w:hAnsi="Garamond"/>
          <w:sz w:val="24"/>
          <w:szCs w:val="24"/>
        </w:rPr>
        <w:t xml:space="preserve">, </w:t>
      </w:r>
      <w:r w:rsidR="00B23421">
        <w:rPr>
          <w:rFonts w:ascii="Garamond" w:hAnsi="Garamond"/>
          <w:sz w:val="24"/>
          <w:szCs w:val="24"/>
        </w:rPr>
        <w:t xml:space="preserve">very similar to the </w:t>
      </w:r>
      <w:r w:rsidR="00B23421" w:rsidRPr="008436B4">
        <w:rPr>
          <w:rFonts w:ascii="Garamond" w:hAnsi="Garamond"/>
          <w:sz w:val="24"/>
          <w:szCs w:val="24"/>
        </w:rPr>
        <w:t xml:space="preserve">pKa of benzylamine </w:t>
      </w:r>
      <w:r w:rsidR="00B23421">
        <w:rPr>
          <w:rFonts w:ascii="Garamond" w:hAnsi="Garamond"/>
          <w:sz w:val="24"/>
          <w:szCs w:val="24"/>
        </w:rPr>
        <w:t>(</w:t>
      </w:r>
      <w:r w:rsidR="00B23421" w:rsidRPr="008436B4">
        <w:rPr>
          <w:rFonts w:ascii="Garamond" w:hAnsi="Garamond"/>
          <w:sz w:val="24"/>
          <w:szCs w:val="24"/>
        </w:rPr>
        <w:t>9.34</w:t>
      </w:r>
      <w:r w:rsidR="00B23421">
        <w:rPr>
          <w:rFonts w:ascii="Garamond" w:hAnsi="Garamond"/>
          <w:sz w:val="24"/>
          <w:szCs w:val="24"/>
        </w:rPr>
        <w:t xml:space="preserve"> </w:t>
      </w:r>
      <w:r w:rsidR="00B23421" w:rsidRPr="00737C21">
        <w:rPr>
          <w:rFonts w:ascii="Garamond" w:hAnsi="Garamond"/>
          <w:sz w:val="24"/>
          <w:szCs w:val="24"/>
        </w:rPr>
        <w:fldChar w:fldCharType="begin"/>
      </w:r>
      <w:r w:rsidR="006F60D2">
        <w:rPr>
          <w:rFonts w:ascii="Garamond" w:hAnsi="Garamond"/>
          <w:sz w:val="24"/>
          <w:szCs w:val="24"/>
        </w:rPr>
        <w:instrText xml:space="preserve"> ADDIN EN.CITE &lt;EndNote&gt;&lt;Cite&gt;&lt;Author&gt;Hall&lt;/Author&gt;&lt;Year&gt;1957&lt;/Year&gt;&lt;RecNum&gt;0&lt;/RecNum&gt;&lt;IDText&gt;Correlation of the Base Strengths of Amines1&lt;/IDText&gt;&lt;DisplayText&gt;&lt;style face="superscript"&gt;49&lt;/style&gt;&lt;/DisplayText&gt;&lt;record&gt;&lt;dates&gt;&lt;pub-dates&gt;&lt;date&gt;1957/10/01&lt;/date&gt;&lt;/pub-dates&gt;&lt;year&gt;1957&lt;/year&gt;&lt;/dates&gt;&lt;urls&gt;&lt;related-urls&gt;&lt;url&gt;https://doi.org/10.1021/ja01577a030&lt;/url&gt;&lt;/related-urls&gt;&lt;/urls&gt;&lt;isbn&gt;0002-7863&lt;/isbn&gt;&lt;titles&gt;&lt;title&gt;Correlation of the Base Strengths of Amines1&lt;/title&gt;&lt;secondary-title&gt;Journal of the American Chemical Society&lt;/secondary-title&gt;&lt;/titles&gt;&lt;pages&gt;5441-5444&lt;/pages&gt;&lt;number&gt;20&lt;/number&gt;&lt;contributors&gt;&lt;authors&gt;&lt;author&gt;Hall, H. K.&lt;/author&gt;&lt;/authors&gt;&lt;/contributors&gt;&lt;added-date format="utc"&gt;1531301731&lt;/added-date&gt;&lt;ref-type name="Journal Article"&gt;17&lt;/ref-type&gt;&lt;rec-number&gt;3087&lt;/rec-number&gt;&lt;publisher&gt;American Chemical Society&lt;/publisher&gt;&lt;last-updated-date format="utc"&gt;1531301731&lt;/last-updated-date&gt;&lt;electronic-resource-num&gt;10.1021/ja01577a030&lt;/electronic-resource-num&gt;&lt;volume&gt;79&lt;/volume&gt;&lt;/record&gt;&lt;/Cite&gt;&lt;/EndNote&gt;</w:instrText>
      </w:r>
      <w:r w:rsidR="00B23421" w:rsidRPr="00737C21">
        <w:rPr>
          <w:rFonts w:ascii="Garamond" w:hAnsi="Garamond"/>
          <w:sz w:val="24"/>
          <w:szCs w:val="24"/>
        </w:rPr>
        <w:fldChar w:fldCharType="separate"/>
      </w:r>
      <w:r w:rsidR="006F60D2" w:rsidRPr="006F60D2">
        <w:rPr>
          <w:rFonts w:ascii="Garamond" w:hAnsi="Garamond"/>
          <w:noProof/>
          <w:sz w:val="24"/>
          <w:szCs w:val="24"/>
          <w:vertAlign w:val="superscript"/>
        </w:rPr>
        <w:t>49</w:t>
      </w:r>
      <w:r w:rsidR="00B23421" w:rsidRPr="00737C21">
        <w:rPr>
          <w:rFonts w:ascii="Garamond" w:hAnsi="Garamond"/>
          <w:sz w:val="24"/>
          <w:szCs w:val="24"/>
        </w:rPr>
        <w:fldChar w:fldCharType="end"/>
      </w:r>
      <w:r w:rsidR="00B23421">
        <w:rPr>
          <w:rFonts w:ascii="Garamond" w:hAnsi="Garamond"/>
          <w:sz w:val="24"/>
          <w:szCs w:val="24"/>
        </w:rPr>
        <w:t xml:space="preserve">), </w:t>
      </w:r>
      <w:r w:rsidR="00B23421" w:rsidRPr="00737C21">
        <w:rPr>
          <w:rFonts w:ascii="Garamond" w:hAnsi="Garamond"/>
          <w:sz w:val="24"/>
          <w:szCs w:val="24"/>
        </w:rPr>
        <w:t>correspond</w:t>
      </w:r>
      <w:r w:rsidR="00B23421">
        <w:rPr>
          <w:rFonts w:ascii="Garamond" w:hAnsi="Garamond"/>
          <w:sz w:val="24"/>
          <w:szCs w:val="24"/>
        </w:rPr>
        <w:t>ing</w:t>
      </w:r>
      <w:r w:rsidR="00B23421" w:rsidRPr="00737C21">
        <w:rPr>
          <w:rFonts w:ascii="Garamond" w:hAnsi="Garamond"/>
          <w:sz w:val="24"/>
          <w:szCs w:val="24"/>
        </w:rPr>
        <w:t xml:space="preserve"> </w:t>
      </w:r>
      <w:r w:rsidR="0084515E" w:rsidRPr="00737C21">
        <w:rPr>
          <w:rFonts w:ascii="Garamond" w:hAnsi="Garamond"/>
          <w:sz w:val="24"/>
          <w:szCs w:val="24"/>
        </w:rPr>
        <w:t>to a</w:t>
      </w:r>
      <w:r w:rsidR="00F171BB" w:rsidRPr="00737C21">
        <w:rPr>
          <w:rFonts w:ascii="Garamond" w:hAnsi="Garamond"/>
          <w:sz w:val="24"/>
          <w:szCs w:val="24"/>
        </w:rPr>
        <w:t xml:space="preserve"> </w:t>
      </w:r>
      <w:r w:rsidR="0084515E" w:rsidRPr="00737C21">
        <w:rPr>
          <w:rFonts w:ascii="Garamond" w:hAnsi="Garamond"/>
          <w:sz w:val="24"/>
          <w:szCs w:val="24"/>
        </w:rPr>
        <w:t>basic constant of the amine: pKb = 4.6</w:t>
      </w:r>
      <w:r w:rsidR="008436B4">
        <w:rPr>
          <w:rFonts w:ascii="Garamond" w:hAnsi="Garamond"/>
          <w:sz w:val="24"/>
          <w:szCs w:val="24"/>
        </w:rPr>
        <w:t>.</w:t>
      </w:r>
      <w:r w:rsidR="00DB0611">
        <w:rPr>
          <w:rFonts w:ascii="Garamond" w:hAnsi="Garamond"/>
          <w:sz w:val="24"/>
          <w:szCs w:val="24"/>
        </w:rPr>
        <w:t xml:space="preserve"> The </w:t>
      </w:r>
      <w:r w:rsidR="00BD0F8A">
        <w:rPr>
          <w:rFonts w:ascii="Garamond" w:hAnsi="Garamond"/>
          <w:sz w:val="24"/>
          <w:szCs w:val="24"/>
        </w:rPr>
        <w:t>pK</w:t>
      </w:r>
      <w:r w:rsidR="00BD0F8A" w:rsidRPr="00C86935">
        <w:rPr>
          <w:rFonts w:ascii="Garamond" w:hAnsi="Garamond"/>
          <w:sz w:val="24"/>
          <w:szCs w:val="24"/>
        </w:rPr>
        <w:t>a</w:t>
      </w:r>
      <w:r w:rsidR="00BD0F8A">
        <w:rPr>
          <w:rFonts w:ascii="Garamond" w:hAnsi="Garamond"/>
          <w:sz w:val="24"/>
          <w:szCs w:val="24"/>
          <w:vertAlign w:val="subscript"/>
        </w:rPr>
        <w:t xml:space="preserve"> </w:t>
      </w:r>
      <w:r w:rsidR="00BD0F8A">
        <w:rPr>
          <w:rFonts w:ascii="Garamond" w:hAnsi="Garamond"/>
          <w:sz w:val="24"/>
          <w:szCs w:val="24"/>
        </w:rPr>
        <w:t xml:space="preserve">value for </w:t>
      </w:r>
      <w:r w:rsidR="00BD0F8A" w:rsidRPr="0089042F">
        <w:rPr>
          <w:rFonts w:ascii="Garamond" w:hAnsi="Garamond"/>
          <w:i/>
          <w:sz w:val="24"/>
          <w:szCs w:val="24"/>
        </w:rPr>
        <w:t>ANF-1</w:t>
      </w:r>
      <w:r w:rsidR="00BD0F8A">
        <w:rPr>
          <w:rFonts w:ascii="Garamond" w:hAnsi="Garamond"/>
          <w:sz w:val="24"/>
          <w:szCs w:val="24"/>
        </w:rPr>
        <w:t xml:space="preserve"> and </w:t>
      </w:r>
      <w:r w:rsidR="00BD0F8A" w:rsidRPr="0089042F">
        <w:rPr>
          <w:rFonts w:ascii="Garamond" w:hAnsi="Garamond"/>
          <w:i/>
          <w:sz w:val="24"/>
          <w:szCs w:val="24"/>
        </w:rPr>
        <w:t>ANF-2</w:t>
      </w:r>
      <w:r w:rsidR="00BD0F8A">
        <w:rPr>
          <w:rFonts w:ascii="Garamond" w:hAnsi="Garamond"/>
          <w:sz w:val="24"/>
          <w:szCs w:val="24"/>
        </w:rPr>
        <w:t xml:space="preserve"> reflect the general trend observed for aliphatic and aromatic acids</w:t>
      </w:r>
      <w:r w:rsidR="00606DBC">
        <w:rPr>
          <w:rFonts w:ascii="Garamond" w:hAnsi="Garamond"/>
          <w:sz w:val="24"/>
          <w:szCs w:val="24"/>
        </w:rPr>
        <w:t xml:space="preserve">: </w:t>
      </w:r>
      <w:r w:rsidR="00BD0F8A">
        <w:rPr>
          <w:rFonts w:ascii="Garamond" w:hAnsi="Garamond"/>
          <w:sz w:val="24"/>
          <w:szCs w:val="24"/>
        </w:rPr>
        <w:t xml:space="preserve">the latter present a higher acidity </w:t>
      </w:r>
      <w:r w:rsidR="00606DBC">
        <w:rPr>
          <w:rFonts w:ascii="Garamond" w:hAnsi="Garamond"/>
          <w:sz w:val="24"/>
          <w:szCs w:val="24"/>
        </w:rPr>
        <w:t>than</w:t>
      </w:r>
      <w:r w:rsidR="00BD0F8A">
        <w:rPr>
          <w:rFonts w:ascii="Garamond" w:hAnsi="Garamond"/>
          <w:sz w:val="24"/>
          <w:szCs w:val="24"/>
        </w:rPr>
        <w:t xml:space="preserve"> the aliphatic ones.</w:t>
      </w:r>
      <w:r w:rsidR="007170DC">
        <w:rPr>
          <w:rFonts w:ascii="Garamond" w:hAnsi="Garamond"/>
          <w:sz w:val="24"/>
          <w:szCs w:val="24"/>
        </w:rPr>
        <w:t xml:space="preserve"> The values of amine groups for the two samples </w:t>
      </w:r>
      <w:r w:rsidR="00B23421">
        <w:rPr>
          <w:rFonts w:ascii="Garamond" w:hAnsi="Garamond"/>
          <w:sz w:val="24"/>
          <w:szCs w:val="24"/>
        </w:rPr>
        <w:t xml:space="preserve">were </w:t>
      </w:r>
      <w:r w:rsidR="007170DC">
        <w:rPr>
          <w:rFonts w:ascii="Garamond" w:hAnsi="Garamond"/>
          <w:sz w:val="24"/>
          <w:szCs w:val="24"/>
        </w:rPr>
        <w:t xml:space="preserve">in agreement with the higher basicity of secondary amines. The higher </w:t>
      </w:r>
      <w:r w:rsidR="00606DBC">
        <w:rPr>
          <w:rFonts w:ascii="Garamond" w:hAnsi="Garamond"/>
          <w:sz w:val="24"/>
          <w:szCs w:val="24"/>
        </w:rPr>
        <w:t>pH of the isoelectric point</w:t>
      </w:r>
      <w:r w:rsidR="007170DC">
        <w:rPr>
          <w:rFonts w:ascii="Garamond" w:hAnsi="Garamond"/>
          <w:sz w:val="24"/>
          <w:szCs w:val="24"/>
        </w:rPr>
        <w:t xml:space="preserve"> for </w:t>
      </w:r>
      <w:r w:rsidR="007170DC" w:rsidRPr="0089042F">
        <w:rPr>
          <w:rFonts w:ascii="Garamond" w:hAnsi="Garamond"/>
          <w:i/>
          <w:sz w:val="24"/>
          <w:szCs w:val="24"/>
        </w:rPr>
        <w:t>ANF-2</w:t>
      </w:r>
      <w:r w:rsidR="007170DC">
        <w:rPr>
          <w:rFonts w:ascii="Garamond" w:hAnsi="Garamond"/>
          <w:sz w:val="24"/>
          <w:szCs w:val="24"/>
        </w:rPr>
        <w:t xml:space="preserve"> </w:t>
      </w:r>
      <w:r w:rsidR="00B23421">
        <w:rPr>
          <w:rFonts w:ascii="Garamond" w:hAnsi="Garamond"/>
          <w:sz w:val="24"/>
          <w:szCs w:val="24"/>
        </w:rPr>
        <w:t xml:space="preserve">respected </w:t>
      </w:r>
      <w:r w:rsidR="007170DC">
        <w:rPr>
          <w:rFonts w:ascii="Garamond" w:hAnsi="Garamond"/>
          <w:sz w:val="24"/>
          <w:szCs w:val="24"/>
        </w:rPr>
        <w:t xml:space="preserve">this trend and </w:t>
      </w:r>
      <w:proofErr w:type="gramStart"/>
      <w:r w:rsidR="00B23421">
        <w:rPr>
          <w:rFonts w:ascii="Garamond" w:hAnsi="Garamond"/>
          <w:sz w:val="24"/>
          <w:szCs w:val="24"/>
        </w:rPr>
        <w:t>was</w:t>
      </w:r>
      <w:r w:rsidR="007170DC">
        <w:rPr>
          <w:rFonts w:ascii="Garamond" w:hAnsi="Garamond"/>
          <w:sz w:val="24"/>
          <w:szCs w:val="24"/>
        </w:rPr>
        <w:t xml:space="preserve"> also</w:t>
      </w:r>
      <w:proofErr w:type="gramEnd"/>
      <w:r w:rsidR="007170DC">
        <w:rPr>
          <w:rFonts w:ascii="Garamond" w:hAnsi="Garamond"/>
          <w:sz w:val="24"/>
          <w:szCs w:val="24"/>
        </w:rPr>
        <w:t xml:space="preserve"> associated to the slightly higher quantity of the acidic functions.</w:t>
      </w:r>
    </w:p>
    <w:p w14:paraId="094B0B25" w14:textId="1EF738F9" w:rsidR="007F3821" w:rsidRDefault="007F3821" w:rsidP="00FB447C">
      <w:pPr>
        <w:spacing w:line="360" w:lineRule="auto"/>
        <w:jc w:val="both"/>
        <w:rPr>
          <w:rFonts w:ascii="Garamond" w:hAnsi="Garamond" w:cs="Calibri"/>
          <w:i/>
          <w:color w:val="000000"/>
          <w:sz w:val="24"/>
          <w:szCs w:val="24"/>
        </w:rPr>
      </w:pPr>
    </w:p>
    <w:p w14:paraId="57EA22EC" w14:textId="3AC2CACD" w:rsidR="00FE538B" w:rsidRDefault="00A86EE5" w:rsidP="00FB447C">
      <w:pPr>
        <w:spacing w:line="360" w:lineRule="auto"/>
        <w:jc w:val="both"/>
        <w:rPr>
          <w:rFonts w:ascii="Garamond" w:hAnsi="Garamond" w:cs="Calibri"/>
          <w:i/>
          <w:color w:val="000000"/>
          <w:sz w:val="24"/>
          <w:szCs w:val="24"/>
        </w:rPr>
      </w:pPr>
      <w:r>
        <w:rPr>
          <w:rFonts w:ascii="Garamond" w:hAnsi="Garamond" w:cs="Calibri"/>
          <w:i/>
          <w:color w:val="000000"/>
          <w:sz w:val="24"/>
          <w:szCs w:val="24"/>
        </w:rPr>
        <w:t>Thermogravimetric analysis</w:t>
      </w:r>
    </w:p>
    <w:p w14:paraId="11040B17" w14:textId="3680393D" w:rsidR="00453397" w:rsidRDefault="009D3525" w:rsidP="00FB447C">
      <w:pPr>
        <w:spacing w:line="360" w:lineRule="auto"/>
        <w:jc w:val="both"/>
        <w:rPr>
          <w:rFonts w:ascii="Garamond" w:hAnsi="Garamond" w:cs="Calibri"/>
          <w:color w:val="000000"/>
          <w:sz w:val="24"/>
          <w:szCs w:val="24"/>
        </w:rPr>
      </w:pPr>
      <w:r>
        <w:rPr>
          <w:rFonts w:ascii="Garamond" w:hAnsi="Garamond" w:cs="Calibri"/>
          <w:noProof/>
          <w:color w:val="000000"/>
          <w:sz w:val="24"/>
          <w:szCs w:val="24"/>
          <w:lang w:val="fr-FR" w:eastAsia="fr-FR"/>
        </w:rPr>
        <w:lastRenderedPageBreak/>
        <mc:AlternateContent>
          <mc:Choice Requires="wpg">
            <w:drawing>
              <wp:anchor distT="0" distB="0" distL="114300" distR="114300" simplePos="0" relativeHeight="251653632" behindDoc="0" locked="0" layoutInCell="1" allowOverlap="1" wp14:anchorId="7B7A462B" wp14:editId="69FA142C">
                <wp:simplePos x="0" y="0"/>
                <wp:positionH relativeFrom="column">
                  <wp:posOffset>-340</wp:posOffset>
                </wp:positionH>
                <wp:positionV relativeFrom="paragraph">
                  <wp:posOffset>249178</wp:posOffset>
                </wp:positionV>
                <wp:extent cx="4524375" cy="2654300"/>
                <wp:effectExtent l="0" t="0" r="0" b="0"/>
                <wp:wrapSquare wrapText="bothSides"/>
                <wp:docPr id="5" name="Groupe 5"/>
                <wp:cNvGraphicFramePr/>
                <a:graphic xmlns:a="http://schemas.openxmlformats.org/drawingml/2006/main">
                  <a:graphicData uri="http://schemas.microsoft.com/office/word/2010/wordprocessingGroup">
                    <wpg:wgp>
                      <wpg:cNvGrpSpPr/>
                      <wpg:grpSpPr>
                        <a:xfrm>
                          <a:off x="0" y="0"/>
                          <a:ext cx="4524375" cy="2654300"/>
                          <a:chOff x="0" y="0"/>
                          <a:chExt cx="4524375" cy="2654300"/>
                        </a:xfrm>
                      </wpg:grpSpPr>
                      <wpg:graphicFrame>
                        <wpg:cNvPr id="1" name="Graphique 1">
                          <a:extLst>
                            <a:ext uri="{FF2B5EF4-FFF2-40B4-BE49-F238E27FC236}">
                              <a16:creationId xmlns:a16="http://schemas.microsoft.com/office/drawing/2014/main" id="{5B656F3F-EE35-4910-A5D1-C328BE71FEC2}"/>
                            </a:ext>
                          </a:extLst>
                        </wpg:cNvPr>
                        <wpg:cNvFrPr/>
                        <wpg:xfrm>
                          <a:off x="0" y="0"/>
                          <a:ext cx="4524375" cy="2654300"/>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3" name="Graphique 3">
                          <a:extLst>
                            <a:ext uri="{FF2B5EF4-FFF2-40B4-BE49-F238E27FC236}">
                              <a16:creationId xmlns:a16="http://schemas.microsoft.com/office/drawing/2014/main" id="{DDC74077-18AD-4882-9965-1539561F5848}"/>
                            </a:ext>
                          </a:extLst>
                        </wpg:cNvPr>
                        <wpg:cNvFrPr/>
                        <wpg:xfrm>
                          <a:off x="620163" y="448146"/>
                          <a:ext cx="2312670" cy="1614805"/>
                        </wpg:xfrm>
                        <a:graphic>
                          <a:graphicData uri="http://schemas.openxmlformats.org/drawingml/2006/chart">
                            <c:chart xmlns:c="http://schemas.openxmlformats.org/drawingml/2006/chart" xmlns:r="http://schemas.openxmlformats.org/officeDocument/2006/relationships" r:id="rId19"/>
                          </a:graphicData>
                        </a:graphic>
                      </wpg:graphicFrame>
                    </wpg:wgp>
                  </a:graphicData>
                </a:graphic>
              </wp:anchor>
            </w:drawing>
          </mc:Choice>
          <mc:Fallback>
            <w:pict>
              <v:group w14:anchorId="7B3D6623" id="Groupe 5" o:spid="_x0000_s1026" style="position:absolute;margin-left:-.05pt;margin-top:19.6pt;width:356.25pt;height:209pt;z-index:251653632" coordsize="45243,26543"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">
                <v:shape id="Graphique 1" o:spid="_x0000_s1027" type="#_x0000_t75" style="position:absolute;width:45232;height:265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">
                  <v:imagedata r:id="rId20" o:title=""/>
                  <o:lock v:ext="edit" aspectratio="f"/>
                </v:shape>
                <v:shape id="Graphique 3" o:spid="_x0000_s1028" type="#_x0000_t75" style="position:absolute;left:6156;top:4450;width:23165;height:161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">
                  <v:imagedata r:id="rId21" o:title=""/>
                  <o:lock v:ext="edit" aspectratio="f"/>
                </v:shape>
                <w10:wrap type="square"/>
              </v:group>
            </w:pict>
          </mc:Fallback>
        </mc:AlternateContent>
      </w:r>
    </w:p>
    <w:p w14:paraId="632A2B33" w14:textId="5697320D" w:rsidR="00453397" w:rsidRDefault="00453397" w:rsidP="00FB447C">
      <w:pPr>
        <w:spacing w:line="360" w:lineRule="auto"/>
        <w:jc w:val="both"/>
        <w:rPr>
          <w:rFonts w:ascii="Garamond" w:hAnsi="Garamond" w:cs="Calibri"/>
          <w:color w:val="000000"/>
          <w:sz w:val="24"/>
          <w:szCs w:val="24"/>
        </w:rPr>
      </w:pPr>
    </w:p>
    <w:p w14:paraId="63C8260E" w14:textId="12620761" w:rsidR="00453397" w:rsidRDefault="00453397" w:rsidP="00FB447C">
      <w:pPr>
        <w:spacing w:line="360" w:lineRule="auto"/>
        <w:jc w:val="both"/>
        <w:rPr>
          <w:rFonts w:ascii="Garamond" w:hAnsi="Garamond" w:cs="Calibri"/>
          <w:color w:val="000000"/>
          <w:sz w:val="24"/>
          <w:szCs w:val="24"/>
        </w:rPr>
      </w:pPr>
    </w:p>
    <w:p w14:paraId="1068E1D2" w14:textId="01680148" w:rsidR="00453397" w:rsidRDefault="00813108" w:rsidP="00FB447C">
      <w:pPr>
        <w:spacing w:line="360" w:lineRule="auto"/>
        <w:jc w:val="both"/>
        <w:rPr>
          <w:rFonts w:ascii="Garamond" w:hAnsi="Garamond" w:cs="Calibri"/>
          <w:color w:val="000000"/>
          <w:sz w:val="24"/>
          <w:szCs w:val="24"/>
        </w:rPr>
      </w:pPr>
      <w:r w:rsidRPr="00813108">
        <w:rPr>
          <w:rFonts w:ascii="Garamond" w:hAnsi="Garamond" w:cs="Calibri"/>
          <w:noProof/>
          <w:color w:val="000000"/>
          <w:sz w:val="24"/>
          <w:szCs w:val="24"/>
          <w:lang w:val="fr-FR" w:eastAsia="fr-FR"/>
        </w:rPr>
        <mc:AlternateContent>
          <mc:Choice Requires="wps">
            <w:drawing>
              <wp:anchor distT="45720" distB="45720" distL="114300" distR="114300" simplePos="0" relativeHeight="251656704" behindDoc="0" locked="0" layoutInCell="1" allowOverlap="1" wp14:anchorId="76DED60D" wp14:editId="778B5E2F">
                <wp:simplePos x="0" y="0"/>
                <wp:positionH relativeFrom="column">
                  <wp:posOffset>-941705</wp:posOffset>
                </wp:positionH>
                <wp:positionV relativeFrom="paragraph">
                  <wp:posOffset>5715</wp:posOffset>
                </wp:positionV>
                <wp:extent cx="579120" cy="257810"/>
                <wp:effectExtent l="0" t="0" r="11430" b="2794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 cy="257810"/>
                        </a:xfrm>
                        <a:prstGeom prst="rect">
                          <a:avLst/>
                        </a:prstGeom>
                        <a:solidFill>
                          <a:srgbClr val="FFFFFF"/>
                        </a:solidFill>
                        <a:ln w="9525">
                          <a:solidFill>
                            <a:schemeClr val="bg1"/>
                          </a:solidFill>
                          <a:miter lim="800000"/>
                          <a:headEnd/>
                          <a:tailEnd/>
                        </a:ln>
                      </wps:spPr>
                      <wps:txbx>
                        <w:txbxContent>
                          <w:p w14:paraId="7B9C5F79" w14:textId="6F2C22A0" w:rsidR="00813108" w:rsidRPr="00813108" w:rsidRDefault="00813108">
                            <w:pPr>
                              <w:rPr>
                                <w:lang w:val="fr-FR"/>
                              </w:rPr>
                            </w:pPr>
                            <w:r w:rsidRPr="00813108">
                              <w:t>ANF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DED60D" id="_x0000_t202" coordsize="21600,21600" o:spt="202" path="m,l,21600r21600,l21600,xe">
                <v:stroke joinstyle="miter"/>
                <v:path gradientshapeok="t" o:connecttype="rect"/>
              </v:shapetype>
              <v:shape id="Zone de texte 2" o:spid="_x0000_s1026" type="#_x0000_t202" style="position:absolute;left:0;text-align:left;margin-left:-74.15pt;margin-top:.45pt;width:45.6pt;height:20.3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" strokecolor="white [3212]">
                <v:textbox>
                  <w:txbxContent>
                    <w:p w14:paraId="7B9C5F79" w14:textId="6F2C22A0" w:rsidR="00813108" w:rsidRPr="00813108" w:rsidRDefault="00813108">
                      <w:pPr>
                        <w:rPr>
                          <w:lang w:val="fr-FR"/>
                        </w:rPr>
                      </w:pPr>
                      <w:r w:rsidRPr="00813108">
                        <w:t>ANF 2</w:t>
                      </w:r>
                    </w:p>
                  </w:txbxContent>
                </v:textbox>
                <w10:wrap type="square"/>
              </v:shape>
            </w:pict>
          </mc:Fallback>
        </mc:AlternateContent>
      </w:r>
      <w:r w:rsidRPr="00813108">
        <w:rPr>
          <w:rFonts w:ascii="Garamond" w:hAnsi="Garamond" w:cs="Calibri"/>
          <w:noProof/>
          <w:color w:val="000000"/>
          <w:sz w:val="24"/>
          <w:szCs w:val="24"/>
          <w:lang w:val="fr-FR" w:eastAsia="fr-FR"/>
        </w:rPr>
        <mc:AlternateContent>
          <mc:Choice Requires="wps">
            <w:drawing>
              <wp:anchor distT="45720" distB="45720" distL="114300" distR="114300" simplePos="0" relativeHeight="251658752" behindDoc="0" locked="0" layoutInCell="1" allowOverlap="1" wp14:anchorId="78728BE6" wp14:editId="15585653">
                <wp:simplePos x="0" y="0"/>
                <wp:positionH relativeFrom="column">
                  <wp:posOffset>-1864360</wp:posOffset>
                </wp:positionH>
                <wp:positionV relativeFrom="paragraph">
                  <wp:posOffset>5715</wp:posOffset>
                </wp:positionV>
                <wp:extent cx="542925" cy="257810"/>
                <wp:effectExtent l="0" t="0" r="28575" b="2794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57810"/>
                        </a:xfrm>
                        <a:prstGeom prst="rect">
                          <a:avLst/>
                        </a:prstGeom>
                        <a:solidFill>
                          <a:srgbClr val="FFFFFF"/>
                        </a:solidFill>
                        <a:ln w="9525">
                          <a:solidFill>
                            <a:schemeClr val="bg1"/>
                          </a:solidFill>
                          <a:miter lim="800000"/>
                          <a:headEnd/>
                          <a:tailEnd/>
                        </a:ln>
                      </wps:spPr>
                      <wps:txbx>
                        <w:txbxContent>
                          <w:p w14:paraId="3A2D4DC6" w14:textId="51212EDA" w:rsidR="00813108" w:rsidRPr="00813108" w:rsidRDefault="00813108" w:rsidP="00813108">
                            <w:pPr>
                              <w:rPr>
                                <w:color w:val="FF0000"/>
                                <w:lang w:val="fr-FR"/>
                              </w:rPr>
                            </w:pPr>
                            <w:r w:rsidRPr="00813108">
                              <w:rPr>
                                <w:color w:val="FF0000"/>
                              </w:rPr>
                              <w:t>ANF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28BE6" id="_x0000_s1027" type="#_x0000_t202" style="position:absolute;left:0;text-align:left;margin-left:-146.8pt;margin-top:.45pt;width:42.75pt;height:20.3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" strokecolor="white [3212]">
                <v:textbox>
                  <w:txbxContent>
                    <w:p w14:paraId="3A2D4DC6" w14:textId="51212EDA" w:rsidR="00813108" w:rsidRPr="00813108" w:rsidRDefault="00813108" w:rsidP="00813108">
                      <w:pPr>
                        <w:rPr>
                          <w:color w:val="FF0000"/>
                          <w:lang w:val="fr-FR"/>
                        </w:rPr>
                      </w:pPr>
                      <w:r w:rsidRPr="00813108">
                        <w:rPr>
                          <w:color w:val="FF0000"/>
                        </w:rPr>
                        <w:t>ANF 1</w:t>
                      </w:r>
                    </w:p>
                  </w:txbxContent>
                </v:textbox>
                <w10:wrap type="square"/>
              </v:shape>
            </w:pict>
          </mc:Fallback>
        </mc:AlternateContent>
      </w:r>
    </w:p>
    <w:p w14:paraId="22ABFCFF" w14:textId="77777777" w:rsidR="00453397" w:rsidRDefault="00453397" w:rsidP="00FB447C">
      <w:pPr>
        <w:spacing w:line="360" w:lineRule="auto"/>
        <w:jc w:val="both"/>
        <w:rPr>
          <w:rFonts w:ascii="Garamond" w:hAnsi="Garamond" w:cs="Calibri"/>
          <w:color w:val="000000"/>
          <w:sz w:val="24"/>
          <w:szCs w:val="24"/>
        </w:rPr>
      </w:pPr>
    </w:p>
    <w:p w14:paraId="3B1595F5" w14:textId="77777777" w:rsidR="00453397" w:rsidRDefault="00453397" w:rsidP="00FB447C">
      <w:pPr>
        <w:spacing w:line="360" w:lineRule="auto"/>
        <w:jc w:val="both"/>
        <w:rPr>
          <w:rFonts w:ascii="Garamond" w:hAnsi="Garamond" w:cs="Calibri"/>
          <w:color w:val="000000"/>
          <w:sz w:val="24"/>
          <w:szCs w:val="24"/>
        </w:rPr>
      </w:pPr>
    </w:p>
    <w:p w14:paraId="4626B13E" w14:textId="77777777" w:rsidR="00453397" w:rsidRDefault="00453397" w:rsidP="00FB447C">
      <w:pPr>
        <w:spacing w:line="360" w:lineRule="auto"/>
        <w:jc w:val="both"/>
        <w:rPr>
          <w:rFonts w:ascii="Garamond" w:hAnsi="Garamond" w:cs="Calibri"/>
          <w:color w:val="000000"/>
          <w:sz w:val="24"/>
          <w:szCs w:val="24"/>
        </w:rPr>
      </w:pPr>
    </w:p>
    <w:p w14:paraId="556A7E2D" w14:textId="77777777" w:rsidR="00453397" w:rsidRDefault="00453397" w:rsidP="00FB447C">
      <w:pPr>
        <w:spacing w:line="360" w:lineRule="auto"/>
        <w:jc w:val="both"/>
        <w:rPr>
          <w:rFonts w:ascii="Garamond" w:hAnsi="Garamond" w:cs="Calibri"/>
          <w:color w:val="000000"/>
          <w:sz w:val="24"/>
          <w:szCs w:val="24"/>
        </w:rPr>
      </w:pPr>
    </w:p>
    <w:p w14:paraId="71775857" w14:textId="77777777" w:rsidR="00453397" w:rsidRDefault="00453397" w:rsidP="00FB447C">
      <w:pPr>
        <w:spacing w:line="360" w:lineRule="auto"/>
        <w:jc w:val="both"/>
        <w:rPr>
          <w:rFonts w:ascii="Garamond" w:hAnsi="Garamond" w:cs="Calibri"/>
          <w:color w:val="000000"/>
          <w:sz w:val="24"/>
          <w:szCs w:val="24"/>
        </w:rPr>
      </w:pPr>
    </w:p>
    <w:p w14:paraId="0A84F333" w14:textId="4C4AA3A1" w:rsidR="00E66DD1" w:rsidRDefault="00E66DD1" w:rsidP="00FB447C">
      <w:pPr>
        <w:spacing w:line="360" w:lineRule="auto"/>
        <w:jc w:val="both"/>
        <w:rPr>
          <w:rFonts w:ascii="Garamond" w:hAnsi="Garamond" w:cs="Calibri"/>
          <w:color w:val="000000"/>
          <w:sz w:val="24"/>
          <w:szCs w:val="24"/>
        </w:rPr>
      </w:pPr>
      <w:r w:rsidRPr="00A86EE5">
        <w:rPr>
          <w:rFonts w:ascii="Garamond" w:hAnsi="Garamond" w:cs="Calibri"/>
          <w:b/>
          <w:color w:val="000000"/>
          <w:sz w:val="24"/>
          <w:szCs w:val="24"/>
        </w:rPr>
        <w:t xml:space="preserve">Figure </w:t>
      </w:r>
      <w:r w:rsidR="00604457" w:rsidRPr="00A86EE5">
        <w:rPr>
          <w:rFonts w:ascii="Garamond" w:hAnsi="Garamond" w:cs="Calibri"/>
          <w:b/>
          <w:color w:val="000000"/>
          <w:sz w:val="24"/>
          <w:szCs w:val="24"/>
        </w:rPr>
        <w:t>6</w:t>
      </w:r>
      <w:r w:rsidRPr="00A86EE5">
        <w:rPr>
          <w:rFonts w:ascii="Garamond" w:hAnsi="Garamond" w:cs="Calibri"/>
          <w:b/>
          <w:color w:val="000000"/>
          <w:sz w:val="24"/>
          <w:szCs w:val="24"/>
        </w:rPr>
        <w:t>.</w:t>
      </w:r>
      <w:r>
        <w:rPr>
          <w:rFonts w:ascii="Garamond" w:hAnsi="Garamond" w:cs="Calibri"/>
          <w:color w:val="000000"/>
          <w:sz w:val="24"/>
          <w:szCs w:val="24"/>
        </w:rPr>
        <w:t xml:space="preserve"> </w:t>
      </w:r>
      <w:r w:rsidR="00C65494">
        <w:rPr>
          <w:rFonts w:ascii="Garamond" w:hAnsi="Garamond" w:cs="Calibri"/>
          <w:color w:val="000000"/>
          <w:sz w:val="24"/>
          <w:szCs w:val="24"/>
        </w:rPr>
        <w:t xml:space="preserve">High-resolution thermogravimetric </w:t>
      </w:r>
      <w:r>
        <w:rPr>
          <w:rFonts w:ascii="Garamond" w:hAnsi="Garamond" w:cs="Calibri"/>
          <w:color w:val="000000"/>
          <w:sz w:val="24"/>
          <w:szCs w:val="24"/>
        </w:rPr>
        <w:t xml:space="preserve">analysis of </w:t>
      </w:r>
      <w:r w:rsidRPr="007E2214">
        <w:rPr>
          <w:rFonts w:ascii="Garamond" w:hAnsi="Garamond" w:cs="Calibri"/>
          <w:i/>
          <w:color w:val="000000"/>
          <w:sz w:val="24"/>
          <w:szCs w:val="24"/>
        </w:rPr>
        <w:t>ANF-1</w:t>
      </w:r>
      <w:r>
        <w:rPr>
          <w:rFonts w:ascii="Garamond" w:hAnsi="Garamond" w:cs="Calibri"/>
          <w:color w:val="000000"/>
          <w:sz w:val="24"/>
          <w:szCs w:val="24"/>
        </w:rPr>
        <w:t xml:space="preserve"> </w:t>
      </w:r>
      <w:r w:rsidR="002A5B2B">
        <w:rPr>
          <w:rFonts w:ascii="Garamond" w:hAnsi="Garamond" w:cs="Calibri"/>
          <w:color w:val="000000"/>
          <w:sz w:val="24"/>
          <w:szCs w:val="24"/>
        </w:rPr>
        <w:t xml:space="preserve">(red) </w:t>
      </w:r>
      <w:r>
        <w:rPr>
          <w:rFonts w:ascii="Garamond" w:hAnsi="Garamond" w:cs="Calibri"/>
          <w:color w:val="000000"/>
          <w:sz w:val="24"/>
          <w:szCs w:val="24"/>
        </w:rPr>
        <w:t xml:space="preserve">and </w:t>
      </w:r>
      <w:r w:rsidRPr="007E2214">
        <w:rPr>
          <w:rFonts w:ascii="Garamond" w:hAnsi="Garamond" w:cs="Calibri"/>
          <w:i/>
          <w:color w:val="000000"/>
          <w:sz w:val="24"/>
          <w:szCs w:val="24"/>
        </w:rPr>
        <w:t>ANF-2</w:t>
      </w:r>
      <w:r w:rsidR="002A5B2B">
        <w:rPr>
          <w:rFonts w:ascii="Garamond" w:hAnsi="Garamond" w:cs="Calibri"/>
          <w:color w:val="000000"/>
          <w:sz w:val="24"/>
          <w:szCs w:val="24"/>
        </w:rPr>
        <w:t xml:space="preserve"> (black)</w:t>
      </w:r>
      <w:r>
        <w:rPr>
          <w:rFonts w:ascii="Garamond" w:hAnsi="Garamond" w:cs="Calibri"/>
          <w:color w:val="000000"/>
          <w:sz w:val="24"/>
          <w:szCs w:val="24"/>
        </w:rPr>
        <w:t>.</w:t>
      </w:r>
      <w:r w:rsidR="005E2635">
        <w:rPr>
          <w:rFonts w:ascii="Garamond" w:hAnsi="Garamond" w:cs="Calibri"/>
          <w:color w:val="000000"/>
          <w:sz w:val="24"/>
          <w:szCs w:val="24"/>
        </w:rPr>
        <w:t xml:space="preserve"> Inlay: derivative curves.</w:t>
      </w:r>
    </w:p>
    <w:p w14:paraId="2972AD17" w14:textId="77777777" w:rsidR="008436B4" w:rsidRDefault="008436B4" w:rsidP="00FB447C">
      <w:pPr>
        <w:spacing w:line="360" w:lineRule="auto"/>
        <w:jc w:val="both"/>
        <w:rPr>
          <w:rFonts w:ascii="Garamond" w:hAnsi="Garamond" w:cs="Calibri"/>
          <w:color w:val="000000"/>
          <w:sz w:val="24"/>
          <w:szCs w:val="24"/>
        </w:rPr>
      </w:pPr>
    </w:p>
    <w:p w14:paraId="2F6722B9" w14:textId="5464D683" w:rsidR="002A5B2B" w:rsidRDefault="002A5B2B" w:rsidP="00FB447C">
      <w:pPr>
        <w:spacing w:line="360" w:lineRule="auto"/>
        <w:jc w:val="both"/>
        <w:rPr>
          <w:rFonts w:ascii="Garamond" w:hAnsi="Garamond" w:cs="Calibri"/>
          <w:color w:val="000000"/>
          <w:sz w:val="24"/>
          <w:szCs w:val="24"/>
        </w:rPr>
      </w:pPr>
      <w:r>
        <w:rPr>
          <w:rFonts w:ascii="Garamond" w:hAnsi="Garamond" w:cs="Calibri"/>
          <w:color w:val="000000"/>
          <w:sz w:val="24"/>
          <w:szCs w:val="24"/>
        </w:rPr>
        <w:t xml:space="preserve">The </w:t>
      </w:r>
      <w:r w:rsidR="00B23421">
        <w:rPr>
          <w:rFonts w:ascii="Garamond" w:hAnsi="Garamond" w:cs="Calibri"/>
          <w:color w:val="000000"/>
          <w:sz w:val="24"/>
          <w:szCs w:val="24"/>
        </w:rPr>
        <w:t xml:space="preserve">high-resolution </w:t>
      </w:r>
      <w:r>
        <w:rPr>
          <w:rFonts w:ascii="Garamond" w:hAnsi="Garamond" w:cs="Calibri"/>
          <w:color w:val="000000"/>
          <w:sz w:val="24"/>
          <w:szCs w:val="24"/>
        </w:rPr>
        <w:t>thermogram</w:t>
      </w:r>
      <w:r w:rsidR="008D2982">
        <w:rPr>
          <w:rFonts w:ascii="Garamond" w:hAnsi="Garamond" w:cs="Calibri"/>
          <w:color w:val="000000"/>
          <w:sz w:val="24"/>
          <w:szCs w:val="24"/>
        </w:rPr>
        <w:t>s</w:t>
      </w:r>
      <w:r>
        <w:rPr>
          <w:rFonts w:ascii="Garamond" w:hAnsi="Garamond" w:cs="Calibri"/>
          <w:color w:val="000000"/>
          <w:sz w:val="24"/>
          <w:szCs w:val="24"/>
        </w:rPr>
        <w:t xml:space="preserve"> in Figure </w:t>
      </w:r>
      <w:r w:rsidR="00604457">
        <w:rPr>
          <w:rFonts w:ascii="Garamond" w:hAnsi="Garamond" w:cs="Calibri"/>
          <w:color w:val="000000"/>
          <w:sz w:val="24"/>
          <w:szCs w:val="24"/>
        </w:rPr>
        <w:t>6</w:t>
      </w:r>
      <w:r w:rsidR="008D2982">
        <w:rPr>
          <w:rFonts w:ascii="Garamond" w:hAnsi="Garamond" w:cs="Calibri"/>
          <w:color w:val="000000"/>
          <w:sz w:val="24"/>
          <w:szCs w:val="24"/>
        </w:rPr>
        <w:t xml:space="preserve"> show</w:t>
      </w:r>
      <w:r w:rsidR="00B23421">
        <w:rPr>
          <w:rFonts w:ascii="Garamond" w:hAnsi="Garamond" w:cs="Calibri"/>
          <w:color w:val="000000"/>
          <w:sz w:val="24"/>
          <w:szCs w:val="24"/>
        </w:rPr>
        <w:t>ed</w:t>
      </w:r>
      <w:r>
        <w:rPr>
          <w:rFonts w:ascii="Garamond" w:hAnsi="Garamond" w:cs="Calibri"/>
          <w:color w:val="000000"/>
          <w:sz w:val="24"/>
          <w:szCs w:val="24"/>
        </w:rPr>
        <w:t xml:space="preserve"> </w:t>
      </w:r>
      <w:r w:rsidR="00DB669A">
        <w:rPr>
          <w:rFonts w:ascii="Garamond" w:hAnsi="Garamond" w:cs="Calibri"/>
          <w:color w:val="000000"/>
          <w:sz w:val="24"/>
          <w:szCs w:val="24"/>
        </w:rPr>
        <w:t>the different behaviour of the two compounds. T</w:t>
      </w:r>
      <w:r w:rsidR="008436B4">
        <w:rPr>
          <w:rFonts w:ascii="Garamond" w:hAnsi="Garamond" w:cs="Calibri"/>
          <w:color w:val="000000"/>
          <w:sz w:val="24"/>
          <w:szCs w:val="24"/>
        </w:rPr>
        <w:t xml:space="preserve">he decomposition of </w:t>
      </w:r>
      <w:r w:rsidR="00453397" w:rsidRPr="0089042F">
        <w:rPr>
          <w:rFonts w:ascii="Garamond" w:hAnsi="Garamond" w:cs="Calibri"/>
          <w:i/>
          <w:color w:val="000000"/>
          <w:sz w:val="24"/>
          <w:szCs w:val="24"/>
        </w:rPr>
        <w:t>ANF-1</w:t>
      </w:r>
      <w:r w:rsidR="00453397">
        <w:rPr>
          <w:rFonts w:ascii="Garamond" w:hAnsi="Garamond" w:cs="Calibri"/>
          <w:color w:val="000000"/>
          <w:sz w:val="24"/>
          <w:szCs w:val="24"/>
        </w:rPr>
        <w:t xml:space="preserve"> </w:t>
      </w:r>
      <w:r w:rsidR="00B23421">
        <w:rPr>
          <w:rFonts w:ascii="Garamond" w:hAnsi="Garamond" w:cs="Calibri"/>
          <w:color w:val="000000"/>
          <w:sz w:val="24"/>
          <w:szCs w:val="24"/>
        </w:rPr>
        <w:t xml:space="preserve">started </w:t>
      </w:r>
      <w:r w:rsidR="00453397">
        <w:rPr>
          <w:rFonts w:ascii="Garamond" w:hAnsi="Garamond" w:cs="Calibri"/>
          <w:color w:val="000000"/>
          <w:sz w:val="24"/>
          <w:szCs w:val="24"/>
        </w:rPr>
        <w:t>above 3</w:t>
      </w:r>
      <w:r w:rsidR="007B411A">
        <w:rPr>
          <w:rFonts w:ascii="Garamond" w:hAnsi="Garamond" w:cs="Calibri"/>
          <w:color w:val="000000"/>
          <w:sz w:val="24"/>
          <w:szCs w:val="24"/>
        </w:rPr>
        <w:t>3</w:t>
      </w:r>
      <w:r w:rsidR="00453397">
        <w:rPr>
          <w:rFonts w:ascii="Garamond" w:hAnsi="Garamond" w:cs="Calibri"/>
          <w:color w:val="000000"/>
          <w:sz w:val="24"/>
          <w:szCs w:val="24"/>
        </w:rPr>
        <w:t>0 °C</w:t>
      </w:r>
      <w:r w:rsidR="00453397" w:rsidRPr="00453397">
        <w:rPr>
          <w:rFonts w:ascii="Garamond" w:hAnsi="Garamond" w:cs="Calibri"/>
          <w:color w:val="000000"/>
          <w:sz w:val="24"/>
          <w:szCs w:val="24"/>
        </w:rPr>
        <w:t xml:space="preserve"> </w:t>
      </w:r>
      <w:r w:rsidR="00453397">
        <w:rPr>
          <w:rFonts w:ascii="Garamond" w:hAnsi="Garamond" w:cs="Calibri"/>
          <w:color w:val="000000"/>
          <w:sz w:val="24"/>
          <w:szCs w:val="24"/>
        </w:rPr>
        <w:t>with the loss of ammonium groups together with the complete side chain</w:t>
      </w:r>
      <w:r w:rsidR="005F4262">
        <w:rPr>
          <w:rFonts w:ascii="Garamond" w:hAnsi="Garamond" w:cs="Calibri"/>
          <w:color w:val="000000"/>
          <w:sz w:val="24"/>
          <w:szCs w:val="24"/>
        </w:rPr>
        <w:t>. T</w:t>
      </w:r>
      <w:r w:rsidR="00453397">
        <w:rPr>
          <w:rFonts w:ascii="Garamond" w:hAnsi="Garamond" w:cs="Calibri"/>
          <w:color w:val="000000"/>
          <w:sz w:val="24"/>
          <w:szCs w:val="24"/>
        </w:rPr>
        <w:t xml:space="preserve">he decomposition of </w:t>
      </w:r>
      <w:r w:rsidR="00453397" w:rsidRPr="0089042F">
        <w:rPr>
          <w:rFonts w:ascii="Garamond" w:hAnsi="Garamond" w:cs="Calibri"/>
          <w:i/>
          <w:color w:val="000000"/>
          <w:sz w:val="24"/>
          <w:szCs w:val="24"/>
        </w:rPr>
        <w:t>ANF-2</w:t>
      </w:r>
      <w:r w:rsidR="00453397">
        <w:rPr>
          <w:rFonts w:ascii="Garamond" w:hAnsi="Garamond" w:cs="Calibri"/>
          <w:color w:val="000000"/>
          <w:sz w:val="24"/>
          <w:szCs w:val="24"/>
        </w:rPr>
        <w:t xml:space="preserve"> </w:t>
      </w:r>
      <w:r w:rsidR="00D56FFD">
        <w:rPr>
          <w:rFonts w:ascii="Garamond" w:hAnsi="Garamond" w:cs="Calibri"/>
          <w:color w:val="000000"/>
          <w:sz w:val="24"/>
          <w:szCs w:val="24"/>
        </w:rPr>
        <w:t>occurred</w:t>
      </w:r>
      <w:r w:rsidR="00B23421">
        <w:rPr>
          <w:rFonts w:ascii="Garamond" w:hAnsi="Garamond" w:cs="Calibri"/>
          <w:color w:val="000000"/>
          <w:sz w:val="24"/>
          <w:szCs w:val="24"/>
        </w:rPr>
        <w:t xml:space="preserve"> </w:t>
      </w:r>
      <w:r w:rsidR="00453397">
        <w:rPr>
          <w:rFonts w:ascii="Garamond" w:hAnsi="Garamond" w:cs="Calibri"/>
          <w:color w:val="000000"/>
          <w:sz w:val="24"/>
          <w:szCs w:val="24"/>
        </w:rPr>
        <w:t>in steps with the removal of the carboxylic groups occurring around 250 °C, followed by the loss of the</w:t>
      </w:r>
      <w:r w:rsidR="005F4262">
        <w:rPr>
          <w:rFonts w:ascii="Garamond" w:hAnsi="Garamond" w:cs="Calibri"/>
          <w:color w:val="000000"/>
          <w:sz w:val="24"/>
          <w:szCs w:val="24"/>
        </w:rPr>
        <w:t xml:space="preserve"> </w:t>
      </w:r>
      <w:r w:rsidR="002F3B76">
        <w:rPr>
          <w:rFonts w:ascii="Garamond" w:hAnsi="Garamond" w:cs="Calibri"/>
          <w:color w:val="000000"/>
          <w:sz w:val="24"/>
          <w:szCs w:val="24"/>
        </w:rPr>
        <w:t>secondary amine</w:t>
      </w:r>
      <w:r w:rsidR="005F4262">
        <w:rPr>
          <w:rFonts w:ascii="Garamond" w:hAnsi="Garamond" w:cs="Calibri"/>
          <w:color w:val="000000"/>
          <w:sz w:val="24"/>
          <w:szCs w:val="24"/>
        </w:rPr>
        <w:t xml:space="preserve"> around 350 °C. The</w:t>
      </w:r>
      <w:r w:rsidR="00453397">
        <w:rPr>
          <w:rFonts w:ascii="Garamond" w:hAnsi="Garamond" w:cs="Calibri"/>
          <w:color w:val="000000"/>
          <w:sz w:val="24"/>
          <w:szCs w:val="24"/>
        </w:rPr>
        <w:t xml:space="preserve"> dec</w:t>
      </w:r>
      <w:r w:rsidR="00241DCD">
        <w:rPr>
          <w:rFonts w:ascii="Garamond" w:hAnsi="Garamond" w:cs="Calibri"/>
          <w:color w:val="000000"/>
          <w:sz w:val="24"/>
          <w:szCs w:val="24"/>
        </w:rPr>
        <w:t xml:space="preserve">omposition of the </w:t>
      </w:r>
      <w:r w:rsidR="004506D9">
        <w:rPr>
          <w:rFonts w:ascii="Garamond" w:hAnsi="Garamond" w:cs="Calibri"/>
          <w:color w:val="000000"/>
          <w:sz w:val="24"/>
          <w:szCs w:val="24"/>
        </w:rPr>
        <w:t xml:space="preserve">PSU </w:t>
      </w:r>
      <w:r w:rsidR="00241DCD">
        <w:rPr>
          <w:rFonts w:ascii="Garamond" w:hAnsi="Garamond" w:cs="Calibri"/>
          <w:color w:val="000000"/>
          <w:sz w:val="24"/>
          <w:szCs w:val="24"/>
        </w:rPr>
        <w:t xml:space="preserve">main chain </w:t>
      </w:r>
      <w:r w:rsidR="00D56FFD">
        <w:rPr>
          <w:rFonts w:ascii="Garamond" w:hAnsi="Garamond" w:cs="Calibri"/>
          <w:color w:val="000000"/>
          <w:sz w:val="24"/>
          <w:szCs w:val="24"/>
        </w:rPr>
        <w:t>occurred</w:t>
      </w:r>
      <w:r w:rsidR="00B23421">
        <w:rPr>
          <w:rFonts w:ascii="Garamond" w:hAnsi="Garamond" w:cs="Calibri"/>
          <w:color w:val="000000"/>
          <w:sz w:val="24"/>
          <w:szCs w:val="24"/>
        </w:rPr>
        <w:t xml:space="preserve"> </w:t>
      </w:r>
      <w:r w:rsidR="005F4262">
        <w:rPr>
          <w:rFonts w:ascii="Garamond" w:hAnsi="Garamond" w:cs="Calibri"/>
          <w:color w:val="000000"/>
          <w:sz w:val="24"/>
          <w:szCs w:val="24"/>
        </w:rPr>
        <w:t>above 400 °C for both samples</w:t>
      </w:r>
      <w:r w:rsidR="00453397">
        <w:rPr>
          <w:rFonts w:ascii="Garamond" w:hAnsi="Garamond" w:cs="Calibri"/>
          <w:color w:val="000000"/>
          <w:sz w:val="24"/>
          <w:szCs w:val="24"/>
        </w:rPr>
        <w:t xml:space="preserve">. </w:t>
      </w:r>
      <w:r w:rsidR="00AD1226">
        <w:rPr>
          <w:rFonts w:ascii="Garamond" w:hAnsi="Garamond" w:cs="Calibri"/>
          <w:color w:val="000000"/>
          <w:sz w:val="24"/>
          <w:szCs w:val="24"/>
        </w:rPr>
        <w:t xml:space="preserve">The higher decomposition temperature for </w:t>
      </w:r>
      <w:r w:rsidR="00AD1226" w:rsidRPr="0089042F">
        <w:rPr>
          <w:rFonts w:ascii="Garamond" w:hAnsi="Garamond" w:cs="Calibri"/>
          <w:i/>
          <w:color w:val="000000"/>
          <w:sz w:val="24"/>
          <w:szCs w:val="24"/>
        </w:rPr>
        <w:t>ANF-2</w:t>
      </w:r>
      <w:r w:rsidR="00AD1226">
        <w:rPr>
          <w:rFonts w:ascii="Garamond" w:hAnsi="Garamond" w:cs="Calibri"/>
          <w:color w:val="000000"/>
          <w:sz w:val="24"/>
          <w:szCs w:val="24"/>
        </w:rPr>
        <w:t xml:space="preserve"> </w:t>
      </w:r>
      <w:r w:rsidR="00A86EE5">
        <w:rPr>
          <w:rFonts w:ascii="Garamond" w:hAnsi="Garamond" w:cs="Calibri"/>
          <w:color w:val="000000"/>
          <w:sz w:val="24"/>
          <w:szCs w:val="24"/>
        </w:rPr>
        <w:t>was</w:t>
      </w:r>
      <w:r w:rsidR="00B23421">
        <w:rPr>
          <w:rFonts w:ascii="Garamond" w:hAnsi="Garamond" w:cs="Calibri"/>
          <w:color w:val="000000"/>
          <w:sz w:val="24"/>
          <w:szCs w:val="24"/>
        </w:rPr>
        <w:t xml:space="preserve"> attributed</w:t>
      </w:r>
      <w:r w:rsidR="00AD1226">
        <w:rPr>
          <w:rFonts w:ascii="Garamond" w:hAnsi="Garamond" w:cs="Calibri"/>
          <w:color w:val="000000"/>
          <w:sz w:val="24"/>
          <w:szCs w:val="24"/>
        </w:rPr>
        <w:t xml:space="preserve"> to the formation of </w:t>
      </w:r>
      <w:r w:rsidR="008D2982">
        <w:rPr>
          <w:rFonts w:ascii="Garamond" w:hAnsi="Garamond" w:cs="Calibri"/>
          <w:color w:val="000000"/>
          <w:sz w:val="24"/>
          <w:szCs w:val="24"/>
        </w:rPr>
        <w:t xml:space="preserve">macromolecular </w:t>
      </w:r>
      <w:r w:rsidR="00AD1226">
        <w:rPr>
          <w:rFonts w:ascii="Garamond" w:hAnsi="Garamond" w:cs="Calibri"/>
          <w:color w:val="000000"/>
          <w:sz w:val="24"/>
          <w:szCs w:val="24"/>
        </w:rPr>
        <w:t>cross-link</w:t>
      </w:r>
      <w:r w:rsidR="008D2982">
        <w:rPr>
          <w:rFonts w:ascii="Garamond" w:hAnsi="Garamond" w:cs="Calibri"/>
          <w:color w:val="000000"/>
          <w:sz w:val="24"/>
          <w:szCs w:val="24"/>
        </w:rPr>
        <w:t>s as</w:t>
      </w:r>
      <w:r w:rsidR="00AD1226">
        <w:rPr>
          <w:rFonts w:ascii="Garamond" w:hAnsi="Garamond" w:cs="Calibri"/>
          <w:color w:val="000000"/>
          <w:sz w:val="24"/>
          <w:szCs w:val="24"/>
        </w:rPr>
        <w:t xml:space="preserve"> observed in the pyr</w:t>
      </w:r>
      <w:r w:rsidR="00604457">
        <w:rPr>
          <w:rFonts w:ascii="Garamond" w:hAnsi="Garamond" w:cs="Calibri"/>
          <w:color w:val="000000"/>
          <w:sz w:val="24"/>
          <w:szCs w:val="24"/>
        </w:rPr>
        <w:t xml:space="preserve">olysis of </w:t>
      </w:r>
      <w:r w:rsidR="004A3FEA">
        <w:rPr>
          <w:rFonts w:ascii="Garamond" w:hAnsi="Garamond" w:cs="Calibri"/>
          <w:color w:val="000000"/>
          <w:sz w:val="24"/>
          <w:szCs w:val="24"/>
        </w:rPr>
        <w:t xml:space="preserve">carboxylated aromatic </w:t>
      </w:r>
      <w:r w:rsidR="00604457">
        <w:rPr>
          <w:rFonts w:ascii="Garamond" w:hAnsi="Garamond" w:cs="Calibri"/>
          <w:color w:val="000000"/>
          <w:sz w:val="24"/>
          <w:szCs w:val="24"/>
        </w:rPr>
        <w:t xml:space="preserve">polymers </w:t>
      </w:r>
      <w:r w:rsidR="00AD1226">
        <w:rPr>
          <w:rFonts w:ascii="Garamond" w:hAnsi="Garamond" w:cs="Calibri"/>
          <w:color w:val="000000"/>
          <w:sz w:val="24"/>
          <w:szCs w:val="24"/>
        </w:rPr>
        <w:fldChar w:fldCharType="begin"/>
      </w:r>
      <w:r w:rsidR="006F60D2">
        <w:rPr>
          <w:rFonts w:ascii="Garamond" w:hAnsi="Garamond" w:cs="Calibri"/>
          <w:color w:val="000000"/>
          <w:sz w:val="24"/>
          <w:szCs w:val="24"/>
        </w:rPr>
        <w:instrText xml:space="preserve"> ADDIN EN.CITE &lt;EndNote&gt;&lt;Cite&gt;&lt;Author&gt;Mungall&lt;/Author&gt;&lt;Year&gt;1997&lt;/Year&gt;&lt;RecNum&gt;376&lt;/RecNum&gt;&lt;DisplayText&gt;&lt;style face="superscript"&gt;50&lt;/style&gt;&lt;/DisplayText&gt;&lt;record&gt;&lt;rec-number&gt;376&lt;/rec-number&gt;&lt;foreign-keys&gt;&lt;key app="EN" db-id="vfs2apzfbdr2r3ev0em52aretvxwpe252dw5" timestamp="1535833664"&gt;376&lt;/key&gt;&lt;/foreign-keys&gt;&lt;ref-type name="Journal Article"&gt;17&lt;/ref-type&gt;&lt;contributors&gt;&lt;authors&gt;&lt;author&gt;Mungall, W. S.&lt;/author&gt;&lt;author&gt;Britt, P. F.&lt;/author&gt;&lt;author&gt;Buchanan, A. C.&lt;/author&gt;&lt;/authors&gt;&lt;/contributors&gt;&lt;titles&gt;&lt;title&gt;Thermolysis of a polymer model of aromatic carboxylic acids in low-rank coal&lt;/title&gt;&lt;secondary-title&gt;Abstracts of Papers of the American Chemical Society&lt;/secondary-title&gt;&lt;/titles&gt;&lt;periodical&gt;&lt;full-title&gt;Abstracts of Papers of the American Chemical Society&lt;/full-title&gt;&lt;/periodical&gt;&lt;pages&gt;6-FUEL&lt;/pages&gt;&lt;volume&gt;213&lt;/volume&gt;&lt;dates&gt;&lt;year&gt;1997&lt;/year&gt;&lt;pub-dates&gt;&lt;date&gt;Apr&lt;/date&gt;&lt;/pub-dates&gt;&lt;/dates&gt;&lt;isbn&gt;0065-7727&lt;/isbn&gt;&lt;accession-num&gt;WOS:A1997WP18503293&lt;/accession-num&gt;&lt;urls&gt;&lt;related-urls&gt;&lt;url&gt;&amp;lt;Go to ISI&amp;gt;://WOS:A1997WP18503293&lt;/url&gt;&lt;/related-urls&gt;&lt;/urls&gt;&lt;/record&gt;&lt;/Cite&gt;&lt;/EndNote&gt;</w:instrText>
      </w:r>
      <w:r w:rsidR="00AD1226">
        <w:rPr>
          <w:rFonts w:ascii="Garamond" w:hAnsi="Garamond" w:cs="Calibri"/>
          <w:color w:val="000000"/>
          <w:sz w:val="24"/>
          <w:szCs w:val="24"/>
        </w:rPr>
        <w:fldChar w:fldCharType="separate"/>
      </w:r>
      <w:r w:rsidR="006F60D2" w:rsidRPr="006F60D2">
        <w:rPr>
          <w:rFonts w:ascii="Garamond" w:hAnsi="Garamond" w:cs="Calibri"/>
          <w:noProof/>
          <w:color w:val="000000"/>
          <w:sz w:val="24"/>
          <w:szCs w:val="24"/>
          <w:vertAlign w:val="superscript"/>
        </w:rPr>
        <w:t>50</w:t>
      </w:r>
      <w:r w:rsidR="00AD1226">
        <w:rPr>
          <w:rFonts w:ascii="Garamond" w:hAnsi="Garamond" w:cs="Calibri"/>
          <w:color w:val="000000"/>
          <w:sz w:val="24"/>
          <w:szCs w:val="24"/>
        </w:rPr>
        <w:fldChar w:fldCharType="end"/>
      </w:r>
      <w:r w:rsidR="00604457">
        <w:rPr>
          <w:rFonts w:ascii="Garamond" w:hAnsi="Garamond" w:cs="Calibri"/>
          <w:color w:val="000000"/>
          <w:sz w:val="24"/>
          <w:szCs w:val="24"/>
        </w:rPr>
        <w:t>.</w:t>
      </w:r>
    </w:p>
    <w:p w14:paraId="3B862FD7" w14:textId="199D69D5" w:rsidR="00A86EE5" w:rsidRPr="00E66DD1" w:rsidRDefault="00A86EE5" w:rsidP="00FB447C">
      <w:pPr>
        <w:spacing w:line="360" w:lineRule="auto"/>
        <w:jc w:val="both"/>
        <w:rPr>
          <w:rFonts w:ascii="Garamond" w:hAnsi="Garamond" w:cs="Calibri"/>
          <w:color w:val="000000"/>
          <w:sz w:val="24"/>
          <w:szCs w:val="24"/>
        </w:rPr>
      </w:pPr>
    </w:p>
    <w:p w14:paraId="378104BE" w14:textId="77777777" w:rsidR="00BD2B58" w:rsidRPr="00FB447C" w:rsidRDefault="00BD2B58" w:rsidP="00FB447C">
      <w:pPr>
        <w:spacing w:line="360" w:lineRule="auto"/>
        <w:jc w:val="both"/>
        <w:rPr>
          <w:rFonts w:ascii="Garamond" w:hAnsi="Garamond" w:cs="Calibri"/>
          <w:i/>
          <w:color w:val="000000"/>
          <w:sz w:val="24"/>
          <w:szCs w:val="24"/>
        </w:rPr>
      </w:pPr>
      <w:r w:rsidRPr="00FB447C">
        <w:rPr>
          <w:rFonts w:ascii="Garamond" w:hAnsi="Garamond" w:cs="Calibri"/>
          <w:i/>
          <w:color w:val="000000"/>
          <w:sz w:val="24"/>
          <w:szCs w:val="24"/>
        </w:rPr>
        <w:t xml:space="preserve">Water Uptake </w:t>
      </w:r>
      <w:r w:rsidR="006758BB">
        <w:rPr>
          <w:rFonts w:ascii="Garamond" w:hAnsi="Garamond" w:cs="Calibri"/>
          <w:i/>
          <w:color w:val="000000"/>
          <w:sz w:val="24"/>
          <w:szCs w:val="24"/>
        </w:rPr>
        <w:t>and Ionic Conductivity</w:t>
      </w:r>
    </w:p>
    <w:p w14:paraId="1053DB53" w14:textId="2CEC237C" w:rsidR="00BD2B58" w:rsidRPr="00FB447C" w:rsidRDefault="00B56ACF" w:rsidP="00FB447C">
      <w:pPr>
        <w:pStyle w:val="Default"/>
        <w:spacing w:line="360" w:lineRule="auto"/>
        <w:jc w:val="both"/>
        <w:rPr>
          <w:rFonts w:ascii="Garamond" w:hAnsi="Garamond"/>
          <w:lang w:val="en-GB"/>
        </w:rPr>
      </w:pPr>
      <w:r>
        <w:rPr>
          <w:rFonts w:ascii="Garamond" w:hAnsi="Garamond"/>
          <w:lang w:val="en-GB"/>
        </w:rPr>
        <w:t xml:space="preserve">The water uptake of acidic, basic and zwitterionic forms of </w:t>
      </w:r>
      <w:r w:rsidRPr="007E2214">
        <w:rPr>
          <w:rFonts w:ascii="Garamond" w:hAnsi="Garamond"/>
          <w:i/>
          <w:lang w:val="en-GB"/>
        </w:rPr>
        <w:t>ANF-1</w:t>
      </w:r>
      <w:r w:rsidR="006758BB">
        <w:rPr>
          <w:rFonts w:ascii="Garamond" w:hAnsi="Garamond"/>
          <w:lang w:val="en-GB"/>
        </w:rPr>
        <w:t xml:space="preserve"> and </w:t>
      </w:r>
      <w:r w:rsidR="006758BB" w:rsidRPr="007E2214">
        <w:rPr>
          <w:rFonts w:ascii="Garamond" w:hAnsi="Garamond"/>
          <w:i/>
          <w:lang w:val="en-GB"/>
        </w:rPr>
        <w:t>ANF-2</w:t>
      </w:r>
      <w:r>
        <w:rPr>
          <w:rFonts w:ascii="Garamond" w:hAnsi="Garamond"/>
          <w:lang w:val="en-GB"/>
        </w:rPr>
        <w:t xml:space="preserve"> </w:t>
      </w:r>
      <w:r w:rsidR="00C65494">
        <w:rPr>
          <w:rFonts w:ascii="Garamond" w:hAnsi="Garamond"/>
          <w:lang w:val="en-GB"/>
        </w:rPr>
        <w:t xml:space="preserve">is </w:t>
      </w:r>
      <w:r>
        <w:rPr>
          <w:rFonts w:ascii="Garamond" w:hAnsi="Garamond"/>
          <w:lang w:val="en-GB"/>
        </w:rPr>
        <w:t xml:space="preserve">reported in </w:t>
      </w:r>
      <w:r w:rsidR="003977FA">
        <w:rPr>
          <w:rFonts w:ascii="Garamond" w:hAnsi="Garamond"/>
          <w:lang w:val="en-GB"/>
        </w:rPr>
        <w:t>Figure 7</w:t>
      </w:r>
      <w:r w:rsidR="005C74D4">
        <w:rPr>
          <w:rFonts w:ascii="Garamond" w:hAnsi="Garamond"/>
          <w:lang w:val="en-GB"/>
        </w:rPr>
        <w:t xml:space="preserve">. </w:t>
      </w:r>
      <w:r w:rsidR="00AE7BF3">
        <w:rPr>
          <w:rFonts w:ascii="Garamond" w:hAnsi="Garamond"/>
          <w:lang w:val="en-GB"/>
        </w:rPr>
        <w:t xml:space="preserve">The hydration depends on the ionization of the functional groups. </w:t>
      </w:r>
      <w:r w:rsidR="006758BB">
        <w:rPr>
          <w:rFonts w:ascii="Garamond" w:hAnsi="Garamond"/>
          <w:lang w:val="en-GB"/>
        </w:rPr>
        <w:t xml:space="preserve">In the acid form, the ionomers are </w:t>
      </w:r>
      <w:r w:rsidR="0078654C">
        <w:rPr>
          <w:rFonts w:ascii="Garamond" w:hAnsi="Garamond"/>
          <w:lang w:val="en-GB"/>
        </w:rPr>
        <w:t>Cl</w:t>
      </w:r>
      <w:r w:rsidR="0078654C">
        <w:rPr>
          <w:rFonts w:ascii="Garamond" w:hAnsi="Garamond"/>
          <w:vertAlign w:val="superscript"/>
          <w:lang w:val="en-GB"/>
        </w:rPr>
        <w:t>-</w:t>
      </w:r>
      <w:r w:rsidR="006758BB">
        <w:rPr>
          <w:rFonts w:ascii="Garamond" w:hAnsi="Garamond"/>
          <w:lang w:val="en-GB"/>
        </w:rPr>
        <w:t xml:space="preserve"> conductors, due to the protonation of the amine groups. The </w:t>
      </w:r>
      <w:r w:rsidR="006758BB" w:rsidRPr="00FB447C">
        <w:rPr>
          <w:rFonts w:ascii="Garamond" w:hAnsi="Garamond"/>
          <w:bCs/>
          <w:lang w:val="en-GB"/>
        </w:rPr>
        <w:t>dissociation of the carboxylic acid</w:t>
      </w:r>
      <w:r w:rsidR="006758BB">
        <w:rPr>
          <w:rFonts w:ascii="Garamond" w:hAnsi="Garamond"/>
          <w:bCs/>
          <w:lang w:val="en-GB"/>
        </w:rPr>
        <w:t xml:space="preserve"> is </w:t>
      </w:r>
      <w:r w:rsidR="005C74D4">
        <w:rPr>
          <w:rFonts w:ascii="Garamond" w:hAnsi="Garamond"/>
          <w:bCs/>
          <w:lang w:val="en-GB"/>
        </w:rPr>
        <w:t xml:space="preserve">in fact </w:t>
      </w:r>
      <w:r w:rsidR="006758BB">
        <w:rPr>
          <w:rFonts w:ascii="Garamond" w:hAnsi="Garamond"/>
          <w:bCs/>
          <w:lang w:val="en-GB"/>
        </w:rPr>
        <w:t>very low</w:t>
      </w:r>
      <w:r w:rsidR="0089042F">
        <w:rPr>
          <w:rFonts w:ascii="Garamond" w:hAnsi="Garamond"/>
          <w:bCs/>
          <w:lang w:val="en-GB"/>
        </w:rPr>
        <w:t xml:space="preserve"> (around 1%)</w:t>
      </w:r>
      <w:r w:rsidR="006758BB">
        <w:rPr>
          <w:rFonts w:ascii="Garamond" w:hAnsi="Garamond"/>
          <w:lang w:val="en-GB"/>
        </w:rPr>
        <w:t>. In the basic form, the carboxylic acid is neutralized and the ionomers are K</w:t>
      </w:r>
      <w:r w:rsidR="006758BB" w:rsidRPr="006758BB">
        <w:rPr>
          <w:rFonts w:ascii="Garamond" w:hAnsi="Garamond"/>
          <w:vertAlign w:val="superscript"/>
          <w:lang w:val="en-GB"/>
        </w:rPr>
        <w:t>+</w:t>
      </w:r>
      <w:r w:rsidR="006758BB">
        <w:rPr>
          <w:rFonts w:ascii="Garamond" w:hAnsi="Garamond"/>
          <w:lang w:val="en-GB"/>
        </w:rPr>
        <w:t xml:space="preserve"> conducting. In the zwitterionic form, the ionic conductivity depends on the distance between ionic groups. If they are near (typically below the distance corresponding to Manning </w:t>
      </w:r>
      <w:r w:rsidR="006758BB" w:rsidRPr="005871EC">
        <w:rPr>
          <w:rFonts w:ascii="Garamond" w:hAnsi="Garamond"/>
          <w:lang w:val="en-GB"/>
        </w:rPr>
        <w:t>condensation</w:t>
      </w:r>
      <w:r w:rsidR="005871EC">
        <w:rPr>
          <w:rFonts w:ascii="Garamond" w:hAnsi="Garamond"/>
          <w:lang w:val="en-GB"/>
        </w:rPr>
        <w:t xml:space="preserve"> </w:t>
      </w:r>
      <w:r w:rsidR="005871EC">
        <w:rPr>
          <w:rFonts w:ascii="Garamond" w:hAnsi="Garamond"/>
          <w:lang w:val="en-GB"/>
        </w:rPr>
        <w:fldChar w:fldCharType="begin"/>
      </w:r>
      <w:r w:rsidR="006F60D2">
        <w:rPr>
          <w:rFonts w:ascii="Garamond" w:hAnsi="Garamond"/>
          <w:lang w:val="en-GB"/>
        </w:rPr>
        <w:instrText xml:space="preserve"> ADDIN EN.CITE &lt;EndNote&gt;&lt;Cite&gt;&lt;Author&gt;Manning&lt;/Author&gt;&lt;Year&gt;1979&lt;/Year&gt;&lt;RecNum&gt;0&lt;/RecNum&gt;&lt;IDText&gt;COUNTERION BINDING IN POLYELECTROLYTE THEORY&lt;/IDText&gt;&lt;DisplayText&gt;&lt;style face="superscript"&gt;51&lt;/style&gt;&lt;/DisplayText&gt;&lt;record&gt;&lt;keywords&gt;&lt;keyword&gt;Chemistry&lt;/keyword&gt;&lt;/keywords&gt;&lt;urls&gt;&lt;related-urls&gt;&lt;url&gt;&amp;lt;Go to ISI&amp;gt;://WOS:A1979HX91400004&lt;/url&gt;&lt;/related-urls&gt;&lt;/urls&gt;&lt;isbn&gt;0001-4842&lt;/isbn&gt;&lt;work-type&gt;Review&lt;/work-type&gt;&lt;titles&gt;&lt;title&gt;COUNTERION BINDING IN POLYELECTROLYTE THEORY&lt;/title&gt;&lt;secondary-title&gt;Accounts of Chemical Research&lt;/secondary-title&gt;&lt;/titles&gt;&lt;pages&gt;443-449&lt;/pages&gt;&lt;number&gt;12&lt;/number&gt;&lt;contributors&gt;&lt;authors&gt;&lt;author&gt;Manning, G. S.&lt;/author&gt;&lt;/authors&gt;&lt;/contributors&gt;&lt;language&gt;English&lt;/language&gt;&lt;added-date format="utc"&gt;1403659125&lt;/added-date&gt;&lt;ref-type name="Journal Article"&gt;17&lt;/ref-type&gt;&lt;auth-address&gt;MANNING, GS (reprint author), RUTGERS STATE UNIV,DEPT CHEM,NEW BRUNSWICK,NJ 08903, USA.&lt;/auth-address&gt;&lt;dates&gt;&lt;year&gt;1979&lt;/year&gt;&lt;/dates&gt;&lt;rec-number&gt;2619&lt;/rec-number&gt;&lt;last-updated-date format="utc"&gt;1403659125&lt;/last-updated-date&gt;&lt;accession-num&gt;WOS:A1979HX91400004&lt;/accession-num&gt;&lt;electronic-resource-num&gt;10.1021/ar50144a004&lt;/electronic-resource-num&gt;&lt;volume&gt;12&lt;/volume&gt;&lt;/record&gt;&lt;/Cite&gt;&lt;/EndNote&gt;</w:instrText>
      </w:r>
      <w:r w:rsidR="005871EC">
        <w:rPr>
          <w:rFonts w:ascii="Garamond" w:hAnsi="Garamond"/>
          <w:lang w:val="en-GB"/>
        </w:rPr>
        <w:fldChar w:fldCharType="separate"/>
      </w:r>
      <w:r w:rsidR="006F60D2" w:rsidRPr="006F60D2">
        <w:rPr>
          <w:rFonts w:ascii="Garamond" w:hAnsi="Garamond"/>
          <w:noProof/>
          <w:vertAlign w:val="superscript"/>
          <w:lang w:val="en-GB"/>
        </w:rPr>
        <w:t>51</w:t>
      </w:r>
      <w:r w:rsidR="005871EC">
        <w:rPr>
          <w:rFonts w:ascii="Garamond" w:hAnsi="Garamond"/>
          <w:lang w:val="en-GB"/>
        </w:rPr>
        <w:fldChar w:fldCharType="end"/>
      </w:r>
      <w:r w:rsidR="006758BB">
        <w:rPr>
          <w:rFonts w:ascii="Garamond" w:hAnsi="Garamond"/>
          <w:lang w:val="en-GB"/>
        </w:rPr>
        <w:t>), the ionic groups are undissociated or form ion pairs</w:t>
      </w:r>
      <w:r w:rsidR="00833AD7">
        <w:rPr>
          <w:rFonts w:ascii="Garamond" w:hAnsi="Garamond"/>
          <w:lang w:val="en-GB"/>
        </w:rPr>
        <w:t xml:space="preserve"> (such as carboxylate-ammonium)</w:t>
      </w:r>
      <w:r w:rsidR="006758BB">
        <w:rPr>
          <w:rFonts w:ascii="Garamond" w:hAnsi="Garamond"/>
          <w:lang w:val="en-GB"/>
        </w:rPr>
        <w:t xml:space="preserve">. If the distance is larger, both anions and cations can conduct. </w:t>
      </w:r>
    </w:p>
    <w:p w14:paraId="7C11C6B5" w14:textId="15F2FB36" w:rsidR="00BD2B58" w:rsidRDefault="00BD2B58" w:rsidP="00FB447C">
      <w:pPr>
        <w:pStyle w:val="Default"/>
        <w:spacing w:line="360" w:lineRule="auto"/>
        <w:jc w:val="both"/>
        <w:rPr>
          <w:rFonts w:ascii="Garamond" w:hAnsi="Garamond"/>
          <w:bCs/>
          <w:lang w:val="en-GB"/>
        </w:rPr>
      </w:pPr>
      <w:r w:rsidRPr="00FB447C">
        <w:rPr>
          <w:rFonts w:ascii="Garamond" w:hAnsi="Garamond"/>
          <w:bCs/>
          <w:lang w:val="en-GB"/>
        </w:rPr>
        <w:lastRenderedPageBreak/>
        <w:t xml:space="preserve">The </w:t>
      </w:r>
      <w:r w:rsidR="006758BB">
        <w:rPr>
          <w:rFonts w:ascii="Garamond" w:hAnsi="Garamond"/>
          <w:bCs/>
          <w:lang w:val="en-GB"/>
        </w:rPr>
        <w:t>higher</w:t>
      </w:r>
      <w:r w:rsidRPr="00FB447C">
        <w:rPr>
          <w:rFonts w:ascii="Garamond" w:hAnsi="Garamond"/>
          <w:bCs/>
          <w:lang w:val="en-GB"/>
        </w:rPr>
        <w:t xml:space="preserve"> water uptake</w:t>
      </w:r>
      <w:r w:rsidR="006758BB">
        <w:rPr>
          <w:rFonts w:ascii="Garamond" w:hAnsi="Garamond"/>
          <w:bCs/>
          <w:lang w:val="en-GB"/>
        </w:rPr>
        <w:t xml:space="preserve"> of the basic forms</w:t>
      </w:r>
      <w:r w:rsidRPr="00FB447C">
        <w:rPr>
          <w:rFonts w:ascii="Garamond" w:hAnsi="Garamond"/>
          <w:bCs/>
          <w:lang w:val="en-GB"/>
        </w:rPr>
        <w:t xml:space="preserve"> </w:t>
      </w:r>
      <w:r w:rsidR="006758BB">
        <w:rPr>
          <w:rFonts w:ascii="Garamond" w:hAnsi="Garamond"/>
          <w:bCs/>
          <w:lang w:val="en-GB"/>
        </w:rPr>
        <w:t>is</w:t>
      </w:r>
      <w:r w:rsidRPr="00FB447C">
        <w:rPr>
          <w:rFonts w:ascii="Garamond" w:hAnsi="Garamond"/>
          <w:bCs/>
          <w:lang w:val="en-GB"/>
        </w:rPr>
        <w:t xml:space="preserve"> in agreement with the </w:t>
      </w:r>
      <w:r w:rsidR="006758BB">
        <w:rPr>
          <w:rFonts w:ascii="Garamond" w:hAnsi="Garamond"/>
          <w:bCs/>
          <w:lang w:val="en-GB"/>
        </w:rPr>
        <w:t>high</w:t>
      </w:r>
      <w:r w:rsidR="00CF6D65">
        <w:rPr>
          <w:rFonts w:ascii="Garamond" w:hAnsi="Garamond"/>
          <w:bCs/>
          <w:lang w:val="en-GB"/>
        </w:rPr>
        <w:t>er</w:t>
      </w:r>
      <w:r w:rsidRPr="00FB447C">
        <w:rPr>
          <w:rFonts w:ascii="Garamond" w:hAnsi="Garamond"/>
          <w:bCs/>
          <w:lang w:val="en-GB"/>
        </w:rPr>
        <w:t xml:space="preserve"> hydration </w:t>
      </w:r>
      <w:r w:rsidR="006758BB">
        <w:rPr>
          <w:rFonts w:ascii="Garamond" w:hAnsi="Garamond"/>
          <w:bCs/>
          <w:lang w:val="en-GB"/>
        </w:rPr>
        <w:t>of K</w:t>
      </w:r>
      <w:r w:rsidR="006758BB" w:rsidRPr="00FB447C">
        <w:rPr>
          <w:rFonts w:ascii="Garamond" w:hAnsi="Garamond"/>
          <w:bCs/>
          <w:vertAlign w:val="superscript"/>
          <w:lang w:val="en-GB"/>
        </w:rPr>
        <w:t>+</w:t>
      </w:r>
      <w:r w:rsidR="006758BB">
        <w:rPr>
          <w:rFonts w:ascii="Garamond" w:hAnsi="Garamond"/>
          <w:bCs/>
          <w:lang w:val="en-GB"/>
        </w:rPr>
        <w:t xml:space="preserve"> </w:t>
      </w:r>
      <w:r w:rsidR="00833AD7">
        <w:rPr>
          <w:rFonts w:ascii="Garamond" w:hAnsi="Garamond"/>
          <w:bCs/>
          <w:lang w:val="en-GB"/>
        </w:rPr>
        <w:t xml:space="preserve">and grafted </w:t>
      </w:r>
      <w:r w:rsidR="00AE7BF3">
        <w:rPr>
          <w:rFonts w:ascii="Garamond" w:hAnsi="Garamond"/>
          <w:bCs/>
          <w:lang w:val="en-GB"/>
        </w:rPr>
        <w:t>CO</w:t>
      </w:r>
      <w:r w:rsidR="00AE7BF3" w:rsidRPr="00AE7BF3">
        <w:rPr>
          <w:rFonts w:ascii="Garamond" w:hAnsi="Garamond"/>
          <w:bCs/>
          <w:vertAlign w:val="subscript"/>
          <w:lang w:val="en-GB"/>
        </w:rPr>
        <w:t>2</w:t>
      </w:r>
      <w:r w:rsidR="00AE7BF3" w:rsidRPr="00AE7BF3">
        <w:rPr>
          <w:rFonts w:ascii="Garamond" w:hAnsi="Garamond"/>
          <w:bCs/>
          <w:vertAlign w:val="superscript"/>
          <w:lang w:val="en-GB"/>
        </w:rPr>
        <w:t>-</w:t>
      </w:r>
      <w:r w:rsidR="00833AD7">
        <w:rPr>
          <w:rFonts w:ascii="Garamond" w:hAnsi="Garamond"/>
          <w:bCs/>
          <w:lang w:val="en-GB"/>
        </w:rPr>
        <w:t xml:space="preserve"> </w:t>
      </w:r>
      <w:r w:rsidR="006758BB">
        <w:rPr>
          <w:rFonts w:ascii="Garamond" w:hAnsi="Garamond"/>
          <w:bCs/>
          <w:lang w:val="en-GB"/>
        </w:rPr>
        <w:t xml:space="preserve">(basic form) in comparison with </w:t>
      </w:r>
      <w:r w:rsidRPr="00FB447C">
        <w:rPr>
          <w:rFonts w:ascii="Garamond" w:hAnsi="Garamond"/>
          <w:bCs/>
          <w:lang w:val="en-GB"/>
        </w:rPr>
        <w:t>Cl</w:t>
      </w:r>
      <w:r w:rsidRPr="00FB447C">
        <w:rPr>
          <w:rFonts w:ascii="Garamond" w:hAnsi="Garamond"/>
          <w:bCs/>
          <w:vertAlign w:val="superscript"/>
          <w:lang w:val="en-GB"/>
        </w:rPr>
        <w:t>-</w:t>
      </w:r>
      <w:r w:rsidR="00AE7BF3">
        <w:rPr>
          <w:rFonts w:ascii="Garamond" w:hAnsi="Garamond"/>
          <w:bCs/>
          <w:lang w:val="en-GB"/>
        </w:rPr>
        <w:t xml:space="preserve"> </w:t>
      </w:r>
      <w:r w:rsidR="00833AD7">
        <w:rPr>
          <w:rFonts w:ascii="Garamond" w:hAnsi="Garamond"/>
          <w:bCs/>
          <w:lang w:val="en-GB"/>
        </w:rPr>
        <w:t xml:space="preserve">and grafted </w:t>
      </w:r>
      <w:r w:rsidR="00AE7BF3">
        <w:rPr>
          <w:rFonts w:ascii="Garamond" w:hAnsi="Garamond"/>
          <w:bCs/>
          <w:lang w:val="en-GB"/>
        </w:rPr>
        <w:t>NR</w:t>
      </w:r>
      <w:r w:rsidR="00AE7BF3" w:rsidRPr="00AE7BF3">
        <w:rPr>
          <w:rFonts w:ascii="Garamond" w:hAnsi="Garamond"/>
          <w:bCs/>
          <w:vertAlign w:val="subscript"/>
          <w:lang w:val="en-GB"/>
        </w:rPr>
        <w:t>3</w:t>
      </w:r>
      <w:r w:rsidR="00AE7BF3">
        <w:rPr>
          <w:rFonts w:ascii="Garamond" w:hAnsi="Garamond"/>
          <w:bCs/>
          <w:lang w:val="en-GB"/>
        </w:rPr>
        <w:t>H</w:t>
      </w:r>
      <w:r w:rsidR="00AE7BF3" w:rsidRPr="00AE7BF3">
        <w:rPr>
          <w:rFonts w:ascii="Garamond" w:hAnsi="Garamond"/>
          <w:bCs/>
          <w:vertAlign w:val="superscript"/>
          <w:lang w:val="en-GB"/>
        </w:rPr>
        <w:t>+</w:t>
      </w:r>
      <w:r w:rsidR="00833AD7">
        <w:rPr>
          <w:rFonts w:ascii="Garamond" w:hAnsi="Garamond"/>
          <w:bCs/>
          <w:lang w:val="en-GB"/>
        </w:rPr>
        <w:t xml:space="preserve"> </w:t>
      </w:r>
      <w:r w:rsidRPr="00FB447C">
        <w:rPr>
          <w:rFonts w:ascii="Garamond" w:hAnsi="Garamond"/>
          <w:bCs/>
          <w:lang w:val="en-GB"/>
        </w:rPr>
        <w:t>(acid form</w:t>
      </w:r>
      <w:r w:rsidR="006758BB">
        <w:rPr>
          <w:rFonts w:ascii="Garamond" w:hAnsi="Garamond"/>
          <w:bCs/>
          <w:lang w:val="en-GB"/>
        </w:rPr>
        <w:t>)</w:t>
      </w:r>
      <w:r w:rsidR="00AE7BF3" w:rsidRPr="00AE7BF3">
        <w:rPr>
          <w:rFonts w:ascii="Garamond" w:hAnsi="Garamond"/>
          <w:bCs/>
          <w:lang w:val="en-GB"/>
        </w:rPr>
        <w:t xml:space="preserve"> </w:t>
      </w:r>
      <w:r w:rsidR="00AE7BF3">
        <w:rPr>
          <w:rFonts w:ascii="Garamond" w:hAnsi="Garamond"/>
          <w:bCs/>
          <w:lang w:val="en-GB"/>
        </w:rPr>
        <w:fldChar w:fldCharType="begin">
          <w:fldData xml:space="preserve">PEVuZE5vdGU+PENpdGU+PEF1dGhvcj5QYXNxdWluaTwvQXV0aG9yPjxZZWFyPjIwMTY8L1llYXI+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==
</w:fldData>
        </w:fldChar>
      </w:r>
      <w:r w:rsidR="006F60D2">
        <w:rPr>
          <w:rFonts w:ascii="Garamond" w:hAnsi="Garamond"/>
          <w:bCs/>
          <w:lang w:val="en-GB"/>
        </w:rPr>
        <w:instrText xml:space="preserve"> ADDIN EN.CITE </w:instrText>
      </w:r>
      <w:r w:rsidR="006F60D2">
        <w:rPr>
          <w:rFonts w:ascii="Garamond" w:hAnsi="Garamond"/>
          <w:bCs/>
          <w:lang w:val="en-GB"/>
        </w:rPr>
        <w:fldChar w:fldCharType="begin">
          <w:fldData xml:space="preserve">PEVuZE5vdGU+PENpdGU+PEF1dGhvcj5QYXNxdWluaTwvQXV0aG9yPjxZZWFyPjIwMTY8L1llYXI+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==
</w:fldData>
        </w:fldChar>
      </w:r>
      <w:r w:rsidR="006F60D2">
        <w:rPr>
          <w:rFonts w:ascii="Garamond" w:hAnsi="Garamond"/>
          <w:bCs/>
          <w:lang w:val="en-GB"/>
        </w:rPr>
        <w:instrText xml:space="preserve"> ADDIN EN.CITE.DATA </w:instrText>
      </w:r>
      <w:r w:rsidR="006F60D2">
        <w:rPr>
          <w:rFonts w:ascii="Garamond" w:hAnsi="Garamond"/>
          <w:bCs/>
          <w:lang w:val="en-GB"/>
        </w:rPr>
      </w:r>
      <w:r w:rsidR="006F60D2">
        <w:rPr>
          <w:rFonts w:ascii="Garamond" w:hAnsi="Garamond"/>
          <w:bCs/>
          <w:lang w:val="en-GB"/>
        </w:rPr>
        <w:fldChar w:fldCharType="end"/>
      </w:r>
      <w:r w:rsidR="00AE7BF3">
        <w:rPr>
          <w:rFonts w:ascii="Garamond" w:hAnsi="Garamond"/>
          <w:bCs/>
          <w:lang w:val="en-GB"/>
        </w:rPr>
      </w:r>
      <w:r w:rsidR="00AE7BF3">
        <w:rPr>
          <w:rFonts w:ascii="Garamond" w:hAnsi="Garamond"/>
          <w:bCs/>
          <w:lang w:val="en-GB"/>
        </w:rPr>
        <w:fldChar w:fldCharType="separate"/>
      </w:r>
      <w:r w:rsidR="006F60D2" w:rsidRPr="006F60D2">
        <w:rPr>
          <w:rFonts w:ascii="Garamond" w:hAnsi="Garamond"/>
          <w:bCs/>
          <w:noProof/>
          <w:vertAlign w:val="superscript"/>
          <w:lang w:val="en-GB"/>
        </w:rPr>
        <w:t>38, 52</w:t>
      </w:r>
      <w:r w:rsidR="00AE7BF3">
        <w:rPr>
          <w:rFonts w:ascii="Garamond" w:hAnsi="Garamond"/>
          <w:bCs/>
          <w:lang w:val="en-GB"/>
        </w:rPr>
        <w:fldChar w:fldCharType="end"/>
      </w:r>
      <w:r w:rsidRPr="00FB447C">
        <w:rPr>
          <w:rFonts w:ascii="Garamond" w:hAnsi="Garamond"/>
          <w:bCs/>
          <w:lang w:val="en-GB"/>
        </w:rPr>
        <w:t xml:space="preserve">. </w:t>
      </w:r>
      <w:r w:rsidR="00B80AAC">
        <w:rPr>
          <w:rFonts w:ascii="Garamond" w:hAnsi="Garamond"/>
          <w:bCs/>
          <w:lang w:val="en-GB"/>
        </w:rPr>
        <w:t>The zwitterionic f</w:t>
      </w:r>
      <w:r w:rsidR="00B31EFC">
        <w:rPr>
          <w:rFonts w:ascii="Garamond" w:hAnsi="Garamond"/>
          <w:bCs/>
          <w:lang w:val="en-GB"/>
        </w:rPr>
        <w:t>orm has the lowest water uptake</w:t>
      </w:r>
      <w:r w:rsidR="00B80AAC">
        <w:rPr>
          <w:rFonts w:ascii="Garamond" w:hAnsi="Garamond"/>
          <w:bCs/>
          <w:lang w:val="en-GB"/>
        </w:rPr>
        <w:t xml:space="preserve"> </w:t>
      </w:r>
      <w:r w:rsidR="006758BB">
        <w:rPr>
          <w:rFonts w:ascii="Garamond" w:hAnsi="Garamond"/>
          <w:bCs/>
          <w:lang w:val="en-GB"/>
        </w:rPr>
        <w:t>showing a low concentration</w:t>
      </w:r>
      <w:r w:rsidR="00B80AAC">
        <w:rPr>
          <w:rFonts w:ascii="Garamond" w:hAnsi="Garamond"/>
          <w:bCs/>
          <w:lang w:val="en-GB"/>
        </w:rPr>
        <w:t xml:space="preserve"> of </w:t>
      </w:r>
      <w:r w:rsidR="00B31EFC">
        <w:rPr>
          <w:rFonts w:ascii="Garamond" w:hAnsi="Garamond"/>
          <w:bCs/>
          <w:lang w:val="en-GB"/>
        </w:rPr>
        <w:t>free</w:t>
      </w:r>
      <w:r w:rsidR="00B80AAC">
        <w:rPr>
          <w:rFonts w:ascii="Garamond" w:hAnsi="Garamond"/>
          <w:bCs/>
          <w:lang w:val="en-GB"/>
        </w:rPr>
        <w:t xml:space="preserve"> ions. </w:t>
      </w:r>
      <w:r w:rsidR="003E05AC">
        <w:rPr>
          <w:rFonts w:ascii="Garamond" w:hAnsi="Garamond"/>
          <w:bCs/>
          <w:lang w:val="en-GB"/>
        </w:rPr>
        <w:t xml:space="preserve">The </w:t>
      </w:r>
      <w:r w:rsidR="00E661EF">
        <w:rPr>
          <w:rFonts w:ascii="Garamond" w:hAnsi="Garamond"/>
          <w:bCs/>
          <w:lang w:val="en-GB"/>
        </w:rPr>
        <w:t xml:space="preserve">generally </w:t>
      </w:r>
      <w:r w:rsidR="003E05AC">
        <w:rPr>
          <w:rFonts w:ascii="Garamond" w:hAnsi="Garamond"/>
          <w:bCs/>
          <w:lang w:val="en-GB"/>
        </w:rPr>
        <w:t xml:space="preserve">larger water uptake observed for </w:t>
      </w:r>
      <w:r w:rsidR="003E05AC" w:rsidRPr="0089042F">
        <w:rPr>
          <w:rFonts w:ascii="Garamond" w:hAnsi="Garamond"/>
          <w:bCs/>
          <w:i/>
          <w:lang w:val="en-GB"/>
        </w:rPr>
        <w:t>ANF-1</w:t>
      </w:r>
      <w:r w:rsidR="003E05AC">
        <w:rPr>
          <w:rFonts w:ascii="Garamond" w:hAnsi="Garamond"/>
          <w:bCs/>
          <w:lang w:val="en-GB"/>
        </w:rPr>
        <w:t xml:space="preserve"> might be attributed to the flexible side chain containing the carboxylic group at the chain end, allowing a better hydrophilic-hydrophobic nanophase separation, as discussed recently </w:t>
      </w:r>
      <w:r w:rsidR="003E05AC">
        <w:rPr>
          <w:rFonts w:ascii="Garamond" w:hAnsi="Garamond"/>
          <w:bCs/>
          <w:lang w:val="en-GB"/>
        </w:rPr>
        <w:fldChar w:fldCharType="begin">
          <w:fldData xml:space="preserve">PEVuZE5vdGU+PENpdGU+PEF1dGhvcj5EYW5nPC9BdXRob3I+PFllYXI+MjAxNTwvWWVhcj48UmVj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</w:fldData>
        </w:fldChar>
      </w:r>
      <w:r w:rsidR="006F60D2">
        <w:rPr>
          <w:rFonts w:ascii="Garamond" w:hAnsi="Garamond"/>
          <w:bCs/>
          <w:lang w:val="en-GB"/>
        </w:rPr>
        <w:instrText xml:space="preserve"> ADDIN EN.CITE </w:instrText>
      </w:r>
      <w:r w:rsidR="006F60D2">
        <w:rPr>
          <w:rFonts w:ascii="Garamond" w:hAnsi="Garamond"/>
          <w:bCs/>
          <w:lang w:val="en-GB"/>
        </w:rPr>
        <w:fldChar w:fldCharType="begin">
          <w:fldData xml:space="preserve">PEVuZE5vdGU+PENpdGU+PEF1dGhvcj5EYW5nPC9BdXRob3I+PFllYXI+MjAxNTwvWWVhcj48UmVj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</w:fldData>
        </w:fldChar>
      </w:r>
      <w:r w:rsidR="006F60D2">
        <w:rPr>
          <w:rFonts w:ascii="Garamond" w:hAnsi="Garamond"/>
          <w:bCs/>
          <w:lang w:val="en-GB"/>
        </w:rPr>
        <w:instrText xml:space="preserve"> ADDIN EN.CITE.DATA </w:instrText>
      </w:r>
      <w:r w:rsidR="006F60D2">
        <w:rPr>
          <w:rFonts w:ascii="Garamond" w:hAnsi="Garamond"/>
          <w:bCs/>
          <w:lang w:val="en-GB"/>
        </w:rPr>
      </w:r>
      <w:r w:rsidR="006F60D2">
        <w:rPr>
          <w:rFonts w:ascii="Garamond" w:hAnsi="Garamond"/>
          <w:bCs/>
          <w:lang w:val="en-GB"/>
        </w:rPr>
        <w:fldChar w:fldCharType="end"/>
      </w:r>
      <w:r w:rsidR="003E05AC">
        <w:rPr>
          <w:rFonts w:ascii="Garamond" w:hAnsi="Garamond"/>
          <w:bCs/>
          <w:lang w:val="en-GB"/>
        </w:rPr>
      </w:r>
      <w:r w:rsidR="003E05AC">
        <w:rPr>
          <w:rFonts w:ascii="Garamond" w:hAnsi="Garamond"/>
          <w:bCs/>
          <w:lang w:val="en-GB"/>
        </w:rPr>
        <w:fldChar w:fldCharType="separate"/>
      </w:r>
      <w:r w:rsidR="006F60D2" w:rsidRPr="006F60D2">
        <w:rPr>
          <w:rFonts w:ascii="Garamond" w:hAnsi="Garamond"/>
          <w:bCs/>
          <w:noProof/>
          <w:vertAlign w:val="superscript"/>
          <w:lang w:val="en-GB"/>
        </w:rPr>
        <w:t>53</w:t>
      </w:r>
      <w:r w:rsidR="003E05AC">
        <w:rPr>
          <w:rFonts w:ascii="Garamond" w:hAnsi="Garamond"/>
          <w:bCs/>
          <w:lang w:val="en-GB"/>
        </w:rPr>
        <w:fldChar w:fldCharType="end"/>
      </w:r>
      <w:r w:rsidR="003E05AC">
        <w:rPr>
          <w:rFonts w:ascii="Garamond" w:hAnsi="Garamond"/>
          <w:bCs/>
          <w:lang w:val="en-GB"/>
        </w:rPr>
        <w:t>.</w:t>
      </w:r>
    </w:p>
    <w:p w14:paraId="57697792" w14:textId="77777777" w:rsidR="00B31EFC" w:rsidRPr="009053C5" w:rsidRDefault="00B31EFC" w:rsidP="00FB447C">
      <w:pPr>
        <w:pStyle w:val="Default"/>
        <w:spacing w:line="360" w:lineRule="auto"/>
        <w:jc w:val="both"/>
        <w:rPr>
          <w:rFonts w:ascii="Garamond" w:hAnsi="Garamond"/>
          <w:bCs/>
          <w:lang w:val="en-GB"/>
        </w:rPr>
      </w:pPr>
    </w:p>
    <w:p w14:paraId="7AC8BC3D" w14:textId="043FAD29" w:rsidR="00D93720" w:rsidRDefault="002F3B76" w:rsidP="002F3B76">
      <w:pPr>
        <w:pStyle w:val="Default"/>
        <w:spacing w:line="360" w:lineRule="auto"/>
        <w:jc w:val="center"/>
        <w:rPr>
          <w:rFonts w:ascii="Garamond" w:hAnsi="Garamond"/>
          <w:lang w:val="en-GB"/>
        </w:rPr>
      </w:pPr>
      <w:r>
        <w:rPr>
          <w:rFonts w:ascii="Garamond" w:hAnsi="Garamond"/>
          <w:noProof/>
          <w:lang w:val="fr-FR" w:eastAsia="fr-FR"/>
        </w:rPr>
        <w:drawing>
          <wp:inline distT="0" distB="0" distL="0" distR="0" wp14:anchorId="1335DCE3" wp14:editId="2069571D">
            <wp:extent cx="2914015" cy="1091565"/>
            <wp:effectExtent l="0" t="0" r="63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4015" cy="1091565"/>
                    </a:xfrm>
                    <a:prstGeom prst="rect">
                      <a:avLst/>
                    </a:prstGeom>
                    <a:noFill/>
                  </pic:spPr>
                </pic:pic>
              </a:graphicData>
            </a:graphic>
          </wp:inline>
        </w:drawing>
      </w:r>
    </w:p>
    <w:p w14:paraId="3084C7FF" w14:textId="3F3483B9" w:rsidR="002F3B76" w:rsidRDefault="002F3B76" w:rsidP="002F3B76">
      <w:pPr>
        <w:pStyle w:val="Default"/>
        <w:spacing w:line="360" w:lineRule="auto"/>
        <w:jc w:val="center"/>
        <w:rPr>
          <w:rFonts w:ascii="Garamond" w:hAnsi="Garamond"/>
          <w:lang w:val="en-GB"/>
        </w:rPr>
      </w:pPr>
      <w:r>
        <w:rPr>
          <w:rFonts w:ascii="Garamond" w:hAnsi="Garamond"/>
          <w:noProof/>
          <w:lang w:val="fr-FR" w:eastAsia="fr-FR"/>
        </w:rPr>
        <w:drawing>
          <wp:inline distT="0" distB="0" distL="0" distR="0" wp14:anchorId="24B39CFC" wp14:editId="38C38BE0">
            <wp:extent cx="2944495" cy="1195070"/>
            <wp:effectExtent l="0" t="0" r="8255" b="508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4495" cy="1195070"/>
                    </a:xfrm>
                    <a:prstGeom prst="rect">
                      <a:avLst/>
                    </a:prstGeom>
                    <a:noFill/>
                  </pic:spPr>
                </pic:pic>
              </a:graphicData>
            </a:graphic>
          </wp:inline>
        </w:drawing>
      </w:r>
    </w:p>
    <w:p w14:paraId="5DDCB43B" w14:textId="03C6C127" w:rsidR="007E2214" w:rsidRDefault="002F3B76" w:rsidP="005C74D4">
      <w:pPr>
        <w:pStyle w:val="Default"/>
        <w:spacing w:line="360" w:lineRule="auto"/>
        <w:jc w:val="center"/>
        <w:rPr>
          <w:rFonts w:ascii="Garamond" w:hAnsi="Garamond"/>
          <w:lang w:val="en-GB"/>
        </w:rPr>
      </w:pPr>
      <w:r>
        <w:rPr>
          <w:rFonts w:ascii="Garamond" w:hAnsi="Garamond"/>
          <w:noProof/>
          <w:lang w:val="fr-FR" w:eastAsia="fr-FR"/>
        </w:rPr>
        <w:drawing>
          <wp:anchor distT="0" distB="0" distL="114300" distR="114300" simplePos="0" relativeHeight="251660800" behindDoc="0" locked="0" layoutInCell="1" allowOverlap="1" wp14:anchorId="3E2AB02B" wp14:editId="3073ACDE">
            <wp:simplePos x="0" y="0"/>
            <wp:positionH relativeFrom="column">
              <wp:posOffset>1208298</wp:posOffset>
            </wp:positionH>
            <wp:positionV relativeFrom="paragraph">
              <wp:posOffset>2068</wp:posOffset>
            </wp:positionV>
            <wp:extent cx="3706495" cy="1969135"/>
            <wp:effectExtent l="0" t="0" r="0" b="0"/>
            <wp:wrapSquare wrapText="bothSides"/>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06495" cy="1969135"/>
                    </a:xfrm>
                    <a:prstGeom prst="rect">
                      <a:avLst/>
                    </a:prstGeom>
                    <a:noFill/>
                  </pic:spPr>
                </pic:pic>
              </a:graphicData>
            </a:graphic>
          </wp:anchor>
        </w:drawing>
      </w:r>
    </w:p>
    <w:p w14:paraId="0759C480" w14:textId="7AECB8C0" w:rsidR="004106B4" w:rsidRDefault="004106B4" w:rsidP="005C74D4">
      <w:pPr>
        <w:pStyle w:val="Default"/>
        <w:widowControl w:val="0"/>
        <w:spacing w:line="360" w:lineRule="auto"/>
        <w:jc w:val="both"/>
        <w:rPr>
          <w:rFonts w:ascii="Garamond" w:hAnsi="Garamond"/>
          <w:b/>
          <w:lang w:val="en-GB"/>
        </w:rPr>
      </w:pPr>
      <w:r w:rsidRPr="004106B4">
        <w:rPr>
          <w:rFonts w:ascii="Garamond" w:hAnsi="Garamond"/>
          <w:noProof/>
          <w:lang w:val="fr-FR" w:eastAsia="fr-FR"/>
        </w:rPr>
        <mc:AlternateContent>
          <mc:Choice Requires="wps">
            <w:drawing>
              <wp:anchor distT="45720" distB="45720" distL="114300" distR="114300" simplePos="0" relativeHeight="251661824" behindDoc="0" locked="0" layoutInCell="1" allowOverlap="1" wp14:anchorId="4B140844" wp14:editId="1A61A001">
                <wp:simplePos x="0" y="0"/>
                <wp:positionH relativeFrom="column">
                  <wp:posOffset>2641738</wp:posOffset>
                </wp:positionH>
                <wp:positionV relativeFrom="paragraph">
                  <wp:posOffset>2339</wp:posOffset>
                </wp:positionV>
                <wp:extent cx="1036320" cy="302895"/>
                <wp:effectExtent l="0" t="0" r="11430" b="20955"/>
                <wp:wrapSquare wrapText="bothSides"/>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6320" cy="302895"/>
                        </a:xfrm>
                        <a:prstGeom prst="rect">
                          <a:avLst/>
                        </a:prstGeom>
                        <a:solidFill>
                          <a:srgbClr val="FFFFFF"/>
                        </a:solidFill>
                        <a:ln w="9525">
                          <a:solidFill>
                            <a:schemeClr val="bg1"/>
                          </a:solidFill>
                          <a:miter lim="800000"/>
                          <a:headEnd/>
                          <a:tailEnd/>
                        </a:ln>
                      </wps:spPr>
                      <wps:txbx>
                        <w:txbxContent>
                          <w:p w14:paraId="53DB1C84" w14:textId="3B64B5FE" w:rsidR="004106B4" w:rsidRPr="004106B4" w:rsidRDefault="004106B4">
                            <w:pPr>
                              <w:rPr>
                                <w:b/>
                                <w:color w:val="FFC000"/>
                                <w:lang w:val="fr-FR"/>
                              </w:rPr>
                            </w:pPr>
                            <w:r w:rsidRPr="004106B4">
                              <w:rPr>
                                <w:b/>
                                <w:color w:val="F99107"/>
                              </w:rPr>
                              <w:t xml:space="preserve">ANF-1 </w:t>
                            </w:r>
                            <w:r w:rsidRPr="004106B4">
                              <w:rPr>
                                <w:b/>
                                <w:color w:val="F99107"/>
                              </w:rPr>
                              <w:tab/>
                            </w:r>
                            <w:r w:rsidRPr="004106B4">
                              <w:rPr>
                                <w:b/>
                                <w:color w:val="FFC000"/>
                              </w:rPr>
                              <w:t>ANF-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140844" id="_x0000_s1028" type="#_x0000_t202" style="position:absolute;left:0;text-align:left;margin-left:208pt;margin-top:.2pt;width:81.6pt;height:23.8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" strokecolor="white [3212]">
                <v:textbox>
                  <w:txbxContent>
                    <w:p w14:paraId="53DB1C84" w14:textId="3B64B5FE" w:rsidR="004106B4" w:rsidRPr="004106B4" w:rsidRDefault="004106B4">
                      <w:pPr>
                        <w:rPr>
                          <w:b/>
                          <w:color w:val="FFC000"/>
                          <w:lang w:val="fr-FR"/>
                        </w:rPr>
                      </w:pPr>
                      <w:r w:rsidRPr="004106B4">
                        <w:rPr>
                          <w:b/>
                          <w:color w:val="F99107"/>
                        </w:rPr>
                        <w:t xml:space="preserve">ANF-1 </w:t>
                      </w:r>
                      <w:r w:rsidRPr="004106B4">
                        <w:rPr>
                          <w:b/>
                          <w:color w:val="F99107"/>
                        </w:rPr>
                        <w:tab/>
                      </w:r>
                      <w:r w:rsidRPr="004106B4">
                        <w:rPr>
                          <w:b/>
                          <w:color w:val="FFC000"/>
                        </w:rPr>
                        <w:t>ANF-2</w:t>
                      </w:r>
                    </w:p>
                  </w:txbxContent>
                </v:textbox>
                <w10:wrap type="square"/>
              </v:shape>
            </w:pict>
          </mc:Fallback>
        </mc:AlternateContent>
      </w:r>
    </w:p>
    <w:p w14:paraId="78C644B4" w14:textId="77777777" w:rsidR="004106B4" w:rsidRDefault="004106B4" w:rsidP="005C74D4">
      <w:pPr>
        <w:pStyle w:val="Default"/>
        <w:widowControl w:val="0"/>
        <w:spacing w:line="360" w:lineRule="auto"/>
        <w:jc w:val="both"/>
        <w:rPr>
          <w:rFonts w:ascii="Garamond" w:hAnsi="Garamond"/>
          <w:b/>
          <w:lang w:val="en-GB"/>
        </w:rPr>
      </w:pPr>
    </w:p>
    <w:p w14:paraId="57929122" w14:textId="77777777" w:rsidR="004106B4" w:rsidRDefault="004106B4" w:rsidP="005C74D4">
      <w:pPr>
        <w:pStyle w:val="Default"/>
        <w:widowControl w:val="0"/>
        <w:spacing w:line="360" w:lineRule="auto"/>
        <w:jc w:val="both"/>
        <w:rPr>
          <w:rFonts w:ascii="Garamond" w:hAnsi="Garamond"/>
          <w:b/>
          <w:lang w:val="en-GB"/>
        </w:rPr>
      </w:pPr>
    </w:p>
    <w:p w14:paraId="441864C5" w14:textId="77777777" w:rsidR="004106B4" w:rsidRDefault="004106B4" w:rsidP="005C74D4">
      <w:pPr>
        <w:pStyle w:val="Default"/>
        <w:widowControl w:val="0"/>
        <w:spacing w:line="360" w:lineRule="auto"/>
        <w:jc w:val="both"/>
        <w:rPr>
          <w:rFonts w:ascii="Garamond" w:hAnsi="Garamond"/>
          <w:b/>
          <w:lang w:val="en-GB"/>
        </w:rPr>
      </w:pPr>
    </w:p>
    <w:p w14:paraId="58A3CDCE" w14:textId="77777777" w:rsidR="004106B4" w:rsidRDefault="004106B4" w:rsidP="005C74D4">
      <w:pPr>
        <w:pStyle w:val="Default"/>
        <w:widowControl w:val="0"/>
        <w:spacing w:line="360" w:lineRule="auto"/>
        <w:jc w:val="both"/>
        <w:rPr>
          <w:rFonts w:ascii="Garamond" w:hAnsi="Garamond"/>
          <w:b/>
          <w:lang w:val="en-GB"/>
        </w:rPr>
      </w:pPr>
    </w:p>
    <w:p w14:paraId="73E86D83" w14:textId="77777777" w:rsidR="004106B4" w:rsidRDefault="004106B4" w:rsidP="005C74D4">
      <w:pPr>
        <w:pStyle w:val="Default"/>
        <w:widowControl w:val="0"/>
        <w:spacing w:line="360" w:lineRule="auto"/>
        <w:jc w:val="both"/>
        <w:rPr>
          <w:rFonts w:ascii="Garamond" w:hAnsi="Garamond"/>
          <w:b/>
          <w:lang w:val="en-GB"/>
        </w:rPr>
      </w:pPr>
    </w:p>
    <w:p w14:paraId="3B440B19" w14:textId="77777777" w:rsidR="004106B4" w:rsidRDefault="004106B4" w:rsidP="005C74D4">
      <w:pPr>
        <w:pStyle w:val="Default"/>
        <w:widowControl w:val="0"/>
        <w:spacing w:line="360" w:lineRule="auto"/>
        <w:jc w:val="both"/>
        <w:rPr>
          <w:rFonts w:ascii="Garamond" w:hAnsi="Garamond"/>
          <w:b/>
          <w:lang w:val="en-GB"/>
        </w:rPr>
      </w:pPr>
    </w:p>
    <w:p w14:paraId="651FAEB0" w14:textId="77777777" w:rsidR="007F3821" w:rsidRDefault="007F3821" w:rsidP="005C74D4">
      <w:pPr>
        <w:pStyle w:val="Default"/>
        <w:widowControl w:val="0"/>
        <w:spacing w:line="360" w:lineRule="auto"/>
        <w:jc w:val="both"/>
        <w:rPr>
          <w:rFonts w:ascii="Garamond" w:hAnsi="Garamond"/>
          <w:b/>
          <w:lang w:val="en-GB"/>
        </w:rPr>
      </w:pPr>
    </w:p>
    <w:p w14:paraId="7EB135DB" w14:textId="4749611F" w:rsidR="002F3B76" w:rsidRDefault="003977FA" w:rsidP="005C74D4">
      <w:pPr>
        <w:pStyle w:val="Default"/>
        <w:widowControl w:val="0"/>
        <w:spacing w:line="360" w:lineRule="auto"/>
        <w:jc w:val="both"/>
        <w:rPr>
          <w:rFonts w:ascii="Garamond" w:hAnsi="Garamond"/>
          <w:lang w:val="en-GB"/>
        </w:rPr>
      </w:pPr>
      <w:r w:rsidRPr="005C74D4">
        <w:rPr>
          <w:rFonts w:ascii="Garamond" w:hAnsi="Garamond"/>
          <w:b/>
          <w:lang w:val="en-GB"/>
        </w:rPr>
        <w:t>Figure 7</w:t>
      </w:r>
      <w:r w:rsidR="002F3B76" w:rsidRPr="005C74D4">
        <w:rPr>
          <w:rFonts w:ascii="Garamond" w:hAnsi="Garamond"/>
          <w:b/>
          <w:lang w:val="en-GB"/>
        </w:rPr>
        <w:t>.</w:t>
      </w:r>
      <w:r w:rsidR="000A76F4">
        <w:rPr>
          <w:rFonts w:ascii="Garamond" w:hAnsi="Garamond"/>
          <w:lang w:val="en-GB"/>
        </w:rPr>
        <w:t xml:space="preserve"> </w:t>
      </w:r>
      <w:r w:rsidR="00D132CF">
        <w:rPr>
          <w:rFonts w:ascii="Garamond" w:hAnsi="Garamond"/>
          <w:lang w:val="en-GB"/>
        </w:rPr>
        <w:t xml:space="preserve">Acid-base equilibria </w:t>
      </w:r>
      <w:r w:rsidR="007E2214">
        <w:rPr>
          <w:rFonts w:ascii="Garamond" w:hAnsi="Garamond"/>
          <w:lang w:val="en-GB"/>
        </w:rPr>
        <w:t xml:space="preserve">and water uptake </w:t>
      </w:r>
      <w:r w:rsidR="000A76F4" w:rsidRPr="000A76F4">
        <w:rPr>
          <w:rFonts w:ascii="Garamond" w:hAnsi="Garamond"/>
          <w:lang w:val="en-GB"/>
        </w:rPr>
        <w:t>in amphoteric ionomers</w:t>
      </w:r>
      <w:r w:rsidR="007E2214">
        <w:rPr>
          <w:rFonts w:ascii="Garamond" w:hAnsi="Garamond"/>
          <w:lang w:val="en-GB"/>
        </w:rPr>
        <w:t xml:space="preserve">: </w:t>
      </w:r>
      <w:r w:rsidR="00D132CF">
        <w:rPr>
          <w:rFonts w:ascii="Garamond" w:hAnsi="Garamond"/>
          <w:lang w:val="en-GB"/>
        </w:rPr>
        <w:t xml:space="preserve">top </w:t>
      </w:r>
      <w:r w:rsidR="007E2214" w:rsidRPr="007E2214">
        <w:rPr>
          <w:rFonts w:ascii="Garamond" w:hAnsi="Garamond"/>
          <w:i/>
          <w:lang w:val="en-GB"/>
        </w:rPr>
        <w:t>ANF-1</w:t>
      </w:r>
      <w:r w:rsidR="00D132CF">
        <w:rPr>
          <w:rFonts w:ascii="Garamond" w:hAnsi="Garamond"/>
          <w:i/>
          <w:lang w:val="en-GB"/>
        </w:rPr>
        <w:t xml:space="preserve"> </w:t>
      </w:r>
      <w:r w:rsidR="00D132CF">
        <w:rPr>
          <w:rFonts w:ascii="Garamond" w:hAnsi="Garamond"/>
          <w:lang w:val="en-GB"/>
        </w:rPr>
        <w:t>(orange)</w:t>
      </w:r>
      <w:r w:rsidR="007E2214">
        <w:rPr>
          <w:rFonts w:ascii="Garamond" w:hAnsi="Garamond"/>
          <w:lang w:val="en-GB"/>
        </w:rPr>
        <w:t xml:space="preserve">; </w:t>
      </w:r>
      <w:r w:rsidR="00F15882">
        <w:rPr>
          <w:rFonts w:ascii="Garamond" w:hAnsi="Garamond"/>
          <w:lang w:val="en-GB"/>
        </w:rPr>
        <w:t>bottom</w:t>
      </w:r>
      <w:r w:rsidR="007E2214">
        <w:rPr>
          <w:rFonts w:ascii="Garamond" w:hAnsi="Garamond"/>
          <w:lang w:val="en-GB"/>
        </w:rPr>
        <w:t xml:space="preserve"> </w:t>
      </w:r>
      <w:r w:rsidR="007E2214" w:rsidRPr="007E2214">
        <w:rPr>
          <w:rFonts w:ascii="Garamond" w:hAnsi="Garamond"/>
          <w:i/>
          <w:lang w:val="en-GB"/>
        </w:rPr>
        <w:t>ANF-2</w:t>
      </w:r>
      <w:r w:rsidR="00D132CF">
        <w:rPr>
          <w:rFonts w:ascii="Garamond" w:hAnsi="Garamond"/>
          <w:i/>
          <w:lang w:val="en-GB"/>
        </w:rPr>
        <w:t xml:space="preserve"> </w:t>
      </w:r>
      <w:r w:rsidR="00D132CF">
        <w:rPr>
          <w:rFonts w:ascii="Garamond" w:hAnsi="Garamond"/>
          <w:lang w:val="en-GB"/>
        </w:rPr>
        <w:t>(yellow)</w:t>
      </w:r>
      <w:r w:rsidR="007E2214" w:rsidRPr="007E2214">
        <w:rPr>
          <w:rFonts w:ascii="Garamond" w:hAnsi="Garamond"/>
          <w:lang w:val="en-GB"/>
        </w:rPr>
        <w:t>.</w:t>
      </w:r>
    </w:p>
    <w:p w14:paraId="647076DB" w14:textId="77777777" w:rsidR="008074E0" w:rsidRPr="007E2214" w:rsidRDefault="008074E0" w:rsidP="005C74D4">
      <w:pPr>
        <w:pStyle w:val="Default"/>
        <w:widowControl w:val="0"/>
        <w:spacing w:line="360" w:lineRule="auto"/>
        <w:jc w:val="both"/>
        <w:rPr>
          <w:rFonts w:ascii="Garamond" w:hAnsi="Garamond"/>
          <w:i/>
          <w:lang w:val="en-GB"/>
        </w:rPr>
      </w:pPr>
    </w:p>
    <w:p w14:paraId="510107DE" w14:textId="374D0BF9" w:rsidR="00B80AAC" w:rsidRDefault="00B80AAC" w:rsidP="00FB447C">
      <w:pPr>
        <w:pStyle w:val="Default"/>
        <w:spacing w:line="360" w:lineRule="auto"/>
        <w:jc w:val="both"/>
        <w:rPr>
          <w:rFonts w:ascii="Garamond" w:hAnsi="Garamond"/>
          <w:lang w:val="en-GB"/>
        </w:rPr>
      </w:pPr>
      <w:r>
        <w:rPr>
          <w:rFonts w:ascii="Garamond" w:hAnsi="Garamond"/>
          <w:lang w:val="en-GB"/>
        </w:rPr>
        <w:t xml:space="preserve">The ionic conductivity of </w:t>
      </w:r>
      <w:r w:rsidRPr="0089042F">
        <w:rPr>
          <w:rFonts w:ascii="Garamond" w:hAnsi="Garamond"/>
          <w:i/>
          <w:lang w:val="en-GB"/>
        </w:rPr>
        <w:t>ANF-1</w:t>
      </w:r>
      <w:r>
        <w:rPr>
          <w:rFonts w:ascii="Garamond" w:hAnsi="Garamond"/>
          <w:lang w:val="en-GB"/>
        </w:rPr>
        <w:t xml:space="preserve"> </w:t>
      </w:r>
      <w:r w:rsidR="00987DA5">
        <w:rPr>
          <w:rFonts w:ascii="Garamond" w:hAnsi="Garamond"/>
          <w:lang w:val="en-GB"/>
        </w:rPr>
        <w:t xml:space="preserve">and </w:t>
      </w:r>
      <w:r w:rsidR="00987DA5" w:rsidRPr="0089042F">
        <w:rPr>
          <w:rFonts w:ascii="Garamond" w:hAnsi="Garamond"/>
          <w:i/>
          <w:lang w:val="en-GB"/>
        </w:rPr>
        <w:t>ANF-2</w:t>
      </w:r>
      <w:r w:rsidR="00987DA5">
        <w:rPr>
          <w:rFonts w:ascii="Garamond" w:hAnsi="Garamond"/>
          <w:lang w:val="en-GB"/>
        </w:rPr>
        <w:t xml:space="preserve"> </w:t>
      </w:r>
      <w:r>
        <w:rPr>
          <w:rFonts w:ascii="Garamond" w:hAnsi="Garamond"/>
          <w:lang w:val="en-GB"/>
        </w:rPr>
        <w:t xml:space="preserve">at various temperatures </w:t>
      </w:r>
      <w:proofErr w:type="gramStart"/>
      <w:r>
        <w:rPr>
          <w:rFonts w:ascii="Garamond" w:hAnsi="Garamond"/>
          <w:lang w:val="en-GB"/>
        </w:rPr>
        <w:t>is reported</w:t>
      </w:r>
      <w:proofErr w:type="gramEnd"/>
      <w:r>
        <w:rPr>
          <w:rFonts w:ascii="Garamond" w:hAnsi="Garamond"/>
          <w:lang w:val="en-GB"/>
        </w:rPr>
        <w:t xml:space="preserve"> in Table </w:t>
      </w:r>
      <w:r w:rsidR="0089042F">
        <w:rPr>
          <w:rFonts w:ascii="Garamond" w:hAnsi="Garamond"/>
          <w:lang w:val="en-GB"/>
        </w:rPr>
        <w:t>1</w:t>
      </w:r>
      <w:r>
        <w:rPr>
          <w:rFonts w:ascii="Garamond" w:hAnsi="Garamond"/>
          <w:lang w:val="en-GB"/>
        </w:rPr>
        <w:t>.</w:t>
      </w:r>
      <w:r w:rsidR="00F15882" w:rsidRPr="00F15882">
        <w:rPr>
          <w:rFonts w:ascii="Garamond" w:hAnsi="Garamond"/>
          <w:bCs/>
          <w:lang w:val="en-GB"/>
        </w:rPr>
        <w:t xml:space="preserve"> </w:t>
      </w:r>
      <w:r w:rsidR="00F15882" w:rsidRPr="00FB447C">
        <w:rPr>
          <w:rFonts w:ascii="Garamond" w:hAnsi="Garamond"/>
          <w:bCs/>
          <w:lang w:val="en-GB"/>
        </w:rPr>
        <w:t xml:space="preserve">The </w:t>
      </w:r>
      <w:r w:rsidR="00F15882">
        <w:rPr>
          <w:rFonts w:ascii="Garamond" w:hAnsi="Garamond"/>
          <w:bCs/>
          <w:lang w:val="en-GB"/>
        </w:rPr>
        <w:t xml:space="preserve">ionic conductivity of </w:t>
      </w:r>
      <w:r w:rsidR="00F15882" w:rsidRPr="00F15882">
        <w:rPr>
          <w:rFonts w:ascii="Garamond" w:hAnsi="Garamond"/>
          <w:bCs/>
          <w:i/>
          <w:lang w:val="en-GB"/>
        </w:rPr>
        <w:t>ANF-2</w:t>
      </w:r>
      <w:r w:rsidR="00F15882">
        <w:rPr>
          <w:rFonts w:ascii="Garamond" w:hAnsi="Garamond"/>
          <w:bCs/>
          <w:lang w:val="en-GB"/>
        </w:rPr>
        <w:t xml:space="preserve"> is in agreement with the expectation: the zwitterionic form shows the lowest value, corresponding to a low amount of mobile ions, whereas the highest conductivity is observed for the basic form containing mobile K</w:t>
      </w:r>
      <w:r w:rsidR="00F15882" w:rsidRPr="00833AD7">
        <w:rPr>
          <w:rFonts w:ascii="Garamond" w:hAnsi="Garamond"/>
          <w:bCs/>
          <w:vertAlign w:val="superscript"/>
          <w:lang w:val="en-GB"/>
        </w:rPr>
        <w:t>+</w:t>
      </w:r>
      <w:r w:rsidR="00F15882">
        <w:rPr>
          <w:rFonts w:ascii="Garamond" w:hAnsi="Garamond"/>
          <w:bCs/>
          <w:lang w:val="en-GB"/>
        </w:rPr>
        <w:t xml:space="preserve"> ions and presenting the highest water uptake.</w:t>
      </w:r>
    </w:p>
    <w:p w14:paraId="7DD842CB" w14:textId="067ABEE7" w:rsidR="002F3B76" w:rsidRDefault="002F3B76" w:rsidP="002F3B76">
      <w:pPr>
        <w:pStyle w:val="Default"/>
        <w:spacing w:line="360" w:lineRule="auto"/>
        <w:jc w:val="both"/>
        <w:rPr>
          <w:rFonts w:ascii="Garamond" w:hAnsi="Garamond"/>
          <w:lang w:val="en-GB"/>
        </w:rPr>
      </w:pPr>
    </w:p>
    <w:p w14:paraId="2DFA4E54" w14:textId="4C655BCF" w:rsidR="007F3821" w:rsidRDefault="007F3821" w:rsidP="002F3B76">
      <w:pPr>
        <w:pStyle w:val="Default"/>
        <w:spacing w:line="360" w:lineRule="auto"/>
        <w:jc w:val="both"/>
        <w:rPr>
          <w:rFonts w:ascii="Garamond" w:hAnsi="Garamond"/>
          <w:lang w:val="en-GB"/>
        </w:rPr>
      </w:pPr>
    </w:p>
    <w:p w14:paraId="51B4BEE0" w14:textId="77777777" w:rsidR="007F3821" w:rsidRDefault="007F3821" w:rsidP="002F3B76">
      <w:pPr>
        <w:pStyle w:val="Default"/>
        <w:spacing w:line="360" w:lineRule="auto"/>
        <w:jc w:val="both"/>
        <w:rPr>
          <w:rFonts w:ascii="Garamond" w:hAnsi="Garamond"/>
          <w:lang w:val="en-GB"/>
        </w:rPr>
      </w:pPr>
    </w:p>
    <w:p w14:paraId="09FE3885" w14:textId="36C12B23" w:rsidR="002F3B76" w:rsidRPr="00984AA7" w:rsidRDefault="002F3B76" w:rsidP="002F3B76">
      <w:pPr>
        <w:pStyle w:val="Default"/>
        <w:spacing w:line="360" w:lineRule="auto"/>
        <w:jc w:val="both"/>
        <w:rPr>
          <w:rFonts w:ascii="Garamond" w:hAnsi="Garamond"/>
          <w:lang w:val="en-GB"/>
        </w:rPr>
      </w:pPr>
      <w:r w:rsidRPr="00451EB0">
        <w:rPr>
          <w:rFonts w:ascii="Garamond" w:hAnsi="Garamond"/>
          <w:lang w:val="en-GB"/>
        </w:rPr>
        <w:lastRenderedPageBreak/>
        <w:t xml:space="preserve">Table </w:t>
      </w:r>
      <w:r w:rsidR="0089042F">
        <w:rPr>
          <w:rFonts w:ascii="Garamond" w:hAnsi="Garamond"/>
          <w:lang w:val="en-GB"/>
        </w:rPr>
        <w:t>1</w:t>
      </w:r>
      <w:r>
        <w:rPr>
          <w:rFonts w:ascii="Garamond" w:hAnsi="Garamond"/>
          <w:lang w:val="en-GB"/>
        </w:rPr>
        <w:t>.</w:t>
      </w:r>
      <w:r w:rsidRPr="00451EB0">
        <w:rPr>
          <w:rFonts w:ascii="Garamond" w:hAnsi="Garamond"/>
          <w:lang w:val="en-GB"/>
        </w:rPr>
        <w:t xml:space="preserve"> Ionic </w:t>
      </w:r>
      <w:r w:rsidRPr="00984AA7">
        <w:rPr>
          <w:rFonts w:ascii="Garamond" w:hAnsi="Garamond"/>
          <w:lang w:val="en-GB"/>
        </w:rPr>
        <w:t xml:space="preserve">conductivity </w:t>
      </w:r>
      <w:r w:rsidR="007F3821" w:rsidRPr="00984AA7">
        <w:rPr>
          <w:rFonts w:ascii="Garamond" w:hAnsi="Garamond"/>
          <w:lang w:val="en-GB"/>
        </w:rPr>
        <w:t xml:space="preserve">σ </w:t>
      </w:r>
      <w:r w:rsidRPr="00984AA7">
        <w:rPr>
          <w:rFonts w:ascii="Garamond" w:hAnsi="Garamond"/>
          <w:lang w:val="en-GB"/>
        </w:rPr>
        <w:t>(</w:t>
      </w:r>
      <w:proofErr w:type="gramStart"/>
      <w:r w:rsidR="00B23421" w:rsidRPr="00984AA7">
        <w:rPr>
          <w:rFonts w:ascii="Garamond" w:hAnsi="Garamond"/>
          <w:lang w:val="en-GB"/>
        </w:rPr>
        <w:t>through-</w:t>
      </w:r>
      <w:r w:rsidRPr="00984AA7">
        <w:rPr>
          <w:rFonts w:ascii="Garamond" w:hAnsi="Garamond"/>
          <w:lang w:val="en-GB"/>
        </w:rPr>
        <w:t>plane</w:t>
      </w:r>
      <w:proofErr w:type="gramEnd"/>
      <w:r w:rsidRPr="00984AA7">
        <w:rPr>
          <w:rFonts w:ascii="Garamond" w:hAnsi="Garamond"/>
          <w:lang w:val="en-GB"/>
        </w:rPr>
        <w:t>) and activation energy (E</w:t>
      </w:r>
      <w:r w:rsidRPr="00984AA7">
        <w:rPr>
          <w:rFonts w:ascii="Garamond" w:hAnsi="Garamond"/>
          <w:vertAlign w:val="subscript"/>
          <w:lang w:val="en-GB"/>
        </w:rPr>
        <w:t>A</w:t>
      </w:r>
      <w:r w:rsidRPr="00984AA7">
        <w:rPr>
          <w:rFonts w:ascii="Garamond" w:hAnsi="Garamond"/>
          <w:lang w:val="en-GB"/>
        </w:rPr>
        <w:t xml:space="preserve">) of </w:t>
      </w:r>
      <w:r w:rsidRPr="00984AA7">
        <w:rPr>
          <w:rFonts w:ascii="Garamond" w:hAnsi="Garamond"/>
          <w:i/>
          <w:lang w:val="en-GB"/>
        </w:rPr>
        <w:t>ANF-1</w:t>
      </w:r>
      <w:r w:rsidRPr="00984AA7">
        <w:rPr>
          <w:rFonts w:ascii="Garamond" w:hAnsi="Garamond"/>
          <w:lang w:val="en-GB"/>
        </w:rPr>
        <w:t xml:space="preserve"> and </w:t>
      </w:r>
      <w:r w:rsidRPr="00984AA7">
        <w:rPr>
          <w:rFonts w:ascii="Garamond" w:hAnsi="Garamond"/>
          <w:i/>
          <w:lang w:val="en-GB"/>
        </w:rPr>
        <w:t>ANF-2</w:t>
      </w:r>
      <w:r w:rsidRPr="00984AA7">
        <w:rPr>
          <w:rFonts w:ascii="Garamond" w:hAnsi="Garamond"/>
          <w:lang w:val="en-GB"/>
        </w:rPr>
        <w:t xml:space="preserve"> in acidic, basic and zwitterionic forms.</w:t>
      </w:r>
    </w:p>
    <w:p w14:paraId="5DAA1BAA" w14:textId="2099FD25" w:rsidR="00F15882" w:rsidRDefault="003A634F" w:rsidP="002F3B76">
      <w:pPr>
        <w:pStyle w:val="Default"/>
        <w:spacing w:line="360" w:lineRule="auto"/>
        <w:jc w:val="both"/>
        <w:rPr>
          <w:rFonts w:ascii="Garamond" w:hAnsi="Garamond"/>
          <w:lang w:val="en-GB"/>
        </w:rPr>
      </w:pPr>
      <w:r w:rsidRPr="00984AA7">
        <w:rPr>
          <w:rFonts w:ascii="Garamond" w:hAnsi="Garamond"/>
          <w:lang w:val="en-GB"/>
        </w:rPr>
        <w:tab/>
      </w:r>
      <w:r w:rsidRPr="00984AA7">
        <w:rPr>
          <w:rFonts w:ascii="Garamond" w:hAnsi="Garamond"/>
          <w:lang w:val="en-GB"/>
        </w:rPr>
        <w:tab/>
      </w:r>
      <w:r w:rsidRPr="00984AA7">
        <w:rPr>
          <w:rFonts w:ascii="Garamond" w:hAnsi="Garamond"/>
          <w:lang w:val="en-GB"/>
        </w:rPr>
        <w:tab/>
      </w:r>
      <w:r w:rsidRPr="00984AA7">
        <w:rPr>
          <w:rFonts w:ascii="Garamond" w:hAnsi="Garamond"/>
          <w:lang w:val="en-GB"/>
        </w:rPr>
        <w:tab/>
      </w:r>
      <w:r w:rsidRPr="00984AA7">
        <w:rPr>
          <w:rFonts w:ascii="Garamond" w:hAnsi="Garamond"/>
          <w:lang w:val="en-GB"/>
        </w:rPr>
        <w:tab/>
      </w:r>
      <w:r w:rsidRPr="00984AA7">
        <w:rPr>
          <w:rFonts w:ascii="Garamond" w:hAnsi="Garamond"/>
          <w:lang w:val="en-GB"/>
        </w:rPr>
        <w:tab/>
      </w:r>
      <w:r w:rsidRPr="00984AA7">
        <w:rPr>
          <w:rFonts w:ascii="Garamond" w:hAnsi="Garamond"/>
          <w:lang w:val="en-GB"/>
        </w:rPr>
        <w:tab/>
      </w:r>
      <w:proofErr w:type="gramStart"/>
      <w:r w:rsidRPr="00984AA7">
        <w:rPr>
          <w:rFonts w:ascii="Garamond" w:hAnsi="Garamond"/>
          <w:lang w:val="en-GB"/>
        </w:rPr>
        <w:t>σ</w:t>
      </w:r>
      <w:proofErr w:type="gramEnd"/>
      <w:r w:rsidRPr="00984AA7">
        <w:rPr>
          <w:rFonts w:ascii="Garamond" w:hAnsi="Garamond"/>
          <w:lang w:val="en-GB"/>
        </w:rPr>
        <w:t xml:space="preserve"> / S cm</w:t>
      </w:r>
      <w:r w:rsidRPr="00984AA7">
        <w:rPr>
          <w:rFonts w:ascii="Garamond" w:hAnsi="Garamond"/>
          <w:vertAlign w:val="superscript"/>
          <w:lang w:val="en-GB"/>
        </w:rPr>
        <w:t>-1</w:t>
      </w:r>
    </w:p>
    <w:tbl>
      <w:tblPr>
        <w:tblStyle w:val="Trameclaire-Accent3"/>
        <w:tblW w:w="0" w:type="auto"/>
        <w:tblLook w:val="04A0" w:firstRow="1" w:lastRow="0" w:firstColumn="1" w:lastColumn="0" w:noHBand="0" w:noVBand="1"/>
      </w:tblPr>
      <w:tblGrid>
        <w:gridCol w:w="1375"/>
        <w:gridCol w:w="1375"/>
        <w:gridCol w:w="1375"/>
        <w:gridCol w:w="1375"/>
        <w:gridCol w:w="1376"/>
        <w:gridCol w:w="1376"/>
        <w:gridCol w:w="1376"/>
      </w:tblGrid>
      <w:tr w:rsidR="002F3B76" w:rsidRPr="009F5E00" w14:paraId="561758BF" w14:textId="77777777" w:rsidTr="007535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78CAF73E" w14:textId="77777777" w:rsidR="002F3B76" w:rsidRPr="009F5E00" w:rsidRDefault="002F3B76" w:rsidP="007535C9">
            <w:pPr>
              <w:spacing w:line="360" w:lineRule="auto"/>
              <w:jc w:val="both"/>
              <w:rPr>
                <w:rFonts w:ascii="Garamond" w:eastAsia="Times New Roman" w:hAnsi="Garamond" w:cs="Calibri"/>
                <w:color w:val="000000"/>
                <w:sz w:val="24"/>
                <w:szCs w:val="24"/>
                <w:lang w:eastAsia="it-IT"/>
              </w:rPr>
            </w:pPr>
          </w:p>
        </w:tc>
        <w:tc>
          <w:tcPr>
            <w:tcW w:w="1375" w:type="dxa"/>
            <w:shd w:val="clear" w:color="auto" w:fill="auto"/>
          </w:tcPr>
          <w:p w14:paraId="1D7BF6D1" w14:textId="77777777" w:rsidR="002F3B76" w:rsidRPr="009F5E00" w:rsidRDefault="002F3B76" w:rsidP="007535C9">
            <w:pPr>
              <w:spacing w:line="360" w:lineRule="auto"/>
              <w:jc w:val="both"/>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p>
        </w:tc>
        <w:tc>
          <w:tcPr>
            <w:tcW w:w="1375" w:type="dxa"/>
            <w:shd w:val="clear" w:color="auto" w:fill="auto"/>
          </w:tcPr>
          <w:p w14:paraId="37B87BFB" w14:textId="0BBEAB1C" w:rsidR="002F3B76" w:rsidRPr="00FE538B" w:rsidRDefault="00FE538B" w:rsidP="007535C9">
            <w:pPr>
              <w:spacing w:line="360" w:lineRule="auto"/>
              <w:jc w:val="both"/>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i/>
                <w:color w:val="000000"/>
                <w:lang w:eastAsia="it-IT"/>
              </w:rPr>
            </w:pPr>
            <w:r w:rsidRPr="00FE538B">
              <w:rPr>
                <w:rFonts w:ascii="Garamond" w:hAnsi="Garamond"/>
                <w:i/>
              </w:rPr>
              <w:t xml:space="preserve">     </w:t>
            </w:r>
            <w:r w:rsidR="002F3B76" w:rsidRPr="00FE538B">
              <w:rPr>
                <w:rFonts w:ascii="Garamond" w:hAnsi="Garamond"/>
                <w:i/>
              </w:rPr>
              <w:t>ANF 1</w:t>
            </w:r>
          </w:p>
        </w:tc>
        <w:tc>
          <w:tcPr>
            <w:tcW w:w="1375" w:type="dxa"/>
            <w:shd w:val="clear" w:color="auto" w:fill="auto"/>
          </w:tcPr>
          <w:p w14:paraId="3B790DAC" w14:textId="77777777" w:rsidR="002F3B76" w:rsidRPr="00FE538B" w:rsidRDefault="002F3B76" w:rsidP="007535C9">
            <w:pPr>
              <w:spacing w:line="360" w:lineRule="auto"/>
              <w:jc w:val="both"/>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i/>
                <w:color w:val="000000"/>
                <w:lang w:eastAsia="it-IT"/>
              </w:rPr>
            </w:pPr>
          </w:p>
        </w:tc>
        <w:tc>
          <w:tcPr>
            <w:tcW w:w="1376" w:type="dxa"/>
            <w:shd w:val="clear" w:color="auto" w:fill="auto"/>
          </w:tcPr>
          <w:p w14:paraId="2E0E4FE2" w14:textId="77777777" w:rsidR="002F3B76" w:rsidRPr="00FE538B" w:rsidRDefault="002F3B76" w:rsidP="007535C9">
            <w:pPr>
              <w:spacing w:line="360" w:lineRule="auto"/>
              <w:jc w:val="both"/>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i/>
                <w:color w:val="000000"/>
                <w:lang w:eastAsia="it-IT"/>
              </w:rPr>
            </w:pPr>
          </w:p>
        </w:tc>
        <w:tc>
          <w:tcPr>
            <w:tcW w:w="1376" w:type="dxa"/>
            <w:shd w:val="clear" w:color="auto" w:fill="auto"/>
          </w:tcPr>
          <w:p w14:paraId="761B671E" w14:textId="403115D1" w:rsidR="002F3B76" w:rsidRPr="00FE538B" w:rsidRDefault="00FE538B" w:rsidP="007535C9">
            <w:pPr>
              <w:spacing w:line="360" w:lineRule="auto"/>
              <w:jc w:val="both"/>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i/>
                <w:color w:val="000000"/>
                <w:lang w:eastAsia="it-IT"/>
              </w:rPr>
            </w:pPr>
            <w:r w:rsidRPr="00FE538B">
              <w:rPr>
                <w:rFonts w:ascii="Garamond" w:hAnsi="Garamond"/>
                <w:i/>
              </w:rPr>
              <w:t xml:space="preserve">     </w:t>
            </w:r>
            <w:r w:rsidR="002F3B76" w:rsidRPr="00FE538B">
              <w:rPr>
                <w:rFonts w:ascii="Garamond" w:hAnsi="Garamond"/>
                <w:i/>
              </w:rPr>
              <w:t>ANF 2</w:t>
            </w:r>
          </w:p>
        </w:tc>
        <w:tc>
          <w:tcPr>
            <w:tcW w:w="1376" w:type="dxa"/>
            <w:shd w:val="clear" w:color="auto" w:fill="auto"/>
          </w:tcPr>
          <w:p w14:paraId="144FD7D2" w14:textId="77777777" w:rsidR="002F3B76" w:rsidRPr="009F5E00" w:rsidRDefault="002F3B76" w:rsidP="007535C9">
            <w:pPr>
              <w:spacing w:line="360" w:lineRule="auto"/>
              <w:jc w:val="both"/>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p>
        </w:tc>
      </w:tr>
      <w:tr w:rsidR="002F3B76" w:rsidRPr="009F5E00" w14:paraId="639F152B" w14:textId="77777777" w:rsidTr="00753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58B47FD6" w14:textId="77777777" w:rsidR="002F3B76" w:rsidRPr="009F5E00" w:rsidRDefault="002F3B76" w:rsidP="007535C9">
            <w:pPr>
              <w:spacing w:line="360" w:lineRule="auto"/>
              <w:jc w:val="center"/>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T/K</w:t>
            </w:r>
          </w:p>
        </w:tc>
        <w:tc>
          <w:tcPr>
            <w:tcW w:w="1375" w:type="dxa"/>
            <w:shd w:val="clear" w:color="auto" w:fill="auto"/>
          </w:tcPr>
          <w:p w14:paraId="1F991687" w14:textId="77777777" w:rsidR="002F3B76" w:rsidRPr="002D0AC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2D0AC0">
              <w:rPr>
                <w:rFonts w:ascii="Garamond" w:hAnsi="Garamond"/>
                <w:b/>
                <w:sz w:val="24"/>
                <w:szCs w:val="24"/>
              </w:rPr>
              <w:t>Acidic</w:t>
            </w:r>
          </w:p>
        </w:tc>
        <w:tc>
          <w:tcPr>
            <w:tcW w:w="1375" w:type="dxa"/>
            <w:shd w:val="clear" w:color="auto" w:fill="auto"/>
          </w:tcPr>
          <w:p w14:paraId="4F01EE17" w14:textId="77777777" w:rsidR="002F3B76" w:rsidRPr="002D0AC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2D0AC0">
              <w:rPr>
                <w:rFonts w:ascii="Garamond" w:hAnsi="Garamond"/>
                <w:b/>
                <w:sz w:val="24"/>
                <w:szCs w:val="24"/>
              </w:rPr>
              <w:t>Basic</w:t>
            </w:r>
          </w:p>
        </w:tc>
        <w:tc>
          <w:tcPr>
            <w:tcW w:w="1375" w:type="dxa"/>
            <w:shd w:val="clear" w:color="auto" w:fill="auto"/>
          </w:tcPr>
          <w:p w14:paraId="1817D946" w14:textId="77777777" w:rsidR="002F3B76" w:rsidRPr="002D0AC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2D0AC0">
              <w:rPr>
                <w:rFonts w:ascii="Garamond" w:hAnsi="Garamond"/>
                <w:b/>
                <w:sz w:val="24"/>
                <w:szCs w:val="24"/>
              </w:rPr>
              <w:t>Zwitter</w:t>
            </w:r>
          </w:p>
        </w:tc>
        <w:tc>
          <w:tcPr>
            <w:tcW w:w="1376" w:type="dxa"/>
            <w:shd w:val="clear" w:color="auto" w:fill="auto"/>
          </w:tcPr>
          <w:p w14:paraId="65F72200" w14:textId="77777777" w:rsidR="002F3B76" w:rsidRPr="002D0AC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2D0AC0">
              <w:rPr>
                <w:rFonts w:ascii="Garamond" w:hAnsi="Garamond"/>
                <w:b/>
                <w:sz w:val="24"/>
                <w:szCs w:val="24"/>
              </w:rPr>
              <w:t>Acidic</w:t>
            </w:r>
          </w:p>
        </w:tc>
        <w:tc>
          <w:tcPr>
            <w:tcW w:w="1376" w:type="dxa"/>
            <w:shd w:val="clear" w:color="auto" w:fill="auto"/>
          </w:tcPr>
          <w:p w14:paraId="54E05674" w14:textId="77777777" w:rsidR="002F3B76" w:rsidRPr="002D0AC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2D0AC0">
              <w:rPr>
                <w:rFonts w:ascii="Garamond" w:hAnsi="Garamond"/>
                <w:b/>
                <w:sz w:val="24"/>
                <w:szCs w:val="24"/>
              </w:rPr>
              <w:t>Basic</w:t>
            </w:r>
          </w:p>
        </w:tc>
        <w:tc>
          <w:tcPr>
            <w:tcW w:w="1376" w:type="dxa"/>
            <w:shd w:val="clear" w:color="auto" w:fill="auto"/>
          </w:tcPr>
          <w:p w14:paraId="3D619507" w14:textId="77777777" w:rsidR="002F3B76" w:rsidRPr="002D0AC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b/>
                <w:sz w:val="24"/>
                <w:szCs w:val="24"/>
              </w:rPr>
            </w:pPr>
            <w:r w:rsidRPr="002D0AC0">
              <w:rPr>
                <w:rFonts w:ascii="Garamond" w:hAnsi="Garamond"/>
                <w:b/>
                <w:sz w:val="24"/>
                <w:szCs w:val="24"/>
              </w:rPr>
              <w:t>Zwitter</w:t>
            </w:r>
          </w:p>
        </w:tc>
      </w:tr>
      <w:tr w:rsidR="002F3B76" w:rsidRPr="009F5E00" w14:paraId="3892BC28" w14:textId="77777777" w:rsidTr="007535C9">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68FBF47A" w14:textId="77777777" w:rsidR="002F3B76" w:rsidRPr="009F5E00" w:rsidRDefault="002F3B76" w:rsidP="007535C9">
            <w:pPr>
              <w:jc w:val="center"/>
              <w:rPr>
                <w:rFonts w:ascii="Garamond" w:eastAsia="Times New Roman" w:hAnsi="Garamond" w:cs="Calibri"/>
                <w:color w:val="000000"/>
                <w:sz w:val="24"/>
                <w:szCs w:val="24"/>
                <w:lang w:val="fr-FR" w:eastAsia="it-IT"/>
              </w:rPr>
            </w:pPr>
            <w:r w:rsidRPr="009F5E00">
              <w:rPr>
                <w:rFonts w:ascii="Garamond" w:eastAsia="Times New Roman" w:hAnsi="Garamond" w:cs="Calibri"/>
                <w:color w:val="000000"/>
                <w:sz w:val="24"/>
                <w:szCs w:val="24"/>
                <w:lang w:val="fr-FR" w:eastAsia="it-IT"/>
              </w:rPr>
              <w:t>298</w:t>
            </w:r>
          </w:p>
        </w:tc>
        <w:tc>
          <w:tcPr>
            <w:tcW w:w="1375" w:type="dxa"/>
            <w:shd w:val="clear" w:color="auto" w:fill="auto"/>
          </w:tcPr>
          <w:p w14:paraId="24DECEB4" w14:textId="77777777" w:rsidR="002F3B76" w:rsidRPr="009F5E00" w:rsidRDefault="002F3B76" w:rsidP="007535C9">
            <w:pPr>
              <w:ind w:left="-71"/>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val="fr-FR" w:eastAsia="it-IT"/>
              </w:rPr>
            </w:pPr>
            <w:r w:rsidRPr="009F5E00">
              <w:rPr>
                <w:rFonts w:ascii="Garamond" w:eastAsia="Times New Roman" w:hAnsi="Garamond" w:cs="Calibri"/>
                <w:color w:val="000000"/>
                <w:sz w:val="24"/>
                <w:szCs w:val="24"/>
                <w:lang w:val="fr-FR" w:eastAsia="it-IT"/>
              </w:rPr>
              <w:t>1.4 10</w:t>
            </w:r>
            <w:r w:rsidRPr="009F5E00">
              <w:rPr>
                <w:rFonts w:ascii="Garamond" w:eastAsia="Times New Roman" w:hAnsi="Garamond" w:cs="Calibri"/>
                <w:color w:val="000000"/>
                <w:sz w:val="24"/>
                <w:szCs w:val="24"/>
                <w:vertAlign w:val="superscript"/>
                <w:lang w:val="fr-FR" w:eastAsia="it-IT"/>
              </w:rPr>
              <w:t>-6</w:t>
            </w:r>
          </w:p>
        </w:tc>
        <w:tc>
          <w:tcPr>
            <w:tcW w:w="1375" w:type="dxa"/>
            <w:shd w:val="clear" w:color="auto" w:fill="auto"/>
          </w:tcPr>
          <w:p w14:paraId="12AC95D4"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val="fr-FR" w:eastAsia="it-IT"/>
              </w:rPr>
              <w:t>1.5 10</w:t>
            </w:r>
            <w:r w:rsidRPr="009F5E00">
              <w:rPr>
                <w:rFonts w:ascii="Garamond" w:eastAsia="Times New Roman" w:hAnsi="Garamond" w:cs="Calibri"/>
                <w:color w:val="000000"/>
                <w:sz w:val="24"/>
                <w:szCs w:val="24"/>
                <w:vertAlign w:val="superscript"/>
                <w:lang w:val="fr-FR" w:eastAsia="it-IT"/>
              </w:rPr>
              <w:t>-5</w:t>
            </w:r>
          </w:p>
        </w:tc>
        <w:tc>
          <w:tcPr>
            <w:tcW w:w="1375" w:type="dxa"/>
            <w:shd w:val="clear" w:color="auto" w:fill="auto"/>
          </w:tcPr>
          <w:p w14:paraId="01FC8F9B"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6.2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511DD984"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1.2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012E7D3E"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5.6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6F87674C"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7.2 10</w:t>
            </w:r>
            <w:r w:rsidRPr="009F5E00">
              <w:rPr>
                <w:rFonts w:ascii="Garamond" w:eastAsia="Times New Roman" w:hAnsi="Garamond" w:cs="Calibri"/>
                <w:color w:val="000000"/>
                <w:sz w:val="24"/>
                <w:szCs w:val="24"/>
                <w:vertAlign w:val="superscript"/>
                <w:lang w:eastAsia="it-IT"/>
              </w:rPr>
              <w:t>-7</w:t>
            </w:r>
          </w:p>
        </w:tc>
      </w:tr>
      <w:tr w:rsidR="002F3B76" w:rsidRPr="009F5E00" w14:paraId="6C40D7BC" w14:textId="77777777" w:rsidTr="00753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70491EF9" w14:textId="77777777" w:rsidR="002F3B76" w:rsidRPr="009F5E00" w:rsidRDefault="002F3B76" w:rsidP="007535C9">
            <w:pPr>
              <w:jc w:val="center"/>
              <w:rPr>
                <w:rFonts w:ascii="Garamond" w:eastAsia="Times New Roman" w:hAnsi="Garamond" w:cs="Calibri"/>
                <w:color w:val="000000"/>
                <w:sz w:val="24"/>
                <w:szCs w:val="24"/>
                <w:lang w:val="fr-FR" w:eastAsia="it-IT"/>
              </w:rPr>
            </w:pPr>
            <w:r w:rsidRPr="009F5E00">
              <w:rPr>
                <w:rFonts w:ascii="Garamond" w:eastAsia="Times New Roman" w:hAnsi="Garamond" w:cs="Calibri"/>
                <w:color w:val="000000"/>
                <w:sz w:val="24"/>
                <w:szCs w:val="24"/>
                <w:lang w:val="fr-FR" w:eastAsia="it-IT"/>
              </w:rPr>
              <w:t>313</w:t>
            </w:r>
          </w:p>
        </w:tc>
        <w:tc>
          <w:tcPr>
            <w:tcW w:w="1375" w:type="dxa"/>
            <w:shd w:val="clear" w:color="auto" w:fill="auto"/>
          </w:tcPr>
          <w:p w14:paraId="40362B7F" w14:textId="77777777" w:rsidR="002F3B76" w:rsidRPr="009F5E00" w:rsidRDefault="002F3B76" w:rsidP="007535C9">
            <w:pPr>
              <w:ind w:left="-71"/>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1.6 10</w:t>
            </w:r>
            <w:r w:rsidRPr="009F5E00">
              <w:rPr>
                <w:rFonts w:ascii="Garamond" w:eastAsia="Times New Roman" w:hAnsi="Garamond" w:cs="Calibri"/>
                <w:color w:val="000000"/>
                <w:sz w:val="24"/>
                <w:szCs w:val="24"/>
                <w:vertAlign w:val="superscript"/>
                <w:lang w:eastAsia="it-IT"/>
              </w:rPr>
              <w:t>-6</w:t>
            </w:r>
          </w:p>
        </w:tc>
        <w:tc>
          <w:tcPr>
            <w:tcW w:w="1375" w:type="dxa"/>
            <w:shd w:val="clear" w:color="auto" w:fill="auto"/>
          </w:tcPr>
          <w:p w14:paraId="792F7655"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3.2 10</w:t>
            </w:r>
            <w:r w:rsidRPr="009F5E00">
              <w:rPr>
                <w:rFonts w:ascii="Garamond" w:eastAsia="Times New Roman" w:hAnsi="Garamond" w:cs="Calibri"/>
                <w:color w:val="000000"/>
                <w:sz w:val="24"/>
                <w:szCs w:val="24"/>
                <w:vertAlign w:val="superscript"/>
                <w:lang w:eastAsia="it-IT"/>
              </w:rPr>
              <w:t>-5</w:t>
            </w:r>
          </w:p>
        </w:tc>
        <w:tc>
          <w:tcPr>
            <w:tcW w:w="1375" w:type="dxa"/>
            <w:shd w:val="clear" w:color="auto" w:fill="auto"/>
          </w:tcPr>
          <w:p w14:paraId="2CDB9ADC" w14:textId="77777777" w:rsidR="002F3B76" w:rsidRPr="009F5E00" w:rsidRDefault="002F3B76" w:rsidP="007535C9">
            <w:pPr>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7.8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7FD0A6AF"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3.5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029793B2"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1.0 10</w:t>
            </w:r>
            <w:r w:rsidRPr="009F5E00">
              <w:rPr>
                <w:rFonts w:ascii="Garamond" w:eastAsia="Times New Roman" w:hAnsi="Garamond" w:cs="Calibri"/>
                <w:color w:val="000000"/>
                <w:sz w:val="24"/>
                <w:szCs w:val="24"/>
                <w:vertAlign w:val="superscript"/>
                <w:lang w:eastAsia="it-IT"/>
              </w:rPr>
              <w:t>-5</w:t>
            </w:r>
          </w:p>
        </w:tc>
        <w:tc>
          <w:tcPr>
            <w:tcW w:w="1376" w:type="dxa"/>
            <w:shd w:val="clear" w:color="auto" w:fill="auto"/>
          </w:tcPr>
          <w:p w14:paraId="0C09BA68" w14:textId="77777777" w:rsidR="002F3B76" w:rsidRPr="009F5E00" w:rsidRDefault="002F3B76" w:rsidP="007535C9">
            <w:pPr>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6.2 10</w:t>
            </w:r>
            <w:r w:rsidRPr="009F5E00">
              <w:rPr>
                <w:rFonts w:ascii="Garamond" w:eastAsia="Times New Roman" w:hAnsi="Garamond" w:cs="Calibri"/>
                <w:color w:val="000000"/>
                <w:sz w:val="24"/>
                <w:szCs w:val="24"/>
                <w:vertAlign w:val="superscript"/>
                <w:lang w:eastAsia="it-IT"/>
              </w:rPr>
              <w:t>-7</w:t>
            </w:r>
          </w:p>
        </w:tc>
      </w:tr>
      <w:tr w:rsidR="002F3B76" w:rsidRPr="009F5E00" w14:paraId="16FACA28" w14:textId="77777777" w:rsidTr="007535C9">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0EA141B9" w14:textId="77777777" w:rsidR="002F3B76" w:rsidRPr="009F5E00" w:rsidRDefault="002F3B76" w:rsidP="007535C9">
            <w:pPr>
              <w:jc w:val="center"/>
              <w:rPr>
                <w:rFonts w:ascii="Garamond" w:eastAsia="Times New Roman" w:hAnsi="Garamond" w:cs="Calibri"/>
                <w:color w:val="000000"/>
                <w:sz w:val="24"/>
                <w:szCs w:val="24"/>
                <w:lang w:val="fr-FR" w:eastAsia="it-IT"/>
              </w:rPr>
            </w:pPr>
            <w:r w:rsidRPr="009F5E00">
              <w:rPr>
                <w:rFonts w:ascii="Garamond" w:eastAsia="Times New Roman" w:hAnsi="Garamond" w:cs="Calibri"/>
                <w:color w:val="000000"/>
                <w:sz w:val="24"/>
                <w:szCs w:val="24"/>
                <w:lang w:val="fr-FR" w:eastAsia="it-IT"/>
              </w:rPr>
              <w:t>333</w:t>
            </w:r>
          </w:p>
        </w:tc>
        <w:tc>
          <w:tcPr>
            <w:tcW w:w="1375" w:type="dxa"/>
            <w:shd w:val="clear" w:color="auto" w:fill="auto"/>
          </w:tcPr>
          <w:p w14:paraId="5B63191E" w14:textId="77777777" w:rsidR="002F3B76" w:rsidRPr="009F5E00" w:rsidRDefault="002F3B76" w:rsidP="007535C9">
            <w:pPr>
              <w:ind w:left="-71"/>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3.0 10</w:t>
            </w:r>
            <w:r w:rsidRPr="009F5E00">
              <w:rPr>
                <w:rFonts w:ascii="Garamond" w:eastAsia="Times New Roman" w:hAnsi="Garamond" w:cs="Calibri"/>
                <w:color w:val="000000"/>
                <w:sz w:val="24"/>
                <w:szCs w:val="24"/>
                <w:vertAlign w:val="superscript"/>
                <w:lang w:eastAsia="it-IT"/>
              </w:rPr>
              <w:t>-6</w:t>
            </w:r>
          </w:p>
        </w:tc>
        <w:tc>
          <w:tcPr>
            <w:tcW w:w="1375" w:type="dxa"/>
            <w:shd w:val="clear" w:color="auto" w:fill="auto"/>
          </w:tcPr>
          <w:p w14:paraId="03C7759C" w14:textId="77777777" w:rsidR="002F3B76" w:rsidRPr="009F5E00" w:rsidRDefault="002F3B76" w:rsidP="007535C9">
            <w:pPr>
              <w:jc w:val="center"/>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4.1 10</w:t>
            </w:r>
            <w:r w:rsidRPr="009F5E00">
              <w:rPr>
                <w:rFonts w:ascii="Garamond" w:eastAsia="Times New Roman" w:hAnsi="Garamond" w:cs="Calibri"/>
                <w:color w:val="000000"/>
                <w:sz w:val="24"/>
                <w:szCs w:val="24"/>
                <w:vertAlign w:val="superscript"/>
                <w:lang w:eastAsia="it-IT"/>
              </w:rPr>
              <w:t>-5</w:t>
            </w:r>
          </w:p>
        </w:tc>
        <w:tc>
          <w:tcPr>
            <w:tcW w:w="1375" w:type="dxa"/>
            <w:shd w:val="clear" w:color="auto" w:fill="auto"/>
          </w:tcPr>
          <w:p w14:paraId="15F78FC1" w14:textId="77777777" w:rsidR="002F3B76" w:rsidRPr="009F5E00" w:rsidRDefault="002F3B76" w:rsidP="007535C9">
            <w:pPr>
              <w:jc w:val="center"/>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9.5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5552ADC9" w14:textId="77777777" w:rsidR="002F3B76" w:rsidRPr="009F5E00" w:rsidRDefault="002F3B76" w:rsidP="007535C9">
            <w:pPr>
              <w:jc w:val="center"/>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8.2 10</w:t>
            </w:r>
            <w:r w:rsidRPr="009F5E00">
              <w:rPr>
                <w:rFonts w:ascii="Garamond" w:eastAsia="Times New Roman" w:hAnsi="Garamond" w:cs="Calibri"/>
                <w:color w:val="000000"/>
                <w:sz w:val="24"/>
                <w:szCs w:val="24"/>
                <w:vertAlign w:val="superscript"/>
                <w:lang w:eastAsia="it-IT"/>
              </w:rPr>
              <w:t>-6</w:t>
            </w:r>
          </w:p>
        </w:tc>
        <w:tc>
          <w:tcPr>
            <w:tcW w:w="1376" w:type="dxa"/>
            <w:shd w:val="clear" w:color="auto" w:fill="auto"/>
          </w:tcPr>
          <w:p w14:paraId="5FE1ED95" w14:textId="77777777" w:rsidR="002F3B76" w:rsidRPr="009F5E00" w:rsidRDefault="002F3B76" w:rsidP="007535C9">
            <w:pPr>
              <w:jc w:val="center"/>
              <w:cnfStyle w:val="000000000000" w:firstRow="0" w:lastRow="0" w:firstColumn="0" w:lastColumn="0" w:oddVBand="0" w:evenVBand="0" w:oddHBand="0"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2.1 10</w:t>
            </w:r>
            <w:r w:rsidRPr="009F5E00">
              <w:rPr>
                <w:rFonts w:ascii="Garamond" w:eastAsia="Times New Roman" w:hAnsi="Garamond" w:cs="Calibri"/>
                <w:color w:val="000000"/>
                <w:sz w:val="24"/>
                <w:szCs w:val="24"/>
                <w:vertAlign w:val="superscript"/>
                <w:lang w:eastAsia="it-IT"/>
              </w:rPr>
              <w:t>-5</w:t>
            </w:r>
          </w:p>
        </w:tc>
        <w:tc>
          <w:tcPr>
            <w:tcW w:w="1376" w:type="dxa"/>
            <w:shd w:val="clear" w:color="auto" w:fill="auto"/>
          </w:tcPr>
          <w:p w14:paraId="796446BD"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Pr>
                <w:rFonts w:ascii="Garamond" w:eastAsia="Times New Roman" w:hAnsi="Garamond" w:cs="Calibri"/>
                <w:color w:val="000000"/>
                <w:sz w:val="24"/>
                <w:szCs w:val="24"/>
                <w:lang w:eastAsia="it-IT"/>
              </w:rPr>
              <w:t>-</w:t>
            </w:r>
          </w:p>
        </w:tc>
      </w:tr>
      <w:tr w:rsidR="002F3B76" w:rsidRPr="009F5E00" w14:paraId="5C5C8344" w14:textId="77777777" w:rsidTr="00753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2E2A1FFF" w14:textId="77777777" w:rsidR="002F3B76" w:rsidRPr="009F5E00" w:rsidRDefault="002F3B76" w:rsidP="007535C9">
            <w:pPr>
              <w:jc w:val="center"/>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353</w:t>
            </w:r>
          </w:p>
        </w:tc>
        <w:tc>
          <w:tcPr>
            <w:tcW w:w="1375" w:type="dxa"/>
            <w:shd w:val="clear" w:color="auto" w:fill="auto"/>
          </w:tcPr>
          <w:p w14:paraId="211A4DB5" w14:textId="77777777" w:rsidR="002F3B76" w:rsidRPr="009F5E00" w:rsidRDefault="002F3B76" w:rsidP="007535C9">
            <w:pPr>
              <w:ind w:left="-71"/>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3.2 10</w:t>
            </w:r>
            <w:r w:rsidRPr="009F5E00">
              <w:rPr>
                <w:rFonts w:ascii="Garamond" w:eastAsia="Times New Roman" w:hAnsi="Garamond" w:cs="Calibri"/>
                <w:color w:val="000000"/>
                <w:sz w:val="24"/>
                <w:szCs w:val="24"/>
                <w:vertAlign w:val="superscript"/>
                <w:lang w:eastAsia="it-IT"/>
              </w:rPr>
              <w:t>-6</w:t>
            </w:r>
          </w:p>
        </w:tc>
        <w:tc>
          <w:tcPr>
            <w:tcW w:w="1375" w:type="dxa"/>
            <w:shd w:val="clear" w:color="auto" w:fill="auto"/>
          </w:tcPr>
          <w:p w14:paraId="0923EAF4"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4.5 10</w:t>
            </w:r>
            <w:r w:rsidRPr="009F5E00">
              <w:rPr>
                <w:rFonts w:ascii="Garamond" w:eastAsia="Times New Roman" w:hAnsi="Garamond" w:cs="Calibri"/>
                <w:color w:val="000000"/>
                <w:sz w:val="24"/>
                <w:szCs w:val="24"/>
                <w:vertAlign w:val="superscript"/>
                <w:lang w:eastAsia="it-IT"/>
              </w:rPr>
              <w:t>-5</w:t>
            </w:r>
          </w:p>
        </w:tc>
        <w:tc>
          <w:tcPr>
            <w:tcW w:w="1375" w:type="dxa"/>
            <w:shd w:val="clear" w:color="auto" w:fill="auto"/>
          </w:tcPr>
          <w:p w14:paraId="41F95015"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1.0 10</w:t>
            </w:r>
            <w:r w:rsidRPr="009F5E00">
              <w:rPr>
                <w:rFonts w:ascii="Garamond" w:eastAsia="Times New Roman" w:hAnsi="Garamond" w:cs="Calibri"/>
                <w:color w:val="000000"/>
                <w:sz w:val="24"/>
                <w:szCs w:val="24"/>
                <w:vertAlign w:val="superscript"/>
                <w:lang w:eastAsia="it-IT"/>
              </w:rPr>
              <w:t>-5</w:t>
            </w:r>
          </w:p>
        </w:tc>
        <w:tc>
          <w:tcPr>
            <w:tcW w:w="1376" w:type="dxa"/>
            <w:shd w:val="clear" w:color="auto" w:fill="auto"/>
          </w:tcPr>
          <w:p w14:paraId="14820D5F"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1.5 10</w:t>
            </w:r>
            <w:r w:rsidRPr="009F5E00">
              <w:rPr>
                <w:rFonts w:ascii="Garamond" w:eastAsia="Times New Roman" w:hAnsi="Garamond" w:cs="Calibri"/>
                <w:color w:val="000000"/>
                <w:sz w:val="24"/>
                <w:szCs w:val="24"/>
                <w:vertAlign w:val="superscript"/>
                <w:lang w:eastAsia="it-IT"/>
              </w:rPr>
              <w:t>-5</w:t>
            </w:r>
          </w:p>
        </w:tc>
        <w:tc>
          <w:tcPr>
            <w:tcW w:w="1376" w:type="dxa"/>
            <w:shd w:val="clear" w:color="auto" w:fill="auto"/>
          </w:tcPr>
          <w:p w14:paraId="5C47C3E3" w14:textId="77777777" w:rsidR="002F3B76" w:rsidRPr="009F5E00" w:rsidRDefault="002F3B76" w:rsidP="007535C9">
            <w:pPr>
              <w:jc w:val="center"/>
              <w:cnfStyle w:val="000000100000" w:firstRow="0" w:lastRow="0" w:firstColumn="0" w:lastColumn="0" w:oddVBand="0" w:evenVBand="0" w:oddHBand="1" w:evenHBand="0" w:firstRowFirstColumn="0" w:firstRowLastColumn="0" w:lastRowFirstColumn="0" w:lastRowLastColumn="0"/>
              <w:rPr>
                <w:rFonts w:ascii="Garamond" w:hAnsi="Garamond"/>
                <w:sz w:val="24"/>
                <w:szCs w:val="24"/>
              </w:rPr>
            </w:pPr>
            <w:r w:rsidRPr="009F5E00">
              <w:rPr>
                <w:rFonts w:ascii="Garamond" w:eastAsia="Times New Roman" w:hAnsi="Garamond" w:cs="Calibri"/>
                <w:color w:val="000000"/>
                <w:sz w:val="24"/>
                <w:szCs w:val="24"/>
                <w:lang w:eastAsia="it-IT"/>
              </w:rPr>
              <w:t>4.4 10</w:t>
            </w:r>
            <w:r w:rsidRPr="009F5E00">
              <w:rPr>
                <w:rFonts w:ascii="Garamond" w:eastAsia="Times New Roman" w:hAnsi="Garamond" w:cs="Calibri"/>
                <w:color w:val="000000"/>
                <w:sz w:val="24"/>
                <w:szCs w:val="24"/>
                <w:vertAlign w:val="superscript"/>
                <w:lang w:eastAsia="it-IT"/>
              </w:rPr>
              <w:t>-5</w:t>
            </w:r>
          </w:p>
        </w:tc>
        <w:tc>
          <w:tcPr>
            <w:tcW w:w="1376" w:type="dxa"/>
            <w:shd w:val="clear" w:color="auto" w:fill="auto"/>
          </w:tcPr>
          <w:p w14:paraId="4832B527" w14:textId="77777777" w:rsidR="002F3B76" w:rsidRPr="009F5E00" w:rsidRDefault="002F3B76" w:rsidP="007535C9">
            <w:pPr>
              <w:spacing w:line="360" w:lineRule="auto"/>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4"/>
                <w:szCs w:val="24"/>
                <w:lang w:eastAsia="it-IT"/>
              </w:rPr>
            </w:pPr>
            <w:r>
              <w:rPr>
                <w:rFonts w:ascii="Garamond" w:eastAsia="Times New Roman" w:hAnsi="Garamond" w:cs="Calibri"/>
                <w:color w:val="000000"/>
                <w:sz w:val="24"/>
                <w:szCs w:val="24"/>
                <w:lang w:eastAsia="it-IT"/>
              </w:rPr>
              <w:t>-</w:t>
            </w:r>
          </w:p>
        </w:tc>
      </w:tr>
      <w:tr w:rsidR="002F3B76" w:rsidRPr="009F5E00" w14:paraId="6C4A6A2D" w14:textId="77777777" w:rsidTr="007535C9">
        <w:tc>
          <w:tcPr>
            <w:cnfStyle w:val="001000000000" w:firstRow="0" w:lastRow="0" w:firstColumn="1" w:lastColumn="0" w:oddVBand="0" w:evenVBand="0" w:oddHBand="0" w:evenHBand="0" w:firstRowFirstColumn="0" w:firstRowLastColumn="0" w:lastRowFirstColumn="0" w:lastRowLastColumn="0"/>
            <w:tcW w:w="1375" w:type="dxa"/>
            <w:shd w:val="clear" w:color="auto" w:fill="auto"/>
          </w:tcPr>
          <w:p w14:paraId="6424A955" w14:textId="77777777" w:rsidR="002F3B76" w:rsidRPr="009F5E00" w:rsidRDefault="002F3B76" w:rsidP="007535C9">
            <w:pPr>
              <w:spacing w:line="360" w:lineRule="auto"/>
              <w:jc w:val="center"/>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E</w:t>
            </w:r>
            <w:r w:rsidRPr="009F5E00">
              <w:rPr>
                <w:rFonts w:ascii="Garamond" w:eastAsia="Times New Roman" w:hAnsi="Garamond" w:cs="Calibri"/>
                <w:color w:val="000000"/>
                <w:sz w:val="24"/>
                <w:szCs w:val="24"/>
                <w:vertAlign w:val="subscript"/>
                <w:lang w:eastAsia="it-IT"/>
              </w:rPr>
              <w:t>A</w:t>
            </w:r>
            <w:r w:rsidRPr="009F5E00">
              <w:rPr>
                <w:rFonts w:ascii="Garamond" w:eastAsia="Times New Roman" w:hAnsi="Garamond" w:cs="Calibri"/>
                <w:color w:val="000000"/>
                <w:sz w:val="24"/>
                <w:szCs w:val="24"/>
                <w:lang w:eastAsia="it-IT"/>
              </w:rPr>
              <w:t xml:space="preserve"> / eV</w:t>
            </w:r>
          </w:p>
        </w:tc>
        <w:tc>
          <w:tcPr>
            <w:tcW w:w="1375" w:type="dxa"/>
            <w:shd w:val="clear" w:color="auto" w:fill="auto"/>
          </w:tcPr>
          <w:p w14:paraId="6D8115B7"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0.16</w:t>
            </w:r>
          </w:p>
        </w:tc>
        <w:tc>
          <w:tcPr>
            <w:tcW w:w="1375" w:type="dxa"/>
            <w:shd w:val="clear" w:color="auto" w:fill="auto"/>
          </w:tcPr>
          <w:p w14:paraId="0C2B06A5"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0.17</w:t>
            </w:r>
          </w:p>
        </w:tc>
        <w:tc>
          <w:tcPr>
            <w:tcW w:w="1375" w:type="dxa"/>
            <w:shd w:val="clear" w:color="auto" w:fill="auto"/>
          </w:tcPr>
          <w:p w14:paraId="69AA907A"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0.09</w:t>
            </w:r>
          </w:p>
        </w:tc>
        <w:tc>
          <w:tcPr>
            <w:tcW w:w="1376" w:type="dxa"/>
            <w:shd w:val="clear" w:color="auto" w:fill="auto"/>
          </w:tcPr>
          <w:p w14:paraId="4F757C6D"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0.41</w:t>
            </w:r>
          </w:p>
        </w:tc>
        <w:tc>
          <w:tcPr>
            <w:tcW w:w="1376" w:type="dxa"/>
            <w:shd w:val="clear" w:color="auto" w:fill="auto"/>
          </w:tcPr>
          <w:p w14:paraId="69332ED9"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sidRPr="009F5E00">
              <w:rPr>
                <w:rFonts w:ascii="Garamond" w:eastAsia="Times New Roman" w:hAnsi="Garamond" w:cs="Calibri"/>
                <w:color w:val="000000"/>
                <w:sz w:val="24"/>
                <w:szCs w:val="24"/>
                <w:lang w:eastAsia="it-IT"/>
              </w:rPr>
              <w:t>0.34</w:t>
            </w:r>
          </w:p>
        </w:tc>
        <w:tc>
          <w:tcPr>
            <w:tcW w:w="1376" w:type="dxa"/>
            <w:shd w:val="clear" w:color="auto" w:fill="auto"/>
          </w:tcPr>
          <w:p w14:paraId="6B991F15" w14:textId="77777777" w:rsidR="002F3B76" w:rsidRPr="009F5E00" w:rsidRDefault="002F3B76" w:rsidP="007535C9">
            <w:pPr>
              <w:spacing w:line="360" w:lineRule="auto"/>
              <w:jc w:val="cente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4"/>
                <w:szCs w:val="24"/>
                <w:lang w:eastAsia="it-IT"/>
              </w:rPr>
            </w:pPr>
            <w:r>
              <w:rPr>
                <w:rFonts w:ascii="Garamond" w:eastAsia="Times New Roman" w:hAnsi="Garamond" w:cs="Calibri"/>
                <w:color w:val="000000"/>
                <w:sz w:val="24"/>
                <w:szCs w:val="24"/>
                <w:lang w:eastAsia="it-IT"/>
              </w:rPr>
              <w:t>-</w:t>
            </w:r>
          </w:p>
        </w:tc>
      </w:tr>
    </w:tbl>
    <w:p w14:paraId="6CD16B9E" w14:textId="77777777" w:rsidR="00BD2B58" w:rsidRDefault="00BD2B58" w:rsidP="00FB447C">
      <w:pPr>
        <w:spacing w:line="360" w:lineRule="auto"/>
        <w:jc w:val="both"/>
        <w:rPr>
          <w:rFonts w:ascii="Garamond" w:eastAsia="Times New Roman" w:hAnsi="Garamond" w:cs="Calibri"/>
          <w:color w:val="000000"/>
          <w:sz w:val="24"/>
          <w:szCs w:val="24"/>
          <w:lang w:eastAsia="it-IT"/>
        </w:rPr>
      </w:pPr>
    </w:p>
    <w:p w14:paraId="391A7825" w14:textId="77777777" w:rsidR="00BD2B58" w:rsidRPr="00FB447C" w:rsidRDefault="00BD2B58" w:rsidP="00FB447C">
      <w:pPr>
        <w:pStyle w:val="Default"/>
        <w:spacing w:line="360" w:lineRule="auto"/>
        <w:jc w:val="both"/>
        <w:rPr>
          <w:rFonts w:ascii="Garamond" w:hAnsi="Garamond"/>
          <w:bCs/>
          <w:lang w:val="en-GB"/>
        </w:rPr>
      </w:pPr>
    </w:p>
    <w:p w14:paraId="47800513" w14:textId="5B8867D0" w:rsidR="00833AD7" w:rsidRDefault="006624F9" w:rsidP="00FB447C">
      <w:pPr>
        <w:pStyle w:val="Default"/>
        <w:spacing w:line="360" w:lineRule="auto"/>
        <w:jc w:val="both"/>
        <w:rPr>
          <w:rFonts w:ascii="Garamond" w:hAnsi="Garamond"/>
          <w:bCs/>
          <w:lang w:val="en-GB"/>
        </w:rPr>
      </w:pPr>
      <w:r>
        <w:rPr>
          <w:rFonts w:ascii="Garamond" w:hAnsi="Garamond"/>
          <w:bCs/>
          <w:lang w:val="en-GB"/>
        </w:rPr>
        <w:t xml:space="preserve">We have previously shown the importance of </w:t>
      </w:r>
      <w:r w:rsidR="005C74D4">
        <w:rPr>
          <w:rFonts w:ascii="Garamond" w:hAnsi="Garamond"/>
          <w:bCs/>
          <w:lang w:val="en-GB"/>
        </w:rPr>
        <w:t xml:space="preserve">the </w:t>
      </w:r>
      <w:r>
        <w:rPr>
          <w:rFonts w:ascii="Garamond" w:hAnsi="Garamond"/>
          <w:bCs/>
          <w:lang w:val="en-GB"/>
        </w:rPr>
        <w:t xml:space="preserve">hydration for the ion conduction, due to the improvement of the ion mobility in </w:t>
      </w:r>
      <w:r w:rsidR="00F35376">
        <w:rPr>
          <w:rFonts w:ascii="Garamond" w:hAnsi="Garamond"/>
          <w:bCs/>
          <w:lang w:val="en-GB"/>
        </w:rPr>
        <w:t xml:space="preserve">the </w:t>
      </w:r>
      <w:r>
        <w:rPr>
          <w:rFonts w:ascii="Garamond" w:hAnsi="Garamond"/>
          <w:bCs/>
          <w:lang w:val="en-GB"/>
        </w:rPr>
        <w:t xml:space="preserve">presence of water </w:t>
      </w:r>
      <w:r>
        <w:rPr>
          <w:rFonts w:ascii="Garamond" w:hAnsi="Garamond"/>
          <w:bCs/>
          <w:lang w:val="en-GB"/>
        </w:rPr>
        <w:fldChar w:fldCharType="begin"/>
      </w:r>
      <w:r w:rsidR="006F60D2">
        <w:rPr>
          <w:rFonts w:ascii="Garamond" w:hAnsi="Garamond"/>
          <w:bCs/>
          <w:lang w:val="en-GB"/>
        </w:rPr>
        <w:instrText xml:space="preserve"> ADDIN EN.CITE &lt;EndNote&gt;&lt;Cite&gt;&lt;Author&gt;Di Vona&lt;/Author&gt;&lt;Year&gt;2013&lt;/Year&gt;&lt;RecNum&gt;19&lt;/RecNum&gt;&lt;DisplayText&gt;&lt;style face="superscript"&gt;54&lt;/style&gt;&lt;/DisplayText&gt;&lt;record&gt;&lt;rec-number&gt;19&lt;/rec-number&gt;&lt;foreign-keys&gt;&lt;key app="EN" db-id="vfs2apzfbdr2r3ev0em52aretvxwpe252dw5" timestamp="1492295284"&gt;19&lt;/key&gt;&lt;/foreign-keys&gt;&lt;ref-type name="Journal Article"&gt;17&lt;/ref-type&gt;&lt;contributors&gt;&lt;authors&gt;&lt;author&gt;Di Vona, M. L.&lt;/author&gt;&lt;author&gt;Pasquini, L.&lt;/author&gt;&lt;author&gt;Narducci, R.&lt;/author&gt;&lt;author&gt;Pelzer, K.&lt;/author&gt;&lt;author&gt;Donnadio, A.&lt;/author&gt;&lt;author&gt;Casciola, M.&lt;/author&gt;&lt;author&gt;Knauth, P.&lt;/author&gt;&lt;/authors&gt;&lt;/contributors&gt;&lt;titles&gt;&lt;title&gt;Cross-linked sulfonated aromatic ionomers via SO2 bridges: Conductivity properties&lt;/title&gt;&lt;secondary-title&gt;Journal of Power Sources&lt;/secondary-title&gt;&lt;/titles&gt;&lt;periodical&gt;&lt;full-title&gt;Journal of Power Sources&lt;/full-title&gt;&lt;abbr-1&gt;J. Power Sources&lt;/abbr-1&gt;&lt;abbr-2&gt;J Power Sources&lt;/abbr-2&gt;&lt;/periodical&gt;&lt;pages&gt;488-493&lt;/pages&gt;&lt;volume&gt;243&lt;/volume&gt;&lt;dates&gt;&lt;year&gt;2013&lt;/year&gt;&lt;pub-dates&gt;&lt;date&gt;Dec&lt;/date&gt;&lt;/pub-dates&gt;&lt;/dates&gt;&lt;isbn&gt;0378-7753&lt;/isbn&gt;&lt;accession-num&gt;WOS:000324846200064&lt;/accession-num&gt;&lt;urls&gt;&lt;related-urls&gt;&lt;url&gt;&amp;lt;Go to ISI&amp;gt;://WOS:000324846200064&lt;/url&gt;&lt;/related-urls&gt;&lt;/urls&gt;&lt;electronic-resource-num&gt;10.1016/j.jpowsour.2013.05.127&lt;/electronic-resource-num&gt;&lt;/record&gt;&lt;/Cite&gt;&lt;/EndNote&gt;</w:instrText>
      </w:r>
      <w:r>
        <w:rPr>
          <w:rFonts w:ascii="Garamond" w:hAnsi="Garamond"/>
          <w:bCs/>
          <w:lang w:val="en-GB"/>
        </w:rPr>
        <w:fldChar w:fldCharType="separate"/>
      </w:r>
      <w:r w:rsidR="006F60D2" w:rsidRPr="006F60D2">
        <w:rPr>
          <w:rFonts w:ascii="Garamond" w:hAnsi="Garamond"/>
          <w:bCs/>
          <w:noProof/>
          <w:vertAlign w:val="superscript"/>
          <w:lang w:val="en-GB"/>
        </w:rPr>
        <w:t>54</w:t>
      </w:r>
      <w:r>
        <w:rPr>
          <w:rFonts w:ascii="Garamond" w:hAnsi="Garamond"/>
          <w:bCs/>
          <w:lang w:val="en-GB"/>
        </w:rPr>
        <w:fldChar w:fldCharType="end"/>
      </w:r>
      <w:r w:rsidR="00833AD7">
        <w:rPr>
          <w:rFonts w:ascii="Garamond" w:hAnsi="Garamond"/>
          <w:bCs/>
          <w:lang w:val="en-GB"/>
        </w:rPr>
        <w:t>. The activation energy is slightly lower for the K</w:t>
      </w:r>
      <w:r w:rsidR="00833AD7" w:rsidRPr="00833AD7">
        <w:rPr>
          <w:rFonts w:ascii="Garamond" w:hAnsi="Garamond"/>
          <w:bCs/>
          <w:vertAlign w:val="superscript"/>
          <w:lang w:val="en-GB"/>
        </w:rPr>
        <w:t>+</w:t>
      </w:r>
      <w:r w:rsidR="0037491D">
        <w:rPr>
          <w:rFonts w:ascii="Garamond" w:hAnsi="Garamond"/>
          <w:bCs/>
          <w:lang w:val="en-GB"/>
        </w:rPr>
        <w:t xml:space="preserve">-conducting basic form, but </w:t>
      </w:r>
      <w:r w:rsidR="00833AD7">
        <w:rPr>
          <w:rFonts w:ascii="Garamond" w:hAnsi="Garamond"/>
          <w:bCs/>
          <w:lang w:val="en-GB"/>
        </w:rPr>
        <w:t xml:space="preserve">the values </w:t>
      </w:r>
      <w:r w:rsidR="0037491D">
        <w:rPr>
          <w:rFonts w:ascii="Garamond" w:hAnsi="Garamond"/>
          <w:bCs/>
          <w:lang w:val="en-GB"/>
        </w:rPr>
        <w:t>are slightly higher</w:t>
      </w:r>
      <w:r w:rsidR="00833AD7">
        <w:rPr>
          <w:rFonts w:ascii="Garamond" w:hAnsi="Garamond"/>
          <w:bCs/>
          <w:lang w:val="en-GB"/>
        </w:rPr>
        <w:t xml:space="preserve"> </w:t>
      </w:r>
      <w:r w:rsidR="0037491D">
        <w:rPr>
          <w:rFonts w:ascii="Garamond" w:hAnsi="Garamond"/>
          <w:bCs/>
          <w:lang w:val="en-GB"/>
        </w:rPr>
        <w:t xml:space="preserve">than </w:t>
      </w:r>
      <w:r w:rsidR="00833AD7">
        <w:rPr>
          <w:rFonts w:ascii="Garamond" w:hAnsi="Garamond"/>
          <w:bCs/>
          <w:lang w:val="en-GB"/>
        </w:rPr>
        <w:t>other cation-and anion-conducting ionomers</w:t>
      </w:r>
      <w:r w:rsidR="0037491D">
        <w:rPr>
          <w:rFonts w:ascii="Garamond" w:hAnsi="Garamond"/>
          <w:bCs/>
          <w:lang w:val="en-GB"/>
        </w:rPr>
        <w:t xml:space="preserve"> </w:t>
      </w:r>
      <w:r w:rsidR="0037491D">
        <w:rPr>
          <w:rFonts w:ascii="Garamond" w:hAnsi="Garamond"/>
          <w:bCs/>
          <w:lang w:val="en-GB"/>
        </w:rPr>
        <w:fldChar w:fldCharType="begin"/>
      </w:r>
      <w:r w:rsidR="006F60D2">
        <w:rPr>
          <w:rFonts w:ascii="Garamond" w:hAnsi="Garamond"/>
          <w:bCs/>
          <w:lang w:val="en-GB"/>
        </w:rPr>
        <w:instrText xml:space="preserve"> ADDIN EN.CITE &lt;EndNote&gt;&lt;Cite&gt;&lt;Author&gt;Sarode&lt;/Author&gt;&lt;Year&gt;2015&lt;/Year&gt;&lt;RecNum&gt;410&lt;/RecNum&gt;&lt;DisplayText&gt;&lt;style face="superscript"&gt;55&lt;/style&gt;&lt;/DisplayText&gt;&lt;record&gt;&lt;rec-number&gt;410&lt;/rec-number&gt;&lt;foreign-keys&gt;&lt;key app="EN" db-id="vfs2apzfbdr2r3ev0em52aretvxwpe252dw5" timestamp="1540831087"&gt;410&lt;/key&gt;&lt;/foreign-keys&gt;&lt;ref-type name="Thesis"&gt;32&lt;/ref-type&gt;&lt;contributors&gt;&lt;authors&gt;&lt;author&gt;Sarode, Himanshu N.&lt;/author&gt;&lt;/authors&gt;&lt;/contributors&gt;&lt;titles&gt;&lt;title&gt;Understanding ion and solvent transport in anion exchange membranes under humidified conditions&lt;/title&gt;&lt;/titles&gt;&lt;volume&gt;PhD Thesis&lt;/volume&gt;&lt;dates&gt;&lt;year&gt;2015&lt;/year&gt;&lt;/dates&gt;&lt;publisher&gt;Colorado School of Mines&lt;/publisher&gt;&lt;accession-num&gt;http://hdl.handle.net/11124/20181&lt;/accession-num&gt;&lt;urls&gt;&lt;/urls&gt;&lt;/record&gt;&lt;/Cite&gt;&lt;/EndNote&gt;</w:instrText>
      </w:r>
      <w:r w:rsidR="0037491D">
        <w:rPr>
          <w:rFonts w:ascii="Garamond" w:hAnsi="Garamond"/>
          <w:bCs/>
          <w:lang w:val="en-GB"/>
        </w:rPr>
        <w:fldChar w:fldCharType="separate"/>
      </w:r>
      <w:r w:rsidR="006F60D2" w:rsidRPr="006F60D2">
        <w:rPr>
          <w:rFonts w:ascii="Garamond" w:hAnsi="Garamond"/>
          <w:bCs/>
          <w:noProof/>
          <w:vertAlign w:val="superscript"/>
          <w:lang w:val="en-GB"/>
        </w:rPr>
        <w:t>55</w:t>
      </w:r>
      <w:r w:rsidR="0037491D">
        <w:rPr>
          <w:rFonts w:ascii="Garamond" w:hAnsi="Garamond"/>
          <w:bCs/>
          <w:lang w:val="en-GB"/>
        </w:rPr>
        <w:fldChar w:fldCharType="end"/>
      </w:r>
      <w:r w:rsidR="00833AD7">
        <w:rPr>
          <w:rFonts w:ascii="Garamond" w:hAnsi="Garamond"/>
          <w:bCs/>
          <w:lang w:val="en-GB"/>
        </w:rPr>
        <w:t xml:space="preserve">.  </w:t>
      </w:r>
    </w:p>
    <w:p w14:paraId="7C5DC055" w14:textId="267C9B1F" w:rsidR="00720540" w:rsidRDefault="00833AD7" w:rsidP="00720540">
      <w:pPr>
        <w:pStyle w:val="Default"/>
        <w:spacing w:line="360" w:lineRule="auto"/>
        <w:jc w:val="both"/>
        <w:rPr>
          <w:rFonts w:ascii="Garamond" w:hAnsi="Garamond"/>
          <w:lang w:val="en-GB"/>
        </w:rPr>
      </w:pPr>
      <w:r>
        <w:rPr>
          <w:rFonts w:ascii="Garamond" w:hAnsi="Garamond"/>
          <w:bCs/>
          <w:lang w:val="en-GB"/>
        </w:rPr>
        <w:t xml:space="preserve">The data for </w:t>
      </w:r>
      <w:r w:rsidRPr="00F15882">
        <w:rPr>
          <w:rFonts w:ascii="Garamond" w:hAnsi="Garamond"/>
          <w:bCs/>
          <w:i/>
          <w:lang w:val="en-GB"/>
        </w:rPr>
        <w:t>ANF-1</w:t>
      </w:r>
      <w:r>
        <w:rPr>
          <w:rFonts w:ascii="Garamond" w:hAnsi="Garamond"/>
          <w:bCs/>
          <w:lang w:val="en-GB"/>
        </w:rPr>
        <w:t xml:space="preserve"> are more surprising, because the lowest </w:t>
      </w:r>
      <w:r w:rsidR="000413B7">
        <w:rPr>
          <w:rFonts w:ascii="Garamond" w:hAnsi="Garamond"/>
          <w:bCs/>
          <w:lang w:val="en-GB"/>
        </w:rPr>
        <w:t>conductivity</w:t>
      </w:r>
      <w:r w:rsidR="00F73166">
        <w:rPr>
          <w:rFonts w:ascii="Garamond" w:hAnsi="Garamond"/>
          <w:bCs/>
          <w:lang w:val="en-GB"/>
        </w:rPr>
        <w:t xml:space="preserve"> is </w:t>
      </w:r>
      <w:r>
        <w:rPr>
          <w:rFonts w:ascii="Garamond" w:hAnsi="Garamond"/>
          <w:bCs/>
          <w:lang w:val="en-GB"/>
        </w:rPr>
        <w:t>observed</w:t>
      </w:r>
      <w:r w:rsidR="00F73166">
        <w:rPr>
          <w:rFonts w:ascii="Garamond" w:hAnsi="Garamond"/>
          <w:bCs/>
          <w:lang w:val="en-GB"/>
        </w:rPr>
        <w:t xml:space="preserve"> for the acidic form, </w:t>
      </w:r>
      <w:r w:rsidR="000413B7">
        <w:rPr>
          <w:rFonts w:ascii="Garamond" w:hAnsi="Garamond"/>
          <w:bCs/>
          <w:lang w:val="en-GB"/>
        </w:rPr>
        <w:t>confirmed by several measurements</w:t>
      </w:r>
      <w:r w:rsidR="00F73166">
        <w:rPr>
          <w:rFonts w:ascii="Garamond" w:hAnsi="Garamond"/>
          <w:bCs/>
          <w:lang w:val="en-GB"/>
        </w:rPr>
        <w:t xml:space="preserve">. </w:t>
      </w:r>
      <w:r w:rsidR="000413B7">
        <w:rPr>
          <w:rFonts w:ascii="Garamond" w:hAnsi="Garamond"/>
          <w:bCs/>
          <w:lang w:val="en-GB"/>
        </w:rPr>
        <w:t xml:space="preserve">The </w:t>
      </w:r>
      <w:r w:rsidR="00F73166">
        <w:rPr>
          <w:rFonts w:ascii="Garamond" w:hAnsi="Garamond"/>
          <w:bCs/>
          <w:lang w:val="en-GB"/>
        </w:rPr>
        <w:t xml:space="preserve">activation energies </w:t>
      </w:r>
      <w:r w:rsidR="000413B7">
        <w:rPr>
          <w:rFonts w:ascii="Garamond" w:hAnsi="Garamond"/>
          <w:bCs/>
          <w:lang w:val="en-GB"/>
        </w:rPr>
        <w:t xml:space="preserve">are consistently much below those for </w:t>
      </w:r>
      <w:r w:rsidR="000413B7" w:rsidRPr="0089042F">
        <w:rPr>
          <w:rFonts w:ascii="Garamond" w:hAnsi="Garamond"/>
          <w:bCs/>
          <w:i/>
          <w:lang w:val="en-GB"/>
        </w:rPr>
        <w:t>ANF-2</w:t>
      </w:r>
      <w:r w:rsidR="00720540">
        <w:rPr>
          <w:rFonts w:ascii="Garamond" w:hAnsi="Garamond"/>
          <w:bCs/>
          <w:lang w:val="en-GB"/>
        </w:rPr>
        <w:t xml:space="preserve"> and in good agreement with </w:t>
      </w:r>
      <w:r w:rsidR="00720540" w:rsidRPr="005871EC">
        <w:rPr>
          <w:rFonts w:ascii="Garamond" w:hAnsi="Garamond"/>
          <w:bCs/>
          <w:lang w:val="en-GB"/>
        </w:rPr>
        <w:t xml:space="preserve">the literature </w:t>
      </w:r>
      <w:r w:rsidR="00720540" w:rsidRPr="005871EC">
        <w:rPr>
          <w:rFonts w:ascii="Garamond" w:hAnsi="Garamond"/>
          <w:bCs/>
          <w:lang w:val="en-GB"/>
        </w:rPr>
        <w:fldChar w:fldCharType="begin"/>
      </w:r>
      <w:r w:rsidR="006F60D2">
        <w:rPr>
          <w:rFonts w:ascii="Garamond" w:hAnsi="Garamond"/>
          <w:bCs/>
          <w:lang w:val="en-GB"/>
        </w:rPr>
        <w:instrText xml:space="preserve"> ADDIN EN.CITE &lt;EndNote&gt;&lt;Cite&gt;&lt;Author&gt;Sarode&lt;/Author&gt;&lt;Year&gt;2015&lt;/Year&gt;&lt;RecNum&gt;410&lt;/RecNum&gt;&lt;DisplayText&gt;&lt;style face="superscript"&gt;55-56&lt;/style&gt;&lt;/DisplayText&gt;&lt;record&gt;&lt;rec-number&gt;410&lt;/rec-number&gt;&lt;foreign-keys&gt;&lt;key app="EN" db-id="vfs2apzfbdr2r3ev0em52aretvxwpe252dw5" timestamp="1540831087"&gt;410&lt;/key&gt;&lt;/foreign-keys&gt;&lt;ref-type name="Thesis"&gt;32&lt;/ref-type&gt;&lt;contributors&gt;&lt;authors&gt;&lt;author&gt;Sarode, Himanshu N.&lt;/author&gt;&lt;/authors&gt;&lt;/contributors&gt;&lt;titles&gt;&lt;title&gt;Understanding ion and solvent transport in anion exchange membranes under humidified conditions&lt;/title&gt;&lt;/titles&gt;&lt;volume&gt;PhD Thesis&lt;/volume&gt;&lt;dates&gt;&lt;year&gt;2015&lt;/year&gt;&lt;/dates&gt;&lt;publisher&gt;Colorado School of Mines&lt;/publisher&gt;&lt;accession-num&gt;http://hdl.handle.net/11124/20181&lt;/accession-num&gt;&lt;urls&gt;&lt;/urls&gt;&lt;/record&gt;&lt;/Cite&gt;&lt;Cite&gt;&lt;Author&gt;Kopitzke&lt;/Author&gt;&lt;Year&gt;2000&lt;/Year&gt;&lt;RecNum&gt;0&lt;/RecNum&gt;&lt;IDText&gt;Conductivity and water uptake of aromatic-based proton exchange membrane electrolytes&lt;/IDText&gt;&lt;record&gt;&lt;foreign-keys&gt;&lt;key app="EN" db-id="fswvdt9w79rpf9e90auprs9dsdzpxd0dw2f5"&gt;154&lt;/key&gt;&lt;/foreign-keys&gt;&lt;urls&gt;&lt;related-urls&gt;&lt;url&gt;&amp;lt;Go to ISI&amp;gt;://WOS:000087075200012&lt;/url&gt;&lt;/related-urls&gt;&lt;/urls&gt;&lt;isbn&gt;0013-4651&lt;/isbn&gt;&lt;titles&gt;&lt;title&gt;Conductivity and water uptake of aromatic-based proton exchange membrane electrolytes&lt;/title&gt;&lt;secondary-title&gt;Journal of the Electrochemical Society&lt;/secondary-title&gt;&lt;/titles&gt;&lt;pages&gt;1677-1681&lt;/pages&gt;&lt;number&gt;5&lt;/number&gt;&lt;contributors&gt;&lt;authors&gt;&lt;author&gt;Kopitzke, R. W.&lt;/author&gt;&lt;author&gt;Linkous, C. A.&lt;/author&gt;&lt;author&gt;Anderson, H. R.&lt;/author&gt;&lt;author&gt;Nelson, G. L.&lt;/author&gt;&lt;/authors&gt;&lt;/contributors&gt;&lt;added-date format="utc"&gt;1366414184&lt;/added-date&gt;&lt;ref-type name="Journal Article"&gt;17&lt;/ref-type&gt;&lt;dates&gt;&lt;year&gt;2000&lt;/year&gt;&lt;/dates&gt;&lt;rec-number&gt;1900&lt;/rec-number&gt;&lt;last-updated-date format="utc"&gt;1370029022&lt;/last-updated-date&gt;&lt;accession-num&gt;WOS:000087075200012&lt;/accession-num&gt;&lt;volume&gt;147&lt;/volume&gt;&lt;/record&gt;&lt;/Cite&gt;&lt;/EndNote&gt;</w:instrText>
      </w:r>
      <w:r w:rsidR="00720540" w:rsidRPr="005871EC">
        <w:rPr>
          <w:rFonts w:ascii="Garamond" w:hAnsi="Garamond"/>
          <w:bCs/>
          <w:lang w:val="en-GB"/>
        </w:rPr>
        <w:fldChar w:fldCharType="separate"/>
      </w:r>
      <w:r w:rsidR="006F60D2" w:rsidRPr="006F60D2">
        <w:rPr>
          <w:rFonts w:ascii="Garamond" w:hAnsi="Garamond"/>
          <w:bCs/>
          <w:noProof/>
          <w:vertAlign w:val="superscript"/>
          <w:lang w:val="en-GB"/>
        </w:rPr>
        <w:t>55-56</w:t>
      </w:r>
      <w:r w:rsidR="00720540" w:rsidRPr="005871EC">
        <w:rPr>
          <w:rFonts w:ascii="Garamond" w:hAnsi="Garamond"/>
          <w:bCs/>
          <w:lang w:val="en-GB"/>
        </w:rPr>
        <w:fldChar w:fldCharType="end"/>
      </w:r>
      <w:r w:rsidR="00F73166" w:rsidRPr="005871EC">
        <w:rPr>
          <w:rFonts w:ascii="Garamond" w:hAnsi="Garamond"/>
          <w:bCs/>
          <w:lang w:val="en-GB"/>
        </w:rPr>
        <w:t xml:space="preserve">. </w:t>
      </w:r>
      <w:r w:rsidRPr="005871EC">
        <w:rPr>
          <w:rFonts w:ascii="Garamond" w:hAnsi="Garamond"/>
          <w:bCs/>
          <w:lang w:val="en-GB"/>
        </w:rPr>
        <w:t xml:space="preserve">One possible explanation is the presence of a </w:t>
      </w:r>
      <w:r w:rsidR="005871EC" w:rsidRPr="005871EC">
        <w:rPr>
          <w:rFonts w:ascii="Garamond" w:hAnsi="Garamond"/>
          <w:bCs/>
          <w:lang w:val="en-GB"/>
        </w:rPr>
        <w:t>flexible</w:t>
      </w:r>
      <w:r w:rsidRPr="005871EC">
        <w:rPr>
          <w:rFonts w:ascii="Garamond" w:hAnsi="Garamond"/>
          <w:bCs/>
          <w:lang w:val="en-GB"/>
        </w:rPr>
        <w:t xml:space="preserve"> aliphatic side chain, like in Nafion-type ionomers</w:t>
      </w:r>
      <w:r w:rsidR="005871EC" w:rsidRPr="005871EC">
        <w:rPr>
          <w:rFonts w:ascii="Garamond" w:hAnsi="Garamond"/>
          <w:bCs/>
          <w:lang w:val="en-GB"/>
        </w:rPr>
        <w:t xml:space="preserve"> </w:t>
      </w:r>
      <w:r w:rsidR="005871EC" w:rsidRPr="005871EC">
        <w:rPr>
          <w:rFonts w:ascii="Garamond" w:hAnsi="Garamond"/>
          <w:bCs/>
          <w:lang w:val="en-GB"/>
        </w:rPr>
        <w:fldChar w:fldCharType="begin"/>
      </w:r>
      <w:r w:rsidR="00A16DA5">
        <w:rPr>
          <w:rFonts w:ascii="Garamond" w:hAnsi="Garamond"/>
          <w:bCs/>
          <w:lang w:val="en-GB"/>
        </w:rPr>
        <w:instrText xml:space="preserve"> ADDIN EN.CITE &lt;EndNote&gt;&lt;Cite&gt;&lt;Author&gt;Mauritz&lt;/Author&gt;&lt;Year&gt;2004&lt;/Year&gt;&lt;RecNum&gt;324&lt;/RecNum&gt;&lt;IDText&gt;State of understanding of Nafion&lt;/IDText&gt;&lt;DisplayText&gt;&lt;style face="superscript"&gt;10&lt;/style&gt;&lt;/DisplayText&gt;&lt;record&gt;&lt;rec-number&gt;324&lt;/rec-number&gt;&lt;foreign-keys&gt;&lt;key app="EN" db-id="vfs2apzfbdr2r3ev0em52aretvxwpe252dw5" timestamp="1522504198"&gt;324&lt;/key&gt;&lt;/foreign-keys&gt;&lt;ref-type name="Journal Article"&gt;17&lt;/ref-type&gt;&lt;contributors&gt;&lt;authors&gt;&lt;author&gt;Mauritz, K. A.&lt;/author&gt;&lt;author&gt;Moore, R. B.&lt;/author&gt;&lt;/authors&gt;&lt;/contributors&gt;&lt;titles&gt;&lt;title&gt;State of understanding of Nafion&lt;/title&gt;&lt;secondary-title&gt;Chemical Reviews&lt;/secondary-title&gt;&lt;/titles&gt;&lt;periodical&gt;&lt;full-title&gt;Chemical Reviews&lt;/full-title&gt;&lt;abbr-1&gt;Chem. Rev.&lt;/abbr-1&gt;&lt;abbr-2&gt;Chem Rev&lt;/abbr-2&gt;&lt;/periodical&gt;&lt;pages&gt;4535-4585&lt;/pages&gt;&lt;volume&gt;104&lt;/volume&gt;&lt;number&gt;10&lt;/number&gt;&lt;dates&gt;&lt;year&gt;2004&lt;/year&gt;&lt;pub-dates&gt;&lt;date&gt;Oct&lt;/date&gt;&lt;/pub-dates&gt;&lt;/dates&gt;&lt;isbn&gt;0009-2665&lt;/isbn&gt;&lt;accession-num&gt;WOS:000224539700009&lt;/accession-num&gt;&lt;urls&gt;&lt;related-urls&gt;&lt;url&gt;&amp;lt;Go to ISI&amp;gt;://WOS:000224539700009&lt;/url&gt;&lt;/related-urls&gt;&lt;/urls&gt;&lt;electronic-resource-num&gt;10.1021/cr0207123&lt;/electronic-resource-num&gt;&lt;/record&gt;&lt;/Cite&gt;&lt;/EndNote&gt;</w:instrText>
      </w:r>
      <w:r w:rsidR="005871EC" w:rsidRPr="005871EC">
        <w:rPr>
          <w:rFonts w:ascii="Garamond" w:hAnsi="Garamond"/>
          <w:bCs/>
          <w:lang w:val="en-GB"/>
        </w:rPr>
        <w:fldChar w:fldCharType="separate"/>
      </w:r>
      <w:r w:rsidR="005871EC" w:rsidRPr="005871EC">
        <w:rPr>
          <w:rFonts w:ascii="Garamond" w:hAnsi="Garamond"/>
          <w:bCs/>
          <w:noProof/>
          <w:vertAlign w:val="superscript"/>
          <w:lang w:val="en-GB"/>
        </w:rPr>
        <w:t>10</w:t>
      </w:r>
      <w:r w:rsidR="005871EC" w:rsidRPr="005871EC">
        <w:rPr>
          <w:rFonts w:ascii="Garamond" w:hAnsi="Garamond"/>
          <w:bCs/>
          <w:lang w:val="en-GB"/>
        </w:rPr>
        <w:fldChar w:fldCharType="end"/>
      </w:r>
      <w:r w:rsidRPr="005871EC">
        <w:rPr>
          <w:rFonts w:ascii="Garamond" w:hAnsi="Garamond"/>
          <w:bCs/>
          <w:lang w:val="en-GB"/>
        </w:rPr>
        <w:t>.</w:t>
      </w:r>
      <w:r w:rsidR="00A116BB">
        <w:rPr>
          <w:rFonts w:ascii="Garamond" w:hAnsi="Garamond"/>
          <w:bCs/>
          <w:lang w:val="en-GB"/>
        </w:rPr>
        <w:t xml:space="preserve"> </w:t>
      </w:r>
    </w:p>
    <w:p w14:paraId="24A39709" w14:textId="0584F00B" w:rsidR="00BD2B58" w:rsidRDefault="00AE3C43" w:rsidP="00FB447C">
      <w:pPr>
        <w:pStyle w:val="Default"/>
        <w:spacing w:line="360" w:lineRule="auto"/>
        <w:jc w:val="both"/>
        <w:rPr>
          <w:rFonts w:ascii="Garamond" w:hAnsi="Garamond"/>
          <w:lang w:val="en-GB"/>
        </w:rPr>
      </w:pPr>
      <w:r w:rsidRPr="00720540">
        <w:rPr>
          <w:rFonts w:ascii="Garamond" w:hAnsi="Garamond"/>
          <w:lang w:val="en-GB"/>
        </w:rPr>
        <w:t>T</w:t>
      </w:r>
      <w:r w:rsidR="00DC163D" w:rsidRPr="00720540">
        <w:rPr>
          <w:rFonts w:ascii="Garamond" w:hAnsi="Garamond"/>
          <w:lang w:val="en-GB"/>
        </w:rPr>
        <w:t xml:space="preserve">he low </w:t>
      </w:r>
      <w:r w:rsidR="00720540" w:rsidRPr="00720540">
        <w:rPr>
          <w:rFonts w:ascii="Garamond" w:hAnsi="Garamond"/>
          <w:lang w:val="en-GB"/>
        </w:rPr>
        <w:t>conductivity</w:t>
      </w:r>
      <w:r w:rsidR="00720540">
        <w:rPr>
          <w:rFonts w:ascii="Garamond" w:hAnsi="Garamond"/>
          <w:lang w:val="en-GB"/>
        </w:rPr>
        <w:t xml:space="preserve"> of</w:t>
      </w:r>
      <w:r w:rsidR="00DC163D" w:rsidRPr="00720540">
        <w:rPr>
          <w:rFonts w:ascii="Garamond" w:hAnsi="Garamond"/>
          <w:lang w:val="en-GB"/>
        </w:rPr>
        <w:t xml:space="preserve"> </w:t>
      </w:r>
      <w:r w:rsidR="00720540" w:rsidRPr="00720540">
        <w:rPr>
          <w:rFonts w:ascii="Garamond" w:hAnsi="Garamond"/>
          <w:lang w:val="en-GB"/>
        </w:rPr>
        <w:t xml:space="preserve">the acid form </w:t>
      </w:r>
      <w:r w:rsidR="00720540">
        <w:rPr>
          <w:rFonts w:ascii="Garamond" w:hAnsi="Garamond"/>
          <w:lang w:val="en-GB"/>
        </w:rPr>
        <w:t>of</w:t>
      </w:r>
      <w:r w:rsidR="00DC163D" w:rsidRPr="00720540">
        <w:rPr>
          <w:rFonts w:ascii="Garamond" w:hAnsi="Garamond"/>
          <w:lang w:val="en-GB"/>
        </w:rPr>
        <w:t xml:space="preserve"> </w:t>
      </w:r>
      <w:r w:rsidR="00DC163D" w:rsidRPr="00F15882">
        <w:rPr>
          <w:rFonts w:ascii="Garamond" w:hAnsi="Garamond"/>
          <w:i/>
          <w:lang w:val="en-GB"/>
        </w:rPr>
        <w:t>ANF-1</w:t>
      </w:r>
      <w:r w:rsidR="00DC163D" w:rsidRPr="00720540">
        <w:rPr>
          <w:rFonts w:ascii="Garamond" w:hAnsi="Garamond"/>
          <w:lang w:val="en-GB"/>
        </w:rPr>
        <w:t xml:space="preserve"> can be related to the particul</w:t>
      </w:r>
      <w:r w:rsidR="00720540">
        <w:rPr>
          <w:rFonts w:ascii="Garamond" w:hAnsi="Garamond"/>
          <w:lang w:val="en-GB"/>
        </w:rPr>
        <w:t>ar structure of the polymer, considering that</w:t>
      </w:r>
      <w:r w:rsidR="00DC163D" w:rsidRPr="00720540">
        <w:rPr>
          <w:rFonts w:ascii="Garamond" w:hAnsi="Garamond"/>
          <w:lang w:val="en-GB"/>
        </w:rPr>
        <w:t xml:space="preserve"> </w:t>
      </w:r>
      <w:r w:rsidR="00720540" w:rsidRPr="00720540">
        <w:rPr>
          <w:rFonts w:ascii="Garamond" w:hAnsi="Garamond"/>
          <w:lang w:val="en-GB"/>
        </w:rPr>
        <w:t>nitrogen is protonated and only the anion</w:t>
      </w:r>
      <w:r w:rsidR="00720540">
        <w:rPr>
          <w:rFonts w:ascii="Garamond" w:hAnsi="Garamond"/>
          <w:lang w:val="en-GB"/>
        </w:rPr>
        <w:t>s</w:t>
      </w:r>
      <w:r w:rsidR="00720540" w:rsidRPr="00720540">
        <w:rPr>
          <w:rFonts w:ascii="Garamond" w:hAnsi="Garamond"/>
          <w:lang w:val="en-GB"/>
        </w:rPr>
        <w:t xml:space="preserve"> conduct.</w:t>
      </w:r>
      <w:r w:rsidR="00720540">
        <w:rPr>
          <w:rFonts w:ascii="Garamond" w:hAnsi="Garamond"/>
          <w:lang w:val="en-GB"/>
        </w:rPr>
        <w:t xml:space="preserve"> </w:t>
      </w:r>
      <w:r w:rsidR="005313A5" w:rsidRPr="005313A5">
        <w:rPr>
          <w:rFonts w:ascii="Garamond" w:hAnsi="Garamond"/>
          <w:lang w:val="en-GB"/>
        </w:rPr>
        <w:t>It was recently reported that the conductivity of AEM is very dependent on the position where the ammonium groups are grafted</w:t>
      </w:r>
      <w:r w:rsidR="008C3A6D">
        <w:rPr>
          <w:rFonts w:ascii="Garamond" w:hAnsi="Garamond"/>
          <w:lang w:val="en-GB"/>
        </w:rPr>
        <w:t xml:space="preserve"> and the length of the side chain</w:t>
      </w:r>
      <w:r w:rsidR="00CD10AB">
        <w:rPr>
          <w:rFonts w:ascii="Garamond" w:hAnsi="Garamond"/>
          <w:lang w:val="en-GB"/>
        </w:rPr>
        <w:t xml:space="preserve"> </w:t>
      </w:r>
      <w:r w:rsidR="005313A5">
        <w:rPr>
          <w:rFonts w:ascii="Garamond" w:hAnsi="Garamond"/>
        </w:rPr>
        <w:fldChar w:fldCharType="begin">
          <w:fldData xml:space="preserve">PEVuZE5vdGU+PENpdGU+PEF1dGhvcj5MaW48L0F1dGhvcj48WWVhcj4yMDE3PC9ZZWFyPjxSZWNO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</w:fldData>
        </w:fldChar>
      </w:r>
      <w:r w:rsidR="006F60D2" w:rsidRPr="006F60D2">
        <w:rPr>
          <w:rFonts w:ascii="Garamond" w:hAnsi="Garamond"/>
          <w:lang w:val="en-GB"/>
        </w:rPr>
        <w:instrText xml:space="preserve"> ADDIN EN.CITE </w:instrText>
      </w:r>
      <w:r w:rsidR="006F60D2">
        <w:rPr>
          <w:rFonts w:ascii="Garamond" w:hAnsi="Garamond"/>
        </w:rPr>
        <w:fldChar w:fldCharType="begin">
          <w:fldData xml:space="preserve">PEVuZE5vdGU+PENpdGU+PEF1dGhvcj5MaW48L0F1dGhvcj48WWVhcj4yMDE3PC9ZZWFyPjxSZWNO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</w:fldData>
        </w:fldChar>
      </w:r>
      <w:r w:rsidR="006F60D2" w:rsidRPr="006F60D2">
        <w:rPr>
          <w:rFonts w:ascii="Garamond" w:hAnsi="Garamond"/>
          <w:lang w:val="en-GB"/>
        </w:rPr>
        <w:instrText xml:space="preserve"> ADDIN EN.CITE.DATA </w:instrText>
      </w:r>
      <w:r w:rsidR="006F60D2">
        <w:rPr>
          <w:rFonts w:ascii="Garamond" w:hAnsi="Garamond"/>
        </w:rPr>
      </w:r>
      <w:r w:rsidR="006F60D2">
        <w:rPr>
          <w:rFonts w:ascii="Garamond" w:hAnsi="Garamond"/>
        </w:rPr>
        <w:fldChar w:fldCharType="end"/>
      </w:r>
      <w:r w:rsidR="005313A5">
        <w:rPr>
          <w:rFonts w:ascii="Garamond" w:hAnsi="Garamond"/>
        </w:rPr>
      </w:r>
      <w:r w:rsidR="005313A5">
        <w:rPr>
          <w:rFonts w:ascii="Garamond" w:hAnsi="Garamond"/>
        </w:rPr>
        <w:fldChar w:fldCharType="separate"/>
      </w:r>
      <w:r w:rsidR="006F60D2" w:rsidRPr="006F60D2">
        <w:rPr>
          <w:rFonts w:ascii="Garamond" w:hAnsi="Garamond"/>
          <w:noProof/>
          <w:vertAlign w:val="superscript"/>
          <w:lang w:val="en-GB"/>
        </w:rPr>
        <w:t>57</w:t>
      </w:r>
      <w:r w:rsidR="005313A5">
        <w:rPr>
          <w:rFonts w:ascii="Garamond" w:hAnsi="Garamond"/>
        </w:rPr>
        <w:fldChar w:fldCharType="end"/>
      </w:r>
      <w:r w:rsidR="00CD10AB" w:rsidRPr="00CD10AB">
        <w:rPr>
          <w:rFonts w:ascii="Garamond" w:hAnsi="Garamond"/>
          <w:lang w:val="en-GB"/>
        </w:rPr>
        <w:t>.</w:t>
      </w:r>
      <w:r w:rsidR="005313A5" w:rsidRPr="005313A5">
        <w:rPr>
          <w:rFonts w:ascii="Garamond" w:hAnsi="Garamond"/>
          <w:lang w:val="en-GB"/>
        </w:rPr>
        <w:t xml:space="preserve"> </w:t>
      </w:r>
      <w:r w:rsidR="008C3A6D">
        <w:rPr>
          <w:rFonts w:ascii="Garamond" w:hAnsi="Garamond"/>
          <w:lang w:val="en-GB"/>
        </w:rPr>
        <w:t xml:space="preserve">Jannasch and co-workers </w:t>
      </w:r>
      <w:r w:rsidR="00643DC3">
        <w:rPr>
          <w:rFonts w:ascii="Garamond" w:hAnsi="Garamond"/>
          <w:lang w:val="en-GB"/>
        </w:rPr>
        <w:t>found</w:t>
      </w:r>
      <w:r w:rsidR="008C3A6D">
        <w:rPr>
          <w:rFonts w:ascii="Garamond" w:hAnsi="Garamond"/>
          <w:lang w:val="en-GB"/>
        </w:rPr>
        <w:t xml:space="preserve"> that ionomers with the ammonium group in benzylic position and a long spacer showed the lowest conductivity which was linked to poor ion </w:t>
      </w:r>
      <w:r w:rsidR="008C3A6D" w:rsidRPr="00643DC3">
        <w:rPr>
          <w:rFonts w:ascii="Garamond" w:hAnsi="Garamond"/>
          <w:lang w:val="en-GB"/>
        </w:rPr>
        <w:t xml:space="preserve">cluster formation </w:t>
      </w:r>
      <w:r w:rsidR="005313A5" w:rsidRPr="00643DC3">
        <w:rPr>
          <w:rFonts w:ascii="Garamond" w:hAnsi="Garamond"/>
          <w:lang w:val="en-GB"/>
        </w:rPr>
        <w:fldChar w:fldCharType="begin">
          <w:fldData xml:space="preserve">PEVuZE5vdGU+PENpdGU+PEF1dGhvcj5EYW5nPC9BdXRob3I+PFllYXI+MjAxNTwvWWVhcj48UmVj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</w:fldData>
        </w:fldChar>
      </w:r>
      <w:r w:rsidR="006F60D2">
        <w:rPr>
          <w:rFonts w:ascii="Garamond" w:hAnsi="Garamond"/>
          <w:lang w:val="en-GB"/>
        </w:rPr>
        <w:instrText xml:space="preserve"> ADDIN EN.CITE </w:instrText>
      </w:r>
      <w:r w:rsidR="006F60D2">
        <w:rPr>
          <w:rFonts w:ascii="Garamond" w:hAnsi="Garamond"/>
          <w:lang w:val="en-GB"/>
        </w:rPr>
        <w:fldChar w:fldCharType="begin">
          <w:fldData xml:space="preserve">PEVuZE5vdGU+PENpdGU+PEF1dGhvcj5EYW5nPC9BdXRob3I+PFllYXI+MjAxNTwvWWVhcj48UmVj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</w:fldData>
        </w:fldChar>
      </w:r>
      <w:r w:rsidR="006F60D2">
        <w:rPr>
          <w:rFonts w:ascii="Garamond" w:hAnsi="Garamond"/>
          <w:lang w:val="en-GB"/>
        </w:rPr>
        <w:instrText xml:space="preserve"> ADDIN EN.CITE.DATA </w:instrText>
      </w:r>
      <w:r w:rsidR="006F60D2">
        <w:rPr>
          <w:rFonts w:ascii="Garamond" w:hAnsi="Garamond"/>
          <w:lang w:val="en-GB"/>
        </w:rPr>
      </w:r>
      <w:r w:rsidR="006F60D2">
        <w:rPr>
          <w:rFonts w:ascii="Garamond" w:hAnsi="Garamond"/>
          <w:lang w:val="en-GB"/>
        </w:rPr>
        <w:fldChar w:fldCharType="end"/>
      </w:r>
      <w:r w:rsidR="005313A5" w:rsidRPr="00643DC3">
        <w:rPr>
          <w:rFonts w:ascii="Garamond" w:hAnsi="Garamond"/>
          <w:lang w:val="en-GB"/>
        </w:rPr>
      </w:r>
      <w:r w:rsidR="005313A5" w:rsidRPr="00643DC3">
        <w:rPr>
          <w:rFonts w:ascii="Garamond" w:hAnsi="Garamond"/>
          <w:lang w:val="en-GB"/>
        </w:rPr>
        <w:fldChar w:fldCharType="separate"/>
      </w:r>
      <w:r w:rsidR="006F60D2" w:rsidRPr="006F60D2">
        <w:rPr>
          <w:rFonts w:ascii="Garamond" w:hAnsi="Garamond"/>
          <w:noProof/>
          <w:vertAlign w:val="superscript"/>
          <w:lang w:val="en-GB"/>
        </w:rPr>
        <w:t>53</w:t>
      </w:r>
      <w:r w:rsidR="005313A5" w:rsidRPr="00643DC3">
        <w:rPr>
          <w:rFonts w:ascii="Garamond" w:hAnsi="Garamond"/>
          <w:lang w:val="en-GB"/>
        </w:rPr>
        <w:fldChar w:fldCharType="end"/>
      </w:r>
      <w:r w:rsidR="00DC163D" w:rsidRPr="00643DC3">
        <w:rPr>
          <w:rFonts w:ascii="Garamond" w:hAnsi="Garamond"/>
          <w:lang w:val="en-GB"/>
        </w:rPr>
        <w:t xml:space="preserve">. </w:t>
      </w:r>
      <w:r w:rsidR="008C3A6D" w:rsidRPr="00643DC3">
        <w:rPr>
          <w:rFonts w:ascii="Garamond" w:hAnsi="Garamond"/>
          <w:lang w:val="en-GB"/>
        </w:rPr>
        <w:t>Instead</w:t>
      </w:r>
      <w:r w:rsidR="00CF7F9E">
        <w:rPr>
          <w:rFonts w:ascii="Garamond" w:hAnsi="Garamond"/>
          <w:lang w:val="en-GB"/>
        </w:rPr>
        <w:t>,</w:t>
      </w:r>
      <w:r w:rsidR="008C3A6D">
        <w:rPr>
          <w:rFonts w:ascii="Garamond" w:hAnsi="Garamond"/>
          <w:lang w:val="en-GB"/>
        </w:rPr>
        <w:t xml:space="preserve"> ionomers with ion conducting groups at the end of long side chain</w:t>
      </w:r>
      <w:r w:rsidR="00CF7F9E">
        <w:rPr>
          <w:rFonts w:ascii="Garamond" w:hAnsi="Garamond"/>
          <w:lang w:val="en-GB"/>
        </w:rPr>
        <w:t>s</w:t>
      </w:r>
      <w:r w:rsidR="008C3A6D">
        <w:rPr>
          <w:rFonts w:ascii="Garamond" w:hAnsi="Garamond"/>
          <w:lang w:val="en-GB"/>
        </w:rPr>
        <w:t xml:space="preserve"> presented the highest ion conductivity.</w:t>
      </w:r>
      <w:r w:rsidR="00CF7F9E">
        <w:rPr>
          <w:rFonts w:ascii="Garamond" w:hAnsi="Garamond"/>
          <w:lang w:val="en-GB"/>
        </w:rPr>
        <w:t xml:space="preserve"> We assume that similar effect can justify the low conductivity of the acid form and the large conductivity of the basic form of </w:t>
      </w:r>
      <w:r w:rsidR="00CF7F9E" w:rsidRPr="0089042F">
        <w:rPr>
          <w:rFonts w:ascii="Garamond" w:hAnsi="Garamond"/>
          <w:i/>
          <w:lang w:val="en-GB"/>
        </w:rPr>
        <w:t>ANF-1</w:t>
      </w:r>
      <w:r w:rsidR="00CF7F9E">
        <w:rPr>
          <w:rFonts w:ascii="Garamond" w:hAnsi="Garamond"/>
          <w:lang w:val="en-GB"/>
        </w:rPr>
        <w:t>, where the carboxylic group is at the end of the side chain</w:t>
      </w:r>
      <w:r w:rsidR="00D132CF">
        <w:rPr>
          <w:rFonts w:ascii="Garamond" w:hAnsi="Garamond"/>
          <w:lang w:val="en-GB"/>
        </w:rPr>
        <w:t xml:space="preserve"> </w:t>
      </w:r>
      <w:r w:rsidR="00D132CF" w:rsidRPr="00F15882">
        <w:rPr>
          <w:rFonts w:ascii="Garamond" w:hAnsi="Garamond"/>
          <w:lang w:val="en-GB"/>
        </w:rPr>
        <w:t xml:space="preserve">(Figure </w:t>
      </w:r>
      <w:r w:rsidR="003977FA">
        <w:rPr>
          <w:rFonts w:ascii="Garamond" w:hAnsi="Garamond"/>
          <w:lang w:val="en-GB"/>
        </w:rPr>
        <w:t>8</w:t>
      </w:r>
      <w:r w:rsidR="00D132CF" w:rsidRPr="00F15882">
        <w:rPr>
          <w:rFonts w:ascii="Garamond" w:hAnsi="Garamond"/>
          <w:lang w:val="en-GB"/>
        </w:rPr>
        <w:t>)</w:t>
      </w:r>
      <w:r w:rsidR="00CF7F9E">
        <w:rPr>
          <w:rFonts w:ascii="Garamond" w:hAnsi="Garamond"/>
          <w:lang w:val="en-GB"/>
        </w:rPr>
        <w:t>.</w:t>
      </w:r>
    </w:p>
    <w:p w14:paraId="57F97F81" w14:textId="77777777" w:rsidR="007F3821" w:rsidRDefault="007F3821" w:rsidP="00FB447C">
      <w:pPr>
        <w:pStyle w:val="Default"/>
        <w:spacing w:line="360" w:lineRule="auto"/>
        <w:jc w:val="both"/>
        <w:rPr>
          <w:rFonts w:ascii="Garamond" w:hAnsi="Garamond"/>
          <w:lang w:val="en-GB"/>
        </w:rPr>
      </w:pPr>
    </w:p>
    <w:p w14:paraId="4FFBAF67" w14:textId="77777777" w:rsidR="007F3821" w:rsidRPr="003A1FB5" w:rsidRDefault="007F3821" w:rsidP="00FB447C">
      <w:pPr>
        <w:pStyle w:val="Default"/>
        <w:spacing w:line="360" w:lineRule="auto"/>
        <w:jc w:val="both"/>
        <w:rPr>
          <w:rFonts w:ascii="Garamond" w:hAnsi="Garamond"/>
          <w:bCs/>
          <w:lang w:val="en-GB"/>
        </w:rPr>
      </w:pPr>
    </w:p>
    <w:p w14:paraId="32E60318" w14:textId="77777777" w:rsidR="00507EEA" w:rsidRPr="00FB447C" w:rsidRDefault="00507EEA" w:rsidP="00FB447C">
      <w:pPr>
        <w:spacing w:line="360" w:lineRule="auto"/>
        <w:jc w:val="both"/>
        <w:rPr>
          <w:rFonts w:ascii="Garamond" w:hAnsi="Garamond" w:cs="Times New Roman"/>
          <w:color w:val="000000"/>
          <w:sz w:val="24"/>
          <w:szCs w:val="24"/>
        </w:rPr>
      </w:pPr>
    </w:p>
    <w:p w14:paraId="49BB4AB0" w14:textId="77777777" w:rsidR="00F15882" w:rsidRDefault="00F15882" w:rsidP="00FB447C">
      <w:pPr>
        <w:spacing w:line="360" w:lineRule="auto"/>
        <w:jc w:val="both"/>
        <w:rPr>
          <w:rFonts w:ascii="Garamond" w:hAnsi="Garamond" w:cs="Times New Roman"/>
          <w:b/>
          <w:color w:val="000000"/>
          <w:sz w:val="24"/>
          <w:szCs w:val="24"/>
        </w:rPr>
      </w:pPr>
    </w:p>
    <w:p w14:paraId="06F63C81" w14:textId="779D6CF7" w:rsidR="00F15882" w:rsidRDefault="00984AA7" w:rsidP="00FB447C">
      <w:pPr>
        <w:spacing w:line="360" w:lineRule="auto"/>
        <w:jc w:val="both"/>
        <w:rPr>
          <w:rFonts w:ascii="Garamond" w:hAnsi="Garamond" w:cs="Times New Roman"/>
          <w:b/>
          <w:color w:val="000000"/>
          <w:sz w:val="24"/>
          <w:szCs w:val="24"/>
        </w:rPr>
      </w:pPr>
      <w:r>
        <w:rPr>
          <w:rFonts w:ascii="Garamond" w:hAnsi="Garamond" w:cs="Times New Roman"/>
          <w:b/>
          <w:noProof/>
          <w:color w:val="000000"/>
          <w:sz w:val="24"/>
          <w:szCs w:val="24"/>
          <w:lang w:eastAsia="en-GB"/>
        </w:rPr>
        <w:lastRenderedPageBreak/>
        <w:object w:dxaOrig="1440" w:dyaOrig="1440" w14:anchorId="41FE93D3">
          <v:shape id="_x0000_s1042" type="#_x0000_t75" style="position:absolute;left:0;text-align:left;margin-left:238.95pt;margin-top:-27.6pt;width:103.7pt;height:182.1pt;z-index:251672576;mso-position-horizontal-relative:text;mso-position-vertical-relative:text" wrapcoords="-52 0 -52 21571 21600 21571 21600 0 -52 0">
            <v:imagedata r:id="rId25" o:title=""/>
            <w10:wrap type="tight"/>
          </v:shape>
          <o:OLEObject Type="Embed" ProgID="ACD.3D" ShapeID="_x0000_s1042" DrawAspect="Content" ObjectID="_1652343327" r:id="rId26">
            <o:FieldCodes>\s</o:FieldCodes>
          </o:OLEObject>
        </w:object>
      </w:r>
      <w:r>
        <w:rPr>
          <w:rFonts w:ascii="Garamond" w:hAnsi="Garamond" w:cs="Times New Roman"/>
          <w:b/>
          <w:noProof/>
          <w:color w:val="000000"/>
          <w:sz w:val="24"/>
          <w:szCs w:val="24"/>
          <w:lang w:eastAsia="en-GB"/>
        </w:rPr>
        <w:object w:dxaOrig="1440" w:dyaOrig="1440" w14:anchorId="2FB9D1E1">
          <v:shape id="_x0000_s1041" type="#_x0000_t75" style="position:absolute;left:0;text-align:left;margin-left:58.6pt;margin-top:22pt;width:140.65pt;height:98.7pt;z-index:251671552;mso-position-horizontal-relative:text;mso-position-vertical-relative:text" wrapcoords="-32 0 -32 21555 21600 21555 21600 0 -32 0">
            <v:imagedata r:id="rId27" o:title=""/>
            <w10:wrap type="tight"/>
          </v:shape>
          <o:OLEObject Type="Embed" ProgID="ACD.3D" ShapeID="_x0000_s1041" DrawAspect="Content" ObjectID="_1652343328" r:id="rId28">
            <o:FieldCodes>\s</o:FieldCodes>
          </o:OLEObject>
        </w:object>
      </w:r>
    </w:p>
    <w:p w14:paraId="2F7BC5A8" w14:textId="77777777" w:rsidR="00F15882" w:rsidRDefault="00F15882" w:rsidP="00FB447C">
      <w:pPr>
        <w:spacing w:line="360" w:lineRule="auto"/>
        <w:jc w:val="both"/>
        <w:rPr>
          <w:rFonts w:ascii="Garamond" w:hAnsi="Garamond" w:cs="Times New Roman"/>
          <w:b/>
          <w:color w:val="000000"/>
          <w:sz w:val="24"/>
          <w:szCs w:val="24"/>
        </w:rPr>
      </w:pPr>
    </w:p>
    <w:p w14:paraId="3A5A78A0" w14:textId="77777777" w:rsidR="00F15882" w:rsidRDefault="00F15882" w:rsidP="00FB447C">
      <w:pPr>
        <w:spacing w:line="360" w:lineRule="auto"/>
        <w:jc w:val="both"/>
        <w:rPr>
          <w:rFonts w:ascii="Garamond" w:hAnsi="Garamond" w:cs="Times New Roman"/>
          <w:b/>
          <w:color w:val="000000"/>
          <w:sz w:val="24"/>
          <w:szCs w:val="24"/>
        </w:rPr>
      </w:pPr>
    </w:p>
    <w:p w14:paraId="3BD26D9D" w14:textId="77777777" w:rsidR="00F15882" w:rsidRDefault="00F15882" w:rsidP="00FB447C">
      <w:pPr>
        <w:spacing w:line="360" w:lineRule="auto"/>
        <w:jc w:val="both"/>
        <w:rPr>
          <w:rFonts w:ascii="Garamond" w:hAnsi="Garamond" w:cs="Times New Roman"/>
          <w:b/>
          <w:color w:val="000000"/>
          <w:sz w:val="24"/>
          <w:szCs w:val="24"/>
        </w:rPr>
      </w:pPr>
    </w:p>
    <w:p w14:paraId="12C3F18F" w14:textId="77777777" w:rsidR="00F15882" w:rsidRDefault="00F15882" w:rsidP="00FB447C">
      <w:pPr>
        <w:spacing w:line="360" w:lineRule="auto"/>
        <w:jc w:val="both"/>
        <w:rPr>
          <w:rFonts w:ascii="Garamond" w:hAnsi="Garamond" w:cs="Times New Roman"/>
          <w:b/>
          <w:color w:val="000000"/>
          <w:sz w:val="24"/>
          <w:szCs w:val="24"/>
        </w:rPr>
      </w:pPr>
    </w:p>
    <w:p w14:paraId="0216C668" w14:textId="77777777" w:rsidR="00F15882" w:rsidRDefault="00F15882" w:rsidP="00FB447C">
      <w:pPr>
        <w:spacing w:line="360" w:lineRule="auto"/>
        <w:jc w:val="both"/>
        <w:rPr>
          <w:rFonts w:ascii="Garamond" w:hAnsi="Garamond" w:cs="Times New Roman"/>
          <w:b/>
          <w:color w:val="000000"/>
          <w:sz w:val="24"/>
          <w:szCs w:val="24"/>
        </w:rPr>
      </w:pPr>
    </w:p>
    <w:p w14:paraId="5AD5F879" w14:textId="5EBA1EB8" w:rsidR="00F15882" w:rsidRPr="00FB447C" w:rsidRDefault="003977FA" w:rsidP="00F15882">
      <w:pPr>
        <w:spacing w:line="360" w:lineRule="auto"/>
        <w:jc w:val="both"/>
        <w:rPr>
          <w:rFonts w:ascii="Garamond" w:hAnsi="Garamond" w:cs="Times New Roman"/>
          <w:color w:val="000000"/>
          <w:sz w:val="24"/>
          <w:szCs w:val="24"/>
        </w:rPr>
      </w:pPr>
      <w:r w:rsidRPr="005C74D4">
        <w:rPr>
          <w:rFonts w:ascii="Garamond" w:hAnsi="Garamond" w:cs="Times New Roman"/>
          <w:b/>
          <w:color w:val="000000"/>
          <w:sz w:val="24"/>
          <w:szCs w:val="24"/>
        </w:rPr>
        <w:t>Figure 8</w:t>
      </w:r>
      <w:r w:rsidR="00F15882" w:rsidRPr="005C74D4">
        <w:rPr>
          <w:rFonts w:ascii="Garamond" w:hAnsi="Garamond" w:cs="Times New Roman"/>
          <w:b/>
          <w:color w:val="000000"/>
          <w:sz w:val="24"/>
          <w:szCs w:val="24"/>
        </w:rPr>
        <w:t>.</w:t>
      </w:r>
      <w:r w:rsidR="00F15882">
        <w:rPr>
          <w:rFonts w:ascii="Garamond" w:hAnsi="Garamond" w:cs="Times New Roman"/>
          <w:color w:val="000000"/>
          <w:sz w:val="24"/>
          <w:szCs w:val="24"/>
        </w:rPr>
        <w:t xml:space="preserve"> Schematic representation of the acid form </w:t>
      </w:r>
      <w:r w:rsidR="00D35C66">
        <w:rPr>
          <w:rFonts w:ascii="Garamond" w:hAnsi="Garamond" w:cs="Times New Roman"/>
          <w:color w:val="000000"/>
          <w:sz w:val="24"/>
          <w:szCs w:val="24"/>
        </w:rPr>
        <w:t xml:space="preserve">with mobile chlorine ions (green) </w:t>
      </w:r>
      <w:r w:rsidR="00F15882">
        <w:rPr>
          <w:rFonts w:ascii="Garamond" w:hAnsi="Garamond" w:cs="Times New Roman"/>
          <w:color w:val="000000"/>
          <w:sz w:val="24"/>
          <w:szCs w:val="24"/>
        </w:rPr>
        <w:t>of</w:t>
      </w:r>
      <w:r w:rsidR="00D35C66">
        <w:rPr>
          <w:rFonts w:ascii="Garamond" w:hAnsi="Garamond" w:cs="Times New Roman"/>
          <w:color w:val="000000"/>
          <w:sz w:val="24"/>
          <w:szCs w:val="24"/>
        </w:rPr>
        <w:t>:</w:t>
      </w:r>
      <w:r w:rsidR="00F15882">
        <w:rPr>
          <w:rFonts w:ascii="Garamond" w:hAnsi="Garamond" w:cs="Times New Roman"/>
          <w:color w:val="000000"/>
          <w:sz w:val="24"/>
          <w:szCs w:val="24"/>
        </w:rPr>
        <w:t xml:space="preserve"> (left) </w:t>
      </w:r>
      <w:r w:rsidR="00F15882" w:rsidRPr="00F15882">
        <w:rPr>
          <w:rFonts w:ascii="Garamond" w:hAnsi="Garamond" w:cs="Times New Roman"/>
          <w:i/>
          <w:color w:val="000000"/>
          <w:sz w:val="24"/>
          <w:szCs w:val="24"/>
        </w:rPr>
        <w:t>ANF-1</w:t>
      </w:r>
      <w:r w:rsidR="00F15882">
        <w:rPr>
          <w:rFonts w:ascii="Garamond" w:hAnsi="Garamond" w:cs="Times New Roman"/>
          <w:color w:val="000000"/>
          <w:sz w:val="24"/>
          <w:szCs w:val="24"/>
        </w:rPr>
        <w:t xml:space="preserve"> and (right) </w:t>
      </w:r>
      <w:r w:rsidR="00F15882" w:rsidRPr="00F15882">
        <w:rPr>
          <w:rFonts w:ascii="Garamond" w:hAnsi="Garamond" w:cs="Times New Roman"/>
          <w:i/>
          <w:color w:val="000000"/>
          <w:sz w:val="24"/>
          <w:szCs w:val="24"/>
        </w:rPr>
        <w:t>ANF-2</w:t>
      </w:r>
      <w:r w:rsidR="00F15882">
        <w:rPr>
          <w:rFonts w:ascii="Garamond" w:hAnsi="Garamond" w:cs="Times New Roman"/>
          <w:color w:val="000000"/>
          <w:sz w:val="24"/>
          <w:szCs w:val="24"/>
        </w:rPr>
        <w:t>.</w:t>
      </w:r>
      <w:r w:rsidR="00D35C66">
        <w:rPr>
          <w:rFonts w:ascii="Garamond" w:hAnsi="Garamond" w:cs="Times New Roman"/>
          <w:color w:val="000000"/>
          <w:sz w:val="24"/>
          <w:szCs w:val="24"/>
        </w:rPr>
        <w:t xml:space="preserve"> </w:t>
      </w:r>
    </w:p>
    <w:p w14:paraId="70839ADC" w14:textId="77777777" w:rsidR="00F15882" w:rsidRDefault="00F15882" w:rsidP="00FB447C">
      <w:pPr>
        <w:spacing w:line="360" w:lineRule="auto"/>
        <w:jc w:val="both"/>
        <w:rPr>
          <w:rFonts w:ascii="Garamond" w:hAnsi="Garamond" w:cs="Times New Roman"/>
          <w:b/>
          <w:color w:val="000000"/>
          <w:sz w:val="24"/>
          <w:szCs w:val="24"/>
        </w:rPr>
      </w:pPr>
    </w:p>
    <w:p w14:paraId="3D118CDB" w14:textId="77777777" w:rsidR="00BD2B58" w:rsidRDefault="00507EEA" w:rsidP="00FB447C">
      <w:pPr>
        <w:spacing w:line="360" w:lineRule="auto"/>
        <w:jc w:val="both"/>
        <w:rPr>
          <w:rFonts w:ascii="Garamond" w:hAnsi="Garamond" w:cs="Times New Roman"/>
          <w:b/>
          <w:color w:val="000000"/>
          <w:sz w:val="24"/>
          <w:szCs w:val="24"/>
        </w:rPr>
      </w:pPr>
      <w:r w:rsidRPr="00507EEA">
        <w:rPr>
          <w:rFonts w:ascii="Garamond" w:hAnsi="Garamond" w:cs="Times New Roman"/>
          <w:b/>
          <w:color w:val="000000"/>
          <w:sz w:val="24"/>
          <w:szCs w:val="24"/>
        </w:rPr>
        <w:t>Conclusions</w:t>
      </w:r>
    </w:p>
    <w:p w14:paraId="6ACFAE84" w14:textId="2E26193B" w:rsidR="00C014F3" w:rsidRPr="003E2EB6" w:rsidRDefault="00455E29" w:rsidP="007270A6">
      <w:pPr>
        <w:spacing w:line="360" w:lineRule="auto"/>
        <w:jc w:val="both"/>
        <w:rPr>
          <w:rFonts w:ascii="Garamond" w:hAnsi="Garamond" w:cs="Times New Roman"/>
          <w:color w:val="000000"/>
          <w:sz w:val="24"/>
          <w:szCs w:val="24"/>
        </w:rPr>
      </w:pPr>
      <w:r>
        <w:rPr>
          <w:rFonts w:ascii="Garamond" w:hAnsi="Garamond" w:cs="Times New Roman"/>
          <w:color w:val="000000"/>
          <w:sz w:val="24"/>
          <w:szCs w:val="24"/>
        </w:rPr>
        <w:t>In this work, we studied two model cases</w:t>
      </w:r>
      <w:r w:rsidR="0028021C">
        <w:rPr>
          <w:rFonts w:ascii="Garamond" w:hAnsi="Garamond" w:cs="Times New Roman"/>
          <w:color w:val="000000"/>
          <w:sz w:val="24"/>
          <w:szCs w:val="24"/>
        </w:rPr>
        <w:t xml:space="preserve"> of amphoteric ionomers</w:t>
      </w:r>
      <w:r>
        <w:rPr>
          <w:rFonts w:ascii="Garamond" w:hAnsi="Garamond" w:cs="Times New Roman"/>
          <w:color w:val="000000"/>
          <w:sz w:val="24"/>
          <w:szCs w:val="24"/>
        </w:rPr>
        <w:t xml:space="preserve">: 1) </w:t>
      </w:r>
      <w:r w:rsidR="00B23421">
        <w:rPr>
          <w:rFonts w:ascii="Garamond" w:hAnsi="Garamond" w:cs="Times New Roman"/>
          <w:color w:val="000000"/>
          <w:sz w:val="24"/>
          <w:szCs w:val="24"/>
        </w:rPr>
        <w:t xml:space="preserve">in </w:t>
      </w:r>
      <w:r w:rsidR="00B23421" w:rsidRPr="0087713C">
        <w:rPr>
          <w:rFonts w:ascii="Garamond" w:hAnsi="Garamond" w:cs="Times New Roman"/>
          <w:i/>
          <w:color w:val="000000"/>
          <w:sz w:val="24"/>
          <w:szCs w:val="24"/>
        </w:rPr>
        <w:t>ANF-1</w:t>
      </w:r>
      <w:r w:rsidR="00B23421">
        <w:rPr>
          <w:rFonts w:ascii="Garamond" w:hAnsi="Garamond" w:cs="Times New Roman"/>
          <w:i/>
          <w:color w:val="000000"/>
          <w:sz w:val="24"/>
          <w:szCs w:val="24"/>
        </w:rPr>
        <w:t xml:space="preserve">, </w:t>
      </w:r>
      <w:r w:rsidR="00DB2633">
        <w:rPr>
          <w:rFonts w:ascii="Garamond" w:hAnsi="Garamond" w:cs="Times New Roman"/>
          <w:color w:val="000000"/>
          <w:sz w:val="24"/>
          <w:szCs w:val="24"/>
        </w:rPr>
        <w:t xml:space="preserve">acid and basic groups </w:t>
      </w:r>
      <w:r w:rsidR="00B23421">
        <w:rPr>
          <w:rFonts w:ascii="Garamond" w:hAnsi="Garamond" w:cs="Times New Roman"/>
          <w:color w:val="000000"/>
          <w:sz w:val="24"/>
          <w:szCs w:val="24"/>
        </w:rPr>
        <w:t xml:space="preserve">were </w:t>
      </w:r>
      <w:r w:rsidR="00DB2633">
        <w:rPr>
          <w:rFonts w:ascii="Garamond" w:hAnsi="Garamond" w:cs="Times New Roman"/>
          <w:color w:val="000000"/>
          <w:sz w:val="24"/>
          <w:szCs w:val="24"/>
        </w:rPr>
        <w:t xml:space="preserve">both in </w:t>
      </w:r>
      <w:r>
        <w:rPr>
          <w:rFonts w:ascii="Garamond" w:hAnsi="Garamond" w:cs="Times New Roman"/>
          <w:color w:val="000000"/>
          <w:sz w:val="24"/>
          <w:szCs w:val="24"/>
        </w:rPr>
        <w:t xml:space="preserve">the </w:t>
      </w:r>
      <w:r w:rsidR="0028021C">
        <w:rPr>
          <w:rFonts w:ascii="Garamond" w:hAnsi="Garamond" w:cs="Times New Roman"/>
          <w:color w:val="000000"/>
          <w:sz w:val="24"/>
          <w:szCs w:val="24"/>
        </w:rPr>
        <w:t xml:space="preserve">flexible </w:t>
      </w:r>
      <w:r w:rsidR="00571826">
        <w:rPr>
          <w:rFonts w:ascii="Garamond" w:hAnsi="Garamond" w:cs="Times New Roman"/>
          <w:color w:val="000000"/>
          <w:sz w:val="24"/>
          <w:szCs w:val="24"/>
        </w:rPr>
        <w:t xml:space="preserve">amino acid </w:t>
      </w:r>
      <w:r w:rsidR="00DB2633">
        <w:rPr>
          <w:rFonts w:ascii="Garamond" w:hAnsi="Garamond" w:cs="Times New Roman"/>
          <w:color w:val="000000"/>
          <w:sz w:val="24"/>
          <w:szCs w:val="24"/>
        </w:rPr>
        <w:t>side chain</w:t>
      </w:r>
      <w:r>
        <w:rPr>
          <w:rFonts w:ascii="Garamond" w:hAnsi="Garamond" w:cs="Times New Roman"/>
          <w:color w:val="000000"/>
          <w:sz w:val="24"/>
          <w:szCs w:val="24"/>
        </w:rPr>
        <w:t xml:space="preserve"> , 2) </w:t>
      </w:r>
      <w:r w:rsidR="00571826">
        <w:rPr>
          <w:rFonts w:ascii="Garamond" w:hAnsi="Garamond" w:cs="Times New Roman"/>
          <w:color w:val="000000"/>
          <w:sz w:val="24"/>
          <w:szCs w:val="24"/>
        </w:rPr>
        <w:t xml:space="preserve">in </w:t>
      </w:r>
      <w:r w:rsidR="00571826" w:rsidRPr="0087713C">
        <w:rPr>
          <w:rFonts w:ascii="Garamond" w:hAnsi="Garamond" w:cs="Times New Roman"/>
          <w:i/>
          <w:color w:val="000000"/>
          <w:sz w:val="24"/>
          <w:szCs w:val="24"/>
        </w:rPr>
        <w:t>ANF-2</w:t>
      </w:r>
      <w:r w:rsidR="00571826">
        <w:rPr>
          <w:rFonts w:ascii="Garamond" w:hAnsi="Garamond" w:cs="Times New Roman"/>
          <w:i/>
          <w:color w:val="000000"/>
          <w:sz w:val="24"/>
          <w:szCs w:val="24"/>
        </w:rPr>
        <w:t xml:space="preserve">, </w:t>
      </w:r>
      <w:r>
        <w:rPr>
          <w:rFonts w:ascii="Garamond" w:hAnsi="Garamond" w:cs="Times New Roman"/>
          <w:color w:val="000000"/>
          <w:sz w:val="24"/>
          <w:szCs w:val="24"/>
        </w:rPr>
        <w:t xml:space="preserve">acid and basic groups </w:t>
      </w:r>
      <w:r w:rsidR="00571826">
        <w:rPr>
          <w:rFonts w:ascii="Garamond" w:hAnsi="Garamond" w:cs="Times New Roman"/>
          <w:color w:val="000000"/>
          <w:sz w:val="24"/>
          <w:szCs w:val="24"/>
        </w:rPr>
        <w:t>we</w:t>
      </w:r>
      <w:r>
        <w:rPr>
          <w:rFonts w:ascii="Garamond" w:hAnsi="Garamond" w:cs="Times New Roman"/>
          <w:color w:val="000000"/>
          <w:sz w:val="24"/>
          <w:szCs w:val="24"/>
        </w:rPr>
        <w:t xml:space="preserve">re separately </w:t>
      </w:r>
      <w:r w:rsidR="0028021C">
        <w:rPr>
          <w:rFonts w:ascii="Garamond" w:hAnsi="Garamond" w:cs="Times New Roman"/>
          <w:color w:val="000000"/>
          <w:sz w:val="24"/>
          <w:szCs w:val="24"/>
        </w:rPr>
        <w:t>tether</w:t>
      </w:r>
      <w:r>
        <w:rPr>
          <w:rFonts w:ascii="Garamond" w:hAnsi="Garamond" w:cs="Times New Roman"/>
          <w:color w:val="000000"/>
          <w:sz w:val="24"/>
          <w:szCs w:val="24"/>
        </w:rPr>
        <w:t xml:space="preserve">ed on the backbone. </w:t>
      </w:r>
      <w:r w:rsidR="008E52FA">
        <w:rPr>
          <w:rFonts w:ascii="Garamond" w:hAnsi="Garamond" w:cs="Times New Roman"/>
          <w:color w:val="000000"/>
          <w:sz w:val="24"/>
          <w:szCs w:val="24"/>
        </w:rPr>
        <w:t xml:space="preserve">Hydration and ionic conductivity </w:t>
      </w:r>
      <w:r w:rsidR="00571826">
        <w:rPr>
          <w:rFonts w:ascii="Garamond" w:hAnsi="Garamond" w:cs="Times New Roman"/>
          <w:color w:val="000000"/>
          <w:sz w:val="24"/>
          <w:szCs w:val="24"/>
        </w:rPr>
        <w:t xml:space="preserve">were </w:t>
      </w:r>
      <w:r w:rsidR="008E52FA">
        <w:rPr>
          <w:rFonts w:ascii="Garamond" w:hAnsi="Garamond" w:cs="Times New Roman"/>
          <w:color w:val="000000"/>
          <w:sz w:val="24"/>
          <w:szCs w:val="24"/>
        </w:rPr>
        <w:t>dependent on the type and amount of ionic groups and pH-dependent. The basic form, containing fixed carboxylate and mobile K</w:t>
      </w:r>
      <w:r w:rsidR="008E52FA" w:rsidRPr="0028021C">
        <w:rPr>
          <w:rFonts w:ascii="Garamond" w:hAnsi="Garamond" w:cs="Times New Roman"/>
          <w:color w:val="000000"/>
          <w:sz w:val="24"/>
          <w:szCs w:val="24"/>
          <w:vertAlign w:val="superscript"/>
        </w:rPr>
        <w:t>+</w:t>
      </w:r>
      <w:r w:rsidR="008E52FA">
        <w:rPr>
          <w:rFonts w:ascii="Garamond" w:hAnsi="Garamond" w:cs="Times New Roman"/>
          <w:color w:val="000000"/>
          <w:sz w:val="24"/>
          <w:szCs w:val="24"/>
        </w:rPr>
        <w:t xml:space="preserve"> ions, </w:t>
      </w:r>
      <w:r w:rsidR="00571826">
        <w:rPr>
          <w:rFonts w:ascii="Garamond" w:hAnsi="Garamond" w:cs="Times New Roman"/>
          <w:color w:val="000000"/>
          <w:sz w:val="24"/>
          <w:szCs w:val="24"/>
        </w:rPr>
        <w:t xml:space="preserve">presented </w:t>
      </w:r>
      <w:r w:rsidR="008E52FA">
        <w:rPr>
          <w:rFonts w:ascii="Garamond" w:hAnsi="Garamond" w:cs="Times New Roman"/>
          <w:color w:val="000000"/>
          <w:sz w:val="24"/>
          <w:szCs w:val="24"/>
        </w:rPr>
        <w:t xml:space="preserve">the largest water uptake and ion conductivity, especially in the ionomer with the carboxylic group at the end of the side chain, probably due to the best nanophase separation. The acid form </w:t>
      </w:r>
      <w:r w:rsidR="003E05AC">
        <w:rPr>
          <w:rFonts w:ascii="Garamond" w:hAnsi="Garamond" w:cs="Times New Roman"/>
          <w:color w:val="000000"/>
          <w:sz w:val="24"/>
          <w:szCs w:val="24"/>
        </w:rPr>
        <w:t>of</w:t>
      </w:r>
      <w:r w:rsidR="008E52FA">
        <w:rPr>
          <w:rFonts w:ascii="Garamond" w:hAnsi="Garamond" w:cs="Times New Roman"/>
          <w:color w:val="000000"/>
          <w:sz w:val="24"/>
          <w:szCs w:val="24"/>
        </w:rPr>
        <w:t xml:space="preserve"> </w:t>
      </w:r>
      <w:r w:rsidR="008E52FA" w:rsidRPr="0087713C">
        <w:rPr>
          <w:rFonts w:ascii="Garamond" w:hAnsi="Garamond" w:cs="Times New Roman"/>
          <w:i/>
          <w:color w:val="000000"/>
          <w:sz w:val="24"/>
          <w:szCs w:val="24"/>
        </w:rPr>
        <w:t>ANF-1</w:t>
      </w:r>
      <w:r w:rsidR="0028021C">
        <w:rPr>
          <w:rFonts w:ascii="Garamond" w:hAnsi="Garamond" w:cs="Times New Roman"/>
          <w:color w:val="000000"/>
          <w:sz w:val="24"/>
          <w:szCs w:val="24"/>
        </w:rPr>
        <w:t>, containing ammonium ions in benzylic position</w:t>
      </w:r>
      <w:r w:rsidR="008E52FA">
        <w:rPr>
          <w:rFonts w:ascii="Garamond" w:hAnsi="Garamond" w:cs="Times New Roman"/>
          <w:color w:val="000000"/>
          <w:sz w:val="24"/>
          <w:szCs w:val="24"/>
        </w:rPr>
        <w:t xml:space="preserve"> </w:t>
      </w:r>
      <w:r w:rsidR="0028021C">
        <w:rPr>
          <w:rFonts w:ascii="Garamond" w:hAnsi="Garamond" w:cs="Times New Roman"/>
          <w:color w:val="000000"/>
          <w:sz w:val="24"/>
          <w:szCs w:val="24"/>
        </w:rPr>
        <w:t>and mobile Cl</w:t>
      </w:r>
      <w:r w:rsidR="0028021C" w:rsidRPr="0028021C">
        <w:rPr>
          <w:rFonts w:ascii="Garamond" w:hAnsi="Garamond" w:cs="Times New Roman"/>
          <w:color w:val="000000"/>
          <w:sz w:val="24"/>
          <w:szCs w:val="24"/>
          <w:vertAlign w:val="superscript"/>
        </w:rPr>
        <w:t>-</w:t>
      </w:r>
      <w:r w:rsidR="0028021C">
        <w:rPr>
          <w:rFonts w:ascii="Garamond" w:hAnsi="Garamond" w:cs="Times New Roman"/>
          <w:color w:val="000000"/>
          <w:sz w:val="24"/>
          <w:szCs w:val="24"/>
        </w:rPr>
        <w:t xml:space="preserve"> ions, </w:t>
      </w:r>
      <w:r w:rsidR="008E52FA">
        <w:rPr>
          <w:rFonts w:ascii="Garamond" w:hAnsi="Garamond" w:cs="Times New Roman"/>
          <w:color w:val="000000"/>
          <w:sz w:val="24"/>
          <w:szCs w:val="24"/>
        </w:rPr>
        <w:t>present</w:t>
      </w:r>
      <w:r w:rsidR="00571826">
        <w:rPr>
          <w:rFonts w:ascii="Garamond" w:hAnsi="Garamond" w:cs="Times New Roman"/>
          <w:color w:val="000000"/>
          <w:sz w:val="24"/>
          <w:szCs w:val="24"/>
        </w:rPr>
        <w:t>ed</w:t>
      </w:r>
      <w:r w:rsidR="008E52FA">
        <w:rPr>
          <w:rFonts w:ascii="Garamond" w:hAnsi="Garamond" w:cs="Times New Roman"/>
          <w:color w:val="000000"/>
          <w:sz w:val="24"/>
          <w:szCs w:val="24"/>
        </w:rPr>
        <w:t xml:space="preserve"> the lowest conductivity showing the</w:t>
      </w:r>
      <w:r w:rsidR="0028021C">
        <w:rPr>
          <w:rFonts w:ascii="Garamond" w:hAnsi="Garamond" w:cs="Times New Roman"/>
          <w:color w:val="000000"/>
          <w:sz w:val="24"/>
          <w:szCs w:val="24"/>
        </w:rPr>
        <w:t xml:space="preserve"> negative</w:t>
      </w:r>
      <w:r w:rsidR="008E52FA">
        <w:rPr>
          <w:rFonts w:ascii="Garamond" w:hAnsi="Garamond" w:cs="Times New Roman"/>
          <w:color w:val="000000"/>
          <w:sz w:val="24"/>
          <w:szCs w:val="24"/>
        </w:rPr>
        <w:t xml:space="preserve"> effect of the </w:t>
      </w:r>
      <w:r w:rsidR="0030542B">
        <w:rPr>
          <w:rFonts w:ascii="Garamond" w:hAnsi="Garamond" w:cs="Times New Roman"/>
          <w:color w:val="000000"/>
          <w:sz w:val="24"/>
          <w:szCs w:val="24"/>
        </w:rPr>
        <w:t>extende</w:t>
      </w:r>
      <w:r w:rsidR="0028021C">
        <w:rPr>
          <w:rFonts w:ascii="Garamond" w:hAnsi="Garamond" w:cs="Times New Roman"/>
          <w:color w:val="000000"/>
          <w:sz w:val="24"/>
          <w:szCs w:val="24"/>
        </w:rPr>
        <w:t>r</w:t>
      </w:r>
      <w:r w:rsidR="008E52FA">
        <w:rPr>
          <w:rFonts w:ascii="Garamond" w:hAnsi="Garamond" w:cs="Times New Roman"/>
          <w:color w:val="000000"/>
          <w:sz w:val="24"/>
          <w:szCs w:val="24"/>
        </w:rPr>
        <w:t xml:space="preserve"> chain </w:t>
      </w:r>
      <w:r w:rsidR="0028021C">
        <w:rPr>
          <w:rFonts w:ascii="Garamond" w:hAnsi="Garamond" w:cs="Times New Roman"/>
          <w:color w:val="000000"/>
          <w:sz w:val="24"/>
          <w:szCs w:val="24"/>
        </w:rPr>
        <w:t>linked to N</w:t>
      </w:r>
      <w:r w:rsidR="0028021C" w:rsidRPr="0028021C">
        <w:rPr>
          <w:rFonts w:ascii="Garamond" w:hAnsi="Garamond" w:cs="Times New Roman"/>
          <w:color w:val="000000"/>
          <w:sz w:val="24"/>
          <w:szCs w:val="24"/>
          <w:vertAlign w:val="superscript"/>
        </w:rPr>
        <w:t>+</w:t>
      </w:r>
      <w:r w:rsidR="003E05AC">
        <w:rPr>
          <w:rFonts w:ascii="Garamond" w:hAnsi="Garamond" w:cs="Times New Roman"/>
          <w:color w:val="000000"/>
          <w:sz w:val="24"/>
          <w:szCs w:val="24"/>
        </w:rPr>
        <w:t>,</w:t>
      </w:r>
      <w:r w:rsidR="0028021C">
        <w:rPr>
          <w:rFonts w:ascii="Garamond" w:hAnsi="Garamond" w:cs="Times New Roman"/>
          <w:color w:val="000000"/>
          <w:sz w:val="24"/>
          <w:szCs w:val="24"/>
        </w:rPr>
        <w:t xml:space="preserve"> </w:t>
      </w:r>
      <w:r w:rsidR="008E52FA">
        <w:rPr>
          <w:rFonts w:ascii="Garamond" w:hAnsi="Garamond" w:cs="Times New Roman"/>
          <w:color w:val="000000"/>
          <w:sz w:val="24"/>
          <w:szCs w:val="24"/>
        </w:rPr>
        <w:t xml:space="preserve">as reported </w:t>
      </w:r>
      <w:r w:rsidR="0028021C">
        <w:rPr>
          <w:rFonts w:ascii="Garamond" w:hAnsi="Garamond" w:cs="Times New Roman"/>
          <w:color w:val="000000"/>
          <w:sz w:val="24"/>
          <w:szCs w:val="24"/>
        </w:rPr>
        <w:t xml:space="preserve">previously </w:t>
      </w:r>
      <w:r w:rsidR="008E52FA">
        <w:rPr>
          <w:rFonts w:ascii="Garamond" w:hAnsi="Garamond" w:cs="Times New Roman"/>
          <w:color w:val="000000"/>
          <w:sz w:val="24"/>
          <w:szCs w:val="24"/>
        </w:rPr>
        <w:t xml:space="preserve">for anion exchange polymers. </w:t>
      </w:r>
      <w:r w:rsidR="0030542B">
        <w:rPr>
          <w:rFonts w:ascii="Garamond" w:hAnsi="Garamond" w:cs="Times New Roman"/>
          <w:color w:val="000000"/>
          <w:sz w:val="24"/>
          <w:szCs w:val="24"/>
        </w:rPr>
        <w:t xml:space="preserve">In </w:t>
      </w:r>
      <w:r w:rsidR="0030542B" w:rsidRPr="0087713C">
        <w:rPr>
          <w:rFonts w:ascii="Garamond" w:hAnsi="Garamond" w:cs="Times New Roman"/>
          <w:i/>
          <w:color w:val="000000"/>
          <w:sz w:val="24"/>
          <w:szCs w:val="24"/>
        </w:rPr>
        <w:t>ANF-2</w:t>
      </w:r>
      <w:r w:rsidR="00571826">
        <w:rPr>
          <w:rFonts w:ascii="Garamond" w:hAnsi="Garamond" w:cs="Times New Roman"/>
          <w:i/>
          <w:color w:val="000000"/>
          <w:sz w:val="24"/>
          <w:szCs w:val="24"/>
        </w:rPr>
        <w:t>,</w:t>
      </w:r>
      <w:r w:rsidR="0030542B">
        <w:rPr>
          <w:rFonts w:ascii="Garamond" w:hAnsi="Garamond" w:cs="Times New Roman"/>
          <w:color w:val="000000"/>
          <w:sz w:val="24"/>
          <w:szCs w:val="24"/>
        </w:rPr>
        <w:t xml:space="preserve"> the lowest conductivity </w:t>
      </w:r>
      <w:r w:rsidR="00571826">
        <w:rPr>
          <w:rFonts w:ascii="Garamond" w:hAnsi="Garamond" w:cs="Times New Roman"/>
          <w:color w:val="000000"/>
          <w:sz w:val="24"/>
          <w:szCs w:val="24"/>
        </w:rPr>
        <w:t xml:space="preserve">was </w:t>
      </w:r>
      <w:r w:rsidR="0028021C">
        <w:rPr>
          <w:rFonts w:ascii="Garamond" w:hAnsi="Garamond" w:cs="Times New Roman"/>
          <w:color w:val="000000"/>
          <w:sz w:val="24"/>
          <w:szCs w:val="24"/>
        </w:rPr>
        <w:t>observed</w:t>
      </w:r>
      <w:r w:rsidR="0030542B">
        <w:rPr>
          <w:rFonts w:ascii="Garamond" w:hAnsi="Garamond" w:cs="Times New Roman"/>
          <w:color w:val="000000"/>
          <w:sz w:val="24"/>
          <w:szCs w:val="24"/>
        </w:rPr>
        <w:t>, as expected, for the zwitterionic form.</w:t>
      </w:r>
      <w:r w:rsidR="0028021C">
        <w:rPr>
          <w:rFonts w:ascii="Garamond" w:hAnsi="Garamond" w:cs="Times New Roman"/>
          <w:color w:val="000000"/>
          <w:sz w:val="24"/>
          <w:szCs w:val="24"/>
        </w:rPr>
        <w:t xml:space="preserve"> This work emphasised that the properties of amphoteric ionomers </w:t>
      </w:r>
      <w:r w:rsidR="00571826">
        <w:rPr>
          <w:rFonts w:ascii="Garamond" w:hAnsi="Garamond" w:cs="Times New Roman"/>
          <w:color w:val="000000"/>
          <w:sz w:val="24"/>
          <w:szCs w:val="24"/>
        </w:rPr>
        <w:t xml:space="preserve">were </w:t>
      </w:r>
      <w:r w:rsidR="0028021C">
        <w:rPr>
          <w:rFonts w:ascii="Garamond" w:hAnsi="Garamond" w:cs="Times New Roman"/>
          <w:color w:val="000000"/>
          <w:sz w:val="24"/>
          <w:szCs w:val="24"/>
        </w:rPr>
        <w:t xml:space="preserve">very dependent on the position of the ionic groups. </w:t>
      </w:r>
    </w:p>
    <w:p w14:paraId="3C66EE32" w14:textId="77777777" w:rsidR="00C014F3" w:rsidRDefault="00C014F3" w:rsidP="007270A6">
      <w:pPr>
        <w:spacing w:line="360" w:lineRule="auto"/>
        <w:jc w:val="both"/>
        <w:rPr>
          <w:rFonts w:ascii="Garamond" w:hAnsi="Garamond"/>
          <w:b/>
          <w:sz w:val="24"/>
          <w:szCs w:val="24"/>
        </w:rPr>
      </w:pPr>
    </w:p>
    <w:p w14:paraId="6F174327" w14:textId="77777777" w:rsidR="007270A6" w:rsidRPr="007270A6" w:rsidRDefault="007270A6" w:rsidP="00C6786E">
      <w:pPr>
        <w:spacing w:line="360" w:lineRule="auto"/>
        <w:jc w:val="both"/>
        <w:rPr>
          <w:rFonts w:ascii="Garamond" w:hAnsi="Garamond"/>
          <w:b/>
          <w:sz w:val="24"/>
          <w:szCs w:val="24"/>
        </w:rPr>
      </w:pPr>
      <w:r w:rsidRPr="007270A6">
        <w:rPr>
          <w:rFonts w:ascii="Garamond" w:hAnsi="Garamond"/>
          <w:b/>
          <w:sz w:val="24"/>
          <w:szCs w:val="24"/>
        </w:rPr>
        <w:t>Acknowledgments</w:t>
      </w:r>
    </w:p>
    <w:p w14:paraId="69978DA1" w14:textId="498C9CCE" w:rsidR="00114B65" w:rsidRDefault="00114B65" w:rsidP="00C6786E">
      <w:pPr>
        <w:spacing w:line="360" w:lineRule="auto"/>
        <w:jc w:val="both"/>
        <w:rPr>
          <w:rFonts w:ascii="Garamond" w:hAnsi="Garamond" w:cs="Times New Roman"/>
          <w:color w:val="000000"/>
          <w:sz w:val="24"/>
          <w:szCs w:val="24"/>
        </w:rPr>
      </w:pPr>
      <w:r w:rsidRPr="00114B65">
        <w:rPr>
          <w:rFonts w:ascii="Garamond" w:hAnsi="Garamond" w:cs="Times New Roman"/>
          <w:color w:val="000000"/>
          <w:sz w:val="24"/>
          <w:szCs w:val="24"/>
        </w:rPr>
        <w:t>The research leading to these results received funding from the European Union’s Horizon 2020 research and innovation programme under gr</w:t>
      </w:r>
      <w:r>
        <w:rPr>
          <w:rFonts w:ascii="Garamond" w:hAnsi="Garamond" w:cs="Times New Roman"/>
          <w:color w:val="000000"/>
          <w:sz w:val="24"/>
          <w:szCs w:val="24"/>
        </w:rPr>
        <w:t>ant agreement CREATE No. 721065</w:t>
      </w:r>
      <w:r w:rsidRPr="00114B65">
        <w:rPr>
          <w:rFonts w:ascii="Garamond" w:hAnsi="Garamond" w:cs="Times New Roman"/>
          <w:color w:val="000000"/>
          <w:sz w:val="24"/>
          <w:szCs w:val="24"/>
        </w:rPr>
        <w:t>.</w:t>
      </w:r>
    </w:p>
    <w:p w14:paraId="32685E3B" w14:textId="77777777" w:rsidR="008074E0" w:rsidRPr="00114B65" w:rsidRDefault="008074E0" w:rsidP="00C6786E">
      <w:pPr>
        <w:spacing w:line="360" w:lineRule="auto"/>
        <w:jc w:val="both"/>
        <w:rPr>
          <w:rFonts w:ascii="Garamond" w:hAnsi="Garamond" w:cs="Times New Roman"/>
          <w:color w:val="000000"/>
          <w:sz w:val="24"/>
          <w:szCs w:val="24"/>
        </w:rPr>
      </w:pPr>
    </w:p>
    <w:p w14:paraId="56961FE5" w14:textId="77777777" w:rsidR="007A1354" w:rsidRPr="00D045A8" w:rsidRDefault="007A1354" w:rsidP="007A1354">
      <w:pPr>
        <w:shd w:val="clear" w:color="auto" w:fill="FFFFFF"/>
        <w:rPr>
          <w:rFonts w:ascii="Garamond" w:hAnsi="Garamond"/>
          <w:b/>
          <w:sz w:val="24"/>
          <w:szCs w:val="24"/>
        </w:rPr>
      </w:pPr>
      <w:r w:rsidRPr="00D045A8">
        <w:rPr>
          <w:rFonts w:ascii="Garamond" w:hAnsi="Garamond"/>
          <w:b/>
          <w:sz w:val="24"/>
          <w:szCs w:val="24"/>
        </w:rPr>
        <w:t xml:space="preserve">Data availability </w:t>
      </w:r>
    </w:p>
    <w:p w14:paraId="7EE9D2E7" w14:textId="68F3DDA4" w:rsidR="00114B65" w:rsidRDefault="007A1354" w:rsidP="00D045A8">
      <w:pPr>
        <w:spacing w:line="360" w:lineRule="auto"/>
        <w:jc w:val="both"/>
        <w:rPr>
          <w:rFonts w:ascii="Garamond" w:hAnsi="Garamond"/>
          <w:sz w:val="24"/>
          <w:szCs w:val="24"/>
        </w:rPr>
      </w:pPr>
      <w:r w:rsidRPr="00D045A8">
        <w:rPr>
          <w:rFonts w:ascii="Garamond" w:hAnsi="Garamond"/>
          <w:sz w:val="24"/>
          <w:szCs w:val="24"/>
        </w:rPr>
        <w:t xml:space="preserve">The raw/processed data required to reproduce these findings </w:t>
      </w:r>
      <w:proofErr w:type="gramStart"/>
      <w:r w:rsidRPr="00D045A8">
        <w:rPr>
          <w:rFonts w:ascii="Garamond" w:hAnsi="Garamond"/>
          <w:sz w:val="24"/>
          <w:szCs w:val="24"/>
        </w:rPr>
        <w:t>cannot be shared</w:t>
      </w:r>
      <w:proofErr w:type="gramEnd"/>
      <w:r w:rsidRPr="00D045A8">
        <w:rPr>
          <w:rFonts w:ascii="Garamond" w:hAnsi="Garamond"/>
          <w:sz w:val="24"/>
          <w:szCs w:val="24"/>
        </w:rPr>
        <w:t xml:space="preserve"> at this time as the data also forms part of an ongoing study.</w:t>
      </w:r>
    </w:p>
    <w:p w14:paraId="6E8ABF1B" w14:textId="77777777" w:rsidR="008074E0" w:rsidRPr="00D045A8" w:rsidRDefault="008074E0" w:rsidP="00D045A8">
      <w:pPr>
        <w:spacing w:line="360" w:lineRule="auto"/>
        <w:jc w:val="both"/>
        <w:rPr>
          <w:rFonts w:ascii="Garamond" w:hAnsi="Garamond"/>
          <w:sz w:val="24"/>
          <w:szCs w:val="24"/>
        </w:rPr>
      </w:pPr>
    </w:p>
    <w:p w14:paraId="1BF35458" w14:textId="44788730" w:rsidR="00FB447C" w:rsidRPr="00FB447C" w:rsidRDefault="00FB447C" w:rsidP="00FB447C">
      <w:pPr>
        <w:spacing w:line="360" w:lineRule="auto"/>
        <w:jc w:val="both"/>
        <w:rPr>
          <w:rFonts w:ascii="Garamond" w:hAnsi="Garamond" w:cs="Times New Roman"/>
          <w:b/>
          <w:color w:val="000000"/>
          <w:sz w:val="24"/>
          <w:szCs w:val="24"/>
        </w:rPr>
      </w:pPr>
      <w:r w:rsidRPr="00FB447C">
        <w:rPr>
          <w:rFonts w:ascii="Garamond" w:hAnsi="Garamond" w:cs="Times New Roman"/>
          <w:b/>
          <w:color w:val="000000"/>
          <w:sz w:val="24"/>
          <w:szCs w:val="24"/>
        </w:rPr>
        <w:t>References</w:t>
      </w:r>
    </w:p>
    <w:p w14:paraId="60F76C50" w14:textId="77777777" w:rsidR="00FB447C" w:rsidRPr="00FB447C" w:rsidRDefault="00FB447C" w:rsidP="00FB447C">
      <w:pPr>
        <w:spacing w:line="360" w:lineRule="auto"/>
        <w:jc w:val="both"/>
        <w:rPr>
          <w:rFonts w:ascii="Garamond" w:hAnsi="Garamond" w:cs="Times New Roman"/>
          <w:color w:val="000000"/>
          <w:sz w:val="24"/>
          <w:szCs w:val="24"/>
        </w:rPr>
      </w:pPr>
    </w:p>
    <w:p w14:paraId="076CA453" w14:textId="77777777" w:rsidR="00C86935" w:rsidRPr="00C86935" w:rsidRDefault="00D959C5" w:rsidP="00C86935">
      <w:pPr>
        <w:pStyle w:val="EndNoteBibliography"/>
        <w:spacing w:after="0"/>
      </w:pPr>
      <w:r w:rsidRPr="00FB447C">
        <w:rPr>
          <w:sz w:val="24"/>
          <w:szCs w:val="24"/>
        </w:rPr>
        <w:fldChar w:fldCharType="begin"/>
      </w:r>
      <w:r w:rsidRPr="00FB447C">
        <w:rPr>
          <w:sz w:val="24"/>
          <w:szCs w:val="24"/>
        </w:rPr>
        <w:instrText xml:space="preserve"> ADDIN EN.REFLIST </w:instrText>
      </w:r>
      <w:r w:rsidRPr="00FB447C">
        <w:rPr>
          <w:sz w:val="24"/>
          <w:szCs w:val="24"/>
        </w:rPr>
        <w:fldChar w:fldCharType="separate"/>
      </w:r>
      <w:r w:rsidR="00C86935" w:rsidRPr="00C86935">
        <w:t>1.</w:t>
      </w:r>
      <w:r w:rsidR="00C86935" w:rsidRPr="00C86935">
        <w:tab/>
        <w:t xml:space="preserve">Gregor, H. P., GIBBS-DONNAN EQUILIBRIA IN ION EXCHANGE RESIN SYSTEMS. </w:t>
      </w:r>
      <w:r w:rsidR="00C86935" w:rsidRPr="00C86935">
        <w:rPr>
          <w:i/>
        </w:rPr>
        <w:t xml:space="preserve">Journal of the American Chemical Society </w:t>
      </w:r>
      <w:r w:rsidR="00C86935" w:rsidRPr="00C86935">
        <w:rPr>
          <w:b/>
        </w:rPr>
        <w:t>1951,</w:t>
      </w:r>
      <w:r w:rsidR="00C86935" w:rsidRPr="00C86935">
        <w:t xml:space="preserve"> </w:t>
      </w:r>
      <w:r w:rsidR="00C86935" w:rsidRPr="00C86935">
        <w:rPr>
          <w:i/>
        </w:rPr>
        <w:t>73</w:t>
      </w:r>
      <w:r w:rsidR="00C86935" w:rsidRPr="00C86935">
        <w:t xml:space="preserve"> (2), 642-650.</w:t>
      </w:r>
    </w:p>
    <w:p w14:paraId="527C5D20" w14:textId="77777777" w:rsidR="00C86935" w:rsidRPr="00C86935" w:rsidRDefault="00C86935" w:rsidP="00C86935">
      <w:pPr>
        <w:pStyle w:val="EndNoteBibliography"/>
        <w:spacing w:after="0"/>
      </w:pPr>
      <w:r w:rsidRPr="00C86935">
        <w:t>2.</w:t>
      </w:r>
      <w:r w:rsidRPr="00C86935">
        <w:tab/>
        <w:t xml:space="preserve">Gregor, H. P., A GENERAL THERMODYNAMIC THEORY OF ION EXCHANGE PROCESSES. </w:t>
      </w:r>
      <w:r w:rsidRPr="00C86935">
        <w:rPr>
          <w:i/>
        </w:rPr>
        <w:t xml:space="preserve">Journal of the American Chemical Society </w:t>
      </w:r>
      <w:r w:rsidRPr="00C86935">
        <w:rPr>
          <w:b/>
        </w:rPr>
        <w:t>1948,</w:t>
      </w:r>
      <w:r w:rsidRPr="00C86935">
        <w:t xml:space="preserve"> </w:t>
      </w:r>
      <w:r w:rsidRPr="00C86935">
        <w:rPr>
          <w:i/>
        </w:rPr>
        <w:t>70</w:t>
      </w:r>
      <w:r w:rsidRPr="00C86935">
        <w:t xml:space="preserve"> (3), 1293-1293.</w:t>
      </w:r>
    </w:p>
    <w:p w14:paraId="054848EF" w14:textId="77777777" w:rsidR="00C86935" w:rsidRPr="00C86935" w:rsidRDefault="00C86935" w:rsidP="00C86935">
      <w:pPr>
        <w:pStyle w:val="EndNoteBibliography"/>
        <w:spacing w:after="0"/>
      </w:pPr>
      <w:r w:rsidRPr="00C86935">
        <w:t>3.</w:t>
      </w:r>
      <w:r w:rsidRPr="00C86935">
        <w:tab/>
        <w:t xml:space="preserve">Afonso, M. D.; de Pinho, M. N., Transport of MgSO4, MgCl2, and Na2SO4 across an amphoteric nanofiltration membrane. </w:t>
      </w:r>
      <w:r w:rsidRPr="00C86935">
        <w:rPr>
          <w:i/>
        </w:rPr>
        <w:t xml:space="preserve">Journal of Membrane Science </w:t>
      </w:r>
      <w:r w:rsidRPr="00C86935">
        <w:rPr>
          <w:b/>
        </w:rPr>
        <w:t>2000,</w:t>
      </w:r>
      <w:r w:rsidRPr="00C86935">
        <w:t xml:space="preserve"> </w:t>
      </w:r>
      <w:r w:rsidRPr="00C86935">
        <w:rPr>
          <w:i/>
        </w:rPr>
        <w:t>179</w:t>
      </w:r>
      <w:r w:rsidRPr="00C86935">
        <w:t xml:space="preserve"> (1-2), 137-154.</w:t>
      </w:r>
    </w:p>
    <w:p w14:paraId="64AF2188" w14:textId="77777777" w:rsidR="00C86935" w:rsidRPr="00C86935" w:rsidRDefault="00C86935" w:rsidP="00C86935">
      <w:pPr>
        <w:pStyle w:val="EndNoteBibliography"/>
        <w:spacing w:after="0"/>
      </w:pPr>
      <w:r w:rsidRPr="00C86935">
        <w:t>4.</w:t>
      </w:r>
      <w:r w:rsidRPr="00C86935">
        <w:tab/>
        <w:t xml:space="preserve">Jyothi, M. S.; Nayak, V.; Padaki, M.; Balakrishna, R. G.; Soontarapa, K., Aminated polysulfone/TiO2 composite membranes for an effective removal of Cr(VI). </w:t>
      </w:r>
      <w:r w:rsidRPr="00C86935">
        <w:rPr>
          <w:i/>
        </w:rPr>
        <w:t xml:space="preserve">Chemical Engineering Journal </w:t>
      </w:r>
      <w:r w:rsidRPr="00C86935">
        <w:rPr>
          <w:b/>
        </w:rPr>
        <w:t>2016,</w:t>
      </w:r>
      <w:r w:rsidRPr="00C86935">
        <w:t xml:space="preserve"> </w:t>
      </w:r>
      <w:r w:rsidRPr="00C86935">
        <w:rPr>
          <w:i/>
        </w:rPr>
        <w:t>283</w:t>
      </w:r>
      <w:r w:rsidRPr="00C86935">
        <w:t>, 1494-1505.</w:t>
      </w:r>
    </w:p>
    <w:p w14:paraId="2DEF2452" w14:textId="77777777" w:rsidR="00C86935" w:rsidRPr="00C86935" w:rsidRDefault="00C86935" w:rsidP="00C86935">
      <w:pPr>
        <w:pStyle w:val="EndNoteBibliography"/>
        <w:spacing w:after="0"/>
      </w:pPr>
      <w:r w:rsidRPr="00C86935">
        <w:t>5.</w:t>
      </w:r>
      <w:r w:rsidRPr="00C86935">
        <w:tab/>
        <w:t xml:space="preserve">Xuan, F. Q.; Liu, J. S., Preparation, characterization and application of zwitterionic polymers and membranes: current developments and perspective. </w:t>
      </w:r>
      <w:r w:rsidRPr="00C86935">
        <w:rPr>
          <w:i/>
        </w:rPr>
        <w:t xml:space="preserve">Polymer International </w:t>
      </w:r>
      <w:r w:rsidRPr="00C86935">
        <w:rPr>
          <w:b/>
        </w:rPr>
        <w:t>2009,</w:t>
      </w:r>
      <w:r w:rsidRPr="00C86935">
        <w:t xml:space="preserve"> </w:t>
      </w:r>
      <w:r w:rsidRPr="00C86935">
        <w:rPr>
          <w:i/>
        </w:rPr>
        <w:t>58</w:t>
      </w:r>
      <w:r w:rsidRPr="00C86935">
        <w:t xml:space="preserve"> (12), 1350-1361.</w:t>
      </w:r>
    </w:p>
    <w:p w14:paraId="54013913" w14:textId="77777777" w:rsidR="00C86935" w:rsidRPr="00C86935" w:rsidRDefault="00C86935" w:rsidP="00C86935">
      <w:pPr>
        <w:pStyle w:val="EndNoteBibliography"/>
        <w:spacing w:after="0"/>
      </w:pPr>
      <w:r w:rsidRPr="00C86935">
        <w:t>6.</w:t>
      </w:r>
      <w:r w:rsidRPr="00C86935">
        <w:tab/>
        <w:t xml:space="preserve">Agel, E.; Bouet, J.; Fauvarque, J. F., Characterization and use of anionic membranes for alkaline fuel cells. </w:t>
      </w:r>
      <w:r w:rsidRPr="00C86935">
        <w:rPr>
          <w:i/>
        </w:rPr>
        <w:t xml:space="preserve">Journal of Power Sources </w:t>
      </w:r>
      <w:r w:rsidRPr="00C86935">
        <w:rPr>
          <w:b/>
        </w:rPr>
        <w:t>2001,</w:t>
      </w:r>
      <w:r w:rsidRPr="00C86935">
        <w:t xml:space="preserve"> </w:t>
      </w:r>
      <w:r w:rsidRPr="00C86935">
        <w:rPr>
          <w:i/>
        </w:rPr>
        <w:t>101</w:t>
      </w:r>
      <w:r w:rsidRPr="00C86935">
        <w:t xml:space="preserve"> (2), 267-274.</w:t>
      </w:r>
    </w:p>
    <w:p w14:paraId="26EC3A5A" w14:textId="77777777" w:rsidR="00C86935" w:rsidRPr="00C86935" w:rsidRDefault="00C86935" w:rsidP="00C86935">
      <w:pPr>
        <w:pStyle w:val="EndNoteBibliography"/>
        <w:spacing w:after="0"/>
      </w:pPr>
      <w:r w:rsidRPr="00C86935">
        <w:t>7.</w:t>
      </w:r>
      <w:r w:rsidRPr="00C86935">
        <w:tab/>
        <w:t xml:space="preserve">Kreuer, K. D.; Paddison, S. J.; Spohr, E.; Schuster, M., Transport in proton conductors for fuel-cell applications: Simulations, elementary reactions, and phenomenology. </w:t>
      </w:r>
      <w:r w:rsidRPr="00C86935">
        <w:rPr>
          <w:i/>
        </w:rPr>
        <w:t xml:space="preserve">Chemical Reviews </w:t>
      </w:r>
      <w:r w:rsidRPr="00C86935">
        <w:rPr>
          <w:b/>
        </w:rPr>
        <w:t>2004,</w:t>
      </w:r>
      <w:r w:rsidRPr="00C86935">
        <w:t xml:space="preserve"> </w:t>
      </w:r>
      <w:r w:rsidRPr="00C86935">
        <w:rPr>
          <w:i/>
        </w:rPr>
        <w:t>104</w:t>
      </w:r>
      <w:r w:rsidRPr="00C86935">
        <w:t xml:space="preserve"> (10), 4637-4678.</w:t>
      </w:r>
    </w:p>
    <w:p w14:paraId="0A2F2989" w14:textId="77777777" w:rsidR="00C86935" w:rsidRPr="00C86935" w:rsidRDefault="00C86935" w:rsidP="00C86935">
      <w:pPr>
        <w:pStyle w:val="EndNoteBibliography"/>
        <w:spacing w:after="0"/>
      </w:pPr>
      <w:r w:rsidRPr="00C86935">
        <w:t>8.</w:t>
      </w:r>
      <w:r w:rsidRPr="00C86935">
        <w:tab/>
        <w:t xml:space="preserve">Jagur-Grodzinski, J., Polymeric materials for fuel cells: concise review of recent studies. </w:t>
      </w:r>
      <w:r w:rsidRPr="00C86935">
        <w:rPr>
          <w:i/>
        </w:rPr>
        <w:t xml:space="preserve">Polymers for Advanced Technologies </w:t>
      </w:r>
      <w:r w:rsidRPr="00C86935">
        <w:rPr>
          <w:b/>
        </w:rPr>
        <w:t>2007,</w:t>
      </w:r>
      <w:r w:rsidRPr="00C86935">
        <w:t xml:space="preserve"> </w:t>
      </w:r>
      <w:r w:rsidRPr="00C86935">
        <w:rPr>
          <w:i/>
        </w:rPr>
        <w:t>18</w:t>
      </w:r>
      <w:r w:rsidRPr="00C86935">
        <w:t xml:space="preserve"> (10), 785-799.</w:t>
      </w:r>
    </w:p>
    <w:p w14:paraId="4C11843D" w14:textId="77777777" w:rsidR="00C86935" w:rsidRPr="00C86935" w:rsidRDefault="00C86935" w:rsidP="00C86935">
      <w:pPr>
        <w:pStyle w:val="EndNoteBibliography"/>
        <w:spacing w:after="0"/>
      </w:pPr>
      <w:r w:rsidRPr="00C86935">
        <w:t>9.</w:t>
      </w:r>
      <w:r w:rsidRPr="00C86935">
        <w:tab/>
        <w:t xml:space="preserve">Kreuer, K. D., Ion Conducting Membranes for Fuel Cells and other Electrochemical Devices. </w:t>
      </w:r>
      <w:r w:rsidRPr="00C86935">
        <w:rPr>
          <w:i/>
        </w:rPr>
        <w:t xml:space="preserve">Chem. Mater. </w:t>
      </w:r>
      <w:r w:rsidRPr="00C86935">
        <w:rPr>
          <w:b/>
        </w:rPr>
        <w:t>2014,</w:t>
      </w:r>
      <w:r w:rsidRPr="00C86935">
        <w:t xml:space="preserve"> </w:t>
      </w:r>
      <w:r w:rsidRPr="00C86935">
        <w:rPr>
          <w:i/>
        </w:rPr>
        <w:t>26</w:t>
      </w:r>
      <w:r w:rsidRPr="00C86935">
        <w:t xml:space="preserve"> (1), 361-380.</w:t>
      </w:r>
    </w:p>
    <w:p w14:paraId="2C460B56" w14:textId="77777777" w:rsidR="00C86935" w:rsidRPr="00C86935" w:rsidRDefault="00C86935" w:rsidP="00C86935">
      <w:pPr>
        <w:pStyle w:val="EndNoteBibliography"/>
        <w:spacing w:after="0"/>
      </w:pPr>
      <w:r w:rsidRPr="00C86935">
        <w:t>10.</w:t>
      </w:r>
      <w:r w:rsidRPr="00C86935">
        <w:tab/>
        <w:t xml:space="preserve">Mauritz, K. A.; Moore, R. B., State of understanding of Nafion. </w:t>
      </w:r>
      <w:r w:rsidRPr="00C86935">
        <w:rPr>
          <w:i/>
        </w:rPr>
        <w:t xml:space="preserve">Chem. Rev. </w:t>
      </w:r>
      <w:r w:rsidRPr="00C86935">
        <w:rPr>
          <w:b/>
        </w:rPr>
        <w:t>2004,</w:t>
      </w:r>
      <w:r w:rsidRPr="00C86935">
        <w:t xml:space="preserve"> </w:t>
      </w:r>
      <w:r w:rsidRPr="00C86935">
        <w:rPr>
          <w:i/>
        </w:rPr>
        <w:t>104</w:t>
      </w:r>
      <w:r w:rsidRPr="00C86935">
        <w:t xml:space="preserve"> (10), 4535-4585.</w:t>
      </w:r>
    </w:p>
    <w:p w14:paraId="2EE77B93" w14:textId="77777777" w:rsidR="00C86935" w:rsidRPr="00C86935" w:rsidRDefault="00C86935" w:rsidP="00C86935">
      <w:pPr>
        <w:pStyle w:val="EndNoteBibliography"/>
        <w:spacing w:after="0"/>
      </w:pPr>
      <w:r w:rsidRPr="00C86935">
        <w:t>11.</w:t>
      </w:r>
      <w:r w:rsidRPr="00C86935">
        <w:tab/>
        <w:t xml:space="preserve">Roziere, J.; Jones, D. J., Non-fluorinated polymer materials for proton exchange membrane fuel cells. </w:t>
      </w:r>
      <w:r w:rsidRPr="00C86935">
        <w:rPr>
          <w:i/>
        </w:rPr>
        <w:t xml:space="preserve">Annual Review of Materials Research </w:t>
      </w:r>
      <w:r w:rsidRPr="00C86935">
        <w:rPr>
          <w:b/>
        </w:rPr>
        <w:t>2003,</w:t>
      </w:r>
      <w:r w:rsidRPr="00C86935">
        <w:t xml:space="preserve"> </w:t>
      </w:r>
      <w:r w:rsidRPr="00C86935">
        <w:rPr>
          <w:i/>
        </w:rPr>
        <w:t>33</w:t>
      </w:r>
      <w:r w:rsidRPr="00C86935">
        <w:t>, 503-555.</w:t>
      </w:r>
    </w:p>
    <w:p w14:paraId="37E0367D" w14:textId="77777777" w:rsidR="00C86935" w:rsidRPr="00C86935" w:rsidRDefault="00C86935" w:rsidP="00C86935">
      <w:pPr>
        <w:pStyle w:val="EndNoteBibliography"/>
        <w:spacing w:after="0"/>
      </w:pPr>
      <w:r w:rsidRPr="00C86935">
        <w:t>12.</w:t>
      </w:r>
      <w:r w:rsidRPr="00C86935">
        <w:tab/>
        <w:t xml:space="preserve">Braglia, M.; Ferrari, I. V.; Djenizian, T.; Kaciulis, S.; Soltani, P.; Di Vona, M. L.; Knauth, P., Bottom-Up Electrochemical Deposition of Poly(styrene sulfonate) on Nanoarchitectured Electrodes. </w:t>
      </w:r>
      <w:r w:rsidRPr="00C86935">
        <w:rPr>
          <w:i/>
        </w:rPr>
        <w:t xml:space="preserve">Acs Applied Materials &amp; Interfaces </w:t>
      </w:r>
      <w:r w:rsidRPr="00C86935">
        <w:rPr>
          <w:b/>
        </w:rPr>
        <w:t>2017,</w:t>
      </w:r>
      <w:r w:rsidRPr="00C86935">
        <w:t xml:space="preserve"> </w:t>
      </w:r>
      <w:r w:rsidRPr="00C86935">
        <w:rPr>
          <w:i/>
        </w:rPr>
        <w:t>9</w:t>
      </w:r>
      <w:r w:rsidRPr="00C86935">
        <w:t xml:space="preserve"> (27), 22902-22910.</w:t>
      </w:r>
    </w:p>
    <w:p w14:paraId="56B41E9A" w14:textId="77777777" w:rsidR="00C86935" w:rsidRPr="00C86935" w:rsidRDefault="00C86935" w:rsidP="00C86935">
      <w:pPr>
        <w:pStyle w:val="EndNoteBibliography"/>
        <w:spacing w:after="0"/>
      </w:pPr>
      <w:r w:rsidRPr="00C86935">
        <w:t>13.</w:t>
      </w:r>
      <w:r w:rsidRPr="00C86935">
        <w:tab/>
        <w:t xml:space="preserve">Ferrari, I. V.; Braglia, M.; Djenizian, T.; Knauth, P.; Di Vona, M. L., Electrochemically engineered single Li-ion conducting solid polymer electrolyte on titania nanotubes for microbatteries. </w:t>
      </w:r>
      <w:r w:rsidRPr="00C86935">
        <w:rPr>
          <w:i/>
        </w:rPr>
        <w:t xml:space="preserve">J. Power Sources </w:t>
      </w:r>
      <w:r w:rsidRPr="00C86935">
        <w:rPr>
          <w:b/>
        </w:rPr>
        <w:t>2017,</w:t>
      </w:r>
      <w:r w:rsidRPr="00C86935">
        <w:t xml:space="preserve"> </w:t>
      </w:r>
      <w:r w:rsidRPr="00C86935">
        <w:rPr>
          <w:i/>
        </w:rPr>
        <w:t>353</w:t>
      </w:r>
      <w:r w:rsidRPr="00C86935">
        <w:t>, 95-103.</w:t>
      </w:r>
    </w:p>
    <w:p w14:paraId="5FA2E36C" w14:textId="77777777" w:rsidR="00C86935" w:rsidRPr="00C86935" w:rsidRDefault="00C86935" w:rsidP="00C86935">
      <w:pPr>
        <w:pStyle w:val="EndNoteBibliography"/>
        <w:spacing w:after="0"/>
      </w:pPr>
      <w:r w:rsidRPr="00C86935">
        <w:t>14.</w:t>
      </w:r>
      <w:r w:rsidRPr="00C86935">
        <w:tab/>
        <w:t xml:space="preserve">Bauer, B.; Strathmann, H.; Effenberger, F., ANION-EXCHANGE MEMBRANES WITH IMPROVED ALKALINE STABILITY. </w:t>
      </w:r>
      <w:r w:rsidRPr="00C86935">
        <w:rPr>
          <w:i/>
        </w:rPr>
        <w:t xml:space="preserve">Desalination </w:t>
      </w:r>
      <w:r w:rsidRPr="00C86935">
        <w:rPr>
          <w:b/>
        </w:rPr>
        <w:t>1990,</w:t>
      </w:r>
      <w:r w:rsidRPr="00C86935">
        <w:t xml:space="preserve"> </w:t>
      </w:r>
      <w:r w:rsidRPr="00C86935">
        <w:rPr>
          <w:i/>
        </w:rPr>
        <w:t>79</w:t>
      </w:r>
      <w:r w:rsidRPr="00C86935">
        <w:t xml:space="preserve"> (2-3), 125-144.</w:t>
      </w:r>
    </w:p>
    <w:p w14:paraId="5BD7196D" w14:textId="77777777" w:rsidR="00C86935" w:rsidRPr="00C86935" w:rsidRDefault="00C86935" w:rsidP="00C86935">
      <w:pPr>
        <w:pStyle w:val="EndNoteBibliography"/>
        <w:spacing w:after="0"/>
      </w:pPr>
      <w:r w:rsidRPr="00C86935">
        <w:t>15.</w:t>
      </w:r>
      <w:r w:rsidRPr="00C86935">
        <w:tab/>
        <w:t xml:space="preserve">Varcoe, J. R.; Atanassov, P.; Dekel, D. R.; Herring, A. M.; Hickner, M. A.; Kohl, P. A.; Kucernak, A. R.; Mustain, W. E.; Nijmeijer, K.; Scott, K.; Xu, T. W.; Zhuang, L., Anion-exchange membranes in electrochemical energy systems. </w:t>
      </w:r>
      <w:r w:rsidRPr="00C86935">
        <w:rPr>
          <w:i/>
        </w:rPr>
        <w:t xml:space="preserve">Energy &amp; Environmental Science </w:t>
      </w:r>
      <w:r w:rsidRPr="00C86935">
        <w:rPr>
          <w:b/>
        </w:rPr>
        <w:t>2014,</w:t>
      </w:r>
      <w:r w:rsidRPr="00C86935">
        <w:t xml:space="preserve"> </w:t>
      </w:r>
      <w:r w:rsidRPr="00C86935">
        <w:rPr>
          <w:i/>
        </w:rPr>
        <w:t>7</w:t>
      </w:r>
      <w:r w:rsidRPr="00C86935">
        <w:t xml:space="preserve"> (10), 3135-3191.</w:t>
      </w:r>
    </w:p>
    <w:p w14:paraId="711C86C7" w14:textId="77777777" w:rsidR="00C86935" w:rsidRPr="00C86935" w:rsidRDefault="00C86935" w:rsidP="00C86935">
      <w:pPr>
        <w:pStyle w:val="EndNoteBibliography"/>
        <w:spacing w:after="0"/>
      </w:pPr>
      <w:r w:rsidRPr="00C86935">
        <w:t>16.</w:t>
      </w:r>
      <w:r w:rsidRPr="00C86935">
        <w:tab/>
        <w:t xml:space="preserve">Di Vona, M. L.; Casciola, M.; Donnadio, A.; Nocchetti, M.; Pasquini, L.; Narducci, R.; Knauth, P., Anionic conducting composite membranes based on aromatic polymer and layered double hydroxides. </w:t>
      </w:r>
      <w:r w:rsidRPr="00C86935">
        <w:rPr>
          <w:i/>
        </w:rPr>
        <w:t xml:space="preserve">Int. J. Hydrogen Energy </w:t>
      </w:r>
      <w:r w:rsidRPr="00C86935">
        <w:rPr>
          <w:b/>
        </w:rPr>
        <w:t>2017,</w:t>
      </w:r>
      <w:r w:rsidRPr="00C86935">
        <w:t xml:space="preserve"> </w:t>
      </w:r>
      <w:r w:rsidRPr="00C86935">
        <w:rPr>
          <w:i/>
        </w:rPr>
        <w:t>42</w:t>
      </w:r>
      <w:r w:rsidRPr="00C86935">
        <w:t xml:space="preserve"> (5), 3197-3205.</w:t>
      </w:r>
    </w:p>
    <w:p w14:paraId="3677DC74" w14:textId="77777777" w:rsidR="00C86935" w:rsidRPr="00C86935" w:rsidRDefault="00C86935" w:rsidP="00C86935">
      <w:pPr>
        <w:pStyle w:val="EndNoteBibliography"/>
        <w:spacing w:after="0"/>
      </w:pPr>
      <w:r w:rsidRPr="00C86935">
        <w:t>17.</w:t>
      </w:r>
      <w:r w:rsidRPr="00C86935">
        <w:tab/>
        <w:t xml:space="preserve">Kudaibergenov, S. E.; Nuraje, N.; Khutoryanskiy, V. V., Amphoteric nano-, micro-, and macrogels, membranes, and thin films. </w:t>
      </w:r>
      <w:r w:rsidRPr="00C86935">
        <w:rPr>
          <w:i/>
        </w:rPr>
        <w:t xml:space="preserve">Soft Matter </w:t>
      </w:r>
      <w:r w:rsidRPr="00C86935">
        <w:rPr>
          <w:b/>
        </w:rPr>
        <w:t>2012,</w:t>
      </w:r>
      <w:r w:rsidRPr="00C86935">
        <w:t xml:space="preserve"> </w:t>
      </w:r>
      <w:r w:rsidRPr="00C86935">
        <w:rPr>
          <w:i/>
        </w:rPr>
        <w:t>8</w:t>
      </w:r>
      <w:r w:rsidRPr="00C86935">
        <w:t xml:space="preserve"> (36), 9302-9321.</w:t>
      </w:r>
    </w:p>
    <w:p w14:paraId="54839BDE" w14:textId="77777777" w:rsidR="00C86935" w:rsidRPr="00C86935" w:rsidRDefault="00C86935" w:rsidP="00C86935">
      <w:pPr>
        <w:pStyle w:val="EndNoteBibliography"/>
        <w:spacing w:after="0"/>
      </w:pPr>
      <w:r w:rsidRPr="00C86935">
        <w:t>18.</w:t>
      </w:r>
      <w:r w:rsidRPr="00C86935">
        <w:tab/>
        <w:t xml:space="preserve">Matsumoto, H.; Koyama, Y.; Tanioka, A., Interaction of proteins with weak amphoteric charged membrane surfaces: effect of PH. </w:t>
      </w:r>
      <w:r w:rsidRPr="00C86935">
        <w:rPr>
          <w:i/>
        </w:rPr>
        <w:t xml:space="preserve">J. Colloid Interface Sci. </w:t>
      </w:r>
      <w:r w:rsidRPr="00C86935">
        <w:rPr>
          <w:b/>
        </w:rPr>
        <w:t>2003,</w:t>
      </w:r>
      <w:r w:rsidRPr="00C86935">
        <w:t xml:space="preserve"> </w:t>
      </w:r>
      <w:r w:rsidRPr="00C86935">
        <w:rPr>
          <w:i/>
        </w:rPr>
        <w:t>264</w:t>
      </w:r>
      <w:r w:rsidRPr="00C86935">
        <w:t xml:space="preserve"> (1), 82-88.</w:t>
      </w:r>
    </w:p>
    <w:p w14:paraId="1E4EAD93" w14:textId="77777777" w:rsidR="00C86935" w:rsidRPr="00C86935" w:rsidRDefault="00C86935" w:rsidP="00C86935">
      <w:pPr>
        <w:pStyle w:val="EndNoteBibliography"/>
        <w:spacing w:after="0"/>
      </w:pPr>
      <w:r w:rsidRPr="00C86935">
        <w:t>19.</w:t>
      </w:r>
      <w:r w:rsidRPr="00C86935">
        <w:tab/>
        <w:t xml:space="preserve">Tamagawa, H.; Taya, M., A theoretical prediction of the ions distribution in an amphoteric polymer gel. </w:t>
      </w:r>
      <w:r w:rsidRPr="00C86935">
        <w:rPr>
          <w:i/>
        </w:rPr>
        <w:t xml:space="preserve">Materials Science and Engineering a-Structural Materials Properties Microstructure and Processing </w:t>
      </w:r>
      <w:r w:rsidRPr="00C86935">
        <w:rPr>
          <w:b/>
        </w:rPr>
        <w:t>2000,</w:t>
      </w:r>
      <w:r w:rsidRPr="00C86935">
        <w:t xml:space="preserve"> </w:t>
      </w:r>
      <w:r w:rsidRPr="00C86935">
        <w:rPr>
          <w:i/>
        </w:rPr>
        <w:t>285</w:t>
      </w:r>
      <w:r w:rsidRPr="00C86935">
        <w:t xml:space="preserve"> (1-2), 314-325.</w:t>
      </w:r>
    </w:p>
    <w:p w14:paraId="5A544338" w14:textId="77777777" w:rsidR="00C86935" w:rsidRPr="00C86935" w:rsidRDefault="00C86935" w:rsidP="00C86935">
      <w:pPr>
        <w:pStyle w:val="EndNoteBibliography"/>
        <w:spacing w:after="0"/>
      </w:pPr>
      <w:r w:rsidRPr="00C86935">
        <w:t>20.</w:t>
      </w:r>
      <w:r w:rsidRPr="00C86935">
        <w:tab/>
        <w:t xml:space="preserve">Burns, N. L.; Holmberg, K.; Brink, C., Influence of surface charge on protein adsorption at an amphoteric surface: Effects of varying acid to base ratio. </w:t>
      </w:r>
      <w:r w:rsidRPr="00C86935">
        <w:rPr>
          <w:i/>
        </w:rPr>
        <w:t xml:space="preserve">J. Colloid Interface Sci. </w:t>
      </w:r>
      <w:r w:rsidRPr="00C86935">
        <w:rPr>
          <w:b/>
        </w:rPr>
        <w:t>1996,</w:t>
      </w:r>
      <w:r w:rsidRPr="00C86935">
        <w:t xml:space="preserve"> </w:t>
      </w:r>
      <w:r w:rsidRPr="00C86935">
        <w:rPr>
          <w:i/>
        </w:rPr>
        <w:t>178</w:t>
      </w:r>
      <w:r w:rsidRPr="00C86935">
        <w:t xml:space="preserve"> (1), 116-122.</w:t>
      </w:r>
    </w:p>
    <w:p w14:paraId="3227813F" w14:textId="77777777" w:rsidR="00C86935" w:rsidRPr="00C86935" w:rsidRDefault="00C86935" w:rsidP="00C86935">
      <w:pPr>
        <w:pStyle w:val="EndNoteBibliography"/>
        <w:spacing w:after="0"/>
      </w:pPr>
      <w:r w:rsidRPr="00C86935">
        <w:t>21.</w:t>
      </w:r>
      <w:r w:rsidRPr="00C86935">
        <w:tab/>
        <w:t xml:space="preserve">Fang, S. J.; Kawaguchi, H., Colloidal properties and protein adsorption of amphoteric microspheres. </w:t>
      </w:r>
      <w:r w:rsidRPr="00C86935">
        <w:rPr>
          <w:i/>
        </w:rPr>
        <w:t xml:space="preserve">Colloids and Surfaces a-Physicochemical and Engineering Aspects </w:t>
      </w:r>
      <w:r w:rsidRPr="00C86935">
        <w:rPr>
          <w:b/>
        </w:rPr>
        <w:t>2002,</w:t>
      </w:r>
      <w:r w:rsidRPr="00C86935">
        <w:t xml:space="preserve"> </w:t>
      </w:r>
      <w:r w:rsidRPr="00C86935">
        <w:rPr>
          <w:i/>
        </w:rPr>
        <w:t>211</w:t>
      </w:r>
      <w:r w:rsidRPr="00C86935">
        <w:t xml:space="preserve"> (1), 79-84.</w:t>
      </w:r>
    </w:p>
    <w:p w14:paraId="46593FA5" w14:textId="77777777" w:rsidR="00C86935" w:rsidRPr="00C86935" w:rsidRDefault="00C86935" w:rsidP="00C86935">
      <w:pPr>
        <w:pStyle w:val="EndNoteBibliography"/>
        <w:spacing w:after="0"/>
      </w:pPr>
      <w:r w:rsidRPr="00C86935">
        <w:t>22.</w:t>
      </w:r>
      <w:r w:rsidRPr="00C86935">
        <w:tab/>
        <w:t xml:space="preserve">Wang, Y. F.; Chow, M. S. S.; Zuo, Z., Mechanistic analysis of pH-dependent solubility and trans-membrane permeability of amphoteric compounds: Application to sildenafil. </w:t>
      </w:r>
      <w:r w:rsidRPr="00C86935">
        <w:rPr>
          <w:i/>
        </w:rPr>
        <w:t xml:space="preserve">Int. J. Pharm. </w:t>
      </w:r>
      <w:r w:rsidRPr="00C86935">
        <w:rPr>
          <w:b/>
        </w:rPr>
        <w:t>2008,</w:t>
      </w:r>
      <w:r w:rsidRPr="00C86935">
        <w:t xml:space="preserve"> </w:t>
      </w:r>
      <w:r w:rsidRPr="00C86935">
        <w:rPr>
          <w:i/>
        </w:rPr>
        <w:t>352</w:t>
      </w:r>
      <w:r w:rsidRPr="00C86935">
        <w:t xml:space="preserve"> (1-2), 217-224.</w:t>
      </w:r>
    </w:p>
    <w:p w14:paraId="2C6A1187" w14:textId="77777777" w:rsidR="00C86935" w:rsidRPr="00C86935" w:rsidRDefault="00C86935" w:rsidP="00C86935">
      <w:pPr>
        <w:pStyle w:val="EndNoteBibliography"/>
        <w:spacing w:after="0"/>
      </w:pPr>
      <w:r w:rsidRPr="00C86935">
        <w:t>23.</w:t>
      </w:r>
      <w:r w:rsidRPr="00C86935">
        <w:tab/>
        <w:t xml:space="preserve">Imboden, R.; Imanidis, G., Effect of the amphoteric properties of salbutamol on its release rate through a polypropylene control membrane. </w:t>
      </w:r>
      <w:r w:rsidRPr="00C86935">
        <w:rPr>
          <w:i/>
        </w:rPr>
        <w:t xml:space="preserve">European Journal of Pharmaceutics and Biopharmaceutics </w:t>
      </w:r>
      <w:r w:rsidRPr="00C86935">
        <w:rPr>
          <w:b/>
        </w:rPr>
        <w:t>1999,</w:t>
      </w:r>
      <w:r w:rsidRPr="00C86935">
        <w:t xml:space="preserve"> </w:t>
      </w:r>
      <w:r w:rsidRPr="00C86935">
        <w:rPr>
          <w:i/>
        </w:rPr>
        <w:t>47</w:t>
      </w:r>
      <w:r w:rsidRPr="00C86935">
        <w:t xml:space="preserve"> (2), 161-167.</w:t>
      </w:r>
    </w:p>
    <w:p w14:paraId="3B10B782" w14:textId="77777777" w:rsidR="00C86935" w:rsidRPr="00C86935" w:rsidRDefault="00C86935" w:rsidP="00C86935">
      <w:pPr>
        <w:pStyle w:val="EndNoteBibliography"/>
        <w:spacing w:after="0"/>
      </w:pPr>
      <w:r w:rsidRPr="00C86935">
        <w:lastRenderedPageBreak/>
        <w:t>24.</w:t>
      </w:r>
      <w:r w:rsidRPr="00C86935">
        <w:tab/>
        <w:t xml:space="preserve">Kanamori, T.; Fukuda, M.; Sakai, K., STRUCTURAL-ANALYSIS OF HEMODIALYSIS MEMBRANES BY EVALUATING DISTRIBUTION VOLUME OF WATER CONTAINED IN THE MEMBRANES. </w:t>
      </w:r>
      <w:r w:rsidRPr="00C86935">
        <w:rPr>
          <w:i/>
        </w:rPr>
        <w:t xml:space="preserve">J. Colloid Interface Sci. </w:t>
      </w:r>
      <w:r w:rsidRPr="00C86935">
        <w:rPr>
          <w:b/>
        </w:rPr>
        <w:t>1995,</w:t>
      </w:r>
      <w:r w:rsidRPr="00C86935">
        <w:t xml:space="preserve"> </w:t>
      </w:r>
      <w:r w:rsidRPr="00C86935">
        <w:rPr>
          <w:i/>
        </w:rPr>
        <w:t>171</w:t>
      </w:r>
      <w:r w:rsidRPr="00C86935">
        <w:t xml:space="preserve"> (2), 361-365.</w:t>
      </w:r>
    </w:p>
    <w:p w14:paraId="2BCB9C79" w14:textId="77777777" w:rsidR="00C86935" w:rsidRPr="00C86935" w:rsidRDefault="00C86935" w:rsidP="00C86935">
      <w:pPr>
        <w:pStyle w:val="EndNoteBibliography"/>
        <w:spacing w:after="0"/>
      </w:pPr>
      <w:r w:rsidRPr="00C86935">
        <w:t>25.</w:t>
      </w:r>
      <w:r w:rsidRPr="00C86935">
        <w:tab/>
        <w:t xml:space="preserve">Fievet, P.; Labbez, C.; Szymczyk, A.; Vidonne, A.; Foissy, A.; Pagetti, J., Electrolyte transport through amphoteric nanofiltration membranes. </w:t>
      </w:r>
      <w:r w:rsidRPr="00C86935">
        <w:rPr>
          <w:i/>
        </w:rPr>
        <w:t xml:space="preserve">Chem. Eng. Sci. </w:t>
      </w:r>
      <w:r w:rsidRPr="00C86935">
        <w:rPr>
          <w:b/>
        </w:rPr>
        <w:t>2002,</w:t>
      </w:r>
      <w:r w:rsidRPr="00C86935">
        <w:t xml:space="preserve"> </w:t>
      </w:r>
      <w:r w:rsidRPr="00C86935">
        <w:rPr>
          <w:i/>
        </w:rPr>
        <w:t>57</w:t>
      </w:r>
      <w:r w:rsidRPr="00C86935">
        <w:t xml:space="preserve"> (15), 2921-2931.</w:t>
      </w:r>
    </w:p>
    <w:p w14:paraId="37E8FD88" w14:textId="77777777" w:rsidR="00C86935" w:rsidRPr="00C86935" w:rsidRDefault="00C86935" w:rsidP="00C86935">
      <w:pPr>
        <w:pStyle w:val="EndNoteBibliography"/>
        <w:spacing w:after="0"/>
      </w:pPr>
      <w:r w:rsidRPr="00C86935">
        <w:t>26.</w:t>
      </w:r>
      <w:r w:rsidRPr="00C86935">
        <w:tab/>
        <w:t xml:space="preserve">Hirata, Y.; Sugihara, G.; Yamauchi, A., TRANSPORT NUMBER OF AN ION ACROSS AN AMPHOTERIC ION-EXCHANGE MEMBRANE IN CACL2-NACL SYSTEM. </w:t>
      </w:r>
      <w:r w:rsidRPr="00C86935">
        <w:rPr>
          <w:i/>
        </w:rPr>
        <w:t xml:space="preserve">J. Membr. Sci. </w:t>
      </w:r>
      <w:r w:rsidRPr="00C86935">
        <w:rPr>
          <w:b/>
        </w:rPr>
        <w:t>1992,</w:t>
      </w:r>
      <w:r w:rsidRPr="00C86935">
        <w:t xml:space="preserve"> </w:t>
      </w:r>
      <w:r w:rsidRPr="00C86935">
        <w:rPr>
          <w:i/>
        </w:rPr>
        <w:t>66</w:t>
      </w:r>
      <w:r w:rsidRPr="00C86935">
        <w:t xml:space="preserve"> (2-3), 235-240.</w:t>
      </w:r>
    </w:p>
    <w:p w14:paraId="2958271B" w14:textId="77777777" w:rsidR="00C86935" w:rsidRPr="00C86935" w:rsidRDefault="00C86935" w:rsidP="00C86935">
      <w:pPr>
        <w:pStyle w:val="EndNoteBibliography"/>
        <w:spacing w:after="0"/>
      </w:pPr>
      <w:r w:rsidRPr="00C86935">
        <w:t>27.</w:t>
      </w:r>
      <w:r w:rsidRPr="00C86935">
        <w:tab/>
        <w:t xml:space="preserve">Balster, J.; Srinkantharajah, S.; Sumbharaju, R.; Punt, I.; Lammertink, R. G. H.; Stamatialis, D. F.; Wessling, M., Tailoring the interface layer of the bipolar membrane. </w:t>
      </w:r>
      <w:r w:rsidRPr="00C86935">
        <w:rPr>
          <w:i/>
        </w:rPr>
        <w:t xml:space="preserve">J. Membr. Sci. </w:t>
      </w:r>
      <w:r w:rsidRPr="00C86935">
        <w:rPr>
          <w:b/>
        </w:rPr>
        <w:t>2010,</w:t>
      </w:r>
      <w:r w:rsidRPr="00C86935">
        <w:t xml:space="preserve"> </w:t>
      </w:r>
      <w:r w:rsidRPr="00C86935">
        <w:rPr>
          <w:i/>
        </w:rPr>
        <w:t>365</w:t>
      </w:r>
      <w:r w:rsidRPr="00C86935">
        <w:t xml:space="preserve"> (1-2), 389-398.</w:t>
      </w:r>
    </w:p>
    <w:p w14:paraId="5FA6C179" w14:textId="77777777" w:rsidR="00C86935" w:rsidRPr="00C86935" w:rsidRDefault="00C86935" w:rsidP="00C86935">
      <w:pPr>
        <w:pStyle w:val="EndNoteBibliography"/>
        <w:spacing w:after="0"/>
      </w:pPr>
      <w:r w:rsidRPr="00C86935">
        <w:t>28.</w:t>
      </w:r>
      <w:r w:rsidRPr="00C86935">
        <w:tab/>
        <w:t xml:space="preserve">Zabolotsky, V.; Utin, S.; Bespalov, A.; Strelkov, V., Modification of asymmetric bipolar membranes by functionalized hyperbranched polymers and their investigation during pH correction of diluted electrolytes solutions by electrodialysis. </w:t>
      </w:r>
      <w:r w:rsidRPr="00C86935">
        <w:rPr>
          <w:i/>
        </w:rPr>
        <w:t xml:space="preserve">J. Membr. Sci. </w:t>
      </w:r>
      <w:r w:rsidRPr="00C86935">
        <w:rPr>
          <w:b/>
        </w:rPr>
        <w:t>2015,</w:t>
      </w:r>
      <w:r w:rsidRPr="00C86935">
        <w:t xml:space="preserve"> </w:t>
      </w:r>
      <w:r w:rsidRPr="00C86935">
        <w:rPr>
          <w:i/>
        </w:rPr>
        <w:t>494</w:t>
      </w:r>
      <w:r w:rsidRPr="00C86935">
        <w:t>, 188-195.</w:t>
      </w:r>
    </w:p>
    <w:p w14:paraId="7E4DCF8C" w14:textId="77777777" w:rsidR="00C86935" w:rsidRPr="00C86935" w:rsidRDefault="00C86935" w:rsidP="00C86935">
      <w:pPr>
        <w:pStyle w:val="EndNoteBibliography"/>
        <w:spacing w:after="0"/>
      </w:pPr>
      <w:r w:rsidRPr="00C86935">
        <w:t>29.</w:t>
      </w:r>
      <w:r w:rsidRPr="00C86935">
        <w:tab/>
        <w:t xml:space="preserve">Zahn, R.; Voros, J.; Zambelli, T., Swelling of electrochemically active polyelectrolyte multilayers. </w:t>
      </w:r>
      <w:r w:rsidRPr="00C86935">
        <w:rPr>
          <w:i/>
        </w:rPr>
        <w:t xml:space="preserve">Current Opinion in Colloid &amp; Interface Science </w:t>
      </w:r>
      <w:r w:rsidRPr="00C86935">
        <w:rPr>
          <w:b/>
        </w:rPr>
        <w:t>2010,</w:t>
      </w:r>
      <w:r w:rsidRPr="00C86935">
        <w:t xml:space="preserve"> </w:t>
      </w:r>
      <w:r w:rsidRPr="00C86935">
        <w:rPr>
          <w:i/>
        </w:rPr>
        <w:t>15</w:t>
      </w:r>
      <w:r w:rsidRPr="00C86935">
        <w:t xml:space="preserve"> (6), 427-434.</w:t>
      </w:r>
    </w:p>
    <w:p w14:paraId="11123C4A" w14:textId="77777777" w:rsidR="00C86935" w:rsidRPr="00C86935" w:rsidRDefault="00C86935" w:rsidP="00C86935">
      <w:pPr>
        <w:pStyle w:val="EndNoteBibliography"/>
        <w:spacing w:after="0"/>
      </w:pPr>
      <w:r w:rsidRPr="00C86935">
        <w:t>30.</w:t>
      </w:r>
      <w:r w:rsidRPr="00C86935">
        <w:tab/>
        <w:t xml:space="preserve">Narducci, R.; Pasquini, L.; Chailan, J. F.; Knauth, P.; Di Vona, M. L., Low-Permeability Poly(ether Ether Ketone)-Based Ampholytic Membranes. </w:t>
      </w:r>
      <w:r w:rsidRPr="00C86935">
        <w:rPr>
          <w:i/>
        </w:rPr>
        <w:t xml:space="preserve">Chempluschem </w:t>
      </w:r>
      <w:r w:rsidRPr="00C86935">
        <w:rPr>
          <w:b/>
        </w:rPr>
        <w:t>2016,</w:t>
      </w:r>
      <w:r w:rsidRPr="00C86935">
        <w:t xml:space="preserve"> </w:t>
      </w:r>
      <w:r w:rsidRPr="00C86935">
        <w:rPr>
          <w:i/>
        </w:rPr>
        <w:t>81</w:t>
      </w:r>
      <w:r w:rsidRPr="00C86935">
        <w:t xml:space="preserve"> (6), 550-556.</w:t>
      </w:r>
    </w:p>
    <w:p w14:paraId="12B23DD7" w14:textId="77777777" w:rsidR="00C86935" w:rsidRPr="00C86935" w:rsidRDefault="00C86935" w:rsidP="00C86935">
      <w:pPr>
        <w:pStyle w:val="EndNoteBibliography"/>
        <w:spacing w:after="0"/>
      </w:pPr>
      <w:r w:rsidRPr="00C86935">
        <w:t>31.</w:t>
      </w:r>
      <w:r w:rsidRPr="00C86935">
        <w:tab/>
        <w:t xml:space="preserve">Korosy, F. D., AMPHOTERIC ION-PERMSELECTIVE MEMBRANE. </w:t>
      </w:r>
      <w:r w:rsidRPr="00C86935">
        <w:rPr>
          <w:i/>
        </w:rPr>
        <w:t xml:space="preserve">Desalination </w:t>
      </w:r>
      <w:r w:rsidRPr="00C86935">
        <w:rPr>
          <w:b/>
        </w:rPr>
        <w:t>1975,</w:t>
      </w:r>
      <w:r w:rsidRPr="00C86935">
        <w:t xml:space="preserve"> </w:t>
      </w:r>
      <w:r w:rsidRPr="00C86935">
        <w:rPr>
          <w:i/>
        </w:rPr>
        <w:t>16</w:t>
      </w:r>
      <w:r w:rsidRPr="00C86935">
        <w:t xml:space="preserve"> (1), 85-103.</w:t>
      </w:r>
    </w:p>
    <w:p w14:paraId="6E7C5C59" w14:textId="77777777" w:rsidR="00C86935" w:rsidRPr="00C86935" w:rsidRDefault="00C86935" w:rsidP="00C86935">
      <w:pPr>
        <w:pStyle w:val="EndNoteBibliography"/>
        <w:spacing w:after="0"/>
      </w:pPr>
      <w:r w:rsidRPr="00C86935">
        <w:t>32.</w:t>
      </w:r>
      <w:r w:rsidRPr="00C86935">
        <w:tab/>
        <w:t xml:space="preserve">Knauth, P.; Pasquini, L.; Di Vona, M. L., Comparative study of the cation permeability of protonic, anionic and ampholytic membranes. </w:t>
      </w:r>
      <w:r w:rsidRPr="00C86935">
        <w:rPr>
          <w:i/>
        </w:rPr>
        <w:t xml:space="preserve">Solid State Ionics </w:t>
      </w:r>
      <w:r w:rsidRPr="00C86935">
        <w:rPr>
          <w:b/>
        </w:rPr>
        <w:t>2017,</w:t>
      </w:r>
      <w:r w:rsidRPr="00C86935">
        <w:t xml:space="preserve"> </w:t>
      </w:r>
      <w:r w:rsidRPr="00C86935">
        <w:rPr>
          <w:i/>
        </w:rPr>
        <w:t>300</w:t>
      </w:r>
      <w:r w:rsidRPr="00C86935">
        <w:t>, 97-105.</w:t>
      </w:r>
    </w:p>
    <w:p w14:paraId="2503071C" w14:textId="77777777" w:rsidR="00C86935" w:rsidRPr="00C86935" w:rsidRDefault="00C86935" w:rsidP="00C86935">
      <w:pPr>
        <w:pStyle w:val="EndNoteBibliography"/>
        <w:spacing w:after="0"/>
      </w:pPr>
      <w:r w:rsidRPr="00C86935">
        <w:t>33.</w:t>
      </w:r>
      <w:r w:rsidRPr="00C86935">
        <w:tab/>
        <w:t xml:space="preserve">Yuan, J.; Yu, C. H.; Peng, J.; Wang, Y.; Ma, J.; Qiu, J. Y.; Li, J. Q.; Zhai, M. L., Facile Synthesis of Amphoteric Ion Exchange Membrane by Radiation Grafting of Sodium Styrene Sulfonate and N,N-Dimethylaminoethyl Methacrylate for Vanadium Redox Flow Battery. </w:t>
      </w:r>
      <w:r w:rsidRPr="00C86935">
        <w:rPr>
          <w:i/>
        </w:rPr>
        <w:t xml:space="preserve">Journal of Polymer Science Part a-Polymer Chemistry </w:t>
      </w:r>
      <w:r w:rsidRPr="00C86935">
        <w:rPr>
          <w:b/>
        </w:rPr>
        <w:t>2013,</w:t>
      </w:r>
      <w:r w:rsidRPr="00C86935">
        <w:t xml:space="preserve"> </w:t>
      </w:r>
      <w:r w:rsidRPr="00C86935">
        <w:rPr>
          <w:i/>
        </w:rPr>
        <w:t>51</w:t>
      </w:r>
      <w:r w:rsidRPr="00C86935">
        <w:t xml:space="preserve"> (24), 5194-5202.</w:t>
      </w:r>
    </w:p>
    <w:p w14:paraId="4E8775E7" w14:textId="77777777" w:rsidR="00C86935" w:rsidRPr="00C86935" w:rsidRDefault="00C86935" w:rsidP="00C86935">
      <w:pPr>
        <w:pStyle w:val="EndNoteBibliography"/>
        <w:spacing w:after="0"/>
      </w:pPr>
      <w:r w:rsidRPr="00C86935">
        <w:t>34.</w:t>
      </w:r>
      <w:r w:rsidRPr="00C86935">
        <w:tab/>
        <w:t xml:space="preserve">Sgreccia, E.; Pasquini, L.; Ercolani, G.; Knauth, P.; Luisa Di Vona, M., Stimuli-responsive amphoteric ion exchange polymers bearing carboxylic and amine groups grafted to a cross-linkable silica network. </w:t>
      </w:r>
      <w:r w:rsidRPr="00C86935">
        <w:rPr>
          <w:i/>
        </w:rPr>
        <w:t xml:space="preserve">Eur. Polym. J. </w:t>
      </w:r>
      <w:r w:rsidRPr="00C86935">
        <w:rPr>
          <w:b/>
        </w:rPr>
        <w:t>2019</w:t>
      </w:r>
      <w:r w:rsidRPr="00C86935">
        <w:t>.</w:t>
      </w:r>
    </w:p>
    <w:p w14:paraId="7E51DF2D" w14:textId="77777777" w:rsidR="00C86935" w:rsidRPr="00C86935" w:rsidRDefault="00C86935" w:rsidP="00C86935">
      <w:pPr>
        <w:pStyle w:val="EndNoteBibliography"/>
        <w:spacing w:after="0"/>
      </w:pPr>
      <w:r w:rsidRPr="00C86935">
        <w:t>35.</w:t>
      </w:r>
      <w:r w:rsidRPr="00C86935">
        <w:tab/>
        <w:t xml:space="preserve">Yang, Y. S.; Siu, A.; Peckham, T. J.; Holdcroft, S., Structural and Morphological Features of Acid-Bearing Polymers for PEM Fuel Cells. </w:t>
      </w:r>
      <w:r w:rsidRPr="00C86935">
        <w:rPr>
          <w:i/>
        </w:rPr>
        <w:t xml:space="preserve">Fuel Cells I </w:t>
      </w:r>
      <w:r w:rsidRPr="00C86935">
        <w:rPr>
          <w:b/>
        </w:rPr>
        <w:t>2008,</w:t>
      </w:r>
      <w:r w:rsidRPr="00C86935">
        <w:t xml:space="preserve"> </w:t>
      </w:r>
      <w:r w:rsidRPr="00C86935">
        <w:rPr>
          <w:i/>
        </w:rPr>
        <w:t>215</w:t>
      </w:r>
      <w:r w:rsidRPr="00C86935">
        <w:t>, 55-126.</w:t>
      </w:r>
    </w:p>
    <w:p w14:paraId="7496C59A" w14:textId="77777777" w:rsidR="00C86935" w:rsidRPr="00C86935" w:rsidRDefault="00C86935" w:rsidP="00C86935">
      <w:pPr>
        <w:pStyle w:val="EndNoteBibliography"/>
        <w:spacing w:after="0"/>
      </w:pPr>
      <w:r w:rsidRPr="00C86935">
        <w:t>36.</w:t>
      </w:r>
      <w:r w:rsidRPr="00C86935">
        <w:tab/>
        <w:t xml:space="preserve">Dang, H.-S.; Jannasch, P., A comparative study of anion-exchange membranes tethered with different hetero-cycloaliphatic quaternary ammonium hydroxides. </w:t>
      </w:r>
      <w:r w:rsidRPr="00C86935">
        <w:rPr>
          <w:i/>
        </w:rPr>
        <w:t xml:space="preserve">J. Mater. Chem. A </w:t>
      </w:r>
      <w:r w:rsidRPr="00C86935">
        <w:rPr>
          <w:b/>
        </w:rPr>
        <w:t>2017,</w:t>
      </w:r>
      <w:r w:rsidRPr="00C86935">
        <w:t xml:space="preserve"> </w:t>
      </w:r>
      <w:r w:rsidRPr="00C86935">
        <w:rPr>
          <w:i/>
        </w:rPr>
        <w:t>5</w:t>
      </w:r>
      <w:r w:rsidRPr="00C86935">
        <w:t xml:space="preserve"> (41), 21965-21978.</w:t>
      </w:r>
    </w:p>
    <w:p w14:paraId="3D0D7956" w14:textId="77777777" w:rsidR="00C86935" w:rsidRPr="00C86935" w:rsidRDefault="00C86935" w:rsidP="00C86935">
      <w:pPr>
        <w:pStyle w:val="EndNoteBibliography"/>
        <w:spacing w:after="0"/>
      </w:pPr>
      <w:r w:rsidRPr="00C86935">
        <w:t>37.</w:t>
      </w:r>
      <w:r w:rsidRPr="00C86935">
        <w:tab/>
        <w:t xml:space="preserve">Di Vona, M. L.; Narducci, R.; Pasquini, L.; Pelzer, K.; Knauth, P., Anion-conducting ionomers: Study of type of functionalizing amine and macromolecular cross-linking. </w:t>
      </w:r>
      <w:r w:rsidRPr="00C86935">
        <w:rPr>
          <w:i/>
        </w:rPr>
        <w:t xml:space="preserve">Int. J. Hydrogen Energy </w:t>
      </w:r>
      <w:r w:rsidRPr="00C86935">
        <w:rPr>
          <w:b/>
        </w:rPr>
        <w:t>2014,</w:t>
      </w:r>
      <w:r w:rsidRPr="00C86935">
        <w:t xml:space="preserve"> </w:t>
      </w:r>
      <w:r w:rsidRPr="00C86935">
        <w:rPr>
          <w:i/>
        </w:rPr>
        <w:t>39</w:t>
      </w:r>
      <w:r w:rsidRPr="00C86935">
        <w:t xml:space="preserve"> (26), 14039-14049.</w:t>
      </w:r>
    </w:p>
    <w:p w14:paraId="4389DE13" w14:textId="77777777" w:rsidR="00C86935" w:rsidRPr="00C86935" w:rsidRDefault="00C86935" w:rsidP="00C86935">
      <w:pPr>
        <w:pStyle w:val="EndNoteBibliography"/>
        <w:spacing w:after="0"/>
      </w:pPr>
      <w:r w:rsidRPr="00C86935">
        <w:t>38.</w:t>
      </w:r>
      <w:r w:rsidRPr="00C86935">
        <w:tab/>
        <w:t xml:space="preserve">Pasquini, L.; Di Vona, M. L.; Knauth, P., Effects of anion substitution on hydration, ionic conductivity and mechanical properties of anion-exchange membranes. </w:t>
      </w:r>
      <w:r w:rsidRPr="00C86935">
        <w:rPr>
          <w:i/>
        </w:rPr>
        <w:t xml:space="preserve">New J. Chem. </w:t>
      </w:r>
      <w:r w:rsidRPr="00C86935">
        <w:rPr>
          <w:b/>
        </w:rPr>
        <w:t>2016,</w:t>
      </w:r>
      <w:r w:rsidRPr="00C86935">
        <w:t xml:space="preserve"> </w:t>
      </w:r>
      <w:r w:rsidRPr="00C86935">
        <w:rPr>
          <w:i/>
        </w:rPr>
        <w:t>40</w:t>
      </w:r>
      <w:r w:rsidRPr="00C86935">
        <w:t xml:space="preserve"> (4), 3671-3676.</w:t>
      </w:r>
    </w:p>
    <w:p w14:paraId="1782517F" w14:textId="77777777" w:rsidR="00C86935" w:rsidRPr="00C86935" w:rsidRDefault="00C86935" w:rsidP="00C86935">
      <w:pPr>
        <w:pStyle w:val="EndNoteBibliography"/>
        <w:spacing w:after="0"/>
      </w:pPr>
      <w:r w:rsidRPr="00C86935">
        <w:t>39.</w:t>
      </w:r>
      <w:r w:rsidRPr="00C86935">
        <w:tab/>
        <w:t xml:space="preserve">Narducci, R.; Chailan, J. F.; Fahs, A.; Pasquini, L.; Di Vona, M. L.; Knauth, P., Mechanical Properties of Anion Exchange Membranes by Combination of Tensile Stress-Strain Tests and Dynamic Mechanical Analysis. </w:t>
      </w:r>
      <w:r w:rsidRPr="00C86935">
        <w:rPr>
          <w:i/>
        </w:rPr>
        <w:t xml:space="preserve">Journal of Polymer Science Part B-Polymer Physics </w:t>
      </w:r>
      <w:r w:rsidRPr="00C86935">
        <w:rPr>
          <w:b/>
        </w:rPr>
        <w:t>2016,</w:t>
      </w:r>
      <w:r w:rsidRPr="00C86935">
        <w:t xml:space="preserve"> </w:t>
      </w:r>
      <w:r w:rsidRPr="00C86935">
        <w:rPr>
          <w:i/>
        </w:rPr>
        <w:t>54</w:t>
      </w:r>
      <w:r w:rsidRPr="00C86935">
        <w:t xml:space="preserve"> (12), 1180-1187.</w:t>
      </w:r>
    </w:p>
    <w:p w14:paraId="181A535E" w14:textId="77777777" w:rsidR="00C86935" w:rsidRPr="00C86935" w:rsidRDefault="00C86935" w:rsidP="00C86935">
      <w:pPr>
        <w:pStyle w:val="EndNoteBibliography"/>
        <w:spacing w:after="0"/>
      </w:pPr>
      <w:r w:rsidRPr="00C86935">
        <w:t>40.</w:t>
      </w:r>
      <w:r w:rsidRPr="00C86935">
        <w:tab/>
        <w:t xml:space="preserve">Guiver, M. D.; Robertson, G. P.; Rowe, S.; Foley, S.; Kang, Y. S.; Park, H. C.; Won, J.; Thi, H. N. L., Modified polysulfones. IV. Synthesis and characterization of polymers with silicon substituents for a comparative study of gas-transport properties. </w:t>
      </w:r>
      <w:r w:rsidRPr="00C86935">
        <w:rPr>
          <w:i/>
        </w:rPr>
        <w:t xml:space="preserve">Journal of Polymer Science Part a-Polymer Chemistry </w:t>
      </w:r>
      <w:r w:rsidRPr="00C86935">
        <w:rPr>
          <w:b/>
        </w:rPr>
        <w:t>2001,</w:t>
      </w:r>
      <w:r w:rsidRPr="00C86935">
        <w:t xml:space="preserve"> </w:t>
      </w:r>
      <w:r w:rsidRPr="00C86935">
        <w:rPr>
          <w:i/>
        </w:rPr>
        <w:t>39</w:t>
      </w:r>
      <w:r w:rsidRPr="00C86935">
        <w:t xml:space="preserve"> (13), 2103-2124.</w:t>
      </w:r>
    </w:p>
    <w:p w14:paraId="70FC0FFC" w14:textId="77777777" w:rsidR="00C86935" w:rsidRPr="00C86935" w:rsidRDefault="00C86935" w:rsidP="00C86935">
      <w:pPr>
        <w:pStyle w:val="EndNoteBibliography"/>
        <w:spacing w:after="0"/>
      </w:pPr>
      <w:r w:rsidRPr="00C86935">
        <w:t>41.</w:t>
      </w:r>
      <w:r w:rsidRPr="00C86935">
        <w:tab/>
        <w:t xml:space="preserve">Di Vona, M. L.; Marani, D.; D'Epifanio, A.; Traversa, E.; Trombetta, M.; Licoccia, S., A covalent organic/inorganic hybrid proton exchange polymeric membrane: synthesis and characterization. </w:t>
      </w:r>
      <w:r w:rsidRPr="00C86935">
        <w:rPr>
          <w:i/>
        </w:rPr>
        <w:t xml:space="preserve">Polymer </w:t>
      </w:r>
      <w:r w:rsidRPr="00C86935">
        <w:rPr>
          <w:b/>
        </w:rPr>
        <w:t>2005,</w:t>
      </w:r>
      <w:r w:rsidRPr="00C86935">
        <w:t xml:space="preserve"> </w:t>
      </w:r>
      <w:r w:rsidRPr="00C86935">
        <w:rPr>
          <w:i/>
        </w:rPr>
        <w:t>46</w:t>
      </w:r>
      <w:r w:rsidRPr="00C86935">
        <w:t xml:space="preserve"> (6), 1754-1758.</w:t>
      </w:r>
    </w:p>
    <w:p w14:paraId="5D508FDF" w14:textId="77777777" w:rsidR="00C86935" w:rsidRPr="00C86935" w:rsidRDefault="00C86935" w:rsidP="00C86935">
      <w:pPr>
        <w:pStyle w:val="EndNoteBibliography"/>
        <w:spacing w:after="0"/>
      </w:pPr>
      <w:r w:rsidRPr="00C86935">
        <w:t>42.</w:t>
      </w:r>
      <w:r w:rsidRPr="00C86935">
        <w:tab/>
        <w:t xml:space="preserve">Licoccia, S.; Di Vona, M. L.; D'Epifanio, A.; Ahmed, Z.; Bellitto, S.; Marani, D.; Mecheri, B.; de Bonis, C.; Trombetta, M.; Traversa, E., SPPSU-based hybrid proton conducting polymeric electrolytes for intermediate temperature PEMFCs. </w:t>
      </w:r>
      <w:r w:rsidRPr="00C86935">
        <w:rPr>
          <w:i/>
        </w:rPr>
        <w:t xml:space="preserve">J. Power Sources </w:t>
      </w:r>
      <w:r w:rsidRPr="00C86935">
        <w:rPr>
          <w:b/>
        </w:rPr>
        <w:t>2007,</w:t>
      </w:r>
      <w:r w:rsidRPr="00C86935">
        <w:t xml:space="preserve"> </w:t>
      </w:r>
      <w:r w:rsidRPr="00C86935">
        <w:rPr>
          <w:i/>
        </w:rPr>
        <w:t>167</w:t>
      </w:r>
      <w:r w:rsidRPr="00C86935">
        <w:t xml:space="preserve"> (1), 79-83.</w:t>
      </w:r>
    </w:p>
    <w:p w14:paraId="29317BE4" w14:textId="77777777" w:rsidR="00C86935" w:rsidRPr="00C86935" w:rsidRDefault="00C86935" w:rsidP="00C86935">
      <w:pPr>
        <w:pStyle w:val="EndNoteBibliography"/>
        <w:spacing w:after="0"/>
      </w:pPr>
      <w:r w:rsidRPr="00C86935">
        <w:t>43.</w:t>
      </w:r>
      <w:r w:rsidRPr="00C86935">
        <w:tab/>
        <w:t xml:space="preserve">Guiver, M. D.; Croteau, S.; Hazlett, J. D.; Kutowy, O., SYNTHESIS AND CHARACTERIZATION OF CARBOXYLATED POLYSULFONES. </w:t>
      </w:r>
      <w:r w:rsidRPr="00C86935">
        <w:rPr>
          <w:i/>
        </w:rPr>
        <w:t xml:space="preserve">British Polymer Journal </w:t>
      </w:r>
      <w:r w:rsidRPr="00C86935">
        <w:rPr>
          <w:b/>
        </w:rPr>
        <w:t>1990,</w:t>
      </w:r>
      <w:r w:rsidRPr="00C86935">
        <w:t xml:space="preserve"> </w:t>
      </w:r>
      <w:r w:rsidRPr="00C86935">
        <w:rPr>
          <w:i/>
        </w:rPr>
        <w:t>23</w:t>
      </w:r>
      <w:r w:rsidRPr="00C86935">
        <w:t xml:space="preserve"> (1-2), 29-39.</w:t>
      </w:r>
    </w:p>
    <w:p w14:paraId="0FDBDE4F" w14:textId="77777777" w:rsidR="00C86935" w:rsidRPr="00C86935" w:rsidRDefault="00C86935" w:rsidP="00C86935">
      <w:pPr>
        <w:pStyle w:val="EndNoteBibliography"/>
        <w:spacing w:after="0"/>
      </w:pPr>
      <w:r w:rsidRPr="00C86935">
        <w:t>44.</w:t>
      </w:r>
      <w:r w:rsidRPr="00C86935">
        <w:tab/>
        <w:t xml:space="preserve">Lin-Vien, D.; Colthup, N. B.; Fateley, W. G.; Grasselli, J. G., CHAPTER 10 - Compounds Containing –NH2, –NHR, and –NR2 Groups. In </w:t>
      </w:r>
      <w:r w:rsidRPr="00C86935">
        <w:rPr>
          <w:i/>
        </w:rPr>
        <w:t>The Handbook of Infrared and Raman Characteristic Frequencies of Organic Molecules</w:t>
      </w:r>
      <w:r w:rsidRPr="00C86935">
        <w:t>, Lin-Vien, D.; Colthup, N. B.; Fateley, W. G.; Grasselli, J. G., Eds. Academic Press: San Diego, 1991; pp 155-178.</w:t>
      </w:r>
    </w:p>
    <w:p w14:paraId="0262649B" w14:textId="77777777" w:rsidR="00C86935" w:rsidRPr="00C86935" w:rsidRDefault="00C86935" w:rsidP="00C86935">
      <w:pPr>
        <w:pStyle w:val="EndNoteBibliography"/>
        <w:spacing w:after="0"/>
      </w:pPr>
      <w:r w:rsidRPr="00C86935">
        <w:t>45.</w:t>
      </w:r>
      <w:r w:rsidRPr="00C86935">
        <w:tab/>
        <w:t xml:space="preserve">L.J., B., </w:t>
      </w:r>
      <w:r w:rsidRPr="00C86935">
        <w:rPr>
          <w:i/>
        </w:rPr>
        <w:t xml:space="preserve">The infrared spectra of complex molecules. vol. 1. London: Chapman and Hall </w:t>
      </w:r>
      <w:r w:rsidRPr="00C86935">
        <w:rPr>
          <w:b/>
        </w:rPr>
        <w:t>1980</w:t>
      </w:r>
      <w:r w:rsidRPr="00C86935">
        <w:t>.</w:t>
      </w:r>
    </w:p>
    <w:p w14:paraId="3B953DCF" w14:textId="77777777" w:rsidR="00C86935" w:rsidRPr="00C86935" w:rsidRDefault="00C86935" w:rsidP="00C86935">
      <w:pPr>
        <w:pStyle w:val="EndNoteBibliography"/>
        <w:spacing w:after="0"/>
      </w:pPr>
      <w:r w:rsidRPr="00C86935">
        <w:lastRenderedPageBreak/>
        <w:t>46.</w:t>
      </w:r>
      <w:r w:rsidRPr="00C86935">
        <w:tab/>
        <w:t xml:space="preserve">Varsanyi, G., 3 - NORMAL VIBRATIONS OF BENZENE AND ITS DERIVATIVES. In </w:t>
      </w:r>
      <w:r w:rsidRPr="00C86935">
        <w:rPr>
          <w:i/>
        </w:rPr>
        <w:t>Vibrational Spectra of Benzene Derivatives</w:t>
      </w:r>
      <w:r w:rsidRPr="00C86935">
        <w:t>, VarsÁNyi, G., Ed. Academic Press: 1969; pp 141-393.</w:t>
      </w:r>
    </w:p>
    <w:p w14:paraId="00B961A3" w14:textId="77777777" w:rsidR="00C86935" w:rsidRPr="00C86935" w:rsidRDefault="00C86935" w:rsidP="00C86935">
      <w:pPr>
        <w:pStyle w:val="EndNoteBibliography"/>
        <w:spacing w:after="0"/>
      </w:pPr>
      <w:r w:rsidRPr="00C86935">
        <w:t>47.</w:t>
      </w:r>
      <w:r w:rsidRPr="00C86935">
        <w:tab/>
        <w:t xml:space="preserve">Ciferri, A.; Kudaibergenov, S., Natural and synthetic polyampholytes, 1(a) theory and basic structures. </w:t>
      </w:r>
      <w:r w:rsidRPr="00C86935">
        <w:rPr>
          <w:i/>
        </w:rPr>
        <w:t xml:space="preserve">Macromol. Rapid Commun. </w:t>
      </w:r>
      <w:r w:rsidRPr="00C86935">
        <w:rPr>
          <w:b/>
        </w:rPr>
        <w:t>2007,</w:t>
      </w:r>
      <w:r w:rsidRPr="00C86935">
        <w:t xml:space="preserve"> </w:t>
      </w:r>
      <w:r w:rsidRPr="00C86935">
        <w:rPr>
          <w:i/>
        </w:rPr>
        <w:t>28</w:t>
      </w:r>
      <w:r w:rsidRPr="00C86935">
        <w:t xml:space="preserve"> (20), 1953-1968.</w:t>
      </w:r>
    </w:p>
    <w:p w14:paraId="46632E6C" w14:textId="77777777" w:rsidR="00C86935" w:rsidRPr="00C86935" w:rsidRDefault="00C86935" w:rsidP="00C86935">
      <w:pPr>
        <w:pStyle w:val="EndNoteBibliography"/>
        <w:spacing w:after="0"/>
      </w:pPr>
      <w:r w:rsidRPr="00C86935">
        <w:t>48.</w:t>
      </w:r>
      <w:r w:rsidRPr="00C86935">
        <w:tab/>
        <w:t xml:space="preserve">Patrickios, C. S., POLYPEPTIDE AMINO-ACID-COMPOSITION AND ISOELECTRIC POINT .1. A CLOSED-FORM APPROXIMATION. </w:t>
      </w:r>
      <w:r w:rsidRPr="00C86935">
        <w:rPr>
          <w:i/>
        </w:rPr>
        <w:t xml:space="preserve">J. Colloid Interface Sci. </w:t>
      </w:r>
      <w:r w:rsidRPr="00C86935">
        <w:rPr>
          <w:b/>
        </w:rPr>
        <w:t>1995,</w:t>
      </w:r>
      <w:r w:rsidRPr="00C86935">
        <w:t xml:space="preserve"> </w:t>
      </w:r>
      <w:r w:rsidRPr="00C86935">
        <w:rPr>
          <w:i/>
        </w:rPr>
        <w:t>175</w:t>
      </w:r>
      <w:r w:rsidRPr="00C86935">
        <w:t xml:space="preserve"> (1), 256-260.</w:t>
      </w:r>
    </w:p>
    <w:p w14:paraId="3403CE19" w14:textId="77777777" w:rsidR="00C86935" w:rsidRPr="00C86935" w:rsidRDefault="00C86935" w:rsidP="00C86935">
      <w:pPr>
        <w:pStyle w:val="EndNoteBibliography"/>
        <w:spacing w:after="0"/>
      </w:pPr>
      <w:r w:rsidRPr="00C86935">
        <w:t>49.</w:t>
      </w:r>
      <w:r w:rsidRPr="00C86935">
        <w:tab/>
        <w:t xml:space="preserve">Hall, H. K., Correlation of the Base Strengths of Amines1. </w:t>
      </w:r>
      <w:r w:rsidRPr="00C86935">
        <w:rPr>
          <w:i/>
        </w:rPr>
        <w:t xml:space="preserve">Journal of the American Chemical Society </w:t>
      </w:r>
      <w:r w:rsidRPr="00C86935">
        <w:rPr>
          <w:b/>
        </w:rPr>
        <w:t>1957,</w:t>
      </w:r>
      <w:r w:rsidRPr="00C86935">
        <w:t xml:space="preserve"> </w:t>
      </w:r>
      <w:r w:rsidRPr="00C86935">
        <w:rPr>
          <w:i/>
        </w:rPr>
        <w:t>79</w:t>
      </w:r>
      <w:r w:rsidRPr="00C86935">
        <w:t xml:space="preserve"> (20), 5441-5444.</w:t>
      </w:r>
    </w:p>
    <w:p w14:paraId="18C0389C" w14:textId="77777777" w:rsidR="00C86935" w:rsidRPr="00C86935" w:rsidRDefault="00C86935" w:rsidP="00C86935">
      <w:pPr>
        <w:pStyle w:val="EndNoteBibliography"/>
        <w:spacing w:after="0"/>
      </w:pPr>
      <w:r w:rsidRPr="00C86935">
        <w:t>50.</w:t>
      </w:r>
      <w:r w:rsidRPr="00C86935">
        <w:tab/>
        <w:t xml:space="preserve">Mungall, W. S.; Britt, P. F.; Buchanan, A. C., Thermolysis of a polymer model of aromatic carboxylic acids in low-rank coal. </w:t>
      </w:r>
      <w:r w:rsidRPr="00C86935">
        <w:rPr>
          <w:i/>
        </w:rPr>
        <w:t xml:space="preserve">Abstracts of Papers of the American Chemical Society </w:t>
      </w:r>
      <w:r w:rsidRPr="00C86935">
        <w:rPr>
          <w:b/>
        </w:rPr>
        <w:t>1997,</w:t>
      </w:r>
      <w:r w:rsidRPr="00C86935">
        <w:t xml:space="preserve"> </w:t>
      </w:r>
      <w:r w:rsidRPr="00C86935">
        <w:rPr>
          <w:i/>
        </w:rPr>
        <w:t>213</w:t>
      </w:r>
      <w:r w:rsidRPr="00C86935">
        <w:t>, 6-FUEL.</w:t>
      </w:r>
    </w:p>
    <w:p w14:paraId="763273E4" w14:textId="77777777" w:rsidR="00C86935" w:rsidRPr="00C86935" w:rsidRDefault="00C86935" w:rsidP="00C86935">
      <w:pPr>
        <w:pStyle w:val="EndNoteBibliography"/>
        <w:spacing w:after="0"/>
      </w:pPr>
      <w:r w:rsidRPr="00C86935">
        <w:t>51.</w:t>
      </w:r>
      <w:r w:rsidRPr="00C86935">
        <w:tab/>
        <w:t xml:space="preserve">Manning, G. S., COUNTERION BINDING IN POLYELECTROLYTE THEORY. </w:t>
      </w:r>
      <w:r w:rsidRPr="00C86935">
        <w:rPr>
          <w:i/>
        </w:rPr>
        <w:t xml:space="preserve">Accounts of Chemical Research </w:t>
      </w:r>
      <w:r w:rsidRPr="00C86935">
        <w:rPr>
          <w:b/>
        </w:rPr>
        <w:t>1979,</w:t>
      </w:r>
      <w:r w:rsidRPr="00C86935">
        <w:t xml:space="preserve"> </w:t>
      </w:r>
      <w:r w:rsidRPr="00C86935">
        <w:rPr>
          <w:i/>
        </w:rPr>
        <w:t>12</w:t>
      </w:r>
      <w:r w:rsidRPr="00C86935">
        <w:t xml:space="preserve"> (12), 443-449.</w:t>
      </w:r>
    </w:p>
    <w:p w14:paraId="51736712" w14:textId="77777777" w:rsidR="00C86935" w:rsidRPr="00C86935" w:rsidRDefault="00C86935" w:rsidP="00C86935">
      <w:pPr>
        <w:pStyle w:val="EndNoteBibliography"/>
        <w:spacing w:after="0"/>
      </w:pPr>
      <w:r w:rsidRPr="00C86935">
        <w:t>52.</w:t>
      </w:r>
      <w:r w:rsidRPr="00C86935">
        <w:tab/>
        <w:t xml:space="preserve">Narducci, R.; Di Vona, M. L.; Knauth, P., Cation-conducting ionomers made by ion exchange of sulfonated poly-ether-ether-ketone: Hydration, mechanical and thermal properties and ionic conductivity. </w:t>
      </w:r>
      <w:r w:rsidRPr="00C86935">
        <w:rPr>
          <w:i/>
        </w:rPr>
        <w:t xml:space="preserve">J. Membr. Sci. </w:t>
      </w:r>
      <w:r w:rsidRPr="00C86935">
        <w:rPr>
          <w:b/>
        </w:rPr>
        <w:t>2014,</w:t>
      </w:r>
      <w:r w:rsidRPr="00C86935">
        <w:t xml:space="preserve"> </w:t>
      </w:r>
      <w:r w:rsidRPr="00C86935">
        <w:rPr>
          <w:i/>
        </w:rPr>
        <w:t>465</w:t>
      </w:r>
      <w:r w:rsidRPr="00C86935">
        <w:t>, 185-192.</w:t>
      </w:r>
    </w:p>
    <w:p w14:paraId="66E3699B" w14:textId="77777777" w:rsidR="00C86935" w:rsidRPr="00C86935" w:rsidRDefault="00C86935" w:rsidP="00C86935">
      <w:pPr>
        <w:pStyle w:val="EndNoteBibliography"/>
        <w:spacing w:after="0"/>
      </w:pPr>
      <w:r w:rsidRPr="00C86935">
        <w:t>53.</w:t>
      </w:r>
      <w:r w:rsidRPr="00C86935">
        <w:tab/>
        <w:t xml:space="preserve">Dang, H. S.; Jannasch, P., Exploring Different Cationic Alkyl Side Chain Designs for Enhanced Alkaline Stability and Hydroxide Ion Conductivity of Anion-Exchange Membranes. </w:t>
      </w:r>
      <w:r w:rsidRPr="00C86935">
        <w:rPr>
          <w:i/>
        </w:rPr>
        <w:t xml:space="preserve">Macromolecules </w:t>
      </w:r>
      <w:r w:rsidRPr="00C86935">
        <w:rPr>
          <w:b/>
        </w:rPr>
        <w:t>2015,</w:t>
      </w:r>
      <w:r w:rsidRPr="00C86935">
        <w:t xml:space="preserve"> </w:t>
      </w:r>
      <w:r w:rsidRPr="00C86935">
        <w:rPr>
          <w:i/>
        </w:rPr>
        <w:t>48</w:t>
      </w:r>
      <w:r w:rsidRPr="00C86935">
        <w:t xml:space="preserve"> (16), 5742-5751.</w:t>
      </w:r>
    </w:p>
    <w:p w14:paraId="3D27E37E" w14:textId="77777777" w:rsidR="00C86935" w:rsidRPr="00C86935" w:rsidRDefault="00C86935" w:rsidP="00C86935">
      <w:pPr>
        <w:pStyle w:val="EndNoteBibliography"/>
        <w:spacing w:after="0"/>
      </w:pPr>
      <w:r w:rsidRPr="00C86935">
        <w:t>54.</w:t>
      </w:r>
      <w:r w:rsidRPr="00C86935">
        <w:tab/>
        <w:t xml:space="preserve">Di Vona, M. L.; Pasquini, L.; Narducci, R.; Pelzer, K.; Donnadio, A.; Casciola, M.; Knauth, P., Cross-linked sulfonated aromatic ionomers via SO2 bridges: Conductivity properties. </w:t>
      </w:r>
      <w:r w:rsidRPr="00C86935">
        <w:rPr>
          <w:i/>
        </w:rPr>
        <w:t xml:space="preserve">J. Power Sources </w:t>
      </w:r>
      <w:r w:rsidRPr="00C86935">
        <w:rPr>
          <w:b/>
        </w:rPr>
        <w:t>2013,</w:t>
      </w:r>
      <w:r w:rsidRPr="00C86935">
        <w:t xml:space="preserve"> </w:t>
      </w:r>
      <w:r w:rsidRPr="00C86935">
        <w:rPr>
          <w:i/>
        </w:rPr>
        <w:t>243</w:t>
      </w:r>
      <w:r w:rsidRPr="00C86935">
        <w:t>, 488-493.</w:t>
      </w:r>
    </w:p>
    <w:p w14:paraId="7F5B4272" w14:textId="77777777" w:rsidR="00C86935" w:rsidRPr="00C86935" w:rsidRDefault="00C86935" w:rsidP="00C86935">
      <w:pPr>
        <w:pStyle w:val="EndNoteBibliography"/>
        <w:spacing w:after="0"/>
      </w:pPr>
      <w:r w:rsidRPr="00C86935">
        <w:t>55.</w:t>
      </w:r>
      <w:r w:rsidRPr="00C86935">
        <w:tab/>
        <w:t>Sarode, H. N. Understanding ion and solvent transport in anion exchange membranes under humidified conditions. Colorado School of Mines, 2015.</w:t>
      </w:r>
    </w:p>
    <w:p w14:paraId="43BE5A8F" w14:textId="77777777" w:rsidR="00C86935" w:rsidRPr="00C86935" w:rsidRDefault="00C86935" w:rsidP="00C86935">
      <w:pPr>
        <w:pStyle w:val="EndNoteBibliography"/>
        <w:spacing w:after="0"/>
      </w:pPr>
      <w:r w:rsidRPr="00C86935">
        <w:t>56.</w:t>
      </w:r>
      <w:r w:rsidRPr="00C86935">
        <w:tab/>
        <w:t xml:space="preserve">Kopitzke, R. W.; Linkous, C. A.; Anderson, H. R.; Nelson, G. L., Conductivity and water uptake of aromatic-based proton exchange membrane electrolytes. </w:t>
      </w:r>
      <w:r w:rsidRPr="00C86935">
        <w:rPr>
          <w:i/>
        </w:rPr>
        <w:t xml:space="preserve">Journal of the Electrochemical Society </w:t>
      </w:r>
      <w:r w:rsidRPr="00C86935">
        <w:rPr>
          <w:b/>
        </w:rPr>
        <w:t>2000,</w:t>
      </w:r>
      <w:r w:rsidRPr="00C86935">
        <w:t xml:space="preserve"> </w:t>
      </w:r>
      <w:r w:rsidRPr="00C86935">
        <w:rPr>
          <w:i/>
        </w:rPr>
        <w:t>147</w:t>
      </w:r>
      <w:r w:rsidRPr="00C86935">
        <w:t xml:space="preserve"> (5), 1677-1681.</w:t>
      </w:r>
    </w:p>
    <w:p w14:paraId="7A9A48C6" w14:textId="77777777" w:rsidR="00C86935" w:rsidRPr="00C86935" w:rsidRDefault="00C86935" w:rsidP="00C86935">
      <w:pPr>
        <w:pStyle w:val="EndNoteBibliography"/>
      </w:pPr>
      <w:r w:rsidRPr="00C86935">
        <w:t>57.</w:t>
      </w:r>
      <w:r w:rsidRPr="00C86935">
        <w:tab/>
        <w:t xml:space="preserve">Lin, C. X.; Wang, X. Q.; Hu, E. N.; Yang, Q.; Zhang, Q. G.; Zhu, A. M.; Liu, Q. L., Quaternized triblock polymer anion exchange membranes with enhanced alkaline stability. </w:t>
      </w:r>
      <w:r w:rsidRPr="00C86935">
        <w:rPr>
          <w:i/>
        </w:rPr>
        <w:t xml:space="preserve">J. Membr. Sci. </w:t>
      </w:r>
      <w:r w:rsidRPr="00C86935">
        <w:rPr>
          <w:b/>
        </w:rPr>
        <w:t>2017,</w:t>
      </w:r>
      <w:r w:rsidRPr="00C86935">
        <w:t xml:space="preserve"> </w:t>
      </w:r>
      <w:r w:rsidRPr="00C86935">
        <w:rPr>
          <w:i/>
        </w:rPr>
        <w:t>541</w:t>
      </w:r>
      <w:r w:rsidRPr="00C86935">
        <w:t>, 358-366.</w:t>
      </w:r>
    </w:p>
    <w:p w14:paraId="1CC1A9CE" w14:textId="69FBC3FA" w:rsidR="006D536F" w:rsidRPr="00FB447C" w:rsidRDefault="00D959C5" w:rsidP="00FB447C">
      <w:pPr>
        <w:spacing w:line="360" w:lineRule="auto"/>
        <w:jc w:val="both"/>
        <w:rPr>
          <w:rFonts w:ascii="Garamond" w:hAnsi="Garamond"/>
          <w:sz w:val="24"/>
          <w:szCs w:val="24"/>
        </w:rPr>
      </w:pPr>
      <w:r w:rsidRPr="00FB447C">
        <w:rPr>
          <w:rFonts w:ascii="Garamond" w:hAnsi="Garamond"/>
          <w:sz w:val="24"/>
          <w:szCs w:val="24"/>
        </w:rPr>
        <w:fldChar w:fldCharType="end"/>
      </w:r>
    </w:p>
    <w:sectPr w:rsidR="006D536F" w:rsidRPr="00FB447C">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8651E9A"/>
    <w:multiLevelType w:val="hybridMultilevel"/>
    <w:tmpl w:val="8B58157E"/>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5D10AF"/>
    <w:multiLevelType w:val="hybridMultilevel"/>
    <w:tmpl w:val="19DA1E7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53CE3C3A"/>
    <w:multiLevelType w:val="hybridMultilevel"/>
    <w:tmpl w:val="13A4F3A0"/>
    <w:lvl w:ilvl="0" w:tplc="04090007">
      <w:start w:val="1"/>
      <w:numFmt w:val="bullet"/>
      <w:lvlText w:val=""/>
      <w:lvlJc w:val="left"/>
      <w:pPr>
        <w:tabs>
          <w:tab w:val="num" w:pos="720"/>
        </w:tabs>
        <w:ind w:left="720" w:hanging="360"/>
      </w:pPr>
      <w:rPr>
        <w:rFonts w:ascii="Wingdings" w:hAnsi="Wingdings" w:hint="default"/>
        <w:sz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EB83DCC"/>
    <w:multiLevelType w:val="hybridMultilevel"/>
    <w:tmpl w:val="FFD88B94"/>
    <w:lvl w:ilvl="0" w:tplc="323473EE">
      <w:start w:val="1"/>
      <w:numFmt w:val="decimal"/>
      <w:lvlText w:val="%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fs2apzfbdr2r3ev0em52aretvxwpe252dw5&quot;&gt;My EndNote Library 2017&lt;record-ids&gt;&lt;item&gt;3&lt;/item&gt;&lt;item&gt;7&lt;/item&gt;&lt;item&gt;9&lt;/item&gt;&lt;item&gt;10&lt;/item&gt;&lt;item&gt;12&lt;/item&gt;&lt;item&gt;16&lt;/item&gt;&lt;item&gt;18&lt;/item&gt;&lt;item&gt;19&lt;/item&gt;&lt;item&gt;64&lt;/item&gt;&lt;item&gt;78&lt;/item&gt;&lt;item&gt;164&lt;/item&gt;&lt;item&gt;191&lt;/item&gt;&lt;item&gt;194&lt;/item&gt;&lt;item&gt;266&lt;/item&gt;&lt;item&gt;312&lt;/item&gt;&lt;item&gt;324&lt;/item&gt;&lt;item&gt;333&lt;/item&gt;&lt;item&gt;352&lt;/item&gt;&lt;item&gt;355&lt;/item&gt;&lt;item&gt;394&lt;/item&gt;&lt;item&gt;395&lt;/item&gt;&lt;item&gt;396&lt;/item&gt;&lt;item&gt;397&lt;/item&gt;&lt;item&gt;398&lt;/item&gt;&lt;item&gt;399&lt;/item&gt;&lt;item&gt;400&lt;/item&gt;&lt;item&gt;401&lt;/item&gt;&lt;item&gt;402&lt;/item&gt;&lt;item&gt;403&lt;/item&gt;&lt;item&gt;404&lt;/item&gt;&lt;item&gt;405&lt;/item&gt;&lt;item&gt;410&lt;/item&gt;&lt;item&gt;427&lt;/item&gt;&lt;item&gt;428&lt;/item&gt;&lt;item&gt;477&lt;/item&gt;&lt;item&gt;478&lt;/item&gt;&lt;item&gt;479&lt;/item&gt;&lt;/record-ids&gt;&lt;/item&gt;&lt;/Libraries&gt;"/>
  </w:docVars>
  <w:rsids>
    <w:rsidRoot w:val="009669ED"/>
    <w:rsid w:val="00010A45"/>
    <w:rsid w:val="00013A27"/>
    <w:rsid w:val="00024A09"/>
    <w:rsid w:val="00027836"/>
    <w:rsid w:val="00027C8D"/>
    <w:rsid w:val="00027D66"/>
    <w:rsid w:val="00034341"/>
    <w:rsid w:val="000413B7"/>
    <w:rsid w:val="00047BEC"/>
    <w:rsid w:val="00062789"/>
    <w:rsid w:val="00062CD5"/>
    <w:rsid w:val="000713CF"/>
    <w:rsid w:val="000944F6"/>
    <w:rsid w:val="000A04AA"/>
    <w:rsid w:val="000A76F4"/>
    <w:rsid w:val="000B3CFF"/>
    <w:rsid w:val="000D5B05"/>
    <w:rsid w:val="000F3B42"/>
    <w:rsid w:val="00101AAF"/>
    <w:rsid w:val="00102044"/>
    <w:rsid w:val="00103530"/>
    <w:rsid w:val="0010398C"/>
    <w:rsid w:val="00114B65"/>
    <w:rsid w:val="00153966"/>
    <w:rsid w:val="00161969"/>
    <w:rsid w:val="001733D7"/>
    <w:rsid w:val="00177022"/>
    <w:rsid w:val="00191F3E"/>
    <w:rsid w:val="001B0784"/>
    <w:rsid w:val="001B0FCB"/>
    <w:rsid w:val="001B4F7D"/>
    <w:rsid w:val="001B7F2D"/>
    <w:rsid w:val="001C7484"/>
    <w:rsid w:val="001F329A"/>
    <w:rsid w:val="00213A0D"/>
    <w:rsid w:val="002344CE"/>
    <w:rsid w:val="002378FB"/>
    <w:rsid w:val="00241DCD"/>
    <w:rsid w:val="002479D5"/>
    <w:rsid w:val="00253EAF"/>
    <w:rsid w:val="0026170B"/>
    <w:rsid w:val="00275887"/>
    <w:rsid w:val="0028021C"/>
    <w:rsid w:val="0028093C"/>
    <w:rsid w:val="0028538D"/>
    <w:rsid w:val="00291D92"/>
    <w:rsid w:val="002A5B2B"/>
    <w:rsid w:val="002B1CC2"/>
    <w:rsid w:val="002B4CE3"/>
    <w:rsid w:val="002B5D18"/>
    <w:rsid w:val="002B6810"/>
    <w:rsid w:val="002C0F03"/>
    <w:rsid w:val="002C3566"/>
    <w:rsid w:val="002C4025"/>
    <w:rsid w:val="002E5F57"/>
    <w:rsid w:val="002F3B19"/>
    <w:rsid w:val="002F3B76"/>
    <w:rsid w:val="002F3FA2"/>
    <w:rsid w:val="0030542B"/>
    <w:rsid w:val="00340438"/>
    <w:rsid w:val="00352C0D"/>
    <w:rsid w:val="0037491D"/>
    <w:rsid w:val="003977FA"/>
    <w:rsid w:val="003A1FB5"/>
    <w:rsid w:val="003A634F"/>
    <w:rsid w:val="003B2E5E"/>
    <w:rsid w:val="003C2E62"/>
    <w:rsid w:val="003C5141"/>
    <w:rsid w:val="003D71DD"/>
    <w:rsid w:val="003E05AC"/>
    <w:rsid w:val="003E1154"/>
    <w:rsid w:val="003E2EB6"/>
    <w:rsid w:val="00401E2A"/>
    <w:rsid w:val="004106B4"/>
    <w:rsid w:val="00410C37"/>
    <w:rsid w:val="00412B53"/>
    <w:rsid w:val="004214E3"/>
    <w:rsid w:val="00422F03"/>
    <w:rsid w:val="004464FA"/>
    <w:rsid w:val="004506D9"/>
    <w:rsid w:val="00451EB0"/>
    <w:rsid w:val="00453397"/>
    <w:rsid w:val="00455E29"/>
    <w:rsid w:val="00464681"/>
    <w:rsid w:val="00491D68"/>
    <w:rsid w:val="004A3FEA"/>
    <w:rsid w:val="004A5007"/>
    <w:rsid w:val="004C063C"/>
    <w:rsid w:val="004C1032"/>
    <w:rsid w:val="004D3603"/>
    <w:rsid w:val="004D4EF2"/>
    <w:rsid w:val="004E395F"/>
    <w:rsid w:val="004E4933"/>
    <w:rsid w:val="004F4A22"/>
    <w:rsid w:val="004F70D7"/>
    <w:rsid w:val="004F7BE8"/>
    <w:rsid w:val="00505641"/>
    <w:rsid w:val="00507EEA"/>
    <w:rsid w:val="0051538F"/>
    <w:rsid w:val="005245F3"/>
    <w:rsid w:val="00527FE1"/>
    <w:rsid w:val="00531243"/>
    <w:rsid w:val="005313A5"/>
    <w:rsid w:val="00562657"/>
    <w:rsid w:val="00570216"/>
    <w:rsid w:val="00571826"/>
    <w:rsid w:val="005871EC"/>
    <w:rsid w:val="005A2201"/>
    <w:rsid w:val="005B2190"/>
    <w:rsid w:val="005C5C84"/>
    <w:rsid w:val="005C74D4"/>
    <w:rsid w:val="005E2635"/>
    <w:rsid w:val="005F4262"/>
    <w:rsid w:val="00604457"/>
    <w:rsid w:val="00606DBC"/>
    <w:rsid w:val="00620739"/>
    <w:rsid w:val="00622336"/>
    <w:rsid w:val="006379C1"/>
    <w:rsid w:val="00643DC3"/>
    <w:rsid w:val="006624F9"/>
    <w:rsid w:val="006758BB"/>
    <w:rsid w:val="006823D6"/>
    <w:rsid w:val="006825EB"/>
    <w:rsid w:val="00690FF2"/>
    <w:rsid w:val="006934A0"/>
    <w:rsid w:val="006A6F83"/>
    <w:rsid w:val="006B6267"/>
    <w:rsid w:val="006C503D"/>
    <w:rsid w:val="006C6129"/>
    <w:rsid w:val="006D536F"/>
    <w:rsid w:val="006F60D2"/>
    <w:rsid w:val="00701E79"/>
    <w:rsid w:val="00711C7F"/>
    <w:rsid w:val="007124DD"/>
    <w:rsid w:val="00713888"/>
    <w:rsid w:val="00713B58"/>
    <w:rsid w:val="0071663F"/>
    <w:rsid w:val="007170DC"/>
    <w:rsid w:val="00720540"/>
    <w:rsid w:val="00723CD4"/>
    <w:rsid w:val="00725839"/>
    <w:rsid w:val="007270A6"/>
    <w:rsid w:val="00731553"/>
    <w:rsid w:val="0073660F"/>
    <w:rsid w:val="00737C21"/>
    <w:rsid w:val="007519C2"/>
    <w:rsid w:val="007535C9"/>
    <w:rsid w:val="0078654C"/>
    <w:rsid w:val="00787D6A"/>
    <w:rsid w:val="007909A6"/>
    <w:rsid w:val="0079393C"/>
    <w:rsid w:val="00797E93"/>
    <w:rsid w:val="007A0C13"/>
    <w:rsid w:val="007A0D96"/>
    <w:rsid w:val="007A1354"/>
    <w:rsid w:val="007A17AE"/>
    <w:rsid w:val="007A1D52"/>
    <w:rsid w:val="007B411A"/>
    <w:rsid w:val="007C4243"/>
    <w:rsid w:val="007E2214"/>
    <w:rsid w:val="007E5EED"/>
    <w:rsid w:val="007F3821"/>
    <w:rsid w:val="008004D1"/>
    <w:rsid w:val="008007E4"/>
    <w:rsid w:val="00802D7B"/>
    <w:rsid w:val="008074E0"/>
    <w:rsid w:val="00813108"/>
    <w:rsid w:val="00813C20"/>
    <w:rsid w:val="00816B73"/>
    <w:rsid w:val="008276E7"/>
    <w:rsid w:val="00833AD7"/>
    <w:rsid w:val="008365B2"/>
    <w:rsid w:val="00841B7C"/>
    <w:rsid w:val="008436B4"/>
    <w:rsid w:val="0084515E"/>
    <w:rsid w:val="008458E7"/>
    <w:rsid w:val="00847B53"/>
    <w:rsid w:val="00860B09"/>
    <w:rsid w:val="00860E28"/>
    <w:rsid w:val="00866CB4"/>
    <w:rsid w:val="00867EE0"/>
    <w:rsid w:val="0087713C"/>
    <w:rsid w:val="00884B39"/>
    <w:rsid w:val="0088548B"/>
    <w:rsid w:val="00887BAE"/>
    <w:rsid w:val="00887CE3"/>
    <w:rsid w:val="0089042F"/>
    <w:rsid w:val="00893C33"/>
    <w:rsid w:val="00894008"/>
    <w:rsid w:val="008A49ED"/>
    <w:rsid w:val="008A6F3F"/>
    <w:rsid w:val="008C3A6D"/>
    <w:rsid w:val="008D2982"/>
    <w:rsid w:val="008D2D9F"/>
    <w:rsid w:val="008E2F92"/>
    <w:rsid w:val="008E52FA"/>
    <w:rsid w:val="008F19E8"/>
    <w:rsid w:val="008F2D4C"/>
    <w:rsid w:val="00904374"/>
    <w:rsid w:val="009053C5"/>
    <w:rsid w:val="0090719C"/>
    <w:rsid w:val="00932AE5"/>
    <w:rsid w:val="00945D5F"/>
    <w:rsid w:val="00947927"/>
    <w:rsid w:val="00960831"/>
    <w:rsid w:val="009669ED"/>
    <w:rsid w:val="009757F2"/>
    <w:rsid w:val="00984AA7"/>
    <w:rsid w:val="00987DA5"/>
    <w:rsid w:val="00993070"/>
    <w:rsid w:val="00993693"/>
    <w:rsid w:val="00996360"/>
    <w:rsid w:val="009977DF"/>
    <w:rsid w:val="009A309B"/>
    <w:rsid w:val="009D18FF"/>
    <w:rsid w:val="009D3525"/>
    <w:rsid w:val="009E18FA"/>
    <w:rsid w:val="009E2E8B"/>
    <w:rsid w:val="009F5E00"/>
    <w:rsid w:val="00A116BB"/>
    <w:rsid w:val="00A16DA5"/>
    <w:rsid w:val="00A24402"/>
    <w:rsid w:val="00A24754"/>
    <w:rsid w:val="00A409AC"/>
    <w:rsid w:val="00A422FE"/>
    <w:rsid w:val="00A55EA7"/>
    <w:rsid w:val="00A65475"/>
    <w:rsid w:val="00A66DB7"/>
    <w:rsid w:val="00A70BEF"/>
    <w:rsid w:val="00A7403A"/>
    <w:rsid w:val="00A76F78"/>
    <w:rsid w:val="00A86EE5"/>
    <w:rsid w:val="00AA0AEC"/>
    <w:rsid w:val="00AA3E67"/>
    <w:rsid w:val="00AB1721"/>
    <w:rsid w:val="00AC03D7"/>
    <w:rsid w:val="00AC5E67"/>
    <w:rsid w:val="00AD1226"/>
    <w:rsid w:val="00AE3C43"/>
    <w:rsid w:val="00AE7BF3"/>
    <w:rsid w:val="00B05F2C"/>
    <w:rsid w:val="00B06823"/>
    <w:rsid w:val="00B07C67"/>
    <w:rsid w:val="00B23421"/>
    <w:rsid w:val="00B24AD4"/>
    <w:rsid w:val="00B31D3F"/>
    <w:rsid w:val="00B31EFC"/>
    <w:rsid w:val="00B353EF"/>
    <w:rsid w:val="00B40294"/>
    <w:rsid w:val="00B436B9"/>
    <w:rsid w:val="00B466BA"/>
    <w:rsid w:val="00B52B3C"/>
    <w:rsid w:val="00B56ACF"/>
    <w:rsid w:val="00B57866"/>
    <w:rsid w:val="00B6044E"/>
    <w:rsid w:val="00B677F3"/>
    <w:rsid w:val="00B737E9"/>
    <w:rsid w:val="00B772BA"/>
    <w:rsid w:val="00B80AAC"/>
    <w:rsid w:val="00B85674"/>
    <w:rsid w:val="00BA3FBE"/>
    <w:rsid w:val="00BB6B28"/>
    <w:rsid w:val="00BD0342"/>
    <w:rsid w:val="00BD0F8A"/>
    <w:rsid w:val="00BD2B58"/>
    <w:rsid w:val="00BE07B6"/>
    <w:rsid w:val="00BF6417"/>
    <w:rsid w:val="00C014F3"/>
    <w:rsid w:val="00C0433B"/>
    <w:rsid w:val="00C138DE"/>
    <w:rsid w:val="00C23691"/>
    <w:rsid w:val="00C2454E"/>
    <w:rsid w:val="00C46C29"/>
    <w:rsid w:val="00C50708"/>
    <w:rsid w:val="00C55A8B"/>
    <w:rsid w:val="00C61E30"/>
    <w:rsid w:val="00C62DD7"/>
    <w:rsid w:val="00C65494"/>
    <w:rsid w:val="00C6786E"/>
    <w:rsid w:val="00C86935"/>
    <w:rsid w:val="00CA391C"/>
    <w:rsid w:val="00CA5ED3"/>
    <w:rsid w:val="00CD10AB"/>
    <w:rsid w:val="00CD246A"/>
    <w:rsid w:val="00CD4ABD"/>
    <w:rsid w:val="00CE7C49"/>
    <w:rsid w:val="00CF643C"/>
    <w:rsid w:val="00CF6D65"/>
    <w:rsid w:val="00CF7F9E"/>
    <w:rsid w:val="00D027D4"/>
    <w:rsid w:val="00D045A8"/>
    <w:rsid w:val="00D10EB4"/>
    <w:rsid w:val="00D132CF"/>
    <w:rsid w:val="00D2157D"/>
    <w:rsid w:val="00D26891"/>
    <w:rsid w:val="00D33E3B"/>
    <w:rsid w:val="00D35C66"/>
    <w:rsid w:val="00D4375D"/>
    <w:rsid w:val="00D56FFD"/>
    <w:rsid w:val="00D84B94"/>
    <w:rsid w:val="00D852AE"/>
    <w:rsid w:val="00D93720"/>
    <w:rsid w:val="00D94069"/>
    <w:rsid w:val="00D95551"/>
    <w:rsid w:val="00D959C5"/>
    <w:rsid w:val="00DB0611"/>
    <w:rsid w:val="00DB2633"/>
    <w:rsid w:val="00DB669A"/>
    <w:rsid w:val="00DC163D"/>
    <w:rsid w:val="00DC459B"/>
    <w:rsid w:val="00DE4D89"/>
    <w:rsid w:val="00DE5A29"/>
    <w:rsid w:val="00DF0B16"/>
    <w:rsid w:val="00DF1EBD"/>
    <w:rsid w:val="00DF3BB5"/>
    <w:rsid w:val="00E21C03"/>
    <w:rsid w:val="00E31219"/>
    <w:rsid w:val="00E33EB9"/>
    <w:rsid w:val="00E47A56"/>
    <w:rsid w:val="00E63001"/>
    <w:rsid w:val="00E63A8B"/>
    <w:rsid w:val="00E6405E"/>
    <w:rsid w:val="00E661EF"/>
    <w:rsid w:val="00E66DD1"/>
    <w:rsid w:val="00E90E17"/>
    <w:rsid w:val="00EB2860"/>
    <w:rsid w:val="00EB4E01"/>
    <w:rsid w:val="00EC05AE"/>
    <w:rsid w:val="00ED409E"/>
    <w:rsid w:val="00ED49E7"/>
    <w:rsid w:val="00ED56E4"/>
    <w:rsid w:val="00EE15A9"/>
    <w:rsid w:val="00EF5CCD"/>
    <w:rsid w:val="00F058F4"/>
    <w:rsid w:val="00F12458"/>
    <w:rsid w:val="00F15882"/>
    <w:rsid w:val="00F171BB"/>
    <w:rsid w:val="00F22679"/>
    <w:rsid w:val="00F23055"/>
    <w:rsid w:val="00F35376"/>
    <w:rsid w:val="00F416F9"/>
    <w:rsid w:val="00F439EA"/>
    <w:rsid w:val="00F54FFA"/>
    <w:rsid w:val="00F71F7A"/>
    <w:rsid w:val="00F73166"/>
    <w:rsid w:val="00F775CE"/>
    <w:rsid w:val="00F86481"/>
    <w:rsid w:val="00FA13DE"/>
    <w:rsid w:val="00FA722D"/>
    <w:rsid w:val="00FA7D85"/>
    <w:rsid w:val="00FB29AE"/>
    <w:rsid w:val="00FB2DBB"/>
    <w:rsid w:val="00FB3B08"/>
    <w:rsid w:val="00FB447C"/>
    <w:rsid w:val="00FC1FF0"/>
    <w:rsid w:val="00FC31B7"/>
    <w:rsid w:val="00FE538B"/>
    <w:rsid w:val="00FF6E6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7C4BDD0E"/>
  <w15:docId w15:val="{156F01C9-C766-450A-AF5B-F8FE57808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1">
    <w:name w:val="heading 1"/>
    <w:basedOn w:val="Normal"/>
    <w:next w:val="Normal"/>
    <w:link w:val="Titre1Car"/>
    <w:uiPriority w:val="9"/>
    <w:qFormat/>
    <w:rsid w:val="00BD2B58"/>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it-IT"/>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BD2B58"/>
    <w:pPr>
      <w:autoSpaceDE w:val="0"/>
      <w:autoSpaceDN w:val="0"/>
      <w:adjustRightInd w:val="0"/>
      <w:spacing w:after="0" w:line="240" w:lineRule="auto"/>
    </w:pPr>
    <w:rPr>
      <w:rFonts w:ascii="Calibri" w:hAnsi="Calibri" w:cs="Calibri"/>
      <w:color w:val="000000"/>
      <w:sz w:val="24"/>
      <w:szCs w:val="24"/>
    </w:rPr>
  </w:style>
  <w:style w:type="paragraph" w:styleId="PrformatHTML">
    <w:name w:val="HTML Preformatted"/>
    <w:basedOn w:val="Normal"/>
    <w:link w:val="PrformatHTMLCar"/>
    <w:uiPriority w:val="99"/>
    <w:unhideWhenUsed/>
    <w:rsid w:val="00BD2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nsolas" w:hAnsi="Consolas"/>
      <w:sz w:val="20"/>
      <w:szCs w:val="20"/>
      <w:lang w:val="it-IT"/>
    </w:rPr>
  </w:style>
  <w:style w:type="character" w:customStyle="1" w:styleId="PrformatHTMLCar">
    <w:name w:val="Préformaté HTML Car"/>
    <w:basedOn w:val="Policepardfaut"/>
    <w:link w:val="PrformatHTML"/>
    <w:uiPriority w:val="99"/>
    <w:rsid w:val="00BD2B58"/>
    <w:rPr>
      <w:rFonts w:ascii="Consolas" w:hAnsi="Consolas"/>
      <w:sz w:val="20"/>
      <w:szCs w:val="20"/>
    </w:rPr>
  </w:style>
  <w:style w:type="table" w:styleId="Grilledutableau">
    <w:name w:val="Table Grid"/>
    <w:basedOn w:val="TableauNormal"/>
    <w:uiPriority w:val="39"/>
    <w:rsid w:val="00BD2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BD2B58"/>
    <w:rPr>
      <w:rFonts w:asciiTheme="majorHAnsi" w:eastAsiaTheme="majorEastAsia" w:hAnsiTheme="majorHAnsi" w:cstheme="majorBidi"/>
      <w:b/>
      <w:bCs/>
      <w:color w:val="2E74B5" w:themeColor="accent1" w:themeShade="BF"/>
      <w:sz w:val="28"/>
      <w:szCs w:val="28"/>
    </w:rPr>
  </w:style>
  <w:style w:type="paragraph" w:styleId="NormalWeb">
    <w:name w:val="Normal (Web)"/>
    <w:basedOn w:val="Normal"/>
    <w:uiPriority w:val="99"/>
    <w:unhideWhenUsed/>
    <w:rsid w:val="00BD2B58"/>
    <w:pPr>
      <w:spacing w:before="100" w:beforeAutospacing="1" w:after="100" w:afterAutospacing="1" w:line="240" w:lineRule="auto"/>
    </w:pPr>
    <w:rPr>
      <w:rFonts w:ascii="Times New Roman" w:eastAsiaTheme="minorEastAsia" w:hAnsi="Times New Roman" w:cs="Times New Roman"/>
      <w:sz w:val="24"/>
      <w:szCs w:val="24"/>
      <w:lang w:val="it-IT" w:eastAsia="it-IT"/>
    </w:rPr>
  </w:style>
  <w:style w:type="paragraph" w:styleId="Commentaire">
    <w:name w:val="annotation text"/>
    <w:basedOn w:val="Normal"/>
    <w:link w:val="CommentaireCar"/>
    <w:uiPriority w:val="99"/>
    <w:unhideWhenUsed/>
    <w:rsid w:val="00BD2B58"/>
    <w:pPr>
      <w:spacing w:line="240" w:lineRule="auto"/>
    </w:pPr>
    <w:rPr>
      <w:sz w:val="20"/>
      <w:szCs w:val="20"/>
      <w:lang w:val="fr-FR"/>
    </w:rPr>
  </w:style>
  <w:style w:type="character" w:customStyle="1" w:styleId="CommentaireCar">
    <w:name w:val="Commentaire Car"/>
    <w:basedOn w:val="Policepardfaut"/>
    <w:link w:val="Commentaire"/>
    <w:uiPriority w:val="99"/>
    <w:rsid w:val="00BD2B58"/>
    <w:rPr>
      <w:sz w:val="20"/>
      <w:szCs w:val="20"/>
      <w:lang w:val="fr-FR"/>
    </w:rPr>
  </w:style>
  <w:style w:type="paragraph" w:styleId="Textedebulles">
    <w:name w:val="Balloon Text"/>
    <w:basedOn w:val="Normal"/>
    <w:link w:val="TextedebullesCar"/>
    <w:uiPriority w:val="99"/>
    <w:semiHidden/>
    <w:unhideWhenUsed/>
    <w:rsid w:val="00D959C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959C5"/>
    <w:rPr>
      <w:rFonts w:ascii="Segoe UI" w:hAnsi="Segoe UI" w:cs="Segoe UI"/>
      <w:sz w:val="18"/>
      <w:szCs w:val="18"/>
      <w:lang w:val="en-GB"/>
    </w:rPr>
  </w:style>
  <w:style w:type="paragraph" w:customStyle="1" w:styleId="EndNoteBibliographyTitle">
    <w:name w:val="EndNote Bibliography Title"/>
    <w:basedOn w:val="Normal"/>
    <w:link w:val="EndNoteBibliographyTitleCar"/>
    <w:rsid w:val="00D959C5"/>
    <w:pPr>
      <w:spacing w:after="0"/>
      <w:jc w:val="center"/>
    </w:pPr>
    <w:rPr>
      <w:rFonts w:ascii="Garamond" w:hAnsi="Garamond" w:cs="Calibri"/>
      <w:noProof/>
      <w:lang w:val="en-US"/>
    </w:rPr>
  </w:style>
  <w:style w:type="character" w:customStyle="1" w:styleId="EndNoteBibliographyTitleCar">
    <w:name w:val="EndNote Bibliography Title Car"/>
    <w:basedOn w:val="Policepardfaut"/>
    <w:link w:val="EndNoteBibliographyTitle"/>
    <w:rsid w:val="00D959C5"/>
    <w:rPr>
      <w:rFonts w:ascii="Garamond" w:hAnsi="Garamond" w:cs="Calibri"/>
      <w:noProof/>
      <w:lang w:val="en-US"/>
    </w:rPr>
  </w:style>
  <w:style w:type="paragraph" w:customStyle="1" w:styleId="EndNoteBibliography">
    <w:name w:val="EndNote Bibliography"/>
    <w:basedOn w:val="Normal"/>
    <w:link w:val="EndNoteBibliographyCar"/>
    <w:rsid w:val="00D959C5"/>
    <w:pPr>
      <w:spacing w:line="240" w:lineRule="auto"/>
    </w:pPr>
    <w:rPr>
      <w:rFonts w:ascii="Garamond" w:hAnsi="Garamond" w:cs="Calibri"/>
      <w:noProof/>
      <w:lang w:val="en-US"/>
    </w:rPr>
  </w:style>
  <w:style w:type="character" w:customStyle="1" w:styleId="EndNoteBibliographyCar">
    <w:name w:val="EndNote Bibliography Car"/>
    <w:basedOn w:val="Policepardfaut"/>
    <w:link w:val="EndNoteBibliography"/>
    <w:rsid w:val="00D959C5"/>
    <w:rPr>
      <w:rFonts w:ascii="Garamond" w:hAnsi="Garamond" w:cs="Calibri"/>
      <w:noProof/>
      <w:lang w:val="en-US"/>
    </w:rPr>
  </w:style>
  <w:style w:type="character" w:styleId="Textedelespacerserv">
    <w:name w:val="Placeholder Text"/>
    <w:basedOn w:val="Policepardfaut"/>
    <w:uiPriority w:val="99"/>
    <w:semiHidden/>
    <w:rsid w:val="00731553"/>
    <w:rPr>
      <w:color w:val="808080"/>
    </w:rPr>
  </w:style>
  <w:style w:type="character" w:styleId="Marquedecommentaire">
    <w:name w:val="annotation reference"/>
    <w:basedOn w:val="Policepardfaut"/>
    <w:uiPriority w:val="99"/>
    <w:semiHidden/>
    <w:unhideWhenUsed/>
    <w:rsid w:val="002F3FA2"/>
    <w:rPr>
      <w:sz w:val="16"/>
      <w:szCs w:val="16"/>
    </w:rPr>
  </w:style>
  <w:style w:type="paragraph" w:styleId="Objetducommentaire">
    <w:name w:val="annotation subject"/>
    <w:basedOn w:val="Commentaire"/>
    <w:next w:val="Commentaire"/>
    <w:link w:val="ObjetducommentaireCar"/>
    <w:uiPriority w:val="99"/>
    <w:semiHidden/>
    <w:unhideWhenUsed/>
    <w:rsid w:val="002F3FA2"/>
    <w:rPr>
      <w:b/>
      <w:bCs/>
      <w:lang w:val="en-GB"/>
    </w:rPr>
  </w:style>
  <w:style w:type="character" w:customStyle="1" w:styleId="ObjetducommentaireCar">
    <w:name w:val="Objet du commentaire Car"/>
    <w:basedOn w:val="CommentaireCar"/>
    <w:link w:val="Objetducommentaire"/>
    <w:uiPriority w:val="99"/>
    <w:semiHidden/>
    <w:rsid w:val="002F3FA2"/>
    <w:rPr>
      <w:b/>
      <w:bCs/>
      <w:sz w:val="20"/>
      <w:szCs w:val="20"/>
      <w:lang w:val="en-GB"/>
    </w:rPr>
  </w:style>
  <w:style w:type="paragraph" w:styleId="Paragraphedeliste">
    <w:name w:val="List Paragraph"/>
    <w:basedOn w:val="Normal"/>
    <w:uiPriority w:val="34"/>
    <w:qFormat/>
    <w:rsid w:val="002F3FA2"/>
    <w:pPr>
      <w:ind w:left="720"/>
      <w:contextualSpacing/>
    </w:pPr>
    <w:rPr>
      <w:lang w:val="it-IT"/>
    </w:rPr>
  </w:style>
  <w:style w:type="character" w:customStyle="1" w:styleId="addmd1">
    <w:name w:val="addmd1"/>
    <w:basedOn w:val="Policepardfaut"/>
    <w:rsid w:val="002F3FA2"/>
    <w:rPr>
      <w:sz w:val="20"/>
      <w:szCs w:val="20"/>
    </w:rPr>
  </w:style>
  <w:style w:type="character" w:styleId="Lienhypertexte">
    <w:name w:val="Hyperlink"/>
    <w:basedOn w:val="Policepardfaut"/>
    <w:uiPriority w:val="99"/>
    <w:unhideWhenUsed/>
    <w:rsid w:val="002F3FA2"/>
    <w:rPr>
      <w:color w:val="0563C1" w:themeColor="hyperlink"/>
      <w:u w:val="single"/>
    </w:rPr>
  </w:style>
  <w:style w:type="character" w:styleId="Accentuation">
    <w:name w:val="Emphasis"/>
    <w:basedOn w:val="Policepardfaut"/>
    <w:uiPriority w:val="20"/>
    <w:qFormat/>
    <w:rsid w:val="002F3FA2"/>
    <w:rPr>
      <w:b/>
      <w:bCs/>
      <w:i w:val="0"/>
      <w:iCs w:val="0"/>
    </w:rPr>
  </w:style>
  <w:style w:type="table" w:customStyle="1" w:styleId="Tableausimple41">
    <w:name w:val="Tableau simple 41"/>
    <w:basedOn w:val="TableauNormal"/>
    <w:uiPriority w:val="44"/>
    <w:rsid w:val="007366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rameclaire-Accent3">
    <w:name w:val="Light Shading Accent 3"/>
    <w:basedOn w:val="TableauNormal"/>
    <w:uiPriority w:val="60"/>
    <w:rsid w:val="002F3B76"/>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601059">
      <w:bodyDiv w:val="1"/>
      <w:marLeft w:val="0"/>
      <w:marRight w:val="0"/>
      <w:marTop w:val="0"/>
      <w:marBottom w:val="0"/>
      <w:divBdr>
        <w:top w:val="none" w:sz="0" w:space="0" w:color="auto"/>
        <w:left w:val="none" w:sz="0" w:space="0" w:color="auto"/>
        <w:bottom w:val="none" w:sz="0" w:space="0" w:color="auto"/>
        <w:right w:val="none" w:sz="0" w:space="0" w:color="auto"/>
      </w:divBdr>
    </w:div>
    <w:div w:id="307053086">
      <w:bodyDiv w:val="1"/>
      <w:marLeft w:val="0"/>
      <w:marRight w:val="0"/>
      <w:marTop w:val="0"/>
      <w:marBottom w:val="0"/>
      <w:divBdr>
        <w:top w:val="none" w:sz="0" w:space="0" w:color="auto"/>
        <w:left w:val="none" w:sz="0" w:space="0" w:color="auto"/>
        <w:bottom w:val="none" w:sz="0" w:space="0" w:color="auto"/>
        <w:right w:val="none" w:sz="0" w:space="0" w:color="auto"/>
      </w:divBdr>
    </w:div>
    <w:div w:id="1152483160">
      <w:bodyDiv w:val="1"/>
      <w:marLeft w:val="0"/>
      <w:marRight w:val="0"/>
      <w:marTop w:val="0"/>
      <w:marBottom w:val="0"/>
      <w:divBdr>
        <w:top w:val="none" w:sz="0" w:space="0" w:color="auto"/>
        <w:left w:val="none" w:sz="0" w:space="0" w:color="auto"/>
        <w:bottom w:val="none" w:sz="0" w:space="0" w:color="auto"/>
        <w:right w:val="none" w:sz="0" w:space="0" w:color="auto"/>
      </w:divBdr>
    </w:div>
    <w:div w:id="2078815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4.bin"/><Relationship Id="rId18" Type="http://schemas.openxmlformats.org/officeDocument/2006/relationships/chart" Target="charts/chart2.xml"/><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oleObject" Target="embeddings/oleObject1.bin"/><Relationship Id="rId12" Type="http://schemas.openxmlformats.org/officeDocument/2006/relationships/image" Target="media/image4.emf"/><Relationship Id="rId17" Type="http://schemas.openxmlformats.org/officeDocument/2006/relationships/chart" Target="charts/chart1.xm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1.png"/><Relationship Id="rId28" Type="http://schemas.openxmlformats.org/officeDocument/2006/relationships/oleObject" Target="embeddings/oleObject7.bin"/><Relationship Id="rId10" Type="http://schemas.openxmlformats.org/officeDocument/2006/relationships/image" Target="media/image3.emf"/><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emf"/><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5.bin"/></Relationships>
</file>

<file path=word/charts/_rels/chart2.xml.rels><?xml version="1.0" encoding="UTF-8" standalone="yes"?>
<Relationships xmlns="http://schemas.openxmlformats.org/package/2006/relationships"><Relationship Id="rId1" Type="http://schemas.openxmlformats.org/officeDocument/2006/relationships/oleObject" Target="file:///\\salsa.univ-amu.fr\dfs\centre\administratifs\knauth\Mes%20documents\Recherche\ES17-49%20acid%20TG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alsa.univ-amu.fr\dfs\centre\administratifs\knauth\Mes%20documents\Recherche\ES17-49%20acid%20TG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76073327621613"/>
          <c:y val="5.8971480239611199E-2"/>
          <c:w val="0.81527912637863276"/>
          <c:h val="0.71361265621613801"/>
        </c:manualLayout>
      </c:layout>
      <c:scatterChart>
        <c:scatterStyle val="lineMarker"/>
        <c:varyColors val="0"/>
        <c:ser>
          <c:idx val="0"/>
          <c:order val="0"/>
          <c:tx>
            <c:strRef>
              <c:f>'[ANF-1 RN36 excel.xlsx]Foglio1'!$C$2</c:f>
              <c:strCache>
                <c:ptCount val="1"/>
                <c:pt idx="0">
                  <c:v>pH</c:v>
                </c:pt>
              </c:strCache>
            </c:strRef>
          </c:tx>
          <c:spPr>
            <a:ln w="12700">
              <a:solidFill>
                <a:schemeClr val="tx1"/>
              </a:solidFill>
            </a:ln>
          </c:spPr>
          <c:marker>
            <c:symbol val="circle"/>
            <c:size val="4"/>
            <c:spPr>
              <a:solidFill>
                <a:schemeClr val="tx1"/>
              </a:solidFill>
              <a:ln>
                <a:solidFill>
                  <a:schemeClr val="tx1"/>
                </a:solidFill>
              </a:ln>
            </c:spPr>
          </c:marker>
          <c:xVal>
            <c:numRef>
              <c:f>'[ANF-1 RN36 excel.xlsx]Foglio1'!$B$3:$B$17</c:f>
              <c:numCache>
                <c:formatCode>General</c:formatCode>
                <c:ptCount val="15"/>
                <c:pt idx="0">
                  <c:v>0</c:v>
                </c:pt>
                <c:pt idx="1">
                  <c:v>0.1</c:v>
                </c:pt>
                <c:pt idx="2">
                  <c:v>0.15</c:v>
                </c:pt>
                <c:pt idx="3">
                  <c:v>0.2</c:v>
                </c:pt>
                <c:pt idx="4">
                  <c:v>0.25</c:v>
                </c:pt>
                <c:pt idx="5">
                  <c:v>0.3</c:v>
                </c:pt>
                <c:pt idx="6">
                  <c:v>0.35</c:v>
                </c:pt>
                <c:pt idx="7">
                  <c:v>0.4</c:v>
                </c:pt>
                <c:pt idx="8">
                  <c:v>0.45</c:v>
                </c:pt>
                <c:pt idx="9">
                  <c:v>0.55000000000000004</c:v>
                </c:pt>
                <c:pt idx="10">
                  <c:v>0.6</c:v>
                </c:pt>
                <c:pt idx="11">
                  <c:v>0.7</c:v>
                </c:pt>
                <c:pt idx="12">
                  <c:v>1.1000000000000001</c:v>
                </c:pt>
                <c:pt idx="13">
                  <c:v>1.7</c:v>
                </c:pt>
                <c:pt idx="14">
                  <c:v>2</c:v>
                </c:pt>
              </c:numCache>
            </c:numRef>
          </c:xVal>
          <c:yVal>
            <c:numRef>
              <c:f>'[ANF-1 RN36 excel.xlsx]Foglio1'!$C$3:$C$17</c:f>
              <c:numCache>
                <c:formatCode>General</c:formatCode>
                <c:ptCount val="15"/>
                <c:pt idx="0">
                  <c:v>5.4</c:v>
                </c:pt>
                <c:pt idx="1">
                  <c:v>5.54</c:v>
                </c:pt>
                <c:pt idx="2">
                  <c:v>5.6</c:v>
                </c:pt>
                <c:pt idx="3">
                  <c:v>5.68</c:v>
                </c:pt>
                <c:pt idx="4">
                  <c:v>5.81</c:v>
                </c:pt>
                <c:pt idx="5">
                  <c:v>5.95</c:v>
                </c:pt>
                <c:pt idx="6">
                  <c:v>6.8</c:v>
                </c:pt>
                <c:pt idx="7">
                  <c:v>7.4</c:v>
                </c:pt>
                <c:pt idx="8">
                  <c:v>8.1</c:v>
                </c:pt>
                <c:pt idx="9">
                  <c:v>8.82</c:v>
                </c:pt>
                <c:pt idx="10">
                  <c:v>8.92</c:v>
                </c:pt>
                <c:pt idx="11">
                  <c:v>9.27</c:v>
                </c:pt>
                <c:pt idx="12">
                  <c:v>9.7100000000000009</c:v>
                </c:pt>
                <c:pt idx="13">
                  <c:v>10</c:v>
                </c:pt>
                <c:pt idx="14">
                  <c:v>10.25</c:v>
                </c:pt>
              </c:numCache>
            </c:numRef>
          </c:yVal>
          <c:smooth val="1"/>
          <c:extLst>
            <c:ext xmlns:c16="http://schemas.microsoft.com/office/drawing/2014/chart" uri="{C3380CC4-5D6E-409C-BE32-E72D297353CC}">
              <c16:uniqueId val="{00000000-D656-4B9D-8A28-48320131EF1D}"/>
            </c:ext>
          </c:extLst>
        </c:ser>
        <c:dLbls>
          <c:showLegendKey val="0"/>
          <c:showVal val="0"/>
          <c:showCatName val="0"/>
          <c:showSerName val="0"/>
          <c:showPercent val="0"/>
          <c:showBubbleSize val="0"/>
        </c:dLbls>
        <c:axId val="608466816"/>
        <c:axId val="608555392"/>
      </c:scatterChart>
      <c:valAx>
        <c:axId val="608466816"/>
        <c:scaling>
          <c:orientation val="minMax"/>
          <c:max val="2"/>
        </c:scaling>
        <c:delete val="0"/>
        <c:axPos val="b"/>
        <c:title>
          <c:tx>
            <c:rich>
              <a:bodyPr/>
              <a:lstStyle/>
              <a:p>
                <a:pPr>
                  <a:defRPr/>
                </a:pPr>
                <a:r>
                  <a:rPr lang="it-IT"/>
                  <a:t>mL </a:t>
                </a:r>
                <a:r>
                  <a:rPr lang="it-IT" sz="1200" b="1" i="0" u="none" strike="noStrike" baseline="0">
                    <a:effectLst/>
                  </a:rPr>
                  <a:t>0.02 M </a:t>
                </a:r>
                <a:r>
                  <a:rPr lang="it-IT"/>
                  <a:t>NaOH </a:t>
                </a:r>
              </a:p>
            </c:rich>
          </c:tx>
          <c:layout>
            <c:manualLayout>
              <c:xMode val="edge"/>
              <c:yMode val="edge"/>
              <c:x val="0.42017825896762906"/>
              <c:y val="0.89162679425837321"/>
            </c:manualLayout>
          </c:layout>
          <c:overlay val="0"/>
        </c:title>
        <c:numFmt formatCode="General" sourceLinked="1"/>
        <c:majorTickMark val="out"/>
        <c:minorTickMark val="in"/>
        <c:tickLblPos val="nextTo"/>
        <c:spPr>
          <a:ln/>
        </c:spPr>
        <c:crossAx val="608555392"/>
        <c:crosses val="autoZero"/>
        <c:crossBetween val="midCat"/>
      </c:valAx>
      <c:valAx>
        <c:axId val="608555392"/>
        <c:scaling>
          <c:orientation val="minMax"/>
          <c:min val="4"/>
        </c:scaling>
        <c:delete val="0"/>
        <c:axPos val="l"/>
        <c:title>
          <c:tx>
            <c:rich>
              <a:bodyPr rot="-5400000" vert="horz"/>
              <a:lstStyle/>
              <a:p>
                <a:pPr>
                  <a:defRPr/>
                </a:pPr>
                <a:r>
                  <a:rPr lang="it-IT"/>
                  <a:t>pH</a:t>
                </a:r>
              </a:p>
            </c:rich>
          </c:tx>
          <c:layout>
            <c:manualLayout>
              <c:xMode val="edge"/>
              <c:yMode val="edge"/>
              <c:x val="7.4850747283532518E-4"/>
              <c:y val="0.35621613812034963"/>
            </c:manualLayout>
          </c:layout>
          <c:overlay val="0"/>
        </c:title>
        <c:numFmt formatCode="General" sourceLinked="1"/>
        <c:majorTickMark val="out"/>
        <c:minorTickMark val="in"/>
        <c:tickLblPos val="nextTo"/>
        <c:spPr>
          <a:ln/>
        </c:spPr>
        <c:crossAx val="608466816"/>
        <c:crosses val="autoZero"/>
        <c:crossBetween val="midCat"/>
      </c:valAx>
      <c:spPr>
        <a:ln>
          <a:solidFill>
            <a:schemeClr val="bg2">
              <a:lumMod val="90000"/>
            </a:schemeClr>
          </a:solidFill>
        </a:ln>
      </c:spPr>
    </c:plotArea>
    <c:plotVisOnly val="1"/>
    <c:dispBlanksAs val="gap"/>
    <c:showDLblsOverMax val="0"/>
  </c:chart>
  <c:spPr>
    <a:ln>
      <a:noFill/>
    </a:ln>
  </c:spPr>
  <c:txPr>
    <a:bodyPr/>
    <a:lstStyle/>
    <a:p>
      <a:pPr>
        <a:defRPr sz="1200"/>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34153888658655"/>
          <c:y val="5.2631578947368418E-2"/>
          <c:w val="0.84321635585025556"/>
          <c:h val="0.7540511622650039"/>
        </c:manualLayout>
      </c:layout>
      <c:scatterChart>
        <c:scatterStyle val="lineMarker"/>
        <c:varyColors val="0"/>
        <c:ser>
          <c:idx val="1"/>
          <c:order val="0"/>
          <c:tx>
            <c:strRef>
              <c:f>Feuil2!$C$1</c:f>
              <c:strCache>
                <c:ptCount val="1"/>
                <c:pt idx="0">
                  <c:v>Weight (%)</c:v>
                </c:pt>
              </c:strCache>
            </c:strRef>
          </c:tx>
          <c:spPr>
            <a:ln>
              <a:noFill/>
            </a:ln>
          </c:spPr>
          <c:marker>
            <c:symbol val="circle"/>
            <c:size val="2"/>
            <c:spPr>
              <a:solidFill>
                <a:schemeClr val="tx1"/>
              </a:solidFill>
              <a:ln w="6350">
                <a:solidFill>
                  <a:schemeClr val="tx1"/>
                </a:solidFill>
              </a:ln>
            </c:spPr>
          </c:marker>
          <c:xVal>
            <c:numRef>
              <c:f>Feuil2!$A$2:$A$38197</c:f>
              <c:numCache>
                <c:formatCode>General</c:formatCode>
                <c:ptCount val="38196"/>
                <c:pt idx="0">
                  <c:v>25.31024</c:v>
                </c:pt>
                <c:pt idx="1">
                  <c:v>25.317340000000002</c:v>
                </c:pt>
                <c:pt idx="2">
                  <c:v>25.323619999999998</c:v>
                </c:pt>
                <c:pt idx="3">
                  <c:v>25.329440000000002</c:v>
                </c:pt>
                <c:pt idx="4">
                  <c:v>25.336549999999999</c:v>
                </c:pt>
                <c:pt idx="5">
                  <c:v>25.3444</c:v>
                </c:pt>
                <c:pt idx="6">
                  <c:v>25.349299999999999</c:v>
                </c:pt>
                <c:pt idx="7">
                  <c:v>25.358599999999999</c:v>
                </c:pt>
                <c:pt idx="8">
                  <c:v>25.361820000000002</c:v>
                </c:pt>
                <c:pt idx="9">
                  <c:v>25.370180000000001</c:v>
                </c:pt>
                <c:pt idx="10">
                  <c:v>25.374379999999999</c:v>
                </c:pt>
                <c:pt idx="11">
                  <c:v>25.381910000000001</c:v>
                </c:pt>
                <c:pt idx="12">
                  <c:v>25.3873</c:v>
                </c:pt>
                <c:pt idx="13">
                  <c:v>25.393840000000001</c:v>
                </c:pt>
                <c:pt idx="14">
                  <c:v>25.400659999999998</c:v>
                </c:pt>
                <c:pt idx="15">
                  <c:v>25.405539999999998</c:v>
                </c:pt>
                <c:pt idx="16">
                  <c:v>25.41217</c:v>
                </c:pt>
                <c:pt idx="17">
                  <c:v>25.420819999999999</c:v>
                </c:pt>
                <c:pt idx="18">
                  <c:v>25.427900000000001</c:v>
                </c:pt>
                <c:pt idx="19">
                  <c:v>25.432580000000002</c:v>
                </c:pt>
                <c:pt idx="20">
                  <c:v>25.437100000000001</c:v>
                </c:pt>
                <c:pt idx="21">
                  <c:v>25.44398</c:v>
                </c:pt>
                <c:pt idx="22">
                  <c:v>25.45</c:v>
                </c:pt>
                <c:pt idx="23">
                  <c:v>25.454840000000001</c:v>
                </c:pt>
                <c:pt idx="24">
                  <c:v>25.461040000000001</c:v>
                </c:pt>
                <c:pt idx="25">
                  <c:v>25.468160000000001</c:v>
                </c:pt>
                <c:pt idx="26">
                  <c:v>25.473669999999998</c:v>
                </c:pt>
                <c:pt idx="27">
                  <c:v>25.479310000000002</c:v>
                </c:pt>
                <c:pt idx="28">
                  <c:v>25.484839999999998</c:v>
                </c:pt>
                <c:pt idx="29">
                  <c:v>25.49174</c:v>
                </c:pt>
                <c:pt idx="30">
                  <c:v>25.497119999999999</c:v>
                </c:pt>
                <c:pt idx="31">
                  <c:v>25.502690000000001</c:v>
                </c:pt>
                <c:pt idx="32">
                  <c:v>25.507300000000001</c:v>
                </c:pt>
                <c:pt idx="33">
                  <c:v>25.512319999999999</c:v>
                </c:pt>
                <c:pt idx="34">
                  <c:v>25.518059999999998</c:v>
                </c:pt>
                <c:pt idx="35">
                  <c:v>25.521039999999999</c:v>
                </c:pt>
                <c:pt idx="36">
                  <c:v>25.526589999999999</c:v>
                </c:pt>
                <c:pt idx="37">
                  <c:v>25.53266</c:v>
                </c:pt>
                <c:pt idx="38">
                  <c:v>25.5367</c:v>
                </c:pt>
                <c:pt idx="39">
                  <c:v>25.540959999999998</c:v>
                </c:pt>
                <c:pt idx="40">
                  <c:v>25.547229999999999</c:v>
                </c:pt>
                <c:pt idx="41">
                  <c:v>25.55368</c:v>
                </c:pt>
                <c:pt idx="42">
                  <c:v>25.557680000000001</c:v>
                </c:pt>
                <c:pt idx="43">
                  <c:v>25.56183</c:v>
                </c:pt>
                <c:pt idx="44">
                  <c:v>25.565570000000001</c:v>
                </c:pt>
                <c:pt idx="45">
                  <c:v>25.572230000000001</c:v>
                </c:pt>
                <c:pt idx="46">
                  <c:v>25.57573</c:v>
                </c:pt>
                <c:pt idx="47">
                  <c:v>25.580490000000001</c:v>
                </c:pt>
                <c:pt idx="48">
                  <c:v>25.584140000000001</c:v>
                </c:pt>
                <c:pt idx="49">
                  <c:v>25.588339999999999</c:v>
                </c:pt>
                <c:pt idx="50">
                  <c:v>25.594650000000001</c:v>
                </c:pt>
                <c:pt idx="51">
                  <c:v>25.599519999999998</c:v>
                </c:pt>
                <c:pt idx="52">
                  <c:v>25.603429999999999</c:v>
                </c:pt>
                <c:pt idx="53">
                  <c:v>25.60718</c:v>
                </c:pt>
                <c:pt idx="54">
                  <c:v>25.61214</c:v>
                </c:pt>
                <c:pt idx="55">
                  <c:v>25.616119999999999</c:v>
                </c:pt>
                <c:pt idx="56">
                  <c:v>25.621780000000001</c:v>
                </c:pt>
                <c:pt idx="57">
                  <c:v>25.624199999999998</c:v>
                </c:pt>
                <c:pt idx="58">
                  <c:v>25.62735</c:v>
                </c:pt>
                <c:pt idx="59">
                  <c:v>25.630400000000002</c:v>
                </c:pt>
                <c:pt idx="60">
                  <c:v>25.636939999999999</c:v>
                </c:pt>
                <c:pt idx="61">
                  <c:v>25.640699999999999</c:v>
                </c:pt>
                <c:pt idx="62">
                  <c:v>25.645109999999999</c:v>
                </c:pt>
                <c:pt idx="63">
                  <c:v>25.64819</c:v>
                </c:pt>
                <c:pt idx="64">
                  <c:v>25.652290000000001</c:v>
                </c:pt>
                <c:pt idx="65">
                  <c:v>25.656610000000001</c:v>
                </c:pt>
                <c:pt idx="66">
                  <c:v>25.661740000000002</c:v>
                </c:pt>
                <c:pt idx="67">
                  <c:v>25.663720000000001</c:v>
                </c:pt>
                <c:pt idx="68">
                  <c:v>25.668140000000001</c:v>
                </c:pt>
                <c:pt idx="69">
                  <c:v>25.670680000000001</c:v>
                </c:pt>
                <c:pt idx="70">
                  <c:v>25.67465</c:v>
                </c:pt>
                <c:pt idx="71">
                  <c:v>25.679780000000001</c:v>
                </c:pt>
                <c:pt idx="72">
                  <c:v>25.684650000000001</c:v>
                </c:pt>
                <c:pt idx="73">
                  <c:v>25.68683</c:v>
                </c:pt>
                <c:pt idx="74">
                  <c:v>25.69032</c:v>
                </c:pt>
                <c:pt idx="75">
                  <c:v>25.693100000000001</c:v>
                </c:pt>
                <c:pt idx="76">
                  <c:v>25.698910000000001</c:v>
                </c:pt>
                <c:pt idx="77">
                  <c:v>25.701899999999998</c:v>
                </c:pt>
                <c:pt idx="78">
                  <c:v>25.70665</c:v>
                </c:pt>
                <c:pt idx="79">
                  <c:v>25.70825</c:v>
                </c:pt>
                <c:pt idx="80">
                  <c:v>25.713460000000001</c:v>
                </c:pt>
                <c:pt idx="81">
                  <c:v>25.717040000000001</c:v>
                </c:pt>
                <c:pt idx="82">
                  <c:v>25.720199999999998</c:v>
                </c:pt>
                <c:pt idx="83">
                  <c:v>25.7241</c:v>
                </c:pt>
                <c:pt idx="84">
                  <c:v>25.72522</c:v>
                </c:pt>
                <c:pt idx="85">
                  <c:v>25.730560000000001</c:v>
                </c:pt>
                <c:pt idx="86">
                  <c:v>25.73516</c:v>
                </c:pt>
                <c:pt idx="87">
                  <c:v>25.736519999999999</c:v>
                </c:pt>
                <c:pt idx="88">
                  <c:v>25.738499999999998</c:v>
                </c:pt>
                <c:pt idx="89">
                  <c:v>25.742740000000001</c:v>
                </c:pt>
                <c:pt idx="90">
                  <c:v>25.745100000000001</c:v>
                </c:pt>
                <c:pt idx="91">
                  <c:v>25.74878</c:v>
                </c:pt>
                <c:pt idx="92">
                  <c:v>25.751249999999999</c:v>
                </c:pt>
                <c:pt idx="93">
                  <c:v>25.755230000000001</c:v>
                </c:pt>
                <c:pt idx="94">
                  <c:v>25.75684</c:v>
                </c:pt>
                <c:pt idx="95">
                  <c:v>25.763359999999999</c:v>
                </c:pt>
                <c:pt idx="96">
                  <c:v>25.76652</c:v>
                </c:pt>
                <c:pt idx="97">
                  <c:v>25.769220000000001</c:v>
                </c:pt>
                <c:pt idx="98">
                  <c:v>25.774059999999999</c:v>
                </c:pt>
                <c:pt idx="99">
                  <c:v>25.775549999999999</c:v>
                </c:pt>
                <c:pt idx="100">
                  <c:v>25.77938</c:v>
                </c:pt>
                <c:pt idx="101">
                  <c:v>25.78181</c:v>
                </c:pt>
                <c:pt idx="102">
                  <c:v>25.785060000000001</c:v>
                </c:pt>
                <c:pt idx="103">
                  <c:v>25.787040000000001</c:v>
                </c:pt>
                <c:pt idx="104">
                  <c:v>25.788460000000001</c:v>
                </c:pt>
                <c:pt idx="105">
                  <c:v>25.79346</c:v>
                </c:pt>
                <c:pt idx="106">
                  <c:v>25.79842</c:v>
                </c:pt>
                <c:pt idx="107">
                  <c:v>25.800979999999999</c:v>
                </c:pt>
                <c:pt idx="108">
                  <c:v>25.802389999999999</c:v>
                </c:pt>
                <c:pt idx="109">
                  <c:v>25.805980000000002</c:v>
                </c:pt>
                <c:pt idx="110">
                  <c:v>25.808879999999998</c:v>
                </c:pt>
                <c:pt idx="111">
                  <c:v>25.812290000000001</c:v>
                </c:pt>
                <c:pt idx="112">
                  <c:v>25.813140000000001</c:v>
                </c:pt>
                <c:pt idx="113">
                  <c:v>25.817329999999998</c:v>
                </c:pt>
                <c:pt idx="114">
                  <c:v>25.81936</c:v>
                </c:pt>
                <c:pt idx="115">
                  <c:v>25.81973</c:v>
                </c:pt>
                <c:pt idx="116">
                  <c:v>25.823540000000001</c:v>
                </c:pt>
                <c:pt idx="117">
                  <c:v>25.8263</c:v>
                </c:pt>
                <c:pt idx="118">
                  <c:v>25.826930000000001</c:v>
                </c:pt>
                <c:pt idx="119">
                  <c:v>25.829910000000002</c:v>
                </c:pt>
                <c:pt idx="120">
                  <c:v>25.832350000000002</c:v>
                </c:pt>
                <c:pt idx="121">
                  <c:v>25.83447</c:v>
                </c:pt>
                <c:pt idx="122">
                  <c:v>25.838699999999999</c:v>
                </c:pt>
                <c:pt idx="123">
                  <c:v>25.842510000000001</c:v>
                </c:pt>
                <c:pt idx="124">
                  <c:v>25.845600000000001</c:v>
                </c:pt>
                <c:pt idx="125">
                  <c:v>25.847719999999999</c:v>
                </c:pt>
                <c:pt idx="126">
                  <c:v>25.851150000000001</c:v>
                </c:pt>
                <c:pt idx="127">
                  <c:v>25.853739999999998</c:v>
                </c:pt>
                <c:pt idx="128">
                  <c:v>25.85426</c:v>
                </c:pt>
                <c:pt idx="129">
                  <c:v>25.85688</c:v>
                </c:pt>
                <c:pt idx="130">
                  <c:v>25.858609999999999</c:v>
                </c:pt>
                <c:pt idx="131">
                  <c:v>25.859919999999999</c:v>
                </c:pt>
                <c:pt idx="132">
                  <c:v>25.862580000000001</c:v>
                </c:pt>
                <c:pt idx="133">
                  <c:v>25.8659</c:v>
                </c:pt>
                <c:pt idx="134">
                  <c:v>25.868099999999998</c:v>
                </c:pt>
                <c:pt idx="135">
                  <c:v>25.870270000000001</c:v>
                </c:pt>
                <c:pt idx="136">
                  <c:v>25.872150000000001</c:v>
                </c:pt>
                <c:pt idx="137">
                  <c:v>25.874120000000001</c:v>
                </c:pt>
                <c:pt idx="138">
                  <c:v>25.876460000000002</c:v>
                </c:pt>
                <c:pt idx="139">
                  <c:v>25.880210000000002</c:v>
                </c:pt>
                <c:pt idx="140">
                  <c:v>25.882300000000001</c:v>
                </c:pt>
                <c:pt idx="141">
                  <c:v>25.884329999999999</c:v>
                </c:pt>
                <c:pt idx="142">
                  <c:v>25.887799999999999</c:v>
                </c:pt>
                <c:pt idx="143">
                  <c:v>25.88926</c:v>
                </c:pt>
                <c:pt idx="144">
                  <c:v>25.892849999999999</c:v>
                </c:pt>
                <c:pt idx="145">
                  <c:v>25.89481</c:v>
                </c:pt>
                <c:pt idx="146">
                  <c:v>25.89734</c:v>
                </c:pt>
                <c:pt idx="147">
                  <c:v>25.89845</c:v>
                </c:pt>
                <c:pt idx="148">
                  <c:v>25.900880000000001</c:v>
                </c:pt>
                <c:pt idx="149">
                  <c:v>25.90278</c:v>
                </c:pt>
                <c:pt idx="150">
                  <c:v>25.904419999999998</c:v>
                </c:pt>
                <c:pt idx="151">
                  <c:v>25.905190000000001</c:v>
                </c:pt>
                <c:pt idx="152">
                  <c:v>25.908639999999998</c:v>
                </c:pt>
                <c:pt idx="153">
                  <c:v>25.911799999999999</c:v>
                </c:pt>
                <c:pt idx="154">
                  <c:v>25.913150000000002</c:v>
                </c:pt>
                <c:pt idx="155">
                  <c:v>25.915939999999999</c:v>
                </c:pt>
                <c:pt idx="156">
                  <c:v>25.916219999999999</c:v>
                </c:pt>
                <c:pt idx="157">
                  <c:v>25.917210000000001</c:v>
                </c:pt>
                <c:pt idx="158">
                  <c:v>25.920359999999999</c:v>
                </c:pt>
                <c:pt idx="159">
                  <c:v>25.922820000000002</c:v>
                </c:pt>
                <c:pt idx="160">
                  <c:v>25.925599999999999</c:v>
                </c:pt>
                <c:pt idx="161">
                  <c:v>25.92868</c:v>
                </c:pt>
                <c:pt idx="162">
                  <c:v>25.929539999999999</c:v>
                </c:pt>
                <c:pt idx="163">
                  <c:v>25.933630000000001</c:v>
                </c:pt>
                <c:pt idx="164">
                  <c:v>25.93535</c:v>
                </c:pt>
                <c:pt idx="165">
                  <c:v>25.93562</c:v>
                </c:pt>
                <c:pt idx="166">
                  <c:v>25.939070000000001</c:v>
                </c:pt>
                <c:pt idx="167">
                  <c:v>25.941479999999999</c:v>
                </c:pt>
                <c:pt idx="168">
                  <c:v>25.943059999999999</c:v>
                </c:pt>
                <c:pt idx="169">
                  <c:v>25.945419999999999</c:v>
                </c:pt>
                <c:pt idx="170">
                  <c:v>25.946829999999999</c:v>
                </c:pt>
                <c:pt idx="171">
                  <c:v>25.949349999999999</c:v>
                </c:pt>
                <c:pt idx="172">
                  <c:v>25.95112</c:v>
                </c:pt>
                <c:pt idx="173">
                  <c:v>25.955349999999999</c:v>
                </c:pt>
                <c:pt idx="174">
                  <c:v>25.956150000000001</c:v>
                </c:pt>
                <c:pt idx="175">
                  <c:v>25.95673</c:v>
                </c:pt>
                <c:pt idx="176">
                  <c:v>25.95872</c:v>
                </c:pt>
                <c:pt idx="177">
                  <c:v>25.9589</c:v>
                </c:pt>
                <c:pt idx="178">
                  <c:v>25.96255</c:v>
                </c:pt>
                <c:pt idx="179">
                  <c:v>25.965260000000001</c:v>
                </c:pt>
                <c:pt idx="180">
                  <c:v>25.967659999999999</c:v>
                </c:pt>
                <c:pt idx="181">
                  <c:v>25.96959</c:v>
                </c:pt>
                <c:pt idx="182">
                  <c:v>25.970130000000001</c:v>
                </c:pt>
                <c:pt idx="183">
                  <c:v>25.97392</c:v>
                </c:pt>
                <c:pt idx="184">
                  <c:v>25.975200000000001</c:v>
                </c:pt>
                <c:pt idx="185">
                  <c:v>25.97814</c:v>
                </c:pt>
                <c:pt idx="186">
                  <c:v>25.97925</c:v>
                </c:pt>
                <c:pt idx="187">
                  <c:v>25.980360000000001</c:v>
                </c:pt>
                <c:pt idx="188">
                  <c:v>25.983789999999999</c:v>
                </c:pt>
                <c:pt idx="189">
                  <c:v>25.986989999999999</c:v>
                </c:pt>
                <c:pt idx="190">
                  <c:v>25.98807</c:v>
                </c:pt>
                <c:pt idx="191">
                  <c:v>25.989090000000001</c:v>
                </c:pt>
                <c:pt idx="192">
                  <c:v>25.990300000000001</c:v>
                </c:pt>
                <c:pt idx="193">
                  <c:v>25.994</c:v>
                </c:pt>
                <c:pt idx="194">
                  <c:v>25.99494</c:v>
                </c:pt>
                <c:pt idx="195">
                  <c:v>25.996980000000001</c:v>
                </c:pt>
                <c:pt idx="196">
                  <c:v>25.9984</c:v>
                </c:pt>
                <c:pt idx="197">
                  <c:v>25.999320000000001</c:v>
                </c:pt>
                <c:pt idx="198">
                  <c:v>26.001180000000002</c:v>
                </c:pt>
                <c:pt idx="199">
                  <c:v>26.002980000000001</c:v>
                </c:pt>
                <c:pt idx="200">
                  <c:v>26.005140000000001</c:v>
                </c:pt>
                <c:pt idx="201">
                  <c:v>26.007819999999999</c:v>
                </c:pt>
                <c:pt idx="202">
                  <c:v>26.010249999999999</c:v>
                </c:pt>
                <c:pt idx="203">
                  <c:v>26.011559999999999</c:v>
                </c:pt>
                <c:pt idx="204">
                  <c:v>26.014510000000001</c:v>
                </c:pt>
                <c:pt idx="205">
                  <c:v>26.01726</c:v>
                </c:pt>
                <c:pt idx="206">
                  <c:v>26.018529999999998</c:v>
                </c:pt>
                <c:pt idx="207">
                  <c:v>26.01998</c:v>
                </c:pt>
                <c:pt idx="208">
                  <c:v>26.022349999999999</c:v>
                </c:pt>
                <c:pt idx="209">
                  <c:v>26.0245</c:v>
                </c:pt>
                <c:pt idx="210">
                  <c:v>26.0259</c:v>
                </c:pt>
                <c:pt idx="211">
                  <c:v>26.025510000000001</c:v>
                </c:pt>
                <c:pt idx="212">
                  <c:v>26.03049</c:v>
                </c:pt>
                <c:pt idx="213">
                  <c:v>26.031179999999999</c:v>
                </c:pt>
                <c:pt idx="214">
                  <c:v>26.0337</c:v>
                </c:pt>
                <c:pt idx="215">
                  <c:v>26.03548</c:v>
                </c:pt>
                <c:pt idx="216">
                  <c:v>26.035309999999999</c:v>
                </c:pt>
                <c:pt idx="217">
                  <c:v>26.036760000000001</c:v>
                </c:pt>
                <c:pt idx="218">
                  <c:v>26.037669999999999</c:v>
                </c:pt>
                <c:pt idx="219">
                  <c:v>26.04194</c:v>
                </c:pt>
                <c:pt idx="220">
                  <c:v>26.041699999999999</c:v>
                </c:pt>
                <c:pt idx="221">
                  <c:v>26.044029999999999</c:v>
                </c:pt>
                <c:pt idx="222">
                  <c:v>26.04532</c:v>
                </c:pt>
                <c:pt idx="223">
                  <c:v>26.045750000000002</c:v>
                </c:pt>
                <c:pt idx="224">
                  <c:v>26.048100000000002</c:v>
                </c:pt>
                <c:pt idx="225">
                  <c:v>26.048290000000001</c:v>
                </c:pt>
                <c:pt idx="226">
                  <c:v>26.05292</c:v>
                </c:pt>
                <c:pt idx="227">
                  <c:v>26.052440000000001</c:v>
                </c:pt>
                <c:pt idx="228">
                  <c:v>26.053799999999999</c:v>
                </c:pt>
                <c:pt idx="229">
                  <c:v>26.055399999999999</c:v>
                </c:pt>
                <c:pt idx="230">
                  <c:v>26.056840000000001</c:v>
                </c:pt>
                <c:pt idx="231">
                  <c:v>26.05903</c:v>
                </c:pt>
                <c:pt idx="232">
                  <c:v>26.059979999999999</c:v>
                </c:pt>
                <c:pt idx="233">
                  <c:v>26.061060000000001</c:v>
                </c:pt>
                <c:pt idx="234">
                  <c:v>26.0657</c:v>
                </c:pt>
                <c:pt idx="235">
                  <c:v>26.067250000000001</c:v>
                </c:pt>
                <c:pt idx="236">
                  <c:v>26.068580000000001</c:v>
                </c:pt>
                <c:pt idx="237">
                  <c:v>26.07281</c:v>
                </c:pt>
                <c:pt idx="238">
                  <c:v>26.074380000000001</c:v>
                </c:pt>
                <c:pt idx="239">
                  <c:v>26.077300000000001</c:v>
                </c:pt>
                <c:pt idx="240">
                  <c:v>26.076989999999999</c:v>
                </c:pt>
                <c:pt idx="241">
                  <c:v>26.077369999999998</c:v>
                </c:pt>
                <c:pt idx="242">
                  <c:v>26.080400000000001</c:v>
                </c:pt>
                <c:pt idx="243">
                  <c:v>26.080580000000001</c:v>
                </c:pt>
                <c:pt idx="244">
                  <c:v>26.08156</c:v>
                </c:pt>
                <c:pt idx="245">
                  <c:v>26.085080000000001</c:v>
                </c:pt>
                <c:pt idx="246">
                  <c:v>26.08492</c:v>
                </c:pt>
                <c:pt idx="247">
                  <c:v>26.084679999999999</c:v>
                </c:pt>
                <c:pt idx="248">
                  <c:v>26.085660000000001</c:v>
                </c:pt>
                <c:pt idx="249">
                  <c:v>26.090199999999999</c:v>
                </c:pt>
                <c:pt idx="250">
                  <c:v>26.089700000000001</c:v>
                </c:pt>
                <c:pt idx="251">
                  <c:v>26.093520000000002</c:v>
                </c:pt>
                <c:pt idx="252">
                  <c:v>26.09402</c:v>
                </c:pt>
                <c:pt idx="253">
                  <c:v>26.09638</c:v>
                </c:pt>
                <c:pt idx="254">
                  <c:v>26.098500000000001</c:v>
                </c:pt>
                <c:pt idx="255">
                  <c:v>26.097799999999999</c:v>
                </c:pt>
                <c:pt idx="256">
                  <c:v>26.10078</c:v>
                </c:pt>
                <c:pt idx="257">
                  <c:v>26.103210000000001</c:v>
                </c:pt>
                <c:pt idx="258">
                  <c:v>26.104610000000001</c:v>
                </c:pt>
                <c:pt idx="259">
                  <c:v>26.105689999999999</c:v>
                </c:pt>
                <c:pt idx="260">
                  <c:v>26.107700000000001</c:v>
                </c:pt>
                <c:pt idx="261">
                  <c:v>26.10923</c:v>
                </c:pt>
                <c:pt idx="262">
                  <c:v>26.109660000000002</c:v>
                </c:pt>
                <c:pt idx="263">
                  <c:v>26.110969999999998</c:v>
                </c:pt>
                <c:pt idx="264">
                  <c:v>26.112880000000001</c:v>
                </c:pt>
                <c:pt idx="265">
                  <c:v>26.113769999999999</c:v>
                </c:pt>
                <c:pt idx="266">
                  <c:v>26.117190000000001</c:v>
                </c:pt>
                <c:pt idx="267">
                  <c:v>26.1175</c:v>
                </c:pt>
                <c:pt idx="268">
                  <c:v>26.121459999999999</c:v>
                </c:pt>
                <c:pt idx="269">
                  <c:v>26.121700000000001</c:v>
                </c:pt>
                <c:pt idx="270">
                  <c:v>26.12406</c:v>
                </c:pt>
                <c:pt idx="271">
                  <c:v>26.123719999999999</c:v>
                </c:pt>
                <c:pt idx="272">
                  <c:v>26.1264</c:v>
                </c:pt>
                <c:pt idx="273">
                  <c:v>26.127890000000001</c:v>
                </c:pt>
                <c:pt idx="274">
                  <c:v>26.130839999999999</c:v>
                </c:pt>
                <c:pt idx="275">
                  <c:v>26.132370000000002</c:v>
                </c:pt>
                <c:pt idx="276">
                  <c:v>26.13242</c:v>
                </c:pt>
                <c:pt idx="277">
                  <c:v>26.13608</c:v>
                </c:pt>
                <c:pt idx="278">
                  <c:v>26.136800000000001</c:v>
                </c:pt>
                <c:pt idx="279">
                  <c:v>26.137930000000001</c:v>
                </c:pt>
                <c:pt idx="280">
                  <c:v>26.140750000000001</c:v>
                </c:pt>
                <c:pt idx="281">
                  <c:v>26.142060000000001</c:v>
                </c:pt>
                <c:pt idx="282">
                  <c:v>26.142949999999999</c:v>
                </c:pt>
                <c:pt idx="283">
                  <c:v>26.146730000000002</c:v>
                </c:pt>
                <c:pt idx="284">
                  <c:v>26.145700000000001</c:v>
                </c:pt>
                <c:pt idx="285">
                  <c:v>26.14564</c:v>
                </c:pt>
                <c:pt idx="286">
                  <c:v>26.147390000000001</c:v>
                </c:pt>
                <c:pt idx="287">
                  <c:v>26.150759999999998</c:v>
                </c:pt>
                <c:pt idx="288">
                  <c:v>26.152329999999999</c:v>
                </c:pt>
                <c:pt idx="289">
                  <c:v>26.15569</c:v>
                </c:pt>
                <c:pt idx="290">
                  <c:v>26.153479999999998</c:v>
                </c:pt>
                <c:pt idx="291">
                  <c:v>26.156980000000001</c:v>
                </c:pt>
                <c:pt idx="292">
                  <c:v>26.156079999999999</c:v>
                </c:pt>
                <c:pt idx="293">
                  <c:v>26.158670000000001</c:v>
                </c:pt>
                <c:pt idx="294">
                  <c:v>26.16066</c:v>
                </c:pt>
                <c:pt idx="295">
                  <c:v>26.161950000000001</c:v>
                </c:pt>
                <c:pt idx="296">
                  <c:v>26.164079999999998</c:v>
                </c:pt>
                <c:pt idx="297">
                  <c:v>26.16358</c:v>
                </c:pt>
                <c:pt idx="298">
                  <c:v>26.16619</c:v>
                </c:pt>
                <c:pt idx="299">
                  <c:v>26.169219999999999</c:v>
                </c:pt>
                <c:pt idx="300">
                  <c:v>26.169969999999999</c:v>
                </c:pt>
                <c:pt idx="301">
                  <c:v>26.173169999999999</c:v>
                </c:pt>
                <c:pt idx="302">
                  <c:v>26.172409999999999</c:v>
                </c:pt>
                <c:pt idx="303">
                  <c:v>26.1753</c:v>
                </c:pt>
                <c:pt idx="304">
                  <c:v>26.175730000000001</c:v>
                </c:pt>
                <c:pt idx="305">
                  <c:v>26.178000000000001</c:v>
                </c:pt>
                <c:pt idx="306">
                  <c:v>26.177980000000002</c:v>
                </c:pt>
                <c:pt idx="307">
                  <c:v>26.18168</c:v>
                </c:pt>
                <c:pt idx="308">
                  <c:v>26.184529999999999</c:v>
                </c:pt>
                <c:pt idx="309">
                  <c:v>26.185759999999998</c:v>
                </c:pt>
                <c:pt idx="310">
                  <c:v>26.185939999999999</c:v>
                </c:pt>
                <c:pt idx="311">
                  <c:v>26.187560000000001</c:v>
                </c:pt>
                <c:pt idx="312">
                  <c:v>26.189350000000001</c:v>
                </c:pt>
                <c:pt idx="313">
                  <c:v>26.188980000000001</c:v>
                </c:pt>
                <c:pt idx="314">
                  <c:v>26.191839999999999</c:v>
                </c:pt>
                <c:pt idx="315">
                  <c:v>26.192430000000002</c:v>
                </c:pt>
                <c:pt idx="316">
                  <c:v>26.193840000000002</c:v>
                </c:pt>
                <c:pt idx="317">
                  <c:v>26.196380000000001</c:v>
                </c:pt>
                <c:pt idx="318">
                  <c:v>26.196660000000001</c:v>
                </c:pt>
                <c:pt idx="319">
                  <c:v>26.198229999999999</c:v>
                </c:pt>
                <c:pt idx="320">
                  <c:v>26.199670000000001</c:v>
                </c:pt>
                <c:pt idx="321">
                  <c:v>26.202169999999999</c:v>
                </c:pt>
                <c:pt idx="322">
                  <c:v>26.201640000000001</c:v>
                </c:pt>
                <c:pt idx="323">
                  <c:v>26.202159999999999</c:v>
                </c:pt>
                <c:pt idx="324">
                  <c:v>26.203679999999999</c:v>
                </c:pt>
                <c:pt idx="325">
                  <c:v>26.205839999999998</c:v>
                </c:pt>
                <c:pt idx="326">
                  <c:v>26.206669999999999</c:v>
                </c:pt>
                <c:pt idx="327">
                  <c:v>26.210039999999999</c:v>
                </c:pt>
                <c:pt idx="328">
                  <c:v>26.2105</c:v>
                </c:pt>
                <c:pt idx="329">
                  <c:v>26.21162</c:v>
                </c:pt>
                <c:pt idx="330">
                  <c:v>26.21482</c:v>
                </c:pt>
                <c:pt idx="331">
                  <c:v>26.214549999999999</c:v>
                </c:pt>
                <c:pt idx="332">
                  <c:v>26.216439999999999</c:v>
                </c:pt>
                <c:pt idx="333">
                  <c:v>26.218540000000001</c:v>
                </c:pt>
                <c:pt idx="334">
                  <c:v>26.219200000000001</c:v>
                </c:pt>
                <c:pt idx="335">
                  <c:v>26.21988</c:v>
                </c:pt>
                <c:pt idx="336">
                  <c:v>26.223120000000002</c:v>
                </c:pt>
                <c:pt idx="337">
                  <c:v>26.224959999999999</c:v>
                </c:pt>
                <c:pt idx="338">
                  <c:v>26.225619999999999</c:v>
                </c:pt>
                <c:pt idx="339">
                  <c:v>26.226019999999998</c:v>
                </c:pt>
                <c:pt idx="340">
                  <c:v>26.227219999999999</c:v>
                </c:pt>
                <c:pt idx="341">
                  <c:v>26.229430000000001</c:v>
                </c:pt>
                <c:pt idx="342">
                  <c:v>26.229579999999999</c:v>
                </c:pt>
                <c:pt idx="343">
                  <c:v>26.230550000000001</c:v>
                </c:pt>
                <c:pt idx="344">
                  <c:v>26.231870000000001</c:v>
                </c:pt>
                <c:pt idx="345">
                  <c:v>26.234369999999998</c:v>
                </c:pt>
                <c:pt idx="346">
                  <c:v>26.235900000000001</c:v>
                </c:pt>
                <c:pt idx="347">
                  <c:v>26.238679999999999</c:v>
                </c:pt>
                <c:pt idx="348">
                  <c:v>26.239339999999999</c:v>
                </c:pt>
                <c:pt idx="349">
                  <c:v>26.239650000000001</c:v>
                </c:pt>
                <c:pt idx="350">
                  <c:v>26.242370000000001</c:v>
                </c:pt>
                <c:pt idx="351">
                  <c:v>26.242719999999998</c:v>
                </c:pt>
                <c:pt idx="352">
                  <c:v>26.243919999999999</c:v>
                </c:pt>
                <c:pt idx="353">
                  <c:v>26.246379999999998</c:v>
                </c:pt>
                <c:pt idx="354">
                  <c:v>26.247949999999999</c:v>
                </c:pt>
                <c:pt idx="355">
                  <c:v>26.249420000000001</c:v>
                </c:pt>
                <c:pt idx="356">
                  <c:v>26.251249999999999</c:v>
                </c:pt>
                <c:pt idx="357">
                  <c:v>26.2514</c:v>
                </c:pt>
                <c:pt idx="358">
                  <c:v>26.253820000000001</c:v>
                </c:pt>
                <c:pt idx="359">
                  <c:v>26.254429999999999</c:v>
                </c:pt>
                <c:pt idx="360">
                  <c:v>26.25515</c:v>
                </c:pt>
                <c:pt idx="361">
                  <c:v>26.25798</c:v>
                </c:pt>
                <c:pt idx="362">
                  <c:v>26.258839999999999</c:v>
                </c:pt>
                <c:pt idx="363">
                  <c:v>26.259720000000002</c:v>
                </c:pt>
                <c:pt idx="364">
                  <c:v>26.261209999999998</c:v>
                </c:pt>
                <c:pt idx="365">
                  <c:v>26.262640000000001</c:v>
                </c:pt>
                <c:pt idx="366">
                  <c:v>26.263639999999999</c:v>
                </c:pt>
                <c:pt idx="367">
                  <c:v>26.266960000000001</c:v>
                </c:pt>
                <c:pt idx="368">
                  <c:v>26.266500000000001</c:v>
                </c:pt>
                <c:pt idx="369">
                  <c:v>26.26812</c:v>
                </c:pt>
                <c:pt idx="370">
                  <c:v>26.26802</c:v>
                </c:pt>
                <c:pt idx="371">
                  <c:v>26.269120000000001</c:v>
                </c:pt>
                <c:pt idx="372">
                  <c:v>26.270230000000002</c:v>
                </c:pt>
                <c:pt idx="373">
                  <c:v>26.27365</c:v>
                </c:pt>
                <c:pt idx="374">
                  <c:v>26.2743</c:v>
                </c:pt>
                <c:pt idx="375">
                  <c:v>26.273140000000001</c:v>
                </c:pt>
                <c:pt idx="376">
                  <c:v>26.275880000000001</c:v>
                </c:pt>
                <c:pt idx="377">
                  <c:v>26.277249999999999</c:v>
                </c:pt>
                <c:pt idx="378">
                  <c:v>26.278929999999999</c:v>
                </c:pt>
                <c:pt idx="379">
                  <c:v>26.27768</c:v>
                </c:pt>
                <c:pt idx="380">
                  <c:v>26.278849999999998</c:v>
                </c:pt>
                <c:pt idx="381">
                  <c:v>26.27901</c:v>
                </c:pt>
                <c:pt idx="382">
                  <c:v>26.280740000000002</c:v>
                </c:pt>
                <c:pt idx="383">
                  <c:v>26.28274</c:v>
                </c:pt>
                <c:pt idx="384">
                  <c:v>26.28434</c:v>
                </c:pt>
                <c:pt idx="385">
                  <c:v>26.285440000000001</c:v>
                </c:pt>
                <c:pt idx="386">
                  <c:v>26.287510000000001</c:v>
                </c:pt>
                <c:pt idx="387">
                  <c:v>26.28725</c:v>
                </c:pt>
                <c:pt idx="388">
                  <c:v>26.291060000000002</c:v>
                </c:pt>
                <c:pt idx="389">
                  <c:v>26.290179999999999</c:v>
                </c:pt>
                <c:pt idx="390">
                  <c:v>26.292349999999999</c:v>
                </c:pt>
                <c:pt idx="391">
                  <c:v>26.292870000000001</c:v>
                </c:pt>
                <c:pt idx="392">
                  <c:v>26.29402</c:v>
                </c:pt>
                <c:pt idx="393">
                  <c:v>26.296600000000002</c:v>
                </c:pt>
                <c:pt idx="394">
                  <c:v>26.297219999999999</c:v>
                </c:pt>
                <c:pt idx="395">
                  <c:v>26.298159999999999</c:v>
                </c:pt>
                <c:pt idx="396">
                  <c:v>26.29975</c:v>
                </c:pt>
                <c:pt idx="397">
                  <c:v>26.301159999999999</c:v>
                </c:pt>
                <c:pt idx="398">
                  <c:v>26.303080000000001</c:v>
                </c:pt>
                <c:pt idx="399">
                  <c:v>26.303799999999999</c:v>
                </c:pt>
                <c:pt idx="400">
                  <c:v>26.305689999999998</c:v>
                </c:pt>
                <c:pt idx="401">
                  <c:v>26.308129999999998</c:v>
                </c:pt>
                <c:pt idx="402">
                  <c:v>26.307400000000001</c:v>
                </c:pt>
                <c:pt idx="403">
                  <c:v>26.307670000000002</c:v>
                </c:pt>
                <c:pt idx="404">
                  <c:v>26.310919999999999</c:v>
                </c:pt>
                <c:pt idx="405">
                  <c:v>26.311209999999999</c:v>
                </c:pt>
                <c:pt idx="406">
                  <c:v>26.31335</c:v>
                </c:pt>
                <c:pt idx="407">
                  <c:v>26.315000000000001</c:v>
                </c:pt>
                <c:pt idx="408">
                  <c:v>26.31654</c:v>
                </c:pt>
                <c:pt idx="409">
                  <c:v>26.317730000000001</c:v>
                </c:pt>
                <c:pt idx="410">
                  <c:v>26.319320000000001</c:v>
                </c:pt>
                <c:pt idx="411">
                  <c:v>26.31972</c:v>
                </c:pt>
                <c:pt idx="412">
                  <c:v>26.321560000000002</c:v>
                </c:pt>
                <c:pt idx="413">
                  <c:v>26.32244</c:v>
                </c:pt>
                <c:pt idx="414">
                  <c:v>26.322870000000002</c:v>
                </c:pt>
                <c:pt idx="415">
                  <c:v>26.32301</c:v>
                </c:pt>
                <c:pt idx="416">
                  <c:v>26.325399999999998</c:v>
                </c:pt>
                <c:pt idx="417">
                  <c:v>26.324649999999998</c:v>
                </c:pt>
                <c:pt idx="418">
                  <c:v>26.326589999999999</c:v>
                </c:pt>
                <c:pt idx="419">
                  <c:v>26.327570000000001</c:v>
                </c:pt>
                <c:pt idx="420">
                  <c:v>26.328140000000001</c:v>
                </c:pt>
                <c:pt idx="421">
                  <c:v>26.329910000000002</c:v>
                </c:pt>
                <c:pt idx="422">
                  <c:v>26.33182</c:v>
                </c:pt>
                <c:pt idx="423">
                  <c:v>26.332599999999999</c:v>
                </c:pt>
                <c:pt idx="424">
                  <c:v>26.33305</c:v>
                </c:pt>
                <c:pt idx="425">
                  <c:v>26.334150000000001</c:v>
                </c:pt>
                <c:pt idx="426">
                  <c:v>26.33672</c:v>
                </c:pt>
                <c:pt idx="427">
                  <c:v>26.33943</c:v>
                </c:pt>
                <c:pt idx="428">
                  <c:v>26.339849999999998</c:v>
                </c:pt>
                <c:pt idx="429">
                  <c:v>26.340530000000001</c:v>
                </c:pt>
                <c:pt idx="430">
                  <c:v>26.34207</c:v>
                </c:pt>
                <c:pt idx="431">
                  <c:v>26.34131</c:v>
                </c:pt>
                <c:pt idx="432">
                  <c:v>26.34402</c:v>
                </c:pt>
                <c:pt idx="433">
                  <c:v>26.345859999999998</c:v>
                </c:pt>
                <c:pt idx="434">
                  <c:v>26.347079999999998</c:v>
                </c:pt>
                <c:pt idx="435">
                  <c:v>26.3489</c:v>
                </c:pt>
                <c:pt idx="436">
                  <c:v>26.34872</c:v>
                </c:pt>
                <c:pt idx="437">
                  <c:v>26.351870000000002</c:v>
                </c:pt>
                <c:pt idx="438">
                  <c:v>26.355540000000001</c:v>
                </c:pt>
                <c:pt idx="439">
                  <c:v>26.356110000000001</c:v>
                </c:pt>
                <c:pt idx="440">
                  <c:v>26.35566</c:v>
                </c:pt>
                <c:pt idx="441">
                  <c:v>26.357900000000001</c:v>
                </c:pt>
                <c:pt idx="442">
                  <c:v>26.359300000000001</c:v>
                </c:pt>
                <c:pt idx="443">
                  <c:v>26.359349999999999</c:v>
                </c:pt>
                <c:pt idx="444">
                  <c:v>26.361619999999998</c:v>
                </c:pt>
                <c:pt idx="445">
                  <c:v>26.361360000000001</c:v>
                </c:pt>
                <c:pt idx="446">
                  <c:v>26.361000000000001</c:v>
                </c:pt>
                <c:pt idx="447">
                  <c:v>26.36307</c:v>
                </c:pt>
                <c:pt idx="448">
                  <c:v>26.365120000000001</c:v>
                </c:pt>
                <c:pt idx="449">
                  <c:v>26.367190000000001</c:v>
                </c:pt>
                <c:pt idx="450">
                  <c:v>26.368259999999999</c:v>
                </c:pt>
                <c:pt idx="451">
                  <c:v>26.371279999999999</c:v>
                </c:pt>
                <c:pt idx="452">
                  <c:v>26.370560000000001</c:v>
                </c:pt>
                <c:pt idx="453">
                  <c:v>26.370660000000001</c:v>
                </c:pt>
                <c:pt idx="454">
                  <c:v>26.374700000000001</c:v>
                </c:pt>
                <c:pt idx="455">
                  <c:v>26.3733</c:v>
                </c:pt>
                <c:pt idx="456">
                  <c:v>26.374860000000002</c:v>
                </c:pt>
                <c:pt idx="457">
                  <c:v>26.375499999999999</c:v>
                </c:pt>
                <c:pt idx="458">
                  <c:v>26.375350000000001</c:v>
                </c:pt>
                <c:pt idx="459">
                  <c:v>26.376439999999999</c:v>
                </c:pt>
                <c:pt idx="460">
                  <c:v>26.378959999999999</c:v>
                </c:pt>
                <c:pt idx="461">
                  <c:v>26.379439999999999</c:v>
                </c:pt>
                <c:pt idx="462">
                  <c:v>26.38279</c:v>
                </c:pt>
                <c:pt idx="463">
                  <c:v>26.38307</c:v>
                </c:pt>
                <c:pt idx="464">
                  <c:v>26.38336</c:v>
                </c:pt>
                <c:pt idx="465">
                  <c:v>26.385529999999999</c:v>
                </c:pt>
                <c:pt idx="466">
                  <c:v>26.38625</c:v>
                </c:pt>
                <c:pt idx="467">
                  <c:v>26.387499999999999</c:v>
                </c:pt>
                <c:pt idx="468">
                  <c:v>26.388999999999999</c:v>
                </c:pt>
                <c:pt idx="469">
                  <c:v>26.388459999999998</c:v>
                </c:pt>
                <c:pt idx="470">
                  <c:v>26.390740000000001</c:v>
                </c:pt>
                <c:pt idx="471">
                  <c:v>26.391069999999999</c:v>
                </c:pt>
                <c:pt idx="472">
                  <c:v>26.393529999999998</c:v>
                </c:pt>
                <c:pt idx="473">
                  <c:v>26.395440000000001</c:v>
                </c:pt>
                <c:pt idx="474">
                  <c:v>26.395910000000001</c:v>
                </c:pt>
                <c:pt idx="475">
                  <c:v>26.39612</c:v>
                </c:pt>
                <c:pt idx="476">
                  <c:v>26.399339999999999</c:v>
                </c:pt>
                <c:pt idx="477">
                  <c:v>26.401579999999999</c:v>
                </c:pt>
                <c:pt idx="478">
                  <c:v>26.40117</c:v>
                </c:pt>
                <c:pt idx="479">
                  <c:v>26.402660000000001</c:v>
                </c:pt>
                <c:pt idx="480">
                  <c:v>26.401499999999999</c:v>
                </c:pt>
                <c:pt idx="481">
                  <c:v>26.40277</c:v>
                </c:pt>
                <c:pt idx="482">
                  <c:v>26.404209999999999</c:v>
                </c:pt>
                <c:pt idx="483">
                  <c:v>26.404499999999999</c:v>
                </c:pt>
                <c:pt idx="484">
                  <c:v>26.40532</c:v>
                </c:pt>
                <c:pt idx="485">
                  <c:v>26.407240000000002</c:v>
                </c:pt>
                <c:pt idx="486">
                  <c:v>26.407039999999999</c:v>
                </c:pt>
                <c:pt idx="487">
                  <c:v>26.411300000000001</c:v>
                </c:pt>
                <c:pt idx="488">
                  <c:v>26.41217</c:v>
                </c:pt>
                <c:pt idx="489">
                  <c:v>26.412410000000001</c:v>
                </c:pt>
                <c:pt idx="490">
                  <c:v>26.41574</c:v>
                </c:pt>
                <c:pt idx="491">
                  <c:v>26.418289999999999</c:v>
                </c:pt>
                <c:pt idx="492">
                  <c:v>26.419139999999999</c:v>
                </c:pt>
                <c:pt idx="493">
                  <c:v>26.41947</c:v>
                </c:pt>
                <c:pt idx="494">
                  <c:v>26.420490000000001</c:v>
                </c:pt>
                <c:pt idx="495">
                  <c:v>26.42116</c:v>
                </c:pt>
                <c:pt idx="496">
                  <c:v>26.42137</c:v>
                </c:pt>
                <c:pt idx="497">
                  <c:v>26.42388</c:v>
                </c:pt>
                <c:pt idx="498">
                  <c:v>26.424160000000001</c:v>
                </c:pt>
                <c:pt idx="499">
                  <c:v>26.426600000000001</c:v>
                </c:pt>
                <c:pt idx="500">
                  <c:v>26.427219999999998</c:v>
                </c:pt>
                <c:pt idx="501">
                  <c:v>26.43</c:v>
                </c:pt>
                <c:pt idx="502">
                  <c:v>26.4298</c:v>
                </c:pt>
                <c:pt idx="503">
                  <c:v>26.432929999999999</c:v>
                </c:pt>
                <c:pt idx="504">
                  <c:v>26.430800000000001</c:v>
                </c:pt>
                <c:pt idx="505">
                  <c:v>26.433240000000001</c:v>
                </c:pt>
                <c:pt idx="506">
                  <c:v>26.434480000000001</c:v>
                </c:pt>
                <c:pt idx="507">
                  <c:v>26.43553</c:v>
                </c:pt>
                <c:pt idx="508">
                  <c:v>26.437190000000001</c:v>
                </c:pt>
                <c:pt idx="509">
                  <c:v>26.438700000000001</c:v>
                </c:pt>
                <c:pt idx="510">
                  <c:v>26.438680000000002</c:v>
                </c:pt>
                <c:pt idx="511">
                  <c:v>26.440349999999999</c:v>
                </c:pt>
                <c:pt idx="512">
                  <c:v>26.442440000000001</c:v>
                </c:pt>
                <c:pt idx="513">
                  <c:v>26.442319999999999</c:v>
                </c:pt>
                <c:pt idx="514">
                  <c:v>26.445039999999999</c:v>
                </c:pt>
                <c:pt idx="515">
                  <c:v>26.445129999999999</c:v>
                </c:pt>
                <c:pt idx="516">
                  <c:v>26.445900000000002</c:v>
                </c:pt>
                <c:pt idx="517">
                  <c:v>26.44764</c:v>
                </c:pt>
                <c:pt idx="518">
                  <c:v>26.451170000000001</c:v>
                </c:pt>
                <c:pt idx="519">
                  <c:v>26.450430000000001</c:v>
                </c:pt>
                <c:pt idx="520">
                  <c:v>26.451699999999999</c:v>
                </c:pt>
                <c:pt idx="521">
                  <c:v>26.45213</c:v>
                </c:pt>
                <c:pt idx="522">
                  <c:v>26.453099999999999</c:v>
                </c:pt>
                <c:pt idx="523">
                  <c:v>26.455860000000001</c:v>
                </c:pt>
                <c:pt idx="524">
                  <c:v>26.457519999999999</c:v>
                </c:pt>
                <c:pt idx="525">
                  <c:v>26.458449999999999</c:v>
                </c:pt>
                <c:pt idx="526">
                  <c:v>26.458680000000001</c:v>
                </c:pt>
                <c:pt idx="527">
                  <c:v>26.460450000000002</c:v>
                </c:pt>
                <c:pt idx="528">
                  <c:v>26.463010000000001</c:v>
                </c:pt>
                <c:pt idx="529">
                  <c:v>26.462420000000002</c:v>
                </c:pt>
                <c:pt idx="530">
                  <c:v>26.463899999999999</c:v>
                </c:pt>
                <c:pt idx="531">
                  <c:v>26.46444</c:v>
                </c:pt>
                <c:pt idx="532">
                  <c:v>26.46378</c:v>
                </c:pt>
                <c:pt idx="533">
                  <c:v>26.467009999999998</c:v>
                </c:pt>
                <c:pt idx="534">
                  <c:v>26.469239999999999</c:v>
                </c:pt>
                <c:pt idx="535">
                  <c:v>26.469080000000002</c:v>
                </c:pt>
                <c:pt idx="536">
                  <c:v>26.471070000000001</c:v>
                </c:pt>
                <c:pt idx="537">
                  <c:v>26.47213</c:v>
                </c:pt>
                <c:pt idx="538">
                  <c:v>26.472560000000001</c:v>
                </c:pt>
                <c:pt idx="539">
                  <c:v>26.474550000000001</c:v>
                </c:pt>
                <c:pt idx="540">
                  <c:v>26.47458</c:v>
                </c:pt>
                <c:pt idx="541">
                  <c:v>26.47653</c:v>
                </c:pt>
                <c:pt idx="542">
                  <c:v>26.475829999999998</c:v>
                </c:pt>
                <c:pt idx="543">
                  <c:v>26.480039999999999</c:v>
                </c:pt>
                <c:pt idx="544">
                  <c:v>26.481760000000001</c:v>
                </c:pt>
                <c:pt idx="545">
                  <c:v>26.481839999999998</c:v>
                </c:pt>
                <c:pt idx="546">
                  <c:v>26.481950000000001</c:v>
                </c:pt>
                <c:pt idx="547">
                  <c:v>26.48387</c:v>
                </c:pt>
                <c:pt idx="548">
                  <c:v>26.483499999999999</c:v>
                </c:pt>
                <c:pt idx="549">
                  <c:v>26.48574</c:v>
                </c:pt>
                <c:pt idx="550">
                  <c:v>26.48555</c:v>
                </c:pt>
                <c:pt idx="551">
                  <c:v>26.4876</c:v>
                </c:pt>
                <c:pt idx="552">
                  <c:v>26.489540000000002</c:v>
                </c:pt>
                <c:pt idx="553">
                  <c:v>26.49098</c:v>
                </c:pt>
                <c:pt idx="554">
                  <c:v>26.490659999999998</c:v>
                </c:pt>
                <c:pt idx="555">
                  <c:v>26.491589999999999</c:v>
                </c:pt>
                <c:pt idx="556">
                  <c:v>26.49438</c:v>
                </c:pt>
                <c:pt idx="557">
                  <c:v>26.494720000000001</c:v>
                </c:pt>
                <c:pt idx="558">
                  <c:v>26.49633</c:v>
                </c:pt>
                <c:pt idx="559">
                  <c:v>26.496549999999999</c:v>
                </c:pt>
                <c:pt idx="560">
                  <c:v>26.49823</c:v>
                </c:pt>
                <c:pt idx="561">
                  <c:v>26.4999</c:v>
                </c:pt>
                <c:pt idx="562">
                  <c:v>26.500610000000002</c:v>
                </c:pt>
                <c:pt idx="563">
                  <c:v>26.50386</c:v>
                </c:pt>
                <c:pt idx="564">
                  <c:v>26.50461</c:v>
                </c:pt>
                <c:pt idx="565">
                  <c:v>26.5059</c:v>
                </c:pt>
                <c:pt idx="566">
                  <c:v>26.505649999999999</c:v>
                </c:pt>
                <c:pt idx="567">
                  <c:v>26.506640000000001</c:v>
                </c:pt>
                <c:pt idx="568">
                  <c:v>26.507400000000001</c:v>
                </c:pt>
                <c:pt idx="569">
                  <c:v>26.509350000000001</c:v>
                </c:pt>
                <c:pt idx="570">
                  <c:v>26.511939999999999</c:v>
                </c:pt>
                <c:pt idx="571">
                  <c:v>26.51324</c:v>
                </c:pt>
                <c:pt idx="572">
                  <c:v>26.51221</c:v>
                </c:pt>
                <c:pt idx="573">
                  <c:v>26.514250000000001</c:v>
                </c:pt>
                <c:pt idx="574">
                  <c:v>26.514959999999999</c:v>
                </c:pt>
                <c:pt idx="575">
                  <c:v>26.51606</c:v>
                </c:pt>
                <c:pt idx="576">
                  <c:v>26.519500000000001</c:v>
                </c:pt>
                <c:pt idx="577">
                  <c:v>26.518989999999999</c:v>
                </c:pt>
                <c:pt idx="578">
                  <c:v>26.51914</c:v>
                </c:pt>
                <c:pt idx="579">
                  <c:v>26.519670000000001</c:v>
                </c:pt>
                <c:pt idx="580">
                  <c:v>26.521090000000001</c:v>
                </c:pt>
                <c:pt idx="581">
                  <c:v>26.522559999999999</c:v>
                </c:pt>
                <c:pt idx="582">
                  <c:v>26.524270000000001</c:v>
                </c:pt>
                <c:pt idx="583">
                  <c:v>26.52552</c:v>
                </c:pt>
                <c:pt idx="584">
                  <c:v>26.526260000000001</c:v>
                </c:pt>
                <c:pt idx="585">
                  <c:v>26.52646</c:v>
                </c:pt>
                <c:pt idx="586">
                  <c:v>26.527629999999998</c:v>
                </c:pt>
                <c:pt idx="587">
                  <c:v>26.528790000000001</c:v>
                </c:pt>
                <c:pt idx="588">
                  <c:v>26.528980000000001</c:v>
                </c:pt>
                <c:pt idx="589">
                  <c:v>26.53068</c:v>
                </c:pt>
                <c:pt idx="590">
                  <c:v>26.53124</c:v>
                </c:pt>
                <c:pt idx="591">
                  <c:v>26.535129999999999</c:v>
                </c:pt>
                <c:pt idx="592">
                  <c:v>26.53576</c:v>
                </c:pt>
                <c:pt idx="593">
                  <c:v>26.537019999999998</c:v>
                </c:pt>
                <c:pt idx="594">
                  <c:v>26.535779999999999</c:v>
                </c:pt>
                <c:pt idx="595">
                  <c:v>26.537140000000001</c:v>
                </c:pt>
                <c:pt idx="596">
                  <c:v>26.537870000000002</c:v>
                </c:pt>
                <c:pt idx="597">
                  <c:v>26.541920000000001</c:v>
                </c:pt>
                <c:pt idx="598">
                  <c:v>26.54102</c:v>
                </c:pt>
                <c:pt idx="599">
                  <c:v>26.542179999999998</c:v>
                </c:pt>
                <c:pt idx="600">
                  <c:v>26.544</c:v>
                </c:pt>
                <c:pt idx="601">
                  <c:v>26.543119999999998</c:v>
                </c:pt>
                <c:pt idx="602">
                  <c:v>26.543970000000002</c:v>
                </c:pt>
                <c:pt idx="603">
                  <c:v>26.544280000000001</c:v>
                </c:pt>
                <c:pt idx="604">
                  <c:v>26.547090000000001</c:v>
                </c:pt>
                <c:pt idx="605">
                  <c:v>26.547360000000001</c:v>
                </c:pt>
                <c:pt idx="606">
                  <c:v>26.548860000000001</c:v>
                </c:pt>
                <c:pt idx="607">
                  <c:v>26.551459999999999</c:v>
                </c:pt>
                <c:pt idx="608">
                  <c:v>26.551120000000001</c:v>
                </c:pt>
                <c:pt idx="609">
                  <c:v>26.55236</c:v>
                </c:pt>
                <c:pt idx="610">
                  <c:v>26.553920000000002</c:v>
                </c:pt>
                <c:pt idx="611">
                  <c:v>26.552820000000001</c:v>
                </c:pt>
                <c:pt idx="612">
                  <c:v>26.55584</c:v>
                </c:pt>
                <c:pt idx="613">
                  <c:v>26.557369999999999</c:v>
                </c:pt>
                <c:pt idx="614">
                  <c:v>26.557680000000001</c:v>
                </c:pt>
                <c:pt idx="615">
                  <c:v>26.560199999999998</c:v>
                </c:pt>
                <c:pt idx="616">
                  <c:v>26.561599999999999</c:v>
                </c:pt>
                <c:pt idx="617">
                  <c:v>26.56222</c:v>
                </c:pt>
                <c:pt idx="618">
                  <c:v>26.565480000000001</c:v>
                </c:pt>
                <c:pt idx="619">
                  <c:v>26.564979999999998</c:v>
                </c:pt>
                <c:pt idx="620">
                  <c:v>26.566079999999999</c:v>
                </c:pt>
                <c:pt idx="621">
                  <c:v>26.56644</c:v>
                </c:pt>
                <c:pt idx="622">
                  <c:v>26.56766</c:v>
                </c:pt>
                <c:pt idx="623">
                  <c:v>26.56888</c:v>
                </c:pt>
                <c:pt idx="624">
                  <c:v>26.570959999999999</c:v>
                </c:pt>
                <c:pt idx="625">
                  <c:v>26.572679999999998</c:v>
                </c:pt>
                <c:pt idx="626">
                  <c:v>26.572410000000001</c:v>
                </c:pt>
                <c:pt idx="627">
                  <c:v>26.572780000000002</c:v>
                </c:pt>
                <c:pt idx="628">
                  <c:v>26.575679999999998</c:v>
                </c:pt>
                <c:pt idx="629">
                  <c:v>26.5762</c:v>
                </c:pt>
                <c:pt idx="630">
                  <c:v>26.57713</c:v>
                </c:pt>
                <c:pt idx="631">
                  <c:v>26.576619999999998</c:v>
                </c:pt>
                <c:pt idx="632">
                  <c:v>26.57732</c:v>
                </c:pt>
                <c:pt idx="633">
                  <c:v>26.57978</c:v>
                </c:pt>
                <c:pt idx="634">
                  <c:v>26.58107</c:v>
                </c:pt>
                <c:pt idx="635">
                  <c:v>26.581949999999999</c:v>
                </c:pt>
                <c:pt idx="636">
                  <c:v>26.584499999999998</c:v>
                </c:pt>
                <c:pt idx="637">
                  <c:v>26.584</c:v>
                </c:pt>
                <c:pt idx="638">
                  <c:v>26.58662</c:v>
                </c:pt>
                <c:pt idx="639">
                  <c:v>26.586680000000001</c:v>
                </c:pt>
                <c:pt idx="640">
                  <c:v>26.589659999999999</c:v>
                </c:pt>
                <c:pt idx="641">
                  <c:v>26.588360000000002</c:v>
                </c:pt>
                <c:pt idx="642">
                  <c:v>26.587260000000001</c:v>
                </c:pt>
                <c:pt idx="643">
                  <c:v>26.588280000000001</c:v>
                </c:pt>
                <c:pt idx="644">
                  <c:v>26.590150000000001</c:v>
                </c:pt>
                <c:pt idx="645">
                  <c:v>26.590039999999998</c:v>
                </c:pt>
                <c:pt idx="646">
                  <c:v>26.59178</c:v>
                </c:pt>
                <c:pt idx="647">
                  <c:v>26.594069999999999</c:v>
                </c:pt>
                <c:pt idx="648">
                  <c:v>26.59272</c:v>
                </c:pt>
                <c:pt idx="649">
                  <c:v>26.59506</c:v>
                </c:pt>
                <c:pt idx="650">
                  <c:v>26.59619</c:v>
                </c:pt>
                <c:pt idx="651">
                  <c:v>26.597490000000001</c:v>
                </c:pt>
                <c:pt idx="652">
                  <c:v>26.599769999999999</c:v>
                </c:pt>
                <c:pt idx="653">
                  <c:v>26.601600000000001</c:v>
                </c:pt>
                <c:pt idx="654">
                  <c:v>26.601130000000001</c:v>
                </c:pt>
                <c:pt idx="655">
                  <c:v>26.602630000000001</c:v>
                </c:pt>
                <c:pt idx="656">
                  <c:v>26.601130000000001</c:v>
                </c:pt>
                <c:pt idx="657">
                  <c:v>26.604050000000001</c:v>
                </c:pt>
                <c:pt idx="658">
                  <c:v>26.605029999999999</c:v>
                </c:pt>
                <c:pt idx="659">
                  <c:v>26.606999999999999</c:v>
                </c:pt>
                <c:pt idx="660">
                  <c:v>26.605979999999999</c:v>
                </c:pt>
                <c:pt idx="661">
                  <c:v>26.60444</c:v>
                </c:pt>
                <c:pt idx="662">
                  <c:v>26.606369999999998</c:v>
                </c:pt>
                <c:pt idx="663">
                  <c:v>26.607569999999999</c:v>
                </c:pt>
                <c:pt idx="664">
                  <c:v>26.609539999999999</c:v>
                </c:pt>
                <c:pt idx="665">
                  <c:v>26.610510000000001</c:v>
                </c:pt>
                <c:pt idx="666">
                  <c:v>26.610659999999999</c:v>
                </c:pt>
                <c:pt idx="667">
                  <c:v>26.6129</c:v>
                </c:pt>
                <c:pt idx="668">
                  <c:v>26.61468</c:v>
                </c:pt>
                <c:pt idx="669">
                  <c:v>26.615829999999999</c:v>
                </c:pt>
                <c:pt idx="670">
                  <c:v>26.616599999999998</c:v>
                </c:pt>
                <c:pt idx="671">
                  <c:v>26.61674</c:v>
                </c:pt>
                <c:pt idx="672">
                  <c:v>26.617000000000001</c:v>
                </c:pt>
                <c:pt idx="673">
                  <c:v>26.620370000000001</c:v>
                </c:pt>
                <c:pt idx="674">
                  <c:v>26.620529999999999</c:v>
                </c:pt>
                <c:pt idx="675">
                  <c:v>26.61881</c:v>
                </c:pt>
                <c:pt idx="676">
                  <c:v>26.619060000000001</c:v>
                </c:pt>
                <c:pt idx="677">
                  <c:v>26.62115</c:v>
                </c:pt>
                <c:pt idx="678">
                  <c:v>26.622679999999999</c:v>
                </c:pt>
                <c:pt idx="679">
                  <c:v>26.624169999999999</c:v>
                </c:pt>
                <c:pt idx="680">
                  <c:v>26.625419999999998</c:v>
                </c:pt>
                <c:pt idx="681">
                  <c:v>26.626300000000001</c:v>
                </c:pt>
                <c:pt idx="682">
                  <c:v>26.629799999999999</c:v>
                </c:pt>
                <c:pt idx="683">
                  <c:v>26.629259999999999</c:v>
                </c:pt>
                <c:pt idx="684">
                  <c:v>26.630320000000001</c:v>
                </c:pt>
                <c:pt idx="685">
                  <c:v>26.631460000000001</c:v>
                </c:pt>
                <c:pt idx="686">
                  <c:v>26.630800000000001</c:v>
                </c:pt>
                <c:pt idx="687">
                  <c:v>26.63148</c:v>
                </c:pt>
                <c:pt idx="688">
                  <c:v>26.631900000000002</c:v>
                </c:pt>
                <c:pt idx="689">
                  <c:v>26.632809999999999</c:v>
                </c:pt>
                <c:pt idx="690">
                  <c:v>26.635449999999999</c:v>
                </c:pt>
                <c:pt idx="691">
                  <c:v>26.635110000000001</c:v>
                </c:pt>
                <c:pt idx="692">
                  <c:v>26.636859999999999</c:v>
                </c:pt>
                <c:pt idx="693">
                  <c:v>26.637599999999999</c:v>
                </c:pt>
                <c:pt idx="694">
                  <c:v>26.638639999999999</c:v>
                </c:pt>
                <c:pt idx="695">
                  <c:v>26.6387</c:v>
                </c:pt>
                <c:pt idx="696">
                  <c:v>26.639489999999999</c:v>
                </c:pt>
                <c:pt idx="697">
                  <c:v>26.641970000000001</c:v>
                </c:pt>
                <c:pt idx="698">
                  <c:v>26.64106</c:v>
                </c:pt>
                <c:pt idx="699">
                  <c:v>26.6432</c:v>
                </c:pt>
                <c:pt idx="700">
                  <c:v>26.64414</c:v>
                </c:pt>
                <c:pt idx="701">
                  <c:v>26.645119999999999</c:v>
                </c:pt>
                <c:pt idx="702">
                  <c:v>26.644850000000002</c:v>
                </c:pt>
                <c:pt idx="703">
                  <c:v>26.647279999999999</c:v>
                </c:pt>
                <c:pt idx="704">
                  <c:v>26.647349999999999</c:v>
                </c:pt>
                <c:pt idx="705">
                  <c:v>26.648309999999999</c:v>
                </c:pt>
                <c:pt idx="706">
                  <c:v>26.64996</c:v>
                </c:pt>
                <c:pt idx="707">
                  <c:v>26.65305</c:v>
                </c:pt>
                <c:pt idx="708">
                  <c:v>26.653829999999999</c:v>
                </c:pt>
                <c:pt idx="709">
                  <c:v>26.654579999999999</c:v>
                </c:pt>
                <c:pt idx="710">
                  <c:v>26.6538</c:v>
                </c:pt>
                <c:pt idx="711">
                  <c:v>26.65456</c:v>
                </c:pt>
                <c:pt idx="712">
                  <c:v>26.656179999999999</c:v>
                </c:pt>
                <c:pt idx="713">
                  <c:v>26.656649999999999</c:v>
                </c:pt>
                <c:pt idx="714">
                  <c:v>26.657720000000001</c:v>
                </c:pt>
                <c:pt idx="715">
                  <c:v>26.659700000000001</c:v>
                </c:pt>
                <c:pt idx="716">
                  <c:v>26.661639999999998</c:v>
                </c:pt>
                <c:pt idx="717">
                  <c:v>26.662279999999999</c:v>
                </c:pt>
                <c:pt idx="718">
                  <c:v>26.659320000000001</c:v>
                </c:pt>
                <c:pt idx="719">
                  <c:v>26.662179999999999</c:v>
                </c:pt>
                <c:pt idx="720">
                  <c:v>26.663499999999999</c:v>
                </c:pt>
                <c:pt idx="721">
                  <c:v>26.66375</c:v>
                </c:pt>
                <c:pt idx="722">
                  <c:v>26.665649999999999</c:v>
                </c:pt>
                <c:pt idx="723">
                  <c:v>26.667249999999999</c:v>
                </c:pt>
                <c:pt idx="724">
                  <c:v>26.6692</c:v>
                </c:pt>
                <c:pt idx="725">
                  <c:v>26.669720000000002</c:v>
                </c:pt>
                <c:pt idx="726">
                  <c:v>26.67043</c:v>
                </c:pt>
                <c:pt idx="727">
                  <c:v>26.672879999999999</c:v>
                </c:pt>
                <c:pt idx="728">
                  <c:v>26.673069999999999</c:v>
                </c:pt>
                <c:pt idx="729">
                  <c:v>26.673400000000001</c:v>
                </c:pt>
                <c:pt idx="730">
                  <c:v>26.674499999999998</c:v>
                </c:pt>
                <c:pt idx="731">
                  <c:v>26.674299999999999</c:v>
                </c:pt>
                <c:pt idx="732">
                  <c:v>26.677620000000001</c:v>
                </c:pt>
                <c:pt idx="733">
                  <c:v>26.677679999999999</c:v>
                </c:pt>
                <c:pt idx="734">
                  <c:v>26.679539999999999</c:v>
                </c:pt>
                <c:pt idx="735">
                  <c:v>26.680340000000001</c:v>
                </c:pt>
                <c:pt idx="736">
                  <c:v>26.681249999999999</c:v>
                </c:pt>
                <c:pt idx="737">
                  <c:v>26.683009999999999</c:v>
                </c:pt>
                <c:pt idx="738">
                  <c:v>26.682960000000001</c:v>
                </c:pt>
                <c:pt idx="739">
                  <c:v>26.68375</c:v>
                </c:pt>
                <c:pt idx="740">
                  <c:v>26.685949999999998</c:v>
                </c:pt>
                <c:pt idx="741">
                  <c:v>26.68674</c:v>
                </c:pt>
                <c:pt idx="742">
                  <c:v>26.688279999999999</c:v>
                </c:pt>
                <c:pt idx="743">
                  <c:v>26.690190000000001</c:v>
                </c:pt>
                <c:pt idx="744">
                  <c:v>26.691109999999998</c:v>
                </c:pt>
                <c:pt idx="745">
                  <c:v>26.689309999999999</c:v>
                </c:pt>
                <c:pt idx="746">
                  <c:v>26.693539999999999</c:v>
                </c:pt>
                <c:pt idx="747">
                  <c:v>26.691579999999998</c:v>
                </c:pt>
                <c:pt idx="748">
                  <c:v>26.691790000000001</c:v>
                </c:pt>
                <c:pt idx="749">
                  <c:v>26.693159999999999</c:v>
                </c:pt>
                <c:pt idx="750">
                  <c:v>26.694179999999999</c:v>
                </c:pt>
                <c:pt idx="751">
                  <c:v>26.695519999999998</c:v>
                </c:pt>
                <c:pt idx="752">
                  <c:v>26.696210000000001</c:v>
                </c:pt>
                <c:pt idx="753">
                  <c:v>26.697780000000002</c:v>
                </c:pt>
                <c:pt idx="754">
                  <c:v>26.696850000000001</c:v>
                </c:pt>
                <c:pt idx="755">
                  <c:v>26.698309999999999</c:v>
                </c:pt>
                <c:pt idx="756">
                  <c:v>26.70092</c:v>
                </c:pt>
                <c:pt idx="757">
                  <c:v>26.701070000000001</c:v>
                </c:pt>
                <c:pt idx="758">
                  <c:v>26.703209999999999</c:v>
                </c:pt>
                <c:pt idx="759">
                  <c:v>26.704360000000001</c:v>
                </c:pt>
                <c:pt idx="760">
                  <c:v>26.706589999999998</c:v>
                </c:pt>
                <c:pt idx="761">
                  <c:v>26.706130000000002</c:v>
                </c:pt>
                <c:pt idx="762">
                  <c:v>26.706710000000001</c:v>
                </c:pt>
                <c:pt idx="763">
                  <c:v>26.707850000000001</c:v>
                </c:pt>
                <c:pt idx="764">
                  <c:v>26.70861</c:v>
                </c:pt>
                <c:pt idx="765">
                  <c:v>26.707540000000002</c:v>
                </c:pt>
                <c:pt idx="766">
                  <c:v>26.708200000000001</c:v>
                </c:pt>
                <c:pt idx="767">
                  <c:v>26.71078</c:v>
                </c:pt>
                <c:pt idx="768">
                  <c:v>26.713909999999998</c:v>
                </c:pt>
                <c:pt idx="769">
                  <c:v>26.71292</c:v>
                </c:pt>
                <c:pt idx="770">
                  <c:v>26.714770000000001</c:v>
                </c:pt>
                <c:pt idx="771">
                  <c:v>26.71414</c:v>
                </c:pt>
                <c:pt idx="772">
                  <c:v>26.716899999999999</c:v>
                </c:pt>
                <c:pt idx="773">
                  <c:v>26.718720000000001</c:v>
                </c:pt>
                <c:pt idx="774">
                  <c:v>26.7164</c:v>
                </c:pt>
                <c:pt idx="775">
                  <c:v>26.719570000000001</c:v>
                </c:pt>
                <c:pt idx="776">
                  <c:v>26.71951</c:v>
                </c:pt>
                <c:pt idx="777">
                  <c:v>26.721679999999999</c:v>
                </c:pt>
                <c:pt idx="778">
                  <c:v>26.723649999999999</c:v>
                </c:pt>
                <c:pt idx="779">
                  <c:v>26.722110000000001</c:v>
                </c:pt>
                <c:pt idx="780">
                  <c:v>26.72306</c:v>
                </c:pt>
                <c:pt idx="781">
                  <c:v>26.72354</c:v>
                </c:pt>
                <c:pt idx="782">
                  <c:v>26.723669999999998</c:v>
                </c:pt>
                <c:pt idx="783">
                  <c:v>26.726929999999999</c:v>
                </c:pt>
                <c:pt idx="784">
                  <c:v>26.728719999999999</c:v>
                </c:pt>
                <c:pt idx="785">
                  <c:v>26.727270000000001</c:v>
                </c:pt>
                <c:pt idx="786">
                  <c:v>26.729369999999999</c:v>
                </c:pt>
                <c:pt idx="787">
                  <c:v>26.728300000000001</c:v>
                </c:pt>
                <c:pt idx="788">
                  <c:v>26.729520000000001</c:v>
                </c:pt>
                <c:pt idx="789">
                  <c:v>26.729620000000001</c:v>
                </c:pt>
                <c:pt idx="790">
                  <c:v>26.730399999999999</c:v>
                </c:pt>
                <c:pt idx="791">
                  <c:v>26.73282</c:v>
                </c:pt>
                <c:pt idx="792">
                  <c:v>26.732759999999999</c:v>
                </c:pt>
                <c:pt idx="793">
                  <c:v>26.735479999999999</c:v>
                </c:pt>
                <c:pt idx="794">
                  <c:v>26.735240000000001</c:v>
                </c:pt>
                <c:pt idx="795">
                  <c:v>26.736000000000001</c:v>
                </c:pt>
                <c:pt idx="796">
                  <c:v>26.738800000000001</c:v>
                </c:pt>
                <c:pt idx="797">
                  <c:v>26.737829999999999</c:v>
                </c:pt>
                <c:pt idx="798">
                  <c:v>26.73846</c:v>
                </c:pt>
                <c:pt idx="799">
                  <c:v>26.740069999999999</c:v>
                </c:pt>
                <c:pt idx="800">
                  <c:v>26.740400000000001</c:v>
                </c:pt>
                <c:pt idx="801">
                  <c:v>26.741910000000001</c:v>
                </c:pt>
                <c:pt idx="802">
                  <c:v>26.743580000000001</c:v>
                </c:pt>
                <c:pt idx="803">
                  <c:v>26.7441</c:v>
                </c:pt>
                <c:pt idx="804">
                  <c:v>26.744869999999999</c:v>
                </c:pt>
                <c:pt idx="805">
                  <c:v>26.746860000000002</c:v>
                </c:pt>
                <c:pt idx="806">
                  <c:v>26.746169999999999</c:v>
                </c:pt>
                <c:pt idx="807">
                  <c:v>26.74802</c:v>
                </c:pt>
                <c:pt idx="808">
                  <c:v>26.749479999999998</c:v>
                </c:pt>
                <c:pt idx="809">
                  <c:v>26.748999999999999</c:v>
                </c:pt>
                <c:pt idx="810">
                  <c:v>26.750959999999999</c:v>
                </c:pt>
                <c:pt idx="811">
                  <c:v>26.752199999999998</c:v>
                </c:pt>
                <c:pt idx="812">
                  <c:v>26.753</c:v>
                </c:pt>
                <c:pt idx="813">
                  <c:v>26.753900000000002</c:v>
                </c:pt>
                <c:pt idx="814">
                  <c:v>26.755739999999999</c:v>
                </c:pt>
                <c:pt idx="815">
                  <c:v>26.755520000000001</c:v>
                </c:pt>
                <c:pt idx="816">
                  <c:v>26.756260000000001</c:v>
                </c:pt>
                <c:pt idx="817">
                  <c:v>26.758179999999999</c:v>
                </c:pt>
                <c:pt idx="818">
                  <c:v>26.76024</c:v>
                </c:pt>
                <c:pt idx="819">
                  <c:v>26.760359999999999</c:v>
                </c:pt>
                <c:pt idx="820">
                  <c:v>26.760380000000001</c:v>
                </c:pt>
                <c:pt idx="821">
                  <c:v>26.76136</c:v>
                </c:pt>
                <c:pt idx="822">
                  <c:v>26.761559999999999</c:v>
                </c:pt>
                <c:pt idx="823">
                  <c:v>26.763400000000001</c:v>
                </c:pt>
                <c:pt idx="824">
                  <c:v>26.762499999999999</c:v>
                </c:pt>
                <c:pt idx="825">
                  <c:v>26.76408</c:v>
                </c:pt>
                <c:pt idx="826">
                  <c:v>26.765460000000001</c:v>
                </c:pt>
                <c:pt idx="827">
                  <c:v>26.765280000000001</c:v>
                </c:pt>
                <c:pt idx="828">
                  <c:v>26.76782</c:v>
                </c:pt>
                <c:pt idx="829">
                  <c:v>26.766459999999999</c:v>
                </c:pt>
                <c:pt idx="830">
                  <c:v>26.768599999999999</c:v>
                </c:pt>
                <c:pt idx="831">
                  <c:v>26.769100000000002</c:v>
                </c:pt>
                <c:pt idx="832">
                  <c:v>26.77094</c:v>
                </c:pt>
                <c:pt idx="833">
                  <c:v>26.77101</c:v>
                </c:pt>
                <c:pt idx="834">
                  <c:v>26.772349999999999</c:v>
                </c:pt>
                <c:pt idx="835">
                  <c:v>26.773050000000001</c:v>
                </c:pt>
                <c:pt idx="836">
                  <c:v>26.773199999999999</c:v>
                </c:pt>
                <c:pt idx="837">
                  <c:v>26.775559999999999</c:v>
                </c:pt>
                <c:pt idx="838">
                  <c:v>26.775500000000001</c:v>
                </c:pt>
                <c:pt idx="839">
                  <c:v>26.776479999999999</c:v>
                </c:pt>
                <c:pt idx="840">
                  <c:v>26.776509999999998</c:v>
                </c:pt>
                <c:pt idx="841">
                  <c:v>26.777940000000001</c:v>
                </c:pt>
                <c:pt idx="842">
                  <c:v>26.77778</c:v>
                </c:pt>
                <c:pt idx="843">
                  <c:v>26.776509999999998</c:v>
                </c:pt>
                <c:pt idx="844">
                  <c:v>26.779199999999999</c:v>
                </c:pt>
                <c:pt idx="845">
                  <c:v>26.77796</c:v>
                </c:pt>
                <c:pt idx="846">
                  <c:v>26.781479999999998</c:v>
                </c:pt>
                <c:pt idx="847">
                  <c:v>26.783629999999999</c:v>
                </c:pt>
                <c:pt idx="848">
                  <c:v>26.784130000000001</c:v>
                </c:pt>
                <c:pt idx="849">
                  <c:v>26.78453</c:v>
                </c:pt>
                <c:pt idx="850">
                  <c:v>26.786639999999998</c:v>
                </c:pt>
                <c:pt idx="851">
                  <c:v>26.786899999999999</c:v>
                </c:pt>
                <c:pt idx="852">
                  <c:v>26.787120000000002</c:v>
                </c:pt>
                <c:pt idx="853">
                  <c:v>26.788730000000001</c:v>
                </c:pt>
                <c:pt idx="854">
                  <c:v>26.790780000000002</c:v>
                </c:pt>
                <c:pt idx="855">
                  <c:v>26.790410000000001</c:v>
                </c:pt>
                <c:pt idx="856">
                  <c:v>26.791270000000001</c:v>
                </c:pt>
                <c:pt idx="857">
                  <c:v>26.793759999999999</c:v>
                </c:pt>
                <c:pt idx="858">
                  <c:v>26.794450000000001</c:v>
                </c:pt>
                <c:pt idx="859">
                  <c:v>26.793589999999998</c:v>
                </c:pt>
                <c:pt idx="860">
                  <c:v>26.795339999999999</c:v>
                </c:pt>
                <c:pt idx="861">
                  <c:v>26.79588</c:v>
                </c:pt>
                <c:pt idx="862">
                  <c:v>26.796130000000002</c:v>
                </c:pt>
                <c:pt idx="863">
                  <c:v>26.797789999999999</c:v>
                </c:pt>
                <c:pt idx="864">
                  <c:v>26.798439999999999</c:v>
                </c:pt>
                <c:pt idx="865">
                  <c:v>26.79992</c:v>
                </c:pt>
                <c:pt idx="866">
                  <c:v>26.800650000000001</c:v>
                </c:pt>
                <c:pt idx="867">
                  <c:v>26.801359999999999</c:v>
                </c:pt>
                <c:pt idx="868">
                  <c:v>26.802040000000002</c:v>
                </c:pt>
                <c:pt idx="869">
                  <c:v>26.805299999999999</c:v>
                </c:pt>
                <c:pt idx="870">
                  <c:v>26.8047</c:v>
                </c:pt>
                <c:pt idx="871">
                  <c:v>26.805099999999999</c:v>
                </c:pt>
                <c:pt idx="872">
                  <c:v>26.806439999999998</c:v>
                </c:pt>
                <c:pt idx="873">
                  <c:v>26.80735</c:v>
                </c:pt>
                <c:pt idx="874">
                  <c:v>26.806000000000001</c:v>
                </c:pt>
                <c:pt idx="875">
                  <c:v>26.80782</c:v>
                </c:pt>
                <c:pt idx="876">
                  <c:v>26.809200000000001</c:v>
                </c:pt>
                <c:pt idx="877">
                  <c:v>26.81146</c:v>
                </c:pt>
                <c:pt idx="878">
                  <c:v>26.811720000000001</c:v>
                </c:pt>
                <c:pt idx="879">
                  <c:v>26.812370000000001</c:v>
                </c:pt>
                <c:pt idx="880">
                  <c:v>26.81288</c:v>
                </c:pt>
                <c:pt idx="881">
                  <c:v>26.81334</c:v>
                </c:pt>
                <c:pt idx="882">
                  <c:v>26.813369999999999</c:v>
                </c:pt>
                <c:pt idx="883">
                  <c:v>26.815149999999999</c:v>
                </c:pt>
                <c:pt idx="884">
                  <c:v>26.815270000000002</c:v>
                </c:pt>
                <c:pt idx="885">
                  <c:v>26.817340000000002</c:v>
                </c:pt>
                <c:pt idx="886">
                  <c:v>26.81636</c:v>
                </c:pt>
                <c:pt idx="887">
                  <c:v>26.818149999999999</c:v>
                </c:pt>
                <c:pt idx="888">
                  <c:v>26.819849999999999</c:v>
                </c:pt>
                <c:pt idx="889">
                  <c:v>26.819120000000002</c:v>
                </c:pt>
                <c:pt idx="890">
                  <c:v>26.820340000000002</c:v>
                </c:pt>
                <c:pt idx="891">
                  <c:v>26.821560000000002</c:v>
                </c:pt>
                <c:pt idx="892">
                  <c:v>26.821380000000001</c:v>
                </c:pt>
                <c:pt idx="893">
                  <c:v>26.822279999999999</c:v>
                </c:pt>
                <c:pt idx="894">
                  <c:v>26.824390000000001</c:v>
                </c:pt>
                <c:pt idx="895">
                  <c:v>26.824780000000001</c:v>
                </c:pt>
                <c:pt idx="896">
                  <c:v>26.82687</c:v>
                </c:pt>
                <c:pt idx="897">
                  <c:v>26.826499999999999</c:v>
                </c:pt>
                <c:pt idx="898">
                  <c:v>26.82836</c:v>
                </c:pt>
                <c:pt idx="899">
                  <c:v>26.82808</c:v>
                </c:pt>
                <c:pt idx="900">
                  <c:v>26.828800000000001</c:v>
                </c:pt>
                <c:pt idx="901">
                  <c:v>26.830950000000001</c:v>
                </c:pt>
                <c:pt idx="902">
                  <c:v>26.83164</c:v>
                </c:pt>
                <c:pt idx="903">
                  <c:v>26.83175</c:v>
                </c:pt>
                <c:pt idx="904">
                  <c:v>26.833259999999999</c:v>
                </c:pt>
                <c:pt idx="905">
                  <c:v>26.833410000000001</c:v>
                </c:pt>
                <c:pt idx="906">
                  <c:v>26.834219999999998</c:v>
                </c:pt>
                <c:pt idx="907">
                  <c:v>26.83314</c:v>
                </c:pt>
                <c:pt idx="908">
                  <c:v>26.8355</c:v>
                </c:pt>
                <c:pt idx="909">
                  <c:v>26.838200000000001</c:v>
                </c:pt>
                <c:pt idx="910">
                  <c:v>26.837489999999999</c:v>
                </c:pt>
                <c:pt idx="911">
                  <c:v>26.839179999999999</c:v>
                </c:pt>
                <c:pt idx="912">
                  <c:v>26.838999999999999</c:v>
                </c:pt>
                <c:pt idx="913">
                  <c:v>26.839279999999999</c:v>
                </c:pt>
                <c:pt idx="914">
                  <c:v>26.839849999999998</c:v>
                </c:pt>
                <c:pt idx="915">
                  <c:v>26.84066</c:v>
                </c:pt>
                <c:pt idx="916">
                  <c:v>26.83942</c:v>
                </c:pt>
                <c:pt idx="917">
                  <c:v>26.840820000000001</c:v>
                </c:pt>
                <c:pt idx="918">
                  <c:v>26.84065</c:v>
                </c:pt>
                <c:pt idx="919">
                  <c:v>26.842420000000001</c:v>
                </c:pt>
                <c:pt idx="920">
                  <c:v>26.84348</c:v>
                </c:pt>
                <c:pt idx="921">
                  <c:v>26.843910000000001</c:v>
                </c:pt>
                <c:pt idx="922">
                  <c:v>26.844709999999999</c:v>
                </c:pt>
                <c:pt idx="923">
                  <c:v>26.845600000000001</c:v>
                </c:pt>
                <c:pt idx="924">
                  <c:v>26.845279999999999</c:v>
                </c:pt>
                <c:pt idx="925">
                  <c:v>26.845749999999999</c:v>
                </c:pt>
                <c:pt idx="926">
                  <c:v>26.847740000000002</c:v>
                </c:pt>
                <c:pt idx="927">
                  <c:v>26.847100000000001</c:v>
                </c:pt>
                <c:pt idx="928">
                  <c:v>26.850339999999999</c:v>
                </c:pt>
                <c:pt idx="929">
                  <c:v>26.849329999999998</c:v>
                </c:pt>
                <c:pt idx="930">
                  <c:v>26.849979999999999</c:v>
                </c:pt>
                <c:pt idx="931">
                  <c:v>26.850280000000001</c:v>
                </c:pt>
                <c:pt idx="932">
                  <c:v>26.85408</c:v>
                </c:pt>
                <c:pt idx="933">
                  <c:v>26.852959999999999</c:v>
                </c:pt>
                <c:pt idx="934">
                  <c:v>26.855080000000001</c:v>
                </c:pt>
                <c:pt idx="935">
                  <c:v>26.856059999999999</c:v>
                </c:pt>
                <c:pt idx="936">
                  <c:v>26.855499999999999</c:v>
                </c:pt>
                <c:pt idx="937">
                  <c:v>26.855740000000001</c:v>
                </c:pt>
                <c:pt idx="938">
                  <c:v>26.856030000000001</c:v>
                </c:pt>
                <c:pt idx="939">
                  <c:v>26.85838</c:v>
                </c:pt>
                <c:pt idx="940">
                  <c:v>26.85819</c:v>
                </c:pt>
                <c:pt idx="941">
                  <c:v>26.85876</c:v>
                </c:pt>
                <c:pt idx="942">
                  <c:v>26.858599999999999</c:v>
                </c:pt>
                <c:pt idx="943">
                  <c:v>26.858440000000002</c:v>
                </c:pt>
                <c:pt idx="944">
                  <c:v>26.86092</c:v>
                </c:pt>
                <c:pt idx="945">
                  <c:v>26.862919999999999</c:v>
                </c:pt>
                <c:pt idx="946">
                  <c:v>26.865020000000001</c:v>
                </c:pt>
                <c:pt idx="947">
                  <c:v>26.864380000000001</c:v>
                </c:pt>
                <c:pt idx="948">
                  <c:v>26.865600000000001</c:v>
                </c:pt>
                <c:pt idx="949">
                  <c:v>26.865919999999999</c:v>
                </c:pt>
                <c:pt idx="950">
                  <c:v>26.86786</c:v>
                </c:pt>
                <c:pt idx="951">
                  <c:v>26.86816</c:v>
                </c:pt>
                <c:pt idx="952">
                  <c:v>26.86956</c:v>
                </c:pt>
                <c:pt idx="953">
                  <c:v>26.869119999999999</c:v>
                </c:pt>
                <c:pt idx="954">
                  <c:v>26.87276</c:v>
                </c:pt>
                <c:pt idx="955">
                  <c:v>26.871500000000001</c:v>
                </c:pt>
                <c:pt idx="956">
                  <c:v>26.872900000000001</c:v>
                </c:pt>
                <c:pt idx="957">
                  <c:v>26.87425</c:v>
                </c:pt>
                <c:pt idx="958">
                  <c:v>26.87341</c:v>
                </c:pt>
                <c:pt idx="959">
                  <c:v>26.876619999999999</c:v>
                </c:pt>
                <c:pt idx="960">
                  <c:v>26.874829999999999</c:v>
                </c:pt>
                <c:pt idx="961">
                  <c:v>26.876000000000001</c:v>
                </c:pt>
                <c:pt idx="962">
                  <c:v>26.87856</c:v>
                </c:pt>
                <c:pt idx="963">
                  <c:v>26.88111</c:v>
                </c:pt>
                <c:pt idx="964">
                  <c:v>26.880749999999999</c:v>
                </c:pt>
                <c:pt idx="965">
                  <c:v>26.88167</c:v>
                </c:pt>
                <c:pt idx="966">
                  <c:v>26.881039999999999</c:v>
                </c:pt>
                <c:pt idx="967">
                  <c:v>26.882539999999999</c:v>
                </c:pt>
                <c:pt idx="968">
                  <c:v>26.881799999999998</c:v>
                </c:pt>
                <c:pt idx="969">
                  <c:v>26.882580000000001</c:v>
                </c:pt>
                <c:pt idx="970">
                  <c:v>26.88428</c:v>
                </c:pt>
                <c:pt idx="971">
                  <c:v>26.884239999999998</c:v>
                </c:pt>
                <c:pt idx="972">
                  <c:v>26.884679999999999</c:v>
                </c:pt>
                <c:pt idx="973">
                  <c:v>26.886939999999999</c:v>
                </c:pt>
                <c:pt idx="974">
                  <c:v>26.887440000000002</c:v>
                </c:pt>
                <c:pt idx="975">
                  <c:v>26.887899999999998</c:v>
                </c:pt>
                <c:pt idx="976">
                  <c:v>26.887779999999999</c:v>
                </c:pt>
                <c:pt idx="977">
                  <c:v>26.887930000000001</c:v>
                </c:pt>
                <c:pt idx="978">
                  <c:v>26.888649999999998</c:v>
                </c:pt>
                <c:pt idx="979">
                  <c:v>26.8901</c:v>
                </c:pt>
                <c:pt idx="980">
                  <c:v>26.891739999999999</c:v>
                </c:pt>
                <c:pt idx="981">
                  <c:v>26.893439999999998</c:v>
                </c:pt>
                <c:pt idx="982">
                  <c:v>26.893049999999999</c:v>
                </c:pt>
                <c:pt idx="983">
                  <c:v>26.8949</c:v>
                </c:pt>
                <c:pt idx="984">
                  <c:v>26.894400000000001</c:v>
                </c:pt>
                <c:pt idx="985">
                  <c:v>26.89443</c:v>
                </c:pt>
                <c:pt idx="986">
                  <c:v>26.89574</c:v>
                </c:pt>
                <c:pt idx="987">
                  <c:v>26.898029999999999</c:v>
                </c:pt>
                <c:pt idx="988">
                  <c:v>26.897220000000001</c:v>
                </c:pt>
                <c:pt idx="989">
                  <c:v>26.896979999999999</c:v>
                </c:pt>
                <c:pt idx="990">
                  <c:v>26.900020000000001</c:v>
                </c:pt>
                <c:pt idx="991">
                  <c:v>26.899819999999998</c:v>
                </c:pt>
                <c:pt idx="992">
                  <c:v>26.899239999999999</c:v>
                </c:pt>
                <c:pt idx="993">
                  <c:v>26.898440000000001</c:v>
                </c:pt>
                <c:pt idx="994">
                  <c:v>26.90043</c:v>
                </c:pt>
                <c:pt idx="995">
                  <c:v>26.902149999999999</c:v>
                </c:pt>
                <c:pt idx="996">
                  <c:v>26.905090000000001</c:v>
                </c:pt>
                <c:pt idx="997">
                  <c:v>26.902429999999999</c:v>
                </c:pt>
                <c:pt idx="998">
                  <c:v>26.903410000000001</c:v>
                </c:pt>
                <c:pt idx="999">
                  <c:v>26.90596</c:v>
                </c:pt>
                <c:pt idx="1000">
                  <c:v>26.90541</c:v>
                </c:pt>
                <c:pt idx="1001">
                  <c:v>26.906659999999999</c:v>
                </c:pt>
                <c:pt idx="1002">
                  <c:v>26.906590000000001</c:v>
                </c:pt>
                <c:pt idx="1003">
                  <c:v>26.907789999999999</c:v>
                </c:pt>
                <c:pt idx="1004">
                  <c:v>26.9085</c:v>
                </c:pt>
                <c:pt idx="1005">
                  <c:v>26.909199999999998</c:v>
                </c:pt>
                <c:pt idx="1006">
                  <c:v>26.910329999999998</c:v>
                </c:pt>
                <c:pt idx="1007">
                  <c:v>26.909109999999998</c:v>
                </c:pt>
                <c:pt idx="1008">
                  <c:v>26.91067</c:v>
                </c:pt>
                <c:pt idx="1009">
                  <c:v>26.91133</c:v>
                </c:pt>
                <c:pt idx="1010">
                  <c:v>26.911729999999999</c:v>
                </c:pt>
                <c:pt idx="1011">
                  <c:v>26.91394</c:v>
                </c:pt>
                <c:pt idx="1012">
                  <c:v>26.91459</c:v>
                </c:pt>
                <c:pt idx="1013">
                  <c:v>26.913309999999999</c:v>
                </c:pt>
                <c:pt idx="1014">
                  <c:v>26.91534</c:v>
                </c:pt>
                <c:pt idx="1015">
                  <c:v>26.91581</c:v>
                </c:pt>
                <c:pt idx="1016">
                  <c:v>26.91582</c:v>
                </c:pt>
                <c:pt idx="1017">
                  <c:v>26.91591</c:v>
                </c:pt>
                <c:pt idx="1018">
                  <c:v>26.919440000000002</c:v>
                </c:pt>
                <c:pt idx="1019">
                  <c:v>26.92042</c:v>
                </c:pt>
                <c:pt idx="1020">
                  <c:v>26.920439999999999</c:v>
                </c:pt>
                <c:pt idx="1021">
                  <c:v>26.92258</c:v>
                </c:pt>
                <c:pt idx="1022">
                  <c:v>26.922280000000001</c:v>
                </c:pt>
                <c:pt idx="1023">
                  <c:v>26.923819999999999</c:v>
                </c:pt>
                <c:pt idx="1024">
                  <c:v>26.92456</c:v>
                </c:pt>
                <c:pt idx="1025">
                  <c:v>26.924019999999999</c:v>
                </c:pt>
                <c:pt idx="1026">
                  <c:v>26.9253</c:v>
                </c:pt>
                <c:pt idx="1027">
                  <c:v>26.926179999999999</c:v>
                </c:pt>
                <c:pt idx="1028">
                  <c:v>26.9267</c:v>
                </c:pt>
                <c:pt idx="1029">
                  <c:v>26.925470000000001</c:v>
                </c:pt>
                <c:pt idx="1030">
                  <c:v>26.928460000000001</c:v>
                </c:pt>
                <c:pt idx="1031">
                  <c:v>26.928979999999999</c:v>
                </c:pt>
                <c:pt idx="1032">
                  <c:v>26.9298</c:v>
                </c:pt>
                <c:pt idx="1033">
                  <c:v>26.93178</c:v>
                </c:pt>
                <c:pt idx="1034">
                  <c:v>26.931809999999999</c:v>
                </c:pt>
                <c:pt idx="1035">
                  <c:v>26.931640000000002</c:v>
                </c:pt>
                <c:pt idx="1036">
                  <c:v>26.933140000000002</c:v>
                </c:pt>
                <c:pt idx="1037">
                  <c:v>26.93272</c:v>
                </c:pt>
                <c:pt idx="1038">
                  <c:v>26.933129999999998</c:v>
                </c:pt>
                <c:pt idx="1039">
                  <c:v>26.935510000000001</c:v>
                </c:pt>
                <c:pt idx="1040">
                  <c:v>26.93526</c:v>
                </c:pt>
                <c:pt idx="1041">
                  <c:v>26.934760000000001</c:v>
                </c:pt>
                <c:pt idx="1042">
                  <c:v>26.937259999999998</c:v>
                </c:pt>
                <c:pt idx="1043">
                  <c:v>26.93826</c:v>
                </c:pt>
                <c:pt idx="1044">
                  <c:v>26.939530000000001</c:v>
                </c:pt>
                <c:pt idx="1045">
                  <c:v>26.941199999999998</c:v>
                </c:pt>
                <c:pt idx="1046">
                  <c:v>26.940300000000001</c:v>
                </c:pt>
                <c:pt idx="1047">
                  <c:v>26.940359999999998</c:v>
                </c:pt>
                <c:pt idx="1048">
                  <c:v>26.940290000000001</c:v>
                </c:pt>
                <c:pt idx="1049">
                  <c:v>26.9405</c:v>
                </c:pt>
                <c:pt idx="1050">
                  <c:v>26.942699999999999</c:v>
                </c:pt>
                <c:pt idx="1051">
                  <c:v>26.945160000000001</c:v>
                </c:pt>
                <c:pt idx="1052">
                  <c:v>26.9435</c:v>
                </c:pt>
                <c:pt idx="1053">
                  <c:v>26.946580000000001</c:v>
                </c:pt>
                <c:pt idx="1054">
                  <c:v>26.943370000000002</c:v>
                </c:pt>
                <c:pt idx="1055">
                  <c:v>26.946069999999999</c:v>
                </c:pt>
                <c:pt idx="1056">
                  <c:v>26.947500000000002</c:v>
                </c:pt>
                <c:pt idx="1057">
                  <c:v>26.948930000000001</c:v>
                </c:pt>
                <c:pt idx="1058">
                  <c:v>26.951080000000001</c:v>
                </c:pt>
                <c:pt idx="1059">
                  <c:v>26.951080000000001</c:v>
                </c:pt>
                <c:pt idx="1060">
                  <c:v>26.949639999999999</c:v>
                </c:pt>
                <c:pt idx="1061">
                  <c:v>26.952259999999999</c:v>
                </c:pt>
                <c:pt idx="1062">
                  <c:v>26.954339999999998</c:v>
                </c:pt>
                <c:pt idx="1063">
                  <c:v>26.953900000000001</c:v>
                </c:pt>
                <c:pt idx="1064">
                  <c:v>26.95504</c:v>
                </c:pt>
                <c:pt idx="1065">
                  <c:v>26.954280000000001</c:v>
                </c:pt>
                <c:pt idx="1066">
                  <c:v>26.954360000000001</c:v>
                </c:pt>
                <c:pt idx="1067">
                  <c:v>26.955159999999999</c:v>
                </c:pt>
                <c:pt idx="1068">
                  <c:v>26.955390000000001</c:v>
                </c:pt>
                <c:pt idx="1069">
                  <c:v>26.957660000000001</c:v>
                </c:pt>
                <c:pt idx="1070">
                  <c:v>26.957689999999999</c:v>
                </c:pt>
                <c:pt idx="1071">
                  <c:v>26.957979999999999</c:v>
                </c:pt>
                <c:pt idx="1072">
                  <c:v>26.959409999999998</c:v>
                </c:pt>
                <c:pt idx="1073">
                  <c:v>26.958880000000001</c:v>
                </c:pt>
                <c:pt idx="1074">
                  <c:v>26.9604</c:v>
                </c:pt>
                <c:pt idx="1075">
                  <c:v>26.9604</c:v>
                </c:pt>
                <c:pt idx="1076">
                  <c:v>26.961970000000001</c:v>
                </c:pt>
                <c:pt idx="1077">
                  <c:v>26.96265</c:v>
                </c:pt>
                <c:pt idx="1078">
                  <c:v>26.962129999999998</c:v>
                </c:pt>
                <c:pt idx="1079">
                  <c:v>26.96189</c:v>
                </c:pt>
                <c:pt idx="1080">
                  <c:v>26.96256</c:v>
                </c:pt>
                <c:pt idx="1081">
                  <c:v>26.963059999999999</c:v>
                </c:pt>
                <c:pt idx="1082">
                  <c:v>26.96528</c:v>
                </c:pt>
                <c:pt idx="1083">
                  <c:v>26.964849999999998</c:v>
                </c:pt>
                <c:pt idx="1084">
                  <c:v>26.966080000000002</c:v>
                </c:pt>
                <c:pt idx="1085">
                  <c:v>26.966380000000001</c:v>
                </c:pt>
                <c:pt idx="1086">
                  <c:v>26.968579999999999</c:v>
                </c:pt>
                <c:pt idx="1087">
                  <c:v>26.969180000000001</c:v>
                </c:pt>
                <c:pt idx="1088">
                  <c:v>26.969059999999999</c:v>
                </c:pt>
                <c:pt idx="1089">
                  <c:v>26.968779999999999</c:v>
                </c:pt>
                <c:pt idx="1090">
                  <c:v>26.96828</c:v>
                </c:pt>
                <c:pt idx="1091">
                  <c:v>26.967120000000001</c:v>
                </c:pt>
                <c:pt idx="1092">
                  <c:v>26.968</c:v>
                </c:pt>
                <c:pt idx="1093">
                  <c:v>26.970859999999998</c:v>
                </c:pt>
                <c:pt idx="1094">
                  <c:v>26.97157</c:v>
                </c:pt>
                <c:pt idx="1095">
                  <c:v>26.971979999999999</c:v>
                </c:pt>
                <c:pt idx="1096">
                  <c:v>26.973800000000001</c:v>
                </c:pt>
                <c:pt idx="1097">
                  <c:v>26.973520000000001</c:v>
                </c:pt>
                <c:pt idx="1098">
                  <c:v>26.973649999999999</c:v>
                </c:pt>
                <c:pt idx="1099">
                  <c:v>26.975739999999998</c:v>
                </c:pt>
                <c:pt idx="1100">
                  <c:v>26.974789999999999</c:v>
                </c:pt>
                <c:pt idx="1101">
                  <c:v>26.977080000000001</c:v>
                </c:pt>
                <c:pt idx="1102">
                  <c:v>26.979240000000001</c:v>
                </c:pt>
                <c:pt idx="1103">
                  <c:v>26.980429999999998</c:v>
                </c:pt>
                <c:pt idx="1104">
                  <c:v>26.979489999999998</c:v>
                </c:pt>
                <c:pt idx="1105">
                  <c:v>26.981459999999998</c:v>
                </c:pt>
                <c:pt idx="1106">
                  <c:v>26.981539999999999</c:v>
                </c:pt>
                <c:pt idx="1107">
                  <c:v>26.981660000000002</c:v>
                </c:pt>
                <c:pt idx="1108">
                  <c:v>26.982679999999998</c:v>
                </c:pt>
                <c:pt idx="1109">
                  <c:v>26.981999999999999</c:v>
                </c:pt>
                <c:pt idx="1110">
                  <c:v>26.98462</c:v>
                </c:pt>
                <c:pt idx="1111">
                  <c:v>26.984500000000001</c:v>
                </c:pt>
                <c:pt idx="1112">
                  <c:v>26.984870000000001</c:v>
                </c:pt>
                <c:pt idx="1113">
                  <c:v>26.986499999999999</c:v>
                </c:pt>
                <c:pt idx="1114">
                  <c:v>26.98638</c:v>
                </c:pt>
                <c:pt idx="1115">
                  <c:v>26.987559999999998</c:v>
                </c:pt>
                <c:pt idx="1116">
                  <c:v>26.987390000000001</c:v>
                </c:pt>
                <c:pt idx="1117">
                  <c:v>26.988700000000001</c:v>
                </c:pt>
                <c:pt idx="1118">
                  <c:v>26.988579999999999</c:v>
                </c:pt>
                <c:pt idx="1119">
                  <c:v>26.9878</c:v>
                </c:pt>
                <c:pt idx="1120">
                  <c:v>26.989650000000001</c:v>
                </c:pt>
                <c:pt idx="1121">
                  <c:v>26.991420000000002</c:v>
                </c:pt>
                <c:pt idx="1122">
                  <c:v>26.990770000000001</c:v>
                </c:pt>
                <c:pt idx="1123">
                  <c:v>26.990500000000001</c:v>
                </c:pt>
                <c:pt idx="1124">
                  <c:v>26.992460000000001</c:v>
                </c:pt>
                <c:pt idx="1125">
                  <c:v>26.990919999999999</c:v>
                </c:pt>
                <c:pt idx="1126">
                  <c:v>26.994060000000001</c:v>
                </c:pt>
                <c:pt idx="1127">
                  <c:v>26.993680000000001</c:v>
                </c:pt>
                <c:pt idx="1128">
                  <c:v>26.993819999999999</c:v>
                </c:pt>
                <c:pt idx="1129">
                  <c:v>26.995750000000001</c:v>
                </c:pt>
                <c:pt idx="1130">
                  <c:v>26.995999999999999</c:v>
                </c:pt>
                <c:pt idx="1131">
                  <c:v>26.996780000000001</c:v>
                </c:pt>
                <c:pt idx="1132">
                  <c:v>26.998640000000002</c:v>
                </c:pt>
                <c:pt idx="1133">
                  <c:v>26.998940000000001</c:v>
                </c:pt>
                <c:pt idx="1134">
                  <c:v>26.99691</c:v>
                </c:pt>
                <c:pt idx="1135">
                  <c:v>26.998449999999998</c:v>
                </c:pt>
                <c:pt idx="1136">
                  <c:v>26.998239999999999</c:v>
                </c:pt>
                <c:pt idx="1137">
                  <c:v>26.998889999999999</c:v>
                </c:pt>
                <c:pt idx="1138">
                  <c:v>27.000720000000001</c:v>
                </c:pt>
                <c:pt idx="1139">
                  <c:v>27.001460000000002</c:v>
                </c:pt>
                <c:pt idx="1140">
                  <c:v>27.00281</c:v>
                </c:pt>
                <c:pt idx="1141">
                  <c:v>27.004629999999999</c:v>
                </c:pt>
                <c:pt idx="1142">
                  <c:v>27.005500000000001</c:v>
                </c:pt>
                <c:pt idx="1143">
                  <c:v>27.0061</c:v>
                </c:pt>
                <c:pt idx="1144">
                  <c:v>27.007000000000001</c:v>
                </c:pt>
                <c:pt idx="1145">
                  <c:v>27.008790000000001</c:v>
                </c:pt>
                <c:pt idx="1146">
                  <c:v>27.007570000000001</c:v>
                </c:pt>
                <c:pt idx="1147">
                  <c:v>27.009799999999998</c:v>
                </c:pt>
                <c:pt idx="1148">
                  <c:v>27.007680000000001</c:v>
                </c:pt>
                <c:pt idx="1149">
                  <c:v>27.009399999999999</c:v>
                </c:pt>
                <c:pt idx="1150">
                  <c:v>27.01003</c:v>
                </c:pt>
                <c:pt idx="1151">
                  <c:v>27.01211</c:v>
                </c:pt>
                <c:pt idx="1152">
                  <c:v>27.010439999999999</c:v>
                </c:pt>
                <c:pt idx="1153">
                  <c:v>27.01033</c:v>
                </c:pt>
                <c:pt idx="1154">
                  <c:v>27.012149999999998</c:v>
                </c:pt>
                <c:pt idx="1155">
                  <c:v>27.01136</c:v>
                </c:pt>
                <c:pt idx="1156">
                  <c:v>27.01285</c:v>
                </c:pt>
                <c:pt idx="1157">
                  <c:v>27.013349999999999</c:v>
                </c:pt>
                <c:pt idx="1158">
                  <c:v>27.014399999999998</c:v>
                </c:pt>
                <c:pt idx="1159">
                  <c:v>27.01539</c:v>
                </c:pt>
                <c:pt idx="1160">
                  <c:v>27.015650000000001</c:v>
                </c:pt>
                <c:pt idx="1161">
                  <c:v>27.01783</c:v>
                </c:pt>
                <c:pt idx="1162">
                  <c:v>27.019390000000001</c:v>
                </c:pt>
                <c:pt idx="1163">
                  <c:v>27.017289999999999</c:v>
                </c:pt>
                <c:pt idx="1164">
                  <c:v>27.0199</c:v>
                </c:pt>
                <c:pt idx="1165">
                  <c:v>27.020620000000001</c:v>
                </c:pt>
                <c:pt idx="1166">
                  <c:v>27.020250000000001</c:v>
                </c:pt>
                <c:pt idx="1167">
                  <c:v>27.020340000000001</c:v>
                </c:pt>
                <c:pt idx="1168">
                  <c:v>27.022390000000001</c:v>
                </c:pt>
                <c:pt idx="1169">
                  <c:v>27.023160000000001</c:v>
                </c:pt>
                <c:pt idx="1170">
                  <c:v>27.022369999999999</c:v>
                </c:pt>
                <c:pt idx="1171">
                  <c:v>27.022950000000002</c:v>
                </c:pt>
                <c:pt idx="1172">
                  <c:v>27.024439999999998</c:v>
                </c:pt>
                <c:pt idx="1173">
                  <c:v>27.024899999999999</c:v>
                </c:pt>
                <c:pt idx="1174">
                  <c:v>27.025010000000002</c:v>
                </c:pt>
                <c:pt idx="1175">
                  <c:v>27.025880000000001</c:v>
                </c:pt>
                <c:pt idx="1176">
                  <c:v>27.023520000000001</c:v>
                </c:pt>
                <c:pt idx="1177">
                  <c:v>27.027239999999999</c:v>
                </c:pt>
                <c:pt idx="1178">
                  <c:v>27.026499999999999</c:v>
                </c:pt>
                <c:pt idx="1179">
                  <c:v>27.02636</c:v>
                </c:pt>
                <c:pt idx="1180">
                  <c:v>27.02703</c:v>
                </c:pt>
                <c:pt idx="1181">
                  <c:v>27.028790000000001</c:v>
                </c:pt>
                <c:pt idx="1182">
                  <c:v>27.029309999999999</c:v>
                </c:pt>
                <c:pt idx="1183">
                  <c:v>27.029060000000001</c:v>
                </c:pt>
                <c:pt idx="1184">
                  <c:v>27.031099999999999</c:v>
                </c:pt>
                <c:pt idx="1185">
                  <c:v>27.028939999999999</c:v>
                </c:pt>
                <c:pt idx="1186">
                  <c:v>27.03031</c:v>
                </c:pt>
                <c:pt idx="1187">
                  <c:v>27.03088</c:v>
                </c:pt>
                <c:pt idx="1188">
                  <c:v>27.032260000000001</c:v>
                </c:pt>
                <c:pt idx="1189">
                  <c:v>27.033300000000001</c:v>
                </c:pt>
                <c:pt idx="1190">
                  <c:v>27.0335</c:v>
                </c:pt>
                <c:pt idx="1191">
                  <c:v>27.034990000000001</c:v>
                </c:pt>
                <c:pt idx="1192">
                  <c:v>27.03614</c:v>
                </c:pt>
                <c:pt idx="1193">
                  <c:v>27.03687</c:v>
                </c:pt>
                <c:pt idx="1194">
                  <c:v>27.037759999999999</c:v>
                </c:pt>
                <c:pt idx="1195">
                  <c:v>27.037739999999999</c:v>
                </c:pt>
                <c:pt idx="1196">
                  <c:v>27.03912</c:v>
                </c:pt>
                <c:pt idx="1197">
                  <c:v>27.038419999999999</c:v>
                </c:pt>
                <c:pt idx="1198">
                  <c:v>27.03904</c:v>
                </c:pt>
                <c:pt idx="1199">
                  <c:v>27.039200000000001</c:v>
                </c:pt>
                <c:pt idx="1200">
                  <c:v>27.0413</c:v>
                </c:pt>
                <c:pt idx="1201">
                  <c:v>27.040369999999999</c:v>
                </c:pt>
                <c:pt idx="1202">
                  <c:v>27.041640000000001</c:v>
                </c:pt>
                <c:pt idx="1203">
                  <c:v>27.042110000000001</c:v>
                </c:pt>
                <c:pt idx="1204">
                  <c:v>27.041799999999999</c:v>
                </c:pt>
                <c:pt idx="1205">
                  <c:v>27.041620000000002</c:v>
                </c:pt>
                <c:pt idx="1206">
                  <c:v>27.042380000000001</c:v>
                </c:pt>
                <c:pt idx="1207">
                  <c:v>27.04392</c:v>
                </c:pt>
                <c:pt idx="1208">
                  <c:v>27.044060000000002</c:v>
                </c:pt>
                <c:pt idx="1209">
                  <c:v>27.044720000000002</c:v>
                </c:pt>
                <c:pt idx="1210">
                  <c:v>27.044319999999999</c:v>
                </c:pt>
                <c:pt idx="1211">
                  <c:v>27.04382</c:v>
                </c:pt>
                <c:pt idx="1212">
                  <c:v>27.045719999999999</c:v>
                </c:pt>
                <c:pt idx="1213">
                  <c:v>27.04682</c:v>
                </c:pt>
                <c:pt idx="1214">
                  <c:v>27.048279999999998</c:v>
                </c:pt>
                <c:pt idx="1215">
                  <c:v>27.048259999999999</c:v>
                </c:pt>
                <c:pt idx="1216">
                  <c:v>27.04852</c:v>
                </c:pt>
                <c:pt idx="1217">
                  <c:v>27.047879999999999</c:v>
                </c:pt>
                <c:pt idx="1218">
                  <c:v>27.048680000000001</c:v>
                </c:pt>
                <c:pt idx="1219">
                  <c:v>27.05039</c:v>
                </c:pt>
                <c:pt idx="1220">
                  <c:v>27.052420000000001</c:v>
                </c:pt>
                <c:pt idx="1221">
                  <c:v>27.05181</c:v>
                </c:pt>
                <c:pt idx="1222">
                  <c:v>27.052659999999999</c:v>
                </c:pt>
                <c:pt idx="1223">
                  <c:v>27.05236</c:v>
                </c:pt>
                <c:pt idx="1224">
                  <c:v>27.052240000000001</c:v>
                </c:pt>
                <c:pt idx="1225">
                  <c:v>27.051179999999999</c:v>
                </c:pt>
                <c:pt idx="1226">
                  <c:v>27.05114</c:v>
                </c:pt>
                <c:pt idx="1227">
                  <c:v>27.052299999999999</c:v>
                </c:pt>
                <c:pt idx="1228">
                  <c:v>27.052720000000001</c:v>
                </c:pt>
                <c:pt idx="1229">
                  <c:v>27.0535</c:v>
                </c:pt>
                <c:pt idx="1230">
                  <c:v>27.054269999999999</c:v>
                </c:pt>
                <c:pt idx="1231">
                  <c:v>27.0566</c:v>
                </c:pt>
                <c:pt idx="1232">
                  <c:v>27.057310000000001</c:v>
                </c:pt>
                <c:pt idx="1233">
                  <c:v>27.056760000000001</c:v>
                </c:pt>
                <c:pt idx="1234">
                  <c:v>27.058399999999999</c:v>
                </c:pt>
                <c:pt idx="1235">
                  <c:v>27.058199999999999</c:v>
                </c:pt>
                <c:pt idx="1236">
                  <c:v>27.057770000000001</c:v>
                </c:pt>
                <c:pt idx="1237">
                  <c:v>27.059180000000001</c:v>
                </c:pt>
                <c:pt idx="1238">
                  <c:v>27.06005</c:v>
                </c:pt>
                <c:pt idx="1239">
                  <c:v>27.060120000000001</c:v>
                </c:pt>
                <c:pt idx="1240">
                  <c:v>27.062190000000001</c:v>
                </c:pt>
                <c:pt idx="1241">
                  <c:v>27.061810000000001</c:v>
                </c:pt>
                <c:pt idx="1242">
                  <c:v>27.06354</c:v>
                </c:pt>
                <c:pt idx="1243">
                  <c:v>27.061440000000001</c:v>
                </c:pt>
                <c:pt idx="1244">
                  <c:v>27.062909999999999</c:v>
                </c:pt>
                <c:pt idx="1245">
                  <c:v>27.064109999999999</c:v>
                </c:pt>
                <c:pt idx="1246">
                  <c:v>27.063279999999999</c:v>
                </c:pt>
                <c:pt idx="1247">
                  <c:v>27.064319999999999</c:v>
                </c:pt>
                <c:pt idx="1248">
                  <c:v>27.06597</c:v>
                </c:pt>
                <c:pt idx="1249">
                  <c:v>27.067399999999999</c:v>
                </c:pt>
                <c:pt idx="1250">
                  <c:v>27.067119999999999</c:v>
                </c:pt>
                <c:pt idx="1251">
                  <c:v>27.06709</c:v>
                </c:pt>
                <c:pt idx="1252">
                  <c:v>27.069199999999999</c:v>
                </c:pt>
                <c:pt idx="1253">
                  <c:v>27.069659999999999</c:v>
                </c:pt>
                <c:pt idx="1254">
                  <c:v>27.071760000000001</c:v>
                </c:pt>
                <c:pt idx="1255">
                  <c:v>27.072379999999999</c:v>
                </c:pt>
                <c:pt idx="1256">
                  <c:v>27.072600000000001</c:v>
                </c:pt>
                <c:pt idx="1257">
                  <c:v>27.072179999999999</c:v>
                </c:pt>
                <c:pt idx="1258">
                  <c:v>27.07058</c:v>
                </c:pt>
                <c:pt idx="1259">
                  <c:v>27.07235</c:v>
                </c:pt>
                <c:pt idx="1260">
                  <c:v>27.072489999999998</c:v>
                </c:pt>
                <c:pt idx="1261">
                  <c:v>27.074120000000001</c:v>
                </c:pt>
                <c:pt idx="1262">
                  <c:v>27.074200000000001</c:v>
                </c:pt>
                <c:pt idx="1263">
                  <c:v>27.074999999999999</c:v>
                </c:pt>
                <c:pt idx="1264">
                  <c:v>27.076779999999999</c:v>
                </c:pt>
                <c:pt idx="1265">
                  <c:v>27.077570000000001</c:v>
                </c:pt>
                <c:pt idx="1266">
                  <c:v>27.07892</c:v>
                </c:pt>
                <c:pt idx="1267">
                  <c:v>27.078810000000001</c:v>
                </c:pt>
                <c:pt idx="1268">
                  <c:v>27.078679999999999</c:v>
                </c:pt>
                <c:pt idx="1269">
                  <c:v>27.08173</c:v>
                </c:pt>
                <c:pt idx="1270">
                  <c:v>27.081219999999998</c:v>
                </c:pt>
                <c:pt idx="1271">
                  <c:v>27.08164</c:v>
                </c:pt>
                <c:pt idx="1272">
                  <c:v>27.082000000000001</c:v>
                </c:pt>
                <c:pt idx="1273">
                  <c:v>27.08248</c:v>
                </c:pt>
                <c:pt idx="1274">
                  <c:v>27.081019999999999</c:v>
                </c:pt>
                <c:pt idx="1275">
                  <c:v>27.080719999999999</c:v>
                </c:pt>
                <c:pt idx="1276">
                  <c:v>27.082640000000001</c:v>
                </c:pt>
                <c:pt idx="1277">
                  <c:v>27.082719999999998</c:v>
                </c:pt>
                <c:pt idx="1278">
                  <c:v>27.083030000000001</c:v>
                </c:pt>
                <c:pt idx="1279">
                  <c:v>27.085159999999998</c:v>
                </c:pt>
                <c:pt idx="1280">
                  <c:v>27.0852</c:v>
                </c:pt>
                <c:pt idx="1281">
                  <c:v>27.085339999999999</c:v>
                </c:pt>
                <c:pt idx="1282">
                  <c:v>27.083919999999999</c:v>
                </c:pt>
                <c:pt idx="1283">
                  <c:v>27.088239999999999</c:v>
                </c:pt>
                <c:pt idx="1284">
                  <c:v>27.088699999999999</c:v>
                </c:pt>
                <c:pt idx="1285">
                  <c:v>27.086839999999999</c:v>
                </c:pt>
                <c:pt idx="1286">
                  <c:v>27.087579999999999</c:v>
                </c:pt>
                <c:pt idx="1287">
                  <c:v>27.089379999999998</c:v>
                </c:pt>
                <c:pt idx="1288">
                  <c:v>27.091100000000001</c:v>
                </c:pt>
                <c:pt idx="1289">
                  <c:v>27.091699999999999</c:v>
                </c:pt>
                <c:pt idx="1290">
                  <c:v>27.092680000000001</c:v>
                </c:pt>
                <c:pt idx="1291">
                  <c:v>27.094719999999999</c:v>
                </c:pt>
                <c:pt idx="1292">
                  <c:v>27.094799999999999</c:v>
                </c:pt>
                <c:pt idx="1293">
                  <c:v>27.0932</c:v>
                </c:pt>
                <c:pt idx="1294">
                  <c:v>27.094629999999999</c:v>
                </c:pt>
                <c:pt idx="1295">
                  <c:v>27.094909999999999</c:v>
                </c:pt>
                <c:pt idx="1296">
                  <c:v>27.09375</c:v>
                </c:pt>
                <c:pt idx="1297">
                  <c:v>27.095780000000001</c:v>
                </c:pt>
                <c:pt idx="1298">
                  <c:v>27.09836</c:v>
                </c:pt>
                <c:pt idx="1299">
                  <c:v>27.096779999999999</c:v>
                </c:pt>
                <c:pt idx="1300">
                  <c:v>27.09712</c:v>
                </c:pt>
                <c:pt idx="1301">
                  <c:v>27.098420000000001</c:v>
                </c:pt>
                <c:pt idx="1302">
                  <c:v>27.099340000000002</c:v>
                </c:pt>
                <c:pt idx="1303">
                  <c:v>27.1004</c:v>
                </c:pt>
                <c:pt idx="1304">
                  <c:v>27.099740000000001</c:v>
                </c:pt>
                <c:pt idx="1305">
                  <c:v>27.101400000000002</c:v>
                </c:pt>
                <c:pt idx="1306">
                  <c:v>27.101330000000001</c:v>
                </c:pt>
                <c:pt idx="1307">
                  <c:v>27.099959999999999</c:v>
                </c:pt>
                <c:pt idx="1308">
                  <c:v>27.103100000000001</c:v>
                </c:pt>
                <c:pt idx="1309">
                  <c:v>27.1052</c:v>
                </c:pt>
                <c:pt idx="1310">
                  <c:v>27.10474</c:v>
                </c:pt>
                <c:pt idx="1311">
                  <c:v>27.105370000000001</c:v>
                </c:pt>
                <c:pt idx="1312">
                  <c:v>27.10547</c:v>
                </c:pt>
                <c:pt idx="1313">
                  <c:v>27.10455</c:v>
                </c:pt>
                <c:pt idx="1314">
                  <c:v>27.105429999999998</c:v>
                </c:pt>
                <c:pt idx="1315">
                  <c:v>27.106020000000001</c:v>
                </c:pt>
                <c:pt idx="1316">
                  <c:v>27.107130000000002</c:v>
                </c:pt>
                <c:pt idx="1317">
                  <c:v>27.10737</c:v>
                </c:pt>
                <c:pt idx="1318">
                  <c:v>27.111219999999999</c:v>
                </c:pt>
                <c:pt idx="1319">
                  <c:v>27.109860000000001</c:v>
                </c:pt>
                <c:pt idx="1320">
                  <c:v>27.109960000000001</c:v>
                </c:pt>
                <c:pt idx="1321">
                  <c:v>27.110749999999999</c:v>
                </c:pt>
                <c:pt idx="1322">
                  <c:v>27.109300000000001</c:v>
                </c:pt>
                <c:pt idx="1323">
                  <c:v>27.1097</c:v>
                </c:pt>
                <c:pt idx="1324">
                  <c:v>27.111550000000001</c:v>
                </c:pt>
                <c:pt idx="1325">
                  <c:v>27.113379999999999</c:v>
                </c:pt>
                <c:pt idx="1326">
                  <c:v>27.1127</c:v>
                </c:pt>
                <c:pt idx="1327">
                  <c:v>27.113440000000001</c:v>
                </c:pt>
                <c:pt idx="1328">
                  <c:v>27.115839999999999</c:v>
                </c:pt>
                <c:pt idx="1329">
                  <c:v>27.114370000000001</c:v>
                </c:pt>
                <c:pt idx="1330">
                  <c:v>27.116499999999998</c:v>
                </c:pt>
                <c:pt idx="1331">
                  <c:v>27.11626</c:v>
                </c:pt>
                <c:pt idx="1332">
                  <c:v>27.116309999999999</c:v>
                </c:pt>
                <c:pt idx="1333">
                  <c:v>27.11515</c:v>
                </c:pt>
                <c:pt idx="1334">
                  <c:v>27.11636</c:v>
                </c:pt>
                <c:pt idx="1335">
                  <c:v>27.11824</c:v>
                </c:pt>
                <c:pt idx="1336">
                  <c:v>27.11759</c:v>
                </c:pt>
                <c:pt idx="1337">
                  <c:v>27.119630000000001</c:v>
                </c:pt>
                <c:pt idx="1338">
                  <c:v>27.119219999999999</c:v>
                </c:pt>
                <c:pt idx="1339">
                  <c:v>27.121420000000001</c:v>
                </c:pt>
                <c:pt idx="1340">
                  <c:v>27.121500000000001</c:v>
                </c:pt>
                <c:pt idx="1341">
                  <c:v>27.121459999999999</c:v>
                </c:pt>
                <c:pt idx="1342">
                  <c:v>27.122060000000001</c:v>
                </c:pt>
                <c:pt idx="1343">
                  <c:v>27.1236</c:v>
                </c:pt>
                <c:pt idx="1344">
                  <c:v>27.125119999999999</c:v>
                </c:pt>
                <c:pt idx="1345">
                  <c:v>27.124379999999999</c:v>
                </c:pt>
                <c:pt idx="1346">
                  <c:v>27.124870000000001</c:v>
                </c:pt>
                <c:pt idx="1347">
                  <c:v>27.12445</c:v>
                </c:pt>
                <c:pt idx="1348">
                  <c:v>27.125430000000001</c:v>
                </c:pt>
                <c:pt idx="1349">
                  <c:v>27.125910000000001</c:v>
                </c:pt>
                <c:pt idx="1350">
                  <c:v>27.126950000000001</c:v>
                </c:pt>
                <c:pt idx="1351">
                  <c:v>27.128769999999999</c:v>
                </c:pt>
                <c:pt idx="1352">
                  <c:v>27.127590000000001</c:v>
                </c:pt>
                <c:pt idx="1353">
                  <c:v>27.127759999999999</c:v>
                </c:pt>
                <c:pt idx="1354">
                  <c:v>27.12773</c:v>
                </c:pt>
                <c:pt idx="1355">
                  <c:v>27.12968</c:v>
                </c:pt>
                <c:pt idx="1356">
                  <c:v>27.129819999999999</c:v>
                </c:pt>
                <c:pt idx="1357">
                  <c:v>27.131080000000001</c:v>
                </c:pt>
                <c:pt idx="1358">
                  <c:v>27.131489999999999</c:v>
                </c:pt>
                <c:pt idx="1359">
                  <c:v>27.132090000000002</c:v>
                </c:pt>
                <c:pt idx="1360">
                  <c:v>27.133749999999999</c:v>
                </c:pt>
                <c:pt idx="1361">
                  <c:v>27.13372</c:v>
                </c:pt>
                <c:pt idx="1362">
                  <c:v>27.135349999999999</c:v>
                </c:pt>
                <c:pt idx="1363">
                  <c:v>27.13644</c:v>
                </c:pt>
                <c:pt idx="1364">
                  <c:v>27.13428</c:v>
                </c:pt>
                <c:pt idx="1365">
                  <c:v>27.135860000000001</c:v>
                </c:pt>
                <c:pt idx="1366">
                  <c:v>27.136379999999999</c:v>
                </c:pt>
                <c:pt idx="1367">
                  <c:v>27.13692</c:v>
                </c:pt>
                <c:pt idx="1368">
                  <c:v>27.138660000000002</c:v>
                </c:pt>
                <c:pt idx="1369">
                  <c:v>27.137540000000001</c:v>
                </c:pt>
                <c:pt idx="1370">
                  <c:v>27.136399999999998</c:v>
                </c:pt>
                <c:pt idx="1371">
                  <c:v>27.137989999999999</c:v>
                </c:pt>
                <c:pt idx="1372">
                  <c:v>27.1386</c:v>
                </c:pt>
                <c:pt idx="1373">
                  <c:v>27.140429999999999</c:v>
                </c:pt>
                <c:pt idx="1374">
                  <c:v>27.139900000000001</c:v>
                </c:pt>
                <c:pt idx="1375">
                  <c:v>27.14011</c:v>
                </c:pt>
                <c:pt idx="1376">
                  <c:v>27.14134</c:v>
                </c:pt>
                <c:pt idx="1377">
                  <c:v>27.141359999999999</c:v>
                </c:pt>
                <c:pt idx="1378">
                  <c:v>27.141480000000001</c:v>
                </c:pt>
                <c:pt idx="1379">
                  <c:v>27.143070000000002</c:v>
                </c:pt>
                <c:pt idx="1380">
                  <c:v>27.14385</c:v>
                </c:pt>
                <c:pt idx="1381">
                  <c:v>27.144069999999999</c:v>
                </c:pt>
                <c:pt idx="1382">
                  <c:v>27.144279999999998</c:v>
                </c:pt>
                <c:pt idx="1383">
                  <c:v>27.1431</c:v>
                </c:pt>
                <c:pt idx="1384">
                  <c:v>27.14425</c:v>
                </c:pt>
                <c:pt idx="1385">
                  <c:v>27.14574</c:v>
                </c:pt>
                <c:pt idx="1386">
                  <c:v>27.146070000000002</c:v>
                </c:pt>
                <c:pt idx="1387">
                  <c:v>27.148969999999998</c:v>
                </c:pt>
                <c:pt idx="1388">
                  <c:v>27.148869999999999</c:v>
                </c:pt>
                <c:pt idx="1389">
                  <c:v>27.14772</c:v>
                </c:pt>
                <c:pt idx="1390">
                  <c:v>27.149419999999999</c:v>
                </c:pt>
                <c:pt idx="1391">
                  <c:v>27.14799</c:v>
                </c:pt>
                <c:pt idx="1392">
                  <c:v>27.15034</c:v>
                </c:pt>
                <c:pt idx="1393">
                  <c:v>27.150300000000001</c:v>
                </c:pt>
                <c:pt idx="1394">
                  <c:v>27.15118</c:v>
                </c:pt>
                <c:pt idx="1395">
                  <c:v>27.150659999999998</c:v>
                </c:pt>
                <c:pt idx="1396">
                  <c:v>27.152699999999999</c:v>
                </c:pt>
                <c:pt idx="1397">
                  <c:v>27.15202</c:v>
                </c:pt>
                <c:pt idx="1398">
                  <c:v>27.152370000000001</c:v>
                </c:pt>
                <c:pt idx="1399">
                  <c:v>27.14986</c:v>
                </c:pt>
                <c:pt idx="1400">
                  <c:v>27.152100000000001</c:v>
                </c:pt>
                <c:pt idx="1401">
                  <c:v>27.152830000000002</c:v>
                </c:pt>
                <c:pt idx="1402">
                  <c:v>27.153600000000001</c:v>
                </c:pt>
                <c:pt idx="1403">
                  <c:v>27.153459999999999</c:v>
                </c:pt>
                <c:pt idx="1404">
                  <c:v>27.153020000000001</c:v>
                </c:pt>
                <c:pt idx="1405">
                  <c:v>27.15419</c:v>
                </c:pt>
                <c:pt idx="1406">
                  <c:v>27.153939999999999</c:v>
                </c:pt>
                <c:pt idx="1407">
                  <c:v>27.15512</c:v>
                </c:pt>
                <c:pt idx="1408">
                  <c:v>27.15541</c:v>
                </c:pt>
                <c:pt idx="1409">
                  <c:v>27.154969999999999</c:v>
                </c:pt>
                <c:pt idx="1410">
                  <c:v>27.155419999999999</c:v>
                </c:pt>
                <c:pt idx="1411">
                  <c:v>27.1568</c:v>
                </c:pt>
                <c:pt idx="1412">
                  <c:v>27.1569</c:v>
                </c:pt>
                <c:pt idx="1413">
                  <c:v>27.158249999999999</c:v>
                </c:pt>
                <c:pt idx="1414">
                  <c:v>27.158999999999999</c:v>
                </c:pt>
                <c:pt idx="1415">
                  <c:v>27.158750000000001</c:v>
                </c:pt>
                <c:pt idx="1416">
                  <c:v>27.16168</c:v>
                </c:pt>
                <c:pt idx="1417">
                  <c:v>27.16301</c:v>
                </c:pt>
                <c:pt idx="1418">
                  <c:v>27.160150000000002</c:v>
                </c:pt>
                <c:pt idx="1419">
                  <c:v>27.161249999999999</c:v>
                </c:pt>
                <c:pt idx="1420">
                  <c:v>27.163979999999999</c:v>
                </c:pt>
                <c:pt idx="1421">
                  <c:v>27.16386</c:v>
                </c:pt>
                <c:pt idx="1422">
                  <c:v>27.165179999999999</c:v>
                </c:pt>
                <c:pt idx="1423">
                  <c:v>27.16516</c:v>
                </c:pt>
                <c:pt idx="1424">
                  <c:v>27.164539999999999</c:v>
                </c:pt>
                <c:pt idx="1425">
                  <c:v>27.16461</c:v>
                </c:pt>
                <c:pt idx="1426">
                  <c:v>27.164490000000001</c:v>
                </c:pt>
                <c:pt idx="1427">
                  <c:v>27.166440000000001</c:v>
                </c:pt>
                <c:pt idx="1428">
                  <c:v>27.168099999999999</c:v>
                </c:pt>
                <c:pt idx="1429">
                  <c:v>27.167020000000001</c:v>
                </c:pt>
                <c:pt idx="1430">
                  <c:v>27.165839999999999</c:v>
                </c:pt>
                <c:pt idx="1431">
                  <c:v>27.16638</c:v>
                </c:pt>
                <c:pt idx="1432">
                  <c:v>27.168320000000001</c:v>
                </c:pt>
                <c:pt idx="1433">
                  <c:v>27.167739999999998</c:v>
                </c:pt>
                <c:pt idx="1434">
                  <c:v>27.16872</c:v>
                </c:pt>
                <c:pt idx="1435">
                  <c:v>27.169499999999999</c:v>
                </c:pt>
                <c:pt idx="1436">
                  <c:v>27.170960000000001</c:v>
                </c:pt>
                <c:pt idx="1437">
                  <c:v>27.170459999999999</c:v>
                </c:pt>
                <c:pt idx="1438">
                  <c:v>27.169920000000001</c:v>
                </c:pt>
                <c:pt idx="1439">
                  <c:v>27.1706</c:v>
                </c:pt>
                <c:pt idx="1440">
                  <c:v>27.172360000000001</c:v>
                </c:pt>
                <c:pt idx="1441">
                  <c:v>27.16987</c:v>
                </c:pt>
                <c:pt idx="1442">
                  <c:v>27.171399999999998</c:v>
                </c:pt>
                <c:pt idx="1443">
                  <c:v>27.173179999999999</c:v>
                </c:pt>
                <c:pt idx="1444">
                  <c:v>27.171959999999999</c:v>
                </c:pt>
                <c:pt idx="1445">
                  <c:v>27.171700000000001</c:v>
                </c:pt>
                <c:pt idx="1446">
                  <c:v>27.17174</c:v>
                </c:pt>
                <c:pt idx="1447">
                  <c:v>27.172239999999999</c:v>
                </c:pt>
                <c:pt idx="1448">
                  <c:v>27.174340000000001</c:v>
                </c:pt>
                <c:pt idx="1449">
                  <c:v>27.17409</c:v>
                </c:pt>
                <c:pt idx="1450">
                  <c:v>27.17484</c:v>
                </c:pt>
                <c:pt idx="1451">
                  <c:v>27.176500000000001</c:v>
                </c:pt>
                <c:pt idx="1452">
                  <c:v>27.175979999999999</c:v>
                </c:pt>
                <c:pt idx="1453">
                  <c:v>27.175190000000001</c:v>
                </c:pt>
                <c:pt idx="1454">
                  <c:v>27.179410000000001</c:v>
                </c:pt>
                <c:pt idx="1455">
                  <c:v>27.176919999999999</c:v>
                </c:pt>
                <c:pt idx="1456">
                  <c:v>27.177900000000001</c:v>
                </c:pt>
                <c:pt idx="1457">
                  <c:v>27.179040000000001</c:v>
                </c:pt>
                <c:pt idx="1458">
                  <c:v>27.178599999999999</c:v>
                </c:pt>
                <c:pt idx="1459">
                  <c:v>27.178080000000001</c:v>
                </c:pt>
                <c:pt idx="1460">
                  <c:v>27.17719</c:v>
                </c:pt>
                <c:pt idx="1461">
                  <c:v>27.180099999999999</c:v>
                </c:pt>
                <c:pt idx="1462">
                  <c:v>27.17915</c:v>
                </c:pt>
                <c:pt idx="1463">
                  <c:v>27.180759999999999</c:v>
                </c:pt>
                <c:pt idx="1464">
                  <c:v>27.183399999999999</c:v>
                </c:pt>
                <c:pt idx="1465">
                  <c:v>27.182939999999999</c:v>
                </c:pt>
                <c:pt idx="1466">
                  <c:v>27.1816</c:v>
                </c:pt>
                <c:pt idx="1467">
                  <c:v>27.18412</c:v>
                </c:pt>
                <c:pt idx="1468">
                  <c:v>27.182659999999998</c:v>
                </c:pt>
                <c:pt idx="1469">
                  <c:v>27.182870000000001</c:v>
                </c:pt>
                <c:pt idx="1470">
                  <c:v>27.183920000000001</c:v>
                </c:pt>
                <c:pt idx="1471">
                  <c:v>27.186260000000001</c:v>
                </c:pt>
                <c:pt idx="1472">
                  <c:v>27.186330000000002</c:v>
                </c:pt>
                <c:pt idx="1473">
                  <c:v>27.186589999999999</c:v>
                </c:pt>
                <c:pt idx="1474">
                  <c:v>27.187339999999999</c:v>
                </c:pt>
                <c:pt idx="1475">
                  <c:v>27.186330000000002</c:v>
                </c:pt>
                <c:pt idx="1476">
                  <c:v>27.18637</c:v>
                </c:pt>
                <c:pt idx="1477">
                  <c:v>27.1875</c:v>
                </c:pt>
                <c:pt idx="1478">
                  <c:v>27.187439999999999</c:v>
                </c:pt>
                <c:pt idx="1479">
                  <c:v>27.188020000000002</c:v>
                </c:pt>
                <c:pt idx="1480">
                  <c:v>27.188600000000001</c:v>
                </c:pt>
                <c:pt idx="1481">
                  <c:v>27.19022</c:v>
                </c:pt>
                <c:pt idx="1482">
                  <c:v>27.189879999999999</c:v>
                </c:pt>
                <c:pt idx="1483">
                  <c:v>27.18928</c:v>
                </c:pt>
                <c:pt idx="1484">
                  <c:v>27.189620000000001</c:v>
                </c:pt>
                <c:pt idx="1485">
                  <c:v>27.189319999999999</c:v>
                </c:pt>
                <c:pt idx="1486">
                  <c:v>27.191099999999999</c:v>
                </c:pt>
                <c:pt idx="1487">
                  <c:v>27.191479999999999</c:v>
                </c:pt>
                <c:pt idx="1488">
                  <c:v>27.190740000000002</c:v>
                </c:pt>
                <c:pt idx="1489">
                  <c:v>27.191289999999999</c:v>
                </c:pt>
                <c:pt idx="1490">
                  <c:v>27.192550000000001</c:v>
                </c:pt>
                <c:pt idx="1491">
                  <c:v>27.19379</c:v>
                </c:pt>
                <c:pt idx="1492">
                  <c:v>27.192150000000002</c:v>
                </c:pt>
                <c:pt idx="1493">
                  <c:v>27.194500000000001</c:v>
                </c:pt>
                <c:pt idx="1494">
                  <c:v>27.19604</c:v>
                </c:pt>
                <c:pt idx="1495">
                  <c:v>27.196909999999999</c:v>
                </c:pt>
                <c:pt idx="1496">
                  <c:v>27.1999</c:v>
                </c:pt>
                <c:pt idx="1497">
                  <c:v>27.20018</c:v>
                </c:pt>
                <c:pt idx="1498">
                  <c:v>27.199950000000001</c:v>
                </c:pt>
                <c:pt idx="1499">
                  <c:v>27.200060000000001</c:v>
                </c:pt>
                <c:pt idx="1500">
                  <c:v>27.200289999999999</c:v>
                </c:pt>
                <c:pt idx="1501">
                  <c:v>27.200959999999998</c:v>
                </c:pt>
                <c:pt idx="1502">
                  <c:v>27.201499999999999</c:v>
                </c:pt>
                <c:pt idx="1503">
                  <c:v>27.20384</c:v>
                </c:pt>
                <c:pt idx="1504">
                  <c:v>27.20234</c:v>
                </c:pt>
                <c:pt idx="1505">
                  <c:v>27.202999999999999</c:v>
                </c:pt>
                <c:pt idx="1506">
                  <c:v>27.204070000000002</c:v>
                </c:pt>
                <c:pt idx="1507">
                  <c:v>27.202950000000001</c:v>
                </c:pt>
                <c:pt idx="1508">
                  <c:v>27.204689999999999</c:v>
                </c:pt>
                <c:pt idx="1509">
                  <c:v>27.204619999999998</c:v>
                </c:pt>
                <c:pt idx="1510">
                  <c:v>27.203410000000002</c:v>
                </c:pt>
                <c:pt idx="1511">
                  <c:v>27.205269999999999</c:v>
                </c:pt>
                <c:pt idx="1512">
                  <c:v>27.204499999999999</c:v>
                </c:pt>
                <c:pt idx="1513">
                  <c:v>27.204000000000001</c:v>
                </c:pt>
                <c:pt idx="1514">
                  <c:v>27.2075</c:v>
                </c:pt>
                <c:pt idx="1515">
                  <c:v>27.207249999999998</c:v>
                </c:pt>
                <c:pt idx="1516">
                  <c:v>27.207360000000001</c:v>
                </c:pt>
                <c:pt idx="1517">
                  <c:v>27.207560000000001</c:v>
                </c:pt>
                <c:pt idx="1518">
                  <c:v>27.207000000000001</c:v>
                </c:pt>
                <c:pt idx="1519">
                  <c:v>27.210349999999998</c:v>
                </c:pt>
                <c:pt idx="1520">
                  <c:v>27.209299999999999</c:v>
                </c:pt>
                <c:pt idx="1521">
                  <c:v>27.210319999999999</c:v>
                </c:pt>
                <c:pt idx="1522">
                  <c:v>27.21001</c:v>
                </c:pt>
                <c:pt idx="1523">
                  <c:v>27.211130000000001</c:v>
                </c:pt>
                <c:pt idx="1524">
                  <c:v>27.21116</c:v>
                </c:pt>
                <c:pt idx="1525">
                  <c:v>27.212579999999999</c:v>
                </c:pt>
                <c:pt idx="1526">
                  <c:v>27.211960000000001</c:v>
                </c:pt>
                <c:pt idx="1527">
                  <c:v>27.211760000000002</c:v>
                </c:pt>
                <c:pt idx="1528">
                  <c:v>27.214009999999998</c:v>
                </c:pt>
                <c:pt idx="1529">
                  <c:v>27.213429999999999</c:v>
                </c:pt>
                <c:pt idx="1530">
                  <c:v>27.212029999999999</c:v>
                </c:pt>
                <c:pt idx="1531">
                  <c:v>27.212800000000001</c:v>
                </c:pt>
                <c:pt idx="1532">
                  <c:v>27.215209999999999</c:v>
                </c:pt>
                <c:pt idx="1533">
                  <c:v>27.216049999999999</c:v>
                </c:pt>
                <c:pt idx="1534">
                  <c:v>27.21583</c:v>
                </c:pt>
                <c:pt idx="1535">
                  <c:v>27.21575</c:v>
                </c:pt>
                <c:pt idx="1536">
                  <c:v>27.215820000000001</c:v>
                </c:pt>
                <c:pt idx="1537">
                  <c:v>27.21461</c:v>
                </c:pt>
                <c:pt idx="1538">
                  <c:v>27.216339999999999</c:v>
                </c:pt>
                <c:pt idx="1539">
                  <c:v>27.217110000000002</c:v>
                </c:pt>
                <c:pt idx="1540">
                  <c:v>27.216449999999998</c:v>
                </c:pt>
                <c:pt idx="1541">
                  <c:v>27.216650000000001</c:v>
                </c:pt>
                <c:pt idx="1542">
                  <c:v>27.21846</c:v>
                </c:pt>
                <c:pt idx="1543">
                  <c:v>27.217659999999999</c:v>
                </c:pt>
                <c:pt idx="1544">
                  <c:v>27.21996</c:v>
                </c:pt>
                <c:pt idx="1545">
                  <c:v>27.220469999999999</c:v>
                </c:pt>
                <c:pt idx="1546">
                  <c:v>27.219259999999998</c:v>
                </c:pt>
                <c:pt idx="1547">
                  <c:v>27.219059999999999</c:v>
                </c:pt>
                <c:pt idx="1548">
                  <c:v>27.218779999999999</c:v>
                </c:pt>
                <c:pt idx="1549">
                  <c:v>27.220880000000001</c:v>
                </c:pt>
                <c:pt idx="1550">
                  <c:v>27.223099999999999</c:v>
                </c:pt>
                <c:pt idx="1551">
                  <c:v>27.222480000000001</c:v>
                </c:pt>
                <c:pt idx="1552">
                  <c:v>27.222380000000001</c:v>
                </c:pt>
                <c:pt idx="1553">
                  <c:v>27.222570000000001</c:v>
                </c:pt>
                <c:pt idx="1554">
                  <c:v>27.22391</c:v>
                </c:pt>
                <c:pt idx="1555">
                  <c:v>27.224620000000002</c:v>
                </c:pt>
                <c:pt idx="1556">
                  <c:v>27.224129999999999</c:v>
                </c:pt>
                <c:pt idx="1557">
                  <c:v>27.22608</c:v>
                </c:pt>
                <c:pt idx="1558">
                  <c:v>27.225280000000001</c:v>
                </c:pt>
                <c:pt idx="1559">
                  <c:v>27.224150000000002</c:v>
                </c:pt>
                <c:pt idx="1560">
                  <c:v>27.22588</c:v>
                </c:pt>
                <c:pt idx="1561">
                  <c:v>27.227049999999998</c:v>
                </c:pt>
                <c:pt idx="1562">
                  <c:v>27.226659999999999</c:v>
                </c:pt>
                <c:pt idx="1563">
                  <c:v>27.229209999999998</c:v>
                </c:pt>
                <c:pt idx="1564">
                  <c:v>27.227319999999999</c:v>
                </c:pt>
                <c:pt idx="1565">
                  <c:v>27.228159999999999</c:v>
                </c:pt>
                <c:pt idx="1566">
                  <c:v>27.229379999999999</c:v>
                </c:pt>
                <c:pt idx="1567">
                  <c:v>27.231349999999999</c:v>
                </c:pt>
                <c:pt idx="1568">
                  <c:v>27.231570000000001</c:v>
                </c:pt>
                <c:pt idx="1569">
                  <c:v>27.231179999999998</c:v>
                </c:pt>
                <c:pt idx="1570">
                  <c:v>27.230889999999999</c:v>
                </c:pt>
                <c:pt idx="1571">
                  <c:v>27.232500000000002</c:v>
                </c:pt>
                <c:pt idx="1572">
                  <c:v>27.233619999999998</c:v>
                </c:pt>
                <c:pt idx="1573">
                  <c:v>27.233979999999999</c:v>
                </c:pt>
                <c:pt idx="1574">
                  <c:v>27.234719999999999</c:v>
                </c:pt>
                <c:pt idx="1575">
                  <c:v>27.234649999999998</c:v>
                </c:pt>
                <c:pt idx="1576">
                  <c:v>27.234780000000001</c:v>
                </c:pt>
                <c:pt idx="1577">
                  <c:v>27.235379999999999</c:v>
                </c:pt>
                <c:pt idx="1578">
                  <c:v>27.236319999999999</c:v>
                </c:pt>
                <c:pt idx="1579">
                  <c:v>27.23648</c:v>
                </c:pt>
                <c:pt idx="1580">
                  <c:v>27.235939999999999</c:v>
                </c:pt>
                <c:pt idx="1581">
                  <c:v>27.23761</c:v>
                </c:pt>
                <c:pt idx="1582">
                  <c:v>27.23734</c:v>
                </c:pt>
                <c:pt idx="1583">
                  <c:v>27.2378</c:v>
                </c:pt>
                <c:pt idx="1584">
                  <c:v>27.238219999999998</c:v>
                </c:pt>
                <c:pt idx="1585">
                  <c:v>27.240189999999998</c:v>
                </c:pt>
                <c:pt idx="1586">
                  <c:v>27.24089</c:v>
                </c:pt>
                <c:pt idx="1587">
                  <c:v>27.241499999999998</c:v>
                </c:pt>
                <c:pt idx="1588">
                  <c:v>27.241900000000001</c:v>
                </c:pt>
                <c:pt idx="1589">
                  <c:v>27.240649999999999</c:v>
                </c:pt>
                <c:pt idx="1590">
                  <c:v>27.242560000000001</c:v>
                </c:pt>
                <c:pt idx="1591">
                  <c:v>27.24006</c:v>
                </c:pt>
                <c:pt idx="1592">
                  <c:v>27.241949999999999</c:v>
                </c:pt>
                <c:pt idx="1593">
                  <c:v>27.243110000000001</c:v>
                </c:pt>
                <c:pt idx="1594">
                  <c:v>27.243680000000001</c:v>
                </c:pt>
                <c:pt idx="1595">
                  <c:v>27.242380000000001</c:v>
                </c:pt>
                <c:pt idx="1596">
                  <c:v>27.244150000000001</c:v>
                </c:pt>
                <c:pt idx="1597">
                  <c:v>27.243120000000001</c:v>
                </c:pt>
                <c:pt idx="1598">
                  <c:v>27.245280000000001</c:v>
                </c:pt>
                <c:pt idx="1599">
                  <c:v>27.24436</c:v>
                </c:pt>
                <c:pt idx="1600">
                  <c:v>27.24577</c:v>
                </c:pt>
                <c:pt idx="1601">
                  <c:v>27.24606</c:v>
                </c:pt>
                <c:pt idx="1602">
                  <c:v>27.247160000000001</c:v>
                </c:pt>
                <c:pt idx="1603">
                  <c:v>27.24709</c:v>
                </c:pt>
                <c:pt idx="1604">
                  <c:v>27.24841</c:v>
                </c:pt>
                <c:pt idx="1605">
                  <c:v>27.2485</c:v>
                </c:pt>
                <c:pt idx="1606">
                  <c:v>27.249040000000001</c:v>
                </c:pt>
                <c:pt idx="1607">
                  <c:v>27.247509999999998</c:v>
                </c:pt>
                <c:pt idx="1608">
                  <c:v>27.248259999999998</c:v>
                </c:pt>
                <c:pt idx="1609">
                  <c:v>27.249659999999999</c:v>
                </c:pt>
                <c:pt idx="1610">
                  <c:v>27.248899999999999</c:v>
                </c:pt>
                <c:pt idx="1611">
                  <c:v>27.249110000000002</c:v>
                </c:pt>
                <c:pt idx="1612">
                  <c:v>27.2499</c:v>
                </c:pt>
                <c:pt idx="1613">
                  <c:v>27.24982</c:v>
                </c:pt>
                <c:pt idx="1614">
                  <c:v>27.251719999999999</c:v>
                </c:pt>
                <c:pt idx="1615">
                  <c:v>27.250640000000001</c:v>
                </c:pt>
                <c:pt idx="1616">
                  <c:v>27.251100000000001</c:v>
                </c:pt>
                <c:pt idx="1617">
                  <c:v>27.251429999999999</c:v>
                </c:pt>
                <c:pt idx="1618">
                  <c:v>27.250699999999998</c:v>
                </c:pt>
                <c:pt idx="1619">
                  <c:v>27.253710000000002</c:v>
                </c:pt>
                <c:pt idx="1620">
                  <c:v>27.251740000000002</c:v>
                </c:pt>
                <c:pt idx="1621">
                  <c:v>27.254200000000001</c:v>
                </c:pt>
                <c:pt idx="1622">
                  <c:v>27.25328</c:v>
                </c:pt>
                <c:pt idx="1623">
                  <c:v>27.25536</c:v>
                </c:pt>
                <c:pt idx="1624">
                  <c:v>27.2547</c:v>
                </c:pt>
                <c:pt idx="1625">
                  <c:v>27.254280000000001</c:v>
                </c:pt>
                <c:pt idx="1626">
                  <c:v>27.255099999999999</c:v>
                </c:pt>
                <c:pt idx="1627">
                  <c:v>27.255759999999999</c:v>
                </c:pt>
                <c:pt idx="1628">
                  <c:v>27.258600000000001</c:v>
                </c:pt>
                <c:pt idx="1629">
                  <c:v>27.258859999999999</c:v>
                </c:pt>
                <c:pt idx="1630">
                  <c:v>27.260280000000002</c:v>
                </c:pt>
                <c:pt idx="1631">
                  <c:v>27.260079999999999</c:v>
                </c:pt>
                <c:pt idx="1632">
                  <c:v>27.258209999999998</c:v>
                </c:pt>
                <c:pt idx="1633">
                  <c:v>27.258839999999999</c:v>
                </c:pt>
                <c:pt idx="1634">
                  <c:v>27.258759999999999</c:v>
                </c:pt>
                <c:pt idx="1635">
                  <c:v>27.25806</c:v>
                </c:pt>
                <c:pt idx="1636">
                  <c:v>27.259180000000001</c:v>
                </c:pt>
                <c:pt idx="1637">
                  <c:v>27.258089999999999</c:v>
                </c:pt>
                <c:pt idx="1638">
                  <c:v>27.258600000000001</c:v>
                </c:pt>
                <c:pt idx="1639">
                  <c:v>27.260750000000002</c:v>
                </c:pt>
                <c:pt idx="1640">
                  <c:v>27.261610000000001</c:v>
                </c:pt>
                <c:pt idx="1641">
                  <c:v>27.260940000000002</c:v>
                </c:pt>
                <c:pt idx="1642">
                  <c:v>27.25956</c:v>
                </c:pt>
                <c:pt idx="1643">
                  <c:v>27.260159999999999</c:v>
                </c:pt>
                <c:pt idx="1644">
                  <c:v>27.260380000000001</c:v>
                </c:pt>
                <c:pt idx="1645">
                  <c:v>27.261679999999998</c:v>
                </c:pt>
                <c:pt idx="1646">
                  <c:v>27.263259999999999</c:v>
                </c:pt>
                <c:pt idx="1647">
                  <c:v>27.264209999999999</c:v>
                </c:pt>
                <c:pt idx="1648">
                  <c:v>27.26267</c:v>
                </c:pt>
                <c:pt idx="1649">
                  <c:v>27.263580000000001</c:v>
                </c:pt>
                <c:pt idx="1650">
                  <c:v>27.263400000000001</c:v>
                </c:pt>
                <c:pt idx="1651">
                  <c:v>27.264279999999999</c:v>
                </c:pt>
                <c:pt idx="1652">
                  <c:v>27.264589999999998</c:v>
                </c:pt>
                <c:pt idx="1653">
                  <c:v>27.26726</c:v>
                </c:pt>
                <c:pt idx="1654">
                  <c:v>27.266690000000001</c:v>
                </c:pt>
                <c:pt idx="1655">
                  <c:v>27.266500000000001</c:v>
                </c:pt>
                <c:pt idx="1656">
                  <c:v>27.26549</c:v>
                </c:pt>
                <c:pt idx="1657">
                  <c:v>27.266780000000001</c:v>
                </c:pt>
                <c:pt idx="1658">
                  <c:v>27.26764</c:v>
                </c:pt>
                <c:pt idx="1659">
                  <c:v>27.26932</c:v>
                </c:pt>
                <c:pt idx="1660">
                  <c:v>27.267099999999999</c:v>
                </c:pt>
                <c:pt idx="1661">
                  <c:v>27.267009999999999</c:v>
                </c:pt>
                <c:pt idx="1662">
                  <c:v>27.268619999999999</c:v>
                </c:pt>
                <c:pt idx="1663">
                  <c:v>27.2685</c:v>
                </c:pt>
                <c:pt idx="1664">
                  <c:v>27.269739999999999</c:v>
                </c:pt>
                <c:pt idx="1665">
                  <c:v>27.267779999999998</c:v>
                </c:pt>
                <c:pt idx="1666">
                  <c:v>27.26924</c:v>
                </c:pt>
                <c:pt idx="1667">
                  <c:v>27.270379999999999</c:v>
                </c:pt>
                <c:pt idx="1668">
                  <c:v>27.271439999999998</c:v>
                </c:pt>
                <c:pt idx="1669">
                  <c:v>27.272670000000002</c:v>
                </c:pt>
                <c:pt idx="1670">
                  <c:v>27.27308</c:v>
                </c:pt>
                <c:pt idx="1671">
                  <c:v>27.27225</c:v>
                </c:pt>
                <c:pt idx="1672">
                  <c:v>27.273900000000001</c:v>
                </c:pt>
                <c:pt idx="1673">
                  <c:v>27.271640000000001</c:v>
                </c:pt>
                <c:pt idx="1674">
                  <c:v>27.272549999999999</c:v>
                </c:pt>
                <c:pt idx="1675">
                  <c:v>27.272549999999999</c:v>
                </c:pt>
                <c:pt idx="1676">
                  <c:v>27.274100000000001</c:v>
                </c:pt>
                <c:pt idx="1677">
                  <c:v>27.275539999999999</c:v>
                </c:pt>
                <c:pt idx="1678">
                  <c:v>27.274280000000001</c:v>
                </c:pt>
                <c:pt idx="1679">
                  <c:v>27.27534</c:v>
                </c:pt>
                <c:pt idx="1680">
                  <c:v>27.27533</c:v>
                </c:pt>
                <c:pt idx="1681">
                  <c:v>27.275179999999999</c:v>
                </c:pt>
                <c:pt idx="1682">
                  <c:v>27.273969999999998</c:v>
                </c:pt>
                <c:pt idx="1683">
                  <c:v>27.275300000000001</c:v>
                </c:pt>
                <c:pt idx="1684">
                  <c:v>27.274889999999999</c:v>
                </c:pt>
                <c:pt idx="1685">
                  <c:v>27.277570000000001</c:v>
                </c:pt>
                <c:pt idx="1686">
                  <c:v>27.278130000000001</c:v>
                </c:pt>
                <c:pt idx="1687">
                  <c:v>27.277999999999999</c:v>
                </c:pt>
                <c:pt idx="1688">
                  <c:v>27.278680000000001</c:v>
                </c:pt>
                <c:pt idx="1689">
                  <c:v>27.277460000000001</c:v>
                </c:pt>
                <c:pt idx="1690">
                  <c:v>27.279489999999999</c:v>
                </c:pt>
                <c:pt idx="1691">
                  <c:v>27.278549999999999</c:v>
                </c:pt>
                <c:pt idx="1692">
                  <c:v>27.281310000000001</c:v>
                </c:pt>
                <c:pt idx="1693">
                  <c:v>27.27936</c:v>
                </c:pt>
                <c:pt idx="1694">
                  <c:v>27.28003</c:v>
                </c:pt>
                <c:pt idx="1695">
                  <c:v>27.280760000000001</c:v>
                </c:pt>
                <c:pt idx="1696">
                  <c:v>27.281759999999998</c:v>
                </c:pt>
                <c:pt idx="1697">
                  <c:v>27.282129999999999</c:v>
                </c:pt>
                <c:pt idx="1698">
                  <c:v>27.283010000000001</c:v>
                </c:pt>
                <c:pt idx="1699">
                  <c:v>27.28557</c:v>
                </c:pt>
                <c:pt idx="1700">
                  <c:v>27.284400000000002</c:v>
                </c:pt>
                <c:pt idx="1701">
                  <c:v>27.283750000000001</c:v>
                </c:pt>
                <c:pt idx="1702">
                  <c:v>27.285019999999999</c:v>
                </c:pt>
                <c:pt idx="1703">
                  <c:v>27.284400000000002</c:v>
                </c:pt>
                <c:pt idx="1704">
                  <c:v>27.287310000000002</c:v>
                </c:pt>
                <c:pt idx="1705">
                  <c:v>27.286380000000001</c:v>
                </c:pt>
                <c:pt idx="1706">
                  <c:v>27.28546</c:v>
                </c:pt>
                <c:pt idx="1707">
                  <c:v>27.285969999999999</c:v>
                </c:pt>
                <c:pt idx="1708">
                  <c:v>27.28511</c:v>
                </c:pt>
                <c:pt idx="1709">
                  <c:v>27.28755</c:v>
                </c:pt>
                <c:pt idx="1710">
                  <c:v>27.286760000000001</c:v>
                </c:pt>
                <c:pt idx="1711">
                  <c:v>27.286529999999999</c:v>
                </c:pt>
                <c:pt idx="1712">
                  <c:v>27.287220000000001</c:v>
                </c:pt>
                <c:pt idx="1713">
                  <c:v>27.285509999999999</c:v>
                </c:pt>
                <c:pt idx="1714">
                  <c:v>27.28819</c:v>
                </c:pt>
                <c:pt idx="1715">
                  <c:v>27.28791</c:v>
                </c:pt>
                <c:pt idx="1716">
                  <c:v>27.288219999999999</c:v>
                </c:pt>
                <c:pt idx="1717">
                  <c:v>27.2881</c:v>
                </c:pt>
                <c:pt idx="1718">
                  <c:v>27.288910000000001</c:v>
                </c:pt>
                <c:pt idx="1719">
                  <c:v>27.29072</c:v>
                </c:pt>
                <c:pt idx="1720">
                  <c:v>27.28848</c:v>
                </c:pt>
                <c:pt idx="1721">
                  <c:v>27.289480000000001</c:v>
                </c:pt>
                <c:pt idx="1722">
                  <c:v>27.28886</c:v>
                </c:pt>
                <c:pt idx="1723">
                  <c:v>27.288699999999999</c:v>
                </c:pt>
                <c:pt idx="1724">
                  <c:v>27.29006</c:v>
                </c:pt>
                <c:pt idx="1725">
                  <c:v>27.28885</c:v>
                </c:pt>
                <c:pt idx="1726">
                  <c:v>27.28923</c:v>
                </c:pt>
                <c:pt idx="1727">
                  <c:v>27.291160000000001</c:v>
                </c:pt>
                <c:pt idx="1728">
                  <c:v>27.29026</c:v>
                </c:pt>
                <c:pt idx="1729">
                  <c:v>27.2911</c:v>
                </c:pt>
                <c:pt idx="1730">
                  <c:v>27.293040000000001</c:v>
                </c:pt>
                <c:pt idx="1731">
                  <c:v>27.292310000000001</c:v>
                </c:pt>
                <c:pt idx="1732">
                  <c:v>27.29486</c:v>
                </c:pt>
                <c:pt idx="1733">
                  <c:v>27.292539999999999</c:v>
                </c:pt>
                <c:pt idx="1734">
                  <c:v>27.291720000000002</c:v>
                </c:pt>
                <c:pt idx="1735">
                  <c:v>27.292369999999998</c:v>
                </c:pt>
                <c:pt idx="1736">
                  <c:v>27.291879999999999</c:v>
                </c:pt>
                <c:pt idx="1737">
                  <c:v>27.294</c:v>
                </c:pt>
                <c:pt idx="1738">
                  <c:v>27.29505</c:v>
                </c:pt>
                <c:pt idx="1739">
                  <c:v>27.29627</c:v>
                </c:pt>
                <c:pt idx="1740">
                  <c:v>27.295380000000002</c:v>
                </c:pt>
                <c:pt idx="1741">
                  <c:v>27.295300000000001</c:v>
                </c:pt>
                <c:pt idx="1742">
                  <c:v>27.296220000000002</c:v>
                </c:pt>
                <c:pt idx="1743">
                  <c:v>27.29616</c:v>
                </c:pt>
                <c:pt idx="1744">
                  <c:v>27.297029999999999</c:v>
                </c:pt>
                <c:pt idx="1745">
                  <c:v>27.297999999999998</c:v>
                </c:pt>
                <c:pt idx="1746">
                  <c:v>27.297339999999998</c:v>
                </c:pt>
                <c:pt idx="1747">
                  <c:v>27.297630000000002</c:v>
                </c:pt>
                <c:pt idx="1748">
                  <c:v>27.298829999999999</c:v>
                </c:pt>
                <c:pt idx="1749">
                  <c:v>27.29908</c:v>
                </c:pt>
                <c:pt idx="1750">
                  <c:v>27.298999999999999</c:v>
                </c:pt>
                <c:pt idx="1751">
                  <c:v>27.29956</c:v>
                </c:pt>
                <c:pt idx="1752">
                  <c:v>27.299659999999999</c:v>
                </c:pt>
                <c:pt idx="1753">
                  <c:v>27.301500000000001</c:v>
                </c:pt>
                <c:pt idx="1754">
                  <c:v>27.300719999999998</c:v>
                </c:pt>
                <c:pt idx="1755">
                  <c:v>27.300660000000001</c:v>
                </c:pt>
                <c:pt idx="1756">
                  <c:v>27.301570000000002</c:v>
                </c:pt>
                <c:pt idx="1757">
                  <c:v>27.29843</c:v>
                </c:pt>
                <c:pt idx="1758">
                  <c:v>27.30039</c:v>
                </c:pt>
                <c:pt idx="1759">
                  <c:v>27.299379999999999</c:v>
                </c:pt>
                <c:pt idx="1760">
                  <c:v>27.301169999999999</c:v>
                </c:pt>
                <c:pt idx="1761">
                  <c:v>27.300640000000001</c:v>
                </c:pt>
                <c:pt idx="1762">
                  <c:v>27.302350000000001</c:v>
                </c:pt>
                <c:pt idx="1763">
                  <c:v>27.302879999999998</c:v>
                </c:pt>
                <c:pt idx="1764">
                  <c:v>27.303920000000002</c:v>
                </c:pt>
                <c:pt idx="1765">
                  <c:v>27.302379999999999</c:v>
                </c:pt>
                <c:pt idx="1766">
                  <c:v>27.30358</c:v>
                </c:pt>
                <c:pt idx="1767">
                  <c:v>27.303239999999999</c:v>
                </c:pt>
                <c:pt idx="1768">
                  <c:v>27.30312</c:v>
                </c:pt>
                <c:pt idx="1769">
                  <c:v>27.302779999999998</c:v>
                </c:pt>
                <c:pt idx="1770">
                  <c:v>27.30254</c:v>
                </c:pt>
                <c:pt idx="1771">
                  <c:v>27.3033</c:v>
                </c:pt>
                <c:pt idx="1772">
                  <c:v>27.30181</c:v>
                </c:pt>
                <c:pt idx="1773">
                  <c:v>27.30236</c:v>
                </c:pt>
                <c:pt idx="1774">
                  <c:v>27.305299999999999</c:v>
                </c:pt>
                <c:pt idx="1775">
                  <c:v>27.305820000000001</c:v>
                </c:pt>
                <c:pt idx="1776">
                  <c:v>27.30725</c:v>
                </c:pt>
                <c:pt idx="1777">
                  <c:v>27.30678</c:v>
                </c:pt>
                <c:pt idx="1778">
                  <c:v>27.304210000000001</c:v>
                </c:pt>
                <c:pt idx="1779">
                  <c:v>27.306999999999999</c:v>
                </c:pt>
                <c:pt idx="1780">
                  <c:v>27.305119999999999</c:v>
                </c:pt>
                <c:pt idx="1781">
                  <c:v>27.30641</c:v>
                </c:pt>
                <c:pt idx="1782">
                  <c:v>27.307780000000001</c:v>
                </c:pt>
                <c:pt idx="1783">
                  <c:v>27.308479999999999</c:v>
                </c:pt>
                <c:pt idx="1784">
                  <c:v>27.307739999999999</c:v>
                </c:pt>
                <c:pt idx="1785">
                  <c:v>27.307960000000001</c:v>
                </c:pt>
                <c:pt idx="1786">
                  <c:v>27.310320000000001</c:v>
                </c:pt>
                <c:pt idx="1787">
                  <c:v>27.30678</c:v>
                </c:pt>
                <c:pt idx="1788">
                  <c:v>27.308589999999999</c:v>
                </c:pt>
                <c:pt idx="1789">
                  <c:v>27.310390000000002</c:v>
                </c:pt>
                <c:pt idx="1790">
                  <c:v>27.31174</c:v>
                </c:pt>
                <c:pt idx="1791">
                  <c:v>27.31015</c:v>
                </c:pt>
                <c:pt idx="1792">
                  <c:v>27.311299999999999</c:v>
                </c:pt>
                <c:pt idx="1793">
                  <c:v>27.310749999999999</c:v>
                </c:pt>
                <c:pt idx="1794">
                  <c:v>27.31024</c:v>
                </c:pt>
                <c:pt idx="1795">
                  <c:v>27.312100000000001</c:v>
                </c:pt>
                <c:pt idx="1796">
                  <c:v>27.312239999999999</c:v>
                </c:pt>
                <c:pt idx="1797">
                  <c:v>27.311219999999999</c:v>
                </c:pt>
                <c:pt idx="1798">
                  <c:v>27.309809999999999</c:v>
                </c:pt>
                <c:pt idx="1799">
                  <c:v>27.312110000000001</c:v>
                </c:pt>
                <c:pt idx="1800">
                  <c:v>27.311119999999999</c:v>
                </c:pt>
                <c:pt idx="1801">
                  <c:v>27.3111</c:v>
                </c:pt>
                <c:pt idx="1802">
                  <c:v>27.312919999999998</c:v>
                </c:pt>
                <c:pt idx="1803">
                  <c:v>27.31212</c:v>
                </c:pt>
                <c:pt idx="1804">
                  <c:v>27.31382</c:v>
                </c:pt>
                <c:pt idx="1805">
                  <c:v>27.3123</c:v>
                </c:pt>
                <c:pt idx="1806">
                  <c:v>27.314319999999999</c:v>
                </c:pt>
                <c:pt idx="1807">
                  <c:v>27.314</c:v>
                </c:pt>
                <c:pt idx="1808">
                  <c:v>27.313949999999998</c:v>
                </c:pt>
                <c:pt idx="1809">
                  <c:v>27.31428</c:v>
                </c:pt>
                <c:pt idx="1810">
                  <c:v>27.314509999999999</c:v>
                </c:pt>
                <c:pt idx="1811">
                  <c:v>27.314900000000002</c:v>
                </c:pt>
                <c:pt idx="1812">
                  <c:v>27.31438</c:v>
                </c:pt>
                <c:pt idx="1813">
                  <c:v>27.31691</c:v>
                </c:pt>
                <c:pt idx="1814">
                  <c:v>27.314879999999999</c:v>
                </c:pt>
                <c:pt idx="1815">
                  <c:v>27.31513</c:v>
                </c:pt>
                <c:pt idx="1816">
                  <c:v>27.316140000000001</c:v>
                </c:pt>
                <c:pt idx="1817">
                  <c:v>27.315740000000002</c:v>
                </c:pt>
                <c:pt idx="1818">
                  <c:v>27.31532</c:v>
                </c:pt>
                <c:pt idx="1819">
                  <c:v>27.316749999999999</c:v>
                </c:pt>
                <c:pt idx="1820">
                  <c:v>27.317620000000002</c:v>
                </c:pt>
                <c:pt idx="1821">
                  <c:v>27.31804</c:v>
                </c:pt>
                <c:pt idx="1822">
                  <c:v>27.318439999999999</c:v>
                </c:pt>
                <c:pt idx="1823">
                  <c:v>27.320250000000001</c:v>
                </c:pt>
                <c:pt idx="1824">
                  <c:v>27.32028</c:v>
                </c:pt>
                <c:pt idx="1825">
                  <c:v>27.320340000000002</c:v>
                </c:pt>
                <c:pt idx="1826">
                  <c:v>27.321280000000002</c:v>
                </c:pt>
                <c:pt idx="1827">
                  <c:v>27.32302</c:v>
                </c:pt>
                <c:pt idx="1828">
                  <c:v>27.326540000000001</c:v>
                </c:pt>
                <c:pt idx="1829">
                  <c:v>27.331579999999999</c:v>
                </c:pt>
                <c:pt idx="1830">
                  <c:v>27.335280000000001</c:v>
                </c:pt>
                <c:pt idx="1831">
                  <c:v>27.342320000000001</c:v>
                </c:pt>
                <c:pt idx="1832">
                  <c:v>27.349440000000001</c:v>
                </c:pt>
                <c:pt idx="1833">
                  <c:v>27.356580000000001</c:v>
                </c:pt>
                <c:pt idx="1834">
                  <c:v>27.369620000000001</c:v>
                </c:pt>
                <c:pt idx="1835">
                  <c:v>27.381080000000001</c:v>
                </c:pt>
                <c:pt idx="1836">
                  <c:v>27.394870000000001</c:v>
                </c:pt>
                <c:pt idx="1837">
                  <c:v>27.410150000000002</c:v>
                </c:pt>
                <c:pt idx="1838">
                  <c:v>27.424499999999998</c:v>
                </c:pt>
                <c:pt idx="1839">
                  <c:v>27.443480000000001</c:v>
                </c:pt>
                <c:pt idx="1840">
                  <c:v>27.464700000000001</c:v>
                </c:pt>
                <c:pt idx="1841">
                  <c:v>27.486170000000001</c:v>
                </c:pt>
                <c:pt idx="1842">
                  <c:v>27.510339999999999</c:v>
                </c:pt>
                <c:pt idx="1843">
                  <c:v>27.533059999999999</c:v>
                </c:pt>
                <c:pt idx="1844">
                  <c:v>27.559819999999998</c:v>
                </c:pt>
                <c:pt idx="1845">
                  <c:v>27.58896</c:v>
                </c:pt>
                <c:pt idx="1846">
                  <c:v>27.618179999999999</c:v>
                </c:pt>
                <c:pt idx="1847">
                  <c:v>27.649480000000001</c:v>
                </c:pt>
                <c:pt idx="1848">
                  <c:v>27.685020000000002</c:v>
                </c:pt>
                <c:pt idx="1849">
                  <c:v>27.720569999999999</c:v>
                </c:pt>
                <c:pt idx="1850">
                  <c:v>27.754639999999998</c:v>
                </c:pt>
                <c:pt idx="1851">
                  <c:v>27.78961</c:v>
                </c:pt>
                <c:pt idx="1852">
                  <c:v>27.826260000000001</c:v>
                </c:pt>
                <c:pt idx="1853">
                  <c:v>27.863849999999999</c:v>
                </c:pt>
                <c:pt idx="1854">
                  <c:v>27.906389999999998</c:v>
                </c:pt>
                <c:pt idx="1855">
                  <c:v>27.947800000000001</c:v>
                </c:pt>
                <c:pt idx="1856">
                  <c:v>27.992100000000001</c:v>
                </c:pt>
                <c:pt idx="1857">
                  <c:v>28.03424</c:v>
                </c:pt>
                <c:pt idx="1858">
                  <c:v>28.079940000000001</c:v>
                </c:pt>
                <c:pt idx="1859">
                  <c:v>28.127479999999998</c:v>
                </c:pt>
                <c:pt idx="1860">
                  <c:v>28.175509999999999</c:v>
                </c:pt>
                <c:pt idx="1861">
                  <c:v>28.220020000000002</c:v>
                </c:pt>
                <c:pt idx="1862">
                  <c:v>28.268039999999999</c:v>
                </c:pt>
                <c:pt idx="1863">
                  <c:v>28.320219999999999</c:v>
                </c:pt>
                <c:pt idx="1864">
                  <c:v>28.37182</c:v>
                </c:pt>
                <c:pt idx="1865">
                  <c:v>28.42099</c:v>
                </c:pt>
                <c:pt idx="1866">
                  <c:v>28.472480000000001</c:v>
                </c:pt>
                <c:pt idx="1867">
                  <c:v>28.52759</c:v>
                </c:pt>
                <c:pt idx="1868">
                  <c:v>28.582380000000001</c:v>
                </c:pt>
                <c:pt idx="1869">
                  <c:v>28.63646</c:v>
                </c:pt>
                <c:pt idx="1870">
                  <c:v>28.69387</c:v>
                </c:pt>
                <c:pt idx="1871">
                  <c:v>28.75055</c:v>
                </c:pt>
                <c:pt idx="1872">
                  <c:v>28.80828</c:v>
                </c:pt>
                <c:pt idx="1873">
                  <c:v>28.866779999999999</c:v>
                </c:pt>
                <c:pt idx="1874">
                  <c:v>28.92389</c:v>
                </c:pt>
                <c:pt idx="1875">
                  <c:v>28.984470000000002</c:v>
                </c:pt>
                <c:pt idx="1876">
                  <c:v>29.045439999999999</c:v>
                </c:pt>
                <c:pt idx="1877">
                  <c:v>29.106639999999999</c:v>
                </c:pt>
                <c:pt idx="1878">
                  <c:v>29.167770000000001</c:v>
                </c:pt>
                <c:pt idx="1879">
                  <c:v>29.231400000000001</c:v>
                </c:pt>
                <c:pt idx="1880">
                  <c:v>29.293320000000001</c:v>
                </c:pt>
                <c:pt idx="1881">
                  <c:v>29.359310000000001</c:v>
                </c:pt>
                <c:pt idx="1882">
                  <c:v>29.423030000000001</c:v>
                </c:pt>
                <c:pt idx="1883">
                  <c:v>29.486799999999999</c:v>
                </c:pt>
                <c:pt idx="1884">
                  <c:v>29.549299999999999</c:v>
                </c:pt>
                <c:pt idx="1885">
                  <c:v>29.614989999999999</c:v>
                </c:pt>
                <c:pt idx="1886">
                  <c:v>29.679580000000001</c:v>
                </c:pt>
                <c:pt idx="1887">
                  <c:v>29.744759999999999</c:v>
                </c:pt>
                <c:pt idx="1888">
                  <c:v>29.807200000000002</c:v>
                </c:pt>
                <c:pt idx="1889">
                  <c:v>29.87444</c:v>
                </c:pt>
                <c:pt idx="1890">
                  <c:v>29.94032</c:v>
                </c:pt>
                <c:pt idx="1891">
                  <c:v>30.00318</c:v>
                </c:pt>
                <c:pt idx="1892">
                  <c:v>30.071120000000001</c:v>
                </c:pt>
                <c:pt idx="1893">
                  <c:v>30.136479999999999</c:v>
                </c:pt>
                <c:pt idx="1894">
                  <c:v>30.19932</c:v>
                </c:pt>
                <c:pt idx="1895">
                  <c:v>30.264990000000001</c:v>
                </c:pt>
                <c:pt idx="1896">
                  <c:v>30.32959</c:v>
                </c:pt>
                <c:pt idx="1897">
                  <c:v>30.393280000000001</c:v>
                </c:pt>
                <c:pt idx="1898">
                  <c:v>30.456710000000001</c:v>
                </c:pt>
                <c:pt idx="1899">
                  <c:v>30.520980000000002</c:v>
                </c:pt>
                <c:pt idx="1900">
                  <c:v>30.58324</c:v>
                </c:pt>
                <c:pt idx="1901">
                  <c:v>30.64507</c:v>
                </c:pt>
                <c:pt idx="1902">
                  <c:v>30.706689999999998</c:v>
                </c:pt>
                <c:pt idx="1903">
                  <c:v>30.76698</c:v>
                </c:pt>
                <c:pt idx="1904">
                  <c:v>30.8261</c:v>
                </c:pt>
                <c:pt idx="1905">
                  <c:v>30.88325</c:v>
                </c:pt>
                <c:pt idx="1906">
                  <c:v>30.942299999999999</c:v>
                </c:pt>
                <c:pt idx="1907">
                  <c:v>31.000260000000001</c:v>
                </c:pt>
                <c:pt idx="1908">
                  <c:v>31.056059999999999</c:v>
                </c:pt>
                <c:pt idx="1909">
                  <c:v>31.11234</c:v>
                </c:pt>
                <c:pt idx="1910">
                  <c:v>31.16967</c:v>
                </c:pt>
                <c:pt idx="1911">
                  <c:v>31.2239</c:v>
                </c:pt>
                <c:pt idx="1912">
                  <c:v>31.277249999999999</c:v>
                </c:pt>
                <c:pt idx="1913">
                  <c:v>31.33081</c:v>
                </c:pt>
                <c:pt idx="1914">
                  <c:v>31.383150000000001</c:v>
                </c:pt>
                <c:pt idx="1915">
                  <c:v>31.437840000000001</c:v>
                </c:pt>
                <c:pt idx="1916">
                  <c:v>31.490179999999999</c:v>
                </c:pt>
                <c:pt idx="1917">
                  <c:v>31.542580000000001</c:v>
                </c:pt>
                <c:pt idx="1918">
                  <c:v>31.596329999999998</c:v>
                </c:pt>
                <c:pt idx="1919">
                  <c:v>31.644780000000001</c:v>
                </c:pt>
                <c:pt idx="1920">
                  <c:v>31.69857</c:v>
                </c:pt>
                <c:pt idx="1921">
                  <c:v>31.746379999999998</c:v>
                </c:pt>
                <c:pt idx="1922">
                  <c:v>31.79975</c:v>
                </c:pt>
                <c:pt idx="1923">
                  <c:v>31.84965</c:v>
                </c:pt>
                <c:pt idx="1924">
                  <c:v>31.900829999999999</c:v>
                </c:pt>
                <c:pt idx="1925">
                  <c:v>31.948540000000001</c:v>
                </c:pt>
                <c:pt idx="1926">
                  <c:v>31.998200000000001</c:v>
                </c:pt>
                <c:pt idx="1927">
                  <c:v>32.044690000000003</c:v>
                </c:pt>
                <c:pt idx="1928">
                  <c:v>32.093739999999997</c:v>
                </c:pt>
                <c:pt idx="1929">
                  <c:v>32.142380000000003</c:v>
                </c:pt>
                <c:pt idx="1930">
                  <c:v>32.191009999999999</c:v>
                </c:pt>
                <c:pt idx="1931">
                  <c:v>32.236800000000002</c:v>
                </c:pt>
                <c:pt idx="1932">
                  <c:v>32.284849999999999</c:v>
                </c:pt>
                <c:pt idx="1933">
                  <c:v>32.332349999999998</c:v>
                </c:pt>
                <c:pt idx="1934">
                  <c:v>32.379260000000002</c:v>
                </c:pt>
                <c:pt idx="1935">
                  <c:v>32.428469999999997</c:v>
                </c:pt>
                <c:pt idx="1936">
                  <c:v>32.474870000000003</c:v>
                </c:pt>
                <c:pt idx="1937">
                  <c:v>32.523519999999998</c:v>
                </c:pt>
                <c:pt idx="1938">
                  <c:v>32.569209999999998</c:v>
                </c:pt>
                <c:pt idx="1939">
                  <c:v>32.616399999999999</c:v>
                </c:pt>
                <c:pt idx="1940">
                  <c:v>32.663209999999999</c:v>
                </c:pt>
                <c:pt idx="1941">
                  <c:v>32.707859999999997</c:v>
                </c:pt>
                <c:pt idx="1942">
                  <c:v>32.756709999999998</c:v>
                </c:pt>
                <c:pt idx="1943">
                  <c:v>32.803469999999997</c:v>
                </c:pt>
                <c:pt idx="1944">
                  <c:v>32.849469999999997</c:v>
                </c:pt>
                <c:pt idx="1945">
                  <c:v>32.895519999999998</c:v>
                </c:pt>
                <c:pt idx="1946">
                  <c:v>32.938940000000002</c:v>
                </c:pt>
                <c:pt idx="1947">
                  <c:v>32.98742</c:v>
                </c:pt>
                <c:pt idx="1948">
                  <c:v>33.032919999999997</c:v>
                </c:pt>
                <c:pt idx="1949">
                  <c:v>33.081600000000002</c:v>
                </c:pt>
                <c:pt idx="1950">
                  <c:v>33.127540000000003</c:v>
                </c:pt>
                <c:pt idx="1951">
                  <c:v>33.173960000000001</c:v>
                </c:pt>
                <c:pt idx="1952">
                  <c:v>33.221249999999998</c:v>
                </c:pt>
                <c:pt idx="1953">
                  <c:v>33.267290000000003</c:v>
                </c:pt>
                <c:pt idx="1954">
                  <c:v>33.313670000000002</c:v>
                </c:pt>
                <c:pt idx="1955">
                  <c:v>33.361060000000002</c:v>
                </c:pt>
                <c:pt idx="1956">
                  <c:v>33.40784</c:v>
                </c:pt>
                <c:pt idx="1957">
                  <c:v>33.453609999999998</c:v>
                </c:pt>
                <c:pt idx="1958">
                  <c:v>33.501399999999997</c:v>
                </c:pt>
                <c:pt idx="1959">
                  <c:v>33.545960000000001</c:v>
                </c:pt>
                <c:pt idx="1960">
                  <c:v>33.591450000000002</c:v>
                </c:pt>
                <c:pt idx="1961">
                  <c:v>33.637039999999999</c:v>
                </c:pt>
                <c:pt idx="1962">
                  <c:v>33.68112</c:v>
                </c:pt>
                <c:pt idx="1963">
                  <c:v>33.728110000000001</c:v>
                </c:pt>
                <c:pt idx="1964">
                  <c:v>33.771799999999999</c:v>
                </c:pt>
                <c:pt idx="1965">
                  <c:v>33.81747</c:v>
                </c:pt>
                <c:pt idx="1966">
                  <c:v>33.863950000000003</c:v>
                </c:pt>
                <c:pt idx="1967">
                  <c:v>33.909439999999996</c:v>
                </c:pt>
                <c:pt idx="1968">
                  <c:v>33.954949999999997</c:v>
                </c:pt>
                <c:pt idx="1969">
                  <c:v>33.999369999999999</c:v>
                </c:pt>
                <c:pt idx="1970">
                  <c:v>34.045630000000003</c:v>
                </c:pt>
                <c:pt idx="1971">
                  <c:v>34.091589999999997</c:v>
                </c:pt>
                <c:pt idx="1972">
                  <c:v>34.137839999999997</c:v>
                </c:pt>
                <c:pt idx="1973">
                  <c:v>34.185130000000001</c:v>
                </c:pt>
                <c:pt idx="1974">
                  <c:v>34.231639999999999</c:v>
                </c:pt>
                <c:pt idx="1975">
                  <c:v>34.278379999999999</c:v>
                </c:pt>
                <c:pt idx="1976">
                  <c:v>34.326459999999997</c:v>
                </c:pt>
                <c:pt idx="1977">
                  <c:v>34.372610000000002</c:v>
                </c:pt>
                <c:pt idx="1978">
                  <c:v>34.417589999999997</c:v>
                </c:pt>
                <c:pt idx="1979">
                  <c:v>34.46472</c:v>
                </c:pt>
                <c:pt idx="1980">
                  <c:v>34.511839999999999</c:v>
                </c:pt>
                <c:pt idx="1981">
                  <c:v>34.559600000000003</c:v>
                </c:pt>
                <c:pt idx="1982">
                  <c:v>34.604770000000002</c:v>
                </c:pt>
                <c:pt idx="1983">
                  <c:v>34.652520000000003</c:v>
                </c:pt>
                <c:pt idx="1984">
                  <c:v>34.699979999999996</c:v>
                </c:pt>
                <c:pt idx="1985">
                  <c:v>34.748440000000002</c:v>
                </c:pt>
                <c:pt idx="1986">
                  <c:v>34.795340000000003</c:v>
                </c:pt>
                <c:pt idx="1987">
                  <c:v>34.843020000000003</c:v>
                </c:pt>
                <c:pt idx="1988">
                  <c:v>34.88982</c:v>
                </c:pt>
                <c:pt idx="1989">
                  <c:v>34.935920000000003</c:v>
                </c:pt>
                <c:pt idx="1990">
                  <c:v>34.985410000000002</c:v>
                </c:pt>
                <c:pt idx="1991">
                  <c:v>35.031120000000001</c:v>
                </c:pt>
                <c:pt idx="1992">
                  <c:v>35.077660000000002</c:v>
                </c:pt>
                <c:pt idx="1993">
                  <c:v>35.125660000000003</c:v>
                </c:pt>
                <c:pt idx="1994">
                  <c:v>35.172370000000001</c:v>
                </c:pt>
                <c:pt idx="1995">
                  <c:v>35.218969999999999</c:v>
                </c:pt>
                <c:pt idx="1996">
                  <c:v>35.265639999999998</c:v>
                </c:pt>
                <c:pt idx="1997">
                  <c:v>35.313200000000002</c:v>
                </c:pt>
                <c:pt idx="1998">
                  <c:v>35.359340000000003</c:v>
                </c:pt>
                <c:pt idx="1999">
                  <c:v>35.40728</c:v>
                </c:pt>
                <c:pt idx="2000">
                  <c:v>35.453060000000001</c:v>
                </c:pt>
                <c:pt idx="2001">
                  <c:v>35.500190000000003</c:v>
                </c:pt>
                <c:pt idx="2002">
                  <c:v>35.545749999999998</c:v>
                </c:pt>
                <c:pt idx="2003">
                  <c:v>35.591500000000003</c:v>
                </c:pt>
                <c:pt idx="2004">
                  <c:v>35.63608</c:v>
                </c:pt>
                <c:pt idx="2005">
                  <c:v>35.68224</c:v>
                </c:pt>
                <c:pt idx="2006">
                  <c:v>35.727179999999997</c:v>
                </c:pt>
                <c:pt idx="2007">
                  <c:v>35.771299999999997</c:v>
                </c:pt>
                <c:pt idx="2008">
                  <c:v>35.819139999999997</c:v>
                </c:pt>
                <c:pt idx="2009">
                  <c:v>35.86647</c:v>
                </c:pt>
                <c:pt idx="2010">
                  <c:v>35.91216</c:v>
                </c:pt>
                <c:pt idx="2011">
                  <c:v>35.956319999999998</c:v>
                </c:pt>
                <c:pt idx="2012">
                  <c:v>36.002929999999999</c:v>
                </c:pt>
                <c:pt idx="2013">
                  <c:v>36.046529999999997</c:v>
                </c:pt>
                <c:pt idx="2014">
                  <c:v>36.093760000000003</c:v>
                </c:pt>
                <c:pt idx="2015">
                  <c:v>36.13937</c:v>
                </c:pt>
                <c:pt idx="2016">
                  <c:v>36.186999999999998</c:v>
                </c:pt>
                <c:pt idx="2017">
                  <c:v>36.230130000000003</c:v>
                </c:pt>
                <c:pt idx="2018">
                  <c:v>36.275779999999997</c:v>
                </c:pt>
                <c:pt idx="2019">
                  <c:v>36.320830000000001</c:v>
                </c:pt>
                <c:pt idx="2020">
                  <c:v>36.367739999999998</c:v>
                </c:pt>
                <c:pt idx="2021">
                  <c:v>36.410400000000003</c:v>
                </c:pt>
                <c:pt idx="2022">
                  <c:v>36.457569999999997</c:v>
                </c:pt>
                <c:pt idx="2023">
                  <c:v>36.503819999999997</c:v>
                </c:pt>
                <c:pt idx="2024">
                  <c:v>36.548299999999998</c:v>
                </c:pt>
                <c:pt idx="2025">
                  <c:v>36.594180000000001</c:v>
                </c:pt>
                <c:pt idx="2026">
                  <c:v>36.637619999999998</c:v>
                </c:pt>
                <c:pt idx="2027">
                  <c:v>36.682099999999998</c:v>
                </c:pt>
                <c:pt idx="2028">
                  <c:v>36.726100000000002</c:v>
                </c:pt>
                <c:pt idx="2029">
                  <c:v>36.768839999999997</c:v>
                </c:pt>
                <c:pt idx="2030">
                  <c:v>36.812339999999999</c:v>
                </c:pt>
                <c:pt idx="2031">
                  <c:v>36.85575</c:v>
                </c:pt>
                <c:pt idx="2032">
                  <c:v>36.898719999999997</c:v>
                </c:pt>
                <c:pt idx="2033">
                  <c:v>36.94061</c:v>
                </c:pt>
                <c:pt idx="2034">
                  <c:v>36.985939999999999</c:v>
                </c:pt>
                <c:pt idx="2035">
                  <c:v>37.02872</c:v>
                </c:pt>
                <c:pt idx="2036">
                  <c:v>37.07199</c:v>
                </c:pt>
                <c:pt idx="2037">
                  <c:v>37.114719999999998</c:v>
                </c:pt>
                <c:pt idx="2038">
                  <c:v>37.157260000000001</c:v>
                </c:pt>
                <c:pt idx="2039">
                  <c:v>37.201340000000002</c:v>
                </c:pt>
                <c:pt idx="2040">
                  <c:v>37.24447</c:v>
                </c:pt>
                <c:pt idx="2041">
                  <c:v>37.287990000000001</c:v>
                </c:pt>
                <c:pt idx="2042">
                  <c:v>37.330399999999997</c:v>
                </c:pt>
                <c:pt idx="2043">
                  <c:v>37.373159999999999</c:v>
                </c:pt>
                <c:pt idx="2044">
                  <c:v>37.417360000000002</c:v>
                </c:pt>
                <c:pt idx="2045">
                  <c:v>37.45984</c:v>
                </c:pt>
                <c:pt idx="2046">
                  <c:v>37.502749999999999</c:v>
                </c:pt>
                <c:pt idx="2047">
                  <c:v>37.543370000000003</c:v>
                </c:pt>
                <c:pt idx="2048">
                  <c:v>37.585799999999999</c:v>
                </c:pt>
                <c:pt idx="2049">
                  <c:v>37.629750000000001</c:v>
                </c:pt>
                <c:pt idx="2050">
                  <c:v>37.670670000000001</c:v>
                </c:pt>
                <c:pt idx="2051">
                  <c:v>37.714790000000001</c:v>
                </c:pt>
                <c:pt idx="2052">
                  <c:v>37.757260000000002</c:v>
                </c:pt>
                <c:pt idx="2053">
                  <c:v>37.800930000000001</c:v>
                </c:pt>
                <c:pt idx="2054">
                  <c:v>37.844329999999999</c:v>
                </c:pt>
                <c:pt idx="2055">
                  <c:v>37.887099999999997</c:v>
                </c:pt>
                <c:pt idx="2056">
                  <c:v>37.92736</c:v>
                </c:pt>
                <c:pt idx="2057">
                  <c:v>37.97128</c:v>
                </c:pt>
                <c:pt idx="2058">
                  <c:v>38.014629999999997</c:v>
                </c:pt>
                <c:pt idx="2059">
                  <c:v>38.05894</c:v>
                </c:pt>
                <c:pt idx="2060">
                  <c:v>38.10284</c:v>
                </c:pt>
                <c:pt idx="2061">
                  <c:v>38.147539999999999</c:v>
                </c:pt>
                <c:pt idx="2062">
                  <c:v>38.192</c:v>
                </c:pt>
                <c:pt idx="2063">
                  <c:v>38.235520000000001</c:v>
                </c:pt>
                <c:pt idx="2064">
                  <c:v>38.28022</c:v>
                </c:pt>
                <c:pt idx="2065">
                  <c:v>38.323779999999999</c:v>
                </c:pt>
                <c:pt idx="2066">
                  <c:v>38.367190000000001</c:v>
                </c:pt>
                <c:pt idx="2067">
                  <c:v>38.409979999999997</c:v>
                </c:pt>
                <c:pt idx="2068">
                  <c:v>38.453130000000002</c:v>
                </c:pt>
                <c:pt idx="2069">
                  <c:v>38.495719999999999</c:v>
                </c:pt>
                <c:pt idx="2070">
                  <c:v>38.540759999999999</c:v>
                </c:pt>
                <c:pt idx="2071">
                  <c:v>38.581800000000001</c:v>
                </c:pt>
                <c:pt idx="2072">
                  <c:v>38.625610000000002</c:v>
                </c:pt>
                <c:pt idx="2073">
                  <c:v>38.66733</c:v>
                </c:pt>
                <c:pt idx="2074">
                  <c:v>38.710410000000003</c:v>
                </c:pt>
                <c:pt idx="2075">
                  <c:v>38.75038</c:v>
                </c:pt>
                <c:pt idx="2076">
                  <c:v>38.792900000000003</c:v>
                </c:pt>
                <c:pt idx="2077">
                  <c:v>38.835560000000001</c:v>
                </c:pt>
                <c:pt idx="2078">
                  <c:v>38.875169999999997</c:v>
                </c:pt>
                <c:pt idx="2079">
                  <c:v>38.91724</c:v>
                </c:pt>
                <c:pt idx="2080">
                  <c:v>38.956600000000002</c:v>
                </c:pt>
                <c:pt idx="2081">
                  <c:v>38.996870000000001</c:v>
                </c:pt>
                <c:pt idx="2082">
                  <c:v>39.040129999999998</c:v>
                </c:pt>
                <c:pt idx="2083">
                  <c:v>39.079970000000003</c:v>
                </c:pt>
                <c:pt idx="2084">
                  <c:v>39.121490000000001</c:v>
                </c:pt>
                <c:pt idx="2085">
                  <c:v>39.161279999999998</c:v>
                </c:pt>
                <c:pt idx="2086">
                  <c:v>39.203319999999998</c:v>
                </c:pt>
                <c:pt idx="2087">
                  <c:v>39.244599999999998</c:v>
                </c:pt>
                <c:pt idx="2088">
                  <c:v>39.286589999999997</c:v>
                </c:pt>
                <c:pt idx="2089">
                  <c:v>39.329099999999997</c:v>
                </c:pt>
                <c:pt idx="2090">
                  <c:v>39.369340000000001</c:v>
                </c:pt>
                <c:pt idx="2091">
                  <c:v>39.409059999999997</c:v>
                </c:pt>
                <c:pt idx="2092">
                  <c:v>39.449739999999998</c:v>
                </c:pt>
                <c:pt idx="2093">
                  <c:v>39.491320000000002</c:v>
                </c:pt>
                <c:pt idx="2094">
                  <c:v>39.532409999999999</c:v>
                </c:pt>
                <c:pt idx="2095">
                  <c:v>39.571559999999998</c:v>
                </c:pt>
                <c:pt idx="2096">
                  <c:v>39.613320000000002</c:v>
                </c:pt>
                <c:pt idx="2097">
                  <c:v>39.656680000000001</c:v>
                </c:pt>
                <c:pt idx="2098">
                  <c:v>39.695650000000001</c:v>
                </c:pt>
                <c:pt idx="2099">
                  <c:v>39.739519999999999</c:v>
                </c:pt>
                <c:pt idx="2100">
                  <c:v>39.779470000000003</c:v>
                </c:pt>
                <c:pt idx="2101">
                  <c:v>39.821460000000002</c:v>
                </c:pt>
                <c:pt idx="2102">
                  <c:v>39.862520000000004</c:v>
                </c:pt>
                <c:pt idx="2103">
                  <c:v>39.904159999999997</c:v>
                </c:pt>
                <c:pt idx="2104">
                  <c:v>39.946779999999997</c:v>
                </c:pt>
                <c:pt idx="2105">
                  <c:v>39.986759999999997</c:v>
                </c:pt>
                <c:pt idx="2106">
                  <c:v>40.029060000000001</c:v>
                </c:pt>
                <c:pt idx="2107">
                  <c:v>40.070709999999998</c:v>
                </c:pt>
                <c:pt idx="2108">
                  <c:v>40.111719999999998</c:v>
                </c:pt>
                <c:pt idx="2109">
                  <c:v>40.153709999999997</c:v>
                </c:pt>
                <c:pt idx="2110">
                  <c:v>40.192889999999998</c:v>
                </c:pt>
                <c:pt idx="2111">
                  <c:v>40.235300000000002</c:v>
                </c:pt>
                <c:pt idx="2112">
                  <c:v>40.274850000000001</c:v>
                </c:pt>
                <c:pt idx="2113">
                  <c:v>40.31691</c:v>
                </c:pt>
                <c:pt idx="2114">
                  <c:v>40.358029999999999</c:v>
                </c:pt>
                <c:pt idx="2115">
                  <c:v>40.399459999999998</c:v>
                </c:pt>
                <c:pt idx="2116">
                  <c:v>40.439399999999999</c:v>
                </c:pt>
                <c:pt idx="2117">
                  <c:v>40.47833</c:v>
                </c:pt>
                <c:pt idx="2118">
                  <c:v>40.519730000000003</c:v>
                </c:pt>
                <c:pt idx="2119">
                  <c:v>40.561709999999998</c:v>
                </c:pt>
                <c:pt idx="2120">
                  <c:v>40.602240000000002</c:v>
                </c:pt>
                <c:pt idx="2121">
                  <c:v>40.644829999999999</c:v>
                </c:pt>
                <c:pt idx="2122">
                  <c:v>40.68533</c:v>
                </c:pt>
                <c:pt idx="2123">
                  <c:v>40.724339999999998</c:v>
                </c:pt>
                <c:pt idx="2124">
                  <c:v>40.766869999999997</c:v>
                </c:pt>
                <c:pt idx="2125">
                  <c:v>40.806100000000001</c:v>
                </c:pt>
                <c:pt idx="2126">
                  <c:v>40.848080000000003</c:v>
                </c:pt>
                <c:pt idx="2127">
                  <c:v>40.886670000000002</c:v>
                </c:pt>
                <c:pt idx="2128">
                  <c:v>40.925879999999999</c:v>
                </c:pt>
                <c:pt idx="2129">
                  <c:v>40.965980000000002</c:v>
                </c:pt>
                <c:pt idx="2130">
                  <c:v>41.005569999999999</c:v>
                </c:pt>
                <c:pt idx="2131">
                  <c:v>41.045630000000003</c:v>
                </c:pt>
                <c:pt idx="2132">
                  <c:v>41.085839999999997</c:v>
                </c:pt>
                <c:pt idx="2133">
                  <c:v>41.124720000000003</c:v>
                </c:pt>
                <c:pt idx="2134">
                  <c:v>41.16433</c:v>
                </c:pt>
                <c:pt idx="2135">
                  <c:v>41.202689999999997</c:v>
                </c:pt>
                <c:pt idx="2136">
                  <c:v>41.24118</c:v>
                </c:pt>
                <c:pt idx="2137">
                  <c:v>41.282110000000003</c:v>
                </c:pt>
                <c:pt idx="2138">
                  <c:v>41.323099999999997</c:v>
                </c:pt>
                <c:pt idx="2139">
                  <c:v>41.362349999999999</c:v>
                </c:pt>
                <c:pt idx="2140">
                  <c:v>41.402830000000002</c:v>
                </c:pt>
                <c:pt idx="2141">
                  <c:v>41.441850000000002</c:v>
                </c:pt>
                <c:pt idx="2142">
                  <c:v>41.48142</c:v>
                </c:pt>
                <c:pt idx="2143">
                  <c:v>41.520400000000002</c:v>
                </c:pt>
                <c:pt idx="2144">
                  <c:v>41.56024</c:v>
                </c:pt>
                <c:pt idx="2145">
                  <c:v>41.600630000000002</c:v>
                </c:pt>
                <c:pt idx="2146">
                  <c:v>41.639960000000002</c:v>
                </c:pt>
                <c:pt idx="2147">
                  <c:v>41.680309999999999</c:v>
                </c:pt>
                <c:pt idx="2148">
                  <c:v>41.719740000000002</c:v>
                </c:pt>
                <c:pt idx="2149">
                  <c:v>41.7592</c:v>
                </c:pt>
                <c:pt idx="2150">
                  <c:v>41.797629999999998</c:v>
                </c:pt>
                <c:pt idx="2151">
                  <c:v>41.836440000000003</c:v>
                </c:pt>
                <c:pt idx="2152">
                  <c:v>41.87594</c:v>
                </c:pt>
                <c:pt idx="2153">
                  <c:v>41.915019999999998</c:v>
                </c:pt>
                <c:pt idx="2154">
                  <c:v>41.954619999999998</c:v>
                </c:pt>
                <c:pt idx="2155">
                  <c:v>41.99588</c:v>
                </c:pt>
                <c:pt idx="2156">
                  <c:v>42.035589999999999</c:v>
                </c:pt>
                <c:pt idx="2157">
                  <c:v>42.072899999999997</c:v>
                </c:pt>
                <c:pt idx="2158">
                  <c:v>42.113039999999998</c:v>
                </c:pt>
                <c:pt idx="2159">
                  <c:v>42.151499999999999</c:v>
                </c:pt>
                <c:pt idx="2160">
                  <c:v>42.193089999999998</c:v>
                </c:pt>
                <c:pt idx="2161">
                  <c:v>42.232340000000001</c:v>
                </c:pt>
                <c:pt idx="2162">
                  <c:v>42.274979999999999</c:v>
                </c:pt>
                <c:pt idx="2163">
                  <c:v>42.315289999999997</c:v>
                </c:pt>
                <c:pt idx="2164">
                  <c:v>42.353830000000002</c:v>
                </c:pt>
                <c:pt idx="2165">
                  <c:v>42.390079999999998</c:v>
                </c:pt>
                <c:pt idx="2166">
                  <c:v>42.431609999999999</c:v>
                </c:pt>
                <c:pt idx="2167">
                  <c:v>42.469290000000001</c:v>
                </c:pt>
                <c:pt idx="2168">
                  <c:v>42.506390000000003</c:v>
                </c:pt>
                <c:pt idx="2169">
                  <c:v>42.545999999999999</c:v>
                </c:pt>
                <c:pt idx="2170">
                  <c:v>42.582839999999997</c:v>
                </c:pt>
                <c:pt idx="2171">
                  <c:v>42.624600000000001</c:v>
                </c:pt>
                <c:pt idx="2172">
                  <c:v>42.661279999999998</c:v>
                </c:pt>
                <c:pt idx="2173">
                  <c:v>42.701120000000003</c:v>
                </c:pt>
                <c:pt idx="2174">
                  <c:v>42.73836</c:v>
                </c:pt>
                <c:pt idx="2175">
                  <c:v>42.77872</c:v>
                </c:pt>
                <c:pt idx="2176">
                  <c:v>42.818300000000001</c:v>
                </c:pt>
                <c:pt idx="2177">
                  <c:v>42.856059999999999</c:v>
                </c:pt>
                <c:pt idx="2178">
                  <c:v>42.893599999999999</c:v>
                </c:pt>
                <c:pt idx="2179">
                  <c:v>42.933160000000001</c:v>
                </c:pt>
                <c:pt idx="2180">
                  <c:v>42.972520000000003</c:v>
                </c:pt>
                <c:pt idx="2181">
                  <c:v>43.01097</c:v>
                </c:pt>
                <c:pt idx="2182">
                  <c:v>43.048020000000001</c:v>
                </c:pt>
                <c:pt idx="2183">
                  <c:v>43.0871</c:v>
                </c:pt>
                <c:pt idx="2184">
                  <c:v>43.12547</c:v>
                </c:pt>
                <c:pt idx="2185">
                  <c:v>43.164760000000001</c:v>
                </c:pt>
                <c:pt idx="2186">
                  <c:v>43.201520000000002</c:v>
                </c:pt>
                <c:pt idx="2187">
                  <c:v>43.238169999999997</c:v>
                </c:pt>
                <c:pt idx="2188">
                  <c:v>43.277200000000001</c:v>
                </c:pt>
                <c:pt idx="2189">
                  <c:v>43.313949999999998</c:v>
                </c:pt>
                <c:pt idx="2190">
                  <c:v>43.352499999999999</c:v>
                </c:pt>
                <c:pt idx="2191">
                  <c:v>43.387329999999999</c:v>
                </c:pt>
                <c:pt idx="2192">
                  <c:v>43.42597</c:v>
                </c:pt>
                <c:pt idx="2193">
                  <c:v>43.462760000000003</c:v>
                </c:pt>
                <c:pt idx="2194">
                  <c:v>43.501919999999998</c:v>
                </c:pt>
                <c:pt idx="2195">
                  <c:v>43.539679999999997</c:v>
                </c:pt>
                <c:pt idx="2196">
                  <c:v>43.575539999999997</c:v>
                </c:pt>
                <c:pt idx="2197">
                  <c:v>43.613480000000003</c:v>
                </c:pt>
                <c:pt idx="2198">
                  <c:v>43.650970000000001</c:v>
                </c:pt>
                <c:pt idx="2199">
                  <c:v>43.686630000000001</c:v>
                </c:pt>
                <c:pt idx="2200">
                  <c:v>43.723680000000002</c:v>
                </c:pt>
                <c:pt idx="2201">
                  <c:v>43.760559999999998</c:v>
                </c:pt>
                <c:pt idx="2202">
                  <c:v>43.799900000000001</c:v>
                </c:pt>
                <c:pt idx="2203">
                  <c:v>43.833669999999998</c:v>
                </c:pt>
                <c:pt idx="2204">
                  <c:v>43.872079999999997</c:v>
                </c:pt>
                <c:pt idx="2205">
                  <c:v>43.909140000000001</c:v>
                </c:pt>
                <c:pt idx="2206">
                  <c:v>43.946530000000003</c:v>
                </c:pt>
                <c:pt idx="2207">
                  <c:v>43.984900000000003</c:v>
                </c:pt>
                <c:pt idx="2208">
                  <c:v>44.021380000000001</c:v>
                </c:pt>
                <c:pt idx="2209">
                  <c:v>44.057340000000003</c:v>
                </c:pt>
                <c:pt idx="2210">
                  <c:v>44.094580000000001</c:v>
                </c:pt>
                <c:pt idx="2211">
                  <c:v>44.132460000000002</c:v>
                </c:pt>
                <c:pt idx="2212">
                  <c:v>44.169220000000003</c:v>
                </c:pt>
                <c:pt idx="2213">
                  <c:v>44.207070000000002</c:v>
                </c:pt>
                <c:pt idx="2214">
                  <c:v>44.24371</c:v>
                </c:pt>
                <c:pt idx="2215">
                  <c:v>44.28172</c:v>
                </c:pt>
                <c:pt idx="2216">
                  <c:v>44.319780000000002</c:v>
                </c:pt>
                <c:pt idx="2217">
                  <c:v>44.356760000000001</c:v>
                </c:pt>
                <c:pt idx="2218">
                  <c:v>44.39564</c:v>
                </c:pt>
                <c:pt idx="2219">
                  <c:v>44.433120000000002</c:v>
                </c:pt>
                <c:pt idx="2220">
                  <c:v>44.469470000000001</c:v>
                </c:pt>
                <c:pt idx="2221">
                  <c:v>44.507689999999997</c:v>
                </c:pt>
                <c:pt idx="2222">
                  <c:v>44.544559999999997</c:v>
                </c:pt>
                <c:pt idx="2223">
                  <c:v>44.581440000000001</c:v>
                </c:pt>
                <c:pt idx="2224">
                  <c:v>44.619570000000003</c:v>
                </c:pt>
                <c:pt idx="2225">
                  <c:v>44.656129999999997</c:v>
                </c:pt>
                <c:pt idx="2226">
                  <c:v>44.694609999999997</c:v>
                </c:pt>
                <c:pt idx="2227">
                  <c:v>44.731760000000001</c:v>
                </c:pt>
                <c:pt idx="2228">
                  <c:v>44.769289999999998</c:v>
                </c:pt>
                <c:pt idx="2229">
                  <c:v>44.806840000000001</c:v>
                </c:pt>
                <c:pt idx="2230">
                  <c:v>44.843780000000002</c:v>
                </c:pt>
                <c:pt idx="2231">
                  <c:v>44.881180000000001</c:v>
                </c:pt>
                <c:pt idx="2232">
                  <c:v>44.919310000000003</c:v>
                </c:pt>
                <c:pt idx="2233">
                  <c:v>44.955759999999998</c:v>
                </c:pt>
                <c:pt idx="2234">
                  <c:v>44.993870000000001</c:v>
                </c:pt>
                <c:pt idx="2235">
                  <c:v>45.030160000000002</c:v>
                </c:pt>
                <c:pt idx="2236">
                  <c:v>45.069360000000003</c:v>
                </c:pt>
                <c:pt idx="2237">
                  <c:v>45.105759999999997</c:v>
                </c:pt>
                <c:pt idx="2238">
                  <c:v>45.141939999999998</c:v>
                </c:pt>
                <c:pt idx="2239">
                  <c:v>45.18</c:v>
                </c:pt>
                <c:pt idx="2240">
                  <c:v>45.215600000000002</c:v>
                </c:pt>
                <c:pt idx="2241">
                  <c:v>45.250300000000003</c:v>
                </c:pt>
                <c:pt idx="2242">
                  <c:v>45.287500000000001</c:v>
                </c:pt>
                <c:pt idx="2243">
                  <c:v>45.324979999999996</c:v>
                </c:pt>
                <c:pt idx="2244">
                  <c:v>45.361420000000003</c:v>
                </c:pt>
                <c:pt idx="2245">
                  <c:v>45.399659999999997</c:v>
                </c:pt>
                <c:pt idx="2246">
                  <c:v>45.435780000000001</c:v>
                </c:pt>
                <c:pt idx="2247">
                  <c:v>45.472110000000001</c:v>
                </c:pt>
                <c:pt idx="2248">
                  <c:v>45.507330000000003</c:v>
                </c:pt>
                <c:pt idx="2249">
                  <c:v>45.542520000000003</c:v>
                </c:pt>
                <c:pt idx="2250">
                  <c:v>45.579500000000003</c:v>
                </c:pt>
                <c:pt idx="2251">
                  <c:v>45.614359999999998</c:v>
                </c:pt>
                <c:pt idx="2252">
                  <c:v>45.651400000000002</c:v>
                </c:pt>
                <c:pt idx="2253">
                  <c:v>45.688310000000001</c:v>
                </c:pt>
                <c:pt idx="2254">
                  <c:v>45.725580000000001</c:v>
                </c:pt>
                <c:pt idx="2255">
                  <c:v>45.760860000000001</c:v>
                </c:pt>
                <c:pt idx="2256">
                  <c:v>45.799300000000002</c:v>
                </c:pt>
                <c:pt idx="2257">
                  <c:v>45.835459999999998</c:v>
                </c:pt>
                <c:pt idx="2258">
                  <c:v>45.869810000000001</c:v>
                </c:pt>
                <c:pt idx="2259">
                  <c:v>45.90692</c:v>
                </c:pt>
                <c:pt idx="2260">
                  <c:v>45.942799999999998</c:v>
                </c:pt>
                <c:pt idx="2261">
                  <c:v>45.979340000000001</c:v>
                </c:pt>
                <c:pt idx="2262">
                  <c:v>46.014760000000003</c:v>
                </c:pt>
                <c:pt idx="2263">
                  <c:v>46.05068</c:v>
                </c:pt>
                <c:pt idx="2264">
                  <c:v>46.086039999999997</c:v>
                </c:pt>
                <c:pt idx="2265">
                  <c:v>46.12162</c:v>
                </c:pt>
                <c:pt idx="2266">
                  <c:v>46.157809999999998</c:v>
                </c:pt>
                <c:pt idx="2267">
                  <c:v>46.191800000000001</c:v>
                </c:pt>
                <c:pt idx="2268">
                  <c:v>46.226930000000003</c:v>
                </c:pt>
                <c:pt idx="2269">
                  <c:v>46.261839999999999</c:v>
                </c:pt>
                <c:pt idx="2270">
                  <c:v>46.297609999999999</c:v>
                </c:pt>
                <c:pt idx="2271">
                  <c:v>46.333820000000003</c:v>
                </c:pt>
                <c:pt idx="2272">
                  <c:v>46.367359999999998</c:v>
                </c:pt>
                <c:pt idx="2273">
                  <c:v>46.402529999999999</c:v>
                </c:pt>
                <c:pt idx="2274">
                  <c:v>46.439480000000003</c:v>
                </c:pt>
                <c:pt idx="2275">
                  <c:v>46.47354</c:v>
                </c:pt>
                <c:pt idx="2276">
                  <c:v>46.50844</c:v>
                </c:pt>
                <c:pt idx="2277">
                  <c:v>46.543889999999998</c:v>
                </c:pt>
                <c:pt idx="2278">
                  <c:v>46.580939999999998</c:v>
                </c:pt>
                <c:pt idx="2279">
                  <c:v>46.616990000000001</c:v>
                </c:pt>
                <c:pt idx="2280">
                  <c:v>46.65222</c:v>
                </c:pt>
                <c:pt idx="2281">
                  <c:v>46.685699999999997</c:v>
                </c:pt>
                <c:pt idx="2282">
                  <c:v>46.7226</c:v>
                </c:pt>
                <c:pt idx="2283">
                  <c:v>46.759</c:v>
                </c:pt>
                <c:pt idx="2284">
                  <c:v>46.793089999999999</c:v>
                </c:pt>
                <c:pt idx="2285">
                  <c:v>46.828139999999998</c:v>
                </c:pt>
                <c:pt idx="2286">
                  <c:v>46.862679999999997</c:v>
                </c:pt>
                <c:pt idx="2287">
                  <c:v>46.89714</c:v>
                </c:pt>
                <c:pt idx="2288">
                  <c:v>46.933439999999997</c:v>
                </c:pt>
                <c:pt idx="2289">
                  <c:v>46.968760000000003</c:v>
                </c:pt>
                <c:pt idx="2290">
                  <c:v>47.004019999999997</c:v>
                </c:pt>
                <c:pt idx="2291">
                  <c:v>47.037840000000003</c:v>
                </c:pt>
                <c:pt idx="2292">
                  <c:v>47.073059999999998</c:v>
                </c:pt>
                <c:pt idx="2293">
                  <c:v>47.108330000000002</c:v>
                </c:pt>
                <c:pt idx="2294">
                  <c:v>47.146000000000001</c:v>
                </c:pt>
                <c:pt idx="2295">
                  <c:v>47.178800000000003</c:v>
                </c:pt>
                <c:pt idx="2296">
                  <c:v>47.215620000000001</c:v>
                </c:pt>
                <c:pt idx="2297">
                  <c:v>47.251640000000002</c:v>
                </c:pt>
                <c:pt idx="2298">
                  <c:v>47.285299999999999</c:v>
                </c:pt>
                <c:pt idx="2299">
                  <c:v>47.321660000000001</c:v>
                </c:pt>
                <c:pt idx="2300">
                  <c:v>47.356000000000002</c:v>
                </c:pt>
                <c:pt idx="2301">
                  <c:v>47.392099999999999</c:v>
                </c:pt>
                <c:pt idx="2302">
                  <c:v>47.428019999999997</c:v>
                </c:pt>
                <c:pt idx="2303">
                  <c:v>47.461849999999998</c:v>
                </c:pt>
                <c:pt idx="2304">
                  <c:v>47.497480000000003</c:v>
                </c:pt>
                <c:pt idx="2305">
                  <c:v>47.532380000000003</c:v>
                </c:pt>
                <c:pt idx="2306">
                  <c:v>47.566040000000001</c:v>
                </c:pt>
                <c:pt idx="2307">
                  <c:v>47.601199999999999</c:v>
                </c:pt>
                <c:pt idx="2308">
                  <c:v>47.635089999999998</c:v>
                </c:pt>
                <c:pt idx="2309">
                  <c:v>47.670340000000003</c:v>
                </c:pt>
                <c:pt idx="2310">
                  <c:v>47.706040000000002</c:v>
                </c:pt>
                <c:pt idx="2311">
                  <c:v>47.739400000000003</c:v>
                </c:pt>
                <c:pt idx="2312">
                  <c:v>47.775410000000001</c:v>
                </c:pt>
                <c:pt idx="2313">
                  <c:v>47.8108</c:v>
                </c:pt>
                <c:pt idx="2314">
                  <c:v>47.847999999999999</c:v>
                </c:pt>
                <c:pt idx="2315">
                  <c:v>47.882829999999998</c:v>
                </c:pt>
                <c:pt idx="2316">
                  <c:v>47.918939999999999</c:v>
                </c:pt>
                <c:pt idx="2317">
                  <c:v>47.953310000000002</c:v>
                </c:pt>
                <c:pt idx="2318">
                  <c:v>47.986429999999999</c:v>
                </c:pt>
                <c:pt idx="2319">
                  <c:v>48.021929999999998</c:v>
                </c:pt>
                <c:pt idx="2320">
                  <c:v>48.057760000000002</c:v>
                </c:pt>
                <c:pt idx="2321">
                  <c:v>48.091340000000002</c:v>
                </c:pt>
                <c:pt idx="2322">
                  <c:v>48.125680000000003</c:v>
                </c:pt>
                <c:pt idx="2323">
                  <c:v>48.1614</c:v>
                </c:pt>
                <c:pt idx="2324">
                  <c:v>48.19699</c:v>
                </c:pt>
                <c:pt idx="2325">
                  <c:v>48.230159999999998</c:v>
                </c:pt>
                <c:pt idx="2326">
                  <c:v>48.265740000000001</c:v>
                </c:pt>
                <c:pt idx="2327">
                  <c:v>48.298279999999998</c:v>
                </c:pt>
                <c:pt idx="2328">
                  <c:v>48.33372</c:v>
                </c:pt>
                <c:pt idx="2329">
                  <c:v>48.366799999999998</c:v>
                </c:pt>
                <c:pt idx="2330">
                  <c:v>48.403379999999999</c:v>
                </c:pt>
                <c:pt idx="2331">
                  <c:v>48.437420000000003</c:v>
                </c:pt>
                <c:pt idx="2332">
                  <c:v>48.471159999999998</c:v>
                </c:pt>
                <c:pt idx="2333">
                  <c:v>48.505969999999998</c:v>
                </c:pt>
                <c:pt idx="2334">
                  <c:v>48.542389999999997</c:v>
                </c:pt>
                <c:pt idx="2335">
                  <c:v>48.576659999999997</c:v>
                </c:pt>
                <c:pt idx="2336">
                  <c:v>48.611600000000003</c:v>
                </c:pt>
                <c:pt idx="2337">
                  <c:v>48.647370000000002</c:v>
                </c:pt>
                <c:pt idx="2338">
                  <c:v>48.681739999999998</c:v>
                </c:pt>
                <c:pt idx="2339">
                  <c:v>48.717309999999998</c:v>
                </c:pt>
                <c:pt idx="2340">
                  <c:v>48.752809999999997</c:v>
                </c:pt>
                <c:pt idx="2341">
                  <c:v>48.788679999999999</c:v>
                </c:pt>
                <c:pt idx="2342">
                  <c:v>48.822000000000003</c:v>
                </c:pt>
                <c:pt idx="2343">
                  <c:v>48.857120000000002</c:v>
                </c:pt>
                <c:pt idx="2344">
                  <c:v>48.891959999999997</c:v>
                </c:pt>
                <c:pt idx="2345">
                  <c:v>48.926560000000002</c:v>
                </c:pt>
                <c:pt idx="2346">
                  <c:v>48.962110000000003</c:v>
                </c:pt>
                <c:pt idx="2347">
                  <c:v>48.996580000000002</c:v>
                </c:pt>
                <c:pt idx="2348">
                  <c:v>49.031480000000002</c:v>
                </c:pt>
                <c:pt idx="2349">
                  <c:v>49.065280000000001</c:v>
                </c:pt>
                <c:pt idx="2350">
                  <c:v>49.100589999999997</c:v>
                </c:pt>
                <c:pt idx="2351">
                  <c:v>49.13653</c:v>
                </c:pt>
                <c:pt idx="2352">
                  <c:v>49.173850000000002</c:v>
                </c:pt>
                <c:pt idx="2353">
                  <c:v>49.208939999999998</c:v>
                </c:pt>
                <c:pt idx="2354">
                  <c:v>49.242559999999997</c:v>
                </c:pt>
                <c:pt idx="2355">
                  <c:v>49.279960000000003</c:v>
                </c:pt>
                <c:pt idx="2356">
                  <c:v>49.315820000000002</c:v>
                </c:pt>
                <c:pt idx="2357">
                  <c:v>49.351500000000001</c:v>
                </c:pt>
                <c:pt idx="2358">
                  <c:v>49.386060000000001</c:v>
                </c:pt>
                <c:pt idx="2359">
                  <c:v>49.422759999999997</c:v>
                </c:pt>
                <c:pt idx="2360">
                  <c:v>49.457880000000003</c:v>
                </c:pt>
                <c:pt idx="2361">
                  <c:v>49.493119999999998</c:v>
                </c:pt>
                <c:pt idx="2362">
                  <c:v>49.530430000000003</c:v>
                </c:pt>
                <c:pt idx="2363">
                  <c:v>49.568339999999999</c:v>
                </c:pt>
                <c:pt idx="2364">
                  <c:v>49.601300000000002</c:v>
                </c:pt>
                <c:pt idx="2365">
                  <c:v>49.637500000000003</c:v>
                </c:pt>
                <c:pt idx="2366">
                  <c:v>49.674630000000001</c:v>
                </c:pt>
                <c:pt idx="2367">
                  <c:v>49.7087</c:v>
                </c:pt>
                <c:pt idx="2368">
                  <c:v>49.747399999999999</c:v>
                </c:pt>
                <c:pt idx="2369">
                  <c:v>49.780419999999999</c:v>
                </c:pt>
                <c:pt idx="2370">
                  <c:v>49.817219999999999</c:v>
                </c:pt>
                <c:pt idx="2371">
                  <c:v>49.85248</c:v>
                </c:pt>
                <c:pt idx="2372">
                  <c:v>49.886470000000003</c:v>
                </c:pt>
                <c:pt idx="2373">
                  <c:v>49.9206</c:v>
                </c:pt>
                <c:pt idx="2374">
                  <c:v>49.956470000000003</c:v>
                </c:pt>
                <c:pt idx="2375">
                  <c:v>49.991520000000001</c:v>
                </c:pt>
                <c:pt idx="2376">
                  <c:v>50.027180000000001</c:v>
                </c:pt>
                <c:pt idx="2377">
                  <c:v>50.06044</c:v>
                </c:pt>
                <c:pt idx="2378">
                  <c:v>50.095559999999999</c:v>
                </c:pt>
                <c:pt idx="2379">
                  <c:v>50.130369999999999</c:v>
                </c:pt>
                <c:pt idx="2380">
                  <c:v>50.164479999999998</c:v>
                </c:pt>
                <c:pt idx="2381">
                  <c:v>50.199440000000003</c:v>
                </c:pt>
                <c:pt idx="2382">
                  <c:v>50.233620000000002</c:v>
                </c:pt>
                <c:pt idx="2383">
                  <c:v>50.270409999999998</c:v>
                </c:pt>
                <c:pt idx="2384">
                  <c:v>50.303280000000001</c:v>
                </c:pt>
                <c:pt idx="2385">
                  <c:v>50.338889999999999</c:v>
                </c:pt>
                <c:pt idx="2386">
                  <c:v>50.374920000000003</c:v>
                </c:pt>
                <c:pt idx="2387">
                  <c:v>50.409709999999997</c:v>
                </c:pt>
                <c:pt idx="2388">
                  <c:v>50.444540000000003</c:v>
                </c:pt>
                <c:pt idx="2389">
                  <c:v>50.477319999999999</c:v>
                </c:pt>
                <c:pt idx="2390">
                  <c:v>50.511690000000002</c:v>
                </c:pt>
                <c:pt idx="2391">
                  <c:v>50.544699999999999</c:v>
                </c:pt>
                <c:pt idx="2392">
                  <c:v>50.581200000000003</c:v>
                </c:pt>
                <c:pt idx="2393">
                  <c:v>50.616169999999997</c:v>
                </c:pt>
                <c:pt idx="2394">
                  <c:v>50.651899999999998</c:v>
                </c:pt>
                <c:pt idx="2395">
                  <c:v>50.685220000000001</c:v>
                </c:pt>
                <c:pt idx="2396">
                  <c:v>50.718380000000003</c:v>
                </c:pt>
                <c:pt idx="2397">
                  <c:v>50.752360000000003</c:v>
                </c:pt>
                <c:pt idx="2398">
                  <c:v>50.78546</c:v>
                </c:pt>
                <c:pt idx="2399">
                  <c:v>50.819029999999998</c:v>
                </c:pt>
                <c:pt idx="2400">
                  <c:v>50.852220000000003</c:v>
                </c:pt>
                <c:pt idx="2401">
                  <c:v>50.885739999999998</c:v>
                </c:pt>
                <c:pt idx="2402">
                  <c:v>50.920810000000003</c:v>
                </c:pt>
                <c:pt idx="2403">
                  <c:v>50.95532</c:v>
                </c:pt>
                <c:pt idx="2404">
                  <c:v>50.990879999999997</c:v>
                </c:pt>
                <c:pt idx="2405">
                  <c:v>51.023499999999999</c:v>
                </c:pt>
                <c:pt idx="2406">
                  <c:v>51.05791</c:v>
                </c:pt>
                <c:pt idx="2407">
                  <c:v>51.091999999999999</c:v>
                </c:pt>
                <c:pt idx="2408">
                  <c:v>51.128480000000003</c:v>
                </c:pt>
                <c:pt idx="2409">
                  <c:v>51.161340000000003</c:v>
                </c:pt>
                <c:pt idx="2410">
                  <c:v>51.194980000000001</c:v>
                </c:pt>
                <c:pt idx="2411">
                  <c:v>51.228319999999997</c:v>
                </c:pt>
                <c:pt idx="2412">
                  <c:v>51.263710000000003</c:v>
                </c:pt>
                <c:pt idx="2413">
                  <c:v>51.301130000000001</c:v>
                </c:pt>
                <c:pt idx="2414">
                  <c:v>51.331299999999999</c:v>
                </c:pt>
                <c:pt idx="2415">
                  <c:v>51.367150000000002</c:v>
                </c:pt>
                <c:pt idx="2416">
                  <c:v>51.40034</c:v>
                </c:pt>
                <c:pt idx="2417">
                  <c:v>51.435920000000003</c:v>
                </c:pt>
                <c:pt idx="2418">
                  <c:v>51.469119999999997</c:v>
                </c:pt>
                <c:pt idx="2419">
                  <c:v>51.504359999999998</c:v>
                </c:pt>
                <c:pt idx="2420">
                  <c:v>51.536940000000001</c:v>
                </c:pt>
                <c:pt idx="2421">
                  <c:v>51.570099999999996</c:v>
                </c:pt>
                <c:pt idx="2422">
                  <c:v>51.606290000000001</c:v>
                </c:pt>
                <c:pt idx="2423">
                  <c:v>51.640039999999999</c:v>
                </c:pt>
                <c:pt idx="2424">
                  <c:v>51.67539</c:v>
                </c:pt>
                <c:pt idx="2425">
                  <c:v>51.708840000000002</c:v>
                </c:pt>
                <c:pt idx="2426">
                  <c:v>51.743720000000003</c:v>
                </c:pt>
                <c:pt idx="2427">
                  <c:v>51.775320000000001</c:v>
                </c:pt>
                <c:pt idx="2428">
                  <c:v>51.809190000000001</c:v>
                </c:pt>
                <c:pt idx="2429">
                  <c:v>51.844569999999997</c:v>
                </c:pt>
                <c:pt idx="2430">
                  <c:v>51.878929999999997</c:v>
                </c:pt>
                <c:pt idx="2431">
                  <c:v>51.912799999999997</c:v>
                </c:pt>
                <c:pt idx="2432">
                  <c:v>51.947920000000003</c:v>
                </c:pt>
                <c:pt idx="2433">
                  <c:v>51.983289999999997</c:v>
                </c:pt>
                <c:pt idx="2434">
                  <c:v>52.01914</c:v>
                </c:pt>
                <c:pt idx="2435">
                  <c:v>52.054220000000001</c:v>
                </c:pt>
                <c:pt idx="2436">
                  <c:v>52.087919999999997</c:v>
                </c:pt>
                <c:pt idx="2437">
                  <c:v>52.122280000000003</c:v>
                </c:pt>
                <c:pt idx="2438">
                  <c:v>52.156840000000003</c:v>
                </c:pt>
                <c:pt idx="2439">
                  <c:v>52.19068</c:v>
                </c:pt>
                <c:pt idx="2440">
                  <c:v>52.224220000000003</c:v>
                </c:pt>
                <c:pt idx="2441">
                  <c:v>52.260550000000002</c:v>
                </c:pt>
                <c:pt idx="2442">
                  <c:v>52.2928</c:v>
                </c:pt>
                <c:pt idx="2443">
                  <c:v>52.326970000000003</c:v>
                </c:pt>
                <c:pt idx="2444">
                  <c:v>52.359409999999997</c:v>
                </c:pt>
                <c:pt idx="2445">
                  <c:v>52.39302</c:v>
                </c:pt>
                <c:pt idx="2446">
                  <c:v>52.42774</c:v>
                </c:pt>
                <c:pt idx="2447">
                  <c:v>52.462940000000003</c:v>
                </c:pt>
                <c:pt idx="2448">
                  <c:v>52.496830000000003</c:v>
                </c:pt>
                <c:pt idx="2449">
                  <c:v>52.532069999999997</c:v>
                </c:pt>
                <c:pt idx="2450">
                  <c:v>52.565600000000003</c:v>
                </c:pt>
                <c:pt idx="2451">
                  <c:v>52.601300000000002</c:v>
                </c:pt>
                <c:pt idx="2452">
                  <c:v>52.633960000000002</c:v>
                </c:pt>
                <c:pt idx="2453">
                  <c:v>52.66921</c:v>
                </c:pt>
                <c:pt idx="2454">
                  <c:v>52.702579999999998</c:v>
                </c:pt>
                <c:pt idx="2455">
                  <c:v>52.738259999999997</c:v>
                </c:pt>
                <c:pt idx="2456">
                  <c:v>52.771439999999998</c:v>
                </c:pt>
                <c:pt idx="2457">
                  <c:v>52.805120000000002</c:v>
                </c:pt>
                <c:pt idx="2458">
                  <c:v>52.837400000000002</c:v>
                </c:pt>
                <c:pt idx="2459">
                  <c:v>52.874490000000002</c:v>
                </c:pt>
                <c:pt idx="2460">
                  <c:v>52.909590000000001</c:v>
                </c:pt>
                <c:pt idx="2461">
                  <c:v>52.941240000000001</c:v>
                </c:pt>
                <c:pt idx="2462">
                  <c:v>52.97578</c:v>
                </c:pt>
                <c:pt idx="2463">
                  <c:v>53.00949</c:v>
                </c:pt>
                <c:pt idx="2464">
                  <c:v>53.043520000000001</c:v>
                </c:pt>
                <c:pt idx="2465">
                  <c:v>53.079859999999996</c:v>
                </c:pt>
                <c:pt idx="2466">
                  <c:v>53.115259999999999</c:v>
                </c:pt>
                <c:pt idx="2467">
                  <c:v>53.148159999999997</c:v>
                </c:pt>
                <c:pt idx="2468">
                  <c:v>53.181139999999999</c:v>
                </c:pt>
                <c:pt idx="2469">
                  <c:v>53.217399999999998</c:v>
                </c:pt>
                <c:pt idx="2470">
                  <c:v>53.251640000000002</c:v>
                </c:pt>
                <c:pt idx="2471">
                  <c:v>53.285980000000002</c:v>
                </c:pt>
                <c:pt idx="2472">
                  <c:v>53.321539999999999</c:v>
                </c:pt>
                <c:pt idx="2473">
                  <c:v>53.35528</c:v>
                </c:pt>
                <c:pt idx="2474">
                  <c:v>53.391629999999999</c:v>
                </c:pt>
                <c:pt idx="2475">
                  <c:v>53.424160000000001</c:v>
                </c:pt>
                <c:pt idx="2476">
                  <c:v>53.456960000000002</c:v>
                </c:pt>
                <c:pt idx="2477">
                  <c:v>53.491489999999999</c:v>
                </c:pt>
                <c:pt idx="2478">
                  <c:v>53.526760000000003</c:v>
                </c:pt>
                <c:pt idx="2479">
                  <c:v>53.561430000000001</c:v>
                </c:pt>
                <c:pt idx="2480">
                  <c:v>53.59693</c:v>
                </c:pt>
                <c:pt idx="2481">
                  <c:v>53.631439999999998</c:v>
                </c:pt>
                <c:pt idx="2482">
                  <c:v>53.664299999999997</c:v>
                </c:pt>
                <c:pt idx="2483">
                  <c:v>53.698309999999999</c:v>
                </c:pt>
                <c:pt idx="2484">
                  <c:v>53.731940000000002</c:v>
                </c:pt>
                <c:pt idx="2485">
                  <c:v>53.765239999999999</c:v>
                </c:pt>
                <c:pt idx="2486">
                  <c:v>53.801119999999997</c:v>
                </c:pt>
                <c:pt idx="2487">
                  <c:v>53.835410000000003</c:v>
                </c:pt>
                <c:pt idx="2488">
                  <c:v>53.870429999999999</c:v>
                </c:pt>
                <c:pt idx="2489">
                  <c:v>53.905479999999997</c:v>
                </c:pt>
                <c:pt idx="2490">
                  <c:v>53.939059999999998</c:v>
                </c:pt>
                <c:pt idx="2491">
                  <c:v>53.974589999999999</c:v>
                </c:pt>
                <c:pt idx="2492">
                  <c:v>54.008290000000002</c:v>
                </c:pt>
                <c:pt idx="2493">
                  <c:v>54.04242</c:v>
                </c:pt>
                <c:pt idx="2494">
                  <c:v>54.076599999999999</c:v>
                </c:pt>
                <c:pt idx="2495">
                  <c:v>54.110239999999997</c:v>
                </c:pt>
                <c:pt idx="2496">
                  <c:v>54.144649999999999</c:v>
                </c:pt>
                <c:pt idx="2497">
                  <c:v>54.175870000000003</c:v>
                </c:pt>
                <c:pt idx="2498">
                  <c:v>54.210050000000003</c:v>
                </c:pt>
                <c:pt idx="2499">
                  <c:v>54.245069999999998</c:v>
                </c:pt>
                <c:pt idx="2500">
                  <c:v>54.279389999999999</c:v>
                </c:pt>
                <c:pt idx="2501">
                  <c:v>54.314059999999998</c:v>
                </c:pt>
                <c:pt idx="2502">
                  <c:v>54.347929999999998</c:v>
                </c:pt>
                <c:pt idx="2503">
                  <c:v>54.382530000000003</c:v>
                </c:pt>
                <c:pt idx="2504">
                  <c:v>54.415819999999997</c:v>
                </c:pt>
                <c:pt idx="2505">
                  <c:v>54.450429999999997</c:v>
                </c:pt>
                <c:pt idx="2506">
                  <c:v>54.485930000000003</c:v>
                </c:pt>
                <c:pt idx="2507">
                  <c:v>54.519019999999998</c:v>
                </c:pt>
                <c:pt idx="2508">
                  <c:v>54.553719999999998</c:v>
                </c:pt>
                <c:pt idx="2509">
                  <c:v>54.588120000000004</c:v>
                </c:pt>
                <c:pt idx="2510">
                  <c:v>54.621899999999997</c:v>
                </c:pt>
                <c:pt idx="2511">
                  <c:v>54.656820000000003</c:v>
                </c:pt>
                <c:pt idx="2512">
                  <c:v>54.692239999999998</c:v>
                </c:pt>
                <c:pt idx="2513">
                  <c:v>54.72504</c:v>
                </c:pt>
                <c:pt idx="2514">
                  <c:v>54.762160000000002</c:v>
                </c:pt>
                <c:pt idx="2515">
                  <c:v>54.796639999999996</c:v>
                </c:pt>
                <c:pt idx="2516">
                  <c:v>54.83014</c:v>
                </c:pt>
                <c:pt idx="2517">
                  <c:v>54.864890000000003</c:v>
                </c:pt>
                <c:pt idx="2518">
                  <c:v>54.899619999999999</c:v>
                </c:pt>
                <c:pt idx="2519">
                  <c:v>54.934600000000003</c:v>
                </c:pt>
                <c:pt idx="2520">
                  <c:v>54.968859999999999</c:v>
                </c:pt>
                <c:pt idx="2521">
                  <c:v>55.003349999999998</c:v>
                </c:pt>
                <c:pt idx="2522">
                  <c:v>55.037080000000003</c:v>
                </c:pt>
                <c:pt idx="2523">
                  <c:v>55.070990000000002</c:v>
                </c:pt>
                <c:pt idx="2524">
                  <c:v>55.10371</c:v>
                </c:pt>
                <c:pt idx="2525">
                  <c:v>55.138300000000001</c:v>
                </c:pt>
                <c:pt idx="2526">
                  <c:v>55.171579999999999</c:v>
                </c:pt>
                <c:pt idx="2527">
                  <c:v>55.204079999999998</c:v>
                </c:pt>
                <c:pt idx="2528">
                  <c:v>55.239649999999997</c:v>
                </c:pt>
                <c:pt idx="2529">
                  <c:v>55.273600000000002</c:v>
                </c:pt>
                <c:pt idx="2530">
                  <c:v>55.307340000000003</c:v>
                </c:pt>
                <c:pt idx="2531">
                  <c:v>55.341650000000001</c:v>
                </c:pt>
                <c:pt idx="2532">
                  <c:v>55.377780000000001</c:v>
                </c:pt>
                <c:pt idx="2533">
                  <c:v>55.409610000000001</c:v>
                </c:pt>
                <c:pt idx="2534">
                  <c:v>55.444839999999999</c:v>
                </c:pt>
                <c:pt idx="2535">
                  <c:v>55.47831</c:v>
                </c:pt>
                <c:pt idx="2536">
                  <c:v>55.513379999999998</c:v>
                </c:pt>
                <c:pt idx="2537">
                  <c:v>55.548940000000002</c:v>
                </c:pt>
                <c:pt idx="2538">
                  <c:v>55.581569999999999</c:v>
                </c:pt>
                <c:pt idx="2539">
                  <c:v>55.615630000000003</c:v>
                </c:pt>
                <c:pt idx="2540">
                  <c:v>55.649720000000002</c:v>
                </c:pt>
                <c:pt idx="2541">
                  <c:v>55.684130000000003</c:v>
                </c:pt>
                <c:pt idx="2542">
                  <c:v>55.718640000000001</c:v>
                </c:pt>
                <c:pt idx="2543">
                  <c:v>55.755589999999998</c:v>
                </c:pt>
                <c:pt idx="2544">
                  <c:v>55.789870000000001</c:v>
                </c:pt>
                <c:pt idx="2545">
                  <c:v>55.823920000000001</c:v>
                </c:pt>
                <c:pt idx="2546">
                  <c:v>55.859299999999998</c:v>
                </c:pt>
                <c:pt idx="2547">
                  <c:v>55.894820000000003</c:v>
                </c:pt>
                <c:pt idx="2548">
                  <c:v>55.92906</c:v>
                </c:pt>
                <c:pt idx="2549">
                  <c:v>55.962899999999998</c:v>
                </c:pt>
                <c:pt idx="2550">
                  <c:v>55.997489999999999</c:v>
                </c:pt>
                <c:pt idx="2551">
                  <c:v>56.032989999999998</c:v>
                </c:pt>
                <c:pt idx="2552">
                  <c:v>56.065359999999998</c:v>
                </c:pt>
                <c:pt idx="2553">
                  <c:v>56.099980000000002</c:v>
                </c:pt>
                <c:pt idx="2554">
                  <c:v>56.132640000000002</c:v>
                </c:pt>
                <c:pt idx="2555">
                  <c:v>56.166519999999998</c:v>
                </c:pt>
                <c:pt idx="2556">
                  <c:v>56.20111</c:v>
                </c:pt>
                <c:pt idx="2557">
                  <c:v>56.233699999999999</c:v>
                </c:pt>
                <c:pt idx="2558">
                  <c:v>56.266269999999999</c:v>
                </c:pt>
                <c:pt idx="2559">
                  <c:v>56.299979999999998</c:v>
                </c:pt>
                <c:pt idx="2560">
                  <c:v>56.33426</c:v>
                </c:pt>
                <c:pt idx="2561">
                  <c:v>56.367260000000002</c:v>
                </c:pt>
                <c:pt idx="2562">
                  <c:v>56.4041</c:v>
                </c:pt>
                <c:pt idx="2563">
                  <c:v>56.435250000000003</c:v>
                </c:pt>
                <c:pt idx="2564">
                  <c:v>56.470359999999999</c:v>
                </c:pt>
                <c:pt idx="2565">
                  <c:v>56.503279999999997</c:v>
                </c:pt>
                <c:pt idx="2566">
                  <c:v>56.538730000000001</c:v>
                </c:pt>
                <c:pt idx="2567">
                  <c:v>56.571980000000003</c:v>
                </c:pt>
                <c:pt idx="2568">
                  <c:v>56.605229999999999</c:v>
                </c:pt>
                <c:pt idx="2569">
                  <c:v>56.640259999999998</c:v>
                </c:pt>
                <c:pt idx="2570">
                  <c:v>56.673400000000001</c:v>
                </c:pt>
                <c:pt idx="2571">
                  <c:v>56.70664</c:v>
                </c:pt>
                <c:pt idx="2572">
                  <c:v>56.741140000000001</c:v>
                </c:pt>
                <c:pt idx="2573">
                  <c:v>56.776240000000001</c:v>
                </c:pt>
                <c:pt idx="2574">
                  <c:v>56.809480000000001</c:v>
                </c:pt>
                <c:pt idx="2575">
                  <c:v>56.842320000000001</c:v>
                </c:pt>
                <c:pt idx="2576">
                  <c:v>56.875929999999997</c:v>
                </c:pt>
                <c:pt idx="2577">
                  <c:v>56.907739999999997</c:v>
                </c:pt>
                <c:pt idx="2578">
                  <c:v>56.942</c:v>
                </c:pt>
                <c:pt idx="2579">
                  <c:v>56.974699999999999</c:v>
                </c:pt>
                <c:pt idx="2580">
                  <c:v>57.00855</c:v>
                </c:pt>
                <c:pt idx="2581">
                  <c:v>57.041969999999999</c:v>
                </c:pt>
                <c:pt idx="2582">
                  <c:v>57.075809999999997</c:v>
                </c:pt>
                <c:pt idx="2583">
                  <c:v>57.110349999999997</c:v>
                </c:pt>
                <c:pt idx="2584">
                  <c:v>57.14208</c:v>
                </c:pt>
                <c:pt idx="2585">
                  <c:v>57.177909999999997</c:v>
                </c:pt>
                <c:pt idx="2586">
                  <c:v>57.210450000000002</c:v>
                </c:pt>
                <c:pt idx="2587">
                  <c:v>57.243070000000003</c:v>
                </c:pt>
                <c:pt idx="2588">
                  <c:v>57.276620000000001</c:v>
                </c:pt>
                <c:pt idx="2589">
                  <c:v>57.311450000000001</c:v>
                </c:pt>
                <c:pt idx="2590">
                  <c:v>57.345059999999997</c:v>
                </c:pt>
                <c:pt idx="2591">
                  <c:v>57.379989999999999</c:v>
                </c:pt>
                <c:pt idx="2592">
                  <c:v>57.413519999999998</c:v>
                </c:pt>
                <c:pt idx="2593">
                  <c:v>57.446899999999999</c:v>
                </c:pt>
                <c:pt idx="2594">
                  <c:v>57.480080000000001</c:v>
                </c:pt>
                <c:pt idx="2595">
                  <c:v>57.513680000000001</c:v>
                </c:pt>
                <c:pt idx="2596">
                  <c:v>57.548900000000003</c:v>
                </c:pt>
                <c:pt idx="2597">
                  <c:v>57.581910000000001</c:v>
                </c:pt>
                <c:pt idx="2598">
                  <c:v>57.616399999999999</c:v>
                </c:pt>
                <c:pt idx="2599">
                  <c:v>57.651020000000003</c:v>
                </c:pt>
                <c:pt idx="2600">
                  <c:v>57.685209999999998</c:v>
                </c:pt>
                <c:pt idx="2601">
                  <c:v>57.71716</c:v>
                </c:pt>
                <c:pt idx="2602">
                  <c:v>57.751800000000003</c:v>
                </c:pt>
                <c:pt idx="2603">
                  <c:v>57.786009999999997</c:v>
                </c:pt>
                <c:pt idx="2604">
                  <c:v>57.820500000000003</c:v>
                </c:pt>
                <c:pt idx="2605">
                  <c:v>57.853819999999999</c:v>
                </c:pt>
                <c:pt idx="2606">
                  <c:v>57.889800000000001</c:v>
                </c:pt>
                <c:pt idx="2607">
                  <c:v>57.922240000000002</c:v>
                </c:pt>
                <c:pt idx="2608">
                  <c:v>57.957659999999997</c:v>
                </c:pt>
                <c:pt idx="2609">
                  <c:v>57.99127</c:v>
                </c:pt>
                <c:pt idx="2610">
                  <c:v>58.025939999999999</c:v>
                </c:pt>
                <c:pt idx="2611">
                  <c:v>58.061050000000002</c:v>
                </c:pt>
                <c:pt idx="2612">
                  <c:v>58.095300000000002</c:v>
                </c:pt>
                <c:pt idx="2613">
                  <c:v>58.130870000000002</c:v>
                </c:pt>
                <c:pt idx="2614">
                  <c:v>58.166200000000003</c:v>
                </c:pt>
                <c:pt idx="2615">
                  <c:v>58.20149</c:v>
                </c:pt>
                <c:pt idx="2616">
                  <c:v>58.234720000000003</c:v>
                </c:pt>
                <c:pt idx="2617">
                  <c:v>58.26905</c:v>
                </c:pt>
                <c:pt idx="2618">
                  <c:v>58.30274</c:v>
                </c:pt>
                <c:pt idx="2619">
                  <c:v>58.337649999999996</c:v>
                </c:pt>
                <c:pt idx="2620">
                  <c:v>58.372019999999999</c:v>
                </c:pt>
                <c:pt idx="2621">
                  <c:v>58.406529999999997</c:v>
                </c:pt>
                <c:pt idx="2622">
                  <c:v>58.440199999999997</c:v>
                </c:pt>
                <c:pt idx="2623">
                  <c:v>58.474589999999999</c:v>
                </c:pt>
                <c:pt idx="2624">
                  <c:v>58.508609999999997</c:v>
                </c:pt>
                <c:pt idx="2625">
                  <c:v>58.542999999999999</c:v>
                </c:pt>
                <c:pt idx="2626">
                  <c:v>58.579039999999999</c:v>
                </c:pt>
                <c:pt idx="2627">
                  <c:v>58.613480000000003</c:v>
                </c:pt>
                <c:pt idx="2628">
                  <c:v>58.647849999999998</c:v>
                </c:pt>
                <c:pt idx="2629">
                  <c:v>58.682220000000001</c:v>
                </c:pt>
                <c:pt idx="2630">
                  <c:v>58.716900000000003</c:v>
                </c:pt>
                <c:pt idx="2631">
                  <c:v>58.751220000000004</c:v>
                </c:pt>
                <c:pt idx="2632">
                  <c:v>58.78593</c:v>
                </c:pt>
                <c:pt idx="2633">
                  <c:v>58.820630000000001</c:v>
                </c:pt>
                <c:pt idx="2634">
                  <c:v>58.854439999999997</c:v>
                </c:pt>
                <c:pt idx="2635">
                  <c:v>58.890740000000001</c:v>
                </c:pt>
                <c:pt idx="2636">
                  <c:v>58.921930000000003</c:v>
                </c:pt>
                <c:pt idx="2637">
                  <c:v>58.957140000000003</c:v>
                </c:pt>
                <c:pt idx="2638">
                  <c:v>58.99145</c:v>
                </c:pt>
                <c:pt idx="2639">
                  <c:v>59.026359999999997</c:v>
                </c:pt>
                <c:pt idx="2640">
                  <c:v>59.062240000000003</c:v>
                </c:pt>
                <c:pt idx="2641">
                  <c:v>59.09798</c:v>
                </c:pt>
                <c:pt idx="2642">
                  <c:v>59.131880000000002</c:v>
                </c:pt>
                <c:pt idx="2643">
                  <c:v>59.166040000000002</c:v>
                </c:pt>
                <c:pt idx="2644">
                  <c:v>59.200369999999999</c:v>
                </c:pt>
                <c:pt idx="2645">
                  <c:v>59.234760000000001</c:v>
                </c:pt>
                <c:pt idx="2646">
                  <c:v>59.269460000000002</c:v>
                </c:pt>
                <c:pt idx="2647">
                  <c:v>59.305779999999999</c:v>
                </c:pt>
                <c:pt idx="2648">
                  <c:v>59.341320000000003</c:v>
                </c:pt>
                <c:pt idx="2649">
                  <c:v>59.376179999999998</c:v>
                </c:pt>
                <c:pt idx="2650">
                  <c:v>59.411470000000001</c:v>
                </c:pt>
                <c:pt idx="2651">
                  <c:v>59.447600000000001</c:v>
                </c:pt>
                <c:pt idx="2652">
                  <c:v>59.48357</c:v>
                </c:pt>
                <c:pt idx="2653">
                  <c:v>59.518160000000002</c:v>
                </c:pt>
                <c:pt idx="2654">
                  <c:v>59.552529999999997</c:v>
                </c:pt>
                <c:pt idx="2655">
                  <c:v>59.588290000000001</c:v>
                </c:pt>
                <c:pt idx="2656">
                  <c:v>59.623750000000001</c:v>
                </c:pt>
                <c:pt idx="2657">
                  <c:v>59.658720000000002</c:v>
                </c:pt>
                <c:pt idx="2658">
                  <c:v>59.695430000000002</c:v>
                </c:pt>
                <c:pt idx="2659">
                  <c:v>59.730640000000001</c:v>
                </c:pt>
                <c:pt idx="2660">
                  <c:v>59.766109999999998</c:v>
                </c:pt>
                <c:pt idx="2661">
                  <c:v>59.799570000000003</c:v>
                </c:pt>
                <c:pt idx="2662">
                  <c:v>59.833379999999998</c:v>
                </c:pt>
                <c:pt idx="2663">
                  <c:v>59.869</c:v>
                </c:pt>
                <c:pt idx="2664">
                  <c:v>59.904739999999997</c:v>
                </c:pt>
                <c:pt idx="2665">
                  <c:v>59.940559999999998</c:v>
                </c:pt>
                <c:pt idx="2666">
                  <c:v>59.974460000000001</c:v>
                </c:pt>
                <c:pt idx="2667">
                  <c:v>60.009349999999998</c:v>
                </c:pt>
                <c:pt idx="2668">
                  <c:v>60.046930000000003</c:v>
                </c:pt>
                <c:pt idx="2669">
                  <c:v>60.081740000000003</c:v>
                </c:pt>
                <c:pt idx="2670">
                  <c:v>60.11477</c:v>
                </c:pt>
                <c:pt idx="2671">
                  <c:v>60.151609999999998</c:v>
                </c:pt>
                <c:pt idx="2672">
                  <c:v>60.186959999999999</c:v>
                </c:pt>
                <c:pt idx="2673">
                  <c:v>60.223239999999997</c:v>
                </c:pt>
                <c:pt idx="2674">
                  <c:v>60.259320000000002</c:v>
                </c:pt>
                <c:pt idx="2675">
                  <c:v>60.294490000000003</c:v>
                </c:pt>
                <c:pt idx="2676">
                  <c:v>60.33034</c:v>
                </c:pt>
                <c:pt idx="2677">
                  <c:v>60.365519999999997</c:v>
                </c:pt>
                <c:pt idx="2678">
                  <c:v>60.40193</c:v>
                </c:pt>
                <c:pt idx="2679">
                  <c:v>60.43674</c:v>
                </c:pt>
                <c:pt idx="2680">
                  <c:v>60.472499999999997</c:v>
                </c:pt>
                <c:pt idx="2681">
                  <c:v>60.507550000000002</c:v>
                </c:pt>
                <c:pt idx="2682">
                  <c:v>60.541739999999997</c:v>
                </c:pt>
                <c:pt idx="2683">
                  <c:v>60.577080000000002</c:v>
                </c:pt>
                <c:pt idx="2684">
                  <c:v>60.611179999999997</c:v>
                </c:pt>
                <c:pt idx="2685">
                  <c:v>60.645719999999997</c:v>
                </c:pt>
                <c:pt idx="2686">
                  <c:v>60.682000000000002</c:v>
                </c:pt>
                <c:pt idx="2687">
                  <c:v>60.717399999999998</c:v>
                </c:pt>
                <c:pt idx="2688">
                  <c:v>60.752459999999999</c:v>
                </c:pt>
                <c:pt idx="2689">
                  <c:v>60.786320000000003</c:v>
                </c:pt>
                <c:pt idx="2690">
                  <c:v>60.82226</c:v>
                </c:pt>
                <c:pt idx="2691">
                  <c:v>60.85698</c:v>
                </c:pt>
                <c:pt idx="2692">
                  <c:v>60.892620000000001</c:v>
                </c:pt>
                <c:pt idx="2693">
                  <c:v>60.9255</c:v>
                </c:pt>
                <c:pt idx="2694">
                  <c:v>60.961379999999998</c:v>
                </c:pt>
                <c:pt idx="2695">
                  <c:v>60.996560000000002</c:v>
                </c:pt>
                <c:pt idx="2696">
                  <c:v>61.032319999999999</c:v>
                </c:pt>
                <c:pt idx="2697">
                  <c:v>61.069220000000001</c:v>
                </c:pt>
                <c:pt idx="2698">
                  <c:v>61.101990000000001</c:v>
                </c:pt>
                <c:pt idx="2699">
                  <c:v>61.139740000000003</c:v>
                </c:pt>
                <c:pt idx="2700">
                  <c:v>61.174300000000002</c:v>
                </c:pt>
                <c:pt idx="2701">
                  <c:v>61.207909999999998</c:v>
                </c:pt>
                <c:pt idx="2702">
                  <c:v>61.244489999999999</c:v>
                </c:pt>
                <c:pt idx="2703">
                  <c:v>61.278979999999997</c:v>
                </c:pt>
                <c:pt idx="2704">
                  <c:v>61.313650000000003</c:v>
                </c:pt>
                <c:pt idx="2705">
                  <c:v>61.347740000000002</c:v>
                </c:pt>
                <c:pt idx="2706">
                  <c:v>61.383710000000001</c:v>
                </c:pt>
                <c:pt idx="2707">
                  <c:v>61.419139999999999</c:v>
                </c:pt>
                <c:pt idx="2708">
                  <c:v>61.455379999999998</c:v>
                </c:pt>
                <c:pt idx="2709">
                  <c:v>61.490430000000003</c:v>
                </c:pt>
                <c:pt idx="2710">
                  <c:v>61.525820000000003</c:v>
                </c:pt>
                <c:pt idx="2711">
                  <c:v>61.562660000000001</c:v>
                </c:pt>
                <c:pt idx="2712">
                  <c:v>61.598129999999998</c:v>
                </c:pt>
                <c:pt idx="2713">
                  <c:v>61.634680000000003</c:v>
                </c:pt>
                <c:pt idx="2714">
                  <c:v>61.669649999999997</c:v>
                </c:pt>
                <c:pt idx="2715">
                  <c:v>61.705869999999997</c:v>
                </c:pt>
                <c:pt idx="2716">
                  <c:v>61.739550000000001</c:v>
                </c:pt>
                <c:pt idx="2717">
                  <c:v>61.774760000000001</c:v>
                </c:pt>
                <c:pt idx="2718">
                  <c:v>61.811</c:v>
                </c:pt>
                <c:pt idx="2719">
                  <c:v>61.847679999999997</c:v>
                </c:pt>
                <c:pt idx="2720">
                  <c:v>61.881999999999998</c:v>
                </c:pt>
                <c:pt idx="2721">
                  <c:v>61.919519999999999</c:v>
                </c:pt>
                <c:pt idx="2722">
                  <c:v>61.953659999999999</c:v>
                </c:pt>
                <c:pt idx="2723">
                  <c:v>61.990699999999997</c:v>
                </c:pt>
                <c:pt idx="2724">
                  <c:v>62.026800000000001</c:v>
                </c:pt>
                <c:pt idx="2725">
                  <c:v>62.063760000000002</c:v>
                </c:pt>
                <c:pt idx="2726">
                  <c:v>62.09807</c:v>
                </c:pt>
                <c:pt idx="2727">
                  <c:v>62.133360000000003</c:v>
                </c:pt>
                <c:pt idx="2728">
                  <c:v>62.169699999999999</c:v>
                </c:pt>
                <c:pt idx="2729">
                  <c:v>62.206800000000001</c:v>
                </c:pt>
                <c:pt idx="2730">
                  <c:v>62.242130000000003</c:v>
                </c:pt>
                <c:pt idx="2731">
                  <c:v>62.277450000000002</c:v>
                </c:pt>
                <c:pt idx="2732">
                  <c:v>62.313360000000003</c:v>
                </c:pt>
                <c:pt idx="2733">
                  <c:v>62.350349999999999</c:v>
                </c:pt>
                <c:pt idx="2734">
                  <c:v>62.386000000000003</c:v>
                </c:pt>
                <c:pt idx="2735">
                  <c:v>62.420119999999997</c:v>
                </c:pt>
                <c:pt idx="2736">
                  <c:v>62.45946</c:v>
                </c:pt>
                <c:pt idx="2737">
                  <c:v>62.491689999999998</c:v>
                </c:pt>
                <c:pt idx="2738">
                  <c:v>62.529719999999998</c:v>
                </c:pt>
                <c:pt idx="2739">
                  <c:v>62.56588</c:v>
                </c:pt>
                <c:pt idx="2740">
                  <c:v>62.60089</c:v>
                </c:pt>
                <c:pt idx="2741">
                  <c:v>62.637590000000003</c:v>
                </c:pt>
                <c:pt idx="2742">
                  <c:v>62.672879999999999</c:v>
                </c:pt>
                <c:pt idx="2743">
                  <c:v>62.708710000000004</c:v>
                </c:pt>
                <c:pt idx="2744">
                  <c:v>62.74588</c:v>
                </c:pt>
                <c:pt idx="2745">
                  <c:v>62.781140000000001</c:v>
                </c:pt>
                <c:pt idx="2746">
                  <c:v>62.819580000000002</c:v>
                </c:pt>
                <c:pt idx="2747">
                  <c:v>62.855409999999999</c:v>
                </c:pt>
                <c:pt idx="2748">
                  <c:v>62.892470000000003</c:v>
                </c:pt>
                <c:pt idx="2749">
                  <c:v>62.928559999999997</c:v>
                </c:pt>
                <c:pt idx="2750">
                  <c:v>62.964320000000001</c:v>
                </c:pt>
                <c:pt idx="2751">
                  <c:v>63.002540000000003</c:v>
                </c:pt>
                <c:pt idx="2752">
                  <c:v>63.035879999999999</c:v>
                </c:pt>
                <c:pt idx="2753">
                  <c:v>63.072940000000003</c:v>
                </c:pt>
                <c:pt idx="2754">
                  <c:v>63.109690000000001</c:v>
                </c:pt>
                <c:pt idx="2755">
                  <c:v>63.145820000000001</c:v>
                </c:pt>
                <c:pt idx="2756">
                  <c:v>63.181570000000001</c:v>
                </c:pt>
                <c:pt idx="2757">
                  <c:v>63.216999999999999</c:v>
                </c:pt>
                <c:pt idx="2758">
                  <c:v>63.251800000000003</c:v>
                </c:pt>
                <c:pt idx="2759">
                  <c:v>63.287399999999998</c:v>
                </c:pt>
                <c:pt idx="2760">
                  <c:v>63.323160000000001</c:v>
                </c:pt>
                <c:pt idx="2761">
                  <c:v>63.360129999999998</c:v>
                </c:pt>
                <c:pt idx="2762">
                  <c:v>63.394240000000003</c:v>
                </c:pt>
                <c:pt idx="2763">
                  <c:v>63.430160000000001</c:v>
                </c:pt>
                <c:pt idx="2764">
                  <c:v>63.466200000000001</c:v>
                </c:pt>
                <c:pt idx="2765">
                  <c:v>63.502000000000002</c:v>
                </c:pt>
                <c:pt idx="2766">
                  <c:v>63.538559999999997</c:v>
                </c:pt>
                <c:pt idx="2767">
                  <c:v>63.576259999999998</c:v>
                </c:pt>
                <c:pt idx="2768">
                  <c:v>63.611809999999998</c:v>
                </c:pt>
                <c:pt idx="2769">
                  <c:v>63.647219999999997</c:v>
                </c:pt>
                <c:pt idx="2770">
                  <c:v>63.685499999999998</c:v>
                </c:pt>
                <c:pt idx="2771">
                  <c:v>63.721760000000003</c:v>
                </c:pt>
                <c:pt idx="2772">
                  <c:v>63.757680000000001</c:v>
                </c:pt>
                <c:pt idx="2773">
                  <c:v>63.794739999999997</c:v>
                </c:pt>
                <c:pt idx="2774">
                  <c:v>63.830269999999999</c:v>
                </c:pt>
                <c:pt idx="2775">
                  <c:v>63.866410000000002</c:v>
                </c:pt>
                <c:pt idx="2776">
                  <c:v>63.903199999999998</c:v>
                </c:pt>
                <c:pt idx="2777">
                  <c:v>63.939</c:v>
                </c:pt>
                <c:pt idx="2778">
                  <c:v>63.974220000000003</c:v>
                </c:pt>
                <c:pt idx="2779">
                  <c:v>64.011420000000001</c:v>
                </c:pt>
                <c:pt idx="2780">
                  <c:v>64.049890000000005</c:v>
                </c:pt>
                <c:pt idx="2781">
                  <c:v>64.083119999999994</c:v>
                </c:pt>
                <c:pt idx="2782">
                  <c:v>64.119780000000006</c:v>
                </c:pt>
                <c:pt idx="2783">
                  <c:v>64.155940000000001</c:v>
                </c:pt>
                <c:pt idx="2784">
                  <c:v>64.191509999999994</c:v>
                </c:pt>
                <c:pt idx="2785">
                  <c:v>64.226510000000005</c:v>
                </c:pt>
                <c:pt idx="2786">
                  <c:v>64.262820000000005</c:v>
                </c:pt>
                <c:pt idx="2787">
                  <c:v>64.298190000000005</c:v>
                </c:pt>
                <c:pt idx="2788">
                  <c:v>64.335260000000005</c:v>
                </c:pt>
                <c:pt idx="2789">
                  <c:v>64.372290000000007</c:v>
                </c:pt>
                <c:pt idx="2790">
                  <c:v>64.409400000000005</c:v>
                </c:pt>
                <c:pt idx="2791">
                  <c:v>64.445589999999996</c:v>
                </c:pt>
                <c:pt idx="2792">
                  <c:v>64.480800000000002</c:v>
                </c:pt>
                <c:pt idx="2793">
                  <c:v>64.518039999999999</c:v>
                </c:pt>
                <c:pt idx="2794">
                  <c:v>64.551720000000003</c:v>
                </c:pt>
                <c:pt idx="2795">
                  <c:v>64.588939999999994</c:v>
                </c:pt>
                <c:pt idx="2796">
                  <c:v>64.624510000000001</c:v>
                </c:pt>
                <c:pt idx="2797">
                  <c:v>64.660120000000006</c:v>
                </c:pt>
                <c:pt idx="2798">
                  <c:v>64.694940000000003</c:v>
                </c:pt>
                <c:pt idx="2799">
                  <c:v>64.729730000000004</c:v>
                </c:pt>
                <c:pt idx="2800">
                  <c:v>64.765619999999998</c:v>
                </c:pt>
                <c:pt idx="2801">
                  <c:v>64.800920000000005</c:v>
                </c:pt>
                <c:pt idx="2802">
                  <c:v>64.836439999999996</c:v>
                </c:pt>
                <c:pt idx="2803">
                  <c:v>64.873710000000003</c:v>
                </c:pt>
                <c:pt idx="2804">
                  <c:v>64.909000000000006</c:v>
                </c:pt>
                <c:pt idx="2805">
                  <c:v>64.9452</c:v>
                </c:pt>
                <c:pt idx="2806">
                  <c:v>64.98057</c:v>
                </c:pt>
                <c:pt idx="2807">
                  <c:v>65.015439999999998</c:v>
                </c:pt>
                <c:pt idx="2808">
                  <c:v>65.052800000000005</c:v>
                </c:pt>
                <c:pt idx="2809">
                  <c:v>65.091099999999997</c:v>
                </c:pt>
                <c:pt idx="2810">
                  <c:v>65.125450000000001</c:v>
                </c:pt>
                <c:pt idx="2811">
                  <c:v>65.163719999999998</c:v>
                </c:pt>
                <c:pt idx="2812">
                  <c:v>65.198160000000001</c:v>
                </c:pt>
                <c:pt idx="2813">
                  <c:v>65.235780000000005</c:v>
                </c:pt>
                <c:pt idx="2814">
                  <c:v>65.273480000000006</c:v>
                </c:pt>
                <c:pt idx="2815">
                  <c:v>65.309200000000004</c:v>
                </c:pt>
                <c:pt idx="2816">
                  <c:v>65.347759999999994</c:v>
                </c:pt>
                <c:pt idx="2817">
                  <c:v>65.383380000000002</c:v>
                </c:pt>
                <c:pt idx="2818">
                  <c:v>65.417590000000004</c:v>
                </c:pt>
                <c:pt idx="2819">
                  <c:v>65.453999999999994</c:v>
                </c:pt>
                <c:pt idx="2820">
                  <c:v>65.491950000000003</c:v>
                </c:pt>
                <c:pt idx="2821">
                  <c:v>65.527500000000003</c:v>
                </c:pt>
                <c:pt idx="2822">
                  <c:v>65.563569999999999</c:v>
                </c:pt>
                <c:pt idx="2823">
                  <c:v>65.599059999999994</c:v>
                </c:pt>
                <c:pt idx="2824">
                  <c:v>65.637950000000004</c:v>
                </c:pt>
                <c:pt idx="2825">
                  <c:v>65.673150000000007</c:v>
                </c:pt>
                <c:pt idx="2826">
                  <c:v>65.708219999999997</c:v>
                </c:pt>
                <c:pt idx="2827">
                  <c:v>65.744680000000002</c:v>
                </c:pt>
                <c:pt idx="2828">
                  <c:v>65.7791</c:v>
                </c:pt>
                <c:pt idx="2829">
                  <c:v>65.815060000000003</c:v>
                </c:pt>
                <c:pt idx="2830">
                  <c:v>65.853309999999993</c:v>
                </c:pt>
                <c:pt idx="2831">
                  <c:v>65.888490000000004</c:v>
                </c:pt>
                <c:pt idx="2832">
                  <c:v>65.924999999999997</c:v>
                </c:pt>
                <c:pt idx="2833">
                  <c:v>65.959249999999997</c:v>
                </c:pt>
                <c:pt idx="2834">
                  <c:v>65.996859999999998</c:v>
                </c:pt>
                <c:pt idx="2835">
                  <c:v>66.031819999999996</c:v>
                </c:pt>
                <c:pt idx="2836">
                  <c:v>66.066519999999997</c:v>
                </c:pt>
                <c:pt idx="2837">
                  <c:v>66.10266</c:v>
                </c:pt>
                <c:pt idx="2838">
                  <c:v>66.135990000000007</c:v>
                </c:pt>
                <c:pt idx="2839">
                  <c:v>66.170900000000003</c:v>
                </c:pt>
                <c:pt idx="2840">
                  <c:v>66.204740000000001</c:v>
                </c:pt>
                <c:pt idx="2841">
                  <c:v>66.239999999999995</c:v>
                </c:pt>
                <c:pt idx="2842">
                  <c:v>66.275490000000005</c:v>
                </c:pt>
                <c:pt idx="2843">
                  <c:v>66.307559999999995</c:v>
                </c:pt>
                <c:pt idx="2844">
                  <c:v>66.342699999999994</c:v>
                </c:pt>
                <c:pt idx="2845">
                  <c:v>66.380250000000004</c:v>
                </c:pt>
                <c:pt idx="2846">
                  <c:v>66.414739999999995</c:v>
                </c:pt>
                <c:pt idx="2847">
                  <c:v>66.451499999999996</c:v>
                </c:pt>
                <c:pt idx="2848">
                  <c:v>66.484949999999998</c:v>
                </c:pt>
                <c:pt idx="2849">
                  <c:v>66.519689999999997</c:v>
                </c:pt>
                <c:pt idx="2850">
                  <c:v>66.55838</c:v>
                </c:pt>
                <c:pt idx="2851">
                  <c:v>66.591759999999994</c:v>
                </c:pt>
                <c:pt idx="2852">
                  <c:v>66.629739999999998</c:v>
                </c:pt>
                <c:pt idx="2853">
                  <c:v>66.664119999999997</c:v>
                </c:pt>
                <c:pt idx="2854">
                  <c:v>66.701409999999996</c:v>
                </c:pt>
                <c:pt idx="2855">
                  <c:v>66.735699999999994</c:v>
                </c:pt>
                <c:pt idx="2856">
                  <c:v>66.775120000000001</c:v>
                </c:pt>
                <c:pt idx="2857">
                  <c:v>66.811859999999996</c:v>
                </c:pt>
                <c:pt idx="2858">
                  <c:v>66.845600000000005</c:v>
                </c:pt>
                <c:pt idx="2859">
                  <c:v>66.882400000000004</c:v>
                </c:pt>
                <c:pt idx="2860">
                  <c:v>66.918319999999994</c:v>
                </c:pt>
                <c:pt idx="2861">
                  <c:v>66.952240000000003</c:v>
                </c:pt>
                <c:pt idx="2862">
                  <c:v>66.989019999999996</c:v>
                </c:pt>
                <c:pt idx="2863">
                  <c:v>67.026309999999995</c:v>
                </c:pt>
                <c:pt idx="2864">
                  <c:v>67.062280000000001</c:v>
                </c:pt>
                <c:pt idx="2865">
                  <c:v>67.098870000000005</c:v>
                </c:pt>
                <c:pt idx="2866">
                  <c:v>67.132739999999998</c:v>
                </c:pt>
                <c:pt idx="2867">
                  <c:v>67.170280000000005</c:v>
                </c:pt>
                <c:pt idx="2868">
                  <c:v>67.207380000000001</c:v>
                </c:pt>
                <c:pt idx="2869">
                  <c:v>67.243309999999994</c:v>
                </c:pt>
                <c:pt idx="2870">
                  <c:v>67.28</c:v>
                </c:pt>
                <c:pt idx="2871">
                  <c:v>67.318179999999998</c:v>
                </c:pt>
                <c:pt idx="2872">
                  <c:v>67.35566</c:v>
                </c:pt>
                <c:pt idx="2873">
                  <c:v>67.392179999999996</c:v>
                </c:pt>
                <c:pt idx="2874">
                  <c:v>67.430989999999994</c:v>
                </c:pt>
                <c:pt idx="2875">
                  <c:v>67.469819999999999</c:v>
                </c:pt>
                <c:pt idx="2876">
                  <c:v>67.505600000000001</c:v>
                </c:pt>
                <c:pt idx="2877">
                  <c:v>67.543440000000004</c:v>
                </c:pt>
                <c:pt idx="2878">
                  <c:v>67.581119999999999</c:v>
                </c:pt>
                <c:pt idx="2879">
                  <c:v>67.617559999999997</c:v>
                </c:pt>
                <c:pt idx="2880">
                  <c:v>67.655839999999998</c:v>
                </c:pt>
                <c:pt idx="2881">
                  <c:v>67.694980000000001</c:v>
                </c:pt>
                <c:pt idx="2882">
                  <c:v>67.730080000000001</c:v>
                </c:pt>
                <c:pt idx="2883">
                  <c:v>67.767049999999998</c:v>
                </c:pt>
                <c:pt idx="2884">
                  <c:v>67.8065</c:v>
                </c:pt>
                <c:pt idx="2885">
                  <c:v>67.844660000000005</c:v>
                </c:pt>
                <c:pt idx="2886">
                  <c:v>67.881439999999998</c:v>
                </c:pt>
                <c:pt idx="2887">
                  <c:v>67.920779999999993</c:v>
                </c:pt>
                <c:pt idx="2888">
                  <c:v>67.957400000000007</c:v>
                </c:pt>
                <c:pt idx="2889">
                  <c:v>67.995360000000005</c:v>
                </c:pt>
                <c:pt idx="2890">
                  <c:v>68.034570000000002</c:v>
                </c:pt>
                <c:pt idx="2891">
                  <c:v>68.070080000000004</c:v>
                </c:pt>
                <c:pt idx="2892">
                  <c:v>68.108440000000002</c:v>
                </c:pt>
                <c:pt idx="2893">
                  <c:v>68.146659999999997</c:v>
                </c:pt>
                <c:pt idx="2894">
                  <c:v>68.184619999999995</c:v>
                </c:pt>
                <c:pt idx="2895">
                  <c:v>68.222200000000001</c:v>
                </c:pt>
                <c:pt idx="2896">
                  <c:v>68.259609999999995</c:v>
                </c:pt>
                <c:pt idx="2897">
                  <c:v>68.298180000000002</c:v>
                </c:pt>
                <c:pt idx="2898">
                  <c:v>68.335499999999996</c:v>
                </c:pt>
                <c:pt idx="2899">
                  <c:v>68.374099999999999</c:v>
                </c:pt>
                <c:pt idx="2900">
                  <c:v>68.411810000000003</c:v>
                </c:pt>
                <c:pt idx="2901">
                  <c:v>68.449439999999996</c:v>
                </c:pt>
                <c:pt idx="2902">
                  <c:v>68.486940000000004</c:v>
                </c:pt>
                <c:pt idx="2903">
                  <c:v>68.524109999999993</c:v>
                </c:pt>
                <c:pt idx="2904">
                  <c:v>68.560860000000005</c:v>
                </c:pt>
                <c:pt idx="2905">
                  <c:v>68.597530000000006</c:v>
                </c:pt>
                <c:pt idx="2906">
                  <c:v>68.636709999999994</c:v>
                </c:pt>
                <c:pt idx="2907">
                  <c:v>68.674180000000007</c:v>
                </c:pt>
                <c:pt idx="2908">
                  <c:v>68.713059999999999</c:v>
                </c:pt>
                <c:pt idx="2909">
                  <c:v>68.750619999999998</c:v>
                </c:pt>
                <c:pt idx="2910">
                  <c:v>68.790559999999999</c:v>
                </c:pt>
                <c:pt idx="2911">
                  <c:v>68.828040000000001</c:v>
                </c:pt>
                <c:pt idx="2912">
                  <c:v>68.866100000000003</c:v>
                </c:pt>
                <c:pt idx="2913">
                  <c:v>68.904420000000002</c:v>
                </c:pt>
                <c:pt idx="2914">
                  <c:v>68.943290000000005</c:v>
                </c:pt>
                <c:pt idx="2915">
                  <c:v>68.981960000000001</c:v>
                </c:pt>
                <c:pt idx="2916">
                  <c:v>69.019319999999993</c:v>
                </c:pt>
                <c:pt idx="2917">
                  <c:v>69.05762</c:v>
                </c:pt>
                <c:pt idx="2918">
                  <c:v>69.093900000000005</c:v>
                </c:pt>
                <c:pt idx="2919">
                  <c:v>69.132599999999996</c:v>
                </c:pt>
                <c:pt idx="2920">
                  <c:v>69.16901</c:v>
                </c:pt>
                <c:pt idx="2921">
                  <c:v>69.205219999999997</c:v>
                </c:pt>
                <c:pt idx="2922">
                  <c:v>69.244720000000001</c:v>
                </c:pt>
                <c:pt idx="2923">
                  <c:v>69.281220000000005</c:v>
                </c:pt>
                <c:pt idx="2924">
                  <c:v>69.320049999999995</c:v>
                </c:pt>
                <c:pt idx="2925">
                  <c:v>69.359849999999994</c:v>
                </c:pt>
                <c:pt idx="2926">
                  <c:v>69.396780000000007</c:v>
                </c:pt>
                <c:pt idx="2927">
                  <c:v>69.43562</c:v>
                </c:pt>
                <c:pt idx="2928">
                  <c:v>69.47166</c:v>
                </c:pt>
                <c:pt idx="2929">
                  <c:v>69.510850000000005</c:v>
                </c:pt>
                <c:pt idx="2930">
                  <c:v>69.547740000000005</c:v>
                </c:pt>
                <c:pt idx="2931">
                  <c:v>69.587990000000005</c:v>
                </c:pt>
                <c:pt idx="2932">
                  <c:v>69.626360000000005</c:v>
                </c:pt>
                <c:pt idx="2933">
                  <c:v>69.66516</c:v>
                </c:pt>
                <c:pt idx="2934">
                  <c:v>69.702539999999999</c:v>
                </c:pt>
                <c:pt idx="2935">
                  <c:v>69.74118</c:v>
                </c:pt>
                <c:pt idx="2936">
                  <c:v>69.778720000000007</c:v>
                </c:pt>
                <c:pt idx="2937">
                  <c:v>69.817310000000006</c:v>
                </c:pt>
                <c:pt idx="2938">
                  <c:v>69.857259999999997</c:v>
                </c:pt>
                <c:pt idx="2939">
                  <c:v>69.894660000000002</c:v>
                </c:pt>
                <c:pt idx="2940">
                  <c:v>69.933009999999996</c:v>
                </c:pt>
                <c:pt idx="2941">
                  <c:v>69.973179999999999</c:v>
                </c:pt>
                <c:pt idx="2942">
                  <c:v>70.011110000000002</c:v>
                </c:pt>
                <c:pt idx="2943">
                  <c:v>70.050409999999999</c:v>
                </c:pt>
                <c:pt idx="2944">
                  <c:v>70.089470000000006</c:v>
                </c:pt>
                <c:pt idx="2945">
                  <c:v>70.129649999999998</c:v>
                </c:pt>
                <c:pt idx="2946">
                  <c:v>70.168750000000003</c:v>
                </c:pt>
                <c:pt idx="2947">
                  <c:v>70.206469999999996</c:v>
                </c:pt>
                <c:pt idx="2948">
                  <c:v>70.247500000000002</c:v>
                </c:pt>
                <c:pt idx="2949">
                  <c:v>70.287739999999999</c:v>
                </c:pt>
                <c:pt idx="2950">
                  <c:v>70.325800000000001</c:v>
                </c:pt>
                <c:pt idx="2951">
                  <c:v>70.364869999999996</c:v>
                </c:pt>
                <c:pt idx="2952">
                  <c:v>70.406300000000002</c:v>
                </c:pt>
                <c:pt idx="2953">
                  <c:v>70.445400000000006</c:v>
                </c:pt>
                <c:pt idx="2954">
                  <c:v>70.483699999999999</c:v>
                </c:pt>
                <c:pt idx="2955">
                  <c:v>70.522850000000005</c:v>
                </c:pt>
                <c:pt idx="2956">
                  <c:v>70.561599999999999</c:v>
                </c:pt>
                <c:pt idx="2957">
                  <c:v>70.601320000000001</c:v>
                </c:pt>
                <c:pt idx="2958">
                  <c:v>70.639780000000002</c:v>
                </c:pt>
                <c:pt idx="2959">
                  <c:v>70.677099999999996</c:v>
                </c:pt>
                <c:pt idx="2960">
                  <c:v>70.715339999999998</c:v>
                </c:pt>
                <c:pt idx="2961">
                  <c:v>70.755309999999994</c:v>
                </c:pt>
                <c:pt idx="2962">
                  <c:v>70.792680000000004</c:v>
                </c:pt>
                <c:pt idx="2963">
                  <c:v>70.833340000000007</c:v>
                </c:pt>
                <c:pt idx="2964">
                  <c:v>70.872799999999998</c:v>
                </c:pt>
                <c:pt idx="2965">
                  <c:v>70.91</c:v>
                </c:pt>
                <c:pt idx="2966">
                  <c:v>70.948599999999999</c:v>
                </c:pt>
                <c:pt idx="2967">
                  <c:v>70.986580000000004</c:v>
                </c:pt>
                <c:pt idx="2968">
                  <c:v>71.026650000000004</c:v>
                </c:pt>
                <c:pt idx="2969">
                  <c:v>71.065060000000003</c:v>
                </c:pt>
                <c:pt idx="2970">
                  <c:v>71.104579999999999</c:v>
                </c:pt>
                <c:pt idx="2971">
                  <c:v>71.145079999999993</c:v>
                </c:pt>
                <c:pt idx="2972">
                  <c:v>71.183530000000005</c:v>
                </c:pt>
                <c:pt idx="2973">
                  <c:v>71.223510000000005</c:v>
                </c:pt>
                <c:pt idx="2974">
                  <c:v>71.263249999999999</c:v>
                </c:pt>
                <c:pt idx="2975">
                  <c:v>71.301259999999999</c:v>
                </c:pt>
                <c:pt idx="2976">
                  <c:v>71.339799999999997</c:v>
                </c:pt>
                <c:pt idx="2977">
                  <c:v>71.380219999999994</c:v>
                </c:pt>
                <c:pt idx="2978">
                  <c:v>71.42</c:v>
                </c:pt>
                <c:pt idx="2979">
                  <c:v>71.458960000000005</c:v>
                </c:pt>
                <c:pt idx="2980">
                  <c:v>71.495739999999998</c:v>
                </c:pt>
                <c:pt idx="2981">
                  <c:v>71.535820000000001</c:v>
                </c:pt>
                <c:pt idx="2982">
                  <c:v>71.577370000000002</c:v>
                </c:pt>
                <c:pt idx="2983">
                  <c:v>71.615319999999997</c:v>
                </c:pt>
                <c:pt idx="2984">
                  <c:v>71.653390000000002</c:v>
                </c:pt>
                <c:pt idx="2985">
                  <c:v>71.692700000000002</c:v>
                </c:pt>
                <c:pt idx="2986">
                  <c:v>71.729749999999996</c:v>
                </c:pt>
                <c:pt idx="2987">
                  <c:v>71.769069999999999</c:v>
                </c:pt>
                <c:pt idx="2988">
                  <c:v>71.806319999999999</c:v>
                </c:pt>
                <c:pt idx="2989">
                  <c:v>71.843999999999994</c:v>
                </c:pt>
                <c:pt idx="2990">
                  <c:v>71.881919999999994</c:v>
                </c:pt>
                <c:pt idx="2991">
                  <c:v>71.920500000000004</c:v>
                </c:pt>
                <c:pt idx="2992">
                  <c:v>71.958560000000006</c:v>
                </c:pt>
                <c:pt idx="2993">
                  <c:v>71.996459999999999</c:v>
                </c:pt>
                <c:pt idx="2994">
                  <c:v>72.035480000000007</c:v>
                </c:pt>
                <c:pt idx="2995">
                  <c:v>72.072119999999998</c:v>
                </c:pt>
                <c:pt idx="2996">
                  <c:v>72.110339999999994</c:v>
                </c:pt>
                <c:pt idx="2997">
                  <c:v>72.14734</c:v>
                </c:pt>
                <c:pt idx="2998">
                  <c:v>72.183890000000005</c:v>
                </c:pt>
                <c:pt idx="2999">
                  <c:v>72.221699999999998</c:v>
                </c:pt>
                <c:pt idx="3000">
                  <c:v>72.259860000000003</c:v>
                </c:pt>
                <c:pt idx="3001">
                  <c:v>72.296679999999995</c:v>
                </c:pt>
                <c:pt idx="3002">
                  <c:v>72.332679999999996</c:v>
                </c:pt>
                <c:pt idx="3003">
                  <c:v>72.367400000000004</c:v>
                </c:pt>
                <c:pt idx="3004">
                  <c:v>72.401060000000001</c:v>
                </c:pt>
                <c:pt idx="3005">
                  <c:v>72.425529999999995</c:v>
                </c:pt>
                <c:pt idx="3006">
                  <c:v>72.403509999999997</c:v>
                </c:pt>
                <c:pt idx="3007">
                  <c:v>72.288060000000002</c:v>
                </c:pt>
                <c:pt idx="3008">
                  <c:v>72.178319999999999</c:v>
                </c:pt>
                <c:pt idx="3009">
                  <c:v>72.118920000000003</c:v>
                </c:pt>
                <c:pt idx="3010">
                  <c:v>72.076160000000002</c:v>
                </c:pt>
                <c:pt idx="3011">
                  <c:v>72.040189999999996</c:v>
                </c:pt>
                <c:pt idx="3012">
                  <c:v>72.012839999999997</c:v>
                </c:pt>
                <c:pt idx="3013">
                  <c:v>71.987520000000004</c:v>
                </c:pt>
                <c:pt idx="3014">
                  <c:v>71.970299999999995</c:v>
                </c:pt>
                <c:pt idx="3015">
                  <c:v>71.956639999999993</c:v>
                </c:pt>
                <c:pt idx="3016">
                  <c:v>71.949219999999997</c:v>
                </c:pt>
                <c:pt idx="3017">
                  <c:v>71.947460000000007</c:v>
                </c:pt>
                <c:pt idx="3018">
                  <c:v>71.951499999999996</c:v>
                </c:pt>
                <c:pt idx="3019">
                  <c:v>71.959479999999999</c:v>
                </c:pt>
                <c:pt idx="3020">
                  <c:v>71.975719999999995</c:v>
                </c:pt>
                <c:pt idx="3021">
                  <c:v>71.994619999999998</c:v>
                </c:pt>
                <c:pt idx="3022">
                  <c:v>72.020499999999998</c:v>
                </c:pt>
                <c:pt idx="3023">
                  <c:v>72.04965</c:v>
                </c:pt>
                <c:pt idx="3024">
                  <c:v>72.082340000000002</c:v>
                </c:pt>
                <c:pt idx="3025">
                  <c:v>72.118899999999996</c:v>
                </c:pt>
                <c:pt idx="3026">
                  <c:v>72.152929999999998</c:v>
                </c:pt>
                <c:pt idx="3027">
                  <c:v>72.189639999999997</c:v>
                </c:pt>
                <c:pt idx="3028">
                  <c:v>72.230800000000002</c:v>
                </c:pt>
                <c:pt idx="3029">
                  <c:v>72.269880000000001</c:v>
                </c:pt>
                <c:pt idx="3030">
                  <c:v>72.311279999999996</c:v>
                </c:pt>
                <c:pt idx="3031">
                  <c:v>72.3553</c:v>
                </c:pt>
                <c:pt idx="3032">
                  <c:v>72.397649999999999</c:v>
                </c:pt>
                <c:pt idx="3033">
                  <c:v>72.442040000000006</c:v>
                </c:pt>
                <c:pt idx="3034">
                  <c:v>72.485249999999994</c:v>
                </c:pt>
                <c:pt idx="3035">
                  <c:v>72.527320000000003</c:v>
                </c:pt>
                <c:pt idx="3036">
                  <c:v>72.572800000000001</c:v>
                </c:pt>
                <c:pt idx="3037">
                  <c:v>72.615949999999998</c:v>
                </c:pt>
                <c:pt idx="3038">
                  <c:v>72.660399999999996</c:v>
                </c:pt>
                <c:pt idx="3039">
                  <c:v>72.704710000000006</c:v>
                </c:pt>
                <c:pt idx="3040">
                  <c:v>72.746409999999997</c:v>
                </c:pt>
                <c:pt idx="3041">
                  <c:v>72.786510000000007</c:v>
                </c:pt>
                <c:pt idx="3042">
                  <c:v>72.827820000000003</c:v>
                </c:pt>
                <c:pt idx="3043">
                  <c:v>72.867980000000003</c:v>
                </c:pt>
                <c:pt idx="3044">
                  <c:v>72.904939999999996</c:v>
                </c:pt>
                <c:pt idx="3045">
                  <c:v>72.944820000000007</c:v>
                </c:pt>
                <c:pt idx="3046">
                  <c:v>72.980710000000002</c:v>
                </c:pt>
                <c:pt idx="3047">
                  <c:v>73.018500000000003</c:v>
                </c:pt>
                <c:pt idx="3048">
                  <c:v>73.053839999999994</c:v>
                </c:pt>
                <c:pt idx="3049">
                  <c:v>73.090299999999999</c:v>
                </c:pt>
                <c:pt idx="3050">
                  <c:v>73.123800000000003</c:v>
                </c:pt>
                <c:pt idx="3051">
                  <c:v>73.156549999999996</c:v>
                </c:pt>
                <c:pt idx="3052">
                  <c:v>73.187989999999999</c:v>
                </c:pt>
                <c:pt idx="3053">
                  <c:v>73.221159999999998</c:v>
                </c:pt>
                <c:pt idx="3054">
                  <c:v>73.250889999999998</c:v>
                </c:pt>
                <c:pt idx="3055">
                  <c:v>73.281630000000007</c:v>
                </c:pt>
                <c:pt idx="3056">
                  <c:v>73.311819999999997</c:v>
                </c:pt>
                <c:pt idx="3057">
                  <c:v>73.339640000000003</c:v>
                </c:pt>
                <c:pt idx="3058">
                  <c:v>73.370279999999994</c:v>
                </c:pt>
                <c:pt idx="3059">
                  <c:v>73.399500000000003</c:v>
                </c:pt>
                <c:pt idx="3060">
                  <c:v>73.427509999999998</c:v>
                </c:pt>
                <c:pt idx="3061">
                  <c:v>73.455219999999997</c:v>
                </c:pt>
                <c:pt idx="3062">
                  <c:v>73.482079999999996</c:v>
                </c:pt>
                <c:pt idx="3063">
                  <c:v>73.508120000000005</c:v>
                </c:pt>
                <c:pt idx="3064">
                  <c:v>73.536760000000001</c:v>
                </c:pt>
                <c:pt idx="3065">
                  <c:v>73.564700000000002</c:v>
                </c:pt>
                <c:pt idx="3066">
                  <c:v>73.590620000000001</c:v>
                </c:pt>
                <c:pt idx="3067">
                  <c:v>73.616749999999996</c:v>
                </c:pt>
                <c:pt idx="3068">
                  <c:v>73.643289999999993</c:v>
                </c:pt>
                <c:pt idx="3069">
                  <c:v>73.669759999999997</c:v>
                </c:pt>
                <c:pt idx="3070">
                  <c:v>73.695980000000006</c:v>
                </c:pt>
                <c:pt idx="3071">
                  <c:v>73.721040000000002</c:v>
                </c:pt>
                <c:pt idx="3072">
                  <c:v>73.747140000000002</c:v>
                </c:pt>
                <c:pt idx="3073">
                  <c:v>73.775980000000004</c:v>
                </c:pt>
                <c:pt idx="3074">
                  <c:v>73.801860000000005</c:v>
                </c:pt>
                <c:pt idx="3075">
                  <c:v>73.829549999999998</c:v>
                </c:pt>
                <c:pt idx="3076">
                  <c:v>73.855760000000004</c:v>
                </c:pt>
                <c:pt idx="3077">
                  <c:v>73.883600000000001</c:v>
                </c:pt>
                <c:pt idx="3078">
                  <c:v>73.910740000000004</c:v>
                </c:pt>
                <c:pt idx="3079">
                  <c:v>73.936620000000005</c:v>
                </c:pt>
                <c:pt idx="3080">
                  <c:v>73.963840000000005</c:v>
                </c:pt>
                <c:pt idx="3081">
                  <c:v>73.992819999999995</c:v>
                </c:pt>
                <c:pt idx="3082">
                  <c:v>74.019199999999998</c:v>
                </c:pt>
                <c:pt idx="3083">
                  <c:v>74.047259999999994</c:v>
                </c:pt>
                <c:pt idx="3084">
                  <c:v>74.075140000000005</c:v>
                </c:pt>
                <c:pt idx="3085">
                  <c:v>74.103279999999998</c:v>
                </c:pt>
                <c:pt idx="3086">
                  <c:v>74.131489999999999</c:v>
                </c:pt>
                <c:pt idx="3087">
                  <c:v>74.159549999999996</c:v>
                </c:pt>
                <c:pt idx="3088">
                  <c:v>74.190619999999996</c:v>
                </c:pt>
                <c:pt idx="3089">
                  <c:v>74.218249999999998</c:v>
                </c:pt>
                <c:pt idx="3090">
                  <c:v>74.248580000000004</c:v>
                </c:pt>
                <c:pt idx="3091">
                  <c:v>74.278809999999993</c:v>
                </c:pt>
                <c:pt idx="3092">
                  <c:v>74.309370000000001</c:v>
                </c:pt>
                <c:pt idx="3093">
                  <c:v>74.33914</c:v>
                </c:pt>
                <c:pt idx="3094">
                  <c:v>74.369739999999993</c:v>
                </c:pt>
                <c:pt idx="3095">
                  <c:v>74.400000000000006</c:v>
                </c:pt>
                <c:pt idx="3096">
                  <c:v>74.429060000000007</c:v>
                </c:pt>
                <c:pt idx="3097">
                  <c:v>74.460740000000001</c:v>
                </c:pt>
                <c:pt idx="3098">
                  <c:v>74.49051</c:v>
                </c:pt>
                <c:pt idx="3099">
                  <c:v>74.524450000000002</c:v>
                </c:pt>
                <c:pt idx="3100">
                  <c:v>74.554500000000004</c:v>
                </c:pt>
                <c:pt idx="3101">
                  <c:v>74.587400000000002</c:v>
                </c:pt>
                <c:pt idx="3102">
                  <c:v>74.617609999999999</c:v>
                </c:pt>
                <c:pt idx="3103">
                  <c:v>74.651319999999998</c:v>
                </c:pt>
                <c:pt idx="3104">
                  <c:v>74.682900000000004</c:v>
                </c:pt>
                <c:pt idx="3105">
                  <c:v>74.715159999999997</c:v>
                </c:pt>
                <c:pt idx="3106">
                  <c:v>74.748239999999996</c:v>
                </c:pt>
                <c:pt idx="3107">
                  <c:v>74.779880000000006</c:v>
                </c:pt>
                <c:pt idx="3108">
                  <c:v>74.813100000000006</c:v>
                </c:pt>
                <c:pt idx="3109">
                  <c:v>74.847719999999995</c:v>
                </c:pt>
                <c:pt idx="3110">
                  <c:v>74.881709999999998</c:v>
                </c:pt>
                <c:pt idx="3111">
                  <c:v>74.914720000000003</c:v>
                </c:pt>
                <c:pt idx="3112">
                  <c:v>74.948120000000003</c:v>
                </c:pt>
                <c:pt idx="3113">
                  <c:v>74.983320000000006</c:v>
                </c:pt>
                <c:pt idx="3114">
                  <c:v>75.018259999999998</c:v>
                </c:pt>
                <c:pt idx="3115">
                  <c:v>75.051029999999997</c:v>
                </c:pt>
                <c:pt idx="3116">
                  <c:v>75.085599999999999</c:v>
                </c:pt>
                <c:pt idx="3117">
                  <c:v>75.119659999999996</c:v>
                </c:pt>
                <c:pt idx="3118">
                  <c:v>75.155429999999996</c:v>
                </c:pt>
                <c:pt idx="3119">
                  <c:v>75.190380000000005</c:v>
                </c:pt>
                <c:pt idx="3120">
                  <c:v>75.2256</c:v>
                </c:pt>
                <c:pt idx="3121">
                  <c:v>75.262839999999997</c:v>
                </c:pt>
                <c:pt idx="3122">
                  <c:v>75.298950000000005</c:v>
                </c:pt>
                <c:pt idx="3123">
                  <c:v>75.332340000000002</c:v>
                </c:pt>
                <c:pt idx="3124">
                  <c:v>75.369309999999999</c:v>
                </c:pt>
                <c:pt idx="3125">
                  <c:v>75.407039999999995</c:v>
                </c:pt>
                <c:pt idx="3126">
                  <c:v>75.442760000000007</c:v>
                </c:pt>
                <c:pt idx="3127">
                  <c:v>75.479159999999993</c:v>
                </c:pt>
                <c:pt idx="3128">
                  <c:v>75.516499999999994</c:v>
                </c:pt>
                <c:pt idx="3129">
                  <c:v>75.553520000000006</c:v>
                </c:pt>
                <c:pt idx="3130">
                  <c:v>75.592100000000002</c:v>
                </c:pt>
                <c:pt idx="3131">
                  <c:v>75.628469999999993</c:v>
                </c:pt>
                <c:pt idx="3132">
                  <c:v>75.665819999999997</c:v>
                </c:pt>
                <c:pt idx="3133">
                  <c:v>75.702619999999996</c:v>
                </c:pt>
                <c:pt idx="3134">
                  <c:v>75.739850000000004</c:v>
                </c:pt>
                <c:pt idx="3135">
                  <c:v>75.779390000000006</c:v>
                </c:pt>
                <c:pt idx="3136">
                  <c:v>75.816310000000001</c:v>
                </c:pt>
                <c:pt idx="3137">
                  <c:v>75.853129999999993</c:v>
                </c:pt>
                <c:pt idx="3138">
                  <c:v>75.891599999999997</c:v>
                </c:pt>
                <c:pt idx="3139">
                  <c:v>75.92944</c:v>
                </c:pt>
                <c:pt idx="3140">
                  <c:v>75.967529999999996</c:v>
                </c:pt>
                <c:pt idx="3141">
                  <c:v>76.004679999999993</c:v>
                </c:pt>
                <c:pt idx="3142">
                  <c:v>76.046139999999994</c:v>
                </c:pt>
                <c:pt idx="3143">
                  <c:v>76.084109999999995</c:v>
                </c:pt>
                <c:pt idx="3144">
                  <c:v>76.123710000000003</c:v>
                </c:pt>
                <c:pt idx="3145">
                  <c:v>76.161529999999999</c:v>
                </c:pt>
                <c:pt idx="3146">
                  <c:v>76.201710000000006</c:v>
                </c:pt>
                <c:pt idx="3147">
                  <c:v>76.24194</c:v>
                </c:pt>
                <c:pt idx="3148">
                  <c:v>76.281800000000004</c:v>
                </c:pt>
                <c:pt idx="3149">
                  <c:v>76.32132</c:v>
                </c:pt>
                <c:pt idx="3150">
                  <c:v>76.360110000000006</c:v>
                </c:pt>
                <c:pt idx="3151">
                  <c:v>76.400639999999996</c:v>
                </c:pt>
                <c:pt idx="3152">
                  <c:v>76.440550000000002</c:v>
                </c:pt>
                <c:pt idx="3153">
                  <c:v>76.48169</c:v>
                </c:pt>
                <c:pt idx="3154">
                  <c:v>76.522900000000007</c:v>
                </c:pt>
                <c:pt idx="3155">
                  <c:v>76.562600000000003</c:v>
                </c:pt>
                <c:pt idx="3156">
                  <c:v>76.605559999999997</c:v>
                </c:pt>
                <c:pt idx="3157">
                  <c:v>76.643990000000002</c:v>
                </c:pt>
                <c:pt idx="3158">
                  <c:v>76.683400000000006</c:v>
                </c:pt>
                <c:pt idx="3159">
                  <c:v>76.724440000000001</c:v>
                </c:pt>
                <c:pt idx="3160">
                  <c:v>76.767309999999995</c:v>
                </c:pt>
                <c:pt idx="3161">
                  <c:v>76.807259999999999</c:v>
                </c:pt>
                <c:pt idx="3162">
                  <c:v>76.848740000000006</c:v>
                </c:pt>
                <c:pt idx="3163">
                  <c:v>76.88982</c:v>
                </c:pt>
                <c:pt idx="3164">
                  <c:v>76.931110000000004</c:v>
                </c:pt>
                <c:pt idx="3165">
                  <c:v>76.971019999999996</c:v>
                </c:pt>
                <c:pt idx="3166">
                  <c:v>77.014219999999995</c:v>
                </c:pt>
                <c:pt idx="3167">
                  <c:v>77.054839999999999</c:v>
                </c:pt>
                <c:pt idx="3168">
                  <c:v>77.096029999999999</c:v>
                </c:pt>
                <c:pt idx="3169">
                  <c:v>77.138679999999994</c:v>
                </c:pt>
                <c:pt idx="3170">
                  <c:v>77.181209999999993</c:v>
                </c:pt>
                <c:pt idx="3171">
                  <c:v>77.221440000000001</c:v>
                </c:pt>
                <c:pt idx="3172">
                  <c:v>77.2624</c:v>
                </c:pt>
                <c:pt idx="3173">
                  <c:v>77.305359999999993</c:v>
                </c:pt>
                <c:pt idx="3174">
                  <c:v>77.346879999999999</c:v>
                </c:pt>
                <c:pt idx="3175">
                  <c:v>77.388819999999996</c:v>
                </c:pt>
                <c:pt idx="3176">
                  <c:v>77.432649999999995</c:v>
                </c:pt>
                <c:pt idx="3177">
                  <c:v>77.475970000000004</c:v>
                </c:pt>
                <c:pt idx="3178">
                  <c:v>77.515150000000006</c:v>
                </c:pt>
                <c:pt idx="3179">
                  <c:v>77.560550000000006</c:v>
                </c:pt>
                <c:pt idx="3180">
                  <c:v>77.608289999999997</c:v>
                </c:pt>
                <c:pt idx="3181">
                  <c:v>77.656909999999996</c:v>
                </c:pt>
                <c:pt idx="3182">
                  <c:v>77.707369999999997</c:v>
                </c:pt>
                <c:pt idx="3183">
                  <c:v>77.751940000000005</c:v>
                </c:pt>
                <c:pt idx="3184">
                  <c:v>77.797240000000002</c:v>
                </c:pt>
                <c:pt idx="3185">
                  <c:v>77.841620000000006</c:v>
                </c:pt>
                <c:pt idx="3186">
                  <c:v>77.886139999999997</c:v>
                </c:pt>
                <c:pt idx="3187">
                  <c:v>77.929689999999994</c:v>
                </c:pt>
                <c:pt idx="3188">
                  <c:v>77.973640000000003</c:v>
                </c:pt>
                <c:pt idx="3189">
                  <c:v>78.017380000000003</c:v>
                </c:pt>
                <c:pt idx="3190">
                  <c:v>78.060900000000004</c:v>
                </c:pt>
                <c:pt idx="3191">
                  <c:v>78.102800000000002</c:v>
                </c:pt>
                <c:pt idx="3192">
                  <c:v>78.145600000000002</c:v>
                </c:pt>
                <c:pt idx="3193">
                  <c:v>78.189760000000007</c:v>
                </c:pt>
                <c:pt idx="3194">
                  <c:v>78.235029999999995</c:v>
                </c:pt>
                <c:pt idx="3195">
                  <c:v>78.276600000000002</c:v>
                </c:pt>
                <c:pt idx="3196">
                  <c:v>78.320059999999998</c:v>
                </c:pt>
                <c:pt idx="3197">
                  <c:v>78.362740000000002</c:v>
                </c:pt>
                <c:pt idx="3198">
                  <c:v>78.405550000000005</c:v>
                </c:pt>
                <c:pt idx="3199">
                  <c:v>78.447749999999999</c:v>
                </c:pt>
                <c:pt idx="3200">
                  <c:v>78.493430000000004</c:v>
                </c:pt>
                <c:pt idx="3201">
                  <c:v>78.537559999999999</c:v>
                </c:pt>
                <c:pt idx="3202">
                  <c:v>78.580460000000002</c:v>
                </c:pt>
                <c:pt idx="3203">
                  <c:v>78.624499999999998</c:v>
                </c:pt>
                <c:pt idx="3204">
                  <c:v>78.668559999999999</c:v>
                </c:pt>
                <c:pt idx="3205">
                  <c:v>78.709370000000007</c:v>
                </c:pt>
                <c:pt idx="3206">
                  <c:v>78.75376</c:v>
                </c:pt>
                <c:pt idx="3207">
                  <c:v>78.796360000000007</c:v>
                </c:pt>
                <c:pt idx="3208">
                  <c:v>78.840760000000003</c:v>
                </c:pt>
                <c:pt idx="3209">
                  <c:v>78.886899999999997</c:v>
                </c:pt>
                <c:pt idx="3210">
                  <c:v>78.930859999999996</c:v>
                </c:pt>
                <c:pt idx="3211">
                  <c:v>78.974940000000004</c:v>
                </c:pt>
                <c:pt idx="3212">
                  <c:v>79.020610000000005</c:v>
                </c:pt>
                <c:pt idx="3213">
                  <c:v>79.064430000000002</c:v>
                </c:pt>
                <c:pt idx="3214">
                  <c:v>79.108440000000002</c:v>
                </c:pt>
                <c:pt idx="3215">
                  <c:v>79.152609999999996</c:v>
                </c:pt>
                <c:pt idx="3216">
                  <c:v>79.19811</c:v>
                </c:pt>
                <c:pt idx="3217">
                  <c:v>79.240260000000006</c:v>
                </c:pt>
                <c:pt idx="3218">
                  <c:v>79.28389</c:v>
                </c:pt>
                <c:pt idx="3219">
                  <c:v>79.329620000000006</c:v>
                </c:pt>
                <c:pt idx="3220">
                  <c:v>79.375839999999997</c:v>
                </c:pt>
                <c:pt idx="3221">
                  <c:v>79.422409999999999</c:v>
                </c:pt>
                <c:pt idx="3222">
                  <c:v>79.466309999999993</c:v>
                </c:pt>
                <c:pt idx="3223">
                  <c:v>79.511840000000007</c:v>
                </c:pt>
                <c:pt idx="3224">
                  <c:v>79.557590000000005</c:v>
                </c:pt>
                <c:pt idx="3225">
                  <c:v>79.601470000000006</c:v>
                </c:pt>
                <c:pt idx="3226">
                  <c:v>79.646900000000002</c:v>
                </c:pt>
                <c:pt idx="3227">
                  <c:v>79.689260000000004</c:v>
                </c:pt>
                <c:pt idx="3228">
                  <c:v>79.735380000000006</c:v>
                </c:pt>
                <c:pt idx="3229">
                  <c:v>79.781080000000003</c:v>
                </c:pt>
                <c:pt idx="3230">
                  <c:v>79.826740000000001</c:v>
                </c:pt>
                <c:pt idx="3231">
                  <c:v>79.871099999999998</c:v>
                </c:pt>
                <c:pt idx="3232">
                  <c:v>79.917320000000004</c:v>
                </c:pt>
                <c:pt idx="3233">
                  <c:v>79.963290000000001</c:v>
                </c:pt>
                <c:pt idx="3234">
                  <c:v>80.006029999999996</c:v>
                </c:pt>
                <c:pt idx="3235">
                  <c:v>80.050659999999993</c:v>
                </c:pt>
                <c:pt idx="3236">
                  <c:v>80.096919999999997</c:v>
                </c:pt>
                <c:pt idx="3237">
                  <c:v>80.141419999999997</c:v>
                </c:pt>
                <c:pt idx="3238">
                  <c:v>80.185239999999993</c:v>
                </c:pt>
                <c:pt idx="3239">
                  <c:v>80.230339999999998</c:v>
                </c:pt>
                <c:pt idx="3240">
                  <c:v>80.275180000000006</c:v>
                </c:pt>
                <c:pt idx="3241">
                  <c:v>80.320260000000005</c:v>
                </c:pt>
                <c:pt idx="3242">
                  <c:v>80.363810000000001</c:v>
                </c:pt>
                <c:pt idx="3243">
                  <c:v>80.406440000000003</c:v>
                </c:pt>
                <c:pt idx="3244">
                  <c:v>80.45102</c:v>
                </c:pt>
                <c:pt idx="3245">
                  <c:v>80.499099999999999</c:v>
                </c:pt>
                <c:pt idx="3246">
                  <c:v>80.54419</c:v>
                </c:pt>
                <c:pt idx="3247">
                  <c:v>80.587519999999998</c:v>
                </c:pt>
                <c:pt idx="3248">
                  <c:v>80.633359999999996</c:v>
                </c:pt>
                <c:pt idx="3249">
                  <c:v>80.67886</c:v>
                </c:pt>
                <c:pt idx="3250">
                  <c:v>80.724879999999999</c:v>
                </c:pt>
                <c:pt idx="3251">
                  <c:v>80.768919999999994</c:v>
                </c:pt>
                <c:pt idx="3252">
                  <c:v>80.814440000000005</c:v>
                </c:pt>
                <c:pt idx="3253">
                  <c:v>80.857839999999996</c:v>
                </c:pt>
                <c:pt idx="3254">
                  <c:v>80.903199999999998</c:v>
                </c:pt>
                <c:pt idx="3255">
                  <c:v>80.949340000000007</c:v>
                </c:pt>
                <c:pt idx="3256">
                  <c:v>80.996660000000006</c:v>
                </c:pt>
                <c:pt idx="3257">
                  <c:v>81.041809999999998</c:v>
                </c:pt>
                <c:pt idx="3258">
                  <c:v>81.088560000000001</c:v>
                </c:pt>
                <c:pt idx="3259">
                  <c:v>81.133380000000002</c:v>
                </c:pt>
                <c:pt idx="3260">
                  <c:v>81.176310000000001</c:v>
                </c:pt>
                <c:pt idx="3261">
                  <c:v>81.222340000000003</c:v>
                </c:pt>
                <c:pt idx="3262">
                  <c:v>81.267499999999998</c:v>
                </c:pt>
                <c:pt idx="3263">
                  <c:v>81.310940000000002</c:v>
                </c:pt>
                <c:pt idx="3264">
                  <c:v>81.355940000000004</c:v>
                </c:pt>
                <c:pt idx="3265">
                  <c:v>81.401899999999998</c:v>
                </c:pt>
                <c:pt idx="3266">
                  <c:v>81.447969999999998</c:v>
                </c:pt>
                <c:pt idx="3267">
                  <c:v>81.49409</c:v>
                </c:pt>
                <c:pt idx="3268">
                  <c:v>81.53837</c:v>
                </c:pt>
                <c:pt idx="3269">
                  <c:v>81.584109999999995</c:v>
                </c:pt>
                <c:pt idx="3270">
                  <c:v>81.627840000000006</c:v>
                </c:pt>
                <c:pt idx="3271">
                  <c:v>81.673739999999995</c:v>
                </c:pt>
                <c:pt idx="3272">
                  <c:v>81.719660000000005</c:v>
                </c:pt>
                <c:pt idx="3273">
                  <c:v>81.765860000000004</c:v>
                </c:pt>
                <c:pt idx="3274">
                  <c:v>81.810249999999996</c:v>
                </c:pt>
                <c:pt idx="3275">
                  <c:v>81.855739999999997</c:v>
                </c:pt>
                <c:pt idx="3276">
                  <c:v>81.901070000000004</c:v>
                </c:pt>
                <c:pt idx="3277">
                  <c:v>81.946389999999994</c:v>
                </c:pt>
                <c:pt idx="3278">
                  <c:v>81.992930000000001</c:v>
                </c:pt>
                <c:pt idx="3279">
                  <c:v>82.038510000000002</c:v>
                </c:pt>
                <c:pt idx="3280">
                  <c:v>82.082189999999997</c:v>
                </c:pt>
                <c:pt idx="3281">
                  <c:v>82.129440000000002</c:v>
                </c:pt>
                <c:pt idx="3282">
                  <c:v>82.17371</c:v>
                </c:pt>
                <c:pt idx="3283">
                  <c:v>82.219279999999998</c:v>
                </c:pt>
                <c:pt idx="3284">
                  <c:v>82.264250000000004</c:v>
                </c:pt>
                <c:pt idx="3285">
                  <c:v>82.310699999999997</c:v>
                </c:pt>
                <c:pt idx="3286">
                  <c:v>82.356309999999993</c:v>
                </c:pt>
                <c:pt idx="3287">
                  <c:v>82.404700000000005</c:v>
                </c:pt>
                <c:pt idx="3288">
                  <c:v>82.448449999999994</c:v>
                </c:pt>
                <c:pt idx="3289">
                  <c:v>82.494259999999997</c:v>
                </c:pt>
                <c:pt idx="3290">
                  <c:v>82.538240000000002</c:v>
                </c:pt>
                <c:pt idx="3291">
                  <c:v>82.58484</c:v>
                </c:pt>
                <c:pt idx="3292">
                  <c:v>82.630420000000001</c:v>
                </c:pt>
                <c:pt idx="3293">
                  <c:v>82.676500000000004</c:v>
                </c:pt>
                <c:pt idx="3294">
                  <c:v>82.724279999999993</c:v>
                </c:pt>
                <c:pt idx="3295">
                  <c:v>82.770449999999997</c:v>
                </c:pt>
                <c:pt idx="3296">
                  <c:v>82.817250000000001</c:v>
                </c:pt>
                <c:pt idx="3297">
                  <c:v>82.863600000000005</c:v>
                </c:pt>
                <c:pt idx="3298">
                  <c:v>82.910700000000006</c:v>
                </c:pt>
                <c:pt idx="3299">
                  <c:v>82.956159999999997</c:v>
                </c:pt>
                <c:pt idx="3300">
                  <c:v>83.003529999999998</c:v>
                </c:pt>
                <c:pt idx="3301">
                  <c:v>83.049909999999997</c:v>
                </c:pt>
                <c:pt idx="3302">
                  <c:v>83.09796</c:v>
                </c:pt>
                <c:pt idx="3303">
                  <c:v>83.145060000000001</c:v>
                </c:pt>
                <c:pt idx="3304">
                  <c:v>83.189819999999997</c:v>
                </c:pt>
                <c:pt idx="3305">
                  <c:v>83.237260000000006</c:v>
                </c:pt>
                <c:pt idx="3306">
                  <c:v>83.284099999999995</c:v>
                </c:pt>
                <c:pt idx="3307">
                  <c:v>83.330219999999997</c:v>
                </c:pt>
                <c:pt idx="3308">
                  <c:v>83.377319999999997</c:v>
                </c:pt>
                <c:pt idx="3309">
                  <c:v>83.423680000000004</c:v>
                </c:pt>
                <c:pt idx="3310">
                  <c:v>83.470039999999997</c:v>
                </c:pt>
                <c:pt idx="3311">
                  <c:v>83.518140000000002</c:v>
                </c:pt>
                <c:pt idx="3312">
                  <c:v>83.562719999999999</c:v>
                </c:pt>
                <c:pt idx="3313">
                  <c:v>83.610709999999997</c:v>
                </c:pt>
                <c:pt idx="3314">
                  <c:v>83.658969999999997</c:v>
                </c:pt>
                <c:pt idx="3315">
                  <c:v>83.705060000000003</c:v>
                </c:pt>
                <c:pt idx="3316">
                  <c:v>83.752350000000007</c:v>
                </c:pt>
                <c:pt idx="3317">
                  <c:v>83.799700000000001</c:v>
                </c:pt>
                <c:pt idx="3318">
                  <c:v>83.846320000000006</c:v>
                </c:pt>
                <c:pt idx="3319">
                  <c:v>83.892989999999998</c:v>
                </c:pt>
                <c:pt idx="3320">
                  <c:v>83.939819999999997</c:v>
                </c:pt>
                <c:pt idx="3321">
                  <c:v>83.987539999999996</c:v>
                </c:pt>
                <c:pt idx="3322">
                  <c:v>84.031940000000006</c:v>
                </c:pt>
                <c:pt idx="3323">
                  <c:v>84.078749999999999</c:v>
                </c:pt>
                <c:pt idx="3324">
                  <c:v>84.124200000000002</c:v>
                </c:pt>
                <c:pt idx="3325">
                  <c:v>84.168499999999995</c:v>
                </c:pt>
                <c:pt idx="3326">
                  <c:v>84.216130000000007</c:v>
                </c:pt>
                <c:pt idx="3327">
                  <c:v>84.262889999999999</c:v>
                </c:pt>
                <c:pt idx="3328">
                  <c:v>84.309579999999997</c:v>
                </c:pt>
                <c:pt idx="3329">
                  <c:v>84.356679999999997</c:v>
                </c:pt>
                <c:pt idx="3330">
                  <c:v>84.403090000000006</c:v>
                </c:pt>
                <c:pt idx="3331">
                  <c:v>84.450190000000006</c:v>
                </c:pt>
                <c:pt idx="3332">
                  <c:v>84.49606</c:v>
                </c:pt>
                <c:pt idx="3333">
                  <c:v>84.542509999999993</c:v>
                </c:pt>
                <c:pt idx="3334">
                  <c:v>84.587940000000003</c:v>
                </c:pt>
                <c:pt idx="3335">
                  <c:v>84.63664</c:v>
                </c:pt>
                <c:pt idx="3336">
                  <c:v>84.681030000000007</c:v>
                </c:pt>
                <c:pt idx="3337">
                  <c:v>84.72945</c:v>
                </c:pt>
                <c:pt idx="3338">
                  <c:v>84.775989999999993</c:v>
                </c:pt>
                <c:pt idx="3339">
                  <c:v>84.823250000000002</c:v>
                </c:pt>
                <c:pt idx="3340">
                  <c:v>84.869879999999995</c:v>
                </c:pt>
                <c:pt idx="3341">
                  <c:v>84.916809999999998</c:v>
                </c:pt>
                <c:pt idx="3342">
                  <c:v>84.963899999999995</c:v>
                </c:pt>
                <c:pt idx="3343">
                  <c:v>85.010009999999994</c:v>
                </c:pt>
                <c:pt idx="3344">
                  <c:v>85.058530000000005</c:v>
                </c:pt>
                <c:pt idx="3345">
                  <c:v>85.106480000000005</c:v>
                </c:pt>
                <c:pt idx="3346">
                  <c:v>85.152240000000006</c:v>
                </c:pt>
                <c:pt idx="3347">
                  <c:v>85.201340000000002</c:v>
                </c:pt>
                <c:pt idx="3348">
                  <c:v>85.247470000000007</c:v>
                </c:pt>
                <c:pt idx="3349">
                  <c:v>85.29522</c:v>
                </c:pt>
                <c:pt idx="3350">
                  <c:v>85.343379999999996</c:v>
                </c:pt>
                <c:pt idx="3351">
                  <c:v>85.38888</c:v>
                </c:pt>
                <c:pt idx="3352">
                  <c:v>85.438010000000006</c:v>
                </c:pt>
                <c:pt idx="3353">
                  <c:v>85.486019999999996</c:v>
                </c:pt>
                <c:pt idx="3354">
                  <c:v>85.533190000000005</c:v>
                </c:pt>
                <c:pt idx="3355">
                  <c:v>85.582809999999995</c:v>
                </c:pt>
                <c:pt idx="3356">
                  <c:v>85.630399999999995</c:v>
                </c:pt>
                <c:pt idx="3357">
                  <c:v>85.678129999999996</c:v>
                </c:pt>
                <c:pt idx="3358">
                  <c:v>85.725920000000002</c:v>
                </c:pt>
                <c:pt idx="3359">
                  <c:v>85.774889999999999</c:v>
                </c:pt>
                <c:pt idx="3360">
                  <c:v>85.823700000000002</c:v>
                </c:pt>
                <c:pt idx="3361">
                  <c:v>85.870620000000002</c:v>
                </c:pt>
                <c:pt idx="3362">
                  <c:v>85.918109999999999</c:v>
                </c:pt>
                <c:pt idx="3363">
                  <c:v>85.967690000000005</c:v>
                </c:pt>
                <c:pt idx="3364">
                  <c:v>86.014700000000005</c:v>
                </c:pt>
                <c:pt idx="3365">
                  <c:v>86.063820000000007</c:v>
                </c:pt>
                <c:pt idx="3366">
                  <c:v>86.112979999999993</c:v>
                </c:pt>
                <c:pt idx="3367">
                  <c:v>86.160880000000006</c:v>
                </c:pt>
                <c:pt idx="3368">
                  <c:v>86.207449999999994</c:v>
                </c:pt>
                <c:pt idx="3369">
                  <c:v>86.253399999999999</c:v>
                </c:pt>
                <c:pt idx="3370">
                  <c:v>86.302440000000004</c:v>
                </c:pt>
                <c:pt idx="3371">
                  <c:v>86.352029999999999</c:v>
                </c:pt>
                <c:pt idx="3372">
                  <c:v>86.400279999999995</c:v>
                </c:pt>
                <c:pt idx="3373">
                  <c:v>86.448059999999998</c:v>
                </c:pt>
                <c:pt idx="3374">
                  <c:v>86.495199999999997</c:v>
                </c:pt>
                <c:pt idx="3375">
                  <c:v>86.546310000000005</c:v>
                </c:pt>
                <c:pt idx="3376">
                  <c:v>86.594340000000003</c:v>
                </c:pt>
                <c:pt idx="3377">
                  <c:v>86.642080000000007</c:v>
                </c:pt>
                <c:pt idx="3378">
                  <c:v>86.69</c:v>
                </c:pt>
                <c:pt idx="3379">
                  <c:v>86.737740000000002</c:v>
                </c:pt>
                <c:pt idx="3380">
                  <c:v>86.787080000000003</c:v>
                </c:pt>
                <c:pt idx="3381">
                  <c:v>86.834879999999998</c:v>
                </c:pt>
                <c:pt idx="3382">
                  <c:v>86.88391</c:v>
                </c:pt>
                <c:pt idx="3383">
                  <c:v>86.93141</c:v>
                </c:pt>
                <c:pt idx="3384">
                  <c:v>86.980590000000007</c:v>
                </c:pt>
                <c:pt idx="3385">
                  <c:v>87.028369999999995</c:v>
                </c:pt>
                <c:pt idx="3386">
                  <c:v>87.076809999999995</c:v>
                </c:pt>
                <c:pt idx="3387">
                  <c:v>87.127589999999998</c:v>
                </c:pt>
                <c:pt idx="3388">
                  <c:v>87.175690000000003</c:v>
                </c:pt>
                <c:pt idx="3389">
                  <c:v>87.223029999999994</c:v>
                </c:pt>
                <c:pt idx="3390">
                  <c:v>87.272980000000004</c:v>
                </c:pt>
                <c:pt idx="3391">
                  <c:v>87.320989999999995</c:v>
                </c:pt>
                <c:pt idx="3392">
                  <c:v>87.368579999999994</c:v>
                </c:pt>
                <c:pt idx="3393">
                  <c:v>87.417540000000002</c:v>
                </c:pt>
                <c:pt idx="3394">
                  <c:v>87.467799999999997</c:v>
                </c:pt>
                <c:pt idx="3395">
                  <c:v>87.516300000000001</c:v>
                </c:pt>
                <c:pt idx="3396">
                  <c:v>87.566590000000005</c:v>
                </c:pt>
                <c:pt idx="3397">
                  <c:v>87.613789999999995</c:v>
                </c:pt>
                <c:pt idx="3398">
                  <c:v>87.662819999999996</c:v>
                </c:pt>
                <c:pt idx="3399">
                  <c:v>87.710470000000001</c:v>
                </c:pt>
                <c:pt idx="3400">
                  <c:v>87.759360000000001</c:v>
                </c:pt>
                <c:pt idx="3401">
                  <c:v>87.807969999999997</c:v>
                </c:pt>
                <c:pt idx="3402">
                  <c:v>87.857969999999995</c:v>
                </c:pt>
                <c:pt idx="3403">
                  <c:v>87.903970000000001</c:v>
                </c:pt>
                <c:pt idx="3404">
                  <c:v>87.951520000000002</c:v>
                </c:pt>
                <c:pt idx="3405">
                  <c:v>88.000739999999993</c:v>
                </c:pt>
                <c:pt idx="3406">
                  <c:v>88.047929999999994</c:v>
                </c:pt>
                <c:pt idx="3407">
                  <c:v>88.096919999999997</c:v>
                </c:pt>
                <c:pt idx="3408">
                  <c:v>88.143640000000005</c:v>
                </c:pt>
                <c:pt idx="3409">
                  <c:v>88.191990000000004</c:v>
                </c:pt>
                <c:pt idx="3410">
                  <c:v>88.239940000000004</c:v>
                </c:pt>
                <c:pt idx="3411">
                  <c:v>88.288870000000003</c:v>
                </c:pt>
                <c:pt idx="3412">
                  <c:v>88.338589999999996</c:v>
                </c:pt>
                <c:pt idx="3413">
                  <c:v>88.387010000000004</c:v>
                </c:pt>
                <c:pt idx="3414">
                  <c:v>88.43638</c:v>
                </c:pt>
                <c:pt idx="3415">
                  <c:v>88.48536</c:v>
                </c:pt>
                <c:pt idx="3416">
                  <c:v>88.532619999999994</c:v>
                </c:pt>
                <c:pt idx="3417">
                  <c:v>88.578869999999995</c:v>
                </c:pt>
                <c:pt idx="3418">
                  <c:v>88.629339999999999</c:v>
                </c:pt>
                <c:pt idx="3419">
                  <c:v>88.677750000000003</c:v>
                </c:pt>
                <c:pt idx="3420">
                  <c:v>88.726079999999996</c:v>
                </c:pt>
                <c:pt idx="3421">
                  <c:v>88.774469999999994</c:v>
                </c:pt>
                <c:pt idx="3422">
                  <c:v>88.825590000000005</c:v>
                </c:pt>
                <c:pt idx="3423">
                  <c:v>88.873279999999994</c:v>
                </c:pt>
                <c:pt idx="3424">
                  <c:v>88.921440000000004</c:v>
                </c:pt>
                <c:pt idx="3425">
                  <c:v>88.970699999999994</c:v>
                </c:pt>
                <c:pt idx="3426">
                  <c:v>89.022030000000001</c:v>
                </c:pt>
                <c:pt idx="3427">
                  <c:v>89.070809999999994</c:v>
                </c:pt>
                <c:pt idx="3428">
                  <c:v>89.120509999999996</c:v>
                </c:pt>
                <c:pt idx="3429">
                  <c:v>89.170590000000004</c:v>
                </c:pt>
                <c:pt idx="3430">
                  <c:v>89.220380000000006</c:v>
                </c:pt>
                <c:pt idx="3431">
                  <c:v>89.269810000000007</c:v>
                </c:pt>
                <c:pt idx="3432">
                  <c:v>89.317989999999995</c:v>
                </c:pt>
                <c:pt idx="3433">
                  <c:v>89.367339999999999</c:v>
                </c:pt>
                <c:pt idx="3434">
                  <c:v>89.418210000000002</c:v>
                </c:pt>
                <c:pt idx="3435">
                  <c:v>89.467339999999993</c:v>
                </c:pt>
                <c:pt idx="3436">
                  <c:v>89.518370000000004</c:v>
                </c:pt>
                <c:pt idx="3437">
                  <c:v>89.568759999999997</c:v>
                </c:pt>
                <c:pt idx="3438">
                  <c:v>89.618399999999994</c:v>
                </c:pt>
                <c:pt idx="3439">
                  <c:v>89.668520000000001</c:v>
                </c:pt>
                <c:pt idx="3440">
                  <c:v>89.717889999999997</c:v>
                </c:pt>
                <c:pt idx="3441">
                  <c:v>89.768119999999996</c:v>
                </c:pt>
                <c:pt idx="3442">
                  <c:v>89.819760000000002</c:v>
                </c:pt>
                <c:pt idx="3443">
                  <c:v>89.870620000000002</c:v>
                </c:pt>
                <c:pt idx="3444">
                  <c:v>89.920029999999997</c:v>
                </c:pt>
                <c:pt idx="3445">
                  <c:v>89.972589999999997</c:v>
                </c:pt>
                <c:pt idx="3446">
                  <c:v>90.021889999999999</c:v>
                </c:pt>
                <c:pt idx="3447">
                  <c:v>90.073279999999997</c:v>
                </c:pt>
                <c:pt idx="3448">
                  <c:v>90.123639999999995</c:v>
                </c:pt>
                <c:pt idx="3449">
                  <c:v>90.174679999999995</c:v>
                </c:pt>
                <c:pt idx="3450">
                  <c:v>90.223240000000004</c:v>
                </c:pt>
                <c:pt idx="3451">
                  <c:v>90.275700000000001</c:v>
                </c:pt>
                <c:pt idx="3452">
                  <c:v>90.325509999999994</c:v>
                </c:pt>
                <c:pt idx="3453">
                  <c:v>90.377380000000002</c:v>
                </c:pt>
                <c:pt idx="3454">
                  <c:v>90.429249999999996</c:v>
                </c:pt>
                <c:pt idx="3455">
                  <c:v>90.479860000000002</c:v>
                </c:pt>
                <c:pt idx="3456">
                  <c:v>90.530429999999996</c:v>
                </c:pt>
                <c:pt idx="3457">
                  <c:v>90.582250000000002</c:v>
                </c:pt>
                <c:pt idx="3458">
                  <c:v>90.631079999999997</c:v>
                </c:pt>
                <c:pt idx="3459">
                  <c:v>90.6828</c:v>
                </c:pt>
                <c:pt idx="3460">
                  <c:v>90.733699999999999</c:v>
                </c:pt>
                <c:pt idx="3461">
                  <c:v>90.787059999999997</c:v>
                </c:pt>
                <c:pt idx="3462">
                  <c:v>90.836680000000001</c:v>
                </c:pt>
                <c:pt idx="3463">
                  <c:v>90.88758</c:v>
                </c:pt>
                <c:pt idx="3464">
                  <c:v>90.939809999999994</c:v>
                </c:pt>
                <c:pt idx="3465">
                  <c:v>90.991489999999999</c:v>
                </c:pt>
                <c:pt idx="3466">
                  <c:v>91.042529999999999</c:v>
                </c:pt>
                <c:pt idx="3467">
                  <c:v>91.094309999999993</c:v>
                </c:pt>
                <c:pt idx="3468">
                  <c:v>91.145240000000001</c:v>
                </c:pt>
                <c:pt idx="3469">
                  <c:v>91.198869999999999</c:v>
                </c:pt>
                <c:pt idx="3470">
                  <c:v>91.250399999999999</c:v>
                </c:pt>
                <c:pt idx="3471">
                  <c:v>91.302440000000004</c:v>
                </c:pt>
                <c:pt idx="3472">
                  <c:v>91.354699999999994</c:v>
                </c:pt>
                <c:pt idx="3473">
                  <c:v>91.408529999999999</c:v>
                </c:pt>
                <c:pt idx="3474">
                  <c:v>91.460030000000003</c:v>
                </c:pt>
                <c:pt idx="3475">
                  <c:v>91.512799999999999</c:v>
                </c:pt>
                <c:pt idx="3476">
                  <c:v>91.566000000000003</c:v>
                </c:pt>
                <c:pt idx="3477">
                  <c:v>91.6173</c:v>
                </c:pt>
                <c:pt idx="3478">
                  <c:v>91.667640000000006</c:v>
                </c:pt>
                <c:pt idx="3479">
                  <c:v>91.718440000000001</c:v>
                </c:pt>
                <c:pt idx="3480">
                  <c:v>91.771940000000001</c:v>
                </c:pt>
                <c:pt idx="3481">
                  <c:v>91.823440000000005</c:v>
                </c:pt>
                <c:pt idx="3482">
                  <c:v>91.875799999999998</c:v>
                </c:pt>
                <c:pt idx="3483">
                  <c:v>91.929050000000004</c:v>
                </c:pt>
                <c:pt idx="3484">
                  <c:v>91.980540000000005</c:v>
                </c:pt>
                <c:pt idx="3485">
                  <c:v>92.03031</c:v>
                </c:pt>
                <c:pt idx="3486">
                  <c:v>92.083039999999997</c:v>
                </c:pt>
                <c:pt idx="3487">
                  <c:v>92.136799999999994</c:v>
                </c:pt>
                <c:pt idx="3488">
                  <c:v>92.189610000000002</c:v>
                </c:pt>
                <c:pt idx="3489">
                  <c:v>92.239410000000007</c:v>
                </c:pt>
                <c:pt idx="3490">
                  <c:v>92.291160000000005</c:v>
                </c:pt>
                <c:pt idx="3491">
                  <c:v>92.343320000000006</c:v>
                </c:pt>
                <c:pt idx="3492">
                  <c:v>92.394139999999993</c:v>
                </c:pt>
                <c:pt idx="3493">
                  <c:v>92.447320000000005</c:v>
                </c:pt>
                <c:pt idx="3494">
                  <c:v>92.498919999999998</c:v>
                </c:pt>
                <c:pt idx="3495">
                  <c:v>92.551320000000004</c:v>
                </c:pt>
                <c:pt idx="3496">
                  <c:v>92.602969999999999</c:v>
                </c:pt>
                <c:pt idx="3497">
                  <c:v>92.654359999999997</c:v>
                </c:pt>
                <c:pt idx="3498">
                  <c:v>92.706530000000001</c:v>
                </c:pt>
                <c:pt idx="3499">
                  <c:v>92.759379999999993</c:v>
                </c:pt>
                <c:pt idx="3500">
                  <c:v>92.810760000000002</c:v>
                </c:pt>
                <c:pt idx="3501">
                  <c:v>92.861530000000002</c:v>
                </c:pt>
                <c:pt idx="3502">
                  <c:v>92.913759999999996</c:v>
                </c:pt>
                <c:pt idx="3503">
                  <c:v>92.966200000000001</c:v>
                </c:pt>
                <c:pt idx="3504">
                  <c:v>93.017949999999999</c:v>
                </c:pt>
                <c:pt idx="3505">
                  <c:v>93.069779999999994</c:v>
                </c:pt>
                <c:pt idx="3506">
                  <c:v>93.12424</c:v>
                </c:pt>
                <c:pt idx="3507">
                  <c:v>93.1768</c:v>
                </c:pt>
                <c:pt idx="3508">
                  <c:v>93.228279999999998</c:v>
                </c:pt>
                <c:pt idx="3509">
                  <c:v>93.279939999999996</c:v>
                </c:pt>
                <c:pt idx="3510">
                  <c:v>93.332359999999994</c:v>
                </c:pt>
                <c:pt idx="3511">
                  <c:v>93.386840000000007</c:v>
                </c:pt>
                <c:pt idx="3512">
                  <c:v>93.437899999999999</c:v>
                </c:pt>
                <c:pt idx="3513">
                  <c:v>93.491759999999999</c:v>
                </c:pt>
                <c:pt idx="3514">
                  <c:v>93.544380000000004</c:v>
                </c:pt>
                <c:pt idx="3515">
                  <c:v>93.597380000000001</c:v>
                </c:pt>
                <c:pt idx="3516">
                  <c:v>93.651380000000003</c:v>
                </c:pt>
                <c:pt idx="3517">
                  <c:v>93.702420000000004</c:v>
                </c:pt>
                <c:pt idx="3518">
                  <c:v>93.755009999999999</c:v>
                </c:pt>
                <c:pt idx="3519">
                  <c:v>93.808009999999996</c:v>
                </c:pt>
                <c:pt idx="3520">
                  <c:v>93.862579999999994</c:v>
                </c:pt>
                <c:pt idx="3521">
                  <c:v>93.913210000000007</c:v>
                </c:pt>
                <c:pt idx="3522">
                  <c:v>93.966759999999994</c:v>
                </c:pt>
                <c:pt idx="3523">
                  <c:v>94.018590000000003</c:v>
                </c:pt>
                <c:pt idx="3524">
                  <c:v>94.070089999999993</c:v>
                </c:pt>
                <c:pt idx="3525">
                  <c:v>94.121089999999995</c:v>
                </c:pt>
                <c:pt idx="3526">
                  <c:v>94.174719999999994</c:v>
                </c:pt>
                <c:pt idx="3527">
                  <c:v>94.226320000000001</c:v>
                </c:pt>
                <c:pt idx="3528">
                  <c:v>94.278369999999995</c:v>
                </c:pt>
                <c:pt idx="3529">
                  <c:v>94.328159999999997</c:v>
                </c:pt>
                <c:pt idx="3530">
                  <c:v>94.382440000000003</c:v>
                </c:pt>
                <c:pt idx="3531">
                  <c:v>94.434619999999995</c:v>
                </c:pt>
                <c:pt idx="3532">
                  <c:v>94.485860000000002</c:v>
                </c:pt>
                <c:pt idx="3533">
                  <c:v>94.539140000000003</c:v>
                </c:pt>
                <c:pt idx="3534">
                  <c:v>94.589389999999995</c:v>
                </c:pt>
                <c:pt idx="3535">
                  <c:v>94.641970000000001</c:v>
                </c:pt>
                <c:pt idx="3536">
                  <c:v>94.694000000000003</c:v>
                </c:pt>
                <c:pt idx="3537">
                  <c:v>94.743920000000003</c:v>
                </c:pt>
                <c:pt idx="3538">
                  <c:v>94.796109999999999</c:v>
                </c:pt>
                <c:pt idx="3539">
                  <c:v>94.847819999999999</c:v>
                </c:pt>
                <c:pt idx="3540">
                  <c:v>94.898820000000001</c:v>
                </c:pt>
                <c:pt idx="3541">
                  <c:v>94.949389999999994</c:v>
                </c:pt>
                <c:pt idx="3542">
                  <c:v>95.000540000000001</c:v>
                </c:pt>
                <c:pt idx="3543">
                  <c:v>95.052459999999996</c:v>
                </c:pt>
                <c:pt idx="3544">
                  <c:v>95.103970000000004</c:v>
                </c:pt>
                <c:pt idx="3545">
                  <c:v>95.15746</c:v>
                </c:pt>
                <c:pt idx="3546">
                  <c:v>95.207689999999999</c:v>
                </c:pt>
                <c:pt idx="3547">
                  <c:v>95.258390000000006</c:v>
                </c:pt>
                <c:pt idx="3548">
                  <c:v>95.310310000000001</c:v>
                </c:pt>
                <c:pt idx="3549">
                  <c:v>95.361419999999995</c:v>
                </c:pt>
                <c:pt idx="3550">
                  <c:v>95.41489</c:v>
                </c:pt>
                <c:pt idx="3551">
                  <c:v>95.466639999999998</c:v>
                </c:pt>
                <c:pt idx="3552">
                  <c:v>95.518820000000005</c:v>
                </c:pt>
                <c:pt idx="3553">
                  <c:v>95.569680000000005</c:v>
                </c:pt>
                <c:pt idx="3554">
                  <c:v>95.620800000000003</c:v>
                </c:pt>
                <c:pt idx="3555">
                  <c:v>95.670249999999996</c:v>
                </c:pt>
                <c:pt idx="3556">
                  <c:v>95.72184</c:v>
                </c:pt>
                <c:pt idx="3557">
                  <c:v>95.772409999999994</c:v>
                </c:pt>
                <c:pt idx="3558">
                  <c:v>95.823639999999997</c:v>
                </c:pt>
                <c:pt idx="3559">
                  <c:v>95.872119999999995</c:v>
                </c:pt>
                <c:pt idx="3560">
                  <c:v>95.921130000000005</c:v>
                </c:pt>
                <c:pt idx="3561">
                  <c:v>95.970820000000003</c:v>
                </c:pt>
                <c:pt idx="3562">
                  <c:v>96.022509999999997</c:v>
                </c:pt>
                <c:pt idx="3563">
                  <c:v>96.07105</c:v>
                </c:pt>
                <c:pt idx="3564">
                  <c:v>96.120810000000006</c:v>
                </c:pt>
                <c:pt idx="3565">
                  <c:v>96.169989999999999</c:v>
                </c:pt>
                <c:pt idx="3566">
                  <c:v>96.220659999999995</c:v>
                </c:pt>
                <c:pt idx="3567">
                  <c:v>96.269760000000005</c:v>
                </c:pt>
                <c:pt idx="3568">
                  <c:v>96.31926</c:v>
                </c:pt>
                <c:pt idx="3569">
                  <c:v>96.369190000000003</c:v>
                </c:pt>
                <c:pt idx="3570">
                  <c:v>96.417529999999999</c:v>
                </c:pt>
                <c:pt idx="3571">
                  <c:v>96.465779999999995</c:v>
                </c:pt>
                <c:pt idx="3572">
                  <c:v>96.514750000000006</c:v>
                </c:pt>
                <c:pt idx="3573">
                  <c:v>96.561800000000005</c:v>
                </c:pt>
                <c:pt idx="3574">
                  <c:v>96.609099999999998</c:v>
                </c:pt>
                <c:pt idx="3575">
                  <c:v>96.656469999999999</c:v>
                </c:pt>
                <c:pt idx="3576">
                  <c:v>96.705799999999996</c:v>
                </c:pt>
                <c:pt idx="3577">
                  <c:v>96.752390000000005</c:v>
                </c:pt>
                <c:pt idx="3578">
                  <c:v>96.798519999999996</c:v>
                </c:pt>
                <c:pt idx="3579">
                  <c:v>96.843919999999997</c:v>
                </c:pt>
                <c:pt idx="3580">
                  <c:v>96.890190000000004</c:v>
                </c:pt>
                <c:pt idx="3581">
                  <c:v>96.934340000000006</c:v>
                </c:pt>
                <c:pt idx="3582">
                  <c:v>96.978859999999997</c:v>
                </c:pt>
                <c:pt idx="3583">
                  <c:v>97.024749999999997</c:v>
                </c:pt>
                <c:pt idx="3584">
                  <c:v>97.067930000000004</c:v>
                </c:pt>
                <c:pt idx="3585">
                  <c:v>97.112819999999999</c:v>
                </c:pt>
                <c:pt idx="3586">
                  <c:v>97.159059999999997</c:v>
                </c:pt>
                <c:pt idx="3587">
                  <c:v>97.201970000000003</c:v>
                </c:pt>
                <c:pt idx="3588">
                  <c:v>97.24539</c:v>
                </c:pt>
                <c:pt idx="3589">
                  <c:v>97.289240000000007</c:v>
                </c:pt>
                <c:pt idx="3590">
                  <c:v>97.334509999999995</c:v>
                </c:pt>
                <c:pt idx="3591">
                  <c:v>97.379310000000004</c:v>
                </c:pt>
                <c:pt idx="3592">
                  <c:v>97.427260000000004</c:v>
                </c:pt>
                <c:pt idx="3593">
                  <c:v>97.47569</c:v>
                </c:pt>
                <c:pt idx="3594">
                  <c:v>97.524919999999995</c:v>
                </c:pt>
                <c:pt idx="3595">
                  <c:v>97.573369999999997</c:v>
                </c:pt>
                <c:pt idx="3596">
                  <c:v>97.624529999999993</c:v>
                </c:pt>
                <c:pt idx="3597">
                  <c:v>97.675079999999994</c:v>
                </c:pt>
                <c:pt idx="3598">
                  <c:v>97.728300000000004</c:v>
                </c:pt>
                <c:pt idx="3599">
                  <c:v>97.781859999999995</c:v>
                </c:pt>
                <c:pt idx="3600">
                  <c:v>97.837410000000006</c:v>
                </c:pt>
                <c:pt idx="3601">
                  <c:v>97.895089999999996</c:v>
                </c:pt>
                <c:pt idx="3602">
                  <c:v>97.948549999999997</c:v>
                </c:pt>
                <c:pt idx="3603">
                  <c:v>98.006820000000005</c:v>
                </c:pt>
                <c:pt idx="3604">
                  <c:v>98.064539999999994</c:v>
                </c:pt>
                <c:pt idx="3605">
                  <c:v>98.121409999999997</c:v>
                </c:pt>
                <c:pt idx="3606">
                  <c:v>98.180480000000003</c:v>
                </c:pt>
                <c:pt idx="3607">
                  <c:v>98.238780000000006</c:v>
                </c:pt>
                <c:pt idx="3608">
                  <c:v>98.299620000000004</c:v>
                </c:pt>
                <c:pt idx="3609">
                  <c:v>98.358140000000006</c:v>
                </c:pt>
                <c:pt idx="3610">
                  <c:v>98.417680000000004</c:v>
                </c:pt>
                <c:pt idx="3611">
                  <c:v>98.47824</c:v>
                </c:pt>
                <c:pt idx="3612">
                  <c:v>98.540009999999995</c:v>
                </c:pt>
                <c:pt idx="3613">
                  <c:v>98.599639999999994</c:v>
                </c:pt>
                <c:pt idx="3614">
                  <c:v>98.661739999999995</c:v>
                </c:pt>
                <c:pt idx="3615">
                  <c:v>98.721530000000001</c:v>
                </c:pt>
                <c:pt idx="3616">
                  <c:v>98.782020000000003</c:v>
                </c:pt>
                <c:pt idx="3617">
                  <c:v>98.842950000000002</c:v>
                </c:pt>
                <c:pt idx="3618">
                  <c:v>98.904839999999993</c:v>
                </c:pt>
                <c:pt idx="3619">
                  <c:v>98.966560000000001</c:v>
                </c:pt>
                <c:pt idx="3620">
                  <c:v>99.028279999999995</c:v>
                </c:pt>
                <c:pt idx="3621">
                  <c:v>99.087509999999995</c:v>
                </c:pt>
                <c:pt idx="3622">
                  <c:v>99.149180000000001</c:v>
                </c:pt>
                <c:pt idx="3623">
                  <c:v>99.209310000000002</c:v>
                </c:pt>
                <c:pt idx="3624">
                  <c:v>99.273820000000001</c:v>
                </c:pt>
                <c:pt idx="3625">
                  <c:v>99.334760000000003</c:v>
                </c:pt>
                <c:pt idx="3626">
                  <c:v>99.394990000000007</c:v>
                </c:pt>
                <c:pt idx="3627">
                  <c:v>99.454759999999993</c:v>
                </c:pt>
                <c:pt idx="3628">
                  <c:v>99.517949999999999</c:v>
                </c:pt>
                <c:pt idx="3629">
                  <c:v>99.578559999999996</c:v>
                </c:pt>
                <c:pt idx="3630">
                  <c:v>99.640439999999998</c:v>
                </c:pt>
                <c:pt idx="3631">
                  <c:v>99.699849999999998</c:v>
                </c:pt>
                <c:pt idx="3632">
                  <c:v>99.763599999999997</c:v>
                </c:pt>
                <c:pt idx="3633">
                  <c:v>99.822450000000003</c:v>
                </c:pt>
                <c:pt idx="3634">
                  <c:v>99.88306</c:v>
                </c:pt>
                <c:pt idx="3635">
                  <c:v>99.943950000000001</c:v>
                </c:pt>
                <c:pt idx="3636">
                  <c:v>100.0027</c:v>
                </c:pt>
                <c:pt idx="3637">
                  <c:v>100.06189999999999</c:v>
                </c:pt>
                <c:pt idx="3638">
                  <c:v>100.12350000000001</c:v>
                </c:pt>
                <c:pt idx="3639">
                  <c:v>100.18219999999999</c:v>
                </c:pt>
                <c:pt idx="3640">
                  <c:v>100.24379999999999</c:v>
                </c:pt>
                <c:pt idx="3641">
                  <c:v>100.3047</c:v>
                </c:pt>
                <c:pt idx="3642">
                  <c:v>100.36409999999999</c:v>
                </c:pt>
                <c:pt idx="3643">
                  <c:v>100.425</c:v>
                </c:pt>
                <c:pt idx="3644">
                  <c:v>100.4837</c:v>
                </c:pt>
                <c:pt idx="3645">
                  <c:v>100.5446</c:v>
                </c:pt>
                <c:pt idx="3646">
                  <c:v>100.6041</c:v>
                </c:pt>
                <c:pt idx="3647">
                  <c:v>100.663</c:v>
                </c:pt>
                <c:pt idx="3648">
                  <c:v>100.7239</c:v>
                </c:pt>
                <c:pt idx="3649">
                  <c:v>100.7841</c:v>
                </c:pt>
                <c:pt idx="3650">
                  <c:v>100.8445</c:v>
                </c:pt>
                <c:pt idx="3651">
                  <c:v>100.9036</c:v>
                </c:pt>
                <c:pt idx="3652">
                  <c:v>100.9635</c:v>
                </c:pt>
                <c:pt idx="3653">
                  <c:v>101.0226</c:v>
                </c:pt>
                <c:pt idx="3654">
                  <c:v>101.0814</c:v>
                </c:pt>
                <c:pt idx="3655">
                  <c:v>101.1443</c:v>
                </c:pt>
                <c:pt idx="3656">
                  <c:v>101.20569999999999</c:v>
                </c:pt>
                <c:pt idx="3657">
                  <c:v>101.2612</c:v>
                </c:pt>
                <c:pt idx="3658">
                  <c:v>101.3216</c:v>
                </c:pt>
                <c:pt idx="3659">
                  <c:v>101.38200000000001</c:v>
                </c:pt>
                <c:pt idx="3660">
                  <c:v>101.44159999999999</c:v>
                </c:pt>
                <c:pt idx="3661">
                  <c:v>101.5027</c:v>
                </c:pt>
                <c:pt idx="3662">
                  <c:v>101.5615</c:v>
                </c:pt>
                <c:pt idx="3663">
                  <c:v>101.6219</c:v>
                </c:pt>
                <c:pt idx="3664">
                  <c:v>101.6825</c:v>
                </c:pt>
                <c:pt idx="3665">
                  <c:v>101.7422</c:v>
                </c:pt>
                <c:pt idx="3666">
                  <c:v>101.8018</c:v>
                </c:pt>
                <c:pt idx="3667">
                  <c:v>101.8603</c:v>
                </c:pt>
                <c:pt idx="3668">
                  <c:v>101.9199</c:v>
                </c:pt>
                <c:pt idx="3669">
                  <c:v>101.9807</c:v>
                </c:pt>
                <c:pt idx="3670">
                  <c:v>102.0406</c:v>
                </c:pt>
                <c:pt idx="3671">
                  <c:v>102.1001</c:v>
                </c:pt>
                <c:pt idx="3672">
                  <c:v>102.15989999999999</c:v>
                </c:pt>
                <c:pt idx="3673">
                  <c:v>102.2204</c:v>
                </c:pt>
                <c:pt idx="3674">
                  <c:v>102.2801</c:v>
                </c:pt>
                <c:pt idx="3675">
                  <c:v>102.34</c:v>
                </c:pt>
                <c:pt idx="3676">
                  <c:v>102.3986</c:v>
                </c:pt>
                <c:pt idx="3677">
                  <c:v>102.459</c:v>
                </c:pt>
                <c:pt idx="3678">
                  <c:v>102.5187</c:v>
                </c:pt>
                <c:pt idx="3679">
                  <c:v>102.5796</c:v>
                </c:pt>
                <c:pt idx="3680">
                  <c:v>102.63809999999999</c:v>
                </c:pt>
                <c:pt idx="3681">
                  <c:v>102.6982</c:v>
                </c:pt>
                <c:pt idx="3682">
                  <c:v>102.75790000000001</c:v>
                </c:pt>
                <c:pt idx="3683">
                  <c:v>102.8184</c:v>
                </c:pt>
                <c:pt idx="3684">
                  <c:v>102.879</c:v>
                </c:pt>
                <c:pt idx="3685">
                  <c:v>102.93989999999999</c:v>
                </c:pt>
                <c:pt idx="3686">
                  <c:v>103.00190000000001</c:v>
                </c:pt>
                <c:pt idx="3687">
                  <c:v>103.062</c:v>
                </c:pt>
                <c:pt idx="3688">
                  <c:v>103.1219</c:v>
                </c:pt>
                <c:pt idx="3689">
                  <c:v>103.1814</c:v>
                </c:pt>
                <c:pt idx="3690">
                  <c:v>103.2433</c:v>
                </c:pt>
                <c:pt idx="3691">
                  <c:v>103.3045</c:v>
                </c:pt>
                <c:pt idx="3692">
                  <c:v>103.366</c:v>
                </c:pt>
                <c:pt idx="3693">
                  <c:v>103.429</c:v>
                </c:pt>
                <c:pt idx="3694">
                  <c:v>103.49120000000001</c:v>
                </c:pt>
                <c:pt idx="3695">
                  <c:v>103.5519</c:v>
                </c:pt>
                <c:pt idx="3696">
                  <c:v>103.6148</c:v>
                </c:pt>
                <c:pt idx="3697">
                  <c:v>103.6763</c:v>
                </c:pt>
                <c:pt idx="3698">
                  <c:v>103.7398</c:v>
                </c:pt>
                <c:pt idx="3699">
                  <c:v>103.80159999999999</c:v>
                </c:pt>
                <c:pt idx="3700">
                  <c:v>103.8652</c:v>
                </c:pt>
                <c:pt idx="3701">
                  <c:v>103.9272</c:v>
                </c:pt>
                <c:pt idx="3702">
                  <c:v>103.9913</c:v>
                </c:pt>
                <c:pt idx="3703">
                  <c:v>104.0535</c:v>
                </c:pt>
                <c:pt idx="3704">
                  <c:v>104.117</c:v>
                </c:pt>
                <c:pt idx="3705">
                  <c:v>104.17910000000001</c:v>
                </c:pt>
                <c:pt idx="3706">
                  <c:v>104.2431</c:v>
                </c:pt>
                <c:pt idx="3707">
                  <c:v>104.30540000000001</c:v>
                </c:pt>
                <c:pt idx="3708">
                  <c:v>104.3699</c:v>
                </c:pt>
                <c:pt idx="3709">
                  <c:v>104.4337</c:v>
                </c:pt>
                <c:pt idx="3710">
                  <c:v>104.4949</c:v>
                </c:pt>
                <c:pt idx="3711">
                  <c:v>104.55970000000001</c:v>
                </c:pt>
                <c:pt idx="3712">
                  <c:v>104.6238</c:v>
                </c:pt>
                <c:pt idx="3713">
                  <c:v>104.6878</c:v>
                </c:pt>
                <c:pt idx="3714">
                  <c:v>104.7514</c:v>
                </c:pt>
                <c:pt idx="3715">
                  <c:v>104.8151</c:v>
                </c:pt>
                <c:pt idx="3716">
                  <c:v>104.88039999999999</c:v>
                </c:pt>
                <c:pt idx="3717">
                  <c:v>104.9414</c:v>
                </c:pt>
                <c:pt idx="3718">
                  <c:v>105.0067</c:v>
                </c:pt>
                <c:pt idx="3719">
                  <c:v>105.07259999999999</c:v>
                </c:pt>
                <c:pt idx="3720">
                  <c:v>105.1354</c:v>
                </c:pt>
                <c:pt idx="3721">
                  <c:v>105.199</c:v>
                </c:pt>
                <c:pt idx="3722">
                  <c:v>105.2638</c:v>
                </c:pt>
                <c:pt idx="3723">
                  <c:v>105.32769999999999</c:v>
                </c:pt>
                <c:pt idx="3724">
                  <c:v>105.39109999999999</c:v>
                </c:pt>
                <c:pt idx="3725">
                  <c:v>105.45529999999999</c:v>
                </c:pt>
                <c:pt idx="3726">
                  <c:v>105.5198</c:v>
                </c:pt>
                <c:pt idx="3727">
                  <c:v>105.5836</c:v>
                </c:pt>
                <c:pt idx="3728">
                  <c:v>105.6468</c:v>
                </c:pt>
                <c:pt idx="3729">
                  <c:v>105.7122</c:v>
                </c:pt>
                <c:pt idx="3730">
                  <c:v>105.7766</c:v>
                </c:pt>
                <c:pt idx="3731">
                  <c:v>105.84139999999999</c:v>
                </c:pt>
                <c:pt idx="3732">
                  <c:v>105.9062</c:v>
                </c:pt>
                <c:pt idx="3733">
                  <c:v>105.9708</c:v>
                </c:pt>
                <c:pt idx="3734">
                  <c:v>106.03579999999999</c:v>
                </c:pt>
                <c:pt idx="3735">
                  <c:v>106.1003</c:v>
                </c:pt>
                <c:pt idx="3736">
                  <c:v>106.1639</c:v>
                </c:pt>
                <c:pt idx="3737">
                  <c:v>106.2312</c:v>
                </c:pt>
                <c:pt idx="3738">
                  <c:v>106.2954</c:v>
                </c:pt>
                <c:pt idx="3739">
                  <c:v>106.3592</c:v>
                </c:pt>
                <c:pt idx="3740">
                  <c:v>106.423</c:v>
                </c:pt>
                <c:pt idx="3741">
                  <c:v>106.489</c:v>
                </c:pt>
                <c:pt idx="3742">
                  <c:v>106.55419999999999</c:v>
                </c:pt>
                <c:pt idx="3743">
                  <c:v>106.6198</c:v>
                </c:pt>
                <c:pt idx="3744">
                  <c:v>106.68429999999999</c:v>
                </c:pt>
                <c:pt idx="3745">
                  <c:v>106.7495</c:v>
                </c:pt>
                <c:pt idx="3746">
                  <c:v>106.816</c:v>
                </c:pt>
                <c:pt idx="3747">
                  <c:v>106.88200000000001</c:v>
                </c:pt>
                <c:pt idx="3748">
                  <c:v>106.94799999999999</c:v>
                </c:pt>
                <c:pt idx="3749">
                  <c:v>107.0137</c:v>
                </c:pt>
                <c:pt idx="3750">
                  <c:v>107.081</c:v>
                </c:pt>
                <c:pt idx="3751">
                  <c:v>107.1444</c:v>
                </c:pt>
                <c:pt idx="3752">
                  <c:v>107.2118</c:v>
                </c:pt>
                <c:pt idx="3753">
                  <c:v>107.27809999999999</c:v>
                </c:pt>
                <c:pt idx="3754">
                  <c:v>107.34520000000001</c:v>
                </c:pt>
                <c:pt idx="3755">
                  <c:v>107.4102</c:v>
                </c:pt>
                <c:pt idx="3756">
                  <c:v>107.4772</c:v>
                </c:pt>
                <c:pt idx="3757">
                  <c:v>107.5414</c:v>
                </c:pt>
                <c:pt idx="3758">
                  <c:v>107.6088</c:v>
                </c:pt>
                <c:pt idx="3759">
                  <c:v>107.67489999999999</c:v>
                </c:pt>
                <c:pt idx="3760">
                  <c:v>107.73950000000001</c:v>
                </c:pt>
                <c:pt idx="3761">
                  <c:v>107.804</c:v>
                </c:pt>
                <c:pt idx="3762">
                  <c:v>107.869</c:v>
                </c:pt>
                <c:pt idx="3763">
                  <c:v>107.93819999999999</c:v>
                </c:pt>
                <c:pt idx="3764">
                  <c:v>108.0034</c:v>
                </c:pt>
                <c:pt idx="3765">
                  <c:v>108.0707</c:v>
                </c:pt>
                <c:pt idx="3766">
                  <c:v>108.1387</c:v>
                </c:pt>
                <c:pt idx="3767">
                  <c:v>108.205</c:v>
                </c:pt>
                <c:pt idx="3768">
                  <c:v>108.2706</c:v>
                </c:pt>
                <c:pt idx="3769">
                  <c:v>108.3366</c:v>
                </c:pt>
                <c:pt idx="3770">
                  <c:v>108.4021</c:v>
                </c:pt>
                <c:pt idx="3771">
                  <c:v>108.4687</c:v>
                </c:pt>
                <c:pt idx="3772">
                  <c:v>108.5369</c:v>
                </c:pt>
                <c:pt idx="3773">
                  <c:v>108.6026</c:v>
                </c:pt>
                <c:pt idx="3774">
                  <c:v>108.6696</c:v>
                </c:pt>
                <c:pt idx="3775">
                  <c:v>108.736</c:v>
                </c:pt>
                <c:pt idx="3776">
                  <c:v>108.8021</c:v>
                </c:pt>
                <c:pt idx="3777">
                  <c:v>108.8693</c:v>
                </c:pt>
                <c:pt idx="3778">
                  <c:v>108.9354</c:v>
                </c:pt>
                <c:pt idx="3779">
                  <c:v>109.003</c:v>
                </c:pt>
                <c:pt idx="3780">
                  <c:v>109.06699999999999</c:v>
                </c:pt>
                <c:pt idx="3781">
                  <c:v>109.1341</c:v>
                </c:pt>
                <c:pt idx="3782">
                  <c:v>109.1994</c:v>
                </c:pt>
                <c:pt idx="3783">
                  <c:v>109.2667</c:v>
                </c:pt>
                <c:pt idx="3784">
                  <c:v>109.3321</c:v>
                </c:pt>
                <c:pt idx="3785">
                  <c:v>109.4</c:v>
                </c:pt>
                <c:pt idx="3786">
                  <c:v>109.46469999999999</c:v>
                </c:pt>
                <c:pt idx="3787">
                  <c:v>109.5309</c:v>
                </c:pt>
                <c:pt idx="3788">
                  <c:v>109.5967</c:v>
                </c:pt>
                <c:pt idx="3789">
                  <c:v>109.6636</c:v>
                </c:pt>
                <c:pt idx="3790">
                  <c:v>109.7316</c:v>
                </c:pt>
                <c:pt idx="3791">
                  <c:v>109.79519999999999</c:v>
                </c:pt>
                <c:pt idx="3792">
                  <c:v>109.8626</c:v>
                </c:pt>
                <c:pt idx="3793">
                  <c:v>109.9308</c:v>
                </c:pt>
                <c:pt idx="3794">
                  <c:v>109.99760000000001</c:v>
                </c:pt>
                <c:pt idx="3795">
                  <c:v>110.0646</c:v>
                </c:pt>
                <c:pt idx="3796">
                  <c:v>110.13039999999999</c:v>
                </c:pt>
                <c:pt idx="3797">
                  <c:v>110.1972</c:v>
                </c:pt>
                <c:pt idx="3798">
                  <c:v>110.2632</c:v>
                </c:pt>
                <c:pt idx="3799">
                  <c:v>110.3297</c:v>
                </c:pt>
                <c:pt idx="3800">
                  <c:v>110.3969</c:v>
                </c:pt>
                <c:pt idx="3801">
                  <c:v>110.4659</c:v>
                </c:pt>
                <c:pt idx="3802">
                  <c:v>110.5294</c:v>
                </c:pt>
                <c:pt idx="3803">
                  <c:v>110.59820000000001</c:v>
                </c:pt>
                <c:pt idx="3804">
                  <c:v>110.6639</c:v>
                </c:pt>
                <c:pt idx="3805">
                  <c:v>110.7285</c:v>
                </c:pt>
                <c:pt idx="3806">
                  <c:v>110.795</c:v>
                </c:pt>
                <c:pt idx="3807">
                  <c:v>110.8605</c:v>
                </c:pt>
                <c:pt idx="3808">
                  <c:v>110.9277</c:v>
                </c:pt>
                <c:pt idx="3809">
                  <c:v>110.99469999999999</c:v>
                </c:pt>
                <c:pt idx="3810">
                  <c:v>111.0616</c:v>
                </c:pt>
                <c:pt idx="3811">
                  <c:v>111.1293</c:v>
                </c:pt>
                <c:pt idx="3812">
                  <c:v>111.1953</c:v>
                </c:pt>
                <c:pt idx="3813">
                  <c:v>111.2636</c:v>
                </c:pt>
                <c:pt idx="3814">
                  <c:v>111.333</c:v>
                </c:pt>
                <c:pt idx="3815">
                  <c:v>111.4004</c:v>
                </c:pt>
                <c:pt idx="3816">
                  <c:v>111.4678</c:v>
                </c:pt>
                <c:pt idx="3817">
                  <c:v>111.5356</c:v>
                </c:pt>
                <c:pt idx="3818">
                  <c:v>111.60339999999999</c:v>
                </c:pt>
                <c:pt idx="3819">
                  <c:v>111.67189999999999</c:v>
                </c:pt>
                <c:pt idx="3820">
                  <c:v>111.7394</c:v>
                </c:pt>
                <c:pt idx="3821">
                  <c:v>111.8062</c:v>
                </c:pt>
                <c:pt idx="3822">
                  <c:v>111.8747</c:v>
                </c:pt>
                <c:pt idx="3823">
                  <c:v>111.94199999999999</c:v>
                </c:pt>
                <c:pt idx="3824">
                  <c:v>112.009</c:v>
                </c:pt>
                <c:pt idx="3825">
                  <c:v>112.07899999999999</c:v>
                </c:pt>
                <c:pt idx="3826">
                  <c:v>112.1455</c:v>
                </c:pt>
                <c:pt idx="3827">
                  <c:v>112.2124</c:v>
                </c:pt>
                <c:pt idx="3828">
                  <c:v>112.2821</c:v>
                </c:pt>
                <c:pt idx="3829">
                  <c:v>112.3479</c:v>
                </c:pt>
                <c:pt idx="3830">
                  <c:v>112.4164</c:v>
                </c:pt>
                <c:pt idx="3831">
                  <c:v>112.4846</c:v>
                </c:pt>
                <c:pt idx="3832">
                  <c:v>112.55240000000001</c:v>
                </c:pt>
                <c:pt idx="3833">
                  <c:v>112.62139999999999</c:v>
                </c:pt>
                <c:pt idx="3834">
                  <c:v>112.68859999999999</c:v>
                </c:pt>
                <c:pt idx="3835">
                  <c:v>112.7565</c:v>
                </c:pt>
                <c:pt idx="3836">
                  <c:v>112.82340000000001</c:v>
                </c:pt>
                <c:pt idx="3837">
                  <c:v>112.8913</c:v>
                </c:pt>
                <c:pt idx="3838">
                  <c:v>112.96</c:v>
                </c:pt>
                <c:pt idx="3839">
                  <c:v>113.0284</c:v>
                </c:pt>
                <c:pt idx="3840">
                  <c:v>113.0986</c:v>
                </c:pt>
                <c:pt idx="3841">
                  <c:v>113.16589999999999</c:v>
                </c:pt>
                <c:pt idx="3842">
                  <c:v>113.23650000000001</c:v>
                </c:pt>
                <c:pt idx="3843">
                  <c:v>113.30589999999999</c:v>
                </c:pt>
                <c:pt idx="3844">
                  <c:v>113.3746</c:v>
                </c:pt>
                <c:pt idx="3845">
                  <c:v>113.44370000000001</c:v>
                </c:pt>
                <c:pt idx="3846">
                  <c:v>113.5125</c:v>
                </c:pt>
                <c:pt idx="3847">
                  <c:v>113.5825</c:v>
                </c:pt>
                <c:pt idx="3848">
                  <c:v>113.6516</c:v>
                </c:pt>
                <c:pt idx="3849">
                  <c:v>113.7196</c:v>
                </c:pt>
                <c:pt idx="3850">
                  <c:v>113.79040000000001</c:v>
                </c:pt>
                <c:pt idx="3851">
                  <c:v>113.8593</c:v>
                </c:pt>
                <c:pt idx="3852">
                  <c:v>113.93</c:v>
                </c:pt>
                <c:pt idx="3853">
                  <c:v>113.9978</c:v>
                </c:pt>
                <c:pt idx="3854">
                  <c:v>114.0667</c:v>
                </c:pt>
                <c:pt idx="3855">
                  <c:v>114.13679999999999</c:v>
                </c:pt>
                <c:pt idx="3856">
                  <c:v>114.2045</c:v>
                </c:pt>
                <c:pt idx="3857">
                  <c:v>114.27589999999999</c:v>
                </c:pt>
                <c:pt idx="3858">
                  <c:v>114.34399999999999</c:v>
                </c:pt>
                <c:pt idx="3859">
                  <c:v>114.41419999999999</c:v>
                </c:pt>
                <c:pt idx="3860">
                  <c:v>114.48390000000001</c:v>
                </c:pt>
                <c:pt idx="3861">
                  <c:v>114.556</c:v>
                </c:pt>
                <c:pt idx="3862">
                  <c:v>114.6258</c:v>
                </c:pt>
                <c:pt idx="3863">
                  <c:v>114.69540000000001</c:v>
                </c:pt>
                <c:pt idx="3864">
                  <c:v>114.76609999999999</c:v>
                </c:pt>
                <c:pt idx="3865">
                  <c:v>114.83580000000001</c:v>
                </c:pt>
                <c:pt idx="3866">
                  <c:v>114.9081</c:v>
                </c:pt>
                <c:pt idx="3867">
                  <c:v>114.9759</c:v>
                </c:pt>
                <c:pt idx="3868">
                  <c:v>115.0458</c:v>
                </c:pt>
                <c:pt idx="3869">
                  <c:v>115.1178</c:v>
                </c:pt>
                <c:pt idx="3870">
                  <c:v>115.1875</c:v>
                </c:pt>
                <c:pt idx="3871">
                  <c:v>115.2574</c:v>
                </c:pt>
                <c:pt idx="3872">
                  <c:v>115.32729999999999</c:v>
                </c:pt>
                <c:pt idx="3873">
                  <c:v>115.3974</c:v>
                </c:pt>
                <c:pt idx="3874">
                  <c:v>115.4679</c:v>
                </c:pt>
                <c:pt idx="3875">
                  <c:v>115.5371</c:v>
                </c:pt>
                <c:pt idx="3876">
                  <c:v>115.6048</c:v>
                </c:pt>
                <c:pt idx="3877">
                  <c:v>115.67610000000001</c:v>
                </c:pt>
                <c:pt idx="3878">
                  <c:v>115.7467</c:v>
                </c:pt>
                <c:pt idx="3879">
                  <c:v>115.81480000000001</c:v>
                </c:pt>
                <c:pt idx="3880">
                  <c:v>115.8857</c:v>
                </c:pt>
                <c:pt idx="3881">
                  <c:v>115.95310000000001</c:v>
                </c:pt>
                <c:pt idx="3882">
                  <c:v>116.0231</c:v>
                </c:pt>
                <c:pt idx="3883">
                  <c:v>116.0928</c:v>
                </c:pt>
                <c:pt idx="3884">
                  <c:v>116.1634</c:v>
                </c:pt>
                <c:pt idx="3885">
                  <c:v>116.2323</c:v>
                </c:pt>
                <c:pt idx="3886">
                  <c:v>116.30240000000001</c:v>
                </c:pt>
                <c:pt idx="3887">
                  <c:v>116.37139999999999</c:v>
                </c:pt>
                <c:pt idx="3888">
                  <c:v>116.4413</c:v>
                </c:pt>
                <c:pt idx="3889">
                  <c:v>116.5116</c:v>
                </c:pt>
                <c:pt idx="3890">
                  <c:v>116.5812</c:v>
                </c:pt>
                <c:pt idx="3891">
                  <c:v>116.652</c:v>
                </c:pt>
                <c:pt idx="3892">
                  <c:v>116.7209</c:v>
                </c:pt>
                <c:pt idx="3893">
                  <c:v>116.7899</c:v>
                </c:pt>
                <c:pt idx="3894">
                  <c:v>116.8591</c:v>
                </c:pt>
                <c:pt idx="3895">
                  <c:v>116.9281</c:v>
                </c:pt>
                <c:pt idx="3896">
                  <c:v>116.99639999999999</c:v>
                </c:pt>
                <c:pt idx="3897">
                  <c:v>117.0671</c:v>
                </c:pt>
                <c:pt idx="3898">
                  <c:v>117.13679999999999</c:v>
                </c:pt>
                <c:pt idx="3899">
                  <c:v>117.20650000000001</c:v>
                </c:pt>
                <c:pt idx="3900">
                  <c:v>117.2779</c:v>
                </c:pt>
                <c:pt idx="3901">
                  <c:v>117.3484</c:v>
                </c:pt>
                <c:pt idx="3902">
                  <c:v>117.4177</c:v>
                </c:pt>
                <c:pt idx="3903">
                  <c:v>117.489</c:v>
                </c:pt>
                <c:pt idx="3904">
                  <c:v>117.5585</c:v>
                </c:pt>
                <c:pt idx="3905">
                  <c:v>117.6309</c:v>
                </c:pt>
                <c:pt idx="3906">
                  <c:v>117.7012</c:v>
                </c:pt>
                <c:pt idx="3907">
                  <c:v>117.77070000000001</c:v>
                </c:pt>
                <c:pt idx="3908">
                  <c:v>117.8432</c:v>
                </c:pt>
                <c:pt idx="3909">
                  <c:v>117.9118</c:v>
                </c:pt>
                <c:pt idx="3910">
                  <c:v>117.9828</c:v>
                </c:pt>
                <c:pt idx="3911">
                  <c:v>118.0548</c:v>
                </c:pt>
                <c:pt idx="3912">
                  <c:v>118.1254</c:v>
                </c:pt>
                <c:pt idx="3913">
                  <c:v>118.19540000000001</c:v>
                </c:pt>
                <c:pt idx="3914">
                  <c:v>118.2666</c:v>
                </c:pt>
                <c:pt idx="3915">
                  <c:v>118.339</c:v>
                </c:pt>
                <c:pt idx="3916">
                  <c:v>118.40940000000001</c:v>
                </c:pt>
                <c:pt idx="3917">
                  <c:v>118.4808</c:v>
                </c:pt>
                <c:pt idx="3918">
                  <c:v>118.5522</c:v>
                </c:pt>
                <c:pt idx="3919">
                  <c:v>118.6241</c:v>
                </c:pt>
                <c:pt idx="3920">
                  <c:v>118.6964</c:v>
                </c:pt>
                <c:pt idx="3921">
                  <c:v>118.76739999999999</c:v>
                </c:pt>
                <c:pt idx="3922">
                  <c:v>118.8404</c:v>
                </c:pt>
                <c:pt idx="3923">
                  <c:v>118.91070000000001</c:v>
                </c:pt>
                <c:pt idx="3924">
                  <c:v>118.9838</c:v>
                </c:pt>
                <c:pt idx="3925">
                  <c:v>119.0552</c:v>
                </c:pt>
                <c:pt idx="3926">
                  <c:v>119.1271</c:v>
                </c:pt>
                <c:pt idx="3927">
                  <c:v>119.19880000000001</c:v>
                </c:pt>
                <c:pt idx="3928">
                  <c:v>119.2706</c:v>
                </c:pt>
                <c:pt idx="3929">
                  <c:v>119.3429</c:v>
                </c:pt>
                <c:pt idx="3930">
                  <c:v>119.4141</c:v>
                </c:pt>
                <c:pt idx="3931">
                  <c:v>119.48690000000001</c:v>
                </c:pt>
                <c:pt idx="3932">
                  <c:v>119.55840000000001</c:v>
                </c:pt>
                <c:pt idx="3933">
                  <c:v>119.6289</c:v>
                </c:pt>
                <c:pt idx="3934">
                  <c:v>119.7009</c:v>
                </c:pt>
                <c:pt idx="3935">
                  <c:v>119.7697</c:v>
                </c:pt>
                <c:pt idx="3936">
                  <c:v>119.8413</c:v>
                </c:pt>
                <c:pt idx="3937">
                  <c:v>119.9122</c:v>
                </c:pt>
                <c:pt idx="3938">
                  <c:v>119.9828</c:v>
                </c:pt>
                <c:pt idx="3939">
                  <c:v>120.0534</c:v>
                </c:pt>
                <c:pt idx="3940">
                  <c:v>120.12430000000001</c:v>
                </c:pt>
                <c:pt idx="3941">
                  <c:v>120.1948</c:v>
                </c:pt>
                <c:pt idx="3942">
                  <c:v>120.26649999999999</c:v>
                </c:pt>
                <c:pt idx="3943">
                  <c:v>120.3383</c:v>
                </c:pt>
                <c:pt idx="3944">
                  <c:v>120.4088</c:v>
                </c:pt>
                <c:pt idx="3945">
                  <c:v>120.4823</c:v>
                </c:pt>
                <c:pt idx="3946">
                  <c:v>120.55289999999999</c:v>
                </c:pt>
                <c:pt idx="3947">
                  <c:v>120.6236</c:v>
                </c:pt>
                <c:pt idx="3948">
                  <c:v>120.6973</c:v>
                </c:pt>
                <c:pt idx="3949">
                  <c:v>120.7694</c:v>
                </c:pt>
                <c:pt idx="3950">
                  <c:v>120.8412</c:v>
                </c:pt>
                <c:pt idx="3951">
                  <c:v>120.9128</c:v>
                </c:pt>
                <c:pt idx="3952">
                  <c:v>120.9863</c:v>
                </c:pt>
                <c:pt idx="3953">
                  <c:v>121.0587</c:v>
                </c:pt>
                <c:pt idx="3954">
                  <c:v>121.12949999999999</c:v>
                </c:pt>
                <c:pt idx="3955">
                  <c:v>121.2029</c:v>
                </c:pt>
                <c:pt idx="3956">
                  <c:v>121.274</c:v>
                </c:pt>
                <c:pt idx="3957">
                  <c:v>121.3476</c:v>
                </c:pt>
                <c:pt idx="3958">
                  <c:v>121.42149999999999</c:v>
                </c:pt>
                <c:pt idx="3959">
                  <c:v>121.494</c:v>
                </c:pt>
                <c:pt idx="3960">
                  <c:v>121.56570000000001</c:v>
                </c:pt>
                <c:pt idx="3961">
                  <c:v>121.64019999999999</c:v>
                </c:pt>
                <c:pt idx="3962">
                  <c:v>121.7119</c:v>
                </c:pt>
                <c:pt idx="3963">
                  <c:v>121.78570000000001</c:v>
                </c:pt>
                <c:pt idx="3964">
                  <c:v>121.8592</c:v>
                </c:pt>
                <c:pt idx="3965">
                  <c:v>121.9307</c:v>
                </c:pt>
                <c:pt idx="3966">
                  <c:v>122.0056</c:v>
                </c:pt>
                <c:pt idx="3967">
                  <c:v>122.0789</c:v>
                </c:pt>
                <c:pt idx="3968">
                  <c:v>122.1515</c:v>
                </c:pt>
                <c:pt idx="3969">
                  <c:v>122.22450000000001</c:v>
                </c:pt>
                <c:pt idx="3970">
                  <c:v>122.2984</c:v>
                </c:pt>
                <c:pt idx="3971">
                  <c:v>122.37130000000001</c:v>
                </c:pt>
                <c:pt idx="3972">
                  <c:v>122.4444</c:v>
                </c:pt>
                <c:pt idx="3973">
                  <c:v>122.5162</c:v>
                </c:pt>
                <c:pt idx="3974">
                  <c:v>122.5894</c:v>
                </c:pt>
                <c:pt idx="3975">
                  <c:v>122.663</c:v>
                </c:pt>
                <c:pt idx="3976">
                  <c:v>122.7358</c:v>
                </c:pt>
                <c:pt idx="3977">
                  <c:v>122.8079</c:v>
                </c:pt>
                <c:pt idx="3978">
                  <c:v>122.87949999999999</c:v>
                </c:pt>
                <c:pt idx="3979">
                  <c:v>122.9521</c:v>
                </c:pt>
                <c:pt idx="3980">
                  <c:v>123.02370000000001</c:v>
                </c:pt>
                <c:pt idx="3981">
                  <c:v>123.0959</c:v>
                </c:pt>
                <c:pt idx="3982">
                  <c:v>123.17</c:v>
                </c:pt>
                <c:pt idx="3983">
                  <c:v>123.2418</c:v>
                </c:pt>
                <c:pt idx="3984">
                  <c:v>123.3122</c:v>
                </c:pt>
                <c:pt idx="3985">
                  <c:v>123.3835</c:v>
                </c:pt>
                <c:pt idx="3986">
                  <c:v>123.455</c:v>
                </c:pt>
                <c:pt idx="3987">
                  <c:v>123.5262</c:v>
                </c:pt>
                <c:pt idx="3988">
                  <c:v>123.59780000000001</c:v>
                </c:pt>
                <c:pt idx="3989">
                  <c:v>123.66930000000001</c:v>
                </c:pt>
                <c:pt idx="3990">
                  <c:v>123.7402</c:v>
                </c:pt>
                <c:pt idx="3991">
                  <c:v>123.8126</c:v>
                </c:pt>
                <c:pt idx="3992">
                  <c:v>123.8856</c:v>
                </c:pt>
                <c:pt idx="3993">
                  <c:v>123.9573</c:v>
                </c:pt>
                <c:pt idx="3994">
                  <c:v>124.02760000000001</c:v>
                </c:pt>
                <c:pt idx="3995">
                  <c:v>124.0998</c:v>
                </c:pt>
                <c:pt idx="3996">
                  <c:v>124.17019999999999</c:v>
                </c:pt>
                <c:pt idx="3997">
                  <c:v>124.2405</c:v>
                </c:pt>
                <c:pt idx="3998">
                  <c:v>124.3112</c:v>
                </c:pt>
                <c:pt idx="3999">
                  <c:v>124.3823</c:v>
                </c:pt>
                <c:pt idx="4000">
                  <c:v>124.45480000000001</c:v>
                </c:pt>
                <c:pt idx="4001">
                  <c:v>124.5243</c:v>
                </c:pt>
                <c:pt idx="4002">
                  <c:v>124.59739999999999</c:v>
                </c:pt>
                <c:pt idx="4003">
                  <c:v>124.6692</c:v>
                </c:pt>
                <c:pt idx="4004">
                  <c:v>124.7402</c:v>
                </c:pt>
                <c:pt idx="4005">
                  <c:v>124.8116</c:v>
                </c:pt>
                <c:pt idx="4006">
                  <c:v>124.8841</c:v>
                </c:pt>
                <c:pt idx="4007">
                  <c:v>124.95480000000001</c:v>
                </c:pt>
                <c:pt idx="4008">
                  <c:v>125.0254</c:v>
                </c:pt>
                <c:pt idx="4009">
                  <c:v>125.0985</c:v>
                </c:pt>
                <c:pt idx="4010">
                  <c:v>125.1707</c:v>
                </c:pt>
                <c:pt idx="4011">
                  <c:v>125.2432</c:v>
                </c:pt>
                <c:pt idx="4012">
                  <c:v>125.31610000000001</c:v>
                </c:pt>
                <c:pt idx="4013">
                  <c:v>125.3879</c:v>
                </c:pt>
                <c:pt idx="4014">
                  <c:v>125.4618</c:v>
                </c:pt>
                <c:pt idx="4015">
                  <c:v>125.53279999999999</c:v>
                </c:pt>
                <c:pt idx="4016">
                  <c:v>125.6079</c:v>
                </c:pt>
                <c:pt idx="4017">
                  <c:v>125.6806</c:v>
                </c:pt>
                <c:pt idx="4018">
                  <c:v>125.7552</c:v>
                </c:pt>
                <c:pt idx="4019">
                  <c:v>125.8283</c:v>
                </c:pt>
                <c:pt idx="4020">
                  <c:v>125.9004</c:v>
                </c:pt>
                <c:pt idx="4021">
                  <c:v>125.9729</c:v>
                </c:pt>
                <c:pt idx="4022">
                  <c:v>126.0474</c:v>
                </c:pt>
                <c:pt idx="4023">
                  <c:v>126.12139999999999</c:v>
                </c:pt>
                <c:pt idx="4024">
                  <c:v>126.196</c:v>
                </c:pt>
                <c:pt idx="4025">
                  <c:v>126.2704</c:v>
                </c:pt>
                <c:pt idx="4026">
                  <c:v>126.3424</c:v>
                </c:pt>
                <c:pt idx="4027">
                  <c:v>126.4131</c:v>
                </c:pt>
                <c:pt idx="4028">
                  <c:v>126.48699999999999</c:v>
                </c:pt>
                <c:pt idx="4029">
                  <c:v>126.5616</c:v>
                </c:pt>
                <c:pt idx="4030">
                  <c:v>126.633</c:v>
                </c:pt>
                <c:pt idx="4031">
                  <c:v>126.7076</c:v>
                </c:pt>
                <c:pt idx="4032">
                  <c:v>126.7808</c:v>
                </c:pt>
                <c:pt idx="4033">
                  <c:v>126.85420000000001</c:v>
                </c:pt>
                <c:pt idx="4034">
                  <c:v>126.92700000000001</c:v>
                </c:pt>
                <c:pt idx="4035">
                  <c:v>126.99979999999999</c:v>
                </c:pt>
                <c:pt idx="4036">
                  <c:v>127.0754</c:v>
                </c:pt>
                <c:pt idx="4037">
                  <c:v>127.1503</c:v>
                </c:pt>
                <c:pt idx="4038">
                  <c:v>127.2239</c:v>
                </c:pt>
                <c:pt idx="4039">
                  <c:v>127.2988</c:v>
                </c:pt>
                <c:pt idx="4040">
                  <c:v>127.3717</c:v>
                </c:pt>
                <c:pt idx="4041">
                  <c:v>127.444</c:v>
                </c:pt>
                <c:pt idx="4042">
                  <c:v>127.518</c:v>
                </c:pt>
                <c:pt idx="4043">
                  <c:v>127.5916</c:v>
                </c:pt>
                <c:pt idx="4044">
                  <c:v>127.66459999999999</c:v>
                </c:pt>
                <c:pt idx="4045">
                  <c:v>127.73520000000001</c:v>
                </c:pt>
                <c:pt idx="4046">
                  <c:v>127.8082</c:v>
                </c:pt>
                <c:pt idx="4047">
                  <c:v>127.8806</c:v>
                </c:pt>
                <c:pt idx="4048">
                  <c:v>127.9551</c:v>
                </c:pt>
                <c:pt idx="4049">
                  <c:v>128.02799999999999</c:v>
                </c:pt>
                <c:pt idx="4050">
                  <c:v>128.1</c:v>
                </c:pt>
                <c:pt idx="4051">
                  <c:v>128.17189999999999</c:v>
                </c:pt>
                <c:pt idx="4052">
                  <c:v>128.24510000000001</c:v>
                </c:pt>
                <c:pt idx="4053">
                  <c:v>128.3177</c:v>
                </c:pt>
                <c:pt idx="4054">
                  <c:v>128.38999999999999</c:v>
                </c:pt>
                <c:pt idx="4055">
                  <c:v>128.46260000000001</c:v>
                </c:pt>
                <c:pt idx="4056">
                  <c:v>128.536</c:v>
                </c:pt>
                <c:pt idx="4057">
                  <c:v>128.6088</c:v>
                </c:pt>
                <c:pt idx="4058">
                  <c:v>128.68029999999999</c:v>
                </c:pt>
                <c:pt idx="4059">
                  <c:v>128.7543</c:v>
                </c:pt>
                <c:pt idx="4060">
                  <c:v>128.82660000000001</c:v>
                </c:pt>
                <c:pt idx="4061">
                  <c:v>128.9014</c:v>
                </c:pt>
                <c:pt idx="4062">
                  <c:v>128.97329999999999</c:v>
                </c:pt>
                <c:pt idx="4063">
                  <c:v>129.04560000000001</c:v>
                </c:pt>
                <c:pt idx="4064">
                  <c:v>129.12049999999999</c:v>
                </c:pt>
                <c:pt idx="4065">
                  <c:v>129.1943</c:v>
                </c:pt>
                <c:pt idx="4066">
                  <c:v>129.2663</c:v>
                </c:pt>
                <c:pt idx="4067">
                  <c:v>129.3399</c:v>
                </c:pt>
                <c:pt idx="4068">
                  <c:v>129.4126</c:v>
                </c:pt>
                <c:pt idx="4069">
                  <c:v>129.48519999999999</c:v>
                </c:pt>
                <c:pt idx="4070">
                  <c:v>129.56110000000001</c:v>
                </c:pt>
                <c:pt idx="4071">
                  <c:v>129.63380000000001</c:v>
                </c:pt>
                <c:pt idx="4072">
                  <c:v>129.70580000000001</c:v>
                </c:pt>
                <c:pt idx="4073">
                  <c:v>129.7801</c:v>
                </c:pt>
                <c:pt idx="4074">
                  <c:v>129.8535</c:v>
                </c:pt>
                <c:pt idx="4075">
                  <c:v>129.9263</c:v>
                </c:pt>
                <c:pt idx="4076">
                  <c:v>129.999</c:v>
                </c:pt>
                <c:pt idx="4077">
                  <c:v>130.07259999999999</c:v>
                </c:pt>
                <c:pt idx="4078">
                  <c:v>130.1472</c:v>
                </c:pt>
                <c:pt idx="4079">
                  <c:v>130.21809999999999</c:v>
                </c:pt>
                <c:pt idx="4080">
                  <c:v>130.29040000000001</c:v>
                </c:pt>
                <c:pt idx="4081">
                  <c:v>130.36269999999999</c:v>
                </c:pt>
                <c:pt idx="4082">
                  <c:v>130.4366</c:v>
                </c:pt>
                <c:pt idx="4083">
                  <c:v>130.50819999999999</c:v>
                </c:pt>
                <c:pt idx="4084">
                  <c:v>130.5804</c:v>
                </c:pt>
                <c:pt idx="4085">
                  <c:v>130.65289999999999</c:v>
                </c:pt>
                <c:pt idx="4086">
                  <c:v>130.7276</c:v>
                </c:pt>
                <c:pt idx="4087">
                  <c:v>130.7988</c:v>
                </c:pt>
                <c:pt idx="4088">
                  <c:v>130.87119999999999</c:v>
                </c:pt>
                <c:pt idx="4089">
                  <c:v>130.94579999999999</c:v>
                </c:pt>
                <c:pt idx="4090">
                  <c:v>131.01929999999999</c:v>
                </c:pt>
                <c:pt idx="4091">
                  <c:v>131.0933</c:v>
                </c:pt>
                <c:pt idx="4092">
                  <c:v>131.167</c:v>
                </c:pt>
                <c:pt idx="4093">
                  <c:v>131.2388</c:v>
                </c:pt>
                <c:pt idx="4094">
                  <c:v>131.3126</c:v>
                </c:pt>
                <c:pt idx="4095">
                  <c:v>131.38470000000001</c:v>
                </c:pt>
                <c:pt idx="4096">
                  <c:v>131.4579</c:v>
                </c:pt>
                <c:pt idx="4097">
                  <c:v>131.53290000000001</c:v>
                </c:pt>
                <c:pt idx="4098">
                  <c:v>131.60669999999999</c:v>
                </c:pt>
                <c:pt idx="4099">
                  <c:v>131.68020000000001</c:v>
                </c:pt>
                <c:pt idx="4100">
                  <c:v>131.7544</c:v>
                </c:pt>
                <c:pt idx="4101">
                  <c:v>131.8263</c:v>
                </c:pt>
                <c:pt idx="4102">
                  <c:v>131.9006</c:v>
                </c:pt>
                <c:pt idx="4103">
                  <c:v>131.9759</c:v>
                </c:pt>
                <c:pt idx="4104">
                  <c:v>132.0496</c:v>
                </c:pt>
                <c:pt idx="4105">
                  <c:v>132.1233</c:v>
                </c:pt>
                <c:pt idx="4106">
                  <c:v>132.19890000000001</c:v>
                </c:pt>
                <c:pt idx="4107">
                  <c:v>132.2714</c:v>
                </c:pt>
                <c:pt idx="4108">
                  <c:v>132.34540000000001</c:v>
                </c:pt>
                <c:pt idx="4109">
                  <c:v>132.41970000000001</c:v>
                </c:pt>
                <c:pt idx="4110">
                  <c:v>132.4931</c:v>
                </c:pt>
                <c:pt idx="4111">
                  <c:v>132.56780000000001</c:v>
                </c:pt>
                <c:pt idx="4112">
                  <c:v>132.6431</c:v>
                </c:pt>
                <c:pt idx="4113">
                  <c:v>132.7165</c:v>
                </c:pt>
                <c:pt idx="4114">
                  <c:v>132.79179999999999</c:v>
                </c:pt>
                <c:pt idx="4115">
                  <c:v>132.86789999999999</c:v>
                </c:pt>
                <c:pt idx="4116">
                  <c:v>132.94300000000001</c:v>
                </c:pt>
                <c:pt idx="4117">
                  <c:v>133.01740000000001</c:v>
                </c:pt>
                <c:pt idx="4118">
                  <c:v>133.09010000000001</c:v>
                </c:pt>
                <c:pt idx="4119">
                  <c:v>133.16669999999999</c:v>
                </c:pt>
                <c:pt idx="4120">
                  <c:v>133.2398</c:v>
                </c:pt>
                <c:pt idx="4121">
                  <c:v>133.3142</c:v>
                </c:pt>
                <c:pt idx="4122">
                  <c:v>133.3886</c:v>
                </c:pt>
                <c:pt idx="4123">
                  <c:v>133.4624</c:v>
                </c:pt>
                <c:pt idx="4124">
                  <c:v>133.53749999999999</c:v>
                </c:pt>
                <c:pt idx="4125">
                  <c:v>133.61150000000001</c:v>
                </c:pt>
                <c:pt idx="4126">
                  <c:v>133.6865</c:v>
                </c:pt>
                <c:pt idx="4127">
                  <c:v>133.75960000000001</c:v>
                </c:pt>
                <c:pt idx="4128">
                  <c:v>133.83199999999999</c:v>
                </c:pt>
                <c:pt idx="4129">
                  <c:v>133.90610000000001</c:v>
                </c:pt>
                <c:pt idx="4130">
                  <c:v>133.977</c:v>
                </c:pt>
                <c:pt idx="4131">
                  <c:v>134.05250000000001</c:v>
                </c:pt>
                <c:pt idx="4132">
                  <c:v>134.12450000000001</c:v>
                </c:pt>
                <c:pt idx="4133">
                  <c:v>134.19649999999999</c:v>
                </c:pt>
                <c:pt idx="4134">
                  <c:v>134.27010000000001</c:v>
                </c:pt>
                <c:pt idx="4135">
                  <c:v>134.34440000000001</c:v>
                </c:pt>
                <c:pt idx="4136">
                  <c:v>134.41550000000001</c:v>
                </c:pt>
                <c:pt idx="4137">
                  <c:v>134.48830000000001</c:v>
                </c:pt>
                <c:pt idx="4138">
                  <c:v>134.5615</c:v>
                </c:pt>
                <c:pt idx="4139">
                  <c:v>134.6328</c:v>
                </c:pt>
                <c:pt idx="4140">
                  <c:v>134.7038</c:v>
                </c:pt>
                <c:pt idx="4141">
                  <c:v>134.7765</c:v>
                </c:pt>
                <c:pt idx="4142">
                  <c:v>134.84790000000001</c:v>
                </c:pt>
                <c:pt idx="4143">
                  <c:v>134.91849999999999</c:v>
                </c:pt>
                <c:pt idx="4144">
                  <c:v>134.99090000000001</c:v>
                </c:pt>
                <c:pt idx="4145">
                  <c:v>135.06200000000001</c:v>
                </c:pt>
                <c:pt idx="4146">
                  <c:v>135.13079999999999</c:v>
                </c:pt>
                <c:pt idx="4147">
                  <c:v>135.20419999999999</c:v>
                </c:pt>
                <c:pt idx="4148">
                  <c:v>135.27369999999999</c:v>
                </c:pt>
                <c:pt idx="4149">
                  <c:v>135.34469999999999</c:v>
                </c:pt>
                <c:pt idx="4150">
                  <c:v>135.41329999999999</c:v>
                </c:pt>
                <c:pt idx="4151">
                  <c:v>135.48320000000001</c:v>
                </c:pt>
                <c:pt idx="4152">
                  <c:v>135.55410000000001</c:v>
                </c:pt>
                <c:pt idx="4153">
                  <c:v>135.62370000000001</c:v>
                </c:pt>
                <c:pt idx="4154">
                  <c:v>135.6926</c:v>
                </c:pt>
                <c:pt idx="4155">
                  <c:v>135.76439999999999</c:v>
                </c:pt>
                <c:pt idx="4156">
                  <c:v>135.83459999999999</c:v>
                </c:pt>
                <c:pt idx="4157">
                  <c:v>135.90430000000001</c:v>
                </c:pt>
                <c:pt idx="4158">
                  <c:v>135.97470000000001</c:v>
                </c:pt>
                <c:pt idx="4159">
                  <c:v>136.04429999999999</c:v>
                </c:pt>
                <c:pt idx="4160">
                  <c:v>136.11660000000001</c:v>
                </c:pt>
                <c:pt idx="4161">
                  <c:v>136.18860000000001</c:v>
                </c:pt>
                <c:pt idx="4162">
                  <c:v>136.2585</c:v>
                </c:pt>
                <c:pt idx="4163">
                  <c:v>136.32990000000001</c:v>
                </c:pt>
                <c:pt idx="4164">
                  <c:v>136.40129999999999</c:v>
                </c:pt>
                <c:pt idx="4165">
                  <c:v>136.4734</c:v>
                </c:pt>
                <c:pt idx="4166">
                  <c:v>136.54589999999999</c:v>
                </c:pt>
                <c:pt idx="4167">
                  <c:v>136.6183</c:v>
                </c:pt>
                <c:pt idx="4168">
                  <c:v>136.69159999999999</c:v>
                </c:pt>
                <c:pt idx="4169">
                  <c:v>136.7637</c:v>
                </c:pt>
                <c:pt idx="4170">
                  <c:v>136.83680000000001</c:v>
                </c:pt>
                <c:pt idx="4171">
                  <c:v>136.90940000000001</c:v>
                </c:pt>
                <c:pt idx="4172">
                  <c:v>136.982</c:v>
                </c:pt>
                <c:pt idx="4173">
                  <c:v>137.05670000000001</c:v>
                </c:pt>
                <c:pt idx="4174">
                  <c:v>137.12880000000001</c:v>
                </c:pt>
                <c:pt idx="4175">
                  <c:v>137.2011</c:v>
                </c:pt>
                <c:pt idx="4176">
                  <c:v>137.27279999999999</c:v>
                </c:pt>
                <c:pt idx="4177">
                  <c:v>137.34460000000001</c:v>
                </c:pt>
                <c:pt idx="4178">
                  <c:v>137.41800000000001</c:v>
                </c:pt>
                <c:pt idx="4179">
                  <c:v>137.49209999999999</c:v>
                </c:pt>
                <c:pt idx="4180">
                  <c:v>137.56630000000001</c:v>
                </c:pt>
                <c:pt idx="4181">
                  <c:v>137.63929999999999</c:v>
                </c:pt>
                <c:pt idx="4182">
                  <c:v>137.71170000000001</c:v>
                </c:pt>
                <c:pt idx="4183">
                  <c:v>137.7841</c:v>
                </c:pt>
                <c:pt idx="4184">
                  <c:v>137.857</c:v>
                </c:pt>
                <c:pt idx="4185">
                  <c:v>137.928</c:v>
                </c:pt>
                <c:pt idx="4186">
                  <c:v>138.001</c:v>
                </c:pt>
                <c:pt idx="4187">
                  <c:v>138.07470000000001</c:v>
                </c:pt>
                <c:pt idx="4188">
                  <c:v>138.14750000000001</c:v>
                </c:pt>
                <c:pt idx="4189">
                  <c:v>138.2216</c:v>
                </c:pt>
                <c:pt idx="4190">
                  <c:v>138.29419999999999</c:v>
                </c:pt>
                <c:pt idx="4191">
                  <c:v>138.3699</c:v>
                </c:pt>
                <c:pt idx="4192">
                  <c:v>138.44229999999999</c:v>
                </c:pt>
                <c:pt idx="4193">
                  <c:v>138.5137</c:v>
                </c:pt>
                <c:pt idx="4194">
                  <c:v>138.58949999999999</c:v>
                </c:pt>
                <c:pt idx="4195">
                  <c:v>138.66329999999999</c:v>
                </c:pt>
                <c:pt idx="4196">
                  <c:v>138.7373</c:v>
                </c:pt>
                <c:pt idx="4197">
                  <c:v>138.8109</c:v>
                </c:pt>
                <c:pt idx="4198">
                  <c:v>138.8852</c:v>
                </c:pt>
                <c:pt idx="4199">
                  <c:v>138.95849999999999</c:v>
                </c:pt>
                <c:pt idx="4200">
                  <c:v>139.03200000000001</c:v>
                </c:pt>
                <c:pt idx="4201">
                  <c:v>139.1053</c:v>
                </c:pt>
                <c:pt idx="4202">
                  <c:v>139.17910000000001</c:v>
                </c:pt>
                <c:pt idx="4203">
                  <c:v>139.25460000000001</c:v>
                </c:pt>
                <c:pt idx="4204">
                  <c:v>139.3271</c:v>
                </c:pt>
                <c:pt idx="4205">
                  <c:v>139.40119999999999</c:v>
                </c:pt>
                <c:pt idx="4206">
                  <c:v>139.4753</c:v>
                </c:pt>
                <c:pt idx="4207">
                  <c:v>139.54900000000001</c:v>
                </c:pt>
                <c:pt idx="4208">
                  <c:v>139.62280000000001</c:v>
                </c:pt>
                <c:pt idx="4209">
                  <c:v>139.69659999999999</c:v>
                </c:pt>
                <c:pt idx="4210">
                  <c:v>139.76820000000001</c:v>
                </c:pt>
                <c:pt idx="4211">
                  <c:v>139.8432</c:v>
                </c:pt>
                <c:pt idx="4212">
                  <c:v>139.91800000000001</c:v>
                </c:pt>
                <c:pt idx="4213">
                  <c:v>139.99019999999999</c:v>
                </c:pt>
                <c:pt idx="4214">
                  <c:v>140.06370000000001</c:v>
                </c:pt>
                <c:pt idx="4215">
                  <c:v>140.136</c:v>
                </c:pt>
                <c:pt idx="4216">
                  <c:v>140.21</c:v>
                </c:pt>
                <c:pt idx="4217">
                  <c:v>140.28290000000001</c:v>
                </c:pt>
                <c:pt idx="4218">
                  <c:v>140.3578</c:v>
                </c:pt>
                <c:pt idx="4219">
                  <c:v>140.4297</c:v>
                </c:pt>
                <c:pt idx="4220">
                  <c:v>140.505</c:v>
                </c:pt>
                <c:pt idx="4221">
                  <c:v>140.57839999999999</c:v>
                </c:pt>
                <c:pt idx="4222">
                  <c:v>140.6534</c:v>
                </c:pt>
                <c:pt idx="4223">
                  <c:v>140.72739999999999</c:v>
                </c:pt>
                <c:pt idx="4224">
                  <c:v>140.8014</c:v>
                </c:pt>
                <c:pt idx="4225">
                  <c:v>140.87569999999999</c:v>
                </c:pt>
                <c:pt idx="4226">
                  <c:v>140.94839999999999</c:v>
                </c:pt>
                <c:pt idx="4227">
                  <c:v>141.02369999999999</c:v>
                </c:pt>
                <c:pt idx="4228">
                  <c:v>141.09710000000001</c:v>
                </c:pt>
                <c:pt idx="4229">
                  <c:v>141.1722</c:v>
                </c:pt>
                <c:pt idx="4230">
                  <c:v>141.24619999999999</c:v>
                </c:pt>
                <c:pt idx="4231">
                  <c:v>141.32069999999999</c:v>
                </c:pt>
                <c:pt idx="4232">
                  <c:v>141.3956</c:v>
                </c:pt>
                <c:pt idx="4233">
                  <c:v>141.47020000000001</c:v>
                </c:pt>
                <c:pt idx="4234">
                  <c:v>141.54580000000001</c:v>
                </c:pt>
                <c:pt idx="4235">
                  <c:v>141.6174</c:v>
                </c:pt>
                <c:pt idx="4236">
                  <c:v>141.6918</c:v>
                </c:pt>
                <c:pt idx="4237">
                  <c:v>141.7647</c:v>
                </c:pt>
                <c:pt idx="4238">
                  <c:v>141.83709999999999</c:v>
                </c:pt>
                <c:pt idx="4239">
                  <c:v>141.91159999999999</c:v>
                </c:pt>
                <c:pt idx="4240">
                  <c:v>141.98429999999999</c:v>
                </c:pt>
                <c:pt idx="4241">
                  <c:v>142.05799999999999</c:v>
                </c:pt>
                <c:pt idx="4242">
                  <c:v>142.13239999999999</c:v>
                </c:pt>
                <c:pt idx="4243">
                  <c:v>142.20609999999999</c:v>
                </c:pt>
                <c:pt idx="4244">
                  <c:v>142.2783</c:v>
                </c:pt>
                <c:pt idx="4245">
                  <c:v>142.35169999999999</c:v>
                </c:pt>
                <c:pt idx="4246">
                  <c:v>142.42420000000001</c:v>
                </c:pt>
                <c:pt idx="4247">
                  <c:v>142.49719999999999</c:v>
                </c:pt>
                <c:pt idx="4248">
                  <c:v>142.56970000000001</c:v>
                </c:pt>
                <c:pt idx="4249">
                  <c:v>142.6437</c:v>
                </c:pt>
                <c:pt idx="4250">
                  <c:v>142.71619999999999</c:v>
                </c:pt>
                <c:pt idx="4251">
                  <c:v>142.791</c:v>
                </c:pt>
                <c:pt idx="4252">
                  <c:v>142.86359999999999</c:v>
                </c:pt>
                <c:pt idx="4253">
                  <c:v>142.93780000000001</c:v>
                </c:pt>
                <c:pt idx="4254">
                  <c:v>143.01220000000001</c:v>
                </c:pt>
                <c:pt idx="4255">
                  <c:v>143.08510000000001</c:v>
                </c:pt>
                <c:pt idx="4256">
                  <c:v>143.15809999999999</c:v>
                </c:pt>
                <c:pt idx="4257">
                  <c:v>143.2312</c:v>
                </c:pt>
                <c:pt idx="4258">
                  <c:v>143.3057</c:v>
                </c:pt>
                <c:pt idx="4259">
                  <c:v>143.3792</c:v>
                </c:pt>
                <c:pt idx="4260">
                  <c:v>143.45259999999999</c:v>
                </c:pt>
                <c:pt idx="4261">
                  <c:v>143.52760000000001</c:v>
                </c:pt>
                <c:pt idx="4262">
                  <c:v>143.60140000000001</c:v>
                </c:pt>
                <c:pt idx="4263">
                  <c:v>143.6771</c:v>
                </c:pt>
                <c:pt idx="4264">
                  <c:v>143.75319999999999</c:v>
                </c:pt>
                <c:pt idx="4265">
                  <c:v>143.8246</c:v>
                </c:pt>
                <c:pt idx="4266">
                  <c:v>143.89930000000001</c:v>
                </c:pt>
                <c:pt idx="4267">
                  <c:v>143.97559999999999</c:v>
                </c:pt>
                <c:pt idx="4268">
                  <c:v>144.04929999999999</c:v>
                </c:pt>
                <c:pt idx="4269">
                  <c:v>144.125</c:v>
                </c:pt>
                <c:pt idx="4270">
                  <c:v>144.19900000000001</c:v>
                </c:pt>
                <c:pt idx="4271">
                  <c:v>144.27459999999999</c:v>
                </c:pt>
                <c:pt idx="4272">
                  <c:v>144.34909999999999</c:v>
                </c:pt>
                <c:pt idx="4273">
                  <c:v>144.42420000000001</c:v>
                </c:pt>
                <c:pt idx="4274">
                  <c:v>144.4983</c:v>
                </c:pt>
                <c:pt idx="4275">
                  <c:v>144.57400000000001</c:v>
                </c:pt>
                <c:pt idx="4276">
                  <c:v>144.64680000000001</c:v>
                </c:pt>
                <c:pt idx="4277">
                  <c:v>144.72309999999999</c:v>
                </c:pt>
                <c:pt idx="4278">
                  <c:v>144.79640000000001</c:v>
                </c:pt>
                <c:pt idx="4279">
                  <c:v>144.87260000000001</c:v>
                </c:pt>
                <c:pt idx="4280">
                  <c:v>144.94640000000001</c:v>
                </c:pt>
                <c:pt idx="4281">
                  <c:v>145.01990000000001</c:v>
                </c:pt>
                <c:pt idx="4282">
                  <c:v>145.0933</c:v>
                </c:pt>
                <c:pt idx="4283">
                  <c:v>145.16800000000001</c:v>
                </c:pt>
                <c:pt idx="4284">
                  <c:v>145.24180000000001</c:v>
                </c:pt>
                <c:pt idx="4285">
                  <c:v>145.31469999999999</c:v>
                </c:pt>
                <c:pt idx="4286">
                  <c:v>145.38919999999999</c:v>
                </c:pt>
                <c:pt idx="4287">
                  <c:v>145.4623</c:v>
                </c:pt>
                <c:pt idx="4288">
                  <c:v>145.53559999999999</c:v>
                </c:pt>
                <c:pt idx="4289">
                  <c:v>145.60830000000001</c:v>
                </c:pt>
                <c:pt idx="4290">
                  <c:v>145.684</c:v>
                </c:pt>
                <c:pt idx="4291">
                  <c:v>145.75559999999999</c:v>
                </c:pt>
                <c:pt idx="4292">
                  <c:v>145.82849999999999</c:v>
                </c:pt>
                <c:pt idx="4293">
                  <c:v>145.9016</c:v>
                </c:pt>
                <c:pt idx="4294">
                  <c:v>145.97540000000001</c:v>
                </c:pt>
                <c:pt idx="4295">
                  <c:v>146.04859999999999</c:v>
                </c:pt>
                <c:pt idx="4296">
                  <c:v>146.12110000000001</c:v>
                </c:pt>
                <c:pt idx="4297">
                  <c:v>146.19290000000001</c:v>
                </c:pt>
                <c:pt idx="4298">
                  <c:v>146.26750000000001</c:v>
                </c:pt>
                <c:pt idx="4299">
                  <c:v>146.3399</c:v>
                </c:pt>
                <c:pt idx="4300">
                  <c:v>146.4152</c:v>
                </c:pt>
                <c:pt idx="4301">
                  <c:v>146.4888</c:v>
                </c:pt>
                <c:pt idx="4302">
                  <c:v>146.5634</c:v>
                </c:pt>
                <c:pt idx="4303">
                  <c:v>146.63579999999999</c:v>
                </c:pt>
                <c:pt idx="4304">
                  <c:v>146.7105</c:v>
                </c:pt>
                <c:pt idx="4305">
                  <c:v>146.78370000000001</c:v>
                </c:pt>
                <c:pt idx="4306">
                  <c:v>146.85939999999999</c:v>
                </c:pt>
                <c:pt idx="4307">
                  <c:v>146.93209999999999</c:v>
                </c:pt>
                <c:pt idx="4308">
                  <c:v>147.00579999999999</c:v>
                </c:pt>
                <c:pt idx="4309">
                  <c:v>147.08150000000001</c:v>
                </c:pt>
                <c:pt idx="4310">
                  <c:v>147.1533</c:v>
                </c:pt>
                <c:pt idx="4311">
                  <c:v>147.22749999999999</c:v>
                </c:pt>
                <c:pt idx="4312">
                  <c:v>147.30240000000001</c:v>
                </c:pt>
                <c:pt idx="4313">
                  <c:v>147.37520000000001</c:v>
                </c:pt>
                <c:pt idx="4314">
                  <c:v>147.45230000000001</c:v>
                </c:pt>
                <c:pt idx="4315">
                  <c:v>147.52699999999999</c:v>
                </c:pt>
                <c:pt idx="4316">
                  <c:v>147.602</c:v>
                </c:pt>
                <c:pt idx="4317">
                  <c:v>147.6755</c:v>
                </c:pt>
                <c:pt idx="4318">
                  <c:v>147.75059999999999</c:v>
                </c:pt>
                <c:pt idx="4319">
                  <c:v>147.8254</c:v>
                </c:pt>
                <c:pt idx="4320">
                  <c:v>147.90260000000001</c:v>
                </c:pt>
                <c:pt idx="4321">
                  <c:v>147.9735</c:v>
                </c:pt>
                <c:pt idx="4322">
                  <c:v>148.04839999999999</c:v>
                </c:pt>
                <c:pt idx="4323">
                  <c:v>148.12209999999999</c:v>
                </c:pt>
                <c:pt idx="4324">
                  <c:v>148.1961</c:v>
                </c:pt>
                <c:pt idx="4325">
                  <c:v>148.27019999999999</c:v>
                </c:pt>
                <c:pt idx="4326">
                  <c:v>148.3441</c:v>
                </c:pt>
                <c:pt idx="4327">
                  <c:v>148.41759999999999</c:v>
                </c:pt>
                <c:pt idx="4328">
                  <c:v>148.49080000000001</c:v>
                </c:pt>
                <c:pt idx="4329">
                  <c:v>148.56379999999999</c:v>
                </c:pt>
                <c:pt idx="4330">
                  <c:v>148.63579999999999</c:v>
                </c:pt>
                <c:pt idx="4331">
                  <c:v>148.70949999999999</c:v>
                </c:pt>
                <c:pt idx="4332">
                  <c:v>148.78360000000001</c:v>
                </c:pt>
                <c:pt idx="4333">
                  <c:v>148.8569</c:v>
                </c:pt>
                <c:pt idx="4334">
                  <c:v>148.9308</c:v>
                </c:pt>
                <c:pt idx="4335">
                  <c:v>149.00450000000001</c:v>
                </c:pt>
                <c:pt idx="4336">
                  <c:v>149.07740000000001</c:v>
                </c:pt>
                <c:pt idx="4337">
                  <c:v>149.15180000000001</c:v>
                </c:pt>
                <c:pt idx="4338">
                  <c:v>149.226</c:v>
                </c:pt>
                <c:pt idx="4339">
                  <c:v>149.29910000000001</c:v>
                </c:pt>
                <c:pt idx="4340">
                  <c:v>149.37190000000001</c:v>
                </c:pt>
                <c:pt idx="4341">
                  <c:v>149.44579999999999</c:v>
                </c:pt>
                <c:pt idx="4342">
                  <c:v>149.51779999999999</c:v>
                </c:pt>
                <c:pt idx="4343">
                  <c:v>149.59280000000001</c:v>
                </c:pt>
                <c:pt idx="4344">
                  <c:v>149.66650000000001</c:v>
                </c:pt>
                <c:pt idx="4345">
                  <c:v>149.73990000000001</c:v>
                </c:pt>
                <c:pt idx="4346">
                  <c:v>149.8142</c:v>
                </c:pt>
                <c:pt idx="4347">
                  <c:v>149.8887</c:v>
                </c:pt>
                <c:pt idx="4348">
                  <c:v>149.96080000000001</c:v>
                </c:pt>
                <c:pt idx="4349">
                  <c:v>150.0335</c:v>
                </c:pt>
                <c:pt idx="4350">
                  <c:v>150.10669999999999</c:v>
                </c:pt>
                <c:pt idx="4351">
                  <c:v>150.1797</c:v>
                </c:pt>
                <c:pt idx="4352">
                  <c:v>150.25219999999999</c:v>
                </c:pt>
                <c:pt idx="4353">
                  <c:v>150.3237</c:v>
                </c:pt>
                <c:pt idx="4354">
                  <c:v>150.39699999999999</c:v>
                </c:pt>
                <c:pt idx="4355">
                  <c:v>150.46719999999999</c:v>
                </c:pt>
                <c:pt idx="4356">
                  <c:v>150.5376</c:v>
                </c:pt>
                <c:pt idx="4357">
                  <c:v>150.6095</c:v>
                </c:pt>
                <c:pt idx="4358">
                  <c:v>150.6797</c:v>
                </c:pt>
                <c:pt idx="4359">
                  <c:v>150.74979999999999</c:v>
                </c:pt>
                <c:pt idx="4360">
                  <c:v>150.82079999999999</c:v>
                </c:pt>
                <c:pt idx="4361">
                  <c:v>150.8921</c:v>
                </c:pt>
                <c:pt idx="4362">
                  <c:v>150.96299999999999</c:v>
                </c:pt>
                <c:pt idx="4363">
                  <c:v>151.0351</c:v>
                </c:pt>
                <c:pt idx="4364">
                  <c:v>151.10659999999999</c:v>
                </c:pt>
                <c:pt idx="4365">
                  <c:v>151.17859999999999</c:v>
                </c:pt>
                <c:pt idx="4366">
                  <c:v>151.2474</c:v>
                </c:pt>
                <c:pt idx="4367">
                  <c:v>151.31800000000001</c:v>
                </c:pt>
                <c:pt idx="4368">
                  <c:v>151.3887</c:v>
                </c:pt>
                <c:pt idx="4369">
                  <c:v>151.4599</c:v>
                </c:pt>
                <c:pt idx="4370">
                  <c:v>151.53020000000001</c:v>
                </c:pt>
                <c:pt idx="4371">
                  <c:v>151.6019</c:v>
                </c:pt>
                <c:pt idx="4372">
                  <c:v>151.67349999999999</c:v>
                </c:pt>
                <c:pt idx="4373">
                  <c:v>151.7433</c:v>
                </c:pt>
                <c:pt idx="4374">
                  <c:v>151.8152</c:v>
                </c:pt>
                <c:pt idx="4375">
                  <c:v>151.8869</c:v>
                </c:pt>
                <c:pt idx="4376">
                  <c:v>151.95740000000001</c:v>
                </c:pt>
                <c:pt idx="4377">
                  <c:v>152.0292</c:v>
                </c:pt>
                <c:pt idx="4378">
                  <c:v>152.1</c:v>
                </c:pt>
                <c:pt idx="4379">
                  <c:v>152.17259999999999</c:v>
                </c:pt>
                <c:pt idx="4380">
                  <c:v>152.244</c:v>
                </c:pt>
                <c:pt idx="4381">
                  <c:v>152.3141</c:v>
                </c:pt>
                <c:pt idx="4382">
                  <c:v>152.38640000000001</c:v>
                </c:pt>
                <c:pt idx="4383">
                  <c:v>152.45869999999999</c:v>
                </c:pt>
                <c:pt idx="4384">
                  <c:v>152.53039999999999</c:v>
                </c:pt>
                <c:pt idx="4385">
                  <c:v>152.60159999999999</c:v>
                </c:pt>
                <c:pt idx="4386">
                  <c:v>152.67189999999999</c:v>
                </c:pt>
                <c:pt idx="4387">
                  <c:v>152.7433</c:v>
                </c:pt>
                <c:pt idx="4388">
                  <c:v>152.81460000000001</c:v>
                </c:pt>
                <c:pt idx="4389">
                  <c:v>152.88650000000001</c:v>
                </c:pt>
                <c:pt idx="4390">
                  <c:v>152.95820000000001</c:v>
                </c:pt>
                <c:pt idx="4391">
                  <c:v>153.02770000000001</c:v>
                </c:pt>
                <c:pt idx="4392">
                  <c:v>153.09690000000001</c:v>
                </c:pt>
                <c:pt idx="4393">
                  <c:v>153.16749999999999</c:v>
                </c:pt>
                <c:pt idx="4394">
                  <c:v>153.23859999999999</c:v>
                </c:pt>
                <c:pt idx="4395">
                  <c:v>153.3082</c:v>
                </c:pt>
                <c:pt idx="4396">
                  <c:v>153.37950000000001</c:v>
                </c:pt>
                <c:pt idx="4397">
                  <c:v>153.44999999999999</c:v>
                </c:pt>
                <c:pt idx="4398">
                  <c:v>153.52180000000001</c:v>
                </c:pt>
                <c:pt idx="4399">
                  <c:v>153.59100000000001</c:v>
                </c:pt>
                <c:pt idx="4400">
                  <c:v>153.6619</c:v>
                </c:pt>
                <c:pt idx="4401">
                  <c:v>153.73240000000001</c:v>
                </c:pt>
                <c:pt idx="4402">
                  <c:v>153.8032</c:v>
                </c:pt>
                <c:pt idx="4403">
                  <c:v>153.87389999999999</c:v>
                </c:pt>
                <c:pt idx="4404">
                  <c:v>153.94589999999999</c:v>
                </c:pt>
                <c:pt idx="4405">
                  <c:v>154.01740000000001</c:v>
                </c:pt>
                <c:pt idx="4406">
                  <c:v>154.08670000000001</c:v>
                </c:pt>
                <c:pt idx="4407">
                  <c:v>154.1583</c:v>
                </c:pt>
                <c:pt idx="4408">
                  <c:v>154.2269</c:v>
                </c:pt>
                <c:pt idx="4409">
                  <c:v>154.29830000000001</c:v>
                </c:pt>
                <c:pt idx="4410">
                  <c:v>154.37010000000001</c:v>
                </c:pt>
                <c:pt idx="4411">
                  <c:v>154.44059999999999</c:v>
                </c:pt>
                <c:pt idx="4412">
                  <c:v>154.51089999999999</c:v>
                </c:pt>
                <c:pt idx="4413">
                  <c:v>154.5814</c:v>
                </c:pt>
                <c:pt idx="4414">
                  <c:v>154.6514</c:v>
                </c:pt>
                <c:pt idx="4415">
                  <c:v>154.7218</c:v>
                </c:pt>
                <c:pt idx="4416">
                  <c:v>154.79499999999999</c:v>
                </c:pt>
                <c:pt idx="4417">
                  <c:v>154.86609999999999</c:v>
                </c:pt>
                <c:pt idx="4418">
                  <c:v>154.93700000000001</c:v>
                </c:pt>
                <c:pt idx="4419">
                  <c:v>155.00829999999999</c:v>
                </c:pt>
                <c:pt idx="4420">
                  <c:v>155.07849999999999</c:v>
                </c:pt>
                <c:pt idx="4421">
                  <c:v>155.14949999999999</c:v>
                </c:pt>
                <c:pt idx="4422">
                  <c:v>155.2217</c:v>
                </c:pt>
                <c:pt idx="4423">
                  <c:v>155.29060000000001</c:v>
                </c:pt>
                <c:pt idx="4424">
                  <c:v>155.36410000000001</c:v>
                </c:pt>
                <c:pt idx="4425">
                  <c:v>155.4376</c:v>
                </c:pt>
                <c:pt idx="4426">
                  <c:v>155.50909999999999</c:v>
                </c:pt>
                <c:pt idx="4427">
                  <c:v>155.57910000000001</c:v>
                </c:pt>
                <c:pt idx="4428">
                  <c:v>155.65020000000001</c:v>
                </c:pt>
                <c:pt idx="4429">
                  <c:v>155.72200000000001</c:v>
                </c:pt>
                <c:pt idx="4430">
                  <c:v>155.79310000000001</c:v>
                </c:pt>
                <c:pt idx="4431">
                  <c:v>155.86619999999999</c:v>
                </c:pt>
                <c:pt idx="4432">
                  <c:v>155.93709999999999</c:v>
                </c:pt>
                <c:pt idx="4433">
                  <c:v>156.00810000000001</c:v>
                </c:pt>
                <c:pt idx="4434">
                  <c:v>156.0823</c:v>
                </c:pt>
                <c:pt idx="4435">
                  <c:v>156.154</c:v>
                </c:pt>
                <c:pt idx="4436">
                  <c:v>156.22389999999999</c:v>
                </c:pt>
                <c:pt idx="4437">
                  <c:v>156.29910000000001</c:v>
                </c:pt>
                <c:pt idx="4438">
                  <c:v>156.36959999999999</c:v>
                </c:pt>
                <c:pt idx="4439">
                  <c:v>156.44280000000001</c:v>
                </c:pt>
                <c:pt idx="4440">
                  <c:v>156.51660000000001</c:v>
                </c:pt>
                <c:pt idx="4441">
                  <c:v>156.59030000000001</c:v>
                </c:pt>
                <c:pt idx="4442">
                  <c:v>156.66120000000001</c:v>
                </c:pt>
                <c:pt idx="4443">
                  <c:v>156.7345</c:v>
                </c:pt>
                <c:pt idx="4444">
                  <c:v>156.8066</c:v>
                </c:pt>
                <c:pt idx="4445">
                  <c:v>156.8785</c:v>
                </c:pt>
                <c:pt idx="4446">
                  <c:v>156.95169999999999</c:v>
                </c:pt>
                <c:pt idx="4447">
                  <c:v>157.02279999999999</c:v>
                </c:pt>
                <c:pt idx="4448">
                  <c:v>157.09630000000001</c:v>
                </c:pt>
                <c:pt idx="4449">
                  <c:v>157.1687</c:v>
                </c:pt>
                <c:pt idx="4450">
                  <c:v>157.24160000000001</c:v>
                </c:pt>
                <c:pt idx="4451">
                  <c:v>157.31299999999999</c:v>
                </c:pt>
                <c:pt idx="4452">
                  <c:v>157.38560000000001</c:v>
                </c:pt>
                <c:pt idx="4453">
                  <c:v>157.45699999999999</c:v>
                </c:pt>
                <c:pt idx="4454">
                  <c:v>157.53149999999999</c:v>
                </c:pt>
                <c:pt idx="4455">
                  <c:v>157.60429999999999</c:v>
                </c:pt>
                <c:pt idx="4456">
                  <c:v>157.6754</c:v>
                </c:pt>
                <c:pt idx="4457">
                  <c:v>157.74799999999999</c:v>
                </c:pt>
                <c:pt idx="4458">
                  <c:v>157.82249999999999</c:v>
                </c:pt>
                <c:pt idx="4459">
                  <c:v>157.89279999999999</c:v>
                </c:pt>
                <c:pt idx="4460">
                  <c:v>157.96350000000001</c:v>
                </c:pt>
                <c:pt idx="4461">
                  <c:v>158.0351</c:v>
                </c:pt>
                <c:pt idx="4462">
                  <c:v>158.10679999999999</c:v>
                </c:pt>
                <c:pt idx="4463">
                  <c:v>158.1788</c:v>
                </c:pt>
                <c:pt idx="4464">
                  <c:v>158.24809999999999</c:v>
                </c:pt>
                <c:pt idx="4465">
                  <c:v>158.3194</c:v>
                </c:pt>
                <c:pt idx="4466">
                  <c:v>158.39089999999999</c:v>
                </c:pt>
                <c:pt idx="4467">
                  <c:v>158.46250000000001</c:v>
                </c:pt>
                <c:pt idx="4468">
                  <c:v>158.5333</c:v>
                </c:pt>
                <c:pt idx="4469">
                  <c:v>158.60470000000001</c:v>
                </c:pt>
                <c:pt idx="4470">
                  <c:v>158.67580000000001</c:v>
                </c:pt>
                <c:pt idx="4471">
                  <c:v>158.74690000000001</c:v>
                </c:pt>
                <c:pt idx="4472">
                  <c:v>158.81739999999999</c:v>
                </c:pt>
                <c:pt idx="4473">
                  <c:v>158.8897</c:v>
                </c:pt>
                <c:pt idx="4474">
                  <c:v>158.9616</c:v>
                </c:pt>
                <c:pt idx="4475">
                  <c:v>159.0334</c:v>
                </c:pt>
                <c:pt idx="4476">
                  <c:v>159.10429999999999</c:v>
                </c:pt>
                <c:pt idx="4477">
                  <c:v>159.17490000000001</c:v>
                </c:pt>
                <c:pt idx="4478">
                  <c:v>159.2474</c:v>
                </c:pt>
                <c:pt idx="4479">
                  <c:v>159.3186</c:v>
                </c:pt>
                <c:pt idx="4480">
                  <c:v>159.3912</c:v>
                </c:pt>
                <c:pt idx="4481">
                  <c:v>159.4632</c:v>
                </c:pt>
                <c:pt idx="4482">
                  <c:v>159.53360000000001</c:v>
                </c:pt>
                <c:pt idx="4483">
                  <c:v>159.60489999999999</c:v>
                </c:pt>
                <c:pt idx="4484">
                  <c:v>159.67339999999999</c:v>
                </c:pt>
                <c:pt idx="4485">
                  <c:v>159.74340000000001</c:v>
                </c:pt>
                <c:pt idx="4486">
                  <c:v>159.8159</c:v>
                </c:pt>
                <c:pt idx="4487">
                  <c:v>159.88460000000001</c:v>
                </c:pt>
                <c:pt idx="4488">
                  <c:v>159.9546</c:v>
                </c:pt>
                <c:pt idx="4489">
                  <c:v>160.02420000000001</c:v>
                </c:pt>
                <c:pt idx="4490">
                  <c:v>160.0916</c:v>
                </c:pt>
                <c:pt idx="4491">
                  <c:v>160.1619</c:v>
                </c:pt>
                <c:pt idx="4492">
                  <c:v>160.23220000000001</c:v>
                </c:pt>
                <c:pt idx="4493">
                  <c:v>160.30090000000001</c:v>
                </c:pt>
                <c:pt idx="4494">
                  <c:v>160.37139999999999</c:v>
                </c:pt>
                <c:pt idx="4495">
                  <c:v>160.44049999999999</c:v>
                </c:pt>
                <c:pt idx="4496">
                  <c:v>160.50839999999999</c:v>
                </c:pt>
                <c:pt idx="4497">
                  <c:v>160.5778</c:v>
                </c:pt>
                <c:pt idx="4498">
                  <c:v>160.64670000000001</c:v>
                </c:pt>
                <c:pt idx="4499">
                  <c:v>160.71680000000001</c:v>
                </c:pt>
                <c:pt idx="4500">
                  <c:v>160.78649999999999</c:v>
                </c:pt>
                <c:pt idx="4501">
                  <c:v>160.8569</c:v>
                </c:pt>
                <c:pt idx="4502">
                  <c:v>160.92609999999999</c:v>
                </c:pt>
                <c:pt idx="4503">
                  <c:v>160.99440000000001</c:v>
                </c:pt>
                <c:pt idx="4504">
                  <c:v>161.06549999999999</c:v>
                </c:pt>
                <c:pt idx="4505">
                  <c:v>161.13460000000001</c:v>
                </c:pt>
                <c:pt idx="4506">
                  <c:v>161.2054</c:v>
                </c:pt>
                <c:pt idx="4507">
                  <c:v>161.2741</c:v>
                </c:pt>
                <c:pt idx="4508">
                  <c:v>161.34620000000001</c:v>
                </c:pt>
                <c:pt idx="4509">
                  <c:v>161.4143</c:v>
                </c:pt>
                <c:pt idx="4510">
                  <c:v>161.48689999999999</c:v>
                </c:pt>
                <c:pt idx="4511">
                  <c:v>161.55860000000001</c:v>
                </c:pt>
                <c:pt idx="4512">
                  <c:v>161.62790000000001</c:v>
                </c:pt>
                <c:pt idx="4513">
                  <c:v>161.69820000000001</c:v>
                </c:pt>
                <c:pt idx="4514">
                  <c:v>161.77019999999999</c:v>
                </c:pt>
                <c:pt idx="4515">
                  <c:v>161.8408</c:v>
                </c:pt>
                <c:pt idx="4516">
                  <c:v>161.91229999999999</c:v>
                </c:pt>
                <c:pt idx="4517">
                  <c:v>161.98099999999999</c:v>
                </c:pt>
                <c:pt idx="4518">
                  <c:v>162.05029999999999</c:v>
                </c:pt>
                <c:pt idx="4519">
                  <c:v>162.12260000000001</c:v>
                </c:pt>
                <c:pt idx="4520">
                  <c:v>162.19290000000001</c:v>
                </c:pt>
                <c:pt idx="4521">
                  <c:v>162.2655</c:v>
                </c:pt>
                <c:pt idx="4522">
                  <c:v>162.33590000000001</c:v>
                </c:pt>
                <c:pt idx="4523">
                  <c:v>162.40809999999999</c:v>
                </c:pt>
                <c:pt idx="4524">
                  <c:v>162.47800000000001</c:v>
                </c:pt>
                <c:pt idx="4525">
                  <c:v>162.5505</c:v>
                </c:pt>
                <c:pt idx="4526">
                  <c:v>162.62280000000001</c:v>
                </c:pt>
                <c:pt idx="4527">
                  <c:v>162.69399999999999</c:v>
                </c:pt>
                <c:pt idx="4528">
                  <c:v>162.7647</c:v>
                </c:pt>
                <c:pt idx="4529">
                  <c:v>162.8364</c:v>
                </c:pt>
                <c:pt idx="4530">
                  <c:v>162.90649999999999</c:v>
                </c:pt>
                <c:pt idx="4531">
                  <c:v>162.97970000000001</c:v>
                </c:pt>
                <c:pt idx="4532">
                  <c:v>163.0506</c:v>
                </c:pt>
                <c:pt idx="4533">
                  <c:v>163.1234</c:v>
                </c:pt>
                <c:pt idx="4534">
                  <c:v>163.19569999999999</c:v>
                </c:pt>
                <c:pt idx="4535">
                  <c:v>163.26599999999999</c:v>
                </c:pt>
                <c:pt idx="4536">
                  <c:v>163.33779999999999</c:v>
                </c:pt>
                <c:pt idx="4537">
                  <c:v>163.4085</c:v>
                </c:pt>
                <c:pt idx="4538">
                  <c:v>163.48060000000001</c:v>
                </c:pt>
                <c:pt idx="4539">
                  <c:v>163.5522</c:v>
                </c:pt>
                <c:pt idx="4540">
                  <c:v>163.62520000000001</c:v>
                </c:pt>
                <c:pt idx="4541">
                  <c:v>163.696</c:v>
                </c:pt>
                <c:pt idx="4542">
                  <c:v>163.76820000000001</c:v>
                </c:pt>
                <c:pt idx="4543">
                  <c:v>163.83969999999999</c:v>
                </c:pt>
                <c:pt idx="4544">
                  <c:v>163.9117</c:v>
                </c:pt>
                <c:pt idx="4545">
                  <c:v>163.98159999999999</c:v>
                </c:pt>
                <c:pt idx="4546">
                  <c:v>164.0539</c:v>
                </c:pt>
                <c:pt idx="4547">
                  <c:v>164.12469999999999</c:v>
                </c:pt>
                <c:pt idx="4548">
                  <c:v>164.19659999999999</c:v>
                </c:pt>
                <c:pt idx="4549">
                  <c:v>164.26769999999999</c:v>
                </c:pt>
                <c:pt idx="4550">
                  <c:v>164.33850000000001</c:v>
                </c:pt>
                <c:pt idx="4551">
                  <c:v>164.40880000000001</c:v>
                </c:pt>
                <c:pt idx="4552">
                  <c:v>164.4786</c:v>
                </c:pt>
                <c:pt idx="4553">
                  <c:v>164.5506</c:v>
                </c:pt>
                <c:pt idx="4554">
                  <c:v>164.62090000000001</c:v>
                </c:pt>
                <c:pt idx="4555">
                  <c:v>164.6936</c:v>
                </c:pt>
                <c:pt idx="4556">
                  <c:v>164.7627</c:v>
                </c:pt>
                <c:pt idx="4557">
                  <c:v>164.8338</c:v>
                </c:pt>
                <c:pt idx="4558">
                  <c:v>164.90280000000001</c:v>
                </c:pt>
                <c:pt idx="4559">
                  <c:v>164.9753</c:v>
                </c:pt>
                <c:pt idx="4560">
                  <c:v>165.04650000000001</c:v>
                </c:pt>
                <c:pt idx="4561">
                  <c:v>165.11770000000001</c:v>
                </c:pt>
                <c:pt idx="4562">
                  <c:v>165.18809999999999</c:v>
                </c:pt>
                <c:pt idx="4563">
                  <c:v>165.25579999999999</c:v>
                </c:pt>
                <c:pt idx="4564">
                  <c:v>165.32599999999999</c:v>
                </c:pt>
                <c:pt idx="4565">
                  <c:v>165.39580000000001</c:v>
                </c:pt>
                <c:pt idx="4566">
                  <c:v>165.46719999999999</c:v>
                </c:pt>
                <c:pt idx="4567">
                  <c:v>165.53489999999999</c:v>
                </c:pt>
                <c:pt idx="4568">
                  <c:v>165.6054</c:v>
                </c:pt>
                <c:pt idx="4569">
                  <c:v>165.67699999999999</c:v>
                </c:pt>
                <c:pt idx="4570">
                  <c:v>165.74690000000001</c:v>
                </c:pt>
                <c:pt idx="4571">
                  <c:v>165.8186</c:v>
                </c:pt>
                <c:pt idx="4572">
                  <c:v>165.88910000000001</c:v>
                </c:pt>
                <c:pt idx="4573">
                  <c:v>165.9572</c:v>
                </c:pt>
                <c:pt idx="4574">
                  <c:v>166.02760000000001</c:v>
                </c:pt>
                <c:pt idx="4575">
                  <c:v>166.0975</c:v>
                </c:pt>
                <c:pt idx="4576">
                  <c:v>166.1679</c:v>
                </c:pt>
                <c:pt idx="4577">
                  <c:v>166.2372</c:v>
                </c:pt>
                <c:pt idx="4578">
                  <c:v>166.30699999999999</c:v>
                </c:pt>
                <c:pt idx="4579">
                  <c:v>166.375</c:v>
                </c:pt>
                <c:pt idx="4580">
                  <c:v>166.4425</c:v>
                </c:pt>
                <c:pt idx="4581">
                  <c:v>166.51070000000001</c:v>
                </c:pt>
                <c:pt idx="4582">
                  <c:v>166.58109999999999</c:v>
                </c:pt>
                <c:pt idx="4583">
                  <c:v>166.6489</c:v>
                </c:pt>
                <c:pt idx="4584">
                  <c:v>166.71809999999999</c:v>
                </c:pt>
                <c:pt idx="4585">
                  <c:v>166.7861</c:v>
                </c:pt>
                <c:pt idx="4586">
                  <c:v>166.85509999999999</c:v>
                </c:pt>
                <c:pt idx="4587">
                  <c:v>166.9238</c:v>
                </c:pt>
                <c:pt idx="4588">
                  <c:v>166.9914</c:v>
                </c:pt>
                <c:pt idx="4589">
                  <c:v>167.0616</c:v>
                </c:pt>
                <c:pt idx="4590">
                  <c:v>167.12950000000001</c:v>
                </c:pt>
                <c:pt idx="4591">
                  <c:v>167.19880000000001</c:v>
                </c:pt>
                <c:pt idx="4592">
                  <c:v>167.2662</c:v>
                </c:pt>
                <c:pt idx="4593">
                  <c:v>167.33320000000001</c:v>
                </c:pt>
                <c:pt idx="4594">
                  <c:v>167.40020000000001</c:v>
                </c:pt>
                <c:pt idx="4595">
                  <c:v>167.46940000000001</c:v>
                </c:pt>
                <c:pt idx="4596">
                  <c:v>167.5359</c:v>
                </c:pt>
                <c:pt idx="4597">
                  <c:v>167.60419999999999</c:v>
                </c:pt>
                <c:pt idx="4598">
                  <c:v>167.67060000000001</c:v>
                </c:pt>
                <c:pt idx="4599">
                  <c:v>167.73759999999999</c:v>
                </c:pt>
                <c:pt idx="4600">
                  <c:v>167.80629999999999</c:v>
                </c:pt>
                <c:pt idx="4601">
                  <c:v>167.8723</c:v>
                </c:pt>
                <c:pt idx="4602">
                  <c:v>167.93780000000001</c:v>
                </c:pt>
                <c:pt idx="4603">
                  <c:v>168.00360000000001</c:v>
                </c:pt>
                <c:pt idx="4604">
                  <c:v>168.07040000000001</c:v>
                </c:pt>
                <c:pt idx="4605">
                  <c:v>168.13560000000001</c:v>
                </c:pt>
                <c:pt idx="4606">
                  <c:v>168.20359999999999</c:v>
                </c:pt>
                <c:pt idx="4607">
                  <c:v>168.27160000000001</c:v>
                </c:pt>
                <c:pt idx="4608">
                  <c:v>168.33959999999999</c:v>
                </c:pt>
                <c:pt idx="4609">
                  <c:v>168.40479999999999</c:v>
                </c:pt>
                <c:pt idx="4610">
                  <c:v>168.4716</c:v>
                </c:pt>
                <c:pt idx="4611">
                  <c:v>168.53960000000001</c:v>
                </c:pt>
                <c:pt idx="4612">
                  <c:v>168.6062</c:v>
                </c:pt>
                <c:pt idx="4613">
                  <c:v>168.6738</c:v>
                </c:pt>
                <c:pt idx="4614">
                  <c:v>168.74289999999999</c:v>
                </c:pt>
                <c:pt idx="4615">
                  <c:v>168.8098</c:v>
                </c:pt>
                <c:pt idx="4616">
                  <c:v>168.87960000000001</c:v>
                </c:pt>
                <c:pt idx="4617">
                  <c:v>168.94749999999999</c:v>
                </c:pt>
                <c:pt idx="4618">
                  <c:v>169.01419999999999</c:v>
                </c:pt>
                <c:pt idx="4619">
                  <c:v>169.0814</c:v>
                </c:pt>
                <c:pt idx="4620">
                  <c:v>169.15039999999999</c:v>
                </c:pt>
                <c:pt idx="4621">
                  <c:v>169.22</c:v>
                </c:pt>
                <c:pt idx="4622">
                  <c:v>169.2869</c:v>
                </c:pt>
                <c:pt idx="4623">
                  <c:v>169.35599999999999</c:v>
                </c:pt>
                <c:pt idx="4624">
                  <c:v>169.42439999999999</c:v>
                </c:pt>
                <c:pt idx="4625">
                  <c:v>169.49379999999999</c:v>
                </c:pt>
                <c:pt idx="4626">
                  <c:v>169.5615</c:v>
                </c:pt>
                <c:pt idx="4627">
                  <c:v>169.63130000000001</c:v>
                </c:pt>
                <c:pt idx="4628">
                  <c:v>169.69880000000001</c:v>
                </c:pt>
                <c:pt idx="4629">
                  <c:v>169.768</c:v>
                </c:pt>
                <c:pt idx="4630">
                  <c:v>169.83709999999999</c:v>
                </c:pt>
                <c:pt idx="4631">
                  <c:v>169.90719999999999</c:v>
                </c:pt>
                <c:pt idx="4632">
                  <c:v>169.97399999999999</c:v>
                </c:pt>
                <c:pt idx="4633">
                  <c:v>170.04419999999999</c:v>
                </c:pt>
                <c:pt idx="4634">
                  <c:v>170.1139</c:v>
                </c:pt>
                <c:pt idx="4635">
                  <c:v>170.1831</c:v>
                </c:pt>
                <c:pt idx="4636">
                  <c:v>170.25129999999999</c:v>
                </c:pt>
                <c:pt idx="4637">
                  <c:v>170.31979999999999</c:v>
                </c:pt>
                <c:pt idx="4638">
                  <c:v>170.38849999999999</c:v>
                </c:pt>
                <c:pt idx="4639">
                  <c:v>170.4579</c:v>
                </c:pt>
                <c:pt idx="4640">
                  <c:v>170.52600000000001</c:v>
                </c:pt>
                <c:pt idx="4641">
                  <c:v>170.5966</c:v>
                </c:pt>
                <c:pt idx="4642">
                  <c:v>170.66560000000001</c:v>
                </c:pt>
                <c:pt idx="4643">
                  <c:v>170.7346</c:v>
                </c:pt>
                <c:pt idx="4644">
                  <c:v>170.80410000000001</c:v>
                </c:pt>
                <c:pt idx="4645">
                  <c:v>170.87110000000001</c:v>
                </c:pt>
                <c:pt idx="4646">
                  <c:v>170.94059999999999</c:v>
                </c:pt>
                <c:pt idx="4647">
                  <c:v>171.00970000000001</c:v>
                </c:pt>
                <c:pt idx="4648">
                  <c:v>171.07830000000001</c:v>
                </c:pt>
                <c:pt idx="4649">
                  <c:v>171.14660000000001</c:v>
                </c:pt>
                <c:pt idx="4650">
                  <c:v>171.21430000000001</c:v>
                </c:pt>
                <c:pt idx="4651">
                  <c:v>171.28290000000001</c:v>
                </c:pt>
                <c:pt idx="4652">
                  <c:v>171.35230000000001</c:v>
                </c:pt>
                <c:pt idx="4653">
                  <c:v>171.42189999999999</c:v>
                </c:pt>
                <c:pt idx="4654">
                  <c:v>171.48939999999999</c:v>
                </c:pt>
                <c:pt idx="4655">
                  <c:v>171.55779999999999</c:v>
                </c:pt>
                <c:pt idx="4656">
                  <c:v>171.62549999999999</c:v>
                </c:pt>
                <c:pt idx="4657">
                  <c:v>171.69460000000001</c:v>
                </c:pt>
                <c:pt idx="4658">
                  <c:v>171.76179999999999</c:v>
                </c:pt>
                <c:pt idx="4659">
                  <c:v>171.8306</c:v>
                </c:pt>
                <c:pt idx="4660">
                  <c:v>171.90119999999999</c:v>
                </c:pt>
                <c:pt idx="4661">
                  <c:v>171.96719999999999</c:v>
                </c:pt>
                <c:pt idx="4662">
                  <c:v>172.03550000000001</c:v>
                </c:pt>
                <c:pt idx="4663">
                  <c:v>172.10429999999999</c:v>
                </c:pt>
                <c:pt idx="4664">
                  <c:v>172.17320000000001</c:v>
                </c:pt>
                <c:pt idx="4665">
                  <c:v>172.2414</c:v>
                </c:pt>
                <c:pt idx="4666">
                  <c:v>172.3092</c:v>
                </c:pt>
                <c:pt idx="4667">
                  <c:v>172.37729999999999</c:v>
                </c:pt>
                <c:pt idx="4668">
                  <c:v>172.44579999999999</c:v>
                </c:pt>
                <c:pt idx="4669">
                  <c:v>172.5146</c:v>
                </c:pt>
                <c:pt idx="4670">
                  <c:v>172.58199999999999</c:v>
                </c:pt>
                <c:pt idx="4671">
                  <c:v>172.65049999999999</c:v>
                </c:pt>
                <c:pt idx="4672">
                  <c:v>172.71680000000001</c:v>
                </c:pt>
                <c:pt idx="4673">
                  <c:v>172.78479999999999</c:v>
                </c:pt>
                <c:pt idx="4674">
                  <c:v>172.85230000000001</c:v>
                </c:pt>
                <c:pt idx="4675">
                  <c:v>172.91990000000001</c:v>
                </c:pt>
                <c:pt idx="4676">
                  <c:v>172.9881</c:v>
                </c:pt>
                <c:pt idx="4677">
                  <c:v>173.05699999999999</c:v>
                </c:pt>
                <c:pt idx="4678">
                  <c:v>173.12379999999999</c:v>
                </c:pt>
                <c:pt idx="4679">
                  <c:v>173.19139999999999</c:v>
                </c:pt>
                <c:pt idx="4680">
                  <c:v>173.2603</c:v>
                </c:pt>
                <c:pt idx="4681">
                  <c:v>173.328</c:v>
                </c:pt>
                <c:pt idx="4682">
                  <c:v>173.39789999999999</c:v>
                </c:pt>
                <c:pt idx="4683">
                  <c:v>173.46469999999999</c:v>
                </c:pt>
                <c:pt idx="4684">
                  <c:v>173.5308</c:v>
                </c:pt>
                <c:pt idx="4685">
                  <c:v>173.59819999999999</c:v>
                </c:pt>
                <c:pt idx="4686">
                  <c:v>173.667</c:v>
                </c:pt>
                <c:pt idx="4687">
                  <c:v>173.73419999999999</c:v>
                </c:pt>
                <c:pt idx="4688">
                  <c:v>173.80260000000001</c:v>
                </c:pt>
                <c:pt idx="4689">
                  <c:v>173.8708</c:v>
                </c:pt>
                <c:pt idx="4690">
                  <c:v>173.93940000000001</c:v>
                </c:pt>
                <c:pt idx="4691">
                  <c:v>174.00700000000001</c:v>
                </c:pt>
                <c:pt idx="4692">
                  <c:v>174.07419999999999</c:v>
                </c:pt>
                <c:pt idx="4693">
                  <c:v>174.143</c:v>
                </c:pt>
                <c:pt idx="4694">
                  <c:v>174.209</c:v>
                </c:pt>
                <c:pt idx="4695">
                  <c:v>174.27699999999999</c:v>
                </c:pt>
                <c:pt idx="4696">
                  <c:v>174.34540000000001</c:v>
                </c:pt>
                <c:pt idx="4697">
                  <c:v>174.41249999999999</c:v>
                </c:pt>
                <c:pt idx="4698">
                  <c:v>174.4812</c:v>
                </c:pt>
                <c:pt idx="4699">
                  <c:v>174.5498</c:v>
                </c:pt>
                <c:pt idx="4700">
                  <c:v>174.61680000000001</c:v>
                </c:pt>
                <c:pt idx="4701">
                  <c:v>174.6841</c:v>
                </c:pt>
                <c:pt idx="4702">
                  <c:v>174.75049999999999</c:v>
                </c:pt>
                <c:pt idx="4703">
                  <c:v>174.81989999999999</c:v>
                </c:pt>
                <c:pt idx="4704">
                  <c:v>174.887</c:v>
                </c:pt>
                <c:pt idx="4705">
                  <c:v>174.95359999999999</c:v>
                </c:pt>
                <c:pt idx="4706">
                  <c:v>175.02109999999999</c:v>
                </c:pt>
                <c:pt idx="4707">
                  <c:v>175.08670000000001</c:v>
                </c:pt>
                <c:pt idx="4708">
                  <c:v>175.15360000000001</c:v>
                </c:pt>
                <c:pt idx="4709">
                  <c:v>175.21870000000001</c:v>
                </c:pt>
                <c:pt idx="4710">
                  <c:v>175.28460000000001</c:v>
                </c:pt>
                <c:pt idx="4711">
                  <c:v>175.34950000000001</c:v>
                </c:pt>
                <c:pt idx="4712">
                  <c:v>175.4134</c:v>
                </c:pt>
                <c:pt idx="4713">
                  <c:v>175.47890000000001</c:v>
                </c:pt>
                <c:pt idx="4714">
                  <c:v>175.5455</c:v>
                </c:pt>
                <c:pt idx="4715">
                  <c:v>175.61</c:v>
                </c:pt>
                <c:pt idx="4716">
                  <c:v>175.67599999999999</c:v>
                </c:pt>
                <c:pt idx="4717">
                  <c:v>175.74260000000001</c:v>
                </c:pt>
                <c:pt idx="4718">
                  <c:v>175.8074</c:v>
                </c:pt>
                <c:pt idx="4719">
                  <c:v>175.8724</c:v>
                </c:pt>
                <c:pt idx="4720">
                  <c:v>175.93780000000001</c:v>
                </c:pt>
                <c:pt idx="4721">
                  <c:v>176.0042</c:v>
                </c:pt>
                <c:pt idx="4722">
                  <c:v>176.0694</c:v>
                </c:pt>
                <c:pt idx="4723">
                  <c:v>176.137</c:v>
                </c:pt>
                <c:pt idx="4724">
                  <c:v>176.2002</c:v>
                </c:pt>
                <c:pt idx="4725">
                  <c:v>176.26650000000001</c:v>
                </c:pt>
                <c:pt idx="4726">
                  <c:v>176.33279999999999</c:v>
                </c:pt>
                <c:pt idx="4727">
                  <c:v>176.4006</c:v>
                </c:pt>
                <c:pt idx="4728">
                  <c:v>176.465</c:v>
                </c:pt>
                <c:pt idx="4729">
                  <c:v>176.53059999999999</c:v>
                </c:pt>
                <c:pt idx="4730">
                  <c:v>176.5986</c:v>
                </c:pt>
                <c:pt idx="4731">
                  <c:v>176.66399999999999</c:v>
                </c:pt>
                <c:pt idx="4732">
                  <c:v>176.732</c:v>
                </c:pt>
                <c:pt idx="4733">
                  <c:v>176.7978</c:v>
                </c:pt>
                <c:pt idx="4734">
                  <c:v>176.86320000000001</c:v>
                </c:pt>
                <c:pt idx="4735">
                  <c:v>176.92660000000001</c:v>
                </c:pt>
                <c:pt idx="4736">
                  <c:v>176.9922</c:v>
                </c:pt>
                <c:pt idx="4737">
                  <c:v>177.06020000000001</c:v>
                </c:pt>
                <c:pt idx="4738">
                  <c:v>177.12459999999999</c:v>
                </c:pt>
                <c:pt idx="4739">
                  <c:v>177.18969999999999</c:v>
                </c:pt>
                <c:pt idx="4740">
                  <c:v>177.2535</c:v>
                </c:pt>
                <c:pt idx="4741">
                  <c:v>177.3201</c:v>
                </c:pt>
                <c:pt idx="4742">
                  <c:v>177.38550000000001</c:v>
                </c:pt>
                <c:pt idx="4743">
                  <c:v>177.4521</c:v>
                </c:pt>
                <c:pt idx="4744">
                  <c:v>177.51660000000001</c:v>
                </c:pt>
                <c:pt idx="4745">
                  <c:v>177.58430000000001</c:v>
                </c:pt>
                <c:pt idx="4746">
                  <c:v>177.64959999999999</c:v>
                </c:pt>
                <c:pt idx="4747">
                  <c:v>177.71420000000001</c:v>
                </c:pt>
                <c:pt idx="4748">
                  <c:v>177.7799</c:v>
                </c:pt>
                <c:pt idx="4749">
                  <c:v>177.8466</c:v>
                </c:pt>
                <c:pt idx="4750">
                  <c:v>177.91390000000001</c:v>
                </c:pt>
                <c:pt idx="4751">
                  <c:v>177.9821</c:v>
                </c:pt>
                <c:pt idx="4752">
                  <c:v>178.04750000000001</c:v>
                </c:pt>
                <c:pt idx="4753">
                  <c:v>178.11330000000001</c:v>
                </c:pt>
                <c:pt idx="4754">
                  <c:v>178.1789</c:v>
                </c:pt>
                <c:pt idx="4755">
                  <c:v>178.2433</c:v>
                </c:pt>
                <c:pt idx="4756">
                  <c:v>178.31180000000001</c:v>
                </c:pt>
                <c:pt idx="4757">
                  <c:v>178.3758</c:v>
                </c:pt>
                <c:pt idx="4758">
                  <c:v>178.44159999999999</c:v>
                </c:pt>
                <c:pt idx="4759">
                  <c:v>178.5069</c:v>
                </c:pt>
                <c:pt idx="4760">
                  <c:v>178.5719</c:v>
                </c:pt>
                <c:pt idx="4761">
                  <c:v>178.63669999999999</c:v>
                </c:pt>
                <c:pt idx="4762">
                  <c:v>178.70169999999999</c:v>
                </c:pt>
                <c:pt idx="4763">
                  <c:v>178.76779999999999</c:v>
                </c:pt>
                <c:pt idx="4764">
                  <c:v>178.8314</c:v>
                </c:pt>
                <c:pt idx="4765">
                  <c:v>178.89750000000001</c:v>
                </c:pt>
                <c:pt idx="4766">
                  <c:v>178.9614</c:v>
                </c:pt>
                <c:pt idx="4767">
                  <c:v>179.02680000000001</c:v>
                </c:pt>
                <c:pt idx="4768">
                  <c:v>179.09200000000001</c:v>
                </c:pt>
                <c:pt idx="4769">
                  <c:v>179.15719999999999</c:v>
                </c:pt>
                <c:pt idx="4770">
                  <c:v>179.2209</c:v>
                </c:pt>
                <c:pt idx="4771">
                  <c:v>179.2876</c:v>
                </c:pt>
                <c:pt idx="4772">
                  <c:v>179.35300000000001</c:v>
                </c:pt>
                <c:pt idx="4773">
                  <c:v>179.41829999999999</c:v>
                </c:pt>
                <c:pt idx="4774">
                  <c:v>179.4838</c:v>
                </c:pt>
                <c:pt idx="4775">
                  <c:v>179.55019999999999</c:v>
                </c:pt>
                <c:pt idx="4776">
                  <c:v>179.61510000000001</c:v>
                </c:pt>
                <c:pt idx="4777">
                  <c:v>179.68129999999999</c:v>
                </c:pt>
                <c:pt idx="4778">
                  <c:v>179.74619999999999</c:v>
                </c:pt>
                <c:pt idx="4779">
                  <c:v>179.81219999999999</c:v>
                </c:pt>
                <c:pt idx="4780">
                  <c:v>179.87960000000001</c:v>
                </c:pt>
                <c:pt idx="4781">
                  <c:v>179.94290000000001</c:v>
                </c:pt>
                <c:pt idx="4782">
                  <c:v>180.01070000000001</c:v>
                </c:pt>
                <c:pt idx="4783">
                  <c:v>180.0735</c:v>
                </c:pt>
                <c:pt idx="4784">
                  <c:v>180.1387</c:v>
                </c:pt>
                <c:pt idx="4785">
                  <c:v>180.20349999999999</c:v>
                </c:pt>
                <c:pt idx="4786">
                  <c:v>180.26779999999999</c:v>
                </c:pt>
                <c:pt idx="4787">
                  <c:v>180.3347</c:v>
                </c:pt>
                <c:pt idx="4788">
                  <c:v>180.39920000000001</c:v>
                </c:pt>
                <c:pt idx="4789">
                  <c:v>180.46360000000001</c:v>
                </c:pt>
                <c:pt idx="4790">
                  <c:v>180.5292</c:v>
                </c:pt>
                <c:pt idx="4791">
                  <c:v>180.59460000000001</c:v>
                </c:pt>
                <c:pt idx="4792">
                  <c:v>180.6609</c:v>
                </c:pt>
                <c:pt idx="4793">
                  <c:v>180.7253</c:v>
                </c:pt>
                <c:pt idx="4794">
                  <c:v>180.7884</c:v>
                </c:pt>
                <c:pt idx="4795">
                  <c:v>180.85239999999999</c:v>
                </c:pt>
                <c:pt idx="4796">
                  <c:v>180.9187</c:v>
                </c:pt>
                <c:pt idx="4797">
                  <c:v>180.9845</c:v>
                </c:pt>
                <c:pt idx="4798">
                  <c:v>181.04949999999999</c:v>
                </c:pt>
                <c:pt idx="4799">
                  <c:v>181.1165</c:v>
                </c:pt>
                <c:pt idx="4800">
                  <c:v>181.1799</c:v>
                </c:pt>
                <c:pt idx="4801">
                  <c:v>181.2465</c:v>
                </c:pt>
                <c:pt idx="4802">
                  <c:v>181.31100000000001</c:v>
                </c:pt>
                <c:pt idx="4803">
                  <c:v>181.3767</c:v>
                </c:pt>
                <c:pt idx="4804">
                  <c:v>181.4427</c:v>
                </c:pt>
                <c:pt idx="4805">
                  <c:v>181.5067</c:v>
                </c:pt>
                <c:pt idx="4806">
                  <c:v>181.57300000000001</c:v>
                </c:pt>
                <c:pt idx="4807">
                  <c:v>181.63640000000001</c:v>
                </c:pt>
                <c:pt idx="4808">
                  <c:v>181.70230000000001</c:v>
                </c:pt>
                <c:pt idx="4809">
                  <c:v>181.76740000000001</c:v>
                </c:pt>
                <c:pt idx="4810">
                  <c:v>181.83099999999999</c:v>
                </c:pt>
                <c:pt idx="4811">
                  <c:v>181.89709999999999</c:v>
                </c:pt>
                <c:pt idx="4812">
                  <c:v>181.9615</c:v>
                </c:pt>
                <c:pt idx="4813">
                  <c:v>182.0257</c:v>
                </c:pt>
                <c:pt idx="4814">
                  <c:v>182.09049999999999</c:v>
                </c:pt>
                <c:pt idx="4815">
                  <c:v>182.1542</c:v>
                </c:pt>
                <c:pt idx="4816">
                  <c:v>182.21850000000001</c:v>
                </c:pt>
                <c:pt idx="4817">
                  <c:v>182.2816</c:v>
                </c:pt>
                <c:pt idx="4818">
                  <c:v>182.3449</c:v>
                </c:pt>
                <c:pt idx="4819">
                  <c:v>182.4085</c:v>
                </c:pt>
                <c:pt idx="4820">
                  <c:v>182.47059999999999</c:v>
                </c:pt>
                <c:pt idx="4821">
                  <c:v>182.53440000000001</c:v>
                </c:pt>
                <c:pt idx="4822">
                  <c:v>182.5977</c:v>
                </c:pt>
                <c:pt idx="4823">
                  <c:v>182.6609</c:v>
                </c:pt>
                <c:pt idx="4824">
                  <c:v>182.72290000000001</c:v>
                </c:pt>
                <c:pt idx="4825">
                  <c:v>182.78809999999999</c:v>
                </c:pt>
                <c:pt idx="4826">
                  <c:v>182.8509</c:v>
                </c:pt>
                <c:pt idx="4827">
                  <c:v>182.916</c:v>
                </c:pt>
                <c:pt idx="4828">
                  <c:v>182.9794</c:v>
                </c:pt>
                <c:pt idx="4829">
                  <c:v>183.04320000000001</c:v>
                </c:pt>
                <c:pt idx="4830">
                  <c:v>183.1054</c:v>
                </c:pt>
                <c:pt idx="4831">
                  <c:v>183.16820000000001</c:v>
                </c:pt>
                <c:pt idx="4832">
                  <c:v>183.232</c:v>
                </c:pt>
                <c:pt idx="4833">
                  <c:v>183.2954</c:v>
                </c:pt>
                <c:pt idx="4834">
                  <c:v>183.35910000000001</c:v>
                </c:pt>
                <c:pt idx="4835">
                  <c:v>183.42099999999999</c:v>
                </c:pt>
                <c:pt idx="4836">
                  <c:v>183.4837</c:v>
                </c:pt>
                <c:pt idx="4837">
                  <c:v>183.54669999999999</c:v>
                </c:pt>
                <c:pt idx="4838">
                  <c:v>183.60900000000001</c:v>
                </c:pt>
                <c:pt idx="4839">
                  <c:v>183.66980000000001</c:v>
                </c:pt>
                <c:pt idx="4840">
                  <c:v>183.7346</c:v>
                </c:pt>
                <c:pt idx="4841">
                  <c:v>183.7963</c:v>
                </c:pt>
                <c:pt idx="4842">
                  <c:v>183.85839999999999</c:v>
                </c:pt>
                <c:pt idx="4843">
                  <c:v>183.92099999999999</c:v>
                </c:pt>
                <c:pt idx="4844">
                  <c:v>183.98400000000001</c:v>
                </c:pt>
                <c:pt idx="4845">
                  <c:v>184.0455</c:v>
                </c:pt>
                <c:pt idx="4846">
                  <c:v>184.10759999999999</c:v>
                </c:pt>
                <c:pt idx="4847">
                  <c:v>184.16909999999999</c:v>
                </c:pt>
                <c:pt idx="4848">
                  <c:v>184.2345</c:v>
                </c:pt>
                <c:pt idx="4849">
                  <c:v>184.29849999999999</c:v>
                </c:pt>
                <c:pt idx="4850">
                  <c:v>184.36099999999999</c:v>
                </c:pt>
                <c:pt idx="4851">
                  <c:v>184.42310000000001</c:v>
                </c:pt>
                <c:pt idx="4852">
                  <c:v>184.48519999999999</c:v>
                </c:pt>
                <c:pt idx="4853">
                  <c:v>184.5471</c:v>
                </c:pt>
                <c:pt idx="4854">
                  <c:v>184.60980000000001</c:v>
                </c:pt>
                <c:pt idx="4855">
                  <c:v>184.672</c:v>
                </c:pt>
                <c:pt idx="4856">
                  <c:v>184.7355</c:v>
                </c:pt>
                <c:pt idx="4857">
                  <c:v>184.79810000000001</c:v>
                </c:pt>
                <c:pt idx="4858">
                  <c:v>184.85900000000001</c:v>
                </c:pt>
                <c:pt idx="4859">
                  <c:v>184.92089999999999</c:v>
                </c:pt>
                <c:pt idx="4860">
                  <c:v>184.98439999999999</c:v>
                </c:pt>
                <c:pt idx="4861">
                  <c:v>185.0438</c:v>
                </c:pt>
                <c:pt idx="4862">
                  <c:v>185.1053</c:v>
                </c:pt>
                <c:pt idx="4863">
                  <c:v>185.167</c:v>
                </c:pt>
                <c:pt idx="4864">
                  <c:v>185.2251</c:v>
                </c:pt>
                <c:pt idx="4865">
                  <c:v>185.28630000000001</c:v>
                </c:pt>
                <c:pt idx="4866">
                  <c:v>185.34639999999999</c:v>
                </c:pt>
                <c:pt idx="4867">
                  <c:v>185.4034</c:v>
                </c:pt>
                <c:pt idx="4868">
                  <c:v>185.46289999999999</c:v>
                </c:pt>
                <c:pt idx="4869">
                  <c:v>185.52160000000001</c:v>
                </c:pt>
                <c:pt idx="4870">
                  <c:v>185.5823</c:v>
                </c:pt>
                <c:pt idx="4871">
                  <c:v>185.64</c:v>
                </c:pt>
                <c:pt idx="4872">
                  <c:v>185.69839999999999</c:v>
                </c:pt>
                <c:pt idx="4873">
                  <c:v>185.75899999999999</c:v>
                </c:pt>
                <c:pt idx="4874">
                  <c:v>185.81800000000001</c:v>
                </c:pt>
                <c:pt idx="4875">
                  <c:v>185.8777</c:v>
                </c:pt>
                <c:pt idx="4876">
                  <c:v>185.93889999999999</c:v>
                </c:pt>
                <c:pt idx="4877">
                  <c:v>185.9958</c:v>
                </c:pt>
                <c:pt idx="4878">
                  <c:v>186.0573</c:v>
                </c:pt>
                <c:pt idx="4879">
                  <c:v>186.11920000000001</c:v>
                </c:pt>
                <c:pt idx="4880">
                  <c:v>186.1799</c:v>
                </c:pt>
                <c:pt idx="4881">
                  <c:v>186.2396</c:v>
                </c:pt>
                <c:pt idx="4882">
                  <c:v>186.30019999999999</c:v>
                </c:pt>
                <c:pt idx="4883">
                  <c:v>186.3604</c:v>
                </c:pt>
                <c:pt idx="4884">
                  <c:v>186.42009999999999</c:v>
                </c:pt>
                <c:pt idx="4885">
                  <c:v>186.4794</c:v>
                </c:pt>
                <c:pt idx="4886">
                  <c:v>186.54069999999999</c:v>
                </c:pt>
                <c:pt idx="4887">
                  <c:v>186.60210000000001</c:v>
                </c:pt>
                <c:pt idx="4888">
                  <c:v>186.66309999999999</c:v>
                </c:pt>
                <c:pt idx="4889">
                  <c:v>186.72389999999999</c:v>
                </c:pt>
                <c:pt idx="4890">
                  <c:v>186.7841</c:v>
                </c:pt>
                <c:pt idx="4891">
                  <c:v>186.84530000000001</c:v>
                </c:pt>
                <c:pt idx="4892">
                  <c:v>186.90610000000001</c:v>
                </c:pt>
                <c:pt idx="4893">
                  <c:v>186.9674</c:v>
                </c:pt>
                <c:pt idx="4894">
                  <c:v>187.02780000000001</c:v>
                </c:pt>
                <c:pt idx="4895">
                  <c:v>187.089</c:v>
                </c:pt>
                <c:pt idx="4896">
                  <c:v>187.1506</c:v>
                </c:pt>
                <c:pt idx="4897">
                  <c:v>187.2106</c:v>
                </c:pt>
                <c:pt idx="4898">
                  <c:v>187.27199999999999</c:v>
                </c:pt>
                <c:pt idx="4899">
                  <c:v>187.33070000000001</c:v>
                </c:pt>
                <c:pt idx="4900">
                  <c:v>187.38980000000001</c:v>
                </c:pt>
                <c:pt idx="4901">
                  <c:v>187.44900000000001</c:v>
                </c:pt>
                <c:pt idx="4902">
                  <c:v>187.50880000000001</c:v>
                </c:pt>
                <c:pt idx="4903">
                  <c:v>187.5677</c:v>
                </c:pt>
                <c:pt idx="4904">
                  <c:v>187.62690000000001</c:v>
                </c:pt>
                <c:pt idx="4905">
                  <c:v>187.68690000000001</c:v>
                </c:pt>
                <c:pt idx="4906">
                  <c:v>187.74520000000001</c:v>
                </c:pt>
                <c:pt idx="4907">
                  <c:v>187.80609999999999</c:v>
                </c:pt>
                <c:pt idx="4908">
                  <c:v>187.8639</c:v>
                </c:pt>
                <c:pt idx="4909">
                  <c:v>187.92269999999999</c:v>
                </c:pt>
                <c:pt idx="4910">
                  <c:v>187.98269999999999</c:v>
                </c:pt>
                <c:pt idx="4911">
                  <c:v>188.0429</c:v>
                </c:pt>
                <c:pt idx="4912">
                  <c:v>188.10319999999999</c:v>
                </c:pt>
                <c:pt idx="4913">
                  <c:v>188.16290000000001</c:v>
                </c:pt>
                <c:pt idx="4914">
                  <c:v>188.22309999999999</c:v>
                </c:pt>
                <c:pt idx="4915">
                  <c:v>188.2825</c:v>
                </c:pt>
                <c:pt idx="4916">
                  <c:v>188.3417</c:v>
                </c:pt>
                <c:pt idx="4917">
                  <c:v>188.40180000000001</c:v>
                </c:pt>
                <c:pt idx="4918">
                  <c:v>188.46170000000001</c:v>
                </c:pt>
                <c:pt idx="4919">
                  <c:v>188.5215</c:v>
                </c:pt>
                <c:pt idx="4920">
                  <c:v>188.5788</c:v>
                </c:pt>
                <c:pt idx="4921">
                  <c:v>188.63829999999999</c:v>
                </c:pt>
                <c:pt idx="4922">
                  <c:v>188.69739999999999</c:v>
                </c:pt>
                <c:pt idx="4923">
                  <c:v>188.7552</c:v>
                </c:pt>
                <c:pt idx="4924">
                  <c:v>188.81319999999999</c:v>
                </c:pt>
                <c:pt idx="4925">
                  <c:v>188.87129999999999</c:v>
                </c:pt>
                <c:pt idx="4926">
                  <c:v>188.9289</c:v>
                </c:pt>
                <c:pt idx="4927">
                  <c:v>188.98509999999999</c:v>
                </c:pt>
                <c:pt idx="4928">
                  <c:v>189.04130000000001</c:v>
                </c:pt>
                <c:pt idx="4929">
                  <c:v>189.0984</c:v>
                </c:pt>
                <c:pt idx="4930">
                  <c:v>189.1574</c:v>
                </c:pt>
                <c:pt idx="4931">
                  <c:v>189.21129999999999</c:v>
                </c:pt>
                <c:pt idx="4932">
                  <c:v>189.26939999999999</c:v>
                </c:pt>
                <c:pt idx="4933">
                  <c:v>189.3252</c:v>
                </c:pt>
                <c:pt idx="4934">
                  <c:v>189.3827</c:v>
                </c:pt>
                <c:pt idx="4935">
                  <c:v>189.44</c:v>
                </c:pt>
                <c:pt idx="4936">
                  <c:v>189.49770000000001</c:v>
                </c:pt>
                <c:pt idx="4937">
                  <c:v>189.5556</c:v>
                </c:pt>
                <c:pt idx="4938">
                  <c:v>189.61410000000001</c:v>
                </c:pt>
                <c:pt idx="4939">
                  <c:v>189.6711</c:v>
                </c:pt>
                <c:pt idx="4940">
                  <c:v>189.72890000000001</c:v>
                </c:pt>
                <c:pt idx="4941">
                  <c:v>189.7877</c:v>
                </c:pt>
                <c:pt idx="4942">
                  <c:v>189.8467</c:v>
                </c:pt>
                <c:pt idx="4943">
                  <c:v>189.9041</c:v>
                </c:pt>
                <c:pt idx="4944">
                  <c:v>189.96360000000001</c:v>
                </c:pt>
                <c:pt idx="4945">
                  <c:v>190.0205</c:v>
                </c:pt>
                <c:pt idx="4946">
                  <c:v>190.078</c:v>
                </c:pt>
                <c:pt idx="4947">
                  <c:v>190.137</c:v>
                </c:pt>
                <c:pt idx="4948">
                  <c:v>190.19489999999999</c:v>
                </c:pt>
                <c:pt idx="4949">
                  <c:v>190.25299999999999</c:v>
                </c:pt>
                <c:pt idx="4950">
                  <c:v>190.3115</c:v>
                </c:pt>
                <c:pt idx="4951">
                  <c:v>190.37139999999999</c:v>
                </c:pt>
                <c:pt idx="4952">
                  <c:v>190.428</c:v>
                </c:pt>
                <c:pt idx="4953">
                  <c:v>190.48509999999999</c:v>
                </c:pt>
                <c:pt idx="4954">
                  <c:v>190.5436</c:v>
                </c:pt>
                <c:pt idx="4955">
                  <c:v>190.60130000000001</c:v>
                </c:pt>
                <c:pt idx="4956">
                  <c:v>190.6585</c:v>
                </c:pt>
                <c:pt idx="4957">
                  <c:v>190.71799999999999</c:v>
                </c:pt>
                <c:pt idx="4958">
                  <c:v>190.77850000000001</c:v>
                </c:pt>
                <c:pt idx="4959">
                  <c:v>190.8373</c:v>
                </c:pt>
                <c:pt idx="4960">
                  <c:v>190.89510000000001</c:v>
                </c:pt>
                <c:pt idx="4961">
                  <c:v>190.95320000000001</c:v>
                </c:pt>
                <c:pt idx="4962">
                  <c:v>191.0129</c:v>
                </c:pt>
                <c:pt idx="4963">
                  <c:v>191.07130000000001</c:v>
                </c:pt>
                <c:pt idx="4964">
                  <c:v>191.13079999999999</c:v>
                </c:pt>
                <c:pt idx="4965">
                  <c:v>191.19120000000001</c:v>
                </c:pt>
                <c:pt idx="4966">
                  <c:v>191.249</c:v>
                </c:pt>
                <c:pt idx="4967">
                  <c:v>191.3065</c:v>
                </c:pt>
                <c:pt idx="4968">
                  <c:v>191.36609999999999</c:v>
                </c:pt>
                <c:pt idx="4969">
                  <c:v>191.42400000000001</c:v>
                </c:pt>
                <c:pt idx="4970">
                  <c:v>191.483</c:v>
                </c:pt>
                <c:pt idx="4971">
                  <c:v>191.54169999999999</c:v>
                </c:pt>
                <c:pt idx="4972">
                  <c:v>191.59880000000001</c:v>
                </c:pt>
                <c:pt idx="4973">
                  <c:v>191.65880000000001</c:v>
                </c:pt>
                <c:pt idx="4974">
                  <c:v>191.71610000000001</c:v>
                </c:pt>
                <c:pt idx="4975">
                  <c:v>191.77379999999999</c:v>
                </c:pt>
                <c:pt idx="4976">
                  <c:v>191.8313</c:v>
                </c:pt>
                <c:pt idx="4977">
                  <c:v>191.8879</c:v>
                </c:pt>
                <c:pt idx="4978">
                  <c:v>191.9434</c:v>
                </c:pt>
                <c:pt idx="4979">
                  <c:v>191.9991</c:v>
                </c:pt>
                <c:pt idx="4980">
                  <c:v>192.05629999999999</c:v>
                </c:pt>
                <c:pt idx="4981">
                  <c:v>192.11439999999999</c:v>
                </c:pt>
                <c:pt idx="4982">
                  <c:v>192.1696</c:v>
                </c:pt>
                <c:pt idx="4983">
                  <c:v>192.22739999999999</c:v>
                </c:pt>
                <c:pt idx="4984">
                  <c:v>192.2842</c:v>
                </c:pt>
                <c:pt idx="4985">
                  <c:v>192.3398</c:v>
                </c:pt>
                <c:pt idx="4986">
                  <c:v>192.39580000000001</c:v>
                </c:pt>
                <c:pt idx="4987">
                  <c:v>192.45339999999999</c:v>
                </c:pt>
                <c:pt idx="4988">
                  <c:v>192.5094</c:v>
                </c:pt>
                <c:pt idx="4989">
                  <c:v>192.56610000000001</c:v>
                </c:pt>
                <c:pt idx="4990">
                  <c:v>192.6233</c:v>
                </c:pt>
                <c:pt idx="4991">
                  <c:v>192.67850000000001</c:v>
                </c:pt>
                <c:pt idx="4992">
                  <c:v>192.73560000000001</c:v>
                </c:pt>
                <c:pt idx="4993">
                  <c:v>192.7921</c:v>
                </c:pt>
                <c:pt idx="4994">
                  <c:v>192.84889999999999</c:v>
                </c:pt>
                <c:pt idx="4995">
                  <c:v>192.9058</c:v>
                </c:pt>
                <c:pt idx="4996">
                  <c:v>192.96379999999999</c:v>
                </c:pt>
                <c:pt idx="4997">
                  <c:v>193.01920000000001</c:v>
                </c:pt>
                <c:pt idx="4998">
                  <c:v>193.0744</c:v>
                </c:pt>
                <c:pt idx="4999">
                  <c:v>193.13140000000001</c:v>
                </c:pt>
                <c:pt idx="5000">
                  <c:v>193.18899999999999</c:v>
                </c:pt>
                <c:pt idx="5001">
                  <c:v>193.24600000000001</c:v>
                </c:pt>
                <c:pt idx="5002">
                  <c:v>193.30260000000001</c:v>
                </c:pt>
                <c:pt idx="5003">
                  <c:v>193.3596</c:v>
                </c:pt>
                <c:pt idx="5004">
                  <c:v>193.41640000000001</c:v>
                </c:pt>
                <c:pt idx="5005">
                  <c:v>193.4736</c:v>
                </c:pt>
                <c:pt idx="5006">
                  <c:v>193.53039999999999</c:v>
                </c:pt>
                <c:pt idx="5007">
                  <c:v>193.58709999999999</c:v>
                </c:pt>
                <c:pt idx="5008">
                  <c:v>193.64400000000001</c:v>
                </c:pt>
                <c:pt idx="5009">
                  <c:v>193.70050000000001</c:v>
                </c:pt>
                <c:pt idx="5010">
                  <c:v>193.75739999999999</c:v>
                </c:pt>
                <c:pt idx="5011">
                  <c:v>193.8126</c:v>
                </c:pt>
                <c:pt idx="5012">
                  <c:v>193.8706</c:v>
                </c:pt>
                <c:pt idx="5013">
                  <c:v>193.9263</c:v>
                </c:pt>
                <c:pt idx="5014">
                  <c:v>193.9829</c:v>
                </c:pt>
                <c:pt idx="5015">
                  <c:v>194.0378</c:v>
                </c:pt>
                <c:pt idx="5016">
                  <c:v>194.09530000000001</c:v>
                </c:pt>
                <c:pt idx="5017">
                  <c:v>194.1489</c:v>
                </c:pt>
                <c:pt idx="5018">
                  <c:v>194.2038</c:v>
                </c:pt>
                <c:pt idx="5019">
                  <c:v>194.2611</c:v>
                </c:pt>
                <c:pt idx="5020">
                  <c:v>194.31450000000001</c:v>
                </c:pt>
                <c:pt idx="5021">
                  <c:v>194.369</c:v>
                </c:pt>
                <c:pt idx="5022">
                  <c:v>194.42500000000001</c:v>
                </c:pt>
                <c:pt idx="5023">
                  <c:v>194.4802</c:v>
                </c:pt>
                <c:pt idx="5024">
                  <c:v>194.53460000000001</c:v>
                </c:pt>
                <c:pt idx="5025">
                  <c:v>194.59219999999999</c:v>
                </c:pt>
                <c:pt idx="5026">
                  <c:v>194.6464</c:v>
                </c:pt>
                <c:pt idx="5027">
                  <c:v>194.7011</c:v>
                </c:pt>
                <c:pt idx="5028">
                  <c:v>194.756</c:v>
                </c:pt>
                <c:pt idx="5029">
                  <c:v>194.81270000000001</c:v>
                </c:pt>
                <c:pt idx="5030">
                  <c:v>194.8682</c:v>
                </c:pt>
                <c:pt idx="5031">
                  <c:v>194.92439999999999</c:v>
                </c:pt>
                <c:pt idx="5032">
                  <c:v>194.9795</c:v>
                </c:pt>
                <c:pt idx="5033">
                  <c:v>195.03540000000001</c:v>
                </c:pt>
                <c:pt idx="5034">
                  <c:v>195.08930000000001</c:v>
                </c:pt>
                <c:pt idx="5035">
                  <c:v>195.14250000000001</c:v>
                </c:pt>
                <c:pt idx="5036">
                  <c:v>195.19800000000001</c:v>
                </c:pt>
                <c:pt idx="5037">
                  <c:v>195.25309999999999</c:v>
                </c:pt>
                <c:pt idx="5038">
                  <c:v>195.30850000000001</c:v>
                </c:pt>
                <c:pt idx="5039">
                  <c:v>195.36410000000001</c:v>
                </c:pt>
                <c:pt idx="5040">
                  <c:v>195.4195</c:v>
                </c:pt>
                <c:pt idx="5041">
                  <c:v>195.47450000000001</c:v>
                </c:pt>
                <c:pt idx="5042">
                  <c:v>195.53059999999999</c:v>
                </c:pt>
                <c:pt idx="5043">
                  <c:v>195.58279999999999</c:v>
                </c:pt>
                <c:pt idx="5044">
                  <c:v>195.63640000000001</c:v>
                </c:pt>
                <c:pt idx="5045">
                  <c:v>195.69059999999999</c:v>
                </c:pt>
                <c:pt idx="5046">
                  <c:v>195.74610000000001</c:v>
                </c:pt>
                <c:pt idx="5047">
                  <c:v>195.80119999999999</c:v>
                </c:pt>
                <c:pt idx="5048">
                  <c:v>195.8544</c:v>
                </c:pt>
                <c:pt idx="5049">
                  <c:v>195.91059999999999</c:v>
                </c:pt>
                <c:pt idx="5050">
                  <c:v>195.96379999999999</c:v>
                </c:pt>
                <c:pt idx="5051">
                  <c:v>196.01920000000001</c:v>
                </c:pt>
                <c:pt idx="5052">
                  <c:v>196.072</c:v>
                </c:pt>
                <c:pt idx="5053">
                  <c:v>196.12860000000001</c:v>
                </c:pt>
                <c:pt idx="5054">
                  <c:v>196.1823</c:v>
                </c:pt>
                <c:pt idx="5055">
                  <c:v>196.23820000000001</c:v>
                </c:pt>
                <c:pt idx="5056">
                  <c:v>196.29040000000001</c:v>
                </c:pt>
                <c:pt idx="5057">
                  <c:v>196.34530000000001</c:v>
                </c:pt>
                <c:pt idx="5058">
                  <c:v>196.40129999999999</c:v>
                </c:pt>
                <c:pt idx="5059">
                  <c:v>196.4562</c:v>
                </c:pt>
                <c:pt idx="5060">
                  <c:v>196.5111</c:v>
                </c:pt>
                <c:pt idx="5061">
                  <c:v>196.56559999999999</c:v>
                </c:pt>
                <c:pt idx="5062">
                  <c:v>196.62119999999999</c:v>
                </c:pt>
                <c:pt idx="5063">
                  <c:v>196.67760000000001</c:v>
                </c:pt>
                <c:pt idx="5064">
                  <c:v>196.73259999999999</c:v>
                </c:pt>
                <c:pt idx="5065">
                  <c:v>196.786</c:v>
                </c:pt>
                <c:pt idx="5066">
                  <c:v>196.84360000000001</c:v>
                </c:pt>
                <c:pt idx="5067">
                  <c:v>196.8974</c:v>
                </c:pt>
                <c:pt idx="5068">
                  <c:v>196.95230000000001</c:v>
                </c:pt>
                <c:pt idx="5069">
                  <c:v>197.0076</c:v>
                </c:pt>
                <c:pt idx="5070">
                  <c:v>197.06489999999999</c:v>
                </c:pt>
                <c:pt idx="5071">
                  <c:v>197.12039999999999</c:v>
                </c:pt>
                <c:pt idx="5072">
                  <c:v>197.1754</c:v>
                </c:pt>
                <c:pt idx="5073">
                  <c:v>197.2312</c:v>
                </c:pt>
                <c:pt idx="5074">
                  <c:v>197.285</c:v>
                </c:pt>
                <c:pt idx="5075">
                  <c:v>197.33959999999999</c:v>
                </c:pt>
                <c:pt idx="5076">
                  <c:v>197.3946</c:v>
                </c:pt>
                <c:pt idx="5077">
                  <c:v>197.4503</c:v>
                </c:pt>
                <c:pt idx="5078">
                  <c:v>197.50360000000001</c:v>
                </c:pt>
                <c:pt idx="5079">
                  <c:v>197.55719999999999</c:v>
                </c:pt>
                <c:pt idx="5080">
                  <c:v>197.61160000000001</c:v>
                </c:pt>
                <c:pt idx="5081">
                  <c:v>197.6645</c:v>
                </c:pt>
                <c:pt idx="5082">
                  <c:v>197.71809999999999</c:v>
                </c:pt>
                <c:pt idx="5083">
                  <c:v>197.77539999999999</c:v>
                </c:pt>
                <c:pt idx="5084">
                  <c:v>197.82839999999999</c:v>
                </c:pt>
                <c:pt idx="5085">
                  <c:v>197.88239999999999</c:v>
                </c:pt>
                <c:pt idx="5086">
                  <c:v>197.9376</c:v>
                </c:pt>
                <c:pt idx="5087">
                  <c:v>197.99010000000001</c:v>
                </c:pt>
                <c:pt idx="5088">
                  <c:v>198.0437</c:v>
                </c:pt>
                <c:pt idx="5089">
                  <c:v>198.09909999999999</c:v>
                </c:pt>
                <c:pt idx="5090">
                  <c:v>198.1534</c:v>
                </c:pt>
                <c:pt idx="5091">
                  <c:v>198.2054</c:v>
                </c:pt>
                <c:pt idx="5092">
                  <c:v>198.2612</c:v>
                </c:pt>
                <c:pt idx="5093">
                  <c:v>198.31460000000001</c:v>
                </c:pt>
                <c:pt idx="5094">
                  <c:v>198.36850000000001</c:v>
                </c:pt>
                <c:pt idx="5095">
                  <c:v>198.42240000000001</c:v>
                </c:pt>
                <c:pt idx="5096">
                  <c:v>198.47559999999999</c:v>
                </c:pt>
                <c:pt idx="5097">
                  <c:v>198.53059999999999</c:v>
                </c:pt>
                <c:pt idx="5098">
                  <c:v>198.58529999999999</c:v>
                </c:pt>
                <c:pt idx="5099">
                  <c:v>198.63560000000001</c:v>
                </c:pt>
                <c:pt idx="5100">
                  <c:v>198.6901</c:v>
                </c:pt>
                <c:pt idx="5101">
                  <c:v>198.74639999999999</c:v>
                </c:pt>
                <c:pt idx="5102">
                  <c:v>198.8006</c:v>
                </c:pt>
                <c:pt idx="5103">
                  <c:v>198.85290000000001</c:v>
                </c:pt>
                <c:pt idx="5104">
                  <c:v>198.90700000000001</c:v>
                </c:pt>
                <c:pt idx="5105">
                  <c:v>198.96170000000001</c:v>
                </c:pt>
                <c:pt idx="5106">
                  <c:v>199.0154</c:v>
                </c:pt>
                <c:pt idx="5107">
                  <c:v>199.0686</c:v>
                </c:pt>
                <c:pt idx="5108">
                  <c:v>199.1199</c:v>
                </c:pt>
                <c:pt idx="5109">
                  <c:v>199.1739</c:v>
                </c:pt>
                <c:pt idx="5110">
                  <c:v>199.22749999999999</c:v>
                </c:pt>
                <c:pt idx="5111">
                  <c:v>199.2791</c:v>
                </c:pt>
                <c:pt idx="5112">
                  <c:v>199.33199999999999</c:v>
                </c:pt>
                <c:pt idx="5113">
                  <c:v>199.3836</c:v>
                </c:pt>
                <c:pt idx="5114">
                  <c:v>199.4358</c:v>
                </c:pt>
                <c:pt idx="5115">
                  <c:v>199.48660000000001</c:v>
                </c:pt>
                <c:pt idx="5116">
                  <c:v>199.5376</c:v>
                </c:pt>
                <c:pt idx="5117">
                  <c:v>199.58959999999999</c:v>
                </c:pt>
                <c:pt idx="5118">
                  <c:v>199.6405</c:v>
                </c:pt>
                <c:pt idx="5119">
                  <c:v>199.69380000000001</c:v>
                </c:pt>
                <c:pt idx="5120">
                  <c:v>199.7439</c:v>
                </c:pt>
                <c:pt idx="5121">
                  <c:v>199.7946</c:v>
                </c:pt>
                <c:pt idx="5122">
                  <c:v>199.8432</c:v>
                </c:pt>
                <c:pt idx="5123">
                  <c:v>199.8939</c:v>
                </c:pt>
                <c:pt idx="5124">
                  <c:v>199.94649999999999</c:v>
                </c:pt>
                <c:pt idx="5125">
                  <c:v>199.99680000000001</c:v>
                </c:pt>
                <c:pt idx="5126">
                  <c:v>200.0487</c:v>
                </c:pt>
                <c:pt idx="5127">
                  <c:v>200.09780000000001</c:v>
                </c:pt>
                <c:pt idx="5128">
                  <c:v>200.14750000000001</c:v>
                </c:pt>
                <c:pt idx="5129">
                  <c:v>200.19749999999999</c:v>
                </c:pt>
                <c:pt idx="5130">
                  <c:v>200.24809999999999</c:v>
                </c:pt>
                <c:pt idx="5131">
                  <c:v>200.2988</c:v>
                </c:pt>
                <c:pt idx="5132">
                  <c:v>200.34979999999999</c:v>
                </c:pt>
                <c:pt idx="5133">
                  <c:v>200.40029999999999</c:v>
                </c:pt>
                <c:pt idx="5134">
                  <c:v>200.45060000000001</c:v>
                </c:pt>
                <c:pt idx="5135">
                  <c:v>200.50219999999999</c:v>
                </c:pt>
                <c:pt idx="5136">
                  <c:v>200.55070000000001</c:v>
                </c:pt>
                <c:pt idx="5137">
                  <c:v>200.60079999999999</c:v>
                </c:pt>
                <c:pt idx="5138">
                  <c:v>200.6498</c:v>
                </c:pt>
                <c:pt idx="5139">
                  <c:v>200.702</c:v>
                </c:pt>
                <c:pt idx="5140">
                  <c:v>200.75040000000001</c:v>
                </c:pt>
                <c:pt idx="5141">
                  <c:v>200.8006</c:v>
                </c:pt>
                <c:pt idx="5142">
                  <c:v>200.85040000000001</c:v>
                </c:pt>
                <c:pt idx="5143">
                  <c:v>200.8997</c:v>
                </c:pt>
                <c:pt idx="5144">
                  <c:v>200.94880000000001</c:v>
                </c:pt>
                <c:pt idx="5145">
                  <c:v>200.99760000000001</c:v>
                </c:pt>
                <c:pt idx="5146">
                  <c:v>201.04669999999999</c:v>
                </c:pt>
                <c:pt idx="5147">
                  <c:v>201.0966</c:v>
                </c:pt>
                <c:pt idx="5148">
                  <c:v>201.14699999999999</c:v>
                </c:pt>
                <c:pt idx="5149">
                  <c:v>201.19659999999999</c:v>
                </c:pt>
                <c:pt idx="5150">
                  <c:v>201.24629999999999</c:v>
                </c:pt>
                <c:pt idx="5151">
                  <c:v>201.29519999999999</c:v>
                </c:pt>
                <c:pt idx="5152">
                  <c:v>201.3449</c:v>
                </c:pt>
                <c:pt idx="5153">
                  <c:v>201.39439999999999</c:v>
                </c:pt>
                <c:pt idx="5154">
                  <c:v>201.44649999999999</c:v>
                </c:pt>
                <c:pt idx="5155">
                  <c:v>201.49520000000001</c:v>
                </c:pt>
                <c:pt idx="5156">
                  <c:v>201.54599999999999</c:v>
                </c:pt>
                <c:pt idx="5157">
                  <c:v>201.59800000000001</c:v>
                </c:pt>
                <c:pt idx="5158">
                  <c:v>201.64869999999999</c:v>
                </c:pt>
                <c:pt idx="5159">
                  <c:v>201.6996</c:v>
                </c:pt>
                <c:pt idx="5160">
                  <c:v>201.7499</c:v>
                </c:pt>
                <c:pt idx="5161">
                  <c:v>201.8004</c:v>
                </c:pt>
                <c:pt idx="5162">
                  <c:v>201.85230000000001</c:v>
                </c:pt>
                <c:pt idx="5163">
                  <c:v>201.90369999999999</c:v>
                </c:pt>
                <c:pt idx="5164">
                  <c:v>201.9563</c:v>
                </c:pt>
                <c:pt idx="5165">
                  <c:v>202.00720000000001</c:v>
                </c:pt>
                <c:pt idx="5166">
                  <c:v>202.05860000000001</c:v>
                </c:pt>
                <c:pt idx="5167">
                  <c:v>202.11080000000001</c:v>
                </c:pt>
                <c:pt idx="5168">
                  <c:v>202.1618</c:v>
                </c:pt>
                <c:pt idx="5169">
                  <c:v>202.215</c:v>
                </c:pt>
                <c:pt idx="5170">
                  <c:v>202.26650000000001</c:v>
                </c:pt>
                <c:pt idx="5171">
                  <c:v>202.32089999999999</c:v>
                </c:pt>
                <c:pt idx="5172">
                  <c:v>202.3724</c:v>
                </c:pt>
                <c:pt idx="5173">
                  <c:v>202.42519999999999</c:v>
                </c:pt>
                <c:pt idx="5174">
                  <c:v>202.47739999999999</c:v>
                </c:pt>
                <c:pt idx="5175">
                  <c:v>202.53100000000001</c:v>
                </c:pt>
                <c:pt idx="5176">
                  <c:v>202.58279999999999</c:v>
                </c:pt>
                <c:pt idx="5177">
                  <c:v>202.63560000000001</c:v>
                </c:pt>
                <c:pt idx="5178">
                  <c:v>202.68950000000001</c:v>
                </c:pt>
                <c:pt idx="5179">
                  <c:v>202.74350000000001</c:v>
                </c:pt>
                <c:pt idx="5180">
                  <c:v>202.79560000000001</c:v>
                </c:pt>
                <c:pt idx="5181">
                  <c:v>202.85040000000001</c:v>
                </c:pt>
                <c:pt idx="5182">
                  <c:v>202.90090000000001</c:v>
                </c:pt>
                <c:pt idx="5183">
                  <c:v>202.953</c:v>
                </c:pt>
                <c:pt idx="5184">
                  <c:v>203.0068</c:v>
                </c:pt>
                <c:pt idx="5185">
                  <c:v>203.0599</c:v>
                </c:pt>
                <c:pt idx="5186">
                  <c:v>203.11359999999999</c:v>
                </c:pt>
                <c:pt idx="5187">
                  <c:v>203.1652</c:v>
                </c:pt>
                <c:pt idx="5188">
                  <c:v>203.21879999999999</c:v>
                </c:pt>
                <c:pt idx="5189">
                  <c:v>203.2688</c:v>
                </c:pt>
                <c:pt idx="5190">
                  <c:v>203.32339999999999</c:v>
                </c:pt>
                <c:pt idx="5191">
                  <c:v>203.37440000000001</c:v>
                </c:pt>
                <c:pt idx="5192">
                  <c:v>203.42689999999999</c:v>
                </c:pt>
                <c:pt idx="5193">
                  <c:v>203.4804</c:v>
                </c:pt>
                <c:pt idx="5194">
                  <c:v>203.53149999999999</c:v>
                </c:pt>
                <c:pt idx="5195">
                  <c:v>203.58359999999999</c:v>
                </c:pt>
                <c:pt idx="5196">
                  <c:v>203.6352</c:v>
                </c:pt>
                <c:pt idx="5197">
                  <c:v>203.6876</c:v>
                </c:pt>
                <c:pt idx="5198">
                  <c:v>203.73840000000001</c:v>
                </c:pt>
                <c:pt idx="5199">
                  <c:v>203.78980000000001</c:v>
                </c:pt>
                <c:pt idx="5200">
                  <c:v>203.83969999999999</c:v>
                </c:pt>
                <c:pt idx="5201">
                  <c:v>203.8922</c:v>
                </c:pt>
                <c:pt idx="5202">
                  <c:v>203.94220000000001</c:v>
                </c:pt>
                <c:pt idx="5203">
                  <c:v>203.9924</c:v>
                </c:pt>
                <c:pt idx="5204">
                  <c:v>204.04470000000001</c:v>
                </c:pt>
                <c:pt idx="5205">
                  <c:v>204.09549999999999</c:v>
                </c:pt>
                <c:pt idx="5206">
                  <c:v>204.14269999999999</c:v>
                </c:pt>
                <c:pt idx="5207">
                  <c:v>204.19579999999999</c:v>
                </c:pt>
                <c:pt idx="5208">
                  <c:v>204.24789999999999</c:v>
                </c:pt>
                <c:pt idx="5209">
                  <c:v>204.30170000000001</c:v>
                </c:pt>
                <c:pt idx="5210">
                  <c:v>204.35040000000001</c:v>
                </c:pt>
                <c:pt idx="5211">
                  <c:v>204.40119999999999</c:v>
                </c:pt>
                <c:pt idx="5212">
                  <c:v>204.45339999999999</c:v>
                </c:pt>
                <c:pt idx="5213">
                  <c:v>204.5051</c:v>
                </c:pt>
                <c:pt idx="5214">
                  <c:v>204.5575</c:v>
                </c:pt>
                <c:pt idx="5215">
                  <c:v>204.6054</c:v>
                </c:pt>
                <c:pt idx="5216">
                  <c:v>204.6549</c:v>
                </c:pt>
                <c:pt idx="5217">
                  <c:v>204.70660000000001</c:v>
                </c:pt>
                <c:pt idx="5218">
                  <c:v>204.7569</c:v>
                </c:pt>
                <c:pt idx="5219">
                  <c:v>204.80690000000001</c:v>
                </c:pt>
                <c:pt idx="5220">
                  <c:v>204.85650000000001</c:v>
                </c:pt>
                <c:pt idx="5221">
                  <c:v>204.90610000000001</c:v>
                </c:pt>
                <c:pt idx="5222">
                  <c:v>204.95509999999999</c:v>
                </c:pt>
                <c:pt idx="5223">
                  <c:v>205.00399999999999</c:v>
                </c:pt>
                <c:pt idx="5224">
                  <c:v>205.0538</c:v>
                </c:pt>
                <c:pt idx="5225">
                  <c:v>205.1026</c:v>
                </c:pt>
                <c:pt idx="5226">
                  <c:v>205.15199999999999</c:v>
                </c:pt>
                <c:pt idx="5227">
                  <c:v>205.20240000000001</c:v>
                </c:pt>
                <c:pt idx="5228">
                  <c:v>205.25239999999999</c:v>
                </c:pt>
                <c:pt idx="5229">
                  <c:v>205.30240000000001</c:v>
                </c:pt>
                <c:pt idx="5230">
                  <c:v>205.35149999999999</c:v>
                </c:pt>
                <c:pt idx="5231">
                  <c:v>205.398</c:v>
                </c:pt>
                <c:pt idx="5232">
                  <c:v>205.44839999999999</c:v>
                </c:pt>
                <c:pt idx="5233">
                  <c:v>205.49879999999999</c:v>
                </c:pt>
                <c:pt idx="5234">
                  <c:v>205.54689999999999</c:v>
                </c:pt>
                <c:pt idx="5235">
                  <c:v>205.5976</c:v>
                </c:pt>
                <c:pt idx="5236">
                  <c:v>205.6474</c:v>
                </c:pt>
                <c:pt idx="5237">
                  <c:v>205.69579999999999</c:v>
                </c:pt>
                <c:pt idx="5238">
                  <c:v>205.74590000000001</c:v>
                </c:pt>
                <c:pt idx="5239">
                  <c:v>205.79400000000001</c:v>
                </c:pt>
                <c:pt idx="5240">
                  <c:v>205.84379999999999</c:v>
                </c:pt>
                <c:pt idx="5241">
                  <c:v>205.89420000000001</c:v>
                </c:pt>
                <c:pt idx="5242">
                  <c:v>205.94390000000001</c:v>
                </c:pt>
                <c:pt idx="5243">
                  <c:v>205.99420000000001</c:v>
                </c:pt>
                <c:pt idx="5244">
                  <c:v>206.0429</c:v>
                </c:pt>
                <c:pt idx="5245">
                  <c:v>206.0926</c:v>
                </c:pt>
                <c:pt idx="5246">
                  <c:v>206.14359999999999</c:v>
                </c:pt>
                <c:pt idx="5247">
                  <c:v>206.1953</c:v>
                </c:pt>
                <c:pt idx="5248">
                  <c:v>206.24420000000001</c:v>
                </c:pt>
                <c:pt idx="5249">
                  <c:v>206.29390000000001</c:v>
                </c:pt>
                <c:pt idx="5250">
                  <c:v>206.34280000000001</c:v>
                </c:pt>
                <c:pt idx="5251">
                  <c:v>206.392</c:v>
                </c:pt>
                <c:pt idx="5252">
                  <c:v>206.44200000000001</c:v>
                </c:pt>
                <c:pt idx="5253">
                  <c:v>206.4923</c:v>
                </c:pt>
                <c:pt idx="5254">
                  <c:v>206.5428</c:v>
                </c:pt>
                <c:pt idx="5255">
                  <c:v>206.59280000000001</c:v>
                </c:pt>
                <c:pt idx="5256">
                  <c:v>206.63939999999999</c:v>
                </c:pt>
                <c:pt idx="5257">
                  <c:v>206.68989999999999</c:v>
                </c:pt>
                <c:pt idx="5258">
                  <c:v>206.73759999999999</c:v>
                </c:pt>
                <c:pt idx="5259">
                  <c:v>206.7876</c:v>
                </c:pt>
                <c:pt idx="5260">
                  <c:v>206.83539999999999</c:v>
                </c:pt>
                <c:pt idx="5261">
                  <c:v>206.88390000000001</c:v>
                </c:pt>
                <c:pt idx="5262">
                  <c:v>206.93270000000001</c:v>
                </c:pt>
                <c:pt idx="5263">
                  <c:v>206.98169999999999</c:v>
                </c:pt>
                <c:pt idx="5264">
                  <c:v>207.03110000000001</c:v>
                </c:pt>
                <c:pt idx="5265">
                  <c:v>207.0796</c:v>
                </c:pt>
                <c:pt idx="5266">
                  <c:v>207.1268</c:v>
                </c:pt>
                <c:pt idx="5267">
                  <c:v>207.17619999999999</c:v>
                </c:pt>
                <c:pt idx="5268">
                  <c:v>207.2244</c:v>
                </c:pt>
                <c:pt idx="5269">
                  <c:v>207.2732</c:v>
                </c:pt>
                <c:pt idx="5270">
                  <c:v>207.322</c:v>
                </c:pt>
                <c:pt idx="5271">
                  <c:v>207.3707</c:v>
                </c:pt>
                <c:pt idx="5272">
                  <c:v>207.417</c:v>
                </c:pt>
                <c:pt idx="5273">
                  <c:v>207.4648</c:v>
                </c:pt>
                <c:pt idx="5274">
                  <c:v>207.51169999999999</c:v>
                </c:pt>
                <c:pt idx="5275">
                  <c:v>207.56059999999999</c:v>
                </c:pt>
                <c:pt idx="5276">
                  <c:v>207.6086</c:v>
                </c:pt>
                <c:pt idx="5277">
                  <c:v>207.65559999999999</c:v>
                </c:pt>
                <c:pt idx="5278">
                  <c:v>207.7045</c:v>
                </c:pt>
                <c:pt idx="5279">
                  <c:v>207.75389999999999</c:v>
                </c:pt>
                <c:pt idx="5280">
                  <c:v>207.80090000000001</c:v>
                </c:pt>
                <c:pt idx="5281">
                  <c:v>207.85140000000001</c:v>
                </c:pt>
                <c:pt idx="5282">
                  <c:v>207.89859999999999</c:v>
                </c:pt>
                <c:pt idx="5283">
                  <c:v>207.94710000000001</c:v>
                </c:pt>
                <c:pt idx="5284">
                  <c:v>207.99379999999999</c:v>
                </c:pt>
                <c:pt idx="5285">
                  <c:v>208.042</c:v>
                </c:pt>
                <c:pt idx="5286">
                  <c:v>208.08940000000001</c:v>
                </c:pt>
                <c:pt idx="5287">
                  <c:v>208.13820000000001</c:v>
                </c:pt>
                <c:pt idx="5288">
                  <c:v>208.18549999999999</c:v>
                </c:pt>
                <c:pt idx="5289">
                  <c:v>208.23269999999999</c:v>
                </c:pt>
                <c:pt idx="5290">
                  <c:v>208.27979999999999</c:v>
                </c:pt>
                <c:pt idx="5291">
                  <c:v>208.3279</c:v>
                </c:pt>
                <c:pt idx="5292">
                  <c:v>208.37629999999999</c:v>
                </c:pt>
                <c:pt idx="5293">
                  <c:v>208.42519999999999</c:v>
                </c:pt>
                <c:pt idx="5294">
                  <c:v>208.47130000000001</c:v>
                </c:pt>
                <c:pt idx="5295">
                  <c:v>208.51859999999999</c:v>
                </c:pt>
                <c:pt idx="5296">
                  <c:v>208.56540000000001</c:v>
                </c:pt>
                <c:pt idx="5297">
                  <c:v>208.61199999999999</c:v>
                </c:pt>
                <c:pt idx="5298">
                  <c:v>208.66139999999999</c:v>
                </c:pt>
                <c:pt idx="5299">
                  <c:v>208.7072</c:v>
                </c:pt>
                <c:pt idx="5300">
                  <c:v>208.75460000000001</c:v>
                </c:pt>
                <c:pt idx="5301">
                  <c:v>208.804</c:v>
                </c:pt>
                <c:pt idx="5302">
                  <c:v>208.852</c:v>
                </c:pt>
                <c:pt idx="5303">
                  <c:v>208.8998</c:v>
                </c:pt>
                <c:pt idx="5304">
                  <c:v>208.94739999999999</c:v>
                </c:pt>
                <c:pt idx="5305">
                  <c:v>208.9965</c:v>
                </c:pt>
                <c:pt idx="5306">
                  <c:v>209.0437</c:v>
                </c:pt>
                <c:pt idx="5307">
                  <c:v>209.09360000000001</c:v>
                </c:pt>
                <c:pt idx="5308">
                  <c:v>209.1403</c:v>
                </c:pt>
                <c:pt idx="5309">
                  <c:v>209.18860000000001</c:v>
                </c:pt>
                <c:pt idx="5310">
                  <c:v>209.23560000000001</c:v>
                </c:pt>
                <c:pt idx="5311">
                  <c:v>209.2833</c:v>
                </c:pt>
                <c:pt idx="5312">
                  <c:v>209.3295</c:v>
                </c:pt>
                <c:pt idx="5313">
                  <c:v>209.37889999999999</c:v>
                </c:pt>
                <c:pt idx="5314">
                  <c:v>209.4264</c:v>
                </c:pt>
                <c:pt idx="5315">
                  <c:v>209.4752</c:v>
                </c:pt>
                <c:pt idx="5316">
                  <c:v>209.52289999999999</c:v>
                </c:pt>
                <c:pt idx="5317">
                  <c:v>209.5694</c:v>
                </c:pt>
                <c:pt idx="5318">
                  <c:v>209.6155</c:v>
                </c:pt>
                <c:pt idx="5319">
                  <c:v>209.6645</c:v>
                </c:pt>
                <c:pt idx="5320">
                  <c:v>209.71270000000001</c:v>
                </c:pt>
                <c:pt idx="5321">
                  <c:v>209.7604</c:v>
                </c:pt>
                <c:pt idx="5322">
                  <c:v>209.8082</c:v>
                </c:pt>
                <c:pt idx="5323">
                  <c:v>209.85300000000001</c:v>
                </c:pt>
                <c:pt idx="5324">
                  <c:v>209.90110000000001</c:v>
                </c:pt>
                <c:pt idx="5325">
                  <c:v>209.94749999999999</c:v>
                </c:pt>
                <c:pt idx="5326">
                  <c:v>209.99600000000001</c:v>
                </c:pt>
                <c:pt idx="5327">
                  <c:v>210.04239999999999</c:v>
                </c:pt>
                <c:pt idx="5328">
                  <c:v>210.0881</c:v>
                </c:pt>
                <c:pt idx="5329">
                  <c:v>210.13550000000001</c:v>
                </c:pt>
                <c:pt idx="5330">
                  <c:v>210.18100000000001</c:v>
                </c:pt>
                <c:pt idx="5331">
                  <c:v>210.2295</c:v>
                </c:pt>
                <c:pt idx="5332">
                  <c:v>210.27440000000001</c:v>
                </c:pt>
                <c:pt idx="5333">
                  <c:v>210.3203</c:v>
                </c:pt>
                <c:pt idx="5334">
                  <c:v>210.37139999999999</c:v>
                </c:pt>
                <c:pt idx="5335">
                  <c:v>210.41800000000001</c:v>
                </c:pt>
                <c:pt idx="5336">
                  <c:v>210.46449999999999</c:v>
                </c:pt>
                <c:pt idx="5337">
                  <c:v>210.5085</c:v>
                </c:pt>
                <c:pt idx="5338">
                  <c:v>210.5574</c:v>
                </c:pt>
                <c:pt idx="5339">
                  <c:v>210.6054</c:v>
                </c:pt>
                <c:pt idx="5340">
                  <c:v>210.65100000000001</c:v>
                </c:pt>
                <c:pt idx="5341">
                  <c:v>210.69839999999999</c:v>
                </c:pt>
                <c:pt idx="5342">
                  <c:v>210.74440000000001</c:v>
                </c:pt>
                <c:pt idx="5343">
                  <c:v>210.79079999999999</c:v>
                </c:pt>
                <c:pt idx="5344">
                  <c:v>210.83940000000001</c:v>
                </c:pt>
                <c:pt idx="5345">
                  <c:v>210.8843</c:v>
                </c:pt>
                <c:pt idx="5346">
                  <c:v>210.9323</c:v>
                </c:pt>
                <c:pt idx="5347">
                  <c:v>210.9776</c:v>
                </c:pt>
                <c:pt idx="5348">
                  <c:v>211.02449999999999</c:v>
                </c:pt>
                <c:pt idx="5349">
                  <c:v>211.0712</c:v>
                </c:pt>
                <c:pt idx="5350">
                  <c:v>211.11799999999999</c:v>
                </c:pt>
                <c:pt idx="5351">
                  <c:v>211.1653</c:v>
                </c:pt>
                <c:pt idx="5352">
                  <c:v>211.2106</c:v>
                </c:pt>
                <c:pt idx="5353">
                  <c:v>211.25550000000001</c:v>
                </c:pt>
                <c:pt idx="5354">
                  <c:v>211.30019999999999</c:v>
                </c:pt>
                <c:pt idx="5355">
                  <c:v>211.34719999999999</c:v>
                </c:pt>
                <c:pt idx="5356">
                  <c:v>211.392</c:v>
                </c:pt>
                <c:pt idx="5357">
                  <c:v>211.4391</c:v>
                </c:pt>
                <c:pt idx="5358">
                  <c:v>211.48750000000001</c:v>
                </c:pt>
                <c:pt idx="5359">
                  <c:v>211.53319999999999</c:v>
                </c:pt>
                <c:pt idx="5360">
                  <c:v>211.57810000000001</c:v>
                </c:pt>
                <c:pt idx="5361">
                  <c:v>211.62459999999999</c:v>
                </c:pt>
                <c:pt idx="5362">
                  <c:v>211.66980000000001</c:v>
                </c:pt>
                <c:pt idx="5363">
                  <c:v>211.71729999999999</c:v>
                </c:pt>
                <c:pt idx="5364">
                  <c:v>211.76400000000001</c:v>
                </c:pt>
                <c:pt idx="5365">
                  <c:v>211.8098</c:v>
                </c:pt>
                <c:pt idx="5366">
                  <c:v>211.8562</c:v>
                </c:pt>
                <c:pt idx="5367">
                  <c:v>211.90539999999999</c:v>
                </c:pt>
                <c:pt idx="5368">
                  <c:v>211.9513</c:v>
                </c:pt>
                <c:pt idx="5369">
                  <c:v>211.999</c:v>
                </c:pt>
                <c:pt idx="5370">
                  <c:v>212.04259999999999</c:v>
                </c:pt>
                <c:pt idx="5371">
                  <c:v>212.09020000000001</c:v>
                </c:pt>
                <c:pt idx="5372">
                  <c:v>212.1352</c:v>
                </c:pt>
                <c:pt idx="5373">
                  <c:v>212.1816</c:v>
                </c:pt>
                <c:pt idx="5374">
                  <c:v>212.226</c:v>
                </c:pt>
                <c:pt idx="5375">
                  <c:v>212.27160000000001</c:v>
                </c:pt>
                <c:pt idx="5376">
                  <c:v>212.31739999999999</c:v>
                </c:pt>
                <c:pt idx="5377">
                  <c:v>212.36070000000001</c:v>
                </c:pt>
                <c:pt idx="5378">
                  <c:v>212.4076</c:v>
                </c:pt>
                <c:pt idx="5379">
                  <c:v>212.45249999999999</c:v>
                </c:pt>
                <c:pt idx="5380">
                  <c:v>212.4974</c:v>
                </c:pt>
                <c:pt idx="5381">
                  <c:v>212.54060000000001</c:v>
                </c:pt>
                <c:pt idx="5382">
                  <c:v>212.58539999999999</c:v>
                </c:pt>
                <c:pt idx="5383">
                  <c:v>212.63040000000001</c:v>
                </c:pt>
                <c:pt idx="5384">
                  <c:v>212.67519999999999</c:v>
                </c:pt>
                <c:pt idx="5385">
                  <c:v>212.72020000000001</c:v>
                </c:pt>
                <c:pt idx="5386">
                  <c:v>212.7655</c:v>
                </c:pt>
                <c:pt idx="5387">
                  <c:v>212.8092</c:v>
                </c:pt>
                <c:pt idx="5388">
                  <c:v>212.85400000000001</c:v>
                </c:pt>
                <c:pt idx="5389">
                  <c:v>212.899</c:v>
                </c:pt>
                <c:pt idx="5390">
                  <c:v>212.94560000000001</c:v>
                </c:pt>
                <c:pt idx="5391">
                  <c:v>212.98929999999999</c:v>
                </c:pt>
                <c:pt idx="5392">
                  <c:v>213.035</c:v>
                </c:pt>
                <c:pt idx="5393">
                  <c:v>213.0778</c:v>
                </c:pt>
                <c:pt idx="5394">
                  <c:v>213.12389999999999</c:v>
                </c:pt>
                <c:pt idx="5395">
                  <c:v>213.16820000000001</c:v>
                </c:pt>
                <c:pt idx="5396">
                  <c:v>213.2115</c:v>
                </c:pt>
                <c:pt idx="5397">
                  <c:v>213.25620000000001</c:v>
                </c:pt>
                <c:pt idx="5398">
                  <c:v>213.303</c:v>
                </c:pt>
                <c:pt idx="5399">
                  <c:v>213.34710000000001</c:v>
                </c:pt>
                <c:pt idx="5400">
                  <c:v>213.3913</c:v>
                </c:pt>
                <c:pt idx="5401">
                  <c:v>213.4358</c:v>
                </c:pt>
                <c:pt idx="5402">
                  <c:v>213.4803</c:v>
                </c:pt>
                <c:pt idx="5403">
                  <c:v>213.5256</c:v>
                </c:pt>
                <c:pt idx="5404">
                  <c:v>213.571</c:v>
                </c:pt>
                <c:pt idx="5405">
                  <c:v>213.61420000000001</c:v>
                </c:pt>
                <c:pt idx="5406">
                  <c:v>213.6584</c:v>
                </c:pt>
                <c:pt idx="5407">
                  <c:v>213.70330000000001</c:v>
                </c:pt>
                <c:pt idx="5408">
                  <c:v>213.7475</c:v>
                </c:pt>
                <c:pt idx="5409">
                  <c:v>213.792</c:v>
                </c:pt>
                <c:pt idx="5410">
                  <c:v>213.83680000000001</c:v>
                </c:pt>
                <c:pt idx="5411">
                  <c:v>213.8811</c:v>
                </c:pt>
                <c:pt idx="5412">
                  <c:v>213.92699999999999</c:v>
                </c:pt>
                <c:pt idx="5413">
                  <c:v>213.97049999999999</c:v>
                </c:pt>
                <c:pt idx="5414">
                  <c:v>214.0129</c:v>
                </c:pt>
                <c:pt idx="5415">
                  <c:v>214.0598</c:v>
                </c:pt>
                <c:pt idx="5416">
                  <c:v>214.1036</c:v>
                </c:pt>
                <c:pt idx="5417">
                  <c:v>214.14920000000001</c:v>
                </c:pt>
                <c:pt idx="5418">
                  <c:v>214.1942</c:v>
                </c:pt>
                <c:pt idx="5419">
                  <c:v>214.238</c:v>
                </c:pt>
                <c:pt idx="5420">
                  <c:v>214.28219999999999</c:v>
                </c:pt>
                <c:pt idx="5421">
                  <c:v>214.32679999999999</c:v>
                </c:pt>
                <c:pt idx="5422">
                  <c:v>214.37110000000001</c:v>
                </c:pt>
                <c:pt idx="5423">
                  <c:v>214.41499999999999</c:v>
                </c:pt>
                <c:pt idx="5424">
                  <c:v>214.46209999999999</c:v>
                </c:pt>
                <c:pt idx="5425">
                  <c:v>214.50640000000001</c:v>
                </c:pt>
                <c:pt idx="5426">
                  <c:v>214.5506</c:v>
                </c:pt>
                <c:pt idx="5427">
                  <c:v>214.595</c:v>
                </c:pt>
                <c:pt idx="5428">
                  <c:v>214.6403</c:v>
                </c:pt>
                <c:pt idx="5429">
                  <c:v>214.685</c:v>
                </c:pt>
                <c:pt idx="5430">
                  <c:v>214.72989999999999</c:v>
                </c:pt>
                <c:pt idx="5431">
                  <c:v>214.7757</c:v>
                </c:pt>
                <c:pt idx="5432">
                  <c:v>214.82069999999999</c:v>
                </c:pt>
                <c:pt idx="5433">
                  <c:v>214.86510000000001</c:v>
                </c:pt>
                <c:pt idx="5434">
                  <c:v>214.91069999999999</c:v>
                </c:pt>
                <c:pt idx="5435">
                  <c:v>214.9547</c:v>
                </c:pt>
                <c:pt idx="5436">
                  <c:v>214.99950000000001</c:v>
                </c:pt>
                <c:pt idx="5437">
                  <c:v>215.04499999999999</c:v>
                </c:pt>
                <c:pt idx="5438">
                  <c:v>215.08789999999999</c:v>
                </c:pt>
                <c:pt idx="5439">
                  <c:v>215.13079999999999</c:v>
                </c:pt>
                <c:pt idx="5440">
                  <c:v>215.17679999999999</c:v>
                </c:pt>
                <c:pt idx="5441">
                  <c:v>215.2199</c:v>
                </c:pt>
                <c:pt idx="5442">
                  <c:v>215.26519999999999</c:v>
                </c:pt>
                <c:pt idx="5443">
                  <c:v>215.30930000000001</c:v>
                </c:pt>
                <c:pt idx="5444">
                  <c:v>215.35310000000001</c:v>
                </c:pt>
                <c:pt idx="5445">
                  <c:v>215.39519999999999</c:v>
                </c:pt>
                <c:pt idx="5446">
                  <c:v>215.43879999999999</c:v>
                </c:pt>
                <c:pt idx="5447">
                  <c:v>215.4811</c:v>
                </c:pt>
                <c:pt idx="5448">
                  <c:v>215.52529999999999</c:v>
                </c:pt>
                <c:pt idx="5449">
                  <c:v>215.56720000000001</c:v>
                </c:pt>
                <c:pt idx="5450">
                  <c:v>215.60839999999999</c:v>
                </c:pt>
                <c:pt idx="5451">
                  <c:v>215.64779999999999</c:v>
                </c:pt>
                <c:pt idx="5452">
                  <c:v>215.68979999999999</c:v>
                </c:pt>
                <c:pt idx="5453">
                  <c:v>215.73249999999999</c:v>
                </c:pt>
                <c:pt idx="5454">
                  <c:v>215.77529999999999</c:v>
                </c:pt>
                <c:pt idx="5455">
                  <c:v>215.81739999999999</c:v>
                </c:pt>
                <c:pt idx="5456">
                  <c:v>215.86080000000001</c:v>
                </c:pt>
                <c:pt idx="5457">
                  <c:v>215.90190000000001</c:v>
                </c:pt>
                <c:pt idx="5458">
                  <c:v>215.94239999999999</c:v>
                </c:pt>
                <c:pt idx="5459">
                  <c:v>215.98500000000001</c:v>
                </c:pt>
                <c:pt idx="5460">
                  <c:v>216.0256</c:v>
                </c:pt>
                <c:pt idx="5461">
                  <c:v>216.0669</c:v>
                </c:pt>
                <c:pt idx="5462">
                  <c:v>216.11019999999999</c:v>
                </c:pt>
                <c:pt idx="5463">
                  <c:v>216.15289999999999</c:v>
                </c:pt>
                <c:pt idx="5464">
                  <c:v>216.1936</c:v>
                </c:pt>
                <c:pt idx="5465">
                  <c:v>216.23439999999999</c:v>
                </c:pt>
                <c:pt idx="5466">
                  <c:v>216.2758</c:v>
                </c:pt>
                <c:pt idx="5467">
                  <c:v>216.31659999999999</c:v>
                </c:pt>
                <c:pt idx="5468">
                  <c:v>216.35900000000001</c:v>
                </c:pt>
                <c:pt idx="5469">
                  <c:v>216.3998</c:v>
                </c:pt>
                <c:pt idx="5470">
                  <c:v>216.441</c:v>
                </c:pt>
                <c:pt idx="5471">
                  <c:v>216.4828</c:v>
                </c:pt>
                <c:pt idx="5472">
                  <c:v>216.52510000000001</c:v>
                </c:pt>
                <c:pt idx="5473">
                  <c:v>216.56559999999999</c:v>
                </c:pt>
                <c:pt idx="5474">
                  <c:v>216.60749999999999</c:v>
                </c:pt>
                <c:pt idx="5475">
                  <c:v>216.64779999999999</c:v>
                </c:pt>
                <c:pt idx="5476">
                  <c:v>216.69069999999999</c:v>
                </c:pt>
                <c:pt idx="5477">
                  <c:v>216.73079999999999</c:v>
                </c:pt>
                <c:pt idx="5478">
                  <c:v>216.774</c:v>
                </c:pt>
                <c:pt idx="5479">
                  <c:v>216.81479999999999</c:v>
                </c:pt>
                <c:pt idx="5480">
                  <c:v>216.85679999999999</c:v>
                </c:pt>
                <c:pt idx="5481">
                  <c:v>216.89850000000001</c:v>
                </c:pt>
                <c:pt idx="5482">
                  <c:v>216.9401</c:v>
                </c:pt>
                <c:pt idx="5483">
                  <c:v>216.98009999999999</c:v>
                </c:pt>
                <c:pt idx="5484">
                  <c:v>217.02269999999999</c:v>
                </c:pt>
                <c:pt idx="5485">
                  <c:v>217.0635</c:v>
                </c:pt>
                <c:pt idx="5486">
                  <c:v>217.10429999999999</c:v>
                </c:pt>
                <c:pt idx="5487">
                  <c:v>217.14689999999999</c:v>
                </c:pt>
                <c:pt idx="5488">
                  <c:v>217.18860000000001</c:v>
                </c:pt>
                <c:pt idx="5489">
                  <c:v>217.22980000000001</c:v>
                </c:pt>
                <c:pt idx="5490">
                  <c:v>217.27</c:v>
                </c:pt>
                <c:pt idx="5491">
                  <c:v>217.3126</c:v>
                </c:pt>
                <c:pt idx="5492">
                  <c:v>217.35319999999999</c:v>
                </c:pt>
                <c:pt idx="5493">
                  <c:v>217.39429999999999</c:v>
                </c:pt>
                <c:pt idx="5494">
                  <c:v>217.43629999999999</c:v>
                </c:pt>
                <c:pt idx="5495">
                  <c:v>217.47819999999999</c:v>
                </c:pt>
                <c:pt idx="5496">
                  <c:v>217.51939999999999</c:v>
                </c:pt>
                <c:pt idx="5497">
                  <c:v>217.5615</c:v>
                </c:pt>
                <c:pt idx="5498">
                  <c:v>217.60400000000001</c:v>
                </c:pt>
                <c:pt idx="5499">
                  <c:v>217.64340000000001</c:v>
                </c:pt>
                <c:pt idx="5500">
                  <c:v>217.68440000000001</c:v>
                </c:pt>
                <c:pt idx="5501">
                  <c:v>217.72579999999999</c:v>
                </c:pt>
                <c:pt idx="5502">
                  <c:v>217.76679999999999</c:v>
                </c:pt>
                <c:pt idx="5503">
                  <c:v>217.8074</c:v>
                </c:pt>
                <c:pt idx="5504">
                  <c:v>217.84809999999999</c:v>
                </c:pt>
                <c:pt idx="5505">
                  <c:v>217.8895</c:v>
                </c:pt>
                <c:pt idx="5506">
                  <c:v>217.9307</c:v>
                </c:pt>
                <c:pt idx="5507">
                  <c:v>217.97059999999999</c:v>
                </c:pt>
                <c:pt idx="5508">
                  <c:v>218.0111</c:v>
                </c:pt>
                <c:pt idx="5509">
                  <c:v>218.05189999999999</c:v>
                </c:pt>
                <c:pt idx="5510">
                  <c:v>218.09119999999999</c:v>
                </c:pt>
                <c:pt idx="5511">
                  <c:v>218.13140000000001</c:v>
                </c:pt>
                <c:pt idx="5512">
                  <c:v>218.1712</c:v>
                </c:pt>
                <c:pt idx="5513">
                  <c:v>218.21100000000001</c:v>
                </c:pt>
                <c:pt idx="5514">
                  <c:v>218.251</c:v>
                </c:pt>
                <c:pt idx="5515">
                  <c:v>218.29069999999999</c:v>
                </c:pt>
                <c:pt idx="5516">
                  <c:v>218.3322</c:v>
                </c:pt>
                <c:pt idx="5517">
                  <c:v>218.37350000000001</c:v>
                </c:pt>
                <c:pt idx="5518">
                  <c:v>218.41329999999999</c:v>
                </c:pt>
                <c:pt idx="5519">
                  <c:v>218.4511</c:v>
                </c:pt>
                <c:pt idx="5520">
                  <c:v>218.49189999999999</c:v>
                </c:pt>
                <c:pt idx="5521">
                  <c:v>218.53200000000001</c:v>
                </c:pt>
                <c:pt idx="5522">
                  <c:v>218.57249999999999</c:v>
                </c:pt>
                <c:pt idx="5523">
                  <c:v>218.6123</c:v>
                </c:pt>
                <c:pt idx="5524">
                  <c:v>218.65459999999999</c:v>
                </c:pt>
                <c:pt idx="5525">
                  <c:v>218.69499999999999</c:v>
                </c:pt>
                <c:pt idx="5526">
                  <c:v>218.73339999999999</c:v>
                </c:pt>
                <c:pt idx="5527">
                  <c:v>218.77420000000001</c:v>
                </c:pt>
                <c:pt idx="5528">
                  <c:v>218.81319999999999</c:v>
                </c:pt>
                <c:pt idx="5529">
                  <c:v>218.8535</c:v>
                </c:pt>
                <c:pt idx="5530">
                  <c:v>218.89510000000001</c:v>
                </c:pt>
                <c:pt idx="5531">
                  <c:v>218.9332</c:v>
                </c:pt>
                <c:pt idx="5532">
                  <c:v>218.97300000000001</c:v>
                </c:pt>
                <c:pt idx="5533">
                  <c:v>219.01310000000001</c:v>
                </c:pt>
                <c:pt idx="5534">
                  <c:v>219.0522</c:v>
                </c:pt>
                <c:pt idx="5535">
                  <c:v>219.09229999999999</c:v>
                </c:pt>
                <c:pt idx="5536">
                  <c:v>219.13210000000001</c:v>
                </c:pt>
                <c:pt idx="5537">
                  <c:v>219.17060000000001</c:v>
                </c:pt>
                <c:pt idx="5538">
                  <c:v>219.2115</c:v>
                </c:pt>
                <c:pt idx="5539">
                  <c:v>219.2509</c:v>
                </c:pt>
                <c:pt idx="5540">
                  <c:v>219.292</c:v>
                </c:pt>
                <c:pt idx="5541">
                  <c:v>219.33080000000001</c:v>
                </c:pt>
                <c:pt idx="5542">
                  <c:v>219.37209999999999</c:v>
                </c:pt>
                <c:pt idx="5543">
                  <c:v>219.411</c:v>
                </c:pt>
                <c:pt idx="5544">
                  <c:v>219.45079999999999</c:v>
                </c:pt>
                <c:pt idx="5545">
                  <c:v>219.4906</c:v>
                </c:pt>
                <c:pt idx="5546">
                  <c:v>219.5275</c:v>
                </c:pt>
                <c:pt idx="5547">
                  <c:v>219.56899999999999</c:v>
                </c:pt>
                <c:pt idx="5548">
                  <c:v>219.6078</c:v>
                </c:pt>
                <c:pt idx="5549">
                  <c:v>219.64830000000001</c:v>
                </c:pt>
                <c:pt idx="5550">
                  <c:v>219.6867</c:v>
                </c:pt>
                <c:pt idx="5551">
                  <c:v>219.7259</c:v>
                </c:pt>
                <c:pt idx="5552">
                  <c:v>219.76439999999999</c:v>
                </c:pt>
                <c:pt idx="5553">
                  <c:v>219.8014</c:v>
                </c:pt>
                <c:pt idx="5554">
                  <c:v>219.83940000000001</c:v>
                </c:pt>
                <c:pt idx="5555">
                  <c:v>219.88040000000001</c:v>
                </c:pt>
                <c:pt idx="5556">
                  <c:v>219.9195</c:v>
                </c:pt>
                <c:pt idx="5557">
                  <c:v>219.95869999999999</c:v>
                </c:pt>
                <c:pt idx="5558">
                  <c:v>219.9966</c:v>
                </c:pt>
                <c:pt idx="5559">
                  <c:v>220.036</c:v>
                </c:pt>
                <c:pt idx="5560">
                  <c:v>220.07400000000001</c:v>
                </c:pt>
                <c:pt idx="5561">
                  <c:v>220.1129</c:v>
                </c:pt>
                <c:pt idx="5562">
                  <c:v>220.15369999999999</c:v>
                </c:pt>
                <c:pt idx="5563">
                  <c:v>220.19399999999999</c:v>
                </c:pt>
                <c:pt idx="5564">
                  <c:v>220.2338</c:v>
                </c:pt>
                <c:pt idx="5565">
                  <c:v>220.27250000000001</c:v>
                </c:pt>
                <c:pt idx="5566">
                  <c:v>220.31120000000001</c:v>
                </c:pt>
                <c:pt idx="5567">
                  <c:v>220.35</c:v>
                </c:pt>
                <c:pt idx="5568">
                  <c:v>220.39060000000001</c:v>
                </c:pt>
                <c:pt idx="5569">
                  <c:v>220.429</c:v>
                </c:pt>
                <c:pt idx="5570">
                  <c:v>220.46969999999999</c:v>
                </c:pt>
                <c:pt idx="5571">
                  <c:v>220.50899999999999</c:v>
                </c:pt>
                <c:pt idx="5572">
                  <c:v>220.5488</c:v>
                </c:pt>
                <c:pt idx="5573">
                  <c:v>220.58799999999999</c:v>
                </c:pt>
                <c:pt idx="5574">
                  <c:v>220.62889999999999</c:v>
                </c:pt>
                <c:pt idx="5575">
                  <c:v>220.6688</c:v>
                </c:pt>
                <c:pt idx="5576">
                  <c:v>220.7088</c:v>
                </c:pt>
                <c:pt idx="5577">
                  <c:v>220.74760000000001</c:v>
                </c:pt>
                <c:pt idx="5578">
                  <c:v>220.7851</c:v>
                </c:pt>
                <c:pt idx="5579">
                  <c:v>220.82599999999999</c:v>
                </c:pt>
                <c:pt idx="5580">
                  <c:v>220.8656</c:v>
                </c:pt>
                <c:pt idx="5581">
                  <c:v>220.90450000000001</c:v>
                </c:pt>
                <c:pt idx="5582">
                  <c:v>220.94220000000001</c:v>
                </c:pt>
                <c:pt idx="5583">
                  <c:v>220.9795</c:v>
                </c:pt>
                <c:pt idx="5584">
                  <c:v>221.01849999999999</c:v>
                </c:pt>
                <c:pt idx="5585">
                  <c:v>221.0548</c:v>
                </c:pt>
                <c:pt idx="5586">
                  <c:v>221.09350000000001</c:v>
                </c:pt>
                <c:pt idx="5587">
                  <c:v>221.1302</c:v>
                </c:pt>
                <c:pt idx="5588">
                  <c:v>221.1661</c:v>
                </c:pt>
                <c:pt idx="5589">
                  <c:v>221.20259999999999</c:v>
                </c:pt>
                <c:pt idx="5590">
                  <c:v>221.24039999999999</c:v>
                </c:pt>
                <c:pt idx="5591">
                  <c:v>221.27709999999999</c:v>
                </c:pt>
                <c:pt idx="5592">
                  <c:v>221.31139999999999</c:v>
                </c:pt>
                <c:pt idx="5593">
                  <c:v>221.35059999999999</c:v>
                </c:pt>
                <c:pt idx="5594">
                  <c:v>221.38499999999999</c:v>
                </c:pt>
                <c:pt idx="5595">
                  <c:v>221.42140000000001</c:v>
                </c:pt>
                <c:pt idx="5596">
                  <c:v>221.4573</c:v>
                </c:pt>
                <c:pt idx="5597">
                  <c:v>221.49430000000001</c:v>
                </c:pt>
                <c:pt idx="5598">
                  <c:v>221.5292</c:v>
                </c:pt>
                <c:pt idx="5599">
                  <c:v>221.566</c:v>
                </c:pt>
                <c:pt idx="5600">
                  <c:v>221.6037</c:v>
                </c:pt>
                <c:pt idx="5601">
                  <c:v>221.64009999999999</c:v>
                </c:pt>
                <c:pt idx="5602">
                  <c:v>221.67760000000001</c:v>
                </c:pt>
                <c:pt idx="5603">
                  <c:v>221.71430000000001</c:v>
                </c:pt>
                <c:pt idx="5604">
                  <c:v>221.7492</c:v>
                </c:pt>
                <c:pt idx="5605">
                  <c:v>221.78530000000001</c:v>
                </c:pt>
                <c:pt idx="5606">
                  <c:v>221.81899999999999</c:v>
                </c:pt>
                <c:pt idx="5607">
                  <c:v>221.85579999999999</c:v>
                </c:pt>
                <c:pt idx="5608">
                  <c:v>221.89259999999999</c:v>
                </c:pt>
                <c:pt idx="5609">
                  <c:v>221.92949999999999</c:v>
                </c:pt>
                <c:pt idx="5610">
                  <c:v>221.9649</c:v>
                </c:pt>
                <c:pt idx="5611">
                  <c:v>222.00299999999999</c:v>
                </c:pt>
                <c:pt idx="5612">
                  <c:v>222.03809999999999</c:v>
                </c:pt>
                <c:pt idx="5613">
                  <c:v>222.07419999999999</c:v>
                </c:pt>
                <c:pt idx="5614">
                  <c:v>222.10990000000001</c:v>
                </c:pt>
                <c:pt idx="5615">
                  <c:v>222.14689999999999</c:v>
                </c:pt>
                <c:pt idx="5616">
                  <c:v>222.18299999999999</c:v>
                </c:pt>
                <c:pt idx="5617">
                  <c:v>222.22120000000001</c:v>
                </c:pt>
                <c:pt idx="5618">
                  <c:v>222.25479999999999</c:v>
                </c:pt>
                <c:pt idx="5619">
                  <c:v>222.29150000000001</c:v>
                </c:pt>
                <c:pt idx="5620">
                  <c:v>222.328</c:v>
                </c:pt>
                <c:pt idx="5621">
                  <c:v>222.363</c:v>
                </c:pt>
                <c:pt idx="5622">
                  <c:v>222.40170000000001</c:v>
                </c:pt>
                <c:pt idx="5623">
                  <c:v>222.43770000000001</c:v>
                </c:pt>
                <c:pt idx="5624">
                  <c:v>222.4751</c:v>
                </c:pt>
                <c:pt idx="5625">
                  <c:v>222.5112</c:v>
                </c:pt>
                <c:pt idx="5626">
                  <c:v>222.54589999999999</c:v>
                </c:pt>
                <c:pt idx="5627">
                  <c:v>222.58080000000001</c:v>
                </c:pt>
                <c:pt idx="5628">
                  <c:v>222.61660000000001</c:v>
                </c:pt>
                <c:pt idx="5629">
                  <c:v>222.65170000000001</c:v>
                </c:pt>
                <c:pt idx="5630">
                  <c:v>222.6874</c:v>
                </c:pt>
                <c:pt idx="5631">
                  <c:v>222.72190000000001</c:v>
                </c:pt>
                <c:pt idx="5632">
                  <c:v>222.76089999999999</c:v>
                </c:pt>
                <c:pt idx="5633">
                  <c:v>222.7937</c:v>
                </c:pt>
                <c:pt idx="5634">
                  <c:v>222.82839999999999</c:v>
                </c:pt>
                <c:pt idx="5635">
                  <c:v>222.8623</c:v>
                </c:pt>
                <c:pt idx="5636">
                  <c:v>222.89940000000001</c:v>
                </c:pt>
                <c:pt idx="5637">
                  <c:v>222.934</c:v>
                </c:pt>
                <c:pt idx="5638">
                  <c:v>222.96899999999999</c:v>
                </c:pt>
                <c:pt idx="5639">
                  <c:v>223.00530000000001</c:v>
                </c:pt>
                <c:pt idx="5640">
                  <c:v>223.0394</c:v>
                </c:pt>
                <c:pt idx="5641">
                  <c:v>223.07390000000001</c:v>
                </c:pt>
                <c:pt idx="5642">
                  <c:v>223.11</c:v>
                </c:pt>
                <c:pt idx="5643">
                  <c:v>223.14330000000001</c:v>
                </c:pt>
                <c:pt idx="5644">
                  <c:v>223.1781</c:v>
                </c:pt>
                <c:pt idx="5645">
                  <c:v>223.2116</c:v>
                </c:pt>
                <c:pt idx="5646">
                  <c:v>223.2475</c:v>
                </c:pt>
                <c:pt idx="5647">
                  <c:v>223.28399999999999</c:v>
                </c:pt>
                <c:pt idx="5648">
                  <c:v>223.3184</c:v>
                </c:pt>
                <c:pt idx="5649">
                  <c:v>223.35470000000001</c:v>
                </c:pt>
                <c:pt idx="5650">
                  <c:v>223.38890000000001</c:v>
                </c:pt>
                <c:pt idx="5651">
                  <c:v>223.42359999999999</c:v>
                </c:pt>
                <c:pt idx="5652">
                  <c:v>223.4581</c:v>
                </c:pt>
                <c:pt idx="5653">
                  <c:v>223.4932</c:v>
                </c:pt>
                <c:pt idx="5654">
                  <c:v>223.5256</c:v>
                </c:pt>
                <c:pt idx="5655">
                  <c:v>223.5582</c:v>
                </c:pt>
                <c:pt idx="5656">
                  <c:v>223.5924</c:v>
                </c:pt>
                <c:pt idx="5657">
                  <c:v>223.62710000000001</c:v>
                </c:pt>
                <c:pt idx="5658">
                  <c:v>223.66040000000001</c:v>
                </c:pt>
                <c:pt idx="5659">
                  <c:v>223.69470000000001</c:v>
                </c:pt>
                <c:pt idx="5660">
                  <c:v>223.7276</c:v>
                </c:pt>
                <c:pt idx="5661">
                  <c:v>223.76220000000001</c:v>
                </c:pt>
                <c:pt idx="5662">
                  <c:v>223.79580000000001</c:v>
                </c:pt>
                <c:pt idx="5663">
                  <c:v>223.82990000000001</c:v>
                </c:pt>
                <c:pt idx="5664">
                  <c:v>223.86109999999999</c:v>
                </c:pt>
                <c:pt idx="5665">
                  <c:v>223.8939</c:v>
                </c:pt>
                <c:pt idx="5666">
                  <c:v>223.93020000000001</c:v>
                </c:pt>
                <c:pt idx="5667">
                  <c:v>223.96449999999999</c:v>
                </c:pt>
                <c:pt idx="5668">
                  <c:v>223.99600000000001</c:v>
                </c:pt>
                <c:pt idx="5669">
                  <c:v>224.03149999999999</c:v>
                </c:pt>
                <c:pt idx="5670">
                  <c:v>224.06440000000001</c:v>
                </c:pt>
                <c:pt idx="5671">
                  <c:v>224.0994</c:v>
                </c:pt>
                <c:pt idx="5672">
                  <c:v>224.13310000000001</c:v>
                </c:pt>
                <c:pt idx="5673">
                  <c:v>224.16579999999999</c:v>
                </c:pt>
                <c:pt idx="5674">
                  <c:v>224.2011</c:v>
                </c:pt>
                <c:pt idx="5675">
                  <c:v>224.23570000000001</c:v>
                </c:pt>
                <c:pt idx="5676">
                  <c:v>224.26920000000001</c:v>
                </c:pt>
                <c:pt idx="5677">
                  <c:v>224.30549999999999</c:v>
                </c:pt>
                <c:pt idx="5678">
                  <c:v>224.33860000000001</c:v>
                </c:pt>
                <c:pt idx="5679">
                  <c:v>224.37280000000001</c:v>
                </c:pt>
                <c:pt idx="5680">
                  <c:v>224.40559999999999</c:v>
                </c:pt>
                <c:pt idx="5681">
                  <c:v>224.43989999999999</c:v>
                </c:pt>
                <c:pt idx="5682">
                  <c:v>224.4735</c:v>
                </c:pt>
                <c:pt idx="5683">
                  <c:v>224.50659999999999</c:v>
                </c:pt>
                <c:pt idx="5684">
                  <c:v>224.54140000000001</c:v>
                </c:pt>
                <c:pt idx="5685">
                  <c:v>224.57640000000001</c:v>
                </c:pt>
                <c:pt idx="5686">
                  <c:v>224.61060000000001</c:v>
                </c:pt>
                <c:pt idx="5687">
                  <c:v>224.6446</c:v>
                </c:pt>
                <c:pt idx="5688">
                  <c:v>224.67699999999999</c:v>
                </c:pt>
                <c:pt idx="5689">
                  <c:v>224.7106</c:v>
                </c:pt>
                <c:pt idx="5690">
                  <c:v>224.74510000000001</c:v>
                </c:pt>
                <c:pt idx="5691">
                  <c:v>224.78149999999999</c:v>
                </c:pt>
                <c:pt idx="5692">
                  <c:v>224.81460000000001</c:v>
                </c:pt>
                <c:pt idx="5693">
                  <c:v>224.8468</c:v>
                </c:pt>
                <c:pt idx="5694">
                  <c:v>224.881</c:v>
                </c:pt>
                <c:pt idx="5695">
                  <c:v>224.9153</c:v>
                </c:pt>
                <c:pt idx="5696">
                  <c:v>224.94909999999999</c:v>
                </c:pt>
                <c:pt idx="5697">
                  <c:v>224.98050000000001</c:v>
                </c:pt>
                <c:pt idx="5698">
                  <c:v>225.01300000000001</c:v>
                </c:pt>
                <c:pt idx="5699">
                  <c:v>225.04640000000001</c:v>
                </c:pt>
                <c:pt idx="5700">
                  <c:v>225.0778</c:v>
                </c:pt>
                <c:pt idx="5701">
                  <c:v>225.11099999999999</c:v>
                </c:pt>
                <c:pt idx="5702">
                  <c:v>225.14500000000001</c:v>
                </c:pt>
                <c:pt idx="5703">
                  <c:v>225.17660000000001</c:v>
                </c:pt>
                <c:pt idx="5704">
                  <c:v>225.20930000000001</c:v>
                </c:pt>
                <c:pt idx="5705">
                  <c:v>225.24369999999999</c:v>
                </c:pt>
                <c:pt idx="5706">
                  <c:v>225.2747</c:v>
                </c:pt>
                <c:pt idx="5707">
                  <c:v>225.3064</c:v>
                </c:pt>
                <c:pt idx="5708">
                  <c:v>225.33940000000001</c:v>
                </c:pt>
                <c:pt idx="5709">
                  <c:v>225.37299999999999</c:v>
                </c:pt>
                <c:pt idx="5710">
                  <c:v>225.404</c:v>
                </c:pt>
                <c:pt idx="5711">
                  <c:v>225.435</c:v>
                </c:pt>
                <c:pt idx="5712">
                  <c:v>225.46709999999999</c:v>
                </c:pt>
                <c:pt idx="5713">
                  <c:v>225.50069999999999</c:v>
                </c:pt>
                <c:pt idx="5714">
                  <c:v>225.53319999999999</c:v>
                </c:pt>
                <c:pt idx="5715">
                  <c:v>225.56649999999999</c:v>
                </c:pt>
                <c:pt idx="5716">
                  <c:v>225.59800000000001</c:v>
                </c:pt>
                <c:pt idx="5717">
                  <c:v>225.63069999999999</c:v>
                </c:pt>
                <c:pt idx="5718">
                  <c:v>225.66419999999999</c:v>
                </c:pt>
                <c:pt idx="5719">
                  <c:v>225.69739999999999</c:v>
                </c:pt>
                <c:pt idx="5720">
                  <c:v>225.72970000000001</c:v>
                </c:pt>
                <c:pt idx="5721">
                  <c:v>225.762</c:v>
                </c:pt>
                <c:pt idx="5722">
                  <c:v>225.7937</c:v>
                </c:pt>
                <c:pt idx="5723">
                  <c:v>225.82579999999999</c:v>
                </c:pt>
                <c:pt idx="5724">
                  <c:v>225.85810000000001</c:v>
                </c:pt>
                <c:pt idx="5725">
                  <c:v>225.8905</c:v>
                </c:pt>
                <c:pt idx="5726">
                  <c:v>225.923</c:v>
                </c:pt>
                <c:pt idx="5727">
                  <c:v>225.95650000000001</c:v>
                </c:pt>
                <c:pt idx="5728">
                  <c:v>225.989</c:v>
                </c:pt>
                <c:pt idx="5729">
                  <c:v>226.0188</c:v>
                </c:pt>
                <c:pt idx="5730">
                  <c:v>226.0496</c:v>
                </c:pt>
                <c:pt idx="5731">
                  <c:v>226.08269999999999</c:v>
                </c:pt>
                <c:pt idx="5732">
                  <c:v>226.11539999999999</c:v>
                </c:pt>
                <c:pt idx="5733">
                  <c:v>226.1446</c:v>
                </c:pt>
                <c:pt idx="5734">
                  <c:v>226.17660000000001</c:v>
                </c:pt>
                <c:pt idx="5735">
                  <c:v>226.20660000000001</c:v>
                </c:pt>
                <c:pt idx="5736">
                  <c:v>226.2389</c:v>
                </c:pt>
                <c:pt idx="5737">
                  <c:v>226.27080000000001</c:v>
                </c:pt>
                <c:pt idx="5738">
                  <c:v>226.30250000000001</c:v>
                </c:pt>
                <c:pt idx="5739">
                  <c:v>226.3347</c:v>
                </c:pt>
                <c:pt idx="5740">
                  <c:v>226.36670000000001</c:v>
                </c:pt>
                <c:pt idx="5741">
                  <c:v>226.39940000000001</c:v>
                </c:pt>
                <c:pt idx="5742">
                  <c:v>226.42949999999999</c:v>
                </c:pt>
                <c:pt idx="5743">
                  <c:v>226.46170000000001</c:v>
                </c:pt>
                <c:pt idx="5744">
                  <c:v>226.494</c:v>
                </c:pt>
                <c:pt idx="5745">
                  <c:v>226.5248</c:v>
                </c:pt>
                <c:pt idx="5746">
                  <c:v>226.55709999999999</c:v>
                </c:pt>
                <c:pt idx="5747">
                  <c:v>226.5866</c:v>
                </c:pt>
                <c:pt idx="5748">
                  <c:v>226.62029999999999</c:v>
                </c:pt>
                <c:pt idx="5749">
                  <c:v>226.6533</c:v>
                </c:pt>
                <c:pt idx="5750">
                  <c:v>226.6841</c:v>
                </c:pt>
                <c:pt idx="5751">
                  <c:v>226.7166</c:v>
                </c:pt>
                <c:pt idx="5752">
                  <c:v>226.7484</c:v>
                </c:pt>
                <c:pt idx="5753">
                  <c:v>226.7817</c:v>
                </c:pt>
                <c:pt idx="5754">
                  <c:v>226.81360000000001</c:v>
                </c:pt>
                <c:pt idx="5755">
                  <c:v>226.8458</c:v>
                </c:pt>
                <c:pt idx="5756">
                  <c:v>226.87889999999999</c:v>
                </c:pt>
                <c:pt idx="5757">
                  <c:v>226.91069999999999</c:v>
                </c:pt>
                <c:pt idx="5758">
                  <c:v>226.94280000000001</c:v>
                </c:pt>
                <c:pt idx="5759">
                  <c:v>226.97540000000001</c:v>
                </c:pt>
                <c:pt idx="5760">
                  <c:v>227.00819999999999</c:v>
                </c:pt>
                <c:pt idx="5761">
                  <c:v>227.0395</c:v>
                </c:pt>
                <c:pt idx="5762">
                  <c:v>227.072</c:v>
                </c:pt>
                <c:pt idx="5763">
                  <c:v>227.10300000000001</c:v>
                </c:pt>
                <c:pt idx="5764">
                  <c:v>227.1344</c:v>
                </c:pt>
                <c:pt idx="5765">
                  <c:v>227.16630000000001</c:v>
                </c:pt>
                <c:pt idx="5766">
                  <c:v>227.19810000000001</c:v>
                </c:pt>
                <c:pt idx="5767">
                  <c:v>227.2312</c:v>
                </c:pt>
                <c:pt idx="5768">
                  <c:v>227.26150000000001</c:v>
                </c:pt>
                <c:pt idx="5769">
                  <c:v>227.29259999999999</c:v>
                </c:pt>
                <c:pt idx="5770">
                  <c:v>227.32390000000001</c:v>
                </c:pt>
                <c:pt idx="5771">
                  <c:v>227.3563</c:v>
                </c:pt>
                <c:pt idx="5772">
                  <c:v>227.3877</c:v>
                </c:pt>
                <c:pt idx="5773">
                  <c:v>227.41839999999999</c:v>
                </c:pt>
                <c:pt idx="5774">
                  <c:v>227.44820000000001</c:v>
                </c:pt>
                <c:pt idx="5775">
                  <c:v>227.47929999999999</c:v>
                </c:pt>
                <c:pt idx="5776">
                  <c:v>227.5102</c:v>
                </c:pt>
                <c:pt idx="5777">
                  <c:v>227.54079999999999</c:v>
                </c:pt>
                <c:pt idx="5778">
                  <c:v>227.57220000000001</c:v>
                </c:pt>
                <c:pt idx="5779">
                  <c:v>227.6036</c:v>
                </c:pt>
                <c:pt idx="5780">
                  <c:v>227.6344</c:v>
                </c:pt>
                <c:pt idx="5781">
                  <c:v>227.66560000000001</c:v>
                </c:pt>
                <c:pt idx="5782">
                  <c:v>227.69669999999999</c:v>
                </c:pt>
                <c:pt idx="5783">
                  <c:v>227.7276</c:v>
                </c:pt>
                <c:pt idx="5784">
                  <c:v>227.7602</c:v>
                </c:pt>
                <c:pt idx="5785">
                  <c:v>227.79159999999999</c:v>
                </c:pt>
                <c:pt idx="5786">
                  <c:v>227.8228</c:v>
                </c:pt>
                <c:pt idx="5787">
                  <c:v>227.8537</c:v>
                </c:pt>
                <c:pt idx="5788">
                  <c:v>227.8861</c:v>
                </c:pt>
                <c:pt idx="5789">
                  <c:v>227.91679999999999</c:v>
                </c:pt>
                <c:pt idx="5790">
                  <c:v>227.94569999999999</c:v>
                </c:pt>
                <c:pt idx="5791">
                  <c:v>227.976</c:v>
                </c:pt>
                <c:pt idx="5792">
                  <c:v>228.0086</c:v>
                </c:pt>
                <c:pt idx="5793">
                  <c:v>228.04</c:v>
                </c:pt>
                <c:pt idx="5794">
                  <c:v>228.06950000000001</c:v>
                </c:pt>
                <c:pt idx="5795">
                  <c:v>228.10239999999999</c:v>
                </c:pt>
                <c:pt idx="5796">
                  <c:v>228.1345</c:v>
                </c:pt>
                <c:pt idx="5797">
                  <c:v>228.16499999999999</c:v>
                </c:pt>
                <c:pt idx="5798">
                  <c:v>228.1942</c:v>
                </c:pt>
                <c:pt idx="5799">
                  <c:v>228.22550000000001</c:v>
                </c:pt>
                <c:pt idx="5800">
                  <c:v>228.25530000000001</c:v>
                </c:pt>
                <c:pt idx="5801">
                  <c:v>228.28579999999999</c:v>
                </c:pt>
                <c:pt idx="5802">
                  <c:v>228.3152</c:v>
                </c:pt>
                <c:pt idx="5803">
                  <c:v>228.345</c:v>
                </c:pt>
                <c:pt idx="5804">
                  <c:v>228.37469999999999</c:v>
                </c:pt>
                <c:pt idx="5805">
                  <c:v>228.40549999999999</c:v>
                </c:pt>
                <c:pt idx="5806">
                  <c:v>228.4383</c:v>
                </c:pt>
                <c:pt idx="5807">
                  <c:v>228.46879999999999</c:v>
                </c:pt>
                <c:pt idx="5808">
                  <c:v>228.4984</c:v>
                </c:pt>
                <c:pt idx="5809">
                  <c:v>228.5284</c:v>
                </c:pt>
                <c:pt idx="5810">
                  <c:v>228.55719999999999</c:v>
                </c:pt>
                <c:pt idx="5811">
                  <c:v>228.58750000000001</c:v>
                </c:pt>
                <c:pt idx="5812">
                  <c:v>228.61580000000001</c:v>
                </c:pt>
                <c:pt idx="5813">
                  <c:v>228.64750000000001</c:v>
                </c:pt>
                <c:pt idx="5814">
                  <c:v>228.67699999999999</c:v>
                </c:pt>
                <c:pt idx="5815">
                  <c:v>228.70699999999999</c:v>
                </c:pt>
                <c:pt idx="5816">
                  <c:v>228.73439999999999</c:v>
                </c:pt>
                <c:pt idx="5817">
                  <c:v>228.76570000000001</c:v>
                </c:pt>
                <c:pt idx="5818">
                  <c:v>228.7929</c:v>
                </c:pt>
                <c:pt idx="5819">
                  <c:v>228.82169999999999</c:v>
                </c:pt>
                <c:pt idx="5820">
                  <c:v>228.85</c:v>
                </c:pt>
                <c:pt idx="5821">
                  <c:v>228.88059999999999</c:v>
                </c:pt>
                <c:pt idx="5822">
                  <c:v>228.90950000000001</c:v>
                </c:pt>
                <c:pt idx="5823">
                  <c:v>228.94030000000001</c:v>
                </c:pt>
                <c:pt idx="5824">
                  <c:v>228.97030000000001</c:v>
                </c:pt>
                <c:pt idx="5825">
                  <c:v>229.00139999999999</c:v>
                </c:pt>
                <c:pt idx="5826">
                  <c:v>229.02889999999999</c:v>
                </c:pt>
                <c:pt idx="5827">
                  <c:v>229.05799999999999</c:v>
                </c:pt>
                <c:pt idx="5828">
                  <c:v>229.08699999999999</c:v>
                </c:pt>
                <c:pt idx="5829">
                  <c:v>229.1163</c:v>
                </c:pt>
                <c:pt idx="5830">
                  <c:v>229.1465</c:v>
                </c:pt>
                <c:pt idx="5831">
                  <c:v>229.17619999999999</c:v>
                </c:pt>
                <c:pt idx="5832">
                  <c:v>229.20480000000001</c:v>
                </c:pt>
                <c:pt idx="5833">
                  <c:v>229.23320000000001</c:v>
                </c:pt>
                <c:pt idx="5834">
                  <c:v>229.26499999999999</c:v>
                </c:pt>
                <c:pt idx="5835">
                  <c:v>229.29300000000001</c:v>
                </c:pt>
                <c:pt idx="5836">
                  <c:v>229.32159999999999</c:v>
                </c:pt>
                <c:pt idx="5837">
                  <c:v>229.35079999999999</c:v>
                </c:pt>
                <c:pt idx="5838">
                  <c:v>229.38200000000001</c:v>
                </c:pt>
                <c:pt idx="5839">
                  <c:v>229.41120000000001</c:v>
                </c:pt>
                <c:pt idx="5840">
                  <c:v>229.441</c:v>
                </c:pt>
                <c:pt idx="5841">
                  <c:v>229.4708</c:v>
                </c:pt>
                <c:pt idx="5842">
                  <c:v>229.499</c:v>
                </c:pt>
                <c:pt idx="5843">
                  <c:v>229.5274</c:v>
                </c:pt>
                <c:pt idx="5844">
                  <c:v>229.5556</c:v>
                </c:pt>
                <c:pt idx="5845">
                  <c:v>229.58500000000001</c:v>
                </c:pt>
                <c:pt idx="5846">
                  <c:v>229.6156</c:v>
                </c:pt>
                <c:pt idx="5847">
                  <c:v>229.6438</c:v>
                </c:pt>
                <c:pt idx="5848">
                  <c:v>229.67189999999999</c:v>
                </c:pt>
                <c:pt idx="5849">
                  <c:v>229.70320000000001</c:v>
                </c:pt>
                <c:pt idx="5850">
                  <c:v>229.73269999999999</c:v>
                </c:pt>
                <c:pt idx="5851">
                  <c:v>229.76079999999999</c:v>
                </c:pt>
                <c:pt idx="5852">
                  <c:v>229.78980000000001</c:v>
                </c:pt>
                <c:pt idx="5853">
                  <c:v>229.8194</c:v>
                </c:pt>
                <c:pt idx="5854">
                  <c:v>229.84979999999999</c:v>
                </c:pt>
                <c:pt idx="5855">
                  <c:v>229.8794</c:v>
                </c:pt>
                <c:pt idx="5856">
                  <c:v>229.90729999999999</c:v>
                </c:pt>
                <c:pt idx="5857">
                  <c:v>229.93700000000001</c:v>
                </c:pt>
                <c:pt idx="5858">
                  <c:v>229.965</c:v>
                </c:pt>
                <c:pt idx="5859">
                  <c:v>229.994</c:v>
                </c:pt>
                <c:pt idx="5860">
                  <c:v>230.02119999999999</c:v>
                </c:pt>
                <c:pt idx="5861">
                  <c:v>230.04939999999999</c:v>
                </c:pt>
                <c:pt idx="5862">
                  <c:v>230.077</c:v>
                </c:pt>
                <c:pt idx="5863">
                  <c:v>230.10640000000001</c:v>
                </c:pt>
                <c:pt idx="5864">
                  <c:v>230.13489999999999</c:v>
                </c:pt>
                <c:pt idx="5865">
                  <c:v>230.1643</c:v>
                </c:pt>
                <c:pt idx="5866">
                  <c:v>230.19139999999999</c:v>
                </c:pt>
                <c:pt idx="5867">
                  <c:v>230.22020000000001</c:v>
                </c:pt>
                <c:pt idx="5868">
                  <c:v>230.24760000000001</c:v>
                </c:pt>
                <c:pt idx="5869">
                  <c:v>230.27629999999999</c:v>
                </c:pt>
                <c:pt idx="5870">
                  <c:v>230.30539999999999</c:v>
                </c:pt>
                <c:pt idx="5871">
                  <c:v>230.33170000000001</c:v>
                </c:pt>
                <c:pt idx="5872">
                  <c:v>230.36</c:v>
                </c:pt>
                <c:pt idx="5873">
                  <c:v>230.38849999999999</c:v>
                </c:pt>
                <c:pt idx="5874">
                  <c:v>230.41720000000001</c:v>
                </c:pt>
                <c:pt idx="5875">
                  <c:v>230.4452</c:v>
                </c:pt>
                <c:pt idx="5876">
                  <c:v>230.47280000000001</c:v>
                </c:pt>
                <c:pt idx="5877">
                  <c:v>230.50069999999999</c:v>
                </c:pt>
                <c:pt idx="5878">
                  <c:v>230.52950000000001</c:v>
                </c:pt>
                <c:pt idx="5879">
                  <c:v>230.55709999999999</c:v>
                </c:pt>
                <c:pt idx="5880">
                  <c:v>230.58619999999999</c:v>
                </c:pt>
                <c:pt idx="5881">
                  <c:v>230.61420000000001</c:v>
                </c:pt>
                <c:pt idx="5882">
                  <c:v>230.64420000000001</c:v>
                </c:pt>
                <c:pt idx="5883">
                  <c:v>230.67320000000001</c:v>
                </c:pt>
                <c:pt idx="5884">
                  <c:v>230.70179999999999</c:v>
                </c:pt>
                <c:pt idx="5885">
                  <c:v>230.72739999999999</c:v>
                </c:pt>
                <c:pt idx="5886">
                  <c:v>230.7561</c:v>
                </c:pt>
                <c:pt idx="5887">
                  <c:v>230.7835</c:v>
                </c:pt>
                <c:pt idx="5888">
                  <c:v>230.8117</c:v>
                </c:pt>
                <c:pt idx="5889">
                  <c:v>230.8408</c:v>
                </c:pt>
                <c:pt idx="5890">
                  <c:v>230.86920000000001</c:v>
                </c:pt>
                <c:pt idx="5891">
                  <c:v>230.8965</c:v>
                </c:pt>
                <c:pt idx="5892">
                  <c:v>230.92429999999999</c:v>
                </c:pt>
                <c:pt idx="5893">
                  <c:v>230.95259999999999</c:v>
                </c:pt>
                <c:pt idx="5894">
                  <c:v>230.98140000000001</c:v>
                </c:pt>
                <c:pt idx="5895">
                  <c:v>231.00829999999999</c:v>
                </c:pt>
                <c:pt idx="5896">
                  <c:v>231.0367</c:v>
                </c:pt>
                <c:pt idx="5897">
                  <c:v>231.06299999999999</c:v>
                </c:pt>
                <c:pt idx="5898">
                  <c:v>231.09049999999999</c:v>
                </c:pt>
                <c:pt idx="5899">
                  <c:v>231.11779999999999</c:v>
                </c:pt>
                <c:pt idx="5900">
                  <c:v>231.14619999999999</c:v>
                </c:pt>
                <c:pt idx="5901">
                  <c:v>231.17400000000001</c:v>
                </c:pt>
                <c:pt idx="5902">
                  <c:v>231.20240000000001</c:v>
                </c:pt>
                <c:pt idx="5903">
                  <c:v>231.22929999999999</c:v>
                </c:pt>
                <c:pt idx="5904">
                  <c:v>231.2561</c:v>
                </c:pt>
                <c:pt idx="5905">
                  <c:v>231.28360000000001</c:v>
                </c:pt>
                <c:pt idx="5906">
                  <c:v>231.30959999999999</c:v>
                </c:pt>
                <c:pt idx="5907">
                  <c:v>231.3364</c:v>
                </c:pt>
                <c:pt idx="5908">
                  <c:v>231.36359999999999</c:v>
                </c:pt>
                <c:pt idx="5909">
                  <c:v>231.3913</c:v>
                </c:pt>
                <c:pt idx="5910">
                  <c:v>231.41720000000001</c:v>
                </c:pt>
                <c:pt idx="5911">
                  <c:v>231.4452</c:v>
                </c:pt>
                <c:pt idx="5912">
                  <c:v>231.4699</c:v>
                </c:pt>
                <c:pt idx="5913">
                  <c:v>231.49719999999999</c:v>
                </c:pt>
                <c:pt idx="5914">
                  <c:v>231.52539999999999</c:v>
                </c:pt>
                <c:pt idx="5915">
                  <c:v>231.55109999999999</c:v>
                </c:pt>
                <c:pt idx="5916">
                  <c:v>231.57810000000001</c:v>
                </c:pt>
                <c:pt idx="5917">
                  <c:v>231.6036</c:v>
                </c:pt>
                <c:pt idx="5918">
                  <c:v>231.63</c:v>
                </c:pt>
                <c:pt idx="5919">
                  <c:v>231.65700000000001</c:v>
                </c:pt>
                <c:pt idx="5920">
                  <c:v>231.684</c:v>
                </c:pt>
                <c:pt idx="5921">
                  <c:v>231.71100000000001</c:v>
                </c:pt>
                <c:pt idx="5922">
                  <c:v>231.739</c:v>
                </c:pt>
                <c:pt idx="5923">
                  <c:v>231.76580000000001</c:v>
                </c:pt>
                <c:pt idx="5924">
                  <c:v>231.7938</c:v>
                </c:pt>
                <c:pt idx="5925">
                  <c:v>231.82169999999999</c:v>
                </c:pt>
                <c:pt idx="5926">
                  <c:v>231.84950000000001</c:v>
                </c:pt>
                <c:pt idx="5927">
                  <c:v>231.87629999999999</c:v>
                </c:pt>
                <c:pt idx="5928">
                  <c:v>231.9024</c:v>
                </c:pt>
                <c:pt idx="5929">
                  <c:v>231.92920000000001</c:v>
                </c:pt>
                <c:pt idx="5930">
                  <c:v>231.95660000000001</c:v>
                </c:pt>
                <c:pt idx="5931">
                  <c:v>231.98339999999999</c:v>
                </c:pt>
                <c:pt idx="5932">
                  <c:v>232.01060000000001</c:v>
                </c:pt>
                <c:pt idx="5933">
                  <c:v>232.03970000000001</c:v>
                </c:pt>
                <c:pt idx="5934">
                  <c:v>232.0659</c:v>
                </c:pt>
                <c:pt idx="5935">
                  <c:v>232.09110000000001</c:v>
                </c:pt>
                <c:pt idx="5936">
                  <c:v>232.1182</c:v>
                </c:pt>
                <c:pt idx="5937">
                  <c:v>232.14519999999999</c:v>
                </c:pt>
                <c:pt idx="5938">
                  <c:v>232.17060000000001</c:v>
                </c:pt>
                <c:pt idx="5939">
                  <c:v>232.19730000000001</c:v>
                </c:pt>
                <c:pt idx="5940">
                  <c:v>232.2235</c:v>
                </c:pt>
                <c:pt idx="5941">
                  <c:v>232.24860000000001</c:v>
                </c:pt>
                <c:pt idx="5942">
                  <c:v>232.27670000000001</c:v>
                </c:pt>
                <c:pt idx="5943">
                  <c:v>232.30179999999999</c:v>
                </c:pt>
                <c:pt idx="5944">
                  <c:v>232.3289</c:v>
                </c:pt>
                <c:pt idx="5945">
                  <c:v>232.3554</c:v>
                </c:pt>
                <c:pt idx="5946">
                  <c:v>232.38040000000001</c:v>
                </c:pt>
                <c:pt idx="5947">
                  <c:v>232.4067</c:v>
                </c:pt>
                <c:pt idx="5948">
                  <c:v>232.43029999999999</c:v>
                </c:pt>
                <c:pt idx="5949">
                  <c:v>232.4564</c:v>
                </c:pt>
                <c:pt idx="5950">
                  <c:v>232.482</c:v>
                </c:pt>
                <c:pt idx="5951">
                  <c:v>232.5094</c:v>
                </c:pt>
                <c:pt idx="5952">
                  <c:v>232.53280000000001</c:v>
                </c:pt>
                <c:pt idx="5953">
                  <c:v>232.55760000000001</c:v>
                </c:pt>
                <c:pt idx="5954">
                  <c:v>232.5831</c:v>
                </c:pt>
                <c:pt idx="5955">
                  <c:v>232.60900000000001</c:v>
                </c:pt>
                <c:pt idx="5956">
                  <c:v>232.63480000000001</c:v>
                </c:pt>
                <c:pt idx="5957">
                  <c:v>232.661</c:v>
                </c:pt>
                <c:pt idx="5958">
                  <c:v>232.6866</c:v>
                </c:pt>
                <c:pt idx="5959">
                  <c:v>232.71260000000001</c:v>
                </c:pt>
                <c:pt idx="5960">
                  <c:v>232.7389</c:v>
                </c:pt>
                <c:pt idx="5961">
                  <c:v>232.76349999999999</c:v>
                </c:pt>
                <c:pt idx="5962">
                  <c:v>232.7894</c:v>
                </c:pt>
                <c:pt idx="5963">
                  <c:v>232.81710000000001</c:v>
                </c:pt>
                <c:pt idx="5964">
                  <c:v>232.84379999999999</c:v>
                </c:pt>
                <c:pt idx="5965">
                  <c:v>232.87049999999999</c:v>
                </c:pt>
                <c:pt idx="5966">
                  <c:v>232.8972</c:v>
                </c:pt>
                <c:pt idx="5967">
                  <c:v>232.9228</c:v>
                </c:pt>
                <c:pt idx="5968">
                  <c:v>232.94800000000001</c:v>
                </c:pt>
                <c:pt idx="5969">
                  <c:v>232.97579999999999</c:v>
                </c:pt>
                <c:pt idx="5970">
                  <c:v>233.00389999999999</c:v>
                </c:pt>
                <c:pt idx="5971">
                  <c:v>233.03059999999999</c:v>
                </c:pt>
                <c:pt idx="5972">
                  <c:v>233.05930000000001</c:v>
                </c:pt>
                <c:pt idx="5973">
                  <c:v>233.08529999999999</c:v>
                </c:pt>
                <c:pt idx="5974">
                  <c:v>233.10990000000001</c:v>
                </c:pt>
                <c:pt idx="5975">
                  <c:v>233.1386</c:v>
                </c:pt>
                <c:pt idx="5976">
                  <c:v>233.16329999999999</c:v>
                </c:pt>
                <c:pt idx="5977">
                  <c:v>233.19040000000001</c:v>
                </c:pt>
                <c:pt idx="5978">
                  <c:v>233.2159</c:v>
                </c:pt>
                <c:pt idx="5979">
                  <c:v>233.24299999999999</c:v>
                </c:pt>
                <c:pt idx="5980">
                  <c:v>233.27119999999999</c:v>
                </c:pt>
                <c:pt idx="5981">
                  <c:v>233.29820000000001</c:v>
                </c:pt>
                <c:pt idx="5982">
                  <c:v>233.32640000000001</c:v>
                </c:pt>
                <c:pt idx="5983">
                  <c:v>233.35329999999999</c:v>
                </c:pt>
                <c:pt idx="5984">
                  <c:v>233.381</c:v>
                </c:pt>
                <c:pt idx="5985">
                  <c:v>233.40729999999999</c:v>
                </c:pt>
                <c:pt idx="5986">
                  <c:v>233.43350000000001</c:v>
                </c:pt>
                <c:pt idx="5987">
                  <c:v>233.4598</c:v>
                </c:pt>
                <c:pt idx="5988">
                  <c:v>233.48599999999999</c:v>
                </c:pt>
                <c:pt idx="5989">
                  <c:v>233.50980000000001</c:v>
                </c:pt>
                <c:pt idx="5990">
                  <c:v>233.53630000000001</c:v>
                </c:pt>
                <c:pt idx="5991">
                  <c:v>233.56120000000001</c:v>
                </c:pt>
                <c:pt idx="5992">
                  <c:v>233.58699999999999</c:v>
                </c:pt>
                <c:pt idx="5993">
                  <c:v>233.6138</c:v>
                </c:pt>
                <c:pt idx="5994">
                  <c:v>233.64070000000001</c:v>
                </c:pt>
                <c:pt idx="5995">
                  <c:v>233.66550000000001</c:v>
                </c:pt>
                <c:pt idx="5996">
                  <c:v>233.69120000000001</c:v>
                </c:pt>
                <c:pt idx="5997">
                  <c:v>233.7148</c:v>
                </c:pt>
                <c:pt idx="5998">
                  <c:v>233.74100000000001</c:v>
                </c:pt>
                <c:pt idx="5999">
                  <c:v>233.76439999999999</c:v>
                </c:pt>
                <c:pt idx="6000">
                  <c:v>233.7894</c:v>
                </c:pt>
                <c:pt idx="6001">
                  <c:v>233.816</c:v>
                </c:pt>
                <c:pt idx="6002">
                  <c:v>233.8409</c:v>
                </c:pt>
                <c:pt idx="6003">
                  <c:v>233.86359999999999</c:v>
                </c:pt>
                <c:pt idx="6004">
                  <c:v>233.88900000000001</c:v>
                </c:pt>
                <c:pt idx="6005">
                  <c:v>233.9145</c:v>
                </c:pt>
                <c:pt idx="6006">
                  <c:v>233.9376</c:v>
                </c:pt>
                <c:pt idx="6007">
                  <c:v>233.9616</c:v>
                </c:pt>
                <c:pt idx="6008">
                  <c:v>233.9863</c:v>
                </c:pt>
                <c:pt idx="6009">
                  <c:v>234.01140000000001</c:v>
                </c:pt>
                <c:pt idx="6010">
                  <c:v>234.03479999999999</c:v>
                </c:pt>
                <c:pt idx="6011">
                  <c:v>234.05779999999999</c:v>
                </c:pt>
                <c:pt idx="6012">
                  <c:v>234.084</c:v>
                </c:pt>
                <c:pt idx="6013">
                  <c:v>234.10890000000001</c:v>
                </c:pt>
                <c:pt idx="6014">
                  <c:v>234.1336</c:v>
                </c:pt>
                <c:pt idx="6015">
                  <c:v>234.15690000000001</c:v>
                </c:pt>
                <c:pt idx="6016">
                  <c:v>234.184</c:v>
                </c:pt>
                <c:pt idx="6017">
                  <c:v>234.2064</c:v>
                </c:pt>
                <c:pt idx="6018">
                  <c:v>234.2319</c:v>
                </c:pt>
                <c:pt idx="6019">
                  <c:v>234.25479999999999</c:v>
                </c:pt>
                <c:pt idx="6020">
                  <c:v>234.27950000000001</c:v>
                </c:pt>
                <c:pt idx="6021">
                  <c:v>234.3039</c:v>
                </c:pt>
                <c:pt idx="6022">
                  <c:v>234.3289</c:v>
                </c:pt>
                <c:pt idx="6023">
                  <c:v>234.352</c:v>
                </c:pt>
                <c:pt idx="6024">
                  <c:v>234.3768</c:v>
                </c:pt>
                <c:pt idx="6025">
                  <c:v>234.40180000000001</c:v>
                </c:pt>
                <c:pt idx="6026">
                  <c:v>234.42670000000001</c:v>
                </c:pt>
                <c:pt idx="6027">
                  <c:v>234.4502</c:v>
                </c:pt>
                <c:pt idx="6028">
                  <c:v>234.4752</c:v>
                </c:pt>
                <c:pt idx="6029">
                  <c:v>234.4982</c:v>
                </c:pt>
                <c:pt idx="6030">
                  <c:v>234.52279999999999</c:v>
                </c:pt>
                <c:pt idx="6031">
                  <c:v>234.5472</c:v>
                </c:pt>
                <c:pt idx="6032">
                  <c:v>234.5719</c:v>
                </c:pt>
                <c:pt idx="6033">
                  <c:v>234.59700000000001</c:v>
                </c:pt>
                <c:pt idx="6034">
                  <c:v>234.6225</c:v>
                </c:pt>
                <c:pt idx="6035">
                  <c:v>234.64689999999999</c:v>
                </c:pt>
                <c:pt idx="6036">
                  <c:v>234.67099999999999</c:v>
                </c:pt>
                <c:pt idx="6037">
                  <c:v>234.69579999999999</c:v>
                </c:pt>
                <c:pt idx="6038">
                  <c:v>234.72059999999999</c:v>
                </c:pt>
                <c:pt idx="6039">
                  <c:v>234.74350000000001</c:v>
                </c:pt>
                <c:pt idx="6040">
                  <c:v>234.76820000000001</c:v>
                </c:pt>
                <c:pt idx="6041">
                  <c:v>234.79159999999999</c:v>
                </c:pt>
                <c:pt idx="6042">
                  <c:v>234.81569999999999</c:v>
                </c:pt>
                <c:pt idx="6043">
                  <c:v>234.84</c:v>
                </c:pt>
                <c:pt idx="6044">
                  <c:v>234.864</c:v>
                </c:pt>
                <c:pt idx="6045">
                  <c:v>234.89080000000001</c:v>
                </c:pt>
                <c:pt idx="6046">
                  <c:v>234.91380000000001</c:v>
                </c:pt>
                <c:pt idx="6047">
                  <c:v>234.9374</c:v>
                </c:pt>
                <c:pt idx="6048">
                  <c:v>234.96010000000001</c:v>
                </c:pt>
                <c:pt idx="6049">
                  <c:v>234.9829</c:v>
                </c:pt>
                <c:pt idx="6050">
                  <c:v>235.00919999999999</c:v>
                </c:pt>
                <c:pt idx="6051">
                  <c:v>235.03299999999999</c:v>
                </c:pt>
                <c:pt idx="6052">
                  <c:v>235.0566</c:v>
                </c:pt>
                <c:pt idx="6053">
                  <c:v>235.08090000000001</c:v>
                </c:pt>
                <c:pt idx="6054">
                  <c:v>235.1054</c:v>
                </c:pt>
                <c:pt idx="6055">
                  <c:v>235.13079999999999</c:v>
                </c:pt>
                <c:pt idx="6056">
                  <c:v>235.15440000000001</c:v>
                </c:pt>
                <c:pt idx="6057">
                  <c:v>235.17830000000001</c:v>
                </c:pt>
                <c:pt idx="6058">
                  <c:v>235.20179999999999</c:v>
                </c:pt>
                <c:pt idx="6059">
                  <c:v>235.22630000000001</c:v>
                </c:pt>
                <c:pt idx="6060">
                  <c:v>235.25059999999999</c:v>
                </c:pt>
                <c:pt idx="6061">
                  <c:v>235.27520000000001</c:v>
                </c:pt>
                <c:pt idx="6062">
                  <c:v>235.29990000000001</c:v>
                </c:pt>
                <c:pt idx="6063">
                  <c:v>235.3245</c:v>
                </c:pt>
                <c:pt idx="6064">
                  <c:v>235.3485</c:v>
                </c:pt>
                <c:pt idx="6065">
                  <c:v>235.37450000000001</c:v>
                </c:pt>
                <c:pt idx="6066">
                  <c:v>235.4</c:v>
                </c:pt>
                <c:pt idx="6067">
                  <c:v>235.42330000000001</c:v>
                </c:pt>
                <c:pt idx="6068">
                  <c:v>235.45089999999999</c:v>
                </c:pt>
                <c:pt idx="6069">
                  <c:v>235.4727</c:v>
                </c:pt>
                <c:pt idx="6070">
                  <c:v>235.4973</c:v>
                </c:pt>
                <c:pt idx="6071">
                  <c:v>235.52199999999999</c:v>
                </c:pt>
                <c:pt idx="6072">
                  <c:v>235.54740000000001</c:v>
                </c:pt>
                <c:pt idx="6073">
                  <c:v>235.57259999999999</c:v>
                </c:pt>
                <c:pt idx="6074">
                  <c:v>235.5976</c:v>
                </c:pt>
                <c:pt idx="6075">
                  <c:v>235.62200000000001</c:v>
                </c:pt>
                <c:pt idx="6076">
                  <c:v>235.64519999999999</c:v>
                </c:pt>
                <c:pt idx="6077">
                  <c:v>235.67019999999999</c:v>
                </c:pt>
                <c:pt idx="6078">
                  <c:v>235.6951</c:v>
                </c:pt>
                <c:pt idx="6079">
                  <c:v>235.71850000000001</c:v>
                </c:pt>
                <c:pt idx="6080">
                  <c:v>235.74350000000001</c:v>
                </c:pt>
                <c:pt idx="6081">
                  <c:v>235.768</c:v>
                </c:pt>
                <c:pt idx="6082">
                  <c:v>235.7919</c:v>
                </c:pt>
                <c:pt idx="6083">
                  <c:v>235.8177</c:v>
                </c:pt>
                <c:pt idx="6084">
                  <c:v>235.8408</c:v>
                </c:pt>
                <c:pt idx="6085">
                  <c:v>235.86590000000001</c:v>
                </c:pt>
                <c:pt idx="6086">
                  <c:v>235.8888</c:v>
                </c:pt>
                <c:pt idx="6087">
                  <c:v>235.9117</c:v>
                </c:pt>
                <c:pt idx="6088">
                  <c:v>235.93700000000001</c:v>
                </c:pt>
                <c:pt idx="6089">
                  <c:v>235.96080000000001</c:v>
                </c:pt>
                <c:pt idx="6090">
                  <c:v>235.9837</c:v>
                </c:pt>
                <c:pt idx="6091">
                  <c:v>236.00819999999999</c:v>
                </c:pt>
                <c:pt idx="6092">
                  <c:v>236.03299999999999</c:v>
                </c:pt>
                <c:pt idx="6093">
                  <c:v>236.0574</c:v>
                </c:pt>
                <c:pt idx="6094">
                  <c:v>236.0804</c:v>
                </c:pt>
                <c:pt idx="6095">
                  <c:v>236.10339999999999</c:v>
                </c:pt>
                <c:pt idx="6096">
                  <c:v>236.12889999999999</c:v>
                </c:pt>
                <c:pt idx="6097">
                  <c:v>236.15260000000001</c:v>
                </c:pt>
                <c:pt idx="6098">
                  <c:v>236.17580000000001</c:v>
                </c:pt>
                <c:pt idx="6099">
                  <c:v>236.19890000000001</c:v>
                </c:pt>
                <c:pt idx="6100">
                  <c:v>236.22149999999999</c:v>
                </c:pt>
                <c:pt idx="6101">
                  <c:v>236.24700000000001</c:v>
                </c:pt>
                <c:pt idx="6102">
                  <c:v>236.268</c:v>
                </c:pt>
                <c:pt idx="6103">
                  <c:v>236.29239999999999</c:v>
                </c:pt>
                <c:pt idx="6104">
                  <c:v>236.31549999999999</c:v>
                </c:pt>
                <c:pt idx="6105">
                  <c:v>236.3398</c:v>
                </c:pt>
                <c:pt idx="6106">
                  <c:v>236.36279999999999</c:v>
                </c:pt>
                <c:pt idx="6107">
                  <c:v>236.387</c:v>
                </c:pt>
                <c:pt idx="6108">
                  <c:v>236.4117</c:v>
                </c:pt>
                <c:pt idx="6109">
                  <c:v>236.43530000000001</c:v>
                </c:pt>
                <c:pt idx="6110">
                  <c:v>236.4599</c:v>
                </c:pt>
                <c:pt idx="6111">
                  <c:v>236.482</c:v>
                </c:pt>
                <c:pt idx="6112">
                  <c:v>236.50550000000001</c:v>
                </c:pt>
                <c:pt idx="6113">
                  <c:v>236.52879999999999</c:v>
                </c:pt>
                <c:pt idx="6114">
                  <c:v>236.55199999999999</c:v>
                </c:pt>
                <c:pt idx="6115">
                  <c:v>236.57689999999999</c:v>
                </c:pt>
                <c:pt idx="6116">
                  <c:v>236.6001</c:v>
                </c:pt>
                <c:pt idx="6117">
                  <c:v>236.62479999999999</c:v>
                </c:pt>
                <c:pt idx="6118">
                  <c:v>236.64940000000001</c:v>
                </c:pt>
                <c:pt idx="6119">
                  <c:v>236.67240000000001</c:v>
                </c:pt>
                <c:pt idx="6120">
                  <c:v>236.69759999999999</c:v>
                </c:pt>
                <c:pt idx="6121">
                  <c:v>236.7201</c:v>
                </c:pt>
                <c:pt idx="6122">
                  <c:v>236.74260000000001</c:v>
                </c:pt>
                <c:pt idx="6123">
                  <c:v>236.76439999999999</c:v>
                </c:pt>
                <c:pt idx="6124">
                  <c:v>236.7894</c:v>
                </c:pt>
                <c:pt idx="6125">
                  <c:v>236.8117</c:v>
                </c:pt>
                <c:pt idx="6126">
                  <c:v>236.8338</c:v>
                </c:pt>
                <c:pt idx="6127">
                  <c:v>236.8588</c:v>
                </c:pt>
                <c:pt idx="6128">
                  <c:v>236.88120000000001</c:v>
                </c:pt>
                <c:pt idx="6129">
                  <c:v>236.9051</c:v>
                </c:pt>
                <c:pt idx="6130">
                  <c:v>236.92740000000001</c:v>
                </c:pt>
                <c:pt idx="6131">
                  <c:v>236.95160000000001</c:v>
                </c:pt>
                <c:pt idx="6132">
                  <c:v>236.9742</c:v>
                </c:pt>
                <c:pt idx="6133">
                  <c:v>236.99770000000001</c:v>
                </c:pt>
                <c:pt idx="6134">
                  <c:v>237.01740000000001</c:v>
                </c:pt>
                <c:pt idx="6135">
                  <c:v>237.03960000000001</c:v>
                </c:pt>
                <c:pt idx="6136">
                  <c:v>237.06309999999999</c:v>
                </c:pt>
                <c:pt idx="6137">
                  <c:v>237.08519999999999</c:v>
                </c:pt>
                <c:pt idx="6138">
                  <c:v>237.1088</c:v>
                </c:pt>
                <c:pt idx="6139">
                  <c:v>237.1327</c:v>
                </c:pt>
                <c:pt idx="6140">
                  <c:v>237.1541</c:v>
                </c:pt>
                <c:pt idx="6141">
                  <c:v>237.17740000000001</c:v>
                </c:pt>
                <c:pt idx="6142">
                  <c:v>237.19970000000001</c:v>
                </c:pt>
                <c:pt idx="6143">
                  <c:v>237.2234</c:v>
                </c:pt>
                <c:pt idx="6144">
                  <c:v>237.24700000000001</c:v>
                </c:pt>
                <c:pt idx="6145">
                  <c:v>237.27109999999999</c:v>
                </c:pt>
                <c:pt idx="6146">
                  <c:v>237.2936</c:v>
                </c:pt>
                <c:pt idx="6147">
                  <c:v>237.31800000000001</c:v>
                </c:pt>
                <c:pt idx="6148">
                  <c:v>237.34</c:v>
                </c:pt>
                <c:pt idx="6149">
                  <c:v>237.36320000000001</c:v>
                </c:pt>
                <c:pt idx="6150">
                  <c:v>237.38800000000001</c:v>
                </c:pt>
                <c:pt idx="6151">
                  <c:v>237.4109</c:v>
                </c:pt>
                <c:pt idx="6152">
                  <c:v>237.43450000000001</c:v>
                </c:pt>
                <c:pt idx="6153">
                  <c:v>237.4581</c:v>
                </c:pt>
                <c:pt idx="6154">
                  <c:v>237.48079999999999</c:v>
                </c:pt>
                <c:pt idx="6155">
                  <c:v>237.50460000000001</c:v>
                </c:pt>
                <c:pt idx="6156">
                  <c:v>237.52799999999999</c:v>
                </c:pt>
                <c:pt idx="6157">
                  <c:v>237.55090000000001</c:v>
                </c:pt>
                <c:pt idx="6158">
                  <c:v>237.5752</c:v>
                </c:pt>
                <c:pt idx="6159">
                  <c:v>237.59880000000001</c:v>
                </c:pt>
                <c:pt idx="6160">
                  <c:v>237.62090000000001</c:v>
                </c:pt>
                <c:pt idx="6161">
                  <c:v>237.64089999999999</c:v>
                </c:pt>
                <c:pt idx="6162">
                  <c:v>237.66399999999999</c:v>
                </c:pt>
                <c:pt idx="6163">
                  <c:v>237.6858</c:v>
                </c:pt>
                <c:pt idx="6164">
                  <c:v>237.709</c:v>
                </c:pt>
                <c:pt idx="6165">
                  <c:v>237.7312</c:v>
                </c:pt>
                <c:pt idx="6166">
                  <c:v>237.755</c:v>
                </c:pt>
                <c:pt idx="6167">
                  <c:v>237.7766</c:v>
                </c:pt>
                <c:pt idx="6168">
                  <c:v>237.8</c:v>
                </c:pt>
                <c:pt idx="6169">
                  <c:v>237.82249999999999</c:v>
                </c:pt>
                <c:pt idx="6170">
                  <c:v>237.8432</c:v>
                </c:pt>
                <c:pt idx="6171">
                  <c:v>237.86539999999999</c:v>
                </c:pt>
                <c:pt idx="6172">
                  <c:v>237.88980000000001</c:v>
                </c:pt>
                <c:pt idx="6173">
                  <c:v>237.91300000000001</c:v>
                </c:pt>
                <c:pt idx="6174">
                  <c:v>237.9332</c:v>
                </c:pt>
                <c:pt idx="6175">
                  <c:v>237.95480000000001</c:v>
                </c:pt>
                <c:pt idx="6176">
                  <c:v>237.97669999999999</c:v>
                </c:pt>
                <c:pt idx="6177">
                  <c:v>238</c:v>
                </c:pt>
                <c:pt idx="6178">
                  <c:v>238.02099999999999</c:v>
                </c:pt>
                <c:pt idx="6179">
                  <c:v>238.0444</c:v>
                </c:pt>
                <c:pt idx="6180">
                  <c:v>238.066</c:v>
                </c:pt>
                <c:pt idx="6181">
                  <c:v>238.08750000000001</c:v>
                </c:pt>
                <c:pt idx="6182">
                  <c:v>238.1114</c:v>
                </c:pt>
                <c:pt idx="6183">
                  <c:v>238.1344</c:v>
                </c:pt>
                <c:pt idx="6184">
                  <c:v>238.1568</c:v>
                </c:pt>
                <c:pt idx="6185">
                  <c:v>238.18020000000001</c:v>
                </c:pt>
                <c:pt idx="6186">
                  <c:v>238.20249999999999</c:v>
                </c:pt>
                <c:pt idx="6187">
                  <c:v>238.22550000000001</c:v>
                </c:pt>
                <c:pt idx="6188">
                  <c:v>238.2484</c:v>
                </c:pt>
                <c:pt idx="6189">
                  <c:v>238.2715</c:v>
                </c:pt>
                <c:pt idx="6190">
                  <c:v>238.2937</c:v>
                </c:pt>
                <c:pt idx="6191">
                  <c:v>238.3158</c:v>
                </c:pt>
                <c:pt idx="6192">
                  <c:v>238.3391</c:v>
                </c:pt>
                <c:pt idx="6193">
                  <c:v>238.36060000000001</c:v>
                </c:pt>
                <c:pt idx="6194">
                  <c:v>238.3844</c:v>
                </c:pt>
                <c:pt idx="6195">
                  <c:v>238.40469999999999</c:v>
                </c:pt>
                <c:pt idx="6196">
                  <c:v>238.42660000000001</c:v>
                </c:pt>
                <c:pt idx="6197">
                  <c:v>238.44919999999999</c:v>
                </c:pt>
                <c:pt idx="6198">
                  <c:v>238.47300000000001</c:v>
                </c:pt>
                <c:pt idx="6199">
                  <c:v>238.49529999999999</c:v>
                </c:pt>
                <c:pt idx="6200">
                  <c:v>238.51560000000001</c:v>
                </c:pt>
                <c:pt idx="6201">
                  <c:v>238.53919999999999</c:v>
                </c:pt>
                <c:pt idx="6202">
                  <c:v>238.56229999999999</c:v>
                </c:pt>
                <c:pt idx="6203">
                  <c:v>238.58459999999999</c:v>
                </c:pt>
                <c:pt idx="6204">
                  <c:v>238.60749999999999</c:v>
                </c:pt>
                <c:pt idx="6205">
                  <c:v>238.63030000000001</c:v>
                </c:pt>
                <c:pt idx="6206">
                  <c:v>238.65</c:v>
                </c:pt>
                <c:pt idx="6207">
                  <c:v>238.6748</c:v>
                </c:pt>
                <c:pt idx="6208">
                  <c:v>238.6969</c:v>
                </c:pt>
                <c:pt idx="6209">
                  <c:v>238.7182</c:v>
                </c:pt>
                <c:pt idx="6210">
                  <c:v>238.73939999999999</c:v>
                </c:pt>
                <c:pt idx="6211">
                  <c:v>238.76349999999999</c:v>
                </c:pt>
                <c:pt idx="6212">
                  <c:v>238.78469999999999</c:v>
                </c:pt>
                <c:pt idx="6213">
                  <c:v>238.80629999999999</c:v>
                </c:pt>
                <c:pt idx="6214">
                  <c:v>238.8287</c:v>
                </c:pt>
                <c:pt idx="6215">
                  <c:v>238.85079999999999</c:v>
                </c:pt>
                <c:pt idx="6216">
                  <c:v>238.87299999999999</c:v>
                </c:pt>
                <c:pt idx="6217">
                  <c:v>238.89359999999999</c:v>
                </c:pt>
                <c:pt idx="6218">
                  <c:v>238.91489999999999</c:v>
                </c:pt>
                <c:pt idx="6219">
                  <c:v>238.9367</c:v>
                </c:pt>
                <c:pt idx="6220">
                  <c:v>238.958</c:v>
                </c:pt>
                <c:pt idx="6221">
                  <c:v>238.9794</c:v>
                </c:pt>
                <c:pt idx="6222">
                  <c:v>239.00069999999999</c:v>
                </c:pt>
                <c:pt idx="6223">
                  <c:v>239.02260000000001</c:v>
                </c:pt>
                <c:pt idx="6224">
                  <c:v>239.04419999999999</c:v>
                </c:pt>
                <c:pt idx="6225">
                  <c:v>239.0669</c:v>
                </c:pt>
                <c:pt idx="6226">
                  <c:v>239.0864</c:v>
                </c:pt>
                <c:pt idx="6227">
                  <c:v>239.108</c:v>
                </c:pt>
                <c:pt idx="6228">
                  <c:v>239.12909999999999</c:v>
                </c:pt>
                <c:pt idx="6229">
                  <c:v>239.1515</c:v>
                </c:pt>
                <c:pt idx="6230">
                  <c:v>239.17339999999999</c:v>
                </c:pt>
                <c:pt idx="6231">
                  <c:v>239.19370000000001</c:v>
                </c:pt>
                <c:pt idx="6232">
                  <c:v>239.21639999999999</c:v>
                </c:pt>
                <c:pt idx="6233">
                  <c:v>239.23689999999999</c:v>
                </c:pt>
                <c:pt idx="6234">
                  <c:v>239.25749999999999</c:v>
                </c:pt>
                <c:pt idx="6235">
                  <c:v>239.27940000000001</c:v>
                </c:pt>
                <c:pt idx="6236">
                  <c:v>239.30269999999999</c:v>
                </c:pt>
                <c:pt idx="6237">
                  <c:v>239.32249999999999</c:v>
                </c:pt>
                <c:pt idx="6238">
                  <c:v>239.34460000000001</c:v>
                </c:pt>
                <c:pt idx="6239">
                  <c:v>239.36689999999999</c:v>
                </c:pt>
                <c:pt idx="6240">
                  <c:v>239.38900000000001</c:v>
                </c:pt>
                <c:pt idx="6241">
                  <c:v>239.41</c:v>
                </c:pt>
                <c:pt idx="6242">
                  <c:v>239.4306</c:v>
                </c:pt>
                <c:pt idx="6243">
                  <c:v>239.45359999999999</c:v>
                </c:pt>
                <c:pt idx="6244">
                  <c:v>239.47540000000001</c:v>
                </c:pt>
                <c:pt idx="6245">
                  <c:v>239.4983</c:v>
                </c:pt>
                <c:pt idx="6246">
                  <c:v>239.5215</c:v>
                </c:pt>
                <c:pt idx="6247">
                  <c:v>239.54329999999999</c:v>
                </c:pt>
                <c:pt idx="6248">
                  <c:v>239.566</c:v>
                </c:pt>
                <c:pt idx="6249">
                  <c:v>239.58619999999999</c:v>
                </c:pt>
                <c:pt idx="6250">
                  <c:v>239.60900000000001</c:v>
                </c:pt>
                <c:pt idx="6251">
                  <c:v>239.63220000000001</c:v>
                </c:pt>
                <c:pt idx="6252">
                  <c:v>239.6533</c:v>
                </c:pt>
                <c:pt idx="6253">
                  <c:v>239.67449999999999</c:v>
                </c:pt>
                <c:pt idx="6254">
                  <c:v>239.69499999999999</c:v>
                </c:pt>
                <c:pt idx="6255">
                  <c:v>239.71850000000001</c:v>
                </c:pt>
                <c:pt idx="6256">
                  <c:v>239.739</c:v>
                </c:pt>
                <c:pt idx="6257">
                  <c:v>239.75880000000001</c:v>
                </c:pt>
                <c:pt idx="6258">
                  <c:v>239.78200000000001</c:v>
                </c:pt>
                <c:pt idx="6259">
                  <c:v>239.80279999999999</c:v>
                </c:pt>
                <c:pt idx="6260">
                  <c:v>239.82400000000001</c:v>
                </c:pt>
                <c:pt idx="6261">
                  <c:v>239.84559999999999</c:v>
                </c:pt>
                <c:pt idx="6262">
                  <c:v>239.86770000000001</c:v>
                </c:pt>
                <c:pt idx="6263">
                  <c:v>239.8895</c:v>
                </c:pt>
                <c:pt idx="6264">
                  <c:v>239.9119</c:v>
                </c:pt>
                <c:pt idx="6265">
                  <c:v>239.93299999999999</c:v>
                </c:pt>
                <c:pt idx="6266">
                  <c:v>239.95480000000001</c:v>
                </c:pt>
                <c:pt idx="6267">
                  <c:v>239.97810000000001</c:v>
                </c:pt>
                <c:pt idx="6268">
                  <c:v>239.99950000000001</c:v>
                </c:pt>
                <c:pt idx="6269">
                  <c:v>240.024</c:v>
                </c:pt>
                <c:pt idx="6270">
                  <c:v>240.047</c:v>
                </c:pt>
                <c:pt idx="6271">
                  <c:v>240.06639999999999</c:v>
                </c:pt>
                <c:pt idx="6272">
                  <c:v>240.0898</c:v>
                </c:pt>
                <c:pt idx="6273">
                  <c:v>240.11099999999999</c:v>
                </c:pt>
                <c:pt idx="6274">
                  <c:v>240.1318</c:v>
                </c:pt>
                <c:pt idx="6275">
                  <c:v>240.15309999999999</c:v>
                </c:pt>
                <c:pt idx="6276">
                  <c:v>240.17609999999999</c:v>
                </c:pt>
                <c:pt idx="6277">
                  <c:v>240.19800000000001</c:v>
                </c:pt>
                <c:pt idx="6278">
                  <c:v>240.22</c:v>
                </c:pt>
                <c:pt idx="6279">
                  <c:v>240.2413</c:v>
                </c:pt>
                <c:pt idx="6280">
                  <c:v>240.2638</c:v>
                </c:pt>
                <c:pt idx="6281">
                  <c:v>240.28639999999999</c:v>
                </c:pt>
                <c:pt idx="6282">
                  <c:v>240.30779999999999</c:v>
                </c:pt>
                <c:pt idx="6283">
                  <c:v>240.32910000000001</c:v>
                </c:pt>
                <c:pt idx="6284">
                  <c:v>240.35159999999999</c:v>
                </c:pt>
                <c:pt idx="6285">
                  <c:v>240.37260000000001</c:v>
                </c:pt>
                <c:pt idx="6286">
                  <c:v>240.39599999999999</c:v>
                </c:pt>
                <c:pt idx="6287">
                  <c:v>240.41669999999999</c:v>
                </c:pt>
                <c:pt idx="6288">
                  <c:v>240.4376</c:v>
                </c:pt>
                <c:pt idx="6289">
                  <c:v>240.46</c:v>
                </c:pt>
                <c:pt idx="6290">
                  <c:v>240.4828</c:v>
                </c:pt>
                <c:pt idx="6291">
                  <c:v>240.50460000000001</c:v>
                </c:pt>
                <c:pt idx="6292">
                  <c:v>240.5256</c:v>
                </c:pt>
                <c:pt idx="6293">
                  <c:v>240.54740000000001</c:v>
                </c:pt>
                <c:pt idx="6294">
                  <c:v>240.56800000000001</c:v>
                </c:pt>
                <c:pt idx="6295">
                  <c:v>240.59100000000001</c:v>
                </c:pt>
                <c:pt idx="6296">
                  <c:v>240.61449999999999</c:v>
                </c:pt>
                <c:pt idx="6297">
                  <c:v>240.6352</c:v>
                </c:pt>
                <c:pt idx="6298">
                  <c:v>240.65450000000001</c:v>
                </c:pt>
                <c:pt idx="6299">
                  <c:v>240.678</c:v>
                </c:pt>
                <c:pt idx="6300">
                  <c:v>240.69929999999999</c:v>
                </c:pt>
                <c:pt idx="6301">
                  <c:v>240.7192</c:v>
                </c:pt>
                <c:pt idx="6302">
                  <c:v>240.74029999999999</c:v>
                </c:pt>
                <c:pt idx="6303">
                  <c:v>240.76249999999999</c:v>
                </c:pt>
                <c:pt idx="6304">
                  <c:v>240.7818</c:v>
                </c:pt>
                <c:pt idx="6305">
                  <c:v>240.80179999999999</c:v>
                </c:pt>
                <c:pt idx="6306">
                  <c:v>240.82329999999999</c:v>
                </c:pt>
                <c:pt idx="6307">
                  <c:v>240.84399999999999</c:v>
                </c:pt>
                <c:pt idx="6308">
                  <c:v>240.86420000000001</c:v>
                </c:pt>
                <c:pt idx="6309">
                  <c:v>240.8879</c:v>
                </c:pt>
                <c:pt idx="6310">
                  <c:v>240.90819999999999</c:v>
                </c:pt>
                <c:pt idx="6311">
                  <c:v>240.93020000000001</c:v>
                </c:pt>
                <c:pt idx="6312">
                  <c:v>240.94919999999999</c:v>
                </c:pt>
                <c:pt idx="6313">
                  <c:v>240.97059999999999</c:v>
                </c:pt>
                <c:pt idx="6314">
                  <c:v>240.9932</c:v>
                </c:pt>
                <c:pt idx="6315">
                  <c:v>241.01329999999999</c:v>
                </c:pt>
                <c:pt idx="6316">
                  <c:v>241.035</c:v>
                </c:pt>
                <c:pt idx="6317">
                  <c:v>241.05549999999999</c:v>
                </c:pt>
                <c:pt idx="6318">
                  <c:v>241.07640000000001</c:v>
                </c:pt>
                <c:pt idx="6319">
                  <c:v>241.09620000000001</c:v>
                </c:pt>
                <c:pt idx="6320">
                  <c:v>241.11770000000001</c:v>
                </c:pt>
                <c:pt idx="6321">
                  <c:v>241.13939999999999</c:v>
                </c:pt>
                <c:pt idx="6322">
                  <c:v>241.15880000000001</c:v>
                </c:pt>
                <c:pt idx="6323">
                  <c:v>241.1797</c:v>
                </c:pt>
                <c:pt idx="6324">
                  <c:v>241.2022</c:v>
                </c:pt>
                <c:pt idx="6325">
                  <c:v>241.2234</c:v>
                </c:pt>
                <c:pt idx="6326">
                  <c:v>241.2448</c:v>
                </c:pt>
                <c:pt idx="6327">
                  <c:v>241.26689999999999</c:v>
                </c:pt>
                <c:pt idx="6328">
                  <c:v>241.28899999999999</c:v>
                </c:pt>
                <c:pt idx="6329">
                  <c:v>241.30969999999999</c:v>
                </c:pt>
                <c:pt idx="6330">
                  <c:v>241.3321</c:v>
                </c:pt>
                <c:pt idx="6331">
                  <c:v>241.3526</c:v>
                </c:pt>
                <c:pt idx="6332">
                  <c:v>241.37479999999999</c:v>
                </c:pt>
                <c:pt idx="6333">
                  <c:v>241.39590000000001</c:v>
                </c:pt>
                <c:pt idx="6334">
                  <c:v>241.41919999999999</c:v>
                </c:pt>
                <c:pt idx="6335">
                  <c:v>241.44280000000001</c:v>
                </c:pt>
                <c:pt idx="6336">
                  <c:v>241.4614</c:v>
                </c:pt>
                <c:pt idx="6337">
                  <c:v>241.4837</c:v>
                </c:pt>
                <c:pt idx="6338">
                  <c:v>241.5035</c:v>
                </c:pt>
                <c:pt idx="6339">
                  <c:v>241.5241</c:v>
                </c:pt>
                <c:pt idx="6340">
                  <c:v>241.54669999999999</c:v>
                </c:pt>
                <c:pt idx="6341">
                  <c:v>241.56739999999999</c:v>
                </c:pt>
                <c:pt idx="6342">
                  <c:v>241.5883</c:v>
                </c:pt>
                <c:pt idx="6343">
                  <c:v>241.6096</c:v>
                </c:pt>
                <c:pt idx="6344">
                  <c:v>241.63079999999999</c:v>
                </c:pt>
                <c:pt idx="6345">
                  <c:v>241.65219999999999</c:v>
                </c:pt>
                <c:pt idx="6346">
                  <c:v>241.67339999999999</c:v>
                </c:pt>
                <c:pt idx="6347">
                  <c:v>241.6926</c:v>
                </c:pt>
                <c:pt idx="6348">
                  <c:v>241.71299999999999</c:v>
                </c:pt>
                <c:pt idx="6349">
                  <c:v>241.73519999999999</c:v>
                </c:pt>
                <c:pt idx="6350">
                  <c:v>241.75530000000001</c:v>
                </c:pt>
                <c:pt idx="6351">
                  <c:v>241.77529999999999</c:v>
                </c:pt>
                <c:pt idx="6352">
                  <c:v>241.79689999999999</c:v>
                </c:pt>
                <c:pt idx="6353">
                  <c:v>241.81700000000001</c:v>
                </c:pt>
                <c:pt idx="6354">
                  <c:v>241.83760000000001</c:v>
                </c:pt>
                <c:pt idx="6355">
                  <c:v>241.857</c:v>
                </c:pt>
                <c:pt idx="6356">
                  <c:v>241.87870000000001</c:v>
                </c:pt>
                <c:pt idx="6357">
                  <c:v>241.8999</c:v>
                </c:pt>
                <c:pt idx="6358">
                  <c:v>241.92140000000001</c:v>
                </c:pt>
                <c:pt idx="6359">
                  <c:v>241.93950000000001</c:v>
                </c:pt>
                <c:pt idx="6360">
                  <c:v>241.96080000000001</c:v>
                </c:pt>
                <c:pt idx="6361">
                  <c:v>241.9812</c:v>
                </c:pt>
                <c:pt idx="6362">
                  <c:v>242.0035</c:v>
                </c:pt>
                <c:pt idx="6363">
                  <c:v>242.02330000000001</c:v>
                </c:pt>
                <c:pt idx="6364">
                  <c:v>242.0412</c:v>
                </c:pt>
                <c:pt idx="6365">
                  <c:v>242.06280000000001</c:v>
                </c:pt>
                <c:pt idx="6366">
                  <c:v>242.08199999999999</c:v>
                </c:pt>
                <c:pt idx="6367">
                  <c:v>242.1037</c:v>
                </c:pt>
                <c:pt idx="6368">
                  <c:v>242.12260000000001</c:v>
                </c:pt>
                <c:pt idx="6369">
                  <c:v>242.14359999999999</c:v>
                </c:pt>
                <c:pt idx="6370">
                  <c:v>242.16239999999999</c:v>
                </c:pt>
                <c:pt idx="6371">
                  <c:v>242.18459999999999</c:v>
                </c:pt>
                <c:pt idx="6372">
                  <c:v>242.20419999999999</c:v>
                </c:pt>
                <c:pt idx="6373">
                  <c:v>242.2252</c:v>
                </c:pt>
                <c:pt idx="6374">
                  <c:v>242.24600000000001</c:v>
                </c:pt>
                <c:pt idx="6375">
                  <c:v>242.26560000000001</c:v>
                </c:pt>
                <c:pt idx="6376">
                  <c:v>242.28659999999999</c:v>
                </c:pt>
                <c:pt idx="6377">
                  <c:v>242.3073</c:v>
                </c:pt>
                <c:pt idx="6378">
                  <c:v>242.32839999999999</c:v>
                </c:pt>
                <c:pt idx="6379">
                  <c:v>242.34739999999999</c:v>
                </c:pt>
                <c:pt idx="6380">
                  <c:v>242.3698</c:v>
                </c:pt>
                <c:pt idx="6381">
                  <c:v>242.3895</c:v>
                </c:pt>
                <c:pt idx="6382">
                  <c:v>242.40979999999999</c:v>
                </c:pt>
                <c:pt idx="6383">
                  <c:v>242.4306</c:v>
                </c:pt>
                <c:pt idx="6384">
                  <c:v>242.4504</c:v>
                </c:pt>
                <c:pt idx="6385">
                  <c:v>242.47139999999999</c:v>
                </c:pt>
                <c:pt idx="6386">
                  <c:v>242.4924</c:v>
                </c:pt>
                <c:pt idx="6387">
                  <c:v>242.51259999999999</c:v>
                </c:pt>
                <c:pt idx="6388">
                  <c:v>242.53200000000001</c:v>
                </c:pt>
                <c:pt idx="6389">
                  <c:v>242.5547</c:v>
                </c:pt>
                <c:pt idx="6390">
                  <c:v>242.57480000000001</c:v>
                </c:pt>
                <c:pt idx="6391">
                  <c:v>242.59520000000001</c:v>
                </c:pt>
                <c:pt idx="6392">
                  <c:v>242.6156</c:v>
                </c:pt>
                <c:pt idx="6393">
                  <c:v>242.6369</c:v>
                </c:pt>
                <c:pt idx="6394">
                  <c:v>242.65780000000001</c:v>
                </c:pt>
                <c:pt idx="6395">
                  <c:v>242.6772</c:v>
                </c:pt>
                <c:pt idx="6396">
                  <c:v>242.69890000000001</c:v>
                </c:pt>
                <c:pt idx="6397">
                  <c:v>242.72</c:v>
                </c:pt>
                <c:pt idx="6398">
                  <c:v>242.73939999999999</c:v>
                </c:pt>
                <c:pt idx="6399">
                  <c:v>242.7611</c:v>
                </c:pt>
                <c:pt idx="6400">
                  <c:v>242.7834</c:v>
                </c:pt>
                <c:pt idx="6401">
                  <c:v>242.80500000000001</c:v>
                </c:pt>
                <c:pt idx="6402">
                  <c:v>242.8245</c:v>
                </c:pt>
                <c:pt idx="6403">
                  <c:v>242.84610000000001</c:v>
                </c:pt>
                <c:pt idx="6404">
                  <c:v>242.86779999999999</c:v>
                </c:pt>
                <c:pt idx="6405">
                  <c:v>242.8871</c:v>
                </c:pt>
                <c:pt idx="6406">
                  <c:v>242.90809999999999</c:v>
                </c:pt>
                <c:pt idx="6407">
                  <c:v>242.92949999999999</c:v>
                </c:pt>
                <c:pt idx="6408">
                  <c:v>242.94909999999999</c:v>
                </c:pt>
                <c:pt idx="6409">
                  <c:v>242.97110000000001</c:v>
                </c:pt>
                <c:pt idx="6410">
                  <c:v>242.99199999999999</c:v>
                </c:pt>
                <c:pt idx="6411">
                  <c:v>243.012</c:v>
                </c:pt>
                <c:pt idx="6412">
                  <c:v>243.03280000000001</c:v>
                </c:pt>
                <c:pt idx="6413">
                  <c:v>243.05269999999999</c:v>
                </c:pt>
                <c:pt idx="6414">
                  <c:v>243.07400000000001</c:v>
                </c:pt>
                <c:pt idx="6415">
                  <c:v>243.09440000000001</c:v>
                </c:pt>
                <c:pt idx="6416">
                  <c:v>243.11439999999999</c:v>
                </c:pt>
                <c:pt idx="6417">
                  <c:v>243.1344</c:v>
                </c:pt>
                <c:pt idx="6418">
                  <c:v>243.15379999999999</c:v>
                </c:pt>
                <c:pt idx="6419">
                  <c:v>243.17449999999999</c:v>
                </c:pt>
                <c:pt idx="6420">
                  <c:v>243.1936</c:v>
                </c:pt>
                <c:pt idx="6421">
                  <c:v>243.21360000000001</c:v>
                </c:pt>
                <c:pt idx="6422">
                  <c:v>243.2346</c:v>
                </c:pt>
                <c:pt idx="6423">
                  <c:v>243.25360000000001</c:v>
                </c:pt>
                <c:pt idx="6424">
                  <c:v>243.27379999999999</c:v>
                </c:pt>
                <c:pt idx="6425">
                  <c:v>243.29249999999999</c:v>
                </c:pt>
                <c:pt idx="6426">
                  <c:v>243.31319999999999</c:v>
                </c:pt>
                <c:pt idx="6427">
                  <c:v>243.334</c:v>
                </c:pt>
                <c:pt idx="6428">
                  <c:v>243.35319999999999</c:v>
                </c:pt>
                <c:pt idx="6429">
                  <c:v>243.3734</c:v>
                </c:pt>
                <c:pt idx="6430">
                  <c:v>243.39340000000001</c:v>
                </c:pt>
                <c:pt idx="6431">
                  <c:v>243.4143</c:v>
                </c:pt>
                <c:pt idx="6432">
                  <c:v>243.43610000000001</c:v>
                </c:pt>
                <c:pt idx="6433">
                  <c:v>243.45699999999999</c:v>
                </c:pt>
                <c:pt idx="6434">
                  <c:v>243.47640000000001</c:v>
                </c:pt>
                <c:pt idx="6435">
                  <c:v>243.49440000000001</c:v>
                </c:pt>
                <c:pt idx="6436">
                  <c:v>243.5154</c:v>
                </c:pt>
                <c:pt idx="6437">
                  <c:v>243.53749999999999</c:v>
                </c:pt>
                <c:pt idx="6438">
                  <c:v>243.55629999999999</c:v>
                </c:pt>
                <c:pt idx="6439">
                  <c:v>243.577</c:v>
                </c:pt>
                <c:pt idx="6440">
                  <c:v>243.59739999999999</c:v>
                </c:pt>
                <c:pt idx="6441">
                  <c:v>243.61660000000001</c:v>
                </c:pt>
                <c:pt idx="6442">
                  <c:v>243.6378</c:v>
                </c:pt>
                <c:pt idx="6443">
                  <c:v>243.65880000000001</c:v>
                </c:pt>
                <c:pt idx="6444">
                  <c:v>243.6782</c:v>
                </c:pt>
                <c:pt idx="6445">
                  <c:v>243.69919999999999</c:v>
                </c:pt>
                <c:pt idx="6446">
                  <c:v>243.7175</c:v>
                </c:pt>
                <c:pt idx="6447">
                  <c:v>243.7372</c:v>
                </c:pt>
                <c:pt idx="6448">
                  <c:v>243.75800000000001</c:v>
                </c:pt>
                <c:pt idx="6449">
                  <c:v>243.77860000000001</c:v>
                </c:pt>
                <c:pt idx="6450">
                  <c:v>243.7978</c:v>
                </c:pt>
                <c:pt idx="6451">
                  <c:v>243.81899999999999</c:v>
                </c:pt>
                <c:pt idx="6452">
                  <c:v>243.83779999999999</c:v>
                </c:pt>
                <c:pt idx="6453">
                  <c:v>243.86</c:v>
                </c:pt>
                <c:pt idx="6454">
                  <c:v>243.87899999999999</c:v>
                </c:pt>
                <c:pt idx="6455">
                  <c:v>243.8981</c:v>
                </c:pt>
                <c:pt idx="6456">
                  <c:v>243.91800000000001</c:v>
                </c:pt>
                <c:pt idx="6457">
                  <c:v>243.9375</c:v>
                </c:pt>
                <c:pt idx="6458">
                  <c:v>243.9588</c:v>
                </c:pt>
                <c:pt idx="6459">
                  <c:v>243.97710000000001</c:v>
                </c:pt>
                <c:pt idx="6460">
                  <c:v>243.9958</c:v>
                </c:pt>
                <c:pt idx="6461">
                  <c:v>244.01589999999999</c:v>
                </c:pt>
                <c:pt idx="6462">
                  <c:v>244.03550000000001</c:v>
                </c:pt>
                <c:pt idx="6463">
                  <c:v>244.05600000000001</c:v>
                </c:pt>
                <c:pt idx="6464">
                  <c:v>244.07579999999999</c:v>
                </c:pt>
                <c:pt idx="6465">
                  <c:v>244.09630000000001</c:v>
                </c:pt>
                <c:pt idx="6466">
                  <c:v>244.11519999999999</c:v>
                </c:pt>
                <c:pt idx="6467">
                  <c:v>244.13560000000001</c:v>
                </c:pt>
                <c:pt idx="6468">
                  <c:v>244.1558</c:v>
                </c:pt>
                <c:pt idx="6469">
                  <c:v>244.1738</c:v>
                </c:pt>
                <c:pt idx="6470">
                  <c:v>244.1926</c:v>
                </c:pt>
                <c:pt idx="6471">
                  <c:v>244.21469999999999</c:v>
                </c:pt>
                <c:pt idx="6472">
                  <c:v>244.23519999999999</c:v>
                </c:pt>
                <c:pt idx="6473">
                  <c:v>244.2559</c:v>
                </c:pt>
                <c:pt idx="6474">
                  <c:v>244.27529999999999</c:v>
                </c:pt>
                <c:pt idx="6475">
                  <c:v>244.29650000000001</c:v>
                </c:pt>
                <c:pt idx="6476">
                  <c:v>244.3158</c:v>
                </c:pt>
                <c:pt idx="6477">
                  <c:v>244.33600000000001</c:v>
                </c:pt>
                <c:pt idx="6478">
                  <c:v>244.35499999999999</c:v>
                </c:pt>
                <c:pt idx="6479">
                  <c:v>244.37629999999999</c:v>
                </c:pt>
                <c:pt idx="6480">
                  <c:v>244.39570000000001</c:v>
                </c:pt>
                <c:pt idx="6481">
                  <c:v>244.4134</c:v>
                </c:pt>
                <c:pt idx="6482">
                  <c:v>244.43520000000001</c:v>
                </c:pt>
                <c:pt idx="6483">
                  <c:v>244.45519999999999</c:v>
                </c:pt>
                <c:pt idx="6484">
                  <c:v>244.47640000000001</c:v>
                </c:pt>
                <c:pt idx="6485">
                  <c:v>244.49549999999999</c:v>
                </c:pt>
                <c:pt idx="6486">
                  <c:v>244.5154</c:v>
                </c:pt>
                <c:pt idx="6487">
                  <c:v>244.53540000000001</c:v>
                </c:pt>
                <c:pt idx="6488">
                  <c:v>244.55680000000001</c:v>
                </c:pt>
                <c:pt idx="6489">
                  <c:v>244.57599999999999</c:v>
                </c:pt>
                <c:pt idx="6490">
                  <c:v>244.5968</c:v>
                </c:pt>
                <c:pt idx="6491">
                  <c:v>244.61539999999999</c:v>
                </c:pt>
                <c:pt idx="6492">
                  <c:v>244.63499999999999</c:v>
                </c:pt>
                <c:pt idx="6493">
                  <c:v>244.65469999999999</c:v>
                </c:pt>
                <c:pt idx="6494">
                  <c:v>244.6747</c:v>
                </c:pt>
                <c:pt idx="6495">
                  <c:v>244.69560000000001</c:v>
                </c:pt>
                <c:pt idx="6496">
                  <c:v>244.71549999999999</c:v>
                </c:pt>
                <c:pt idx="6497">
                  <c:v>244.73410000000001</c:v>
                </c:pt>
                <c:pt idx="6498">
                  <c:v>244.75460000000001</c:v>
                </c:pt>
                <c:pt idx="6499">
                  <c:v>244.77520000000001</c:v>
                </c:pt>
                <c:pt idx="6500">
                  <c:v>244.7963</c:v>
                </c:pt>
                <c:pt idx="6501">
                  <c:v>244.81659999999999</c:v>
                </c:pt>
                <c:pt idx="6502">
                  <c:v>244.8372</c:v>
                </c:pt>
                <c:pt idx="6503">
                  <c:v>244.857</c:v>
                </c:pt>
                <c:pt idx="6504">
                  <c:v>244.87739999999999</c:v>
                </c:pt>
                <c:pt idx="6505">
                  <c:v>244.899</c:v>
                </c:pt>
                <c:pt idx="6506">
                  <c:v>244.9188</c:v>
                </c:pt>
                <c:pt idx="6507">
                  <c:v>244.93799999999999</c:v>
                </c:pt>
                <c:pt idx="6508">
                  <c:v>244.95769999999999</c:v>
                </c:pt>
                <c:pt idx="6509">
                  <c:v>244.97739999999999</c:v>
                </c:pt>
                <c:pt idx="6510">
                  <c:v>244.99610000000001</c:v>
                </c:pt>
                <c:pt idx="6511">
                  <c:v>245.01730000000001</c:v>
                </c:pt>
                <c:pt idx="6512">
                  <c:v>245.03659999999999</c:v>
                </c:pt>
                <c:pt idx="6513">
                  <c:v>245.0564</c:v>
                </c:pt>
                <c:pt idx="6514">
                  <c:v>245.0761</c:v>
                </c:pt>
                <c:pt idx="6515">
                  <c:v>245.09399999999999</c:v>
                </c:pt>
                <c:pt idx="6516">
                  <c:v>245.11519999999999</c:v>
                </c:pt>
                <c:pt idx="6517">
                  <c:v>245.13489999999999</c:v>
                </c:pt>
                <c:pt idx="6518">
                  <c:v>245.15389999999999</c:v>
                </c:pt>
                <c:pt idx="6519">
                  <c:v>245.17179999999999</c:v>
                </c:pt>
                <c:pt idx="6520">
                  <c:v>245.19200000000001</c:v>
                </c:pt>
                <c:pt idx="6521">
                  <c:v>245.21039999999999</c:v>
                </c:pt>
                <c:pt idx="6522">
                  <c:v>245.232</c:v>
                </c:pt>
                <c:pt idx="6523">
                  <c:v>245.2516</c:v>
                </c:pt>
                <c:pt idx="6524">
                  <c:v>245.27029999999999</c:v>
                </c:pt>
                <c:pt idx="6525">
                  <c:v>245.29</c:v>
                </c:pt>
                <c:pt idx="6526">
                  <c:v>245.3098</c:v>
                </c:pt>
                <c:pt idx="6527">
                  <c:v>245.3295</c:v>
                </c:pt>
                <c:pt idx="6528">
                  <c:v>245.34889999999999</c:v>
                </c:pt>
                <c:pt idx="6529">
                  <c:v>245.3683</c:v>
                </c:pt>
                <c:pt idx="6530">
                  <c:v>245.38759999999999</c:v>
                </c:pt>
                <c:pt idx="6531">
                  <c:v>245.40700000000001</c:v>
                </c:pt>
                <c:pt idx="6532">
                  <c:v>245.42850000000001</c:v>
                </c:pt>
                <c:pt idx="6533">
                  <c:v>245.4469</c:v>
                </c:pt>
                <c:pt idx="6534">
                  <c:v>245.4648</c:v>
                </c:pt>
                <c:pt idx="6535">
                  <c:v>245.48689999999999</c:v>
                </c:pt>
                <c:pt idx="6536">
                  <c:v>245.506</c:v>
                </c:pt>
                <c:pt idx="6537">
                  <c:v>245.52600000000001</c:v>
                </c:pt>
                <c:pt idx="6538">
                  <c:v>245.54689999999999</c:v>
                </c:pt>
                <c:pt idx="6539">
                  <c:v>245.56659999999999</c:v>
                </c:pt>
                <c:pt idx="6540">
                  <c:v>245.58680000000001</c:v>
                </c:pt>
                <c:pt idx="6541">
                  <c:v>245.60640000000001</c:v>
                </c:pt>
                <c:pt idx="6542">
                  <c:v>245.6268</c:v>
                </c:pt>
                <c:pt idx="6543">
                  <c:v>245.64750000000001</c:v>
                </c:pt>
                <c:pt idx="6544">
                  <c:v>245.6652</c:v>
                </c:pt>
                <c:pt idx="6545">
                  <c:v>245.68719999999999</c:v>
                </c:pt>
                <c:pt idx="6546">
                  <c:v>245.70590000000001</c:v>
                </c:pt>
                <c:pt idx="6547">
                  <c:v>245.7261</c:v>
                </c:pt>
                <c:pt idx="6548">
                  <c:v>245.74860000000001</c:v>
                </c:pt>
                <c:pt idx="6549">
                  <c:v>245.76920000000001</c:v>
                </c:pt>
                <c:pt idx="6550">
                  <c:v>245.78899999999999</c:v>
                </c:pt>
                <c:pt idx="6551">
                  <c:v>245.80860000000001</c:v>
                </c:pt>
                <c:pt idx="6552">
                  <c:v>245.8272</c:v>
                </c:pt>
                <c:pt idx="6553">
                  <c:v>245.84700000000001</c:v>
                </c:pt>
                <c:pt idx="6554">
                  <c:v>245.86580000000001</c:v>
                </c:pt>
                <c:pt idx="6555">
                  <c:v>245.88550000000001</c:v>
                </c:pt>
                <c:pt idx="6556">
                  <c:v>245.90459999999999</c:v>
                </c:pt>
                <c:pt idx="6557">
                  <c:v>245.92320000000001</c:v>
                </c:pt>
                <c:pt idx="6558">
                  <c:v>245.9434</c:v>
                </c:pt>
                <c:pt idx="6559">
                  <c:v>245.96289999999999</c:v>
                </c:pt>
                <c:pt idx="6560">
                  <c:v>245.98220000000001</c:v>
                </c:pt>
                <c:pt idx="6561">
                  <c:v>246.00059999999999</c:v>
                </c:pt>
                <c:pt idx="6562">
                  <c:v>246.02029999999999</c:v>
                </c:pt>
                <c:pt idx="6563">
                  <c:v>246.04</c:v>
                </c:pt>
                <c:pt idx="6564">
                  <c:v>246.0591</c:v>
                </c:pt>
                <c:pt idx="6565">
                  <c:v>246.0806</c:v>
                </c:pt>
                <c:pt idx="6566">
                  <c:v>246.0984</c:v>
                </c:pt>
                <c:pt idx="6567">
                  <c:v>246.11750000000001</c:v>
                </c:pt>
                <c:pt idx="6568">
                  <c:v>246.13720000000001</c:v>
                </c:pt>
                <c:pt idx="6569">
                  <c:v>246.1574</c:v>
                </c:pt>
                <c:pt idx="6570">
                  <c:v>246.1764</c:v>
                </c:pt>
                <c:pt idx="6571">
                  <c:v>246.19659999999999</c:v>
                </c:pt>
                <c:pt idx="6572">
                  <c:v>246.21619999999999</c:v>
                </c:pt>
                <c:pt idx="6573">
                  <c:v>246.23519999999999</c:v>
                </c:pt>
                <c:pt idx="6574">
                  <c:v>246.25479999999999</c:v>
                </c:pt>
                <c:pt idx="6575">
                  <c:v>246.2739</c:v>
                </c:pt>
                <c:pt idx="6576">
                  <c:v>246.2944</c:v>
                </c:pt>
                <c:pt idx="6577">
                  <c:v>246.31280000000001</c:v>
                </c:pt>
                <c:pt idx="6578">
                  <c:v>246.334</c:v>
                </c:pt>
                <c:pt idx="6579">
                  <c:v>246.3537</c:v>
                </c:pt>
                <c:pt idx="6580">
                  <c:v>246.37270000000001</c:v>
                </c:pt>
                <c:pt idx="6581">
                  <c:v>246.39349999999999</c:v>
                </c:pt>
                <c:pt idx="6582">
                  <c:v>246.4127</c:v>
                </c:pt>
                <c:pt idx="6583">
                  <c:v>246.43279999999999</c:v>
                </c:pt>
                <c:pt idx="6584">
                  <c:v>246.45189999999999</c:v>
                </c:pt>
                <c:pt idx="6585">
                  <c:v>246.47139999999999</c:v>
                </c:pt>
                <c:pt idx="6586">
                  <c:v>246.49019999999999</c:v>
                </c:pt>
                <c:pt idx="6587">
                  <c:v>246.511</c:v>
                </c:pt>
                <c:pt idx="6588">
                  <c:v>246.53280000000001</c:v>
                </c:pt>
                <c:pt idx="6589">
                  <c:v>246.55009999999999</c:v>
                </c:pt>
                <c:pt idx="6590">
                  <c:v>246.56829999999999</c:v>
                </c:pt>
                <c:pt idx="6591">
                  <c:v>246.58879999999999</c:v>
                </c:pt>
                <c:pt idx="6592">
                  <c:v>246.6086</c:v>
                </c:pt>
                <c:pt idx="6593">
                  <c:v>246.62710000000001</c:v>
                </c:pt>
                <c:pt idx="6594">
                  <c:v>246.6455</c:v>
                </c:pt>
                <c:pt idx="6595">
                  <c:v>246.66550000000001</c:v>
                </c:pt>
                <c:pt idx="6596">
                  <c:v>246.684</c:v>
                </c:pt>
                <c:pt idx="6597">
                  <c:v>246.70400000000001</c:v>
                </c:pt>
                <c:pt idx="6598">
                  <c:v>246.72300000000001</c:v>
                </c:pt>
                <c:pt idx="6599">
                  <c:v>246.74199999999999</c:v>
                </c:pt>
                <c:pt idx="6600">
                  <c:v>246.76249999999999</c:v>
                </c:pt>
                <c:pt idx="6601">
                  <c:v>246.78360000000001</c:v>
                </c:pt>
                <c:pt idx="6602">
                  <c:v>246.80340000000001</c:v>
                </c:pt>
                <c:pt idx="6603">
                  <c:v>246.8219</c:v>
                </c:pt>
                <c:pt idx="6604">
                  <c:v>246.84100000000001</c:v>
                </c:pt>
                <c:pt idx="6605">
                  <c:v>246.86170000000001</c:v>
                </c:pt>
                <c:pt idx="6606">
                  <c:v>246.881</c:v>
                </c:pt>
                <c:pt idx="6607">
                  <c:v>246.90100000000001</c:v>
                </c:pt>
                <c:pt idx="6608">
                  <c:v>246.91970000000001</c:v>
                </c:pt>
                <c:pt idx="6609">
                  <c:v>246.94030000000001</c:v>
                </c:pt>
                <c:pt idx="6610">
                  <c:v>246.96039999999999</c:v>
                </c:pt>
                <c:pt idx="6611">
                  <c:v>246.97890000000001</c:v>
                </c:pt>
                <c:pt idx="6612">
                  <c:v>246.9992</c:v>
                </c:pt>
                <c:pt idx="6613">
                  <c:v>247.0188</c:v>
                </c:pt>
                <c:pt idx="6614">
                  <c:v>247.03870000000001</c:v>
                </c:pt>
                <c:pt idx="6615">
                  <c:v>247.05699999999999</c:v>
                </c:pt>
                <c:pt idx="6616">
                  <c:v>247.07679999999999</c:v>
                </c:pt>
                <c:pt idx="6617">
                  <c:v>247.09569999999999</c:v>
                </c:pt>
                <c:pt idx="6618">
                  <c:v>247.11439999999999</c:v>
                </c:pt>
                <c:pt idx="6619">
                  <c:v>247.1353</c:v>
                </c:pt>
                <c:pt idx="6620">
                  <c:v>247.15389999999999</c:v>
                </c:pt>
                <c:pt idx="6621">
                  <c:v>247.17240000000001</c:v>
                </c:pt>
                <c:pt idx="6622">
                  <c:v>247.19300000000001</c:v>
                </c:pt>
                <c:pt idx="6623">
                  <c:v>247.21260000000001</c:v>
                </c:pt>
                <c:pt idx="6624">
                  <c:v>247.2328</c:v>
                </c:pt>
                <c:pt idx="6625">
                  <c:v>247.25049999999999</c:v>
                </c:pt>
                <c:pt idx="6626">
                  <c:v>247.27029999999999</c:v>
                </c:pt>
                <c:pt idx="6627">
                  <c:v>247.2894</c:v>
                </c:pt>
                <c:pt idx="6628">
                  <c:v>247.31</c:v>
                </c:pt>
                <c:pt idx="6629">
                  <c:v>247.33009999999999</c:v>
                </c:pt>
                <c:pt idx="6630">
                  <c:v>247.35</c:v>
                </c:pt>
                <c:pt idx="6631">
                  <c:v>247.37180000000001</c:v>
                </c:pt>
                <c:pt idx="6632">
                  <c:v>247.39259999999999</c:v>
                </c:pt>
                <c:pt idx="6633">
                  <c:v>247.41040000000001</c:v>
                </c:pt>
                <c:pt idx="6634">
                  <c:v>247.429</c:v>
                </c:pt>
                <c:pt idx="6635">
                  <c:v>247.44730000000001</c:v>
                </c:pt>
                <c:pt idx="6636">
                  <c:v>247.46770000000001</c:v>
                </c:pt>
                <c:pt idx="6637">
                  <c:v>247.48679999999999</c:v>
                </c:pt>
                <c:pt idx="6638">
                  <c:v>247.50739999999999</c:v>
                </c:pt>
                <c:pt idx="6639">
                  <c:v>247.5283</c:v>
                </c:pt>
                <c:pt idx="6640">
                  <c:v>247.54560000000001</c:v>
                </c:pt>
                <c:pt idx="6641">
                  <c:v>247.56639999999999</c:v>
                </c:pt>
                <c:pt idx="6642">
                  <c:v>247.58619999999999</c:v>
                </c:pt>
                <c:pt idx="6643">
                  <c:v>247.60579999999999</c:v>
                </c:pt>
                <c:pt idx="6644">
                  <c:v>247.62479999999999</c:v>
                </c:pt>
                <c:pt idx="6645">
                  <c:v>247.64359999999999</c:v>
                </c:pt>
                <c:pt idx="6646">
                  <c:v>247.66329999999999</c:v>
                </c:pt>
                <c:pt idx="6647">
                  <c:v>247.68180000000001</c:v>
                </c:pt>
                <c:pt idx="6648">
                  <c:v>247.70140000000001</c:v>
                </c:pt>
                <c:pt idx="6649">
                  <c:v>247.71960000000001</c:v>
                </c:pt>
                <c:pt idx="6650">
                  <c:v>247.73929999999999</c:v>
                </c:pt>
                <c:pt idx="6651">
                  <c:v>247.756</c:v>
                </c:pt>
                <c:pt idx="6652">
                  <c:v>247.77539999999999</c:v>
                </c:pt>
                <c:pt idx="6653">
                  <c:v>247.7944</c:v>
                </c:pt>
                <c:pt idx="6654">
                  <c:v>247.81489999999999</c:v>
                </c:pt>
                <c:pt idx="6655">
                  <c:v>247.83240000000001</c:v>
                </c:pt>
                <c:pt idx="6656">
                  <c:v>247.85419999999999</c:v>
                </c:pt>
                <c:pt idx="6657">
                  <c:v>247.87270000000001</c:v>
                </c:pt>
                <c:pt idx="6658">
                  <c:v>247.89230000000001</c:v>
                </c:pt>
                <c:pt idx="6659">
                  <c:v>247.91319999999999</c:v>
                </c:pt>
                <c:pt idx="6660">
                  <c:v>247.9324</c:v>
                </c:pt>
                <c:pt idx="6661">
                  <c:v>247.95099999999999</c:v>
                </c:pt>
                <c:pt idx="6662">
                  <c:v>247.96979999999999</c:v>
                </c:pt>
                <c:pt idx="6663">
                  <c:v>247.9906</c:v>
                </c:pt>
                <c:pt idx="6664">
                  <c:v>248.01140000000001</c:v>
                </c:pt>
                <c:pt idx="6665">
                  <c:v>248.0309</c:v>
                </c:pt>
                <c:pt idx="6666">
                  <c:v>248.0497</c:v>
                </c:pt>
                <c:pt idx="6667">
                  <c:v>248.0692</c:v>
                </c:pt>
                <c:pt idx="6668">
                  <c:v>248.08920000000001</c:v>
                </c:pt>
                <c:pt idx="6669">
                  <c:v>248.10919999999999</c:v>
                </c:pt>
                <c:pt idx="6670">
                  <c:v>248.12950000000001</c:v>
                </c:pt>
                <c:pt idx="6671">
                  <c:v>248.14940000000001</c:v>
                </c:pt>
                <c:pt idx="6672">
                  <c:v>248.16909999999999</c:v>
                </c:pt>
                <c:pt idx="6673">
                  <c:v>248.1883</c:v>
                </c:pt>
                <c:pt idx="6674">
                  <c:v>248.208</c:v>
                </c:pt>
                <c:pt idx="6675">
                  <c:v>248.22720000000001</c:v>
                </c:pt>
                <c:pt idx="6676">
                  <c:v>248.24629999999999</c:v>
                </c:pt>
                <c:pt idx="6677">
                  <c:v>248.26580000000001</c:v>
                </c:pt>
                <c:pt idx="6678">
                  <c:v>248.28479999999999</c:v>
                </c:pt>
                <c:pt idx="6679">
                  <c:v>248.30179999999999</c:v>
                </c:pt>
                <c:pt idx="6680">
                  <c:v>248.32159999999999</c:v>
                </c:pt>
                <c:pt idx="6681">
                  <c:v>248.34030000000001</c:v>
                </c:pt>
                <c:pt idx="6682">
                  <c:v>248.36199999999999</c:v>
                </c:pt>
                <c:pt idx="6683">
                  <c:v>248.37899999999999</c:v>
                </c:pt>
                <c:pt idx="6684">
                  <c:v>248.39959999999999</c:v>
                </c:pt>
                <c:pt idx="6685">
                  <c:v>248.4188</c:v>
                </c:pt>
                <c:pt idx="6686">
                  <c:v>248.43719999999999</c:v>
                </c:pt>
                <c:pt idx="6687">
                  <c:v>248.45570000000001</c:v>
                </c:pt>
                <c:pt idx="6688">
                  <c:v>248.47499999999999</c:v>
                </c:pt>
                <c:pt idx="6689">
                  <c:v>248.49299999999999</c:v>
                </c:pt>
                <c:pt idx="6690">
                  <c:v>248.51169999999999</c:v>
                </c:pt>
                <c:pt idx="6691">
                  <c:v>248.53059999999999</c:v>
                </c:pt>
                <c:pt idx="6692">
                  <c:v>248.5496</c:v>
                </c:pt>
                <c:pt idx="6693">
                  <c:v>248.5684</c:v>
                </c:pt>
                <c:pt idx="6694">
                  <c:v>248.58750000000001</c:v>
                </c:pt>
                <c:pt idx="6695">
                  <c:v>248.60579999999999</c:v>
                </c:pt>
                <c:pt idx="6696">
                  <c:v>248.62530000000001</c:v>
                </c:pt>
                <c:pt idx="6697">
                  <c:v>248.6446</c:v>
                </c:pt>
                <c:pt idx="6698">
                  <c:v>248.66239999999999</c:v>
                </c:pt>
                <c:pt idx="6699">
                  <c:v>248.6807</c:v>
                </c:pt>
                <c:pt idx="6700">
                  <c:v>248.7004</c:v>
                </c:pt>
                <c:pt idx="6701">
                  <c:v>248.72030000000001</c:v>
                </c:pt>
                <c:pt idx="6702">
                  <c:v>248.73740000000001</c:v>
                </c:pt>
                <c:pt idx="6703">
                  <c:v>248.75729999999999</c:v>
                </c:pt>
                <c:pt idx="6704">
                  <c:v>248.77760000000001</c:v>
                </c:pt>
                <c:pt idx="6705">
                  <c:v>248.79599999999999</c:v>
                </c:pt>
                <c:pt idx="6706">
                  <c:v>248.81720000000001</c:v>
                </c:pt>
                <c:pt idx="6707">
                  <c:v>248.83500000000001</c:v>
                </c:pt>
                <c:pt idx="6708">
                  <c:v>248.8544</c:v>
                </c:pt>
                <c:pt idx="6709">
                  <c:v>248.87180000000001</c:v>
                </c:pt>
                <c:pt idx="6710">
                  <c:v>248.89240000000001</c:v>
                </c:pt>
                <c:pt idx="6711">
                  <c:v>248.911</c:v>
                </c:pt>
                <c:pt idx="6712">
                  <c:v>248.93</c:v>
                </c:pt>
                <c:pt idx="6713">
                  <c:v>248.94800000000001</c:v>
                </c:pt>
                <c:pt idx="6714">
                  <c:v>248.96639999999999</c:v>
                </c:pt>
                <c:pt idx="6715">
                  <c:v>248.9854</c:v>
                </c:pt>
                <c:pt idx="6716">
                  <c:v>249.0042</c:v>
                </c:pt>
                <c:pt idx="6717">
                  <c:v>249.024</c:v>
                </c:pt>
                <c:pt idx="6718">
                  <c:v>249.04230000000001</c:v>
                </c:pt>
                <c:pt idx="6719">
                  <c:v>249.06059999999999</c:v>
                </c:pt>
                <c:pt idx="6720">
                  <c:v>249.0805</c:v>
                </c:pt>
                <c:pt idx="6721">
                  <c:v>249.09790000000001</c:v>
                </c:pt>
                <c:pt idx="6722">
                  <c:v>249.11680000000001</c:v>
                </c:pt>
                <c:pt idx="6723">
                  <c:v>249.1345</c:v>
                </c:pt>
                <c:pt idx="6724">
                  <c:v>249.15379999999999</c:v>
                </c:pt>
                <c:pt idx="6725">
                  <c:v>249.17259999999999</c:v>
                </c:pt>
                <c:pt idx="6726">
                  <c:v>249.19159999999999</c:v>
                </c:pt>
                <c:pt idx="6727">
                  <c:v>249.208</c:v>
                </c:pt>
                <c:pt idx="6728">
                  <c:v>249.22819999999999</c:v>
                </c:pt>
                <c:pt idx="6729">
                  <c:v>249.24809999999999</c:v>
                </c:pt>
                <c:pt idx="6730">
                  <c:v>249.2671</c:v>
                </c:pt>
                <c:pt idx="6731">
                  <c:v>249.28579999999999</c:v>
                </c:pt>
                <c:pt idx="6732">
                  <c:v>249.30420000000001</c:v>
                </c:pt>
                <c:pt idx="6733">
                  <c:v>249.32210000000001</c:v>
                </c:pt>
                <c:pt idx="6734">
                  <c:v>249.34100000000001</c:v>
                </c:pt>
                <c:pt idx="6735">
                  <c:v>249.36080000000001</c:v>
                </c:pt>
                <c:pt idx="6736">
                  <c:v>249.38</c:v>
                </c:pt>
                <c:pt idx="6737">
                  <c:v>249.39699999999999</c:v>
                </c:pt>
                <c:pt idx="6738">
                  <c:v>249.41550000000001</c:v>
                </c:pt>
                <c:pt idx="6739">
                  <c:v>249.4342</c:v>
                </c:pt>
                <c:pt idx="6740">
                  <c:v>249.45400000000001</c:v>
                </c:pt>
                <c:pt idx="6741">
                  <c:v>249.47290000000001</c:v>
                </c:pt>
                <c:pt idx="6742">
                  <c:v>249.49109999999999</c:v>
                </c:pt>
                <c:pt idx="6743">
                  <c:v>249.50839999999999</c:v>
                </c:pt>
                <c:pt idx="6744">
                  <c:v>249.5273</c:v>
                </c:pt>
                <c:pt idx="6745">
                  <c:v>249.5462</c:v>
                </c:pt>
                <c:pt idx="6746">
                  <c:v>249.5643</c:v>
                </c:pt>
                <c:pt idx="6747">
                  <c:v>249.58449999999999</c:v>
                </c:pt>
                <c:pt idx="6748">
                  <c:v>249.60300000000001</c:v>
                </c:pt>
                <c:pt idx="6749">
                  <c:v>249.6224</c:v>
                </c:pt>
                <c:pt idx="6750">
                  <c:v>249.64230000000001</c:v>
                </c:pt>
                <c:pt idx="6751">
                  <c:v>249.66040000000001</c:v>
                </c:pt>
                <c:pt idx="6752">
                  <c:v>249.68020000000001</c:v>
                </c:pt>
                <c:pt idx="6753">
                  <c:v>249.6994</c:v>
                </c:pt>
                <c:pt idx="6754">
                  <c:v>249.7165</c:v>
                </c:pt>
                <c:pt idx="6755">
                  <c:v>249.73609999999999</c:v>
                </c:pt>
                <c:pt idx="6756">
                  <c:v>249.75360000000001</c:v>
                </c:pt>
                <c:pt idx="6757">
                  <c:v>249.77340000000001</c:v>
                </c:pt>
                <c:pt idx="6758">
                  <c:v>249.79150000000001</c:v>
                </c:pt>
                <c:pt idx="6759">
                  <c:v>249.81039999999999</c:v>
                </c:pt>
                <c:pt idx="6760">
                  <c:v>249.828</c:v>
                </c:pt>
                <c:pt idx="6761">
                  <c:v>249.84559999999999</c:v>
                </c:pt>
                <c:pt idx="6762">
                  <c:v>249.86500000000001</c:v>
                </c:pt>
                <c:pt idx="6763">
                  <c:v>249.8817</c:v>
                </c:pt>
                <c:pt idx="6764">
                  <c:v>249.90039999999999</c:v>
                </c:pt>
                <c:pt idx="6765">
                  <c:v>249.9179</c:v>
                </c:pt>
                <c:pt idx="6766">
                  <c:v>249.9375</c:v>
                </c:pt>
                <c:pt idx="6767">
                  <c:v>249.95650000000001</c:v>
                </c:pt>
                <c:pt idx="6768">
                  <c:v>249.9742</c:v>
                </c:pt>
                <c:pt idx="6769">
                  <c:v>249.99299999999999</c:v>
                </c:pt>
                <c:pt idx="6770">
                  <c:v>250.0111</c:v>
                </c:pt>
                <c:pt idx="6771">
                  <c:v>250.02950000000001</c:v>
                </c:pt>
                <c:pt idx="6772">
                  <c:v>250.04599999999999</c:v>
                </c:pt>
                <c:pt idx="6773">
                  <c:v>250.0633</c:v>
                </c:pt>
                <c:pt idx="6774">
                  <c:v>250.08279999999999</c:v>
                </c:pt>
                <c:pt idx="6775">
                  <c:v>250.1037</c:v>
                </c:pt>
                <c:pt idx="6776">
                  <c:v>250.12219999999999</c:v>
                </c:pt>
                <c:pt idx="6777">
                  <c:v>250.13820000000001</c:v>
                </c:pt>
                <c:pt idx="6778">
                  <c:v>250.1568</c:v>
                </c:pt>
                <c:pt idx="6779">
                  <c:v>250.1748</c:v>
                </c:pt>
                <c:pt idx="6780">
                  <c:v>250.19370000000001</c:v>
                </c:pt>
                <c:pt idx="6781">
                  <c:v>250.2122</c:v>
                </c:pt>
                <c:pt idx="6782">
                  <c:v>250.2294</c:v>
                </c:pt>
                <c:pt idx="6783">
                  <c:v>250.24979999999999</c:v>
                </c:pt>
                <c:pt idx="6784">
                  <c:v>250.26750000000001</c:v>
                </c:pt>
                <c:pt idx="6785">
                  <c:v>250.286</c:v>
                </c:pt>
                <c:pt idx="6786">
                  <c:v>250.3048</c:v>
                </c:pt>
                <c:pt idx="6787">
                  <c:v>250.32339999999999</c:v>
                </c:pt>
                <c:pt idx="6788">
                  <c:v>250.3425</c:v>
                </c:pt>
                <c:pt idx="6789">
                  <c:v>250.36150000000001</c:v>
                </c:pt>
                <c:pt idx="6790">
                  <c:v>250.38040000000001</c:v>
                </c:pt>
                <c:pt idx="6791">
                  <c:v>250.40199999999999</c:v>
                </c:pt>
                <c:pt idx="6792">
                  <c:v>250.41829999999999</c:v>
                </c:pt>
                <c:pt idx="6793">
                  <c:v>250.43680000000001</c:v>
                </c:pt>
                <c:pt idx="6794">
                  <c:v>250.4571</c:v>
                </c:pt>
                <c:pt idx="6795">
                  <c:v>250.47550000000001</c:v>
                </c:pt>
                <c:pt idx="6796">
                  <c:v>250.4949</c:v>
                </c:pt>
                <c:pt idx="6797">
                  <c:v>250.51249999999999</c:v>
                </c:pt>
                <c:pt idx="6798">
                  <c:v>250.52979999999999</c:v>
                </c:pt>
                <c:pt idx="6799">
                  <c:v>250.5506</c:v>
                </c:pt>
                <c:pt idx="6800">
                  <c:v>250.5686</c:v>
                </c:pt>
                <c:pt idx="6801">
                  <c:v>250.58670000000001</c:v>
                </c:pt>
                <c:pt idx="6802">
                  <c:v>250.60679999999999</c:v>
                </c:pt>
                <c:pt idx="6803">
                  <c:v>250.6259</c:v>
                </c:pt>
                <c:pt idx="6804">
                  <c:v>250.64590000000001</c:v>
                </c:pt>
                <c:pt idx="6805">
                  <c:v>250.66489999999999</c:v>
                </c:pt>
                <c:pt idx="6806">
                  <c:v>250.6833</c:v>
                </c:pt>
                <c:pt idx="6807">
                  <c:v>250.70179999999999</c:v>
                </c:pt>
                <c:pt idx="6808">
                  <c:v>250.72069999999999</c:v>
                </c:pt>
                <c:pt idx="6809">
                  <c:v>250.7373</c:v>
                </c:pt>
                <c:pt idx="6810">
                  <c:v>250.75700000000001</c:v>
                </c:pt>
                <c:pt idx="6811">
                  <c:v>250.7764</c:v>
                </c:pt>
                <c:pt idx="6812">
                  <c:v>250.79519999999999</c:v>
                </c:pt>
                <c:pt idx="6813">
                  <c:v>250.81280000000001</c:v>
                </c:pt>
                <c:pt idx="6814">
                  <c:v>250.83279999999999</c:v>
                </c:pt>
                <c:pt idx="6815">
                  <c:v>250.8518</c:v>
                </c:pt>
                <c:pt idx="6816">
                  <c:v>250.8698</c:v>
                </c:pt>
                <c:pt idx="6817">
                  <c:v>250.88829999999999</c:v>
                </c:pt>
                <c:pt idx="6818">
                  <c:v>250.90700000000001</c:v>
                </c:pt>
                <c:pt idx="6819">
                  <c:v>250.92529999999999</c:v>
                </c:pt>
                <c:pt idx="6820">
                  <c:v>250.9436</c:v>
                </c:pt>
                <c:pt idx="6821">
                  <c:v>250.9631</c:v>
                </c:pt>
                <c:pt idx="6822">
                  <c:v>250.982</c:v>
                </c:pt>
                <c:pt idx="6823">
                  <c:v>251.00200000000001</c:v>
                </c:pt>
                <c:pt idx="6824">
                  <c:v>251.01939999999999</c:v>
                </c:pt>
                <c:pt idx="6825">
                  <c:v>251.04050000000001</c:v>
                </c:pt>
                <c:pt idx="6826">
                  <c:v>251.0592</c:v>
                </c:pt>
                <c:pt idx="6827">
                  <c:v>251.07859999999999</c:v>
                </c:pt>
                <c:pt idx="6828">
                  <c:v>251.09729999999999</c:v>
                </c:pt>
                <c:pt idx="6829">
                  <c:v>251.11369999999999</c:v>
                </c:pt>
                <c:pt idx="6830">
                  <c:v>251.13399999999999</c:v>
                </c:pt>
                <c:pt idx="6831">
                  <c:v>251.15350000000001</c:v>
                </c:pt>
                <c:pt idx="6832">
                  <c:v>251.1703</c:v>
                </c:pt>
                <c:pt idx="6833">
                  <c:v>251.19</c:v>
                </c:pt>
                <c:pt idx="6834">
                  <c:v>251.21019999999999</c:v>
                </c:pt>
                <c:pt idx="6835">
                  <c:v>251.2302</c:v>
                </c:pt>
                <c:pt idx="6836">
                  <c:v>251.249</c:v>
                </c:pt>
                <c:pt idx="6837">
                  <c:v>251.2672</c:v>
                </c:pt>
                <c:pt idx="6838">
                  <c:v>251.28659999999999</c:v>
                </c:pt>
                <c:pt idx="6839">
                  <c:v>251.30449999999999</c:v>
                </c:pt>
                <c:pt idx="6840">
                  <c:v>251.32320000000001</c:v>
                </c:pt>
                <c:pt idx="6841">
                  <c:v>251.34039999999999</c:v>
                </c:pt>
                <c:pt idx="6842">
                  <c:v>251.36</c:v>
                </c:pt>
                <c:pt idx="6843">
                  <c:v>251.37889999999999</c:v>
                </c:pt>
                <c:pt idx="6844">
                  <c:v>251.3982</c:v>
                </c:pt>
                <c:pt idx="6845">
                  <c:v>251.417</c:v>
                </c:pt>
                <c:pt idx="6846">
                  <c:v>251.43440000000001</c:v>
                </c:pt>
                <c:pt idx="6847">
                  <c:v>251.45320000000001</c:v>
                </c:pt>
                <c:pt idx="6848">
                  <c:v>251.47229999999999</c:v>
                </c:pt>
                <c:pt idx="6849">
                  <c:v>251.4906</c:v>
                </c:pt>
                <c:pt idx="6850">
                  <c:v>251.51060000000001</c:v>
                </c:pt>
                <c:pt idx="6851">
                  <c:v>251.53139999999999</c:v>
                </c:pt>
                <c:pt idx="6852">
                  <c:v>251.54759999999999</c:v>
                </c:pt>
                <c:pt idx="6853">
                  <c:v>251.56659999999999</c:v>
                </c:pt>
                <c:pt idx="6854">
                  <c:v>251.5838</c:v>
                </c:pt>
                <c:pt idx="6855">
                  <c:v>251.60499999999999</c:v>
                </c:pt>
                <c:pt idx="6856">
                  <c:v>251.62299999999999</c:v>
                </c:pt>
                <c:pt idx="6857">
                  <c:v>251.64400000000001</c:v>
                </c:pt>
                <c:pt idx="6858">
                  <c:v>251.66380000000001</c:v>
                </c:pt>
                <c:pt idx="6859">
                  <c:v>251.68379999999999</c:v>
                </c:pt>
                <c:pt idx="6860">
                  <c:v>251.70189999999999</c:v>
                </c:pt>
                <c:pt idx="6861">
                  <c:v>251.72149999999999</c:v>
                </c:pt>
                <c:pt idx="6862">
                  <c:v>251.7414</c:v>
                </c:pt>
                <c:pt idx="6863">
                  <c:v>251.75970000000001</c:v>
                </c:pt>
                <c:pt idx="6864">
                  <c:v>251.7783</c:v>
                </c:pt>
                <c:pt idx="6865">
                  <c:v>251.7987</c:v>
                </c:pt>
                <c:pt idx="6866">
                  <c:v>251.8168</c:v>
                </c:pt>
                <c:pt idx="6867">
                  <c:v>251.8349</c:v>
                </c:pt>
                <c:pt idx="6868">
                  <c:v>251.85319999999999</c:v>
                </c:pt>
                <c:pt idx="6869">
                  <c:v>251.87280000000001</c:v>
                </c:pt>
                <c:pt idx="6870">
                  <c:v>251.89330000000001</c:v>
                </c:pt>
                <c:pt idx="6871">
                  <c:v>251.9111</c:v>
                </c:pt>
                <c:pt idx="6872">
                  <c:v>251.9299</c:v>
                </c:pt>
                <c:pt idx="6873">
                  <c:v>251.9486</c:v>
                </c:pt>
                <c:pt idx="6874">
                  <c:v>251.96780000000001</c:v>
                </c:pt>
                <c:pt idx="6875">
                  <c:v>251.98779999999999</c:v>
                </c:pt>
                <c:pt idx="6876">
                  <c:v>252.0086</c:v>
                </c:pt>
                <c:pt idx="6877">
                  <c:v>252.02680000000001</c:v>
                </c:pt>
                <c:pt idx="6878">
                  <c:v>252.04689999999999</c:v>
                </c:pt>
                <c:pt idx="6879">
                  <c:v>252.0652</c:v>
                </c:pt>
                <c:pt idx="6880">
                  <c:v>252.08359999999999</c:v>
                </c:pt>
                <c:pt idx="6881">
                  <c:v>252.1028</c:v>
                </c:pt>
                <c:pt idx="6882">
                  <c:v>252.12190000000001</c:v>
                </c:pt>
                <c:pt idx="6883">
                  <c:v>252.1414</c:v>
                </c:pt>
                <c:pt idx="6884">
                  <c:v>252.16079999999999</c:v>
                </c:pt>
                <c:pt idx="6885">
                  <c:v>252.17859999999999</c:v>
                </c:pt>
                <c:pt idx="6886">
                  <c:v>252.19839999999999</c:v>
                </c:pt>
                <c:pt idx="6887">
                  <c:v>252.21610000000001</c:v>
                </c:pt>
                <c:pt idx="6888">
                  <c:v>252.2346</c:v>
                </c:pt>
                <c:pt idx="6889">
                  <c:v>252.25239999999999</c:v>
                </c:pt>
                <c:pt idx="6890">
                  <c:v>252.27420000000001</c:v>
                </c:pt>
                <c:pt idx="6891">
                  <c:v>252.29300000000001</c:v>
                </c:pt>
                <c:pt idx="6892">
                  <c:v>252.31139999999999</c:v>
                </c:pt>
                <c:pt idx="6893">
                  <c:v>252.32830000000001</c:v>
                </c:pt>
                <c:pt idx="6894">
                  <c:v>252.34549999999999</c:v>
                </c:pt>
                <c:pt idx="6895">
                  <c:v>252.36619999999999</c:v>
                </c:pt>
                <c:pt idx="6896">
                  <c:v>252.3828</c:v>
                </c:pt>
                <c:pt idx="6897">
                  <c:v>252.4025</c:v>
                </c:pt>
                <c:pt idx="6898">
                  <c:v>252.4203</c:v>
                </c:pt>
                <c:pt idx="6899">
                  <c:v>252.43879999999999</c:v>
                </c:pt>
                <c:pt idx="6900">
                  <c:v>252.45859999999999</c:v>
                </c:pt>
                <c:pt idx="6901">
                  <c:v>252.47559999999999</c:v>
                </c:pt>
                <c:pt idx="6902">
                  <c:v>252.494</c:v>
                </c:pt>
                <c:pt idx="6903">
                  <c:v>252.512</c:v>
                </c:pt>
                <c:pt idx="6904">
                  <c:v>252.5317</c:v>
                </c:pt>
                <c:pt idx="6905">
                  <c:v>252.54920000000001</c:v>
                </c:pt>
                <c:pt idx="6906">
                  <c:v>252.56559999999999</c:v>
                </c:pt>
                <c:pt idx="6907">
                  <c:v>252.5856</c:v>
                </c:pt>
                <c:pt idx="6908">
                  <c:v>252.601</c:v>
                </c:pt>
                <c:pt idx="6909">
                  <c:v>252.62139999999999</c:v>
                </c:pt>
                <c:pt idx="6910">
                  <c:v>252.64150000000001</c:v>
                </c:pt>
                <c:pt idx="6911">
                  <c:v>252.66120000000001</c:v>
                </c:pt>
                <c:pt idx="6912">
                  <c:v>252.67959999999999</c:v>
                </c:pt>
                <c:pt idx="6913">
                  <c:v>252.69880000000001</c:v>
                </c:pt>
                <c:pt idx="6914">
                  <c:v>252.71950000000001</c:v>
                </c:pt>
                <c:pt idx="6915">
                  <c:v>252.73689999999999</c:v>
                </c:pt>
                <c:pt idx="6916">
                  <c:v>252.75839999999999</c:v>
                </c:pt>
                <c:pt idx="6917">
                  <c:v>252.7766</c:v>
                </c:pt>
                <c:pt idx="6918">
                  <c:v>252.79419999999999</c:v>
                </c:pt>
                <c:pt idx="6919">
                  <c:v>252.8125</c:v>
                </c:pt>
                <c:pt idx="6920">
                  <c:v>252.8312</c:v>
                </c:pt>
                <c:pt idx="6921">
                  <c:v>252.8518</c:v>
                </c:pt>
                <c:pt idx="6922">
                  <c:v>252.86879999999999</c:v>
                </c:pt>
                <c:pt idx="6923">
                  <c:v>252.8877</c:v>
                </c:pt>
                <c:pt idx="6924">
                  <c:v>252.9059</c:v>
                </c:pt>
                <c:pt idx="6925">
                  <c:v>252.92570000000001</c:v>
                </c:pt>
                <c:pt idx="6926">
                  <c:v>252.94470000000001</c:v>
                </c:pt>
                <c:pt idx="6927">
                  <c:v>252.96299999999999</c:v>
                </c:pt>
                <c:pt idx="6928">
                  <c:v>252.98259999999999</c:v>
                </c:pt>
                <c:pt idx="6929">
                  <c:v>253.0027</c:v>
                </c:pt>
                <c:pt idx="6930">
                  <c:v>253.02099999999999</c:v>
                </c:pt>
                <c:pt idx="6931">
                  <c:v>253.04060000000001</c:v>
                </c:pt>
                <c:pt idx="6932">
                  <c:v>253.06010000000001</c:v>
                </c:pt>
                <c:pt idx="6933">
                  <c:v>253.07900000000001</c:v>
                </c:pt>
                <c:pt idx="6934">
                  <c:v>253.09909999999999</c:v>
                </c:pt>
                <c:pt idx="6935">
                  <c:v>253.12049999999999</c:v>
                </c:pt>
                <c:pt idx="6936">
                  <c:v>253.13839999999999</c:v>
                </c:pt>
                <c:pt idx="6937">
                  <c:v>253.15700000000001</c:v>
                </c:pt>
                <c:pt idx="6938">
                  <c:v>253.17599999999999</c:v>
                </c:pt>
                <c:pt idx="6939">
                  <c:v>253.19579999999999</c:v>
                </c:pt>
                <c:pt idx="6940">
                  <c:v>253.215</c:v>
                </c:pt>
                <c:pt idx="6941">
                  <c:v>253.233</c:v>
                </c:pt>
                <c:pt idx="6942">
                  <c:v>253.25239999999999</c:v>
                </c:pt>
                <c:pt idx="6943">
                  <c:v>253.2715</c:v>
                </c:pt>
                <c:pt idx="6944">
                  <c:v>253.2894</c:v>
                </c:pt>
                <c:pt idx="6945">
                  <c:v>253.3092</c:v>
                </c:pt>
                <c:pt idx="6946">
                  <c:v>253.327</c:v>
                </c:pt>
                <c:pt idx="6947">
                  <c:v>253.3467</c:v>
                </c:pt>
                <c:pt idx="6948">
                  <c:v>253.36580000000001</c:v>
                </c:pt>
                <c:pt idx="6949">
                  <c:v>253.38499999999999</c:v>
                </c:pt>
                <c:pt idx="6950">
                  <c:v>253.4033</c:v>
                </c:pt>
                <c:pt idx="6951">
                  <c:v>253.423</c:v>
                </c:pt>
                <c:pt idx="6952">
                  <c:v>253.44239999999999</c:v>
                </c:pt>
                <c:pt idx="6953">
                  <c:v>253.45920000000001</c:v>
                </c:pt>
                <c:pt idx="6954">
                  <c:v>253.47980000000001</c:v>
                </c:pt>
                <c:pt idx="6955">
                  <c:v>253.4965</c:v>
                </c:pt>
                <c:pt idx="6956">
                  <c:v>253.51560000000001</c:v>
                </c:pt>
                <c:pt idx="6957">
                  <c:v>253.53370000000001</c:v>
                </c:pt>
                <c:pt idx="6958">
                  <c:v>253.55160000000001</c:v>
                </c:pt>
                <c:pt idx="6959">
                  <c:v>253.57089999999999</c:v>
                </c:pt>
                <c:pt idx="6960">
                  <c:v>253.5908</c:v>
                </c:pt>
                <c:pt idx="6961">
                  <c:v>253.60740000000001</c:v>
                </c:pt>
                <c:pt idx="6962">
                  <c:v>253.6259</c:v>
                </c:pt>
                <c:pt idx="6963">
                  <c:v>253.64510000000001</c:v>
                </c:pt>
                <c:pt idx="6964">
                  <c:v>253.6661</c:v>
                </c:pt>
                <c:pt idx="6965">
                  <c:v>253.6858</c:v>
                </c:pt>
                <c:pt idx="6966">
                  <c:v>253.70339999999999</c:v>
                </c:pt>
                <c:pt idx="6967">
                  <c:v>253.72229999999999</c:v>
                </c:pt>
                <c:pt idx="6968">
                  <c:v>253.7406</c:v>
                </c:pt>
                <c:pt idx="6969">
                  <c:v>253.7594</c:v>
                </c:pt>
                <c:pt idx="6970">
                  <c:v>253.7792</c:v>
                </c:pt>
                <c:pt idx="6971">
                  <c:v>253.79689999999999</c:v>
                </c:pt>
                <c:pt idx="6972">
                  <c:v>253.81639999999999</c:v>
                </c:pt>
                <c:pt idx="6973">
                  <c:v>253.83430000000001</c:v>
                </c:pt>
                <c:pt idx="6974">
                  <c:v>253.85249999999999</c:v>
                </c:pt>
                <c:pt idx="6975">
                  <c:v>253.87180000000001</c:v>
                </c:pt>
                <c:pt idx="6976">
                  <c:v>253.89099999999999</c:v>
                </c:pt>
                <c:pt idx="6977">
                  <c:v>253.90979999999999</c:v>
                </c:pt>
                <c:pt idx="6978">
                  <c:v>253.92939999999999</c:v>
                </c:pt>
                <c:pt idx="6979">
                  <c:v>253.94880000000001</c:v>
                </c:pt>
                <c:pt idx="6980">
                  <c:v>253.96809999999999</c:v>
                </c:pt>
                <c:pt idx="6981">
                  <c:v>253.98519999999999</c:v>
                </c:pt>
                <c:pt idx="6982">
                  <c:v>254.00489999999999</c:v>
                </c:pt>
                <c:pt idx="6983">
                  <c:v>254.023</c:v>
                </c:pt>
                <c:pt idx="6984">
                  <c:v>254.04130000000001</c:v>
                </c:pt>
                <c:pt idx="6985">
                  <c:v>254.06139999999999</c:v>
                </c:pt>
                <c:pt idx="6986">
                  <c:v>254.08009999999999</c:v>
                </c:pt>
                <c:pt idx="6987">
                  <c:v>254.0986</c:v>
                </c:pt>
                <c:pt idx="6988">
                  <c:v>254.11709999999999</c:v>
                </c:pt>
                <c:pt idx="6989">
                  <c:v>254.13630000000001</c:v>
                </c:pt>
                <c:pt idx="6990">
                  <c:v>254.15520000000001</c:v>
                </c:pt>
                <c:pt idx="6991">
                  <c:v>254.17410000000001</c:v>
                </c:pt>
                <c:pt idx="6992">
                  <c:v>254.19309999999999</c:v>
                </c:pt>
                <c:pt idx="6993">
                  <c:v>254.21080000000001</c:v>
                </c:pt>
                <c:pt idx="6994">
                  <c:v>254.2304</c:v>
                </c:pt>
                <c:pt idx="6995">
                  <c:v>254.2508</c:v>
                </c:pt>
                <c:pt idx="6996">
                  <c:v>254.26849999999999</c:v>
                </c:pt>
                <c:pt idx="6997">
                  <c:v>254.2894</c:v>
                </c:pt>
                <c:pt idx="6998">
                  <c:v>254.30760000000001</c:v>
                </c:pt>
                <c:pt idx="6999">
                  <c:v>254.32640000000001</c:v>
                </c:pt>
                <c:pt idx="7000">
                  <c:v>254.34460000000001</c:v>
                </c:pt>
                <c:pt idx="7001">
                  <c:v>254.3648</c:v>
                </c:pt>
                <c:pt idx="7002">
                  <c:v>254.38319999999999</c:v>
                </c:pt>
                <c:pt idx="7003">
                  <c:v>254.4025</c:v>
                </c:pt>
                <c:pt idx="7004">
                  <c:v>254.4204</c:v>
                </c:pt>
                <c:pt idx="7005">
                  <c:v>254.44</c:v>
                </c:pt>
                <c:pt idx="7006">
                  <c:v>254.4598</c:v>
                </c:pt>
                <c:pt idx="7007">
                  <c:v>254.47970000000001</c:v>
                </c:pt>
                <c:pt idx="7008">
                  <c:v>254.49719999999999</c:v>
                </c:pt>
                <c:pt idx="7009">
                  <c:v>254.51689999999999</c:v>
                </c:pt>
                <c:pt idx="7010">
                  <c:v>254.53569999999999</c:v>
                </c:pt>
                <c:pt idx="7011">
                  <c:v>254.55430000000001</c:v>
                </c:pt>
                <c:pt idx="7012">
                  <c:v>254.5736</c:v>
                </c:pt>
                <c:pt idx="7013">
                  <c:v>254.5915</c:v>
                </c:pt>
                <c:pt idx="7014">
                  <c:v>254.61019999999999</c:v>
                </c:pt>
                <c:pt idx="7015">
                  <c:v>254.62979999999999</c:v>
                </c:pt>
                <c:pt idx="7016">
                  <c:v>254.64879999999999</c:v>
                </c:pt>
                <c:pt idx="7017">
                  <c:v>254.66849999999999</c:v>
                </c:pt>
                <c:pt idx="7018">
                  <c:v>254.68770000000001</c:v>
                </c:pt>
                <c:pt idx="7019">
                  <c:v>254.70769999999999</c:v>
                </c:pt>
                <c:pt idx="7020">
                  <c:v>254.72739999999999</c:v>
                </c:pt>
                <c:pt idx="7021">
                  <c:v>254.74539999999999</c:v>
                </c:pt>
                <c:pt idx="7022">
                  <c:v>254.76339999999999</c:v>
                </c:pt>
                <c:pt idx="7023">
                  <c:v>254.78200000000001</c:v>
                </c:pt>
                <c:pt idx="7024">
                  <c:v>254.79939999999999</c:v>
                </c:pt>
                <c:pt idx="7025">
                  <c:v>254.8184</c:v>
                </c:pt>
                <c:pt idx="7026">
                  <c:v>254.83750000000001</c:v>
                </c:pt>
                <c:pt idx="7027">
                  <c:v>254.8553</c:v>
                </c:pt>
                <c:pt idx="7028">
                  <c:v>254.87639999999999</c:v>
                </c:pt>
                <c:pt idx="7029">
                  <c:v>254.8938</c:v>
                </c:pt>
                <c:pt idx="7030">
                  <c:v>254.91139999999999</c:v>
                </c:pt>
                <c:pt idx="7031">
                  <c:v>254.93</c:v>
                </c:pt>
                <c:pt idx="7032">
                  <c:v>254.9494</c:v>
                </c:pt>
                <c:pt idx="7033">
                  <c:v>254.96879999999999</c:v>
                </c:pt>
                <c:pt idx="7034">
                  <c:v>254.98869999999999</c:v>
                </c:pt>
                <c:pt idx="7035">
                  <c:v>255.00829999999999</c:v>
                </c:pt>
                <c:pt idx="7036">
                  <c:v>255.0256</c:v>
                </c:pt>
                <c:pt idx="7037">
                  <c:v>255.04480000000001</c:v>
                </c:pt>
                <c:pt idx="7038">
                  <c:v>255.06299999999999</c:v>
                </c:pt>
                <c:pt idx="7039">
                  <c:v>255.08189999999999</c:v>
                </c:pt>
                <c:pt idx="7040">
                  <c:v>255.1</c:v>
                </c:pt>
                <c:pt idx="7041">
                  <c:v>255.11799999999999</c:v>
                </c:pt>
                <c:pt idx="7042">
                  <c:v>255.13720000000001</c:v>
                </c:pt>
                <c:pt idx="7043">
                  <c:v>255.1534</c:v>
                </c:pt>
                <c:pt idx="7044">
                  <c:v>255.17150000000001</c:v>
                </c:pt>
                <c:pt idx="7045">
                  <c:v>255.1908</c:v>
                </c:pt>
                <c:pt idx="7046">
                  <c:v>255.2098</c:v>
                </c:pt>
                <c:pt idx="7047">
                  <c:v>255.2278</c:v>
                </c:pt>
                <c:pt idx="7048">
                  <c:v>255.24879999999999</c:v>
                </c:pt>
                <c:pt idx="7049">
                  <c:v>255.26679999999999</c:v>
                </c:pt>
                <c:pt idx="7050">
                  <c:v>255.28469999999999</c:v>
                </c:pt>
                <c:pt idx="7051">
                  <c:v>255.3049</c:v>
                </c:pt>
                <c:pt idx="7052">
                  <c:v>255.3219</c:v>
                </c:pt>
                <c:pt idx="7053">
                  <c:v>255.34229999999999</c:v>
                </c:pt>
                <c:pt idx="7054">
                  <c:v>255.36080000000001</c:v>
                </c:pt>
                <c:pt idx="7055">
                  <c:v>255.3802</c:v>
                </c:pt>
                <c:pt idx="7056">
                  <c:v>255.3982</c:v>
                </c:pt>
                <c:pt idx="7057">
                  <c:v>255.41739999999999</c:v>
                </c:pt>
                <c:pt idx="7058">
                  <c:v>255.43620000000001</c:v>
                </c:pt>
                <c:pt idx="7059">
                  <c:v>255.4562</c:v>
                </c:pt>
                <c:pt idx="7060">
                  <c:v>255.47399999999999</c:v>
                </c:pt>
                <c:pt idx="7061">
                  <c:v>255.49279999999999</c:v>
                </c:pt>
                <c:pt idx="7062">
                  <c:v>255.512</c:v>
                </c:pt>
                <c:pt idx="7063">
                  <c:v>255.5308</c:v>
                </c:pt>
                <c:pt idx="7064">
                  <c:v>255.5506</c:v>
                </c:pt>
                <c:pt idx="7065">
                  <c:v>255.5686</c:v>
                </c:pt>
                <c:pt idx="7066">
                  <c:v>255.58789999999999</c:v>
                </c:pt>
                <c:pt idx="7067">
                  <c:v>255.6078</c:v>
                </c:pt>
                <c:pt idx="7068">
                  <c:v>255.626</c:v>
                </c:pt>
                <c:pt idx="7069">
                  <c:v>255.64490000000001</c:v>
                </c:pt>
                <c:pt idx="7070">
                  <c:v>255.66560000000001</c:v>
                </c:pt>
                <c:pt idx="7071">
                  <c:v>255.68469999999999</c:v>
                </c:pt>
                <c:pt idx="7072">
                  <c:v>255.70339999999999</c:v>
                </c:pt>
                <c:pt idx="7073">
                  <c:v>255.7218</c:v>
                </c:pt>
                <c:pt idx="7074">
                  <c:v>255.74299999999999</c:v>
                </c:pt>
                <c:pt idx="7075">
                  <c:v>255.76140000000001</c:v>
                </c:pt>
                <c:pt idx="7076">
                  <c:v>255.7808</c:v>
                </c:pt>
                <c:pt idx="7077">
                  <c:v>255.7997</c:v>
                </c:pt>
                <c:pt idx="7078">
                  <c:v>255.82069999999999</c:v>
                </c:pt>
                <c:pt idx="7079">
                  <c:v>255.84039999999999</c:v>
                </c:pt>
                <c:pt idx="7080">
                  <c:v>255.86060000000001</c:v>
                </c:pt>
                <c:pt idx="7081">
                  <c:v>255.8792</c:v>
                </c:pt>
                <c:pt idx="7082">
                  <c:v>255.90010000000001</c:v>
                </c:pt>
                <c:pt idx="7083">
                  <c:v>255.91849999999999</c:v>
                </c:pt>
                <c:pt idx="7084">
                  <c:v>255.93790000000001</c:v>
                </c:pt>
                <c:pt idx="7085">
                  <c:v>255.95599999999999</c:v>
                </c:pt>
                <c:pt idx="7086">
                  <c:v>255.97579999999999</c:v>
                </c:pt>
                <c:pt idx="7087">
                  <c:v>255.99359999999999</c:v>
                </c:pt>
                <c:pt idx="7088">
                  <c:v>256.01280000000003</c:v>
                </c:pt>
                <c:pt idx="7089">
                  <c:v>256.03199999999998</c:v>
                </c:pt>
                <c:pt idx="7090">
                  <c:v>256.05160000000001</c:v>
                </c:pt>
                <c:pt idx="7091">
                  <c:v>256.0711</c:v>
                </c:pt>
                <c:pt idx="7092">
                  <c:v>256.09010000000001</c:v>
                </c:pt>
                <c:pt idx="7093">
                  <c:v>256.1096</c:v>
                </c:pt>
                <c:pt idx="7094">
                  <c:v>256.1275</c:v>
                </c:pt>
                <c:pt idx="7095">
                  <c:v>256.1472</c:v>
                </c:pt>
                <c:pt idx="7096">
                  <c:v>256.1651</c:v>
                </c:pt>
                <c:pt idx="7097">
                  <c:v>256.18349999999998</c:v>
                </c:pt>
                <c:pt idx="7098">
                  <c:v>256.20350000000002</c:v>
                </c:pt>
                <c:pt idx="7099">
                  <c:v>256.22370000000001</c:v>
                </c:pt>
                <c:pt idx="7100">
                  <c:v>256.24340000000001</c:v>
                </c:pt>
                <c:pt idx="7101">
                  <c:v>256.26319999999998</c:v>
                </c:pt>
                <c:pt idx="7102">
                  <c:v>256.2817</c:v>
                </c:pt>
                <c:pt idx="7103">
                  <c:v>256.30099999999999</c:v>
                </c:pt>
                <c:pt idx="7104">
                  <c:v>256.32029999999997</c:v>
                </c:pt>
                <c:pt idx="7105">
                  <c:v>256.33879999999999</c:v>
                </c:pt>
                <c:pt idx="7106">
                  <c:v>256.35829999999999</c:v>
                </c:pt>
                <c:pt idx="7107">
                  <c:v>256.37759999999997</c:v>
                </c:pt>
                <c:pt idx="7108">
                  <c:v>256.39550000000003</c:v>
                </c:pt>
                <c:pt idx="7109">
                  <c:v>256.41500000000002</c:v>
                </c:pt>
                <c:pt idx="7110">
                  <c:v>256.43520000000001</c:v>
                </c:pt>
                <c:pt idx="7111">
                  <c:v>256.4502</c:v>
                </c:pt>
                <c:pt idx="7112">
                  <c:v>256.47160000000002</c:v>
                </c:pt>
                <c:pt idx="7113">
                  <c:v>256.49119999999999</c:v>
                </c:pt>
                <c:pt idx="7114">
                  <c:v>256.50920000000002</c:v>
                </c:pt>
                <c:pt idx="7115">
                  <c:v>256.52980000000002</c:v>
                </c:pt>
                <c:pt idx="7116">
                  <c:v>256.5496</c:v>
                </c:pt>
                <c:pt idx="7117">
                  <c:v>256.56760000000003</c:v>
                </c:pt>
                <c:pt idx="7118">
                  <c:v>256.58780000000002</c:v>
                </c:pt>
                <c:pt idx="7119">
                  <c:v>256.60500000000002</c:v>
                </c:pt>
                <c:pt idx="7120">
                  <c:v>256.62549999999999</c:v>
                </c:pt>
                <c:pt idx="7121">
                  <c:v>256.64580000000001</c:v>
                </c:pt>
                <c:pt idx="7122">
                  <c:v>256.666</c:v>
                </c:pt>
                <c:pt idx="7123">
                  <c:v>256.685</c:v>
                </c:pt>
                <c:pt idx="7124">
                  <c:v>256.70359999999999</c:v>
                </c:pt>
                <c:pt idx="7125">
                  <c:v>256.72379999999998</c:v>
                </c:pt>
                <c:pt idx="7126">
                  <c:v>256.74299999999999</c:v>
                </c:pt>
                <c:pt idx="7127">
                  <c:v>256.76249999999999</c:v>
                </c:pt>
                <c:pt idx="7128">
                  <c:v>256.78230000000002</c:v>
                </c:pt>
                <c:pt idx="7129">
                  <c:v>256.80099999999999</c:v>
                </c:pt>
                <c:pt idx="7130">
                  <c:v>256.82060000000001</c:v>
                </c:pt>
                <c:pt idx="7131">
                  <c:v>256.84019999999998</c:v>
                </c:pt>
                <c:pt idx="7132">
                  <c:v>256.85939999999999</c:v>
                </c:pt>
                <c:pt idx="7133">
                  <c:v>256.88</c:v>
                </c:pt>
                <c:pt idx="7134">
                  <c:v>256.89920000000001</c:v>
                </c:pt>
                <c:pt idx="7135">
                  <c:v>256.91910000000001</c:v>
                </c:pt>
                <c:pt idx="7136">
                  <c:v>256.93860000000001</c:v>
                </c:pt>
                <c:pt idx="7137">
                  <c:v>256.95819999999998</c:v>
                </c:pt>
                <c:pt idx="7138">
                  <c:v>256.98</c:v>
                </c:pt>
                <c:pt idx="7139">
                  <c:v>256.99799999999999</c:v>
                </c:pt>
                <c:pt idx="7140">
                  <c:v>257.01670000000001</c:v>
                </c:pt>
                <c:pt idx="7141">
                  <c:v>257.0367</c:v>
                </c:pt>
                <c:pt idx="7142">
                  <c:v>257.05599999999998</c:v>
                </c:pt>
                <c:pt idx="7143">
                  <c:v>257.07589999999999</c:v>
                </c:pt>
                <c:pt idx="7144">
                  <c:v>257.0958</c:v>
                </c:pt>
                <c:pt idx="7145">
                  <c:v>257.11540000000002</c:v>
                </c:pt>
                <c:pt idx="7146">
                  <c:v>257.13529999999997</c:v>
                </c:pt>
                <c:pt idx="7147">
                  <c:v>257.15519999999998</c:v>
                </c:pt>
                <c:pt idx="7148">
                  <c:v>257.17419999999998</c:v>
                </c:pt>
                <c:pt idx="7149">
                  <c:v>257.19439999999997</c:v>
                </c:pt>
                <c:pt idx="7150">
                  <c:v>257.21359999999999</c:v>
                </c:pt>
                <c:pt idx="7151">
                  <c:v>257.23099999999999</c:v>
                </c:pt>
                <c:pt idx="7152">
                  <c:v>257.25080000000003</c:v>
                </c:pt>
                <c:pt idx="7153">
                  <c:v>257.26920000000001</c:v>
                </c:pt>
                <c:pt idx="7154">
                  <c:v>257.28919999999999</c:v>
                </c:pt>
                <c:pt idx="7155">
                  <c:v>257.31</c:v>
                </c:pt>
                <c:pt idx="7156">
                  <c:v>257.32940000000002</c:v>
                </c:pt>
                <c:pt idx="7157">
                  <c:v>257.34859999999998</c:v>
                </c:pt>
                <c:pt idx="7158">
                  <c:v>257.36759999999998</c:v>
                </c:pt>
                <c:pt idx="7159">
                  <c:v>257.38810000000001</c:v>
                </c:pt>
                <c:pt idx="7160">
                  <c:v>257.40559999999999</c:v>
                </c:pt>
                <c:pt idx="7161">
                  <c:v>257.42450000000002</c:v>
                </c:pt>
                <c:pt idx="7162">
                  <c:v>257.44499999999999</c:v>
                </c:pt>
                <c:pt idx="7163">
                  <c:v>257.46620000000001</c:v>
                </c:pt>
                <c:pt idx="7164">
                  <c:v>257.48360000000002</c:v>
                </c:pt>
                <c:pt idx="7165">
                  <c:v>257.5025</c:v>
                </c:pt>
                <c:pt idx="7166">
                  <c:v>257.52440000000001</c:v>
                </c:pt>
                <c:pt idx="7167">
                  <c:v>257.54360000000003</c:v>
                </c:pt>
                <c:pt idx="7168">
                  <c:v>257.56020000000001</c:v>
                </c:pt>
                <c:pt idx="7169">
                  <c:v>257.57940000000002</c:v>
                </c:pt>
                <c:pt idx="7170">
                  <c:v>257.60000000000002</c:v>
                </c:pt>
                <c:pt idx="7171">
                  <c:v>257.61919999999998</c:v>
                </c:pt>
                <c:pt idx="7172">
                  <c:v>257.64019999999999</c:v>
                </c:pt>
                <c:pt idx="7173">
                  <c:v>257.6601</c:v>
                </c:pt>
                <c:pt idx="7174">
                  <c:v>257.67869999999999</c:v>
                </c:pt>
                <c:pt idx="7175">
                  <c:v>257.69729999999998</c:v>
                </c:pt>
                <c:pt idx="7176">
                  <c:v>257.71850000000001</c:v>
                </c:pt>
                <c:pt idx="7177">
                  <c:v>257.73779999999999</c:v>
                </c:pt>
                <c:pt idx="7178">
                  <c:v>257.75749999999999</c:v>
                </c:pt>
                <c:pt idx="7179">
                  <c:v>257.77839999999998</c:v>
                </c:pt>
                <c:pt idx="7180">
                  <c:v>257.79610000000002</c:v>
                </c:pt>
                <c:pt idx="7181">
                  <c:v>257.815</c:v>
                </c:pt>
                <c:pt idx="7182">
                  <c:v>257.83420000000001</c:v>
                </c:pt>
                <c:pt idx="7183">
                  <c:v>257.85410000000002</c:v>
                </c:pt>
                <c:pt idx="7184">
                  <c:v>257.8725</c:v>
                </c:pt>
                <c:pt idx="7185">
                  <c:v>257.8922</c:v>
                </c:pt>
                <c:pt idx="7186">
                  <c:v>257.91050000000001</c:v>
                </c:pt>
                <c:pt idx="7187">
                  <c:v>257.93099999999998</c:v>
                </c:pt>
                <c:pt idx="7188">
                  <c:v>257.94959999999998</c:v>
                </c:pt>
                <c:pt idx="7189">
                  <c:v>257.97120000000001</c:v>
                </c:pt>
                <c:pt idx="7190">
                  <c:v>257.99119999999999</c:v>
                </c:pt>
                <c:pt idx="7191">
                  <c:v>258.00979999999998</c:v>
                </c:pt>
                <c:pt idx="7192">
                  <c:v>258.029</c:v>
                </c:pt>
                <c:pt idx="7193">
                  <c:v>258.04829999999998</c:v>
                </c:pt>
                <c:pt idx="7194">
                  <c:v>258.06779999999998</c:v>
                </c:pt>
                <c:pt idx="7195">
                  <c:v>258.08699999999999</c:v>
                </c:pt>
                <c:pt idx="7196">
                  <c:v>258.10660000000001</c:v>
                </c:pt>
                <c:pt idx="7197">
                  <c:v>258.12490000000003</c:v>
                </c:pt>
                <c:pt idx="7198">
                  <c:v>258.14370000000002</c:v>
                </c:pt>
                <c:pt idx="7199">
                  <c:v>258.16399999999999</c:v>
                </c:pt>
                <c:pt idx="7200">
                  <c:v>258.18419999999998</c:v>
                </c:pt>
                <c:pt idx="7201">
                  <c:v>258.20310000000001</c:v>
                </c:pt>
                <c:pt idx="7202">
                  <c:v>258.22300000000001</c:v>
                </c:pt>
                <c:pt idx="7203">
                  <c:v>258.24119999999999</c:v>
                </c:pt>
                <c:pt idx="7204">
                  <c:v>258.26249999999999</c:v>
                </c:pt>
                <c:pt idx="7205">
                  <c:v>258.28199999999998</c:v>
                </c:pt>
                <c:pt idx="7206">
                  <c:v>258.29939999999999</c:v>
                </c:pt>
                <c:pt idx="7207">
                  <c:v>258.3193</c:v>
                </c:pt>
                <c:pt idx="7208">
                  <c:v>258.33929999999998</c:v>
                </c:pt>
                <c:pt idx="7209">
                  <c:v>258.35820000000001</c:v>
                </c:pt>
                <c:pt idx="7210">
                  <c:v>258.37939999999998</c:v>
                </c:pt>
                <c:pt idx="7211">
                  <c:v>258.39879999999999</c:v>
                </c:pt>
                <c:pt idx="7212">
                  <c:v>258.41730000000001</c:v>
                </c:pt>
                <c:pt idx="7213">
                  <c:v>258.43720000000002</c:v>
                </c:pt>
                <c:pt idx="7214">
                  <c:v>258.459</c:v>
                </c:pt>
                <c:pt idx="7215">
                  <c:v>258.47719999999998</c:v>
                </c:pt>
                <c:pt idx="7216">
                  <c:v>258.4975</c:v>
                </c:pt>
                <c:pt idx="7217">
                  <c:v>258.51620000000003</c:v>
                </c:pt>
                <c:pt idx="7218">
                  <c:v>258.53449999999998</c:v>
                </c:pt>
                <c:pt idx="7219">
                  <c:v>258.55520000000001</c:v>
                </c:pt>
                <c:pt idx="7220">
                  <c:v>258.57299999999998</c:v>
                </c:pt>
                <c:pt idx="7221">
                  <c:v>258.59219999999999</c:v>
                </c:pt>
                <c:pt idx="7222">
                  <c:v>258.61200000000002</c:v>
                </c:pt>
                <c:pt idx="7223">
                  <c:v>258.63049999999998</c:v>
                </c:pt>
                <c:pt idx="7224">
                  <c:v>258.65010000000001</c:v>
                </c:pt>
                <c:pt idx="7225">
                  <c:v>258.66840000000002</c:v>
                </c:pt>
                <c:pt idx="7226">
                  <c:v>258.6884</c:v>
                </c:pt>
                <c:pt idx="7227">
                  <c:v>258.70850000000002</c:v>
                </c:pt>
                <c:pt idx="7228">
                  <c:v>258.72719999999998</c:v>
                </c:pt>
                <c:pt idx="7229">
                  <c:v>258.74549999999999</c:v>
                </c:pt>
                <c:pt idx="7230">
                  <c:v>258.7638</c:v>
                </c:pt>
                <c:pt idx="7231">
                  <c:v>258.78309999999999</c:v>
                </c:pt>
                <c:pt idx="7232">
                  <c:v>258.8021</c:v>
                </c:pt>
                <c:pt idx="7233">
                  <c:v>258.81979999999999</c:v>
                </c:pt>
                <c:pt idx="7234">
                  <c:v>258.83819999999997</c:v>
                </c:pt>
                <c:pt idx="7235">
                  <c:v>258.8578</c:v>
                </c:pt>
                <c:pt idx="7236">
                  <c:v>258.87580000000003</c:v>
                </c:pt>
                <c:pt idx="7237">
                  <c:v>258.89640000000003</c:v>
                </c:pt>
                <c:pt idx="7238">
                  <c:v>258.91539999999998</c:v>
                </c:pt>
                <c:pt idx="7239">
                  <c:v>258.93520000000001</c:v>
                </c:pt>
                <c:pt idx="7240">
                  <c:v>258.95460000000003</c:v>
                </c:pt>
                <c:pt idx="7241">
                  <c:v>258.97550000000001</c:v>
                </c:pt>
                <c:pt idx="7242">
                  <c:v>258.99270000000001</c:v>
                </c:pt>
                <c:pt idx="7243">
                  <c:v>259.01420000000002</c:v>
                </c:pt>
                <c:pt idx="7244">
                  <c:v>259.03149999999999</c:v>
                </c:pt>
                <c:pt idx="7245">
                  <c:v>259.0514</c:v>
                </c:pt>
                <c:pt idx="7246">
                  <c:v>259.07060000000001</c:v>
                </c:pt>
                <c:pt idx="7247">
                  <c:v>259.0908</c:v>
                </c:pt>
                <c:pt idx="7248">
                  <c:v>259.10980000000001</c:v>
                </c:pt>
                <c:pt idx="7249">
                  <c:v>259.12990000000002</c:v>
                </c:pt>
                <c:pt idx="7250">
                  <c:v>259.149</c:v>
                </c:pt>
                <c:pt idx="7251">
                  <c:v>259.16980000000001</c:v>
                </c:pt>
                <c:pt idx="7252">
                  <c:v>259.1891</c:v>
                </c:pt>
                <c:pt idx="7253">
                  <c:v>259.20999999999998</c:v>
                </c:pt>
                <c:pt idx="7254">
                  <c:v>259.22789999999998</c:v>
                </c:pt>
                <c:pt idx="7255">
                  <c:v>259.24740000000003</c:v>
                </c:pt>
                <c:pt idx="7256">
                  <c:v>259.2672</c:v>
                </c:pt>
                <c:pt idx="7257">
                  <c:v>259.28579999999999</c:v>
                </c:pt>
                <c:pt idx="7258">
                  <c:v>259.30560000000003</c:v>
                </c:pt>
                <c:pt idx="7259">
                  <c:v>259.32420000000002</c:v>
                </c:pt>
                <c:pt idx="7260">
                  <c:v>259.34440000000001</c:v>
                </c:pt>
                <c:pt idx="7261">
                  <c:v>259.36360000000002</c:v>
                </c:pt>
                <c:pt idx="7262">
                  <c:v>259.38299999999998</c:v>
                </c:pt>
                <c:pt idx="7263">
                  <c:v>259.40249999999997</c:v>
                </c:pt>
                <c:pt idx="7264">
                  <c:v>259.42219999999998</c:v>
                </c:pt>
                <c:pt idx="7265">
                  <c:v>259.44159999999999</c:v>
                </c:pt>
                <c:pt idx="7266">
                  <c:v>259.46199999999999</c:v>
                </c:pt>
                <c:pt idx="7267">
                  <c:v>259.48329999999999</c:v>
                </c:pt>
                <c:pt idx="7268">
                  <c:v>259.50360000000001</c:v>
                </c:pt>
                <c:pt idx="7269">
                  <c:v>259.52300000000002</c:v>
                </c:pt>
                <c:pt idx="7270">
                  <c:v>259.54309999999998</c:v>
                </c:pt>
                <c:pt idx="7271">
                  <c:v>259.5643</c:v>
                </c:pt>
                <c:pt idx="7272">
                  <c:v>259.5831</c:v>
                </c:pt>
                <c:pt idx="7273">
                  <c:v>259.60329999999999</c:v>
                </c:pt>
                <c:pt idx="7274">
                  <c:v>259.62520000000001</c:v>
                </c:pt>
                <c:pt idx="7275">
                  <c:v>259.64350000000002</c:v>
                </c:pt>
                <c:pt idx="7276">
                  <c:v>259.66489999999999</c:v>
                </c:pt>
                <c:pt idx="7277">
                  <c:v>259.68579999999997</c:v>
                </c:pt>
                <c:pt idx="7278">
                  <c:v>259.70460000000003</c:v>
                </c:pt>
                <c:pt idx="7279">
                  <c:v>259.72559999999999</c:v>
                </c:pt>
                <c:pt idx="7280">
                  <c:v>259.74669999999998</c:v>
                </c:pt>
                <c:pt idx="7281">
                  <c:v>259.76519999999999</c:v>
                </c:pt>
                <c:pt idx="7282">
                  <c:v>259.78609999999998</c:v>
                </c:pt>
                <c:pt idx="7283">
                  <c:v>259.80739999999997</c:v>
                </c:pt>
                <c:pt idx="7284">
                  <c:v>259.82780000000002</c:v>
                </c:pt>
                <c:pt idx="7285">
                  <c:v>259.84890000000001</c:v>
                </c:pt>
                <c:pt idx="7286">
                  <c:v>259.86860000000001</c:v>
                </c:pt>
                <c:pt idx="7287">
                  <c:v>259.8886</c:v>
                </c:pt>
                <c:pt idx="7288">
                  <c:v>259.90940000000001</c:v>
                </c:pt>
                <c:pt idx="7289">
                  <c:v>259.92959999999999</c:v>
                </c:pt>
                <c:pt idx="7290">
                  <c:v>259.94909999999999</c:v>
                </c:pt>
                <c:pt idx="7291">
                  <c:v>259.96960000000001</c:v>
                </c:pt>
                <c:pt idx="7292">
                  <c:v>259.99119999999999</c:v>
                </c:pt>
                <c:pt idx="7293">
                  <c:v>260.01069999999999</c:v>
                </c:pt>
                <c:pt idx="7294">
                  <c:v>260.03140000000002</c:v>
                </c:pt>
                <c:pt idx="7295">
                  <c:v>260.05220000000003</c:v>
                </c:pt>
                <c:pt idx="7296">
                  <c:v>260.07150000000001</c:v>
                </c:pt>
                <c:pt idx="7297">
                  <c:v>260.09530000000001</c:v>
                </c:pt>
                <c:pt idx="7298">
                  <c:v>260.11439999999999</c:v>
                </c:pt>
                <c:pt idx="7299">
                  <c:v>260.13499999999999</c:v>
                </c:pt>
                <c:pt idx="7300">
                  <c:v>260.154</c:v>
                </c:pt>
                <c:pt idx="7301">
                  <c:v>260.17520000000002</c:v>
                </c:pt>
                <c:pt idx="7302">
                  <c:v>260.19600000000003</c:v>
                </c:pt>
                <c:pt idx="7303">
                  <c:v>260.21629999999999</c:v>
                </c:pt>
                <c:pt idx="7304">
                  <c:v>260.23700000000002</c:v>
                </c:pt>
                <c:pt idx="7305">
                  <c:v>260.25799999999998</c:v>
                </c:pt>
                <c:pt idx="7306">
                  <c:v>260.27769999999998</c:v>
                </c:pt>
                <c:pt idx="7307">
                  <c:v>260.29489999999998</c:v>
                </c:pt>
                <c:pt idx="7308">
                  <c:v>260.3186</c:v>
                </c:pt>
                <c:pt idx="7309">
                  <c:v>260.3365</c:v>
                </c:pt>
                <c:pt idx="7310">
                  <c:v>260.35730000000001</c:v>
                </c:pt>
                <c:pt idx="7311">
                  <c:v>260.37540000000001</c:v>
                </c:pt>
                <c:pt idx="7312">
                  <c:v>260.39659999999998</c:v>
                </c:pt>
                <c:pt idx="7313">
                  <c:v>260.41520000000003</c:v>
                </c:pt>
                <c:pt idx="7314">
                  <c:v>260.43700000000001</c:v>
                </c:pt>
                <c:pt idx="7315">
                  <c:v>260.45699999999999</c:v>
                </c:pt>
                <c:pt idx="7316">
                  <c:v>260.47680000000003</c:v>
                </c:pt>
                <c:pt idx="7317">
                  <c:v>260.49579999999997</c:v>
                </c:pt>
                <c:pt idx="7318">
                  <c:v>260.51769999999999</c:v>
                </c:pt>
                <c:pt idx="7319">
                  <c:v>260.53800000000001</c:v>
                </c:pt>
                <c:pt idx="7320">
                  <c:v>260.55970000000002</c:v>
                </c:pt>
                <c:pt idx="7321">
                  <c:v>260.57889999999998</c:v>
                </c:pt>
                <c:pt idx="7322">
                  <c:v>260.59879999999998</c:v>
                </c:pt>
                <c:pt idx="7323">
                  <c:v>260.61860000000001</c:v>
                </c:pt>
                <c:pt idx="7324">
                  <c:v>260.63869999999997</c:v>
                </c:pt>
                <c:pt idx="7325">
                  <c:v>260.65989999999999</c:v>
                </c:pt>
                <c:pt idx="7326">
                  <c:v>260.67939999999999</c:v>
                </c:pt>
                <c:pt idx="7327">
                  <c:v>260.69880000000001</c:v>
                </c:pt>
                <c:pt idx="7328">
                  <c:v>260.71980000000002</c:v>
                </c:pt>
                <c:pt idx="7329">
                  <c:v>260.74040000000002</c:v>
                </c:pt>
                <c:pt idx="7330">
                  <c:v>260.76080000000002</c:v>
                </c:pt>
                <c:pt idx="7331">
                  <c:v>260.78179999999998</c:v>
                </c:pt>
                <c:pt idx="7332">
                  <c:v>260.8032</c:v>
                </c:pt>
                <c:pt idx="7333">
                  <c:v>260.82369999999997</c:v>
                </c:pt>
                <c:pt idx="7334">
                  <c:v>260.84440000000001</c:v>
                </c:pt>
                <c:pt idx="7335">
                  <c:v>260.8646</c:v>
                </c:pt>
                <c:pt idx="7336">
                  <c:v>260.8852</c:v>
                </c:pt>
                <c:pt idx="7337">
                  <c:v>260.90660000000003</c:v>
                </c:pt>
                <c:pt idx="7338">
                  <c:v>260.9246</c:v>
                </c:pt>
                <c:pt idx="7339">
                  <c:v>260.94560000000001</c:v>
                </c:pt>
                <c:pt idx="7340">
                  <c:v>260.96660000000003</c:v>
                </c:pt>
                <c:pt idx="7341">
                  <c:v>260.98840000000001</c:v>
                </c:pt>
                <c:pt idx="7342">
                  <c:v>261.00970000000001</c:v>
                </c:pt>
                <c:pt idx="7343">
                  <c:v>261.02980000000002</c:v>
                </c:pt>
                <c:pt idx="7344">
                  <c:v>261.04919999999998</c:v>
                </c:pt>
                <c:pt idx="7345">
                  <c:v>261.06990000000002</c:v>
                </c:pt>
                <c:pt idx="7346">
                  <c:v>261.08980000000003</c:v>
                </c:pt>
                <c:pt idx="7347">
                  <c:v>261.11110000000002</c:v>
                </c:pt>
                <c:pt idx="7348">
                  <c:v>261.13189999999997</c:v>
                </c:pt>
                <c:pt idx="7349">
                  <c:v>261.1524</c:v>
                </c:pt>
                <c:pt idx="7350">
                  <c:v>261.17250000000001</c:v>
                </c:pt>
                <c:pt idx="7351">
                  <c:v>261.19299999999998</c:v>
                </c:pt>
                <c:pt idx="7352">
                  <c:v>261.21390000000002</c:v>
                </c:pt>
                <c:pt idx="7353">
                  <c:v>261.23599999999999</c:v>
                </c:pt>
                <c:pt idx="7354">
                  <c:v>261.2586</c:v>
                </c:pt>
                <c:pt idx="7355">
                  <c:v>261.28039999999999</c:v>
                </c:pt>
                <c:pt idx="7356">
                  <c:v>261.3005</c:v>
                </c:pt>
                <c:pt idx="7357">
                  <c:v>261.32130000000001</c:v>
                </c:pt>
                <c:pt idx="7358">
                  <c:v>261.34230000000002</c:v>
                </c:pt>
                <c:pt idx="7359">
                  <c:v>261.36200000000002</c:v>
                </c:pt>
                <c:pt idx="7360">
                  <c:v>261.38479999999998</c:v>
                </c:pt>
                <c:pt idx="7361">
                  <c:v>261.4058</c:v>
                </c:pt>
                <c:pt idx="7362">
                  <c:v>261.42610000000002</c:v>
                </c:pt>
                <c:pt idx="7363">
                  <c:v>261.44619999999998</c:v>
                </c:pt>
                <c:pt idx="7364">
                  <c:v>261.4683</c:v>
                </c:pt>
                <c:pt idx="7365">
                  <c:v>261.48809999999997</c:v>
                </c:pt>
                <c:pt idx="7366">
                  <c:v>261.50810000000001</c:v>
                </c:pt>
                <c:pt idx="7367">
                  <c:v>261.52839999999998</c:v>
                </c:pt>
                <c:pt idx="7368">
                  <c:v>261.54849999999999</c:v>
                </c:pt>
                <c:pt idx="7369">
                  <c:v>261.56880000000001</c:v>
                </c:pt>
                <c:pt idx="7370">
                  <c:v>261.58920000000001</c:v>
                </c:pt>
                <c:pt idx="7371">
                  <c:v>261.60939999999999</c:v>
                </c:pt>
                <c:pt idx="7372">
                  <c:v>261.63010000000003</c:v>
                </c:pt>
                <c:pt idx="7373">
                  <c:v>261.6506</c:v>
                </c:pt>
                <c:pt idx="7374">
                  <c:v>261.67140000000001</c:v>
                </c:pt>
                <c:pt idx="7375">
                  <c:v>261.6925</c:v>
                </c:pt>
                <c:pt idx="7376">
                  <c:v>261.7124</c:v>
                </c:pt>
                <c:pt idx="7377">
                  <c:v>261.73219999999998</c:v>
                </c:pt>
                <c:pt idx="7378">
                  <c:v>261.75319999999999</c:v>
                </c:pt>
                <c:pt idx="7379">
                  <c:v>261.77359999999999</c:v>
                </c:pt>
                <c:pt idx="7380">
                  <c:v>261.7962</c:v>
                </c:pt>
                <c:pt idx="7381">
                  <c:v>261.81610000000001</c:v>
                </c:pt>
                <c:pt idx="7382">
                  <c:v>261.83659999999998</c:v>
                </c:pt>
                <c:pt idx="7383">
                  <c:v>261.85770000000002</c:v>
                </c:pt>
                <c:pt idx="7384">
                  <c:v>261.87979999999999</c:v>
                </c:pt>
                <c:pt idx="7385">
                  <c:v>261.89999999999998</c:v>
                </c:pt>
                <c:pt idx="7386">
                  <c:v>261.92099999999999</c:v>
                </c:pt>
                <c:pt idx="7387">
                  <c:v>261.94319999999999</c:v>
                </c:pt>
                <c:pt idx="7388">
                  <c:v>261.96600000000001</c:v>
                </c:pt>
                <c:pt idx="7389">
                  <c:v>261.9862</c:v>
                </c:pt>
                <c:pt idx="7390">
                  <c:v>262.00760000000002</c:v>
                </c:pt>
                <c:pt idx="7391">
                  <c:v>262.0283</c:v>
                </c:pt>
                <c:pt idx="7392">
                  <c:v>262.04930000000002</c:v>
                </c:pt>
                <c:pt idx="7393">
                  <c:v>262.07010000000002</c:v>
                </c:pt>
                <c:pt idx="7394">
                  <c:v>262.0917</c:v>
                </c:pt>
                <c:pt idx="7395">
                  <c:v>262.11309999999997</c:v>
                </c:pt>
                <c:pt idx="7396">
                  <c:v>262.1336</c:v>
                </c:pt>
                <c:pt idx="7397">
                  <c:v>262.15460000000002</c:v>
                </c:pt>
                <c:pt idx="7398">
                  <c:v>262.17660000000001</c:v>
                </c:pt>
                <c:pt idx="7399">
                  <c:v>262.19839999999999</c:v>
                </c:pt>
                <c:pt idx="7400">
                  <c:v>262.2176</c:v>
                </c:pt>
                <c:pt idx="7401">
                  <c:v>262.23790000000002</c:v>
                </c:pt>
                <c:pt idx="7402">
                  <c:v>262.26119999999997</c:v>
                </c:pt>
                <c:pt idx="7403">
                  <c:v>262.2826</c:v>
                </c:pt>
                <c:pt idx="7404">
                  <c:v>262.30470000000003</c:v>
                </c:pt>
                <c:pt idx="7405">
                  <c:v>262.32560000000001</c:v>
                </c:pt>
                <c:pt idx="7406">
                  <c:v>262.3458</c:v>
                </c:pt>
                <c:pt idx="7407">
                  <c:v>262.36799999999999</c:v>
                </c:pt>
                <c:pt idx="7408">
                  <c:v>262.38940000000002</c:v>
                </c:pt>
                <c:pt idx="7409">
                  <c:v>262.41039999999998</c:v>
                </c:pt>
                <c:pt idx="7410">
                  <c:v>262.43299999999999</c:v>
                </c:pt>
                <c:pt idx="7411">
                  <c:v>262.45409999999998</c:v>
                </c:pt>
                <c:pt idx="7412">
                  <c:v>262.47640000000001</c:v>
                </c:pt>
                <c:pt idx="7413">
                  <c:v>262.49939999999998</c:v>
                </c:pt>
                <c:pt idx="7414">
                  <c:v>262.52080000000001</c:v>
                </c:pt>
                <c:pt idx="7415">
                  <c:v>262.54129999999998</c:v>
                </c:pt>
                <c:pt idx="7416">
                  <c:v>262.56360000000001</c:v>
                </c:pt>
                <c:pt idx="7417">
                  <c:v>262.58460000000002</c:v>
                </c:pt>
                <c:pt idx="7418">
                  <c:v>262.60649999999998</c:v>
                </c:pt>
                <c:pt idx="7419">
                  <c:v>262.6268</c:v>
                </c:pt>
                <c:pt idx="7420">
                  <c:v>262.64839999999998</c:v>
                </c:pt>
                <c:pt idx="7421">
                  <c:v>262.66930000000002</c:v>
                </c:pt>
                <c:pt idx="7422">
                  <c:v>262.69040000000001</c:v>
                </c:pt>
                <c:pt idx="7423">
                  <c:v>262.71159999999998</c:v>
                </c:pt>
                <c:pt idx="7424">
                  <c:v>262.7319</c:v>
                </c:pt>
                <c:pt idx="7425">
                  <c:v>262.75310000000002</c:v>
                </c:pt>
                <c:pt idx="7426">
                  <c:v>262.77319999999997</c:v>
                </c:pt>
                <c:pt idx="7427">
                  <c:v>262.79430000000002</c:v>
                </c:pt>
                <c:pt idx="7428">
                  <c:v>262.81599999999997</c:v>
                </c:pt>
                <c:pt idx="7429">
                  <c:v>262.83629999999999</c:v>
                </c:pt>
                <c:pt idx="7430">
                  <c:v>262.85680000000002</c:v>
                </c:pt>
                <c:pt idx="7431">
                  <c:v>262.87740000000002</c:v>
                </c:pt>
                <c:pt idx="7432">
                  <c:v>262.89830000000001</c:v>
                </c:pt>
                <c:pt idx="7433">
                  <c:v>262.91849999999999</c:v>
                </c:pt>
                <c:pt idx="7434">
                  <c:v>262.93979999999999</c:v>
                </c:pt>
                <c:pt idx="7435">
                  <c:v>262.95870000000002</c:v>
                </c:pt>
                <c:pt idx="7436">
                  <c:v>262.97930000000002</c:v>
                </c:pt>
                <c:pt idx="7437">
                  <c:v>262.99959999999999</c:v>
                </c:pt>
                <c:pt idx="7438">
                  <c:v>263.02100000000002</c:v>
                </c:pt>
                <c:pt idx="7439">
                  <c:v>263.03949999999998</c:v>
                </c:pt>
                <c:pt idx="7440">
                  <c:v>263.06099999999998</c:v>
                </c:pt>
                <c:pt idx="7441">
                  <c:v>263.0813</c:v>
                </c:pt>
                <c:pt idx="7442">
                  <c:v>263.10239999999999</c:v>
                </c:pt>
                <c:pt idx="7443">
                  <c:v>263.12380000000002</c:v>
                </c:pt>
                <c:pt idx="7444">
                  <c:v>263.14389999999997</c:v>
                </c:pt>
                <c:pt idx="7445">
                  <c:v>263.166</c:v>
                </c:pt>
                <c:pt idx="7446">
                  <c:v>263.18720000000002</c:v>
                </c:pt>
                <c:pt idx="7447">
                  <c:v>263.20780000000002</c:v>
                </c:pt>
                <c:pt idx="7448">
                  <c:v>263.22739999999999</c:v>
                </c:pt>
                <c:pt idx="7449">
                  <c:v>263.24740000000003</c:v>
                </c:pt>
                <c:pt idx="7450">
                  <c:v>263.27</c:v>
                </c:pt>
                <c:pt idx="7451">
                  <c:v>263.29219999999998</c:v>
                </c:pt>
                <c:pt idx="7452">
                  <c:v>263.31360000000001</c:v>
                </c:pt>
                <c:pt idx="7453">
                  <c:v>263.33609999999999</c:v>
                </c:pt>
                <c:pt idx="7454">
                  <c:v>263.35599999999999</c:v>
                </c:pt>
                <c:pt idx="7455">
                  <c:v>263.3766</c:v>
                </c:pt>
                <c:pt idx="7456">
                  <c:v>263.39830000000001</c:v>
                </c:pt>
                <c:pt idx="7457">
                  <c:v>263.42039999999997</c:v>
                </c:pt>
                <c:pt idx="7458">
                  <c:v>263.44310000000002</c:v>
                </c:pt>
                <c:pt idx="7459">
                  <c:v>263.46510000000001</c:v>
                </c:pt>
                <c:pt idx="7460">
                  <c:v>263.48779999999999</c:v>
                </c:pt>
                <c:pt idx="7461">
                  <c:v>263.50920000000002</c:v>
                </c:pt>
                <c:pt idx="7462">
                  <c:v>263.52940000000001</c:v>
                </c:pt>
                <c:pt idx="7463">
                  <c:v>263.55079999999998</c:v>
                </c:pt>
                <c:pt idx="7464">
                  <c:v>263.57159999999999</c:v>
                </c:pt>
                <c:pt idx="7465">
                  <c:v>263.59399999999999</c:v>
                </c:pt>
                <c:pt idx="7466">
                  <c:v>263.61739999999998</c:v>
                </c:pt>
                <c:pt idx="7467">
                  <c:v>263.63819999999998</c:v>
                </c:pt>
                <c:pt idx="7468">
                  <c:v>263.65980000000002</c:v>
                </c:pt>
                <c:pt idx="7469">
                  <c:v>263.68349999999998</c:v>
                </c:pt>
                <c:pt idx="7470">
                  <c:v>263.70499999999998</c:v>
                </c:pt>
                <c:pt idx="7471">
                  <c:v>263.72660000000002</c:v>
                </c:pt>
                <c:pt idx="7472">
                  <c:v>263.74700000000001</c:v>
                </c:pt>
                <c:pt idx="7473">
                  <c:v>263.77080000000001</c:v>
                </c:pt>
                <c:pt idx="7474">
                  <c:v>263.79050000000001</c:v>
                </c:pt>
                <c:pt idx="7475">
                  <c:v>263.81279999999998</c:v>
                </c:pt>
                <c:pt idx="7476">
                  <c:v>263.8338</c:v>
                </c:pt>
                <c:pt idx="7477">
                  <c:v>263.85590000000002</c:v>
                </c:pt>
                <c:pt idx="7478">
                  <c:v>263.87830000000002</c:v>
                </c:pt>
                <c:pt idx="7479">
                  <c:v>263.89980000000003</c:v>
                </c:pt>
                <c:pt idx="7480">
                  <c:v>263.92160000000001</c:v>
                </c:pt>
                <c:pt idx="7481">
                  <c:v>263.94319999999999</c:v>
                </c:pt>
                <c:pt idx="7482">
                  <c:v>263.96510000000001</c:v>
                </c:pt>
                <c:pt idx="7483">
                  <c:v>263.988</c:v>
                </c:pt>
                <c:pt idx="7484">
                  <c:v>264.01179999999999</c:v>
                </c:pt>
                <c:pt idx="7485">
                  <c:v>264.03300000000002</c:v>
                </c:pt>
                <c:pt idx="7486">
                  <c:v>264.05470000000003</c:v>
                </c:pt>
                <c:pt idx="7487">
                  <c:v>264.0779</c:v>
                </c:pt>
                <c:pt idx="7488">
                  <c:v>264.09910000000002</c:v>
                </c:pt>
                <c:pt idx="7489">
                  <c:v>264.1216</c:v>
                </c:pt>
                <c:pt idx="7490">
                  <c:v>264.14359999999999</c:v>
                </c:pt>
                <c:pt idx="7491">
                  <c:v>264.16629999999998</c:v>
                </c:pt>
                <c:pt idx="7492">
                  <c:v>264.19</c:v>
                </c:pt>
                <c:pt idx="7493">
                  <c:v>264.21089999999998</c:v>
                </c:pt>
                <c:pt idx="7494">
                  <c:v>264.233</c:v>
                </c:pt>
                <c:pt idx="7495">
                  <c:v>264.255</c:v>
                </c:pt>
                <c:pt idx="7496">
                  <c:v>264.27699999999999</c:v>
                </c:pt>
                <c:pt idx="7497">
                  <c:v>264.3005</c:v>
                </c:pt>
                <c:pt idx="7498">
                  <c:v>264.32220000000001</c:v>
                </c:pt>
                <c:pt idx="7499">
                  <c:v>264.34440000000001</c:v>
                </c:pt>
                <c:pt idx="7500">
                  <c:v>264.36619999999999</c:v>
                </c:pt>
                <c:pt idx="7501">
                  <c:v>264.38940000000002</c:v>
                </c:pt>
                <c:pt idx="7502">
                  <c:v>264.41309999999999</c:v>
                </c:pt>
                <c:pt idx="7503">
                  <c:v>264.43549999999999</c:v>
                </c:pt>
                <c:pt idx="7504">
                  <c:v>264.45780000000002</c:v>
                </c:pt>
                <c:pt idx="7505">
                  <c:v>264.48020000000002</c:v>
                </c:pt>
                <c:pt idx="7506">
                  <c:v>264.50299999999999</c:v>
                </c:pt>
                <c:pt idx="7507">
                  <c:v>264.5258</c:v>
                </c:pt>
                <c:pt idx="7508">
                  <c:v>264.54700000000003</c:v>
                </c:pt>
                <c:pt idx="7509">
                  <c:v>264.5677</c:v>
                </c:pt>
                <c:pt idx="7510">
                  <c:v>264.59339999999997</c:v>
                </c:pt>
                <c:pt idx="7511">
                  <c:v>264.61590000000001</c:v>
                </c:pt>
                <c:pt idx="7512">
                  <c:v>264.63670000000002</c:v>
                </c:pt>
                <c:pt idx="7513">
                  <c:v>264.66140000000001</c:v>
                </c:pt>
                <c:pt idx="7514">
                  <c:v>264.68349999999998</c:v>
                </c:pt>
                <c:pt idx="7515">
                  <c:v>264.70389999999998</c:v>
                </c:pt>
                <c:pt idx="7516">
                  <c:v>264.72660000000002</c:v>
                </c:pt>
                <c:pt idx="7517">
                  <c:v>264.7484</c:v>
                </c:pt>
                <c:pt idx="7518">
                  <c:v>264.77179999999998</c:v>
                </c:pt>
                <c:pt idx="7519">
                  <c:v>264.79660000000001</c:v>
                </c:pt>
                <c:pt idx="7520">
                  <c:v>264.81819999999999</c:v>
                </c:pt>
                <c:pt idx="7521">
                  <c:v>264.83969999999999</c:v>
                </c:pt>
                <c:pt idx="7522">
                  <c:v>264.863</c:v>
                </c:pt>
                <c:pt idx="7523">
                  <c:v>264.88420000000002</c:v>
                </c:pt>
                <c:pt idx="7524">
                  <c:v>264.90750000000003</c:v>
                </c:pt>
                <c:pt idx="7525">
                  <c:v>264.92829999999998</c:v>
                </c:pt>
                <c:pt idx="7526">
                  <c:v>264.9502</c:v>
                </c:pt>
                <c:pt idx="7527">
                  <c:v>264.9744</c:v>
                </c:pt>
                <c:pt idx="7528">
                  <c:v>264.99669999999998</c:v>
                </c:pt>
                <c:pt idx="7529">
                  <c:v>265.02010000000001</c:v>
                </c:pt>
                <c:pt idx="7530">
                  <c:v>265.04320000000001</c:v>
                </c:pt>
                <c:pt idx="7531">
                  <c:v>265.06700000000001</c:v>
                </c:pt>
                <c:pt idx="7532">
                  <c:v>265.08909999999997</c:v>
                </c:pt>
                <c:pt idx="7533">
                  <c:v>265.11239999999998</c:v>
                </c:pt>
                <c:pt idx="7534">
                  <c:v>265.13619999999997</c:v>
                </c:pt>
                <c:pt idx="7535">
                  <c:v>265.15699999999998</c:v>
                </c:pt>
                <c:pt idx="7536">
                  <c:v>265.18029999999999</c:v>
                </c:pt>
                <c:pt idx="7537">
                  <c:v>265.20240000000001</c:v>
                </c:pt>
                <c:pt idx="7538">
                  <c:v>265.22649999999999</c:v>
                </c:pt>
                <c:pt idx="7539">
                  <c:v>265.24939999999998</c:v>
                </c:pt>
                <c:pt idx="7540">
                  <c:v>265.27300000000002</c:v>
                </c:pt>
                <c:pt idx="7541">
                  <c:v>265.29450000000003</c:v>
                </c:pt>
                <c:pt idx="7542">
                  <c:v>265.31849999999997</c:v>
                </c:pt>
                <c:pt idx="7543">
                  <c:v>265.34160000000003</c:v>
                </c:pt>
                <c:pt idx="7544">
                  <c:v>265.3646</c:v>
                </c:pt>
                <c:pt idx="7545">
                  <c:v>265.38760000000002</c:v>
                </c:pt>
                <c:pt idx="7546">
                  <c:v>265.40929999999997</c:v>
                </c:pt>
                <c:pt idx="7547">
                  <c:v>265.43299999999999</c:v>
                </c:pt>
                <c:pt idx="7548">
                  <c:v>265.4556</c:v>
                </c:pt>
                <c:pt idx="7549">
                  <c:v>265.47910000000002</c:v>
                </c:pt>
                <c:pt idx="7550">
                  <c:v>265.50119999999998</c:v>
                </c:pt>
                <c:pt idx="7551">
                  <c:v>265.52499999999998</c:v>
                </c:pt>
                <c:pt idx="7552">
                  <c:v>265.54700000000003</c:v>
                </c:pt>
                <c:pt idx="7553">
                  <c:v>265.57080000000002</c:v>
                </c:pt>
                <c:pt idx="7554">
                  <c:v>265.58969999999999</c:v>
                </c:pt>
                <c:pt idx="7555">
                  <c:v>265.61239999999998</c:v>
                </c:pt>
                <c:pt idx="7556">
                  <c:v>265.63549999999998</c:v>
                </c:pt>
                <c:pt idx="7557">
                  <c:v>265.6583</c:v>
                </c:pt>
                <c:pt idx="7558">
                  <c:v>265.68130000000002</c:v>
                </c:pt>
                <c:pt idx="7559">
                  <c:v>265.70420000000001</c:v>
                </c:pt>
                <c:pt idx="7560">
                  <c:v>265.72609999999997</c:v>
                </c:pt>
                <c:pt idx="7561">
                  <c:v>265.7482</c:v>
                </c:pt>
                <c:pt idx="7562">
                  <c:v>265.77100000000002</c:v>
                </c:pt>
                <c:pt idx="7563">
                  <c:v>265.79320000000001</c:v>
                </c:pt>
                <c:pt idx="7564">
                  <c:v>265.81420000000003</c:v>
                </c:pt>
                <c:pt idx="7565">
                  <c:v>265.83699999999999</c:v>
                </c:pt>
                <c:pt idx="7566">
                  <c:v>265.85939999999999</c:v>
                </c:pt>
                <c:pt idx="7567">
                  <c:v>265.88260000000002</c:v>
                </c:pt>
                <c:pt idx="7568">
                  <c:v>265.90539999999999</c:v>
                </c:pt>
                <c:pt idx="7569">
                  <c:v>265.92680000000001</c:v>
                </c:pt>
                <c:pt idx="7570">
                  <c:v>265.94819999999999</c:v>
                </c:pt>
                <c:pt idx="7571">
                  <c:v>265.97059999999999</c:v>
                </c:pt>
                <c:pt idx="7572">
                  <c:v>265.99360000000001</c:v>
                </c:pt>
                <c:pt idx="7573">
                  <c:v>266.01639999999998</c:v>
                </c:pt>
                <c:pt idx="7574">
                  <c:v>266.04000000000002</c:v>
                </c:pt>
                <c:pt idx="7575">
                  <c:v>266.06279999999998</c:v>
                </c:pt>
                <c:pt idx="7576">
                  <c:v>266.08569999999997</c:v>
                </c:pt>
                <c:pt idx="7577">
                  <c:v>266.10759999999999</c:v>
                </c:pt>
                <c:pt idx="7578">
                  <c:v>266.13060000000002</c:v>
                </c:pt>
                <c:pt idx="7579">
                  <c:v>266.15339999999998</c:v>
                </c:pt>
                <c:pt idx="7580">
                  <c:v>266.17739999999998</c:v>
                </c:pt>
                <c:pt idx="7581">
                  <c:v>266.19900000000001</c:v>
                </c:pt>
                <c:pt idx="7582">
                  <c:v>266.22089999999997</c:v>
                </c:pt>
                <c:pt idx="7583">
                  <c:v>266.24360000000001</c:v>
                </c:pt>
                <c:pt idx="7584">
                  <c:v>266.26729999999998</c:v>
                </c:pt>
                <c:pt idx="7585">
                  <c:v>266.29039999999998</c:v>
                </c:pt>
                <c:pt idx="7586">
                  <c:v>266.31200000000001</c:v>
                </c:pt>
                <c:pt idx="7587">
                  <c:v>266.33229999999998</c:v>
                </c:pt>
                <c:pt idx="7588">
                  <c:v>266.35559999999998</c:v>
                </c:pt>
                <c:pt idx="7589">
                  <c:v>266.37849999999997</c:v>
                </c:pt>
                <c:pt idx="7590">
                  <c:v>266.40309999999999</c:v>
                </c:pt>
                <c:pt idx="7591">
                  <c:v>266.42450000000002</c:v>
                </c:pt>
                <c:pt idx="7592">
                  <c:v>266.44720000000001</c:v>
                </c:pt>
                <c:pt idx="7593">
                  <c:v>266.4701</c:v>
                </c:pt>
                <c:pt idx="7594">
                  <c:v>266.49450000000002</c:v>
                </c:pt>
                <c:pt idx="7595">
                  <c:v>266.5188</c:v>
                </c:pt>
                <c:pt idx="7596">
                  <c:v>266.54090000000002</c:v>
                </c:pt>
                <c:pt idx="7597">
                  <c:v>266.56560000000002</c:v>
                </c:pt>
                <c:pt idx="7598">
                  <c:v>266.5881</c:v>
                </c:pt>
                <c:pt idx="7599">
                  <c:v>266.61099999999999</c:v>
                </c:pt>
                <c:pt idx="7600">
                  <c:v>266.63319999999999</c:v>
                </c:pt>
                <c:pt idx="7601">
                  <c:v>266.65640000000002</c:v>
                </c:pt>
                <c:pt idx="7602">
                  <c:v>266.68040000000002</c:v>
                </c:pt>
                <c:pt idx="7603">
                  <c:v>266.70330000000001</c:v>
                </c:pt>
                <c:pt idx="7604">
                  <c:v>266.72579999999999</c:v>
                </c:pt>
                <c:pt idx="7605">
                  <c:v>266.74930000000001</c:v>
                </c:pt>
                <c:pt idx="7606">
                  <c:v>266.7724</c:v>
                </c:pt>
                <c:pt idx="7607">
                  <c:v>266.79500000000002</c:v>
                </c:pt>
                <c:pt idx="7608">
                  <c:v>266.81880000000001</c:v>
                </c:pt>
                <c:pt idx="7609">
                  <c:v>266.84399999999999</c:v>
                </c:pt>
                <c:pt idx="7610">
                  <c:v>266.86680000000001</c:v>
                </c:pt>
                <c:pt idx="7611">
                  <c:v>266.88830000000002</c:v>
                </c:pt>
                <c:pt idx="7612">
                  <c:v>266.9128</c:v>
                </c:pt>
                <c:pt idx="7613">
                  <c:v>266.935</c:v>
                </c:pt>
                <c:pt idx="7614">
                  <c:v>266.95929999999998</c:v>
                </c:pt>
                <c:pt idx="7615">
                  <c:v>266.98399999999998</c:v>
                </c:pt>
                <c:pt idx="7616">
                  <c:v>267.00659999999999</c:v>
                </c:pt>
                <c:pt idx="7617">
                  <c:v>267.03140000000002</c:v>
                </c:pt>
                <c:pt idx="7618">
                  <c:v>267.05439999999999</c:v>
                </c:pt>
                <c:pt idx="7619">
                  <c:v>267.07650000000001</c:v>
                </c:pt>
                <c:pt idx="7620">
                  <c:v>267.10050000000001</c:v>
                </c:pt>
                <c:pt idx="7621">
                  <c:v>267.12459999999999</c:v>
                </c:pt>
                <c:pt idx="7622">
                  <c:v>267.14879999999999</c:v>
                </c:pt>
                <c:pt idx="7623">
                  <c:v>267.17239999999998</c:v>
                </c:pt>
                <c:pt idx="7624">
                  <c:v>267.19580000000002</c:v>
                </c:pt>
                <c:pt idx="7625">
                  <c:v>267.221</c:v>
                </c:pt>
                <c:pt idx="7626">
                  <c:v>267.24180000000001</c:v>
                </c:pt>
                <c:pt idx="7627">
                  <c:v>267.26459999999997</c:v>
                </c:pt>
                <c:pt idx="7628">
                  <c:v>267.28930000000003</c:v>
                </c:pt>
                <c:pt idx="7629">
                  <c:v>267.31209999999999</c:v>
                </c:pt>
                <c:pt idx="7630">
                  <c:v>267.33659999999998</c:v>
                </c:pt>
                <c:pt idx="7631">
                  <c:v>267.36059999999998</c:v>
                </c:pt>
                <c:pt idx="7632">
                  <c:v>267.38580000000002</c:v>
                </c:pt>
                <c:pt idx="7633">
                  <c:v>267.40929999999997</c:v>
                </c:pt>
                <c:pt idx="7634">
                  <c:v>267.43470000000002</c:v>
                </c:pt>
                <c:pt idx="7635">
                  <c:v>267.45699999999999</c:v>
                </c:pt>
                <c:pt idx="7636">
                  <c:v>267.48200000000003</c:v>
                </c:pt>
                <c:pt idx="7637">
                  <c:v>267.50470000000001</c:v>
                </c:pt>
                <c:pt idx="7638">
                  <c:v>267.52870000000001</c:v>
                </c:pt>
                <c:pt idx="7639">
                  <c:v>267.5532</c:v>
                </c:pt>
                <c:pt idx="7640">
                  <c:v>267.57760000000002</c:v>
                </c:pt>
                <c:pt idx="7641">
                  <c:v>267.5994</c:v>
                </c:pt>
                <c:pt idx="7642">
                  <c:v>267.62479999999999</c:v>
                </c:pt>
                <c:pt idx="7643">
                  <c:v>267.6474</c:v>
                </c:pt>
                <c:pt idx="7644">
                  <c:v>267.67099999999999</c:v>
                </c:pt>
                <c:pt idx="7645">
                  <c:v>267.69380000000001</c:v>
                </c:pt>
                <c:pt idx="7646">
                  <c:v>267.71969999999999</c:v>
                </c:pt>
                <c:pt idx="7647">
                  <c:v>267.74340000000001</c:v>
                </c:pt>
                <c:pt idx="7648">
                  <c:v>267.76659999999998</c:v>
                </c:pt>
                <c:pt idx="7649">
                  <c:v>267.79020000000003</c:v>
                </c:pt>
                <c:pt idx="7650">
                  <c:v>267.81450000000001</c:v>
                </c:pt>
                <c:pt idx="7651">
                  <c:v>267.83730000000003</c:v>
                </c:pt>
                <c:pt idx="7652">
                  <c:v>267.86099999999999</c:v>
                </c:pt>
                <c:pt idx="7653">
                  <c:v>267.88499999999999</c:v>
                </c:pt>
                <c:pt idx="7654">
                  <c:v>267.90780000000001</c:v>
                </c:pt>
                <c:pt idx="7655">
                  <c:v>267.93119999999999</c:v>
                </c:pt>
                <c:pt idx="7656">
                  <c:v>267.95580000000001</c:v>
                </c:pt>
                <c:pt idx="7657">
                  <c:v>267.98</c:v>
                </c:pt>
                <c:pt idx="7658">
                  <c:v>268.00400000000002</c:v>
                </c:pt>
                <c:pt idx="7659">
                  <c:v>268.02679999999998</c:v>
                </c:pt>
                <c:pt idx="7660">
                  <c:v>268.0505</c:v>
                </c:pt>
                <c:pt idx="7661">
                  <c:v>268.07400000000001</c:v>
                </c:pt>
                <c:pt idx="7662">
                  <c:v>268.09820000000002</c:v>
                </c:pt>
                <c:pt idx="7663">
                  <c:v>268.12240000000003</c:v>
                </c:pt>
                <c:pt idx="7664">
                  <c:v>268.14670000000001</c:v>
                </c:pt>
                <c:pt idx="7665">
                  <c:v>268.16969999999998</c:v>
                </c:pt>
                <c:pt idx="7666">
                  <c:v>268.19459999999998</c:v>
                </c:pt>
                <c:pt idx="7667">
                  <c:v>268.21820000000002</c:v>
                </c:pt>
                <c:pt idx="7668">
                  <c:v>268.24279999999999</c:v>
                </c:pt>
                <c:pt idx="7669">
                  <c:v>268.26929999999999</c:v>
                </c:pt>
                <c:pt idx="7670">
                  <c:v>268.29390000000001</c:v>
                </c:pt>
                <c:pt idx="7671">
                  <c:v>268.3175</c:v>
                </c:pt>
                <c:pt idx="7672">
                  <c:v>268.3415</c:v>
                </c:pt>
                <c:pt idx="7673">
                  <c:v>268.36739999999998</c:v>
                </c:pt>
                <c:pt idx="7674">
                  <c:v>268.39100000000002</c:v>
                </c:pt>
                <c:pt idx="7675">
                  <c:v>268.41460000000001</c:v>
                </c:pt>
                <c:pt idx="7676">
                  <c:v>268.43830000000003</c:v>
                </c:pt>
                <c:pt idx="7677">
                  <c:v>268.46539999999999</c:v>
                </c:pt>
                <c:pt idx="7678">
                  <c:v>268.4896</c:v>
                </c:pt>
                <c:pt idx="7679">
                  <c:v>268.51479999999998</c:v>
                </c:pt>
                <c:pt idx="7680">
                  <c:v>268.53859999999997</c:v>
                </c:pt>
                <c:pt idx="7681">
                  <c:v>268.56349999999998</c:v>
                </c:pt>
                <c:pt idx="7682">
                  <c:v>268.58679999999998</c:v>
                </c:pt>
                <c:pt idx="7683">
                  <c:v>268.61070000000001</c:v>
                </c:pt>
                <c:pt idx="7684">
                  <c:v>268.63510000000002</c:v>
                </c:pt>
                <c:pt idx="7685">
                  <c:v>268.6601</c:v>
                </c:pt>
                <c:pt idx="7686">
                  <c:v>268.6848</c:v>
                </c:pt>
                <c:pt idx="7687">
                  <c:v>268.7081</c:v>
                </c:pt>
                <c:pt idx="7688">
                  <c:v>268.73340000000002</c:v>
                </c:pt>
                <c:pt idx="7689">
                  <c:v>268.75959999999998</c:v>
                </c:pt>
                <c:pt idx="7690">
                  <c:v>268.78320000000002</c:v>
                </c:pt>
                <c:pt idx="7691">
                  <c:v>268.80680000000001</c:v>
                </c:pt>
                <c:pt idx="7692">
                  <c:v>268.83280000000002</c:v>
                </c:pt>
                <c:pt idx="7693">
                  <c:v>268.85759999999999</c:v>
                </c:pt>
                <c:pt idx="7694">
                  <c:v>268.88200000000001</c:v>
                </c:pt>
                <c:pt idx="7695">
                  <c:v>268.90620000000001</c:v>
                </c:pt>
                <c:pt idx="7696">
                  <c:v>268.92910000000001</c:v>
                </c:pt>
                <c:pt idx="7697">
                  <c:v>268.95479999999998</c:v>
                </c:pt>
                <c:pt idx="7698">
                  <c:v>268.9812</c:v>
                </c:pt>
                <c:pt idx="7699">
                  <c:v>269.00490000000002</c:v>
                </c:pt>
                <c:pt idx="7700">
                  <c:v>269.03199999999998</c:v>
                </c:pt>
                <c:pt idx="7701">
                  <c:v>269.05669999999998</c:v>
                </c:pt>
                <c:pt idx="7702">
                  <c:v>269.08249999999998</c:v>
                </c:pt>
                <c:pt idx="7703">
                  <c:v>269.10649999999998</c:v>
                </c:pt>
                <c:pt idx="7704">
                  <c:v>269.13159999999999</c:v>
                </c:pt>
                <c:pt idx="7705">
                  <c:v>269.15649999999999</c:v>
                </c:pt>
                <c:pt idx="7706">
                  <c:v>269.18119999999999</c:v>
                </c:pt>
                <c:pt idx="7707">
                  <c:v>269.20639999999997</c:v>
                </c:pt>
                <c:pt idx="7708">
                  <c:v>269.22989999999999</c:v>
                </c:pt>
                <c:pt idx="7709">
                  <c:v>269.25380000000001</c:v>
                </c:pt>
                <c:pt idx="7710">
                  <c:v>269.27719999999999</c:v>
                </c:pt>
                <c:pt idx="7711">
                  <c:v>269.30180000000001</c:v>
                </c:pt>
                <c:pt idx="7712">
                  <c:v>269.327</c:v>
                </c:pt>
                <c:pt idx="7713">
                  <c:v>269.3535</c:v>
                </c:pt>
                <c:pt idx="7714">
                  <c:v>269.37619999999998</c:v>
                </c:pt>
                <c:pt idx="7715">
                  <c:v>269.40199999999999</c:v>
                </c:pt>
                <c:pt idx="7716">
                  <c:v>269.42619999999999</c:v>
                </c:pt>
                <c:pt idx="7717">
                  <c:v>269.4504</c:v>
                </c:pt>
                <c:pt idx="7718">
                  <c:v>269.47640000000001</c:v>
                </c:pt>
                <c:pt idx="7719">
                  <c:v>269.50009999999997</c:v>
                </c:pt>
                <c:pt idx="7720">
                  <c:v>269.5256</c:v>
                </c:pt>
                <c:pt idx="7721">
                  <c:v>269.54930000000002</c:v>
                </c:pt>
                <c:pt idx="7722">
                  <c:v>269.57459999999998</c:v>
                </c:pt>
                <c:pt idx="7723">
                  <c:v>269.59719999999999</c:v>
                </c:pt>
                <c:pt idx="7724">
                  <c:v>269.62200000000001</c:v>
                </c:pt>
                <c:pt idx="7725">
                  <c:v>269.64819999999997</c:v>
                </c:pt>
                <c:pt idx="7726">
                  <c:v>269.67129999999997</c:v>
                </c:pt>
                <c:pt idx="7727">
                  <c:v>269.69589999999999</c:v>
                </c:pt>
                <c:pt idx="7728">
                  <c:v>269.72089999999997</c:v>
                </c:pt>
                <c:pt idx="7729">
                  <c:v>269.74700000000001</c:v>
                </c:pt>
                <c:pt idx="7730">
                  <c:v>269.77100000000002</c:v>
                </c:pt>
                <c:pt idx="7731">
                  <c:v>269.79610000000002</c:v>
                </c:pt>
                <c:pt idx="7732">
                  <c:v>269.82029999999997</c:v>
                </c:pt>
                <c:pt idx="7733">
                  <c:v>269.84469999999999</c:v>
                </c:pt>
                <c:pt idx="7734">
                  <c:v>269.86799999999999</c:v>
                </c:pt>
                <c:pt idx="7735">
                  <c:v>269.89400000000001</c:v>
                </c:pt>
                <c:pt idx="7736">
                  <c:v>269.91910000000001</c:v>
                </c:pt>
                <c:pt idx="7737">
                  <c:v>269.94279999999998</c:v>
                </c:pt>
                <c:pt idx="7738">
                  <c:v>269.96719999999999</c:v>
                </c:pt>
                <c:pt idx="7739">
                  <c:v>269.9923</c:v>
                </c:pt>
                <c:pt idx="7740">
                  <c:v>270.01780000000002</c:v>
                </c:pt>
                <c:pt idx="7741">
                  <c:v>270.04239999999999</c:v>
                </c:pt>
                <c:pt idx="7742">
                  <c:v>270.06700000000001</c:v>
                </c:pt>
                <c:pt idx="7743">
                  <c:v>270.09070000000003</c:v>
                </c:pt>
                <c:pt idx="7744">
                  <c:v>270.11779999999999</c:v>
                </c:pt>
                <c:pt idx="7745">
                  <c:v>270.1422</c:v>
                </c:pt>
                <c:pt idx="7746">
                  <c:v>270.16680000000002</c:v>
                </c:pt>
                <c:pt idx="7747">
                  <c:v>270.19200000000001</c:v>
                </c:pt>
                <c:pt idx="7748">
                  <c:v>270.21719999999999</c:v>
                </c:pt>
                <c:pt idx="7749">
                  <c:v>270.24299999999999</c:v>
                </c:pt>
                <c:pt idx="7750">
                  <c:v>270.2672</c:v>
                </c:pt>
                <c:pt idx="7751">
                  <c:v>270.29160000000002</c:v>
                </c:pt>
                <c:pt idx="7752">
                  <c:v>270.31659999999999</c:v>
                </c:pt>
                <c:pt idx="7753">
                  <c:v>270.3417</c:v>
                </c:pt>
                <c:pt idx="7754">
                  <c:v>270.3673</c:v>
                </c:pt>
                <c:pt idx="7755">
                  <c:v>270.39159999999998</c:v>
                </c:pt>
                <c:pt idx="7756">
                  <c:v>270.41879999999998</c:v>
                </c:pt>
                <c:pt idx="7757">
                  <c:v>270.4452</c:v>
                </c:pt>
                <c:pt idx="7758">
                  <c:v>270.46980000000002</c:v>
                </c:pt>
                <c:pt idx="7759">
                  <c:v>270.49560000000002</c:v>
                </c:pt>
                <c:pt idx="7760">
                  <c:v>270.52120000000002</c:v>
                </c:pt>
                <c:pt idx="7761">
                  <c:v>270.54570000000001</c:v>
                </c:pt>
                <c:pt idx="7762">
                  <c:v>270.57100000000003</c:v>
                </c:pt>
                <c:pt idx="7763">
                  <c:v>270.59429999999998</c:v>
                </c:pt>
                <c:pt idx="7764">
                  <c:v>270.62130000000002</c:v>
                </c:pt>
                <c:pt idx="7765">
                  <c:v>270.64640000000003</c:v>
                </c:pt>
                <c:pt idx="7766">
                  <c:v>270.67079999999999</c:v>
                </c:pt>
                <c:pt idx="7767">
                  <c:v>270.69690000000003</c:v>
                </c:pt>
                <c:pt idx="7768">
                  <c:v>270.72109999999998</c:v>
                </c:pt>
                <c:pt idx="7769">
                  <c:v>270.74860000000001</c:v>
                </c:pt>
                <c:pt idx="7770">
                  <c:v>270.77339999999998</c:v>
                </c:pt>
                <c:pt idx="7771">
                  <c:v>270.79719999999998</c:v>
                </c:pt>
                <c:pt idx="7772">
                  <c:v>270.82229999999998</c:v>
                </c:pt>
                <c:pt idx="7773">
                  <c:v>270.84840000000003</c:v>
                </c:pt>
                <c:pt idx="7774">
                  <c:v>270.87450000000001</c:v>
                </c:pt>
                <c:pt idx="7775">
                  <c:v>270.89800000000002</c:v>
                </c:pt>
                <c:pt idx="7776">
                  <c:v>270.9228</c:v>
                </c:pt>
                <c:pt idx="7777">
                  <c:v>270.94900000000001</c:v>
                </c:pt>
                <c:pt idx="7778">
                  <c:v>270.97370000000001</c:v>
                </c:pt>
                <c:pt idx="7779">
                  <c:v>270.99849999999998</c:v>
                </c:pt>
                <c:pt idx="7780">
                  <c:v>271.02440000000001</c:v>
                </c:pt>
                <c:pt idx="7781">
                  <c:v>271.05099999999999</c:v>
                </c:pt>
                <c:pt idx="7782">
                  <c:v>271.0754</c:v>
                </c:pt>
                <c:pt idx="7783">
                  <c:v>271.101</c:v>
                </c:pt>
                <c:pt idx="7784">
                  <c:v>271.12619999999998</c:v>
                </c:pt>
                <c:pt idx="7785">
                  <c:v>271.15199999999999</c:v>
                </c:pt>
                <c:pt idx="7786">
                  <c:v>271.17630000000003</c:v>
                </c:pt>
                <c:pt idx="7787">
                  <c:v>271.2022</c:v>
                </c:pt>
                <c:pt idx="7788">
                  <c:v>271.2285</c:v>
                </c:pt>
                <c:pt idx="7789">
                  <c:v>271.25369999999998</c:v>
                </c:pt>
                <c:pt idx="7790">
                  <c:v>271.27789999999999</c:v>
                </c:pt>
                <c:pt idx="7791">
                  <c:v>271.30369999999999</c:v>
                </c:pt>
                <c:pt idx="7792">
                  <c:v>271.32920000000001</c:v>
                </c:pt>
                <c:pt idx="7793">
                  <c:v>271.35509999999999</c:v>
                </c:pt>
                <c:pt idx="7794">
                  <c:v>271.38099999999997</c:v>
                </c:pt>
                <c:pt idx="7795">
                  <c:v>271.40620000000001</c:v>
                </c:pt>
                <c:pt idx="7796">
                  <c:v>271.43150000000003</c:v>
                </c:pt>
                <c:pt idx="7797">
                  <c:v>271.45699999999999</c:v>
                </c:pt>
                <c:pt idx="7798">
                  <c:v>271.48259999999999</c:v>
                </c:pt>
                <c:pt idx="7799">
                  <c:v>271.50760000000002</c:v>
                </c:pt>
                <c:pt idx="7800">
                  <c:v>271.53359999999998</c:v>
                </c:pt>
                <c:pt idx="7801">
                  <c:v>271.55860000000001</c:v>
                </c:pt>
                <c:pt idx="7802">
                  <c:v>271.58460000000002</c:v>
                </c:pt>
                <c:pt idx="7803">
                  <c:v>271.6112</c:v>
                </c:pt>
                <c:pt idx="7804">
                  <c:v>271.63619999999997</c:v>
                </c:pt>
                <c:pt idx="7805">
                  <c:v>271.66090000000003</c:v>
                </c:pt>
                <c:pt idx="7806">
                  <c:v>271.68900000000002</c:v>
                </c:pt>
                <c:pt idx="7807">
                  <c:v>271.7158</c:v>
                </c:pt>
                <c:pt idx="7808">
                  <c:v>271.74</c:v>
                </c:pt>
                <c:pt idx="7809">
                  <c:v>271.76479999999998</c:v>
                </c:pt>
                <c:pt idx="7810">
                  <c:v>271.79320000000001</c:v>
                </c:pt>
                <c:pt idx="7811">
                  <c:v>271.81740000000002</c:v>
                </c:pt>
                <c:pt idx="7812">
                  <c:v>271.84350000000001</c:v>
                </c:pt>
                <c:pt idx="7813">
                  <c:v>271.87009999999998</c:v>
                </c:pt>
                <c:pt idx="7814">
                  <c:v>271.89339999999999</c:v>
                </c:pt>
                <c:pt idx="7815">
                  <c:v>271.92</c:v>
                </c:pt>
                <c:pt idx="7816">
                  <c:v>271.94589999999999</c:v>
                </c:pt>
                <c:pt idx="7817">
                  <c:v>271.97269999999997</c:v>
                </c:pt>
                <c:pt idx="7818">
                  <c:v>271.99900000000002</c:v>
                </c:pt>
                <c:pt idx="7819">
                  <c:v>272.0249</c:v>
                </c:pt>
                <c:pt idx="7820">
                  <c:v>272.05149999999998</c:v>
                </c:pt>
                <c:pt idx="7821">
                  <c:v>272.07859999999999</c:v>
                </c:pt>
                <c:pt idx="7822">
                  <c:v>272.10480000000001</c:v>
                </c:pt>
                <c:pt idx="7823">
                  <c:v>272.13189999999997</c:v>
                </c:pt>
                <c:pt idx="7824">
                  <c:v>272.1574</c:v>
                </c:pt>
                <c:pt idx="7825">
                  <c:v>272.18459999999999</c:v>
                </c:pt>
                <c:pt idx="7826">
                  <c:v>272.21019999999999</c:v>
                </c:pt>
                <c:pt idx="7827">
                  <c:v>272.23559999999998</c:v>
                </c:pt>
                <c:pt idx="7828">
                  <c:v>272.26209999999998</c:v>
                </c:pt>
                <c:pt idx="7829">
                  <c:v>272.28789999999998</c:v>
                </c:pt>
                <c:pt idx="7830">
                  <c:v>272.31490000000002</c:v>
                </c:pt>
                <c:pt idx="7831">
                  <c:v>272.33960000000002</c:v>
                </c:pt>
                <c:pt idx="7832">
                  <c:v>272.36630000000002</c:v>
                </c:pt>
                <c:pt idx="7833">
                  <c:v>272.39370000000002</c:v>
                </c:pt>
                <c:pt idx="7834">
                  <c:v>272.41840000000002</c:v>
                </c:pt>
                <c:pt idx="7835">
                  <c:v>272.44459999999998</c:v>
                </c:pt>
                <c:pt idx="7836">
                  <c:v>272.47059999999999</c:v>
                </c:pt>
                <c:pt idx="7837">
                  <c:v>272.495</c:v>
                </c:pt>
                <c:pt idx="7838">
                  <c:v>272.52109999999999</c:v>
                </c:pt>
                <c:pt idx="7839">
                  <c:v>272.54590000000002</c:v>
                </c:pt>
                <c:pt idx="7840">
                  <c:v>272.57100000000003</c:v>
                </c:pt>
                <c:pt idx="7841">
                  <c:v>272.5994</c:v>
                </c:pt>
                <c:pt idx="7842">
                  <c:v>272.62430000000001</c:v>
                </c:pt>
                <c:pt idx="7843">
                  <c:v>272.65100000000001</c:v>
                </c:pt>
                <c:pt idx="7844">
                  <c:v>272.67680000000001</c:v>
                </c:pt>
                <c:pt idx="7845">
                  <c:v>272.70299999999997</c:v>
                </c:pt>
                <c:pt idx="7846">
                  <c:v>272.72910000000002</c:v>
                </c:pt>
                <c:pt idx="7847">
                  <c:v>272.755</c:v>
                </c:pt>
                <c:pt idx="7848">
                  <c:v>272.78089999999997</c:v>
                </c:pt>
                <c:pt idx="7849">
                  <c:v>272.80529999999999</c:v>
                </c:pt>
                <c:pt idx="7850">
                  <c:v>272.8304</c:v>
                </c:pt>
                <c:pt idx="7851">
                  <c:v>272.85599999999999</c:v>
                </c:pt>
                <c:pt idx="7852">
                  <c:v>272.8809</c:v>
                </c:pt>
                <c:pt idx="7853">
                  <c:v>272.9058</c:v>
                </c:pt>
                <c:pt idx="7854">
                  <c:v>272.92959999999999</c:v>
                </c:pt>
                <c:pt idx="7855">
                  <c:v>272.95600000000002</c:v>
                </c:pt>
                <c:pt idx="7856">
                  <c:v>272.983</c:v>
                </c:pt>
                <c:pt idx="7857">
                  <c:v>273.00700000000001</c:v>
                </c:pt>
                <c:pt idx="7858">
                  <c:v>273.03109999999998</c:v>
                </c:pt>
                <c:pt idx="7859">
                  <c:v>273.05439999999999</c:v>
                </c:pt>
                <c:pt idx="7860">
                  <c:v>273.07740000000001</c:v>
                </c:pt>
                <c:pt idx="7861">
                  <c:v>273.1044</c:v>
                </c:pt>
                <c:pt idx="7862">
                  <c:v>273.12860000000001</c:v>
                </c:pt>
                <c:pt idx="7863">
                  <c:v>273.15300000000002</c:v>
                </c:pt>
                <c:pt idx="7864">
                  <c:v>273.17720000000003</c:v>
                </c:pt>
                <c:pt idx="7865">
                  <c:v>273.20359999999999</c:v>
                </c:pt>
                <c:pt idx="7866">
                  <c:v>273.22899999999998</c:v>
                </c:pt>
                <c:pt idx="7867">
                  <c:v>273.25450000000001</c:v>
                </c:pt>
                <c:pt idx="7868">
                  <c:v>273.28100000000001</c:v>
                </c:pt>
                <c:pt idx="7869">
                  <c:v>273.30810000000002</c:v>
                </c:pt>
                <c:pt idx="7870">
                  <c:v>273.33460000000002</c:v>
                </c:pt>
                <c:pt idx="7871">
                  <c:v>273.36009999999999</c:v>
                </c:pt>
                <c:pt idx="7872">
                  <c:v>273.38819999999998</c:v>
                </c:pt>
                <c:pt idx="7873">
                  <c:v>273.41419999999999</c:v>
                </c:pt>
                <c:pt idx="7874">
                  <c:v>273.44240000000002</c:v>
                </c:pt>
                <c:pt idx="7875">
                  <c:v>273.46719999999999</c:v>
                </c:pt>
                <c:pt idx="7876">
                  <c:v>273.49529999999999</c:v>
                </c:pt>
                <c:pt idx="7877">
                  <c:v>273.52339999999998</c:v>
                </c:pt>
                <c:pt idx="7878">
                  <c:v>273.54950000000002</c:v>
                </c:pt>
                <c:pt idx="7879">
                  <c:v>273.5772</c:v>
                </c:pt>
                <c:pt idx="7880">
                  <c:v>273.6069</c:v>
                </c:pt>
                <c:pt idx="7881">
                  <c:v>273.63380000000001</c:v>
                </c:pt>
                <c:pt idx="7882">
                  <c:v>273.66149999999999</c:v>
                </c:pt>
                <c:pt idx="7883">
                  <c:v>273.68819999999999</c:v>
                </c:pt>
                <c:pt idx="7884">
                  <c:v>273.7165</c:v>
                </c:pt>
                <c:pt idx="7885">
                  <c:v>273.74299999999999</c:v>
                </c:pt>
                <c:pt idx="7886">
                  <c:v>273.77</c:v>
                </c:pt>
                <c:pt idx="7887">
                  <c:v>273.79939999999999</c:v>
                </c:pt>
                <c:pt idx="7888">
                  <c:v>273.82659999999998</c:v>
                </c:pt>
                <c:pt idx="7889">
                  <c:v>273.85320000000002</c:v>
                </c:pt>
                <c:pt idx="7890">
                  <c:v>273.8802</c:v>
                </c:pt>
                <c:pt idx="7891">
                  <c:v>273.90879999999999</c:v>
                </c:pt>
                <c:pt idx="7892">
                  <c:v>273.93720000000002</c:v>
                </c:pt>
                <c:pt idx="7893">
                  <c:v>273.96499999999997</c:v>
                </c:pt>
                <c:pt idx="7894">
                  <c:v>273.99220000000003</c:v>
                </c:pt>
                <c:pt idx="7895">
                  <c:v>274.02100000000002</c:v>
                </c:pt>
                <c:pt idx="7896">
                  <c:v>274.04919999999998</c:v>
                </c:pt>
                <c:pt idx="7897">
                  <c:v>274.07560000000001</c:v>
                </c:pt>
                <c:pt idx="7898">
                  <c:v>274.10309999999998</c:v>
                </c:pt>
                <c:pt idx="7899">
                  <c:v>274.1309</c:v>
                </c:pt>
                <c:pt idx="7900">
                  <c:v>274.15679999999998</c:v>
                </c:pt>
                <c:pt idx="7901">
                  <c:v>274.18200000000002</c:v>
                </c:pt>
                <c:pt idx="7902">
                  <c:v>274.21249999999998</c:v>
                </c:pt>
                <c:pt idx="7903">
                  <c:v>274.23829999999998</c:v>
                </c:pt>
                <c:pt idx="7904">
                  <c:v>274.26659999999998</c:v>
                </c:pt>
                <c:pt idx="7905">
                  <c:v>274.29300000000001</c:v>
                </c:pt>
                <c:pt idx="7906">
                  <c:v>274.32040000000001</c:v>
                </c:pt>
                <c:pt idx="7907">
                  <c:v>274.34739999999999</c:v>
                </c:pt>
                <c:pt idx="7908">
                  <c:v>274.375</c:v>
                </c:pt>
                <c:pt idx="7909">
                  <c:v>274.40159999999997</c:v>
                </c:pt>
                <c:pt idx="7910">
                  <c:v>274.42779999999999</c:v>
                </c:pt>
                <c:pt idx="7911">
                  <c:v>274.45490000000001</c:v>
                </c:pt>
                <c:pt idx="7912">
                  <c:v>274.48200000000003</c:v>
                </c:pt>
                <c:pt idx="7913">
                  <c:v>274.50889999999998</c:v>
                </c:pt>
                <c:pt idx="7914">
                  <c:v>274.53390000000002</c:v>
                </c:pt>
                <c:pt idx="7915">
                  <c:v>274.5609</c:v>
                </c:pt>
                <c:pt idx="7916">
                  <c:v>274.58870000000002</c:v>
                </c:pt>
                <c:pt idx="7917">
                  <c:v>274.61680000000001</c:v>
                </c:pt>
                <c:pt idx="7918">
                  <c:v>274.64359999999999</c:v>
                </c:pt>
                <c:pt idx="7919">
                  <c:v>274.66950000000003</c:v>
                </c:pt>
                <c:pt idx="7920">
                  <c:v>274.69600000000003</c:v>
                </c:pt>
                <c:pt idx="7921">
                  <c:v>274.72190000000001</c:v>
                </c:pt>
                <c:pt idx="7922">
                  <c:v>274.74919999999997</c:v>
                </c:pt>
                <c:pt idx="7923">
                  <c:v>274.77539999999999</c:v>
                </c:pt>
                <c:pt idx="7924">
                  <c:v>274.80259999999998</c:v>
                </c:pt>
                <c:pt idx="7925">
                  <c:v>274.82850000000002</c:v>
                </c:pt>
                <c:pt idx="7926">
                  <c:v>274.85500000000002</c:v>
                </c:pt>
                <c:pt idx="7927">
                  <c:v>274.88249999999999</c:v>
                </c:pt>
                <c:pt idx="7928">
                  <c:v>274.90780000000001</c:v>
                </c:pt>
                <c:pt idx="7929">
                  <c:v>274.93490000000003</c:v>
                </c:pt>
                <c:pt idx="7930">
                  <c:v>274.9615</c:v>
                </c:pt>
                <c:pt idx="7931">
                  <c:v>274.98809999999997</c:v>
                </c:pt>
                <c:pt idx="7932">
                  <c:v>275.01650000000001</c:v>
                </c:pt>
                <c:pt idx="7933">
                  <c:v>275.0419</c:v>
                </c:pt>
                <c:pt idx="7934">
                  <c:v>275.06639999999999</c:v>
                </c:pt>
                <c:pt idx="7935">
                  <c:v>275.09370000000001</c:v>
                </c:pt>
                <c:pt idx="7936">
                  <c:v>275.12119999999999</c:v>
                </c:pt>
                <c:pt idx="7937">
                  <c:v>275.14839999999998</c:v>
                </c:pt>
                <c:pt idx="7938">
                  <c:v>275.17520000000002</c:v>
                </c:pt>
                <c:pt idx="7939">
                  <c:v>275.20159999999998</c:v>
                </c:pt>
                <c:pt idx="7940">
                  <c:v>275.22730000000001</c:v>
                </c:pt>
                <c:pt idx="7941">
                  <c:v>275.25240000000002</c:v>
                </c:pt>
                <c:pt idx="7942">
                  <c:v>275.27999999999997</c:v>
                </c:pt>
                <c:pt idx="7943">
                  <c:v>275.30669999999998</c:v>
                </c:pt>
                <c:pt idx="7944">
                  <c:v>275.334</c:v>
                </c:pt>
                <c:pt idx="7945">
                  <c:v>275.36149999999998</c:v>
                </c:pt>
                <c:pt idx="7946">
                  <c:v>275.39120000000003</c:v>
                </c:pt>
                <c:pt idx="7947">
                  <c:v>275.41899999999998</c:v>
                </c:pt>
                <c:pt idx="7948">
                  <c:v>275.44690000000003</c:v>
                </c:pt>
                <c:pt idx="7949">
                  <c:v>275.47250000000003</c:v>
                </c:pt>
                <c:pt idx="7950">
                  <c:v>275.50330000000002</c:v>
                </c:pt>
                <c:pt idx="7951">
                  <c:v>275.52999999999997</c:v>
                </c:pt>
                <c:pt idx="7952">
                  <c:v>275.5564</c:v>
                </c:pt>
                <c:pt idx="7953">
                  <c:v>275.584</c:v>
                </c:pt>
                <c:pt idx="7954">
                  <c:v>275.61219999999997</c:v>
                </c:pt>
                <c:pt idx="7955">
                  <c:v>275.63850000000002</c:v>
                </c:pt>
                <c:pt idx="7956">
                  <c:v>275.666</c:v>
                </c:pt>
                <c:pt idx="7957">
                  <c:v>275.69459999999998</c:v>
                </c:pt>
                <c:pt idx="7958">
                  <c:v>275.72340000000003</c:v>
                </c:pt>
                <c:pt idx="7959">
                  <c:v>275.75080000000003</c:v>
                </c:pt>
                <c:pt idx="7960">
                  <c:v>275.77910000000003</c:v>
                </c:pt>
                <c:pt idx="7961">
                  <c:v>275.80759999999998</c:v>
                </c:pt>
                <c:pt idx="7962">
                  <c:v>275.83519999999999</c:v>
                </c:pt>
                <c:pt idx="7963">
                  <c:v>275.863</c:v>
                </c:pt>
                <c:pt idx="7964">
                  <c:v>275.89</c:v>
                </c:pt>
                <c:pt idx="7965">
                  <c:v>275.91899999999998</c:v>
                </c:pt>
                <c:pt idx="7966">
                  <c:v>275.94630000000001</c:v>
                </c:pt>
                <c:pt idx="7967">
                  <c:v>275.97289999999998</c:v>
                </c:pt>
                <c:pt idx="7968">
                  <c:v>276.0025</c:v>
                </c:pt>
                <c:pt idx="7969">
                  <c:v>276.03149999999999</c:v>
                </c:pt>
                <c:pt idx="7970">
                  <c:v>276.05939999999998</c:v>
                </c:pt>
                <c:pt idx="7971">
                  <c:v>276.08780000000002</c:v>
                </c:pt>
                <c:pt idx="7972">
                  <c:v>276.11540000000002</c:v>
                </c:pt>
                <c:pt idx="7973">
                  <c:v>276.1463</c:v>
                </c:pt>
                <c:pt idx="7974">
                  <c:v>276.17439999999999</c:v>
                </c:pt>
                <c:pt idx="7975">
                  <c:v>276.20209999999997</c:v>
                </c:pt>
                <c:pt idx="7976">
                  <c:v>276.23059999999998</c:v>
                </c:pt>
                <c:pt idx="7977">
                  <c:v>276.2595</c:v>
                </c:pt>
                <c:pt idx="7978">
                  <c:v>276.28910000000002</c:v>
                </c:pt>
                <c:pt idx="7979">
                  <c:v>276.31599999999997</c:v>
                </c:pt>
                <c:pt idx="7980">
                  <c:v>276.3451</c:v>
                </c:pt>
                <c:pt idx="7981">
                  <c:v>276.37419999999997</c:v>
                </c:pt>
                <c:pt idx="7982">
                  <c:v>276.4033</c:v>
                </c:pt>
                <c:pt idx="7983">
                  <c:v>276.42649999999998</c:v>
                </c:pt>
                <c:pt idx="7984">
                  <c:v>276.4556</c:v>
                </c:pt>
                <c:pt idx="7985">
                  <c:v>276.48180000000002</c:v>
                </c:pt>
                <c:pt idx="7986">
                  <c:v>276.51209999999998</c:v>
                </c:pt>
                <c:pt idx="7987">
                  <c:v>276.54149999999998</c:v>
                </c:pt>
                <c:pt idx="7988">
                  <c:v>276.57029999999997</c:v>
                </c:pt>
                <c:pt idx="7989">
                  <c:v>276.5992</c:v>
                </c:pt>
                <c:pt idx="7990">
                  <c:v>276.62849999999997</c:v>
                </c:pt>
                <c:pt idx="7991">
                  <c:v>276.65530000000001</c:v>
                </c:pt>
                <c:pt idx="7992">
                  <c:v>276.68209999999999</c:v>
                </c:pt>
                <c:pt idx="7993">
                  <c:v>276.71190000000001</c:v>
                </c:pt>
                <c:pt idx="7994">
                  <c:v>276.7396</c:v>
                </c:pt>
                <c:pt idx="7995">
                  <c:v>276.76799999999997</c:v>
                </c:pt>
                <c:pt idx="7996">
                  <c:v>276.79520000000002</c:v>
                </c:pt>
                <c:pt idx="7997">
                  <c:v>276.82260000000002</c:v>
                </c:pt>
                <c:pt idx="7998">
                  <c:v>276.84960000000001</c:v>
                </c:pt>
                <c:pt idx="7999">
                  <c:v>276.87779999999998</c:v>
                </c:pt>
                <c:pt idx="8000">
                  <c:v>276.90750000000003</c:v>
                </c:pt>
                <c:pt idx="8001">
                  <c:v>276.93360000000001</c:v>
                </c:pt>
                <c:pt idx="8002">
                  <c:v>276.96199999999999</c:v>
                </c:pt>
                <c:pt idx="8003">
                  <c:v>276.98989999999998</c:v>
                </c:pt>
                <c:pt idx="8004">
                  <c:v>277.01659999999998</c:v>
                </c:pt>
                <c:pt idx="8005">
                  <c:v>277.04610000000002</c:v>
                </c:pt>
                <c:pt idx="8006">
                  <c:v>277.072</c:v>
                </c:pt>
                <c:pt idx="8007">
                  <c:v>277.09949999999998</c:v>
                </c:pt>
                <c:pt idx="8008">
                  <c:v>277.12819999999999</c:v>
                </c:pt>
                <c:pt idx="8009">
                  <c:v>277.15449999999998</c:v>
                </c:pt>
                <c:pt idx="8010">
                  <c:v>277.18200000000002</c:v>
                </c:pt>
                <c:pt idx="8011">
                  <c:v>277.20979999999997</c:v>
                </c:pt>
                <c:pt idx="8012">
                  <c:v>277.23770000000002</c:v>
                </c:pt>
                <c:pt idx="8013">
                  <c:v>277.2636</c:v>
                </c:pt>
                <c:pt idx="8014">
                  <c:v>277.29250000000002</c:v>
                </c:pt>
                <c:pt idx="8015">
                  <c:v>277.31909999999999</c:v>
                </c:pt>
                <c:pt idx="8016">
                  <c:v>277.34780000000001</c:v>
                </c:pt>
                <c:pt idx="8017">
                  <c:v>277.37619999999998</c:v>
                </c:pt>
                <c:pt idx="8018">
                  <c:v>277.40469999999999</c:v>
                </c:pt>
                <c:pt idx="8019">
                  <c:v>277.4314</c:v>
                </c:pt>
                <c:pt idx="8020">
                  <c:v>277.45859999999999</c:v>
                </c:pt>
                <c:pt idx="8021">
                  <c:v>277.48450000000003</c:v>
                </c:pt>
                <c:pt idx="8022">
                  <c:v>277.51339999999999</c:v>
                </c:pt>
                <c:pt idx="8023">
                  <c:v>277.54059999999998</c:v>
                </c:pt>
                <c:pt idx="8024">
                  <c:v>277.56810000000002</c:v>
                </c:pt>
                <c:pt idx="8025">
                  <c:v>277.59570000000002</c:v>
                </c:pt>
                <c:pt idx="8026">
                  <c:v>277.62380000000002</c:v>
                </c:pt>
                <c:pt idx="8027">
                  <c:v>277.65140000000002</c:v>
                </c:pt>
                <c:pt idx="8028">
                  <c:v>277.67840000000001</c:v>
                </c:pt>
                <c:pt idx="8029">
                  <c:v>277.7072</c:v>
                </c:pt>
                <c:pt idx="8030">
                  <c:v>277.73480000000001</c:v>
                </c:pt>
                <c:pt idx="8031">
                  <c:v>277.76479999999998</c:v>
                </c:pt>
                <c:pt idx="8032">
                  <c:v>277.79340000000002</c:v>
                </c:pt>
                <c:pt idx="8033">
                  <c:v>277.82130000000001</c:v>
                </c:pt>
                <c:pt idx="8034">
                  <c:v>277.85039999999998</c:v>
                </c:pt>
                <c:pt idx="8035">
                  <c:v>277.87959999999998</c:v>
                </c:pt>
                <c:pt idx="8036">
                  <c:v>277.9085</c:v>
                </c:pt>
                <c:pt idx="8037">
                  <c:v>277.93680000000001</c:v>
                </c:pt>
                <c:pt idx="8038">
                  <c:v>277.96600000000001</c:v>
                </c:pt>
                <c:pt idx="8039">
                  <c:v>277.99639999999999</c:v>
                </c:pt>
                <c:pt idx="8040">
                  <c:v>278.02429999999998</c:v>
                </c:pt>
                <c:pt idx="8041">
                  <c:v>278.05369999999999</c:v>
                </c:pt>
                <c:pt idx="8042">
                  <c:v>278.08159999999998</c:v>
                </c:pt>
                <c:pt idx="8043">
                  <c:v>278.11110000000002</c:v>
                </c:pt>
                <c:pt idx="8044">
                  <c:v>278.14139999999998</c:v>
                </c:pt>
                <c:pt idx="8045">
                  <c:v>278.17090000000002</c:v>
                </c:pt>
                <c:pt idx="8046">
                  <c:v>278.2</c:v>
                </c:pt>
                <c:pt idx="8047">
                  <c:v>278.2276</c:v>
                </c:pt>
                <c:pt idx="8048">
                  <c:v>278.25760000000002</c:v>
                </c:pt>
                <c:pt idx="8049">
                  <c:v>278.28789999999998</c:v>
                </c:pt>
                <c:pt idx="8050">
                  <c:v>278.31900000000002</c:v>
                </c:pt>
                <c:pt idx="8051">
                  <c:v>278.34879999999998</c:v>
                </c:pt>
                <c:pt idx="8052">
                  <c:v>278.37869999999998</c:v>
                </c:pt>
                <c:pt idx="8053">
                  <c:v>278.40839999999997</c:v>
                </c:pt>
                <c:pt idx="8054">
                  <c:v>278.43900000000002</c:v>
                </c:pt>
                <c:pt idx="8055">
                  <c:v>278.46839999999997</c:v>
                </c:pt>
                <c:pt idx="8056">
                  <c:v>278.49740000000003</c:v>
                </c:pt>
                <c:pt idx="8057">
                  <c:v>278.52679999999998</c:v>
                </c:pt>
                <c:pt idx="8058">
                  <c:v>278.55619999999999</c:v>
                </c:pt>
                <c:pt idx="8059">
                  <c:v>278.58499999999998</c:v>
                </c:pt>
                <c:pt idx="8060">
                  <c:v>278.61540000000002</c:v>
                </c:pt>
                <c:pt idx="8061">
                  <c:v>278.6472</c:v>
                </c:pt>
                <c:pt idx="8062">
                  <c:v>278.67599999999999</c:v>
                </c:pt>
                <c:pt idx="8063">
                  <c:v>278.70740000000001</c:v>
                </c:pt>
                <c:pt idx="8064">
                  <c:v>278.73849999999999</c:v>
                </c:pt>
                <c:pt idx="8065">
                  <c:v>278.76979999999998</c:v>
                </c:pt>
                <c:pt idx="8066">
                  <c:v>278.79719999999998</c:v>
                </c:pt>
                <c:pt idx="8067">
                  <c:v>278.82769999999999</c:v>
                </c:pt>
                <c:pt idx="8068">
                  <c:v>278.85849999999999</c:v>
                </c:pt>
                <c:pt idx="8069">
                  <c:v>278.8888</c:v>
                </c:pt>
                <c:pt idx="8070">
                  <c:v>278.91879999999998</c:v>
                </c:pt>
                <c:pt idx="8071">
                  <c:v>278.94959999999998</c:v>
                </c:pt>
                <c:pt idx="8072">
                  <c:v>278.97899999999998</c:v>
                </c:pt>
                <c:pt idx="8073">
                  <c:v>279.00760000000002</c:v>
                </c:pt>
                <c:pt idx="8074">
                  <c:v>279.03739999999999</c:v>
                </c:pt>
                <c:pt idx="8075">
                  <c:v>279.0659</c:v>
                </c:pt>
                <c:pt idx="8076">
                  <c:v>279.09690000000001</c:v>
                </c:pt>
                <c:pt idx="8077">
                  <c:v>279.12569999999999</c:v>
                </c:pt>
                <c:pt idx="8078">
                  <c:v>279.1558</c:v>
                </c:pt>
                <c:pt idx="8079">
                  <c:v>279.18459999999999</c:v>
                </c:pt>
                <c:pt idx="8080">
                  <c:v>279.21350000000001</c:v>
                </c:pt>
                <c:pt idx="8081">
                  <c:v>279.24099999999999</c:v>
                </c:pt>
                <c:pt idx="8082">
                  <c:v>279.26979999999998</c:v>
                </c:pt>
                <c:pt idx="8083">
                  <c:v>279.2987</c:v>
                </c:pt>
                <c:pt idx="8084">
                  <c:v>279.32769999999999</c:v>
                </c:pt>
                <c:pt idx="8085">
                  <c:v>279.35559999999998</c:v>
                </c:pt>
                <c:pt idx="8086">
                  <c:v>279.38420000000002</c:v>
                </c:pt>
                <c:pt idx="8087">
                  <c:v>279.41199999999998</c:v>
                </c:pt>
                <c:pt idx="8088">
                  <c:v>279.44049999999999</c:v>
                </c:pt>
                <c:pt idx="8089">
                  <c:v>279.46890000000002</c:v>
                </c:pt>
                <c:pt idx="8090">
                  <c:v>279.49560000000002</c:v>
                </c:pt>
                <c:pt idx="8091">
                  <c:v>279.52260000000001</c:v>
                </c:pt>
                <c:pt idx="8092">
                  <c:v>279.55279999999999</c:v>
                </c:pt>
                <c:pt idx="8093">
                  <c:v>279.58120000000002</c:v>
                </c:pt>
                <c:pt idx="8094">
                  <c:v>279.61</c:v>
                </c:pt>
                <c:pt idx="8095">
                  <c:v>279.63679999999999</c:v>
                </c:pt>
                <c:pt idx="8096">
                  <c:v>279.6671</c:v>
                </c:pt>
                <c:pt idx="8097">
                  <c:v>279.69560000000001</c:v>
                </c:pt>
                <c:pt idx="8098">
                  <c:v>279.72480000000002</c:v>
                </c:pt>
                <c:pt idx="8099">
                  <c:v>279.75200000000001</c:v>
                </c:pt>
                <c:pt idx="8100">
                  <c:v>279.78160000000003</c:v>
                </c:pt>
                <c:pt idx="8101">
                  <c:v>279.81200000000001</c:v>
                </c:pt>
                <c:pt idx="8102">
                  <c:v>279.8415</c:v>
                </c:pt>
                <c:pt idx="8103">
                  <c:v>279.87119999999999</c:v>
                </c:pt>
                <c:pt idx="8104">
                  <c:v>279.90159999999997</c:v>
                </c:pt>
                <c:pt idx="8105">
                  <c:v>279.92899999999997</c:v>
                </c:pt>
                <c:pt idx="8106">
                  <c:v>279.96010000000001</c:v>
                </c:pt>
                <c:pt idx="8107">
                  <c:v>279.98739999999998</c:v>
                </c:pt>
                <c:pt idx="8108">
                  <c:v>280.01920000000001</c:v>
                </c:pt>
                <c:pt idx="8109">
                  <c:v>280.04820000000001</c:v>
                </c:pt>
                <c:pt idx="8110">
                  <c:v>280.07749999999999</c:v>
                </c:pt>
                <c:pt idx="8111">
                  <c:v>280.10759999999999</c:v>
                </c:pt>
                <c:pt idx="8112">
                  <c:v>280.13799999999998</c:v>
                </c:pt>
                <c:pt idx="8113">
                  <c:v>280.16849999999999</c:v>
                </c:pt>
                <c:pt idx="8114">
                  <c:v>280.19799999999998</c:v>
                </c:pt>
                <c:pt idx="8115">
                  <c:v>280.22699999999998</c:v>
                </c:pt>
                <c:pt idx="8116">
                  <c:v>280.25700000000001</c:v>
                </c:pt>
                <c:pt idx="8117">
                  <c:v>280.28789999999998</c:v>
                </c:pt>
                <c:pt idx="8118">
                  <c:v>280.31720000000001</c:v>
                </c:pt>
                <c:pt idx="8119">
                  <c:v>280.34800000000001</c:v>
                </c:pt>
                <c:pt idx="8120">
                  <c:v>280.37740000000002</c:v>
                </c:pt>
                <c:pt idx="8121">
                  <c:v>280.4083</c:v>
                </c:pt>
                <c:pt idx="8122">
                  <c:v>280.4391</c:v>
                </c:pt>
                <c:pt idx="8123">
                  <c:v>280.47070000000002</c:v>
                </c:pt>
                <c:pt idx="8124">
                  <c:v>280.50029999999998</c:v>
                </c:pt>
                <c:pt idx="8125">
                  <c:v>280.52960000000002</c:v>
                </c:pt>
                <c:pt idx="8126">
                  <c:v>280.55810000000002</c:v>
                </c:pt>
                <c:pt idx="8127">
                  <c:v>280.589</c:v>
                </c:pt>
                <c:pt idx="8128">
                  <c:v>280.6198</c:v>
                </c:pt>
                <c:pt idx="8129">
                  <c:v>280.64879999999999</c:v>
                </c:pt>
                <c:pt idx="8130">
                  <c:v>280.67899999999997</c:v>
                </c:pt>
                <c:pt idx="8131">
                  <c:v>280.70960000000002</c:v>
                </c:pt>
                <c:pt idx="8132">
                  <c:v>280.73860000000002</c:v>
                </c:pt>
                <c:pt idx="8133">
                  <c:v>280.7688</c:v>
                </c:pt>
                <c:pt idx="8134">
                  <c:v>280.7998</c:v>
                </c:pt>
                <c:pt idx="8135">
                  <c:v>280.8304</c:v>
                </c:pt>
                <c:pt idx="8136">
                  <c:v>280.85860000000002</c:v>
                </c:pt>
                <c:pt idx="8137">
                  <c:v>280.88979999999998</c:v>
                </c:pt>
                <c:pt idx="8138">
                  <c:v>280.91919999999999</c:v>
                </c:pt>
                <c:pt idx="8139">
                  <c:v>280.9502</c:v>
                </c:pt>
                <c:pt idx="8140">
                  <c:v>280.98050000000001</c:v>
                </c:pt>
                <c:pt idx="8141">
                  <c:v>281.01069999999999</c:v>
                </c:pt>
                <c:pt idx="8142">
                  <c:v>281.0412</c:v>
                </c:pt>
                <c:pt idx="8143">
                  <c:v>281.06990000000002</c:v>
                </c:pt>
                <c:pt idx="8144">
                  <c:v>281.10250000000002</c:v>
                </c:pt>
                <c:pt idx="8145">
                  <c:v>281.12950000000001</c:v>
                </c:pt>
                <c:pt idx="8146">
                  <c:v>281.16019999999997</c:v>
                </c:pt>
                <c:pt idx="8147">
                  <c:v>281.1902</c:v>
                </c:pt>
                <c:pt idx="8148">
                  <c:v>281.22120000000001</c:v>
                </c:pt>
                <c:pt idx="8149">
                  <c:v>281.25049999999999</c:v>
                </c:pt>
                <c:pt idx="8150">
                  <c:v>281.27949999999998</c:v>
                </c:pt>
                <c:pt idx="8151">
                  <c:v>281.30900000000003</c:v>
                </c:pt>
                <c:pt idx="8152">
                  <c:v>281.33960000000002</c:v>
                </c:pt>
                <c:pt idx="8153">
                  <c:v>281.3716</c:v>
                </c:pt>
                <c:pt idx="8154">
                  <c:v>281.40179999999998</c:v>
                </c:pt>
                <c:pt idx="8155">
                  <c:v>281.43049999999999</c:v>
                </c:pt>
                <c:pt idx="8156">
                  <c:v>281.46249999999998</c:v>
                </c:pt>
                <c:pt idx="8157">
                  <c:v>281.49090000000001</c:v>
                </c:pt>
                <c:pt idx="8158">
                  <c:v>281.52519999999998</c:v>
                </c:pt>
                <c:pt idx="8159">
                  <c:v>281.55349999999999</c:v>
                </c:pt>
                <c:pt idx="8160">
                  <c:v>281.5847</c:v>
                </c:pt>
                <c:pt idx="8161">
                  <c:v>281.6148</c:v>
                </c:pt>
                <c:pt idx="8162">
                  <c:v>281.64550000000003</c:v>
                </c:pt>
                <c:pt idx="8163">
                  <c:v>281.67599999999999</c:v>
                </c:pt>
                <c:pt idx="8164">
                  <c:v>281.70800000000003</c:v>
                </c:pt>
                <c:pt idx="8165">
                  <c:v>281.73829999999998</c:v>
                </c:pt>
                <c:pt idx="8166">
                  <c:v>281.76830000000001</c:v>
                </c:pt>
                <c:pt idx="8167">
                  <c:v>281.80020000000002</c:v>
                </c:pt>
                <c:pt idx="8168">
                  <c:v>281.83100000000002</c:v>
                </c:pt>
                <c:pt idx="8169">
                  <c:v>281.8614</c:v>
                </c:pt>
                <c:pt idx="8170">
                  <c:v>281.89229999999998</c:v>
                </c:pt>
                <c:pt idx="8171">
                  <c:v>281.9228</c:v>
                </c:pt>
                <c:pt idx="8172">
                  <c:v>281.95339999999999</c:v>
                </c:pt>
                <c:pt idx="8173">
                  <c:v>281.98480000000001</c:v>
                </c:pt>
                <c:pt idx="8174">
                  <c:v>282.01519999999999</c:v>
                </c:pt>
                <c:pt idx="8175">
                  <c:v>282.04820000000001</c:v>
                </c:pt>
                <c:pt idx="8176">
                  <c:v>282.08019999999999</c:v>
                </c:pt>
                <c:pt idx="8177">
                  <c:v>282.11090000000002</c:v>
                </c:pt>
                <c:pt idx="8178">
                  <c:v>282.14139999999998</c:v>
                </c:pt>
                <c:pt idx="8179">
                  <c:v>282.17219999999998</c:v>
                </c:pt>
                <c:pt idx="8180">
                  <c:v>282.20350000000002</c:v>
                </c:pt>
                <c:pt idx="8181">
                  <c:v>282.23340000000002</c:v>
                </c:pt>
                <c:pt idx="8182">
                  <c:v>282.2645</c:v>
                </c:pt>
                <c:pt idx="8183">
                  <c:v>282.29469999999998</c:v>
                </c:pt>
                <c:pt idx="8184">
                  <c:v>282.32580000000002</c:v>
                </c:pt>
                <c:pt idx="8185">
                  <c:v>282.35500000000002</c:v>
                </c:pt>
                <c:pt idx="8186">
                  <c:v>282.38569999999999</c:v>
                </c:pt>
                <c:pt idx="8187">
                  <c:v>282.4153</c:v>
                </c:pt>
                <c:pt idx="8188">
                  <c:v>282.44659999999999</c:v>
                </c:pt>
                <c:pt idx="8189">
                  <c:v>282.47640000000001</c:v>
                </c:pt>
                <c:pt idx="8190">
                  <c:v>282.50700000000001</c:v>
                </c:pt>
                <c:pt idx="8191">
                  <c:v>282.53800000000001</c:v>
                </c:pt>
                <c:pt idx="8192">
                  <c:v>282.56779999999998</c:v>
                </c:pt>
                <c:pt idx="8193">
                  <c:v>282.59859999999998</c:v>
                </c:pt>
                <c:pt idx="8194">
                  <c:v>282.63040000000001</c:v>
                </c:pt>
                <c:pt idx="8195">
                  <c:v>282.66079999999999</c:v>
                </c:pt>
                <c:pt idx="8196">
                  <c:v>282.69380000000001</c:v>
                </c:pt>
                <c:pt idx="8197">
                  <c:v>282.72399999999999</c:v>
                </c:pt>
                <c:pt idx="8198">
                  <c:v>282.75569999999999</c:v>
                </c:pt>
                <c:pt idx="8199">
                  <c:v>282.78609999999998</c:v>
                </c:pt>
                <c:pt idx="8200">
                  <c:v>282.81819999999999</c:v>
                </c:pt>
                <c:pt idx="8201">
                  <c:v>282.8492</c:v>
                </c:pt>
                <c:pt idx="8202">
                  <c:v>282.87920000000003</c:v>
                </c:pt>
                <c:pt idx="8203">
                  <c:v>282.9092</c:v>
                </c:pt>
                <c:pt idx="8204">
                  <c:v>282.94200000000001</c:v>
                </c:pt>
                <c:pt idx="8205">
                  <c:v>282.97219999999999</c:v>
                </c:pt>
                <c:pt idx="8206">
                  <c:v>283.00299999999999</c:v>
                </c:pt>
                <c:pt idx="8207">
                  <c:v>283.03519999999997</c:v>
                </c:pt>
                <c:pt idx="8208">
                  <c:v>283.06509999999997</c:v>
                </c:pt>
                <c:pt idx="8209">
                  <c:v>283.09559999999999</c:v>
                </c:pt>
                <c:pt idx="8210">
                  <c:v>283.12639999999999</c:v>
                </c:pt>
                <c:pt idx="8211">
                  <c:v>283.15550000000002</c:v>
                </c:pt>
                <c:pt idx="8212">
                  <c:v>283.18579999999997</c:v>
                </c:pt>
                <c:pt idx="8213">
                  <c:v>283.21510000000001</c:v>
                </c:pt>
                <c:pt idx="8214">
                  <c:v>283.24650000000003</c:v>
                </c:pt>
                <c:pt idx="8215">
                  <c:v>283.27539999999999</c:v>
                </c:pt>
                <c:pt idx="8216">
                  <c:v>283.30380000000002</c:v>
                </c:pt>
                <c:pt idx="8217">
                  <c:v>283.33260000000001</c:v>
                </c:pt>
                <c:pt idx="8218">
                  <c:v>283.36340000000001</c:v>
                </c:pt>
                <c:pt idx="8219">
                  <c:v>283.39400000000001</c:v>
                </c:pt>
                <c:pt idx="8220">
                  <c:v>283.42540000000002</c:v>
                </c:pt>
                <c:pt idx="8221">
                  <c:v>283.4554</c:v>
                </c:pt>
                <c:pt idx="8222">
                  <c:v>283.48700000000002</c:v>
                </c:pt>
                <c:pt idx="8223">
                  <c:v>283.51620000000003</c:v>
                </c:pt>
                <c:pt idx="8224">
                  <c:v>283.54750000000001</c:v>
                </c:pt>
                <c:pt idx="8225">
                  <c:v>283.58100000000002</c:v>
                </c:pt>
                <c:pt idx="8226">
                  <c:v>283.6096</c:v>
                </c:pt>
                <c:pt idx="8227">
                  <c:v>283.63940000000002</c:v>
                </c:pt>
                <c:pt idx="8228">
                  <c:v>283.6705</c:v>
                </c:pt>
                <c:pt idx="8229">
                  <c:v>283.7022</c:v>
                </c:pt>
                <c:pt idx="8230">
                  <c:v>283.73180000000002</c:v>
                </c:pt>
                <c:pt idx="8231">
                  <c:v>283.7636</c:v>
                </c:pt>
                <c:pt idx="8232">
                  <c:v>283.79590000000002</c:v>
                </c:pt>
                <c:pt idx="8233">
                  <c:v>283.82639999999998</c:v>
                </c:pt>
                <c:pt idx="8234">
                  <c:v>283.85789999999997</c:v>
                </c:pt>
                <c:pt idx="8235">
                  <c:v>283.88929999999999</c:v>
                </c:pt>
                <c:pt idx="8236">
                  <c:v>283.92009999999999</c:v>
                </c:pt>
                <c:pt idx="8237">
                  <c:v>283.95159999999998</c:v>
                </c:pt>
                <c:pt idx="8238">
                  <c:v>283.98480000000001</c:v>
                </c:pt>
                <c:pt idx="8239">
                  <c:v>284.01519999999999</c:v>
                </c:pt>
                <c:pt idx="8240">
                  <c:v>284.04570000000001</c:v>
                </c:pt>
                <c:pt idx="8241">
                  <c:v>284.0763</c:v>
                </c:pt>
                <c:pt idx="8242">
                  <c:v>284.10989999999998</c:v>
                </c:pt>
                <c:pt idx="8243">
                  <c:v>284.13979999999998</c:v>
                </c:pt>
                <c:pt idx="8244">
                  <c:v>284.1705</c:v>
                </c:pt>
                <c:pt idx="8245">
                  <c:v>284.20139999999998</c:v>
                </c:pt>
                <c:pt idx="8246">
                  <c:v>284.23160000000001</c:v>
                </c:pt>
                <c:pt idx="8247">
                  <c:v>284.26139999999998</c:v>
                </c:pt>
                <c:pt idx="8248">
                  <c:v>284.29309999999998</c:v>
                </c:pt>
                <c:pt idx="8249">
                  <c:v>284.3252</c:v>
                </c:pt>
                <c:pt idx="8250">
                  <c:v>284.3562</c:v>
                </c:pt>
                <c:pt idx="8251">
                  <c:v>284.38839999999999</c:v>
                </c:pt>
                <c:pt idx="8252">
                  <c:v>284.42059999999998</c:v>
                </c:pt>
                <c:pt idx="8253">
                  <c:v>284.45249999999999</c:v>
                </c:pt>
                <c:pt idx="8254">
                  <c:v>284.4855</c:v>
                </c:pt>
                <c:pt idx="8255">
                  <c:v>284.51639999999998</c:v>
                </c:pt>
                <c:pt idx="8256">
                  <c:v>284.54829999999998</c:v>
                </c:pt>
                <c:pt idx="8257">
                  <c:v>284.57819999999998</c:v>
                </c:pt>
                <c:pt idx="8258">
                  <c:v>284.61070000000001</c:v>
                </c:pt>
                <c:pt idx="8259">
                  <c:v>284.64240000000001</c:v>
                </c:pt>
                <c:pt idx="8260">
                  <c:v>284.67439999999999</c:v>
                </c:pt>
                <c:pt idx="8261">
                  <c:v>284.70600000000002</c:v>
                </c:pt>
                <c:pt idx="8262">
                  <c:v>284.73700000000002</c:v>
                </c:pt>
                <c:pt idx="8263">
                  <c:v>284.77010000000001</c:v>
                </c:pt>
                <c:pt idx="8264">
                  <c:v>284.80329999999998</c:v>
                </c:pt>
                <c:pt idx="8265">
                  <c:v>284.8356</c:v>
                </c:pt>
                <c:pt idx="8266">
                  <c:v>284.86759999999998</c:v>
                </c:pt>
                <c:pt idx="8267">
                  <c:v>284.89940000000001</c:v>
                </c:pt>
                <c:pt idx="8268">
                  <c:v>284.9298</c:v>
                </c:pt>
                <c:pt idx="8269">
                  <c:v>284.96089999999998</c:v>
                </c:pt>
                <c:pt idx="8270">
                  <c:v>284.99239999999998</c:v>
                </c:pt>
                <c:pt idx="8271">
                  <c:v>285.02429999999998</c:v>
                </c:pt>
                <c:pt idx="8272">
                  <c:v>285.0564</c:v>
                </c:pt>
                <c:pt idx="8273">
                  <c:v>285.08800000000002</c:v>
                </c:pt>
                <c:pt idx="8274">
                  <c:v>285.11840000000001</c:v>
                </c:pt>
                <c:pt idx="8275">
                  <c:v>285.1506</c:v>
                </c:pt>
                <c:pt idx="8276">
                  <c:v>285.18220000000002</c:v>
                </c:pt>
                <c:pt idx="8277">
                  <c:v>285.21379999999999</c:v>
                </c:pt>
                <c:pt idx="8278">
                  <c:v>285.2482</c:v>
                </c:pt>
                <c:pt idx="8279">
                  <c:v>285.27929999999998</c:v>
                </c:pt>
                <c:pt idx="8280">
                  <c:v>285.31349999999998</c:v>
                </c:pt>
                <c:pt idx="8281">
                  <c:v>285.34449999999998</c:v>
                </c:pt>
                <c:pt idx="8282">
                  <c:v>285.37670000000003</c:v>
                </c:pt>
                <c:pt idx="8283">
                  <c:v>285.40800000000002</c:v>
                </c:pt>
                <c:pt idx="8284">
                  <c:v>285.4384</c:v>
                </c:pt>
                <c:pt idx="8285">
                  <c:v>285.47149999999999</c:v>
                </c:pt>
                <c:pt idx="8286">
                  <c:v>285.50310000000002</c:v>
                </c:pt>
                <c:pt idx="8287">
                  <c:v>285.53359999999998</c:v>
                </c:pt>
                <c:pt idx="8288">
                  <c:v>285.56470000000002</c:v>
                </c:pt>
                <c:pt idx="8289">
                  <c:v>285.59640000000002</c:v>
                </c:pt>
                <c:pt idx="8290">
                  <c:v>285.62900000000002</c:v>
                </c:pt>
                <c:pt idx="8291">
                  <c:v>285.66219999999998</c:v>
                </c:pt>
                <c:pt idx="8292">
                  <c:v>285.69139999999999</c:v>
                </c:pt>
                <c:pt idx="8293">
                  <c:v>285.72309999999999</c:v>
                </c:pt>
                <c:pt idx="8294">
                  <c:v>285.75779999999997</c:v>
                </c:pt>
                <c:pt idx="8295">
                  <c:v>285.78899999999999</c:v>
                </c:pt>
                <c:pt idx="8296">
                  <c:v>285.82150000000001</c:v>
                </c:pt>
                <c:pt idx="8297">
                  <c:v>285.85399999999998</c:v>
                </c:pt>
                <c:pt idx="8298">
                  <c:v>285.88560000000001</c:v>
                </c:pt>
                <c:pt idx="8299">
                  <c:v>285.91640000000001</c:v>
                </c:pt>
                <c:pt idx="8300">
                  <c:v>285.95159999999998</c:v>
                </c:pt>
                <c:pt idx="8301">
                  <c:v>285.98270000000002</c:v>
                </c:pt>
                <c:pt idx="8302">
                  <c:v>286.01499999999999</c:v>
                </c:pt>
                <c:pt idx="8303">
                  <c:v>286.0478</c:v>
                </c:pt>
                <c:pt idx="8304">
                  <c:v>286.07740000000001</c:v>
                </c:pt>
                <c:pt idx="8305">
                  <c:v>286.11219999999997</c:v>
                </c:pt>
                <c:pt idx="8306">
                  <c:v>286.14089999999999</c:v>
                </c:pt>
                <c:pt idx="8307">
                  <c:v>286.1748</c:v>
                </c:pt>
                <c:pt idx="8308">
                  <c:v>286.2054</c:v>
                </c:pt>
                <c:pt idx="8309">
                  <c:v>286.23849999999999</c:v>
                </c:pt>
                <c:pt idx="8310">
                  <c:v>286.27089999999998</c:v>
                </c:pt>
                <c:pt idx="8311">
                  <c:v>286.30149999999998</c:v>
                </c:pt>
                <c:pt idx="8312">
                  <c:v>286.33260000000001</c:v>
                </c:pt>
                <c:pt idx="8313">
                  <c:v>286.36700000000002</c:v>
                </c:pt>
                <c:pt idx="8314">
                  <c:v>286.40159999999997</c:v>
                </c:pt>
                <c:pt idx="8315">
                  <c:v>286.43360000000001</c:v>
                </c:pt>
                <c:pt idx="8316">
                  <c:v>286.4631</c:v>
                </c:pt>
                <c:pt idx="8317">
                  <c:v>286.49610000000001</c:v>
                </c:pt>
                <c:pt idx="8318">
                  <c:v>286.5274</c:v>
                </c:pt>
                <c:pt idx="8319">
                  <c:v>286.55939999999998</c:v>
                </c:pt>
                <c:pt idx="8320">
                  <c:v>286.5924</c:v>
                </c:pt>
                <c:pt idx="8321">
                  <c:v>286.62520000000001</c:v>
                </c:pt>
                <c:pt idx="8322">
                  <c:v>286.65820000000002</c:v>
                </c:pt>
                <c:pt idx="8323">
                  <c:v>286.69209999999998</c:v>
                </c:pt>
                <c:pt idx="8324">
                  <c:v>286.72480000000002</c:v>
                </c:pt>
                <c:pt idx="8325">
                  <c:v>286.75830000000002</c:v>
                </c:pt>
                <c:pt idx="8326">
                  <c:v>286.79129999999998</c:v>
                </c:pt>
                <c:pt idx="8327">
                  <c:v>286.82479999999998</c:v>
                </c:pt>
                <c:pt idx="8328">
                  <c:v>286.85910000000001</c:v>
                </c:pt>
                <c:pt idx="8329">
                  <c:v>286.88959999999997</c:v>
                </c:pt>
                <c:pt idx="8330">
                  <c:v>286.92469999999997</c:v>
                </c:pt>
                <c:pt idx="8331">
                  <c:v>286.95819999999998</c:v>
                </c:pt>
                <c:pt idx="8332">
                  <c:v>286.99</c:v>
                </c:pt>
                <c:pt idx="8333">
                  <c:v>287.02420000000001</c:v>
                </c:pt>
                <c:pt idx="8334">
                  <c:v>287.05739999999997</c:v>
                </c:pt>
                <c:pt idx="8335">
                  <c:v>287.09030000000001</c:v>
                </c:pt>
                <c:pt idx="8336">
                  <c:v>287.12400000000002</c:v>
                </c:pt>
                <c:pt idx="8337">
                  <c:v>287.15870000000001</c:v>
                </c:pt>
                <c:pt idx="8338">
                  <c:v>287.1918</c:v>
                </c:pt>
                <c:pt idx="8339">
                  <c:v>287.22460000000001</c:v>
                </c:pt>
                <c:pt idx="8340">
                  <c:v>287.25880000000001</c:v>
                </c:pt>
                <c:pt idx="8341">
                  <c:v>287.29059999999998</c:v>
                </c:pt>
                <c:pt idx="8342">
                  <c:v>287.32499999999999</c:v>
                </c:pt>
                <c:pt idx="8343">
                  <c:v>287.35809999999998</c:v>
                </c:pt>
                <c:pt idx="8344">
                  <c:v>287.39120000000003</c:v>
                </c:pt>
                <c:pt idx="8345">
                  <c:v>287.42399999999998</c:v>
                </c:pt>
                <c:pt idx="8346">
                  <c:v>287.45639999999997</c:v>
                </c:pt>
                <c:pt idx="8347">
                  <c:v>287.49119999999999</c:v>
                </c:pt>
                <c:pt idx="8348">
                  <c:v>287.52460000000002</c:v>
                </c:pt>
                <c:pt idx="8349">
                  <c:v>287.55619999999999</c:v>
                </c:pt>
                <c:pt idx="8350">
                  <c:v>287.59089999999998</c:v>
                </c:pt>
                <c:pt idx="8351">
                  <c:v>287.62279999999998</c:v>
                </c:pt>
                <c:pt idx="8352">
                  <c:v>287.65609999999998</c:v>
                </c:pt>
                <c:pt idx="8353">
                  <c:v>287.68939999999998</c:v>
                </c:pt>
                <c:pt idx="8354">
                  <c:v>287.72219999999999</c:v>
                </c:pt>
                <c:pt idx="8355">
                  <c:v>287.75700000000001</c:v>
                </c:pt>
                <c:pt idx="8356">
                  <c:v>287.79070000000002</c:v>
                </c:pt>
                <c:pt idx="8357">
                  <c:v>287.82299999999998</c:v>
                </c:pt>
                <c:pt idx="8358">
                  <c:v>287.8578</c:v>
                </c:pt>
                <c:pt idx="8359">
                  <c:v>287.89019999999999</c:v>
                </c:pt>
                <c:pt idx="8360">
                  <c:v>287.92500000000001</c:v>
                </c:pt>
                <c:pt idx="8361">
                  <c:v>287.95760000000001</c:v>
                </c:pt>
                <c:pt idx="8362">
                  <c:v>287.9905</c:v>
                </c:pt>
                <c:pt idx="8363">
                  <c:v>288.02519999999998</c:v>
                </c:pt>
                <c:pt idx="8364">
                  <c:v>288.05689999999998</c:v>
                </c:pt>
                <c:pt idx="8365">
                  <c:v>288.09050000000002</c:v>
                </c:pt>
                <c:pt idx="8366">
                  <c:v>288.125</c:v>
                </c:pt>
                <c:pt idx="8367">
                  <c:v>288.15960000000001</c:v>
                </c:pt>
                <c:pt idx="8368">
                  <c:v>288.19200000000001</c:v>
                </c:pt>
                <c:pt idx="8369">
                  <c:v>288.22750000000002</c:v>
                </c:pt>
                <c:pt idx="8370">
                  <c:v>288.25920000000002</c:v>
                </c:pt>
                <c:pt idx="8371">
                  <c:v>288.29199999999997</c:v>
                </c:pt>
                <c:pt idx="8372">
                  <c:v>288.32619999999997</c:v>
                </c:pt>
                <c:pt idx="8373">
                  <c:v>288.358</c:v>
                </c:pt>
                <c:pt idx="8374">
                  <c:v>288.39159999999998</c:v>
                </c:pt>
                <c:pt idx="8375">
                  <c:v>288.42509999999999</c:v>
                </c:pt>
                <c:pt idx="8376">
                  <c:v>288.45780000000002</c:v>
                </c:pt>
                <c:pt idx="8377">
                  <c:v>288.49200000000002</c:v>
                </c:pt>
                <c:pt idx="8378">
                  <c:v>288.52820000000003</c:v>
                </c:pt>
                <c:pt idx="8379">
                  <c:v>288.56150000000002</c:v>
                </c:pt>
                <c:pt idx="8380">
                  <c:v>288.59690000000001</c:v>
                </c:pt>
                <c:pt idx="8381">
                  <c:v>288.63229999999999</c:v>
                </c:pt>
                <c:pt idx="8382">
                  <c:v>288.66460000000001</c:v>
                </c:pt>
                <c:pt idx="8383">
                  <c:v>288.69920000000002</c:v>
                </c:pt>
                <c:pt idx="8384">
                  <c:v>288.73259999999999</c:v>
                </c:pt>
                <c:pt idx="8385">
                  <c:v>288.76589999999999</c:v>
                </c:pt>
                <c:pt idx="8386">
                  <c:v>288.7998</c:v>
                </c:pt>
                <c:pt idx="8387">
                  <c:v>288.83249999999998</c:v>
                </c:pt>
                <c:pt idx="8388">
                  <c:v>288.86520000000002</c:v>
                </c:pt>
                <c:pt idx="8389">
                  <c:v>288.90019999999998</c:v>
                </c:pt>
                <c:pt idx="8390">
                  <c:v>288.93349999999998</c:v>
                </c:pt>
                <c:pt idx="8391">
                  <c:v>288.96940000000001</c:v>
                </c:pt>
                <c:pt idx="8392">
                  <c:v>289.00319999999999</c:v>
                </c:pt>
                <c:pt idx="8393">
                  <c:v>289.0369</c:v>
                </c:pt>
                <c:pt idx="8394">
                  <c:v>289.07</c:v>
                </c:pt>
                <c:pt idx="8395">
                  <c:v>289.1035</c:v>
                </c:pt>
                <c:pt idx="8396">
                  <c:v>289.13830000000002</c:v>
                </c:pt>
                <c:pt idx="8397">
                  <c:v>289.17180000000002</c:v>
                </c:pt>
                <c:pt idx="8398">
                  <c:v>289.20639999999997</c:v>
                </c:pt>
                <c:pt idx="8399">
                  <c:v>289.23880000000003</c:v>
                </c:pt>
                <c:pt idx="8400">
                  <c:v>289.27420000000001</c:v>
                </c:pt>
                <c:pt idx="8401">
                  <c:v>289.30790000000002</c:v>
                </c:pt>
                <c:pt idx="8402">
                  <c:v>289.34219999999999</c:v>
                </c:pt>
                <c:pt idx="8403">
                  <c:v>289.37670000000003</c:v>
                </c:pt>
                <c:pt idx="8404">
                  <c:v>289.41090000000003</c:v>
                </c:pt>
                <c:pt idx="8405">
                  <c:v>289.4452</c:v>
                </c:pt>
                <c:pt idx="8406">
                  <c:v>289.4796</c:v>
                </c:pt>
                <c:pt idx="8407">
                  <c:v>289.51420000000002</c:v>
                </c:pt>
                <c:pt idx="8408">
                  <c:v>289.5496</c:v>
                </c:pt>
                <c:pt idx="8409">
                  <c:v>289.58420000000001</c:v>
                </c:pt>
                <c:pt idx="8410">
                  <c:v>289.61880000000002</c:v>
                </c:pt>
                <c:pt idx="8411">
                  <c:v>289.65390000000002</c:v>
                </c:pt>
                <c:pt idx="8412">
                  <c:v>289.68819999999999</c:v>
                </c:pt>
                <c:pt idx="8413">
                  <c:v>289.72179999999997</c:v>
                </c:pt>
                <c:pt idx="8414">
                  <c:v>289.75799999999998</c:v>
                </c:pt>
                <c:pt idx="8415">
                  <c:v>289.79070000000002</c:v>
                </c:pt>
                <c:pt idx="8416">
                  <c:v>289.82440000000003</c:v>
                </c:pt>
                <c:pt idx="8417">
                  <c:v>289.85820000000001</c:v>
                </c:pt>
                <c:pt idx="8418">
                  <c:v>289.89370000000002</c:v>
                </c:pt>
                <c:pt idx="8419">
                  <c:v>289.92809999999997</c:v>
                </c:pt>
                <c:pt idx="8420">
                  <c:v>289.9624</c:v>
                </c:pt>
                <c:pt idx="8421">
                  <c:v>289.99799999999999</c:v>
                </c:pt>
                <c:pt idx="8422">
                  <c:v>290.03309999999999</c:v>
                </c:pt>
                <c:pt idx="8423">
                  <c:v>290.06979999999999</c:v>
                </c:pt>
                <c:pt idx="8424">
                  <c:v>290.10379999999998</c:v>
                </c:pt>
                <c:pt idx="8425">
                  <c:v>290.1388</c:v>
                </c:pt>
                <c:pt idx="8426">
                  <c:v>290.173</c:v>
                </c:pt>
                <c:pt idx="8427">
                  <c:v>290.20600000000002</c:v>
                </c:pt>
                <c:pt idx="8428">
                  <c:v>290.24340000000001</c:v>
                </c:pt>
                <c:pt idx="8429">
                  <c:v>290.27850000000001</c:v>
                </c:pt>
                <c:pt idx="8430">
                  <c:v>290.3125</c:v>
                </c:pt>
                <c:pt idx="8431">
                  <c:v>290.34840000000003</c:v>
                </c:pt>
                <c:pt idx="8432">
                  <c:v>290.38409999999999</c:v>
                </c:pt>
                <c:pt idx="8433">
                  <c:v>290.41849999999999</c:v>
                </c:pt>
                <c:pt idx="8434">
                  <c:v>290.45389999999998</c:v>
                </c:pt>
                <c:pt idx="8435">
                  <c:v>290.49079999999998</c:v>
                </c:pt>
                <c:pt idx="8436">
                  <c:v>290.52679999999998</c:v>
                </c:pt>
                <c:pt idx="8437">
                  <c:v>290.56079999999997</c:v>
                </c:pt>
                <c:pt idx="8438">
                  <c:v>290.59789999999998</c:v>
                </c:pt>
                <c:pt idx="8439">
                  <c:v>290.63229999999999</c:v>
                </c:pt>
                <c:pt idx="8440">
                  <c:v>290.66660000000002</c:v>
                </c:pt>
                <c:pt idx="8441">
                  <c:v>290.70209999999997</c:v>
                </c:pt>
                <c:pt idx="8442">
                  <c:v>290.7364</c:v>
                </c:pt>
                <c:pt idx="8443">
                  <c:v>290.7715</c:v>
                </c:pt>
                <c:pt idx="8444">
                  <c:v>290.80770000000001</c:v>
                </c:pt>
                <c:pt idx="8445">
                  <c:v>290.84280000000001</c:v>
                </c:pt>
                <c:pt idx="8446">
                  <c:v>290.87860000000001</c:v>
                </c:pt>
                <c:pt idx="8447">
                  <c:v>290.9135</c:v>
                </c:pt>
                <c:pt idx="8448">
                  <c:v>290.94959999999998</c:v>
                </c:pt>
                <c:pt idx="8449">
                  <c:v>290.98610000000002</c:v>
                </c:pt>
                <c:pt idx="8450">
                  <c:v>291.02050000000003</c:v>
                </c:pt>
                <c:pt idx="8451">
                  <c:v>291.05540000000002</c:v>
                </c:pt>
                <c:pt idx="8452">
                  <c:v>291.0915</c:v>
                </c:pt>
                <c:pt idx="8453">
                  <c:v>291.12599999999998</c:v>
                </c:pt>
                <c:pt idx="8454">
                  <c:v>291.161</c:v>
                </c:pt>
                <c:pt idx="8455">
                  <c:v>291.1968</c:v>
                </c:pt>
                <c:pt idx="8456">
                  <c:v>291.23009999999999</c:v>
                </c:pt>
                <c:pt idx="8457">
                  <c:v>291.2654</c:v>
                </c:pt>
                <c:pt idx="8458">
                  <c:v>291.30279999999999</c:v>
                </c:pt>
                <c:pt idx="8459">
                  <c:v>291.33760000000001</c:v>
                </c:pt>
                <c:pt idx="8460">
                  <c:v>291.3725</c:v>
                </c:pt>
                <c:pt idx="8461">
                  <c:v>291.40800000000002</c:v>
                </c:pt>
                <c:pt idx="8462">
                  <c:v>291.44499999999999</c:v>
                </c:pt>
                <c:pt idx="8463">
                  <c:v>291.47899999999998</c:v>
                </c:pt>
                <c:pt idx="8464">
                  <c:v>291.51490000000001</c:v>
                </c:pt>
                <c:pt idx="8465">
                  <c:v>291.55070000000001</c:v>
                </c:pt>
                <c:pt idx="8466">
                  <c:v>291.58749999999998</c:v>
                </c:pt>
                <c:pt idx="8467">
                  <c:v>291.62169999999998</c:v>
                </c:pt>
                <c:pt idx="8468">
                  <c:v>291.65789999999998</c:v>
                </c:pt>
                <c:pt idx="8469">
                  <c:v>291.69260000000003</c:v>
                </c:pt>
                <c:pt idx="8470">
                  <c:v>291.72750000000002</c:v>
                </c:pt>
                <c:pt idx="8471">
                  <c:v>291.76220000000001</c:v>
                </c:pt>
                <c:pt idx="8472">
                  <c:v>291.79860000000002</c:v>
                </c:pt>
                <c:pt idx="8473">
                  <c:v>291.8322</c:v>
                </c:pt>
                <c:pt idx="8474">
                  <c:v>291.86630000000002</c:v>
                </c:pt>
                <c:pt idx="8475">
                  <c:v>291.9024</c:v>
                </c:pt>
                <c:pt idx="8476">
                  <c:v>291.9357</c:v>
                </c:pt>
                <c:pt idx="8477">
                  <c:v>291.97179999999997</c:v>
                </c:pt>
                <c:pt idx="8478">
                  <c:v>292.00720000000001</c:v>
                </c:pt>
                <c:pt idx="8479">
                  <c:v>292.04219999999998</c:v>
                </c:pt>
                <c:pt idx="8480">
                  <c:v>292.07900000000001</c:v>
                </c:pt>
                <c:pt idx="8481">
                  <c:v>292.1146</c:v>
                </c:pt>
                <c:pt idx="8482">
                  <c:v>292.15219999999999</c:v>
                </c:pt>
                <c:pt idx="8483">
                  <c:v>292.18650000000002</c:v>
                </c:pt>
                <c:pt idx="8484">
                  <c:v>292.22300000000001</c:v>
                </c:pt>
                <c:pt idx="8485">
                  <c:v>292.25839999999999</c:v>
                </c:pt>
                <c:pt idx="8486">
                  <c:v>292.29539999999997</c:v>
                </c:pt>
                <c:pt idx="8487">
                  <c:v>292.32909999999998</c:v>
                </c:pt>
                <c:pt idx="8488">
                  <c:v>292.3646</c:v>
                </c:pt>
                <c:pt idx="8489">
                  <c:v>292.4008</c:v>
                </c:pt>
                <c:pt idx="8490">
                  <c:v>292.43709999999999</c:v>
                </c:pt>
                <c:pt idx="8491">
                  <c:v>292.47219999999999</c:v>
                </c:pt>
                <c:pt idx="8492">
                  <c:v>292.50799999999998</c:v>
                </c:pt>
                <c:pt idx="8493">
                  <c:v>292.54250000000002</c:v>
                </c:pt>
                <c:pt idx="8494">
                  <c:v>292.57760000000002</c:v>
                </c:pt>
                <c:pt idx="8495">
                  <c:v>292.61520000000002</c:v>
                </c:pt>
                <c:pt idx="8496">
                  <c:v>292.64850000000001</c:v>
                </c:pt>
                <c:pt idx="8497">
                  <c:v>292.685</c:v>
                </c:pt>
                <c:pt idx="8498">
                  <c:v>292.72059999999999</c:v>
                </c:pt>
                <c:pt idx="8499">
                  <c:v>292.75639999999999</c:v>
                </c:pt>
                <c:pt idx="8500">
                  <c:v>292.79300000000001</c:v>
                </c:pt>
                <c:pt idx="8501">
                  <c:v>292.82979999999998</c:v>
                </c:pt>
                <c:pt idx="8502">
                  <c:v>292.86559999999997</c:v>
                </c:pt>
                <c:pt idx="8503">
                  <c:v>292.9006</c:v>
                </c:pt>
                <c:pt idx="8504">
                  <c:v>292.935</c:v>
                </c:pt>
                <c:pt idx="8505">
                  <c:v>292.97039999999998</c:v>
                </c:pt>
                <c:pt idx="8506">
                  <c:v>293.00639999999999</c:v>
                </c:pt>
                <c:pt idx="8507">
                  <c:v>293.04219999999998</c:v>
                </c:pt>
                <c:pt idx="8508">
                  <c:v>293.07859999999999</c:v>
                </c:pt>
                <c:pt idx="8509">
                  <c:v>293.11520000000002</c:v>
                </c:pt>
                <c:pt idx="8510">
                  <c:v>293.15109999999999</c:v>
                </c:pt>
                <c:pt idx="8511">
                  <c:v>293.18669999999997</c:v>
                </c:pt>
                <c:pt idx="8512">
                  <c:v>293.22199999999998</c:v>
                </c:pt>
                <c:pt idx="8513">
                  <c:v>293.25850000000003</c:v>
                </c:pt>
                <c:pt idx="8514">
                  <c:v>293.2944</c:v>
                </c:pt>
                <c:pt idx="8515">
                  <c:v>293.33100000000002</c:v>
                </c:pt>
                <c:pt idx="8516">
                  <c:v>293.3655</c:v>
                </c:pt>
                <c:pt idx="8517">
                  <c:v>293.40190000000001</c:v>
                </c:pt>
                <c:pt idx="8518">
                  <c:v>293.43709999999999</c:v>
                </c:pt>
                <c:pt idx="8519">
                  <c:v>293.47179999999997</c:v>
                </c:pt>
                <c:pt idx="8520">
                  <c:v>293.50880000000001</c:v>
                </c:pt>
                <c:pt idx="8521">
                  <c:v>293.54450000000003</c:v>
                </c:pt>
                <c:pt idx="8522">
                  <c:v>293.58</c:v>
                </c:pt>
                <c:pt idx="8523">
                  <c:v>293.61680000000001</c:v>
                </c:pt>
                <c:pt idx="8524">
                  <c:v>293.65429999999998</c:v>
                </c:pt>
                <c:pt idx="8525">
                  <c:v>293.69009999999997</c:v>
                </c:pt>
                <c:pt idx="8526">
                  <c:v>293.7251</c:v>
                </c:pt>
                <c:pt idx="8527">
                  <c:v>293.75979999999998</c:v>
                </c:pt>
                <c:pt idx="8528">
                  <c:v>293.79660000000001</c:v>
                </c:pt>
                <c:pt idx="8529">
                  <c:v>293.83300000000003</c:v>
                </c:pt>
                <c:pt idx="8530">
                  <c:v>293.8698</c:v>
                </c:pt>
                <c:pt idx="8531">
                  <c:v>293.90800000000002</c:v>
                </c:pt>
                <c:pt idx="8532">
                  <c:v>293.94380000000001</c:v>
                </c:pt>
                <c:pt idx="8533">
                  <c:v>293.97789999999998</c:v>
                </c:pt>
                <c:pt idx="8534">
                  <c:v>294.0154</c:v>
                </c:pt>
                <c:pt idx="8535">
                  <c:v>294.05160000000001</c:v>
                </c:pt>
                <c:pt idx="8536">
                  <c:v>294.08960000000002</c:v>
                </c:pt>
                <c:pt idx="8537">
                  <c:v>294.12549999999999</c:v>
                </c:pt>
                <c:pt idx="8538">
                  <c:v>294.16300000000001</c:v>
                </c:pt>
                <c:pt idx="8539">
                  <c:v>294.19900000000001</c:v>
                </c:pt>
                <c:pt idx="8540">
                  <c:v>294.2355</c:v>
                </c:pt>
                <c:pt idx="8541">
                  <c:v>294.27190000000002</c:v>
                </c:pt>
                <c:pt idx="8542">
                  <c:v>294.30930000000001</c:v>
                </c:pt>
                <c:pt idx="8543">
                  <c:v>294.34570000000002</c:v>
                </c:pt>
                <c:pt idx="8544">
                  <c:v>294.38240000000002</c:v>
                </c:pt>
                <c:pt idx="8545">
                  <c:v>294.41950000000003</c:v>
                </c:pt>
                <c:pt idx="8546">
                  <c:v>294.45519999999999</c:v>
                </c:pt>
                <c:pt idx="8547">
                  <c:v>294.49059999999997</c:v>
                </c:pt>
                <c:pt idx="8548">
                  <c:v>294.52760000000001</c:v>
                </c:pt>
                <c:pt idx="8549">
                  <c:v>294.56619999999998</c:v>
                </c:pt>
                <c:pt idx="8550">
                  <c:v>294.60329999999999</c:v>
                </c:pt>
                <c:pt idx="8551">
                  <c:v>294.64060000000001</c:v>
                </c:pt>
                <c:pt idx="8552">
                  <c:v>294.67899999999997</c:v>
                </c:pt>
                <c:pt idx="8553">
                  <c:v>294.71640000000002</c:v>
                </c:pt>
                <c:pt idx="8554">
                  <c:v>294.75310000000002</c:v>
                </c:pt>
                <c:pt idx="8555">
                  <c:v>294.79169999999999</c:v>
                </c:pt>
                <c:pt idx="8556">
                  <c:v>294.82940000000002</c:v>
                </c:pt>
                <c:pt idx="8557">
                  <c:v>294.86649999999997</c:v>
                </c:pt>
                <c:pt idx="8558">
                  <c:v>294.90519999999998</c:v>
                </c:pt>
                <c:pt idx="8559">
                  <c:v>294.94119999999998</c:v>
                </c:pt>
                <c:pt idx="8560">
                  <c:v>294.97969999999998</c:v>
                </c:pt>
                <c:pt idx="8561">
                  <c:v>295.01839999999999</c:v>
                </c:pt>
                <c:pt idx="8562">
                  <c:v>295.05630000000002</c:v>
                </c:pt>
                <c:pt idx="8563">
                  <c:v>295.09179999999998</c:v>
                </c:pt>
                <c:pt idx="8564">
                  <c:v>295.13</c:v>
                </c:pt>
                <c:pt idx="8565">
                  <c:v>295.1687</c:v>
                </c:pt>
                <c:pt idx="8566">
                  <c:v>295.20600000000002</c:v>
                </c:pt>
                <c:pt idx="8567">
                  <c:v>295.24380000000002</c:v>
                </c:pt>
                <c:pt idx="8568">
                  <c:v>295.28160000000003</c:v>
                </c:pt>
                <c:pt idx="8569">
                  <c:v>295.3202</c:v>
                </c:pt>
                <c:pt idx="8570">
                  <c:v>295.3578</c:v>
                </c:pt>
                <c:pt idx="8571">
                  <c:v>295.39769999999999</c:v>
                </c:pt>
                <c:pt idx="8572">
                  <c:v>295.43389999999999</c:v>
                </c:pt>
                <c:pt idx="8573">
                  <c:v>295.47340000000003</c:v>
                </c:pt>
                <c:pt idx="8574">
                  <c:v>295.51080000000002</c:v>
                </c:pt>
                <c:pt idx="8575">
                  <c:v>295.54809999999998</c:v>
                </c:pt>
                <c:pt idx="8576">
                  <c:v>295.58629999999999</c:v>
                </c:pt>
                <c:pt idx="8577">
                  <c:v>295.62549999999999</c:v>
                </c:pt>
                <c:pt idx="8578">
                  <c:v>295.6644</c:v>
                </c:pt>
                <c:pt idx="8579">
                  <c:v>295.69959999999998</c:v>
                </c:pt>
                <c:pt idx="8580">
                  <c:v>295.73669999999998</c:v>
                </c:pt>
                <c:pt idx="8581">
                  <c:v>295.77260000000001</c:v>
                </c:pt>
                <c:pt idx="8582">
                  <c:v>295.81060000000002</c:v>
                </c:pt>
                <c:pt idx="8583">
                  <c:v>295.8467</c:v>
                </c:pt>
                <c:pt idx="8584">
                  <c:v>295.88420000000002</c:v>
                </c:pt>
                <c:pt idx="8585">
                  <c:v>295.9205</c:v>
                </c:pt>
                <c:pt idx="8586">
                  <c:v>295.95749999999998</c:v>
                </c:pt>
                <c:pt idx="8587">
                  <c:v>295.9932</c:v>
                </c:pt>
                <c:pt idx="8588">
                  <c:v>296.03030000000001</c:v>
                </c:pt>
                <c:pt idx="8589">
                  <c:v>296.06619999999998</c:v>
                </c:pt>
                <c:pt idx="8590">
                  <c:v>296.10399999999998</c:v>
                </c:pt>
                <c:pt idx="8591">
                  <c:v>296.14139999999998</c:v>
                </c:pt>
                <c:pt idx="8592">
                  <c:v>296.1782</c:v>
                </c:pt>
                <c:pt idx="8593">
                  <c:v>296.214</c:v>
                </c:pt>
                <c:pt idx="8594">
                  <c:v>296.2516</c:v>
                </c:pt>
                <c:pt idx="8595">
                  <c:v>296.2867</c:v>
                </c:pt>
                <c:pt idx="8596">
                  <c:v>296.32380000000001</c:v>
                </c:pt>
                <c:pt idx="8597">
                  <c:v>296.36059999999998</c:v>
                </c:pt>
                <c:pt idx="8598">
                  <c:v>296.399</c:v>
                </c:pt>
                <c:pt idx="8599">
                  <c:v>296.43340000000001</c:v>
                </c:pt>
                <c:pt idx="8600">
                  <c:v>296.47019999999998</c:v>
                </c:pt>
                <c:pt idx="8601">
                  <c:v>296.50810000000001</c:v>
                </c:pt>
                <c:pt idx="8602">
                  <c:v>296.54320000000001</c:v>
                </c:pt>
                <c:pt idx="8603">
                  <c:v>296.58</c:v>
                </c:pt>
                <c:pt idx="8604">
                  <c:v>296.61770000000001</c:v>
                </c:pt>
                <c:pt idx="8605">
                  <c:v>296.6558</c:v>
                </c:pt>
                <c:pt idx="8606">
                  <c:v>296.6925</c:v>
                </c:pt>
                <c:pt idx="8607">
                  <c:v>296.72949999999997</c:v>
                </c:pt>
                <c:pt idx="8608">
                  <c:v>296.76740000000001</c:v>
                </c:pt>
                <c:pt idx="8609">
                  <c:v>296.8032</c:v>
                </c:pt>
                <c:pt idx="8610">
                  <c:v>296.83839999999998</c:v>
                </c:pt>
                <c:pt idx="8611">
                  <c:v>296.87639999999999</c:v>
                </c:pt>
                <c:pt idx="8612">
                  <c:v>296.91160000000002</c:v>
                </c:pt>
                <c:pt idx="8613">
                  <c:v>296.94589999999999</c:v>
                </c:pt>
                <c:pt idx="8614">
                  <c:v>296.98489999999998</c:v>
                </c:pt>
                <c:pt idx="8615">
                  <c:v>297.02140000000003</c:v>
                </c:pt>
                <c:pt idx="8616">
                  <c:v>297.05880000000002</c:v>
                </c:pt>
                <c:pt idx="8617">
                  <c:v>297.09539999999998</c:v>
                </c:pt>
                <c:pt idx="8618">
                  <c:v>297.13240000000002</c:v>
                </c:pt>
                <c:pt idx="8619">
                  <c:v>297.16969999999998</c:v>
                </c:pt>
                <c:pt idx="8620">
                  <c:v>297.20679999999999</c:v>
                </c:pt>
                <c:pt idx="8621">
                  <c:v>297.2439</c:v>
                </c:pt>
                <c:pt idx="8622">
                  <c:v>297.28019999999998</c:v>
                </c:pt>
                <c:pt idx="8623">
                  <c:v>297.31779999999998</c:v>
                </c:pt>
                <c:pt idx="8624">
                  <c:v>297.35500000000002</c:v>
                </c:pt>
                <c:pt idx="8625">
                  <c:v>297.39210000000003</c:v>
                </c:pt>
                <c:pt idx="8626">
                  <c:v>297.43099999999998</c:v>
                </c:pt>
                <c:pt idx="8627">
                  <c:v>297.46820000000002</c:v>
                </c:pt>
                <c:pt idx="8628">
                  <c:v>297.5052</c:v>
                </c:pt>
                <c:pt idx="8629">
                  <c:v>297.54399999999998</c:v>
                </c:pt>
                <c:pt idx="8630">
                  <c:v>297.58150000000001</c:v>
                </c:pt>
                <c:pt idx="8631">
                  <c:v>297.61799999999999</c:v>
                </c:pt>
                <c:pt idx="8632">
                  <c:v>297.65600000000001</c:v>
                </c:pt>
                <c:pt idx="8633">
                  <c:v>297.69319999999999</c:v>
                </c:pt>
                <c:pt idx="8634">
                  <c:v>297.73270000000002</c:v>
                </c:pt>
                <c:pt idx="8635">
                  <c:v>297.77229999999997</c:v>
                </c:pt>
                <c:pt idx="8636">
                  <c:v>297.81060000000002</c:v>
                </c:pt>
                <c:pt idx="8637">
                  <c:v>297.84699999999998</c:v>
                </c:pt>
                <c:pt idx="8638">
                  <c:v>297.88600000000002</c:v>
                </c:pt>
                <c:pt idx="8639">
                  <c:v>297.92399999999998</c:v>
                </c:pt>
                <c:pt idx="8640">
                  <c:v>297.96339999999998</c:v>
                </c:pt>
                <c:pt idx="8641">
                  <c:v>297.99860000000001</c:v>
                </c:pt>
                <c:pt idx="8642">
                  <c:v>298.03680000000003</c:v>
                </c:pt>
                <c:pt idx="8643">
                  <c:v>298.07459999999998</c:v>
                </c:pt>
                <c:pt idx="8644">
                  <c:v>298.11340000000001</c:v>
                </c:pt>
                <c:pt idx="8645">
                  <c:v>298.15100000000001</c:v>
                </c:pt>
                <c:pt idx="8646">
                  <c:v>298.18939999999998</c:v>
                </c:pt>
                <c:pt idx="8647">
                  <c:v>298.22739999999999</c:v>
                </c:pt>
                <c:pt idx="8648">
                  <c:v>298.26549999999997</c:v>
                </c:pt>
                <c:pt idx="8649">
                  <c:v>298.30380000000002</c:v>
                </c:pt>
                <c:pt idx="8650">
                  <c:v>298.34199999999998</c:v>
                </c:pt>
                <c:pt idx="8651">
                  <c:v>298.37900000000002</c:v>
                </c:pt>
                <c:pt idx="8652">
                  <c:v>298.41739999999999</c:v>
                </c:pt>
                <c:pt idx="8653">
                  <c:v>298.45659999999998</c:v>
                </c:pt>
                <c:pt idx="8654">
                  <c:v>298.49259999999998</c:v>
                </c:pt>
                <c:pt idx="8655">
                  <c:v>298.53120000000001</c:v>
                </c:pt>
                <c:pt idx="8656">
                  <c:v>298.5686</c:v>
                </c:pt>
                <c:pt idx="8657">
                  <c:v>298.60629999999998</c:v>
                </c:pt>
                <c:pt idx="8658">
                  <c:v>298.64589999999998</c:v>
                </c:pt>
                <c:pt idx="8659">
                  <c:v>298.68380000000002</c:v>
                </c:pt>
                <c:pt idx="8660">
                  <c:v>298.72230000000002</c:v>
                </c:pt>
                <c:pt idx="8661">
                  <c:v>298.76119999999997</c:v>
                </c:pt>
                <c:pt idx="8662">
                  <c:v>298.8</c:v>
                </c:pt>
                <c:pt idx="8663">
                  <c:v>298.84010000000001</c:v>
                </c:pt>
                <c:pt idx="8664">
                  <c:v>298.87790000000001</c:v>
                </c:pt>
                <c:pt idx="8665">
                  <c:v>298.91539999999998</c:v>
                </c:pt>
                <c:pt idx="8666">
                  <c:v>298.95409999999998</c:v>
                </c:pt>
                <c:pt idx="8667">
                  <c:v>298.99369999999999</c:v>
                </c:pt>
                <c:pt idx="8668">
                  <c:v>299.03149999999999</c:v>
                </c:pt>
                <c:pt idx="8669">
                  <c:v>299.0686</c:v>
                </c:pt>
                <c:pt idx="8670">
                  <c:v>299.1105</c:v>
                </c:pt>
                <c:pt idx="8671">
                  <c:v>299.1472</c:v>
                </c:pt>
                <c:pt idx="8672">
                  <c:v>299.18689999999998</c:v>
                </c:pt>
                <c:pt idx="8673">
                  <c:v>299.22629999999998</c:v>
                </c:pt>
                <c:pt idx="8674">
                  <c:v>299.26519999999999</c:v>
                </c:pt>
                <c:pt idx="8675">
                  <c:v>299.3039</c:v>
                </c:pt>
                <c:pt idx="8676">
                  <c:v>299.34039999999999</c:v>
                </c:pt>
                <c:pt idx="8677">
                  <c:v>299.37920000000003</c:v>
                </c:pt>
                <c:pt idx="8678">
                  <c:v>299.41750000000002</c:v>
                </c:pt>
                <c:pt idx="8679">
                  <c:v>299.45650000000001</c:v>
                </c:pt>
                <c:pt idx="8680">
                  <c:v>299.49549999999999</c:v>
                </c:pt>
                <c:pt idx="8681">
                  <c:v>299.53440000000001</c:v>
                </c:pt>
                <c:pt idx="8682">
                  <c:v>299.57080000000002</c:v>
                </c:pt>
                <c:pt idx="8683">
                  <c:v>299.61</c:v>
                </c:pt>
                <c:pt idx="8684">
                  <c:v>299.64800000000002</c:v>
                </c:pt>
                <c:pt idx="8685">
                  <c:v>299.68880000000001</c:v>
                </c:pt>
                <c:pt idx="8686">
                  <c:v>299.7287</c:v>
                </c:pt>
                <c:pt idx="8687">
                  <c:v>299.76780000000002</c:v>
                </c:pt>
                <c:pt idx="8688">
                  <c:v>299.80650000000003</c:v>
                </c:pt>
                <c:pt idx="8689">
                  <c:v>299.84440000000001</c:v>
                </c:pt>
                <c:pt idx="8690">
                  <c:v>299.88209999999998</c:v>
                </c:pt>
                <c:pt idx="8691">
                  <c:v>299.92090000000002</c:v>
                </c:pt>
                <c:pt idx="8692">
                  <c:v>299.96039999999999</c:v>
                </c:pt>
                <c:pt idx="8693">
                  <c:v>299.99779999999998</c:v>
                </c:pt>
                <c:pt idx="8694">
                  <c:v>300.0376</c:v>
                </c:pt>
                <c:pt idx="8695">
                  <c:v>300.0752</c:v>
                </c:pt>
                <c:pt idx="8696">
                  <c:v>300.1157</c:v>
                </c:pt>
                <c:pt idx="8697">
                  <c:v>300.1551</c:v>
                </c:pt>
                <c:pt idx="8698">
                  <c:v>300.19450000000001</c:v>
                </c:pt>
                <c:pt idx="8699">
                  <c:v>300.23379999999997</c:v>
                </c:pt>
                <c:pt idx="8700">
                  <c:v>300.274</c:v>
                </c:pt>
                <c:pt idx="8701">
                  <c:v>300.31369999999998</c:v>
                </c:pt>
                <c:pt idx="8702">
                  <c:v>300.35199999999998</c:v>
                </c:pt>
                <c:pt idx="8703">
                  <c:v>300.39150000000001</c:v>
                </c:pt>
                <c:pt idx="8704">
                  <c:v>300.43020000000001</c:v>
                </c:pt>
                <c:pt idx="8705">
                  <c:v>300.47120000000001</c:v>
                </c:pt>
                <c:pt idx="8706">
                  <c:v>300.50830000000002</c:v>
                </c:pt>
                <c:pt idx="8707">
                  <c:v>300.54629999999997</c:v>
                </c:pt>
                <c:pt idx="8708">
                  <c:v>300.58589999999998</c:v>
                </c:pt>
                <c:pt idx="8709">
                  <c:v>300.62580000000003</c:v>
                </c:pt>
                <c:pt idx="8710">
                  <c:v>300.6662</c:v>
                </c:pt>
                <c:pt idx="8711">
                  <c:v>300.7038</c:v>
                </c:pt>
                <c:pt idx="8712">
                  <c:v>300.74099999999999</c:v>
                </c:pt>
                <c:pt idx="8713">
                  <c:v>300.77940000000001</c:v>
                </c:pt>
                <c:pt idx="8714">
                  <c:v>300.81720000000001</c:v>
                </c:pt>
                <c:pt idx="8715">
                  <c:v>300.85379999999998</c:v>
                </c:pt>
                <c:pt idx="8716">
                  <c:v>300.89269999999999</c:v>
                </c:pt>
                <c:pt idx="8717">
                  <c:v>300.93099999999998</c:v>
                </c:pt>
                <c:pt idx="8718">
                  <c:v>300.96969999999999</c:v>
                </c:pt>
                <c:pt idx="8719">
                  <c:v>301.00810000000001</c:v>
                </c:pt>
                <c:pt idx="8720">
                  <c:v>301.0462</c:v>
                </c:pt>
                <c:pt idx="8721">
                  <c:v>301.08499999999998</c:v>
                </c:pt>
                <c:pt idx="8722">
                  <c:v>301.12400000000002</c:v>
                </c:pt>
                <c:pt idx="8723">
                  <c:v>301.16239999999999</c:v>
                </c:pt>
                <c:pt idx="8724">
                  <c:v>301.2002</c:v>
                </c:pt>
                <c:pt idx="8725">
                  <c:v>301.23480000000001</c:v>
                </c:pt>
                <c:pt idx="8726">
                  <c:v>301.27170000000001</c:v>
                </c:pt>
                <c:pt idx="8727">
                  <c:v>301.31079999999997</c:v>
                </c:pt>
                <c:pt idx="8728">
                  <c:v>301.34859999999998</c:v>
                </c:pt>
                <c:pt idx="8729">
                  <c:v>301.38900000000001</c:v>
                </c:pt>
                <c:pt idx="8730">
                  <c:v>301.42720000000003</c:v>
                </c:pt>
                <c:pt idx="8731">
                  <c:v>301.46550000000002</c:v>
                </c:pt>
                <c:pt idx="8732">
                  <c:v>301.5018</c:v>
                </c:pt>
                <c:pt idx="8733">
                  <c:v>301.54160000000002</c:v>
                </c:pt>
                <c:pt idx="8734">
                  <c:v>301.5806</c:v>
                </c:pt>
                <c:pt idx="8735">
                  <c:v>301.62270000000001</c:v>
                </c:pt>
                <c:pt idx="8736">
                  <c:v>301.66219999999998</c:v>
                </c:pt>
                <c:pt idx="8737">
                  <c:v>301.69970000000001</c:v>
                </c:pt>
                <c:pt idx="8738">
                  <c:v>301.73970000000003</c:v>
                </c:pt>
                <c:pt idx="8739">
                  <c:v>301.77800000000002</c:v>
                </c:pt>
                <c:pt idx="8740">
                  <c:v>301.81619999999998</c:v>
                </c:pt>
                <c:pt idx="8741">
                  <c:v>301.8578</c:v>
                </c:pt>
                <c:pt idx="8742">
                  <c:v>301.89550000000003</c:v>
                </c:pt>
                <c:pt idx="8743">
                  <c:v>301.93450000000001</c:v>
                </c:pt>
                <c:pt idx="8744">
                  <c:v>301.976</c:v>
                </c:pt>
                <c:pt idx="8745">
                  <c:v>302.01560000000001</c:v>
                </c:pt>
                <c:pt idx="8746">
                  <c:v>302.05520000000001</c:v>
                </c:pt>
                <c:pt idx="8747">
                  <c:v>302.09410000000003</c:v>
                </c:pt>
                <c:pt idx="8748">
                  <c:v>302.13260000000002</c:v>
                </c:pt>
                <c:pt idx="8749">
                  <c:v>302.1737</c:v>
                </c:pt>
                <c:pt idx="8750">
                  <c:v>302.21100000000001</c:v>
                </c:pt>
                <c:pt idx="8751">
                  <c:v>302.25049999999999</c:v>
                </c:pt>
                <c:pt idx="8752">
                  <c:v>302.28769999999997</c:v>
                </c:pt>
                <c:pt idx="8753">
                  <c:v>302.3272</c:v>
                </c:pt>
                <c:pt idx="8754">
                  <c:v>302.36630000000002</c:v>
                </c:pt>
                <c:pt idx="8755">
                  <c:v>302.40600000000001</c:v>
                </c:pt>
                <c:pt idx="8756">
                  <c:v>302.44499999999999</c:v>
                </c:pt>
                <c:pt idx="8757">
                  <c:v>302.48200000000003</c:v>
                </c:pt>
                <c:pt idx="8758">
                  <c:v>302.5188</c:v>
                </c:pt>
                <c:pt idx="8759">
                  <c:v>302.55520000000001</c:v>
                </c:pt>
                <c:pt idx="8760">
                  <c:v>302.5942</c:v>
                </c:pt>
                <c:pt idx="8761">
                  <c:v>302.63400000000001</c:v>
                </c:pt>
                <c:pt idx="8762">
                  <c:v>302.67039999999997</c:v>
                </c:pt>
                <c:pt idx="8763">
                  <c:v>302.70850000000002</c:v>
                </c:pt>
                <c:pt idx="8764">
                  <c:v>302.74680000000001</c:v>
                </c:pt>
                <c:pt idx="8765">
                  <c:v>302.7842</c:v>
                </c:pt>
                <c:pt idx="8766">
                  <c:v>302.8252</c:v>
                </c:pt>
                <c:pt idx="8767">
                  <c:v>302.86180000000002</c:v>
                </c:pt>
                <c:pt idx="8768">
                  <c:v>302.90100000000001</c:v>
                </c:pt>
                <c:pt idx="8769">
                  <c:v>302.9375</c:v>
                </c:pt>
                <c:pt idx="8770">
                  <c:v>302.97519999999997</c:v>
                </c:pt>
                <c:pt idx="8771">
                  <c:v>303.01350000000002</c:v>
                </c:pt>
                <c:pt idx="8772">
                  <c:v>303.05070000000001</c:v>
                </c:pt>
                <c:pt idx="8773">
                  <c:v>303.08960000000002</c:v>
                </c:pt>
                <c:pt idx="8774">
                  <c:v>303.12920000000003</c:v>
                </c:pt>
                <c:pt idx="8775">
                  <c:v>303.16640000000001</c:v>
                </c:pt>
                <c:pt idx="8776">
                  <c:v>303.20499999999998</c:v>
                </c:pt>
                <c:pt idx="8777">
                  <c:v>303.24439999999998</c:v>
                </c:pt>
                <c:pt idx="8778">
                  <c:v>303.28160000000003</c:v>
                </c:pt>
                <c:pt idx="8779">
                  <c:v>303.32</c:v>
                </c:pt>
                <c:pt idx="8780">
                  <c:v>303.36</c:v>
                </c:pt>
                <c:pt idx="8781">
                  <c:v>303.39839999999998</c:v>
                </c:pt>
                <c:pt idx="8782">
                  <c:v>303.43630000000002</c:v>
                </c:pt>
                <c:pt idx="8783">
                  <c:v>303.47550000000001</c:v>
                </c:pt>
                <c:pt idx="8784">
                  <c:v>303.51420000000002</c:v>
                </c:pt>
                <c:pt idx="8785">
                  <c:v>303.55200000000002</c:v>
                </c:pt>
                <c:pt idx="8786">
                  <c:v>303.59120000000001</c:v>
                </c:pt>
                <c:pt idx="8787">
                  <c:v>303.63</c:v>
                </c:pt>
                <c:pt idx="8788">
                  <c:v>303.66899999999998</c:v>
                </c:pt>
                <c:pt idx="8789">
                  <c:v>303.70830000000001</c:v>
                </c:pt>
                <c:pt idx="8790">
                  <c:v>303.74680000000001</c:v>
                </c:pt>
                <c:pt idx="8791">
                  <c:v>303.78649999999999</c:v>
                </c:pt>
                <c:pt idx="8792">
                  <c:v>303.82420000000002</c:v>
                </c:pt>
                <c:pt idx="8793">
                  <c:v>303.86419999999998</c:v>
                </c:pt>
                <c:pt idx="8794">
                  <c:v>303.90410000000003</c:v>
                </c:pt>
                <c:pt idx="8795">
                  <c:v>303.94040000000001</c:v>
                </c:pt>
                <c:pt idx="8796">
                  <c:v>303.97930000000002</c:v>
                </c:pt>
                <c:pt idx="8797">
                  <c:v>304.01690000000002</c:v>
                </c:pt>
                <c:pt idx="8798">
                  <c:v>304.05549999999999</c:v>
                </c:pt>
                <c:pt idx="8799">
                  <c:v>304.09679999999997</c:v>
                </c:pt>
                <c:pt idx="8800">
                  <c:v>304.13400000000001</c:v>
                </c:pt>
                <c:pt idx="8801">
                  <c:v>304.17230000000001</c:v>
                </c:pt>
                <c:pt idx="8802">
                  <c:v>304.2115</c:v>
                </c:pt>
                <c:pt idx="8803">
                  <c:v>304.25139999999999</c:v>
                </c:pt>
                <c:pt idx="8804">
                  <c:v>304.29169999999999</c:v>
                </c:pt>
                <c:pt idx="8805">
                  <c:v>304.3295</c:v>
                </c:pt>
                <c:pt idx="8806">
                  <c:v>304.36919999999998</c:v>
                </c:pt>
                <c:pt idx="8807">
                  <c:v>304.41059999999999</c:v>
                </c:pt>
                <c:pt idx="8808">
                  <c:v>304.45</c:v>
                </c:pt>
                <c:pt idx="8809">
                  <c:v>304.48700000000002</c:v>
                </c:pt>
                <c:pt idx="8810">
                  <c:v>304.5258</c:v>
                </c:pt>
                <c:pt idx="8811">
                  <c:v>304.56540000000001</c:v>
                </c:pt>
                <c:pt idx="8812">
                  <c:v>304.60550000000001</c:v>
                </c:pt>
                <c:pt idx="8813">
                  <c:v>304.64479999999998</c:v>
                </c:pt>
                <c:pt idx="8814">
                  <c:v>304.68340000000001</c:v>
                </c:pt>
                <c:pt idx="8815">
                  <c:v>304.71949999999998</c:v>
                </c:pt>
                <c:pt idx="8816">
                  <c:v>304.75920000000002</c:v>
                </c:pt>
                <c:pt idx="8817">
                  <c:v>304.80029999999999</c:v>
                </c:pt>
                <c:pt idx="8818">
                  <c:v>304.83629999999999</c:v>
                </c:pt>
                <c:pt idx="8819">
                  <c:v>304.87299999999999</c:v>
                </c:pt>
                <c:pt idx="8820">
                  <c:v>304.91309999999999</c:v>
                </c:pt>
                <c:pt idx="8821">
                  <c:v>304.95179999999999</c:v>
                </c:pt>
                <c:pt idx="8822">
                  <c:v>304.99029999999999</c:v>
                </c:pt>
                <c:pt idx="8823">
                  <c:v>305.029</c:v>
                </c:pt>
                <c:pt idx="8824">
                  <c:v>305.06670000000003</c:v>
                </c:pt>
                <c:pt idx="8825">
                  <c:v>305.10199999999998</c:v>
                </c:pt>
                <c:pt idx="8826">
                  <c:v>305.1388</c:v>
                </c:pt>
                <c:pt idx="8827">
                  <c:v>305.17829999999998</c:v>
                </c:pt>
                <c:pt idx="8828">
                  <c:v>305.21600000000001</c:v>
                </c:pt>
                <c:pt idx="8829">
                  <c:v>305.25540000000001</c:v>
                </c:pt>
                <c:pt idx="8830">
                  <c:v>305.2944</c:v>
                </c:pt>
                <c:pt idx="8831">
                  <c:v>305.33339999999998</c:v>
                </c:pt>
                <c:pt idx="8832">
                  <c:v>305.37130000000002</c:v>
                </c:pt>
                <c:pt idx="8833">
                  <c:v>305.41000000000003</c:v>
                </c:pt>
                <c:pt idx="8834">
                  <c:v>305.44740000000002</c:v>
                </c:pt>
                <c:pt idx="8835">
                  <c:v>305.48809999999997</c:v>
                </c:pt>
                <c:pt idx="8836">
                  <c:v>305.52539999999999</c:v>
                </c:pt>
                <c:pt idx="8837">
                  <c:v>305.56439999999998</c:v>
                </c:pt>
                <c:pt idx="8838">
                  <c:v>305.6044</c:v>
                </c:pt>
                <c:pt idx="8839">
                  <c:v>305.64299999999997</c:v>
                </c:pt>
                <c:pt idx="8840">
                  <c:v>305.6798</c:v>
                </c:pt>
                <c:pt idx="8841">
                  <c:v>305.72030000000001</c:v>
                </c:pt>
                <c:pt idx="8842">
                  <c:v>305.76100000000002</c:v>
                </c:pt>
                <c:pt idx="8843">
                  <c:v>305.80070000000001</c:v>
                </c:pt>
                <c:pt idx="8844">
                  <c:v>305.8408</c:v>
                </c:pt>
                <c:pt idx="8845">
                  <c:v>305.88040000000001</c:v>
                </c:pt>
                <c:pt idx="8846">
                  <c:v>305.92020000000002</c:v>
                </c:pt>
                <c:pt idx="8847">
                  <c:v>305.96050000000002</c:v>
                </c:pt>
                <c:pt idx="8848">
                  <c:v>306.00060000000002</c:v>
                </c:pt>
                <c:pt idx="8849">
                  <c:v>306.04020000000003</c:v>
                </c:pt>
                <c:pt idx="8850">
                  <c:v>306.08100000000002</c:v>
                </c:pt>
                <c:pt idx="8851">
                  <c:v>306.12169999999998</c:v>
                </c:pt>
                <c:pt idx="8852">
                  <c:v>306.16030000000001</c:v>
                </c:pt>
                <c:pt idx="8853">
                  <c:v>306.2013</c:v>
                </c:pt>
                <c:pt idx="8854">
                  <c:v>306.24059999999997</c:v>
                </c:pt>
                <c:pt idx="8855">
                  <c:v>306.2799</c:v>
                </c:pt>
                <c:pt idx="8856">
                  <c:v>306.32</c:v>
                </c:pt>
                <c:pt idx="8857">
                  <c:v>306.3605</c:v>
                </c:pt>
                <c:pt idx="8858">
                  <c:v>306.40019999999998</c:v>
                </c:pt>
                <c:pt idx="8859">
                  <c:v>306.44060000000002</c:v>
                </c:pt>
                <c:pt idx="8860">
                  <c:v>306.47890000000001</c:v>
                </c:pt>
                <c:pt idx="8861">
                  <c:v>306.52030000000002</c:v>
                </c:pt>
                <c:pt idx="8862">
                  <c:v>306.5598</c:v>
                </c:pt>
                <c:pt idx="8863">
                  <c:v>306.60129999999998</c:v>
                </c:pt>
                <c:pt idx="8864">
                  <c:v>306.64049999999997</c:v>
                </c:pt>
                <c:pt idx="8865">
                  <c:v>306.67970000000003</c:v>
                </c:pt>
                <c:pt idx="8866">
                  <c:v>306.71969999999999</c:v>
                </c:pt>
                <c:pt idx="8867">
                  <c:v>306.75959999999998</c:v>
                </c:pt>
                <c:pt idx="8868">
                  <c:v>306.80079999999998</c:v>
                </c:pt>
                <c:pt idx="8869">
                  <c:v>306.83870000000002</c:v>
                </c:pt>
                <c:pt idx="8870">
                  <c:v>306.87990000000002</c:v>
                </c:pt>
                <c:pt idx="8871">
                  <c:v>306.91899999999998</c:v>
                </c:pt>
                <c:pt idx="8872">
                  <c:v>306.96019999999999</c:v>
                </c:pt>
                <c:pt idx="8873">
                  <c:v>307.00099999999998</c:v>
                </c:pt>
                <c:pt idx="8874">
                  <c:v>307.03820000000002</c:v>
                </c:pt>
                <c:pt idx="8875">
                  <c:v>307.07859999999999</c:v>
                </c:pt>
                <c:pt idx="8876">
                  <c:v>307.11739999999998</c:v>
                </c:pt>
                <c:pt idx="8877">
                  <c:v>307.15690000000001</c:v>
                </c:pt>
                <c:pt idx="8878">
                  <c:v>307.19600000000003</c:v>
                </c:pt>
                <c:pt idx="8879">
                  <c:v>307.23570000000001</c:v>
                </c:pt>
                <c:pt idx="8880">
                  <c:v>307.27449999999999</c:v>
                </c:pt>
                <c:pt idx="8881">
                  <c:v>307.31560000000002</c:v>
                </c:pt>
                <c:pt idx="8882">
                  <c:v>307.35579999999999</c:v>
                </c:pt>
                <c:pt idx="8883">
                  <c:v>307.3956</c:v>
                </c:pt>
                <c:pt idx="8884">
                  <c:v>307.43520000000001</c:v>
                </c:pt>
                <c:pt idx="8885">
                  <c:v>307.47399999999999</c:v>
                </c:pt>
                <c:pt idx="8886">
                  <c:v>307.51479999999998</c:v>
                </c:pt>
                <c:pt idx="8887">
                  <c:v>307.55450000000002</c:v>
                </c:pt>
                <c:pt idx="8888">
                  <c:v>307.5942</c:v>
                </c:pt>
                <c:pt idx="8889">
                  <c:v>307.63330000000002</c:v>
                </c:pt>
                <c:pt idx="8890">
                  <c:v>307.6737</c:v>
                </c:pt>
                <c:pt idx="8891">
                  <c:v>307.71140000000003</c:v>
                </c:pt>
                <c:pt idx="8892">
                  <c:v>307.75119999999998</c:v>
                </c:pt>
                <c:pt idx="8893">
                  <c:v>307.79059999999998</c:v>
                </c:pt>
                <c:pt idx="8894">
                  <c:v>307.8295</c:v>
                </c:pt>
                <c:pt idx="8895">
                  <c:v>307.86860000000001</c:v>
                </c:pt>
                <c:pt idx="8896">
                  <c:v>307.90839999999997</c:v>
                </c:pt>
                <c:pt idx="8897">
                  <c:v>307.94659999999999</c:v>
                </c:pt>
                <c:pt idx="8898">
                  <c:v>307.98450000000003</c:v>
                </c:pt>
                <c:pt idx="8899">
                  <c:v>308.02480000000003</c:v>
                </c:pt>
                <c:pt idx="8900">
                  <c:v>308.06319999999999</c:v>
                </c:pt>
                <c:pt idx="8901">
                  <c:v>308.10140000000001</c:v>
                </c:pt>
                <c:pt idx="8902">
                  <c:v>308.14100000000002</c:v>
                </c:pt>
                <c:pt idx="8903">
                  <c:v>308.1814</c:v>
                </c:pt>
                <c:pt idx="8904">
                  <c:v>308.22160000000002</c:v>
                </c:pt>
                <c:pt idx="8905">
                  <c:v>308.26049999999998</c:v>
                </c:pt>
                <c:pt idx="8906">
                  <c:v>308.29899999999998</c:v>
                </c:pt>
                <c:pt idx="8907">
                  <c:v>308.33859999999999</c:v>
                </c:pt>
                <c:pt idx="8908">
                  <c:v>308.38</c:v>
                </c:pt>
                <c:pt idx="8909">
                  <c:v>308.41879999999998</c:v>
                </c:pt>
                <c:pt idx="8910">
                  <c:v>308.45769999999999</c:v>
                </c:pt>
                <c:pt idx="8911">
                  <c:v>308.49599999999998</c:v>
                </c:pt>
                <c:pt idx="8912">
                  <c:v>308.53609999999998</c:v>
                </c:pt>
                <c:pt idx="8913">
                  <c:v>308.57580000000002</c:v>
                </c:pt>
                <c:pt idx="8914">
                  <c:v>308.61559999999997</c:v>
                </c:pt>
                <c:pt idx="8915">
                  <c:v>308.65480000000002</c:v>
                </c:pt>
                <c:pt idx="8916">
                  <c:v>308.69479999999999</c:v>
                </c:pt>
                <c:pt idx="8917">
                  <c:v>308.7346</c:v>
                </c:pt>
                <c:pt idx="8918">
                  <c:v>308.77249999999998</c:v>
                </c:pt>
                <c:pt idx="8919">
                  <c:v>308.80880000000002</c:v>
                </c:pt>
                <c:pt idx="8920">
                  <c:v>308.84879999999998</c:v>
                </c:pt>
                <c:pt idx="8921">
                  <c:v>308.88619999999997</c:v>
                </c:pt>
                <c:pt idx="8922">
                  <c:v>308.92469999999997</c:v>
                </c:pt>
                <c:pt idx="8923">
                  <c:v>308.9631</c:v>
                </c:pt>
                <c:pt idx="8924">
                  <c:v>309</c:v>
                </c:pt>
                <c:pt idx="8925">
                  <c:v>309.03809999999999</c:v>
                </c:pt>
                <c:pt idx="8926">
                  <c:v>309.07589999999999</c:v>
                </c:pt>
                <c:pt idx="8927">
                  <c:v>309.11130000000003</c:v>
                </c:pt>
                <c:pt idx="8928">
                  <c:v>309.15109999999999</c:v>
                </c:pt>
                <c:pt idx="8929">
                  <c:v>309.18619999999999</c:v>
                </c:pt>
                <c:pt idx="8930">
                  <c:v>309.22329999999999</c:v>
                </c:pt>
                <c:pt idx="8931">
                  <c:v>309.25990000000002</c:v>
                </c:pt>
                <c:pt idx="8932">
                  <c:v>309.29649999999998</c:v>
                </c:pt>
                <c:pt idx="8933">
                  <c:v>309.33670000000001</c:v>
                </c:pt>
                <c:pt idx="8934">
                  <c:v>309.37360000000001</c:v>
                </c:pt>
                <c:pt idx="8935">
                  <c:v>309.41039999999998</c:v>
                </c:pt>
                <c:pt idx="8936">
                  <c:v>309.44880000000001</c:v>
                </c:pt>
                <c:pt idx="8937">
                  <c:v>309.48540000000003</c:v>
                </c:pt>
                <c:pt idx="8938">
                  <c:v>309.52420000000001</c:v>
                </c:pt>
                <c:pt idx="8939">
                  <c:v>309.56200000000001</c:v>
                </c:pt>
                <c:pt idx="8940">
                  <c:v>309.60160000000002</c:v>
                </c:pt>
                <c:pt idx="8941">
                  <c:v>309.63889999999998</c:v>
                </c:pt>
                <c:pt idx="8942">
                  <c:v>309.67410000000001</c:v>
                </c:pt>
                <c:pt idx="8943">
                  <c:v>309.7133</c:v>
                </c:pt>
                <c:pt idx="8944">
                  <c:v>309.75279999999998</c:v>
                </c:pt>
                <c:pt idx="8945">
                  <c:v>309.7903</c:v>
                </c:pt>
                <c:pt idx="8946">
                  <c:v>309.83</c:v>
                </c:pt>
                <c:pt idx="8947">
                  <c:v>309.86840000000001</c:v>
                </c:pt>
                <c:pt idx="8948">
                  <c:v>309.90660000000003</c:v>
                </c:pt>
                <c:pt idx="8949">
                  <c:v>309.94380000000001</c:v>
                </c:pt>
                <c:pt idx="8950">
                  <c:v>309.9812</c:v>
                </c:pt>
                <c:pt idx="8951">
                  <c:v>310.01909999999998</c:v>
                </c:pt>
                <c:pt idx="8952">
                  <c:v>310.0564</c:v>
                </c:pt>
                <c:pt idx="8953">
                  <c:v>310.09699999999998</c:v>
                </c:pt>
                <c:pt idx="8954">
                  <c:v>310.13510000000002</c:v>
                </c:pt>
                <c:pt idx="8955">
                  <c:v>310.17500000000001</c:v>
                </c:pt>
                <c:pt idx="8956">
                  <c:v>310.21370000000002</c:v>
                </c:pt>
                <c:pt idx="8957">
                  <c:v>310.25170000000003</c:v>
                </c:pt>
                <c:pt idx="8958">
                  <c:v>310.2901</c:v>
                </c:pt>
                <c:pt idx="8959">
                  <c:v>310.3295</c:v>
                </c:pt>
                <c:pt idx="8960">
                  <c:v>310.36619999999999</c:v>
                </c:pt>
                <c:pt idx="8961">
                  <c:v>310.40230000000003</c:v>
                </c:pt>
                <c:pt idx="8962">
                  <c:v>310.44110000000001</c:v>
                </c:pt>
                <c:pt idx="8963">
                  <c:v>310.4796</c:v>
                </c:pt>
                <c:pt idx="8964">
                  <c:v>310.51749999999998</c:v>
                </c:pt>
                <c:pt idx="8965">
                  <c:v>310.5532</c:v>
                </c:pt>
                <c:pt idx="8966">
                  <c:v>310.5926</c:v>
                </c:pt>
                <c:pt idx="8967">
                  <c:v>310.63</c:v>
                </c:pt>
                <c:pt idx="8968">
                  <c:v>310.6671</c:v>
                </c:pt>
                <c:pt idx="8969">
                  <c:v>310.7056</c:v>
                </c:pt>
                <c:pt idx="8970">
                  <c:v>310.74239999999998</c:v>
                </c:pt>
                <c:pt idx="8971">
                  <c:v>310.78019999999998</c:v>
                </c:pt>
                <c:pt idx="8972">
                  <c:v>310.81700000000001</c:v>
                </c:pt>
                <c:pt idx="8973">
                  <c:v>310.8528</c:v>
                </c:pt>
                <c:pt idx="8974">
                  <c:v>310.89</c:v>
                </c:pt>
                <c:pt idx="8975">
                  <c:v>310.92630000000003</c:v>
                </c:pt>
                <c:pt idx="8976">
                  <c:v>310.96440000000001</c:v>
                </c:pt>
                <c:pt idx="8977">
                  <c:v>311.00189999999998</c:v>
                </c:pt>
                <c:pt idx="8978">
                  <c:v>311.0376</c:v>
                </c:pt>
                <c:pt idx="8979">
                  <c:v>311.07659999999998</c:v>
                </c:pt>
                <c:pt idx="8980">
                  <c:v>311.11320000000001</c:v>
                </c:pt>
                <c:pt idx="8981">
                  <c:v>311.1515</c:v>
                </c:pt>
                <c:pt idx="8982">
                  <c:v>311.18950000000001</c:v>
                </c:pt>
                <c:pt idx="8983">
                  <c:v>311.22800000000001</c:v>
                </c:pt>
                <c:pt idx="8984">
                  <c:v>311.26650000000001</c:v>
                </c:pt>
                <c:pt idx="8985">
                  <c:v>311.3032</c:v>
                </c:pt>
                <c:pt idx="8986">
                  <c:v>311.34280000000001</c:v>
                </c:pt>
                <c:pt idx="8987">
                  <c:v>311.3802</c:v>
                </c:pt>
                <c:pt idx="8988">
                  <c:v>311.41660000000002</c:v>
                </c:pt>
                <c:pt idx="8989">
                  <c:v>311.45600000000002</c:v>
                </c:pt>
                <c:pt idx="8990">
                  <c:v>311.49450000000002</c:v>
                </c:pt>
                <c:pt idx="8991">
                  <c:v>311.53289999999998</c:v>
                </c:pt>
                <c:pt idx="8992">
                  <c:v>311.57279999999997</c:v>
                </c:pt>
                <c:pt idx="8993">
                  <c:v>311.6103</c:v>
                </c:pt>
                <c:pt idx="8994">
                  <c:v>311.64920000000001</c:v>
                </c:pt>
                <c:pt idx="8995">
                  <c:v>311.68869999999998</c:v>
                </c:pt>
                <c:pt idx="8996">
                  <c:v>311.72699999999998</c:v>
                </c:pt>
                <c:pt idx="8997">
                  <c:v>311.7654</c:v>
                </c:pt>
                <c:pt idx="8998">
                  <c:v>311.80259999999998</c:v>
                </c:pt>
                <c:pt idx="8999">
                  <c:v>311.84160000000003</c:v>
                </c:pt>
                <c:pt idx="9000">
                  <c:v>311.88139999999999</c:v>
                </c:pt>
                <c:pt idx="9001">
                  <c:v>311.9203</c:v>
                </c:pt>
                <c:pt idx="9002">
                  <c:v>311.95800000000003</c:v>
                </c:pt>
                <c:pt idx="9003">
                  <c:v>311.99639999999999</c:v>
                </c:pt>
                <c:pt idx="9004">
                  <c:v>312.03539999999998</c:v>
                </c:pt>
                <c:pt idx="9005">
                  <c:v>312.07600000000002</c:v>
                </c:pt>
                <c:pt idx="9006">
                  <c:v>312.11329999999998</c:v>
                </c:pt>
                <c:pt idx="9007">
                  <c:v>312.1506</c:v>
                </c:pt>
                <c:pt idx="9008">
                  <c:v>312.18920000000003</c:v>
                </c:pt>
                <c:pt idx="9009">
                  <c:v>312.22579999999999</c:v>
                </c:pt>
                <c:pt idx="9010">
                  <c:v>312.26299999999998</c:v>
                </c:pt>
                <c:pt idx="9011">
                  <c:v>312.30309999999997</c:v>
                </c:pt>
                <c:pt idx="9012">
                  <c:v>312.34039999999999</c:v>
                </c:pt>
                <c:pt idx="9013">
                  <c:v>312.37779999999998</c:v>
                </c:pt>
                <c:pt idx="9014">
                  <c:v>312.41430000000003</c:v>
                </c:pt>
                <c:pt idx="9015">
                  <c:v>312.45420000000001</c:v>
                </c:pt>
                <c:pt idx="9016">
                  <c:v>312.4923</c:v>
                </c:pt>
                <c:pt idx="9017">
                  <c:v>312.53050000000002</c:v>
                </c:pt>
                <c:pt idx="9018">
                  <c:v>312.57190000000003</c:v>
                </c:pt>
                <c:pt idx="9019">
                  <c:v>312.61020000000002</c:v>
                </c:pt>
                <c:pt idx="9020">
                  <c:v>312.64699999999999</c:v>
                </c:pt>
                <c:pt idx="9021">
                  <c:v>312.68779999999998</c:v>
                </c:pt>
                <c:pt idx="9022">
                  <c:v>312.72680000000003</c:v>
                </c:pt>
                <c:pt idx="9023">
                  <c:v>312.76479999999998</c:v>
                </c:pt>
                <c:pt idx="9024">
                  <c:v>312.80220000000003</c:v>
                </c:pt>
                <c:pt idx="9025">
                  <c:v>312.83929999999998</c:v>
                </c:pt>
                <c:pt idx="9026">
                  <c:v>312.87810000000002</c:v>
                </c:pt>
                <c:pt idx="9027">
                  <c:v>312.91469999999998</c:v>
                </c:pt>
                <c:pt idx="9028">
                  <c:v>312.95240000000001</c:v>
                </c:pt>
                <c:pt idx="9029">
                  <c:v>312.99119999999999</c:v>
                </c:pt>
                <c:pt idx="9030">
                  <c:v>313.02980000000002</c:v>
                </c:pt>
                <c:pt idx="9031">
                  <c:v>313.06659999999999</c:v>
                </c:pt>
                <c:pt idx="9032">
                  <c:v>313.1026</c:v>
                </c:pt>
                <c:pt idx="9033">
                  <c:v>313.14060000000001</c:v>
                </c:pt>
                <c:pt idx="9034">
                  <c:v>313.17509999999999</c:v>
                </c:pt>
                <c:pt idx="9035">
                  <c:v>313.2115</c:v>
                </c:pt>
                <c:pt idx="9036">
                  <c:v>313.24590000000001</c:v>
                </c:pt>
                <c:pt idx="9037">
                  <c:v>313.28359999999998</c:v>
                </c:pt>
                <c:pt idx="9038">
                  <c:v>313.3186</c:v>
                </c:pt>
                <c:pt idx="9039">
                  <c:v>313.35300000000001</c:v>
                </c:pt>
                <c:pt idx="9040">
                  <c:v>313.38740000000001</c:v>
                </c:pt>
                <c:pt idx="9041">
                  <c:v>313.42250000000001</c:v>
                </c:pt>
                <c:pt idx="9042">
                  <c:v>313.45999999999998</c:v>
                </c:pt>
                <c:pt idx="9043">
                  <c:v>313.49680000000001</c:v>
                </c:pt>
                <c:pt idx="9044">
                  <c:v>313.53399999999999</c:v>
                </c:pt>
                <c:pt idx="9045">
                  <c:v>313.56849999999997</c:v>
                </c:pt>
                <c:pt idx="9046">
                  <c:v>313.60640000000001</c:v>
                </c:pt>
                <c:pt idx="9047">
                  <c:v>313.64350000000002</c:v>
                </c:pt>
                <c:pt idx="9048">
                  <c:v>313.68119999999999</c:v>
                </c:pt>
                <c:pt idx="9049">
                  <c:v>313.7201</c:v>
                </c:pt>
                <c:pt idx="9050">
                  <c:v>313.75700000000001</c:v>
                </c:pt>
                <c:pt idx="9051">
                  <c:v>313.79379999999998</c:v>
                </c:pt>
                <c:pt idx="9052">
                  <c:v>313.83199999999999</c:v>
                </c:pt>
                <c:pt idx="9053">
                  <c:v>313.8698</c:v>
                </c:pt>
                <c:pt idx="9054">
                  <c:v>313.90690000000001</c:v>
                </c:pt>
                <c:pt idx="9055">
                  <c:v>313.94580000000002</c:v>
                </c:pt>
                <c:pt idx="9056">
                  <c:v>313.98419999999999</c:v>
                </c:pt>
                <c:pt idx="9057">
                  <c:v>314.02359999999999</c:v>
                </c:pt>
                <c:pt idx="9058">
                  <c:v>314.06319999999999</c:v>
                </c:pt>
                <c:pt idx="9059">
                  <c:v>314.10070000000002</c:v>
                </c:pt>
                <c:pt idx="9060">
                  <c:v>314.1395</c:v>
                </c:pt>
                <c:pt idx="9061">
                  <c:v>314.17599999999999</c:v>
                </c:pt>
                <c:pt idx="9062">
                  <c:v>314.21379999999999</c:v>
                </c:pt>
                <c:pt idx="9063">
                  <c:v>314.25220000000002</c:v>
                </c:pt>
                <c:pt idx="9064">
                  <c:v>314.29000000000002</c:v>
                </c:pt>
                <c:pt idx="9065">
                  <c:v>314.32659999999998</c:v>
                </c:pt>
                <c:pt idx="9066">
                  <c:v>314.36540000000002</c:v>
                </c:pt>
                <c:pt idx="9067">
                  <c:v>314.40469999999999</c:v>
                </c:pt>
                <c:pt idx="9068">
                  <c:v>314.44220000000001</c:v>
                </c:pt>
                <c:pt idx="9069">
                  <c:v>314.47930000000002</c:v>
                </c:pt>
                <c:pt idx="9070">
                  <c:v>314.5154</c:v>
                </c:pt>
                <c:pt idx="9071">
                  <c:v>314.55349999999999</c:v>
                </c:pt>
                <c:pt idx="9072">
                  <c:v>314.59089999999998</c:v>
                </c:pt>
                <c:pt idx="9073">
                  <c:v>314.62650000000002</c:v>
                </c:pt>
                <c:pt idx="9074">
                  <c:v>314.66320000000002</c:v>
                </c:pt>
                <c:pt idx="9075">
                  <c:v>314.69900000000001</c:v>
                </c:pt>
                <c:pt idx="9076">
                  <c:v>314.7362</c:v>
                </c:pt>
                <c:pt idx="9077">
                  <c:v>314.7722</c:v>
                </c:pt>
                <c:pt idx="9078">
                  <c:v>314.80919999999998</c:v>
                </c:pt>
                <c:pt idx="9079">
                  <c:v>314.8451</c:v>
                </c:pt>
                <c:pt idx="9080">
                  <c:v>314.88299999999998</c:v>
                </c:pt>
                <c:pt idx="9081">
                  <c:v>314.9203</c:v>
                </c:pt>
                <c:pt idx="9082">
                  <c:v>314.9572</c:v>
                </c:pt>
                <c:pt idx="9083">
                  <c:v>314.99279999999999</c:v>
                </c:pt>
                <c:pt idx="9084">
                  <c:v>315.03030000000001</c:v>
                </c:pt>
                <c:pt idx="9085">
                  <c:v>315.06920000000002</c:v>
                </c:pt>
                <c:pt idx="9086">
                  <c:v>315.10770000000002</c:v>
                </c:pt>
                <c:pt idx="9087">
                  <c:v>315.14580000000001</c:v>
                </c:pt>
                <c:pt idx="9088">
                  <c:v>315.18310000000002</c:v>
                </c:pt>
                <c:pt idx="9089">
                  <c:v>315.2217</c:v>
                </c:pt>
                <c:pt idx="9090">
                  <c:v>315.2593</c:v>
                </c:pt>
                <c:pt idx="9091">
                  <c:v>315.29640000000001</c:v>
                </c:pt>
                <c:pt idx="9092">
                  <c:v>315.33300000000003</c:v>
                </c:pt>
                <c:pt idx="9093">
                  <c:v>315.37119999999999</c:v>
                </c:pt>
                <c:pt idx="9094">
                  <c:v>315.40940000000001</c:v>
                </c:pt>
                <c:pt idx="9095">
                  <c:v>315.44760000000002</c:v>
                </c:pt>
                <c:pt idx="9096">
                  <c:v>315.48590000000002</c:v>
                </c:pt>
                <c:pt idx="9097">
                  <c:v>315.52499999999998</c:v>
                </c:pt>
                <c:pt idx="9098">
                  <c:v>315.56299999999999</c:v>
                </c:pt>
                <c:pt idx="9099">
                  <c:v>315.60149999999999</c:v>
                </c:pt>
                <c:pt idx="9100">
                  <c:v>315.63869999999997</c:v>
                </c:pt>
                <c:pt idx="9101">
                  <c:v>315.67579999999998</c:v>
                </c:pt>
                <c:pt idx="9102">
                  <c:v>315.71370000000002</c:v>
                </c:pt>
                <c:pt idx="9103">
                  <c:v>315.75069999999999</c:v>
                </c:pt>
                <c:pt idx="9104">
                  <c:v>315.78960000000001</c:v>
                </c:pt>
                <c:pt idx="9105">
                  <c:v>315.82499999999999</c:v>
                </c:pt>
                <c:pt idx="9106">
                  <c:v>315.86439999999999</c:v>
                </c:pt>
                <c:pt idx="9107">
                  <c:v>315.90039999999999</c:v>
                </c:pt>
                <c:pt idx="9108">
                  <c:v>315.93689999999998</c:v>
                </c:pt>
                <c:pt idx="9109">
                  <c:v>315.97219999999999</c:v>
                </c:pt>
                <c:pt idx="9110">
                  <c:v>316.00760000000002</c:v>
                </c:pt>
                <c:pt idx="9111">
                  <c:v>316.04469999999998</c:v>
                </c:pt>
                <c:pt idx="9112">
                  <c:v>316.08139999999997</c:v>
                </c:pt>
                <c:pt idx="9113">
                  <c:v>316.11649999999997</c:v>
                </c:pt>
                <c:pt idx="9114">
                  <c:v>316.15390000000002</c:v>
                </c:pt>
                <c:pt idx="9115">
                  <c:v>316.19150000000002</c:v>
                </c:pt>
                <c:pt idx="9116">
                  <c:v>316.22719999999998</c:v>
                </c:pt>
                <c:pt idx="9117">
                  <c:v>316.26299999999998</c:v>
                </c:pt>
                <c:pt idx="9118">
                  <c:v>316.2996</c:v>
                </c:pt>
                <c:pt idx="9119">
                  <c:v>316.33760000000001</c:v>
                </c:pt>
                <c:pt idx="9120">
                  <c:v>316.37470000000002</c:v>
                </c:pt>
                <c:pt idx="9121">
                  <c:v>316.41059999999999</c:v>
                </c:pt>
                <c:pt idx="9122">
                  <c:v>316.44839999999999</c:v>
                </c:pt>
                <c:pt idx="9123">
                  <c:v>316.48439999999999</c:v>
                </c:pt>
                <c:pt idx="9124">
                  <c:v>316.52249999999998</c:v>
                </c:pt>
                <c:pt idx="9125">
                  <c:v>316.55869999999999</c:v>
                </c:pt>
                <c:pt idx="9126">
                  <c:v>316.5967</c:v>
                </c:pt>
                <c:pt idx="9127">
                  <c:v>316.63470000000001</c:v>
                </c:pt>
                <c:pt idx="9128">
                  <c:v>316.67059999999998</c:v>
                </c:pt>
                <c:pt idx="9129">
                  <c:v>316.70690000000002</c:v>
                </c:pt>
                <c:pt idx="9130">
                  <c:v>316.74680000000001</c:v>
                </c:pt>
                <c:pt idx="9131">
                  <c:v>316.78500000000003</c:v>
                </c:pt>
                <c:pt idx="9132">
                  <c:v>316.82220000000001</c:v>
                </c:pt>
                <c:pt idx="9133">
                  <c:v>316.86059999999998</c:v>
                </c:pt>
                <c:pt idx="9134">
                  <c:v>316.89890000000003</c:v>
                </c:pt>
                <c:pt idx="9135">
                  <c:v>316.93720000000002</c:v>
                </c:pt>
                <c:pt idx="9136">
                  <c:v>316.97640000000001</c:v>
                </c:pt>
                <c:pt idx="9137">
                  <c:v>317.01139999999998</c:v>
                </c:pt>
                <c:pt idx="9138">
                  <c:v>317.0498</c:v>
                </c:pt>
                <c:pt idx="9139">
                  <c:v>317.08600000000001</c:v>
                </c:pt>
                <c:pt idx="9140">
                  <c:v>317.1234</c:v>
                </c:pt>
                <c:pt idx="9141">
                  <c:v>317.16140000000001</c:v>
                </c:pt>
                <c:pt idx="9142">
                  <c:v>317.19819999999999</c:v>
                </c:pt>
                <c:pt idx="9143">
                  <c:v>317.23610000000002</c:v>
                </c:pt>
                <c:pt idx="9144">
                  <c:v>317.27379999999999</c:v>
                </c:pt>
                <c:pt idx="9145">
                  <c:v>317.3107</c:v>
                </c:pt>
                <c:pt idx="9146">
                  <c:v>317.34820000000002</c:v>
                </c:pt>
                <c:pt idx="9147">
                  <c:v>317.38389999999998</c:v>
                </c:pt>
                <c:pt idx="9148">
                  <c:v>317.4194</c:v>
                </c:pt>
                <c:pt idx="9149">
                  <c:v>317.4556</c:v>
                </c:pt>
                <c:pt idx="9150">
                  <c:v>317.49169999999998</c:v>
                </c:pt>
                <c:pt idx="9151">
                  <c:v>317.52999999999997</c:v>
                </c:pt>
                <c:pt idx="9152">
                  <c:v>317.56740000000002</c:v>
                </c:pt>
                <c:pt idx="9153">
                  <c:v>317.60359999999997</c:v>
                </c:pt>
                <c:pt idx="9154">
                  <c:v>317.64049999999997</c:v>
                </c:pt>
                <c:pt idx="9155">
                  <c:v>317.67840000000001</c:v>
                </c:pt>
                <c:pt idx="9156">
                  <c:v>317.714</c:v>
                </c:pt>
                <c:pt idx="9157">
                  <c:v>317.75110000000001</c:v>
                </c:pt>
                <c:pt idx="9158">
                  <c:v>317.78960000000001</c:v>
                </c:pt>
                <c:pt idx="9159">
                  <c:v>317.82670000000002</c:v>
                </c:pt>
                <c:pt idx="9160">
                  <c:v>317.86559999999997</c:v>
                </c:pt>
                <c:pt idx="9161">
                  <c:v>317.90140000000002</c:v>
                </c:pt>
                <c:pt idx="9162">
                  <c:v>317.94040000000001</c:v>
                </c:pt>
                <c:pt idx="9163">
                  <c:v>317.97739999999999</c:v>
                </c:pt>
                <c:pt idx="9164">
                  <c:v>318.0154</c:v>
                </c:pt>
                <c:pt idx="9165">
                  <c:v>318.05369999999999</c:v>
                </c:pt>
                <c:pt idx="9166">
                  <c:v>318.0924</c:v>
                </c:pt>
                <c:pt idx="9167">
                  <c:v>318.12790000000001</c:v>
                </c:pt>
                <c:pt idx="9168">
                  <c:v>318.16500000000002</c:v>
                </c:pt>
                <c:pt idx="9169">
                  <c:v>318.20119999999997</c:v>
                </c:pt>
                <c:pt idx="9170">
                  <c:v>318.23770000000002</c:v>
                </c:pt>
                <c:pt idx="9171">
                  <c:v>318.27460000000002</c:v>
                </c:pt>
                <c:pt idx="9172">
                  <c:v>318.31060000000002</c:v>
                </c:pt>
                <c:pt idx="9173">
                  <c:v>318.34789999999998</c:v>
                </c:pt>
                <c:pt idx="9174">
                  <c:v>318.38200000000001</c:v>
                </c:pt>
                <c:pt idx="9175">
                  <c:v>318.41820000000001</c:v>
                </c:pt>
                <c:pt idx="9176">
                  <c:v>318.45569999999998</c:v>
                </c:pt>
                <c:pt idx="9177">
                  <c:v>318.49149999999997</c:v>
                </c:pt>
                <c:pt idx="9178">
                  <c:v>318.52449999999999</c:v>
                </c:pt>
                <c:pt idx="9179">
                  <c:v>318.56060000000002</c:v>
                </c:pt>
                <c:pt idx="9180">
                  <c:v>318.59750000000003</c:v>
                </c:pt>
                <c:pt idx="9181">
                  <c:v>318.63159999999999</c:v>
                </c:pt>
                <c:pt idx="9182">
                  <c:v>318.66840000000002</c:v>
                </c:pt>
                <c:pt idx="9183">
                  <c:v>318.70370000000003</c:v>
                </c:pt>
                <c:pt idx="9184">
                  <c:v>318.74020000000002</c:v>
                </c:pt>
                <c:pt idx="9185">
                  <c:v>318.77659999999997</c:v>
                </c:pt>
                <c:pt idx="9186">
                  <c:v>318.81189999999998</c:v>
                </c:pt>
                <c:pt idx="9187">
                  <c:v>318.84730000000002</c:v>
                </c:pt>
                <c:pt idx="9188">
                  <c:v>318.88479999999998</c:v>
                </c:pt>
                <c:pt idx="9189">
                  <c:v>318.92169999999999</c:v>
                </c:pt>
                <c:pt idx="9190">
                  <c:v>318.95670000000001</c:v>
                </c:pt>
                <c:pt idx="9191">
                  <c:v>318.9932</c:v>
                </c:pt>
                <c:pt idx="9192">
                  <c:v>319.02690000000001</c:v>
                </c:pt>
                <c:pt idx="9193">
                  <c:v>319.06439999999998</c:v>
                </c:pt>
                <c:pt idx="9194">
                  <c:v>319.09899999999999</c:v>
                </c:pt>
                <c:pt idx="9195">
                  <c:v>319.1354</c:v>
                </c:pt>
                <c:pt idx="9196">
                  <c:v>319.17309999999998</c:v>
                </c:pt>
                <c:pt idx="9197">
                  <c:v>319.20780000000002</c:v>
                </c:pt>
                <c:pt idx="9198">
                  <c:v>319.24349999999998</c:v>
                </c:pt>
                <c:pt idx="9199">
                  <c:v>319.27749999999997</c:v>
                </c:pt>
                <c:pt idx="9200">
                  <c:v>319.31220000000002</c:v>
                </c:pt>
                <c:pt idx="9201">
                  <c:v>319.34800000000001</c:v>
                </c:pt>
                <c:pt idx="9202">
                  <c:v>319.38330000000002</c:v>
                </c:pt>
                <c:pt idx="9203">
                  <c:v>319.4169</c:v>
                </c:pt>
                <c:pt idx="9204">
                  <c:v>319.45249999999999</c:v>
                </c:pt>
                <c:pt idx="9205">
                  <c:v>319.49059999999997</c:v>
                </c:pt>
                <c:pt idx="9206">
                  <c:v>319.52379999999999</c:v>
                </c:pt>
                <c:pt idx="9207">
                  <c:v>319.55939999999998</c:v>
                </c:pt>
                <c:pt idx="9208">
                  <c:v>319.59289999999999</c:v>
                </c:pt>
                <c:pt idx="9209">
                  <c:v>319.625</c:v>
                </c:pt>
                <c:pt idx="9210">
                  <c:v>319.66120000000001</c:v>
                </c:pt>
                <c:pt idx="9211">
                  <c:v>319.6977</c:v>
                </c:pt>
                <c:pt idx="9212">
                  <c:v>319.73340000000002</c:v>
                </c:pt>
                <c:pt idx="9213">
                  <c:v>319.76799999999997</c:v>
                </c:pt>
                <c:pt idx="9214">
                  <c:v>319.80590000000001</c:v>
                </c:pt>
                <c:pt idx="9215">
                  <c:v>319.8381</c:v>
                </c:pt>
                <c:pt idx="9216">
                  <c:v>319.87509999999997</c:v>
                </c:pt>
                <c:pt idx="9217">
                  <c:v>319.91000000000003</c:v>
                </c:pt>
                <c:pt idx="9218">
                  <c:v>319.947</c:v>
                </c:pt>
                <c:pt idx="9219">
                  <c:v>319.98</c:v>
                </c:pt>
                <c:pt idx="9220">
                  <c:v>320.01560000000001</c:v>
                </c:pt>
                <c:pt idx="9221">
                  <c:v>320.0566</c:v>
                </c:pt>
                <c:pt idx="9222">
                  <c:v>320.09219999999999</c:v>
                </c:pt>
                <c:pt idx="9223">
                  <c:v>320.12819999999999</c:v>
                </c:pt>
                <c:pt idx="9224">
                  <c:v>320.16379999999998</c:v>
                </c:pt>
                <c:pt idx="9225">
                  <c:v>320.19909999999999</c:v>
                </c:pt>
                <c:pt idx="9226">
                  <c:v>320.23379999999997</c:v>
                </c:pt>
                <c:pt idx="9227">
                  <c:v>320.26940000000002</c:v>
                </c:pt>
                <c:pt idx="9228">
                  <c:v>320.30439999999999</c:v>
                </c:pt>
                <c:pt idx="9229">
                  <c:v>320.34140000000002</c:v>
                </c:pt>
                <c:pt idx="9230">
                  <c:v>320.37849999999997</c:v>
                </c:pt>
                <c:pt idx="9231">
                  <c:v>320.41399999999999</c:v>
                </c:pt>
                <c:pt idx="9232">
                  <c:v>320.45100000000002</c:v>
                </c:pt>
                <c:pt idx="9233">
                  <c:v>320.48770000000002</c:v>
                </c:pt>
                <c:pt idx="9234">
                  <c:v>320.52530000000002</c:v>
                </c:pt>
                <c:pt idx="9235">
                  <c:v>320.5609</c:v>
                </c:pt>
                <c:pt idx="9236">
                  <c:v>320.5958</c:v>
                </c:pt>
                <c:pt idx="9237">
                  <c:v>320.63279999999997</c:v>
                </c:pt>
                <c:pt idx="9238">
                  <c:v>320.67149999999998</c:v>
                </c:pt>
                <c:pt idx="9239">
                  <c:v>320.70749999999998</c:v>
                </c:pt>
                <c:pt idx="9240">
                  <c:v>320.74419999999998</c:v>
                </c:pt>
                <c:pt idx="9241">
                  <c:v>320.78179999999998</c:v>
                </c:pt>
                <c:pt idx="9242">
                  <c:v>320.81720000000001</c:v>
                </c:pt>
                <c:pt idx="9243">
                  <c:v>320.85300000000001</c:v>
                </c:pt>
                <c:pt idx="9244">
                  <c:v>320.88799999999998</c:v>
                </c:pt>
                <c:pt idx="9245">
                  <c:v>320.92219999999998</c:v>
                </c:pt>
                <c:pt idx="9246">
                  <c:v>320.95979999999997</c:v>
                </c:pt>
                <c:pt idx="9247">
                  <c:v>320.9941</c:v>
                </c:pt>
                <c:pt idx="9248">
                  <c:v>321.02949999999998</c:v>
                </c:pt>
                <c:pt idx="9249">
                  <c:v>321.06540000000001</c:v>
                </c:pt>
                <c:pt idx="9250">
                  <c:v>321.09899999999999</c:v>
                </c:pt>
                <c:pt idx="9251">
                  <c:v>321.13490000000002</c:v>
                </c:pt>
                <c:pt idx="9252">
                  <c:v>321.16860000000003</c:v>
                </c:pt>
                <c:pt idx="9253">
                  <c:v>321.20429999999999</c:v>
                </c:pt>
                <c:pt idx="9254">
                  <c:v>321.23840000000001</c:v>
                </c:pt>
                <c:pt idx="9255">
                  <c:v>321.27409999999998</c:v>
                </c:pt>
                <c:pt idx="9256">
                  <c:v>321.3082</c:v>
                </c:pt>
                <c:pt idx="9257">
                  <c:v>321.34199999999998</c:v>
                </c:pt>
                <c:pt idx="9258">
                  <c:v>321.37720000000002</c:v>
                </c:pt>
                <c:pt idx="9259">
                  <c:v>321.41180000000003</c:v>
                </c:pt>
                <c:pt idx="9260">
                  <c:v>321.44459999999998</c:v>
                </c:pt>
                <c:pt idx="9261">
                  <c:v>321.47859999999997</c:v>
                </c:pt>
                <c:pt idx="9262">
                  <c:v>321.5129</c:v>
                </c:pt>
                <c:pt idx="9263">
                  <c:v>321.54500000000002</c:v>
                </c:pt>
                <c:pt idx="9264">
                  <c:v>321.57760000000002</c:v>
                </c:pt>
                <c:pt idx="9265">
                  <c:v>321.61059999999998</c:v>
                </c:pt>
                <c:pt idx="9266">
                  <c:v>321.64170000000001</c:v>
                </c:pt>
                <c:pt idx="9267">
                  <c:v>321.67570000000001</c:v>
                </c:pt>
                <c:pt idx="9268">
                  <c:v>321.70850000000002</c:v>
                </c:pt>
                <c:pt idx="9269">
                  <c:v>321.74009999999998</c:v>
                </c:pt>
                <c:pt idx="9270">
                  <c:v>321.77390000000003</c:v>
                </c:pt>
                <c:pt idx="9271">
                  <c:v>321.80520000000001</c:v>
                </c:pt>
                <c:pt idx="9272">
                  <c:v>321.83780000000002</c:v>
                </c:pt>
                <c:pt idx="9273">
                  <c:v>321.8682</c:v>
                </c:pt>
                <c:pt idx="9274">
                  <c:v>321.90159999999997</c:v>
                </c:pt>
                <c:pt idx="9275">
                  <c:v>321.93369999999999</c:v>
                </c:pt>
                <c:pt idx="9276">
                  <c:v>321.96820000000002</c:v>
                </c:pt>
                <c:pt idx="9277">
                  <c:v>322.00080000000003</c:v>
                </c:pt>
                <c:pt idx="9278">
                  <c:v>322.03309999999999</c:v>
                </c:pt>
                <c:pt idx="9279">
                  <c:v>322.06459999999998</c:v>
                </c:pt>
                <c:pt idx="9280">
                  <c:v>322.09820000000002</c:v>
                </c:pt>
                <c:pt idx="9281">
                  <c:v>322.1318</c:v>
                </c:pt>
                <c:pt idx="9282">
                  <c:v>322.16399999999999</c:v>
                </c:pt>
                <c:pt idx="9283">
                  <c:v>322.197</c:v>
                </c:pt>
                <c:pt idx="9284">
                  <c:v>322.23059999999998</c:v>
                </c:pt>
                <c:pt idx="9285">
                  <c:v>322.26319999999998</c:v>
                </c:pt>
                <c:pt idx="9286">
                  <c:v>322.29759999999999</c:v>
                </c:pt>
                <c:pt idx="9287">
                  <c:v>322.33010000000002</c:v>
                </c:pt>
                <c:pt idx="9288">
                  <c:v>322.36559999999997</c:v>
                </c:pt>
                <c:pt idx="9289">
                  <c:v>322.3999</c:v>
                </c:pt>
                <c:pt idx="9290">
                  <c:v>322.43380000000002</c:v>
                </c:pt>
                <c:pt idx="9291">
                  <c:v>322.46719999999999</c:v>
                </c:pt>
                <c:pt idx="9292">
                  <c:v>322.50220000000002</c:v>
                </c:pt>
                <c:pt idx="9293">
                  <c:v>322.53579999999999</c:v>
                </c:pt>
                <c:pt idx="9294">
                  <c:v>322.57</c:v>
                </c:pt>
                <c:pt idx="9295">
                  <c:v>322.60500000000002</c:v>
                </c:pt>
                <c:pt idx="9296">
                  <c:v>322.63940000000002</c:v>
                </c:pt>
                <c:pt idx="9297">
                  <c:v>322.67419999999998</c:v>
                </c:pt>
                <c:pt idx="9298">
                  <c:v>322.70920000000001</c:v>
                </c:pt>
                <c:pt idx="9299">
                  <c:v>322.74360000000001</c:v>
                </c:pt>
                <c:pt idx="9300">
                  <c:v>322.78089999999997</c:v>
                </c:pt>
                <c:pt idx="9301">
                  <c:v>322.81659999999999</c:v>
                </c:pt>
                <c:pt idx="9302">
                  <c:v>322.85149999999999</c:v>
                </c:pt>
                <c:pt idx="9303">
                  <c:v>322.88799999999998</c:v>
                </c:pt>
                <c:pt idx="9304">
                  <c:v>322.92329999999998</c:v>
                </c:pt>
                <c:pt idx="9305">
                  <c:v>322.95949999999999</c:v>
                </c:pt>
                <c:pt idx="9306">
                  <c:v>322.9957</c:v>
                </c:pt>
                <c:pt idx="9307">
                  <c:v>323.0333</c:v>
                </c:pt>
                <c:pt idx="9308">
                  <c:v>323.06979999999999</c:v>
                </c:pt>
                <c:pt idx="9309">
                  <c:v>323.10520000000002</c:v>
                </c:pt>
                <c:pt idx="9310">
                  <c:v>323.1429</c:v>
                </c:pt>
                <c:pt idx="9311">
                  <c:v>323.17849999999999</c:v>
                </c:pt>
                <c:pt idx="9312">
                  <c:v>323.21319999999997</c:v>
                </c:pt>
                <c:pt idx="9313">
                  <c:v>323.25040000000001</c:v>
                </c:pt>
                <c:pt idx="9314">
                  <c:v>323.2876</c:v>
                </c:pt>
                <c:pt idx="9315">
                  <c:v>323.32040000000001</c:v>
                </c:pt>
                <c:pt idx="9316">
                  <c:v>323.35750000000002</c:v>
                </c:pt>
                <c:pt idx="9317">
                  <c:v>323.39249999999998</c:v>
                </c:pt>
                <c:pt idx="9318">
                  <c:v>323.428</c:v>
                </c:pt>
                <c:pt idx="9319">
                  <c:v>323.4624</c:v>
                </c:pt>
                <c:pt idx="9320">
                  <c:v>323.49900000000002</c:v>
                </c:pt>
                <c:pt idx="9321">
                  <c:v>323.53500000000003</c:v>
                </c:pt>
                <c:pt idx="9322">
                  <c:v>323.57060000000001</c:v>
                </c:pt>
                <c:pt idx="9323">
                  <c:v>323.6062</c:v>
                </c:pt>
                <c:pt idx="9324">
                  <c:v>323.64240000000001</c:v>
                </c:pt>
                <c:pt idx="9325">
                  <c:v>323.67669999999998</c:v>
                </c:pt>
                <c:pt idx="9326">
                  <c:v>323.71249999999998</c:v>
                </c:pt>
                <c:pt idx="9327">
                  <c:v>323.74610000000001</c:v>
                </c:pt>
                <c:pt idx="9328">
                  <c:v>323.78179999999998</c:v>
                </c:pt>
                <c:pt idx="9329">
                  <c:v>323.81720000000001</c:v>
                </c:pt>
                <c:pt idx="9330">
                  <c:v>323.8526</c:v>
                </c:pt>
                <c:pt idx="9331">
                  <c:v>323.88889999999998</c:v>
                </c:pt>
                <c:pt idx="9332">
                  <c:v>323.9248</c:v>
                </c:pt>
                <c:pt idx="9333">
                  <c:v>323.95780000000002</c:v>
                </c:pt>
                <c:pt idx="9334">
                  <c:v>323.99259999999998</c:v>
                </c:pt>
                <c:pt idx="9335">
                  <c:v>324.02699999999999</c:v>
                </c:pt>
                <c:pt idx="9336">
                  <c:v>324.06380000000001</c:v>
                </c:pt>
                <c:pt idx="9337">
                  <c:v>324.09480000000002</c:v>
                </c:pt>
                <c:pt idx="9338">
                  <c:v>324.1309</c:v>
                </c:pt>
                <c:pt idx="9339">
                  <c:v>324.16500000000002</c:v>
                </c:pt>
                <c:pt idx="9340">
                  <c:v>324.19959999999998</c:v>
                </c:pt>
                <c:pt idx="9341">
                  <c:v>324.23630000000003</c:v>
                </c:pt>
                <c:pt idx="9342">
                  <c:v>324.26940000000002</c:v>
                </c:pt>
                <c:pt idx="9343">
                  <c:v>324.30090000000001</c:v>
                </c:pt>
                <c:pt idx="9344">
                  <c:v>324.33159999999998</c:v>
                </c:pt>
                <c:pt idx="9345">
                  <c:v>324.36279999999999</c:v>
                </c:pt>
                <c:pt idx="9346">
                  <c:v>324.39179999999999</c:v>
                </c:pt>
                <c:pt idx="9347">
                  <c:v>324.42239999999998</c:v>
                </c:pt>
                <c:pt idx="9348">
                  <c:v>324.44970000000001</c:v>
                </c:pt>
                <c:pt idx="9349">
                  <c:v>324.4785</c:v>
                </c:pt>
                <c:pt idx="9350">
                  <c:v>324.50580000000002</c:v>
                </c:pt>
                <c:pt idx="9351">
                  <c:v>324.53140000000002</c:v>
                </c:pt>
                <c:pt idx="9352">
                  <c:v>324.55630000000002</c:v>
                </c:pt>
                <c:pt idx="9353">
                  <c:v>324.58339999999998</c:v>
                </c:pt>
                <c:pt idx="9354">
                  <c:v>324.60919999999999</c:v>
                </c:pt>
                <c:pt idx="9355">
                  <c:v>324.63459999999998</c:v>
                </c:pt>
                <c:pt idx="9356">
                  <c:v>324.66039999999998</c:v>
                </c:pt>
                <c:pt idx="9357">
                  <c:v>324.68680000000001</c:v>
                </c:pt>
                <c:pt idx="9358">
                  <c:v>324.71179999999998</c:v>
                </c:pt>
                <c:pt idx="9359">
                  <c:v>324.73899999999998</c:v>
                </c:pt>
                <c:pt idx="9360">
                  <c:v>324.76389999999998</c:v>
                </c:pt>
                <c:pt idx="9361">
                  <c:v>324.79160000000002</c:v>
                </c:pt>
                <c:pt idx="9362">
                  <c:v>324.82029999999997</c:v>
                </c:pt>
                <c:pt idx="9363">
                  <c:v>324.84739999999999</c:v>
                </c:pt>
                <c:pt idx="9364">
                  <c:v>324.87520000000001</c:v>
                </c:pt>
                <c:pt idx="9365">
                  <c:v>324.90449999999998</c:v>
                </c:pt>
                <c:pt idx="9366">
                  <c:v>324.93450000000001</c:v>
                </c:pt>
                <c:pt idx="9367">
                  <c:v>324.964</c:v>
                </c:pt>
                <c:pt idx="9368">
                  <c:v>324.99470000000002</c:v>
                </c:pt>
                <c:pt idx="9369">
                  <c:v>325.02719999999999</c:v>
                </c:pt>
                <c:pt idx="9370">
                  <c:v>325.06</c:v>
                </c:pt>
                <c:pt idx="9371">
                  <c:v>325.09199999999998</c:v>
                </c:pt>
                <c:pt idx="9372">
                  <c:v>325.12569999999999</c:v>
                </c:pt>
                <c:pt idx="9373">
                  <c:v>325.16070000000002</c:v>
                </c:pt>
                <c:pt idx="9374">
                  <c:v>325.19510000000002</c:v>
                </c:pt>
                <c:pt idx="9375">
                  <c:v>325.22980000000001</c:v>
                </c:pt>
                <c:pt idx="9376">
                  <c:v>325.26560000000001</c:v>
                </c:pt>
                <c:pt idx="9377">
                  <c:v>325.30099999999999</c:v>
                </c:pt>
                <c:pt idx="9378">
                  <c:v>325.33859999999999</c:v>
                </c:pt>
                <c:pt idx="9379">
                  <c:v>325.37599999999998</c:v>
                </c:pt>
                <c:pt idx="9380">
                  <c:v>325.41269999999997</c:v>
                </c:pt>
                <c:pt idx="9381">
                  <c:v>325.44959999999998</c:v>
                </c:pt>
                <c:pt idx="9382">
                  <c:v>325.48689999999999</c:v>
                </c:pt>
                <c:pt idx="9383">
                  <c:v>325.524</c:v>
                </c:pt>
                <c:pt idx="9384">
                  <c:v>325.5634</c:v>
                </c:pt>
                <c:pt idx="9385">
                  <c:v>325.60199999999998</c:v>
                </c:pt>
                <c:pt idx="9386">
                  <c:v>325.63900000000001</c:v>
                </c:pt>
                <c:pt idx="9387">
                  <c:v>325.6755</c:v>
                </c:pt>
                <c:pt idx="9388">
                  <c:v>325.714</c:v>
                </c:pt>
                <c:pt idx="9389">
                  <c:v>325.74979999999999</c:v>
                </c:pt>
                <c:pt idx="9390">
                  <c:v>325.78629999999998</c:v>
                </c:pt>
                <c:pt idx="9391">
                  <c:v>325.8227</c:v>
                </c:pt>
                <c:pt idx="9392">
                  <c:v>325.85899999999998</c:v>
                </c:pt>
                <c:pt idx="9393">
                  <c:v>325.89499999999998</c:v>
                </c:pt>
                <c:pt idx="9394">
                  <c:v>325.9298</c:v>
                </c:pt>
                <c:pt idx="9395">
                  <c:v>325.96620000000001</c:v>
                </c:pt>
                <c:pt idx="9396">
                  <c:v>326.00119999999998</c:v>
                </c:pt>
                <c:pt idx="9397">
                  <c:v>326.03620000000001</c:v>
                </c:pt>
                <c:pt idx="9398">
                  <c:v>326.07100000000003</c:v>
                </c:pt>
                <c:pt idx="9399">
                  <c:v>326.10480000000001</c:v>
                </c:pt>
                <c:pt idx="9400">
                  <c:v>326.13920000000002</c:v>
                </c:pt>
                <c:pt idx="9401">
                  <c:v>326.17349999999999</c:v>
                </c:pt>
                <c:pt idx="9402">
                  <c:v>326.20819999999998</c:v>
                </c:pt>
                <c:pt idx="9403">
                  <c:v>326.2414</c:v>
                </c:pt>
                <c:pt idx="9404">
                  <c:v>326.27429999999998</c:v>
                </c:pt>
                <c:pt idx="9405">
                  <c:v>326.3073</c:v>
                </c:pt>
                <c:pt idx="9406">
                  <c:v>326.33949999999999</c:v>
                </c:pt>
                <c:pt idx="9407">
                  <c:v>326.37299999999999</c:v>
                </c:pt>
                <c:pt idx="9408">
                  <c:v>326.40660000000003</c:v>
                </c:pt>
                <c:pt idx="9409">
                  <c:v>326.44</c:v>
                </c:pt>
                <c:pt idx="9410">
                  <c:v>326.47340000000003</c:v>
                </c:pt>
                <c:pt idx="9411">
                  <c:v>326.50799999999998</c:v>
                </c:pt>
                <c:pt idx="9412">
                  <c:v>326.54079999999999</c:v>
                </c:pt>
                <c:pt idx="9413">
                  <c:v>326.57299999999998</c:v>
                </c:pt>
                <c:pt idx="9414">
                  <c:v>326.60730000000001</c:v>
                </c:pt>
                <c:pt idx="9415">
                  <c:v>326.64</c:v>
                </c:pt>
                <c:pt idx="9416">
                  <c:v>326.673</c:v>
                </c:pt>
                <c:pt idx="9417">
                  <c:v>326.70839999999998</c:v>
                </c:pt>
                <c:pt idx="9418">
                  <c:v>326.74</c:v>
                </c:pt>
                <c:pt idx="9419">
                  <c:v>326.77339999999998</c:v>
                </c:pt>
                <c:pt idx="9420">
                  <c:v>326.80709999999999</c:v>
                </c:pt>
                <c:pt idx="9421">
                  <c:v>326.84109999999998</c:v>
                </c:pt>
                <c:pt idx="9422">
                  <c:v>326.875</c:v>
                </c:pt>
                <c:pt idx="9423">
                  <c:v>326.90960000000001</c:v>
                </c:pt>
                <c:pt idx="9424">
                  <c:v>326.94260000000003</c:v>
                </c:pt>
                <c:pt idx="9425">
                  <c:v>326.97750000000002</c:v>
                </c:pt>
                <c:pt idx="9426">
                  <c:v>327.01280000000003</c:v>
                </c:pt>
                <c:pt idx="9427">
                  <c:v>327.04680000000002</c:v>
                </c:pt>
                <c:pt idx="9428">
                  <c:v>327.0795</c:v>
                </c:pt>
                <c:pt idx="9429">
                  <c:v>327.11419999999998</c:v>
                </c:pt>
                <c:pt idx="9430">
                  <c:v>327.14729999999997</c:v>
                </c:pt>
                <c:pt idx="9431">
                  <c:v>327.18110000000001</c:v>
                </c:pt>
                <c:pt idx="9432">
                  <c:v>327.2158</c:v>
                </c:pt>
                <c:pt idx="9433">
                  <c:v>327.24849999999998</c:v>
                </c:pt>
                <c:pt idx="9434">
                  <c:v>327.28210000000001</c:v>
                </c:pt>
                <c:pt idx="9435">
                  <c:v>327.31610000000001</c:v>
                </c:pt>
                <c:pt idx="9436">
                  <c:v>327.3458</c:v>
                </c:pt>
                <c:pt idx="9437">
                  <c:v>327.3775</c:v>
                </c:pt>
                <c:pt idx="9438">
                  <c:v>327.4085</c:v>
                </c:pt>
                <c:pt idx="9439">
                  <c:v>327.4402</c:v>
                </c:pt>
                <c:pt idx="9440">
                  <c:v>327.4708</c:v>
                </c:pt>
                <c:pt idx="9441">
                  <c:v>327.50020000000001</c:v>
                </c:pt>
                <c:pt idx="9442">
                  <c:v>327.53089999999997</c:v>
                </c:pt>
                <c:pt idx="9443">
                  <c:v>327.56</c:v>
                </c:pt>
                <c:pt idx="9444">
                  <c:v>327.58999999999997</c:v>
                </c:pt>
                <c:pt idx="9445">
                  <c:v>327.61939999999998</c:v>
                </c:pt>
                <c:pt idx="9446">
                  <c:v>327.64920000000001</c:v>
                </c:pt>
                <c:pt idx="9447">
                  <c:v>327.67899999999997</c:v>
                </c:pt>
                <c:pt idx="9448">
                  <c:v>327.70949999999999</c:v>
                </c:pt>
                <c:pt idx="9449">
                  <c:v>327.7398</c:v>
                </c:pt>
                <c:pt idx="9450">
                  <c:v>327.76839999999999</c:v>
                </c:pt>
                <c:pt idx="9451">
                  <c:v>327.79919999999998</c:v>
                </c:pt>
                <c:pt idx="9452">
                  <c:v>327.8288</c:v>
                </c:pt>
                <c:pt idx="9453">
                  <c:v>327.86239999999998</c:v>
                </c:pt>
                <c:pt idx="9454">
                  <c:v>327.89260000000002</c:v>
                </c:pt>
                <c:pt idx="9455">
                  <c:v>327.92500000000001</c:v>
                </c:pt>
                <c:pt idx="9456">
                  <c:v>327.95600000000002</c:v>
                </c:pt>
                <c:pt idx="9457">
                  <c:v>327.98869999999999</c:v>
                </c:pt>
                <c:pt idx="9458">
                  <c:v>328.02080000000001</c:v>
                </c:pt>
                <c:pt idx="9459">
                  <c:v>328.05290000000002</c:v>
                </c:pt>
                <c:pt idx="9460">
                  <c:v>328.08620000000002</c:v>
                </c:pt>
                <c:pt idx="9461">
                  <c:v>328.12079999999997</c:v>
                </c:pt>
                <c:pt idx="9462">
                  <c:v>328.15339999999998</c:v>
                </c:pt>
                <c:pt idx="9463">
                  <c:v>328.18560000000002</c:v>
                </c:pt>
                <c:pt idx="9464">
                  <c:v>328.21859999999998</c:v>
                </c:pt>
                <c:pt idx="9465">
                  <c:v>328.25200000000001</c:v>
                </c:pt>
                <c:pt idx="9466">
                  <c:v>328.28559999999999</c:v>
                </c:pt>
                <c:pt idx="9467">
                  <c:v>328.3202</c:v>
                </c:pt>
                <c:pt idx="9468">
                  <c:v>328.3537</c:v>
                </c:pt>
                <c:pt idx="9469">
                  <c:v>328.38799999999998</c:v>
                </c:pt>
                <c:pt idx="9470">
                  <c:v>328.42160000000001</c:v>
                </c:pt>
                <c:pt idx="9471">
                  <c:v>328.45460000000003</c:v>
                </c:pt>
                <c:pt idx="9472">
                  <c:v>328.48860000000002</c:v>
                </c:pt>
                <c:pt idx="9473">
                  <c:v>328.52179999999998</c:v>
                </c:pt>
                <c:pt idx="9474">
                  <c:v>328.55380000000002</c:v>
                </c:pt>
                <c:pt idx="9475">
                  <c:v>328.58679999999998</c:v>
                </c:pt>
                <c:pt idx="9476">
                  <c:v>328.61900000000003</c:v>
                </c:pt>
                <c:pt idx="9477">
                  <c:v>328.65030000000002</c:v>
                </c:pt>
                <c:pt idx="9478">
                  <c:v>328.68299999999999</c:v>
                </c:pt>
                <c:pt idx="9479">
                  <c:v>328.71530000000001</c:v>
                </c:pt>
                <c:pt idx="9480">
                  <c:v>328.74939999999998</c:v>
                </c:pt>
                <c:pt idx="9481">
                  <c:v>328.78</c:v>
                </c:pt>
                <c:pt idx="9482">
                  <c:v>328.81139999999999</c:v>
                </c:pt>
                <c:pt idx="9483">
                  <c:v>328.839</c:v>
                </c:pt>
                <c:pt idx="9484">
                  <c:v>328.86860000000001</c:v>
                </c:pt>
                <c:pt idx="9485">
                  <c:v>328.89359999999999</c:v>
                </c:pt>
                <c:pt idx="9486">
                  <c:v>328.91669999999999</c:v>
                </c:pt>
                <c:pt idx="9487">
                  <c:v>328.94319999999999</c:v>
                </c:pt>
                <c:pt idx="9488">
                  <c:v>328.96350000000001</c:v>
                </c:pt>
                <c:pt idx="9489">
                  <c:v>328.98680000000002</c:v>
                </c:pt>
                <c:pt idx="9490">
                  <c:v>329.00619999999998</c:v>
                </c:pt>
                <c:pt idx="9491">
                  <c:v>329.02539999999999</c:v>
                </c:pt>
                <c:pt idx="9492">
                  <c:v>329.04500000000002</c:v>
                </c:pt>
                <c:pt idx="9493">
                  <c:v>329.06619999999998</c:v>
                </c:pt>
                <c:pt idx="9494">
                  <c:v>329.0872</c:v>
                </c:pt>
                <c:pt idx="9495">
                  <c:v>329.10599999999999</c:v>
                </c:pt>
                <c:pt idx="9496">
                  <c:v>329.12670000000003</c:v>
                </c:pt>
                <c:pt idx="9497">
                  <c:v>329.14780000000002</c:v>
                </c:pt>
                <c:pt idx="9498">
                  <c:v>329.16860000000003</c:v>
                </c:pt>
                <c:pt idx="9499">
                  <c:v>329.18950000000001</c:v>
                </c:pt>
                <c:pt idx="9500">
                  <c:v>329.21050000000002</c:v>
                </c:pt>
                <c:pt idx="9501">
                  <c:v>329.23239999999998</c:v>
                </c:pt>
                <c:pt idx="9502">
                  <c:v>329.25630000000001</c:v>
                </c:pt>
                <c:pt idx="9503">
                  <c:v>329.27940000000001</c:v>
                </c:pt>
                <c:pt idx="9504">
                  <c:v>329.3048</c:v>
                </c:pt>
                <c:pt idx="9505">
                  <c:v>329.32920000000001</c:v>
                </c:pt>
                <c:pt idx="9506">
                  <c:v>329.35410000000002</c:v>
                </c:pt>
                <c:pt idx="9507">
                  <c:v>329.37959999999998</c:v>
                </c:pt>
                <c:pt idx="9508">
                  <c:v>329.404</c:v>
                </c:pt>
                <c:pt idx="9509">
                  <c:v>329.43200000000002</c:v>
                </c:pt>
                <c:pt idx="9510">
                  <c:v>329.459</c:v>
                </c:pt>
                <c:pt idx="9511">
                  <c:v>329.48590000000002</c:v>
                </c:pt>
                <c:pt idx="9512">
                  <c:v>329.5138</c:v>
                </c:pt>
                <c:pt idx="9513">
                  <c:v>329.5412</c:v>
                </c:pt>
                <c:pt idx="9514">
                  <c:v>329.57130000000001</c:v>
                </c:pt>
                <c:pt idx="9515">
                  <c:v>329.59960000000001</c:v>
                </c:pt>
                <c:pt idx="9516">
                  <c:v>329.62740000000002</c:v>
                </c:pt>
                <c:pt idx="9517">
                  <c:v>329.65649999999999</c:v>
                </c:pt>
                <c:pt idx="9518">
                  <c:v>329.68470000000002</c:v>
                </c:pt>
                <c:pt idx="9519">
                  <c:v>329.71339999999998</c:v>
                </c:pt>
                <c:pt idx="9520">
                  <c:v>329.74299999999999</c:v>
                </c:pt>
                <c:pt idx="9521">
                  <c:v>329.77199999999999</c:v>
                </c:pt>
                <c:pt idx="9522">
                  <c:v>329.80169999999998</c:v>
                </c:pt>
                <c:pt idx="9523">
                  <c:v>329.83030000000002</c:v>
                </c:pt>
                <c:pt idx="9524">
                  <c:v>329.86090000000002</c:v>
                </c:pt>
                <c:pt idx="9525">
                  <c:v>329.89109999999999</c:v>
                </c:pt>
                <c:pt idx="9526">
                  <c:v>329.91980000000001</c:v>
                </c:pt>
                <c:pt idx="9527">
                  <c:v>329.94920000000002</c:v>
                </c:pt>
                <c:pt idx="9528">
                  <c:v>329.98</c:v>
                </c:pt>
                <c:pt idx="9529">
                  <c:v>330.0111</c:v>
                </c:pt>
                <c:pt idx="9530">
                  <c:v>330.0403</c:v>
                </c:pt>
                <c:pt idx="9531">
                  <c:v>330.07</c:v>
                </c:pt>
                <c:pt idx="9532">
                  <c:v>330.09899999999999</c:v>
                </c:pt>
                <c:pt idx="9533">
                  <c:v>330.12869999999998</c:v>
                </c:pt>
                <c:pt idx="9534">
                  <c:v>330.1576</c:v>
                </c:pt>
                <c:pt idx="9535">
                  <c:v>330.18740000000003</c:v>
                </c:pt>
                <c:pt idx="9536">
                  <c:v>330.21749999999997</c:v>
                </c:pt>
                <c:pt idx="9537">
                  <c:v>330.24680000000001</c:v>
                </c:pt>
                <c:pt idx="9538">
                  <c:v>330.27670000000001</c:v>
                </c:pt>
                <c:pt idx="9539">
                  <c:v>330.30680000000001</c:v>
                </c:pt>
                <c:pt idx="9540">
                  <c:v>330.3374</c:v>
                </c:pt>
                <c:pt idx="9541">
                  <c:v>330.3673</c:v>
                </c:pt>
                <c:pt idx="9542">
                  <c:v>330.39879999999999</c:v>
                </c:pt>
                <c:pt idx="9543">
                  <c:v>330.43</c:v>
                </c:pt>
                <c:pt idx="9544">
                  <c:v>330.46019999999999</c:v>
                </c:pt>
                <c:pt idx="9545">
                  <c:v>330.48919999999998</c:v>
                </c:pt>
                <c:pt idx="9546">
                  <c:v>330.51909999999998</c:v>
                </c:pt>
                <c:pt idx="9547">
                  <c:v>330.5498</c:v>
                </c:pt>
                <c:pt idx="9548">
                  <c:v>330.58139999999997</c:v>
                </c:pt>
                <c:pt idx="9549">
                  <c:v>330.61090000000002</c:v>
                </c:pt>
                <c:pt idx="9550">
                  <c:v>330.642</c:v>
                </c:pt>
                <c:pt idx="9551">
                  <c:v>330.673</c:v>
                </c:pt>
                <c:pt idx="9552">
                  <c:v>330.7022</c:v>
                </c:pt>
                <c:pt idx="9553">
                  <c:v>330.7337</c:v>
                </c:pt>
                <c:pt idx="9554">
                  <c:v>330.7636</c:v>
                </c:pt>
                <c:pt idx="9555">
                  <c:v>330.7946</c:v>
                </c:pt>
                <c:pt idx="9556">
                  <c:v>330.82799999999997</c:v>
                </c:pt>
                <c:pt idx="9557">
                  <c:v>330.85539999999997</c:v>
                </c:pt>
                <c:pt idx="9558">
                  <c:v>330.88679999999999</c:v>
                </c:pt>
                <c:pt idx="9559">
                  <c:v>330.9178</c:v>
                </c:pt>
                <c:pt idx="9560">
                  <c:v>330.94799999999998</c:v>
                </c:pt>
                <c:pt idx="9561">
                  <c:v>330.9812</c:v>
                </c:pt>
                <c:pt idx="9562">
                  <c:v>331.01159999999999</c:v>
                </c:pt>
                <c:pt idx="9563">
                  <c:v>331.04309999999998</c:v>
                </c:pt>
                <c:pt idx="9564">
                  <c:v>331.07530000000003</c:v>
                </c:pt>
                <c:pt idx="9565">
                  <c:v>331.10789999999997</c:v>
                </c:pt>
                <c:pt idx="9566">
                  <c:v>331.13780000000003</c:v>
                </c:pt>
                <c:pt idx="9567">
                  <c:v>331.17079999999999</c:v>
                </c:pt>
                <c:pt idx="9568">
                  <c:v>331.20100000000002</c:v>
                </c:pt>
                <c:pt idx="9569">
                  <c:v>331.23259999999999</c:v>
                </c:pt>
                <c:pt idx="9570">
                  <c:v>331.26479999999998</c:v>
                </c:pt>
                <c:pt idx="9571">
                  <c:v>331.2971</c:v>
                </c:pt>
                <c:pt idx="9572">
                  <c:v>331.32870000000003</c:v>
                </c:pt>
                <c:pt idx="9573">
                  <c:v>331.36099999999999</c:v>
                </c:pt>
                <c:pt idx="9574">
                  <c:v>331.39299999999997</c:v>
                </c:pt>
                <c:pt idx="9575">
                  <c:v>331.42520000000002</c:v>
                </c:pt>
                <c:pt idx="9576">
                  <c:v>331.4581</c:v>
                </c:pt>
                <c:pt idx="9577">
                  <c:v>331.49</c:v>
                </c:pt>
                <c:pt idx="9578">
                  <c:v>331.52260000000001</c:v>
                </c:pt>
                <c:pt idx="9579">
                  <c:v>331.55439999999999</c:v>
                </c:pt>
                <c:pt idx="9580">
                  <c:v>331.58670000000001</c:v>
                </c:pt>
                <c:pt idx="9581">
                  <c:v>331.61799999999999</c:v>
                </c:pt>
                <c:pt idx="9582">
                  <c:v>331.65</c:v>
                </c:pt>
                <c:pt idx="9583">
                  <c:v>331.68130000000002</c:v>
                </c:pt>
                <c:pt idx="9584">
                  <c:v>331.7133</c:v>
                </c:pt>
                <c:pt idx="9585">
                  <c:v>331.74520000000001</c:v>
                </c:pt>
                <c:pt idx="9586">
                  <c:v>331.7756</c:v>
                </c:pt>
                <c:pt idx="9587">
                  <c:v>331.80739999999997</c:v>
                </c:pt>
                <c:pt idx="9588">
                  <c:v>331.84030000000001</c:v>
                </c:pt>
                <c:pt idx="9589">
                  <c:v>331.87020000000001</c:v>
                </c:pt>
                <c:pt idx="9590">
                  <c:v>331.9015</c:v>
                </c:pt>
                <c:pt idx="9591">
                  <c:v>331.93259999999998</c:v>
                </c:pt>
                <c:pt idx="9592">
                  <c:v>331.96280000000002</c:v>
                </c:pt>
                <c:pt idx="9593">
                  <c:v>331.99380000000002</c:v>
                </c:pt>
                <c:pt idx="9594">
                  <c:v>332.02460000000002</c:v>
                </c:pt>
                <c:pt idx="9595">
                  <c:v>332.05500000000001</c:v>
                </c:pt>
                <c:pt idx="9596">
                  <c:v>332.08690000000001</c:v>
                </c:pt>
                <c:pt idx="9597">
                  <c:v>332.1173</c:v>
                </c:pt>
                <c:pt idx="9598">
                  <c:v>332.14859999999999</c:v>
                </c:pt>
                <c:pt idx="9599">
                  <c:v>332.18</c:v>
                </c:pt>
                <c:pt idx="9600">
                  <c:v>332.21100000000001</c:v>
                </c:pt>
                <c:pt idx="9601">
                  <c:v>332.24299999999999</c:v>
                </c:pt>
                <c:pt idx="9602">
                  <c:v>332.27379999999999</c:v>
                </c:pt>
                <c:pt idx="9603">
                  <c:v>332.3064</c:v>
                </c:pt>
                <c:pt idx="9604">
                  <c:v>332.3374</c:v>
                </c:pt>
                <c:pt idx="9605">
                  <c:v>332.36759999999998</c:v>
                </c:pt>
                <c:pt idx="9606">
                  <c:v>332.3972</c:v>
                </c:pt>
                <c:pt idx="9607">
                  <c:v>332.42899999999997</c:v>
                </c:pt>
                <c:pt idx="9608">
                  <c:v>332.46</c:v>
                </c:pt>
                <c:pt idx="9609">
                  <c:v>332.48970000000003</c:v>
                </c:pt>
                <c:pt idx="9610">
                  <c:v>332.52190000000002</c:v>
                </c:pt>
                <c:pt idx="9611">
                  <c:v>332.55419999999998</c:v>
                </c:pt>
                <c:pt idx="9612">
                  <c:v>332.58370000000002</c:v>
                </c:pt>
                <c:pt idx="9613">
                  <c:v>332.61559999999997</c:v>
                </c:pt>
                <c:pt idx="9614">
                  <c:v>332.64699999999999</c:v>
                </c:pt>
                <c:pt idx="9615">
                  <c:v>332.678</c:v>
                </c:pt>
                <c:pt idx="9616">
                  <c:v>332.71120000000002</c:v>
                </c:pt>
                <c:pt idx="9617">
                  <c:v>332.7448</c:v>
                </c:pt>
                <c:pt idx="9618">
                  <c:v>332.77620000000002</c:v>
                </c:pt>
                <c:pt idx="9619">
                  <c:v>332.80860000000001</c:v>
                </c:pt>
                <c:pt idx="9620">
                  <c:v>332.84059999999999</c:v>
                </c:pt>
                <c:pt idx="9621">
                  <c:v>332.87380000000002</c:v>
                </c:pt>
                <c:pt idx="9622">
                  <c:v>332.90480000000002</c:v>
                </c:pt>
                <c:pt idx="9623">
                  <c:v>332.93470000000002</c:v>
                </c:pt>
                <c:pt idx="9624">
                  <c:v>332.96730000000002</c:v>
                </c:pt>
                <c:pt idx="9625">
                  <c:v>333.00060000000002</c:v>
                </c:pt>
                <c:pt idx="9626">
                  <c:v>333.03089999999997</c:v>
                </c:pt>
                <c:pt idx="9627">
                  <c:v>333.06310000000002</c:v>
                </c:pt>
                <c:pt idx="9628">
                  <c:v>333.09719999999999</c:v>
                </c:pt>
                <c:pt idx="9629">
                  <c:v>333.12790000000001</c:v>
                </c:pt>
                <c:pt idx="9630">
                  <c:v>333.15940000000001</c:v>
                </c:pt>
                <c:pt idx="9631">
                  <c:v>333.19080000000002</c:v>
                </c:pt>
                <c:pt idx="9632">
                  <c:v>333.22500000000002</c:v>
                </c:pt>
                <c:pt idx="9633">
                  <c:v>333.25470000000001</c:v>
                </c:pt>
                <c:pt idx="9634">
                  <c:v>333.28530000000001</c:v>
                </c:pt>
                <c:pt idx="9635">
                  <c:v>333.3186</c:v>
                </c:pt>
                <c:pt idx="9636">
                  <c:v>333.3494</c:v>
                </c:pt>
                <c:pt idx="9637">
                  <c:v>333.38040000000001</c:v>
                </c:pt>
                <c:pt idx="9638">
                  <c:v>333.41140000000001</c:v>
                </c:pt>
                <c:pt idx="9639">
                  <c:v>333.44299999999998</c:v>
                </c:pt>
                <c:pt idx="9640">
                  <c:v>333.47300000000001</c:v>
                </c:pt>
                <c:pt idx="9641">
                  <c:v>333.50670000000002</c:v>
                </c:pt>
                <c:pt idx="9642">
                  <c:v>333.53750000000002</c:v>
                </c:pt>
                <c:pt idx="9643">
                  <c:v>333.56830000000002</c:v>
                </c:pt>
                <c:pt idx="9644">
                  <c:v>333.5976</c:v>
                </c:pt>
                <c:pt idx="9645">
                  <c:v>333.62889999999999</c:v>
                </c:pt>
                <c:pt idx="9646">
                  <c:v>333.65859999999998</c:v>
                </c:pt>
                <c:pt idx="9647">
                  <c:v>333.68810000000002</c:v>
                </c:pt>
                <c:pt idx="9648">
                  <c:v>333.71910000000003</c:v>
                </c:pt>
                <c:pt idx="9649">
                  <c:v>333.74799999999999</c:v>
                </c:pt>
                <c:pt idx="9650">
                  <c:v>333.77800000000002</c:v>
                </c:pt>
                <c:pt idx="9651">
                  <c:v>333.80779999999999</c:v>
                </c:pt>
                <c:pt idx="9652">
                  <c:v>333.8383</c:v>
                </c:pt>
                <c:pt idx="9653">
                  <c:v>333.8689</c:v>
                </c:pt>
                <c:pt idx="9654">
                  <c:v>333.89920000000001</c:v>
                </c:pt>
                <c:pt idx="9655">
                  <c:v>333.92840000000001</c:v>
                </c:pt>
                <c:pt idx="9656">
                  <c:v>333.96109999999999</c:v>
                </c:pt>
                <c:pt idx="9657">
                  <c:v>333.99169999999998</c:v>
                </c:pt>
                <c:pt idx="9658">
                  <c:v>334.02190000000002</c:v>
                </c:pt>
                <c:pt idx="9659">
                  <c:v>334.05270000000002</c:v>
                </c:pt>
                <c:pt idx="9660">
                  <c:v>334.0838</c:v>
                </c:pt>
                <c:pt idx="9661">
                  <c:v>334.11419999999998</c:v>
                </c:pt>
                <c:pt idx="9662">
                  <c:v>334.1456</c:v>
                </c:pt>
                <c:pt idx="9663">
                  <c:v>334.17579999999998</c:v>
                </c:pt>
                <c:pt idx="9664">
                  <c:v>334.20780000000002</c:v>
                </c:pt>
                <c:pt idx="9665">
                  <c:v>334.2398</c:v>
                </c:pt>
                <c:pt idx="9666">
                  <c:v>334.2715</c:v>
                </c:pt>
                <c:pt idx="9667">
                  <c:v>334.30099999999999</c:v>
                </c:pt>
                <c:pt idx="9668">
                  <c:v>334.33350000000002</c:v>
                </c:pt>
                <c:pt idx="9669">
                  <c:v>334.36430000000001</c:v>
                </c:pt>
                <c:pt idx="9670">
                  <c:v>334.39789999999999</c:v>
                </c:pt>
                <c:pt idx="9671">
                  <c:v>334.4289</c:v>
                </c:pt>
                <c:pt idx="9672">
                  <c:v>334.46120000000002</c:v>
                </c:pt>
                <c:pt idx="9673">
                  <c:v>334.49169999999998</c:v>
                </c:pt>
                <c:pt idx="9674">
                  <c:v>334.5258</c:v>
                </c:pt>
                <c:pt idx="9675">
                  <c:v>334.55720000000002</c:v>
                </c:pt>
                <c:pt idx="9676">
                  <c:v>334.58940000000001</c:v>
                </c:pt>
                <c:pt idx="9677">
                  <c:v>334.62060000000002</c:v>
                </c:pt>
                <c:pt idx="9678">
                  <c:v>334.65109999999999</c:v>
                </c:pt>
                <c:pt idx="9679">
                  <c:v>334.68220000000002</c:v>
                </c:pt>
                <c:pt idx="9680">
                  <c:v>334.71300000000002</c:v>
                </c:pt>
                <c:pt idx="9681">
                  <c:v>334.7439</c:v>
                </c:pt>
                <c:pt idx="9682">
                  <c:v>334.77379999999999</c:v>
                </c:pt>
                <c:pt idx="9683">
                  <c:v>334.80399999999997</c:v>
                </c:pt>
                <c:pt idx="9684">
                  <c:v>334.83600000000001</c:v>
                </c:pt>
                <c:pt idx="9685">
                  <c:v>334.86649999999997</c:v>
                </c:pt>
                <c:pt idx="9686">
                  <c:v>334.89670000000001</c:v>
                </c:pt>
                <c:pt idx="9687">
                  <c:v>334.92630000000003</c:v>
                </c:pt>
                <c:pt idx="9688">
                  <c:v>334.95659999999998</c:v>
                </c:pt>
                <c:pt idx="9689">
                  <c:v>334.98669999999998</c:v>
                </c:pt>
                <c:pt idx="9690">
                  <c:v>335.01819999999998</c:v>
                </c:pt>
                <c:pt idx="9691">
                  <c:v>335.04840000000002</c:v>
                </c:pt>
                <c:pt idx="9692">
                  <c:v>335.0788</c:v>
                </c:pt>
                <c:pt idx="9693">
                  <c:v>335.108</c:v>
                </c:pt>
                <c:pt idx="9694">
                  <c:v>335.13819999999998</c:v>
                </c:pt>
                <c:pt idx="9695">
                  <c:v>335.1678</c:v>
                </c:pt>
                <c:pt idx="9696">
                  <c:v>335.19880000000001</c:v>
                </c:pt>
                <c:pt idx="9697">
                  <c:v>335.23</c:v>
                </c:pt>
                <c:pt idx="9698">
                  <c:v>335.25839999999999</c:v>
                </c:pt>
                <c:pt idx="9699">
                  <c:v>335.28919999999999</c:v>
                </c:pt>
                <c:pt idx="9700">
                  <c:v>335.31799999999998</c:v>
                </c:pt>
                <c:pt idx="9701">
                  <c:v>335.34780000000001</c:v>
                </c:pt>
                <c:pt idx="9702">
                  <c:v>335.3768</c:v>
                </c:pt>
                <c:pt idx="9703">
                  <c:v>335.40719999999999</c:v>
                </c:pt>
                <c:pt idx="9704">
                  <c:v>335.43720000000002</c:v>
                </c:pt>
                <c:pt idx="9705">
                  <c:v>335.46749999999997</c:v>
                </c:pt>
                <c:pt idx="9706">
                  <c:v>335.4973</c:v>
                </c:pt>
                <c:pt idx="9707">
                  <c:v>335.52620000000002</c:v>
                </c:pt>
                <c:pt idx="9708">
                  <c:v>335.55790000000002</c:v>
                </c:pt>
                <c:pt idx="9709">
                  <c:v>335.58760000000001</c:v>
                </c:pt>
                <c:pt idx="9710">
                  <c:v>335.6164</c:v>
                </c:pt>
                <c:pt idx="9711">
                  <c:v>335.64440000000002</c:v>
                </c:pt>
                <c:pt idx="9712">
                  <c:v>335.67399999999998</c:v>
                </c:pt>
                <c:pt idx="9713">
                  <c:v>335.70440000000002</c:v>
                </c:pt>
                <c:pt idx="9714">
                  <c:v>335.73360000000002</c:v>
                </c:pt>
                <c:pt idx="9715">
                  <c:v>335.7638</c:v>
                </c:pt>
                <c:pt idx="9716">
                  <c:v>335.79160000000002</c:v>
                </c:pt>
                <c:pt idx="9717">
                  <c:v>335.81909999999999</c:v>
                </c:pt>
                <c:pt idx="9718">
                  <c:v>335.84980000000002</c:v>
                </c:pt>
                <c:pt idx="9719">
                  <c:v>335.87939999999998</c:v>
                </c:pt>
                <c:pt idx="9720">
                  <c:v>335.91</c:v>
                </c:pt>
                <c:pt idx="9721">
                  <c:v>335.9375</c:v>
                </c:pt>
                <c:pt idx="9722">
                  <c:v>335.96719999999999</c:v>
                </c:pt>
                <c:pt idx="9723">
                  <c:v>335.99700000000001</c:v>
                </c:pt>
                <c:pt idx="9724">
                  <c:v>336.02659999999997</c:v>
                </c:pt>
                <c:pt idx="9725">
                  <c:v>336.05840000000001</c:v>
                </c:pt>
                <c:pt idx="9726">
                  <c:v>336.0872</c:v>
                </c:pt>
                <c:pt idx="9727">
                  <c:v>336.11759999999998</c:v>
                </c:pt>
                <c:pt idx="9728">
                  <c:v>336.14780000000002</c:v>
                </c:pt>
                <c:pt idx="9729">
                  <c:v>336.1764</c:v>
                </c:pt>
                <c:pt idx="9730">
                  <c:v>336.20589999999999</c:v>
                </c:pt>
                <c:pt idx="9731">
                  <c:v>336.23599999999999</c:v>
                </c:pt>
                <c:pt idx="9732">
                  <c:v>336.26499999999999</c:v>
                </c:pt>
                <c:pt idx="9733">
                  <c:v>336.29450000000003</c:v>
                </c:pt>
                <c:pt idx="9734">
                  <c:v>336.32440000000003</c:v>
                </c:pt>
                <c:pt idx="9735">
                  <c:v>336.35390000000001</c:v>
                </c:pt>
                <c:pt idx="9736">
                  <c:v>336.38240000000002</c:v>
                </c:pt>
                <c:pt idx="9737">
                  <c:v>336.411</c:v>
                </c:pt>
                <c:pt idx="9738">
                  <c:v>336.4409</c:v>
                </c:pt>
                <c:pt idx="9739">
                  <c:v>336.4708</c:v>
                </c:pt>
                <c:pt idx="9740">
                  <c:v>336.50049999999999</c:v>
                </c:pt>
                <c:pt idx="9741">
                  <c:v>336.52879999999999</c:v>
                </c:pt>
                <c:pt idx="9742">
                  <c:v>336.55619999999999</c:v>
                </c:pt>
                <c:pt idx="9743">
                  <c:v>336.58580000000001</c:v>
                </c:pt>
                <c:pt idx="9744">
                  <c:v>336.61450000000002</c:v>
                </c:pt>
                <c:pt idx="9745">
                  <c:v>336.64519999999999</c:v>
                </c:pt>
                <c:pt idx="9746">
                  <c:v>336.67250000000001</c:v>
                </c:pt>
                <c:pt idx="9747">
                  <c:v>336.70249999999999</c:v>
                </c:pt>
                <c:pt idx="9748">
                  <c:v>336.73079999999999</c:v>
                </c:pt>
                <c:pt idx="9749">
                  <c:v>336.75900000000001</c:v>
                </c:pt>
                <c:pt idx="9750">
                  <c:v>336.78930000000003</c:v>
                </c:pt>
                <c:pt idx="9751">
                  <c:v>336.8193</c:v>
                </c:pt>
                <c:pt idx="9752">
                  <c:v>336.84899999999999</c:v>
                </c:pt>
                <c:pt idx="9753">
                  <c:v>336.87619999999998</c:v>
                </c:pt>
                <c:pt idx="9754">
                  <c:v>336.90600000000001</c:v>
                </c:pt>
                <c:pt idx="9755">
                  <c:v>336.93619999999999</c:v>
                </c:pt>
                <c:pt idx="9756">
                  <c:v>336.96440000000001</c:v>
                </c:pt>
                <c:pt idx="9757">
                  <c:v>336.99380000000002</c:v>
                </c:pt>
                <c:pt idx="9758">
                  <c:v>337.02339999999998</c:v>
                </c:pt>
                <c:pt idx="9759">
                  <c:v>337.0523</c:v>
                </c:pt>
                <c:pt idx="9760">
                  <c:v>337.08010000000002</c:v>
                </c:pt>
                <c:pt idx="9761">
                  <c:v>337.10840000000002</c:v>
                </c:pt>
                <c:pt idx="9762">
                  <c:v>337.1386</c:v>
                </c:pt>
                <c:pt idx="9763">
                  <c:v>337.16640000000001</c:v>
                </c:pt>
                <c:pt idx="9764">
                  <c:v>337.1952</c:v>
                </c:pt>
                <c:pt idx="9765">
                  <c:v>337.22359999999998</c:v>
                </c:pt>
                <c:pt idx="9766">
                  <c:v>337.2527</c:v>
                </c:pt>
                <c:pt idx="9767">
                  <c:v>337.2824</c:v>
                </c:pt>
                <c:pt idx="9768">
                  <c:v>337.3125</c:v>
                </c:pt>
                <c:pt idx="9769">
                  <c:v>337.34199999999998</c:v>
                </c:pt>
                <c:pt idx="9770">
                  <c:v>337.37</c:v>
                </c:pt>
                <c:pt idx="9771">
                  <c:v>337.39890000000003</c:v>
                </c:pt>
                <c:pt idx="9772">
                  <c:v>337.42950000000002</c:v>
                </c:pt>
                <c:pt idx="9773">
                  <c:v>337.46019999999999</c:v>
                </c:pt>
                <c:pt idx="9774">
                  <c:v>337.48910000000001</c:v>
                </c:pt>
                <c:pt idx="9775">
                  <c:v>337.51710000000003</c:v>
                </c:pt>
                <c:pt idx="9776">
                  <c:v>337.5471</c:v>
                </c:pt>
                <c:pt idx="9777">
                  <c:v>337.57639999999998</c:v>
                </c:pt>
                <c:pt idx="9778">
                  <c:v>337.60550000000001</c:v>
                </c:pt>
                <c:pt idx="9779">
                  <c:v>337.63409999999999</c:v>
                </c:pt>
                <c:pt idx="9780">
                  <c:v>337.66390000000001</c:v>
                </c:pt>
                <c:pt idx="9781">
                  <c:v>337.69380000000001</c:v>
                </c:pt>
                <c:pt idx="9782">
                  <c:v>337.72449999999998</c:v>
                </c:pt>
                <c:pt idx="9783">
                  <c:v>337.75360000000001</c:v>
                </c:pt>
                <c:pt idx="9784">
                  <c:v>337.78219999999999</c:v>
                </c:pt>
                <c:pt idx="9785">
                  <c:v>337.81240000000003</c:v>
                </c:pt>
                <c:pt idx="9786">
                  <c:v>337.84129999999999</c:v>
                </c:pt>
                <c:pt idx="9787">
                  <c:v>337.87110000000001</c:v>
                </c:pt>
                <c:pt idx="9788">
                  <c:v>337.89980000000003</c:v>
                </c:pt>
                <c:pt idx="9789">
                  <c:v>337.93</c:v>
                </c:pt>
                <c:pt idx="9790">
                  <c:v>337.95780000000002</c:v>
                </c:pt>
                <c:pt idx="9791">
                  <c:v>337.98739999999998</c:v>
                </c:pt>
                <c:pt idx="9792">
                  <c:v>338.01639999999998</c:v>
                </c:pt>
                <c:pt idx="9793">
                  <c:v>338.04570000000001</c:v>
                </c:pt>
                <c:pt idx="9794">
                  <c:v>338.07339999999999</c:v>
                </c:pt>
                <c:pt idx="9795">
                  <c:v>338.10109999999997</c:v>
                </c:pt>
                <c:pt idx="9796">
                  <c:v>338.1268</c:v>
                </c:pt>
                <c:pt idx="9797">
                  <c:v>338.15550000000002</c:v>
                </c:pt>
                <c:pt idx="9798">
                  <c:v>338.18400000000003</c:v>
                </c:pt>
                <c:pt idx="9799">
                  <c:v>338.21300000000002</c:v>
                </c:pt>
                <c:pt idx="9800">
                  <c:v>338.23910000000001</c:v>
                </c:pt>
                <c:pt idx="9801">
                  <c:v>338.26560000000001</c:v>
                </c:pt>
                <c:pt idx="9802">
                  <c:v>338.29180000000002</c:v>
                </c:pt>
                <c:pt idx="9803">
                  <c:v>338.32040000000001</c:v>
                </c:pt>
                <c:pt idx="9804">
                  <c:v>338.34750000000003</c:v>
                </c:pt>
                <c:pt idx="9805">
                  <c:v>338.37479999999999</c:v>
                </c:pt>
                <c:pt idx="9806">
                  <c:v>338.40269999999998</c:v>
                </c:pt>
                <c:pt idx="9807">
                  <c:v>338.43040000000002</c:v>
                </c:pt>
                <c:pt idx="9808">
                  <c:v>338.45920000000001</c:v>
                </c:pt>
                <c:pt idx="9809">
                  <c:v>338.48840000000001</c:v>
                </c:pt>
                <c:pt idx="9810">
                  <c:v>338.5181</c:v>
                </c:pt>
                <c:pt idx="9811">
                  <c:v>338.54489999999998</c:v>
                </c:pt>
                <c:pt idx="9812">
                  <c:v>338.57339999999999</c:v>
                </c:pt>
                <c:pt idx="9813">
                  <c:v>338.60039999999998</c:v>
                </c:pt>
                <c:pt idx="9814">
                  <c:v>338.62819999999999</c:v>
                </c:pt>
                <c:pt idx="9815">
                  <c:v>338.65699999999998</c:v>
                </c:pt>
                <c:pt idx="9816">
                  <c:v>338.6848</c:v>
                </c:pt>
                <c:pt idx="9817">
                  <c:v>338.7122</c:v>
                </c:pt>
                <c:pt idx="9818">
                  <c:v>338.74259999999998</c:v>
                </c:pt>
                <c:pt idx="9819">
                  <c:v>338.7731</c:v>
                </c:pt>
                <c:pt idx="9820">
                  <c:v>338.80090000000001</c:v>
                </c:pt>
                <c:pt idx="9821">
                  <c:v>338.82960000000003</c:v>
                </c:pt>
                <c:pt idx="9822">
                  <c:v>338.85759999999999</c:v>
                </c:pt>
                <c:pt idx="9823">
                  <c:v>338.88549999999998</c:v>
                </c:pt>
                <c:pt idx="9824">
                  <c:v>338.91500000000002</c:v>
                </c:pt>
                <c:pt idx="9825">
                  <c:v>338.94400000000002</c:v>
                </c:pt>
                <c:pt idx="9826">
                  <c:v>338.97050000000002</c:v>
                </c:pt>
                <c:pt idx="9827">
                  <c:v>338.99900000000002</c:v>
                </c:pt>
                <c:pt idx="9828">
                  <c:v>339.02449999999999</c:v>
                </c:pt>
                <c:pt idx="9829">
                  <c:v>339.05220000000003</c:v>
                </c:pt>
                <c:pt idx="9830">
                  <c:v>339.07889999999998</c:v>
                </c:pt>
                <c:pt idx="9831">
                  <c:v>339.10989999999998</c:v>
                </c:pt>
                <c:pt idx="9832">
                  <c:v>339.13600000000002</c:v>
                </c:pt>
                <c:pt idx="9833">
                  <c:v>339.16460000000001</c:v>
                </c:pt>
                <c:pt idx="9834">
                  <c:v>339.19099999999997</c:v>
                </c:pt>
                <c:pt idx="9835">
                  <c:v>339.21960000000001</c:v>
                </c:pt>
                <c:pt idx="9836">
                  <c:v>339.24540000000002</c:v>
                </c:pt>
                <c:pt idx="9837">
                  <c:v>339.2724</c:v>
                </c:pt>
                <c:pt idx="9838">
                  <c:v>339.29899999999998</c:v>
                </c:pt>
                <c:pt idx="9839">
                  <c:v>339.32859999999999</c:v>
                </c:pt>
                <c:pt idx="9840">
                  <c:v>339.35649999999998</c:v>
                </c:pt>
                <c:pt idx="9841">
                  <c:v>339.38420000000002</c:v>
                </c:pt>
                <c:pt idx="9842">
                  <c:v>339.4126</c:v>
                </c:pt>
                <c:pt idx="9843">
                  <c:v>339.44060000000002</c:v>
                </c:pt>
                <c:pt idx="9844">
                  <c:v>339.46839999999997</c:v>
                </c:pt>
                <c:pt idx="9845">
                  <c:v>339.49509999999998</c:v>
                </c:pt>
                <c:pt idx="9846">
                  <c:v>339.524</c:v>
                </c:pt>
                <c:pt idx="9847">
                  <c:v>339.55239999999998</c:v>
                </c:pt>
                <c:pt idx="9848">
                  <c:v>339.5795</c:v>
                </c:pt>
                <c:pt idx="9849">
                  <c:v>339.6087</c:v>
                </c:pt>
                <c:pt idx="9850">
                  <c:v>339.63940000000002</c:v>
                </c:pt>
                <c:pt idx="9851">
                  <c:v>339.66559999999998</c:v>
                </c:pt>
                <c:pt idx="9852">
                  <c:v>339.69540000000001</c:v>
                </c:pt>
                <c:pt idx="9853">
                  <c:v>339.72160000000002</c:v>
                </c:pt>
                <c:pt idx="9854">
                  <c:v>339.75150000000002</c:v>
                </c:pt>
                <c:pt idx="9855">
                  <c:v>339.78140000000002</c:v>
                </c:pt>
                <c:pt idx="9856">
                  <c:v>339.81009999999998</c:v>
                </c:pt>
                <c:pt idx="9857">
                  <c:v>339.84019999999998</c:v>
                </c:pt>
                <c:pt idx="9858">
                  <c:v>339.86700000000002</c:v>
                </c:pt>
                <c:pt idx="9859">
                  <c:v>339.89499999999998</c:v>
                </c:pt>
                <c:pt idx="9860">
                  <c:v>339.92430000000002</c:v>
                </c:pt>
                <c:pt idx="9861">
                  <c:v>339.95089999999999</c:v>
                </c:pt>
                <c:pt idx="9862">
                  <c:v>339.97840000000002</c:v>
                </c:pt>
                <c:pt idx="9863">
                  <c:v>340.00650000000002</c:v>
                </c:pt>
                <c:pt idx="9864">
                  <c:v>340.03519999999997</c:v>
                </c:pt>
                <c:pt idx="9865">
                  <c:v>340.06279999999998</c:v>
                </c:pt>
                <c:pt idx="9866">
                  <c:v>340.08949999999999</c:v>
                </c:pt>
                <c:pt idx="9867">
                  <c:v>340.1155</c:v>
                </c:pt>
                <c:pt idx="9868">
                  <c:v>340.1438</c:v>
                </c:pt>
                <c:pt idx="9869">
                  <c:v>340.17</c:v>
                </c:pt>
                <c:pt idx="9870">
                  <c:v>340.19659999999999</c:v>
                </c:pt>
                <c:pt idx="9871">
                  <c:v>340.22269999999997</c:v>
                </c:pt>
                <c:pt idx="9872">
                  <c:v>340.24919999999997</c:v>
                </c:pt>
                <c:pt idx="9873">
                  <c:v>340.27699999999999</c:v>
                </c:pt>
                <c:pt idx="9874">
                  <c:v>340.30270000000002</c:v>
                </c:pt>
                <c:pt idx="9875">
                  <c:v>340.33069999999998</c:v>
                </c:pt>
                <c:pt idx="9876">
                  <c:v>340.35719999999998</c:v>
                </c:pt>
                <c:pt idx="9877">
                  <c:v>340.38499999999999</c:v>
                </c:pt>
                <c:pt idx="9878">
                  <c:v>340.41269999999997</c:v>
                </c:pt>
                <c:pt idx="9879">
                  <c:v>340.43759999999997</c:v>
                </c:pt>
                <c:pt idx="9880">
                  <c:v>340.46409999999997</c:v>
                </c:pt>
                <c:pt idx="9881">
                  <c:v>340.49259999999998</c:v>
                </c:pt>
                <c:pt idx="9882">
                  <c:v>340.51870000000002</c:v>
                </c:pt>
                <c:pt idx="9883">
                  <c:v>340.54640000000001</c:v>
                </c:pt>
                <c:pt idx="9884">
                  <c:v>340.57400000000001</c:v>
                </c:pt>
                <c:pt idx="9885">
                  <c:v>340.60219999999998</c:v>
                </c:pt>
                <c:pt idx="9886">
                  <c:v>340.62819999999999</c:v>
                </c:pt>
                <c:pt idx="9887">
                  <c:v>340.65410000000003</c:v>
                </c:pt>
                <c:pt idx="9888">
                  <c:v>340.6816</c:v>
                </c:pt>
                <c:pt idx="9889">
                  <c:v>340.7063</c:v>
                </c:pt>
                <c:pt idx="9890">
                  <c:v>340.73</c:v>
                </c:pt>
                <c:pt idx="9891">
                  <c:v>340.75940000000003</c:v>
                </c:pt>
                <c:pt idx="9892">
                  <c:v>340.78680000000003</c:v>
                </c:pt>
                <c:pt idx="9893">
                  <c:v>340.81290000000001</c:v>
                </c:pt>
                <c:pt idx="9894">
                  <c:v>340.83859999999999</c:v>
                </c:pt>
                <c:pt idx="9895">
                  <c:v>340.86610000000002</c:v>
                </c:pt>
                <c:pt idx="9896">
                  <c:v>340.89240000000001</c:v>
                </c:pt>
                <c:pt idx="9897">
                  <c:v>340.91750000000002</c:v>
                </c:pt>
                <c:pt idx="9898">
                  <c:v>340.94470000000001</c:v>
                </c:pt>
                <c:pt idx="9899">
                  <c:v>340.97199999999998</c:v>
                </c:pt>
                <c:pt idx="9900">
                  <c:v>340.99880000000002</c:v>
                </c:pt>
                <c:pt idx="9901">
                  <c:v>341.02600000000001</c:v>
                </c:pt>
                <c:pt idx="9902">
                  <c:v>341.05149999999998</c:v>
                </c:pt>
                <c:pt idx="9903">
                  <c:v>341.07650000000001</c:v>
                </c:pt>
                <c:pt idx="9904">
                  <c:v>341.10309999999998</c:v>
                </c:pt>
                <c:pt idx="9905">
                  <c:v>341.12889999999999</c:v>
                </c:pt>
                <c:pt idx="9906">
                  <c:v>341.15379999999999</c:v>
                </c:pt>
                <c:pt idx="9907">
                  <c:v>341.18</c:v>
                </c:pt>
                <c:pt idx="9908">
                  <c:v>341.20510000000002</c:v>
                </c:pt>
                <c:pt idx="9909">
                  <c:v>341.23</c:v>
                </c:pt>
                <c:pt idx="9910">
                  <c:v>341.25450000000001</c:v>
                </c:pt>
                <c:pt idx="9911">
                  <c:v>341.27940000000001</c:v>
                </c:pt>
                <c:pt idx="9912">
                  <c:v>341.30380000000002</c:v>
                </c:pt>
                <c:pt idx="9913">
                  <c:v>341.32830000000001</c:v>
                </c:pt>
                <c:pt idx="9914">
                  <c:v>341.35309999999998</c:v>
                </c:pt>
                <c:pt idx="9915">
                  <c:v>341.37700000000001</c:v>
                </c:pt>
                <c:pt idx="9916">
                  <c:v>341.40019999999998</c:v>
                </c:pt>
                <c:pt idx="9917">
                  <c:v>341.4246</c:v>
                </c:pt>
                <c:pt idx="9918">
                  <c:v>341.44909999999999</c:v>
                </c:pt>
                <c:pt idx="9919">
                  <c:v>341.47460000000001</c:v>
                </c:pt>
                <c:pt idx="9920">
                  <c:v>341.49939999999998</c:v>
                </c:pt>
                <c:pt idx="9921">
                  <c:v>341.52260000000001</c:v>
                </c:pt>
                <c:pt idx="9922">
                  <c:v>341.54809999999998</c:v>
                </c:pt>
                <c:pt idx="9923">
                  <c:v>341.57420000000002</c:v>
                </c:pt>
                <c:pt idx="9924">
                  <c:v>341.59820000000002</c:v>
                </c:pt>
                <c:pt idx="9925">
                  <c:v>341.62479999999999</c:v>
                </c:pt>
                <c:pt idx="9926">
                  <c:v>341.64890000000003</c:v>
                </c:pt>
                <c:pt idx="9927">
                  <c:v>341.6746</c:v>
                </c:pt>
                <c:pt idx="9928">
                  <c:v>341.7011</c:v>
                </c:pt>
                <c:pt idx="9929">
                  <c:v>341.72500000000002</c:v>
                </c:pt>
                <c:pt idx="9930">
                  <c:v>341.74919999999997</c:v>
                </c:pt>
                <c:pt idx="9931">
                  <c:v>341.77550000000002</c:v>
                </c:pt>
                <c:pt idx="9932">
                  <c:v>341.80160000000001</c:v>
                </c:pt>
                <c:pt idx="9933">
                  <c:v>341.82679999999999</c:v>
                </c:pt>
                <c:pt idx="9934">
                  <c:v>341.85129999999998</c:v>
                </c:pt>
                <c:pt idx="9935">
                  <c:v>341.87759999999997</c:v>
                </c:pt>
                <c:pt idx="9936">
                  <c:v>341.9033</c:v>
                </c:pt>
                <c:pt idx="9937">
                  <c:v>341.92880000000002</c:v>
                </c:pt>
                <c:pt idx="9938">
                  <c:v>341.95600000000002</c:v>
                </c:pt>
                <c:pt idx="9939">
                  <c:v>341.98360000000002</c:v>
                </c:pt>
                <c:pt idx="9940">
                  <c:v>342.0086</c:v>
                </c:pt>
                <c:pt idx="9941">
                  <c:v>342.03469999999999</c:v>
                </c:pt>
                <c:pt idx="9942">
                  <c:v>342.06139999999999</c:v>
                </c:pt>
                <c:pt idx="9943">
                  <c:v>342.08909999999997</c:v>
                </c:pt>
                <c:pt idx="9944">
                  <c:v>342.1146</c:v>
                </c:pt>
                <c:pt idx="9945">
                  <c:v>342.14150000000001</c:v>
                </c:pt>
                <c:pt idx="9946">
                  <c:v>342.16800000000001</c:v>
                </c:pt>
                <c:pt idx="9947">
                  <c:v>342.19330000000002</c:v>
                </c:pt>
                <c:pt idx="9948">
                  <c:v>342.2192</c:v>
                </c:pt>
                <c:pt idx="9949">
                  <c:v>342.245</c:v>
                </c:pt>
                <c:pt idx="9950">
                  <c:v>342.27100000000002</c:v>
                </c:pt>
                <c:pt idx="9951">
                  <c:v>342.2962</c:v>
                </c:pt>
                <c:pt idx="9952">
                  <c:v>342.32139999999998</c:v>
                </c:pt>
                <c:pt idx="9953">
                  <c:v>342.34719999999999</c:v>
                </c:pt>
                <c:pt idx="9954">
                  <c:v>342.37099999999998</c:v>
                </c:pt>
                <c:pt idx="9955">
                  <c:v>342.39850000000001</c:v>
                </c:pt>
                <c:pt idx="9956">
                  <c:v>342.42329999999998</c:v>
                </c:pt>
                <c:pt idx="9957">
                  <c:v>342.44540000000001</c:v>
                </c:pt>
                <c:pt idx="9958">
                  <c:v>342.46879999999999</c:v>
                </c:pt>
                <c:pt idx="9959">
                  <c:v>342.49110000000002</c:v>
                </c:pt>
                <c:pt idx="9960">
                  <c:v>342.51310000000001</c:v>
                </c:pt>
                <c:pt idx="9961">
                  <c:v>342.53339999999997</c:v>
                </c:pt>
                <c:pt idx="9962">
                  <c:v>342.55329999999998</c:v>
                </c:pt>
                <c:pt idx="9963">
                  <c:v>342.57100000000003</c:v>
                </c:pt>
                <c:pt idx="9964">
                  <c:v>342.5872</c:v>
                </c:pt>
                <c:pt idx="9965">
                  <c:v>342.60660000000001</c:v>
                </c:pt>
                <c:pt idx="9966">
                  <c:v>342.6223</c:v>
                </c:pt>
                <c:pt idx="9967">
                  <c:v>342.63869999999997</c:v>
                </c:pt>
                <c:pt idx="9968">
                  <c:v>342.65600000000001</c:v>
                </c:pt>
                <c:pt idx="9969">
                  <c:v>342.67230000000001</c:v>
                </c:pt>
                <c:pt idx="9970">
                  <c:v>342.68939999999998</c:v>
                </c:pt>
                <c:pt idx="9971">
                  <c:v>342.70800000000003</c:v>
                </c:pt>
                <c:pt idx="9972">
                  <c:v>342.726</c:v>
                </c:pt>
                <c:pt idx="9973">
                  <c:v>342.7432</c:v>
                </c:pt>
                <c:pt idx="9974">
                  <c:v>342.762</c:v>
                </c:pt>
                <c:pt idx="9975">
                  <c:v>342.7826</c:v>
                </c:pt>
                <c:pt idx="9976">
                  <c:v>342.80160000000001</c:v>
                </c:pt>
                <c:pt idx="9977">
                  <c:v>342.8218</c:v>
                </c:pt>
                <c:pt idx="9978">
                  <c:v>342.84199999999998</c:v>
                </c:pt>
                <c:pt idx="9979">
                  <c:v>342.86009999999999</c:v>
                </c:pt>
                <c:pt idx="9980">
                  <c:v>342.87630000000001</c:v>
                </c:pt>
                <c:pt idx="9981">
                  <c:v>342.89499999999998</c:v>
                </c:pt>
                <c:pt idx="9982">
                  <c:v>342.91109999999998</c:v>
                </c:pt>
                <c:pt idx="9983">
                  <c:v>342.92849999999999</c:v>
                </c:pt>
                <c:pt idx="9984">
                  <c:v>342.94580000000002</c:v>
                </c:pt>
                <c:pt idx="9985">
                  <c:v>342.96440000000001</c:v>
                </c:pt>
                <c:pt idx="9986">
                  <c:v>342.9812</c:v>
                </c:pt>
                <c:pt idx="9987">
                  <c:v>342.99950000000001</c:v>
                </c:pt>
                <c:pt idx="9988">
                  <c:v>343.01600000000002</c:v>
                </c:pt>
                <c:pt idx="9989">
                  <c:v>343.03440000000001</c:v>
                </c:pt>
                <c:pt idx="9990">
                  <c:v>343.05439999999999</c:v>
                </c:pt>
                <c:pt idx="9991">
                  <c:v>343.0702</c:v>
                </c:pt>
                <c:pt idx="9992">
                  <c:v>343.08819999999997</c:v>
                </c:pt>
                <c:pt idx="9993">
                  <c:v>343.1078</c:v>
                </c:pt>
                <c:pt idx="9994">
                  <c:v>343.1266</c:v>
                </c:pt>
                <c:pt idx="9995">
                  <c:v>343.14550000000003</c:v>
                </c:pt>
                <c:pt idx="9996">
                  <c:v>343.16460000000001</c:v>
                </c:pt>
                <c:pt idx="9997">
                  <c:v>343.18459999999999</c:v>
                </c:pt>
                <c:pt idx="9998">
                  <c:v>343.20670000000001</c:v>
                </c:pt>
                <c:pt idx="9999">
                  <c:v>343.22680000000003</c:v>
                </c:pt>
                <c:pt idx="10000">
                  <c:v>343.24880000000002</c:v>
                </c:pt>
                <c:pt idx="10001">
                  <c:v>343.27100000000002</c:v>
                </c:pt>
                <c:pt idx="10002">
                  <c:v>343.29430000000002</c:v>
                </c:pt>
                <c:pt idx="10003">
                  <c:v>343.31900000000002</c:v>
                </c:pt>
                <c:pt idx="10004">
                  <c:v>343.34140000000002</c:v>
                </c:pt>
                <c:pt idx="10005">
                  <c:v>343.3664</c:v>
                </c:pt>
                <c:pt idx="10006">
                  <c:v>343.39089999999999</c:v>
                </c:pt>
                <c:pt idx="10007">
                  <c:v>343.416</c:v>
                </c:pt>
                <c:pt idx="10008">
                  <c:v>343.4436</c:v>
                </c:pt>
                <c:pt idx="10009">
                  <c:v>343.46850000000001</c:v>
                </c:pt>
                <c:pt idx="10010">
                  <c:v>343.49369999999999</c:v>
                </c:pt>
                <c:pt idx="10011">
                  <c:v>343.5206</c:v>
                </c:pt>
                <c:pt idx="10012">
                  <c:v>343.54640000000001</c:v>
                </c:pt>
                <c:pt idx="10013">
                  <c:v>343.57420000000002</c:v>
                </c:pt>
                <c:pt idx="10014">
                  <c:v>343.59930000000003</c:v>
                </c:pt>
                <c:pt idx="10015">
                  <c:v>343.62540000000001</c:v>
                </c:pt>
                <c:pt idx="10016">
                  <c:v>343.65109999999999</c:v>
                </c:pt>
                <c:pt idx="10017">
                  <c:v>343.67700000000002</c:v>
                </c:pt>
                <c:pt idx="10018">
                  <c:v>343.70400000000001</c:v>
                </c:pt>
                <c:pt idx="10019">
                  <c:v>343.72890000000001</c:v>
                </c:pt>
                <c:pt idx="10020">
                  <c:v>343.75510000000003</c:v>
                </c:pt>
                <c:pt idx="10021">
                  <c:v>343.77980000000002</c:v>
                </c:pt>
                <c:pt idx="10022">
                  <c:v>343.80739999999997</c:v>
                </c:pt>
                <c:pt idx="10023">
                  <c:v>343.83170000000001</c:v>
                </c:pt>
                <c:pt idx="10024">
                  <c:v>343.85879999999997</c:v>
                </c:pt>
                <c:pt idx="10025">
                  <c:v>343.88459999999998</c:v>
                </c:pt>
                <c:pt idx="10026">
                  <c:v>343.91140000000001</c:v>
                </c:pt>
                <c:pt idx="10027">
                  <c:v>343.93639999999999</c:v>
                </c:pt>
                <c:pt idx="10028">
                  <c:v>343.96109999999999</c:v>
                </c:pt>
                <c:pt idx="10029">
                  <c:v>343.98540000000003</c:v>
                </c:pt>
                <c:pt idx="10030">
                  <c:v>344.00970000000001</c:v>
                </c:pt>
                <c:pt idx="10031">
                  <c:v>344.03550000000001</c:v>
                </c:pt>
                <c:pt idx="10032">
                  <c:v>344.05939999999998</c:v>
                </c:pt>
                <c:pt idx="10033">
                  <c:v>344.08390000000003</c:v>
                </c:pt>
                <c:pt idx="10034">
                  <c:v>344.10910000000001</c:v>
                </c:pt>
                <c:pt idx="10035">
                  <c:v>344.13479999999998</c:v>
                </c:pt>
                <c:pt idx="10036">
                  <c:v>344.16079999999999</c:v>
                </c:pt>
                <c:pt idx="10037">
                  <c:v>344.1859</c:v>
                </c:pt>
                <c:pt idx="10038">
                  <c:v>344.2115</c:v>
                </c:pt>
                <c:pt idx="10039">
                  <c:v>344.23820000000001</c:v>
                </c:pt>
                <c:pt idx="10040">
                  <c:v>344.26139999999998</c:v>
                </c:pt>
                <c:pt idx="10041">
                  <c:v>344.2867</c:v>
                </c:pt>
                <c:pt idx="10042">
                  <c:v>344.3116</c:v>
                </c:pt>
                <c:pt idx="10043">
                  <c:v>344.33580000000001</c:v>
                </c:pt>
                <c:pt idx="10044">
                  <c:v>344.36250000000001</c:v>
                </c:pt>
                <c:pt idx="10045">
                  <c:v>344.3877</c:v>
                </c:pt>
                <c:pt idx="10046">
                  <c:v>344.411</c:v>
                </c:pt>
                <c:pt idx="10047">
                  <c:v>344.43680000000001</c:v>
                </c:pt>
                <c:pt idx="10048">
                  <c:v>344.46050000000002</c:v>
                </c:pt>
                <c:pt idx="10049">
                  <c:v>344.48439999999999</c:v>
                </c:pt>
                <c:pt idx="10050">
                  <c:v>344.505</c:v>
                </c:pt>
                <c:pt idx="10051">
                  <c:v>344.52870000000001</c:v>
                </c:pt>
                <c:pt idx="10052">
                  <c:v>344.54969999999997</c:v>
                </c:pt>
                <c:pt idx="10053">
                  <c:v>344.57</c:v>
                </c:pt>
                <c:pt idx="10054">
                  <c:v>344.59120000000001</c:v>
                </c:pt>
                <c:pt idx="10055">
                  <c:v>344.61020000000002</c:v>
                </c:pt>
                <c:pt idx="10056">
                  <c:v>344.63080000000002</c:v>
                </c:pt>
                <c:pt idx="10057">
                  <c:v>344.65199999999999</c:v>
                </c:pt>
                <c:pt idx="10058">
                  <c:v>344.67059999999998</c:v>
                </c:pt>
                <c:pt idx="10059">
                  <c:v>344.6902</c:v>
                </c:pt>
                <c:pt idx="10060">
                  <c:v>344.7106</c:v>
                </c:pt>
                <c:pt idx="10061">
                  <c:v>344.72980000000001</c:v>
                </c:pt>
                <c:pt idx="10062">
                  <c:v>344.75020000000001</c:v>
                </c:pt>
                <c:pt idx="10063">
                  <c:v>344.77</c:v>
                </c:pt>
                <c:pt idx="10064">
                  <c:v>344.78840000000002</c:v>
                </c:pt>
                <c:pt idx="10065">
                  <c:v>344.80840000000001</c:v>
                </c:pt>
                <c:pt idx="10066">
                  <c:v>344.82659999999998</c:v>
                </c:pt>
                <c:pt idx="10067">
                  <c:v>344.84660000000002</c:v>
                </c:pt>
                <c:pt idx="10068">
                  <c:v>344.86500000000001</c:v>
                </c:pt>
                <c:pt idx="10069">
                  <c:v>344.88229999999999</c:v>
                </c:pt>
                <c:pt idx="10070">
                  <c:v>344.90109999999999</c:v>
                </c:pt>
                <c:pt idx="10071">
                  <c:v>344.92020000000002</c:v>
                </c:pt>
                <c:pt idx="10072">
                  <c:v>344.93759999999997</c:v>
                </c:pt>
                <c:pt idx="10073">
                  <c:v>344.95620000000002</c:v>
                </c:pt>
                <c:pt idx="10074">
                  <c:v>344.97340000000003</c:v>
                </c:pt>
                <c:pt idx="10075">
                  <c:v>344.99239999999998</c:v>
                </c:pt>
                <c:pt idx="10076">
                  <c:v>345.01240000000001</c:v>
                </c:pt>
                <c:pt idx="10077">
                  <c:v>345.03160000000003</c:v>
                </c:pt>
                <c:pt idx="10078">
                  <c:v>345.05040000000002</c:v>
                </c:pt>
                <c:pt idx="10079">
                  <c:v>345.07</c:v>
                </c:pt>
                <c:pt idx="10080">
                  <c:v>345.0915</c:v>
                </c:pt>
                <c:pt idx="10081">
                  <c:v>345.1112</c:v>
                </c:pt>
                <c:pt idx="10082">
                  <c:v>345.13380000000001</c:v>
                </c:pt>
                <c:pt idx="10083">
                  <c:v>345.15710000000001</c:v>
                </c:pt>
                <c:pt idx="10084">
                  <c:v>345.17689999999999</c:v>
                </c:pt>
                <c:pt idx="10085">
                  <c:v>345.19839999999999</c:v>
                </c:pt>
                <c:pt idx="10086">
                  <c:v>345.2217</c:v>
                </c:pt>
                <c:pt idx="10087">
                  <c:v>345.24439999999998</c:v>
                </c:pt>
                <c:pt idx="10088">
                  <c:v>345.26580000000001</c:v>
                </c:pt>
                <c:pt idx="10089">
                  <c:v>345.28820000000002</c:v>
                </c:pt>
                <c:pt idx="10090">
                  <c:v>345.31099999999998</c:v>
                </c:pt>
                <c:pt idx="10091">
                  <c:v>345.33339999999998</c:v>
                </c:pt>
                <c:pt idx="10092">
                  <c:v>345.35649999999998</c:v>
                </c:pt>
                <c:pt idx="10093">
                  <c:v>345.3777</c:v>
                </c:pt>
                <c:pt idx="10094">
                  <c:v>345.40179999999998</c:v>
                </c:pt>
                <c:pt idx="10095">
                  <c:v>345.42599999999999</c:v>
                </c:pt>
                <c:pt idx="10096">
                  <c:v>345.44900000000001</c:v>
                </c:pt>
                <c:pt idx="10097">
                  <c:v>345.46980000000002</c:v>
                </c:pt>
                <c:pt idx="10098">
                  <c:v>345.49579999999997</c:v>
                </c:pt>
                <c:pt idx="10099">
                  <c:v>345.52140000000003</c:v>
                </c:pt>
                <c:pt idx="10100">
                  <c:v>345.54379999999998</c:v>
                </c:pt>
                <c:pt idx="10101">
                  <c:v>345.5675</c:v>
                </c:pt>
                <c:pt idx="10102">
                  <c:v>345.59219999999999</c:v>
                </c:pt>
                <c:pt idx="10103">
                  <c:v>345.61700000000002</c:v>
                </c:pt>
                <c:pt idx="10104">
                  <c:v>345.642</c:v>
                </c:pt>
                <c:pt idx="10105">
                  <c:v>345.66739999999999</c:v>
                </c:pt>
                <c:pt idx="10106">
                  <c:v>345.69110000000001</c:v>
                </c:pt>
                <c:pt idx="10107">
                  <c:v>345.71620000000001</c:v>
                </c:pt>
                <c:pt idx="10108">
                  <c:v>345.74</c:v>
                </c:pt>
                <c:pt idx="10109">
                  <c:v>345.76620000000003</c:v>
                </c:pt>
                <c:pt idx="10110">
                  <c:v>345.79219999999998</c:v>
                </c:pt>
                <c:pt idx="10111">
                  <c:v>345.81689999999998</c:v>
                </c:pt>
                <c:pt idx="10112">
                  <c:v>345.8442</c:v>
                </c:pt>
                <c:pt idx="10113">
                  <c:v>345.86919999999998</c:v>
                </c:pt>
                <c:pt idx="10114">
                  <c:v>345.89460000000003</c:v>
                </c:pt>
                <c:pt idx="10115">
                  <c:v>345.92039999999997</c:v>
                </c:pt>
                <c:pt idx="10116">
                  <c:v>345.94369999999998</c:v>
                </c:pt>
                <c:pt idx="10117">
                  <c:v>345.96749999999997</c:v>
                </c:pt>
                <c:pt idx="10118">
                  <c:v>345.99299999999999</c:v>
                </c:pt>
                <c:pt idx="10119">
                  <c:v>346.01710000000003</c:v>
                </c:pt>
                <c:pt idx="10120">
                  <c:v>346.0412</c:v>
                </c:pt>
                <c:pt idx="10121">
                  <c:v>346.06560000000002</c:v>
                </c:pt>
                <c:pt idx="10122">
                  <c:v>346.08859999999999</c:v>
                </c:pt>
                <c:pt idx="10123">
                  <c:v>346.11259999999999</c:v>
                </c:pt>
                <c:pt idx="10124">
                  <c:v>346.13440000000003</c:v>
                </c:pt>
                <c:pt idx="10125">
                  <c:v>346.15899999999999</c:v>
                </c:pt>
                <c:pt idx="10126">
                  <c:v>346.18239999999997</c:v>
                </c:pt>
                <c:pt idx="10127">
                  <c:v>346.20530000000002</c:v>
                </c:pt>
                <c:pt idx="10128">
                  <c:v>346.22829999999999</c:v>
                </c:pt>
                <c:pt idx="10129">
                  <c:v>346.24959999999999</c:v>
                </c:pt>
                <c:pt idx="10130">
                  <c:v>346.2722</c:v>
                </c:pt>
                <c:pt idx="10131">
                  <c:v>346.29689999999999</c:v>
                </c:pt>
                <c:pt idx="10132">
                  <c:v>346.31880000000001</c:v>
                </c:pt>
                <c:pt idx="10133">
                  <c:v>346.34190000000001</c:v>
                </c:pt>
                <c:pt idx="10134">
                  <c:v>346.36520000000002</c:v>
                </c:pt>
                <c:pt idx="10135">
                  <c:v>346.38889999999998</c:v>
                </c:pt>
                <c:pt idx="10136">
                  <c:v>346.4117</c:v>
                </c:pt>
                <c:pt idx="10137">
                  <c:v>346.43540000000002</c:v>
                </c:pt>
                <c:pt idx="10138">
                  <c:v>346.4572</c:v>
                </c:pt>
                <c:pt idx="10139">
                  <c:v>346.48160000000001</c:v>
                </c:pt>
                <c:pt idx="10140">
                  <c:v>346.50670000000002</c:v>
                </c:pt>
                <c:pt idx="10141">
                  <c:v>346.52929999999998</c:v>
                </c:pt>
                <c:pt idx="10142">
                  <c:v>346.55279999999999</c:v>
                </c:pt>
                <c:pt idx="10143">
                  <c:v>346.57690000000002</c:v>
                </c:pt>
                <c:pt idx="10144">
                  <c:v>346.59949999999998</c:v>
                </c:pt>
                <c:pt idx="10145">
                  <c:v>346.62490000000003</c:v>
                </c:pt>
                <c:pt idx="10146">
                  <c:v>346.64819999999997</c:v>
                </c:pt>
                <c:pt idx="10147">
                  <c:v>346.67399999999998</c:v>
                </c:pt>
                <c:pt idx="10148">
                  <c:v>346.697</c:v>
                </c:pt>
                <c:pt idx="10149">
                  <c:v>346.72250000000003</c:v>
                </c:pt>
                <c:pt idx="10150">
                  <c:v>346.74740000000003</c:v>
                </c:pt>
                <c:pt idx="10151">
                  <c:v>346.77199999999999</c:v>
                </c:pt>
                <c:pt idx="10152">
                  <c:v>346.7953</c:v>
                </c:pt>
                <c:pt idx="10153">
                  <c:v>346.8184</c:v>
                </c:pt>
                <c:pt idx="10154">
                  <c:v>346.84300000000002</c:v>
                </c:pt>
                <c:pt idx="10155">
                  <c:v>346.86759999999998</c:v>
                </c:pt>
                <c:pt idx="10156">
                  <c:v>346.89249999999998</c:v>
                </c:pt>
                <c:pt idx="10157">
                  <c:v>346.91879999999998</c:v>
                </c:pt>
                <c:pt idx="10158">
                  <c:v>346.9418</c:v>
                </c:pt>
                <c:pt idx="10159">
                  <c:v>346.96519999999998</c:v>
                </c:pt>
                <c:pt idx="10160">
                  <c:v>346.98750000000001</c:v>
                </c:pt>
                <c:pt idx="10161">
                  <c:v>347.01100000000002</c:v>
                </c:pt>
                <c:pt idx="10162">
                  <c:v>347.0333</c:v>
                </c:pt>
                <c:pt idx="10163">
                  <c:v>347.05500000000001</c:v>
                </c:pt>
                <c:pt idx="10164">
                  <c:v>347.077</c:v>
                </c:pt>
                <c:pt idx="10165">
                  <c:v>347.10169999999999</c:v>
                </c:pt>
                <c:pt idx="10166">
                  <c:v>347.12380000000002</c:v>
                </c:pt>
                <c:pt idx="10167">
                  <c:v>347.14800000000002</c:v>
                </c:pt>
                <c:pt idx="10168">
                  <c:v>347.1703</c:v>
                </c:pt>
                <c:pt idx="10169">
                  <c:v>347.19240000000002</c:v>
                </c:pt>
                <c:pt idx="10170">
                  <c:v>347.2158</c:v>
                </c:pt>
                <c:pt idx="10171">
                  <c:v>347.238</c:v>
                </c:pt>
                <c:pt idx="10172">
                  <c:v>347.25940000000003</c:v>
                </c:pt>
                <c:pt idx="10173">
                  <c:v>347.28379999999999</c:v>
                </c:pt>
                <c:pt idx="10174">
                  <c:v>347.30470000000003</c:v>
                </c:pt>
                <c:pt idx="10175">
                  <c:v>347.32859999999999</c:v>
                </c:pt>
                <c:pt idx="10176">
                  <c:v>347.35120000000001</c:v>
                </c:pt>
                <c:pt idx="10177">
                  <c:v>347.37389999999999</c:v>
                </c:pt>
                <c:pt idx="10178">
                  <c:v>347.39589999999998</c:v>
                </c:pt>
                <c:pt idx="10179">
                  <c:v>347.41969999999998</c:v>
                </c:pt>
                <c:pt idx="10180">
                  <c:v>347.44260000000003</c:v>
                </c:pt>
                <c:pt idx="10181">
                  <c:v>347.46690000000001</c:v>
                </c:pt>
                <c:pt idx="10182">
                  <c:v>347.48610000000002</c:v>
                </c:pt>
                <c:pt idx="10183">
                  <c:v>347.51089999999999</c:v>
                </c:pt>
                <c:pt idx="10184">
                  <c:v>347.53440000000001</c:v>
                </c:pt>
                <c:pt idx="10185">
                  <c:v>347.55739999999997</c:v>
                </c:pt>
                <c:pt idx="10186">
                  <c:v>347.58139999999997</c:v>
                </c:pt>
                <c:pt idx="10187">
                  <c:v>347.60419999999999</c:v>
                </c:pt>
                <c:pt idx="10188">
                  <c:v>347.6275</c:v>
                </c:pt>
                <c:pt idx="10189">
                  <c:v>347.6515</c:v>
                </c:pt>
                <c:pt idx="10190">
                  <c:v>347.67520000000002</c:v>
                </c:pt>
                <c:pt idx="10191">
                  <c:v>347.69909999999999</c:v>
                </c:pt>
                <c:pt idx="10192">
                  <c:v>347.72250000000003</c:v>
                </c:pt>
                <c:pt idx="10193">
                  <c:v>347.74610000000001</c:v>
                </c:pt>
                <c:pt idx="10194">
                  <c:v>347.76769999999999</c:v>
                </c:pt>
                <c:pt idx="10195">
                  <c:v>347.78899999999999</c:v>
                </c:pt>
                <c:pt idx="10196">
                  <c:v>347.81130000000002</c:v>
                </c:pt>
                <c:pt idx="10197">
                  <c:v>347.8338</c:v>
                </c:pt>
                <c:pt idx="10198">
                  <c:v>347.85410000000002</c:v>
                </c:pt>
                <c:pt idx="10199">
                  <c:v>347.87720000000002</c:v>
                </c:pt>
                <c:pt idx="10200">
                  <c:v>347.89960000000002</c:v>
                </c:pt>
                <c:pt idx="10201">
                  <c:v>347.92099999999999</c:v>
                </c:pt>
                <c:pt idx="10202">
                  <c:v>347.94299999999998</c:v>
                </c:pt>
                <c:pt idx="10203">
                  <c:v>347.96519999999998</c:v>
                </c:pt>
                <c:pt idx="10204">
                  <c:v>347.9864</c:v>
                </c:pt>
                <c:pt idx="10205">
                  <c:v>348.00459999999998</c:v>
                </c:pt>
                <c:pt idx="10206">
                  <c:v>348.02809999999999</c:v>
                </c:pt>
                <c:pt idx="10207">
                  <c:v>348.0487</c:v>
                </c:pt>
                <c:pt idx="10208">
                  <c:v>348.07010000000002</c:v>
                </c:pt>
                <c:pt idx="10209">
                  <c:v>348.09100000000001</c:v>
                </c:pt>
                <c:pt idx="10210">
                  <c:v>348.11099999999999</c:v>
                </c:pt>
                <c:pt idx="10211">
                  <c:v>348.13470000000001</c:v>
                </c:pt>
                <c:pt idx="10212">
                  <c:v>348.15559999999999</c:v>
                </c:pt>
                <c:pt idx="10213">
                  <c:v>348.17840000000001</c:v>
                </c:pt>
                <c:pt idx="10214">
                  <c:v>348.1995</c:v>
                </c:pt>
                <c:pt idx="10215">
                  <c:v>348.21980000000002</c:v>
                </c:pt>
                <c:pt idx="10216">
                  <c:v>348.24079999999998</c:v>
                </c:pt>
                <c:pt idx="10217">
                  <c:v>348.26220000000001</c:v>
                </c:pt>
                <c:pt idx="10218">
                  <c:v>348.28280000000001</c:v>
                </c:pt>
                <c:pt idx="10219">
                  <c:v>348.30540000000002</c:v>
                </c:pt>
                <c:pt idx="10220">
                  <c:v>348.32780000000002</c:v>
                </c:pt>
                <c:pt idx="10221">
                  <c:v>348.34820000000002</c:v>
                </c:pt>
                <c:pt idx="10222">
                  <c:v>348.3698</c:v>
                </c:pt>
                <c:pt idx="10223">
                  <c:v>348.39060000000001</c:v>
                </c:pt>
                <c:pt idx="10224">
                  <c:v>348.41480000000001</c:v>
                </c:pt>
                <c:pt idx="10225">
                  <c:v>348.43650000000002</c:v>
                </c:pt>
                <c:pt idx="10226">
                  <c:v>348.459</c:v>
                </c:pt>
                <c:pt idx="10227">
                  <c:v>348.4785</c:v>
                </c:pt>
                <c:pt idx="10228">
                  <c:v>348.5</c:v>
                </c:pt>
                <c:pt idx="10229">
                  <c:v>348.5204</c:v>
                </c:pt>
                <c:pt idx="10230">
                  <c:v>348.54079999999999</c:v>
                </c:pt>
                <c:pt idx="10231">
                  <c:v>348.5652</c:v>
                </c:pt>
                <c:pt idx="10232">
                  <c:v>348.58890000000002</c:v>
                </c:pt>
                <c:pt idx="10233">
                  <c:v>348.60930000000002</c:v>
                </c:pt>
                <c:pt idx="10234">
                  <c:v>348.6275</c:v>
                </c:pt>
                <c:pt idx="10235">
                  <c:v>348.65019999999998</c:v>
                </c:pt>
                <c:pt idx="10236">
                  <c:v>348.6746</c:v>
                </c:pt>
                <c:pt idx="10237">
                  <c:v>348.69630000000001</c:v>
                </c:pt>
                <c:pt idx="10238">
                  <c:v>348.71899999999999</c:v>
                </c:pt>
                <c:pt idx="10239">
                  <c:v>348.7396</c:v>
                </c:pt>
                <c:pt idx="10240">
                  <c:v>348.76170000000002</c:v>
                </c:pt>
                <c:pt idx="10241">
                  <c:v>348.78519999999997</c:v>
                </c:pt>
                <c:pt idx="10242">
                  <c:v>348.8075</c:v>
                </c:pt>
                <c:pt idx="10243">
                  <c:v>348.8304</c:v>
                </c:pt>
                <c:pt idx="10244">
                  <c:v>348.8537</c:v>
                </c:pt>
                <c:pt idx="10245">
                  <c:v>348.87459999999999</c:v>
                </c:pt>
                <c:pt idx="10246">
                  <c:v>348.89819999999997</c:v>
                </c:pt>
                <c:pt idx="10247">
                  <c:v>348.92079999999999</c:v>
                </c:pt>
                <c:pt idx="10248">
                  <c:v>348.94349999999997</c:v>
                </c:pt>
                <c:pt idx="10249">
                  <c:v>348.96600000000001</c:v>
                </c:pt>
                <c:pt idx="10250">
                  <c:v>348.98750000000001</c:v>
                </c:pt>
                <c:pt idx="10251">
                  <c:v>349.00869999999998</c:v>
                </c:pt>
                <c:pt idx="10252">
                  <c:v>349.03309999999999</c:v>
                </c:pt>
                <c:pt idx="10253">
                  <c:v>349.05630000000002</c:v>
                </c:pt>
                <c:pt idx="10254">
                  <c:v>349.07889999999998</c:v>
                </c:pt>
                <c:pt idx="10255">
                  <c:v>349.101</c:v>
                </c:pt>
                <c:pt idx="10256">
                  <c:v>349.12169999999998</c:v>
                </c:pt>
                <c:pt idx="10257">
                  <c:v>349.14269999999999</c:v>
                </c:pt>
                <c:pt idx="10258">
                  <c:v>349.16489999999999</c:v>
                </c:pt>
                <c:pt idx="10259">
                  <c:v>349.18560000000002</c:v>
                </c:pt>
                <c:pt idx="10260">
                  <c:v>349.20699999999999</c:v>
                </c:pt>
                <c:pt idx="10261">
                  <c:v>349.22859999999997</c:v>
                </c:pt>
                <c:pt idx="10262">
                  <c:v>349.24990000000003</c:v>
                </c:pt>
                <c:pt idx="10263">
                  <c:v>349.27199999999999</c:v>
                </c:pt>
                <c:pt idx="10264">
                  <c:v>349.29419999999999</c:v>
                </c:pt>
                <c:pt idx="10265">
                  <c:v>349.31560000000002</c:v>
                </c:pt>
                <c:pt idx="10266">
                  <c:v>349.33499999999998</c:v>
                </c:pt>
                <c:pt idx="10267">
                  <c:v>349.3535</c:v>
                </c:pt>
                <c:pt idx="10268">
                  <c:v>349.37520000000001</c:v>
                </c:pt>
                <c:pt idx="10269">
                  <c:v>349.3956</c:v>
                </c:pt>
                <c:pt idx="10270">
                  <c:v>349.41840000000002</c:v>
                </c:pt>
                <c:pt idx="10271">
                  <c:v>349.43770000000001</c:v>
                </c:pt>
                <c:pt idx="10272">
                  <c:v>349.46</c:v>
                </c:pt>
                <c:pt idx="10273">
                  <c:v>349.48</c:v>
                </c:pt>
                <c:pt idx="10274">
                  <c:v>349.50020000000001</c:v>
                </c:pt>
                <c:pt idx="10275">
                  <c:v>349.52179999999998</c:v>
                </c:pt>
                <c:pt idx="10276">
                  <c:v>349.54270000000002</c:v>
                </c:pt>
                <c:pt idx="10277">
                  <c:v>349.56279999999998</c:v>
                </c:pt>
                <c:pt idx="10278">
                  <c:v>349.58659999999998</c:v>
                </c:pt>
                <c:pt idx="10279">
                  <c:v>349.60469999999998</c:v>
                </c:pt>
                <c:pt idx="10280">
                  <c:v>349.62540000000001</c:v>
                </c:pt>
                <c:pt idx="10281">
                  <c:v>349.6474</c:v>
                </c:pt>
                <c:pt idx="10282">
                  <c:v>349.66809999999998</c:v>
                </c:pt>
                <c:pt idx="10283">
                  <c:v>349.69049999999999</c:v>
                </c:pt>
                <c:pt idx="10284">
                  <c:v>349.71120000000002</c:v>
                </c:pt>
                <c:pt idx="10285">
                  <c:v>349.73219999999998</c:v>
                </c:pt>
                <c:pt idx="10286">
                  <c:v>349.75389999999999</c:v>
                </c:pt>
                <c:pt idx="10287">
                  <c:v>349.77330000000001</c:v>
                </c:pt>
                <c:pt idx="10288">
                  <c:v>349.7953</c:v>
                </c:pt>
                <c:pt idx="10289">
                  <c:v>349.81369999999998</c:v>
                </c:pt>
                <c:pt idx="10290">
                  <c:v>349.8313</c:v>
                </c:pt>
                <c:pt idx="10291">
                  <c:v>349.85300000000001</c:v>
                </c:pt>
                <c:pt idx="10292">
                  <c:v>349.87439999999998</c:v>
                </c:pt>
                <c:pt idx="10293">
                  <c:v>349.89350000000002</c:v>
                </c:pt>
                <c:pt idx="10294">
                  <c:v>349.916</c:v>
                </c:pt>
                <c:pt idx="10295">
                  <c:v>349.93759999999997</c:v>
                </c:pt>
                <c:pt idx="10296">
                  <c:v>349.95740000000001</c:v>
                </c:pt>
                <c:pt idx="10297">
                  <c:v>349.97809999999998</c:v>
                </c:pt>
                <c:pt idx="10298">
                  <c:v>349.99880000000002</c:v>
                </c:pt>
                <c:pt idx="10299">
                  <c:v>350.02019999999999</c:v>
                </c:pt>
                <c:pt idx="10300">
                  <c:v>350.04160000000002</c:v>
                </c:pt>
                <c:pt idx="10301">
                  <c:v>350.06360000000001</c:v>
                </c:pt>
                <c:pt idx="10302">
                  <c:v>350.08350000000002</c:v>
                </c:pt>
                <c:pt idx="10303">
                  <c:v>350.1044</c:v>
                </c:pt>
                <c:pt idx="10304">
                  <c:v>350.1234</c:v>
                </c:pt>
                <c:pt idx="10305">
                  <c:v>350.14400000000001</c:v>
                </c:pt>
                <c:pt idx="10306">
                  <c:v>350.16559999999998</c:v>
                </c:pt>
                <c:pt idx="10307">
                  <c:v>350.18669999999997</c:v>
                </c:pt>
                <c:pt idx="10308">
                  <c:v>350.20699999999999</c:v>
                </c:pt>
                <c:pt idx="10309">
                  <c:v>350.22899999999998</c:v>
                </c:pt>
                <c:pt idx="10310">
                  <c:v>350.24959999999999</c:v>
                </c:pt>
                <c:pt idx="10311">
                  <c:v>350.27050000000003</c:v>
                </c:pt>
                <c:pt idx="10312">
                  <c:v>350.28960000000001</c:v>
                </c:pt>
                <c:pt idx="10313">
                  <c:v>350.30970000000002</c:v>
                </c:pt>
                <c:pt idx="10314">
                  <c:v>350.32979999999998</c:v>
                </c:pt>
                <c:pt idx="10315">
                  <c:v>350.35140000000001</c:v>
                </c:pt>
                <c:pt idx="10316">
                  <c:v>350.3716</c:v>
                </c:pt>
                <c:pt idx="10317">
                  <c:v>350.39240000000001</c:v>
                </c:pt>
                <c:pt idx="10318">
                  <c:v>350.41180000000003</c:v>
                </c:pt>
                <c:pt idx="10319">
                  <c:v>350.43279999999999</c:v>
                </c:pt>
                <c:pt idx="10320">
                  <c:v>350.45240000000001</c:v>
                </c:pt>
                <c:pt idx="10321">
                  <c:v>350.47179999999997</c:v>
                </c:pt>
                <c:pt idx="10322">
                  <c:v>350.49259999999998</c:v>
                </c:pt>
                <c:pt idx="10323">
                  <c:v>350.51429999999999</c:v>
                </c:pt>
                <c:pt idx="10324">
                  <c:v>350.53480000000002</c:v>
                </c:pt>
                <c:pt idx="10325">
                  <c:v>350.55599999999998</c:v>
                </c:pt>
                <c:pt idx="10326">
                  <c:v>350.57600000000002</c:v>
                </c:pt>
                <c:pt idx="10327">
                  <c:v>350.59699999999998</c:v>
                </c:pt>
                <c:pt idx="10328">
                  <c:v>350.61810000000003</c:v>
                </c:pt>
                <c:pt idx="10329">
                  <c:v>350.63740000000001</c:v>
                </c:pt>
                <c:pt idx="10330">
                  <c:v>350.65699999999998</c:v>
                </c:pt>
                <c:pt idx="10331">
                  <c:v>350.67619999999999</c:v>
                </c:pt>
                <c:pt idx="10332">
                  <c:v>350.69830000000002</c:v>
                </c:pt>
                <c:pt idx="10333">
                  <c:v>350.7176</c:v>
                </c:pt>
                <c:pt idx="10334">
                  <c:v>350.738</c:v>
                </c:pt>
                <c:pt idx="10335">
                  <c:v>350.75779999999997</c:v>
                </c:pt>
                <c:pt idx="10336">
                  <c:v>350.77800000000002</c:v>
                </c:pt>
                <c:pt idx="10337">
                  <c:v>350.79649999999998</c:v>
                </c:pt>
                <c:pt idx="10338">
                  <c:v>350.81610000000001</c:v>
                </c:pt>
                <c:pt idx="10339">
                  <c:v>350.83499999999998</c:v>
                </c:pt>
                <c:pt idx="10340">
                  <c:v>350.85359999999997</c:v>
                </c:pt>
                <c:pt idx="10341">
                  <c:v>350.87329999999997</c:v>
                </c:pt>
                <c:pt idx="10342">
                  <c:v>350.89319999999998</c:v>
                </c:pt>
                <c:pt idx="10343">
                  <c:v>350.91300000000001</c:v>
                </c:pt>
                <c:pt idx="10344">
                  <c:v>350.93259999999998</c:v>
                </c:pt>
                <c:pt idx="10345">
                  <c:v>350.95460000000003</c:v>
                </c:pt>
                <c:pt idx="10346">
                  <c:v>350.97519999999997</c:v>
                </c:pt>
                <c:pt idx="10347">
                  <c:v>350.99540000000002</c:v>
                </c:pt>
                <c:pt idx="10348">
                  <c:v>351.01499999999999</c:v>
                </c:pt>
                <c:pt idx="10349">
                  <c:v>351.03309999999999</c:v>
                </c:pt>
                <c:pt idx="10350">
                  <c:v>351.05470000000003</c:v>
                </c:pt>
                <c:pt idx="10351">
                  <c:v>351.07470000000001</c:v>
                </c:pt>
                <c:pt idx="10352">
                  <c:v>351.09480000000002</c:v>
                </c:pt>
                <c:pt idx="10353">
                  <c:v>351.1146</c:v>
                </c:pt>
                <c:pt idx="10354">
                  <c:v>351.13600000000002</c:v>
                </c:pt>
                <c:pt idx="10355">
                  <c:v>351.15629999999999</c:v>
                </c:pt>
                <c:pt idx="10356">
                  <c:v>351.17720000000003</c:v>
                </c:pt>
                <c:pt idx="10357">
                  <c:v>351.1968</c:v>
                </c:pt>
                <c:pt idx="10358">
                  <c:v>351.21600000000001</c:v>
                </c:pt>
                <c:pt idx="10359">
                  <c:v>351.23419999999999</c:v>
                </c:pt>
                <c:pt idx="10360">
                  <c:v>351.25420000000003</c:v>
                </c:pt>
                <c:pt idx="10361">
                  <c:v>351.27440000000001</c:v>
                </c:pt>
                <c:pt idx="10362">
                  <c:v>351.29469999999998</c:v>
                </c:pt>
                <c:pt idx="10363">
                  <c:v>351.31400000000002</c:v>
                </c:pt>
                <c:pt idx="10364">
                  <c:v>351.33170000000001</c:v>
                </c:pt>
                <c:pt idx="10365">
                  <c:v>351.35059999999999</c:v>
                </c:pt>
                <c:pt idx="10366">
                  <c:v>351.37240000000003</c:v>
                </c:pt>
                <c:pt idx="10367">
                  <c:v>351.39109999999999</c:v>
                </c:pt>
                <c:pt idx="10368">
                  <c:v>351.4126</c:v>
                </c:pt>
                <c:pt idx="10369">
                  <c:v>351.43259999999998</c:v>
                </c:pt>
                <c:pt idx="10370">
                  <c:v>351.45319999999998</c:v>
                </c:pt>
                <c:pt idx="10371">
                  <c:v>351.47309999999999</c:v>
                </c:pt>
                <c:pt idx="10372">
                  <c:v>351.4932</c:v>
                </c:pt>
                <c:pt idx="10373">
                  <c:v>351.512</c:v>
                </c:pt>
                <c:pt idx="10374">
                  <c:v>351.53199999999998</c:v>
                </c:pt>
                <c:pt idx="10375">
                  <c:v>351.55</c:v>
                </c:pt>
                <c:pt idx="10376">
                  <c:v>351.57049999999998</c:v>
                </c:pt>
                <c:pt idx="10377">
                  <c:v>351.589</c:v>
                </c:pt>
                <c:pt idx="10378">
                  <c:v>351.60719999999998</c:v>
                </c:pt>
                <c:pt idx="10379">
                  <c:v>351.62959999999998</c:v>
                </c:pt>
                <c:pt idx="10380">
                  <c:v>351.64800000000002</c:v>
                </c:pt>
                <c:pt idx="10381">
                  <c:v>351.66800000000001</c:v>
                </c:pt>
                <c:pt idx="10382">
                  <c:v>351.68579999999997</c:v>
                </c:pt>
                <c:pt idx="10383">
                  <c:v>351.70600000000002</c:v>
                </c:pt>
                <c:pt idx="10384">
                  <c:v>351.72480000000002</c:v>
                </c:pt>
                <c:pt idx="10385">
                  <c:v>351.74579999999997</c:v>
                </c:pt>
                <c:pt idx="10386">
                  <c:v>351.76560000000001</c:v>
                </c:pt>
                <c:pt idx="10387">
                  <c:v>351.78399999999999</c:v>
                </c:pt>
                <c:pt idx="10388">
                  <c:v>351.80439999999999</c:v>
                </c:pt>
                <c:pt idx="10389">
                  <c:v>351.82499999999999</c:v>
                </c:pt>
                <c:pt idx="10390">
                  <c:v>351.84469999999999</c:v>
                </c:pt>
                <c:pt idx="10391">
                  <c:v>351.86500000000001</c:v>
                </c:pt>
                <c:pt idx="10392">
                  <c:v>351.88170000000002</c:v>
                </c:pt>
                <c:pt idx="10393">
                  <c:v>351.90159999999997</c:v>
                </c:pt>
                <c:pt idx="10394">
                  <c:v>351.92099999999999</c:v>
                </c:pt>
                <c:pt idx="10395">
                  <c:v>351.94080000000002</c:v>
                </c:pt>
                <c:pt idx="10396">
                  <c:v>351.96129999999999</c:v>
                </c:pt>
                <c:pt idx="10397">
                  <c:v>351.98</c:v>
                </c:pt>
                <c:pt idx="10398">
                  <c:v>352.00060000000002</c:v>
                </c:pt>
                <c:pt idx="10399">
                  <c:v>352.02050000000003</c:v>
                </c:pt>
                <c:pt idx="10400">
                  <c:v>352.03960000000001</c:v>
                </c:pt>
                <c:pt idx="10401">
                  <c:v>352.05810000000002</c:v>
                </c:pt>
                <c:pt idx="10402">
                  <c:v>352.07679999999999</c:v>
                </c:pt>
                <c:pt idx="10403">
                  <c:v>352.0958</c:v>
                </c:pt>
                <c:pt idx="10404">
                  <c:v>352.11410000000001</c:v>
                </c:pt>
                <c:pt idx="10405">
                  <c:v>352.1336</c:v>
                </c:pt>
                <c:pt idx="10406">
                  <c:v>352.15499999999997</c:v>
                </c:pt>
                <c:pt idx="10407">
                  <c:v>352.17380000000003</c:v>
                </c:pt>
                <c:pt idx="10408">
                  <c:v>352.19439999999997</c:v>
                </c:pt>
                <c:pt idx="10409">
                  <c:v>352.21519999999998</c:v>
                </c:pt>
                <c:pt idx="10410">
                  <c:v>352.23259999999999</c:v>
                </c:pt>
                <c:pt idx="10411">
                  <c:v>352.25209999999998</c:v>
                </c:pt>
                <c:pt idx="10412">
                  <c:v>352.2724</c:v>
                </c:pt>
                <c:pt idx="10413">
                  <c:v>352.29219999999998</c:v>
                </c:pt>
                <c:pt idx="10414">
                  <c:v>352.3116</c:v>
                </c:pt>
                <c:pt idx="10415">
                  <c:v>352.3322</c:v>
                </c:pt>
                <c:pt idx="10416">
                  <c:v>352.35120000000001</c:v>
                </c:pt>
                <c:pt idx="10417">
                  <c:v>352.37110000000001</c:v>
                </c:pt>
                <c:pt idx="10418">
                  <c:v>352.39019999999999</c:v>
                </c:pt>
                <c:pt idx="10419">
                  <c:v>352.4128</c:v>
                </c:pt>
                <c:pt idx="10420">
                  <c:v>352.43279999999999</c:v>
                </c:pt>
                <c:pt idx="10421">
                  <c:v>352.45080000000002</c:v>
                </c:pt>
                <c:pt idx="10422">
                  <c:v>352.47059999999999</c:v>
                </c:pt>
                <c:pt idx="10423">
                  <c:v>352.49169999999998</c:v>
                </c:pt>
                <c:pt idx="10424">
                  <c:v>352.51179999999999</c:v>
                </c:pt>
                <c:pt idx="10425">
                  <c:v>352.53100000000001</c:v>
                </c:pt>
                <c:pt idx="10426">
                  <c:v>352.5496</c:v>
                </c:pt>
                <c:pt idx="10427">
                  <c:v>352.56900000000002</c:v>
                </c:pt>
                <c:pt idx="10428">
                  <c:v>352.58629999999999</c:v>
                </c:pt>
                <c:pt idx="10429">
                  <c:v>352.60539999999997</c:v>
                </c:pt>
                <c:pt idx="10430">
                  <c:v>352.62400000000002</c:v>
                </c:pt>
                <c:pt idx="10431">
                  <c:v>352.64240000000001</c:v>
                </c:pt>
                <c:pt idx="10432">
                  <c:v>352.66079999999999</c:v>
                </c:pt>
                <c:pt idx="10433">
                  <c:v>352.6814</c:v>
                </c:pt>
                <c:pt idx="10434">
                  <c:v>352.69819999999999</c:v>
                </c:pt>
                <c:pt idx="10435">
                  <c:v>352.71749999999997</c:v>
                </c:pt>
                <c:pt idx="10436">
                  <c:v>352.73469999999998</c:v>
                </c:pt>
                <c:pt idx="10437">
                  <c:v>352.75369999999998</c:v>
                </c:pt>
                <c:pt idx="10438">
                  <c:v>352.77319999999997</c:v>
                </c:pt>
                <c:pt idx="10439">
                  <c:v>352.791</c:v>
                </c:pt>
                <c:pt idx="10440">
                  <c:v>352.81</c:v>
                </c:pt>
                <c:pt idx="10441">
                  <c:v>352.82859999999999</c:v>
                </c:pt>
                <c:pt idx="10442">
                  <c:v>352.84840000000003</c:v>
                </c:pt>
                <c:pt idx="10443">
                  <c:v>352.86750000000001</c:v>
                </c:pt>
                <c:pt idx="10444">
                  <c:v>352.88580000000002</c:v>
                </c:pt>
                <c:pt idx="10445">
                  <c:v>352.90609999999998</c:v>
                </c:pt>
                <c:pt idx="10446">
                  <c:v>352.92329999999998</c:v>
                </c:pt>
                <c:pt idx="10447">
                  <c:v>352.94260000000003</c:v>
                </c:pt>
                <c:pt idx="10448">
                  <c:v>352.96050000000002</c:v>
                </c:pt>
                <c:pt idx="10449">
                  <c:v>352.97949999999997</c:v>
                </c:pt>
                <c:pt idx="10450">
                  <c:v>352.99799999999999</c:v>
                </c:pt>
                <c:pt idx="10451">
                  <c:v>353.01670000000001</c:v>
                </c:pt>
                <c:pt idx="10452">
                  <c:v>353.03620000000001</c:v>
                </c:pt>
                <c:pt idx="10453">
                  <c:v>353.05630000000002</c:v>
                </c:pt>
                <c:pt idx="10454">
                  <c:v>353.0736</c:v>
                </c:pt>
                <c:pt idx="10455">
                  <c:v>353.09339999999997</c:v>
                </c:pt>
                <c:pt idx="10456">
                  <c:v>353.11259999999999</c:v>
                </c:pt>
                <c:pt idx="10457">
                  <c:v>353.13119999999998</c:v>
                </c:pt>
                <c:pt idx="10458">
                  <c:v>353.14749999999998</c:v>
                </c:pt>
                <c:pt idx="10459">
                  <c:v>353.1669</c:v>
                </c:pt>
                <c:pt idx="10460">
                  <c:v>353.18770000000001</c:v>
                </c:pt>
                <c:pt idx="10461">
                  <c:v>353.20549999999997</c:v>
                </c:pt>
                <c:pt idx="10462">
                  <c:v>353.22370000000001</c:v>
                </c:pt>
                <c:pt idx="10463">
                  <c:v>353.24340000000001</c:v>
                </c:pt>
                <c:pt idx="10464">
                  <c:v>353.26299999999998</c:v>
                </c:pt>
                <c:pt idx="10465">
                  <c:v>353.28280000000001</c:v>
                </c:pt>
                <c:pt idx="10466">
                  <c:v>353.30079999999998</c:v>
                </c:pt>
                <c:pt idx="10467">
                  <c:v>353.31950000000001</c:v>
                </c:pt>
                <c:pt idx="10468">
                  <c:v>353.33819999999997</c:v>
                </c:pt>
                <c:pt idx="10469">
                  <c:v>353.35840000000002</c:v>
                </c:pt>
                <c:pt idx="10470">
                  <c:v>353.37529999999998</c:v>
                </c:pt>
                <c:pt idx="10471">
                  <c:v>353.3956</c:v>
                </c:pt>
                <c:pt idx="10472">
                  <c:v>353.41410000000002</c:v>
                </c:pt>
                <c:pt idx="10473">
                  <c:v>353.4332</c:v>
                </c:pt>
                <c:pt idx="10474">
                  <c:v>353.45179999999999</c:v>
                </c:pt>
                <c:pt idx="10475">
                  <c:v>353.471</c:v>
                </c:pt>
                <c:pt idx="10476">
                  <c:v>353.48910000000001</c:v>
                </c:pt>
                <c:pt idx="10477">
                  <c:v>353.50720000000001</c:v>
                </c:pt>
                <c:pt idx="10478">
                  <c:v>353.52480000000003</c:v>
                </c:pt>
                <c:pt idx="10479">
                  <c:v>353.54360000000003</c:v>
                </c:pt>
                <c:pt idx="10480">
                  <c:v>353.5625</c:v>
                </c:pt>
                <c:pt idx="10481">
                  <c:v>353.58179999999999</c:v>
                </c:pt>
                <c:pt idx="10482">
                  <c:v>353.6</c:v>
                </c:pt>
                <c:pt idx="10483">
                  <c:v>353.6182</c:v>
                </c:pt>
                <c:pt idx="10484">
                  <c:v>353.63749999999999</c:v>
                </c:pt>
                <c:pt idx="10485">
                  <c:v>353.65600000000001</c:v>
                </c:pt>
                <c:pt idx="10486">
                  <c:v>353.6739</c:v>
                </c:pt>
                <c:pt idx="10487">
                  <c:v>353.69260000000003</c:v>
                </c:pt>
                <c:pt idx="10488">
                  <c:v>353.71100000000001</c:v>
                </c:pt>
                <c:pt idx="10489">
                  <c:v>353.72919999999999</c:v>
                </c:pt>
                <c:pt idx="10490">
                  <c:v>353.7482</c:v>
                </c:pt>
                <c:pt idx="10491">
                  <c:v>353.76729999999998</c:v>
                </c:pt>
                <c:pt idx="10492">
                  <c:v>353.78530000000001</c:v>
                </c:pt>
                <c:pt idx="10493">
                  <c:v>353.803</c:v>
                </c:pt>
                <c:pt idx="10494">
                  <c:v>353.82159999999999</c:v>
                </c:pt>
                <c:pt idx="10495">
                  <c:v>353.84100000000001</c:v>
                </c:pt>
                <c:pt idx="10496">
                  <c:v>353.85700000000003</c:v>
                </c:pt>
                <c:pt idx="10497">
                  <c:v>353.87560000000002</c:v>
                </c:pt>
                <c:pt idx="10498">
                  <c:v>353.89449999999999</c:v>
                </c:pt>
                <c:pt idx="10499">
                  <c:v>353.9135</c:v>
                </c:pt>
                <c:pt idx="10500">
                  <c:v>353.93180000000001</c:v>
                </c:pt>
                <c:pt idx="10501">
                  <c:v>353.9502</c:v>
                </c:pt>
                <c:pt idx="10502">
                  <c:v>353.96749999999997</c:v>
                </c:pt>
                <c:pt idx="10503">
                  <c:v>353.98719999999997</c:v>
                </c:pt>
                <c:pt idx="10504">
                  <c:v>354.00360000000001</c:v>
                </c:pt>
                <c:pt idx="10505">
                  <c:v>354.02080000000001</c:v>
                </c:pt>
                <c:pt idx="10506">
                  <c:v>354.03910000000002</c:v>
                </c:pt>
                <c:pt idx="10507">
                  <c:v>354.0564</c:v>
                </c:pt>
                <c:pt idx="10508">
                  <c:v>354.07499999999999</c:v>
                </c:pt>
                <c:pt idx="10509">
                  <c:v>354.0917</c:v>
                </c:pt>
                <c:pt idx="10510">
                  <c:v>354.10860000000002</c:v>
                </c:pt>
                <c:pt idx="10511">
                  <c:v>354.12869999999998</c:v>
                </c:pt>
                <c:pt idx="10512">
                  <c:v>354.1481</c:v>
                </c:pt>
                <c:pt idx="10513">
                  <c:v>354.1653</c:v>
                </c:pt>
                <c:pt idx="10514">
                  <c:v>354.1832</c:v>
                </c:pt>
                <c:pt idx="10515">
                  <c:v>354.2013</c:v>
                </c:pt>
                <c:pt idx="10516">
                  <c:v>354.21870000000001</c:v>
                </c:pt>
                <c:pt idx="10517">
                  <c:v>354.23719999999997</c:v>
                </c:pt>
                <c:pt idx="10518">
                  <c:v>354.25330000000002</c:v>
                </c:pt>
                <c:pt idx="10519">
                  <c:v>354.27420000000001</c:v>
                </c:pt>
                <c:pt idx="10520">
                  <c:v>354.29039999999998</c:v>
                </c:pt>
                <c:pt idx="10521">
                  <c:v>354.30860000000001</c:v>
                </c:pt>
                <c:pt idx="10522">
                  <c:v>354.32619999999997</c:v>
                </c:pt>
                <c:pt idx="10523">
                  <c:v>354.34440000000001</c:v>
                </c:pt>
                <c:pt idx="10524">
                  <c:v>354.36180000000002</c:v>
                </c:pt>
                <c:pt idx="10525">
                  <c:v>354.38010000000003</c:v>
                </c:pt>
                <c:pt idx="10526">
                  <c:v>354.39749999999998</c:v>
                </c:pt>
                <c:pt idx="10527">
                  <c:v>354.41739999999999</c:v>
                </c:pt>
                <c:pt idx="10528">
                  <c:v>354.43650000000002</c:v>
                </c:pt>
                <c:pt idx="10529">
                  <c:v>354.45400000000001</c:v>
                </c:pt>
                <c:pt idx="10530">
                  <c:v>354.47280000000001</c:v>
                </c:pt>
                <c:pt idx="10531">
                  <c:v>354.49369999999999</c:v>
                </c:pt>
                <c:pt idx="10532">
                  <c:v>354.50990000000002</c:v>
                </c:pt>
                <c:pt idx="10533">
                  <c:v>354.52780000000001</c:v>
                </c:pt>
                <c:pt idx="10534">
                  <c:v>354.54750000000001</c:v>
                </c:pt>
                <c:pt idx="10535">
                  <c:v>354.56670000000003</c:v>
                </c:pt>
                <c:pt idx="10536">
                  <c:v>354.58440000000002</c:v>
                </c:pt>
                <c:pt idx="10537">
                  <c:v>354.60300000000001</c:v>
                </c:pt>
                <c:pt idx="10538">
                  <c:v>354.62200000000001</c:v>
                </c:pt>
                <c:pt idx="10539">
                  <c:v>354.6386</c:v>
                </c:pt>
                <c:pt idx="10540">
                  <c:v>354.65769999999998</c:v>
                </c:pt>
                <c:pt idx="10541">
                  <c:v>354.67500000000001</c:v>
                </c:pt>
                <c:pt idx="10542">
                  <c:v>354.69330000000002</c:v>
                </c:pt>
                <c:pt idx="10543">
                  <c:v>354.71069999999997</c:v>
                </c:pt>
                <c:pt idx="10544">
                  <c:v>354.72840000000002</c:v>
                </c:pt>
                <c:pt idx="10545">
                  <c:v>354.7448</c:v>
                </c:pt>
                <c:pt idx="10546">
                  <c:v>354.76260000000002</c:v>
                </c:pt>
                <c:pt idx="10547">
                  <c:v>354.78</c:v>
                </c:pt>
                <c:pt idx="10548">
                  <c:v>354.79599999999999</c:v>
                </c:pt>
                <c:pt idx="10549">
                  <c:v>354.81279999999998</c:v>
                </c:pt>
                <c:pt idx="10550">
                  <c:v>354.82839999999999</c:v>
                </c:pt>
                <c:pt idx="10551">
                  <c:v>354.8458</c:v>
                </c:pt>
                <c:pt idx="10552">
                  <c:v>354.86250000000001</c:v>
                </c:pt>
                <c:pt idx="10553">
                  <c:v>354.87670000000003</c:v>
                </c:pt>
                <c:pt idx="10554">
                  <c:v>354.89030000000002</c:v>
                </c:pt>
                <c:pt idx="10555">
                  <c:v>354.90699999999998</c:v>
                </c:pt>
                <c:pt idx="10556">
                  <c:v>354.92399999999998</c:v>
                </c:pt>
                <c:pt idx="10557">
                  <c:v>354.94069999999999</c:v>
                </c:pt>
                <c:pt idx="10558">
                  <c:v>354.95729999999998</c:v>
                </c:pt>
                <c:pt idx="10559">
                  <c:v>354.97300000000001</c:v>
                </c:pt>
                <c:pt idx="10560">
                  <c:v>354.98899999999998</c:v>
                </c:pt>
                <c:pt idx="10561">
                  <c:v>355.00439999999998</c:v>
                </c:pt>
                <c:pt idx="10562">
                  <c:v>355.02</c:v>
                </c:pt>
                <c:pt idx="10563">
                  <c:v>355.03579999999999</c:v>
                </c:pt>
                <c:pt idx="10564">
                  <c:v>355.05200000000002</c:v>
                </c:pt>
                <c:pt idx="10565">
                  <c:v>355.06790000000001</c:v>
                </c:pt>
                <c:pt idx="10566">
                  <c:v>355.0856</c:v>
                </c:pt>
                <c:pt idx="10567">
                  <c:v>355.10359999999997</c:v>
                </c:pt>
                <c:pt idx="10568">
                  <c:v>355.11989999999997</c:v>
                </c:pt>
                <c:pt idx="10569">
                  <c:v>355.1377</c:v>
                </c:pt>
                <c:pt idx="10570">
                  <c:v>355.15309999999999</c:v>
                </c:pt>
                <c:pt idx="10571">
                  <c:v>355.1703</c:v>
                </c:pt>
                <c:pt idx="10572">
                  <c:v>355.18599999999998</c:v>
                </c:pt>
                <c:pt idx="10573">
                  <c:v>355.20249999999999</c:v>
                </c:pt>
                <c:pt idx="10574">
                  <c:v>355.22120000000001</c:v>
                </c:pt>
                <c:pt idx="10575">
                  <c:v>355.238</c:v>
                </c:pt>
                <c:pt idx="10576">
                  <c:v>355.25439999999998</c:v>
                </c:pt>
                <c:pt idx="10577">
                  <c:v>355.27350000000001</c:v>
                </c:pt>
                <c:pt idx="10578">
                  <c:v>355.291</c:v>
                </c:pt>
                <c:pt idx="10579">
                  <c:v>355.30880000000002</c:v>
                </c:pt>
                <c:pt idx="10580">
                  <c:v>355.32639999999998</c:v>
                </c:pt>
                <c:pt idx="10581">
                  <c:v>355.34399999999999</c:v>
                </c:pt>
                <c:pt idx="10582">
                  <c:v>355.3623</c:v>
                </c:pt>
                <c:pt idx="10583">
                  <c:v>355.37959999999998</c:v>
                </c:pt>
                <c:pt idx="10584">
                  <c:v>355.39609999999999</c:v>
                </c:pt>
                <c:pt idx="10585">
                  <c:v>355.41300000000001</c:v>
                </c:pt>
                <c:pt idx="10586">
                  <c:v>355.43099999999998</c:v>
                </c:pt>
                <c:pt idx="10587">
                  <c:v>355.44690000000003</c:v>
                </c:pt>
                <c:pt idx="10588">
                  <c:v>355.46469999999999</c:v>
                </c:pt>
                <c:pt idx="10589">
                  <c:v>355.48110000000003</c:v>
                </c:pt>
                <c:pt idx="10590">
                  <c:v>355.49829999999997</c:v>
                </c:pt>
                <c:pt idx="10591">
                  <c:v>355.51519999999999</c:v>
                </c:pt>
                <c:pt idx="10592">
                  <c:v>355.53300000000002</c:v>
                </c:pt>
                <c:pt idx="10593">
                  <c:v>355.55029999999999</c:v>
                </c:pt>
                <c:pt idx="10594">
                  <c:v>355.56639999999999</c:v>
                </c:pt>
                <c:pt idx="10595">
                  <c:v>355.58339999999998</c:v>
                </c:pt>
                <c:pt idx="10596">
                  <c:v>355.5992</c:v>
                </c:pt>
                <c:pt idx="10597">
                  <c:v>355.61619999999999</c:v>
                </c:pt>
                <c:pt idx="10598">
                  <c:v>355.63240000000002</c:v>
                </c:pt>
                <c:pt idx="10599">
                  <c:v>355.6506</c:v>
                </c:pt>
                <c:pt idx="10600">
                  <c:v>355.6678</c:v>
                </c:pt>
                <c:pt idx="10601">
                  <c:v>355.6848</c:v>
                </c:pt>
                <c:pt idx="10602">
                  <c:v>355.70319999999998</c:v>
                </c:pt>
                <c:pt idx="10603">
                  <c:v>355.72050000000002</c:v>
                </c:pt>
                <c:pt idx="10604">
                  <c:v>355.73700000000002</c:v>
                </c:pt>
                <c:pt idx="10605">
                  <c:v>355.75200000000001</c:v>
                </c:pt>
                <c:pt idx="10606">
                  <c:v>355.76830000000001</c:v>
                </c:pt>
                <c:pt idx="10607">
                  <c:v>355.78500000000003</c:v>
                </c:pt>
                <c:pt idx="10608">
                  <c:v>355.80099999999999</c:v>
                </c:pt>
                <c:pt idx="10609">
                  <c:v>355.81760000000003</c:v>
                </c:pt>
                <c:pt idx="10610">
                  <c:v>355.83580000000001</c:v>
                </c:pt>
                <c:pt idx="10611">
                  <c:v>355.85289999999998</c:v>
                </c:pt>
                <c:pt idx="10612">
                  <c:v>355.86829999999998</c:v>
                </c:pt>
                <c:pt idx="10613">
                  <c:v>355.88510000000002</c:v>
                </c:pt>
                <c:pt idx="10614">
                  <c:v>355.90440000000001</c:v>
                </c:pt>
                <c:pt idx="10615">
                  <c:v>355.92219999999998</c:v>
                </c:pt>
                <c:pt idx="10616">
                  <c:v>355.93959999999998</c:v>
                </c:pt>
                <c:pt idx="10617">
                  <c:v>355.95569999999998</c:v>
                </c:pt>
                <c:pt idx="10618">
                  <c:v>355.97280000000001</c:v>
                </c:pt>
                <c:pt idx="10619">
                  <c:v>355.99090000000001</c:v>
                </c:pt>
                <c:pt idx="10620">
                  <c:v>356.00779999999997</c:v>
                </c:pt>
                <c:pt idx="10621">
                  <c:v>356.02530000000002</c:v>
                </c:pt>
                <c:pt idx="10622">
                  <c:v>356.0437</c:v>
                </c:pt>
                <c:pt idx="10623">
                  <c:v>356.05970000000002</c:v>
                </c:pt>
                <c:pt idx="10624">
                  <c:v>356.07670000000002</c:v>
                </c:pt>
                <c:pt idx="10625">
                  <c:v>356.09399999999999</c:v>
                </c:pt>
                <c:pt idx="10626">
                  <c:v>356.11059999999998</c:v>
                </c:pt>
                <c:pt idx="10627">
                  <c:v>356.12959999999998</c:v>
                </c:pt>
                <c:pt idx="10628">
                  <c:v>356.14449999999999</c:v>
                </c:pt>
                <c:pt idx="10629">
                  <c:v>356.16359999999997</c:v>
                </c:pt>
                <c:pt idx="10630">
                  <c:v>356.1816</c:v>
                </c:pt>
                <c:pt idx="10631">
                  <c:v>356.19929999999999</c:v>
                </c:pt>
                <c:pt idx="10632">
                  <c:v>356.21539999999999</c:v>
                </c:pt>
                <c:pt idx="10633">
                  <c:v>356.23050000000001</c:v>
                </c:pt>
                <c:pt idx="10634">
                  <c:v>356.24669999999998</c:v>
                </c:pt>
                <c:pt idx="10635">
                  <c:v>356.2654</c:v>
                </c:pt>
                <c:pt idx="10636">
                  <c:v>356.2808</c:v>
                </c:pt>
                <c:pt idx="10637">
                  <c:v>356.29809999999998</c:v>
                </c:pt>
                <c:pt idx="10638">
                  <c:v>356.31540000000001</c:v>
                </c:pt>
                <c:pt idx="10639">
                  <c:v>356.33069999999998</c:v>
                </c:pt>
                <c:pt idx="10640">
                  <c:v>356.34879999999998</c:v>
                </c:pt>
                <c:pt idx="10641">
                  <c:v>356.36470000000003</c:v>
                </c:pt>
                <c:pt idx="10642">
                  <c:v>356.38139999999999</c:v>
                </c:pt>
                <c:pt idx="10643">
                  <c:v>356.39960000000002</c:v>
                </c:pt>
                <c:pt idx="10644">
                  <c:v>356.4162</c:v>
                </c:pt>
                <c:pt idx="10645">
                  <c:v>356.4332</c:v>
                </c:pt>
                <c:pt idx="10646">
                  <c:v>356.45089999999999</c:v>
                </c:pt>
                <c:pt idx="10647">
                  <c:v>356.46719999999999</c:v>
                </c:pt>
                <c:pt idx="10648">
                  <c:v>356.4846</c:v>
                </c:pt>
                <c:pt idx="10649">
                  <c:v>356.5016</c:v>
                </c:pt>
                <c:pt idx="10650">
                  <c:v>356.51859999999999</c:v>
                </c:pt>
                <c:pt idx="10651">
                  <c:v>356.53410000000002</c:v>
                </c:pt>
                <c:pt idx="10652">
                  <c:v>356.55180000000001</c:v>
                </c:pt>
                <c:pt idx="10653">
                  <c:v>356.56799999999998</c:v>
                </c:pt>
                <c:pt idx="10654">
                  <c:v>356.58479999999997</c:v>
                </c:pt>
                <c:pt idx="10655">
                  <c:v>356.60070000000002</c:v>
                </c:pt>
                <c:pt idx="10656">
                  <c:v>356.61840000000001</c:v>
                </c:pt>
                <c:pt idx="10657">
                  <c:v>356.63630000000001</c:v>
                </c:pt>
                <c:pt idx="10658">
                  <c:v>356.65300000000002</c:v>
                </c:pt>
                <c:pt idx="10659">
                  <c:v>356.6696</c:v>
                </c:pt>
                <c:pt idx="10660">
                  <c:v>356.68689999999998</c:v>
                </c:pt>
                <c:pt idx="10661">
                  <c:v>356.70409999999998</c:v>
                </c:pt>
                <c:pt idx="10662">
                  <c:v>356.7208</c:v>
                </c:pt>
                <c:pt idx="10663">
                  <c:v>356.73770000000002</c:v>
                </c:pt>
                <c:pt idx="10664">
                  <c:v>356.75279999999998</c:v>
                </c:pt>
                <c:pt idx="10665">
                  <c:v>356.77010000000001</c:v>
                </c:pt>
                <c:pt idx="10666">
                  <c:v>356.78750000000002</c:v>
                </c:pt>
                <c:pt idx="10667">
                  <c:v>356.80340000000001</c:v>
                </c:pt>
                <c:pt idx="10668">
                  <c:v>356.82</c:v>
                </c:pt>
                <c:pt idx="10669">
                  <c:v>356.83859999999999</c:v>
                </c:pt>
                <c:pt idx="10670">
                  <c:v>356.85320000000002</c:v>
                </c:pt>
                <c:pt idx="10671">
                  <c:v>356.86989999999997</c:v>
                </c:pt>
                <c:pt idx="10672">
                  <c:v>356.8852</c:v>
                </c:pt>
                <c:pt idx="10673">
                  <c:v>356.90249999999997</c:v>
                </c:pt>
                <c:pt idx="10674">
                  <c:v>356.92020000000002</c:v>
                </c:pt>
                <c:pt idx="10675">
                  <c:v>356.93650000000002</c:v>
                </c:pt>
                <c:pt idx="10676">
                  <c:v>356.9529</c:v>
                </c:pt>
                <c:pt idx="10677">
                  <c:v>356.96899999999999</c:v>
                </c:pt>
                <c:pt idx="10678">
                  <c:v>356.98610000000002</c:v>
                </c:pt>
                <c:pt idx="10679">
                  <c:v>357.00209999999998</c:v>
                </c:pt>
                <c:pt idx="10680">
                  <c:v>357.01850000000002</c:v>
                </c:pt>
                <c:pt idx="10681">
                  <c:v>357.0351</c:v>
                </c:pt>
                <c:pt idx="10682">
                  <c:v>357.05160000000001</c:v>
                </c:pt>
                <c:pt idx="10683">
                  <c:v>357.06779999999998</c:v>
                </c:pt>
                <c:pt idx="10684">
                  <c:v>357.084</c:v>
                </c:pt>
                <c:pt idx="10685">
                  <c:v>357.10250000000002</c:v>
                </c:pt>
                <c:pt idx="10686">
                  <c:v>357.11880000000002</c:v>
                </c:pt>
                <c:pt idx="10687">
                  <c:v>357.13549999999998</c:v>
                </c:pt>
                <c:pt idx="10688">
                  <c:v>357.15159999999997</c:v>
                </c:pt>
                <c:pt idx="10689">
                  <c:v>357.1669</c:v>
                </c:pt>
                <c:pt idx="10690">
                  <c:v>357.18259999999998</c:v>
                </c:pt>
                <c:pt idx="10691">
                  <c:v>357.19970000000001</c:v>
                </c:pt>
                <c:pt idx="10692">
                  <c:v>357.21589999999998</c:v>
                </c:pt>
                <c:pt idx="10693">
                  <c:v>357.23160000000001</c:v>
                </c:pt>
                <c:pt idx="10694">
                  <c:v>357.24880000000002</c:v>
                </c:pt>
                <c:pt idx="10695">
                  <c:v>357.2654</c:v>
                </c:pt>
                <c:pt idx="10696">
                  <c:v>357.28059999999999</c:v>
                </c:pt>
                <c:pt idx="10697">
                  <c:v>357.29750000000001</c:v>
                </c:pt>
                <c:pt idx="10698">
                  <c:v>357.3152</c:v>
                </c:pt>
                <c:pt idx="10699">
                  <c:v>357.33199999999999</c:v>
                </c:pt>
                <c:pt idx="10700">
                  <c:v>357.34840000000003</c:v>
                </c:pt>
                <c:pt idx="10701">
                  <c:v>357.3655</c:v>
                </c:pt>
                <c:pt idx="10702">
                  <c:v>357.38299999999998</c:v>
                </c:pt>
                <c:pt idx="10703">
                  <c:v>357.39859999999999</c:v>
                </c:pt>
                <c:pt idx="10704">
                  <c:v>357.416</c:v>
                </c:pt>
                <c:pt idx="10705">
                  <c:v>357.4316</c:v>
                </c:pt>
                <c:pt idx="10706">
                  <c:v>357.4495</c:v>
                </c:pt>
                <c:pt idx="10707">
                  <c:v>357.46499999999997</c:v>
                </c:pt>
                <c:pt idx="10708">
                  <c:v>357.48059999999998</c:v>
                </c:pt>
                <c:pt idx="10709">
                  <c:v>357.49680000000001</c:v>
                </c:pt>
                <c:pt idx="10710">
                  <c:v>357.51429999999999</c:v>
                </c:pt>
                <c:pt idx="10711">
                  <c:v>357.53140000000002</c:v>
                </c:pt>
                <c:pt idx="10712">
                  <c:v>357.54739999999998</c:v>
                </c:pt>
                <c:pt idx="10713">
                  <c:v>357.565</c:v>
                </c:pt>
                <c:pt idx="10714">
                  <c:v>357.57960000000003</c:v>
                </c:pt>
                <c:pt idx="10715">
                  <c:v>357.59660000000002</c:v>
                </c:pt>
                <c:pt idx="10716">
                  <c:v>357.6139</c:v>
                </c:pt>
                <c:pt idx="10717">
                  <c:v>357.63</c:v>
                </c:pt>
                <c:pt idx="10718">
                  <c:v>357.64479999999998</c:v>
                </c:pt>
                <c:pt idx="10719">
                  <c:v>357.66180000000003</c:v>
                </c:pt>
                <c:pt idx="10720">
                  <c:v>357.6789</c:v>
                </c:pt>
                <c:pt idx="10721">
                  <c:v>357.69510000000002</c:v>
                </c:pt>
                <c:pt idx="10722">
                  <c:v>357.71129999999999</c:v>
                </c:pt>
                <c:pt idx="10723">
                  <c:v>357.72699999999998</c:v>
                </c:pt>
                <c:pt idx="10724">
                  <c:v>357.74400000000003</c:v>
                </c:pt>
                <c:pt idx="10725">
                  <c:v>357.7595</c:v>
                </c:pt>
                <c:pt idx="10726">
                  <c:v>357.77499999999998</c:v>
                </c:pt>
                <c:pt idx="10727">
                  <c:v>357.79059999999998</c:v>
                </c:pt>
                <c:pt idx="10728">
                  <c:v>357.8075</c:v>
                </c:pt>
                <c:pt idx="10729">
                  <c:v>357.82350000000002</c:v>
                </c:pt>
                <c:pt idx="10730">
                  <c:v>357.84010000000001</c:v>
                </c:pt>
                <c:pt idx="10731">
                  <c:v>357.85489999999999</c:v>
                </c:pt>
                <c:pt idx="10732">
                  <c:v>357.87279999999998</c:v>
                </c:pt>
                <c:pt idx="10733">
                  <c:v>357.88959999999997</c:v>
                </c:pt>
                <c:pt idx="10734">
                  <c:v>357.90460000000002</c:v>
                </c:pt>
                <c:pt idx="10735">
                  <c:v>357.923</c:v>
                </c:pt>
                <c:pt idx="10736">
                  <c:v>357.93720000000002</c:v>
                </c:pt>
                <c:pt idx="10737">
                  <c:v>357.95479999999998</c:v>
                </c:pt>
                <c:pt idx="10738">
                  <c:v>357.97059999999999</c:v>
                </c:pt>
                <c:pt idx="10739">
                  <c:v>357.98680000000002</c:v>
                </c:pt>
                <c:pt idx="10740">
                  <c:v>358.00299999999999</c:v>
                </c:pt>
                <c:pt idx="10741">
                  <c:v>358.01889999999997</c:v>
                </c:pt>
                <c:pt idx="10742">
                  <c:v>358.03539999999998</c:v>
                </c:pt>
                <c:pt idx="10743">
                  <c:v>358.0498</c:v>
                </c:pt>
                <c:pt idx="10744">
                  <c:v>358.0668</c:v>
                </c:pt>
                <c:pt idx="10745">
                  <c:v>358.08179999999999</c:v>
                </c:pt>
                <c:pt idx="10746">
                  <c:v>358.0967</c:v>
                </c:pt>
                <c:pt idx="10747">
                  <c:v>358.1139</c:v>
                </c:pt>
                <c:pt idx="10748">
                  <c:v>358.12939999999998</c:v>
                </c:pt>
                <c:pt idx="10749">
                  <c:v>358.1454</c:v>
                </c:pt>
                <c:pt idx="10750">
                  <c:v>358.1628</c:v>
                </c:pt>
                <c:pt idx="10751">
                  <c:v>358.17919999999998</c:v>
                </c:pt>
                <c:pt idx="10752">
                  <c:v>358.1952</c:v>
                </c:pt>
                <c:pt idx="10753">
                  <c:v>358.21140000000003</c:v>
                </c:pt>
                <c:pt idx="10754">
                  <c:v>358.22910000000002</c:v>
                </c:pt>
                <c:pt idx="10755">
                  <c:v>358.24509999999998</c:v>
                </c:pt>
                <c:pt idx="10756">
                  <c:v>358.26240000000001</c:v>
                </c:pt>
                <c:pt idx="10757">
                  <c:v>358.27890000000002</c:v>
                </c:pt>
                <c:pt idx="10758">
                  <c:v>358.29570000000001</c:v>
                </c:pt>
                <c:pt idx="10759">
                  <c:v>358.31</c:v>
                </c:pt>
                <c:pt idx="10760">
                  <c:v>358.32580000000002</c:v>
                </c:pt>
                <c:pt idx="10761">
                  <c:v>358.34249999999997</c:v>
                </c:pt>
                <c:pt idx="10762">
                  <c:v>358.3578</c:v>
                </c:pt>
                <c:pt idx="10763">
                  <c:v>358.37389999999999</c:v>
                </c:pt>
                <c:pt idx="10764">
                  <c:v>358.38830000000002</c:v>
                </c:pt>
                <c:pt idx="10765">
                  <c:v>358.40339999999998</c:v>
                </c:pt>
                <c:pt idx="10766">
                  <c:v>358.41950000000003</c:v>
                </c:pt>
                <c:pt idx="10767">
                  <c:v>358.43529999999998</c:v>
                </c:pt>
                <c:pt idx="10768">
                  <c:v>358.45069999999998</c:v>
                </c:pt>
                <c:pt idx="10769">
                  <c:v>358.4676</c:v>
                </c:pt>
                <c:pt idx="10770">
                  <c:v>358.48379999999997</c:v>
                </c:pt>
                <c:pt idx="10771">
                  <c:v>358.5</c:v>
                </c:pt>
                <c:pt idx="10772">
                  <c:v>358.51589999999999</c:v>
                </c:pt>
                <c:pt idx="10773">
                  <c:v>358.53129999999999</c:v>
                </c:pt>
                <c:pt idx="10774">
                  <c:v>358.54910000000001</c:v>
                </c:pt>
                <c:pt idx="10775">
                  <c:v>358.56470000000002</c:v>
                </c:pt>
                <c:pt idx="10776">
                  <c:v>358.57900000000001</c:v>
                </c:pt>
                <c:pt idx="10777">
                  <c:v>358.5951</c:v>
                </c:pt>
                <c:pt idx="10778">
                  <c:v>358.6078</c:v>
                </c:pt>
                <c:pt idx="10779">
                  <c:v>358.62540000000001</c:v>
                </c:pt>
                <c:pt idx="10780">
                  <c:v>358.6404</c:v>
                </c:pt>
                <c:pt idx="10781">
                  <c:v>358.65449999999998</c:v>
                </c:pt>
                <c:pt idx="10782">
                  <c:v>358.67059999999998</c:v>
                </c:pt>
                <c:pt idx="10783">
                  <c:v>358.68579999999997</c:v>
                </c:pt>
                <c:pt idx="10784">
                  <c:v>358.70280000000002</c:v>
                </c:pt>
                <c:pt idx="10785">
                  <c:v>358.71789999999999</c:v>
                </c:pt>
                <c:pt idx="10786">
                  <c:v>358.73340000000002</c:v>
                </c:pt>
                <c:pt idx="10787">
                  <c:v>358.74700000000001</c:v>
                </c:pt>
                <c:pt idx="10788">
                  <c:v>358.76339999999999</c:v>
                </c:pt>
                <c:pt idx="10789">
                  <c:v>358.77839999999998</c:v>
                </c:pt>
                <c:pt idx="10790">
                  <c:v>358.79419999999999</c:v>
                </c:pt>
                <c:pt idx="10791">
                  <c:v>358.80860000000001</c:v>
                </c:pt>
                <c:pt idx="10792">
                  <c:v>358.82470000000001</c:v>
                </c:pt>
                <c:pt idx="10793">
                  <c:v>358.84</c:v>
                </c:pt>
                <c:pt idx="10794">
                  <c:v>358.85539999999997</c:v>
                </c:pt>
                <c:pt idx="10795">
                  <c:v>358.87139999999999</c:v>
                </c:pt>
                <c:pt idx="10796">
                  <c:v>358.88720000000001</c:v>
                </c:pt>
                <c:pt idx="10797">
                  <c:v>358.90280000000001</c:v>
                </c:pt>
                <c:pt idx="10798">
                  <c:v>358.91890000000001</c:v>
                </c:pt>
                <c:pt idx="10799">
                  <c:v>358.93470000000002</c:v>
                </c:pt>
                <c:pt idx="10800">
                  <c:v>358.95139999999998</c:v>
                </c:pt>
                <c:pt idx="10801">
                  <c:v>358.96539999999999</c:v>
                </c:pt>
                <c:pt idx="10802">
                  <c:v>358.98259999999999</c:v>
                </c:pt>
                <c:pt idx="10803">
                  <c:v>358.99779999999998</c:v>
                </c:pt>
                <c:pt idx="10804">
                  <c:v>359.01339999999999</c:v>
                </c:pt>
                <c:pt idx="10805">
                  <c:v>359.02789999999999</c:v>
                </c:pt>
                <c:pt idx="10806">
                  <c:v>359.04349999999999</c:v>
                </c:pt>
                <c:pt idx="10807">
                  <c:v>359.06060000000002</c:v>
                </c:pt>
                <c:pt idx="10808">
                  <c:v>359.07580000000002</c:v>
                </c:pt>
                <c:pt idx="10809">
                  <c:v>359.09059999999999</c:v>
                </c:pt>
                <c:pt idx="10810">
                  <c:v>359.10789999999997</c:v>
                </c:pt>
                <c:pt idx="10811">
                  <c:v>359.12259999999998</c:v>
                </c:pt>
                <c:pt idx="10812">
                  <c:v>359.13749999999999</c:v>
                </c:pt>
                <c:pt idx="10813">
                  <c:v>359.15320000000003</c:v>
                </c:pt>
                <c:pt idx="10814">
                  <c:v>359.1703</c:v>
                </c:pt>
                <c:pt idx="10815">
                  <c:v>359.18619999999999</c:v>
                </c:pt>
                <c:pt idx="10816">
                  <c:v>359.20269999999999</c:v>
                </c:pt>
                <c:pt idx="10817">
                  <c:v>359.2183</c:v>
                </c:pt>
                <c:pt idx="10818">
                  <c:v>359.23500000000001</c:v>
                </c:pt>
                <c:pt idx="10819">
                  <c:v>359.25040000000001</c:v>
                </c:pt>
                <c:pt idx="10820">
                  <c:v>359.26369999999997</c:v>
                </c:pt>
                <c:pt idx="10821">
                  <c:v>359.279</c:v>
                </c:pt>
                <c:pt idx="10822">
                  <c:v>359.2946</c:v>
                </c:pt>
                <c:pt idx="10823">
                  <c:v>359.31119999999999</c:v>
                </c:pt>
                <c:pt idx="10824">
                  <c:v>359.32709999999997</c:v>
                </c:pt>
                <c:pt idx="10825">
                  <c:v>359.34309999999999</c:v>
                </c:pt>
                <c:pt idx="10826">
                  <c:v>359.35750000000002</c:v>
                </c:pt>
                <c:pt idx="10827">
                  <c:v>359.375</c:v>
                </c:pt>
                <c:pt idx="10828">
                  <c:v>359.38889999999998</c:v>
                </c:pt>
                <c:pt idx="10829">
                  <c:v>359.40449999999998</c:v>
                </c:pt>
                <c:pt idx="10830">
                  <c:v>359.4194</c:v>
                </c:pt>
                <c:pt idx="10831">
                  <c:v>359.43549999999999</c:v>
                </c:pt>
                <c:pt idx="10832">
                  <c:v>359.4504</c:v>
                </c:pt>
                <c:pt idx="10833">
                  <c:v>359.46559999999999</c:v>
                </c:pt>
                <c:pt idx="10834">
                  <c:v>359.48099999999999</c:v>
                </c:pt>
                <c:pt idx="10835">
                  <c:v>359.49639999999999</c:v>
                </c:pt>
                <c:pt idx="10836">
                  <c:v>359.50970000000001</c:v>
                </c:pt>
                <c:pt idx="10837">
                  <c:v>359.52620000000002</c:v>
                </c:pt>
                <c:pt idx="10838">
                  <c:v>359.54180000000002</c:v>
                </c:pt>
                <c:pt idx="10839">
                  <c:v>359.55669999999998</c:v>
                </c:pt>
                <c:pt idx="10840">
                  <c:v>359.57130000000001</c:v>
                </c:pt>
                <c:pt idx="10841">
                  <c:v>359.58609999999999</c:v>
                </c:pt>
                <c:pt idx="10842">
                  <c:v>359.6019</c:v>
                </c:pt>
                <c:pt idx="10843">
                  <c:v>359.61739999999998</c:v>
                </c:pt>
                <c:pt idx="10844">
                  <c:v>359.63080000000002</c:v>
                </c:pt>
                <c:pt idx="10845">
                  <c:v>359.64640000000003</c:v>
                </c:pt>
                <c:pt idx="10846">
                  <c:v>359.66199999999998</c:v>
                </c:pt>
                <c:pt idx="10847">
                  <c:v>359.67739999999998</c:v>
                </c:pt>
                <c:pt idx="10848">
                  <c:v>359.69260000000003</c:v>
                </c:pt>
                <c:pt idx="10849">
                  <c:v>359.7081</c:v>
                </c:pt>
                <c:pt idx="10850">
                  <c:v>359.72239999999999</c:v>
                </c:pt>
                <c:pt idx="10851">
                  <c:v>359.73719999999997</c:v>
                </c:pt>
                <c:pt idx="10852">
                  <c:v>359.75170000000003</c:v>
                </c:pt>
                <c:pt idx="10853">
                  <c:v>359.76780000000002</c:v>
                </c:pt>
                <c:pt idx="10854">
                  <c:v>359.78160000000003</c:v>
                </c:pt>
                <c:pt idx="10855">
                  <c:v>359.79539999999997</c:v>
                </c:pt>
                <c:pt idx="10856">
                  <c:v>359.81150000000002</c:v>
                </c:pt>
                <c:pt idx="10857">
                  <c:v>359.82580000000002</c:v>
                </c:pt>
                <c:pt idx="10858">
                  <c:v>359.84109999999998</c:v>
                </c:pt>
                <c:pt idx="10859">
                  <c:v>359.85550000000001</c:v>
                </c:pt>
                <c:pt idx="10860">
                  <c:v>359.86939999999998</c:v>
                </c:pt>
                <c:pt idx="10861">
                  <c:v>359.88440000000003</c:v>
                </c:pt>
                <c:pt idx="10862">
                  <c:v>359.90039999999999</c:v>
                </c:pt>
                <c:pt idx="10863">
                  <c:v>359.91399999999999</c:v>
                </c:pt>
                <c:pt idx="10864">
                  <c:v>359.92750000000001</c:v>
                </c:pt>
                <c:pt idx="10865">
                  <c:v>359.94310000000002</c:v>
                </c:pt>
                <c:pt idx="10866">
                  <c:v>359.95620000000002</c:v>
                </c:pt>
                <c:pt idx="10867">
                  <c:v>359.97280000000001</c:v>
                </c:pt>
                <c:pt idx="10868">
                  <c:v>359.98669999999998</c:v>
                </c:pt>
                <c:pt idx="10869">
                  <c:v>360.00290000000001</c:v>
                </c:pt>
                <c:pt idx="10870">
                  <c:v>360.01679999999999</c:v>
                </c:pt>
                <c:pt idx="10871">
                  <c:v>360.03</c:v>
                </c:pt>
                <c:pt idx="10872">
                  <c:v>360.04640000000001</c:v>
                </c:pt>
                <c:pt idx="10873">
                  <c:v>360.06099999999998</c:v>
                </c:pt>
                <c:pt idx="10874">
                  <c:v>360.07420000000002</c:v>
                </c:pt>
                <c:pt idx="10875">
                  <c:v>360.08760000000001</c:v>
                </c:pt>
                <c:pt idx="10876">
                  <c:v>360.10399999999998</c:v>
                </c:pt>
                <c:pt idx="10877">
                  <c:v>360.11860000000001</c:v>
                </c:pt>
                <c:pt idx="10878">
                  <c:v>360.13319999999999</c:v>
                </c:pt>
                <c:pt idx="10879">
                  <c:v>360.14890000000003</c:v>
                </c:pt>
                <c:pt idx="10880">
                  <c:v>360.1628</c:v>
                </c:pt>
                <c:pt idx="10881">
                  <c:v>360.17630000000003</c:v>
                </c:pt>
                <c:pt idx="10882">
                  <c:v>360.1925</c:v>
                </c:pt>
                <c:pt idx="10883">
                  <c:v>360.2054</c:v>
                </c:pt>
                <c:pt idx="10884">
                  <c:v>360.2226</c:v>
                </c:pt>
                <c:pt idx="10885">
                  <c:v>360.23680000000002</c:v>
                </c:pt>
                <c:pt idx="10886">
                  <c:v>360.25290000000001</c:v>
                </c:pt>
                <c:pt idx="10887">
                  <c:v>360.26839999999999</c:v>
                </c:pt>
                <c:pt idx="10888">
                  <c:v>360.28460000000001</c:v>
                </c:pt>
                <c:pt idx="10889">
                  <c:v>360.3021</c:v>
                </c:pt>
                <c:pt idx="10890">
                  <c:v>360.31659999999999</c:v>
                </c:pt>
                <c:pt idx="10891">
                  <c:v>360.33089999999999</c:v>
                </c:pt>
                <c:pt idx="10892">
                  <c:v>360.3467</c:v>
                </c:pt>
                <c:pt idx="10893">
                  <c:v>360.36410000000001</c:v>
                </c:pt>
                <c:pt idx="10894">
                  <c:v>360.37889999999999</c:v>
                </c:pt>
                <c:pt idx="10895">
                  <c:v>360.39510000000001</c:v>
                </c:pt>
                <c:pt idx="10896">
                  <c:v>360.40949999999998</c:v>
                </c:pt>
                <c:pt idx="10897">
                  <c:v>360.42450000000002</c:v>
                </c:pt>
                <c:pt idx="10898">
                  <c:v>360.43979999999999</c:v>
                </c:pt>
                <c:pt idx="10899">
                  <c:v>360.45499999999998</c:v>
                </c:pt>
                <c:pt idx="10900">
                  <c:v>360.46859999999998</c:v>
                </c:pt>
                <c:pt idx="10901">
                  <c:v>360.4862</c:v>
                </c:pt>
                <c:pt idx="10902">
                  <c:v>360.50060000000002</c:v>
                </c:pt>
                <c:pt idx="10903">
                  <c:v>360.51600000000002</c:v>
                </c:pt>
                <c:pt idx="10904">
                  <c:v>360.53160000000003</c:v>
                </c:pt>
                <c:pt idx="10905">
                  <c:v>360.54680000000002</c:v>
                </c:pt>
                <c:pt idx="10906">
                  <c:v>360.56200000000001</c:v>
                </c:pt>
                <c:pt idx="10907">
                  <c:v>360.57679999999999</c:v>
                </c:pt>
                <c:pt idx="10908">
                  <c:v>360.59359999999998</c:v>
                </c:pt>
                <c:pt idx="10909">
                  <c:v>360.60899999999998</c:v>
                </c:pt>
                <c:pt idx="10910">
                  <c:v>360.62360000000001</c:v>
                </c:pt>
                <c:pt idx="10911">
                  <c:v>360.6404</c:v>
                </c:pt>
                <c:pt idx="10912">
                  <c:v>360.65460000000002</c:v>
                </c:pt>
                <c:pt idx="10913">
                  <c:v>360.66899999999998</c:v>
                </c:pt>
                <c:pt idx="10914">
                  <c:v>360.68209999999999</c:v>
                </c:pt>
                <c:pt idx="10915">
                  <c:v>360.69850000000002</c:v>
                </c:pt>
                <c:pt idx="10916">
                  <c:v>360.71319999999997</c:v>
                </c:pt>
                <c:pt idx="10917">
                  <c:v>360.72809999999998</c:v>
                </c:pt>
                <c:pt idx="10918">
                  <c:v>360.74349999999998</c:v>
                </c:pt>
                <c:pt idx="10919">
                  <c:v>360.75850000000003</c:v>
                </c:pt>
                <c:pt idx="10920">
                  <c:v>360.77379999999999</c:v>
                </c:pt>
                <c:pt idx="10921">
                  <c:v>360.78890000000001</c:v>
                </c:pt>
                <c:pt idx="10922">
                  <c:v>360.80399999999997</c:v>
                </c:pt>
                <c:pt idx="10923">
                  <c:v>360.81810000000002</c:v>
                </c:pt>
                <c:pt idx="10924">
                  <c:v>360.83319999999998</c:v>
                </c:pt>
                <c:pt idx="10925">
                  <c:v>360.84690000000001</c:v>
                </c:pt>
                <c:pt idx="10926">
                  <c:v>360.86189999999999</c:v>
                </c:pt>
                <c:pt idx="10927">
                  <c:v>360.87819999999999</c:v>
                </c:pt>
                <c:pt idx="10928">
                  <c:v>360.89359999999999</c:v>
                </c:pt>
                <c:pt idx="10929">
                  <c:v>360.90660000000003</c:v>
                </c:pt>
                <c:pt idx="10930">
                  <c:v>360.92250000000001</c:v>
                </c:pt>
                <c:pt idx="10931">
                  <c:v>360.93779999999998</c:v>
                </c:pt>
                <c:pt idx="10932">
                  <c:v>360.95240000000001</c:v>
                </c:pt>
                <c:pt idx="10933">
                  <c:v>360.96600000000001</c:v>
                </c:pt>
                <c:pt idx="10934">
                  <c:v>360.98099999999999</c:v>
                </c:pt>
                <c:pt idx="10935">
                  <c:v>360.99560000000002</c:v>
                </c:pt>
                <c:pt idx="10936">
                  <c:v>361.01150000000001</c:v>
                </c:pt>
                <c:pt idx="10937">
                  <c:v>361.02629999999999</c:v>
                </c:pt>
                <c:pt idx="10938">
                  <c:v>361.0403</c:v>
                </c:pt>
                <c:pt idx="10939">
                  <c:v>361.05529999999999</c:v>
                </c:pt>
                <c:pt idx="10940">
                  <c:v>361.07</c:v>
                </c:pt>
                <c:pt idx="10941">
                  <c:v>361.0831</c:v>
                </c:pt>
                <c:pt idx="10942">
                  <c:v>361.09739999999999</c:v>
                </c:pt>
                <c:pt idx="10943">
                  <c:v>361.11329999999998</c:v>
                </c:pt>
                <c:pt idx="10944">
                  <c:v>361.1275</c:v>
                </c:pt>
                <c:pt idx="10945">
                  <c:v>361.14030000000002</c:v>
                </c:pt>
                <c:pt idx="10946">
                  <c:v>361.15589999999997</c:v>
                </c:pt>
                <c:pt idx="10947">
                  <c:v>361.16969999999998</c:v>
                </c:pt>
                <c:pt idx="10948">
                  <c:v>361.1848</c:v>
                </c:pt>
                <c:pt idx="10949">
                  <c:v>361.19720000000001</c:v>
                </c:pt>
                <c:pt idx="10950">
                  <c:v>361.21140000000003</c:v>
                </c:pt>
                <c:pt idx="10951">
                  <c:v>361.22719999999998</c:v>
                </c:pt>
                <c:pt idx="10952">
                  <c:v>361.24189999999999</c:v>
                </c:pt>
                <c:pt idx="10953">
                  <c:v>361.25510000000003</c:v>
                </c:pt>
                <c:pt idx="10954">
                  <c:v>361.26940000000002</c:v>
                </c:pt>
                <c:pt idx="10955">
                  <c:v>361.28590000000003</c:v>
                </c:pt>
                <c:pt idx="10956">
                  <c:v>361.30130000000003</c:v>
                </c:pt>
                <c:pt idx="10957">
                  <c:v>361.31540000000001</c:v>
                </c:pt>
                <c:pt idx="10958">
                  <c:v>361.32900000000001</c:v>
                </c:pt>
                <c:pt idx="10959">
                  <c:v>361.34440000000001</c:v>
                </c:pt>
                <c:pt idx="10960">
                  <c:v>361.3578</c:v>
                </c:pt>
                <c:pt idx="10961">
                  <c:v>361.37279999999998</c:v>
                </c:pt>
                <c:pt idx="10962">
                  <c:v>361.38659999999999</c:v>
                </c:pt>
                <c:pt idx="10963">
                  <c:v>361.40170000000001</c:v>
                </c:pt>
                <c:pt idx="10964">
                  <c:v>361.41660000000002</c:v>
                </c:pt>
                <c:pt idx="10965">
                  <c:v>361.43329999999997</c:v>
                </c:pt>
                <c:pt idx="10966">
                  <c:v>361.44720000000001</c:v>
                </c:pt>
                <c:pt idx="10967">
                  <c:v>361.46260000000001</c:v>
                </c:pt>
                <c:pt idx="10968">
                  <c:v>361.47609999999997</c:v>
                </c:pt>
                <c:pt idx="10969">
                  <c:v>361.4905</c:v>
                </c:pt>
                <c:pt idx="10970">
                  <c:v>361.50540000000001</c:v>
                </c:pt>
                <c:pt idx="10971">
                  <c:v>361.51940000000002</c:v>
                </c:pt>
                <c:pt idx="10972">
                  <c:v>361.53480000000002</c:v>
                </c:pt>
                <c:pt idx="10973">
                  <c:v>361.54930000000002</c:v>
                </c:pt>
                <c:pt idx="10974">
                  <c:v>361.56279999999998</c:v>
                </c:pt>
                <c:pt idx="10975">
                  <c:v>361.57810000000001</c:v>
                </c:pt>
                <c:pt idx="10976">
                  <c:v>361.5917</c:v>
                </c:pt>
                <c:pt idx="10977">
                  <c:v>361.60599999999999</c:v>
                </c:pt>
                <c:pt idx="10978">
                  <c:v>361.62090000000001</c:v>
                </c:pt>
                <c:pt idx="10979">
                  <c:v>361.63760000000002</c:v>
                </c:pt>
                <c:pt idx="10980">
                  <c:v>361.65260000000001</c:v>
                </c:pt>
                <c:pt idx="10981">
                  <c:v>361.66759999999999</c:v>
                </c:pt>
                <c:pt idx="10982">
                  <c:v>361.68259999999998</c:v>
                </c:pt>
                <c:pt idx="10983">
                  <c:v>361.69690000000003</c:v>
                </c:pt>
                <c:pt idx="10984">
                  <c:v>361.71140000000003</c:v>
                </c:pt>
                <c:pt idx="10985">
                  <c:v>361.72620000000001</c:v>
                </c:pt>
                <c:pt idx="10986">
                  <c:v>361.74119999999999</c:v>
                </c:pt>
                <c:pt idx="10987">
                  <c:v>361.75619999999998</c:v>
                </c:pt>
                <c:pt idx="10988">
                  <c:v>361.7713</c:v>
                </c:pt>
                <c:pt idx="10989">
                  <c:v>361.7869</c:v>
                </c:pt>
                <c:pt idx="10990">
                  <c:v>361.8</c:v>
                </c:pt>
                <c:pt idx="10991">
                  <c:v>361.81569999999999</c:v>
                </c:pt>
                <c:pt idx="10992">
                  <c:v>361.83100000000002</c:v>
                </c:pt>
                <c:pt idx="10993">
                  <c:v>361.846</c:v>
                </c:pt>
                <c:pt idx="10994">
                  <c:v>361.86130000000003</c:v>
                </c:pt>
                <c:pt idx="10995">
                  <c:v>361.87329999999997</c:v>
                </c:pt>
                <c:pt idx="10996">
                  <c:v>361.88679999999999</c:v>
                </c:pt>
                <c:pt idx="10997">
                  <c:v>361.90190000000001</c:v>
                </c:pt>
                <c:pt idx="10998">
                  <c:v>361.916</c:v>
                </c:pt>
                <c:pt idx="10999">
                  <c:v>361.92899999999997</c:v>
                </c:pt>
                <c:pt idx="11000">
                  <c:v>361.94240000000002</c:v>
                </c:pt>
                <c:pt idx="11001">
                  <c:v>361.95659999999998</c:v>
                </c:pt>
                <c:pt idx="11002">
                  <c:v>361.96960000000001</c:v>
                </c:pt>
                <c:pt idx="11003">
                  <c:v>361.98439999999999</c:v>
                </c:pt>
                <c:pt idx="11004">
                  <c:v>361.99779999999998</c:v>
                </c:pt>
                <c:pt idx="11005">
                  <c:v>362.0138</c:v>
                </c:pt>
                <c:pt idx="11006">
                  <c:v>362.02719999999999</c:v>
                </c:pt>
                <c:pt idx="11007">
                  <c:v>362.04109999999997</c:v>
                </c:pt>
                <c:pt idx="11008">
                  <c:v>362.05399999999997</c:v>
                </c:pt>
                <c:pt idx="11009">
                  <c:v>362.06740000000002</c:v>
                </c:pt>
                <c:pt idx="11010">
                  <c:v>362.08280000000002</c:v>
                </c:pt>
                <c:pt idx="11011">
                  <c:v>362.09649999999999</c:v>
                </c:pt>
                <c:pt idx="11012">
                  <c:v>362.11149999999998</c:v>
                </c:pt>
                <c:pt idx="11013">
                  <c:v>362.12299999999999</c:v>
                </c:pt>
                <c:pt idx="11014">
                  <c:v>362.13600000000002</c:v>
                </c:pt>
                <c:pt idx="11015">
                  <c:v>362.15019999999998</c:v>
                </c:pt>
                <c:pt idx="11016">
                  <c:v>362.16520000000003</c:v>
                </c:pt>
                <c:pt idx="11017">
                  <c:v>362.1798</c:v>
                </c:pt>
                <c:pt idx="11018">
                  <c:v>362.19400000000002</c:v>
                </c:pt>
                <c:pt idx="11019">
                  <c:v>362.20800000000003</c:v>
                </c:pt>
                <c:pt idx="11020">
                  <c:v>362.22050000000002</c:v>
                </c:pt>
                <c:pt idx="11021">
                  <c:v>362.23320000000001</c:v>
                </c:pt>
                <c:pt idx="11022">
                  <c:v>362.2475</c:v>
                </c:pt>
                <c:pt idx="11023">
                  <c:v>362.26179999999999</c:v>
                </c:pt>
                <c:pt idx="11024">
                  <c:v>362.2758</c:v>
                </c:pt>
                <c:pt idx="11025">
                  <c:v>362.29109999999997</c:v>
                </c:pt>
                <c:pt idx="11026">
                  <c:v>362.30709999999999</c:v>
                </c:pt>
                <c:pt idx="11027">
                  <c:v>362.32089999999999</c:v>
                </c:pt>
                <c:pt idx="11028">
                  <c:v>362.33460000000002</c:v>
                </c:pt>
                <c:pt idx="11029">
                  <c:v>362.34960000000001</c:v>
                </c:pt>
                <c:pt idx="11030">
                  <c:v>362.363</c:v>
                </c:pt>
                <c:pt idx="11031">
                  <c:v>362.3775</c:v>
                </c:pt>
                <c:pt idx="11032">
                  <c:v>362.39249999999998</c:v>
                </c:pt>
                <c:pt idx="11033">
                  <c:v>362.4042</c:v>
                </c:pt>
                <c:pt idx="11034">
                  <c:v>362.41930000000002</c:v>
                </c:pt>
                <c:pt idx="11035">
                  <c:v>362.43340000000001</c:v>
                </c:pt>
                <c:pt idx="11036">
                  <c:v>362.44760000000002</c:v>
                </c:pt>
                <c:pt idx="11037">
                  <c:v>362.46129999999999</c:v>
                </c:pt>
                <c:pt idx="11038">
                  <c:v>362.47620000000001</c:v>
                </c:pt>
                <c:pt idx="11039">
                  <c:v>362.4896</c:v>
                </c:pt>
                <c:pt idx="11040">
                  <c:v>362.5034</c:v>
                </c:pt>
                <c:pt idx="11041">
                  <c:v>362.51690000000002</c:v>
                </c:pt>
                <c:pt idx="11042">
                  <c:v>362.53050000000002</c:v>
                </c:pt>
                <c:pt idx="11043">
                  <c:v>362.54500000000002</c:v>
                </c:pt>
                <c:pt idx="11044">
                  <c:v>362.55840000000001</c:v>
                </c:pt>
                <c:pt idx="11045">
                  <c:v>362.5736</c:v>
                </c:pt>
                <c:pt idx="11046">
                  <c:v>362.58550000000002</c:v>
                </c:pt>
                <c:pt idx="11047">
                  <c:v>362.59969999999998</c:v>
                </c:pt>
                <c:pt idx="11048">
                  <c:v>362.61399999999998</c:v>
                </c:pt>
                <c:pt idx="11049">
                  <c:v>362.6275</c:v>
                </c:pt>
                <c:pt idx="11050">
                  <c:v>362.64019999999999</c:v>
                </c:pt>
                <c:pt idx="11051">
                  <c:v>362.6542</c:v>
                </c:pt>
                <c:pt idx="11052">
                  <c:v>362.66829999999999</c:v>
                </c:pt>
                <c:pt idx="11053">
                  <c:v>362.68220000000002</c:v>
                </c:pt>
                <c:pt idx="11054">
                  <c:v>362.69459999999998</c:v>
                </c:pt>
                <c:pt idx="11055">
                  <c:v>362.70780000000002</c:v>
                </c:pt>
                <c:pt idx="11056">
                  <c:v>362.72199999999998</c:v>
                </c:pt>
                <c:pt idx="11057">
                  <c:v>362.73480000000001</c:v>
                </c:pt>
                <c:pt idx="11058">
                  <c:v>362.74919999999997</c:v>
                </c:pt>
                <c:pt idx="11059">
                  <c:v>362.7638</c:v>
                </c:pt>
                <c:pt idx="11060">
                  <c:v>362.77659999999997</c:v>
                </c:pt>
                <c:pt idx="11061">
                  <c:v>362.79300000000001</c:v>
                </c:pt>
                <c:pt idx="11062">
                  <c:v>362.80720000000002</c:v>
                </c:pt>
                <c:pt idx="11063">
                  <c:v>362.82029999999997</c:v>
                </c:pt>
                <c:pt idx="11064">
                  <c:v>362.83420000000001</c:v>
                </c:pt>
                <c:pt idx="11065">
                  <c:v>362.84840000000003</c:v>
                </c:pt>
                <c:pt idx="11066">
                  <c:v>362.86399999999998</c:v>
                </c:pt>
                <c:pt idx="11067">
                  <c:v>362.87700000000001</c:v>
                </c:pt>
                <c:pt idx="11068">
                  <c:v>362.89100000000002</c:v>
                </c:pt>
                <c:pt idx="11069">
                  <c:v>362.90440000000001</c:v>
                </c:pt>
                <c:pt idx="11070">
                  <c:v>362.91840000000002</c:v>
                </c:pt>
                <c:pt idx="11071">
                  <c:v>362.93090000000001</c:v>
                </c:pt>
                <c:pt idx="11072">
                  <c:v>362.94499999999999</c:v>
                </c:pt>
                <c:pt idx="11073">
                  <c:v>362.95839999999998</c:v>
                </c:pt>
                <c:pt idx="11074">
                  <c:v>362.97399999999999</c:v>
                </c:pt>
                <c:pt idx="11075">
                  <c:v>362.98719999999997</c:v>
                </c:pt>
                <c:pt idx="11076">
                  <c:v>363.00009999999997</c:v>
                </c:pt>
                <c:pt idx="11077">
                  <c:v>363.01319999999998</c:v>
                </c:pt>
                <c:pt idx="11078">
                  <c:v>363.02769999999998</c:v>
                </c:pt>
                <c:pt idx="11079">
                  <c:v>363.04199999999997</c:v>
                </c:pt>
                <c:pt idx="11080">
                  <c:v>363.05529999999999</c:v>
                </c:pt>
                <c:pt idx="11081">
                  <c:v>363.06779999999998</c:v>
                </c:pt>
                <c:pt idx="11082">
                  <c:v>363.08199999999999</c:v>
                </c:pt>
                <c:pt idx="11083">
                  <c:v>363.09480000000002</c:v>
                </c:pt>
                <c:pt idx="11084">
                  <c:v>363.10879999999997</c:v>
                </c:pt>
                <c:pt idx="11085">
                  <c:v>363.12270000000001</c:v>
                </c:pt>
                <c:pt idx="11086">
                  <c:v>363.13499999999999</c:v>
                </c:pt>
                <c:pt idx="11087">
                  <c:v>363.1474</c:v>
                </c:pt>
                <c:pt idx="11088">
                  <c:v>363.16120000000001</c:v>
                </c:pt>
                <c:pt idx="11089">
                  <c:v>363.17380000000003</c:v>
                </c:pt>
                <c:pt idx="11090">
                  <c:v>363.18770000000001</c:v>
                </c:pt>
                <c:pt idx="11091">
                  <c:v>363.20080000000002</c:v>
                </c:pt>
                <c:pt idx="11092">
                  <c:v>363.21300000000002</c:v>
                </c:pt>
                <c:pt idx="11093">
                  <c:v>363.22800000000001</c:v>
                </c:pt>
                <c:pt idx="11094">
                  <c:v>363.2398</c:v>
                </c:pt>
                <c:pt idx="11095">
                  <c:v>363.25439999999998</c:v>
                </c:pt>
                <c:pt idx="11096">
                  <c:v>363.26900000000001</c:v>
                </c:pt>
                <c:pt idx="11097">
                  <c:v>363.28949999999998</c:v>
                </c:pt>
                <c:pt idx="11098">
                  <c:v>363.28960000000001</c:v>
                </c:pt>
                <c:pt idx="11099">
                  <c:v>363.31479999999999</c:v>
                </c:pt>
                <c:pt idx="11100">
                  <c:v>363.34969999999998</c:v>
                </c:pt>
                <c:pt idx="11101">
                  <c:v>363.34660000000002</c:v>
                </c:pt>
                <c:pt idx="11102">
                  <c:v>363.35930000000002</c:v>
                </c:pt>
                <c:pt idx="11103">
                  <c:v>363.36939999999998</c:v>
                </c:pt>
                <c:pt idx="11104">
                  <c:v>363.38099999999997</c:v>
                </c:pt>
                <c:pt idx="11105">
                  <c:v>363.39400000000001</c:v>
                </c:pt>
                <c:pt idx="11106">
                  <c:v>363.4083</c:v>
                </c:pt>
                <c:pt idx="11107">
                  <c:v>363.41840000000002</c:v>
                </c:pt>
                <c:pt idx="11108">
                  <c:v>363.42899999999997</c:v>
                </c:pt>
                <c:pt idx="11109">
                  <c:v>363.44110000000001</c:v>
                </c:pt>
                <c:pt idx="11110">
                  <c:v>363.4522</c:v>
                </c:pt>
                <c:pt idx="11111">
                  <c:v>363.46530000000001</c:v>
                </c:pt>
                <c:pt idx="11112">
                  <c:v>363.47739999999999</c:v>
                </c:pt>
                <c:pt idx="11113">
                  <c:v>363.48779999999999</c:v>
                </c:pt>
                <c:pt idx="11114">
                  <c:v>363.50020000000001</c:v>
                </c:pt>
                <c:pt idx="11115">
                  <c:v>363.5111</c:v>
                </c:pt>
                <c:pt idx="11116">
                  <c:v>363.52339999999998</c:v>
                </c:pt>
                <c:pt idx="11117">
                  <c:v>363.53480000000002</c:v>
                </c:pt>
                <c:pt idx="11118">
                  <c:v>363.54680000000002</c:v>
                </c:pt>
                <c:pt idx="11119">
                  <c:v>363.55669999999998</c:v>
                </c:pt>
                <c:pt idx="11120">
                  <c:v>363.56880000000001</c:v>
                </c:pt>
                <c:pt idx="11121">
                  <c:v>363.5813</c:v>
                </c:pt>
                <c:pt idx="11122">
                  <c:v>363.59199999999998</c:v>
                </c:pt>
                <c:pt idx="11123">
                  <c:v>363.60399999999998</c:v>
                </c:pt>
                <c:pt idx="11124">
                  <c:v>363.61630000000002</c:v>
                </c:pt>
                <c:pt idx="11125">
                  <c:v>363.62830000000002</c:v>
                </c:pt>
                <c:pt idx="11126">
                  <c:v>363.64100000000002</c:v>
                </c:pt>
                <c:pt idx="11127">
                  <c:v>363.65350000000001</c:v>
                </c:pt>
                <c:pt idx="11128">
                  <c:v>363.66480000000001</c:v>
                </c:pt>
                <c:pt idx="11129">
                  <c:v>363.67869999999999</c:v>
                </c:pt>
                <c:pt idx="11130">
                  <c:v>363.69119999999998</c:v>
                </c:pt>
                <c:pt idx="11131">
                  <c:v>363.7047</c:v>
                </c:pt>
                <c:pt idx="11132">
                  <c:v>363.7183</c:v>
                </c:pt>
                <c:pt idx="11133">
                  <c:v>363.7312</c:v>
                </c:pt>
                <c:pt idx="11134">
                  <c:v>363.74459999999999</c:v>
                </c:pt>
                <c:pt idx="11135">
                  <c:v>363.75880000000001</c:v>
                </c:pt>
                <c:pt idx="11136">
                  <c:v>363.77159999999998</c:v>
                </c:pt>
                <c:pt idx="11137">
                  <c:v>363.78460000000001</c:v>
                </c:pt>
                <c:pt idx="11138">
                  <c:v>363.79840000000002</c:v>
                </c:pt>
                <c:pt idx="11139">
                  <c:v>363.81220000000002</c:v>
                </c:pt>
                <c:pt idx="11140">
                  <c:v>363.82440000000003</c:v>
                </c:pt>
                <c:pt idx="11141">
                  <c:v>363.83859999999999</c:v>
                </c:pt>
                <c:pt idx="11142">
                  <c:v>363.85199999999998</c:v>
                </c:pt>
                <c:pt idx="11143">
                  <c:v>363.86619999999999</c:v>
                </c:pt>
                <c:pt idx="11144">
                  <c:v>363.87900000000002</c:v>
                </c:pt>
                <c:pt idx="11145">
                  <c:v>363.89100000000002</c:v>
                </c:pt>
                <c:pt idx="11146">
                  <c:v>363.90570000000002</c:v>
                </c:pt>
                <c:pt idx="11147">
                  <c:v>363.92099999999999</c:v>
                </c:pt>
                <c:pt idx="11148">
                  <c:v>363.93299999999999</c:v>
                </c:pt>
                <c:pt idx="11149">
                  <c:v>363.94799999999998</c:v>
                </c:pt>
                <c:pt idx="11150">
                  <c:v>363.96300000000002</c:v>
                </c:pt>
                <c:pt idx="11151">
                  <c:v>363.97719999999998</c:v>
                </c:pt>
                <c:pt idx="11152">
                  <c:v>363.98950000000002</c:v>
                </c:pt>
                <c:pt idx="11153">
                  <c:v>364.00310000000002</c:v>
                </c:pt>
                <c:pt idx="11154">
                  <c:v>364.01580000000001</c:v>
                </c:pt>
                <c:pt idx="11155">
                  <c:v>364.03059999999999</c:v>
                </c:pt>
                <c:pt idx="11156">
                  <c:v>364.04450000000003</c:v>
                </c:pt>
                <c:pt idx="11157">
                  <c:v>364.05669999999998</c:v>
                </c:pt>
                <c:pt idx="11158">
                  <c:v>364.07060000000001</c:v>
                </c:pt>
                <c:pt idx="11159">
                  <c:v>364.08449999999999</c:v>
                </c:pt>
                <c:pt idx="11160">
                  <c:v>364.09840000000003</c:v>
                </c:pt>
                <c:pt idx="11161">
                  <c:v>364.11090000000002</c:v>
                </c:pt>
                <c:pt idx="11162">
                  <c:v>364.12400000000002</c:v>
                </c:pt>
                <c:pt idx="11163">
                  <c:v>364.1388</c:v>
                </c:pt>
                <c:pt idx="11164">
                  <c:v>364.15140000000002</c:v>
                </c:pt>
                <c:pt idx="11165">
                  <c:v>364.16579999999999</c:v>
                </c:pt>
                <c:pt idx="11166">
                  <c:v>364.1807</c:v>
                </c:pt>
                <c:pt idx="11167">
                  <c:v>364.19409999999999</c:v>
                </c:pt>
                <c:pt idx="11168">
                  <c:v>364.20740000000001</c:v>
                </c:pt>
                <c:pt idx="11169">
                  <c:v>364.21859999999998</c:v>
                </c:pt>
                <c:pt idx="11170">
                  <c:v>364.23340000000002</c:v>
                </c:pt>
                <c:pt idx="11171">
                  <c:v>364.24599999999998</c:v>
                </c:pt>
                <c:pt idx="11172">
                  <c:v>364.2604</c:v>
                </c:pt>
                <c:pt idx="11173">
                  <c:v>364.27499999999998</c:v>
                </c:pt>
                <c:pt idx="11174">
                  <c:v>364.2878</c:v>
                </c:pt>
                <c:pt idx="11175">
                  <c:v>364.30160000000001</c:v>
                </c:pt>
                <c:pt idx="11176">
                  <c:v>364.31659999999999</c:v>
                </c:pt>
                <c:pt idx="11177">
                  <c:v>364.32909999999998</c:v>
                </c:pt>
                <c:pt idx="11178">
                  <c:v>364.34199999999998</c:v>
                </c:pt>
                <c:pt idx="11179">
                  <c:v>364.35629999999998</c:v>
                </c:pt>
                <c:pt idx="11180">
                  <c:v>364.36790000000002</c:v>
                </c:pt>
                <c:pt idx="11181">
                  <c:v>364.38029999999998</c:v>
                </c:pt>
                <c:pt idx="11182">
                  <c:v>364.39299999999997</c:v>
                </c:pt>
                <c:pt idx="11183">
                  <c:v>364.40780000000001</c:v>
                </c:pt>
                <c:pt idx="11184">
                  <c:v>364.42009999999999</c:v>
                </c:pt>
                <c:pt idx="11185">
                  <c:v>364.43299999999999</c:v>
                </c:pt>
                <c:pt idx="11186">
                  <c:v>364.44760000000002</c:v>
                </c:pt>
                <c:pt idx="11187">
                  <c:v>364.4615</c:v>
                </c:pt>
                <c:pt idx="11188">
                  <c:v>364.47559999999999</c:v>
                </c:pt>
                <c:pt idx="11189">
                  <c:v>364.48910000000001</c:v>
                </c:pt>
                <c:pt idx="11190">
                  <c:v>364.50209999999998</c:v>
                </c:pt>
                <c:pt idx="11191">
                  <c:v>364.517</c:v>
                </c:pt>
                <c:pt idx="11192">
                  <c:v>364.53030000000001</c:v>
                </c:pt>
                <c:pt idx="11193">
                  <c:v>364.54199999999997</c:v>
                </c:pt>
                <c:pt idx="11194">
                  <c:v>364.55560000000003</c:v>
                </c:pt>
                <c:pt idx="11195">
                  <c:v>364.56909999999999</c:v>
                </c:pt>
                <c:pt idx="11196">
                  <c:v>364.58150000000001</c:v>
                </c:pt>
                <c:pt idx="11197">
                  <c:v>364.59500000000003</c:v>
                </c:pt>
                <c:pt idx="11198">
                  <c:v>364.60950000000003</c:v>
                </c:pt>
                <c:pt idx="11199">
                  <c:v>364.62200000000001</c:v>
                </c:pt>
                <c:pt idx="11200">
                  <c:v>364.637</c:v>
                </c:pt>
                <c:pt idx="11201">
                  <c:v>364.6499</c:v>
                </c:pt>
                <c:pt idx="11202">
                  <c:v>364.66379999999998</c:v>
                </c:pt>
                <c:pt idx="11203">
                  <c:v>364.67860000000002</c:v>
                </c:pt>
                <c:pt idx="11204">
                  <c:v>364.69110000000001</c:v>
                </c:pt>
                <c:pt idx="11205">
                  <c:v>364.70510000000002</c:v>
                </c:pt>
                <c:pt idx="11206">
                  <c:v>364.71800000000002</c:v>
                </c:pt>
                <c:pt idx="11207">
                  <c:v>364.73059999999998</c:v>
                </c:pt>
                <c:pt idx="11208">
                  <c:v>364.7448</c:v>
                </c:pt>
                <c:pt idx="11209">
                  <c:v>364.75599999999997</c:v>
                </c:pt>
                <c:pt idx="11210">
                  <c:v>364.77089999999998</c:v>
                </c:pt>
                <c:pt idx="11211">
                  <c:v>364.78309999999999</c:v>
                </c:pt>
                <c:pt idx="11212">
                  <c:v>364.7946</c:v>
                </c:pt>
                <c:pt idx="11213">
                  <c:v>364.80790000000002</c:v>
                </c:pt>
                <c:pt idx="11214">
                  <c:v>364.82040000000001</c:v>
                </c:pt>
                <c:pt idx="11215">
                  <c:v>364.83420000000001</c:v>
                </c:pt>
                <c:pt idx="11216">
                  <c:v>364.84840000000003</c:v>
                </c:pt>
                <c:pt idx="11217">
                  <c:v>364.86099999999999</c:v>
                </c:pt>
                <c:pt idx="11218">
                  <c:v>364.875</c:v>
                </c:pt>
                <c:pt idx="11219">
                  <c:v>364.88659999999999</c:v>
                </c:pt>
                <c:pt idx="11220">
                  <c:v>364.90019999999998</c:v>
                </c:pt>
                <c:pt idx="11221">
                  <c:v>364.91120000000001</c:v>
                </c:pt>
                <c:pt idx="11222">
                  <c:v>364.92520000000002</c:v>
                </c:pt>
                <c:pt idx="11223">
                  <c:v>364.93639999999999</c:v>
                </c:pt>
                <c:pt idx="11224">
                  <c:v>364.9495</c:v>
                </c:pt>
                <c:pt idx="11225">
                  <c:v>364.96159999999998</c:v>
                </c:pt>
                <c:pt idx="11226">
                  <c:v>364.97399999999999</c:v>
                </c:pt>
                <c:pt idx="11227">
                  <c:v>364.98719999999997</c:v>
                </c:pt>
                <c:pt idx="11228">
                  <c:v>364.99959999999999</c:v>
                </c:pt>
                <c:pt idx="11229">
                  <c:v>365.01420000000002</c:v>
                </c:pt>
                <c:pt idx="11230">
                  <c:v>365.02760000000001</c:v>
                </c:pt>
                <c:pt idx="11231">
                  <c:v>365.03980000000001</c:v>
                </c:pt>
                <c:pt idx="11232">
                  <c:v>365.05369999999999</c:v>
                </c:pt>
                <c:pt idx="11233">
                  <c:v>365.06799999999998</c:v>
                </c:pt>
                <c:pt idx="11234">
                  <c:v>365.07979999999998</c:v>
                </c:pt>
                <c:pt idx="11235">
                  <c:v>365.09449999999998</c:v>
                </c:pt>
                <c:pt idx="11236">
                  <c:v>365.10849999999999</c:v>
                </c:pt>
                <c:pt idx="11237">
                  <c:v>365.12459999999999</c:v>
                </c:pt>
                <c:pt idx="11238">
                  <c:v>365.13749999999999</c:v>
                </c:pt>
                <c:pt idx="11239">
                  <c:v>365.14920000000001</c:v>
                </c:pt>
                <c:pt idx="11240">
                  <c:v>365.16559999999998</c:v>
                </c:pt>
                <c:pt idx="11241">
                  <c:v>365.17970000000003</c:v>
                </c:pt>
                <c:pt idx="11242">
                  <c:v>365.19400000000002</c:v>
                </c:pt>
                <c:pt idx="11243">
                  <c:v>365.20679999999999</c:v>
                </c:pt>
                <c:pt idx="11244">
                  <c:v>365.22129999999999</c:v>
                </c:pt>
                <c:pt idx="11245">
                  <c:v>365.23559999999998</c:v>
                </c:pt>
                <c:pt idx="11246">
                  <c:v>365.25040000000001</c:v>
                </c:pt>
                <c:pt idx="11247">
                  <c:v>365.26459999999997</c:v>
                </c:pt>
                <c:pt idx="11248">
                  <c:v>365.27760000000001</c:v>
                </c:pt>
                <c:pt idx="11249">
                  <c:v>365.29169999999999</c:v>
                </c:pt>
                <c:pt idx="11250">
                  <c:v>365.30450000000002</c:v>
                </c:pt>
                <c:pt idx="11251">
                  <c:v>365.31819999999999</c:v>
                </c:pt>
                <c:pt idx="11252">
                  <c:v>365.33280000000002</c:v>
                </c:pt>
                <c:pt idx="11253">
                  <c:v>365.34629999999999</c:v>
                </c:pt>
                <c:pt idx="11254">
                  <c:v>365.36130000000003</c:v>
                </c:pt>
                <c:pt idx="11255">
                  <c:v>365.37689999999998</c:v>
                </c:pt>
                <c:pt idx="11256">
                  <c:v>365.39060000000001</c:v>
                </c:pt>
                <c:pt idx="11257">
                  <c:v>365.40499999999997</c:v>
                </c:pt>
                <c:pt idx="11258">
                  <c:v>365.4162</c:v>
                </c:pt>
                <c:pt idx="11259">
                  <c:v>365.42950000000002</c:v>
                </c:pt>
                <c:pt idx="11260">
                  <c:v>365.44170000000003</c:v>
                </c:pt>
                <c:pt idx="11261">
                  <c:v>365.45580000000001</c:v>
                </c:pt>
                <c:pt idx="11262">
                  <c:v>365.46879999999999</c:v>
                </c:pt>
                <c:pt idx="11263">
                  <c:v>365.48340000000002</c:v>
                </c:pt>
                <c:pt idx="11264">
                  <c:v>365.49630000000002</c:v>
                </c:pt>
                <c:pt idx="11265">
                  <c:v>365.5095</c:v>
                </c:pt>
                <c:pt idx="11266">
                  <c:v>365.52370000000002</c:v>
                </c:pt>
                <c:pt idx="11267">
                  <c:v>365.53629999999998</c:v>
                </c:pt>
                <c:pt idx="11268">
                  <c:v>365.54950000000002</c:v>
                </c:pt>
                <c:pt idx="11269">
                  <c:v>365.56349999999998</c:v>
                </c:pt>
                <c:pt idx="11270">
                  <c:v>365.57659999999998</c:v>
                </c:pt>
                <c:pt idx="11271">
                  <c:v>365.59</c:v>
                </c:pt>
                <c:pt idx="11272">
                  <c:v>365.601</c:v>
                </c:pt>
                <c:pt idx="11273">
                  <c:v>365.61349999999999</c:v>
                </c:pt>
                <c:pt idx="11274">
                  <c:v>365.62639999999999</c:v>
                </c:pt>
                <c:pt idx="11275">
                  <c:v>365.64</c:v>
                </c:pt>
                <c:pt idx="11276">
                  <c:v>365.64949999999999</c:v>
                </c:pt>
                <c:pt idx="11277">
                  <c:v>365.66419999999999</c:v>
                </c:pt>
                <c:pt idx="11278">
                  <c:v>365.67610000000002</c:v>
                </c:pt>
                <c:pt idx="11279">
                  <c:v>365.69040000000001</c:v>
                </c:pt>
                <c:pt idx="11280">
                  <c:v>365.70260000000002</c:v>
                </c:pt>
                <c:pt idx="11281">
                  <c:v>365.71519999999998</c:v>
                </c:pt>
                <c:pt idx="11282">
                  <c:v>365.72719999999998</c:v>
                </c:pt>
                <c:pt idx="11283">
                  <c:v>365.73919999999998</c:v>
                </c:pt>
                <c:pt idx="11284">
                  <c:v>365.75420000000003</c:v>
                </c:pt>
                <c:pt idx="11285">
                  <c:v>365.7672</c:v>
                </c:pt>
                <c:pt idx="11286">
                  <c:v>365.78129999999999</c:v>
                </c:pt>
                <c:pt idx="11287">
                  <c:v>365.79599999999999</c:v>
                </c:pt>
                <c:pt idx="11288">
                  <c:v>365.80970000000002</c:v>
                </c:pt>
                <c:pt idx="11289">
                  <c:v>365.82100000000003</c:v>
                </c:pt>
                <c:pt idx="11290">
                  <c:v>365.83420000000001</c:v>
                </c:pt>
                <c:pt idx="11291">
                  <c:v>365.84570000000002</c:v>
                </c:pt>
                <c:pt idx="11292">
                  <c:v>365.858</c:v>
                </c:pt>
                <c:pt idx="11293">
                  <c:v>365.87110000000001</c:v>
                </c:pt>
                <c:pt idx="11294">
                  <c:v>365.88299999999998</c:v>
                </c:pt>
                <c:pt idx="11295">
                  <c:v>365.89580000000001</c:v>
                </c:pt>
                <c:pt idx="11296">
                  <c:v>365.90879999999999</c:v>
                </c:pt>
                <c:pt idx="11297">
                  <c:v>365.92200000000003</c:v>
                </c:pt>
                <c:pt idx="11298">
                  <c:v>365.93380000000002</c:v>
                </c:pt>
                <c:pt idx="11299">
                  <c:v>365.947</c:v>
                </c:pt>
                <c:pt idx="11300">
                  <c:v>365.96100000000001</c:v>
                </c:pt>
                <c:pt idx="11301">
                  <c:v>365.97480000000002</c:v>
                </c:pt>
                <c:pt idx="11302">
                  <c:v>365.9864</c:v>
                </c:pt>
                <c:pt idx="11303">
                  <c:v>365.9984</c:v>
                </c:pt>
                <c:pt idx="11304">
                  <c:v>366.01029999999997</c:v>
                </c:pt>
                <c:pt idx="11305">
                  <c:v>366.0222</c:v>
                </c:pt>
                <c:pt idx="11306">
                  <c:v>366.03559999999999</c:v>
                </c:pt>
                <c:pt idx="11307">
                  <c:v>366.0478</c:v>
                </c:pt>
                <c:pt idx="11308">
                  <c:v>366.06119999999999</c:v>
                </c:pt>
                <c:pt idx="11309">
                  <c:v>366.07560000000001</c:v>
                </c:pt>
                <c:pt idx="11310">
                  <c:v>366.08609999999999</c:v>
                </c:pt>
                <c:pt idx="11311">
                  <c:v>366.0992</c:v>
                </c:pt>
                <c:pt idx="11312">
                  <c:v>366.11160000000001</c:v>
                </c:pt>
                <c:pt idx="11313">
                  <c:v>366.12689999999998</c:v>
                </c:pt>
                <c:pt idx="11314">
                  <c:v>366.13850000000002</c:v>
                </c:pt>
                <c:pt idx="11315">
                  <c:v>366.15089999999998</c:v>
                </c:pt>
                <c:pt idx="11316">
                  <c:v>366.16430000000003</c:v>
                </c:pt>
                <c:pt idx="11317">
                  <c:v>366.17689999999999</c:v>
                </c:pt>
                <c:pt idx="11318">
                  <c:v>366.19</c:v>
                </c:pt>
                <c:pt idx="11319">
                  <c:v>366.202</c:v>
                </c:pt>
                <c:pt idx="11320">
                  <c:v>366.21499999999997</c:v>
                </c:pt>
                <c:pt idx="11321">
                  <c:v>366.2294</c:v>
                </c:pt>
                <c:pt idx="11322">
                  <c:v>366.24149999999997</c:v>
                </c:pt>
                <c:pt idx="11323">
                  <c:v>366.25470000000001</c:v>
                </c:pt>
                <c:pt idx="11324">
                  <c:v>366.26830000000001</c:v>
                </c:pt>
                <c:pt idx="11325">
                  <c:v>366.28</c:v>
                </c:pt>
                <c:pt idx="11326">
                  <c:v>366.29300000000001</c:v>
                </c:pt>
                <c:pt idx="11327">
                  <c:v>366.30810000000002</c:v>
                </c:pt>
                <c:pt idx="11328">
                  <c:v>366.32080000000002</c:v>
                </c:pt>
                <c:pt idx="11329">
                  <c:v>366.33499999999998</c:v>
                </c:pt>
                <c:pt idx="11330">
                  <c:v>366.34690000000001</c:v>
                </c:pt>
                <c:pt idx="11331">
                  <c:v>366.3612</c:v>
                </c:pt>
                <c:pt idx="11332">
                  <c:v>366.37450000000001</c:v>
                </c:pt>
                <c:pt idx="11333">
                  <c:v>366.38839999999999</c:v>
                </c:pt>
                <c:pt idx="11334">
                  <c:v>366.40039999999999</c:v>
                </c:pt>
                <c:pt idx="11335">
                  <c:v>366.41320000000002</c:v>
                </c:pt>
                <c:pt idx="11336">
                  <c:v>366.42739999999998</c:v>
                </c:pt>
                <c:pt idx="11337">
                  <c:v>366.4418</c:v>
                </c:pt>
                <c:pt idx="11338">
                  <c:v>366.45499999999998</c:v>
                </c:pt>
                <c:pt idx="11339">
                  <c:v>366.46749999999997</c:v>
                </c:pt>
                <c:pt idx="11340">
                  <c:v>366.47980000000001</c:v>
                </c:pt>
                <c:pt idx="11341">
                  <c:v>366.49349999999998</c:v>
                </c:pt>
                <c:pt idx="11342">
                  <c:v>366.50650000000002</c:v>
                </c:pt>
                <c:pt idx="11343">
                  <c:v>366.51799999999997</c:v>
                </c:pt>
                <c:pt idx="11344">
                  <c:v>366.53120000000001</c:v>
                </c:pt>
                <c:pt idx="11345">
                  <c:v>366.54250000000002</c:v>
                </c:pt>
                <c:pt idx="11346">
                  <c:v>366.55509999999998</c:v>
                </c:pt>
                <c:pt idx="11347">
                  <c:v>366.56900000000002</c:v>
                </c:pt>
                <c:pt idx="11348">
                  <c:v>366.58049999999997</c:v>
                </c:pt>
                <c:pt idx="11349">
                  <c:v>366.59480000000002</c:v>
                </c:pt>
                <c:pt idx="11350">
                  <c:v>366.60640000000001</c:v>
                </c:pt>
                <c:pt idx="11351">
                  <c:v>366.61919999999998</c:v>
                </c:pt>
                <c:pt idx="11352">
                  <c:v>366.63159999999999</c:v>
                </c:pt>
                <c:pt idx="11353">
                  <c:v>366.64460000000003</c:v>
                </c:pt>
                <c:pt idx="11354">
                  <c:v>366.654</c:v>
                </c:pt>
                <c:pt idx="11355">
                  <c:v>366.66759999999999</c:v>
                </c:pt>
                <c:pt idx="11356">
                  <c:v>366.68130000000002</c:v>
                </c:pt>
                <c:pt idx="11357">
                  <c:v>366.69369999999998</c:v>
                </c:pt>
                <c:pt idx="11358">
                  <c:v>366.70639999999997</c:v>
                </c:pt>
                <c:pt idx="11359">
                  <c:v>366.7192</c:v>
                </c:pt>
                <c:pt idx="11360">
                  <c:v>366.7312</c:v>
                </c:pt>
                <c:pt idx="11361">
                  <c:v>366.74419999999998</c:v>
                </c:pt>
                <c:pt idx="11362">
                  <c:v>366.75740000000002</c:v>
                </c:pt>
                <c:pt idx="11363">
                  <c:v>366.76929999999999</c:v>
                </c:pt>
                <c:pt idx="11364">
                  <c:v>366.78210000000001</c:v>
                </c:pt>
                <c:pt idx="11365">
                  <c:v>366.79360000000003</c:v>
                </c:pt>
                <c:pt idx="11366">
                  <c:v>366.80680000000001</c:v>
                </c:pt>
                <c:pt idx="11367">
                  <c:v>366.8175</c:v>
                </c:pt>
                <c:pt idx="11368">
                  <c:v>366.8175</c:v>
                </c:pt>
                <c:pt idx="11369">
                  <c:v>366.8476</c:v>
                </c:pt>
                <c:pt idx="11370">
                  <c:v>366.85890000000001</c:v>
                </c:pt>
                <c:pt idx="11371">
                  <c:v>366.87079999999997</c:v>
                </c:pt>
                <c:pt idx="11372">
                  <c:v>366.88299999999998</c:v>
                </c:pt>
                <c:pt idx="11373">
                  <c:v>366.89440000000002</c:v>
                </c:pt>
                <c:pt idx="11374">
                  <c:v>366.9051</c:v>
                </c:pt>
                <c:pt idx="11375">
                  <c:v>366.91750000000002</c:v>
                </c:pt>
                <c:pt idx="11376">
                  <c:v>366.92579999999998</c:v>
                </c:pt>
                <c:pt idx="11377">
                  <c:v>366.93880000000001</c:v>
                </c:pt>
                <c:pt idx="11378">
                  <c:v>366.95080000000002</c:v>
                </c:pt>
                <c:pt idx="11379">
                  <c:v>366.96100000000001</c:v>
                </c:pt>
                <c:pt idx="11380">
                  <c:v>366.97340000000003</c:v>
                </c:pt>
                <c:pt idx="11381">
                  <c:v>366.98410000000001</c:v>
                </c:pt>
                <c:pt idx="11382">
                  <c:v>366.99310000000003</c:v>
                </c:pt>
                <c:pt idx="11383">
                  <c:v>367.0025</c:v>
                </c:pt>
                <c:pt idx="11384">
                  <c:v>367.01179999999999</c:v>
                </c:pt>
                <c:pt idx="11385">
                  <c:v>367.02460000000002</c:v>
                </c:pt>
                <c:pt idx="11386">
                  <c:v>367.03590000000003</c:v>
                </c:pt>
                <c:pt idx="11387">
                  <c:v>367.04640000000001</c:v>
                </c:pt>
                <c:pt idx="11388">
                  <c:v>367.0564</c:v>
                </c:pt>
                <c:pt idx="11389">
                  <c:v>367.06799999999998</c:v>
                </c:pt>
                <c:pt idx="11390">
                  <c:v>367.08049999999997</c:v>
                </c:pt>
                <c:pt idx="11391">
                  <c:v>367.09219999999999</c:v>
                </c:pt>
                <c:pt idx="11392">
                  <c:v>367.10539999999997</c:v>
                </c:pt>
                <c:pt idx="11393">
                  <c:v>367.11439999999999</c:v>
                </c:pt>
                <c:pt idx="11394">
                  <c:v>367.1277</c:v>
                </c:pt>
                <c:pt idx="11395">
                  <c:v>367.14089999999999</c:v>
                </c:pt>
                <c:pt idx="11396">
                  <c:v>367.1533</c:v>
                </c:pt>
                <c:pt idx="11397">
                  <c:v>367.1653</c:v>
                </c:pt>
                <c:pt idx="11398">
                  <c:v>367.17930000000001</c:v>
                </c:pt>
                <c:pt idx="11399">
                  <c:v>367.1918</c:v>
                </c:pt>
                <c:pt idx="11400">
                  <c:v>367.20409999999998</c:v>
                </c:pt>
                <c:pt idx="11401">
                  <c:v>367.21679999999998</c:v>
                </c:pt>
                <c:pt idx="11402">
                  <c:v>367.23</c:v>
                </c:pt>
                <c:pt idx="11403">
                  <c:v>367.24310000000003</c:v>
                </c:pt>
                <c:pt idx="11404">
                  <c:v>367.2559</c:v>
                </c:pt>
                <c:pt idx="11405">
                  <c:v>367.26780000000002</c:v>
                </c:pt>
                <c:pt idx="11406">
                  <c:v>367.28160000000003</c:v>
                </c:pt>
                <c:pt idx="11407">
                  <c:v>367.29419999999999</c:v>
                </c:pt>
                <c:pt idx="11408">
                  <c:v>367.30759999999998</c:v>
                </c:pt>
                <c:pt idx="11409">
                  <c:v>367.3193</c:v>
                </c:pt>
                <c:pt idx="11410">
                  <c:v>367.3304</c:v>
                </c:pt>
                <c:pt idx="11411">
                  <c:v>367.34140000000002</c:v>
                </c:pt>
                <c:pt idx="11412">
                  <c:v>367.35469999999998</c:v>
                </c:pt>
                <c:pt idx="11413">
                  <c:v>367.36759999999998</c:v>
                </c:pt>
                <c:pt idx="11414">
                  <c:v>367.38</c:v>
                </c:pt>
                <c:pt idx="11415">
                  <c:v>367.39120000000003</c:v>
                </c:pt>
                <c:pt idx="11416">
                  <c:v>367.40219999999999</c:v>
                </c:pt>
                <c:pt idx="11417">
                  <c:v>367.416</c:v>
                </c:pt>
                <c:pt idx="11418">
                  <c:v>367.42869999999999</c:v>
                </c:pt>
                <c:pt idx="11419">
                  <c:v>367.44</c:v>
                </c:pt>
                <c:pt idx="11420">
                  <c:v>367.45159999999998</c:v>
                </c:pt>
                <c:pt idx="11421">
                  <c:v>367.46319999999997</c:v>
                </c:pt>
                <c:pt idx="11422">
                  <c:v>367.476</c:v>
                </c:pt>
                <c:pt idx="11423">
                  <c:v>367.48899999999998</c:v>
                </c:pt>
                <c:pt idx="11424">
                  <c:v>367.50049999999999</c:v>
                </c:pt>
                <c:pt idx="11425">
                  <c:v>367.5138</c:v>
                </c:pt>
                <c:pt idx="11426">
                  <c:v>367.5231</c:v>
                </c:pt>
                <c:pt idx="11427">
                  <c:v>367.53559999999999</c:v>
                </c:pt>
                <c:pt idx="11428">
                  <c:v>367.54849999999999</c:v>
                </c:pt>
                <c:pt idx="11429">
                  <c:v>367.55930000000001</c:v>
                </c:pt>
                <c:pt idx="11430">
                  <c:v>367.57249999999999</c:v>
                </c:pt>
                <c:pt idx="11431">
                  <c:v>367.58440000000002</c:v>
                </c:pt>
                <c:pt idx="11432">
                  <c:v>367.59820000000002</c:v>
                </c:pt>
                <c:pt idx="11433">
                  <c:v>367.6103</c:v>
                </c:pt>
                <c:pt idx="11434">
                  <c:v>367.62349999999998</c:v>
                </c:pt>
                <c:pt idx="11435">
                  <c:v>367.63499999999999</c:v>
                </c:pt>
                <c:pt idx="11436">
                  <c:v>367.649</c:v>
                </c:pt>
                <c:pt idx="11437">
                  <c:v>367.66059999999999</c:v>
                </c:pt>
                <c:pt idx="11438">
                  <c:v>367.67340000000002</c:v>
                </c:pt>
                <c:pt idx="11439">
                  <c:v>367.68639999999999</c:v>
                </c:pt>
                <c:pt idx="11440">
                  <c:v>367.7</c:v>
                </c:pt>
                <c:pt idx="11441">
                  <c:v>367.71350000000001</c:v>
                </c:pt>
                <c:pt idx="11442">
                  <c:v>367.72710000000001</c:v>
                </c:pt>
                <c:pt idx="11443">
                  <c:v>367.73829999999998</c:v>
                </c:pt>
                <c:pt idx="11444">
                  <c:v>367.7516</c:v>
                </c:pt>
                <c:pt idx="11445">
                  <c:v>367.76220000000001</c:v>
                </c:pt>
                <c:pt idx="11446">
                  <c:v>367.77499999999998</c:v>
                </c:pt>
                <c:pt idx="11447">
                  <c:v>367.78870000000001</c:v>
                </c:pt>
                <c:pt idx="11448">
                  <c:v>367.80149999999998</c:v>
                </c:pt>
                <c:pt idx="11449">
                  <c:v>367.8134</c:v>
                </c:pt>
                <c:pt idx="11450">
                  <c:v>367.82679999999999</c:v>
                </c:pt>
                <c:pt idx="11451">
                  <c:v>367.84140000000002</c:v>
                </c:pt>
                <c:pt idx="11452">
                  <c:v>367.85419999999999</c:v>
                </c:pt>
                <c:pt idx="11453">
                  <c:v>367.86720000000003</c:v>
                </c:pt>
                <c:pt idx="11454">
                  <c:v>367.87939999999998</c:v>
                </c:pt>
                <c:pt idx="11455">
                  <c:v>367.892</c:v>
                </c:pt>
                <c:pt idx="11456">
                  <c:v>367.90519999999998</c:v>
                </c:pt>
                <c:pt idx="11457">
                  <c:v>367.91890000000001</c:v>
                </c:pt>
                <c:pt idx="11458">
                  <c:v>367.93169999999998</c:v>
                </c:pt>
                <c:pt idx="11459">
                  <c:v>367.94650000000001</c:v>
                </c:pt>
                <c:pt idx="11460">
                  <c:v>367.95839999999998</c:v>
                </c:pt>
                <c:pt idx="11461">
                  <c:v>367.97179999999997</c:v>
                </c:pt>
                <c:pt idx="11462">
                  <c:v>367.98450000000003</c:v>
                </c:pt>
                <c:pt idx="11463">
                  <c:v>367.99959999999999</c:v>
                </c:pt>
                <c:pt idx="11464">
                  <c:v>368.01319999999998</c:v>
                </c:pt>
                <c:pt idx="11465">
                  <c:v>368.02589999999998</c:v>
                </c:pt>
                <c:pt idx="11466">
                  <c:v>368.03879999999998</c:v>
                </c:pt>
                <c:pt idx="11467">
                  <c:v>368.05250000000001</c:v>
                </c:pt>
                <c:pt idx="11468">
                  <c:v>368.06569999999999</c:v>
                </c:pt>
                <c:pt idx="11469">
                  <c:v>368.07850000000002</c:v>
                </c:pt>
                <c:pt idx="11470">
                  <c:v>368.0924</c:v>
                </c:pt>
                <c:pt idx="11471">
                  <c:v>368.10500000000002</c:v>
                </c:pt>
                <c:pt idx="11472">
                  <c:v>368.11900000000003</c:v>
                </c:pt>
                <c:pt idx="11473">
                  <c:v>368.13080000000002</c:v>
                </c:pt>
                <c:pt idx="11474">
                  <c:v>368.14479999999998</c:v>
                </c:pt>
                <c:pt idx="11475">
                  <c:v>368.15649999999999</c:v>
                </c:pt>
                <c:pt idx="11476">
                  <c:v>368.16759999999999</c:v>
                </c:pt>
                <c:pt idx="11477">
                  <c:v>368.18099999999998</c:v>
                </c:pt>
                <c:pt idx="11478">
                  <c:v>368.19369999999998</c:v>
                </c:pt>
                <c:pt idx="11479">
                  <c:v>368.2054</c:v>
                </c:pt>
                <c:pt idx="11480">
                  <c:v>368.21800000000002</c:v>
                </c:pt>
                <c:pt idx="11481">
                  <c:v>368.23020000000002</c:v>
                </c:pt>
                <c:pt idx="11482">
                  <c:v>368.24119999999999</c:v>
                </c:pt>
                <c:pt idx="11483">
                  <c:v>368.25540000000001</c:v>
                </c:pt>
                <c:pt idx="11484">
                  <c:v>368.26940000000002</c:v>
                </c:pt>
                <c:pt idx="11485">
                  <c:v>368.28100000000001</c:v>
                </c:pt>
                <c:pt idx="11486">
                  <c:v>368.29509999999999</c:v>
                </c:pt>
                <c:pt idx="11487">
                  <c:v>368.30869999999999</c:v>
                </c:pt>
                <c:pt idx="11488">
                  <c:v>368.3211</c:v>
                </c:pt>
                <c:pt idx="11489">
                  <c:v>368.33319999999998</c:v>
                </c:pt>
                <c:pt idx="11490">
                  <c:v>368.3467</c:v>
                </c:pt>
                <c:pt idx="11491">
                  <c:v>368.35820000000001</c:v>
                </c:pt>
                <c:pt idx="11492">
                  <c:v>368.37040000000002</c:v>
                </c:pt>
                <c:pt idx="11493">
                  <c:v>368.38440000000003</c:v>
                </c:pt>
                <c:pt idx="11494">
                  <c:v>368.39620000000002</c:v>
                </c:pt>
                <c:pt idx="11495">
                  <c:v>368.40960000000001</c:v>
                </c:pt>
                <c:pt idx="11496">
                  <c:v>368.42450000000002</c:v>
                </c:pt>
                <c:pt idx="11497">
                  <c:v>368.43689999999998</c:v>
                </c:pt>
                <c:pt idx="11498">
                  <c:v>368.45159999999998</c:v>
                </c:pt>
                <c:pt idx="11499">
                  <c:v>368.46339999999998</c:v>
                </c:pt>
                <c:pt idx="11500">
                  <c:v>368.4753</c:v>
                </c:pt>
                <c:pt idx="11501">
                  <c:v>368.48759999999999</c:v>
                </c:pt>
                <c:pt idx="11502">
                  <c:v>368.50119999999998</c:v>
                </c:pt>
                <c:pt idx="11503">
                  <c:v>368.51429999999999</c:v>
                </c:pt>
                <c:pt idx="11504">
                  <c:v>368.52679999999998</c:v>
                </c:pt>
                <c:pt idx="11505">
                  <c:v>368.54020000000003</c:v>
                </c:pt>
                <c:pt idx="11506">
                  <c:v>368.55239999999998</c:v>
                </c:pt>
                <c:pt idx="11507">
                  <c:v>368.5641</c:v>
                </c:pt>
                <c:pt idx="11508">
                  <c:v>368.5761</c:v>
                </c:pt>
                <c:pt idx="11509">
                  <c:v>368.5881</c:v>
                </c:pt>
                <c:pt idx="11510">
                  <c:v>368.60129999999998</c:v>
                </c:pt>
                <c:pt idx="11511">
                  <c:v>368.6114</c:v>
                </c:pt>
                <c:pt idx="11512">
                  <c:v>368.6232</c:v>
                </c:pt>
                <c:pt idx="11513">
                  <c:v>368.63619999999997</c:v>
                </c:pt>
                <c:pt idx="11514">
                  <c:v>368.65030000000002</c:v>
                </c:pt>
                <c:pt idx="11515">
                  <c:v>368.66079999999999</c:v>
                </c:pt>
                <c:pt idx="11516">
                  <c:v>368.67360000000002</c:v>
                </c:pt>
                <c:pt idx="11517">
                  <c:v>368.68720000000002</c:v>
                </c:pt>
                <c:pt idx="11518">
                  <c:v>368.69959999999998</c:v>
                </c:pt>
                <c:pt idx="11519">
                  <c:v>368.71050000000002</c:v>
                </c:pt>
                <c:pt idx="11520">
                  <c:v>368.72329999999999</c:v>
                </c:pt>
                <c:pt idx="11521">
                  <c:v>368.73630000000003</c:v>
                </c:pt>
                <c:pt idx="11522">
                  <c:v>368.74900000000002</c:v>
                </c:pt>
                <c:pt idx="11523">
                  <c:v>368.76220000000001</c:v>
                </c:pt>
                <c:pt idx="11524">
                  <c:v>368.77390000000003</c:v>
                </c:pt>
                <c:pt idx="11525">
                  <c:v>368.78719999999998</c:v>
                </c:pt>
                <c:pt idx="11526">
                  <c:v>368.79939999999999</c:v>
                </c:pt>
                <c:pt idx="11527">
                  <c:v>368.81220000000002</c:v>
                </c:pt>
                <c:pt idx="11528">
                  <c:v>368.82400000000001</c:v>
                </c:pt>
                <c:pt idx="11529">
                  <c:v>368.83699999999999</c:v>
                </c:pt>
                <c:pt idx="11530">
                  <c:v>368.85120000000001</c:v>
                </c:pt>
                <c:pt idx="11531">
                  <c:v>368.86380000000003</c:v>
                </c:pt>
                <c:pt idx="11532">
                  <c:v>368.87459999999999</c:v>
                </c:pt>
                <c:pt idx="11533">
                  <c:v>368.88760000000002</c:v>
                </c:pt>
                <c:pt idx="11534">
                  <c:v>368.9015</c:v>
                </c:pt>
                <c:pt idx="11535">
                  <c:v>368.91359999999997</c:v>
                </c:pt>
                <c:pt idx="11536">
                  <c:v>368.92610000000002</c:v>
                </c:pt>
                <c:pt idx="11537">
                  <c:v>368.94040000000001</c:v>
                </c:pt>
                <c:pt idx="11538">
                  <c:v>368.95209999999997</c:v>
                </c:pt>
                <c:pt idx="11539">
                  <c:v>368.96640000000002</c:v>
                </c:pt>
                <c:pt idx="11540">
                  <c:v>368.97829999999999</c:v>
                </c:pt>
                <c:pt idx="11541">
                  <c:v>368.99079999999998</c:v>
                </c:pt>
                <c:pt idx="11542">
                  <c:v>369.005</c:v>
                </c:pt>
                <c:pt idx="11543">
                  <c:v>369.01560000000001</c:v>
                </c:pt>
                <c:pt idx="11544">
                  <c:v>369.0292</c:v>
                </c:pt>
                <c:pt idx="11545">
                  <c:v>369.04160000000002</c:v>
                </c:pt>
                <c:pt idx="11546">
                  <c:v>369.05509999999998</c:v>
                </c:pt>
                <c:pt idx="11547">
                  <c:v>369.06599999999997</c:v>
                </c:pt>
                <c:pt idx="11548">
                  <c:v>369.07900000000001</c:v>
                </c:pt>
                <c:pt idx="11549">
                  <c:v>369.09249999999997</c:v>
                </c:pt>
                <c:pt idx="11550">
                  <c:v>369.10570000000001</c:v>
                </c:pt>
                <c:pt idx="11551">
                  <c:v>369.11790000000002</c:v>
                </c:pt>
                <c:pt idx="11552">
                  <c:v>369.1318</c:v>
                </c:pt>
                <c:pt idx="11553">
                  <c:v>369.14519999999999</c:v>
                </c:pt>
                <c:pt idx="11554">
                  <c:v>369.15820000000002</c:v>
                </c:pt>
                <c:pt idx="11555">
                  <c:v>369.16879999999998</c:v>
                </c:pt>
                <c:pt idx="11556">
                  <c:v>369.1814</c:v>
                </c:pt>
                <c:pt idx="11557">
                  <c:v>369.19479999999999</c:v>
                </c:pt>
                <c:pt idx="11558">
                  <c:v>369.20760000000001</c:v>
                </c:pt>
                <c:pt idx="11559">
                  <c:v>369.22019999999998</c:v>
                </c:pt>
                <c:pt idx="11560">
                  <c:v>369.23270000000002</c:v>
                </c:pt>
                <c:pt idx="11561">
                  <c:v>369.24450000000002</c:v>
                </c:pt>
                <c:pt idx="11562">
                  <c:v>369.25749999999999</c:v>
                </c:pt>
                <c:pt idx="11563">
                  <c:v>369.26889999999997</c:v>
                </c:pt>
                <c:pt idx="11564">
                  <c:v>369.28100000000001</c:v>
                </c:pt>
                <c:pt idx="11565">
                  <c:v>369.2919</c:v>
                </c:pt>
                <c:pt idx="11566">
                  <c:v>369.30500000000001</c:v>
                </c:pt>
                <c:pt idx="11567">
                  <c:v>369.31650000000002</c:v>
                </c:pt>
                <c:pt idx="11568">
                  <c:v>369.32900000000001</c:v>
                </c:pt>
                <c:pt idx="11569">
                  <c:v>369.34140000000002</c:v>
                </c:pt>
                <c:pt idx="11570">
                  <c:v>369.35509999999999</c:v>
                </c:pt>
                <c:pt idx="11571">
                  <c:v>369.36619999999999</c:v>
                </c:pt>
                <c:pt idx="11572">
                  <c:v>369.37920000000003</c:v>
                </c:pt>
                <c:pt idx="11573">
                  <c:v>369.39170000000001</c:v>
                </c:pt>
                <c:pt idx="11574">
                  <c:v>369.40339999999998</c:v>
                </c:pt>
                <c:pt idx="11575">
                  <c:v>369.41640000000001</c:v>
                </c:pt>
                <c:pt idx="11576">
                  <c:v>369.42959999999999</c:v>
                </c:pt>
                <c:pt idx="11577">
                  <c:v>369.44139999999999</c:v>
                </c:pt>
                <c:pt idx="11578">
                  <c:v>369.4545</c:v>
                </c:pt>
                <c:pt idx="11579">
                  <c:v>369.46600000000001</c:v>
                </c:pt>
                <c:pt idx="11580">
                  <c:v>369.48039999999997</c:v>
                </c:pt>
                <c:pt idx="11581">
                  <c:v>369.49239999999998</c:v>
                </c:pt>
                <c:pt idx="11582">
                  <c:v>369.50459999999998</c:v>
                </c:pt>
                <c:pt idx="11583">
                  <c:v>369.51620000000003</c:v>
                </c:pt>
                <c:pt idx="11584">
                  <c:v>369.53089999999997</c:v>
                </c:pt>
                <c:pt idx="11585">
                  <c:v>369.5428</c:v>
                </c:pt>
                <c:pt idx="11586">
                  <c:v>369.55399999999997</c:v>
                </c:pt>
                <c:pt idx="11587">
                  <c:v>369.56799999999998</c:v>
                </c:pt>
                <c:pt idx="11588">
                  <c:v>369.58120000000002</c:v>
                </c:pt>
                <c:pt idx="11589">
                  <c:v>369.59300000000002</c:v>
                </c:pt>
                <c:pt idx="11590">
                  <c:v>369.60219999999998</c:v>
                </c:pt>
                <c:pt idx="11591">
                  <c:v>369.61540000000002</c:v>
                </c:pt>
                <c:pt idx="11592">
                  <c:v>369.62869999999998</c:v>
                </c:pt>
                <c:pt idx="11593">
                  <c:v>369.6397</c:v>
                </c:pt>
                <c:pt idx="11594">
                  <c:v>369.65249999999997</c:v>
                </c:pt>
                <c:pt idx="11595">
                  <c:v>369.66609999999997</c:v>
                </c:pt>
                <c:pt idx="11596">
                  <c:v>369.67840000000001</c:v>
                </c:pt>
                <c:pt idx="11597">
                  <c:v>369.69</c:v>
                </c:pt>
                <c:pt idx="11598">
                  <c:v>369.70240000000001</c:v>
                </c:pt>
                <c:pt idx="11599">
                  <c:v>369.71480000000003</c:v>
                </c:pt>
                <c:pt idx="11600">
                  <c:v>369.7276</c:v>
                </c:pt>
                <c:pt idx="11601">
                  <c:v>369.74119999999999</c:v>
                </c:pt>
                <c:pt idx="11602">
                  <c:v>369.75259999999997</c:v>
                </c:pt>
                <c:pt idx="11603">
                  <c:v>369.76499999999999</c:v>
                </c:pt>
                <c:pt idx="11604">
                  <c:v>369.77820000000003</c:v>
                </c:pt>
                <c:pt idx="11605">
                  <c:v>369.79160000000002</c:v>
                </c:pt>
                <c:pt idx="11606">
                  <c:v>369.80239999999998</c:v>
                </c:pt>
                <c:pt idx="11607">
                  <c:v>369.81659999999999</c:v>
                </c:pt>
                <c:pt idx="11608">
                  <c:v>369.82799999999997</c:v>
                </c:pt>
                <c:pt idx="11609">
                  <c:v>369.83909999999997</c:v>
                </c:pt>
                <c:pt idx="11610">
                  <c:v>369.8528</c:v>
                </c:pt>
                <c:pt idx="11611">
                  <c:v>369.86500000000001</c:v>
                </c:pt>
                <c:pt idx="11612">
                  <c:v>369.87810000000002</c:v>
                </c:pt>
                <c:pt idx="11613">
                  <c:v>369.88959999999997</c:v>
                </c:pt>
                <c:pt idx="11614">
                  <c:v>369.90039999999999</c:v>
                </c:pt>
                <c:pt idx="11615">
                  <c:v>369.91500000000002</c:v>
                </c:pt>
                <c:pt idx="11616">
                  <c:v>369.92689999999999</c:v>
                </c:pt>
                <c:pt idx="11617">
                  <c:v>369.9391</c:v>
                </c:pt>
                <c:pt idx="11618">
                  <c:v>369.95080000000002</c:v>
                </c:pt>
                <c:pt idx="11619">
                  <c:v>369.9622</c:v>
                </c:pt>
                <c:pt idx="11620">
                  <c:v>369.97550000000001</c:v>
                </c:pt>
                <c:pt idx="11621">
                  <c:v>369.9889</c:v>
                </c:pt>
                <c:pt idx="11622">
                  <c:v>370.00150000000002</c:v>
                </c:pt>
                <c:pt idx="11623">
                  <c:v>370.01339999999999</c:v>
                </c:pt>
                <c:pt idx="11624">
                  <c:v>370.02589999999998</c:v>
                </c:pt>
                <c:pt idx="11625">
                  <c:v>370.0378</c:v>
                </c:pt>
                <c:pt idx="11626">
                  <c:v>370.05029999999999</c:v>
                </c:pt>
                <c:pt idx="11627">
                  <c:v>370.06169999999997</c:v>
                </c:pt>
                <c:pt idx="11628">
                  <c:v>370.0754</c:v>
                </c:pt>
                <c:pt idx="11629">
                  <c:v>370.08749999999998</c:v>
                </c:pt>
                <c:pt idx="11630">
                  <c:v>370.09890000000001</c:v>
                </c:pt>
                <c:pt idx="11631">
                  <c:v>370.11160000000001</c:v>
                </c:pt>
                <c:pt idx="11632">
                  <c:v>370.12389999999999</c:v>
                </c:pt>
                <c:pt idx="11633">
                  <c:v>370.13510000000002</c:v>
                </c:pt>
                <c:pt idx="11634">
                  <c:v>370.14800000000002</c:v>
                </c:pt>
                <c:pt idx="11635">
                  <c:v>370.16149999999999</c:v>
                </c:pt>
                <c:pt idx="11636">
                  <c:v>370.17399999999998</c:v>
                </c:pt>
                <c:pt idx="11637">
                  <c:v>370.18740000000003</c:v>
                </c:pt>
                <c:pt idx="11638">
                  <c:v>370.19979999999998</c:v>
                </c:pt>
                <c:pt idx="11639">
                  <c:v>370.21140000000003</c:v>
                </c:pt>
                <c:pt idx="11640">
                  <c:v>370.2242</c:v>
                </c:pt>
                <c:pt idx="11641">
                  <c:v>370.23599999999999</c:v>
                </c:pt>
                <c:pt idx="11642">
                  <c:v>370.25060000000002</c:v>
                </c:pt>
                <c:pt idx="11643">
                  <c:v>370.26319999999998</c:v>
                </c:pt>
                <c:pt idx="11644">
                  <c:v>370.27659999999997</c:v>
                </c:pt>
                <c:pt idx="11645">
                  <c:v>370.28910000000002</c:v>
                </c:pt>
                <c:pt idx="11646">
                  <c:v>370.30180000000001</c:v>
                </c:pt>
                <c:pt idx="11647">
                  <c:v>370.31319999999999</c:v>
                </c:pt>
                <c:pt idx="11648">
                  <c:v>370.3263</c:v>
                </c:pt>
                <c:pt idx="11649">
                  <c:v>370.33909999999997</c:v>
                </c:pt>
                <c:pt idx="11650">
                  <c:v>370.35219999999998</c:v>
                </c:pt>
                <c:pt idx="11651">
                  <c:v>370.36369999999999</c:v>
                </c:pt>
                <c:pt idx="11652">
                  <c:v>370.37599999999998</c:v>
                </c:pt>
                <c:pt idx="11653">
                  <c:v>370.39049999999997</c:v>
                </c:pt>
                <c:pt idx="11654">
                  <c:v>370.40170000000001</c:v>
                </c:pt>
                <c:pt idx="11655">
                  <c:v>370.41399999999999</c:v>
                </c:pt>
                <c:pt idx="11656">
                  <c:v>370.42739999999998</c:v>
                </c:pt>
                <c:pt idx="11657">
                  <c:v>370.43869999999998</c:v>
                </c:pt>
                <c:pt idx="11658">
                  <c:v>370.45060000000001</c:v>
                </c:pt>
                <c:pt idx="11659">
                  <c:v>370.46339999999998</c:v>
                </c:pt>
                <c:pt idx="11660">
                  <c:v>370.47559999999999</c:v>
                </c:pt>
                <c:pt idx="11661">
                  <c:v>370.4862</c:v>
                </c:pt>
                <c:pt idx="11662">
                  <c:v>370.49700000000001</c:v>
                </c:pt>
                <c:pt idx="11663">
                  <c:v>370.51080000000002</c:v>
                </c:pt>
                <c:pt idx="11664">
                  <c:v>370.52179999999998</c:v>
                </c:pt>
                <c:pt idx="11665">
                  <c:v>370.5335</c:v>
                </c:pt>
                <c:pt idx="11666">
                  <c:v>370.54500000000002</c:v>
                </c:pt>
                <c:pt idx="11667">
                  <c:v>370.5564</c:v>
                </c:pt>
                <c:pt idx="11668">
                  <c:v>370.56630000000001</c:v>
                </c:pt>
                <c:pt idx="11669">
                  <c:v>370.5804</c:v>
                </c:pt>
                <c:pt idx="11670">
                  <c:v>370.5933</c:v>
                </c:pt>
                <c:pt idx="11671">
                  <c:v>370.60579999999999</c:v>
                </c:pt>
                <c:pt idx="11672">
                  <c:v>370.61660000000001</c:v>
                </c:pt>
                <c:pt idx="11673">
                  <c:v>370.63040000000001</c:v>
                </c:pt>
                <c:pt idx="11674">
                  <c:v>370.64359999999999</c:v>
                </c:pt>
                <c:pt idx="11675">
                  <c:v>370.65480000000002</c:v>
                </c:pt>
                <c:pt idx="11676">
                  <c:v>370.66629999999998</c:v>
                </c:pt>
                <c:pt idx="11677">
                  <c:v>370.67809999999997</c:v>
                </c:pt>
                <c:pt idx="11678">
                  <c:v>370.69</c:v>
                </c:pt>
                <c:pt idx="11679">
                  <c:v>370.702</c:v>
                </c:pt>
                <c:pt idx="11680">
                  <c:v>370.71499999999997</c:v>
                </c:pt>
                <c:pt idx="11681">
                  <c:v>370.72649999999999</c:v>
                </c:pt>
                <c:pt idx="11682">
                  <c:v>370.74020000000002</c:v>
                </c:pt>
                <c:pt idx="11683">
                  <c:v>370.75319999999999</c:v>
                </c:pt>
                <c:pt idx="11684">
                  <c:v>370.76420000000002</c:v>
                </c:pt>
                <c:pt idx="11685">
                  <c:v>370.77699999999999</c:v>
                </c:pt>
                <c:pt idx="11686">
                  <c:v>370.78949999999998</c:v>
                </c:pt>
                <c:pt idx="11687">
                  <c:v>370.80169999999998</c:v>
                </c:pt>
                <c:pt idx="11688">
                  <c:v>370.81299999999999</c:v>
                </c:pt>
                <c:pt idx="11689">
                  <c:v>370.8254</c:v>
                </c:pt>
                <c:pt idx="11690">
                  <c:v>370.83760000000001</c:v>
                </c:pt>
                <c:pt idx="11691">
                  <c:v>370.84960000000001</c:v>
                </c:pt>
                <c:pt idx="11692">
                  <c:v>370.86259999999999</c:v>
                </c:pt>
                <c:pt idx="11693">
                  <c:v>370.8732</c:v>
                </c:pt>
                <c:pt idx="11694">
                  <c:v>370.88600000000002</c:v>
                </c:pt>
                <c:pt idx="11695">
                  <c:v>370.8954</c:v>
                </c:pt>
                <c:pt idx="11696">
                  <c:v>370.91</c:v>
                </c:pt>
                <c:pt idx="11697">
                  <c:v>370.92110000000002</c:v>
                </c:pt>
                <c:pt idx="11698">
                  <c:v>370.935</c:v>
                </c:pt>
                <c:pt idx="11699">
                  <c:v>370.94650000000001</c:v>
                </c:pt>
                <c:pt idx="11700">
                  <c:v>370.959</c:v>
                </c:pt>
                <c:pt idx="11701">
                  <c:v>370.97160000000002</c:v>
                </c:pt>
                <c:pt idx="11702">
                  <c:v>370.98500000000001</c:v>
                </c:pt>
                <c:pt idx="11703">
                  <c:v>370.99799999999999</c:v>
                </c:pt>
                <c:pt idx="11704">
                  <c:v>371.0102</c:v>
                </c:pt>
                <c:pt idx="11705">
                  <c:v>371.02390000000003</c:v>
                </c:pt>
                <c:pt idx="11706">
                  <c:v>371.03500000000003</c:v>
                </c:pt>
                <c:pt idx="11707">
                  <c:v>371.04840000000002</c:v>
                </c:pt>
                <c:pt idx="11708">
                  <c:v>371.06130000000002</c:v>
                </c:pt>
                <c:pt idx="11709">
                  <c:v>371.07479999999998</c:v>
                </c:pt>
                <c:pt idx="11710">
                  <c:v>371.08620000000002</c:v>
                </c:pt>
                <c:pt idx="11711">
                  <c:v>371.09890000000001</c:v>
                </c:pt>
                <c:pt idx="11712">
                  <c:v>371.11099999999999</c:v>
                </c:pt>
                <c:pt idx="11713">
                  <c:v>371.1268</c:v>
                </c:pt>
                <c:pt idx="11714">
                  <c:v>371.137</c:v>
                </c:pt>
                <c:pt idx="11715">
                  <c:v>371.1515</c:v>
                </c:pt>
                <c:pt idx="11716">
                  <c:v>371.16370000000001</c:v>
                </c:pt>
                <c:pt idx="11717">
                  <c:v>371.17610000000002</c:v>
                </c:pt>
                <c:pt idx="11718">
                  <c:v>371.18599999999998</c:v>
                </c:pt>
                <c:pt idx="11719">
                  <c:v>371.19900000000001</c:v>
                </c:pt>
                <c:pt idx="11720">
                  <c:v>371.21159999999998</c:v>
                </c:pt>
                <c:pt idx="11721">
                  <c:v>371.22329999999999</c:v>
                </c:pt>
                <c:pt idx="11722">
                  <c:v>371.23649999999998</c:v>
                </c:pt>
                <c:pt idx="11723">
                  <c:v>371.25009999999997</c:v>
                </c:pt>
                <c:pt idx="11724">
                  <c:v>371.26260000000002</c:v>
                </c:pt>
                <c:pt idx="11725">
                  <c:v>371.2749</c:v>
                </c:pt>
                <c:pt idx="11726">
                  <c:v>371.28719999999998</c:v>
                </c:pt>
                <c:pt idx="11727">
                  <c:v>371.29809999999998</c:v>
                </c:pt>
                <c:pt idx="11728">
                  <c:v>371.31169999999997</c:v>
                </c:pt>
                <c:pt idx="11729">
                  <c:v>371.32190000000003</c:v>
                </c:pt>
                <c:pt idx="11730">
                  <c:v>371.3356</c:v>
                </c:pt>
                <c:pt idx="11731">
                  <c:v>371.34719999999999</c:v>
                </c:pt>
                <c:pt idx="11732">
                  <c:v>371.35899999999998</c:v>
                </c:pt>
                <c:pt idx="11733">
                  <c:v>371.37200000000001</c:v>
                </c:pt>
                <c:pt idx="11734">
                  <c:v>371.38400000000001</c:v>
                </c:pt>
                <c:pt idx="11735">
                  <c:v>371.3956</c:v>
                </c:pt>
                <c:pt idx="11736">
                  <c:v>371.40620000000001</c:v>
                </c:pt>
                <c:pt idx="11737">
                  <c:v>371.41739999999999</c:v>
                </c:pt>
                <c:pt idx="11738">
                  <c:v>371.42939999999999</c:v>
                </c:pt>
                <c:pt idx="11739">
                  <c:v>371.4418</c:v>
                </c:pt>
                <c:pt idx="11740">
                  <c:v>371.45350000000002</c:v>
                </c:pt>
                <c:pt idx="11741">
                  <c:v>371.46679999999998</c:v>
                </c:pt>
                <c:pt idx="11742">
                  <c:v>371.47890000000001</c:v>
                </c:pt>
                <c:pt idx="11743">
                  <c:v>371.49040000000002</c:v>
                </c:pt>
                <c:pt idx="11744">
                  <c:v>371.50240000000002</c:v>
                </c:pt>
                <c:pt idx="11745">
                  <c:v>371.5145</c:v>
                </c:pt>
                <c:pt idx="11746">
                  <c:v>371.52499999999998</c:v>
                </c:pt>
                <c:pt idx="11747">
                  <c:v>371.54</c:v>
                </c:pt>
                <c:pt idx="11748">
                  <c:v>371.55200000000002</c:v>
                </c:pt>
                <c:pt idx="11749">
                  <c:v>371.56349999999998</c:v>
                </c:pt>
                <c:pt idx="11750">
                  <c:v>371.577</c:v>
                </c:pt>
                <c:pt idx="11751">
                  <c:v>371.58749999999998</c:v>
                </c:pt>
                <c:pt idx="11752">
                  <c:v>371.6</c:v>
                </c:pt>
                <c:pt idx="11753">
                  <c:v>371.61450000000002</c:v>
                </c:pt>
                <c:pt idx="11754">
                  <c:v>371.62630000000001</c:v>
                </c:pt>
                <c:pt idx="11755">
                  <c:v>371.63619999999997</c:v>
                </c:pt>
                <c:pt idx="11756">
                  <c:v>371.64960000000002</c:v>
                </c:pt>
                <c:pt idx="11757">
                  <c:v>371.66</c:v>
                </c:pt>
                <c:pt idx="11758">
                  <c:v>371.67360000000002</c:v>
                </c:pt>
                <c:pt idx="11759">
                  <c:v>371.68459999999999</c:v>
                </c:pt>
                <c:pt idx="11760">
                  <c:v>371.69639999999998</c:v>
                </c:pt>
                <c:pt idx="11761">
                  <c:v>371.70940000000002</c:v>
                </c:pt>
                <c:pt idx="11762">
                  <c:v>371.7208</c:v>
                </c:pt>
                <c:pt idx="11763">
                  <c:v>371.73360000000002</c:v>
                </c:pt>
                <c:pt idx="11764">
                  <c:v>371.7448</c:v>
                </c:pt>
                <c:pt idx="11765">
                  <c:v>371.75760000000002</c:v>
                </c:pt>
                <c:pt idx="11766">
                  <c:v>371.77030000000002</c:v>
                </c:pt>
                <c:pt idx="11767">
                  <c:v>371.78120000000001</c:v>
                </c:pt>
                <c:pt idx="11768">
                  <c:v>371.79349999999999</c:v>
                </c:pt>
                <c:pt idx="11769">
                  <c:v>371.80680000000001</c:v>
                </c:pt>
                <c:pt idx="11770">
                  <c:v>371.8175</c:v>
                </c:pt>
                <c:pt idx="11771">
                  <c:v>371.82900000000001</c:v>
                </c:pt>
                <c:pt idx="11772">
                  <c:v>371.84</c:v>
                </c:pt>
                <c:pt idx="11773">
                  <c:v>371.85329999999999</c:v>
                </c:pt>
                <c:pt idx="11774">
                  <c:v>371.86579999999998</c:v>
                </c:pt>
                <c:pt idx="11775">
                  <c:v>371.87920000000003</c:v>
                </c:pt>
                <c:pt idx="11776">
                  <c:v>371.89139999999998</c:v>
                </c:pt>
                <c:pt idx="11777">
                  <c:v>371.90480000000002</c:v>
                </c:pt>
                <c:pt idx="11778">
                  <c:v>371.91699999999997</c:v>
                </c:pt>
                <c:pt idx="11779">
                  <c:v>371.92959999999999</c:v>
                </c:pt>
                <c:pt idx="11780">
                  <c:v>371.94260000000003</c:v>
                </c:pt>
                <c:pt idx="11781">
                  <c:v>371.95600000000002</c:v>
                </c:pt>
                <c:pt idx="11782">
                  <c:v>371.96749999999997</c:v>
                </c:pt>
                <c:pt idx="11783">
                  <c:v>371.98</c:v>
                </c:pt>
                <c:pt idx="11784">
                  <c:v>371.99250000000001</c:v>
                </c:pt>
                <c:pt idx="11785">
                  <c:v>372.00369999999998</c:v>
                </c:pt>
                <c:pt idx="11786">
                  <c:v>372.01600000000002</c:v>
                </c:pt>
                <c:pt idx="11787">
                  <c:v>372.0299</c:v>
                </c:pt>
                <c:pt idx="11788">
                  <c:v>372.04399999999998</c:v>
                </c:pt>
                <c:pt idx="11789">
                  <c:v>372.05680000000001</c:v>
                </c:pt>
                <c:pt idx="11790">
                  <c:v>372.06889999999999</c:v>
                </c:pt>
                <c:pt idx="11791">
                  <c:v>372.0822</c:v>
                </c:pt>
                <c:pt idx="11792">
                  <c:v>372.09350000000001</c:v>
                </c:pt>
                <c:pt idx="11793">
                  <c:v>372.10739999999998</c:v>
                </c:pt>
                <c:pt idx="11794">
                  <c:v>372.1191</c:v>
                </c:pt>
                <c:pt idx="11795">
                  <c:v>372.13080000000002</c:v>
                </c:pt>
                <c:pt idx="11796">
                  <c:v>372.142</c:v>
                </c:pt>
                <c:pt idx="11797">
                  <c:v>372.15410000000003</c:v>
                </c:pt>
                <c:pt idx="11798">
                  <c:v>372.166</c:v>
                </c:pt>
                <c:pt idx="11799">
                  <c:v>372.17939999999999</c:v>
                </c:pt>
                <c:pt idx="11800">
                  <c:v>372.19080000000002</c:v>
                </c:pt>
                <c:pt idx="11801">
                  <c:v>372.20280000000002</c:v>
                </c:pt>
                <c:pt idx="11802">
                  <c:v>372.21640000000002</c:v>
                </c:pt>
                <c:pt idx="11803">
                  <c:v>372.22969999999998</c:v>
                </c:pt>
                <c:pt idx="11804">
                  <c:v>372.2414</c:v>
                </c:pt>
                <c:pt idx="11805">
                  <c:v>372.25380000000001</c:v>
                </c:pt>
                <c:pt idx="11806">
                  <c:v>372.26600000000002</c:v>
                </c:pt>
                <c:pt idx="11807">
                  <c:v>372.2792</c:v>
                </c:pt>
                <c:pt idx="11808">
                  <c:v>372.29109999999997</c:v>
                </c:pt>
                <c:pt idx="11809">
                  <c:v>372.30549999999999</c:v>
                </c:pt>
                <c:pt idx="11810">
                  <c:v>372.3184</c:v>
                </c:pt>
                <c:pt idx="11811">
                  <c:v>372.32900000000001</c:v>
                </c:pt>
                <c:pt idx="11812">
                  <c:v>372.33940000000001</c:v>
                </c:pt>
                <c:pt idx="11813">
                  <c:v>372.3537</c:v>
                </c:pt>
                <c:pt idx="11814">
                  <c:v>372.36669999999998</c:v>
                </c:pt>
                <c:pt idx="11815">
                  <c:v>372.37790000000001</c:v>
                </c:pt>
                <c:pt idx="11816">
                  <c:v>372.39060000000001</c:v>
                </c:pt>
                <c:pt idx="11817">
                  <c:v>372.40440000000001</c:v>
                </c:pt>
                <c:pt idx="11818">
                  <c:v>372.4169</c:v>
                </c:pt>
                <c:pt idx="11819">
                  <c:v>372.42829999999998</c:v>
                </c:pt>
                <c:pt idx="11820">
                  <c:v>372.44110000000001</c:v>
                </c:pt>
                <c:pt idx="11821">
                  <c:v>372.45420000000001</c:v>
                </c:pt>
                <c:pt idx="11822">
                  <c:v>372.46620000000001</c:v>
                </c:pt>
                <c:pt idx="11823">
                  <c:v>372.4787</c:v>
                </c:pt>
                <c:pt idx="11824">
                  <c:v>372.49189999999999</c:v>
                </c:pt>
                <c:pt idx="11825">
                  <c:v>372.50299999999999</c:v>
                </c:pt>
                <c:pt idx="11826">
                  <c:v>372.51659999999998</c:v>
                </c:pt>
                <c:pt idx="11827">
                  <c:v>372.52800000000002</c:v>
                </c:pt>
                <c:pt idx="11828">
                  <c:v>372.54059999999998</c:v>
                </c:pt>
                <c:pt idx="11829">
                  <c:v>372.55180000000001</c:v>
                </c:pt>
                <c:pt idx="11830">
                  <c:v>372.56279999999998</c:v>
                </c:pt>
                <c:pt idx="11831">
                  <c:v>372.5754</c:v>
                </c:pt>
                <c:pt idx="11832">
                  <c:v>372.58780000000002</c:v>
                </c:pt>
                <c:pt idx="11833">
                  <c:v>372.5992</c:v>
                </c:pt>
                <c:pt idx="11834">
                  <c:v>372.61259999999999</c:v>
                </c:pt>
                <c:pt idx="11835">
                  <c:v>372.625</c:v>
                </c:pt>
                <c:pt idx="11836">
                  <c:v>372.63670000000002</c:v>
                </c:pt>
                <c:pt idx="11837">
                  <c:v>372.64850000000001</c:v>
                </c:pt>
                <c:pt idx="11838">
                  <c:v>372.66129999999998</c:v>
                </c:pt>
                <c:pt idx="11839">
                  <c:v>372.67399999999998</c:v>
                </c:pt>
                <c:pt idx="11840">
                  <c:v>372.68700000000001</c:v>
                </c:pt>
                <c:pt idx="11841">
                  <c:v>372.7002</c:v>
                </c:pt>
                <c:pt idx="11842">
                  <c:v>372.71280000000002</c:v>
                </c:pt>
                <c:pt idx="11843">
                  <c:v>372.72410000000002</c:v>
                </c:pt>
                <c:pt idx="11844">
                  <c:v>372.73559999999998</c:v>
                </c:pt>
                <c:pt idx="11845">
                  <c:v>372.74939999999998</c:v>
                </c:pt>
                <c:pt idx="11846">
                  <c:v>372.75940000000003</c:v>
                </c:pt>
                <c:pt idx="11847">
                  <c:v>372.77260000000001</c:v>
                </c:pt>
                <c:pt idx="11848">
                  <c:v>372.78500000000003</c:v>
                </c:pt>
                <c:pt idx="11849">
                  <c:v>372.79759999999999</c:v>
                </c:pt>
                <c:pt idx="11850">
                  <c:v>372.80950000000001</c:v>
                </c:pt>
                <c:pt idx="11851">
                  <c:v>372.82190000000003</c:v>
                </c:pt>
                <c:pt idx="11852">
                  <c:v>372.83499999999998</c:v>
                </c:pt>
                <c:pt idx="11853">
                  <c:v>372.84500000000003</c:v>
                </c:pt>
                <c:pt idx="11854">
                  <c:v>372.85849999999999</c:v>
                </c:pt>
                <c:pt idx="11855">
                  <c:v>372.87020000000001</c:v>
                </c:pt>
                <c:pt idx="11856">
                  <c:v>372.88319999999999</c:v>
                </c:pt>
                <c:pt idx="11857">
                  <c:v>372.89440000000002</c:v>
                </c:pt>
                <c:pt idx="11858">
                  <c:v>372.90640000000002</c:v>
                </c:pt>
                <c:pt idx="11859">
                  <c:v>372.91890000000001</c:v>
                </c:pt>
                <c:pt idx="11860">
                  <c:v>372.93049999999999</c:v>
                </c:pt>
                <c:pt idx="11861">
                  <c:v>372.9436</c:v>
                </c:pt>
                <c:pt idx="11862">
                  <c:v>372.95679999999999</c:v>
                </c:pt>
                <c:pt idx="11863">
                  <c:v>372.96980000000002</c:v>
                </c:pt>
                <c:pt idx="11864">
                  <c:v>372.9819</c:v>
                </c:pt>
                <c:pt idx="11865">
                  <c:v>372.99400000000003</c:v>
                </c:pt>
                <c:pt idx="11866">
                  <c:v>373.0059</c:v>
                </c:pt>
                <c:pt idx="11867">
                  <c:v>373.0188</c:v>
                </c:pt>
                <c:pt idx="11868">
                  <c:v>373.03089999999997</c:v>
                </c:pt>
                <c:pt idx="11869">
                  <c:v>373.04219999999998</c:v>
                </c:pt>
                <c:pt idx="11870">
                  <c:v>373.05500000000001</c:v>
                </c:pt>
                <c:pt idx="11871">
                  <c:v>373.06720000000001</c:v>
                </c:pt>
                <c:pt idx="11872">
                  <c:v>373.08</c:v>
                </c:pt>
                <c:pt idx="11873">
                  <c:v>373.09280000000001</c:v>
                </c:pt>
                <c:pt idx="11874">
                  <c:v>373.10500000000002</c:v>
                </c:pt>
                <c:pt idx="11875">
                  <c:v>373.1182</c:v>
                </c:pt>
                <c:pt idx="11876">
                  <c:v>373.13</c:v>
                </c:pt>
                <c:pt idx="11877">
                  <c:v>373.14109999999999</c:v>
                </c:pt>
                <c:pt idx="11878">
                  <c:v>373.1542</c:v>
                </c:pt>
                <c:pt idx="11879">
                  <c:v>373.166</c:v>
                </c:pt>
                <c:pt idx="11880">
                  <c:v>373.17860000000002</c:v>
                </c:pt>
                <c:pt idx="11881">
                  <c:v>373.18939999999998</c:v>
                </c:pt>
                <c:pt idx="11882">
                  <c:v>373.20269999999999</c:v>
                </c:pt>
                <c:pt idx="11883">
                  <c:v>373.2131</c:v>
                </c:pt>
                <c:pt idx="11884">
                  <c:v>373.22500000000002</c:v>
                </c:pt>
                <c:pt idx="11885">
                  <c:v>373.23630000000003</c:v>
                </c:pt>
                <c:pt idx="11886">
                  <c:v>373.25</c:v>
                </c:pt>
                <c:pt idx="11887">
                  <c:v>373.26080000000002</c:v>
                </c:pt>
                <c:pt idx="11888">
                  <c:v>373.2722</c:v>
                </c:pt>
                <c:pt idx="11889">
                  <c:v>373.2851</c:v>
                </c:pt>
                <c:pt idx="11890">
                  <c:v>373.2953</c:v>
                </c:pt>
                <c:pt idx="11891">
                  <c:v>373.30709999999999</c:v>
                </c:pt>
                <c:pt idx="11892">
                  <c:v>373.32029999999997</c:v>
                </c:pt>
                <c:pt idx="11893">
                  <c:v>373.33280000000002</c:v>
                </c:pt>
                <c:pt idx="11894">
                  <c:v>373.34559999999999</c:v>
                </c:pt>
                <c:pt idx="11895">
                  <c:v>373.35969999999998</c:v>
                </c:pt>
                <c:pt idx="11896">
                  <c:v>373.37119999999999</c:v>
                </c:pt>
                <c:pt idx="11897">
                  <c:v>373.38260000000002</c:v>
                </c:pt>
                <c:pt idx="11898">
                  <c:v>373.39589999999998</c:v>
                </c:pt>
                <c:pt idx="11899">
                  <c:v>373.40820000000002</c:v>
                </c:pt>
                <c:pt idx="11900">
                  <c:v>373.42149999999998</c:v>
                </c:pt>
                <c:pt idx="11901">
                  <c:v>373.43360000000001</c:v>
                </c:pt>
                <c:pt idx="11902">
                  <c:v>373.447</c:v>
                </c:pt>
                <c:pt idx="11903">
                  <c:v>373.45839999999998</c:v>
                </c:pt>
                <c:pt idx="11904">
                  <c:v>373.47219999999999</c:v>
                </c:pt>
                <c:pt idx="11905">
                  <c:v>373.48489999999998</c:v>
                </c:pt>
                <c:pt idx="11906">
                  <c:v>373.49700000000001</c:v>
                </c:pt>
                <c:pt idx="11907">
                  <c:v>373.50880000000001</c:v>
                </c:pt>
                <c:pt idx="11908">
                  <c:v>373.5224</c:v>
                </c:pt>
                <c:pt idx="11909">
                  <c:v>373.53519999999997</c:v>
                </c:pt>
                <c:pt idx="11910">
                  <c:v>373.5487</c:v>
                </c:pt>
                <c:pt idx="11911">
                  <c:v>373.55959999999999</c:v>
                </c:pt>
                <c:pt idx="11912">
                  <c:v>373.57279999999997</c:v>
                </c:pt>
                <c:pt idx="11913">
                  <c:v>373.58690000000001</c:v>
                </c:pt>
                <c:pt idx="11914">
                  <c:v>373.59800000000001</c:v>
                </c:pt>
                <c:pt idx="11915">
                  <c:v>373.6112</c:v>
                </c:pt>
                <c:pt idx="11916">
                  <c:v>373.62279999999998</c:v>
                </c:pt>
                <c:pt idx="11917">
                  <c:v>373.63630000000001</c:v>
                </c:pt>
                <c:pt idx="11918">
                  <c:v>373.64819999999997</c:v>
                </c:pt>
                <c:pt idx="11919">
                  <c:v>373.66050000000001</c:v>
                </c:pt>
                <c:pt idx="11920">
                  <c:v>373.67399999999998</c:v>
                </c:pt>
                <c:pt idx="11921">
                  <c:v>373.685</c:v>
                </c:pt>
                <c:pt idx="11922">
                  <c:v>373.69779999999997</c:v>
                </c:pt>
                <c:pt idx="11923">
                  <c:v>373.70940000000002</c:v>
                </c:pt>
                <c:pt idx="11924">
                  <c:v>373.72239999999999</c:v>
                </c:pt>
                <c:pt idx="11925">
                  <c:v>373.73239999999998</c:v>
                </c:pt>
                <c:pt idx="11926">
                  <c:v>373.74419999999998</c:v>
                </c:pt>
                <c:pt idx="11927">
                  <c:v>373.75619999999998</c:v>
                </c:pt>
                <c:pt idx="11928">
                  <c:v>373.76839999999999</c:v>
                </c:pt>
                <c:pt idx="11929">
                  <c:v>373.77940000000001</c:v>
                </c:pt>
                <c:pt idx="11930">
                  <c:v>373.79149999999998</c:v>
                </c:pt>
                <c:pt idx="11931">
                  <c:v>373.80279999999999</c:v>
                </c:pt>
                <c:pt idx="11932">
                  <c:v>373.81459999999998</c:v>
                </c:pt>
                <c:pt idx="11933">
                  <c:v>373.8229</c:v>
                </c:pt>
                <c:pt idx="11934">
                  <c:v>373.83530000000002</c:v>
                </c:pt>
                <c:pt idx="11935">
                  <c:v>373.84690000000001</c:v>
                </c:pt>
                <c:pt idx="11936">
                  <c:v>373.85829999999999</c:v>
                </c:pt>
                <c:pt idx="11937">
                  <c:v>373.86869999999999</c:v>
                </c:pt>
                <c:pt idx="11938">
                  <c:v>373.87889999999999</c:v>
                </c:pt>
                <c:pt idx="11939">
                  <c:v>373.8904</c:v>
                </c:pt>
                <c:pt idx="11940">
                  <c:v>373.90269999999998</c:v>
                </c:pt>
                <c:pt idx="11941">
                  <c:v>373.91399999999999</c:v>
                </c:pt>
                <c:pt idx="11942">
                  <c:v>373.92529999999999</c:v>
                </c:pt>
                <c:pt idx="11943">
                  <c:v>373.93720000000002</c:v>
                </c:pt>
                <c:pt idx="11944">
                  <c:v>373.94920000000002</c:v>
                </c:pt>
                <c:pt idx="11945">
                  <c:v>373.95909999999998</c:v>
                </c:pt>
                <c:pt idx="11946">
                  <c:v>373.97219999999999</c:v>
                </c:pt>
                <c:pt idx="11947">
                  <c:v>373.9837</c:v>
                </c:pt>
                <c:pt idx="11948">
                  <c:v>373.99560000000002</c:v>
                </c:pt>
                <c:pt idx="11949">
                  <c:v>374.00760000000002</c:v>
                </c:pt>
                <c:pt idx="11950">
                  <c:v>374.01920000000001</c:v>
                </c:pt>
                <c:pt idx="11951">
                  <c:v>374.0317</c:v>
                </c:pt>
                <c:pt idx="11952">
                  <c:v>374.04450000000003</c:v>
                </c:pt>
                <c:pt idx="11953">
                  <c:v>374.05599999999998</c:v>
                </c:pt>
                <c:pt idx="11954">
                  <c:v>374.06819999999999</c:v>
                </c:pt>
                <c:pt idx="11955">
                  <c:v>374.08139999999997</c:v>
                </c:pt>
                <c:pt idx="11956">
                  <c:v>374.09399999999999</c:v>
                </c:pt>
                <c:pt idx="11957">
                  <c:v>374.1069</c:v>
                </c:pt>
                <c:pt idx="11958">
                  <c:v>374.12079999999997</c:v>
                </c:pt>
                <c:pt idx="11959">
                  <c:v>374.13260000000002</c:v>
                </c:pt>
                <c:pt idx="11960">
                  <c:v>374.14550000000003</c:v>
                </c:pt>
                <c:pt idx="11961">
                  <c:v>374.15719999999999</c:v>
                </c:pt>
                <c:pt idx="11962">
                  <c:v>374.16919999999999</c:v>
                </c:pt>
                <c:pt idx="11963">
                  <c:v>374.18239999999997</c:v>
                </c:pt>
                <c:pt idx="11964">
                  <c:v>374.19369999999998</c:v>
                </c:pt>
                <c:pt idx="11965">
                  <c:v>374.20650000000001</c:v>
                </c:pt>
                <c:pt idx="11966">
                  <c:v>374.2192</c:v>
                </c:pt>
                <c:pt idx="11967">
                  <c:v>374.23230000000001</c:v>
                </c:pt>
                <c:pt idx="11968">
                  <c:v>374.245</c:v>
                </c:pt>
                <c:pt idx="11969">
                  <c:v>374.25749999999999</c:v>
                </c:pt>
                <c:pt idx="11970">
                  <c:v>374.27019999999999</c:v>
                </c:pt>
                <c:pt idx="11971">
                  <c:v>374.28059999999999</c:v>
                </c:pt>
                <c:pt idx="11972">
                  <c:v>374.29360000000003</c:v>
                </c:pt>
                <c:pt idx="11973">
                  <c:v>374.30590000000001</c:v>
                </c:pt>
                <c:pt idx="11974">
                  <c:v>374.31790000000001</c:v>
                </c:pt>
                <c:pt idx="11975">
                  <c:v>374.33069999999998</c:v>
                </c:pt>
                <c:pt idx="11976">
                  <c:v>374.34359999999998</c:v>
                </c:pt>
                <c:pt idx="11977">
                  <c:v>374.35590000000002</c:v>
                </c:pt>
                <c:pt idx="11978">
                  <c:v>374.36880000000002</c:v>
                </c:pt>
                <c:pt idx="11979">
                  <c:v>374.38060000000002</c:v>
                </c:pt>
                <c:pt idx="11980">
                  <c:v>374.39370000000002</c:v>
                </c:pt>
                <c:pt idx="11981">
                  <c:v>374.40530000000001</c:v>
                </c:pt>
                <c:pt idx="11982">
                  <c:v>374.41820000000001</c:v>
                </c:pt>
                <c:pt idx="11983">
                  <c:v>374.43029999999999</c:v>
                </c:pt>
                <c:pt idx="11984">
                  <c:v>374.44220000000001</c:v>
                </c:pt>
                <c:pt idx="11985">
                  <c:v>374.45479999999998</c:v>
                </c:pt>
                <c:pt idx="11986">
                  <c:v>374.46600000000001</c:v>
                </c:pt>
                <c:pt idx="11987">
                  <c:v>374.4794</c:v>
                </c:pt>
                <c:pt idx="11988">
                  <c:v>374.49119999999999</c:v>
                </c:pt>
                <c:pt idx="11989">
                  <c:v>374.50389999999999</c:v>
                </c:pt>
                <c:pt idx="11990">
                  <c:v>374.51530000000002</c:v>
                </c:pt>
                <c:pt idx="11991">
                  <c:v>374.52850000000001</c:v>
                </c:pt>
                <c:pt idx="11992">
                  <c:v>374.54079999999999</c:v>
                </c:pt>
                <c:pt idx="11993">
                  <c:v>374.55290000000002</c:v>
                </c:pt>
                <c:pt idx="11994">
                  <c:v>374.56560000000002</c:v>
                </c:pt>
                <c:pt idx="11995">
                  <c:v>374.57749999999999</c:v>
                </c:pt>
                <c:pt idx="11996">
                  <c:v>374.5899</c:v>
                </c:pt>
                <c:pt idx="11997">
                  <c:v>374.60289999999998</c:v>
                </c:pt>
                <c:pt idx="11998">
                  <c:v>374.61450000000002</c:v>
                </c:pt>
                <c:pt idx="11999">
                  <c:v>374.62779999999998</c:v>
                </c:pt>
                <c:pt idx="12000">
                  <c:v>374.63869999999997</c:v>
                </c:pt>
                <c:pt idx="12001">
                  <c:v>374.65120000000002</c:v>
                </c:pt>
                <c:pt idx="12002">
                  <c:v>374.66210000000001</c:v>
                </c:pt>
                <c:pt idx="12003">
                  <c:v>374.67579999999998</c:v>
                </c:pt>
                <c:pt idx="12004">
                  <c:v>374.68740000000003</c:v>
                </c:pt>
                <c:pt idx="12005">
                  <c:v>374.7004</c:v>
                </c:pt>
                <c:pt idx="12006">
                  <c:v>374.7131</c:v>
                </c:pt>
                <c:pt idx="12007">
                  <c:v>374.726</c:v>
                </c:pt>
                <c:pt idx="12008">
                  <c:v>374.73700000000002</c:v>
                </c:pt>
                <c:pt idx="12009">
                  <c:v>374.74880000000002</c:v>
                </c:pt>
                <c:pt idx="12010">
                  <c:v>374.76010000000002</c:v>
                </c:pt>
                <c:pt idx="12011">
                  <c:v>374.77370000000002</c:v>
                </c:pt>
                <c:pt idx="12012">
                  <c:v>374.78519999999997</c:v>
                </c:pt>
                <c:pt idx="12013">
                  <c:v>374.79790000000003</c:v>
                </c:pt>
                <c:pt idx="12014">
                  <c:v>374.80970000000002</c:v>
                </c:pt>
                <c:pt idx="12015">
                  <c:v>374.82</c:v>
                </c:pt>
                <c:pt idx="12016">
                  <c:v>374.83100000000002</c:v>
                </c:pt>
                <c:pt idx="12017">
                  <c:v>374.84300000000002</c:v>
                </c:pt>
                <c:pt idx="12018">
                  <c:v>374.85430000000002</c:v>
                </c:pt>
                <c:pt idx="12019">
                  <c:v>374.86619999999999</c:v>
                </c:pt>
                <c:pt idx="12020">
                  <c:v>374.87920000000003</c:v>
                </c:pt>
                <c:pt idx="12021">
                  <c:v>374.89089999999999</c:v>
                </c:pt>
                <c:pt idx="12022">
                  <c:v>374.90379999999999</c:v>
                </c:pt>
                <c:pt idx="12023">
                  <c:v>374.9144</c:v>
                </c:pt>
                <c:pt idx="12024">
                  <c:v>374.92590000000001</c:v>
                </c:pt>
                <c:pt idx="12025">
                  <c:v>374.9409</c:v>
                </c:pt>
                <c:pt idx="12026">
                  <c:v>374.952</c:v>
                </c:pt>
                <c:pt idx="12027">
                  <c:v>374.96370000000002</c:v>
                </c:pt>
                <c:pt idx="12028">
                  <c:v>374.97699999999998</c:v>
                </c:pt>
                <c:pt idx="12029">
                  <c:v>374.99</c:v>
                </c:pt>
                <c:pt idx="12030">
                  <c:v>375.00110000000001</c:v>
                </c:pt>
                <c:pt idx="12031">
                  <c:v>375.01260000000002</c:v>
                </c:pt>
                <c:pt idx="12032">
                  <c:v>375.024</c:v>
                </c:pt>
                <c:pt idx="12033">
                  <c:v>375.03629999999998</c:v>
                </c:pt>
                <c:pt idx="12034">
                  <c:v>375.0498</c:v>
                </c:pt>
                <c:pt idx="12035">
                  <c:v>375.06</c:v>
                </c:pt>
                <c:pt idx="12036">
                  <c:v>375.07119999999998</c:v>
                </c:pt>
                <c:pt idx="12037">
                  <c:v>375.0829</c:v>
                </c:pt>
                <c:pt idx="12038">
                  <c:v>375.09480000000002</c:v>
                </c:pt>
                <c:pt idx="12039">
                  <c:v>375.10700000000003</c:v>
                </c:pt>
                <c:pt idx="12040">
                  <c:v>375.11959999999999</c:v>
                </c:pt>
                <c:pt idx="12041">
                  <c:v>375.13260000000002</c:v>
                </c:pt>
                <c:pt idx="12042">
                  <c:v>375.1481</c:v>
                </c:pt>
                <c:pt idx="12043">
                  <c:v>375.15530000000001</c:v>
                </c:pt>
                <c:pt idx="12044">
                  <c:v>375.17039999999997</c:v>
                </c:pt>
                <c:pt idx="12045">
                  <c:v>375.18049999999999</c:v>
                </c:pt>
                <c:pt idx="12046">
                  <c:v>375.19349999999997</c:v>
                </c:pt>
                <c:pt idx="12047">
                  <c:v>375.2045</c:v>
                </c:pt>
                <c:pt idx="12048">
                  <c:v>375.2174</c:v>
                </c:pt>
                <c:pt idx="12049">
                  <c:v>375.22820000000002</c:v>
                </c:pt>
                <c:pt idx="12050">
                  <c:v>375.2398</c:v>
                </c:pt>
                <c:pt idx="12051">
                  <c:v>375.25299999999999</c:v>
                </c:pt>
                <c:pt idx="12052">
                  <c:v>375.26369999999997</c:v>
                </c:pt>
                <c:pt idx="12053">
                  <c:v>375.27659999999997</c:v>
                </c:pt>
                <c:pt idx="12054">
                  <c:v>375.28910000000002</c:v>
                </c:pt>
                <c:pt idx="12055">
                  <c:v>375.30149999999998</c:v>
                </c:pt>
                <c:pt idx="12056">
                  <c:v>375.31369999999998</c:v>
                </c:pt>
                <c:pt idx="12057">
                  <c:v>375.3252</c:v>
                </c:pt>
                <c:pt idx="12058">
                  <c:v>375.33620000000002</c:v>
                </c:pt>
                <c:pt idx="12059">
                  <c:v>375.34910000000002</c:v>
                </c:pt>
                <c:pt idx="12060">
                  <c:v>375.36219999999997</c:v>
                </c:pt>
                <c:pt idx="12061">
                  <c:v>375.3723</c:v>
                </c:pt>
                <c:pt idx="12062">
                  <c:v>375.38499999999999</c:v>
                </c:pt>
                <c:pt idx="12063">
                  <c:v>375.39789999999999</c:v>
                </c:pt>
                <c:pt idx="12064">
                  <c:v>375.41059999999999</c:v>
                </c:pt>
                <c:pt idx="12065">
                  <c:v>375.4228</c:v>
                </c:pt>
                <c:pt idx="12066">
                  <c:v>375.4332</c:v>
                </c:pt>
                <c:pt idx="12067">
                  <c:v>375.44529999999997</c:v>
                </c:pt>
                <c:pt idx="12068">
                  <c:v>375.45760000000001</c:v>
                </c:pt>
                <c:pt idx="12069">
                  <c:v>375.4692</c:v>
                </c:pt>
                <c:pt idx="12070">
                  <c:v>375.48149999999998</c:v>
                </c:pt>
                <c:pt idx="12071">
                  <c:v>375.49279999999999</c:v>
                </c:pt>
                <c:pt idx="12072">
                  <c:v>375.50560000000002</c:v>
                </c:pt>
                <c:pt idx="12073">
                  <c:v>375.51780000000002</c:v>
                </c:pt>
                <c:pt idx="12074">
                  <c:v>375.52949999999998</c:v>
                </c:pt>
                <c:pt idx="12075">
                  <c:v>375.54180000000002</c:v>
                </c:pt>
                <c:pt idx="12076">
                  <c:v>375.55470000000003</c:v>
                </c:pt>
                <c:pt idx="12077">
                  <c:v>375.56720000000001</c:v>
                </c:pt>
                <c:pt idx="12078">
                  <c:v>375.57909999999998</c:v>
                </c:pt>
                <c:pt idx="12079">
                  <c:v>375.59030000000001</c:v>
                </c:pt>
                <c:pt idx="12080">
                  <c:v>375.6026</c:v>
                </c:pt>
                <c:pt idx="12081">
                  <c:v>375.61340000000001</c:v>
                </c:pt>
                <c:pt idx="12082">
                  <c:v>375.6266</c:v>
                </c:pt>
                <c:pt idx="12083">
                  <c:v>375.63819999999998</c:v>
                </c:pt>
                <c:pt idx="12084">
                  <c:v>375.6506</c:v>
                </c:pt>
                <c:pt idx="12085">
                  <c:v>375.66120000000001</c:v>
                </c:pt>
                <c:pt idx="12086">
                  <c:v>375.67419999999998</c:v>
                </c:pt>
                <c:pt idx="12087">
                  <c:v>375.68639999999999</c:v>
                </c:pt>
                <c:pt idx="12088">
                  <c:v>375.69839999999999</c:v>
                </c:pt>
                <c:pt idx="12089">
                  <c:v>375.71030000000002</c:v>
                </c:pt>
                <c:pt idx="12090">
                  <c:v>375.72219999999999</c:v>
                </c:pt>
                <c:pt idx="12091">
                  <c:v>375.73410000000001</c:v>
                </c:pt>
                <c:pt idx="12092">
                  <c:v>375.74700000000001</c:v>
                </c:pt>
                <c:pt idx="12093">
                  <c:v>375.75839999999999</c:v>
                </c:pt>
                <c:pt idx="12094">
                  <c:v>375.77080000000001</c:v>
                </c:pt>
                <c:pt idx="12095">
                  <c:v>375.78280000000001</c:v>
                </c:pt>
                <c:pt idx="12096">
                  <c:v>375.79329999999999</c:v>
                </c:pt>
                <c:pt idx="12097">
                  <c:v>375.80560000000003</c:v>
                </c:pt>
                <c:pt idx="12098">
                  <c:v>375.81639999999999</c:v>
                </c:pt>
                <c:pt idx="12099">
                  <c:v>375.82819999999998</c:v>
                </c:pt>
                <c:pt idx="12100">
                  <c:v>375.83969999999999</c:v>
                </c:pt>
                <c:pt idx="12101">
                  <c:v>375.85180000000003</c:v>
                </c:pt>
                <c:pt idx="12102">
                  <c:v>375.863</c:v>
                </c:pt>
                <c:pt idx="12103">
                  <c:v>375.87540000000001</c:v>
                </c:pt>
                <c:pt idx="12104">
                  <c:v>375.88650000000001</c:v>
                </c:pt>
                <c:pt idx="12105">
                  <c:v>375.89749999999998</c:v>
                </c:pt>
                <c:pt idx="12106">
                  <c:v>375.90940000000001</c:v>
                </c:pt>
                <c:pt idx="12107">
                  <c:v>375.92189999999999</c:v>
                </c:pt>
                <c:pt idx="12108">
                  <c:v>375.93360000000001</c:v>
                </c:pt>
                <c:pt idx="12109">
                  <c:v>375.94619999999998</c:v>
                </c:pt>
                <c:pt idx="12110">
                  <c:v>375.95690000000002</c:v>
                </c:pt>
                <c:pt idx="12111">
                  <c:v>375.96879999999999</c:v>
                </c:pt>
                <c:pt idx="12112">
                  <c:v>375.98250000000002</c:v>
                </c:pt>
                <c:pt idx="12113">
                  <c:v>375.99439999999998</c:v>
                </c:pt>
                <c:pt idx="12114">
                  <c:v>376.00799999999998</c:v>
                </c:pt>
                <c:pt idx="12115">
                  <c:v>376.02050000000003</c:v>
                </c:pt>
                <c:pt idx="12116">
                  <c:v>376.0317</c:v>
                </c:pt>
                <c:pt idx="12117">
                  <c:v>376.04559999999998</c:v>
                </c:pt>
                <c:pt idx="12118">
                  <c:v>376.05860000000001</c:v>
                </c:pt>
                <c:pt idx="12119">
                  <c:v>376.06760000000003</c:v>
                </c:pt>
                <c:pt idx="12120">
                  <c:v>376.0806</c:v>
                </c:pt>
                <c:pt idx="12121">
                  <c:v>376.09230000000002</c:v>
                </c:pt>
                <c:pt idx="12122">
                  <c:v>376.10480000000001</c:v>
                </c:pt>
                <c:pt idx="12123">
                  <c:v>376.1182</c:v>
                </c:pt>
                <c:pt idx="12124">
                  <c:v>376.12939999999998</c:v>
                </c:pt>
                <c:pt idx="12125">
                  <c:v>376.142</c:v>
                </c:pt>
                <c:pt idx="12126">
                  <c:v>376.15309999999999</c:v>
                </c:pt>
                <c:pt idx="12127">
                  <c:v>376.1653</c:v>
                </c:pt>
                <c:pt idx="12128">
                  <c:v>376.17680000000001</c:v>
                </c:pt>
                <c:pt idx="12129">
                  <c:v>376.1875</c:v>
                </c:pt>
                <c:pt idx="12130">
                  <c:v>376.2</c:v>
                </c:pt>
                <c:pt idx="12131">
                  <c:v>376.2124</c:v>
                </c:pt>
                <c:pt idx="12132">
                  <c:v>376.2244</c:v>
                </c:pt>
                <c:pt idx="12133">
                  <c:v>376.23559999999998</c:v>
                </c:pt>
                <c:pt idx="12134">
                  <c:v>376.2491</c:v>
                </c:pt>
                <c:pt idx="12135">
                  <c:v>376.26139999999998</c:v>
                </c:pt>
                <c:pt idx="12136">
                  <c:v>376.27280000000002</c:v>
                </c:pt>
                <c:pt idx="12137">
                  <c:v>376.28399999999999</c:v>
                </c:pt>
                <c:pt idx="12138">
                  <c:v>376.29590000000002</c:v>
                </c:pt>
                <c:pt idx="12139">
                  <c:v>376.30799999999999</c:v>
                </c:pt>
                <c:pt idx="12140">
                  <c:v>376.31970000000001</c:v>
                </c:pt>
                <c:pt idx="12141">
                  <c:v>376.3338</c:v>
                </c:pt>
                <c:pt idx="12142">
                  <c:v>376.34519999999998</c:v>
                </c:pt>
                <c:pt idx="12143">
                  <c:v>376.35579999999999</c:v>
                </c:pt>
                <c:pt idx="12144">
                  <c:v>376.36939999999998</c:v>
                </c:pt>
                <c:pt idx="12145">
                  <c:v>376.38029999999998</c:v>
                </c:pt>
                <c:pt idx="12146">
                  <c:v>376.3922</c:v>
                </c:pt>
                <c:pt idx="12147">
                  <c:v>376.40390000000002</c:v>
                </c:pt>
                <c:pt idx="12148">
                  <c:v>376.41640000000001</c:v>
                </c:pt>
                <c:pt idx="12149">
                  <c:v>376.4273</c:v>
                </c:pt>
                <c:pt idx="12150">
                  <c:v>376.4391</c:v>
                </c:pt>
                <c:pt idx="12151">
                  <c:v>376.4495</c:v>
                </c:pt>
                <c:pt idx="12152">
                  <c:v>376.4624</c:v>
                </c:pt>
                <c:pt idx="12153">
                  <c:v>376.47329999999999</c:v>
                </c:pt>
                <c:pt idx="12154">
                  <c:v>376.48500000000001</c:v>
                </c:pt>
                <c:pt idx="12155">
                  <c:v>376.49860000000001</c:v>
                </c:pt>
                <c:pt idx="12156">
                  <c:v>376.50869999999998</c:v>
                </c:pt>
                <c:pt idx="12157">
                  <c:v>376.52019999999999</c:v>
                </c:pt>
                <c:pt idx="12158">
                  <c:v>376.53129999999999</c:v>
                </c:pt>
                <c:pt idx="12159">
                  <c:v>376.54289999999997</c:v>
                </c:pt>
                <c:pt idx="12160">
                  <c:v>376.55549999999999</c:v>
                </c:pt>
                <c:pt idx="12161">
                  <c:v>376.56799999999998</c:v>
                </c:pt>
                <c:pt idx="12162">
                  <c:v>376.58</c:v>
                </c:pt>
                <c:pt idx="12163">
                  <c:v>376.59300000000002</c:v>
                </c:pt>
                <c:pt idx="12164">
                  <c:v>376.60520000000002</c:v>
                </c:pt>
                <c:pt idx="12165">
                  <c:v>376.61599999999999</c:v>
                </c:pt>
                <c:pt idx="12166">
                  <c:v>376.62759999999997</c:v>
                </c:pt>
                <c:pt idx="12167">
                  <c:v>376.63940000000002</c:v>
                </c:pt>
                <c:pt idx="12168">
                  <c:v>376.65109999999999</c:v>
                </c:pt>
                <c:pt idx="12169">
                  <c:v>376.66500000000002</c:v>
                </c:pt>
                <c:pt idx="12170">
                  <c:v>376.67840000000001</c:v>
                </c:pt>
                <c:pt idx="12171">
                  <c:v>376.6909</c:v>
                </c:pt>
                <c:pt idx="12172">
                  <c:v>376.70209999999997</c:v>
                </c:pt>
                <c:pt idx="12173">
                  <c:v>376.7158</c:v>
                </c:pt>
                <c:pt idx="12174">
                  <c:v>376.72750000000002</c:v>
                </c:pt>
                <c:pt idx="12175">
                  <c:v>376.73779999999999</c:v>
                </c:pt>
                <c:pt idx="12176">
                  <c:v>376.75020000000001</c:v>
                </c:pt>
                <c:pt idx="12177">
                  <c:v>376.76299999999998</c:v>
                </c:pt>
                <c:pt idx="12178">
                  <c:v>376.77499999999998</c:v>
                </c:pt>
                <c:pt idx="12179">
                  <c:v>376.78609999999998</c:v>
                </c:pt>
                <c:pt idx="12180">
                  <c:v>376.79610000000002</c:v>
                </c:pt>
                <c:pt idx="12181">
                  <c:v>376.80970000000002</c:v>
                </c:pt>
                <c:pt idx="12182">
                  <c:v>376.822</c:v>
                </c:pt>
                <c:pt idx="12183">
                  <c:v>376.8338</c:v>
                </c:pt>
                <c:pt idx="12184">
                  <c:v>376.846</c:v>
                </c:pt>
                <c:pt idx="12185">
                  <c:v>376.85730000000001</c:v>
                </c:pt>
                <c:pt idx="12186">
                  <c:v>376.86759999999998</c:v>
                </c:pt>
                <c:pt idx="12187">
                  <c:v>376.8802</c:v>
                </c:pt>
                <c:pt idx="12188">
                  <c:v>376.89080000000001</c:v>
                </c:pt>
                <c:pt idx="12189">
                  <c:v>376.90109999999999</c:v>
                </c:pt>
                <c:pt idx="12190">
                  <c:v>376.9128</c:v>
                </c:pt>
                <c:pt idx="12191">
                  <c:v>376.92529999999999</c:v>
                </c:pt>
                <c:pt idx="12192">
                  <c:v>376.93689999999998</c:v>
                </c:pt>
                <c:pt idx="12193">
                  <c:v>376.94839999999999</c:v>
                </c:pt>
                <c:pt idx="12194">
                  <c:v>376.95850000000002</c:v>
                </c:pt>
                <c:pt idx="12195">
                  <c:v>376.97059999999999</c:v>
                </c:pt>
                <c:pt idx="12196">
                  <c:v>376.9812</c:v>
                </c:pt>
                <c:pt idx="12197">
                  <c:v>376.99380000000002</c:v>
                </c:pt>
                <c:pt idx="12198">
                  <c:v>377.0068</c:v>
                </c:pt>
                <c:pt idx="12199">
                  <c:v>377.0188</c:v>
                </c:pt>
                <c:pt idx="12200">
                  <c:v>377.02949999999998</c:v>
                </c:pt>
                <c:pt idx="12201">
                  <c:v>377.04219999999998</c:v>
                </c:pt>
                <c:pt idx="12202">
                  <c:v>377.0532</c:v>
                </c:pt>
                <c:pt idx="12203">
                  <c:v>377.06470000000002</c:v>
                </c:pt>
                <c:pt idx="12204">
                  <c:v>377.0772</c:v>
                </c:pt>
                <c:pt idx="12205">
                  <c:v>377.09</c:v>
                </c:pt>
                <c:pt idx="12206">
                  <c:v>377.10210000000001</c:v>
                </c:pt>
                <c:pt idx="12207">
                  <c:v>377.11340000000001</c:v>
                </c:pt>
                <c:pt idx="12208">
                  <c:v>377.12470000000002</c:v>
                </c:pt>
                <c:pt idx="12209">
                  <c:v>377.13740000000001</c:v>
                </c:pt>
                <c:pt idx="12210">
                  <c:v>377.14920000000001</c:v>
                </c:pt>
                <c:pt idx="12211">
                  <c:v>377.16129999999998</c:v>
                </c:pt>
                <c:pt idx="12212">
                  <c:v>377.173</c:v>
                </c:pt>
                <c:pt idx="12213">
                  <c:v>377.20159999999998</c:v>
                </c:pt>
                <c:pt idx="12214">
                  <c:v>377.22820000000002</c:v>
                </c:pt>
                <c:pt idx="12215">
                  <c:v>377.22289999999998</c:v>
                </c:pt>
                <c:pt idx="12216">
                  <c:v>377.233</c:v>
                </c:pt>
                <c:pt idx="12217">
                  <c:v>377.2432</c:v>
                </c:pt>
                <c:pt idx="12218">
                  <c:v>377.25420000000003</c:v>
                </c:pt>
                <c:pt idx="12219">
                  <c:v>377.26679999999999</c:v>
                </c:pt>
                <c:pt idx="12220">
                  <c:v>377.2783</c:v>
                </c:pt>
                <c:pt idx="12221">
                  <c:v>377.29</c:v>
                </c:pt>
                <c:pt idx="12222">
                  <c:v>377.30059999999997</c:v>
                </c:pt>
                <c:pt idx="12223">
                  <c:v>377.31270000000001</c:v>
                </c:pt>
                <c:pt idx="12224">
                  <c:v>377.32299999999998</c:v>
                </c:pt>
                <c:pt idx="12225">
                  <c:v>377.33390000000003</c:v>
                </c:pt>
                <c:pt idx="12226">
                  <c:v>377.34339999999997</c:v>
                </c:pt>
                <c:pt idx="12227">
                  <c:v>377.35329999999999</c:v>
                </c:pt>
                <c:pt idx="12228">
                  <c:v>377.36399999999998</c:v>
                </c:pt>
                <c:pt idx="12229">
                  <c:v>377.37509999999997</c:v>
                </c:pt>
                <c:pt idx="12230">
                  <c:v>377.38380000000001</c:v>
                </c:pt>
                <c:pt idx="12231">
                  <c:v>377.39519999999999</c:v>
                </c:pt>
                <c:pt idx="12232">
                  <c:v>377.40550000000002</c:v>
                </c:pt>
                <c:pt idx="12233">
                  <c:v>377.4171</c:v>
                </c:pt>
                <c:pt idx="12234">
                  <c:v>377.42899999999997</c:v>
                </c:pt>
                <c:pt idx="12235">
                  <c:v>377.43869999999998</c:v>
                </c:pt>
                <c:pt idx="12236">
                  <c:v>377.45179999999999</c:v>
                </c:pt>
                <c:pt idx="12237">
                  <c:v>377.4622</c:v>
                </c:pt>
                <c:pt idx="12238">
                  <c:v>377.47359999999998</c:v>
                </c:pt>
                <c:pt idx="12239">
                  <c:v>377.48450000000003</c:v>
                </c:pt>
                <c:pt idx="12240">
                  <c:v>377.49610000000001</c:v>
                </c:pt>
                <c:pt idx="12241">
                  <c:v>377.50819999999999</c:v>
                </c:pt>
                <c:pt idx="12242">
                  <c:v>377.51960000000003</c:v>
                </c:pt>
                <c:pt idx="12243">
                  <c:v>377.5308</c:v>
                </c:pt>
                <c:pt idx="12244">
                  <c:v>377.54309999999998</c:v>
                </c:pt>
                <c:pt idx="12245">
                  <c:v>377.55630000000002</c:v>
                </c:pt>
                <c:pt idx="12246">
                  <c:v>377.56880000000001</c:v>
                </c:pt>
                <c:pt idx="12247">
                  <c:v>377.57940000000002</c:v>
                </c:pt>
                <c:pt idx="12248">
                  <c:v>377.59399999999999</c:v>
                </c:pt>
                <c:pt idx="12249">
                  <c:v>377.60719999999998</c:v>
                </c:pt>
                <c:pt idx="12250">
                  <c:v>377.6189</c:v>
                </c:pt>
                <c:pt idx="12251">
                  <c:v>377.63139999999999</c:v>
                </c:pt>
                <c:pt idx="12252">
                  <c:v>377.64499999999998</c:v>
                </c:pt>
                <c:pt idx="12253">
                  <c:v>377.6558</c:v>
                </c:pt>
                <c:pt idx="12254">
                  <c:v>377.66719999999998</c:v>
                </c:pt>
                <c:pt idx="12255">
                  <c:v>377.6773</c:v>
                </c:pt>
                <c:pt idx="12256">
                  <c:v>377.68880000000001</c:v>
                </c:pt>
                <c:pt idx="12257">
                  <c:v>377.69979999999998</c:v>
                </c:pt>
                <c:pt idx="12258">
                  <c:v>377.71199999999999</c:v>
                </c:pt>
                <c:pt idx="12259">
                  <c:v>377.72500000000002</c:v>
                </c:pt>
                <c:pt idx="12260">
                  <c:v>377.73759999999999</c:v>
                </c:pt>
                <c:pt idx="12261">
                  <c:v>377.74799999999999</c:v>
                </c:pt>
                <c:pt idx="12262">
                  <c:v>377.76170000000002</c:v>
                </c:pt>
                <c:pt idx="12263">
                  <c:v>377.77409999999998</c:v>
                </c:pt>
                <c:pt idx="12264">
                  <c:v>377.7867</c:v>
                </c:pt>
                <c:pt idx="12265">
                  <c:v>377.79849999999999</c:v>
                </c:pt>
                <c:pt idx="12266">
                  <c:v>377.80880000000002</c:v>
                </c:pt>
                <c:pt idx="12267">
                  <c:v>377.82159999999999</c:v>
                </c:pt>
                <c:pt idx="12268">
                  <c:v>377.83390000000003</c:v>
                </c:pt>
                <c:pt idx="12269">
                  <c:v>377.8442</c:v>
                </c:pt>
                <c:pt idx="12270">
                  <c:v>377.858</c:v>
                </c:pt>
                <c:pt idx="12271">
                  <c:v>377.8691</c:v>
                </c:pt>
                <c:pt idx="12272">
                  <c:v>377.88119999999998</c:v>
                </c:pt>
                <c:pt idx="12273">
                  <c:v>377.89280000000002</c:v>
                </c:pt>
                <c:pt idx="12274">
                  <c:v>377.90379999999999</c:v>
                </c:pt>
                <c:pt idx="12275">
                  <c:v>377.91520000000003</c:v>
                </c:pt>
                <c:pt idx="12276">
                  <c:v>377.92779999999999</c:v>
                </c:pt>
                <c:pt idx="12277">
                  <c:v>377.94099999999997</c:v>
                </c:pt>
                <c:pt idx="12278">
                  <c:v>377.9529</c:v>
                </c:pt>
                <c:pt idx="12279">
                  <c:v>377.9658</c:v>
                </c:pt>
                <c:pt idx="12280">
                  <c:v>377.97980000000001</c:v>
                </c:pt>
                <c:pt idx="12281">
                  <c:v>377.9923</c:v>
                </c:pt>
                <c:pt idx="12282">
                  <c:v>378.005</c:v>
                </c:pt>
                <c:pt idx="12283">
                  <c:v>378.0154</c:v>
                </c:pt>
                <c:pt idx="12284">
                  <c:v>378.02690000000001</c:v>
                </c:pt>
                <c:pt idx="12285">
                  <c:v>378.03879999999998</c:v>
                </c:pt>
                <c:pt idx="12286">
                  <c:v>378.05020000000002</c:v>
                </c:pt>
                <c:pt idx="12287">
                  <c:v>378.06200000000001</c:v>
                </c:pt>
                <c:pt idx="12288">
                  <c:v>378.07299999999998</c:v>
                </c:pt>
                <c:pt idx="12289">
                  <c:v>378.08539999999999</c:v>
                </c:pt>
                <c:pt idx="12290">
                  <c:v>378.09840000000003</c:v>
                </c:pt>
                <c:pt idx="12291">
                  <c:v>378.11169999999998</c:v>
                </c:pt>
                <c:pt idx="12292">
                  <c:v>378.12389999999999</c:v>
                </c:pt>
                <c:pt idx="12293">
                  <c:v>378.1336</c:v>
                </c:pt>
                <c:pt idx="12294">
                  <c:v>378.14699999999999</c:v>
                </c:pt>
                <c:pt idx="12295">
                  <c:v>378.15899999999999</c:v>
                </c:pt>
                <c:pt idx="12296">
                  <c:v>378.17140000000001</c:v>
                </c:pt>
                <c:pt idx="12297">
                  <c:v>378.18369999999999</c:v>
                </c:pt>
                <c:pt idx="12298">
                  <c:v>378.19589999999999</c:v>
                </c:pt>
                <c:pt idx="12299">
                  <c:v>378.20940000000002</c:v>
                </c:pt>
                <c:pt idx="12300">
                  <c:v>378.22059999999999</c:v>
                </c:pt>
                <c:pt idx="12301">
                  <c:v>378.23349999999999</c:v>
                </c:pt>
                <c:pt idx="12302">
                  <c:v>378.24720000000002</c:v>
                </c:pt>
                <c:pt idx="12303">
                  <c:v>378.25779999999997</c:v>
                </c:pt>
                <c:pt idx="12304">
                  <c:v>378.26859999999999</c:v>
                </c:pt>
                <c:pt idx="12305">
                  <c:v>378.28140000000002</c:v>
                </c:pt>
                <c:pt idx="12306">
                  <c:v>378.2928</c:v>
                </c:pt>
                <c:pt idx="12307">
                  <c:v>378.30500000000001</c:v>
                </c:pt>
                <c:pt idx="12308">
                  <c:v>378.31610000000001</c:v>
                </c:pt>
                <c:pt idx="12309">
                  <c:v>378.32900000000001</c:v>
                </c:pt>
                <c:pt idx="12310">
                  <c:v>378.34089999999998</c:v>
                </c:pt>
                <c:pt idx="12311">
                  <c:v>378.3526</c:v>
                </c:pt>
                <c:pt idx="12312">
                  <c:v>378.3648</c:v>
                </c:pt>
                <c:pt idx="12313">
                  <c:v>378.37740000000002</c:v>
                </c:pt>
                <c:pt idx="12314">
                  <c:v>378.38819999999998</c:v>
                </c:pt>
                <c:pt idx="12315">
                  <c:v>378.40120000000002</c:v>
                </c:pt>
                <c:pt idx="12316">
                  <c:v>378.416</c:v>
                </c:pt>
                <c:pt idx="12317">
                  <c:v>378.4282</c:v>
                </c:pt>
                <c:pt idx="12318">
                  <c:v>378.43900000000002</c:v>
                </c:pt>
                <c:pt idx="12319">
                  <c:v>378.4511</c:v>
                </c:pt>
                <c:pt idx="12320">
                  <c:v>378.4624</c:v>
                </c:pt>
                <c:pt idx="12321">
                  <c:v>378.47390000000001</c:v>
                </c:pt>
                <c:pt idx="12322">
                  <c:v>378.4853</c:v>
                </c:pt>
                <c:pt idx="12323">
                  <c:v>378.49689999999998</c:v>
                </c:pt>
                <c:pt idx="12324">
                  <c:v>378.50740000000002</c:v>
                </c:pt>
                <c:pt idx="12325">
                  <c:v>378.51870000000002</c:v>
                </c:pt>
                <c:pt idx="12326">
                  <c:v>378.53039999999999</c:v>
                </c:pt>
                <c:pt idx="12327">
                  <c:v>378.5428</c:v>
                </c:pt>
                <c:pt idx="12328">
                  <c:v>378.55470000000003</c:v>
                </c:pt>
                <c:pt idx="12329">
                  <c:v>378.56639999999999</c:v>
                </c:pt>
                <c:pt idx="12330">
                  <c:v>378.57960000000003</c:v>
                </c:pt>
                <c:pt idx="12331">
                  <c:v>378.5917</c:v>
                </c:pt>
                <c:pt idx="12332">
                  <c:v>378.60270000000003</c:v>
                </c:pt>
                <c:pt idx="12333">
                  <c:v>378.6139</c:v>
                </c:pt>
                <c:pt idx="12334">
                  <c:v>378.62720000000002</c:v>
                </c:pt>
                <c:pt idx="12335">
                  <c:v>378.63959999999997</c:v>
                </c:pt>
                <c:pt idx="12336">
                  <c:v>378.6508</c:v>
                </c:pt>
                <c:pt idx="12337">
                  <c:v>378.66300000000001</c:v>
                </c:pt>
                <c:pt idx="12338">
                  <c:v>378.67540000000002</c:v>
                </c:pt>
                <c:pt idx="12339">
                  <c:v>378.68819999999999</c:v>
                </c:pt>
                <c:pt idx="12340">
                  <c:v>378.7004</c:v>
                </c:pt>
                <c:pt idx="12341">
                  <c:v>378.71339999999998</c:v>
                </c:pt>
                <c:pt idx="12342">
                  <c:v>378.72320000000002</c:v>
                </c:pt>
                <c:pt idx="12343">
                  <c:v>378.73480000000001</c:v>
                </c:pt>
                <c:pt idx="12344">
                  <c:v>378.74689999999998</c:v>
                </c:pt>
                <c:pt idx="12345">
                  <c:v>378.75979999999998</c:v>
                </c:pt>
                <c:pt idx="12346">
                  <c:v>378.7713</c:v>
                </c:pt>
                <c:pt idx="12347">
                  <c:v>378.78320000000002</c:v>
                </c:pt>
                <c:pt idx="12348">
                  <c:v>378.79559999999998</c:v>
                </c:pt>
                <c:pt idx="12349">
                  <c:v>378.80810000000002</c:v>
                </c:pt>
                <c:pt idx="12350">
                  <c:v>378.81939999999997</c:v>
                </c:pt>
                <c:pt idx="12351">
                  <c:v>378.8313</c:v>
                </c:pt>
                <c:pt idx="12352">
                  <c:v>378.84460000000001</c:v>
                </c:pt>
                <c:pt idx="12353">
                  <c:v>378.85550000000001</c:v>
                </c:pt>
                <c:pt idx="12354">
                  <c:v>378.86720000000003</c:v>
                </c:pt>
                <c:pt idx="12355">
                  <c:v>378.88</c:v>
                </c:pt>
                <c:pt idx="12356">
                  <c:v>378.8913</c:v>
                </c:pt>
                <c:pt idx="12357">
                  <c:v>378.90460000000002</c:v>
                </c:pt>
                <c:pt idx="12358">
                  <c:v>378.91680000000002</c:v>
                </c:pt>
                <c:pt idx="12359">
                  <c:v>378.93</c:v>
                </c:pt>
                <c:pt idx="12360">
                  <c:v>378.94279999999998</c:v>
                </c:pt>
                <c:pt idx="12361">
                  <c:v>378.95519999999999</c:v>
                </c:pt>
                <c:pt idx="12362">
                  <c:v>378.96749999999997</c:v>
                </c:pt>
                <c:pt idx="12363">
                  <c:v>378.9778</c:v>
                </c:pt>
                <c:pt idx="12364">
                  <c:v>378.99020000000002</c:v>
                </c:pt>
                <c:pt idx="12365">
                  <c:v>379.0027</c:v>
                </c:pt>
                <c:pt idx="12366">
                  <c:v>379.01420000000002</c:v>
                </c:pt>
                <c:pt idx="12367">
                  <c:v>379.02620000000002</c:v>
                </c:pt>
                <c:pt idx="12368">
                  <c:v>379.0376</c:v>
                </c:pt>
                <c:pt idx="12369">
                  <c:v>379.0496</c:v>
                </c:pt>
                <c:pt idx="12370">
                  <c:v>379.06180000000001</c:v>
                </c:pt>
                <c:pt idx="12371">
                  <c:v>379.07339999999999</c:v>
                </c:pt>
                <c:pt idx="12372">
                  <c:v>379.08620000000002</c:v>
                </c:pt>
                <c:pt idx="12373">
                  <c:v>379.09949999999998</c:v>
                </c:pt>
                <c:pt idx="12374">
                  <c:v>379.10980000000001</c:v>
                </c:pt>
                <c:pt idx="12375">
                  <c:v>379.12299999999999</c:v>
                </c:pt>
                <c:pt idx="12376">
                  <c:v>379.1354</c:v>
                </c:pt>
                <c:pt idx="12377">
                  <c:v>379.14620000000002</c:v>
                </c:pt>
                <c:pt idx="12378">
                  <c:v>379.15940000000001</c:v>
                </c:pt>
                <c:pt idx="12379">
                  <c:v>379.17180000000002</c:v>
                </c:pt>
                <c:pt idx="12380">
                  <c:v>379.18279999999999</c:v>
                </c:pt>
                <c:pt idx="12381">
                  <c:v>379.19659999999999</c:v>
                </c:pt>
                <c:pt idx="12382">
                  <c:v>379.20760000000001</c:v>
                </c:pt>
                <c:pt idx="12383">
                  <c:v>379.22030000000001</c:v>
                </c:pt>
                <c:pt idx="12384">
                  <c:v>379.23200000000003</c:v>
                </c:pt>
                <c:pt idx="12385">
                  <c:v>379.2439</c:v>
                </c:pt>
                <c:pt idx="12386">
                  <c:v>379.2568</c:v>
                </c:pt>
                <c:pt idx="12387">
                  <c:v>379.267</c:v>
                </c:pt>
                <c:pt idx="12388">
                  <c:v>379.27940000000001</c:v>
                </c:pt>
                <c:pt idx="12389">
                  <c:v>379.29250000000002</c:v>
                </c:pt>
                <c:pt idx="12390">
                  <c:v>379.30619999999999</c:v>
                </c:pt>
                <c:pt idx="12391">
                  <c:v>379.31779999999998</c:v>
                </c:pt>
                <c:pt idx="12392">
                  <c:v>379.32740000000001</c:v>
                </c:pt>
                <c:pt idx="12393">
                  <c:v>379.339</c:v>
                </c:pt>
                <c:pt idx="12394">
                  <c:v>379.35379999999998</c:v>
                </c:pt>
                <c:pt idx="12395">
                  <c:v>379.3655</c:v>
                </c:pt>
                <c:pt idx="12396">
                  <c:v>379.37779999999998</c:v>
                </c:pt>
                <c:pt idx="12397">
                  <c:v>379.39030000000002</c:v>
                </c:pt>
                <c:pt idx="12398">
                  <c:v>379.40109999999999</c:v>
                </c:pt>
                <c:pt idx="12399">
                  <c:v>379.4144</c:v>
                </c:pt>
                <c:pt idx="12400">
                  <c:v>379.42619999999999</c:v>
                </c:pt>
                <c:pt idx="12401">
                  <c:v>379.43799999999999</c:v>
                </c:pt>
                <c:pt idx="12402">
                  <c:v>379.45</c:v>
                </c:pt>
                <c:pt idx="12403">
                  <c:v>379.46300000000002</c:v>
                </c:pt>
                <c:pt idx="12404">
                  <c:v>379.47460000000001</c:v>
                </c:pt>
                <c:pt idx="12405">
                  <c:v>379.4846</c:v>
                </c:pt>
                <c:pt idx="12406">
                  <c:v>379.4975</c:v>
                </c:pt>
                <c:pt idx="12407">
                  <c:v>379.51089999999999</c:v>
                </c:pt>
                <c:pt idx="12408">
                  <c:v>379.52199999999999</c:v>
                </c:pt>
                <c:pt idx="12409">
                  <c:v>379.5351</c:v>
                </c:pt>
                <c:pt idx="12410">
                  <c:v>379.54880000000003</c:v>
                </c:pt>
                <c:pt idx="12411">
                  <c:v>379.55900000000003</c:v>
                </c:pt>
                <c:pt idx="12412">
                  <c:v>379.5702</c:v>
                </c:pt>
                <c:pt idx="12413">
                  <c:v>379.58159999999998</c:v>
                </c:pt>
                <c:pt idx="12414">
                  <c:v>379.59370000000001</c:v>
                </c:pt>
                <c:pt idx="12415">
                  <c:v>379.60640000000001</c:v>
                </c:pt>
                <c:pt idx="12416">
                  <c:v>379.6191</c:v>
                </c:pt>
                <c:pt idx="12417">
                  <c:v>379.6302</c:v>
                </c:pt>
                <c:pt idx="12418">
                  <c:v>379.64150000000001</c:v>
                </c:pt>
                <c:pt idx="12419">
                  <c:v>379.65309999999999</c:v>
                </c:pt>
                <c:pt idx="12420">
                  <c:v>379.66640000000001</c:v>
                </c:pt>
                <c:pt idx="12421">
                  <c:v>379.67779999999999</c:v>
                </c:pt>
                <c:pt idx="12422">
                  <c:v>379.68860000000001</c:v>
                </c:pt>
                <c:pt idx="12423">
                  <c:v>379.70159999999998</c:v>
                </c:pt>
                <c:pt idx="12424">
                  <c:v>379.714</c:v>
                </c:pt>
                <c:pt idx="12425">
                  <c:v>379.72469999999998</c:v>
                </c:pt>
                <c:pt idx="12426">
                  <c:v>379.73689999999999</c:v>
                </c:pt>
                <c:pt idx="12427">
                  <c:v>379.74779999999998</c:v>
                </c:pt>
                <c:pt idx="12428">
                  <c:v>379.76060000000001</c:v>
                </c:pt>
                <c:pt idx="12429">
                  <c:v>379.77260000000001</c:v>
                </c:pt>
                <c:pt idx="12430">
                  <c:v>379.78530000000001</c:v>
                </c:pt>
                <c:pt idx="12431">
                  <c:v>379.79860000000002</c:v>
                </c:pt>
                <c:pt idx="12432">
                  <c:v>379.8098</c:v>
                </c:pt>
                <c:pt idx="12433">
                  <c:v>379.8218</c:v>
                </c:pt>
                <c:pt idx="12434">
                  <c:v>379.83600000000001</c:v>
                </c:pt>
                <c:pt idx="12435">
                  <c:v>379.8467</c:v>
                </c:pt>
                <c:pt idx="12436">
                  <c:v>379.85759999999999</c:v>
                </c:pt>
                <c:pt idx="12437">
                  <c:v>379.8689</c:v>
                </c:pt>
                <c:pt idx="12438">
                  <c:v>379.88260000000002</c:v>
                </c:pt>
                <c:pt idx="12439">
                  <c:v>379.89510000000001</c:v>
                </c:pt>
                <c:pt idx="12440">
                  <c:v>379.90629999999999</c:v>
                </c:pt>
                <c:pt idx="12441">
                  <c:v>379.91680000000002</c:v>
                </c:pt>
                <c:pt idx="12442">
                  <c:v>379.93029999999999</c:v>
                </c:pt>
                <c:pt idx="12443">
                  <c:v>379.9425</c:v>
                </c:pt>
                <c:pt idx="12444">
                  <c:v>379.95440000000002</c:v>
                </c:pt>
                <c:pt idx="12445">
                  <c:v>379.96519999999998</c:v>
                </c:pt>
                <c:pt idx="12446">
                  <c:v>379.97669999999999</c:v>
                </c:pt>
                <c:pt idx="12447">
                  <c:v>379.98750000000001</c:v>
                </c:pt>
                <c:pt idx="12448">
                  <c:v>380.00119999999998</c:v>
                </c:pt>
                <c:pt idx="12449">
                  <c:v>380.01100000000002</c:v>
                </c:pt>
                <c:pt idx="12450">
                  <c:v>380.02249999999998</c:v>
                </c:pt>
                <c:pt idx="12451">
                  <c:v>380.03469999999999</c:v>
                </c:pt>
                <c:pt idx="12452">
                  <c:v>380.04590000000002</c:v>
                </c:pt>
                <c:pt idx="12453">
                  <c:v>380.05900000000003</c:v>
                </c:pt>
                <c:pt idx="12454">
                  <c:v>380.07260000000002</c:v>
                </c:pt>
                <c:pt idx="12455">
                  <c:v>380.08420000000001</c:v>
                </c:pt>
                <c:pt idx="12456">
                  <c:v>380.09660000000002</c:v>
                </c:pt>
                <c:pt idx="12457">
                  <c:v>380.10789999999997</c:v>
                </c:pt>
                <c:pt idx="12458">
                  <c:v>380.12110000000001</c:v>
                </c:pt>
                <c:pt idx="12459">
                  <c:v>380.1336</c:v>
                </c:pt>
                <c:pt idx="12460">
                  <c:v>380.14550000000003</c:v>
                </c:pt>
                <c:pt idx="12461">
                  <c:v>380.1592</c:v>
                </c:pt>
                <c:pt idx="12462">
                  <c:v>380.16930000000002</c:v>
                </c:pt>
                <c:pt idx="12463">
                  <c:v>380.18060000000003</c:v>
                </c:pt>
                <c:pt idx="12464">
                  <c:v>380.19319999999999</c:v>
                </c:pt>
                <c:pt idx="12465">
                  <c:v>380.20479999999998</c:v>
                </c:pt>
                <c:pt idx="12466">
                  <c:v>380.21839999999997</c:v>
                </c:pt>
                <c:pt idx="12467">
                  <c:v>380.22899999999998</c:v>
                </c:pt>
                <c:pt idx="12468">
                  <c:v>380.24189999999999</c:v>
                </c:pt>
                <c:pt idx="12469">
                  <c:v>380.25420000000003</c:v>
                </c:pt>
                <c:pt idx="12470">
                  <c:v>380.26220000000001</c:v>
                </c:pt>
                <c:pt idx="12471">
                  <c:v>380.2758</c:v>
                </c:pt>
                <c:pt idx="12472">
                  <c:v>380.28680000000003</c:v>
                </c:pt>
                <c:pt idx="12473">
                  <c:v>380.3</c:v>
                </c:pt>
                <c:pt idx="12474">
                  <c:v>380.30939999999998</c:v>
                </c:pt>
                <c:pt idx="12475">
                  <c:v>380.32190000000003</c:v>
                </c:pt>
                <c:pt idx="12476">
                  <c:v>380.334</c:v>
                </c:pt>
                <c:pt idx="12477">
                  <c:v>380.3458</c:v>
                </c:pt>
                <c:pt idx="12478">
                  <c:v>380.3578</c:v>
                </c:pt>
                <c:pt idx="12479">
                  <c:v>380.36860000000001</c:v>
                </c:pt>
                <c:pt idx="12480">
                  <c:v>380.38010000000003</c:v>
                </c:pt>
                <c:pt idx="12481">
                  <c:v>380.392</c:v>
                </c:pt>
                <c:pt idx="12482">
                  <c:v>380.40620000000001</c:v>
                </c:pt>
                <c:pt idx="12483">
                  <c:v>380.41820000000001</c:v>
                </c:pt>
                <c:pt idx="12484">
                  <c:v>380.42970000000003</c:v>
                </c:pt>
                <c:pt idx="12485">
                  <c:v>380.44299999999998</c:v>
                </c:pt>
                <c:pt idx="12486">
                  <c:v>380.45460000000003</c:v>
                </c:pt>
                <c:pt idx="12487">
                  <c:v>380.46660000000003</c:v>
                </c:pt>
                <c:pt idx="12488">
                  <c:v>380.4778</c:v>
                </c:pt>
                <c:pt idx="12489">
                  <c:v>380.49099999999999</c:v>
                </c:pt>
                <c:pt idx="12490">
                  <c:v>380.50189999999998</c:v>
                </c:pt>
                <c:pt idx="12491">
                  <c:v>380.51440000000002</c:v>
                </c:pt>
                <c:pt idx="12492">
                  <c:v>380.52760000000001</c:v>
                </c:pt>
                <c:pt idx="12493">
                  <c:v>380.53899999999999</c:v>
                </c:pt>
                <c:pt idx="12494">
                  <c:v>380.54950000000002</c:v>
                </c:pt>
                <c:pt idx="12495">
                  <c:v>380.5625</c:v>
                </c:pt>
                <c:pt idx="12496">
                  <c:v>380.57429999999999</c:v>
                </c:pt>
                <c:pt idx="12497">
                  <c:v>380.58640000000003</c:v>
                </c:pt>
                <c:pt idx="12498">
                  <c:v>380.59890000000001</c:v>
                </c:pt>
                <c:pt idx="12499">
                  <c:v>380.61079999999998</c:v>
                </c:pt>
                <c:pt idx="12500">
                  <c:v>380.62180000000001</c:v>
                </c:pt>
                <c:pt idx="12501">
                  <c:v>380.63170000000002</c:v>
                </c:pt>
                <c:pt idx="12502">
                  <c:v>380.64440000000002</c:v>
                </c:pt>
                <c:pt idx="12503">
                  <c:v>380.65660000000003</c:v>
                </c:pt>
                <c:pt idx="12504">
                  <c:v>380.66660000000002</c:v>
                </c:pt>
                <c:pt idx="12505">
                  <c:v>380.67869999999999</c:v>
                </c:pt>
                <c:pt idx="12506">
                  <c:v>380.69099999999997</c:v>
                </c:pt>
                <c:pt idx="12507">
                  <c:v>380.70190000000002</c:v>
                </c:pt>
                <c:pt idx="12508">
                  <c:v>380.714</c:v>
                </c:pt>
                <c:pt idx="12509">
                  <c:v>380.72719999999998</c:v>
                </c:pt>
                <c:pt idx="12510">
                  <c:v>380.73860000000002</c:v>
                </c:pt>
                <c:pt idx="12511">
                  <c:v>380.75029999999998</c:v>
                </c:pt>
                <c:pt idx="12512">
                  <c:v>380.76260000000002</c:v>
                </c:pt>
                <c:pt idx="12513">
                  <c:v>380.77539999999999</c:v>
                </c:pt>
                <c:pt idx="12514">
                  <c:v>380.78680000000003</c:v>
                </c:pt>
                <c:pt idx="12515">
                  <c:v>380.79849999999999</c:v>
                </c:pt>
                <c:pt idx="12516">
                  <c:v>380.8098</c:v>
                </c:pt>
                <c:pt idx="12517">
                  <c:v>380.82159999999999</c:v>
                </c:pt>
                <c:pt idx="12518">
                  <c:v>380.83359999999999</c:v>
                </c:pt>
                <c:pt idx="12519">
                  <c:v>380.84460000000001</c:v>
                </c:pt>
                <c:pt idx="12520">
                  <c:v>380.8571</c:v>
                </c:pt>
                <c:pt idx="12521">
                  <c:v>380.86779999999999</c:v>
                </c:pt>
                <c:pt idx="12522">
                  <c:v>380.88060000000002</c:v>
                </c:pt>
                <c:pt idx="12523">
                  <c:v>380.89240000000001</c:v>
                </c:pt>
                <c:pt idx="12524">
                  <c:v>380.90440000000001</c:v>
                </c:pt>
                <c:pt idx="12525">
                  <c:v>380.91579999999999</c:v>
                </c:pt>
                <c:pt idx="12526">
                  <c:v>380.92759999999998</c:v>
                </c:pt>
                <c:pt idx="12527">
                  <c:v>380.94</c:v>
                </c:pt>
                <c:pt idx="12528">
                  <c:v>380.95080000000002</c:v>
                </c:pt>
                <c:pt idx="12529">
                  <c:v>380.96350000000001</c:v>
                </c:pt>
                <c:pt idx="12530">
                  <c:v>380.97550000000001</c:v>
                </c:pt>
                <c:pt idx="12531">
                  <c:v>380.9889</c:v>
                </c:pt>
                <c:pt idx="12532">
                  <c:v>380.99990000000003</c:v>
                </c:pt>
                <c:pt idx="12533">
                  <c:v>381.01100000000002</c:v>
                </c:pt>
                <c:pt idx="12534">
                  <c:v>381.02460000000002</c:v>
                </c:pt>
                <c:pt idx="12535">
                  <c:v>381.03680000000003</c:v>
                </c:pt>
                <c:pt idx="12536">
                  <c:v>381.0496</c:v>
                </c:pt>
                <c:pt idx="12537">
                  <c:v>381.06110000000001</c:v>
                </c:pt>
                <c:pt idx="12538">
                  <c:v>381.07429999999999</c:v>
                </c:pt>
                <c:pt idx="12539">
                  <c:v>381.08550000000002</c:v>
                </c:pt>
                <c:pt idx="12540">
                  <c:v>381.09809999999999</c:v>
                </c:pt>
                <c:pt idx="12541">
                  <c:v>381.10919999999999</c:v>
                </c:pt>
                <c:pt idx="12542">
                  <c:v>381.12040000000002</c:v>
                </c:pt>
                <c:pt idx="12543">
                  <c:v>381.13119999999998</c:v>
                </c:pt>
                <c:pt idx="12544">
                  <c:v>381.14319999999998</c:v>
                </c:pt>
                <c:pt idx="12545">
                  <c:v>381.154</c:v>
                </c:pt>
                <c:pt idx="12546">
                  <c:v>381.16559999999998</c:v>
                </c:pt>
                <c:pt idx="12547">
                  <c:v>381.17610000000002</c:v>
                </c:pt>
                <c:pt idx="12548">
                  <c:v>381.18880000000001</c:v>
                </c:pt>
                <c:pt idx="12549">
                  <c:v>381.20139999999998</c:v>
                </c:pt>
                <c:pt idx="12550">
                  <c:v>381.21140000000003</c:v>
                </c:pt>
                <c:pt idx="12551">
                  <c:v>381.22219999999999</c:v>
                </c:pt>
                <c:pt idx="12552">
                  <c:v>381.23360000000002</c:v>
                </c:pt>
                <c:pt idx="12553">
                  <c:v>381.24669999999998</c:v>
                </c:pt>
                <c:pt idx="12554">
                  <c:v>381.25580000000002</c:v>
                </c:pt>
                <c:pt idx="12555">
                  <c:v>381.26580000000001</c:v>
                </c:pt>
                <c:pt idx="12556">
                  <c:v>381.27879999999999</c:v>
                </c:pt>
                <c:pt idx="12557">
                  <c:v>381.28919999999999</c:v>
                </c:pt>
                <c:pt idx="12558">
                  <c:v>381.30160000000001</c:v>
                </c:pt>
                <c:pt idx="12559">
                  <c:v>381.3134</c:v>
                </c:pt>
                <c:pt idx="12560">
                  <c:v>381.32479999999998</c:v>
                </c:pt>
                <c:pt idx="12561">
                  <c:v>381.33609999999999</c:v>
                </c:pt>
                <c:pt idx="12562">
                  <c:v>381.34899999999999</c:v>
                </c:pt>
                <c:pt idx="12563">
                  <c:v>381.36279999999999</c:v>
                </c:pt>
                <c:pt idx="12564">
                  <c:v>381.37599999999998</c:v>
                </c:pt>
                <c:pt idx="12565">
                  <c:v>381.38690000000003</c:v>
                </c:pt>
                <c:pt idx="12566">
                  <c:v>381.40039999999999</c:v>
                </c:pt>
                <c:pt idx="12567">
                  <c:v>381.41199999999998</c:v>
                </c:pt>
                <c:pt idx="12568">
                  <c:v>381.42419999999998</c:v>
                </c:pt>
                <c:pt idx="12569">
                  <c:v>381.43799999999999</c:v>
                </c:pt>
                <c:pt idx="12570">
                  <c:v>381.4502</c:v>
                </c:pt>
                <c:pt idx="12571">
                  <c:v>381.46249999999998</c:v>
                </c:pt>
                <c:pt idx="12572">
                  <c:v>381.47519999999997</c:v>
                </c:pt>
                <c:pt idx="12573">
                  <c:v>381.48750000000001</c:v>
                </c:pt>
                <c:pt idx="12574">
                  <c:v>381.49979999999999</c:v>
                </c:pt>
                <c:pt idx="12575">
                  <c:v>381.51240000000001</c:v>
                </c:pt>
                <c:pt idx="12576">
                  <c:v>381.52390000000003</c:v>
                </c:pt>
                <c:pt idx="12577">
                  <c:v>381.53719999999998</c:v>
                </c:pt>
                <c:pt idx="12578">
                  <c:v>381.54759999999999</c:v>
                </c:pt>
                <c:pt idx="12579">
                  <c:v>381.56</c:v>
                </c:pt>
                <c:pt idx="12580">
                  <c:v>381.57130000000001</c:v>
                </c:pt>
                <c:pt idx="12581">
                  <c:v>381.58499999999998</c:v>
                </c:pt>
                <c:pt idx="12582">
                  <c:v>381.59620000000001</c:v>
                </c:pt>
                <c:pt idx="12583">
                  <c:v>381.60829999999999</c:v>
                </c:pt>
                <c:pt idx="12584">
                  <c:v>381.61919999999998</c:v>
                </c:pt>
                <c:pt idx="12585">
                  <c:v>381.63260000000002</c:v>
                </c:pt>
                <c:pt idx="12586">
                  <c:v>381.64350000000002</c:v>
                </c:pt>
                <c:pt idx="12587">
                  <c:v>381.65530000000001</c:v>
                </c:pt>
                <c:pt idx="12588">
                  <c:v>381.66739999999999</c:v>
                </c:pt>
                <c:pt idx="12589">
                  <c:v>381.67840000000001</c:v>
                </c:pt>
                <c:pt idx="12590">
                  <c:v>381.69040000000001</c:v>
                </c:pt>
                <c:pt idx="12591">
                  <c:v>381.70310000000001</c:v>
                </c:pt>
                <c:pt idx="12592">
                  <c:v>381.71519999999998</c:v>
                </c:pt>
                <c:pt idx="12593">
                  <c:v>381.72719999999998</c:v>
                </c:pt>
                <c:pt idx="12594">
                  <c:v>381.74110000000002</c:v>
                </c:pt>
                <c:pt idx="12595">
                  <c:v>381.75259999999997</c:v>
                </c:pt>
                <c:pt idx="12596">
                  <c:v>381.76400000000001</c:v>
                </c:pt>
                <c:pt idx="12597">
                  <c:v>381.77519999999998</c:v>
                </c:pt>
                <c:pt idx="12598">
                  <c:v>381.78660000000002</c:v>
                </c:pt>
                <c:pt idx="12599">
                  <c:v>381.798</c:v>
                </c:pt>
                <c:pt idx="12600">
                  <c:v>381.81099999999998</c:v>
                </c:pt>
                <c:pt idx="12601">
                  <c:v>381.82330000000002</c:v>
                </c:pt>
                <c:pt idx="12602">
                  <c:v>381.83600000000001</c:v>
                </c:pt>
                <c:pt idx="12603">
                  <c:v>381.8476</c:v>
                </c:pt>
                <c:pt idx="12604">
                  <c:v>381.8578</c:v>
                </c:pt>
                <c:pt idx="12605">
                  <c:v>381.87060000000002</c:v>
                </c:pt>
                <c:pt idx="12606">
                  <c:v>381.88159999999999</c:v>
                </c:pt>
                <c:pt idx="12607">
                  <c:v>381.89499999999998</c:v>
                </c:pt>
                <c:pt idx="12608">
                  <c:v>381.9085</c:v>
                </c:pt>
                <c:pt idx="12609">
                  <c:v>381.92</c:v>
                </c:pt>
                <c:pt idx="12610">
                  <c:v>381.93299999999999</c:v>
                </c:pt>
                <c:pt idx="12611">
                  <c:v>381.94380000000001</c:v>
                </c:pt>
                <c:pt idx="12612">
                  <c:v>381.95620000000002</c:v>
                </c:pt>
                <c:pt idx="12613">
                  <c:v>381.96699999999998</c:v>
                </c:pt>
                <c:pt idx="12614">
                  <c:v>381.98050000000001</c:v>
                </c:pt>
                <c:pt idx="12615">
                  <c:v>381.99160000000001</c:v>
                </c:pt>
                <c:pt idx="12616">
                  <c:v>382.00540000000001</c:v>
                </c:pt>
                <c:pt idx="12617">
                  <c:v>382.01740000000001</c:v>
                </c:pt>
                <c:pt idx="12618">
                  <c:v>382.02949999999998</c:v>
                </c:pt>
                <c:pt idx="12619">
                  <c:v>382.04</c:v>
                </c:pt>
                <c:pt idx="12620">
                  <c:v>382.053</c:v>
                </c:pt>
                <c:pt idx="12621">
                  <c:v>382.0643</c:v>
                </c:pt>
                <c:pt idx="12622">
                  <c:v>382.07530000000003</c:v>
                </c:pt>
                <c:pt idx="12623">
                  <c:v>382.08749999999998</c:v>
                </c:pt>
                <c:pt idx="12624">
                  <c:v>382.1</c:v>
                </c:pt>
                <c:pt idx="12625">
                  <c:v>382.11290000000002</c:v>
                </c:pt>
                <c:pt idx="12626">
                  <c:v>382.12479999999999</c:v>
                </c:pt>
                <c:pt idx="12627">
                  <c:v>382.13670000000002</c:v>
                </c:pt>
                <c:pt idx="12628">
                  <c:v>382.149</c:v>
                </c:pt>
                <c:pt idx="12629">
                  <c:v>382.16</c:v>
                </c:pt>
                <c:pt idx="12630">
                  <c:v>382.17329999999998</c:v>
                </c:pt>
                <c:pt idx="12631">
                  <c:v>382.185</c:v>
                </c:pt>
                <c:pt idx="12632">
                  <c:v>382.19630000000001</c:v>
                </c:pt>
                <c:pt idx="12633">
                  <c:v>382.2088</c:v>
                </c:pt>
                <c:pt idx="12634">
                  <c:v>382.22219999999999</c:v>
                </c:pt>
                <c:pt idx="12635">
                  <c:v>382.23599999999999</c:v>
                </c:pt>
                <c:pt idx="12636">
                  <c:v>382.24579999999997</c:v>
                </c:pt>
                <c:pt idx="12637">
                  <c:v>382.25639999999999</c:v>
                </c:pt>
                <c:pt idx="12638">
                  <c:v>382.27</c:v>
                </c:pt>
                <c:pt idx="12639">
                  <c:v>382.28309999999999</c:v>
                </c:pt>
                <c:pt idx="12640">
                  <c:v>382.29309999999998</c:v>
                </c:pt>
                <c:pt idx="12641">
                  <c:v>382.30560000000003</c:v>
                </c:pt>
                <c:pt idx="12642">
                  <c:v>382.31819999999999</c:v>
                </c:pt>
                <c:pt idx="12643">
                  <c:v>382.3304</c:v>
                </c:pt>
                <c:pt idx="12644">
                  <c:v>382.34199999999998</c:v>
                </c:pt>
                <c:pt idx="12645">
                  <c:v>382.35390000000001</c:v>
                </c:pt>
                <c:pt idx="12646">
                  <c:v>382.36739999999998</c:v>
                </c:pt>
                <c:pt idx="12647">
                  <c:v>382.37860000000001</c:v>
                </c:pt>
                <c:pt idx="12648">
                  <c:v>382.3904</c:v>
                </c:pt>
                <c:pt idx="12649">
                  <c:v>382.40159999999997</c:v>
                </c:pt>
                <c:pt idx="12650">
                  <c:v>382.41559999999998</c:v>
                </c:pt>
                <c:pt idx="12651">
                  <c:v>382.4255</c:v>
                </c:pt>
                <c:pt idx="12652">
                  <c:v>382.43729999999999</c:v>
                </c:pt>
                <c:pt idx="12653">
                  <c:v>382.44970000000001</c:v>
                </c:pt>
                <c:pt idx="12654">
                  <c:v>382.4622</c:v>
                </c:pt>
                <c:pt idx="12655">
                  <c:v>382.4742</c:v>
                </c:pt>
                <c:pt idx="12656">
                  <c:v>382.48669999999998</c:v>
                </c:pt>
                <c:pt idx="12657">
                  <c:v>382.4966</c:v>
                </c:pt>
                <c:pt idx="12658">
                  <c:v>382.51</c:v>
                </c:pt>
                <c:pt idx="12659">
                  <c:v>382.5197</c:v>
                </c:pt>
                <c:pt idx="12660">
                  <c:v>382.53140000000002</c:v>
                </c:pt>
                <c:pt idx="12661">
                  <c:v>382.54379999999998</c:v>
                </c:pt>
                <c:pt idx="12662">
                  <c:v>382.55500000000001</c:v>
                </c:pt>
                <c:pt idx="12663">
                  <c:v>382.56720000000001</c:v>
                </c:pt>
                <c:pt idx="12664">
                  <c:v>382.57859999999999</c:v>
                </c:pt>
                <c:pt idx="12665">
                  <c:v>382.59160000000003</c:v>
                </c:pt>
                <c:pt idx="12666">
                  <c:v>382.60419999999999</c:v>
                </c:pt>
                <c:pt idx="12667">
                  <c:v>382.61610000000002</c:v>
                </c:pt>
                <c:pt idx="12668">
                  <c:v>382.6268</c:v>
                </c:pt>
                <c:pt idx="12669">
                  <c:v>382.6397</c:v>
                </c:pt>
                <c:pt idx="12670">
                  <c:v>382.65219999999999</c:v>
                </c:pt>
                <c:pt idx="12671">
                  <c:v>382.66590000000002</c:v>
                </c:pt>
                <c:pt idx="12672">
                  <c:v>382.67700000000002</c:v>
                </c:pt>
                <c:pt idx="12673">
                  <c:v>382.68860000000001</c:v>
                </c:pt>
                <c:pt idx="12674">
                  <c:v>382.70060000000001</c:v>
                </c:pt>
                <c:pt idx="12675">
                  <c:v>382.71359999999999</c:v>
                </c:pt>
                <c:pt idx="12676">
                  <c:v>382.7242</c:v>
                </c:pt>
                <c:pt idx="12677">
                  <c:v>382.7364</c:v>
                </c:pt>
                <c:pt idx="12678">
                  <c:v>382.74700000000001</c:v>
                </c:pt>
                <c:pt idx="12679">
                  <c:v>382.7602</c:v>
                </c:pt>
                <c:pt idx="12680">
                  <c:v>382.77080000000001</c:v>
                </c:pt>
                <c:pt idx="12681">
                  <c:v>382.78339999999997</c:v>
                </c:pt>
                <c:pt idx="12682">
                  <c:v>382.79469999999998</c:v>
                </c:pt>
                <c:pt idx="12683">
                  <c:v>382.80840000000001</c:v>
                </c:pt>
                <c:pt idx="12684">
                  <c:v>382.82130000000001</c:v>
                </c:pt>
                <c:pt idx="12685">
                  <c:v>382.8347</c:v>
                </c:pt>
                <c:pt idx="12686">
                  <c:v>382.84699999999998</c:v>
                </c:pt>
                <c:pt idx="12687">
                  <c:v>382.8578</c:v>
                </c:pt>
                <c:pt idx="12688">
                  <c:v>382.86840000000001</c:v>
                </c:pt>
                <c:pt idx="12689">
                  <c:v>382.88099999999997</c:v>
                </c:pt>
                <c:pt idx="12690">
                  <c:v>382.89240000000001</c:v>
                </c:pt>
                <c:pt idx="12691">
                  <c:v>382.90440000000001</c:v>
                </c:pt>
                <c:pt idx="12692">
                  <c:v>382.9169</c:v>
                </c:pt>
                <c:pt idx="12693">
                  <c:v>382.92910000000001</c:v>
                </c:pt>
                <c:pt idx="12694">
                  <c:v>382.93979999999999</c:v>
                </c:pt>
                <c:pt idx="12695">
                  <c:v>382.9522</c:v>
                </c:pt>
                <c:pt idx="12696">
                  <c:v>382.96449999999999</c:v>
                </c:pt>
                <c:pt idx="12697">
                  <c:v>382.97579999999999</c:v>
                </c:pt>
                <c:pt idx="12698">
                  <c:v>382.98829999999998</c:v>
                </c:pt>
                <c:pt idx="12699">
                  <c:v>383.00020000000001</c:v>
                </c:pt>
                <c:pt idx="12700">
                  <c:v>383.01190000000003</c:v>
                </c:pt>
                <c:pt idx="12701">
                  <c:v>383.0231</c:v>
                </c:pt>
                <c:pt idx="12702">
                  <c:v>383.03530000000001</c:v>
                </c:pt>
                <c:pt idx="12703">
                  <c:v>383.04559999999998</c:v>
                </c:pt>
                <c:pt idx="12704">
                  <c:v>383.05840000000001</c:v>
                </c:pt>
                <c:pt idx="12705">
                  <c:v>383.07</c:v>
                </c:pt>
                <c:pt idx="12706">
                  <c:v>383.0822</c:v>
                </c:pt>
                <c:pt idx="12707">
                  <c:v>383.0951</c:v>
                </c:pt>
                <c:pt idx="12708">
                  <c:v>383.10759999999999</c:v>
                </c:pt>
                <c:pt idx="12709">
                  <c:v>383.12040000000002</c:v>
                </c:pt>
                <c:pt idx="12710">
                  <c:v>383.13330000000002</c:v>
                </c:pt>
                <c:pt idx="12711">
                  <c:v>383.14499999999998</c:v>
                </c:pt>
                <c:pt idx="12712">
                  <c:v>383.15649999999999</c:v>
                </c:pt>
                <c:pt idx="12713">
                  <c:v>383.16879999999998</c:v>
                </c:pt>
                <c:pt idx="12714">
                  <c:v>383.18130000000002</c:v>
                </c:pt>
                <c:pt idx="12715">
                  <c:v>383.1936</c:v>
                </c:pt>
                <c:pt idx="12716">
                  <c:v>383.20580000000001</c:v>
                </c:pt>
                <c:pt idx="12717">
                  <c:v>383.2167</c:v>
                </c:pt>
                <c:pt idx="12718">
                  <c:v>383.2296</c:v>
                </c:pt>
                <c:pt idx="12719">
                  <c:v>383.24180000000001</c:v>
                </c:pt>
                <c:pt idx="12720">
                  <c:v>383.2559</c:v>
                </c:pt>
                <c:pt idx="12721">
                  <c:v>383.26799999999997</c:v>
                </c:pt>
                <c:pt idx="12722">
                  <c:v>383.27940000000001</c:v>
                </c:pt>
                <c:pt idx="12723">
                  <c:v>383.29020000000003</c:v>
                </c:pt>
                <c:pt idx="12724">
                  <c:v>383.30200000000002</c:v>
                </c:pt>
                <c:pt idx="12725">
                  <c:v>383.31400000000002</c:v>
                </c:pt>
                <c:pt idx="12726">
                  <c:v>383.32619999999997</c:v>
                </c:pt>
                <c:pt idx="12727">
                  <c:v>383.3372</c:v>
                </c:pt>
                <c:pt idx="12728">
                  <c:v>383.34930000000003</c:v>
                </c:pt>
                <c:pt idx="12729">
                  <c:v>383.3612</c:v>
                </c:pt>
                <c:pt idx="12730">
                  <c:v>383.37400000000002</c:v>
                </c:pt>
                <c:pt idx="12731">
                  <c:v>383.38409999999999</c:v>
                </c:pt>
                <c:pt idx="12732">
                  <c:v>383.39800000000002</c:v>
                </c:pt>
                <c:pt idx="12733">
                  <c:v>383.40989999999999</c:v>
                </c:pt>
                <c:pt idx="12734">
                  <c:v>383.4228</c:v>
                </c:pt>
                <c:pt idx="12735">
                  <c:v>383.43419999999998</c:v>
                </c:pt>
                <c:pt idx="12736">
                  <c:v>383.4461</c:v>
                </c:pt>
                <c:pt idx="12737">
                  <c:v>383.45839999999998</c:v>
                </c:pt>
                <c:pt idx="12738">
                  <c:v>383.47019999999998</c:v>
                </c:pt>
                <c:pt idx="12739">
                  <c:v>383.48340000000002</c:v>
                </c:pt>
                <c:pt idx="12740">
                  <c:v>383.49540000000002</c:v>
                </c:pt>
                <c:pt idx="12741">
                  <c:v>383.50580000000002</c:v>
                </c:pt>
                <c:pt idx="12742">
                  <c:v>383.51839999999999</c:v>
                </c:pt>
                <c:pt idx="12743">
                  <c:v>383.52969999999999</c:v>
                </c:pt>
                <c:pt idx="12744">
                  <c:v>383.54300000000001</c:v>
                </c:pt>
                <c:pt idx="12745">
                  <c:v>383.55399999999997</c:v>
                </c:pt>
                <c:pt idx="12746">
                  <c:v>383.56639999999999</c:v>
                </c:pt>
                <c:pt idx="12747">
                  <c:v>383.57909999999998</c:v>
                </c:pt>
                <c:pt idx="12748">
                  <c:v>383.59019999999998</c:v>
                </c:pt>
                <c:pt idx="12749">
                  <c:v>383.60270000000003</c:v>
                </c:pt>
                <c:pt idx="12750">
                  <c:v>383.61599999999999</c:v>
                </c:pt>
                <c:pt idx="12751">
                  <c:v>383.62700000000001</c:v>
                </c:pt>
                <c:pt idx="12752">
                  <c:v>383.63920000000002</c:v>
                </c:pt>
                <c:pt idx="12753">
                  <c:v>383.65140000000002</c:v>
                </c:pt>
                <c:pt idx="12754">
                  <c:v>383.66419999999999</c:v>
                </c:pt>
                <c:pt idx="12755">
                  <c:v>383.67540000000002</c:v>
                </c:pt>
                <c:pt idx="12756">
                  <c:v>383.68759999999997</c:v>
                </c:pt>
                <c:pt idx="12757">
                  <c:v>383.7</c:v>
                </c:pt>
                <c:pt idx="12758">
                  <c:v>383.71120000000002</c:v>
                </c:pt>
                <c:pt idx="12759">
                  <c:v>383.72390000000001</c:v>
                </c:pt>
                <c:pt idx="12760">
                  <c:v>383.73559999999998</c:v>
                </c:pt>
                <c:pt idx="12761">
                  <c:v>383.74770000000001</c:v>
                </c:pt>
                <c:pt idx="12762">
                  <c:v>383.75979999999998</c:v>
                </c:pt>
                <c:pt idx="12763">
                  <c:v>383.76979999999998</c:v>
                </c:pt>
                <c:pt idx="12764">
                  <c:v>383.7833</c:v>
                </c:pt>
                <c:pt idx="12765">
                  <c:v>383.79559999999998</c:v>
                </c:pt>
                <c:pt idx="12766">
                  <c:v>383.80829999999997</c:v>
                </c:pt>
                <c:pt idx="12767">
                  <c:v>383.81939999999997</c:v>
                </c:pt>
                <c:pt idx="12768">
                  <c:v>383.83280000000002</c:v>
                </c:pt>
                <c:pt idx="12769">
                  <c:v>383.84530000000001</c:v>
                </c:pt>
                <c:pt idx="12770">
                  <c:v>383.85660000000001</c:v>
                </c:pt>
                <c:pt idx="12771">
                  <c:v>383.8691</c:v>
                </c:pt>
                <c:pt idx="12772">
                  <c:v>383.88060000000002</c:v>
                </c:pt>
                <c:pt idx="12773">
                  <c:v>383.89299999999997</c:v>
                </c:pt>
                <c:pt idx="12774">
                  <c:v>383.90600000000001</c:v>
                </c:pt>
                <c:pt idx="12775">
                  <c:v>383.91750000000002</c:v>
                </c:pt>
                <c:pt idx="12776">
                  <c:v>383.92989999999998</c:v>
                </c:pt>
                <c:pt idx="12777">
                  <c:v>383.94279999999998</c:v>
                </c:pt>
                <c:pt idx="12778">
                  <c:v>383.9554</c:v>
                </c:pt>
                <c:pt idx="12779">
                  <c:v>383.96719999999999</c:v>
                </c:pt>
                <c:pt idx="12780">
                  <c:v>383.97859999999997</c:v>
                </c:pt>
                <c:pt idx="12781">
                  <c:v>383.99059999999997</c:v>
                </c:pt>
                <c:pt idx="12782">
                  <c:v>384.00200000000001</c:v>
                </c:pt>
                <c:pt idx="12783">
                  <c:v>384.01339999999999</c:v>
                </c:pt>
                <c:pt idx="12784">
                  <c:v>384.02539999999999</c:v>
                </c:pt>
                <c:pt idx="12785">
                  <c:v>384.0369</c:v>
                </c:pt>
                <c:pt idx="12786">
                  <c:v>384.04750000000001</c:v>
                </c:pt>
                <c:pt idx="12787">
                  <c:v>384.06020000000001</c:v>
                </c:pt>
                <c:pt idx="12788">
                  <c:v>384.072</c:v>
                </c:pt>
                <c:pt idx="12789">
                  <c:v>384.08240000000001</c:v>
                </c:pt>
                <c:pt idx="12790">
                  <c:v>384.09339999999997</c:v>
                </c:pt>
                <c:pt idx="12791">
                  <c:v>384.10629999999998</c:v>
                </c:pt>
                <c:pt idx="12792">
                  <c:v>384.1182</c:v>
                </c:pt>
                <c:pt idx="12793">
                  <c:v>384.13</c:v>
                </c:pt>
                <c:pt idx="12794">
                  <c:v>384.14179999999999</c:v>
                </c:pt>
                <c:pt idx="12795">
                  <c:v>384.15339999999998</c:v>
                </c:pt>
                <c:pt idx="12796">
                  <c:v>384.166</c:v>
                </c:pt>
                <c:pt idx="12797">
                  <c:v>384.17700000000002</c:v>
                </c:pt>
                <c:pt idx="12798">
                  <c:v>384.18970000000002</c:v>
                </c:pt>
                <c:pt idx="12799">
                  <c:v>384.20150000000001</c:v>
                </c:pt>
                <c:pt idx="12800">
                  <c:v>384.21420000000001</c:v>
                </c:pt>
                <c:pt idx="12801">
                  <c:v>384.22620000000001</c:v>
                </c:pt>
                <c:pt idx="12802">
                  <c:v>384.23790000000002</c:v>
                </c:pt>
                <c:pt idx="12803">
                  <c:v>384.25009999999997</c:v>
                </c:pt>
                <c:pt idx="12804">
                  <c:v>384.26190000000003</c:v>
                </c:pt>
                <c:pt idx="12805">
                  <c:v>384.27519999999998</c:v>
                </c:pt>
                <c:pt idx="12806">
                  <c:v>384.28500000000003</c:v>
                </c:pt>
                <c:pt idx="12807">
                  <c:v>384.29660000000001</c:v>
                </c:pt>
                <c:pt idx="12808">
                  <c:v>384.31079999999997</c:v>
                </c:pt>
                <c:pt idx="12809">
                  <c:v>384.32060000000001</c:v>
                </c:pt>
                <c:pt idx="12810">
                  <c:v>384.31939999999997</c:v>
                </c:pt>
                <c:pt idx="12811">
                  <c:v>384.34519999999998</c:v>
                </c:pt>
                <c:pt idx="12812">
                  <c:v>384.35500000000002</c:v>
                </c:pt>
                <c:pt idx="12813">
                  <c:v>384.3655</c:v>
                </c:pt>
                <c:pt idx="12814">
                  <c:v>384.37619999999998</c:v>
                </c:pt>
                <c:pt idx="12815">
                  <c:v>384.3886</c:v>
                </c:pt>
                <c:pt idx="12816">
                  <c:v>384.4</c:v>
                </c:pt>
                <c:pt idx="12817">
                  <c:v>384.4128</c:v>
                </c:pt>
                <c:pt idx="12818">
                  <c:v>384.43520000000001</c:v>
                </c:pt>
                <c:pt idx="12819">
                  <c:v>384.46269999999998</c:v>
                </c:pt>
                <c:pt idx="12820">
                  <c:v>384.45949999999999</c:v>
                </c:pt>
                <c:pt idx="12821">
                  <c:v>384.4674</c:v>
                </c:pt>
                <c:pt idx="12822">
                  <c:v>384.4753</c:v>
                </c:pt>
                <c:pt idx="12823">
                  <c:v>384.48469999999998</c:v>
                </c:pt>
                <c:pt idx="12824">
                  <c:v>384.49340000000001</c:v>
                </c:pt>
                <c:pt idx="12825">
                  <c:v>384.50369999999998</c:v>
                </c:pt>
                <c:pt idx="12826">
                  <c:v>384.51400000000001</c:v>
                </c:pt>
                <c:pt idx="12827">
                  <c:v>384.52339999999998</c:v>
                </c:pt>
                <c:pt idx="12828">
                  <c:v>384.53199999999998</c:v>
                </c:pt>
                <c:pt idx="12829">
                  <c:v>384.541</c:v>
                </c:pt>
                <c:pt idx="12830">
                  <c:v>384.55</c:v>
                </c:pt>
                <c:pt idx="12831">
                  <c:v>384.55959999999999</c:v>
                </c:pt>
                <c:pt idx="12832">
                  <c:v>384.56970000000001</c:v>
                </c:pt>
                <c:pt idx="12833">
                  <c:v>384.57830000000001</c:v>
                </c:pt>
                <c:pt idx="12834">
                  <c:v>384.58839999999998</c:v>
                </c:pt>
                <c:pt idx="12835">
                  <c:v>384.59789999999998</c:v>
                </c:pt>
                <c:pt idx="12836">
                  <c:v>384.60660000000001</c:v>
                </c:pt>
                <c:pt idx="12837">
                  <c:v>384.61880000000002</c:v>
                </c:pt>
                <c:pt idx="12838">
                  <c:v>384.62979999999999</c:v>
                </c:pt>
                <c:pt idx="12839">
                  <c:v>384.6395</c:v>
                </c:pt>
                <c:pt idx="12840">
                  <c:v>384.65159999999997</c:v>
                </c:pt>
                <c:pt idx="12841">
                  <c:v>384.66160000000002</c:v>
                </c:pt>
                <c:pt idx="12842">
                  <c:v>384.673</c:v>
                </c:pt>
                <c:pt idx="12843">
                  <c:v>384.68400000000003</c:v>
                </c:pt>
                <c:pt idx="12844">
                  <c:v>384.69499999999999</c:v>
                </c:pt>
                <c:pt idx="12845">
                  <c:v>384.70679999999999</c:v>
                </c:pt>
                <c:pt idx="12846">
                  <c:v>384.71679999999998</c:v>
                </c:pt>
                <c:pt idx="12847">
                  <c:v>384.72820000000002</c:v>
                </c:pt>
                <c:pt idx="12848">
                  <c:v>384.7396</c:v>
                </c:pt>
                <c:pt idx="12849">
                  <c:v>384.75209999999998</c:v>
                </c:pt>
                <c:pt idx="12850">
                  <c:v>384.76330000000002</c:v>
                </c:pt>
                <c:pt idx="12851">
                  <c:v>384.77600000000001</c:v>
                </c:pt>
                <c:pt idx="12852">
                  <c:v>384.78829999999999</c:v>
                </c:pt>
                <c:pt idx="12853">
                  <c:v>384.80079999999998</c:v>
                </c:pt>
                <c:pt idx="12854">
                  <c:v>384.81369999999998</c:v>
                </c:pt>
                <c:pt idx="12855">
                  <c:v>384.8263</c:v>
                </c:pt>
                <c:pt idx="12856">
                  <c:v>384.83780000000002</c:v>
                </c:pt>
                <c:pt idx="12857">
                  <c:v>384.85149999999999</c:v>
                </c:pt>
                <c:pt idx="12858">
                  <c:v>384.86250000000001</c:v>
                </c:pt>
                <c:pt idx="12859">
                  <c:v>384.87439999999998</c:v>
                </c:pt>
                <c:pt idx="12860">
                  <c:v>384.88600000000002</c:v>
                </c:pt>
                <c:pt idx="12861">
                  <c:v>384.89679999999998</c:v>
                </c:pt>
                <c:pt idx="12862">
                  <c:v>384.90859999999998</c:v>
                </c:pt>
                <c:pt idx="12863">
                  <c:v>384.92140000000001</c:v>
                </c:pt>
                <c:pt idx="12864">
                  <c:v>384.93200000000002</c:v>
                </c:pt>
                <c:pt idx="12865">
                  <c:v>384.94330000000002</c:v>
                </c:pt>
                <c:pt idx="12866">
                  <c:v>384.95499999999998</c:v>
                </c:pt>
                <c:pt idx="12867">
                  <c:v>384.96719999999999</c:v>
                </c:pt>
                <c:pt idx="12868">
                  <c:v>384.98169999999999</c:v>
                </c:pt>
                <c:pt idx="12869">
                  <c:v>384.99380000000002</c:v>
                </c:pt>
                <c:pt idx="12870">
                  <c:v>385.00349999999997</c:v>
                </c:pt>
                <c:pt idx="12871">
                  <c:v>385.01589999999999</c:v>
                </c:pt>
                <c:pt idx="12872">
                  <c:v>385.02679999999998</c:v>
                </c:pt>
                <c:pt idx="12873">
                  <c:v>385.03680000000003</c:v>
                </c:pt>
                <c:pt idx="12874">
                  <c:v>385.0496</c:v>
                </c:pt>
                <c:pt idx="12875">
                  <c:v>385.05939999999998</c:v>
                </c:pt>
                <c:pt idx="12876">
                  <c:v>385.07220000000001</c:v>
                </c:pt>
                <c:pt idx="12877">
                  <c:v>385.08390000000003</c:v>
                </c:pt>
                <c:pt idx="12878">
                  <c:v>385.09640000000002</c:v>
                </c:pt>
                <c:pt idx="12879">
                  <c:v>385.108</c:v>
                </c:pt>
                <c:pt idx="12880">
                  <c:v>385.11919999999998</c:v>
                </c:pt>
                <c:pt idx="12881">
                  <c:v>385.13029999999998</c:v>
                </c:pt>
                <c:pt idx="12882">
                  <c:v>385.1431</c:v>
                </c:pt>
                <c:pt idx="12883">
                  <c:v>385.15359999999998</c:v>
                </c:pt>
                <c:pt idx="12884">
                  <c:v>385.16579999999999</c:v>
                </c:pt>
                <c:pt idx="12885">
                  <c:v>385.17700000000002</c:v>
                </c:pt>
                <c:pt idx="12886">
                  <c:v>385.18920000000003</c:v>
                </c:pt>
                <c:pt idx="12887">
                  <c:v>385.2002</c:v>
                </c:pt>
                <c:pt idx="12888">
                  <c:v>385.21030000000002</c:v>
                </c:pt>
                <c:pt idx="12889">
                  <c:v>385.22309999999999</c:v>
                </c:pt>
                <c:pt idx="12890">
                  <c:v>385.23509999999999</c:v>
                </c:pt>
                <c:pt idx="12891">
                  <c:v>385.24599999999998</c:v>
                </c:pt>
                <c:pt idx="12892">
                  <c:v>385.25740000000002</c:v>
                </c:pt>
                <c:pt idx="12893">
                  <c:v>385.26780000000002</c:v>
                </c:pt>
                <c:pt idx="12894">
                  <c:v>385.2808</c:v>
                </c:pt>
                <c:pt idx="12895">
                  <c:v>385.29059999999998</c:v>
                </c:pt>
                <c:pt idx="12896">
                  <c:v>385.3023</c:v>
                </c:pt>
                <c:pt idx="12897">
                  <c:v>385.31389999999999</c:v>
                </c:pt>
                <c:pt idx="12898">
                  <c:v>385.32479999999998</c:v>
                </c:pt>
                <c:pt idx="12899">
                  <c:v>385.33539999999999</c:v>
                </c:pt>
                <c:pt idx="12900">
                  <c:v>385.34730000000002</c:v>
                </c:pt>
                <c:pt idx="12901">
                  <c:v>385.35840000000002</c:v>
                </c:pt>
                <c:pt idx="12902">
                  <c:v>385.37</c:v>
                </c:pt>
                <c:pt idx="12903">
                  <c:v>385.38060000000002</c:v>
                </c:pt>
                <c:pt idx="12904">
                  <c:v>385.39260000000002</c:v>
                </c:pt>
                <c:pt idx="12905">
                  <c:v>385.40379999999999</c:v>
                </c:pt>
                <c:pt idx="12906">
                  <c:v>385.41640000000001</c:v>
                </c:pt>
                <c:pt idx="12907">
                  <c:v>385.42700000000002</c:v>
                </c:pt>
                <c:pt idx="12908">
                  <c:v>385.43920000000003</c:v>
                </c:pt>
                <c:pt idx="12909">
                  <c:v>385.45119999999997</c:v>
                </c:pt>
                <c:pt idx="12910">
                  <c:v>385.4615</c:v>
                </c:pt>
                <c:pt idx="12911">
                  <c:v>385.47300000000001</c:v>
                </c:pt>
                <c:pt idx="12912">
                  <c:v>385.48559999999998</c:v>
                </c:pt>
                <c:pt idx="12913">
                  <c:v>385.49779999999998</c:v>
                </c:pt>
                <c:pt idx="12914">
                  <c:v>385.50959999999998</c:v>
                </c:pt>
                <c:pt idx="12915">
                  <c:v>385.52109999999999</c:v>
                </c:pt>
                <c:pt idx="12916">
                  <c:v>385.53300000000002</c:v>
                </c:pt>
                <c:pt idx="12917">
                  <c:v>385.5453</c:v>
                </c:pt>
                <c:pt idx="12918">
                  <c:v>385.55470000000003</c:v>
                </c:pt>
                <c:pt idx="12919">
                  <c:v>385.5659</c:v>
                </c:pt>
                <c:pt idx="12920">
                  <c:v>385.57859999999999</c:v>
                </c:pt>
                <c:pt idx="12921">
                  <c:v>385.59160000000003</c:v>
                </c:pt>
                <c:pt idx="12922">
                  <c:v>385.60340000000002</c:v>
                </c:pt>
                <c:pt idx="12923">
                  <c:v>385.61250000000001</c:v>
                </c:pt>
                <c:pt idx="12924">
                  <c:v>385.62450000000001</c:v>
                </c:pt>
                <c:pt idx="12925">
                  <c:v>385.63670000000002</c:v>
                </c:pt>
                <c:pt idx="12926">
                  <c:v>385.64850000000001</c:v>
                </c:pt>
                <c:pt idx="12927">
                  <c:v>385.66090000000003</c:v>
                </c:pt>
                <c:pt idx="12928">
                  <c:v>385.67239999999998</c:v>
                </c:pt>
                <c:pt idx="12929">
                  <c:v>385.68369999999999</c:v>
                </c:pt>
                <c:pt idx="12930">
                  <c:v>385.69639999999998</c:v>
                </c:pt>
                <c:pt idx="12931">
                  <c:v>385.70780000000002</c:v>
                </c:pt>
                <c:pt idx="12932">
                  <c:v>385.7192</c:v>
                </c:pt>
                <c:pt idx="12933">
                  <c:v>385.73219999999998</c:v>
                </c:pt>
                <c:pt idx="12934">
                  <c:v>385.74369999999999</c:v>
                </c:pt>
                <c:pt idx="12935">
                  <c:v>385.75599999999997</c:v>
                </c:pt>
                <c:pt idx="12936">
                  <c:v>385.76780000000002</c:v>
                </c:pt>
                <c:pt idx="12937">
                  <c:v>385.77940000000001</c:v>
                </c:pt>
                <c:pt idx="12938">
                  <c:v>385.79079999999999</c:v>
                </c:pt>
                <c:pt idx="12939">
                  <c:v>385.80250000000001</c:v>
                </c:pt>
                <c:pt idx="12940">
                  <c:v>385.8152</c:v>
                </c:pt>
                <c:pt idx="12941">
                  <c:v>385.82810000000001</c:v>
                </c:pt>
                <c:pt idx="12942">
                  <c:v>385.83890000000002</c:v>
                </c:pt>
                <c:pt idx="12943">
                  <c:v>385.85250000000002</c:v>
                </c:pt>
                <c:pt idx="12944">
                  <c:v>385.8639</c:v>
                </c:pt>
                <c:pt idx="12945">
                  <c:v>385.87560000000002</c:v>
                </c:pt>
                <c:pt idx="12946">
                  <c:v>385.88749999999999</c:v>
                </c:pt>
                <c:pt idx="12947">
                  <c:v>385.89870000000002</c:v>
                </c:pt>
                <c:pt idx="12948">
                  <c:v>385.91019999999997</c:v>
                </c:pt>
                <c:pt idx="12949">
                  <c:v>385.9228</c:v>
                </c:pt>
                <c:pt idx="12950">
                  <c:v>385.9325</c:v>
                </c:pt>
                <c:pt idx="12951">
                  <c:v>385.94720000000001</c:v>
                </c:pt>
                <c:pt idx="12952">
                  <c:v>385.95839999999998</c:v>
                </c:pt>
                <c:pt idx="12953">
                  <c:v>385.9699</c:v>
                </c:pt>
                <c:pt idx="12954">
                  <c:v>385.9828</c:v>
                </c:pt>
                <c:pt idx="12955">
                  <c:v>385.99380000000002</c:v>
                </c:pt>
                <c:pt idx="12956">
                  <c:v>386.00749999999999</c:v>
                </c:pt>
                <c:pt idx="12957">
                  <c:v>386.01830000000001</c:v>
                </c:pt>
                <c:pt idx="12958">
                  <c:v>386.02929999999998</c:v>
                </c:pt>
                <c:pt idx="12959">
                  <c:v>386.04</c:v>
                </c:pt>
                <c:pt idx="12960">
                  <c:v>386.05110000000002</c:v>
                </c:pt>
                <c:pt idx="12961">
                  <c:v>386.06200000000001</c:v>
                </c:pt>
                <c:pt idx="12962">
                  <c:v>386.07600000000002</c:v>
                </c:pt>
                <c:pt idx="12963">
                  <c:v>386.08879999999999</c:v>
                </c:pt>
                <c:pt idx="12964">
                  <c:v>386.09840000000003</c:v>
                </c:pt>
                <c:pt idx="12965">
                  <c:v>386.10980000000001</c:v>
                </c:pt>
                <c:pt idx="12966">
                  <c:v>386.1234</c:v>
                </c:pt>
                <c:pt idx="12967">
                  <c:v>386.1343</c:v>
                </c:pt>
                <c:pt idx="12968">
                  <c:v>386.14530000000002</c:v>
                </c:pt>
                <c:pt idx="12969">
                  <c:v>386.15620000000001</c:v>
                </c:pt>
                <c:pt idx="12970">
                  <c:v>386.16739999999999</c:v>
                </c:pt>
                <c:pt idx="12971">
                  <c:v>386.17720000000003</c:v>
                </c:pt>
                <c:pt idx="12972">
                  <c:v>386.18819999999999</c:v>
                </c:pt>
                <c:pt idx="12973">
                  <c:v>386.2004</c:v>
                </c:pt>
                <c:pt idx="12974">
                  <c:v>386.21179999999998</c:v>
                </c:pt>
                <c:pt idx="12975">
                  <c:v>386.22300000000001</c:v>
                </c:pt>
                <c:pt idx="12976">
                  <c:v>386.23480000000001</c:v>
                </c:pt>
                <c:pt idx="12977">
                  <c:v>386.24720000000002</c:v>
                </c:pt>
                <c:pt idx="12978">
                  <c:v>386.25799999999998</c:v>
                </c:pt>
                <c:pt idx="12979">
                  <c:v>386.26859999999999</c:v>
                </c:pt>
                <c:pt idx="12980">
                  <c:v>386.28100000000001</c:v>
                </c:pt>
                <c:pt idx="12981">
                  <c:v>386.29250000000002</c:v>
                </c:pt>
                <c:pt idx="12982">
                  <c:v>386.3032</c:v>
                </c:pt>
                <c:pt idx="12983">
                  <c:v>386.31560000000002</c:v>
                </c:pt>
                <c:pt idx="12984">
                  <c:v>386.32679999999999</c:v>
                </c:pt>
                <c:pt idx="12985">
                  <c:v>386.33760000000001</c:v>
                </c:pt>
                <c:pt idx="12986">
                  <c:v>386.34960000000001</c:v>
                </c:pt>
                <c:pt idx="12987">
                  <c:v>386.36149999999998</c:v>
                </c:pt>
                <c:pt idx="12988">
                  <c:v>386.3734</c:v>
                </c:pt>
                <c:pt idx="12989">
                  <c:v>386.38760000000002</c:v>
                </c:pt>
                <c:pt idx="12990">
                  <c:v>386.39850000000001</c:v>
                </c:pt>
                <c:pt idx="12991">
                  <c:v>386.4101</c:v>
                </c:pt>
                <c:pt idx="12992">
                  <c:v>386.423</c:v>
                </c:pt>
                <c:pt idx="12993">
                  <c:v>386.43450000000001</c:v>
                </c:pt>
                <c:pt idx="12994">
                  <c:v>386.44459999999998</c:v>
                </c:pt>
                <c:pt idx="12995">
                  <c:v>386.4554</c:v>
                </c:pt>
                <c:pt idx="12996">
                  <c:v>386.46780000000001</c:v>
                </c:pt>
                <c:pt idx="12997">
                  <c:v>386.47919999999999</c:v>
                </c:pt>
                <c:pt idx="12998">
                  <c:v>386.49</c:v>
                </c:pt>
                <c:pt idx="12999">
                  <c:v>386.50139999999999</c:v>
                </c:pt>
                <c:pt idx="13000">
                  <c:v>386.51409999999998</c:v>
                </c:pt>
                <c:pt idx="13001">
                  <c:v>386.5265</c:v>
                </c:pt>
                <c:pt idx="13002">
                  <c:v>386.53820000000002</c:v>
                </c:pt>
                <c:pt idx="13003">
                  <c:v>386.54790000000003</c:v>
                </c:pt>
                <c:pt idx="13004">
                  <c:v>386.55919999999998</c:v>
                </c:pt>
                <c:pt idx="13005">
                  <c:v>386.57060000000001</c:v>
                </c:pt>
                <c:pt idx="13006">
                  <c:v>386.58199999999999</c:v>
                </c:pt>
                <c:pt idx="13007">
                  <c:v>386.59399999999999</c:v>
                </c:pt>
                <c:pt idx="13008">
                  <c:v>386.60550000000001</c:v>
                </c:pt>
                <c:pt idx="13009">
                  <c:v>386.61649999999997</c:v>
                </c:pt>
                <c:pt idx="13010">
                  <c:v>386.62959999999998</c:v>
                </c:pt>
                <c:pt idx="13011">
                  <c:v>386.64179999999999</c:v>
                </c:pt>
                <c:pt idx="13012">
                  <c:v>386.65129999999999</c:v>
                </c:pt>
                <c:pt idx="13013">
                  <c:v>386.66359999999997</c:v>
                </c:pt>
                <c:pt idx="13014">
                  <c:v>386.67570000000001</c:v>
                </c:pt>
                <c:pt idx="13015">
                  <c:v>386.68619999999999</c:v>
                </c:pt>
                <c:pt idx="13016">
                  <c:v>386.69650000000001</c:v>
                </c:pt>
                <c:pt idx="13017">
                  <c:v>386.71089999999998</c:v>
                </c:pt>
                <c:pt idx="13018">
                  <c:v>386.71980000000002</c:v>
                </c:pt>
                <c:pt idx="13019">
                  <c:v>386.73200000000003</c:v>
                </c:pt>
                <c:pt idx="13020">
                  <c:v>386.74419999999998</c:v>
                </c:pt>
                <c:pt idx="13021">
                  <c:v>386.75599999999997</c:v>
                </c:pt>
                <c:pt idx="13022">
                  <c:v>386.767</c:v>
                </c:pt>
                <c:pt idx="13023">
                  <c:v>386.77980000000002</c:v>
                </c:pt>
                <c:pt idx="13024">
                  <c:v>386.7903</c:v>
                </c:pt>
                <c:pt idx="13025">
                  <c:v>386.80279999999999</c:v>
                </c:pt>
                <c:pt idx="13026">
                  <c:v>386.8168</c:v>
                </c:pt>
                <c:pt idx="13027">
                  <c:v>386.82659999999998</c:v>
                </c:pt>
                <c:pt idx="13028">
                  <c:v>386.83890000000002</c:v>
                </c:pt>
                <c:pt idx="13029">
                  <c:v>386.84890000000001</c:v>
                </c:pt>
                <c:pt idx="13030">
                  <c:v>386.86099999999999</c:v>
                </c:pt>
                <c:pt idx="13031">
                  <c:v>386.87240000000003</c:v>
                </c:pt>
                <c:pt idx="13032">
                  <c:v>386.88380000000001</c:v>
                </c:pt>
                <c:pt idx="13033">
                  <c:v>386.89530000000002</c:v>
                </c:pt>
                <c:pt idx="13034">
                  <c:v>386.90719999999999</c:v>
                </c:pt>
                <c:pt idx="13035">
                  <c:v>386.9178</c:v>
                </c:pt>
                <c:pt idx="13036">
                  <c:v>386.93</c:v>
                </c:pt>
                <c:pt idx="13037">
                  <c:v>386.94220000000001</c:v>
                </c:pt>
                <c:pt idx="13038">
                  <c:v>386.95499999999998</c:v>
                </c:pt>
                <c:pt idx="13039">
                  <c:v>386.96559999999999</c:v>
                </c:pt>
                <c:pt idx="13040">
                  <c:v>386.97750000000002</c:v>
                </c:pt>
                <c:pt idx="13041">
                  <c:v>386.98840000000001</c:v>
                </c:pt>
                <c:pt idx="13042">
                  <c:v>386.99790000000002</c:v>
                </c:pt>
                <c:pt idx="13043">
                  <c:v>387.0102</c:v>
                </c:pt>
                <c:pt idx="13044">
                  <c:v>387.0213</c:v>
                </c:pt>
                <c:pt idx="13045">
                  <c:v>387.03379999999999</c:v>
                </c:pt>
                <c:pt idx="13046">
                  <c:v>387.04640000000001</c:v>
                </c:pt>
                <c:pt idx="13047">
                  <c:v>387.0564</c:v>
                </c:pt>
                <c:pt idx="13048">
                  <c:v>387.06650000000002</c:v>
                </c:pt>
                <c:pt idx="13049">
                  <c:v>387.07679999999999</c:v>
                </c:pt>
                <c:pt idx="13050">
                  <c:v>387.08949999999999</c:v>
                </c:pt>
                <c:pt idx="13051">
                  <c:v>387.10250000000002</c:v>
                </c:pt>
                <c:pt idx="13052">
                  <c:v>387.11349999999999</c:v>
                </c:pt>
                <c:pt idx="13053">
                  <c:v>387.12459999999999</c:v>
                </c:pt>
                <c:pt idx="13054">
                  <c:v>387.13600000000002</c:v>
                </c:pt>
                <c:pt idx="13055">
                  <c:v>387.14679999999998</c:v>
                </c:pt>
                <c:pt idx="13056">
                  <c:v>387.16079999999999</c:v>
                </c:pt>
                <c:pt idx="13057">
                  <c:v>387.17160000000001</c:v>
                </c:pt>
                <c:pt idx="13058">
                  <c:v>387.18299999999999</c:v>
                </c:pt>
                <c:pt idx="13059">
                  <c:v>387.19619999999998</c:v>
                </c:pt>
                <c:pt idx="13060">
                  <c:v>387.20659999999998</c:v>
                </c:pt>
                <c:pt idx="13061">
                  <c:v>387.21719999999999</c:v>
                </c:pt>
                <c:pt idx="13062">
                  <c:v>387.23039999999997</c:v>
                </c:pt>
                <c:pt idx="13063">
                  <c:v>387.24180000000001</c:v>
                </c:pt>
                <c:pt idx="13064">
                  <c:v>387.25319999999999</c:v>
                </c:pt>
                <c:pt idx="13065">
                  <c:v>387.26639999999998</c:v>
                </c:pt>
                <c:pt idx="13066">
                  <c:v>387.27879999999999</c:v>
                </c:pt>
                <c:pt idx="13067">
                  <c:v>387.28879999999998</c:v>
                </c:pt>
                <c:pt idx="13068">
                  <c:v>387.30149999999998</c:v>
                </c:pt>
                <c:pt idx="13069">
                  <c:v>387.31380000000001</c:v>
                </c:pt>
                <c:pt idx="13070">
                  <c:v>387.32420000000002</c:v>
                </c:pt>
                <c:pt idx="13071">
                  <c:v>387.33600000000001</c:v>
                </c:pt>
                <c:pt idx="13072">
                  <c:v>387.34890000000001</c:v>
                </c:pt>
                <c:pt idx="13073">
                  <c:v>387.35950000000003</c:v>
                </c:pt>
                <c:pt idx="13074">
                  <c:v>387.37060000000002</c:v>
                </c:pt>
                <c:pt idx="13075">
                  <c:v>387.3818</c:v>
                </c:pt>
                <c:pt idx="13076">
                  <c:v>387.39409999999998</c:v>
                </c:pt>
                <c:pt idx="13077">
                  <c:v>387.40460000000002</c:v>
                </c:pt>
                <c:pt idx="13078">
                  <c:v>387.4178</c:v>
                </c:pt>
                <c:pt idx="13079">
                  <c:v>387.42869999999999</c:v>
                </c:pt>
                <c:pt idx="13080">
                  <c:v>387.44040000000001</c:v>
                </c:pt>
                <c:pt idx="13081">
                  <c:v>387.45330000000001</c:v>
                </c:pt>
                <c:pt idx="13082">
                  <c:v>387.46530000000001</c:v>
                </c:pt>
                <c:pt idx="13083">
                  <c:v>387.47640000000001</c:v>
                </c:pt>
                <c:pt idx="13084">
                  <c:v>387.48930000000001</c:v>
                </c:pt>
                <c:pt idx="13085">
                  <c:v>387.5018</c:v>
                </c:pt>
                <c:pt idx="13086">
                  <c:v>387.51229999999998</c:v>
                </c:pt>
                <c:pt idx="13087">
                  <c:v>387.52260000000001</c:v>
                </c:pt>
                <c:pt idx="13088">
                  <c:v>387.53440000000001</c:v>
                </c:pt>
                <c:pt idx="13089">
                  <c:v>387.54649999999998</c:v>
                </c:pt>
                <c:pt idx="13090">
                  <c:v>387.55680000000001</c:v>
                </c:pt>
                <c:pt idx="13091">
                  <c:v>387.5684</c:v>
                </c:pt>
                <c:pt idx="13092">
                  <c:v>387.5813</c:v>
                </c:pt>
                <c:pt idx="13093">
                  <c:v>387.59249999999997</c:v>
                </c:pt>
                <c:pt idx="13094">
                  <c:v>387.60489999999999</c:v>
                </c:pt>
                <c:pt idx="13095">
                  <c:v>387.61829999999998</c:v>
                </c:pt>
                <c:pt idx="13096">
                  <c:v>387.62830000000002</c:v>
                </c:pt>
                <c:pt idx="13097">
                  <c:v>387.64060000000001</c:v>
                </c:pt>
                <c:pt idx="13098">
                  <c:v>387.65230000000003</c:v>
                </c:pt>
                <c:pt idx="13099">
                  <c:v>387.66520000000003</c:v>
                </c:pt>
                <c:pt idx="13100">
                  <c:v>387.67559999999997</c:v>
                </c:pt>
                <c:pt idx="13101">
                  <c:v>387.68729999999999</c:v>
                </c:pt>
                <c:pt idx="13102">
                  <c:v>387.69779999999997</c:v>
                </c:pt>
                <c:pt idx="13103">
                  <c:v>387.70949999999999</c:v>
                </c:pt>
                <c:pt idx="13104">
                  <c:v>387.72199999999998</c:v>
                </c:pt>
                <c:pt idx="13105">
                  <c:v>387.7321</c:v>
                </c:pt>
                <c:pt idx="13106">
                  <c:v>387.74439999999998</c:v>
                </c:pt>
                <c:pt idx="13107">
                  <c:v>387.75799999999998</c:v>
                </c:pt>
                <c:pt idx="13108">
                  <c:v>387.76850000000002</c:v>
                </c:pt>
                <c:pt idx="13109">
                  <c:v>387.77839999999998</c:v>
                </c:pt>
                <c:pt idx="13110">
                  <c:v>387.79079999999999</c:v>
                </c:pt>
                <c:pt idx="13111">
                  <c:v>387.80239999999998</c:v>
                </c:pt>
                <c:pt idx="13112">
                  <c:v>387.81369999999998</c:v>
                </c:pt>
                <c:pt idx="13113">
                  <c:v>387.82659999999998</c:v>
                </c:pt>
                <c:pt idx="13114">
                  <c:v>387.83699999999999</c:v>
                </c:pt>
                <c:pt idx="13115">
                  <c:v>387.84840000000003</c:v>
                </c:pt>
                <c:pt idx="13116">
                  <c:v>387.8596</c:v>
                </c:pt>
                <c:pt idx="13117">
                  <c:v>387.8716</c:v>
                </c:pt>
                <c:pt idx="13118">
                  <c:v>387.88220000000001</c:v>
                </c:pt>
                <c:pt idx="13119">
                  <c:v>387.89359999999999</c:v>
                </c:pt>
                <c:pt idx="13120">
                  <c:v>387.90499999999997</c:v>
                </c:pt>
                <c:pt idx="13121">
                  <c:v>387.91649999999998</c:v>
                </c:pt>
                <c:pt idx="13122">
                  <c:v>387.92860000000002</c:v>
                </c:pt>
                <c:pt idx="13123">
                  <c:v>387.94080000000002</c:v>
                </c:pt>
                <c:pt idx="13124">
                  <c:v>387.95269999999999</c:v>
                </c:pt>
                <c:pt idx="13125">
                  <c:v>387.96460000000002</c:v>
                </c:pt>
                <c:pt idx="13126">
                  <c:v>387.9769</c:v>
                </c:pt>
                <c:pt idx="13127">
                  <c:v>387.98660000000001</c:v>
                </c:pt>
                <c:pt idx="13128">
                  <c:v>387.9984</c:v>
                </c:pt>
                <c:pt idx="13129">
                  <c:v>388.01080000000002</c:v>
                </c:pt>
                <c:pt idx="13130">
                  <c:v>388.02199999999999</c:v>
                </c:pt>
                <c:pt idx="13131">
                  <c:v>388.0342</c:v>
                </c:pt>
                <c:pt idx="13132">
                  <c:v>388.04610000000002</c:v>
                </c:pt>
                <c:pt idx="13133">
                  <c:v>388.05709999999999</c:v>
                </c:pt>
                <c:pt idx="13134">
                  <c:v>388.06909999999999</c:v>
                </c:pt>
                <c:pt idx="13135">
                  <c:v>388.08</c:v>
                </c:pt>
                <c:pt idx="13136">
                  <c:v>388.09179999999998</c:v>
                </c:pt>
                <c:pt idx="13137">
                  <c:v>388.10359999999997</c:v>
                </c:pt>
                <c:pt idx="13138">
                  <c:v>388.11470000000003</c:v>
                </c:pt>
                <c:pt idx="13139">
                  <c:v>388.12720000000002</c:v>
                </c:pt>
                <c:pt idx="13140">
                  <c:v>388.13839999999999</c:v>
                </c:pt>
                <c:pt idx="13141">
                  <c:v>388.15159999999997</c:v>
                </c:pt>
                <c:pt idx="13142">
                  <c:v>388.1628</c:v>
                </c:pt>
                <c:pt idx="13143">
                  <c:v>388.17439999999999</c:v>
                </c:pt>
                <c:pt idx="13144">
                  <c:v>388.18669999999997</c:v>
                </c:pt>
                <c:pt idx="13145">
                  <c:v>388.19740000000002</c:v>
                </c:pt>
                <c:pt idx="13146">
                  <c:v>388.20859999999999</c:v>
                </c:pt>
                <c:pt idx="13147">
                  <c:v>388.22059999999999</c:v>
                </c:pt>
                <c:pt idx="13148">
                  <c:v>388.2312</c:v>
                </c:pt>
                <c:pt idx="13149">
                  <c:v>388.24340000000001</c:v>
                </c:pt>
                <c:pt idx="13150">
                  <c:v>388.25439999999998</c:v>
                </c:pt>
                <c:pt idx="13151">
                  <c:v>388.2654</c:v>
                </c:pt>
                <c:pt idx="13152">
                  <c:v>388.27910000000003</c:v>
                </c:pt>
                <c:pt idx="13153">
                  <c:v>388.29020000000003</c:v>
                </c:pt>
                <c:pt idx="13154">
                  <c:v>388.30220000000003</c:v>
                </c:pt>
                <c:pt idx="13155">
                  <c:v>388.3152</c:v>
                </c:pt>
                <c:pt idx="13156">
                  <c:v>388.32639999999998</c:v>
                </c:pt>
                <c:pt idx="13157">
                  <c:v>388.33780000000002</c:v>
                </c:pt>
                <c:pt idx="13158">
                  <c:v>388.34899999999999</c:v>
                </c:pt>
                <c:pt idx="13159">
                  <c:v>388.3614</c:v>
                </c:pt>
                <c:pt idx="13160">
                  <c:v>388.37220000000002</c:v>
                </c:pt>
                <c:pt idx="13161">
                  <c:v>388.3836</c:v>
                </c:pt>
                <c:pt idx="13162">
                  <c:v>388.39550000000003</c:v>
                </c:pt>
                <c:pt idx="13163">
                  <c:v>388.40820000000002</c:v>
                </c:pt>
                <c:pt idx="13164">
                  <c:v>388.4187</c:v>
                </c:pt>
                <c:pt idx="13165">
                  <c:v>388.43169999999998</c:v>
                </c:pt>
                <c:pt idx="13166">
                  <c:v>388.44220000000001</c:v>
                </c:pt>
                <c:pt idx="13167">
                  <c:v>388.45499999999998</c:v>
                </c:pt>
                <c:pt idx="13168">
                  <c:v>388.4658</c:v>
                </c:pt>
                <c:pt idx="13169">
                  <c:v>388.47680000000003</c:v>
                </c:pt>
                <c:pt idx="13170">
                  <c:v>388.4907</c:v>
                </c:pt>
                <c:pt idx="13171">
                  <c:v>388.50290000000001</c:v>
                </c:pt>
                <c:pt idx="13172">
                  <c:v>388.51220000000001</c:v>
                </c:pt>
                <c:pt idx="13173">
                  <c:v>388.52499999999998</c:v>
                </c:pt>
                <c:pt idx="13174">
                  <c:v>388.53620000000001</c:v>
                </c:pt>
                <c:pt idx="13175">
                  <c:v>388.54719999999998</c:v>
                </c:pt>
                <c:pt idx="13176">
                  <c:v>388.55930000000001</c:v>
                </c:pt>
                <c:pt idx="13177">
                  <c:v>388.57100000000003</c:v>
                </c:pt>
                <c:pt idx="13178">
                  <c:v>388.58280000000002</c:v>
                </c:pt>
                <c:pt idx="13179">
                  <c:v>388.59249999999997</c:v>
                </c:pt>
                <c:pt idx="13180">
                  <c:v>388.60629999999998</c:v>
                </c:pt>
                <c:pt idx="13181">
                  <c:v>388.61799999999999</c:v>
                </c:pt>
                <c:pt idx="13182">
                  <c:v>388.62900000000002</c:v>
                </c:pt>
                <c:pt idx="13183">
                  <c:v>388.64089999999999</c:v>
                </c:pt>
                <c:pt idx="13184">
                  <c:v>388.65219999999999</c:v>
                </c:pt>
                <c:pt idx="13185">
                  <c:v>388.66340000000002</c:v>
                </c:pt>
                <c:pt idx="13186">
                  <c:v>388.67579999999998</c:v>
                </c:pt>
                <c:pt idx="13187">
                  <c:v>388.68790000000001</c:v>
                </c:pt>
                <c:pt idx="13188">
                  <c:v>388.7002</c:v>
                </c:pt>
                <c:pt idx="13189">
                  <c:v>388.71179999999998</c:v>
                </c:pt>
                <c:pt idx="13190">
                  <c:v>388.72340000000003</c:v>
                </c:pt>
                <c:pt idx="13191">
                  <c:v>388.73469999999998</c:v>
                </c:pt>
                <c:pt idx="13192">
                  <c:v>388.74680000000001</c:v>
                </c:pt>
                <c:pt idx="13193">
                  <c:v>388.7586</c:v>
                </c:pt>
                <c:pt idx="13194">
                  <c:v>388.7688</c:v>
                </c:pt>
                <c:pt idx="13195">
                  <c:v>388.77980000000002</c:v>
                </c:pt>
                <c:pt idx="13196">
                  <c:v>388.79250000000002</c:v>
                </c:pt>
                <c:pt idx="13197">
                  <c:v>388.80439999999999</c:v>
                </c:pt>
                <c:pt idx="13198">
                  <c:v>388.81639999999999</c:v>
                </c:pt>
                <c:pt idx="13199">
                  <c:v>388.82940000000002</c:v>
                </c:pt>
                <c:pt idx="13200">
                  <c:v>388.83960000000002</c:v>
                </c:pt>
                <c:pt idx="13201">
                  <c:v>388.85039999999998</c:v>
                </c:pt>
                <c:pt idx="13202">
                  <c:v>388.86160000000001</c:v>
                </c:pt>
                <c:pt idx="13203">
                  <c:v>388.87360000000001</c:v>
                </c:pt>
                <c:pt idx="13204">
                  <c:v>388.8861</c:v>
                </c:pt>
                <c:pt idx="13205">
                  <c:v>388.89679999999998</c:v>
                </c:pt>
                <c:pt idx="13206">
                  <c:v>388.90809999999999</c:v>
                </c:pt>
                <c:pt idx="13207">
                  <c:v>388.92219999999998</c:v>
                </c:pt>
                <c:pt idx="13208">
                  <c:v>388.93439999999998</c:v>
                </c:pt>
                <c:pt idx="13209">
                  <c:v>388.94619999999998</c:v>
                </c:pt>
                <c:pt idx="13210">
                  <c:v>388.95850000000002</c:v>
                </c:pt>
                <c:pt idx="13211">
                  <c:v>388.9683</c:v>
                </c:pt>
                <c:pt idx="13212">
                  <c:v>388.98200000000003</c:v>
                </c:pt>
                <c:pt idx="13213">
                  <c:v>388.99279999999999</c:v>
                </c:pt>
                <c:pt idx="13214">
                  <c:v>389.00439999999998</c:v>
                </c:pt>
                <c:pt idx="13215">
                  <c:v>389.01589999999999</c:v>
                </c:pt>
                <c:pt idx="13216">
                  <c:v>389.0283</c:v>
                </c:pt>
                <c:pt idx="13217">
                  <c:v>389.04</c:v>
                </c:pt>
                <c:pt idx="13218">
                  <c:v>389.05160000000001</c:v>
                </c:pt>
                <c:pt idx="13219">
                  <c:v>389.06259999999997</c:v>
                </c:pt>
                <c:pt idx="13220">
                  <c:v>389.0752</c:v>
                </c:pt>
                <c:pt idx="13221">
                  <c:v>389.0874</c:v>
                </c:pt>
                <c:pt idx="13222">
                  <c:v>389.09690000000001</c:v>
                </c:pt>
                <c:pt idx="13223">
                  <c:v>389.1105</c:v>
                </c:pt>
                <c:pt idx="13224">
                  <c:v>389.12209999999999</c:v>
                </c:pt>
                <c:pt idx="13225">
                  <c:v>389.13330000000002</c:v>
                </c:pt>
                <c:pt idx="13226">
                  <c:v>389.14589999999998</c:v>
                </c:pt>
                <c:pt idx="13227">
                  <c:v>389.15809999999999</c:v>
                </c:pt>
                <c:pt idx="13228">
                  <c:v>389.16919999999999</c:v>
                </c:pt>
                <c:pt idx="13229">
                  <c:v>389.17939999999999</c:v>
                </c:pt>
                <c:pt idx="13230">
                  <c:v>389.1918</c:v>
                </c:pt>
                <c:pt idx="13231">
                  <c:v>389.20490000000001</c:v>
                </c:pt>
                <c:pt idx="13232">
                  <c:v>389.21460000000002</c:v>
                </c:pt>
                <c:pt idx="13233">
                  <c:v>389.22660000000002</c:v>
                </c:pt>
                <c:pt idx="13234">
                  <c:v>389.23880000000003</c:v>
                </c:pt>
                <c:pt idx="13235">
                  <c:v>389.2509</c:v>
                </c:pt>
                <c:pt idx="13236">
                  <c:v>389.26260000000002</c:v>
                </c:pt>
                <c:pt idx="13237">
                  <c:v>389.27370000000002</c:v>
                </c:pt>
                <c:pt idx="13238">
                  <c:v>389.28489999999999</c:v>
                </c:pt>
                <c:pt idx="13239">
                  <c:v>389.29689999999999</c:v>
                </c:pt>
                <c:pt idx="13240">
                  <c:v>389.30779999999999</c:v>
                </c:pt>
                <c:pt idx="13241">
                  <c:v>389.31869999999998</c:v>
                </c:pt>
                <c:pt idx="13242">
                  <c:v>389.33069999999998</c:v>
                </c:pt>
                <c:pt idx="13243">
                  <c:v>389.34399999999999</c:v>
                </c:pt>
                <c:pt idx="13244">
                  <c:v>389.35539999999997</c:v>
                </c:pt>
                <c:pt idx="13245">
                  <c:v>389.3655</c:v>
                </c:pt>
                <c:pt idx="13246">
                  <c:v>389.37650000000002</c:v>
                </c:pt>
                <c:pt idx="13247">
                  <c:v>389.38679999999999</c:v>
                </c:pt>
                <c:pt idx="13248">
                  <c:v>389.39870000000002</c:v>
                </c:pt>
                <c:pt idx="13249">
                  <c:v>389.41</c:v>
                </c:pt>
                <c:pt idx="13250">
                  <c:v>389.42200000000003</c:v>
                </c:pt>
                <c:pt idx="13251">
                  <c:v>389.43310000000002</c:v>
                </c:pt>
                <c:pt idx="13252">
                  <c:v>389.44499999999999</c:v>
                </c:pt>
                <c:pt idx="13253">
                  <c:v>389.45600000000002</c:v>
                </c:pt>
                <c:pt idx="13254">
                  <c:v>389.46640000000002</c:v>
                </c:pt>
                <c:pt idx="13255">
                  <c:v>389.47879999999998</c:v>
                </c:pt>
                <c:pt idx="13256">
                  <c:v>389.49</c:v>
                </c:pt>
                <c:pt idx="13257">
                  <c:v>389.50119999999998</c:v>
                </c:pt>
                <c:pt idx="13258">
                  <c:v>389.51409999999998</c:v>
                </c:pt>
                <c:pt idx="13259">
                  <c:v>389.52550000000002</c:v>
                </c:pt>
                <c:pt idx="13260">
                  <c:v>389.53640000000001</c:v>
                </c:pt>
                <c:pt idx="13261">
                  <c:v>389.54649999999998</c:v>
                </c:pt>
                <c:pt idx="13262">
                  <c:v>389.55829999999997</c:v>
                </c:pt>
                <c:pt idx="13263">
                  <c:v>389.57</c:v>
                </c:pt>
                <c:pt idx="13264">
                  <c:v>389.58139999999997</c:v>
                </c:pt>
                <c:pt idx="13265">
                  <c:v>389.59230000000002</c:v>
                </c:pt>
                <c:pt idx="13266">
                  <c:v>389.60480000000001</c:v>
                </c:pt>
                <c:pt idx="13267">
                  <c:v>389.61529999999999</c:v>
                </c:pt>
                <c:pt idx="13268">
                  <c:v>389.62599999999998</c:v>
                </c:pt>
                <c:pt idx="13269">
                  <c:v>389.63839999999999</c:v>
                </c:pt>
                <c:pt idx="13270">
                  <c:v>389.64940000000001</c:v>
                </c:pt>
                <c:pt idx="13271">
                  <c:v>389.66</c:v>
                </c:pt>
                <c:pt idx="13272">
                  <c:v>389.67340000000002</c:v>
                </c:pt>
                <c:pt idx="13273">
                  <c:v>389.685</c:v>
                </c:pt>
                <c:pt idx="13274">
                  <c:v>389.69540000000001</c:v>
                </c:pt>
                <c:pt idx="13275">
                  <c:v>389.70760000000001</c:v>
                </c:pt>
                <c:pt idx="13276">
                  <c:v>389.72</c:v>
                </c:pt>
                <c:pt idx="13277">
                  <c:v>389.73140000000001</c:v>
                </c:pt>
                <c:pt idx="13278">
                  <c:v>389.74279999999999</c:v>
                </c:pt>
                <c:pt idx="13279">
                  <c:v>389.7552</c:v>
                </c:pt>
                <c:pt idx="13280">
                  <c:v>389.7672</c:v>
                </c:pt>
                <c:pt idx="13281">
                  <c:v>389.77780000000001</c:v>
                </c:pt>
                <c:pt idx="13282">
                  <c:v>389.79160000000002</c:v>
                </c:pt>
                <c:pt idx="13283">
                  <c:v>389.80250000000001</c:v>
                </c:pt>
                <c:pt idx="13284">
                  <c:v>389.81479999999999</c:v>
                </c:pt>
                <c:pt idx="13285">
                  <c:v>389.82560000000001</c:v>
                </c:pt>
                <c:pt idx="13286">
                  <c:v>389.83670000000001</c:v>
                </c:pt>
                <c:pt idx="13287">
                  <c:v>389.85</c:v>
                </c:pt>
                <c:pt idx="13288">
                  <c:v>389.86169999999998</c:v>
                </c:pt>
                <c:pt idx="13289">
                  <c:v>389.87169999999998</c:v>
                </c:pt>
                <c:pt idx="13290">
                  <c:v>389.88159999999999</c:v>
                </c:pt>
                <c:pt idx="13291">
                  <c:v>389.89449999999999</c:v>
                </c:pt>
                <c:pt idx="13292">
                  <c:v>389.90499999999997</c:v>
                </c:pt>
                <c:pt idx="13293">
                  <c:v>389.91750000000002</c:v>
                </c:pt>
                <c:pt idx="13294">
                  <c:v>389.93</c:v>
                </c:pt>
                <c:pt idx="13295">
                  <c:v>389.94310000000002</c:v>
                </c:pt>
                <c:pt idx="13296">
                  <c:v>389.95389999999998</c:v>
                </c:pt>
                <c:pt idx="13297">
                  <c:v>389.96339999999998</c:v>
                </c:pt>
                <c:pt idx="13298">
                  <c:v>389.97500000000002</c:v>
                </c:pt>
                <c:pt idx="13299">
                  <c:v>389.98779999999999</c:v>
                </c:pt>
                <c:pt idx="13300">
                  <c:v>389.99889999999999</c:v>
                </c:pt>
                <c:pt idx="13301">
                  <c:v>390.01049999999998</c:v>
                </c:pt>
                <c:pt idx="13302">
                  <c:v>390.0206</c:v>
                </c:pt>
                <c:pt idx="13303">
                  <c:v>390.03219999999999</c:v>
                </c:pt>
                <c:pt idx="13304">
                  <c:v>390.04520000000002</c:v>
                </c:pt>
                <c:pt idx="13305">
                  <c:v>390.05709999999999</c:v>
                </c:pt>
                <c:pt idx="13306">
                  <c:v>390.0675</c:v>
                </c:pt>
                <c:pt idx="13307">
                  <c:v>390.07839999999999</c:v>
                </c:pt>
                <c:pt idx="13308">
                  <c:v>390.08969999999999</c:v>
                </c:pt>
                <c:pt idx="13309">
                  <c:v>390.1019</c:v>
                </c:pt>
                <c:pt idx="13310">
                  <c:v>390.11250000000001</c:v>
                </c:pt>
                <c:pt idx="13311">
                  <c:v>390.12439999999998</c:v>
                </c:pt>
                <c:pt idx="13312">
                  <c:v>390.13639999999998</c:v>
                </c:pt>
                <c:pt idx="13313">
                  <c:v>390.14749999999998</c:v>
                </c:pt>
                <c:pt idx="13314">
                  <c:v>390.15820000000002</c:v>
                </c:pt>
                <c:pt idx="13315">
                  <c:v>390.1696</c:v>
                </c:pt>
                <c:pt idx="13316">
                  <c:v>390.1814</c:v>
                </c:pt>
                <c:pt idx="13317">
                  <c:v>390.19439999999997</c:v>
                </c:pt>
                <c:pt idx="13318">
                  <c:v>390.20620000000002</c:v>
                </c:pt>
                <c:pt idx="13319">
                  <c:v>390.21749999999997</c:v>
                </c:pt>
                <c:pt idx="13320">
                  <c:v>390.22899999999998</c:v>
                </c:pt>
                <c:pt idx="13321">
                  <c:v>390.24079999999998</c:v>
                </c:pt>
                <c:pt idx="13322">
                  <c:v>390.25319999999999</c:v>
                </c:pt>
                <c:pt idx="13323">
                  <c:v>390.26319999999998</c:v>
                </c:pt>
                <c:pt idx="13324">
                  <c:v>390.27609999999999</c:v>
                </c:pt>
                <c:pt idx="13325">
                  <c:v>390.2878</c:v>
                </c:pt>
                <c:pt idx="13326">
                  <c:v>390.29739999999998</c:v>
                </c:pt>
                <c:pt idx="13327">
                  <c:v>390.30849999999998</c:v>
                </c:pt>
                <c:pt idx="13328">
                  <c:v>390.32150000000001</c:v>
                </c:pt>
                <c:pt idx="13329">
                  <c:v>390.33300000000003</c:v>
                </c:pt>
                <c:pt idx="13330">
                  <c:v>390.34399999999999</c:v>
                </c:pt>
                <c:pt idx="13331">
                  <c:v>390.35550000000001</c:v>
                </c:pt>
                <c:pt idx="13332">
                  <c:v>390.36720000000003</c:v>
                </c:pt>
                <c:pt idx="13333">
                  <c:v>390.37920000000003</c:v>
                </c:pt>
                <c:pt idx="13334">
                  <c:v>390.38990000000001</c:v>
                </c:pt>
                <c:pt idx="13335">
                  <c:v>390.40019999999998</c:v>
                </c:pt>
                <c:pt idx="13336">
                  <c:v>390.4119</c:v>
                </c:pt>
                <c:pt idx="13337">
                  <c:v>390.42500000000001</c:v>
                </c:pt>
                <c:pt idx="13338">
                  <c:v>390.43619999999999</c:v>
                </c:pt>
                <c:pt idx="13339">
                  <c:v>390.44690000000003</c:v>
                </c:pt>
                <c:pt idx="13340">
                  <c:v>390.45859999999999</c:v>
                </c:pt>
                <c:pt idx="13341">
                  <c:v>390.47089999999997</c:v>
                </c:pt>
                <c:pt idx="13342">
                  <c:v>390.48219999999998</c:v>
                </c:pt>
                <c:pt idx="13343">
                  <c:v>390.49459999999999</c:v>
                </c:pt>
                <c:pt idx="13344">
                  <c:v>390.50420000000003</c:v>
                </c:pt>
                <c:pt idx="13345">
                  <c:v>390.5172</c:v>
                </c:pt>
                <c:pt idx="13346">
                  <c:v>390.52699999999999</c:v>
                </c:pt>
                <c:pt idx="13347">
                  <c:v>390.53969999999998</c:v>
                </c:pt>
                <c:pt idx="13348">
                  <c:v>390.55130000000003</c:v>
                </c:pt>
                <c:pt idx="13349">
                  <c:v>390.56240000000003</c:v>
                </c:pt>
                <c:pt idx="13350">
                  <c:v>390.57400000000001</c:v>
                </c:pt>
                <c:pt idx="13351">
                  <c:v>390.58580000000001</c:v>
                </c:pt>
                <c:pt idx="13352">
                  <c:v>390.5976</c:v>
                </c:pt>
                <c:pt idx="13353">
                  <c:v>390.61070000000001</c:v>
                </c:pt>
                <c:pt idx="13354">
                  <c:v>390.62139999999999</c:v>
                </c:pt>
                <c:pt idx="13355">
                  <c:v>390.63380000000001</c:v>
                </c:pt>
                <c:pt idx="13356">
                  <c:v>390.64580000000001</c:v>
                </c:pt>
                <c:pt idx="13357">
                  <c:v>390.65559999999999</c:v>
                </c:pt>
                <c:pt idx="13358">
                  <c:v>390.66699999999997</c:v>
                </c:pt>
                <c:pt idx="13359">
                  <c:v>390.67899999999997</c:v>
                </c:pt>
                <c:pt idx="13360">
                  <c:v>390.6902</c:v>
                </c:pt>
                <c:pt idx="13361">
                  <c:v>390.702</c:v>
                </c:pt>
                <c:pt idx="13362">
                  <c:v>390.71190000000001</c:v>
                </c:pt>
                <c:pt idx="13363">
                  <c:v>390.72500000000002</c:v>
                </c:pt>
                <c:pt idx="13364">
                  <c:v>390.73610000000002</c:v>
                </c:pt>
                <c:pt idx="13365">
                  <c:v>390.74680000000001</c:v>
                </c:pt>
                <c:pt idx="13366">
                  <c:v>390.75749999999999</c:v>
                </c:pt>
                <c:pt idx="13367">
                  <c:v>390.77089999999998</c:v>
                </c:pt>
                <c:pt idx="13368">
                  <c:v>390.78160000000003</c:v>
                </c:pt>
                <c:pt idx="13369">
                  <c:v>390.79300000000001</c:v>
                </c:pt>
                <c:pt idx="13370">
                  <c:v>390.80529999999999</c:v>
                </c:pt>
                <c:pt idx="13371">
                  <c:v>390.81650000000002</c:v>
                </c:pt>
                <c:pt idx="13372">
                  <c:v>390.82839999999999</c:v>
                </c:pt>
                <c:pt idx="13373">
                  <c:v>390.84050000000002</c:v>
                </c:pt>
                <c:pt idx="13374">
                  <c:v>390.85199999999998</c:v>
                </c:pt>
                <c:pt idx="13375">
                  <c:v>390.86329999999998</c:v>
                </c:pt>
                <c:pt idx="13376">
                  <c:v>390.875</c:v>
                </c:pt>
                <c:pt idx="13377">
                  <c:v>390.88549999999998</c:v>
                </c:pt>
                <c:pt idx="13378">
                  <c:v>390.89729999999997</c:v>
                </c:pt>
                <c:pt idx="13379">
                  <c:v>390.90910000000002</c:v>
                </c:pt>
                <c:pt idx="13380">
                  <c:v>390.92110000000002</c:v>
                </c:pt>
                <c:pt idx="13381">
                  <c:v>390.9316</c:v>
                </c:pt>
                <c:pt idx="13382">
                  <c:v>390.94189999999998</c:v>
                </c:pt>
                <c:pt idx="13383">
                  <c:v>390.9538</c:v>
                </c:pt>
                <c:pt idx="13384">
                  <c:v>390.96510000000001</c:v>
                </c:pt>
                <c:pt idx="13385">
                  <c:v>390.97500000000002</c:v>
                </c:pt>
                <c:pt idx="13386">
                  <c:v>390.98680000000002</c:v>
                </c:pt>
                <c:pt idx="13387">
                  <c:v>390.99849999999998</c:v>
                </c:pt>
                <c:pt idx="13388">
                  <c:v>391.01</c:v>
                </c:pt>
                <c:pt idx="13389">
                  <c:v>391.02260000000001</c:v>
                </c:pt>
                <c:pt idx="13390">
                  <c:v>391.03300000000002</c:v>
                </c:pt>
                <c:pt idx="13391">
                  <c:v>391.04480000000001</c:v>
                </c:pt>
                <c:pt idx="13392">
                  <c:v>391.05630000000002</c:v>
                </c:pt>
                <c:pt idx="13393">
                  <c:v>391.06720000000001</c:v>
                </c:pt>
                <c:pt idx="13394">
                  <c:v>391.0779</c:v>
                </c:pt>
                <c:pt idx="13395">
                  <c:v>391.09050000000002</c:v>
                </c:pt>
                <c:pt idx="13396">
                  <c:v>391.1028</c:v>
                </c:pt>
                <c:pt idx="13397">
                  <c:v>391.11380000000003</c:v>
                </c:pt>
                <c:pt idx="13398">
                  <c:v>391.1232</c:v>
                </c:pt>
                <c:pt idx="13399">
                  <c:v>391.13470000000001</c:v>
                </c:pt>
                <c:pt idx="13400">
                  <c:v>391.14519999999999</c:v>
                </c:pt>
                <c:pt idx="13401">
                  <c:v>391.15719999999999</c:v>
                </c:pt>
                <c:pt idx="13402">
                  <c:v>391.16860000000003</c:v>
                </c:pt>
                <c:pt idx="13403">
                  <c:v>391.1798</c:v>
                </c:pt>
                <c:pt idx="13404">
                  <c:v>391.19139999999999</c:v>
                </c:pt>
                <c:pt idx="13405">
                  <c:v>391.20310000000001</c:v>
                </c:pt>
                <c:pt idx="13406">
                  <c:v>391.21379999999999</c:v>
                </c:pt>
                <c:pt idx="13407">
                  <c:v>391.22500000000002</c:v>
                </c:pt>
                <c:pt idx="13408">
                  <c:v>391.23450000000003</c:v>
                </c:pt>
                <c:pt idx="13409">
                  <c:v>391.2448</c:v>
                </c:pt>
                <c:pt idx="13410">
                  <c:v>391.25740000000002</c:v>
                </c:pt>
                <c:pt idx="13411">
                  <c:v>391.26990000000001</c:v>
                </c:pt>
                <c:pt idx="13412">
                  <c:v>391.2799</c:v>
                </c:pt>
                <c:pt idx="13413">
                  <c:v>391.29180000000002</c:v>
                </c:pt>
                <c:pt idx="13414">
                  <c:v>391.30200000000002</c:v>
                </c:pt>
                <c:pt idx="13415">
                  <c:v>391.31299999999999</c:v>
                </c:pt>
                <c:pt idx="13416">
                  <c:v>391.32580000000002</c:v>
                </c:pt>
                <c:pt idx="13417">
                  <c:v>391.33620000000002</c:v>
                </c:pt>
                <c:pt idx="13418">
                  <c:v>391.3476</c:v>
                </c:pt>
                <c:pt idx="13419">
                  <c:v>391.35860000000002</c:v>
                </c:pt>
                <c:pt idx="13420">
                  <c:v>391.3707</c:v>
                </c:pt>
                <c:pt idx="13421">
                  <c:v>391.38279999999997</c:v>
                </c:pt>
                <c:pt idx="13422">
                  <c:v>391.3931</c:v>
                </c:pt>
                <c:pt idx="13423">
                  <c:v>391.40589999999997</c:v>
                </c:pt>
                <c:pt idx="13424">
                  <c:v>391.41739999999999</c:v>
                </c:pt>
                <c:pt idx="13425">
                  <c:v>391.43090000000001</c:v>
                </c:pt>
                <c:pt idx="13426">
                  <c:v>391.44299999999998</c:v>
                </c:pt>
                <c:pt idx="13427">
                  <c:v>391.45359999999999</c:v>
                </c:pt>
                <c:pt idx="13428">
                  <c:v>391.46660000000003</c:v>
                </c:pt>
                <c:pt idx="13429">
                  <c:v>391.47620000000001</c:v>
                </c:pt>
                <c:pt idx="13430">
                  <c:v>391.48750000000001</c:v>
                </c:pt>
                <c:pt idx="13431">
                  <c:v>391.5009</c:v>
                </c:pt>
                <c:pt idx="13432">
                  <c:v>391.51170000000002</c:v>
                </c:pt>
                <c:pt idx="13433">
                  <c:v>391.52319999999997</c:v>
                </c:pt>
                <c:pt idx="13434">
                  <c:v>391.53530000000001</c:v>
                </c:pt>
                <c:pt idx="13435">
                  <c:v>391.5471</c:v>
                </c:pt>
                <c:pt idx="13436">
                  <c:v>391.5591</c:v>
                </c:pt>
                <c:pt idx="13437">
                  <c:v>391.56920000000002</c:v>
                </c:pt>
                <c:pt idx="13438">
                  <c:v>391.58190000000002</c:v>
                </c:pt>
                <c:pt idx="13439">
                  <c:v>391.5942</c:v>
                </c:pt>
                <c:pt idx="13440">
                  <c:v>391.60509999999999</c:v>
                </c:pt>
                <c:pt idx="13441">
                  <c:v>391.6164</c:v>
                </c:pt>
                <c:pt idx="13442">
                  <c:v>391.6302</c:v>
                </c:pt>
                <c:pt idx="13443">
                  <c:v>391.64139999999998</c:v>
                </c:pt>
                <c:pt idx="13444">
                  <c:v>391.65539999999999</c:v>
                </c:pt>
                <c:pt idx="13445">
                  <c:v>391.66660000000002</c:v>
                </c:pt>
                <c:pt idx="13446">
                  <c:v>391.678</c:v>
                </c:pt>
                <c:pt idx="13447">
                  <c:v>391.68900000000002</c:v>
                </c:pt>
                <c:pt idx="13448">
                  <c:v>391.7</c:v>
                </c:pt>
                <c:pt idx="13449">
                  <c:v>391.71260000000001</c:v>
                </c:pt>
                <c:pt idx="13450">
                  <c:v>391.72390000000001</c:v>
                </c:pt>
                <c:pt idx="13451">
                  <c:v>391.73540000000003</c:v>
                </c:pt>
                <c:pt idx="13452">
                  <c:v>391.74650000000003</c:v>
                </c:pt>
                <c:pt idx="13453">
                  <c:v>391.75909999999999</c:v>
                </c:pt>
                <c:pt idx="13454">
                  <c:v>391.77080000000001</c:v>
                </c:pt>
                <c:pt idx="13455">
                  <c:v>391.78149999999999</c:v>
                </c:pt>
                <c:pt idx="13456">
                  <c:v>391.79300000000001</c:v>
                </c:pt>
                <c:pt idx="13457">
                  <c:v>391.80399999999997</c:v>
                </c:pt>
                <c:pt idx="13458">
                  <c:v>391.81599999999997</c:v>
                </c:pt>
                <c:pt idx="13459">
                  <c:v>391.82760000000002</c:v>
                </c:pt>
                <c:pt idx="13460">
                  <c:v>391.83890000000002</c:v>
                </c:pt>
                <c:pt idx="13461">
                  <c:v>391.84890000000001</c:v>
                </c:pt>
                <c:pt idx="13462">
                  <c:v>391.86200000000002</c:v>
                </c:pt>
                <c:pt idx="13463">
                  <c:v>391.87279999999998</c:v>
                </c:pt>
                <c:pt idx="13464">
                  <c:v>391.8854</c:v>
                </c:pt>
                <c:pt idx="13465">
                  <c:v>391.89589999999998</c:v>
                </c:pt>
                <c:pt idx="13466">
                  <c:v>391.90609999999998</c:v>
                </c:pt>
                <c:pt idx="13467">
                  <c:v>391.91899999999998</c:v>
                </c:pt>
                <c:pt idx="13468">
                  <c:v>391.92899999999997</c:v>
                </c:pt>
                <c:pt idx="13469">
                  <c:v>391.94</c:v>
                </c:pt>
                <c:pt idx="13470">
                  <c:v>391.9511</c:v>
                </c:pt>
                <c:pt idx="13471">
                  <c:v>391.96140000000003</c:v>
                </c:pt>
                <c:pt idx="13472">
                  <c:v>391.97269999999997</c:v>
                </c:pt>
                <c:pt idx="13473">
                  <c:v>391.98480000000001</c:v>
                </c:pt>
                <c:pt idx="13474">
                  <c:v>391.99560000000002</c:v>
                </c:pt>
                <c:pt idx="13475">
                  <c:v>392.00779999999997</c:v>
                </c:pt>
                <c:pt idx="13476">
                  <c:v>392.01900000000001</c:v>
                </c:pt>
                <c:pt idx="13477">
                  <c:v>392.02940000000001</c:v>
                </c:pt>
                <c:pt idx="13478">
                  <c:v>392.0403</c:v>
                </c:pt>
                <c:pt idx="13479">
                  <c:v>392.0514</c:v>
                </c:pt>
                <c:pt idx="13480">
                  <c:v>392.06299999999999</c:v>
                </c:pt>
                <c:pt idx="13481">
                  <c:v>392.07499999999999</c:v>
                </c:pt>
                <c:pt idx="13482">
                  <c:v>392.08749999999998</c:v>
                </c:pt>
                <c:pt idx="13483">
                  <c:v>392.0992</c:v>
                </c:pt>
                <c:pt idx="13484">
                  <c:v>392.1103</c:v>
                </c:pt>
                <c:pt idx="13485">
                  <c:v>392.12119999999999</c:v>
                </c:pt>
                <c:pt idx="13486">
                  <c:v>392.1336</c:v>
                </c:pt>
                <c:pt idx="13487">
                  <c:v>392.14460000000003</c:v>
                </c:pt>
                <c:pt idx="13488">
                  <c:v>392.15559999999999</c:v>
                </c:pt>
                <c:pt idx="13489">
                  <c:v>392.1678</c:v>
                </c:pt>
                <c:pt idx="13490">
                  <c:v>392.17919999999998</c:v>
                </c:pt>
                <c:pt idx="13491">
                  <c:v>392.19060000000002</c:v>
                </c:pt>
                <c:pt idx="13492">
                  <c:v>392.2022</c:v>
                </c:pt>
                <c:pt idx="13493">
                  <c:v>392.21199999999999</c:v>
                </c:pt>
                <c:pt idx="13494">
                  <c:v>392.22359999999998</c:v>
                </c:pt>
                <c:pt idx="13495">
                  <c:v>392.23399999999998</c:v>
                </c:pt>
                <c:pt idx="13496">
                  <c:v>392.24639999999999</c:v>
                </c:pt>
                <c:pt idx="13497">
                  <c:v>392.25749999999999</c:v>
                </c:pt>
                <c:pt idx="13498">
                  <c:v>392.26659999999998</c:v>
                </c:pt>
                <c:pt idx="13499">
                  <c:v>392.27679999999998</c:v>
                </c:pt>
                <c:pt idx="13500">
                  <c:v>392.28899999999999</c:v>
                </c:pt>
                <c:pt idx="13501">
                  <c:v>392.30040000000002</c:v>
                </c:pt>
                <c:pt idx="13502">
                  <c:v>392.31060000000002</c:v>
                </c:pt>
                <c:pt idx="13503">
                  <c:v>392.3218</c:v>
                </c:pt>
                <c:pt idx="13504">
                  <c:v>392.33199999999999</c:v>
                </c:pt>
                <c:pt idx="13505">
                  <c:v>392.34350000000001</c:v>
                </c:pt>
                <c:pt idx="13506">
                  <c:v>392.35419999999999</c:v>
                </c:pt>
                <c:pt idx="13507">
                  <c:v>392.36799999999999</c:v>
                </c:pt>
                <c:pt idx="13508">
                  <c:v>392.37860000000001</c:v>
                </c:pt>
                <c:pt idx="13509">
                  <c:v>392.39089999999999</c:v>
                </c:pt>
                <c:pt idx="13510">
                  <c:v>392.40159999999997</c:v>
                </c:pt>
                <c:pt idx="13511">
                  <c:v>392.41399999999999</c:v>
                </c:pt>
                <c:pt idx="13512">
                  <c:v>392.42290000000003</c:v>
                </c:pt>
                <c:pt idx="13513">
                  <c:v>392.43680000000001</c:v>
                </c:pt>
                <c:pt idx="13514">
                  <c:v>392.4486</c:v>
                </c:pt>
                <c:pt idx="13515">
                  <c:v>392.4597</c:v>
                </c:pt>
                <c:pt idx="13516">
                  <c:v>392.471</c:v>
                </c:pt>
                <c:pt idx="13517">
                  <c:v>392.4828</c:v>
                </c:pt>
                <c:pt idx="13518">
                  <c:v>392.495</c:v>
                </c:pt>
                <c:pt idx="13519">
                  <c:v>392.5061</c:v>
                </c:pt>
                <c:pt idx="13520">
                  <c:v>392.51749999999998</c:v>
                </c:pt>
                <c:pt idx="13521">
                  <c:v>392.53039999999999</c:v>
                </c:pt>
                <c:pt idx="13522">
                  <c:v>392.541</c:v>
                </c:pt>
                <c:pt idx="13523">
                  <c:v>392.55189999999999</c:v>
                </c:pt>
                <c:pt idx="13524">
                  <c:v>392.56479999999999</c:v>
                </c:pt>
                <c:pt idx="13525">
                  <c:v>392.57639999999998</c:v>
                </c:pt>
                <c:pt idx="13526">
                  <c:v>392.5856</c:v>
                </c:pt>
                <c:pt idx="13527">
                  <c:v>392.59620000000001</c:v>
                </c:pt>
                <c:pt idx="13528">
                  <c:v>392.60829999999999</c:v>
                </c:pt>
                <c:pt idx="13529">
                  <c:v>392.62090000000001</c:v>
                </c:pt>
                <c:pt idx="13530">
                  <c:v>392.6309</c:v>
                </c:pt>
                <c:pt idx="13531">
                  <c:v>392.64210000000003</c:v>
                </c:pt>
                <c:pt idx="13532">
                  <c:v>392.6542</c:v>
                </c:pt>
                <c:pt idx="13533">
                  <c:v>392.66539999999998</c:v>
                </c:pt>
                <c:pt idx="13534">
                  <c:v>392.67689999999999</c:v>
                </c:pt>
                <c:pt idx="13535">
                  <c:v>392.68779999999998</c:v>
                </c:pt>
                <c:pt idx="13536">
                  <c:v>392.7002</c:v>
                </c:pt>
                <c:pt idx="13537">
                  <c:v>392.71100000000001</c:v>
                </c:pt>
                <c:pt idx="13538">
                  <c:v>392.7208</c:v>
                </c:pt>
                <c:pt idx="13539">
                  <c:v>392.73309999999998</c:v>
                </c:pt>
                <c:pt idx="13540">
                  <c:v>392.745</c:v>
                </c:pt>
                <c:pt idx="13541">
                  <c:v>392.75599999999997</c:v>
                </c:pt>
                <c:pt idx="13542">
                  <c:v>392.76679999999999</c:v>
                </c:pt>
                <c:pt idx="13543">
                  <c:v>392.77879999999999</c:v>
                </c:pt>
                <c:pt idx="13544">
                  <c:v>392.79020000000003</c:v>
                </c:pt>
                <c:pt idx="13545">
                  <c:v>392.80059999999997</c:v>
                </c:pt>
                <c:pt idx="13546">
                  <c:v>392.81189999999998</c:v>
                </c:pt>
                <c:pt idx="13547">
                  <c:v>392.82220000000001</c:v>
                </c:pt>
                <c:pt idx="13548">
                  <c:v>392.83440000000002</c:v>
                </c:pt>
                <c:pt idx="13549">
                  <c:v>392.84480000000002</c:v>
                </c:pt>
                <c:pt idx="13550">
                  <c:v>392.85500000000002</c:v>
                </c:pt>
                <c:pt idx="13551">
                  <c:v>392.86700000000002</c:v>
                </c:pt>
                <c:pt idx="13552">
                  <c:v>392.87729999999999</c:v>
                </c:pt>
                <c:pt idx="13553">
                  <c:v>392.88979999999998</c:v>
                </c:pt>
                <c:pt idx="13554">
                  <c:v>392.90159999999997</c:v>
                </c:pt>
                <c:pt idx="13555">
                  <c:v>392.91090000000003</c:v>
                </c:pt>
                <c:pt idx="13556">
                  <c:v>392.92250000000001</c:v>
                </c:pt>
                <c:pt idx="13557">
                  <c:v>392.93349999999998</c:v>
                </c:pt>
                <c:pt idx="13558">
                  <c:v>392.9452</c:v>
                </c:pt>
                <c:pt idx="13559">
                  <c:v>392.95659999999998</c:v>
                </c:pt>
                <c:pt idx="13560">
                  <c:v>392.9676</c:v>
                </c:pt>
                <c:pt idx="13561">
                  <c:v>392.98009999999999</c:v>
                </c:pt>
                <c:pt idx="13562">
                  <c:v>392.9914</c:v>
                </c:pt>
                <c:pt idx="13563">
                  <c:v>393.00200000000001</c:v>
                </c:pt>
                <c:pt idx="13564">
                  <c:v>393.01600000000002</c:v>
                </c:pt>
                <c:pt idx="13565">
                  <c:v>393.02800000000002</c:v>
                </c:pt>
                <c:pt idx="13566">
                  <c:v>393.04</c:v>
                </c:pt>
                <c:pt idx="13567">
                  <c:v>393.05110000000002</c:v>
                </c:pt>
                <c:pt idx="13568">
                  <c:v>393.06240000000003</c:v>
                </c:pt>
                <c:pt idx="13569">
                  <c:v>393.07299999999998</c:v>
                </c:pt>
                <c:pt idx="13570">
                  <c:v>393.0856</c:v>
                </c:pt>
                <c:pt idx="13571">
                  <c:v>393.09769999999997</c:v>
                </c:pt>
                <c:pt idx="13572">
                  <c:v>393.10980000000001</c:v>
                </c:pt>
                <c:pt idx="13573">
                  <c:v>393.12209999999999</c:v>
                </c:pt>
                <c:pt idx="13574">
                  <c:v>393.1311</c:v>
                </c:pt>
                <c:pt idx="13575">
                  <c:v>393.14460000000003</c:v>
                </c:pt>
                <c:pt idx="13576">
                  <c:v>393.1542</c:v>
                </c:pt>
                <c:pt idx="13577">
                  <c:v>393.16649999999998</c:v>
                </c:pt>
                <c:pt idx="13578">
                  <c:v>393.17880000000002</c:v>
                </c:pt>
                <c:pt idx="13579">
                  <c:v>393.19040000000001</c:v>
                </c:pt>
                <c:pt idx="13580">
                  <c:v>393.2011</c:v>
                </c:pt>
                <c:pt idx="13581">
                  <c:v>393.2124</c:v>
                </c:pt>
                <c:pt idx="13582">
                  <c:v>393.22289999999998</c:v>
                </c:pt>
                <c:pt idx="13583">
                  <c:v>393.23379999999997</c:v>
                </c:pt>
                <c:pt idx="13584">
                  <c:v>393.24579999999997</c:v>
                </c:pt>
                <c:pt idx="13585">
                  <c:v>393.2561</c:v>
                </c:pt>
                <c:pt idx="13586">
                  <c:v>393.26819999999998</c:v>
                </c:pt>
                <c:pt idx="13587">
                  <c:v>393.27890000000002</c:v>
                </c:pt>
                <c:pt idx="13588">
                  <c:v>393.29079999999999</c:v>
                </c:pt>
                <c:pt idx="13589">
                  <c:v>393.30169999999998</c:v>
                </c:pt>
                <c:pt idx="13590">
                  <c:v>393.3141</c:v>
                </c:pt>
                <c:pt idx="13591">
                  <c:v>393.3261</c:v>
                </c:pt>
                <c:pt idx="13592">
                  <c:v>393.33589999999998</c:v>
                </c:pt>
                <c:pt idx="13593">
                  <c:v>393.34649999999999</c:v>
                </c:pt>
                <c:pt idx="13594">
                  <c:v>393.35890000000001</c:v>
                </c:pt>
                <c:pt idx="13595">
                  <c:v>393.3698</c:v>
                </c:pt>
                <c:pt idx="13596">
                  <c:v>393.38080000000002</c:v>
                </c:pt>
                <c:pt idx="13597">
                  <c:v>393.39339999999999</c:v>
                </c:pt>
                <c:pt idx="13598">
                  <c:v>393.40660000000003</c:v>
                </c:pt>
                <c:pt idx="13599">
                  <c:v>393.416</c:v>
                </c:pt>
                <c:pt idx="13600">
                  <c:v>393.42700000000002</c:v>
                </c:pt>
                <c:pt idx="13601">
                  <c:v>393.43680000000001</c:v>
                </c:pt>
                <c:pt idx="13602">
                  <c:v>393.44779999999997</c:v>
                </c:pt>
                <c:pt idx="13603">
                  <c:v>393.46030000000002</c:v>
                </c:pt>
                <c:pt idx="13604">
                  <c:v>393.47050000000002</c:v>
                </c:pt>
                <c:pt idx="13605">
                  <c:v>393.48160000000001</c:v>
                </c:pt>
                <c:pt idx="13606">
                  <c:v>393.49160000000001</c:v>
                </c:pt>
                <c:pt idx="13607">
                  <c:v>393.50259999999997</c:v>
                </c:pt>
                <c:pt idx="13608">
                  <c:v>393.5138</c:v>
                </c:pt>
                <c:pt idx="13609">
                  <c:v>393.524</c:v>
                </c:pt>
                <c:pt idx="13610">
                  <c:v>393.5351</c:v>
                </c:pt>
                <c:pt idx="13611">
                  <c:v>393.5455</c:v>
                </c:pt>
                <c:pt idx="13612">
                  <c:v>393.55630000000002</c:v>
                </c:pt>
                <c:pt idx="13613">
                  <c:v>393.56740000000002</c:v>
                </c:pt>
                <c:pt idx="13614">
                  <c:v>393.57850000000002</c:v>
                </c:pt>
                <c:pt idx="13615">
                  <c:v>393.59019999999998</c:v>
                </c:pt>
                <c:pt idx="13616">
                  <c:v>393.60199999999998</c:v>
                </c:pt>
                <c:pt idx="13617">
                  <c:v>393.61219999999997</c:v>
                </c:pt>
                <c:pt idx="13618">
                  <c:v>393.62299999999999</c:v>
                </c:pt>
                <c:pt idx="13619">
                  <c:v>393.63490000000002</c:v>
                </c:pt>
                <c:pt idx="13620">
                  <c:v>393.64780000000002</c:v>
                </c:pt>
                <c:pt idx="13621">
                  <c:v>393.65780000000001</c:v>
                </c:pt>
                <c:pt idx="13622">
                  <c:v>393.6696</c:v>
                </c:pt>
                <c:pt idx="13623">
                  <c:v>393.68</c:v>
                </c:pt>
                <c:pt idx="13624">
                  <c:v>393.69029999999998</c:v>
                </c:pt>
                <c:pt idx="13625">
                  <c:v>393.70069999999998</c:v>
                </c:pt>
                <c:pt idx="13626">
                  <c:v>393.71249999999998</c:v>
                </c:pt>
                <c:pt idx="13627">
                  <c:v>393.72379999999998</c:v>
                </c:pt>
                <c:pt idx="13628">
                  <c:v>393.73559999999998</c:v>
                </c:pt>
                <c:pt idx="13629">
                  <c:v>393.74740000000003</c:v>
                </c:pt>
                <c:pt idx="13630">
                  <c:v>393.75740000000002</c:v>
                </c:pt>
                <c:pt idx="13631">
                  <c:v>393.77019999999999</c:v>
                </c:pt>
                <c:pt idx="13632">
                  <c:v>393.78039999999999</c:v>
                </c:pt>
                <c:pt idx="13633">
                  <c:v>393.79320000000001</c:v>
                </c:pt>
                <c:pt idx="13634">
                  <c:v>393.80360000000002</c:v>
                </c:pt>
                <c:pt idx="13635">
                  <c:v>393.8168</c:v>
                </c:pt>
                <c:pt idx="13636">
                  <c:v>393.82799999999997</c:v>
                </c:pt>
                <c:pt idx="13637">
                  <c:v>393.83879999999999</c:v>
                </c:pt>
                <c:pt idx="13638">
                  <c:v>393.85050000000001</c:v>
                </c:pt>
                <c:pt idx="13639">
                  <c:v>393.86200000000002</c:v>
                </c:pt>
                <c:pt idx="13640">
                  <c:v>393.87299999999999</c:v>
                </c:pt>
                <c:pt idx="13641">
                  <c:v>393.88589999999999</c:v>
                </c:pt>
                <c:pt idx="13642">
                  <c:v>393.89850000000001</c:v>
                </c:pt>
                <c:pt idx="13643">
                  <c:v>393.90879999999999</c:v>
                </c:pt>
                <c:pt idx="13644">
                  <c:v>393.91829999999999</c:v>
                </c:pt>
                <c:pt idx="13645">
                  <c:v>393.93049999999999</c:v>
                </c:pt>
                <c:pt idx="13646">
                  <c:v>393.94049999999999</c:v>
                </c:pt>
                <c:pt idx="13647">
                  <c:v>393.95119999999997</c:v>
                </c:pt>
                <c:pt idx="13648">
                  <c:v>393.96339999999998</c:v>
                </c:pt>
                <c:pt idx="13649">
                  <c:v>393.97480000000002</c:v>
                </c:pt>
                <c:pt idx="13650">
                  <c:v>393.9837</c:v>
                </c:pt>
                <c:pt idx="13651">
                  <c:v>393.99579999999997</c:v>
                </c:pt>
                <c:pt idx="13652">
                  <c:v>394.00779999999997</c:v>
                </c:pt>
                <c:pt idx="13653">
                  <c:v>394.01900000000001</c:v>
                </c:pt>
                <c:pt idx="13654">
                  <c:v>394.03199999999998</c:v>
                </c:pt>
                <c:pt idx="13655">
                  <c:v>394.0419</c:v>
                </c:pt>
                <c:pt idx="13656">
                  <c:v>394.05399999999997</c:v>
                </c:pt>
                <c:pt idx="13657">
                  <c:v>394.06389999999999</c:v>
                </c:pt>
                <c:pt idx="13658">
                  <c:v>394.07619999999997</c:v>
                </c:pt>
                <c:pt idx="13659">
                  <c:v>394.0883</c:v>
                </c:pt>
                <c:pt idx="13660">
                  <c:v>394.1</c:v>
                </c:pt>
                <c:pt idx="13661">
                  <c:v>394.11149999999998</c:v>
                </c:pt>
                <c:pt idx="13662">
                  <c:v>394.12569999999999</c:v>
                </c:pt>
                <c:pt idx="13663">
                  <c:v>394.13499999999999</c:v>
                </c:pt>
                <c:pt idx="13664">
                  <c:v>394.14600000000002</c:v>
                </c:pt>
                <c:pt idx="13665">
                  <c:v>394.15719999999999</c:v>
                </c:pt>
                <c:pt idx="13666">
                  <c:v>394.17020000000002</c:v>
                </c:pt>
                <c:pt idx="13667">
                  <c:v>394.17970000000003</c:v>
                </c:pt>
                <c:pt idx="13668">
                  <c:v>394.19209999999998</c:v>
                </c:pt>
                <c:pt idx="13669">
                  <c:v>394.20299999999997</c:v>
                </c:pt>
                <c:pt idx="13670">
                  <c:v>394.21559999999999</c:v>
                </c:pt>
                <c:pt idx="13671">
                  <c:v>394.22669999999999</c:v>
                </c:pt>
                <c:pt idx="13672">
                  <c:v>394.23820000000001</c:v>
                </c:pt>
                <c:pt idx="13673">
                  <c:v>394.24919999999997</c:v>
                </c:pt>
                <c:pt idx="13674">
                  <c:v>394.26049999999998</c:v>
                </c:pt>
                <c:pt idx="13675">
                  <c:v>394.2724</c:v>
                </c:pt>
                <c:pt idx="13676">
                  <c:v>394.28379999999999</c:v>
                </c:pt>
                <c:pt idx="13677">
                  <c:v>394.29559999999998</c:v>
                </c:pt>
                <c:pt idx="13678">
                  <c:v>394.30590000000001</c:v>
                </c:pt>
                <c:pt idx="13679">
                  <c:v>394.31700000000001</c:v>
                </c:pt>
                <c:pt idx="13680">
                  <c:v>394.33100000000002</c:v>
                </c:pt>
                <c:pt idx="13681">
                  <c:v>394.34109999999998</c:v>
                </c:pt>
                <c:pt idx="13682">
                  <c:v>394.35320000000002</c:v>
                </c:pt>
                <c:pt idx="13683">
                  <c:v>394.36349999999999</c:v>
                </c:pt>
                <c:pt idx="13684">
                  <c:v>394.37560000000002</c:v>
                </c:pt>
                <c:pt idx="13685">
                  <c:v>394.38850000000002</c:v>
                </c:pt>
                <c:pt idx="13686">
                  <c:v>394.39839999999998</c:v>
                </c:pt>
                <c:pt idx="13687">
                  <c:v>394.4092</c:v>
                </c:pt>
                <c:pt idx="13688">
                  <c:v>394.41890000000001</c:v>
                </c:pt>
                <c:pt idx="13689">
                  <c:v>394.4298</c:v>
                </c:pt>
                <c:pt idx="13690">
                  <c:v>394.44049999999999</c:v>
                </c:pt>
                <c:pt idx="13691">
                  <c:v>394.4522</c:v>
                </c:pt>
                <c:pt idx="13692">
                  <c:v>394.4622</c:v>
                </c:pt>
                <c:pt idx="13693">
                  <c:v>394.47309999999999</c:v>
                </c:pt>
                <c:pt idx="13694">
                  <c:v>394.48540000000003</c:v>
                </c:pt>
                <c:pt idx="13695">
                  <c:v>394.49470000000002</c:v>
                </c:pt>
                <c:pt idx="13696">
                  <c:v>394.5068</c:v>
                </c:pt>
                <c:pt idx="13697">
                  <c:v>394.51859999999999</c:v>
                </c:pt>
                <c:pt idx="13698">
                  <c:v>394.529</c:v>
                </c:pt>
                <c:pt idx="13699">
                  <c:v>394.5403</c:v>
                </c:pt>
                <c:pt idx="13700">
                  <c:v>394.55099999999999</c:v>
                </c:pt>
                <c:pt idx="13701">
                  <c:v>394.56240000000003</c:v>
                </c:pt>
                <c:pt idx="13702">
                  <c:v>394.57380000000001</c:v>
                </c:pt>
                <c:pt idx="13703">
                  <c:v>394.58600000000001</c:v>
                </c:pt>
                <c:pt idx="13704">
                  <c:v>394.5967</c:v>
                </c:pt>
                <c:pt idx="13705">
                  <c:v>394.60899999999998</c:v>
                </c:pt>
                <c:pt idx="13706">
                  <c:v>394.6191</c:v>
                </c:pt>
                <c:pt idx="13707">
                  <c:v>394.63130000000001</c:v>
                </c:pt>
                <c:pt idx="13708">
                  <c:v>394.64190000000002</c:v>
                </c:pt>
                <c:pt idx="13709">
                  <c:v>394.65260000000001</c:v>
                </c:pt>
                <c:pt idx="13710">
                  <c:v>394.66480000000001</c:v>
                </c:pt>
                <c:pt idx="13711">
                  <c:v>394.67720000000003</c:v>
                </c:pt>
                <c:pt idx="13712">
                  <c:v>394.68830000000003</c:v>
                </c:pt>
                <c:pt idx="13713">
                  <c:v>394.69889999999998</c:v>
                </c:pt>
                <c:pt idx="13714">
                  <c:v>394.71100000000001</c:v>
                </c:pt>
                <c:pt idx="13715">
                  <c:v>394.72120000000001</c:v>
                </c:pt>
                <c:pt idx="13716">
                  <c:v>394.73160000000001</c:v>
                </c:pt>
                <c:pt idx="13717">
                  <c:v>394.74220000000003</c:v>
                </c:pt>
                <c:pt idx="13718">
                  <c:v>394.75569999999999</c:v>
                </c:pt>
                <c:pt idx="13719">
                  <c:v>394.76589999999999</c:v>
                </c:pt>
                <c:pt idx="13720">
                  <c:v>394.77780000000001</c:v>
                </c:pt>
                <c:pt idx="13721">
                  <c:v>394.7878</c:v>
                </c:pt>
                <c:pt idx="13722">
                  <c:v>394.8014</c:v>
                </c:pt>
                <c:pt idx="13723">
                  <c:v>394.81150000000002</c:v>
                </c:pt>
                <c:pt idx="13724">
                  <c:v>394.82279999999997</c:v>
                </c:pt>
                <c:pt idx="13725">
                  <c:v>394.83260000000001</c:v>
                </c:pt>
                <c:pt idx="13726">
                  <c:v>394.84519999999998</c:v>
                </c:pt>
                <c:pt idx="13727">
                  <c:v>394.85669999999999</c:v>
                </c:pt>
                <c:pt idx="13728">
                  <c:v>394.86700000000002</c:v>
                </c:pt>
                <c:pt idx="13729">
                  <c:v>394.87920000000003</c:v>
                </c:pt>
                <c:pt idx="13730">
                  <c:v>394.89060000000001</c:v>
                </c:pt>
                <c:pt idx="13731">
                  <c:v>394.8997</c:v>
                </c:pt>
                <c:pt idx="13732">
                  <c:v>394.91180000000003</c:v>
                </c:pt>
                <c:pt idx="13733">
                  <c:v>394.92360000000002</c:v>
                </c:pt>
                <c:pt idx="13734">
                  <c:v>394.93619999999999</c:v>
                </c:pt>
                <c:pt idx="13735">
                  <c:v>394.9461</c:v>
                </c:pt>
                <c:pt idx="13736">
                  <c:v>394.95699999999999</c:v>
                </c:pt>
                <c:pt idx="13737">
                  <c:v>394.96899999999999</c:v>
                </c:pt>
                <c:pt idx="13738">
                  <c:v>394.9796</c:v>
                </c:pt>
                <c:pt idx="13739">
                  <c:v>394.99029999999999</c:v>
                </c:pt>
                <c:pt idx="13740">
                  <c:v>395.00220000000002</c:v>
                </c:pt>
                <c:pt idx="13741">
                  <c:v>395.01220000000001</c:v>
                </c:pt>
                <c:pt idx="13742">
                  <c:v>395.02480000000003</c:v>
                </c:pt>
                <c:pt idx="13743">
                  <c:v>395.03500000000003</c:v>
                </c:pt>
                <c:pt idx="13744">
                  <c:v>395.0446</c:v>
                </c:pt>
                <c:pt idx="13745">
                  <c:v>395.05799999999999</c:v>
                </c:pt>
                <c:pt idx="13746">
                  <c:v>395.06880000000001</c:v>
                </c:pt>
                <c:pt idx="13747">
                  <c:v>395.0795</c:v>
                </c:pt>
                <c:pt idx="13748">
                  <c:v>395.09010000000001</c:v>
                </c:pt>
                <c:pt idx="13749">
                  <c:v>395.10169999999999</c:v>
                </c:pt>
                <c:pt idx="13750">
                  <c:v>395.11259999999999</c:v>
                </c:pt>
                <c:pt idx="13751">
                  <c:v>395.12380000000002</c:v>
                </c:pt>
                <c:pt idx="13752">
                  <c:v>395.13630000000001</c:v>
                </c:pt>
                <c:pt idx="13753">
                  <c:v>395.1474</c:v>
                </c:pt>
                <c:pt idx="13754">
                  <c:v>395.15839999999997</c:v>
                </c:pt>
                <c:pt idx="13755">
                  <c:v>395.17039999999997</c:v>
                </c:pt>
                <c:pt idx="13756">
                  <c:v>395.18220000000002</c:v>
                </c:pt>
                <c:pt idx="13757">
                  <c:v>395.1934</c:v>
                </c:pt>
                <c:pt idx="13758">
                  <c:v>395.20359999999999</c:v>
                </c:pt>
                <c:pt idx="13759">
                  <c:v>395.21719999999999</c:v>
                </c:pt>
                <c:pt idx="13760">
                  <c:v>395.22809999999998</c:v>
                </c:pt>
                <c:pt idx="13761">
                  <c:v>395.23930000000001</c:v>
                </c:pt>
                <c:pt idx="13762">
                  <c:v>395.25220000000002</c:v>
                </c:pt>
                <c:pt idx="13763">
                  <c:v>395.26080000000002</c:v>
                </c:pt>
                <c:pt idx="13764">
                  <c:v>395.27499999999998</c:v>
                </c:pt>
                <c:pt idx="13765">
                  <c:v>395.28519999999997</c:v>
                </c:pt>
                <c:pt idx="13766">
                  <c:v>395.2971</c:v>
                </c:pt>
                <c:pt idx="13767">
                  <c:v>395.30840000000001</c:v>
                </c:pt>
                <c:pt idx="13768">
                  <c:v>395.31900000000002</c:v>
                </c:pt>
                <c:pt idx="13769">
                  <c:v>395.33100000000002</c:v>
                </c:pt>
                <c:pt idx="13770">
                  <c:v>395.3426</c:v>
                </c:pt>
                <c:pt idx="13771">
                  <c:v>395.35309999999998</c:v>
                </c:pt>
                <c:pt idx="13772">
                  <c:v>395.36500000000001</c:v>
                </c:pt>
                <c:pt idx="13773">
                  <c:v>395.37400000000002</c:v>
                </c:pt>
                <c:pt idx="13774">
                  <c:v>395.38630000000001</c:v>
                </c:pt>
                <c:pt idx="13775">
                  <c:v>395.39580000000001</c:v>
                </c:pt>
                <c:pt idx="13776">
                  <c:v>395.40780000000001</c:v>
                </c:pt>
                <c:pt idx="13777">
                  <c:v>395.41800000000001</c:v>
                </c:pt>
                <c:pt idx="13778">
                  <c:v>395.4298</c:v>
                </c:pt>
                <c:pt idx="13779">
                  <c:v>395.44139999999999</c:v>
                </c:pt>
                <c:pt idx="13780">
                  <c:v>395.4513</c:v>
                </c:pt>
                <c:pt idx="13781">
                  <c:v>395.46440000000001</c:v>
                </c:pt>
                <c:pt idx="13782">
                  <c:v>395.47519999999997</c:v>
                </c:pt>
                <c:pt idx="13783">
                  <c:v>395.48419999999999</c:v>
                </c:pt>
                <c:pt idx="13784">
                  <c:v>395.49680000000001</c:v>
                </c:pt>
                <c:pt idx="13785">
                  <c:v>395.50749999999999</c:v>
                </c:pt>
                <c:pt idx="13786">
                  <c:v>395.51819999999998</c:v>
                </c:pt>
                <c:pt idx="13787">
                  <c:v>395.5308</c:v>
                </c:pt>
                <c:pt idx="13788">
                  <c:v>395.54020000000003</c:v>
                </c:pt>
                <c:pt idx="13789">
                  <c:v>395.55130000000003</c:v>
                </c:pt>
                <c:pt idx="13790">
                  <c:v>395.56240000000003</c:v>
                </c:pt>
                <c:pt idx="13791">
                  <c:v>395.57299999999998</c:v>
                </c:pt>
                <c:pt idx="13792">
                  <c:v>395.58600000000001</c:v>
                </c:pt>
                <c:pt idx="13793">
                  <c:v>395.59800000000001</c:v>
                </c:pt>
                <c:pt idx="13794">
                  <c:v>395.6069</c:v>
                </c:pt>
                <c:pt idx="13795">
                  <c:v>395.61720000000003</c:v>
                </c:pt>
                <c:pt idx="13796">
                  <c:v>395.6284</c:v>
                </c:pt>
                <c:pt idx="13797">
                  <c:v>395.6422</c:v>
                </c:pt>
                <c:pt idx="13798">
                  <c:v>395.65109999999999</c:v>
                </c:pt>
                <c:pt idx="13799">
                  <c:v>395.66309999999999</c:v>
                </c:pt>
                <c:pt idx="13800">
                  <c:v>395.67399999999998</c:v>
                </c:pt>
                <c:pt idx="13801">
                  <c:v>395.68599999999998</c:v>
                </c:pt>
                <c:pt idx="13802">
                  <c:v>395.69670000000002</c:v>
                </c:pt>
                <c:pt idx="13803">
                  <c:v>395.70800000000003</c:v>
                </c:pt>
                <c:pt idx="13804">
                  <c:v>395.71940000000001</c:v>
                </c:pt>
                <c:pt idx="13805">
                  <c:v>395.7312</c:v>
                </c:pt>
                <c:pt idx="13806">
                  <c:v>395.74160000000001</c:v>
                </c:pt>
                <c:pt idx="13807">
                  <c:v>395.75369999999998</c:v>
                </c:pt>
                <c:pt idx="13808">
                  <c:v>395.76479999999998</c:v>
                </c:pt>
                <c:pt idx="13809">
                  <c:v>395.7765</c:v>
                </c:pt>
                <c:pt idx="13810">
                  <c:v>395.7878</c:v>
                </c:pt>
                <c:pt idx="13811">
                  <c:v>395.79840000000002</c:v>
                </c:pt>
                <c:pt idx="13812">
                  <c:v>395.80939999999998</c:v>
                </c:pt>
                <c:pt idx="13813">
                  <c:v>395.8211</c:v>
                </c:pt>
                <c:pt idx="13814">
                  <c:v>395.83319999999998</c:v>
                </c:pt>
                <c:pt idx="13815">
                  <c:v>395.84399999999999</c:v>
                </c:pt>
                <c:pt idx="13816">
                  <c:v>395.8544</c:v>
                </c:pt>
                <c:pt idx="13817">
                  <c:v>395.86779999999999</c:v>
                </c:pt>
                <c:pt idx="13818">
                  <c:v>395.87830000000002</c:v>
                </c:pt>
                <c:pt idx="13819">
                  <c:v>395.88929999999999</c:v>
                </c:pt>
                <c:pt idx="13820">
                  <c:v>395.899</c:v>
                </c:pt>
                <c:pt idx="13821">
                  <c:v>395.91090000000003</c:v>
                </c:pt>
                <c:pt idx="13822">
                  <c:v>395.9228</c:v>
                </c:pt>
                <c:pt idx="13823">
                  <c:v>395.93310000000002</c:v>
                </c:pt>
                <c:pt idx="13824">
                  <c:v>395.9452</c:v>
                </c:pt>
                <c:pt idx="13825">
                  <c:v>395.9556</c:v>
                </c:pt>
                <c:pt idx="13826">
                  <c:v>395.96719999999999</c:v>
                </c:pt>
                <c:pt idx="13827">
                  <c:v>395.97930000000002</c:v>
                </c:pt>
                <c:pt idx="13828">
                  <c:v>395.98939999999999</c:v>
                </c:pt>
                <c:pt idx="13829">
                  <c:v>395.99950000000001</c:v>
                </c:pt>
                <c:pt idx="13830">
                  <c:v>396.0102</c:v>
                </c:pt>
                <c:pt idx="13831">
                  <c:v>396.02140000000003</c:v>
                </c:pt>
                <c:pt idx="13832">
                  <c:v>396.03300000000002</c:v>
                </c:pt>
                <c:pt idx="13833">
                  <c:v>396.04250000000002</c:v>
                </c:pt>
                <c:pt idx="13834">
                  <c:v>396.05419999999998</c:v>
                </c:pt>
                <c:pt idx="13835">
                  <c:v>396.06479999999999</c:v>
                </c:pt>
                <c:pt idx="13836">
                  <c:v>396.07589999999999</c:v>
                </c:pt>
                <c:pt idx="13837">
                  <c:v>396.08730000000003</c:v>
                </c:pt>
                <c:pt idx="13838">
                  <c:v>396.09890000000001</c:v>
                </c:pt>
                <c:pt idx="13839">
                  <c:v>396.10969999999998</c:v>
                </c:pt>
                <c:pt idx="13840">
                  <c:v>396.12240000000003</c:v>
                </c:pt>
                <c:pt idx="13841">
                  <c:v>396.13400000000001</c:v>
                </c:pt>
                <c:pt idx="13842">
                  <c:v>396.1456</c:v>
                </c:pt>
                <c:pt idx="13843">
                  <c:v>396.15499999999997</c:v>
                </c:pt>
                <c:pt idx="13844">
                  <c:v>396.16719999999998</c:v>
                </c:pt>
                <c:pt idx="13845">
                  <c:v>396.17919999999998</c:v>
                </c:pt>
                <c:pt idx="13846">
                  <c:v>396.1909</c:v>
                </c:pt>
                <c:pt idx="13847">
                  <c:v>396.202</c:v>
                </c:pt>
                <c:pt idx="13848">
                  <c:v>396.21429999999998</c:v>
                </c:pt>
                <c:pt idx="13849">
                  <c:v>396.2253</c:v>
                </c:pt>
                <c:pt idx="13850">
                  <c:v>396.23450000000003</c:v>
                </c:pt>
                <c:pt idx="13851">
                  <c:v>396.24599999999998</c:v>
                </c:pt>
                <c:pt idx="13852">
                  <c:v>396.25760000000002</c:v>
                </c:pt>
                <c:pt idx="13853">
                  <c:v>396.26990000000001</c:v>
                </c:pt>
                <c:pt idx="13854">
                  <c:v>396.28129999999999</c:v>
                </c:pt>
                <c:pt idx="13855">
                  <c:v>396.2912</c:v>
                </c:pt>
                <c:pt idx="13856">
                  <c:v>396.30369999999999</c:v>
                </c:pt>
                <c:pt idx="13857">
                  <c:v>396.31569999999999</c:v>
                </c:pt>
                <c:pt idx="13858">
                  <c:v>396.32619999999997</c:v>
                </c:pt>
                <c:pt idx="13859">
                  <c:v>396.33870000000002</c:v>
                </c:pt>
                <c:pt idx="13860">
                  <c:v>396.34840000000003</c:v>
                </c:pt>
                <c:pt idx="13861">
                  <c:v>396.36250000000001</c:v>
                </c:pt>
                <c:pt idx="13862">
                  <c:v>396.37360000000001</c:v>
                </c:pt>
                <c:pt idx="13863">
                  <c:v>396.38319999999999</c:v>
                </c:pt>
                <c:pt idx="13864">
                  <c:v>396.39499999999998</c:v>
                </c:pt>
                <c:pt idx="13865">
                  <c:v>396.4058</c:v>
                </c:pt>
                <c:pt idx="13866">
                  <c:v>396.41559999999998</c:v>
                </c:pt>
                <c:pt idx="13867">
                  <c:v>396.42750000000001</c:v>
                </c:pt>
                <c:pt idx="13868">
                  <c:v>396.4402</c:v>
                </c:pt>
                <c:pt idx="13869">
                  <c:v>396.45069999999998</c:v>
                </c:pt>
                <c:pt idx="13870">
                  <c:v>396.46350000000001</c:v>
                </c:pt>
                <c:pt idx="13871">
                  <c:v>396.47500000000002</c:v>
                </c:pt>
                <c:pt idx="13872">
                  <c:v>396.48500000000001</c:v>
                </c:pt>
                <c:pt idx="13873">
                  <c:v>396.49619999999999</c:v>
                </c:pt>
                <c:pt idx="13874">
                  <c:v>396.50639999999999</c:v>
                </c:pt>
                <c:pt idx="13875">
                  <c:v>396.51760000000002</c:v>
                </c:pt>
                <c:pt idx="13876">
                  <c:v>396.52749999999997</c:v>
                </c:pt>
                <c:pt idx="13877">
                  <c:v>396.5378</c:v>
                </c:pt>
                <c:pt idx="13878">
                  <c:v>396.54809999999998</c:v>
                </c:pt>
                <c:pt idx="13879">
                  <c:v>396.56060000000002</c:v>
                </c:pt>
                <c:pt idx="13880">
                  <c:v>396.57119999999998</c:v>
                </c:pt>
                <c:pt idx="13881">
                  <c:v>396.58339999999998</c:v>
                </c:pt>
                <c:pt idx="13882">
                  <c:v>396.5942</c:v>
                </c:pt>
                <c:pt idx="13883">
                  <c:v>396.60500000000002</c:v>
                </c:pt>
                <c:pt idx="13884">
                  <c:v>396.61649999999997</c:v>
                </c:pt>
                <c:pt idx="13885">
                  <c:v>396.62759999999997</c:v>
                </c:pt>
                <c:pt idx="13886">
                  <c:v>396.64100000000002</c:v>
                </c:pt>
                <c:pt idx="13887">
                  <c:v>396.65280000000001</c:v>
                </c:pt>
                <c:pt idx="13888">
                  <c:v>396.66309999999999</c:v>
                </c:pt>
                <c:pt idx="13889">
                  <c:v>396.67439999999999</c:v>
                </c:pt>
                <c:pt idx="13890">
                  <c:v>396.68459999999999</c:v>
                </c:pt>
                <c:pt idx="13891">
                  <c:v>396.697</c:v>
                </c:pt>
                <c:pt idx="13892">
                  <c:v>396.70830000000001</c:v>
                </c:pt>
                <c:pt idx="13893">
                  <c:v>396.72059999999999</c:v>
                </c:pt>
                <c:pt idx="13894">
                  <c:v>396.73219999999998</c:v>
                </c:pt>
                <c:pt idx="13895">
                  <c:v>396.74220000000003</c:v>
                </c:pt>
                <c:pt idx="13896">
                  <c:v>396.75409999999999</c:v>
                </c:pt>
                <c:pt idx="13897">
                  <c:v>396.76389999999998</c:v>
                </c:pt>
                <c:pt idx="13898">
                  <c:v>396.77679999999998</c:v>
                </c:pt>
                <c:pt idx="13899">
                  <c:v>396.78660000000002</c:v>
                </c:pt>
                <c:pt idx="13900">
                  <c:v>396.79809999999998</c:v>
                </c:pt>
                <c:pt idx="13901">
                  <c:v>396.8091</c:v>
                </c:pt>
                <c:pt idx="13902">
                  <c:v>396.82080000000002</c:v>
                </c:pt>
                <c:pt idx="13903">
                  <c:v>396.83280000000002</c:v>
                </c:pt>
                <c:pt idx="13904">
                  <c:v>396.84460000000001</c:v>
                </c:pt>
                <c:pt idx="13905">
                  <c:v>396.85660000000001</c:v>
                </c:pt>
                <c:pt idx="13906">
                  <c:v>396.86829999999998</c:v>
                </c:pt>
                <c:pt idx="13907">
                  <c:v>396.87939999999998</c:v>
                </c:pt>
                <c:pt idx="13908">
                  <c:v>396.89089999999999</c:v>
                </c:pt>
                <c:pt idx="13909">
                  <c:v>396.90230000000003</c:v>
                </c:pt>
                <c:pt idx="13910">
                  <c:v>396.9135</c:v>
                </c:pt>
                <c:pt idx="13911">
                  <c:v>396.92649999999998</c:v>
                </c:pt>
                <c:pt idx="13912">
                  <c:v>396.93689999999998</c:v>
                </c:pt>
                <c:pt idx="13913">
                  <c:v>396.94760000000002</c:v>
                </c:pt>
                <c:pt idx="13914">
                  <c:v>396.9597</c:v>
                </c:pt>
                <c:pt idx="13915">
                  <c:v>396.97</c:v>
                </c:pt>
                <c:pt idx="13916">
                  <c:v>396.98079999999999</c:v>
                </c:pt>
                <c:pt idx="13917">
                  <c:v>396.99239999999998</c:v>
                </c:pt>
                <c:pt idx="13918">
                  <c:v>397.0043</c:v>
                </c:pt>
                <c:pt idx="13919">
                  <c:v>397.0163</c:v>
                </c:pt>
                <c:pt idx="13920">
                  <c:v>397.02789999999999</c:v>
                </c:pt>
                <c:pt idx="13921">
                  <c:v>397.03800000000001</c:v>
                </c:pt>
                <c:pt idx="13922">
                  <c:v>397.0478</c:v>
                </c:pt>
                <c:pt idx="13923">
                  <c:v>397.05939999999998</c:v>
                </c:pt>
                <c:pt idx="13924">
                  <c:v>397.06970000000001</c:v>
                </c:pt>
                <c:pt idx="13925">
                  <c:v>397.08080000000001</c:v>
                </c:pt>
                <c:pt idx="13926">
                  <c:v>397.0926</c:v>
                </c:pt>
                <c:pt idx="13927">
                  <c:v>397.10219999999998</c:v>
                </c:pt>
                <c:pt idx="13928">
                  <c:v>397.11360000000002</c:v>
                </c:pt>
                <c:pt idx="13929">
                  <c:v>397.12419999999997</c:v>
                </c:pt>
                <c:pt idx="13930">
                  <c:v>397.1361</c:v>
                </c:pt>
                <c:pt idx="13931">
                  <c:v>397.1456</c:v>
                </c:pt>
                <c:pt idx="13932">
                  <c:v>397.15820000000002</c:v>
                </c:pt>
                <c:pt idx="13933">
                  <c:v>397.1687</c:v>
                </c:pt>
                <c:pt idx="13934">
                  <c:v>397.18020000000001</c:v>
                </c:pt>
                <c:pt idx="13935">
                  <c:v>397.19029999999998</c:v>
                </c:pt>
                <c:pt idx="13936">
                  <c:v>397.2</c:v>
                </c:pt>
                <c:pt idx="13937">
                  <c:v>397.21300000000002</c:v>
                </c:pt>
                <c:pt idx="13938">
                  <c:v>397.2235</c:v>
                </c:pt>
                <c:pt idx="13939">
                  <c:v>397.23590000000002</c:v>
                </c:pt>
                <c:pt idx="13940">
                  <c:v>397.24700000000001</c:v>
                </c:pt>
                <c:pt idx="13941">
                  <c:v>397.25959999999998</c:v>
                </c:pt>
                <c:pt idx="13942">
                  <c:v>397.27089999999998</c:v>
                </c:pt>
                <c:pt idx="13943">
                  <c:v>397.28250000000003</c:v>
                </c:pt>
                <c:pt idx="13944">
                  <c:v>397.29300000000001</c:v>
                </c:pt>
                <c:pt idx="13945">
                  <c:v>397.30380000000002</c:v>
                </c:pt>
                <c:pt idx="13946">
                  <c:v>397.31529999999998</c:v>
                </c:pt>
                <c:pt idx="13947">
                  <c:v>397.32560000000001</c:v>
                </c:pt>
                <c:pt idx="13948">
                  <c:v>397.33640000000003</c:v>
                </c:pt>
                <c:pt idx="13949">
                  <c:v>397.34820000000002</c:v>
                </c:pt>
                <c:pt idx="13950">
                  <c:v>397.36</c:v>
                </c:pt>
                <c:pt idx="13951">
                  <c:v>397.37150000000003</c:v>
                </c:pt>
                <c:pt idx="13952">
                  <c:v>397.38299999999998</c:v>
                </c:pt>
                <c:pt idx="13953">
                  <c:v>397.3954</c:v>
                </c:pt>
                <c:pt idx="13954">
                  <c:v>397.40589999999997</c:v>
                </c:pt>
                <c:pt idx="13955">
                  <c:v>397.41719999999998</c:v>
                </c:pt>
                <c:pt idx="13956">
                  <c:v>397.428</c:v>
                </c:pt>
                <c:pt idx="13957">
                  <c:v>397.43880000000001</c:v>
                </c:pt>
                <c:pt idx="13958">
                  <c:v>397.4502</c:v>
                </c:pt>
                <c:pt idx="13959">
                  <c:v>397.45940000000002</c:v>
                </c:pt>
                <c:pt idx="13960">
                  <c:v>397.4717</c:v>
                </c:pt>
                <c:pt idx="13961">
                  <c:v>397.48379999999997</c:v>
                </c:pt>
                <c:pt idx="13962">
                  <c:v>397.4941</c:v>
                </c:pt>
                <c:pt idx="13963">
                  <c:v>397.50549999999998</c:v>
                </c:pt>
                <c:pt idx="13964">
                  <c:v>397.51600000000002</c:v>
                </c:pt>
                <c:pt idx="13965">
                  <c:v>397.52820000000003</c:v>
                </c:pt>
                <c:pt idx="13966">
                  <c:v>397.53859999999997</c:v>
                </c:pt>
                <c:pt idx="13967">
                  <c:v>397.55</c:v>
                </c:pt>
                <c:pt idx="13968">
                  <c:v>397.55900000000003</c:v>
                </c:pt>
                <c:pt idx="13969">
                  <c:v>397.56979999999999</c:v>
                </c:pt>
                <c:pt idx="13970">
                  <c:v>397.58170000000001</c:v>
                </c:pt>
                <c:pt idx="13971">
                  <c:v>397.59300000000002</c:v>
                </c:pt>
                <c:pt idx="13972">
                  <c:v>397.6046</c:v>
                </c:pt>
                <c:pt idx="13973">
                  <c:v>397.61720000000003</c:v>
                </c:pt>
                <c:pt idx="13974">
                  <c:v>397.62759999999997</c:v>
                </c:pt>
                <c:pt idx="13975">
                  <c:v>397.64060000000001</c:v>
                </c:pt>
                <c:pt idx="13976">
                  <c:v>397.65100000000001</c:v>
                </c:pt>
                <c:pt idx="13977">
                  <c:v>397.66180000000003</c:v>
                </c:pt>
                <c:pt idx="13978">
                  <c:v>397.67180000000002</c:v>
                </c:pt>
                <c:pt idx="13979">
                  <c:v>397.68400000000003</c:v>
                </c:pt>
                <c:pt idx="13980">
                  <c:v>397.697</c:v>
                </c:pt>
                <c:pt idx="13981">
                  <c:v>397.70839999999998</c:v>
                </c:pt>
                <c:pt idx="13982">
                  <c:v>397.72</c:v>
                </c:pt>
                <c:pt idx="13983">
                  <c:v>397.72930000000002</c:v>
                </c:pt>
                <c:pt idx="13984">
                  <c:v>397.7405</c:v>
                </c:pt>
                <c:pt idx="13985">
                  <c:v>397.75060000000002</c:v>
                </c:pt>
                <c:pt idx="13986">
                  <c:v>397.76080000000002</c:v>
                </c:pt>
                <c:pt idx="13987">
                  <c:v>397.77249999999998</c:v>
                </c:pt>
                <c:pt idx="13988">
                  <c:v>397.78339999999997</c:v>
                </c:pt>
                <c:pt idx="13989">
                  <c:v>397.7944</c:v>
                </c:pt>
                <c:pt idx="13990">
                  <c:v>397.8039</c:v>
                </c:pt>
                <c:pt idx="13991">
                  <c:v>397.81529999999998</c:v>
                </c:pt>
                <c:pt idx="13992">
                  <c:v>397.8272</c:v>
                </c:pt>
                <c:pt idx="13993">
                  <c:v>397.83879999999999</c:v>
                </c:pt>
                <c:pt idx="13994">
                  <c:v>397.84980000000002</c:v>
                </c:pt>
                <c:pt idx="13995">
                  <c:v>397.85980000000001</c:v>
                </c:pt>
                <c:pt idx="13996">
                  <c:v>397.87200000000001</c:v>
                </c:pt>
                <c:pt idx="13997">
                  <c:v>397.88279999999997</c:v>
                </c:pt>
                <c:pt idx="13998">
                  <c:v>397.89350000000002</c:v>
                </c:pt>
                <c:pt idx="13999">
                  <c:v>397.90480000000002</c:v>
                </c:pt>
                <c:pt idx="14000">
                  <c:v>397.916</c:v>
                </c:pt>
                <c:pt idx="14001">
                  <c:v>397.92599999999999</c:v>
                </c:pt>
                <c:pt idx="14002">
                  <c:v>397.9391</c:v>
                </c:pt>
                <c:pt idx="14003">
                  <c:v>397.94709999999998</c:v>
                </c:pt>
                <c:pt idx="14004">
                  <c:v>397.95960000000002</c:v>
                </c:pt>
                <c:pt idx="14005">
                  <c:v>397.97160000000002</c:v>
                </c:pt>
                <c:pt idx="14006">
                  <c:v>397.98309999999998</c:v>
                </c:pt>
                <c:pt idx="14007">
                  <c:v>397.99459999999999</c:v>
                </c:pt>
                <c:pt idx="14008">
                  <c:v>398.00670000000002</c:v>
                </c:pt>
                <c:pt idx="14009">
                  <c:v>398.01760000000002</c:v>
                </c:pt>
                <c:pt idx="14010">
                  <c:v>398.02870000000001</c:v>
                </c:pt>
                <c:pt idx="14011">
                  <c:v>398.03949999999998</c:v>
                </c:pt>
                <c:pt idx="14012">
                  <c:v>398.05110000000002</c:v>
                </c:pt>
                <c:pt idx="14013">
                  <c:v>398.06319999999999</c:v>
                </c:pt>
                <c:pt idx="14014">
                  <c:v>398.07380000000001</c:v>
                </c:pt>
                <c:pt idx="14015">
                  <c:v>398.08519999999999</c:v>
                </c:pt>
                <c:pt idx="14016">
                  <c:v>398.09620000000001</c:v>
                </c:pt>
                <c:pt idx="14017">
                  <c:v>398.1071</c:v>
                </c:pt>
                <c:pt idx="14018">
                  <c:v>398.11849999999998</c:v>
                </c:pt>
                <c:pt idx="14019">
                  <c:v>398.12909999999999</c:v>
                </c:pt>
                <c:pt idx="14020">
                  <c:v>398.14120000000003</c:v>
                </c:pt>
                <c:pt idx="14021">
                  <c:v>398.15159999999997</c:v>
                </c:pt>
                <c:pt idx="14022">
                  <c:v>398.16399999999999</c:v>
                </c:pt>
                <c:pt idx="14023">
                  <c:v>398.17559999999997</c:v>
                </c:pt>
                <c:pt idx="14024">
                  <c:v>398.18560000000002</c:v>
                </c:pt>
                <c:pt idx="14025">
                  <c:v>398.19650000000001</c:v>
                </c:pt>
                <c:pt idx="14026">
                  <c:v>398.20819999999998</c:v>
                </c:pt>
                <c:pt idx="14027">
                  <c:v>398.22140000000002</c:v>
                </c:pt>
                <c:pt idx="14028">
                  <c:v>398.23200000000003</c:v>
                </c:pt>
                <c:pt idx="14029">
                  <c:v>398.24400000000003</c:v>
                </c:pt>
                <c:pt idx="14030">
                  <c:v>398.25240000000002</c:v>
                </c:pt>
                <c:pt idx="14031">
                  <c:v>398.26369999999997</c:v>
                </c:pt>
                <c:pt idx="14032">
                  <c:v>398.27499999999998</c:v>
                </c:pt>
                <c:pt idx="14033">
                  <c:v>398.28489999999999</c:v>
                </c:pt>
                <c:pt idx="14034">
                  <c:v>398.29590000000002</c:v>
                </c:pt>
                <c:pt idx="14035">
                  <c:v>398.30720000000002</c:v>
                </c:pt>
                <c:pt idx="14036">
                  <c:v>398.31900000000002</c:v>
                </c:pt>
                <c:pt idx="14037">
                  <c:v>398.32909999999998</c:v>
                </c:pt>
                <c:pt idx="14038">
                  <c:v>398.34100000000001</c:v>
                </c:pt>
                <c:pt idx="14039">
                  <c:v>398.35160000000002</c:v>
                </c:pt>
                <c:pt idx="14040">
                  <c:v>398.36259999999999</c:v>
                </c:pt>
                <c:pt idx="14041">
                  <c:v>398.37349999999998</c:v>
                </c:pt>
                <c:pt idx="14042">
                  <c:v>398.38499999999999</c:v>
                </c:pt>
                <c:pt idx="14043">
                  <c:v>398.3965</c:v>
                </c:pt>
                <c:pt idx="14044">
                  <c:v>398.40690000000001</c:v>
                </c:pt>
                <c:pt idx="14045">
                  <c:v>398.41800000000001</c:v>
                </c:pt>
                <c:pt idx="14046">
                  <c:v>398.42880000000002</c:v>
                </c:pt>
                <c:pt idx="14047">
                  <c:v>398.43970000000002</c:v>
                </c:pt>
                <c:pt idx="14048">
                  <c:v>398.45119999999997</c:v>
                </c:pt>
                <c:pt idx="14049">
                  <c:v>398.46199999999999</c:v>
                </c:pt>
                <c:pt idx="14050">
                  <c:v>398.47359999999998</c:v>
                </c:pt>
                <c:pt idx="14051">
                  <c:v>398.48520000000002</c:v>
                </c:pt>
                <c:pt idx="14052">
                  <c:v>398.49579999999997</c:v>
                </c:pt>
                <c:pt idx="14053">
                  <c:v>398.50740000000002</c:v>
                </c:pt>
                <c:pt idx="14054">
                  <c:v>398.51780000000002</c:v>
                </c:pt>
                <c:pt idx="14055">
                  <c:v>398.52839999999998</c:v>
                </c:pt>
                <c:pt idx="14056">
                  <c:v>398.54</c:v>
                </c:pt>
                <c:pt idx="14057">
                  <c:v>398.55200000000002</c:v>
                </c:pt>
                <c:pt idx="14058">
                  <c:v>398.56189999999998</c:v>
                </c:pt>
                <c:pt idx="14059">
                  <c:v>398.57440000000003</c:v>
                </c:pt>
                <c:pt idx="14060">
                  <c:v>398.58580000000001</c:v>
                </c:pt>
                <c:pt idx="14061">
                  <c:v>398.596</c:v>
                </c:pt>
                <c:pt idx="14062">
                  <c:v>398.60719999999998</c:v>
                </c:pt>
                <c:pt idx="14063">
                  <c:v>398.61900000000003</c:v>
                </c:pt>
                <c:pt idx="14064">
                  <c:v>398.62979999999999</c:v>
                </c:pt>
                <c:pt idx="14065">
                  <c:v>398.63990000000001</c:v>
                </c:pt>
                <c:pt idx="14066">
                  <c:v>398.65019999999998</c:v>
                </c:pt>
                <c:pt idx="14067">
                  <c:v>398.66239999999999</c:v>
                </c:pt>
                <c:pt idx="14068">
                  <c:v>398.67399999999998</c:v>
                </c:pt>
                <c:pt idx="14069">
                  <c:v>398.685</c:v>
                </c:pt>
                <c:pt idx="14070">
                  <c:v>398.6961</c:v>
                </c:pt>
                <c:pt idx="14071">
                  <c:v>398.70760000000001</c:v>
                </c:pt>
                <c:pt idx="14072">
                  <c:v>398.71719999999999</c:v>
                </c:pt>
                <c:pt idx="14073">
                  <c:v>398.73059999999998</c:v>
                </c:pt>
                <c:pt idx="14074">
                  <c:v>398.74059999999997</c:v>
                </c:pt>
                <c:pt idx="14075">
                  <c:v>398.75310000000002</c:v>
                </c:pt>
                <c:pt idx="14076">
                  <c:v>398.76159999999999</c:v>
                </c:pt>
                <c:pt idx="14077">
                  <c:v>398.77319999999997</c:v>
                </c:pt>
                <c:pt idx="14078">
                  <c:v>398.78440000000001</c:v>
                </c:pt>
                <c:pt idx="14079">
                  <c:v>398.79379999999998</c:v>
                </c:pt>
                <c:pt idx="14080">
                  <c:v>398.80509999999998</c:v>
                </c:pt>
                <c:pt idx="14081">
                  <c:v>398.81760000000003</c:v>
                </c:pt>
                <c:pt idx="14082">
                  <c:v>398.82780000000002</c:v>
                </c:pt>
                <c:pt idx="14083">
                  <c:v>398.83819999999997</c:v>
                </c:pt>
                <c:pt idx="14084">
                  <c:v>398.85079999999999</c:v>
                </c:pt>
                <c:pt idx="14085">
                  <c:v>398.86160000000001</c:v>
                </c:pt>
                <c:pt idx="14086">
                  <c:v>398.8734</c:v>
                </c:pt>
                <c:pt idx="14087">
                  <c:v>398.88409999999999</c:v>
                </c:pt>
                <c:pt idx="14088">
                  <c:v>398.89499999999998</c:v>
                </c:pt>
                <c:pt idx="14089">
                  <c:v>398.90679999999998</c:v>
                </c:pt>
                <c:pt idx="14090">
                  <c:v>398.91699999999997</c:v>
                </c:pt>
                <c:pt idx="14091">
                  <c:v>398.928</c:v>
                </c:pt>
                <c:pt idx="14092">
                  <c:v>398.93950000000001</c:v>
                </c:pt>
                <c:pt idx="14093">
                  <c:v>398.9504</c:v>
                </c:pt>
                <c:pt idx="14094">
                  <c:v>398.96159999999998</c:v>
                </c:pt>
                <c:pt idx="14095">
                  <c:v>398.97280000000001</c:v>
                </c:pt>
                <c:pt idx="14096">
                  <c:v>398.9846</c:v>
                </c:pt>
                <c:pt idx="14097">
                  <c:v>398.99560000000002</c:v>
                </c:pt>
                <c:pt idx="14098">
                  <c:v>399.00819999999999</c:v>
                </c:pt>
                <c:pt idx="14099">
                  <c:v>399.01900000000001</c:v>
                </c:pt>
                <c:pt idx="14100">
                  <c:v>399.03059999999999</c:v>
                </c:pt>
                <c:pt idx="14101">
                  <c:v>399.041</c:v>
                </c:pt>
                <c:pt idx="14102">
                  <c:v>399.05279999999999</c:v>
                </c:pt>
                <c:pt idx="14103">
                  <c:v>399.06369999999998</c:v>
                </c:pt>
                <c:pt idx="14104">
                  <c:v>399.07389999999998</c:v>
                </c:pt>
                <c:pt idx="14105">
                  <c:v>399.08589999999998</c:v>
                </c:pt>
                <c:pt idx="14106">
                  <c:v>399.09690000000001</c:v>
                </c:pt>
                <c:pt idx="14107">
                  <c:v>399.10879999999997</c:v>
                </c:pt>
                <c:pt idx="14108">
                  <c:v>399.1191</c:v>
                </c:pt>
                <c:pt idx="14109">
                  <c:v>399.12939999999998</c:v>
                </c:pt>
                <c:pt idx="14110">
                  <c:v>399.14</c:v>
                </c:pt>
                <c:pt idx="14111">
                  <c:v>399.15100000000001</c:v>
                </c:pt>
                <c:pt idx="14112">
                  <c:v>399.1626</c:v>
                </c:pt>
                <c:pt idx="14113">
                  <c:v>399.1748</c:v>
                </c:pt>
                <c:pt idx="14114">
                  <c:v>399.18639999999999</c:v>
                </c:pt>
                <c:pt idx="14115">
                  <c:v>399.19639999999998</c:v>
                </c:pt>
                <c:pt idx="14116">
                  <c:v>399.20949999999999</c:v>
                </c:pt>
                <c:pt idx="14117">
                  <c:v>399.2217</c:v>
                </c:pt>
                <c:pt idx="14118">
                  <c:v>399.23219999999998</c:v>
                </c:pt>
                <c:pt idx="14119">
                  <c:v>399.24299999999999</c:v>
                </c:pt>
                <c:pt idx="14120">
                  <c:v>399.25490000000002</c:v>
                </c:pt>
                <c:pt idx="14121">
                  <c:v>399.26659999999998</c:v>
                </c:pt>
                <c:pt idx="14122">
                  <c:v>399.27690000000001</c:v>
                </c:pt>
                <c:pt idx="14123">
                  <c:v>399.28559999999999</c:v>
                </c:pt>
                <c:pt idx="14124">
                  <c:v>399.2978</c:v>
                </c:pt>
                <c:pt idx="14125">
                  <c:v>399.30779999999999</c:v>
                </c:pt>
                <c:pt idx="14126">
                  <c:v>399.31849999999997</c:v>
                </c:pt>
                <c:pt idx="14127">
                  <c:v>399.32940000000002</c:v>
                </c:pt>
                <c:pt idx="14128">
                  <c:v>399.34010000000001</c:v>
                </c:pt>
                <c:pt idx="14129">
                  <c:v>399.35059999999999</c:v>
                </c:pt>
                <c:pt idx="14130">
                  <c:v>399.3612</c:v>
                </c:pt>
                <c:pt idx="14131">
                  <c:v>399.3716</c:v>
                </c:pt>
                <c:pt idx="14132">
                  <c:v>399.38279999999997</c:v>
                </c:pt>
                <c:pt idx="14133">
                  <c:v>399.39299999999997</c:v>
                </c:pt>
                <c:pt idx="14134">
                  <c:v>399.40499999999997</c:v>
                </c:pt>
                <c:pt idx="14135">
                  <c:v>399.41609999999997</c:v>
                </c:pt>
                <c:pt idx="14136">
                  <c:v>399.42750000000001</c:v>
                </c:pt>
                <c:pt idx="14137">
                  <c:v>399.44040000000001</c:v>
                </c:pt>
                <c:pt idx="14138">
                  <c:v>399.45139999999998</c:v>
                </c:pt>
                <c:pt idx="14139">
                  <c:v>399.46039999999999</c:v>
                </c:pt>
                <c:pt idx="14140">
                  <c:v>399.47269999999997</c:v>
                </c:pt>
                <c:pt idx="14141">
                  <c:v>399.48270000000002</c:v>
                </c:pt>
                <c:pt idx="14142">
                  <c:v>399.49360000000001</c:v>
                </c:pt>
                <c:pt idx="14143">
                  <c:v>399.50420000000003</c:v>
                </c:pt>
                <c:pt idx="14144">
                  <c:v>399.51659999999998</c:v>
                </c:pt>
                <c:pt idx="14145">
                  <c:v>399.52910000000003</c:v>
                </c:pt>
                <c:pt idx="14146">
                  <c:v>399.53840000000002</c:v>
                </c:pt>
                <c:pt idx="14147">
                  <c:v>399.54950000000002</c:v>
                </c:pt>
                <c:pt idx="14148">
                  <c:v>399.5607</c:v>
                </c:pt>
                <c:pt idx="14149">
                  <c:v>399.57299999999998</c:v>
                </c:pt>
                <c:pt idx="14150">
                  <c:v>399.58319999999998</c:v>
                </c:pt>
                <c:pt idx="14151">
                  <c:v>399.59379999999999</c:v>
                </c:pt>
                <c:pt idx="14152">
                  <c:v>399.60660000000001</c:v>
                </c:pt>
                <c:pt idx="14153">
                  <c:v>399.61840000000001</c:v>
                </c:pt>
                <c:pt idx="14154">
                  <c:v>399.62889999999999</c:v>
                </c:pt>
                <c:pt idx="14155">
                  <c:v>399.6404</c:v>
                </c:pt>
                <c:pt idx="14156">
                  <c:v>399.65100000000001</c:v>
                </c:pt>
                <c:pt idx="14157">
                  <c:v>399.66250000000002</c:v>
                </c:pt>
                <c:pt idx="14158">
                  <c:v>399.67380000000003</c:v>
                </c:pt>
                <c:pt idx="14159">
                  <c:v>399.68299999999999</c:v>
                </c:pt>
                <c:pt idx="14160">
                  <c:v>399.69499999999999</c:v>
                </c:pt>
                <c:pt idx="14161">
                  <c:v>399.70699999999999</c:v>
                </c:pt>
                <c:pt idx="14162">
                  <c:v>399.71679999999998</c:v>
                </c:pt>
                <c:pt idx="14163">
                  <c:v>399.7294</c:v>
                </c:pt>
                <c:pt idx="14164">
                  <c:v>399.74020000000002</c:v>
                </c:pt>
                <c:pt idx="14165">
                  <c:v>399.75220000000002</c:v>
                </c:pt>
                <c:pt idx="14166">
                  <c:v>399.76389999999998</c:v>
                </c:pt>
                <c:pt idx="14167">
                  <c:v>399.77350000000001</c:v>
                </c:pt>
                <c:pt idx="14168">
                  <c:v>399.78440000000001</c:v>
                </c:pt>
                <c:pt idx="14169">
                  <c:v>399.79599999999999</c:v>
                </c:pt>
                <c:pt idx="14170">
                  <c:v>399.80739999999997</c:v>
                </c:pt>
                <c:pt idx="14171">
                  <c:v>399.81779999999998</c:v>
                </c:pt>
                <c:pt idx="14172">
                  <c:v>399.82900000000001</c:v>
                </c:pt>
                <c:pt idx="14173">
                  <c:v>399.84</c:v>
                </c:pt>
                <c:pt idx="14174">
                  <c:v>399.84980000000002</c:v>
                </c:pt>
                <c:pt idx="14175">
                  <c:v>399.86009999999999</c:v>
                </c:pt>
                <c:pt idx="14176">
                  <c:v>399.87169999999998</c:v>
                </c:pt>
                <c:pt idx="14177">
                  <c:v>399.88220000000001</c:v>
                </c:pt>
                <c:pt idx="14178">
                  <c:v>399.89420000000001</c:v>
                </c:pt>
                <c:pt idx="14179">
                  <c:v>399.90499999999997</c:v>
                </c:pt>
                <c:pt idx="14180">
                  <c:v>399.91649999999998</c:v>
                </c:pt>
                <c:pt idx="14181">
                  <c:v>399.9271</c:v>
                </c:pt>
                <c:pt idx="14182">
                  <c:v>399.9393</c:v>
                </c:pt>
                <c:pt idx="14183">
                  <c:v>399.95</c:v>
                </c:pt>
                <c:pt idx="14184">
                  <c:v>399.96199999999999</c:v>
                </c:pt>
                <c:pt idx="14185">
                  <c:v>399.971</c:v>
                </c:pt>
                <c:pt idx="14186">
                  <c:v>399.983</c:v>
                </c:pt>
                <c:pt idx="14187">
                  <c:v>399.99360000000001</c:v>
                </c:pt>
                <c:pt idx="14188">
                  <c:v>400.00439999999998</c:v>
                </c:pt>
                <c:pt idx="14189">
                  <c:v>400.01330000000002</c:v>
                </c:pt>
                <c:pt idx="14190">
                  <c:v>400.02510000000001</c:v>
                </c:pt>
                <c:pt idx="14191">
                  <c:v>400.036</c:v>
                </c:pt>
                <c:pt idx="14192">
                  <c:v>400.04640000000001</c:v>
                </c:pt>
                <c:pt idx="14193">
                  <c:v>400.0582</c:v>
                </c:pt>
                <c:pt idx="14194">
                  <c:v>400.07100000000003</c:v>
                </c:pt>
                <c:pt idx="14195">
                  <c:v>400.08120000000002</c:v>
                </c:pt>
                <c:pt idx="14196">
                  <c:v>400.0926</c:v>
                </c:pt>
                <c:pt idx="14197">
                  <c:v>400.10399999999998</c:v>
                </c:pt>
                <c:pt idx="14198">
                  <c:v>400.11660000000001</c:v>
                </c:pt>
                <c:pt idx="14199">
                  <c:v>400.1266</c:v>
                </c:pt>
                <c:pt idx="14200">
                  <c:v>400.13760000000002</c:v>
                </c:pt>
                <c:pt idx="14201">
                  <c:v>400.1506</c:v>
                </c:pt>
                <c:pt idx="14202">
                  <c:v>400.15969999999999</c:v>
                </c:pt>
                <c:pt idx="14203">
                  <c:v>400.17</c:v>
                </c:pt>
                <c:pt idx="14204">
                  <c:v>400.18180000000001</c:v>
                </c:pt>
                <c:pt idx="14205">
                  <c:v>400.19319999999999</c:v>
                </c:pt>
                <c:pt idx="14206">
                  <c:v>400.20260000000002</c:v>
                </c:pt>
                <c:pt idx="14207">
                  <c:v>400.21539999999999</c:v>
                </c:pt>
                <c:pt idx="14208">
                  <c:v>400.22559999999999</c:v>
                </c:pt>
                <c:pt idx="14209">
                  <c:v>400.23750000000001</c:v>
                </c:pt>
                <c:pt idx="14210">
                  <c:v>400.24810000000002</c:v>
                </c:pt>
                <c:pt idx="14211">
                  <c:v>400.25819999999999</c:v>
                </c:pt>
                <c:pt idx="14212">
                  <c:v>400.26900000000001</c:v>
                </c:pt>
                <c:pt idx="14213">
                  <c:v>400.28050000000002</c:v>
                </c:pt>
                <c:pt idx="14214">
                  <c:v>400.29059999999998</c:v>
                </c:pt>
                <c:pt idx="14215">
                  <c:v>400.30360000000002</c:v>
                </c:pt>
                <c:pt idx="14216">
                  <c:v>400.31310000000002</c:v>
                </c:pt>
                <c:pt idx="14217">
                  <c:v>400.32409999999999</c:v>
                </c:pt>
                <c:pt idx="14218">
                  <c:v>400.33589999999998</c:v>
                </c:pt>
                <c:pt idx="14219">
                  <c:v>400.34739999999999</c:v>
                </c:pt>
                <c:pt idx="14220">
                  <c:v>400.35739999999998</c:v>
                </c:pt>
                <c:pt idx="14221">
                  <c:v>400.36790000000002</c:v>
                </c:pt>
                <c:pt idx="14222">
                  <c:v>400.37889999999999</c:v>
                </c:pt>
                <c:pt idx="14223">
                  <c:v>400.38920000000002</c:v>
                </c:pt>
                <c:pt idx="14224">
                  <c:v>400.40039999999999</c:v>
                </c:pt>
                <c:pt idx="14225">
                  <c:v>400.41199999999998</c:v>
                </c:pt>
                <c:pt idx="14226">
                  <c:v>400.42430000000002</c:v>
                </c:pt>
                <c:pt idx="14227">
                  <c:v>400.43459999999999</c:v>
                </c:pt>
                <c:pt idx="14228">
                  <c:v>400.44580000000002</c:v>
                </c:pt>
                <c:pt idx="14229">
                  <c:v>400.45679999999999</c:v>
                </c:pt>
                <c:pt idx="14230">
                  <c:v>400.46789999999999</c:v>
                </c:pt>
                <c:pt idx="14231">
                  <c:v>400.47910000000002</c:v>
                </c:pt>
                <c:pt idx="14232">
                  <c:v>400.49040000000002</c:v>
                </c:pt>
                <c:pt idx="14233">
                  <c:v>400.49939999999998</c:v>
                </c:pt>
                <c:pt idx="14234">
                  <c:v>400.512</c:v>
                </c:pt>
                <c:pt idx="14235">
                  <c:v>400.52300000000002</c:v>
                </c:pt>
                <c:pt idx="14236">
                  <c:v>400.53280000000001</c:v>
                </c:pt>
                <c:pt idx="14237">
                  <c:v>400.5428</c:v>
                </c:pt>
                <c:pt idx="14238">
                  <c:v>400.55459999999999</c:v>
                </c:pt>
                <c:pt idx="14239">
                  <c:v>400.56619999999998</c:v>
                </c:pt>
                <c:pt idx="14240">
                  <c:v>400.57729999999998</c:v>
                </c:pt>
                <c:pt idx="14241">
                  <c:v>400.5872</c:v>
                </c:pt>
                <c:pt idx="14242">
                  <c:v>400.59899999999999</c:v>
                </c:pt>
                <c:pt idx="14243">
                  <c:v>400.60829999999999</c:v>
                </c:pt>
                <c:pt idx="14244">
                  <c:v>400.62020000000001</c:v>
                </c:pt>
                <c:pt idx="14245">
                  <c:v>400.63060000000002</c:v>
                </c:pt>
                <c:pt idx="14246">
                  <c:v>400.64280000000002</c:v>
                </c:pt>
                <c:pt idx="14247">
                  <c:v>400.65379999999999</c:v>
                </c:pt>
                <c:pt idx="14248">
                  <c:v>400.66500000000002</c:v>
                </c:pt>
                <c:pt idx="14249">
                  <c:v>400.67520000000002</c:v>
                </c:pt>
                <c:pt idx="14250">
                  <c:v>400.6875</c:v>
                </c:pt>
                <c:pt idx="14251">
                  <c:v>400.69720000000001</c:v>
                </c:pt>
                <c:pt idx="14252">
                  <c:v>400.70800000000003</c:v>
                </c:pt>
                <c:pt idx="14253">
                  <c:v>400.72</c:v>
                </c:pt>
                <c:pt idx="14254">
                  <c:v>400.72980000000001</c:v>
                </c:pt>
                <c:pt idx="14255">
                  <c:v>400.74119999999999</c:v>
                </c:pt>
                <c:pt idx="14256">
                  <c:v>400.75259999999997</c:v>
                </c:pt>
                <c:pt idx="14257">
                  <c:v>400.76339999999999</c:v>
                </c:pt>
                <c:pt idx="14258">
                  <c:v>400.774</c:v>
                </c:pt>
                <c:pt idx="14259">
                  <c:v>400.78620000000001</c:v>
                </c:pt>
                <c:pt idx="14260">
                  <c:v>400.79640000000001</c:v>
                </c:pt>
                <c:pt idx="14261">
                  <c:v>400.80779999999999</c:v>
                </c:pt>
                <c:pt idx="14262">
                  <c:v>400.81779999999998</c:v>
                </c:pt>
                <c:pt idx="14263">
                  <c:v>400.82889999999998</c:v>
                </c:pt>
                <c:pt idx="14264">
                  <c:v>400.84059999999999</c:v>
                </c:pt>
                <c:pt idx="14265">
                  <c:v>400.85199999999998</c:v>
                </c:pt>
                <c:pt idx="14266">
                  <c:v>400.86279999999999</c:v>
                </c:pt>
                <c:pt idx="14267">
                  <c:v>400.875</c:v>
                </c:pt>
                <c:pt idx="14268">
                  <c:v>400.88560000000001</c:v>
                </c:pt>
                <c:pt idx="14269">
                  <c:v>400.8974</c:v>
                </c:pt>
                <c:pt idx="14270">
                  <c:v>400.9083</c:v>
                </c:pt>
                <c:pt idx="14271">
                  <c:v>400.9194</c:v>
                </c:pt>
                <c:pt idx="14272">
                  <c:v>400.93060000000003</c:v>
                </c:pt>
                <c:pt idx="14273">
                  <c:v>400.94220000000001</c:v>
                </c:pt>
                <c:pt idx="14274">
                  <c:v>400.9538</c:v>
                </c:pt>
                <c:pt idx="14275">
                  <c:v>400.96539999999999</c:v>
                </c:pt>
                <c:pt idx="14276">
                  <c:v>400.97500000000002</c:v>
                </c:pt>
                <c:pt idx="14277">
                  <c:v>400.98689999999999</c:v>
                </c:pt>
                <c:pt idx="14278">
                  <c:v>400.9982</c:v>
                </c:pt>
                <c:pt idx="14279">
                  <c:v>401.00740000000002</c:v>
                </c:pt>
                <c:pt idx="14280">
                  <c:v>401.01920000000001</c:v>
                </c:pt>
                <c:pt idx="14281">
                  <c:v>401.02969999999999</c:v>
                </c:pt>
                <c:pt idx="14282">
                  <c:v>401.04059999999998</c:v>
                </c:pt>
                <c:pt idx="14283">
                  <c:v>401.05149999999998</c:v>
                </c:pt>
                <c:pt idx="14284">
                  <c:v>401.06279999999998</c:v>
                </c:pt>
                <c:pt idx="14285">
                  <c:v>401.0745</c:v>
                </c:pt>
                <c:pt idx="14286">
                  <c:v>401.08499999999998</c:v>
                </c:pt>
                <c:pt idx="14287">
                  <c:v>401.09550000000002</c:v>
                </c:pt>
                <c:pt idx="14288">
                  <c:v>401.10590000000002</c:v>
                </c:pt>
                <c:pt idx="14289">
                  <c:v>401.11799999999999</c:v>
                </c:pt>
                <c:pt idx="14290">
                  <c:v>401.1268</c:v>
                </c:pt>
                <c:pt idx="14291">
                  <c:v>401.13709999999998</c:v>
                </c:pt>
                <c:pt idx="14292">
                  <c:v>401.14960000000002</c:v>
                </c:pt>
                <c:pt idx="14293">
                  <c:v>401.16090000000003</c:v>
                </c:pt>
                <c:pt idx="14294">
                  <c:v>401.17129999999997</c:v>
                </c:pt>
                <c:pt idx="14295">
                  <c:v>401.18220000000002</c:v>
                </c:pt>
                <c:pt idx="14296">
                  <c:v>401.19150000000002</c:v>
                </c:pt>
                <c:pt idx="14297">
                  <c:v>401.20460000000003</c:v>
                </c:pt>
                <c:pt idx="14298">
                  <c:v>401.21300000000002</c:v>
                </c:pt>
                <c:pt idx="14299">
                  <c:v>401.22329999999999</c:v>
                </c:pt>
                <c:pt idx="14300">
                  <c:v>401.23500000000001</c:v>
                </c:pt>
                <c:pt idx="14301">
                  <c:v>401.2457</c:v>
                </c:pt>
                <c:pt idx="14302">
                  <c:v>401.2559</c:v>
                </c:pt>
                <c:pt idx="14303">
                  <c:v>401.2672</c:v>
                </c:pt>
                <c:pt idx="14304">
                  <c:v>401.27839999999998</c:v>
                </c:pt>
                <c:pt idx="14305">
                  <c:v>401.28840000000002</c:v>
                </c:pt>
                <c:pt idx="14306">
                  <c:v>401.29899999999998</c:v>
                </c:pt>
                <c:pt idx="14307">
                  <c:v>401.31009999999998</c:v>
                </c:pt>
                <c:pt idx="14308">
                  <c:v>401.32119999999998</c:v>
                </c:pt>
                <c:pt idx="14309">
                  <c:v>401.33170000000001</c:v>
                </c:pt>
                <c:pt idx="14310">
                  <c:v>401.3424</c:v>
                </c:pt>
                <c:pt idx="14311">
                  <c:v>401.35419999999999</c:v>
                </c:pt>
                <c:pt idx="14312">
                  <c:v>401.36630000000002</c:v>
                </c:pt>
                <c:pt idx="14313">
                  <c:v>401.37759999999997</c:v>
                </c:pt>
                <c:pt idx="14314">
                  <c:v>401.38850000000002</c:v>
                </c:pt>
                <c:pt idx="14315">
                  <c:v>401.40039999999999</c:v>
                </c:pt>
                <c:pt idx="14316">
                  <c:v>401.41079999999999</c:v>
                </c:pt>
                <c:pt idx="14317">
                  <c:v>401.42230000000001</c:v>
                </c:pt>
                <c:pt idx="14318">
                  <c:v>401.43400000000003</c:v>
                </c:pt>
                <c:pt idx="14319">
                  <c:v>401.44400000000002</c:v>
                </c:pt>
                <c:pt idx="14320">
                  <c:v>401.45679999999999</c:v>
                </c:pt>
                <c:pt idx="14321">
                  <c:v>401.4676</c:v>
                </c:pt>
                <c:pt idx="14322">
                  <c:v>401.47859999999997</c:v>
                </c:pt>
                <c:pt idx="14323">
                  <c:v>401.48899999999998</c:v>
                </c:pt>
                <c:pt idx="14324">
                  <c:v>401.50200000000001</c:v>
                </c:pt>
                <c:pt idx="14325">
                  <c:v>401.51280000000003</c:v>
                </c:pt>
                <c:pt idx="14326">
                  <c:v>401.524</c:v>
                </c:pt>
                <c:pt idx="14327">
                  <c:v>401.53469999999999</c:v>
                </c:pt>
                <c:pt idx="14328">
                  <c:v>401.54599999999999</c:v>
                </c:pt>
                <c:pt idx="14329">
                  <c:v>401.55619999999999</c:v>
                </c:pt>
                <c:pt idx="14330">
                  <c:v>401.56799999999998</c:v>
                </c:pt>
                <c:pt idx="14331">
                  <c:v>401.57740000000001</c:v>
                </c:pt>
                <c:pt idx="14332">
                  <c:v>401.58859999999999</c:v>
                </c:pt>
                <c:pt idx="14333">
                  <c:v>401.6003</c:v>
                </c:pt>
                <c:pt idx="14334">
                  <c:v>401.61200000000002</c:v>
                </c:pt>
                <c:pt idx="14335">
                  <c:v>401.62200000000001</c:v>
                </c:pt>
                <c:pt idx="14336">
                  <c:v>401.63279999999997</c:v>
                </c:pt>
                <c:pt idx="14337">
                  <c:v>401.64420000000001</c:v>
                </c:pt>
                <c:pt idx="14338">
                  <c:v>401.65530000000001</c:v>
                </c:pt>
                <c:pt idx="14339">
                  <c:v>401.66579999999999</c:v>
                </c:pt>
                <c:pt idx="14340">
                  <c:v>401.67630000000003</c:v>
                </c:pt>
                <c:pt idx="14341">
                  <c:v>401.68869999999998</c:v>
                </c:pt>
                <c:pt idx="14342">
                  <c:v>401.69799999999998</c:v>
                </c:pt>
                <c:pt idx="14343">
                  <c:v>401.70960000000002</c:v>
                </c:pt>
                <c:pt idx="14344">
                  <c:v>401.72120000000001</c:v>
                </c:pt>
                <c:pt idx="14345">
                  <c:v>401.73180000000002</c:v>
                </c:pt>
                <c:pt idx="14346">
                  <c:v>401.74340000000001</c:v>
                </c:pt>
                <c:pt idx="14347">
                  <c:v>401.75439999999998</c:v>
                </c:pt>
                <c:pt idx="14348">
                  <c:v>401.7654</c:v>
                </c:pt>
                <c:pt idx="14349">
                  <c:v>401.7774</c:v>
                </c:pt>
                <c:pt idx="14350">
                  <c:v>401.78699999999998</c:v>
                </c:pt>
                <c:pt idx="14351">
                  <c:v>401.79719999999998</c:v>
                </c:pt>
                <c:pt idx="14352">
                  <c:v>401.80889999999999</c:v>
                </c:pt>
                <c:pt idx="14353">
                  <c:v>401.81880000000001</c:v>
                </c:pt>
                <c:pt idx="14354">
                  <c:v>401.83019999999999</c:v>
                </c:pt>
                <c:pt idx="14355">
                  <c:v>401.84179999999998</c:v>
                </c:pt>
                <c:pt idx="14356">
                  <c:v>401.85070000000002</c:v>
                </c:pt>
                <c:pt idx="14357">
                  <c:v>401.8614</c:v>
                </c:pt>
                <c:pt idx="14358">
                  <c:v>401.8732</c:v>
                </c:pt>
                <c:pt idx="14359">
                  <c:v>401.8836</c:v>
                </c:pt>
                <c:pt idx="14360">
                  <c:v>401.89519999999999</c:v>
                </c:pt>
                <c:pt idx="14361">
                  <c:v>401.90589999999997</c:v>
                </c:pt>
                <c:pt idx="14362">
                  <c:v>401.91539999999998</c:v>
                </c:pt>
                <c:pt idx="14363">
                  <c:v>401.9264</c:v>
                </c:pt>
                <c:pt idx="14364">
                  <c:v>401.93680000000001</c:v>
                </c:pt>
                <c:pt idx="14365">
                  <c:v>401.94979999999998</c:v>
                </c:pt>
                <c:pt idx="14366">
                  <c:v>401.96109999999999</c:v>
                </c:pt>
                <c:pt idx="14367">
                  <c:v>401.97219999999999</c:v>
                </c:pt>
                <c:pt idx="14368">
                  <c:v>401.98469999999998</c:v>
                </c:pt>
                <c:pt idx="14369">
                  <c:v>401.99400000000003</c:v>
                </c:pt>
                <c:pt idx="14370">
                  <c:v>402.0059</c:v>
                </c:pt>
                <c:pt idx="14371">
                  <c:v>402.01589999999999</c:v>
                </c:pt>
                <c:pt idx="14372">
                  <c:v>402.02640000000002</c:v>
                </c:pt>
                <c:pt idx="14373">
                  <c:v>402.03750000000002</c:v>
                </c:pt>
                <c:pt idx="14374">
                  <c:v>402.04880000000003</c:v>
                </c:pt>
                <c:pt idx="14375">
                  <c:v>402.06020000000001</c:v>
                </c:pt>
                <c:pt idx="14376">
                  <c:v>402.06959999999998</c:v>
                </c:pt>
                <c:pt idx="14377">
                  <c:v>402.08159999999998</c:v>
                </c:pt>
                <c:pt idx="14378">
                  <c:v>402.09320000000002</c:v>
                </c:pt>
                <c:pt idx="14379">
                  <c:v>402.10340000000002</c:v>
                </c:pt>
                <c:pt idx="14380">
                  <c:v>402.11399999999998</c:v>
                </c:pt>
                <c:pt idx="14381">
                  <c:v>402.12540000000001</c:v>
                </c:pt>
                <c:pt idx="14382">
                  <c:v>402.13780000000003</c:v>
                </c:pt>
                <c:pt idx="14383">
                  <c:v>402.14839999999998</c:v>
                </c:pt>
                <c:pt idx="14384">
                  <c:v>402.15969999999999</c:v>
                </c:pt>
                <c:pt idx="14385">
                  <c:v>402.1703</c:v>
                </c:pt>
                <c:pt idx="14386">
                  <c:v>402.18239999999997</c:v>
                </c:pt>
                <c:pt idx="14387">
                  <c:v>402.1925</c:v>
                </c:pt>
                <c:pt idx="14388">
                  <c:v>402.20420000000001</c:v>
                </c:pt>
                <c:pt idx="14389">
                  <c:v>402.21539999999999</c:v>
                </c:pt>
                <c:pt idx="14390">
                  <c:v>402.22559999999999</c:v>
                </c:pt>
                <c:pt idx="14391">
                  <c:v>402.2364</c:v>
                </c:pt>
                <c:pt idx="14392">
                  <c:v>402.24799999999999</c:v>
                </c:pt>
                <c:pt idx="14393">
                  <c:v>402.25830000000002</c:v>
                </c:pt>
                <c:pt idx="14394">
                  <c:v>402.26979999999998</c:v>
                </c:pt>
                <c:pt idx="14395">
                  <c:v>402.2808</c:v>
                </c:pt>
                <c:pt idx="14396">
                  <c:v>402.29199999999997</c:v>
                </c:pt>
                <c:pt idx="14397">
                  <c:v>402.30349999999999</c:v>
                </c:pt>
                <c:pt idx="14398">
                  <c:v>402.31180000000001</c:v>
                </c:pt>
                <c:pt idx="14399">
                  <c:v>402.32479999999998</c:v>
                </c:pt>
                <c:pt idx="14400">
                  <c:v>402.33550000000002</c:v>
                </c:pt>
                <c:pt idx="14401">
                  <c:v>402.34519999999998</c:v>
                </c:pt>
                <c:pt idx="14402">
                  <c:v>402.35840000000002</c:v>
                </c:pt>
                <c:pt idx="14403">
                  <c:v>402.3691</c:v>
                </c:pt>
                <c:pt idx="14404">
                  <c:v>402.38010000000003</c:v>
                </c:pt>
                <c:pt idx="14405">
                  <c:v>402.39019999999999</c:v>
                </c:pt>
                <c:pt idx="14406">
                  <c:v>402.40050000000002</c:v>
                </c:pt>
                <c:pt idx="14407">
                  <c:v>402.41059999999999</c:v>
                </c:pt>
                <c:pt idx="14408">
                  <c:v>402.423</c:v>
                </c:pt>
                <c:pt idx="14409">
                  <c:v>402.43400000000003</c:v>
                </c:pt>
                <c:pt idx="14410">
                  <c:v>402.44499999999999</c:v>
                </c:pt>
                <c:pt idx="14411">
                  <c:v>402.45549999999997</c:v>
                </c:pt>
                <c:pt idx="14412">
                  <c:v>402.46629999999999</c:v>
                </c:pt>
                <c:pt idx="14413">
                  <c:v>402.47519999999997</c:v>
                </c:pt>
                <c:pt idx="14414">
                  <c:v>402.48579999999998</c:v>
                </c:pt>
                <c:pt idx="14415">
                  <c:v>402.4982</c:v>
                </c:pt>
                <c:pt idx="14416">
                  <c:v>402.50779999999997</c:v>
                </c:pt>
                <c:pt idx="14417">
                  <c:v>402.51749999999998</c:v>
                </c:pt>
                <c:pt idx="14418">
                  <c:v>402.52940000000001</c:v>
                </c:pt>
                <c:pt idx="14419">
                  <c:v>402.54</c:v>
                </c:pt>
                <c:pt idx="14420">
                  <c:v>402.55119999999999</c:v>
                </c:pt>
                <c:pt idx="14421">
                  <c:v>402.56169999999997</c:v>
                </c:pt>
                <c:pt idx="14422">
                  <c:v>402.57190000000003</c:v>
                </c:pt>
                <c:pt idx="14423">
                  <c:v>402.58199999999999</c:v>
                </c:pt>
                <c:pt idx="14424">
                  <c:v>402.59449999999998</c:v>
                </c:pt>
                <c:pt idx="14425">
                  <c:v>402.6062</c:v>
                </c:pt>
                <c:pt idx="14426">
                  <c:v>402.61700000000002</c:v>
                </c:pt>
                <c:pt idx="14427">
                  <c:v>402.62880000000001</c:v>
                </c:pt>
                <c:pt idx="14428">
                  <c:v>402.637</c:v>
                </c:pt>
                <c:pt idx="14429">
                  <c:v>402.64800000000002</c:v>
                </c:pt>
                <c:pt idx="14430">
                  <c:v>402.66050000000001</c:v>
                </c:pt>
                <c:pt idx="14431">
                  <c:v>402.67079999999999</c:v>
                </c:pt>
                <c:pt idx="14432">
                  <c:v>402.68340000000001</c:v>
                </c:pt>
                <c:pt idx="14433">
                  <c:v>402.69319999999999</c:v>
                </c:pt>
                <c:pt idx="14434">
                  <c:v>402.70440000000002</c:v>
                </c:pt>
                <c:pt idx="14435">
                  <c:v>402.71519999999998</c:v>
                </c:pt>
                <c:pt idx="14436">
                  <c:v>402.72660000000002</c:v>
                </c:pt>
                <c:pt idx="14437">
                  <c:v>402.73770000000002</c:v>
                </c:pt>
                <c:pt idx="14438">
                  <c:v>402.74900000000002</c:v>
                </c:pt>
                <c:pt idx="14439">
                  <c:v>402.76049999999998</c:v>
                </c:pt>
                <c:pt idx="14440">
                  <c:v>402.77210000000002</c:v>
                </c:pt>
                <c:pt idx="14441">
                  <c:v>402.78500000000003</c:v>
                </c:pt>
                <c:pt idx="14442">
                  <c:v>402.79489999999998</c:v>
                </c:pt>
                <c:pt idx="14443">
                  <c:v>402.80540000000002</c:v>
                </c:pt>
                <c:pt idx="14444">
                  <c:v>402.81569999999999</c:v>
                </c:pt>
                <c:pt idx="14445">
                  <c:v>402.8254</c:v>
                </c:pt>
                <c:pt idx="14446">
                  <c:v>402.83659999999998</c:v>
                </c:pt>
                <c:pt idx="14447">
                  <c:v>402.84710000000001</c:v>
                </c:pt>
                <c:pt idx="14448">
                  <c:v>402.85910000000001</c:v>
                </c:pt>
                <c:pt idx="14449">
                  <c:v>402.86860000000001</c:v>
                </c:pt>
                <c:pt idx="14450">
                  <c:v>402.87990000000002</c:v>
                </c:pt>
                <c:pt idx="14451">
                  <c:v>402.89159999999998</c:v>
                </c:pt>
                <c:pt idx="14452">
                  <c:v>402.90320000000003</c:v>
                </c:pt>
                <c:pt idx="14453">
                  <c:v>402.91320000000002</c:v>
                </c:pt>
                <c:pt idx="14454">
                  <c:v>402.92219999999998</c:v>
                </c:pt>
                <c:pt idx="14455">
                  <c:v>402.93329999999997</c:v>
                </c:pt>
                <c:pt idx="14456">
                  <c:v>402.94600000000003</c:v>
                </c:pt>
                <c:pt idx="14457">
                  <c:v>402.95600000000002</c:v>
                </c:pt>
                <c:pt idx="14458">
                  <c:v>402.96600000000001</c:v>
                </c:pt>
                <c:pt idx="14459">
                  <c:v>402.97879999999998</c:v>
                </c:pt>
                <c:pt idx="14460">
                  <c:v>402.98860000000002</c:v>
                </c:pt>
                <c:pt idx="14461">
                  <c:v>402.99939999999998</c:v>
                </c:pt>
                <c:pt idx="14462">
                  <c:v>403.00880000000001</c:v>
                </c:pt>
                <c:pt idx="14463">
                  <c:v>403.02080000000001</c:v>
                </c:pt>
                <c:pt idx="14464">
                  <c:v>403.03129999999999</c:v>
                </c:pt>
                <c:pt idx="14465">
                  <c:v>403.0428</c:v>
                </c:pt>
                <c:pt idx="14466">
                  <c:v>403.05380000000002</c:v>
                </c:pt>
                <c:pt idx="14467">
                  <c:v>403.065</c:v>
                </c:pt>
                <c:pt idx="14468">
                  <c:v>403.07600000000002</c:v>
                </c:pt>
                <c:pt idx="14469">
                  <c:v>403.08600000000001</c:v>
                </c:pt>
                <c:pt idx="14470">
                  <c:v>403.09780000000001</c:v>
                </c:pt>
                <c:pt idx="14471">
                  <c:v>403.10759999999999</c:v>
                </c:pt>
                <c:pt idx="14472">
                  <c:v>403.1189</c:v>
                </c:pt>
                <c:pt idx="14473">
                  <c:v>403.13</c:v>
                </c:pt>
                <c:pt idx="14474">
                  <c:v>403.14030000000002</c:v>
                </c:pt>
                <c:pt idx="14475">
                  <c:v>403.15050000000002</c:v>
                </c:pt>
                <c:pt idx="14476">
                  <c:v>403.1619</c:v>
                </c:pt>
                <c:pt idx="14477">
                  <c:v>403.1746</c:v>
                </c:pt>
                <c:pt idx="14478">
                  <c:v>403.18389999999999</c:v>
                </c:pt>
                <c:pt idx="14479">
                  <c:v>403.19479999999999</c:v>
                </c:pt>
                <c:pt idx="14480">
                  <c:v>403.20659999999998</c:v>
                </c:pt>
                <c:pt idx="14481">
                  <c:v>403.21559999999999</c:v>
                </c:pt>
                <c:pt idx="14482">
                  <c:v>403.22859999999997</c:v>
                </c:pt>
                <c:pt idx="14483">
                  <c:v>403.2396</c:v>
                </c:pt>
                <c:pt idx="14484">
                  <c:v>403.25060000000002</c:v>
                </c:pt>
                <c:pt idx="14485">
                  <c:v>403.26049999999998</c:v>
                </c:pt>
                <c:pt idx="14486">
                  <c:v>403.27050000000003</c:v>
                </c:pt>
                <c:pt idx="14487">
                  <c:v>403.28179999999998</c:v>
                </c:pt>
                <c:pt idx="14488">
                  <c:v>403.29239999999999</c:v>
                </c:pt>
                <c:pt idx="14489">
                  <c:v>403.30349999999999</c:v>
                </c:pt>
                <c:pt idx="14490">
                  <c:v>403.31400000000002</c:v>
                </c:pt>
                <c:pt idx="14491">
                  <c:v>403.32499999999999</c:v>
                </c:pt>
                <c:pt idx="14492">
                  <c:v>403.3374</c:v>
                </c:pt>
                <c:pt idx="14493">
                  <c:v>403.34960000000001</c:v>
                </c:pt>
                <c:pt idx="14494">
                  <c:v>403.36</c:v>
                </c:pt>
                <c:pt idx="14495">
                  <c:v>403.37079999999997</c:v>
                </c:pt>
                <c:pt idx="14496">
                  <c:v>403.38170000000002</c:v>
                </c:pt>
                <c:pt idx="14497">
                  <c:v>403.392</c:v>
                </c:pt>
                <c:pt idx="14498">
                  <c:v>403.40429999999998</c:v>
                </c:pt>
                <c:pt idx="14499">
                  <c:v>403.41520000000003</c:v>
                </c:pt>
                <c:pt idx="14500">
                  <c:v>403.42559999999997</c:v>
                </c:pt>
                <c:pt idx="14501">
                  <c:v>403.4366</c:v>
                </c:pt>
                <c:pt idx="14502">
                  <c:v>403.44760000000002</c:v>
                </c:pt>
                <c:pt idx="14503">
                  <c:v>403.459</c:v>
                </c:pt>
                <c:pt idx="14504">
                  <c:v>403.4692</c:v>
                </c:pt>
                <c:pt idx="14505">
                  <c:v>403.47859999999997</c:v>
                </c:pt>
                <c:pt idx="14506">
                  <c:v>403.49020000000002</c:v>
                </c:pt>
                <c:pt idx="14507">
                  <c:v>403.50069999999999</c:v>
                </c:pt>
                <c:pt idx="14508">
                  <c:v>403.51</c:v>
                </c:pt>
                <c:pt idx="14509">
                  <c:v>403.52140000000003</c:v>
                </c:pt>
                <c:pt idx="14510">
                  <c:v>403.53</c:v>
                </c:pt>
                <c:pt idx="14511">
                  <c:v>403.54180000000002</c:v>
                </c:pt>
                <c:pt idx="14512">
                  <c:v>403.55279999999999</c:v>
                </c:pt>
                <c:pt idx="14513">
                  <c:v>403.56369999999998</c:v>
                </c:pt>
                <c:pt idx="14514">
                  <c:v>403.57499999999999</c:v>
                </c:pt>
                <c:pt idx="14515">
                  <c:v>403.58609999999999</c:v>
                </c:pt>
                <c:pt idx="14516">
                  <c:v>403.59660000000002</c:v>
                </c:pt>
                <c:pt idx="14517">
                  <c:v>403.6078</c:v>
                </c:pt>
                <c:pt idx="14518">
                  <c:v>403.61840000000001</c:v>
                </c:pt>
                <c:pt idx="14519">
                  <c:v>403.62920000000003</c:v>
                </c:pt>
                <c:pt idx="14520">
                  <c:v>403.6413</c:v>
                </c:pt>
                <c:pt idx="14521">
                  <c:v>403.6524</c:v>
                </c:pt>
                <c:pt idx="14522">
                  <c:v>403.6619</c:v>
                </c:pt>
                <c:pt idx="14523">
                  <c:v>403.67320000000001</c:v>
                </c:pt>
                <c:pt idx="14524">
                  <c:v>403.68360000000001</c:v>
                </c:pt>
                <c:pt idx="14525">
                  <c:v>403.69549999999998</c:v>
                </c:pt>
                <c:pt idx="14526">
                  <c:v>403.70639999999997</c:v>
                </c:pt>
                <c:pt idx="14527">
                  <c:v>403.71789999999999</c:v>
                </c:pt>
                <c:pt idx="14528">
                  <c:v>403.72899999999998</c:v>
                </c:pt>
                <c:pt idx="14529">
                  <c:v>403.74189999999999</c:v>
                </c:pt>
                <c:pt idx="14530">
                  <c:v>403.75220000000002</c:v>
                </c:pt>
                <c:pt idx="14531">
                  <c:v>403.76369999999997</c:v>
                </c:pt>
                <c:pt idx="14532">
                  <c:v>403.77359999999999</c:v>
                </c:pt>
                <c:pt idx="14533">
                  <c:v>403.78399999999999</c:v>
                </c:pt>
                <c:pt idx="14534">
                  <c:v>403.79759999999999</c:v>
                </c:pt>
                <c:pt idx="14535">
                  <c:v>403.80680000000001</c:v>
                </c:pt>
                <c:pt idx="14536">
                  <c:v>403.81819999999999</c:v>
                </c:pt>
                <c:pt idx="14537">
                  <c:v>403.8304</c:v>
                </c:pt>
                <c:pt idx="14538">
                  <c:v>403.83969999999999</c:v>
                </c:pt>
                <c:pt idx="14539">
                  <c:v>403.85109999999997</c:v>
                </c:pt>
                <c:pt idx="14540">
                  <c:v>403.86239999999998</c:v>
                </c:pt>
                <c:pt idx="14541">
                  <c:v>403.87310000000002</c:v>
                </c:pt>
                <c:pt idx="14542">
                  <c:v>403.88510000000002</c:v>
                </c:pt>
                <c:pt idx="14543">
                  <c:v>403.89519999999999</c:v>
                </c:pt>
                <c:pt idx="14544">
                  <c:v>403.90750000000003</c:v>
                </c:pt>
                <c:pt idx="14545">
                  <c:v>403.91840000000002</c:v>
                </c:pt>
                <c:pt idx="14546">
                  <c:v>403.93060000000003</c:v>
                </c:pt>
                <c:pt idx="14547">
                  <c:v>403.93959999999998</c:v>
                </c:pt>
                <c:pt idx="14548">
                  <c:v>403.95100000000002</c:v>
                </c:pt>
                <c:pt idx="14549">
                  <c:v>403.96210000000002</c:v>
                </c:pt>
                <c:pt idx="14550">
                  <c:v>403.97379999999998</c:v>
                </c:pt>
                <c:pt idx="14551">
                  <c:v>403.98559999999998</c:v>
                </c:pt>
                <c:pt idx="14552">
                  <c:v>403.995</c:v>
                </c:pt>
                <c:pt idx="14553">
                  <c:v>404.00619999999998</c:v>
                </c:pt>
                <c:pt idx="14554">
                  <c:v>404.01659999999998</c:v>
                </c:pt>
                <c:pt idx="14555">
                  <c:v>404.02499999999998</c:v>
                </c:pt>
                <c:pt idx="14556">
                  <c:v>404.03930000000003</c:v>
                </c:pt>
                <c:pt idx="14557">
                  <c:v>404.04899999999998</c:v>
                </c:pt>
                <c:pt idx="14558">
                  <c:v>404.05900000000003</c:v>
                </c:pt>
                <c:pt idx="14559">
                  <c:v>404.07060000000001</c:v>
                </c:pt>
                <c:pt idx="14560">
                  <c:v>404.08120000000002</c:v>
                </c:pt>
                <c:pt idx="14561">
                  <c:v>404.0926</c:v>
                </c:pt>
                <c:pt idx="14562">
                  <c:v>404.1026</c:v>
                </c:pt>
                <c:pt idx="14563">
                  <c:v>404.11320000000001</c:v>
                </c:pt>
                <c:pt idx="14564">
                  <c:v>404.12349999999998</c:v>
                </c:pt>
                <c:pt idx="14565">
                  <c:v>404.13459999999998</c:v>
                </c:pt>
                <c:pt idx="14566">
                  <c:v>404.14530000000002</c:v>
                </c:pt>
                <c:pt idx="14567">
                  <c:v>404.1574</c:v>
                </c:pt>
                <c:pt idx="14568">
                  <c:v>404.16860000000003</c:v>
                </c:pt>
                <c:pt idx="14569">
                  <c:v>404.17950000000002</c:v>
                </c:pt>
                <c:pt idx="14570">
                  <c:v>404.18970000000002</c:v>
                </c:pt>
                <c:pt idx="14571">
                  <c:v>404.20150000000001</c:v>
                </c:pt>
                <c:pt idx="14572">
                  <c:v>404.2115</c:v>
                </c:pt>
                <c:pt idx="14573">
                  <c:v>404.2226</c:v>
                </c:pt>
                <c:pt idx="14574">
                  <c:v>404.23320000000001</c:v>
                </c:pt>
                <c:pt idx="14575">
                  <c:v>404.24360000000001</c:v>
                </c:pt>
                <c:pt idx="14576">
                  <c:v>404.25290000000001</c:v>
                </c:pt>
                <c:pt idx="14577">
                  <c:v>404.26260000000002</c:v>
                </c:pt>
                <c:pt idx="14578">
                  <c:v>404.27620000000002</c:v>
                </c:pt>
                <c:pt idx="14579">
                  <c:v>404.28730000000002</c:v>
                </c:pt>
                <c:pt idx="14580">
                  <c:v>404.29899999999998</c:v>
                </c:pt>
                <c:pt idx="14581">
                  <c:v>404.30959999999999</c:v>
                </c:pt>
                <c:pt idx="14582">
                  <c:v>404.32159999999999</c:v>
                </c:pt>
                <c:pt idx="14583">
                  <c:v>404.33150000000001</c:v>
                </c:pt>
                <c:pt idx="14584">
                  <c:v>404.34219999999999</c:v>
                </c:pt>
                <c:pt idx="14585">
                  <c:v>404.35160000000002</c:v>
                </c:pt>
                <c:pt idx="14586">
                  <c:v>404.36340000000001</c:v>
                </c:pt>
                <c:pt idx="14587">
                  <c:v>404.375</c:v>
                </c:pt>
                <c:pt idx="14588">
                  <c:v>404.38600000000002</c:v>
                </c:pt>
                <c:pt idx="14589">
                  <c:v>404.39600000000002</c:v>
                </c:pt>
                <c:pt idx="14590">
                  <c:v>404.40660000000003</c:v>
                </c:pt>
                <c:pt idx="14591">
                  <c:v>404.41860000000003</c:v>
                </c:pt>
                <c:pt idx="14592">
                  <c:v>404.4282</c:v>
                </c:pt>
                <c:pt idx="14593">
                  <c:v>404.4402</c:v>
                </c:pt>
                <c:pt idx="14594">
                  <c:v>404.45069999999998</c:v>
                </c:pt>
                <c:pt idx="14595">
                  <c:v>404.45960000000002</c:v>
                </c:pt>
                <c:pt idx="14596">
                  <c:v>404.47019999999998</c:v>
                </c:pt>
                <c:pt idx="14597">
                  <c:v>404.47980000000001</c:v>
                </c:pt>
                <c:pt idx="14598">
                  <c:v>404.48970000000003</c:v>
                </c:pt>
                <c:pt idx="14599">
                  <c:v>404.5</c:v>
                </c:pt>
                <c:pt idx="14600">
                  <c:v>404.51049999999998</c:v>
                </c:pt>
                <c:pt idx="14601">
                  <c:v>404.52069999999998</c:v>
                </c:pt>
                <c:pt idx="14602">
                  <c:v>404.53120000000001</c:v>
                </c:pt>
                <c:pt idx="14603">
                  <c:v>404.54219999999998</c:v>
                </c:pt>
                <c:pt idx="14604">
                  <c:v>404.5532</c:v>
                </c:pt>
                <c:pt idx="14605">
                  <c:v>404.56349999999998</c:v>
                </c:pt>
                <c:pt idx="14606">
                  <c:v>404.57400000000001</c:v>
                </c:pt>
                <c:pt idx="14607">
                  <c:v>404.58499999999998</c:v>
                </c:pt>
                <c:pt idx="14608">
                  <c:v>404.59780000000001</c:v>
                </c:pt>
                <c:pt idx="14609">
                  <c:v>404.60759999999999</c:v>
                </c:pt>
                <c:pt idx="14610">
                  <c:v>404.61779999999999</c:v>
                </c:pt>
                <c:pt idx="14611">
                  <c:v>404.62920000000003</c:v>
                </c:pt>
                <c:pt idx="14612">
                  <c:v>404.63940000000002</c:v>
                </c:pt>
                <c:pt idx="14613">
                  <c:v>404.65050000000002</c:v>
                </c:pt>
                <c:pt idx="14614">
                  <c:v>404.66359999999997</c:v>
                </c:pt>
                <c:pt idx="14615">
                  <c:v>404.67399999999998</c:v>
                </c:pt>
                <c:pt idx="14616">
                  <c:v>404.6857</c:v>
                </c:pt>
                <c:pt idx="14617">
                  <c:v>404.69600000000003</c:v>
                </c:pt>
                <c:pt idx="14618">
                  <c:v>404.70679999999999</c:v>
                </c:pt>
                <c:pt idx="14619">
                  <c:v>404.71780000000001</c:v>
                </c:pt>
                <c:pt idx="14620">
                  <c:v>404.72919999999999</c:v>
                </c:pt>
                <c:pt idx="14621">
                  <c:v>404.7405</c:v>
                </c:pt>
                <c:pt idx="14622">
                  <c:v>404.75020000000001</c:v>
                </c:pt>
                <c:pt idx="14623">
                  <c:v>404.76139999999998</c:v>
                </c:pt>
                <c:pt idx="14624">
                  <c:v>404.77100000000002</c:v>
                </c:pt>
                <c:pt idx="14625">
                  <c:v>404.78179999999998</c:v>
                </c:pt>
                <c:pt idx="14626">
                  <c:v>404.79160000000002</c:v>
                </c:pt>
                <c:pt idx="14627">
                  <c:v>404.80259999999998</c:v>
                </c:pt>
                <c:pt idx="14628">
                  <c:v>404.81259999999997</c:v>
                </c:pt>
                <c:pt idx="14629">
                  <c:v>404.82299999999998</c:v>
                </c:pt>
                <c:pt idx="14630">
                  <c:v>404.834</c:v>
                </c:pt>
                <c:pt idx="14631">
                  <c:v>404.84440000000001</c:v>
                </c:pt>
                <c:pt idx="14632">
                  <c:v>404.85500000000002</c:v>
                </c:pt>
                <c:pt idx="14633">
                  <c:v>404.86579999999998</c:v>
                </c:pt>
                <c:pt idx="14634">
                  <c:v>404.8759</c:v>
                </c:pt>
                <c:pt idx="14635">
                  <c:v>404.88549999999998</c:v>
                </c:pt>
                <c:pt idx="14636">
                  <c:v>404.89729999999997</c:v>
                </c:pt>
                <c:pt idx="14637">
                  <c:v>404.90699999999998</c:v>
                </c:pt>
                <c:pt idx="14638">
                  <c:v>404.91860000000003</c:v>
                </c:pt>
                <c:pt idx="14639">
                  <c:v>404.9282</c:v>
                </c:pt>
                <c:pt idx="14640">
                  <c:v>404.94080000000002</c:v>
                </c:pt>
                <c:pt idx="14641">
                  <c:v>404.95119999999997</c:v>
                </c:pt>
                <c:pt idx="14642">
                  <c:v>404.96260000000001</c:v>
                </c:pt>
                <c:pt idx="14643">
                  <c:v>404.9742</c:v>
                </c:pt>
                <c:pt idx="14644">
                  <c:v>404.98340000000002</c:v>
                </c:pt>
                <c:pt idx="14645">
                  <c:v>404.99430000000001</c:v>
                </c:pt>
                <c:pt idx="14646">
                  <c:v>405.00650000000002</c:v>
                </c:pt>
                <c:pt idx="14647">
                  <c:v>405.01530000000002</c:v>
                </c:pt>
                <c:pt idx="14648">
                  <c:v>405.02699999999999</c:v>
                </c:pt>
                <c:pt idx="14649">
                  <c:v>405.03699999999998</c:v>
                </c:pt>
                <c:pt idx="14650">
                  <c:v>405.0478</c:v>
                </c:pt>
                <c:pt idx="14651">
                  <c:v>405.05950000000001</c:v>
                </c:pt>
                <c:pt idx="14652">
                  <c:v>405.06979999999999</c:v>
                </c:pt>
                <c:pt idx="14653">
                  <c:v>405.07979999999998</c:v>
                </c:pt>
                <c:pt idx="14654">
                  <c:v>405.09089999999998</c:v>
                </c:pt>
                <c:pt idx="14655">
                  <c:v>405.101</c:v>
                </c:pt>
                <c:pt idx="14656">
                  <c:v>405.11200000000002</c:v>
                </c:pt>
                <c:pt idx="14657">
                  <c:v>405.12299999999999</c:v>
                </c:pt>
                <c:pt idx="14658">
                  <c:v>405.13459999999998</c:v>
                </c:pt>
                <c:pt idx="14659">
                  <c:v>405.14519999999999</c:v>
                </c:pt>
                <c:pt idx="14660">
                  <c:v>405.15550000000002</c:v>
                </c:pt>
                <c:pt idx="14661">
                  <c:v>405.16430000000003</c:v>
                </c:pt>
                <c:pt idx="14662">
                  <c:v>405.17559999999997</c:v>
                </c:pt>
                <c:pt idx="14663">
                  <c:v>405.18610000000001</c:v>
                </c:pt>
                <c:pt idx="14664">
                  <c:v>405.19940000000003</c:v>
                </c:pt>
                <c:pt idx="14665">
                  <c:v>405.20909999999998</c:v>
                </c:pt>
                <c:pt idx="14666">
                  <c:v>405.21949999999998</c:v>
                </c:pt>
                <c:pt idx="14667">
                  <c:v>405.23090000000002</c:v>
                </c:pt>
                <c:pt idx="14668">
                  <c:v>405.24279999999999</c:v>
                </c:pt>
                <c:pt idx="14669">
                  <c:v>405.25369999999998</c:v>
                </c:pt>
                <c:pt idx="14670">
                  <c:v>405.26530000000002</c:v>
                </c:pt>
                <c:pt idx="14671">
                  <c:v>405.27539999999999</c:v>
                </c:pt>
                <c:pt idx="14672">
                  <c:v>405.28640000000001</c:v>
                </c:pt>
                <c:pt idx="14673">
                  <c:v>405.29759999999999</c:v>
                </c:pt>
                <c:pt idx="14674">
                  <c:v>405.30860000000001</c:v>
                </c:pt>
                <c:pt idx="14675">
                  <c:v>405.32130000000001</c:v>
                </c:pt>
                <c:pt idx="14676">
                  <c:v>405.33210000000003</c:v>
                </c:pt>
                <c:pt idx="14677">
                  <c:v>405.34309999999999</c:v>
                </c:pt>
                <c:pt idx="14678">
                  <c:v>405.35539999999997</c:v>
                </c:pt>
                <c:pt idx="14679">
                  <c:v>405.36500000000001</c:v>
                </c:pt>
                <c:pt idx="14680">
                  <c:v>405.37549999999999</c:v>
                </c:pt>
                <c:pt idx="14681">
                  <c:v>405.38499999999999</c:v>
                </c:pt>
                <c:pt idx="14682">
                  <c:v>405.3954</c:v>
                </c:pt>
                <c:pt idx="14683">
                  <c:v>405.40600000000001</c:v>
                </c:pt>
                <c:pt idx="14684">
                  <c:v>405.41759999999999</c:v>
                </c:pt>
                <c:pt idx="14685">
                  <c:v>405.42770000000002</c:v>
                </c:pt>
                <c:pt idx="14686">
                  <c:v>405.43939999999998</c:v>
                </c:pt>
                <c:pt idx="14687">
                  <c:v>405.45100000000002</c:v>
                </c:pt>
                <c:pt idx="14688">
                  <c:v>405.46179999999998</c:v>
                </c:pt>
                <c:pt idx="14689">
                  <c:v>405.471</c:v>
                </c:pt>
                <c:pt idx="14690">
                  <c:v>405.4828</c:v>
                </c:pt>
                <c:pt idx="14691">
                  <c:v>405.49419999999998</c:v>
                </c:pt>
                <c:pt idx="14692">
                  <c:v>405.50599999999997</c:v>
                </c:pt>
                <c:pt idx="14693">
                  <c:v>405.51799999999997</c:v>
                </c:pt>
                <c:pt idx="14694">
                  <c:v>405.52679999999998</c:v>
                </c:pt>
                <c:pt idx="14695">
                  <c:v>405.5378</c:v>
                </c:pt>
                <c:pt idx="14696">
                  <c:v>405.54939999999999</c:v>
                </c:pt>
                <c:pt idx="14697">
                  <c:v>405.56040000000002</c:v>
                </c:pt>
                <c:pt idx="14698">
                  <c:v>405.57240000000002</c:v>
                </c:pt>
                <c:pt idx="14699">
                  <c:v>405.58300000000003</c:v>
                </c:pt>
                <c:pt idx="14700">
                  <c:v>405.59559999999999</c:v>
                </c:pt>
                <c:pt idx="14701">
                  <c:v>405.60629999999998</c:v>
                </c:pt>
                <c:pt idx="14702">
                  <c:v>405.61590000000001</c:v>
                </c:pt>
                <c:pt idx="14703">
                  <c:v>405.62759999999997</c:v>
                </c:pt>
                <c:pt idx="14704">
                  <c:v>405.64019999999999</c:v>
                </c:pt>
                <c:pt idx="14705">
                  <c:v>405.64940000000001</c:v>
                </c:pt>
                <c:pt idx="14706">
                  <c:v>405.66039999999998</c:v>
                </c:pt>
                <c:pt idx="14707">
                  <c:v>405.67239999999998</c:v>
                </c:pt>
                <c:pt idx="14708">
                  <c:v>405.685</c:v>
                </c:pt>
                <c:pt idx="14709">
                  <c:v>405.69740000000002</c:v>
                </c:pt>
                <c:pt idx="14710">
                  <c:v>405.70650000000001</c:v>
                </c:pt>
                <c:pt idx="14711">
                  <c:v>405.71890000000002</c:v>
                </c:pt>
                <c:pt idx="14712">
                  <c:v>405.73</c:v>
                </c:pt>
                <c:pt idx="14713">
                  <c:v>405.74099999999999</c:v>
                </c:pt>
                <c:pt idx="14714">
                  <c:v>405.75220000000002</c:v>
                </c:pt>
                <c:pt idx="14715">
                  <c:v>405.7636</c:v>
                </c:pt>
                <c:pt idx="14716">
                  <c:v>405.77530000000002</c:v>
                </c:pt>
                <c:pt idx="14717">
                  <c:v>405.7842</c:v>
                </c:pt>
                <c:pt idx="14718">
                  <c:v>405.7955</c:v>
                </c:pt>
                <c:pt idx="14719">
                  <c:v>405.80650000000003</c:v>
                </c:pt>
                <c:pt idx="14720">
                  <c:v>405.81799999999998</c:v>
                </c:pt>
                <c:pt idx="14721">
                  <c:v>405.82799999999997</c:v>
                </c:pt>
                <c:pt idx="14722">
                  <c:v>405.83909999999997</c:v>
                </c:pt>
                <c:pt idx="14723">
                  <c:v>405.85059999999999</c:v>
                </c:pt>
                <c:pt idx="14724">
                  <c:v>405.86259999999999</c:v>
                </c:pt>
                <c:pt idx="14725">
                  <c:v>405.87259999999998</c:v>
                </c:pt>
                <c:pt idx="14726">
                  <c:v>405.88440000000003</c:v>
                </c:pt>
                <c:pt idx="14727">
                  <c:v>405.8954</c:v>
                </c:pt>
                <c:pt idx="14728">
                  <c:v>405.90469999999999</c:v>
                </c:pt>
                <c:pt idx="14729">
                  <c:v>405.91559999999998</c:v>
                </c:pt>
                <c:pt idx="14730">
                  <c:v>405.928</c:v>
                </c:pt>
                <c:pt idx="14731">
                  <c:v>405.93849999999998</c:v>
                </c:pt>
                <c:pt idx="14732">
                  <c:v>405.94779999999997</c:v>
                </c:pt>
                <c:pt idx="14733">
                  <c:v>405.95780000000002</c:v>
                </c:pt>
                <c:pt idx="14734">
                  <c:v>405.96980000000002</c:v>
                </c:pt>
                <c:pt idx="14735">
                  <c:v>405.98160000000001</c:v>
                </c:pt>
                <c:pt idx="14736">
                  <c:v>405.99189999999999</c:v>
                </c:pt>
                <c:pt idx="14737">
                  <c:v>406.00299999999999</c:v>
                </c:pt>
                <c:pt idx="14738">
                  <c:v>406.01299999999998</c:v>
                </c:pt>
                <c:pt idx="14739">
                  <c:v>406.02480000000003</c:v>
                </c:pt>
                <c:pt idx="14740">
                  <c:v>406.03500000000003</c:v>
                </c:pt>
                <c:pt idx="14741">
                  <c:v>406.04539999999997</c:v>
                </c:pt>
                <c:pt idx="14742">
                  <c:v>406.0564</c:v>
                </c:pt>
                <c:pt idx="14743">
                  <c:v>406.06720000000001</c:v>
                </c:pt>
                <c:pt idx="14744">
                  <c:v>406.07909999999998</c:v>
                </c:pt>
                <c:pt idx="14745">
                  <c:v>406.08929999999998</c:v>
                </c:pt>
                <c:pt idx="14746">
                  <c:v>406.09989999999999</c:v>
                </c:pt>
                <c:pt idx="14747">
                  <c:v>406.11149999999998</c:v>
                </c:pt>
                <c:pt idx="14748">
                  <c:v>406.12400000000002</c:v>
                </c:pt>
                <c:pt idx="14749">
                  <c:v>406.1345</c:v>
                </c:pt>
                <c:pt idx="14750">
                  <c:v>406.1463</c:v>
                </c:pt>
                <c:pt idx="14751">
                  <c:v>406.15719999999999</c:v>
                </c:pt>
                <c:pt idx="14752">
                  <c:v>406.16840000000002</c:v>
                </c:pt>
                <c:pt idx="14753">
                  <c:v>406.1789</c:v>
                </c:pt>
                <c:pt idx="14754">
                  <c:v>406.19</c:v>
                </c:pt>
                <c:pt idx="14755">
                  <c:v>406.20209999999997</c:v>
                </c:pt>
                <c:pt idx="14756">
                  <c:v>406.21289999999999</c:v>
                </c:pt>
                <c:pt idx="14757">
                  <c:v>406.22410000000002</c:v>
                </c:pt>
                <c:pt idx="14758">
                  <c:v>406.23610000000002</c:v>
                </c:pt>
                <c:pt idx="14759">
                  <c:v>406.24799999999999</c:v>
                </c:pt>
                <c:pt idx="14760">
                  <c:v>406.25760000000002</c:v>
                </c:pt>
                <c:pt idx="14761">
                  <c:v>406.26909999999998</c:v>
                </c:pt>
                <c:pt idx="14762">
                  <c:v>406.28039999999999</c:v>
                </c:pt>
                <c:pt idx="14763">
                  <c:v>406.29160000000002</c:v>
                </c:pt>
                <c:pt idx="14764">
                  <c:v>406.30259999999998</c:v>
                </c:pt>
                <c:pt idx="14765">
                  <c:v>406.31459999999998</c:v>
                </c:pt>
                <c:pt idx="14766">
                  <c:v>406.32470000000001</c:v>
                </c:pt>
                <c:pt idx="14767">
                  <c:v>406.3374</c:v>
                </c:pt>
                <c:pt idx="14768">
                  <c:v>406.34930000000003</c:v>
                </c:pt>
                <c:pt idx="14769">
                  <c:v>406.35980000000001</c:v>
                </c:pt>
                <c:pt idx="14770">
                  <c:v>406.37119999999999</c:v>
                </c:pt>
                <c:pt idx="14771">
                  <c:v>406.38200000000001</c:v>
                </c:pt>
                <c:pt idx="14772">
                  <c:v>406.39260000000002</c:v>
                </c:pt>
                <c:pt idx="14773">
                  <c:v>406.40280000000001</c:v>
                </c:pt>
                <c:pt idx="14774">
                  <c:v>406.41390000000001</c:v>
                </c:pt>
                <c:pt idx="14775">
                  <c:v>406.42500000000001</c:v>
                </c:pt>
                <c:pt idx="14776">
                  <c:v>406.4359</c:v>
                </c:pt>
                <c:pt idx="14777">
                  <c:v>406.44560000000001</c:v>
                </c:pt>
                <c:pt idx="14778">
                  <c:v>406.45670000000001</c:v>
                </c:pt>
                <c:pt idx="14779">
                  <c:v>406.46660000000003</c:v>
                </c:pt>
                <c:pt idx="14780">
                  <c:v>406.47800000000001</c:v>
                </c:pt>
                <c:pt idx="14781">
                  <c:v>406.48860000000002</c:v>
                </c:pt>
                <c:pt idx="14782">
                  <c:v>406.50099999999998</c:v>
                </c:pt>
                <c:pt idx="14783">
                  <c:v>406.51080000000002</c:v>
                </c:pt>
                <c:pt idx="14784">
                  <c:v>406.52339999999998</c:v>
                </c:pt>
                <c:pt idx="14785">
                  <c:v>406.53480000000002</c:v>
                </c:pt>
                <c:pt idx="14786">
                  <c:v>406.5446</c:v>
                </c:pt>
                <c:pt idx="14787">
                  <c:v>406.55500000000001</c:v>
                </c:pt>
                <c:pt idx="14788">
                  <c:v>406.56580000000002</c:v>
                </c:pt>
                <c:pt idx="14789">
                  <c:v>406.57650000000001</c:v>
                </c:pt>
                <c:pt idx="14790">
                  <c:v>406.58850000000001</c:v>
                </c:pt>
                <c:pt idx="14791">
                  <c:v>406.6</c:v>
                </c:pt>
                <c:pt idx="14792">
                  <c:v>406.61169999999998</c:v>
                </c:pt>
                <c:pt idx="14793">
                  <c:v>406.62279999999998</c:v>
                </c:pt>
                <c:pt idx="14794">
                  <c:v>406.63319999999999</c:v>
                </c:pt>
                <c:pt idx="14795">
                  <c:v>406.64490000000001</c:v>
                </c:pt>
                <c:pt idx="14796">
                  <c:v>406.65620000000001</c:v>
                </c:pt>
                <c:pt idx="14797">
                  <c:v>406.6662</c:v>
                </c:pt>
                <c:pt idx="14798">
                  <c:v>406.67899999999997</c:v>
                </c:pt>
                <c:pt idx="14799">
                  <c:v>406.68880000000001</c:v>
                </c:pt>
                <c:pt idx="14800">
                  <c:v>406.69779999999997</c:v>
                </c:pt>
                <c:pt idx="14801">
                  <c:v>406.70859999999999</c:v>
                </c:pt>
                <c:pt idx="14802">
                  <c:v>406.721</c:v>
                </c:pt>
                <c:pt idx="14803">
                  <c:v>406.73259999999999</c:v>
                </c:pt>
                <c:pt idx="14804">
                  <c:v>406.74340000000001</c:v>
                </c:pt>
                <c:pt idx="14805">
                  <c:v>406.75319999999999</c:v>
                </c:pt>
                <c:pt idx="14806">
                  <c:v>406.76299999999998</c:v>
                </c:pt>
                <c:pt idx="14807">
                  <c:v>406.77429999999998</c:v>
                </c:pt>
                <c:pt idx="14808">
                  <c:v>406.78699999999998</c:v>
                </c:pt>
                <c:pt idx="14809">
                  <c:v>406.7987</c:v>
                </c:pt>
                <c:pt idx="14810">
                  <c:v>406.80860000000001</c:v>
                </c:pt>
                <c:pt idx="14811">
                  <c:v>406.8202</c:v>
                </c:pt>
                <c:pt idx="14812">
                  <c:v>406.83190000000002</c:v>
                </c:pt>
                <c:pt idx="14813">
                  <c:v>406.84249999999997</c:v>
                </c:pt>
                <c:pt idx="14814">
                  <c:v>406.85340000000002</c:v>
                </c:pt>
                <c:pt idx="14815">
                  <c:v>406.8639</c:v>
                </c:pt>
                <c:pt idx="14816">
                  <c:v>406.87619999999998</c:v>
                </c:pt>
                <c:pt idx="14817">
                  <c:v>406.88619999999997</c:v>
                </c:pt>
                <c:pt idx="14818">
                  <c:v>406.89710000000002</c:v>
                </c:pt>
                <c:pt idx="14819">
                  <c:v>406.9101</c:v>
                </c:pt>
                <c:pt idx="14820">
                  <c:v>406.9196</c:v>
                </c:pt>
                <c:pt idx="14821">
                  <c:v>406.92970000000003</c:v>
                </c:pt>
                <c:pt idx="14822">
                  <c:v>406.93979999999999</c:v>
                </c:pt>
                <c:pt idx="14823">
                  <c:v>406.95060000000001</c:v>
                </c:pt>
                <c:pt idx="14824">
                  <c:v>406.9622</c:v>
                </c:pt>
                <c:pt idx="14825">
                  <c:v>406.97219999999999</c:v>
                </c:pt>
                <c:pt idx="14826">
                  <c:v>406.98259999999999</c:v>
                </c:pt>
                <c:pt idx="14827">
                  <c:v>406.99459999999999</c:v>
                </c:pt>
                <c:pt idx="14828">
                  <c:v>407.00439999999998</c:v>
                </c:pt>
                <c:pt idx="14829">
                  <c:v>407.01519999999999</c:v>
                </c:pt>
                <c:pt idx="14830">
                  <c:v>407.02499999999998</c:v>
                </c:pt>
                <c:pt idx="14831">
                  <c:v>407.0378</c:v>
                </c:pt>
                <c:pt idx="14832">
                  <c:v>407.04860000000002</c:v>
                </c:pt>
                <c:pt idx="14833">
                  <c:v>407.06</c:v>
                </c:pt>
                <c:pt idx="14834">
                  <c:v>407.07100000000003</c:v>
                </c:pt>
                <c:pt idx="14835">
                  <c:v>407.08339999999998</c:v>
                </c:pt>
                <c:pt idx="14836">
                  <c:v>407.09440000000001</c:v>
                </c:pt>
                <c:pt idx="14837">
                  <c:v>407.10500000000002</c:v>
                </c:pt>
                <c:pt idx="14838">
                  <c:v>407.11599999999999</c:v>
                </c:pt>
                <c:pt idx="14839">
                  <c:v>407.12740000000002</c:v>
                </c:pt>
                <c:pt idx="14840">
                  <c:v>407.13909999999998</c:v>
                </c:pt>
                <c:pt idx="14841">
                  <c:v>407.14980000000003</c:v>
                </c:pt>
                <c:pt idx="14842">
                  <c:v>407.16180000000003</c:v>
                </c:pt>
                <c:pt idx="14843">
                  <c:v>407.17140000000001</c:v>
                </c:pt>
                <c:pt idx="14844">
                  <c:v>407.18200000000002</c:v>
                </c:pt>
                <c:pt idx="14845">
                  <c:v>407.19299999999998</c:v>
                </c:pt>
                <c:pt idx="14846">
                  <c:v>407.2047</c:v>
                </c:pt>
                <c:pt idx="14847">
                  <c:v>407.21499999999997</c:v>
                </c:pt>
                <c:pt idx="14848">
                  <c:v>407.22640000000001</c:v>
                </c:pt>
                <c:pt idx="14849">
                  <c:v>407.2373</c:v>
                </c:pt>
                <c:pt idx="14850">
                  <c:v>407.24889999999999</c:v>
                </c:pt>
                <c:pt idx="14851">
                  <c:v>407.25880000000001</c:v>
                </c:pt>
                <c:pt idx="14852">
                  <c:v>407.26870000000002</c:v>
                </c:pt>
                <c:pt idx="14853">
                  <c:v>407.28</c:v>
                </c:pt>
                <c:pt idx="14854">
                  <c:v>407.29059999999998</c:v>
                </c:pt>
                <c:pt idx="14855">
                  <c:v>407.30239999999998</c:v>
                </c:pt>
                <c:pt idx="14856">
                  <c:v>407.31349999999998</c:v>
                </c:pt>
                <c:pt idx="14857">
                  <c:v>407.3218</c:v>
                </c:pt>
                <c:pt idx="14858">
                  <c:v>407.33319999999998</c:v>
                </c:pt>
                <c:pt idx="14859">
                  <c:v>407.34350000000001</c:v>
                </c:pt>
                <c:pt idx="14860">
                  <c:v>407.35399999999998</c:v>
                </c:pt>
                <c:pt idx="14861">
                  <c:v>407.36559999999997</c:v>
                </c:pt>
                <c:pt idx="14862">
                  <c:v>407.37619999999998</c:v>
                </c:pt>
                <c:pt idx="14863">
                  <c:v>407.38760000000002</c:v>
                </c:pt>
                <c:pt idx="14864">
                  <c:v>407.39859999999999</c:v>
                </c:pt>
                <c:pt idx="14865">
                  <c:v>407.40879999999999</c:v>
                </c:pt>
                <c:pt idx="14866">
                  <c:v>407.42039999999997</c:v>
                </c:pt>
                <c:pt idx="14867">
                  <c:v>407.43200000000002</c:v>
                </c:pt>
                <c:pt idx="14868">
                  <c:v>407.44330000000002</c:v>
                </c:pt>
                <c:pt idx="14869">
                  <c:v>407.45440000000002</c:v>
                </c:pt>
                <c:pt idx="14870">
                  <c:v>407.46530000000001</c:v>
                </c:pt>
                <c:pt idx="14871">
                  <c:v>407.47579999999999</c:v>
                </c:pt>
                <c:pt idx="14872">
                  <c:v>407.48719999999997</c:v>
                </c:pt>
                <c:pt idx="14873">
                  <c:v>407.5</c:v>
                </c:pt>
                <c:pt idx="14874">
                  <c:v>407.51179999999999</c:v>
                </c:pt>
                <c:pt idx="14875">
                  <c:v>407.52390000000003</c:v>
                </c:pt>
                <c:pt idx="14876">
                  <c:v>407.53359999999998</c:v>
                </c:pt>
                <c:pt idx="14877">
                  <c:v>407.54509999999999</c:v>
                </c:pt>
                <c:pt idx="14878">
                  <c:v>407.55500000000001</c:v>
                </c:pt>
                <c:pt idx="14879">
                  <c:v>407.56569999999999</c:v>
                </c:pt>
                <c:pt idx="14880">
                  <c:v>407.577</c:v>
                </c:pt>
                <c:pt idx="14881">
                  <c:v>407.5874</c:v>
                </c:pt>
                <c:pt idx="14882">
                  <c:v>407.59899999999999</c:v>
                </c:pt>
                <c:pt idx="14883">
                  <c:v>407.6096</c:v>
                </c:pt>
                <c:pt idx="14884">
                  <c:v>407.62079999999997</c:v>
                </c:pt>
                <c:pt idx="14885">
                  <c:v>407.63279999999997</c:v>
                </c:pt>
                <c:pt idx="14886">
                  <c:v>407.64299999999997</c:v>
                </c:pt>
                <c:pt idx="14887">
                  <c:v>407.654</c:v>
                </c:pt>
                <c:pt idx="14888">
                  <c:v>407.66480000000001</c:v>
                </c:pt>
                <c:pt idx="14889">
                  <c:v>407.6748</c:v>
                </c:pt>
                <c:pt idx="14890">
                  <c:v>407.68450000000001</c:v>
                </c:pt>
                <c:pt idx="14891">
                  <c:v>407.69560000000001</c:v>
                </c:pt>
                <c:pt idx="14892">
                  <c:v>407.7056</c:v>
                </c:pt>
                <c:pt idx="14893">
                  <c:v>407.71780000000001</c:v>
                </c:pt>
                <c:pt idx="14894">
                  <c:v>407.72840000000002</c:v>
                </c:pt>
                <c:pt idx="14895">
                  <c:v>407.74029999999999</c:v>
                </c:pt>
                <c:pt idx="14896">
                  <c:v>407.75119999999998</c:v>
                </c:pt>
                <c:pt idx="14897">
                  <c:v>407.76420000000002</c:v>
                </c:pt>
                <c:pt idx="14898">
                  <c:v>407.77319999999997</c:v>
                </c:pt>
                <c:pt idx="14899">
                  <c:v>407.78460000000001</c:v>
                </c:pt>
                <c:pt idx="14900">
                  <c:v>407.7953</c:v>
                </c:pt>
                <c:pt idx="14901">
                  <c:v>407.80599999999998</c:v>
                </c:pt>
                <c:pt idx="14902">
                  <c:v>407.8175</c:v>
                </c:pt>
                <c:pt idx="14903">
                  <c:v>407.8272</c:v>
                </c:pt>
                <c:pt idx="14904">
                  <c:v>407.83859999999999</c:v>
                </c:pt>
                <c:pt idx="14905">
                  <c:v>407.8494</c:v>
                </c:pt>
                <c:pt idx="14906">
                  <c:v>407.86079999999998</c:v>
                </c:pt>
                <c:pt idx="14907">
                  <c:v>407.87099999999998</c:v>
                </c:pt>
                <c:pt idx="14908">
                  <c:v>407.88150000000002</c:v>
                </c:pt>
                <c:pt idx="14909">
                  <c:v>407.89330000000001</c:v>
                </c:pt>
                <c:pt idx="14910">
                  <c:v>407.90379999999999</c:v>
                </c:pt>
                <c:pt idx="14911">
                  <c:v>407.91320000000002</c:v>
                </c:pt>
                <c:pt idx="14912">
                  <c:v>407.92380000000003</c:v>
                </c:pt>
                <c:pt idx="14913">
                  <c:v>407.93509999999998</c:v>
                </c:pt>
                <c:pt idx="14914">
                  <c:v>407.94670000000002</c:v>
                </c:pt>
                <c:pt idx="14915">
                  <c:v>407.95679999999999</c:v>
                </c:pt>
                <c:pt idx="14916">
                  <c:v>407.96789999999999</c:v>
                </c:pt>
                <c:pt idx="14917">
                  <c:v>407.97840000000002</c:v>
                </c:pt>
                <c:pt idx="14918">
                  <c:v>407.98880000000003</c:v>
                </c:pt>
                <c:pt idx="14919">
                  <c:v>407.99970000000002</c:v>
                </c:pt>
                <c:pt idx="14920">
                  <c:v>408.0104</c:v>
                </c:pt>
                <c:pt idx="14921">
                  <c:v>408.0215</c:v>
                </c:pt>
                <c:pt idx="14922">
                  <c:v>408.0326</c:v>
                </c:pt>
                <c:pt idx="14923">
                  <c:v>408.04239999999999</c:v>
                </c:pt>
                <c:pt idx="14924">
                  <c:v>408.05329999999998</c:v>
                </c:pt>
                <c:pt idx="14925">
                  <c:v>408.0634</c:v>
                </c:pt>
                <c:pt idx="14926">
                  <c:v>408.07350000000002</c:v>
                </c:pt>
                <c:pt idx="14927">
                  <c:v>408.0847</c:v>
                </c:pt>
                <c:pt idx="14928">
                  <c:v>408.09690000000001</c:v>
                </c:pt>
                <c:pt idx="14929">
                  <c:v>408.10610000000003</c:v>
                </c:pt>
                <c:pt idx="14930">
                  <c:v>408.11720000000003</c:v>
                </c:pt>
                <c:pt idx="14931">
                  <c:v>408.1284</c:v>
                </c:pt>
                <c:pt idx="14932">
                  <c:v>408.13780000000003</c:v>
                </c:pt>
                <c:pt idx="14933">
                  <c:v>408.14850000000001</c:v>
                </c:pt>
                <c:pt idx="14934">
                  <c:v>408.15969999999999</c:v>
                </c:pt>
                <c:pt idx="14935">
                  <c:v>408.16980000000001</c:v>
                </c:pt>
                <c:pt idx="14936">
                  <c:v>408.17950000000002</c:v>
                </c:pt>
                <c:pt idx="14937">
                  <c:v>408.19279999999998</c:v>
                </c:pt>
                <c:pt idx="14938">
                  <c:v>408.202</c:v>
                </c:pt>
                <c:pt idx="14939">
                  <c:v>408.21350000000001</c:v>
                </c:pt>
                <c:pt idx="14940">
                  <c:v>408.22410000000002</c:v>
                </c:pt>
                <c:pt idx="14941">
                  <c:v>408.23680000000002</c:v>
                </c:pt>
                <c:pt idx="14942">
                  <c:v>408.24619999999999</c:v>
                </c:pt>
                <c:pt idx="14943">
                  <c:v>408.2552</c:v>
                </c:pt>
                <c:pt idx="14944">
                  <c:v>408.26819999999998</c:v>
                </c:pt>
                <c:pt idx="14945">
                  <c:v>408.279</c:v>
                </c:pt>
                <c:pt idx="14946">
                  <c:v>408.29059999999998</c:v>
                </c:pt>
                <c:pt idx="14947">
                  <c:v>408.30079999999998</c:v>
                </c:pt>
                <c:pt idx="14948">
                  <c:v>408.31470000000002</c:v>
                </c:pt>
                <c:pt idx="14949">
                  <c:v>408.32420000000002</c:v>
                </c:pt>
                <c:pt idx="14950">
                  <c:v>408.33609999999999</c:v>
                </c:pt>
                <c:pt idx="14951">
                  <c:v>408.346</c:v>
                </c:pt>
                <c:pt idx="14952">
                  <c:v>408.35599999999999</c:v>
                </c:pt>
                <c:pt idx="14953">
                  <c:v>408.36880000000002</c:v>
                </c:pt>
                <c:pt idx="14954">
                  <c:v>408.37900000000002</c:v>
                </c:pt>
                <c:pt idx="14955">
                  <c:v>408.38920000000002</c:v>
                </c:pt>
                <c:pt idx="14956">
                  <c:v>408.40170000000001</c:v>
                </c:pt>
                <c:pt idx="14957">
                  <c:v>408.40839999999997</c:v>
                </c:pt>
                <c:pt idx="14958">
                  <c:v>408.42149999999998</c:v>
                </c:pt>
                <c:pt idx="14959">
                  <c:v>408.43220000000002</c:v>
                </c:pt>
                <c:pt idx="14960">
                  <c:v>408.44400000000002</c:v>
                </c:pt>
                <c:pt idx="14961">
                  <c:v>408.45319999999998</c:v>
                </c:pt>
                <c:pt idx="14962">
                  <c:v>408.46469999999999</c:v>
                </c:pt>
                <c:pt idx="14963">
                  <c:v>408.47649999999999</c:v>
                </c:pt>
                <c:pt idx="14964">
                  <c:v>408.48570000000001</c:v>
                </c:pt>
                <c:pt idx="14965">
                  <c:v>408.4973</c:v>
                </c:pt>
                <c:pt idx="14966">
                  <c:v>408.50760000000002</c:v>
                </c:pt>
                <c:pt idx="14967">
                  <c:v>408.51839999999999</c:v>
                </c:pt>
                <c:pt idx="14968">
                  <c:v>408.52910000000003</c:v>
                </c:pt>
                <c:pt idx="14969">
                  <c:v>408.53859999999997</c:v>
                </c:pt>
                <c:pt idx="14970">
                  <c:v>408.55079999999998</c:v>
                </c:pt>
                <c:pt idx="14971">
                  <c:v>408.56220000000002</c:v>
                </c:pt>
                <c:pt idx="14972">
                  <c:v>408.57310000000001</c:v>
                </c:pt>
                <c:pt idx="14973">
                  <c:v>408.58440000000002</c:v>
                </c:pt>
                <c:pt idx="14974">
                  <c:v>408.59519999999998</c:v>
                </c:pt>
                <c:pt idx="14975">
                  <c:v>408.60649999999998</c:v>
                </c:pt>
                <c:pt idx="14976">
                  <c:v>408.61630000000002</c:v>
                </c:pt>
                <c:pt idx="14977">
                  <c:v>408.62959999999998</c:v>
                </c:pt>
                <c:pt idx="14978">
                  <c:v>408.64060000000001</c:v>
                </c:pt>
                <c:pt idx="14979">
                  <c:v>408.64879999999999</c:v>
                </c:pt>
                <c:pt idx="14980">
                  <c:v>408.66140000000001</c:v>
                </c:pt>
                <c:pt idx="14981">
                  <c:v>408.67059999999998</c:v>
                </c:pt>
                <c:pt idx="14982">
                  <c:v>408.68060000000003</c:v>
                </c:pt>
                <c:pt idx="14983">
                  <c:v>408.69240000000002</c:v>
                </c:pt>
                <c:pt idx="14984">
                  <c:v>408.7029</c:v>
                </c:pt>
                <c:pt idx="14985">
                  <c:v>408.7158</c:v>
                </c:pt>
                <c:pt idx="14986">
                  <c:v>408.72719999999998</c:v>
                </c:pt>
                <c:pt idx="14987">
                  <c:v>408.73779999999999</c:v>
                </c:pt>
                <c:pt idx="14988">
                  <c:v>408.74880000000002</c:v>
                </c:pt>
                <c:pt idx="14989">
                  <c:v>408.75869999999998</c:v>
                </c:pt>
                <c:pt idx="14990">
                  <c:v>408.77</c:v>
                </c:pt>
                <c:pt idx="14991">
                  <c:v>408.7792</c:v>
                </c:pt>
                <c:pt idx="14992">
                  <c:v>408.78960000000001</c:v>
                </c:pt>
                <c:pt idx="14993">
                  <c:v>408.80119999999999</c:v>
                </c:pt>
                <c:pt idx="14994">
                  <c:v>408.81139999999999</c:v>
                </c:pt>
                <c:pt idx="14995">
                  <c:v>408.82279999999997</c:v>
                </c:pt>
                <c:pt idx="14996">
                  <c:v>408.83409999999998</c:v>
                </c:pt>
                <c:pt idx="14997">
                  <c:v>408.84500000000003</c:v>
                </c:pt>
                <c:pt idx="14998">
                  <c:v>408.85500000000002</c:v>
                </c:pt>
                <c:pt idx="14999">
                  <c:v>408.86750000000001</c:v>
                </c:pt>
                <c:pt idx="15000">
                  <c:v>408.8784</c:v>
                </c:pt>
                <c:pt idx="15001">
                  <c:v>408.88749999999999</c:v>
                </c:pt>
                <c:pt idx="15002">
                  <c:v>408.89940000000001</c:v>
                </c:pt>
                <c:pt idx="15003">
                  <c:v>408.90980000000002</c:v>
                </c:pt>
                <c:pt idx="15004">
                  <c:v>408.92129999999997</c:v>
                </c:pt>
                <c:pt idx="15005">
                  <c:v>408.93220000000002</c:v>
                </c:pt>
                <c:pt idx="15006">
                  <c:v>408.9418</c:v>
                </c:pt>
                <c:pt idx="15007">
                  <c:v>408.95179999999999</c:v>
                </c:pt>
                <c:pt idx="15008">
                  <c:v>408.96409999999997</c:v>
                </c:pt>
                <c:pt idx="15009">
                  <c:v>408.9742</c:v>
                </c:pt>
                <c:pt idx="15010">
                  <c:v>408.98520000000002</c:v>
                </c:pt>
                <c:pt idx="15011">
                  <c:v>408.99579999999997</c:v>
                </c:pt>
                <c:pt idx="15012">
                  <c:v>409.0059</c:v>
                </c:pt>
                <c:pt idx="15013">
                  <c:v>409.01639999999998</c:v>
                </c:pt>
                <c:pt idx="15014">
                  <c:v>409.02760000000001</c:v>
                </c:pt>
                <c:pt idx="15015">
                  <c:v>409.03719999999998</c:v>
                </c:pt>
                <c:pt idx="15016">
                  <c:v>409.05</c:v>
                </c:pt>
                <c:pt idx="15017">
                  <c:v>409.05889999999999</c:v>
                </c:pt>
                <c:pt idx="15018">
                  <c:v>409.07060000000001</c:v>
                </c:pt>
                <c:pt idx="15019">
                  <c:v>409.0804</c:v>
                </c:pt>
                <c:pt idx="15020">
                  <c:v>409.09350000000001</c:v>
                </c:pt>
                <c:pt idx="15021">
                  <c:v>409.10270000000003</c:v>
                </c:pt>
                <c:pt idx="15022">
                  <c:v>409.1148</c:v>
                </c:pt>
                <c:pt idx="15023">
                  <c:v>409.12509999999997</c:v>
                </c:pt>
                <c:pt idx="15024">
                  <c:v>409.1352</c:v>
                </c:pt>
                <c:pt idx="15025">
                  <c:v>409.14589999999998</c:v>
                </c:pt>
                <c:pt idx="15026">
                  <c:v>409.15679999999998</c:v>
                </c:pt>
                <c:pt idx="15027">
                  <c:v>409.16849999999999</c:v>
                </c:pt>
                <c:pt idx="15028">
                  <c:v>409.17970000000003</c:v>
                </c:pt>
                <c:pt idx="15029">
                  <c:v>409.19049999999999</c:v>
                </c:pt>
                <c:pt idx="15030">
                  <c:v>409.2</c:v>
                </c:pt>
                <c:pt idx="15031">
                  <c:v>409.21080000000001</c:v>
                </c:pt>
                <c:pt idx="15032">
                  <c:v>409.2217</c:v>
                </c:pt>
                <c:pt idx="15033">
                  <c:v>409.23340000000002</c:v>
                </c:pt>
                <c:pt idx="15034">
                  <c:v>409.24439999999998</c:v>
                </c:pt>
                <c:pt idx="15035">
                  <c:v>409.25459999999998</c:v>
                </c:pt>
                <c:pt idx="15036">
                  <c:v>409.26620000000003</c:v>
                </c:pt>
                <c:pt idx="15037">
                  <c:v>409.27699999999999</c:v>
                </c:pt>
                <c:pt idx="15038">
                  <c:v>409.28960000000001</c:v>
                </c:pt>
                <c:pt idx="15039">
                  <c:v>409.29880000000003</c:v>
                </c:pt>
                <c:pt idx="15040">
                  <c:v>409.30959999999999</c:v>
                </c:pt>
                <c:pt idx="15041">
                  <c:v>409.31900000000002</c:v>
                </c:pt>
                <c:pt idx="15042">
                  <c:v>409.33100000000002</c:v>
                </c:pt>
                <c:pt idx="15043">
                  <c:v>409.3399</c:v>
                </c:pt>
                <c:pt idx="15044">
                  <c:v>409.35050000000001</c:v>
                </c:pt>
                <c:pt idx="15045">
                  <c:v>409.36169999999998</c:v>
                </c:pt>
                <c:pt idx="15046">
                  <c:v>409.37099999999998</c:v>
                </c:pt>
                <c:pt idx="15047">
                  <c:v>409.38260000000002</c:v>
                </c:pt>
                <c:pt idx="15048">
                  <c:v>409.39510000000001</c:v>
                </c:pt>
                <c:pt idx="15049">
                  <c:v>409.40600000000001</c:v>
                </c:pt>
                <c:pt idx="15050">
                  <c:v>409.41699999999997</c:v>
                </c:pt>
                <c:pt idx="15051">
                  <c:v>409.4273</c:v>
                </c:pt>
                <c:pt idx="15052">
                  <c:v>409.4391</c:v>
                </c:pt>
                <c:pt idx="15053">
                  <c:v>409.45</c:v>
                </c:pt>
                <c:pt idx="15054">
                  <c:v>409.4606</c:v>
                </c:pt>
                <c:pt idx="15055">
                  <c:v>409.47399999999999</c:v>
                </c:pt>
                <c:pt idx="15056">
                  <c:v>409.48390000000001</c:v>
                </c:pt>
                <c:pt idx="15057">
                  <c:v>409.49329999999998</c:v>
                </c:pt>
                <c:pt idx="15058">
                  <c:v>409.50459999999998</c:v>
                </c:pt>
                <c:pt idx="15059">
                  <c:v>409.51479999999998</c:v>
                </c:pt>
                <c:pt idx="15060">
                  <c:v>409.52499999999998</c:v>
                </c:pt>
                <c:pt idx="15061">
                  <c:v>409.53539999999998</c:v>
                </c:pt>
                <c:pt idx="15062">
                  <c:v>409.54649999999998</c:v>
                </c:pt>
                <c:pt idx="15063">
                  <c:v>409.55709999999999</c:v>
                </c:pt>
                <c:pt idx="15064">
                  <c:v>409.5684</c:v>
                </c:pt>
                <c:pt idx="15065">
                  <c:v>409.57830000000001</c:v>
                </c:pt>
                <c:pt idx="15066">
                  <c:v>409.58890000000002</c:v>
                </c:pt>
                <c:pt idx="15067">
                  <c:v>409.60120000000001</c:v>
                </c:pt>
                <c:pt idx="15068">
                  <c:v>409.61079999999998</c:v>
                </c:pt>
                <c:pt idx="15069">
                  <c:v>409.62060000000002</c:v>
                </c:pt>
                <c:pt idx="15070">
                  <c:v>409.6302</c:v>
                </c:pt>
                <c:pt idx="15071">
                  <c:v>409.6422</c:v>
                </c:pt>
                <c:pt idx="15072">
                  <c:v>409.65300000000002</c:v>
                </c:pt>
                <c:pt idx="15073">
                  <c:v>409.66320000000002</c:v>
                </c:pt>
                <c:pt idx="15074">
                  <c:v>409.6739</c:v>
                </c:pt>
                <c:pt idx="15075">
                  <c:v>409.685</c:v>
                </c:pt>
                <c:pt idx="15076">
                  <c:v>409.69470000000001</c:v>
                </c:pt>
                <c:pt idx="15077">
                  <c:v>409.70580000000001</c:v>
                </c:pt>
                <c:pt idx="15078">
                  <c:v>409.7167</c:v>
                </c:pt>
                <c:pt idx="15079">
                  <c:v>409.72609999999997</c:v>
                </c:pt>
                <c:pt idx="15080">
                  <c:v>409.73809999999997</c:v>
                </c:pt>
                <c:pt idx="15081">
                  <c:v>409.74970000000002</c:v>
                </c:pt>
                <c:pt idx="15082">
                  <c:v>409.75850000000003</c:v>
                </c:pt>
                <c:pt idx="15083">
                  <c:v>409.76839999999999</c:v>
                </c:pt>
                <c:pt idx="15084">
                  <c:v>409.77940000000001</c:v>
                </c:pt>
                <c:pt idx="15085">
                  <c:v>409.79</c:v>
                </c:pt>
                <c:pt idx="15086">
                  <c:v>409.7996</c:v>
                </c:pt>
                <c:pt idx="15087">
                  <c:v>409.80939999999998</c:v>
                </c:pt>
                <c:pt idx="15088">
                  <c:v>409.82170000000002</c:v>
                </c:pt>
                <c:pt idx="15089">
                  <c:v>409.83300000000003</c:v>
                </c:pt>
                <c:pt idx="15090">
                  <c:v>409.84370000000001</c:v>
                </c:pt>
                <c:pt idx="15091">
                  <c:v>409.8544</c:v>
                </c:pt>
                <c:pt idx="15092">
                  <c:v>409.863</c:v>
                </c:pt>
                <c:pt idx="15093">
                  <c:v>409.87369999999999</c:v>
                </c:pt>
                <c:pt idx="15094">
                  <c:v>409.88459999999998</c:v>
                </c:pt>
                <c:pt idx="15095">
                  <c:v>409.89580000000001</c:v>
                </c:pt>
                <c:pt idx="15096">
                  <c:v>409.90699999999998</c:v>
                </c:pt>
                <c:pt idx="15097">
                  <c:v>409.91800000000001</c:v>
                </c:pt>
                <c:pt idx="15098">
                  <c:v>409.92910000000001</c:v>
                </c:pt>
                <c:pt idx="15099">
                  <c:v>409.94069999999999</c:v>
                </c:pt>
                <c:pt idx="15100">
                  <c:v>409.95190000000002</c:v>
                </c:pt>
                <c:pt idx="15101">
                  <c:v>409.96319999999997</c:v>
                </c:pt>
                <c:pt idx="15102">
                  <c:v>409.97390000000001</c:v>
                </c:pt>
                <c:pt idx="15103">
                  <c:v>409.98559999999998</c:v>
                </c:pt>
                <c:pt idx="15104">
                  <c:v>409.99759999999998</c:v>
                </c:pt>
                <c:pt idx="15105">
                  <c:v>410.00720000000001</c:v>
                </c:pt>
                <c:pt idx="15106">
                  <c:v>410.01780000000002</c:v>
                </c:pt>
                <c:pt idx="15107">
                  <c:v>410.02850000000001</c:v>
                </c:pt>
                <c:pt idx="15108">
                  <c:v>410.04020000000003</c:v>
                </c:pt>
                <c:pt idx="15109">
                  <c:v>410.05189999999999</c:v>
                </c:pt>
                <c:pt idx="15110">
                  <c:v>410.0634</c:v>
                </c:pt>
                <c:pt idx="15111">
                  <c:v>410.0729</c:v>
                </c:pt>
                <c:pt idx="15112">
                  <c:v>410.08460000000002</c:v>
                </c:pt>
                <c:pt idx="15113">
                  <c:v>410.096</c:v>
                </c:pt>
                <c:pt idx="15114">
                  <c:v>410.10750000000002</c:v>
                </c:pt>
                <c:pt idx="15115">
                  <c:v>410.11799999999999</c:v>
                </c:pt>
                <c:pt idx="15116">
                  <c:v>410.12779999999998</c:v>
                </c:pt>
                <c:pt idx="15117">
                  <c:v>410.13839999999999</c:v>
                </c:pt>
                <c:pt idx="15118">
                  <c:v>410.15019999999998</c:v>
                </c:pt>
                <c:pt idx="15119">
                  <c:v>410.16019999999997</c:v>
                </c:pt>
                <c:pt idx="15120">
                  <c:v>410.17169999999999</c:v>
                </c:pt>
                <c:pt idx="15121">
                  <c:v>410.18029999999999</c:v>
                </c:pt>
                <c:pt idx="15122">
                  <c:v>410.19200000000001</c:v>
                </c:pt>
                <c:pt idx="15123">
                  <c:v>410.20240000000001</c:v>
                </c:pt>
                <c:pt idx="15124">
                  <c:v>410.21260000000001</c:v>
                </c:pt>
                <c:pt idx="15125">
                  <c:v>410.22280000000001</c:v>
                </c:pt>
                <c:pt idx="15126">
                  <c:v>410.23379999999997</c:v>
                </c:pt>
                <c:pt idx="15127">
                  <c:v>410.24540000000002</c:v>
                </c:pt>
                <c:pt idx="15128">
                  <c:v>410.25439999999998</c:v>
                </c:pt>
                <c:pt idx="15129">
                  <c:v>410.26600000000002</c:v>
                </c:pt>
                <c:pt idx="15130">
                  <c:v>410.27730000000003</c:v>
                </c:pt>
                <c:pt idx="15131">
                  <c:v>410.2869</c:v>
                </c:pt>
                <c:pt idx="15132">
                  <c:v>410.29640000000001</c:v>
                </c:pt>
                <c:pt idx="15133">
                  <c:v>410.3066</c:v>
                </c:pt>
                <c:pt idx="15134">
                  <c:v>410.31779999999998</c:v>
                </c:pt>
                <c:pt idx="15135">
                  <c:v>410.32889999999998</c:v>
                </c:pt>
                <c:pt idx="15136">
                  <c:v>410.33920000000001</c:v>
                </c:pt>
                <c:pt idx="15137">
                  <c:v>410.35140000000001</c:v>
                </c:pt>
                <c:pt idx="15138">
                  <c:v>410.36200000000002</c:v>
                </c:pt>
                <c:pt idx="15139">
                  <c:v>410.37139999999999</c:v>
                </c:pt>
                <c:pt idx="15140">
                  <c:v>410.38279999999997</c:v>
                </c:pt>
                <c:pt idx="15141">
                  <c:v>410.39420000000001</c:v>
                </c:pt>
                <c:pt idx="15142">
                  <c:v>410.40629999999999</c:v>
                </c:pt>
                <c:pt idx="15143">
                  <c:v>410.41759999999999</c:v>
                </c:pt>
                <c:pt idx="15144">
                  <c:v>410.42970000000003</c:v>
                </c:pt>
                <c:pt idx="15145">
                  <c:v>410.44139999999999</c:v>
                </c:pt>
                <c:pt idx="15146">
                  <c:v>410.45359999999999</c:v>
                </c:pt>
                <c:pt idx="15147">
                  <c:v>410.46559999999999</c:v>
                </c:pt>
                <c:pt idx="15148">
                  <c:v>410.47699999999998</c:v>
                </c:pt>
                <c:pt idx="15149">
                  <c:v>410.48860000000002</c:v>
                </c:pt>
                <c:pt idx="15150">
                  <c:v>410.50020000000001</c:v>
                </c:pt>
                <c:pt idx="15151">
                  <c:v>410.51150000000001</c:v>
                </c:pt>
                <c:pt idx="15152">
                  <c:v>410.52089999999998</c:v>
                </c:pt>
                <c:pt idx="15153">
                  <c:v>410.53140000000002</c:v>
                </c:pt>
                <c:pt idx="15154">
                  <c:v>410.5437</c:v>
                </c:pt>
                <c:pt idx="15155">
                  <c:v>410.553</c:v>
                </c:pt>
                <c:pt idx="15156">
                  <c:v>410.5643</c:v>
                </c:pt>
                <c:pt idx="15157">
                  <c:v>410.57400000000001</c:v>
                </c:pt>
                <c:pt idx="15158">
                  <c:v>410.58319999999998</c:v>
                </c:pt>
                <c:pt idx="15159">
                  <c:v>410.59339999999997</c:v>
                </c:pt>
                <c:pt idx="15160">
                  <c:v>410.60320000000002</c:v>
                </c:pt>
                <c:pt idx="15161">
                  <c:v>410.61250000000001</c:v>
                </c:pt>
                <c:pt idx="15162">
                  <c:v>410.62479999999999</c:v>
                </c:pt>
                <c:pt idx="15163">
                  <c:v>410.63400000000001</c:v>
                </c:pt>
                <c:pt idx="15164">
                  <c:v>410.64420000000001</c:v>
                </c:pt>
                <c:pt idx="15165">
                  <c:v>410.65629999999999</c:v>
                </c:pt>
                <c:pt idx="15166">
                  <c:v>410.6653</c:v>
                </c:pt>
                <c:pt idx="15167">
                  <c:v>410.67590000000001</c:v>
                </c:pt>
                <c:pt idx="15168">
                  <c:v>410.6859</c:v>
                </c:pt>
                <c:pt idx="15169">
                  <c:v>410.69720000000001</c:v>
                </c:pt>
                <c:pt idx="15170">
                  <c:v>410.70760000000001</c:v>
                </c:pt>
                <c:pt idx="15171">
                  <c:v>410.71879999999999</c:v>
                </c:pt>
                <c:pt idx="15172">
                  <c:v>410.7278</c:v>
                </c:pt>
                <c:pt idx="15173">
                  <c:v>410.73849999999999</c:v>
                </c:pt>
                <c:pt idx="15174">
                  <c:v>410.75080000000003</c:v>
                </c:pt>
                <c:pt idx="15175">
                  <c:v>410.76170000000002</c:v>
                </c:pt>
                <c:pt idx="15176">
                  <c:v>410.77300000000002</c:v>
                </c:pt>
                <c:pt idx="15177">
                  <c:v>410.78559999999999</c:v>
                </c:pt>
                <c:pt idx="15178">
                  <c:v>410.79579999999999</c:v>
                </c:pt>
                <c:pt idx="15179">
                  <c:v>410.80630000000002</c:v>
                </c:pt>
                <c:pt idx="15180">
                  <c:v>410.81830000000002</c:v>
                </c:pt>
                <c:pt idx="15181">
                  <c:v>410.8288</c:v>
                </c:pt>
                <c:pt idx="15182">
                  <c:v>410.83949999999999</c:v>
                </c:pt>
                <c:pt idx="15183">
                  <c:v>410.85149999999999</c:v>
                </c:pt>
                <c:pt idx="15184">
                  <c:v>410.86160000000001</c:v>
                </c:pt>
                <c:pt idx="15185">
                  <c:v>410.87150000000003</c:v>
                </c:pt>
                <c:pt idx="15186">
                  <c:v>410.88159999999999</c:v>
                </c:pt>
                <c:pt idx="15187">
                  <c:v>410.8931</c:v>
                </c:pt>
                <c:pt idx="15188">
                  <c:v>410.90440000000001</c:v>
                </c:pt>
                <c:pt idx="15189">
                  <c:v>410.91719999999998</c:v>
                </c:pt>
                <c:pt idx="15190">
                  <c:v>410.92779999999999</c:v>
                </c:pt>
                <c:pt idx="15191">
                  <c:v>410.9391</c:v>
                </c:pt>
                <c:pt idx="15192">
                  <c:v>410.95</c:v>
                </c:pt>
                <c:pt idx="15193">
                  <c:v>410.9615</c:v>
                </c:pt>
                <c:pt idx="15194">
                  <c:v>410.97039999999998</c:v>
                </c:pt>
                <c:pt idx="15195">
                  <c:v>410.98149999999998</c:v>
                </c:pt>
                <c:pt idx="15196">
                  <c:v>410.99349999999998</c:v>
                </c:pt>
                <c:pt idx="15197">
                  <c:v>411.00580000000002</c:v>
                </c:pt>
                <c:pt idx="15198">
                  <c:v>411.01650000000001</c:v>
                </c:pt>
                <c:pt idx="15199">
                  <c:v>411.02800000000002</c:v>
                </c:pt>
                <c:pt idx="15200">
                  <c:v>411.03699999999998</c:v>
                </c:pt>
                <c:pt idx="15201">
                  <c:v>411.04809999999998</c:v>
                </c:pt>
                <c:pt idx="15202">
                  <c:v>411.05759999999998</c:v>
                </c:pt>
                <c:pt idx="15203">
                  <c:v>411.06939999999997</c:v>
                </c:pt>
                <c:pt idx="15204">
                  <c:v>411.07929999999999</c:v>
                </c:pt>
                <c:pt idx="15205">
                  <c:v>411.08980000000003</c:v>
                </c:pt>
                <c:pt idx="15206">
                  <c:v>411.10090000000002</c:v>
                </c:pt>
                <c:pt idx="15207">
                  <c:v>411.11020000000002</c:v>
                </c:pt>
                <c:pt idx="15208">
                  <c:v>411.12139999999999</c:v>
                </c:pt>
                <c:pt idx="15209">
                  <c:v>411.13279999999997</c:v>
                </c:pt>
                <c:pt idx="15210">
                  <c:v>411.14260000000002</c:v>
                </c:pt>
                <c:pt idx="15211">
                  <c:v>411.15390000000002</c:v>
                </c:pt>
                <c:pt idx="15212">
                  <c:v>411.16550000000001</c:v>
                </c:pt>
                <c:pt idx="15213">
                  <c:v>411.17570000000001</c:v>
                </c:pt>
                <c:pt idx="15214">
                  <c:v>411.1891</c:v>
                </c:pt>
                <c:pt idx="15215">
                  <c:v>411.19959999999998</c:v>
                </c:pt>
                <c:pt idx="15216">
                  <c:v>411.21010000000001</c:v>
                </c:pt>
                <c:pt idx="15217">
                  <c:v>411.22199999999998</c:v>
                </c:pt>
                <c:pt idx="15218">
                  <c:v>411.23050000000001</c:v>
                </c:pt>
                <c:pt idx="15219">
                  <c:v>411.24200000000002</c:v>
                </c:pt>
                <c:pt idx="15220">
                  <c:v>411.25119999999998</c:v>
                </c:pt>
                <c:pt idx="15221">
                  <c:v>411.262</c:v>
                </c:pt>
                <c:pt idx="15222">
                  <c:v>411.27460000000002</c:v>
                </c:pt>
                <c:pt idx="15223">
                  <c:v>411.28559999999999</c:v>
                </c:pt>
                <c:pt idx="15224">
                  <c:v>411.29450000000003</c:v>
                </c:pt>
                <c:pt idx="15225">
                  <c:v>411.30520000000001</c:v>
                </c:pt>
                <c:pt idx="15226">
                  <c:v>411.31670000000003</c:v>
                </c:pt>
                <c:pt idx="15227">
                  <c:v>411.32900000000001</c:v>
                </c:pt>
                <c:pt idx="15228">
                  <c:v>411.33890000000002</c:v>
                </c:pt>
                <c:pt idx="15229">
                  <c:v>411.34949999999998</c:v>
                </c:pt>
                <c:pt idx="15230">
                  <c:v>411.36020000000002</c:v>
                </c:pt>
                <c:pt idx="15231">
                  <c:v>411.37119999999999</c:v>
                </c:pt>
                <c:pt idx="15232">
                  <c:v>411.38400000000001</c:v>
                </c:pt>
                <c:pt idx="15233">
                  <c:v>411.39409999999998</c:v>
                </c:pt>
                <c:pt idx="15234">
                  <c:v>411.40480000000002</c:v>
                </c:pt>
                <c:pt idx="15235">
                  <c:v>411.41559999999998</c:v>
                </c:pt>
                <c:pt idx="15236">
                  <c:v>411.42520000000002</c:v>
                </c:pt>
                <c:pt idx="15237">
                  <c:v>411.43689999999998</c:v>
                </c:pt>
                <c:pt idx="15238">
                  <c:v>411.4477</c:v>
                </c:pt>
                <c:pt idx="15239">
                  <c:v>411.46</c:v>
                </c:pt>
                <c:pt idx="15240">
                  <c:v>411.471</c:v>
                </c:pt>
                <c:pt idx="15241">
                  <c:v>411.48129999999998</c:v>
                </c:pt>
                <c:pt idx="15242">
                  <c:v>411.49200000000002</c:v>
                </c:pt>
                <c:pt idx="15243">
                  <c:v>411.50360000000001</c:v>
                </c:pt>
                <c:pt idx="15244">
                  <c:v>411.51319999999998</c:v>
                </c:pt>
                <c:pt idx="15245">
                  <c:v>411.52499999999998</c:v>
                </c:pt>
                <c:pt idx="15246">
                  <c:v>411.5342</c:v>
                </c:pt>
                <c:pt idx="15247">
                  <c:v>411.5444</c:v>
                </c:pt>
                <c:pt idx="15248">
                  <c:v>411.55470000000003</c:v>
                </c:pt>
                <c:pt idx="15249">
                  <c:v>411.56580000000002</c:v>
                </c:pt>
                <c:pt idx="15250">
                  <c:v>411.57580000000002</c:v>
                </c:pt>
                <c:pt idx="15251">
                  <c:v>411.58760000000001</c:v>
                </c:pt>
                <c:pt idx="15252">
                  <c:v>411.59739999999999</c:v>
                </c:pt>
                <c:pt idx="15253">
                  <c:v>411.60820000000001</c:v>
                </c:pt>
                <c:pt idx="15254">
                  <c:v>411.61700000000002</c:v>
                </c:pt>
                <c:pt idx="15255">
                  <c:v>411.6293</c:v>
                </c:pt>
                <c:pt idx="15256">
                  <c:v>411.63979999999998</c:v>
                </c:pt>
                <c:pt idx="15257">
                  <c:v>411.6508</c:v>
                </c:pt>
                <c:pt idx="15258">
                  <c:v>411.66070000000002</c:v>
                </c:pt>
                <c:pt idx="15259">
                  <c:v>411.67200000000003</c:v>
                </c:pt>
                <c:pt idx="15260">
                  <c:v>411.6832</c:v>
                </c:pt>
                <c:pt idx="15261">
                  <c:v>411.6934</c:v>
                </c:pt>
                <c:pt idx="15262">
                  <c:v>411.70530000000002</c:v>
                </c:pt>
                <c:pt idx="15263">
                  <c:v>411.71629999999999</c:v>
                </c:pt>
                <c:pt idx="15264">
                  <c:v>411.72840000000002</c:v>
                </c:pt>
                <c:pt idx="15265">
                  <c:v>411.73779999999999</c:v>
                </c:pt>
                <c:pt idx="15266">
                  <c:v>411.74849999999998</c:v>
                </c:pt>
                <c:pt idx="15267">
                  <c:v>411.7602</c:v>
                </c:pt>
                <c:pt idx="15268">
                  <c:v>411.7704</c:v>
                </c:pt>
                <c:pt idx="15269">
                  <c:v>411.78219999999999</c:v>
                </c:pt>
                <c:pt idx="15270">
                  <c:v>411.79469999999998</c:v>
                </c:pt>
                <c:pt idx="15271">
                  <c:v>411.80369999999999</c:v>
                </c:pt>
                <c:pt idx="15272">
                  <c:v>411.81540000000001</c:v>
                </c:pt>
                <c:pt idx="15273">
                  <c:v>411.82479999999998</c:v>
                </c:pt>
                <c:pt idx="15274">
                  <c:v>411.8372</c:v>
                </c:pt>
                <c:pt idx="15275">
                  <c:v>411.8467</c:v>
                </c:pt>
                <c:pt idx="15276">
                  <c:v>411.8578</c:v>
                </c:pt>
                <c:pt idx="15277">
                  <c:v>411.86939999999998</c:v>
                </c:pt>
                <c:pt idx="15278">
                  <c:v>411.87950000000001</c:v>
                </c:pt>
                <c:pt idx="15279">
                  <c:v>411.8897</c:v>
                </c:pt>
                <c:pt idx="15280">
                  <c:v>411.90379999999999</c:v>
                </c:pt>
                <c:pt idx="15281">
                  <c:v>411.91410000000002</c:v>
                </c:pt>
                <c:pt idx="15282">
                  <c:v>411.92579999999998</c:v>
                </c:pt>
                <c:pt idx="15283">
                  <c:v>411.93549999999999</c:v>
                </c:pt>
                <c:pt idx="15284">
                  <c:v>411.94690000000003</c:v>
                </c:pt>
                <c:pt idx="15285">
                  <c:v>411.95659999999998</c:v>
                </c:pt>
                <c:pt idx="15286">
                  <c:v>411.96800000000002</c:v>
                </c:pt>
                <c:pt idx="15287">
                  <c:v>411.9776</c:v>
                </c:pt>
                <c:pt idx="15288">
                  <c:v>411.98820000000001</c:v>
                </c:pt>
                <c:pt idx="15289">
                  <c:v>412.00020000000001</c:v>
                </c:pt>
                <c:pt idx="15290">
                  <c:v>412.01029999999997</c:v>
                </c:pt>
                <c:pt idx="15291">
                  <c:v>412.0222</c:v>
                </c:pt>
                <c:pt idx="15292">
                  <c:v>412.03339999999997</c:v>
                </c:pt>
                <c:pt idx="15293">
                  <c:v>412.04320000000001</c:v>
                </c:pt>
                <c:pt idx="15294">
                  <c:v>412.05500000000001</c:v>
                </c:pt>
                <c:pt idx="15295">
                  <c:v>412.0652</c:v>
                </c:pt>
                <c:pt idx="15296">
                  <c:v>412.0745</c:v>
                </c:pt>
                <c:pt idx="15297">
                  <c:v>412.0838</c:v>
                </c:pt>
                <c:pt idx="15298">
                  <c:v>412.09710000000001</c:v>
                </c:pt>
                <c:pt idx="15299">
                  <c:v>412.1087</c:v>
                </c:pt>
                <c:pt idx="15300">
                  <c:v>412.12</c:v>
                </c:pt>
                <c:pt idx="15301">
                  <c:v>412.1309</c:v>
                </c:pt>
                <c:pt idx="15302">
                  <c:v>412.14260000000002</c:v>
                </c:pt>
                <c:pt idx="15303">
                  <c:v>412.1542</c:v>
                </c:pt>
                <c:pt idx="15304">
                  <c:v>412.16449999999998</c:v>
                </c:pt>
                <c:pt idx="15305">
                  <c:v>412.17540000000002</c:v>
                </c:pt>
                <c:pt idx="15306">
                  <c:v>412.1848</c:v>
                </c:pt>
                <c:pt idx="15307">
                  <c:v>412.19670000000002</c:v>
                </c:pt>
                <c:pt idx="15308">
                  <c:v>412.20830000000001</c:v>
                </c:pt>
                <c:pt idx="15309">
                  <c:v>412.21820000000002</c:v>
                </c:pt>
                <c:pt idx="15310">
                  <c:v>412.22949999999997</c:v>
                </c:pt>
                <c:pt idx="15311">
                  <c:v>412.24</c:v>
                </c:pt>
                <c:pt idx="15312">
                  <c:v>412.25080000000003</c:v>
                </c:pt>
                <c:pt idx="15313">
                  <c:v>412.2629</c:v>
                </c:pt>
                <c:pt idx="15314">
                  <c:v>412.27280000000002</c:v>
                </c:pt>
                <c:pt idx="15315">
                  <c:v>412.28399999999999</c:v>
                </c:pt>
                <c:pt idx="15316">
                  <c:v>412.29399999999998</c:v>
                </c:pt>
                <c:pt idx="15317">
                  <c:v>412.30410000000001</c:v>
                </c:pt>
                <c:pt idx="15318">
                  <c:v>412.31229999999999</c:v>
                </c:pt>
                <c:pt idx="15319">
                  <c:v>412.32440000000003</c:v>
                </c:pt>
                <c:pt idx="15320">
                  <c:v>412.33539999999999</c:v>
                </c:pt>
                <c:pt idx="15321">
                  <c:v>412.34679999999997</c:v>
                </c:pt>
                <c:pt idx="15322">
                  <c:v>412.35629999999998</c:v>
                </c:pt>
                <c:pt idx="15323">
                  <c:v>412.36900000000003</c:v>
                </c:pt>
                <c:pt idx="15324">
                  <c:v>412.37869999999998</c:v>
                </c:pt>
                <c:pt idx="15325">
                  <c:v>412.39030000000002</c:v>
                </c:pt>
                <c:pt idx="15326">
                  <c:v>412.4015</c:v>
                </c:pt>
                <c:pt idx="15327">
                  <c:v>412.41199999999998</c:v>
                </c:pt>
                <c:pt idx="15328">
                  <c:v>412.42380000000003</c:v>
                </c:pt>
                <c:pt idx="15329">
                  <c:v>412.43389999999999</c:v>
                </c:pt>
                <c:pt idx="15330">
                  <c:v>412.44400000000002</c:v>
                </c:pt>
                <c:pt idx="15331">
                  <c:v>412.45580000000001</c:v>
                </c:pt>
                <c:pt idx="15332">
                  <c:v>412.46600000000001</c:v>
                </c:pt>
                <c:pt idx="15333">
                  <c:v>412.47730000000001</c:v>
                </c:pt>
                <c:pt idx="15334">
                  <c:v>412.48739999999998</c:v>
                </c:pt>
                <c:pt idx="15335">
                  <c:v>412.4991</c:v>
                </c:pt>
                <c:pt idx="15336">
                  <c:v>412.50839999999999</c:v>
                </c:pt>
                <c:pt idx="15337">
                  <c:v>412.51979999999998</c:v>
                </c:pt>
                <c:pt idx="15338">
                  <c:v>412.53089999999997</c:v>
                </c:pt>
                <c:pt idx="15339">
                  <c:v>412.5421</c:v>
                </c:pt>
                <c:pt idx="15340">
                  <c:v>412.55090000000001</c:v>
                </c:pt>
                <c:pt idx="15341">
                  <c:v>412.5616</c:v>
                </c:pt>
                <c:pt idx="15342">
                  <c:v>412.57159999999999</c:v>
                </c:pt>
                <c:pt idx="15343">
                  <c:v>412.58210000000003</c:v>
                </c:pt>
                <c:pt idx="15344">
                  <c:v>412.59219999999999</c:v>
                </c:pt>
                <c:pt idx="15345">
                  <c:v>412.60399999999998</c:v>
                </c:pt>
                <c:pt idx="15346">
                  <c:v>412.6139</c:v>
                </c:pt>
                <c:pt idx="15347">
                  <c:v>412.62380000000002</c:v>
                </c:pt>
                <c:pt idx="15348">
                  <c:v>412.63679999999999</c:v>
                </c:pt>
                <c:pt idx="15349">
                  <c:v>412.64699999999999</c:v>
                </c:pt>
                <c:pt idx="15350">
                  <c:v>412.65820000000002</c:v>
                </c:pt>
                <c:pt idx="15351">
                  <c:v>412.66739999999999</c:v>
                </c:pt>
                <c:pt idx="15352">
                  <c:v>412.67959999999999</c:v>
                </c:pt>
                <c:pt idx="15353">
                  <c:v>412.68950000000001</c:v>
                </c:pt>
                <c:pt idx="15354">
                  <c:v>412.70089999999999</c:v>
                </c:pt>
                <c:pt idx="15355">
                  <c:v>412.71190000000001</c:v>
                </c:pt>
                <c:pt idx="15356">
                  <c:v>412.72030000000001</c:v>
                </c:pt>
                <c:pt idx="15357">
                  <c:v>412.7312</c:v>
                </c:pt>
                <c:pt idx="15358">
                  <c:v>412.74299999999999</c:v>
                </c:pt>
                <c:pt idx="15359">
                  <c:v>412.75400000000002</c:v>
                </c:pt>
                <c:pt idx="15360">
                  <c:v>412.76330000000002</c:v>
                </c:pt>
                <c:pt idx="15361">
                  <c:v>412.77370000000002</c:v>
                </c:pt>
                <c:pt idx="15362">
                  <c:v>412.78460000000001</c:v>
                </c:pt>
                <c:pt idx="15363">
                  <c:v>412.79570000000001</c:v>
                </c:pt>
                <c:pt idx="15364">
                  <c:v>412.80599999999998</c:v>
                </c:pt>
                <c:pt idx="15365">
                  <c:v>412.81959999999998</c:v>
                </c:pt>
                <c:pt idx="15366">
                  <c:v>412.82940000000002</c:v>
                </c:pt>
                <c:pt idx="15367">
                  <c:v>412.83960000000002</c:v>
                </c:pt>
                <c:pt idx="15368">
                  <c:v>412.85059999999999</c:v>
                </c:pt>
                <c:pt idx="15369">
                  <c:v>412.86189999999999</c:v>
                </c:pt>
                <c:pt idx="15370">
                  <c:v>412.87220000000002</c:v>
                </c:pt>
                <c:pt idx="15371">
                  <c:v>412.88220000000001</c:v>
                </c:pt>
                <c:pt idx="15372">
                  <c:v>412.89339999999999</c:v>
                </c:pt>
                <c:pt idx="15373">
                  <c:v>412.90539999999999</c:v>
                </c:pt>
                <c:pt idx="15374">
                  <c:v>412.916</c:v>
                </c:pt>
                <c:pt idx="15375">
                  <c:v>412.92880000000002</c:v>
                </c:pt>
                <c:pt idx="15376">
                  <c:v>412.93849999999998</c:v>
                </c:pt>
                <c:pt idx="15377">
                  <c:v>412.94850000000002</c:v>
                </c:pt>
                <c:pt idx="15378">
                  <c:v>412.95940000000002</c:v>
                </c:pt>
                <c:pt idx="15379">
                  <c:v>412.97070000000002</c:v>
                </c:pt>
                <c:pt idx="15380">
                  <c:v>412.98</c:v>
                </c:pt>
                <c:pt idx="15381">
                  <c:v>412.99029999999999</c:v>
                </c:pt>
                <c:pt idx="15382">
                  <c:v>413.00020000000001</c:v>
                </c:pt>
                <c:pt idx="15383">
                  <c:v>413.01100000000002</c:v>
                </c:pt>
                <c:pt idx="15384">
                  <c:v>413.02260000000001</c:v>
                </c:pt>
                <c:pt idx="15385">
                  <c:v>413.03250000000003</c:v>
                </c:pt>
                <c:pt idx="15386">
                  <c:v>413.04340000000002</c:v>
                </c:pt>
                <c:pt idx="15387">
                  <c:v>413.05500000000001</c:v>
                </c:pt>
                <c:pt idx="15388">
                  <c:v>413.06459999999998</c:v>
                </c:pt>
                <c:pt idx="15389">
                  <c:v>413.07560000000001</c:v>
                </c:pt>
                <c:pt idx="15390">
                  <c:v>413.08730000000003</c:v>
                </c:pt>
                <c:pt idx="15391">
                  <c:v>413.09719999999999</c:v>
                </c:pt>
                <c:pt idx="15392">
                  <c:v>413.10849999999999</c:v>
                </c:pt>
                <c:pt idx="15393">
                  <c:v>413.11989999999997</c:v>
                </c:pt>
                <c:pt idx="15394">
                  <c:v>413.13</c:v>
                </c:pt>
                <c:pt idx="15395">
                  <c:v>413.13929999999999</c:v>
                </c:pt>
                <c:pt idx="15396">
                  <c:v>413.14800000000002</c:v>
                </c:pt>
                <c:pt idx="15397">
                  <c:v>413.16059999999999</c:v>
                </c:pt>
                <c:pt idx="15398">
                  <c:v>413.17</c:v>
                </c:pt>
                <c:pt idx="15399">
                  <c:v>413.18119999999999</c:v>
                </c:pt>
                <c:pt idx="15400">
                  <c:v>413.19200000000001</c:v>
                </c:pt>
                <c:pt idx="15401">
                  <c:v>413.20190000000002</c:v>
                </c:pt>
                <c:pt idx="15402">
                  <c:v>413.21269999999998</c:v>
                </c:pt>
                <c:pt idx="15403">
                  <c:v>413.22390000000001</c:v>
                </c:pt>
                <c:pt idx="15404">
                  <c:v>413.23520000000002</c:v>
                </c:pt>
                <c:pt idx="15405">
                  <c:v>413.24560000000002</c:v>
                </c:pt>
                <c:pt idx="15406">
                  <c:v>413.25560000000002</c:v>
                </c:pt>
                <c:pt idx="15407">
                  <c:v>413.26549999999997</c:v>
                </c:pt>
                <c:pt idx="15408">
                  <c:v>413.27499999999998</c:v>
                </c:pt>
                <c:pt idx="15409">
                  <c:v>413.28640000000001</c:v>
                </c:pt>
                <c:pt idx="15410">
                  <c:v>413.29649999999998</c:v>
                </c:pt>
                <c:pt idx="15411">
                  <c:v>413.30599999999998</c:v>
                </c:pt>
                <c:pt idx="15412">
                  <c:v>413.31659999999999</c:v>
                </c:pt>
                <c:pt idx="15413">
                  <c:v>413.32760000000002</c:v>
                </c:pt>
                <c:pt idx="15414">
                  <c:v>413.33780000000002</c:v>
                </c:pt>
                <c:pt idx="15415">
                  <c:v>413.3476</c:v>
                </c:pt>
                <c:pt idx="15416">
                  <c:v>413.35820000000001</c:v>
                </c:pt>
                <c:pt idx="15417">
                  <c:v>413.36880000000002</c:v>
                </c:pt>
                <c:pt idx="15418">
                  <c:v>413.3793</c:v>
                </c:pt>
                <c:pt idx="15419">
                  <c:v>413.38940000000002</c:v>
                </c:pt>
                <c:pt idx="15420">
                  <c:v>413.39949999999999</c:v>
                </c:pt>
                <c:pt idx="15421">
                  <c:v>413.41129999999998</c:v>
                </c:pt>
                <c:pt idx="15422">
                  <c:v>413.42070000000001</c:v>
                </c:pt>
                <c:pt idx="15423">
                  <c:v>413.43169999999998</c:v>
                </c:pt>
                <c:pt idx="15424">
                  <c:v>413.44279999999998</c:v>
                </c:pt>
                <c:pt idx="15425">
                  <c:v>413.45330000000001</c:v>
                </c:pt>
                <c:pt idx="15426">
                  <c:v>413.46300000000002</c:v>
                </c:pt>
                <c:pt idx="15427">
                  <c:v>413.47320000000002</c:v>
                </c:pt>
                <c:pt idx="15428">
                  <c:v>413.48439999999999</c:v>
                </c:pt>
                <c:pt idx="15429">
                  <c:v>413.49470000000002</c:v>
                </c:pt>
                <c:pt idx="15430">
                  <c:v>413.505</c:v>
                </c:pt>
                <c:pt idx="15431">
                  <c:v>413.51560000000001</c:v>
                </c:pt>
                <c:pt idx="15432">
                  <c:v>413.52800000000002</c:v>
                </c:pt>
                <c:pt idx="15433">
                  <c:v>413.53699999999998</c:v>
                </c:pt>
                <c:pt idx="15434">
                  <c:v>413.5489</c:v>
                </c:pt>
                <c:pt idx="15435">
                  <c:v>413.55939999999998</c:v>
                </c:pt>
                <c:pt idx="15436">
                  <c:v>413.57119999999998</c:v>
                </c:pt>
                <c:pt idx="15437">
                  <c:v>413.58240000000001</c:v>
                </c:pt>
                <c:pt idx="15438">
                  <c:v>413.59300000000002</c:v>
                </c:pt>
                <c:pt idx="15439">
                  <c:v>413.60359999999997</c:v>
                </c:pt>
                <c:pt idx="15440">
                  <c:v>413.61309999999997</c:v>
                </c:pt>
                <c:pt idx="15441">
                  <c:v>413.6234</c:v>
                </c:pt>
                <c:pt idx="15442">
                  <c:v>413.6345</c:v>
                </c:pt>
                <c:pt idx="15443">
                  <c:v>413.64589999999998</c:v>
                </c:pt>
                <c:pt idx="15444">
                  <c:v>413.6576</c:v>
                </c:pt>
                <c:pt idx="15445">
                  <c:v>413.66879999999998</c:v>
                </c:pt>
                <c:pt idx="15446">
                  <c:v>413.67880000000002</c:v>
                </c:pt>
                <c:pt idx="15447">
                  <c:v>413.68869999999998</c:v>
                </c:pt>
                <c:pt idx="15448">
                  <c:v>413.69850000000002</c:v>
                </c:pt>
                <c:pt idx="15449">
                  <c:v>413.7097</c:v>
                </c:pt>
                <c:pt idx="15450">
                  <c:v>413.72059999999999</c:v>
                </c:pt>
                <c:pt idx="15451">
                  <c:v>413.73059999999998</c:v>
                </c:pt>
                <c:pt idx="15452">
                  <c:v>413.74290000000002</c:v>
                </c:pt>
                <c:pt idx="15453">
                  <c:v>413.75080000000003</c:v>
                </c:pt>
                <c:pt idx="15454">
                  <c:v>413.76209999999998</c:v>
                </c:pt>
                <c:pt idx="15455">
                  <c:v>413.774</c:v>
                </c:pt>
                <c:pt idx="15456">
                  <c:v>413.78399999999999</c:v>
                </c:pt>
                <c:pt idx="15457">
                  <c:v>413.79539999999997</c:v>
                </c:pt>
                <c:pt idx="15458">
                  <c:v>413.80560000000003</c:v>
                </c:pt>
                <c:pt idx="15459">
                  <c:v>413.8152</c:v>
                </c:pt>
                <c:pt idx="15460">
                  <c:v>413.82459999999998</c:v>
                </c:pt>
                <c:pt idx="15461">
                  <c:v>413.83479999999997</c:v>
                </c:pt>
                <c:pt idx="15462">
                  <c:v>413.84679999999997</c:v>
                </c:pt>
                <c:pt idx="15463">
                  <c:v>413.85590000000002</c:v>
                </c:pt>
                <c:pt idx="15464">
                  <c:v>413.86720000000003</c:v>
                </c:pt>
                <c:pt idx="15465">
                  <c:v>413.87689999999998</c:v>
                </c:pt>
                <c:pt idx="15466">
                  <c:v>413.88810000000001</c:v>
                </c:pt>
                <c:pt idx="15467">
                  <c:v>413.89940000000001</c:v>
                </c:pt>
                <c:pt idx="15468">
                  <c:v>413.91079999999999</c:v>
                </c:pt>
                <c:pt idx="15469">
                  <c:v>413.92180000000002</c:v>
                </c:pt>
                <c:pt idx="15470">
                  <c:v>413.93200000000002</c:v>
                </c:pt>
                <c:pt idx="15471">
                  <c:v>413.94240000000002</c:v>
                </c:pt>
                <c:pt idx="15472">
                  <c:v>413.9522</c:v>
                </c:pt>
                <c:pt idx="15473">
                  <c:v>413.96359999999999</c:v>
                </c:pt>
                <c:pt idx="15474">
                  <c:v>413.97300000000001</c:v>
                </c:pt>
                <c:pt idx="15475">
                  <c:v>413.98399999999998</c:v>
                </c:pt>
                <c:pt idx="15476">
                  <c:v>413.99329999999998</c:v>
                </c:pt>
                <c:pt idx="15477">
                  <c:v>414.00580000000002</c:v>
                </c:pt>
                <c:pt idx="15478">
                  <c:v>414.01499999999999</c:v>
                </c:pt>
                <c:pt idx="15479">
                  <c:v>414.02620000000002</c:v>
                </c:pt>
                <c:pt idx="15480">
                  <c:v>414.0351</c:v>
                </c:pt>
                <c:pt idx="15481">
                  <c:v>414.04689999999999</c:v>
                </c:pt>
                <c:pt idx="15482">
                  <c:v>414.05810000000002</c:v>
                </c:pt>
                <c:pt idx="15483">
                  <c:v>414.06720000000001</c:v>
                </c:pt>
                <c:pt idx="15484">
                  <c:v>414.07929999999999</c:v>
                </c:pt>
                <c:pt idx="15485">
                  <c:v>414.08980000000003</c:v>
                </c:pt>
                <c:pt idx="15486">
                  <c:v>414.10140000000001</c:v>
                </c:pt>
                <c:pt idx="15487">
                  <c:v>414.11040000000003</c:v>
                </c:pt>
                <c:pt idx="15488">
                  <c:v>414.12</c:v>
                </c:pt>
                <c:pt idx="15489">
                  <c:v>414.12979999999999</c:v>
                </c:pt>
                <c:pt idx="15490">
                  <c:v>414.14019999999999</c:v>
                </c:pt>
                <c:pt idx="15491">
                  <c:v>414.15120000000002</c:v>
                </c:pt>
                <c:pt idx="15492">
                  <c:v>414.16199999999998</c:v>
                </c:pt>
                <c:pt idx="15493">
                  <c:v>414.173</c:v>
                </c:pt>
                <c:pt idx="15494">
                  <c:v>414.185</c:v>
                </c:pt>
                <c:pt idx="15495">
                  <c:v>414.19529999999997</c:v>
                </c:pt>
                <c:pt idx="15496">
                  <c:v>414.20530000000002</c:v>
                </c:pt>
                <c:pt idx="15497">
                  <c:v>414.2165</c:v>
                </c:pt>
                <c:pt idx="15498">
                  <c:v>414.2276</c:v>
                </c:pt>
                <c:pt idx="15499">
                  <c:v>414.23649999999998</c:v>
                </c:pt>
                <c:pt idx="15500">
                  <c:v>414.24759999999998</c:v>
                </c:pt>
                <c:pt idx="15501">
                  <c:v>414.25799999999998</c:v>
                </c:pt>
                <c:pt idx="15502">
                  <c:v>414.26909999999998</c:v>
                </c:pt>
                <c:pt idx="15503">
                  <c:v>414.28019999999998</c:v>
                </c:pt>
                <c:pt idx="15504">
                  <c:v>414.29300000000001</c:v>
                </c:pt>
                <c:pt idx="15505">
                  <c:v>414.30169999999998</c:v>
                </c:pt>
                <c:pt idx="15506">
                  <c:v>414.31310000000002</c:v>
                </c:pt>
                <c:pt idx="15507">
                  <c:v>414.32310000000001</c:v>
                </c:pt>
                <c:pt idx="15508">
                  <c:v>414.33390000000003</c:v>
                </c:pt>
                <c:pt idx="15509">
                  <c:v>414.3442</c:v>
                </c:pt>
                <c:pt idx="15510">
                  <c:v>414.35489999999999</c:v>
                </c:pt>
                <c:pt idx="15511">
                  <c:v>414.36500000000001</c:v>
                </c:pt>
                <c:pt idx="15512">
                  <c:v>414.3766</c:v>
                </c:pt>
                <c:pt idx="15513">
                  <c:v>414.38720000000001</c:v>
                </c:pt>
                <c:pt idx="15514">
                  <c:v>414.39890000000003</c:v>
                </c:pt>
                <c:pt idx="15515">
                  <c:v>414.40870000000001</c:v>
                </c:pt>
                <c:pt idx="15516">
                  <c:v>414.41969999999998</c:v>
                </c:pt>
                <c:pt idx="15517">
                  <c:v>414.42919999999998</c:v>
                </c:pt>
                <c:pt idx="15518">
                  <c:v>414.4391</c:v>
                </c:pt>
                <c:pt idx="15519">
                  <c:v>414.45119999999997</c:v>
                </c:pt>
                <c:pt idx="15520">
                  <c:v>414.4624</c:v>
                </c:pt>
                <c:pt idx="15521">
                  <c:v>414.47500000000002</c:v>
                </c:pt>
                <c:pt idx="15522">
                  <c:v>414.48520000000002</c:v>
                </c:pt>
                <c:pt idx="15523">
                  <c:v>414.49709999999999</c:v>
                </c:pt>
                <c:pt idx="15524">
                  <c:v>414.50720000000001</c:v>
                </c:pt>
                <c:pt idx="15525">
                  <c:v>414.51870000000002</c:v>
                </c:pt>
                <c:pt idx="15526">
                  <c:v>414.52960000000002</c:v>
                </c:pt>
                <c:pt idx="15527">
                  <c:v>414.53960000000001</c:v>
                </c:pt>
                <c:pt idx="15528">
                  <c:v>414.55079999999998</c:v>
                </c:pt>
                <c:pt idx="15529">
                  <c:v>414.56049999999999</c:v>
                </c:pt>
                <c:pt idx="15530">
                  <c:v>414.57130000000001</c:v>
                </c:pt>
                <c:pt idx="15531">
                  <c:v>414.58319999999998</c:v>
                </c:pt>
                <c:pt idx="15532">
                  <c:v>414.59570000000002</c:v>
                </c:pt>
                <c:pt idx="15533">
                  <c:v>414.60539999999997</c:v>
                </c:pt>
                <c:pt idx="15534">
                  <c:v>414.61680000000001</c:v>
                </c:pt>
                <c:pt idx="15535">
                  <c:v>414.6266</c:v>
                </c:pt>
                <c:pt idx="15536">
                  <c:v>414.63799999999998</c:v>
                </c:pt>
                <c:pt idx="15537">
                  <c:v>414.649</c:v>
                </c:pt>
                <c:pt idx="15538">
                  <c:v>414.65839999999997</c:v>
                </c:pt>
                <c:pt idx="15539">
                  <c:v>414.66739999999999</c:v>
                </c:pt>
                <c:pt idx="15540">
                  <c:v>414.68060000000003</c:v>
                </c:pt>
                <c:pt idx="15541">
                  <c:v>414.69110000000001</c:v>
                </c:pt>
                <c:pt idx="15542">
                  <c:v>414.70100000000002</c:v>
                </c:pt>
                <c:pt idx="15543">
                  <c:v>414.71280000000002</c:v>
                </c:pt>
                <c:pt idx="15544">
                  <c:v>414.72219999999999</c:v>
                </c:pt>
                <c:pt idx="15545">
                  <c:v>414.73480000000001</c:v>
                </c:pt>
                <c:pt idx="15546">
                  <c:v>414.74520000000001</c:v>
                </c:pt>
                <c:pt idx="15547">
                  <c:v>414.7559</c:v>
                </c:pt>
                <c:pt idx="15548">
                  <c:v>414.76600000000002</c:v>
                </c:pt>
                <c:pt idx="15549">
                  <c:v>414.7756</c:v>
                </c:pt>
                <c:pt idx="15550">
                  <c:v>414.78800000000001</c:v>
                </c:pt>
                <c:pt idx="15551">
                  <c:v>414.8</c:v>
                </c:pt>
                <c:pt idx="15552">
                  <c:v>414.81060000000002</c:v>
                </c:pt>
                <c:pt idx="15553">
                  <c:v>414.82150000000001</c:v>
                </c:pt>
                <c:pt idx="15554">
                  <c:v>414.83170000000001</c:v>
                </c:pt>
                <c:pt idx="15555">
                  <c:v>414.84140000000002</c:v>
                </c:pt>
                <c:pt idx="15556">
                  <c:v>414.8528</c:v>
                </c:pt>
                <c:pt idx="15557">
                  <c:v>414.86399999999998</c:v>
                </c:pt>
                <c:pt idx="15558">
                  <c:v>414.87610000000001</c:v>
                </c:pt>
                <c:pt idx="15559">
                  <c:v>414.88479999999998</c:v>
                </c:pt>
                <c:pt idx="15560">
                  <c:v>414.89499999999998</c:v>
                </c:pt>
                <c:pt idx="15561">
                  <c:v>414.90629999999999</c:v>
                </c:pt>
                <c:pt idx="15562">
                  <c:v>414.91739999999999</c:v>
                </c:pt>
                <c:pt idx="15563">
                  <c:v>414.92939999999999</c:v>
                </c:pt>
                <c:pt idx="15564">
                  <c:v>414.93900000000002</c:v>
                </c:pt>
                <c:pt idx="15565">
                  <c:v>414.95</c:v>
                </c:pt>
                <c:pt idx="15566">
                  <c:v>414.96129999999999</c:v>
                </c:pt>
                <c:pt idx="15567">
                  <c:v>414.97089999999997</c:v>
                </c:pt>
                <c:pt idx="15568">
                  <c:v>414.9828</c:v>
                </c:pt>
                <c:pt idx="15569">
                  <c:v>414.99279999999999</c:v>
                </c:pt>
                <c:pt idx="15570">
                  <c:v>415.00299999999999</c:v>
                </c:pt>
                <c:pt idx="15571">
                  <c:v>415.0136</c:v>
                </c:pt>
                <c:pt idx="15572">
                  <c:v>415.02260000000001</c:v>
                </c:pt>
                <c:pt idx="15573">
                  <c:v>415.03469999999999</c:v>
                </c:pt>
                <c:pt idx="15574">
                  <c:v>415.04399999999998</c:v>
                </c:pt>
                <c:pt idx="15575">
                  <c:v>415.05470000000003</c:v>
                </c:pt>
                <c:pt idx="15576">
                  <c:v>415.06610000000001</c:v>
                </c:pt>
                <c:pt idx="15577">
                  <c:v>415.07799999999997</c:v>
                </c:pt>
                <c:pt idx="15578">
                  <c:v>415.08940000000001</c:v>
                </c:pt>
                <c:pt idx="15579">
                  <c:v>415.1003</c:v>
                </c:pt>
                <c:pt idx="15580">
                  <c:v>415.11059999999998</c:v>
                </c:pt>
                <c:pt idx="15581">
                  <c:v>415.12060000000002</c:v>
                </c:pt>
                <c:pt idx="15582">
                  <c:v>415.13139999999999</c:v>
                </c:pt>
                <c:pt idx="15583">
                  <c:v>415.14249999999998</c:v>
                </c:pt>
                <c:pt idx="15584">
                  <c:v>415.15359999999998</c:v>
                </c:pt>
                <c:pt idx="15585">
                  <c:v>415.16379999999998</c:v>
                </c:pt>
                <c:pt idx="15586">
                  <c:v>415.1748</c:v>
                </c:pt>
                <c:pt idx="15587">
                  <c:v>415.1848</c:v>
                </c:pt>
                <c:pt idx="15588">
                  <c:v>415.19670000000002</c:v>
                </c:pt>
                <c:pt idx="15589">
                  <c:v>415.20710000000003</c:v>
                </c:pt>
                <c:pt idx="15590">
                  <c:v>415.21879999999999</c:v>
                </c:pt>
                <c:pt idx="15591">
                  <c:v>415.23039999999997</c:v>
                </c:pt>
                <c:pt idx="15592">
                  <c:v>415.24079999999998</c:v>
                </c:pt>
                <c:pt idx="15593">
                  <c:v>415.25290000000001</c:v>
                </c:pt>
                <c:pt idx="15594">
                  <c:v>415.26409999999998</c:v>
                </c:pt>
                <c:pt idx="15595">
                  <c:v>415.27379999999999</c:v>
                </c:pt>
                <c:pt idx="15596">
                  <c:v>415.28379999999999</c:v>
                </c:pt>
                <c:pt idx="15597">
                  <c:v>415.29599999999999</c:v>
                </c:pt>
                <c:pt idx="15598">
                  <c:v>415.30619999999999</c:v>
                </c:pt>
                <c:pt idx="15599">
                  <c:v>415.31760000000003</c:v>
                </c:pt>
                <c:pt idx="15600">
                  <c:v>415.32659999999998</c:v>
                </c:pt>
                <c:pt idx="15601">
                  <c:v>415.33710000000002</c:v>
                </c:pt>
                <c:pt idx="15602">
                  <c:v>415.34699999999998</c:v>
                </c:pt>
                <c:pt idx="15603">
                  <c:v>415.36</c:v>
                </c:pt>
                <c:pt idx="15604">
                  <c:v>415.36829999999998</c:v>
                </c:pt>
                <c:pt idx="15605">
                  <c:v>415.38</c:v>
                </c:pt>
                <c:pt idx="15606">
                  <c:v>415.39060000000001</c:v>
                </c:pt>
                <c:pt idx="15607">
                  <c:v>415.40039999999999</c:v>
                </c:pt>
                <c:pt idx="15608">
                  <c:v>415.41079999999999</c:v>
                </c:pt>
                <c:pt idx="15609">
                  <c:v>415.42169999999999</c:v>
                </c:pt>
                <c:pt idx="15610">
                  <c:v>415.43279999999999</c:v>
                </c:pt>
                <c:pt idx="15611">
                  <c:v>415.44540000000001</c:v>
                </c:pt>
                <c:pt idx="15612">
                  <c:v>415.45420000000001</c:v>
                </c:pt>
                <c:pt idx="15613">
                  <c:v>415.46699999999998</c:v>
                </c:pt>
                <c:pt idx="15614">
                  <c:v>415.47739999999999</c:v>
                </c:pt>
                <c:pt idx="15615">
                  <c:v>415.48700000000002</c:v>
                </c:pt>
                <c:pt idx="15616">
                  <c:v>415.4966</c:v>
                </c:pt>
                <c:pt idx="15617">
                  <c:v>415.5086</c:v>
                </c:pt>
                <c:pt idx="15618">
                  <c:v>415.52</c:v>
                </c:pt>
                <c:pt idx="15619">
                  <c:v>415.53019999999998</c:v>
                </c:pt>
                <c:pt idx="15620">
                  <c:v>415.54</c:v>
                </c:pt>
                <c:pt idx="15621">
                  <c:v>415.55149999999998</c:v>
                </c:pt>
                <c:pt idx="15622">
                  <c:v>415.56200000000001</c:v>
                </c:pt>
                <c:pt idx="15623">
                  <c:v>415.57380000000001</c:v>
                </c:pt>
                <c:pt idx="15624">
                  <c:v>415.58569999999997</c:v>
                </c:pt>
                <c:pt idx="15625">
                  <c:v>415.59429999999998</c:v>
                </c:pt>
                <c:pt idx="15626">
                  <c:v>415.60329999999999</c:v>
                </c:pt>
                <c:pt idx="15627">
                  <c:v>415.61470000000003</c:v>
                </c:pt>
                <c:pt idx="15628">
                  <c:v>415.62529999999998</c:v>
                </c:pt>
                <c:pt idx="15629">
                  <c:v>415.63729999999998</c:v>
                </c:pt>
                <c:pt idx="15630">
                  <c:v>415.64670000000001</c:v>
                </c:pt>
                <c:pt idx="15631">
                  <c:v>415.6583</c:v>
                </c:pt>
                <c:pt idx="15632">
                  <c:v>415.66980000000001</c:v>
                </c:pt>
                <c:pt idx="15633">
                  <c:v>415.67959999999999</c:v>
                </c:pt>
                <c:pt idx="15634">
                  <c:v>415.68979999999999</c:v>
                </c:pt>
                <c:pt idx="15635">
                  <c:v>415.69979999999998</c:v>
                </c:pt>
                <c:pt idx="15636">
                  <c:v>415.71120000000002</c:v>
                </c:pt>
                <c:pt idx="15637">
                  <c:v>415.7226</c:v>
                </c:pt>
                <c:pt idx="15638">
                  <c:v>415.73379999999997</c:v>
                </c:pt>
                <c:pt idx="15639">
                  <c:v>415.74520000000001</c:v>
                </c:pt>
                <c:pt idx="15640">
                  <c:v>415.75709999999998</c:v>
                </c:pt>
                <c:pt idx="15641">
                  <c:v>415.76949999999999</c:v>
                </c:pt>
                <c:pt idx="15642">
                  <c:v>415.7783</c:v>
                </c:pt>
                <c:pt idx="15643">
                  <c:v>415.78980000000001</c:v>
                </c:pt>
                <c:pt idx="15644">
                  <c:v>415.80259999999998</c:v>
                </c:pt>
                <c:pt idx="15645">
                  <c:v>415.81360000000001</c:v>
                </c:pt>
                <c:pt idx="15646">
                  <c:v>415.82429999999999</c:v>
                </c:pt>
                <c:pt idx="15647">
                  <c:v>415.83519999999999</c:v>
                </c:pt>
                <c:pt idx="15648">
                  <c:v>415.84620000000001</c:v>
                </c:pt>
                <c:pt idx="15649">
                  <c:v>415.85860000000002</c:v>
                </c:pt>
                <c:pt idx="15650">
                  <c:v>415.86779999999999</c:v>
                </c:pt>
                <c:pt idx="15651">
                  <c:v>415.87740000000002</c:v>
                </c:pt>
                <c:pt idx="15652">
                  <c:v>415.88920000000002</c:v>
                </c:pt>
                <c:pt idx="15653">
                  <c:v>415.90120000000002</c:v>
                </c:pt>
                <c:pt idx="15654">
                  <c:v>415.91230000000002</c:v>
                </c:pt>
                <c:pt idx="15655">
                  <c:v>415.9246</c:v>
                </c:pt>
                <c:pt idx="15656">
                  <c:v>415.93560000000002</c:v>
                </c:pt>
                <c:pt idx="15657">
                  <c:v>415.94659999999999</c:v>
                </c:pt>
                <c:pt idx="15658">
                  <c:v>415.95740000000001</c:v>
                </c:pt>
                <c:pt idx="15659">
                  <c:v>415.96870000000001</c:v>
                </c:pt>
                <c:pt idx="15660">
                  <c:v>415.97969999999998</c:v>
                </c:pt>
                <c:pt idx="15661">
                  <c:v>415.99029999999999</c:v>
                </c:pt>
                <c:pt idx="15662">
                  <c:v>416.00200000000001</c:v>
                </c:pt>
                <c:pt idx="15663">
                  <c:v>416.01330000000002</c:v>
                </c:pt>
                <c:pt idx="15664">
                  <c:v>416.02480000000003</c:v>
                </c:pt>
                <c:pt idx="15665">
                  <c:v>416.03500000000003</c:v>
                </c:pt>
                <c:pt idx="15666">
                  <c:v>416.04610000000002</c:v>
                </c:pt>
                <c:pt idx="15667">
                  <c:v>416.05709999999999</c:v>
                </c:pt>
                <c:pt idx="15668">
                  <c:v>416.06720000000001</c:v>
                </c:pt>
                <c:pt idx="15669">
                  <c:v>416.07709999999997</c:v>
                </c:pt>
                <c:pt idx="15670">
                  <c:v>416.08980000000003</c:v>
                </c:pt>
                <c:pt idx="15671">
                  <c:v>416.1</c:v>
                </c:pt>
                <c:pt idx="15672">
                  <c:v>416.11040000000003</c:v>
                </c:pt>
                <c:pt idx="15673">
                  <c:v>416.12040000000002</c:v>
                </c:pt>
                <c:pt idx="15674">
                  <c:v>416.13240000000002</c:v>
                </c:pt>
                <c:pt idx="15675">
                  <c:v>416.1422</c:v>
                </c:pt>
                <c:pt idx="15676">
                  <c:v>416.15469999999999</c:v>
                </c:pt>
                <c:pt idx="15677">
                  <c:v>416.16550000000001</c:v>
                </c:pt>
                <c:pt idx="15678">
                  <c:v>416.17380000000003</c:v>
                </c:pt>
                <c:pt idx="15679">
                  <c:v>416.18520000000001</c:v>
                </c:pt>
                <c:pt idx="15680">
                  <c:v>416.19560000000001</c:v>
                </c:pt>
                <c:pt idx="15681">
                  <c:v>416.20839999999998</c:v>
                </c:pt>
                <c:pt idx="15682">
                  <c:v>416.21600000000001</c:v>
                </c:pt>
                <c:pt idx="15683">
                  <c:v>416.22719999999998</c:v>
                </c:pt>
                <c:pt idx="15684">
                  <c:v>416.23750000000001</c:v>
                </c:pt>
                <c:pt idx="15685">
                  <c:v>416.24939999999998</c:v>
                </c:pt>
                <c:pt idx="15686">
                  <c:v>416.2602</c:v>
                </c:pt>
                <c:pt idx="15687">
                  <c:v>416.26940000000002</c:v>
                </c:pt>
                <c:pt idx="15688">
                  <c:v>416.2824</c:v>
                </c:pt>
                <c:pt idx="15689">
                  <c:v>416.29340000000002</c:v>
                </c:pt>
                <c:pt idx="15690">
                  <c:v>416.30500000000001</c:v>
                </c:pt>
                <c:pt idx="15691">
                  <c:v>416.31529999999998</c:v>
                </c:pt>
                <c:pt idx="15692">
                  <c:v>416.32560000000001</c:v>
                </c:pt>
                <c:pt idx="15693">
                  <c:v>416.3365</c:v>
                </c:pt>
                <c:pt idx="15694">
                  <c:v>416.34780000000001</c:v>
                </c:pt>
                <c:pt idx="15695">
                  <c:v>416.35879999999997</c:v>
                </c:pt>
                <c:pt idx="15696">
                  <c:v>416.36869999999999</c:v>
                </c:pt>
                <c:pt idx="15697">
                  <c:v>416.38</c:v>
                </c:pt>
                <c:pt idx="15698">
                  <c:v>416.39170000000001</c:v>
                </c:pt>
                <c:pt idx="15699">
                  <c:v>416.40280000000001</c:v>
                </c:pt>
                <c:pt idx="15700">
                  <c:v>416.41500000000002</c:v>
                </c:pt>
                <c:pt idx="15701">
                  <c:v>416.42579999999998</c:v>
                </c:pt>
                <c:pt idx="15702">
                  <c:v>416.4348</c:v>
                </c:pt>
                <c:pt idx="15703">
                  <c:v>416.44499999999999</c:v>
                </c:pt>
                <c:pt idx="15704">
                  <c:v>416.45659999999998</c:v>
                </c:pt>
                <c:pt idx="15705">
                  <c:v>416.46660000000003</c:v>
                </c:pt>
                <c:pt idx="15706">
                  <c:v>416.4776</c:v>
                </c:pt>
                <c:pt idx="15707">
                  <c:v>416.48899999999998</c:v>
                </c:pt>
                <c:pt idx="15708">
                  <c:v>416.49880000000002</c:v>
                </c:pt>
                <c:pt idx="15709">
                  <c:v>416.5102</c:v>
                </c:pt>
                <c:pt idx="15710">
                  <c:v>416.5204</c:v>
                </c:pt>
                <c:pt idx="15711">
                  <c:v>416.53120000000001</c:v>
                </c:pt>
                <c:pt idx="15712">
                  <c:v>416.54399999999998</c:v>
                </c:pt>
                <c:pt idx="15713">
                  <c:v>416.55410000000001</c:v>
                </c:pt>
                <c:pt idx="15714">
                  <c:v>416.56560000000002</c:v>
                </c:pt>
                <c:pt idx="15715">
                  <c:v>416.577</c:v>
                </c:pt>
                <c:pt idx="15716">
                  <c:v>416.5874</c:v>
                </c:pt>
                <c:pt idx="15717">
                  <c:v>416.5985</c:v>
                </c:pt>
                <c:pt idx="15718">
                  <c:v>416.61079999999998</c:v>
                </c:pt>
                <c:pt idx="15719">
                  <c:v>416.62090000000001</c:v>
                </c:pt>
                <c:pt idx="15720">
                  <c:v>416.63279999999997</c:v>
                </c:pt>
                <c:pt idx="15721">
                  <c:v>416.64280000000002</c:v>
                </c:pt>
                <c:pt idx="15722">
                  <c:v>416.65359999999998</c:v>
                </c:pt>
                <c:pt idx="15723">
                  <c:v>416.66399999999999</c:v>
                </c:pt>
                <c:pt idx="15724">
                  <c:v>416.67439999999999</c:v>
                </c:pt>
                <c:pt idx="15725">
                  <c:v>416.68360000000001</c:v>
                </c:pt>
                <c:pt idx="15726">
                  <c:v>416.69400000000002</c:v>
                </c:pt>
                <c:pt idx="15727">
                  <c:v>416.7047</c:v>
                </c:pt>
                <c:pt idx="15728">
                  <c:v>416.71660000000003</c:v>
                </c:pt>
                <c:pt idx="15729">
                  <c:v>416.72699999999998</c:v>
                </c:pt>
                <c:pt idx="15730">
                  <c:v>416.73660000000001</c:v>
                </c:pt>
                <c:pt idx="15731">
                  <c:v>416.74680000000001</c:v>
                </c:pt>
                <c:pt idx="15732">
                  <c:v>416.75790000000001</c:v>
                </c:pt>
                <c:pt idx="15733">
                  <c:v>416.767</c:v>
                </c:pt>
                <c:pt idx="15734">
                  <c:v>416.78</c:v>
                </c:pt>
                <c:pt idx="15735">
                  <c:v>416.79</c:v>
                </c:pt>
                <c:pt idx="15736">
                  <c:v>416.8</c:v>
                </c:pt>
                <c:pt idx="15737">
                  <c:v>416.8116</c:v>
                </c:pt>
                <c:pt idx="15738">
                  <c:v>416.82249999999999</c:v>
                </c:pt>
                <c:pt idx="15739">
                  <c:v>416.83449999999999</c:v>
                </c:pt>
                <c:pt idx="15740">
                  <c:v>416.84440000000001</c:v>
                </c:pt>
                <c:pt idx="15741">
                  <c:v>416.85539999999997</c:v>
                </c:pt>
                <c:pt idx="15742">
                  <c:v>416.86450000000002</c:v>
                </c:pt>
                <c:pt idx="15743">
                  <c:v>416.87599999999998</c:v>
                </c:pt>
                <c:pt idx="15744">
                  <c:v>416.88569999999999</c:v>
                </c:pt>
                <c:pt idx="15745">
                  <c:v>416.89690000000002</c:v>
                </c:pt>
                <c:pt idx="15746">
                  <c:v>416.90780000000001</c:v>
                </c:pt>
                <c:pt idx="15747">
                  <c:v>416.9194</c:v>
                </c:pt>
                <c:pt idx="15748">
                  <c:v>416.9289</c:v>
                </c:pt>
                <c:pt idx="15749">
                  <c:v>416.9402</c:v>
                </c:pt>
                <c:pt idx="15750">
                  <c:v>416.95139999999998</c:v>
                </c:pt>
                <c:pt idx="15751">
                  <c:v>416.96190000000001</c:v>
                </c:pt>
                <c:pt idx="15752">
                  <c:v>416.97239999999999</c:v>
                </c:pt>
                <c:pt idx="15753">
                  <c:v>416.98140000000001</c:v>
                </c:pt>
                <c:pt idx="15754">
                  <c:v>416.99169999999998</c:v>
                </c:pt>
                <c:pt idx="15755">
                  <c:v>417.00279999999998</c:v>
                </c:pt>
                <c:pt idx="15756">
                  <c:v>417.01519999999999</c:v>
                </c:pt>
                <c:pt idx="15757">
                  <c:v>417.0247</c:v>
                </c:pt>
                <c:pt idx="15758">
                  <c:v>417.03519999999997</c:v>
                </c:pt>
                <c:pt idx="15759">
                  <c:v>417.04610000000002</c:v>
                </c:pt>
                <c:pt idx="15760">
                  <c:v>417.05560000000003</c:v>
                </c:pt>
                <c:pt idx="15761">
                  <c:v>417.06639999999999</c:v>
                </c:pt>
                <c:pt idx="15762">
                  <c:v>417.07819999999998</c:v>
                </c:pt>
                <c:pt idx="15763">
                  <c:v>417.08879999999999</c:v>
                </c:pt>
                <c:pt idx="15764">
                  <c:v>417.10019999999997</c:v>
                </c:pt>
                <c:pt idx="15765">
                  <c:v>417.1123</c:v>
                </c:pt>
                <c:pt idx="15766">
                  <c:v>417.1225</c:v>
                </c:pt>
                <c:pt idx="15767">
                  <c:v>417.13159999999999</c:v>
                </c:pt>
                <c:pt idx="15768">
                  <c:v>417.1438</c:v>
                </c:pt>
                <c:pt idx="15769">
                  <c:v>417.15410000000003</c:v>
                </c:pt>
                <c:pt idx="15770">
                  <c:v>417.16480000000001</c:v>
                </c:pt>
                <c:pt idx="15771">
                  <c:v>417.17500000000001</c:v>
                </c:pt>
                <c:pt idx="15772">
                  <c:v>417.18610000000001</c:v>
                </c:pt>
                <c:pt idx="15773">
                  <c:v>417.19589999999999</c:v>
                </c:pt>
                <c:pt idx="15774">
                  <c:v>417.2056</c:v>
                </c:pt>
                <c:pt idx="15775">
                  <c:v>417.21660000000003</c:v>
                </c:pt>
                <c:pt idx="15776">
                  <c:v>417.22660000000002</c:v>
                </c:pt>
                <c:pt idx="15777">
                  <c:v>417.23860000000002</c:v>
                </c:pt>
                <c:pt idx="15778">
                  <c:v>417.24720000000002</c:v>
                </c:pt>
                <c:pt idx="15779">
                  <c:v>417.25799999999998</c:v>
                </c:pt>
                <c:pt idx="15780">
                  <c:v>417.27</c:v>
                </c:pt>
                <c:pt idx="15781">
                  <c:v>417.28210000000001</c:v>
                </c:pt>
                <c:pt idx="15782">
                  <c:v>417.29219999999998</c:v>
                </c:pt>
                <c:pt idx="15783">
                  <c:v>417.3039</c:v>
                </c:pt>
                <c:pt idx="15784">
                  <c:v>417.31290000000001</c:v>
                </c:pt>
                <c:pt idx="15785">
                  <c:v>417.32470000000001</c:v>
                </c:pt>
                <c:pt idx="15786">
                  <c:v>417.33550000000002</c:v>
                </c:pt>
                <c:pt idx="15787">
                  <c:v>417.34879999999998</c:v>
                </c:pt>
                <c:pt idx="15788">
                  <c:v>417.35969999999998</c:v>
                </c:pt>
                <c:pt idx="15789">
                  <c:v>417.37079999999997</c:v>
                </c:pt>
                <c:pt idx="15790">
                  <c:v>417.38010000000003</c:v>
                </c:pt>
                <c:pt idx="15791">
                  <c:v>417.3922</c:v>
                </c:pt>
                <c:pt idx="15792">
                  <c:v>417.404</c:v>
                </c:pt>
                <c:pt idx="15793">
                  <c:v>417.4135</c:v>
                </c:pt>
                <c:pt idx="15794">
                  <c:v>417.42500000000001</c:v>
                </c:pt>
                <c:pt idx="15795">
                  <c:v>417.43579999999997</c:v>
                </c:pt>
                <c:pt idx="15796">
                  <c:v>417.44720000000001</c:v>
                </c:pt>
                <c:pt idx="15797">
                  <c:v>417.4581</c:v>
                </c:pt>
                <c:pt idx="15798">
                  <c:v>417.46940000000001</c:v>
                </c:pt>
                <c:pt idx="15799">
                  <c:v>417.4794</c:v>
                </c:pt>
                <c:pt idx="15800">
                  <c:v>417.49059999999997</c:v>
                </c:pt>
                <c:pt idx="15801">
                  <c:v>417.50029999999998</c:v>
                </c:pt>
                <c:pt idx="15802">
                  <c:v>417.5111</c:v>
                </c:pt>
                <c:pt idx="15803">
                  <c:v>417.5215</c:v>
                </c:pt>
                <c:pt idx="15804">
                  <c:v>417.53280000000001</c:v>
                </c:pt>
                <c:pt idx="15805">
                  <c:v>417.54320000000001</c:v>
                </c:pt>
                <c:pt idx="15806">
                  <c:v>417.5532</c:v>
                </c:pt>
                <c:pt idx="15807">
                  <c:v>417.56439999999998</c:v>
                </c:pt>
                <c:pt idx="15808">
                  <c:v>417.57389999999998</c:v>
                </c:pt>
                <c:pt idx="15809">
                  <c:v>417.58440000000002</c:v>
                </c:pt>
                <c:pt idx="15810">
                  <c:v>417.59620000000001</c:v>
                </c:pt>
                <c:pt idx="15811">
                  <c:v>417.60649999999998</c:v>
                </c:pt>
                <c:pt idx="15812">
                  <c:v>417.6157</c:v>
                </c:pt>
                <c:pt idx="15813">
                  <c:v>417.62810000000002</c:v>
                </c:pt>
                <c:pt idx="15814">
                  <c:v>417.63869999999997</c:v>
                </c:pt>
                <c:pt idx="15815">
                  <c:v>417.64960000000002</c:v>
                </c:pt>
                <c:pt idx="15816">
                  <c:v>417.66109999999998</c:v>
                </c:pt>
                <c:pt idx="15817">
                  <c:v>417.67180000000002</c:v>
                </c:pt>
                <c:pt idx="15818">
                  <c:v>417.68200000000002</c:v>
                </c:pt>
                <c:pt idx="15819">
                  <c:v>417.69150000000002</c:v>
                </c:pt>
                <c:pt idx="15820">
                  <c:v>417.70420000000001</c:v>
                </c:pt>
                <c:pt idx="15821">
                  <c:v>417.71539999999999</c:v>
                </c:pt>
                <c:pt idx="15822">
                  <c:v>417.72500000000002</c:v>
                </c:pt>
                <c:pt idx="15823">
                  <c:v>417.73630000000003</c:v>
                </c:pt>
                <c:pt idx="15824">
                  <c:v>417.74680000000001</c:v>
                </c:pt>
                <c:pt idx="15825">
                  <c:v>417.75799999999998</c:v>
                </c:pt>
                <c:pt idx="15826">
                  <c:v>417.76909999999998</c:v>
                </c:pt>
                <c:pt idx="15827">
                  <c:v>417.77859999999998</c:v>
                </c:pt>
                <c:pt idx="15828">
                  <c:v>417.7903</c:v>
                </c:pt>
                <c:pt idx="15829">
                  <c:v>417.79910000000001</c:v>
                </c:pt>
                <c:pt idx="15830">
                  <c:v>417.8116</c:v>
                </c:pt>
                <c:pt idx="15831">
                  <c:v>417.82229999999998</c:v>
                </c:pt>
                <c:pt idx="15832">
                  <c:v>417.83179999999999</c:v>
                </c:pt>
                <c:pt idx="15833">
                  <c:v>417.84199999999998</c:v>
                </c:pt>
                <c:pt idx="15834">
                  <c:v>417.8528</c:v>
                </c:pt>
                <c:pt idx="15835">
                  <c:v>417.86450000000002</c:v>
                </c:pt>
                <c:pt idx="15836">
                  <c:v>417.87560000000002</c:v>
                </c:pt>
                <c:pt idx="15837">
                  <c:v>417.88560000000001</c:v>
                </c:pt>
                <c:pt idx="15838">
                  <c:v>417.8972</c:v>
                </c:pt>
                <c:pt idx="15839">
                  <c:v>417.9076</c:v>
                </c:pt>
                <c:pt idx="15840">
                  <c:v>417.91699999999997</c:v>
                </c:pt>
                <c:pt idx="15841">
                  <c:v>417.9289</c:v>
                </c:pt>
                <c:pt idx="15842">
                  <c:v>417.9402</c:v>
                </c:pt>
                <c:pt idx="15843">
                  <c:v>417.95</c:v>
                </c:pt>
                <c:pt idx="15844">
                  <c:v>417.95979999999997</c:v>
                </c:pt>
                <c:pt idx="15845">
                  <c:v>417.97070000000002</c:v>
                </c:pt>
                <c:pt idx="15846">
                  <c:v>417.98129999999998</c:v>
                </c:pt>
                <c:pt idx="15847">
                  <c:v>417.99200000000002</c:v>
                </c:pt>
                <c:pt idx="15848">
                  <c:v>418.0016</c:v>
                </c:pt>
                <c:pt idx="15849">
                  <c:v>418.01209999999998</c:v>
                </c:pt>
                <c:pt idx="15850">
                  <c:v>418.02249999999998</c:v>
                </c:pt>
                <c:pt idx="15851">
                  <c:v>418.03390000000002</c:v>
                </c:pt>
                <c:pt idx="15852">
                  <c:v>418.04469999999998</c:v>
                </c:pt>
                <c:pt idx="15853">
                  <c:v>418.05579999999998</c:v>
                </c:pt>
                <c:pt idx="15854">
                  <c:v>418.06479999999999</c:v>
                </c:pt>
                <c:pt idx="15855">
                  <c:v>418.07589999999999</c:v>
                </c:pt>
                <c:pt idx="15856">
                  <c:v>418.08690000000001</c:v>
                </c:pt>
                <c:pt idx="15857">
                  <c:v>418.09780000000001</c:v>
                </c:pt>
                <c:pt idx="15858">
                  <c:v>418.10820000000001</c:v>
                </c:pt>
                <c:pt idx="15859">
                  <c:v>418.11919999999998</c:v>
                </c:pt>
                <c:pt idx="15860">
                  <c:v>418.13080000000002</c:v>
                </c:pt>
                <c:pt idx="15861">
                  <c:v>418.14019999999999</c:v>
                </c:pt>
                <c:pt idx="15862">
                  <c:v>418.15120000000002</c:v>
                </c:pt>
                <c:pt idx="15863">
                  <c:v>418.16230000000002</c:v>
                </c:pt>
                <c:pt idx="15864">
                  <c:v>418.17079999999999</c:v>
                </c:pt>
                <c:pt idx="15865">
                  <c:v>418.18119999999999</c:v>
                </c:pt>
                <c:pt idx="15866">
                  <c:v>418.19069999999999</c:v>
                </c:pt>
                <c:pt idx="15867">
                  <c:v>418.20269999999999</c:v>
                </c:pt>
                <c:pt idx="15868">
                  <c:v>418.21300000000002</c:v>
                </c:pt>
                <c:pt idx="15869">
                  <c:v>418.22390000000001</c:v>
                </c:pt>
                <c:pt idx="15870">
                  <c:v>418.23520000000002</c:v>
                </c:pt>
                <c:pt idx="15871">
                  <c:v>418.24430000000001</c:v>
                </c:pt>
                <c:pt idx="15872">
                  <c:v>418.25599999999997</c:v>
                </c:pt>
                <c:pt idx="15873">
                  <c:v>418.2679</c:v>
                </c:pt>
                <c:pt idx="15874">
                  <c:v>418.27820000000003</c:v>
                </c:pt>
                <c:pt idx="15875">
                  <c:v>418.28870000000001</c:v>
                </c:pt>
                <c:pt idx="15876">
                  <c:v>418.29880000000003</c:v>
                </c:pt>
                <c:pt idx="15877">
                  <c:v>418.30840000000001</c:v>
                </c:pt>
                <c:pt idx="15878">
                  <c:v>418.32100000000003</c:v>
                </c:pt>
                <c:pt idx="15879">
                  <c:v>418.33170000000001</c:v>
                </c:pt>
                <c:pt idx="15880">
                  <c:v>418.34089999999998</c:v>
                </c:pt>
                <c:pt idx="15881">
                  <c:v>418.35219999999998</c:v>
                </c:pt>
                <c:pt idx="15882">
                  <c:v>418.36239999999998</c:v>
                </c:pt>
                <c:pt idx="15883">
                  <c:v>418.37200000000001</c:v>
                </c:pt>
                <c:pt idx="15884">
                  <c:v>418.38130000000001</c:v>
                </c:pt>
                <c:pt idx="15885">
                  <c:v>418.3938</c:v>
                </c:pt>
                <c:pt idx="15886">
                  <c:v>418.40370000000001</c:v>
                </c:pt>
                <c:pt idx="15887">
                  <c:v>418.41500000000002</c:v>
                </c:pt>
                <c:pt idx="15888">
                  <c:v>418.42610000000002</c:v>
                </c:pt>
                <c:pt idx="15889">
                  <c:v>418.43720000000002</c:v>
                </c:pt>
                <c:pt idx="15890">
                  <c:v>418.4461</c:v>
                </c:pt>
                <c:pt idx="15891">
                  <c:v>418.45760000000001</c:v>
                </c:pt>
                <c:pt idx="15892">
                  <c:v>418.46800000000002</c:v>
                </c:pt>
                <c:pt idx="15893">
                  <c:v>418.47859999999997</c:v>
                </c:pt>
                <c:pt idx="15894">
                  <c:v>418.48880000000003</c:v>
                </c:pt>
                <c:pt idx="15895">
                  <c:v>418.50020000000001</c:v>
                </c:pt>
                <c:pt idx="15896">
                  <c:v>418.5102</c:v>
                </c:pt>
                <c:pt idx="15897">
                  <c:v>418.52109999999999</c:v>
                </c:pt>
                <c:pt idx="15898">
                  <c:v>418.53219999999999</c:v>
                </c:pt>
                <c:pt idx="15899">
                  <c:v>418.54340000000002</c:v>
                </c:pt>
                <c:pt idx="15900">
                  <c:v>418.55430000000001</c:v>
                </c:pt>
                <c:pt idx="15901">
                  <c:v>418.56599999999997</c:v>
                </c:pt>
                <c:pt idx="15902">
                  <c:v>418.57690000000002</c:v>
                </c:pt>
                <c:pt idx="15903">
                  <c:v>418.58819999999997</c:v>
                </c:pt>
                <c:pt idx="15904">
                  <c:v>418.59859999999998</c:v>
                </c:pt>
                <c:pt idx="15905">
                  <c:v>418.60910000000001</c:v>
                </c:pt>
                <c:pt idx="15906">
                  <c:v>418.61919999999998</c:v>
                </c:pt>
                <c:pt idx="15907">
                  <c:v>418.62830000000002</c:v>
                </c:pt>
                <c:pt idx="15908">
                  <c:v>418.63900000000001</c:v>
                </c:pt>
                <c:pt idx="15909">
                  <c:v>418.65199999999999</c:v>
                </c:pt>
                <c:pt idx="15910">
                  <c:v>418.66250000000002</c:v>
                </c:pt>
                <c:pt idx="15911">
                  <c:v>418.67419999999998</c:v>
                </c:pt>
                <c:pt idx="15912">
                  <c:v>418.68470000000002</c:v>
                </c:pt>
                <c:pt idx="15913">
                  <c:v>418.69420000000002</c:v>
                </c:pt>
                <c:pt idx="15914">
                  <c:v>418.70440000000002</c:v>
                </c:pt>
                <c:pt idx="15915">
                  <c:v>418.71499999999997</c:v>
                </c:pt>
                <c:pt idx="15916">
                  <c:v>418.72649999999999</c:v>
                </c:pt>
                <c:pt idx="15917">
                  <c:v>418.73759999999999</c:v>
                </c:pt>
                <c:pt idx="15918">
                  <c:v>418.7475</c:v>
                </c:pt>
                <c:pt idx="15919">
                  <c:v>418.75779999999997</c:v>
                </c:pt>
                <c:pt idx="15920">
                  <c:v>418.76920000000001</c:v>
                </c:pt>
                <c:pt idx="15921">
                  <c:v>418.78100000000001</c:v>
                </c:pt>
                <c:pt idx="15922">
                  <c:v>418.791</c:v>
                </c:pt>
                <c:pt idx="15923">
                  <c:v>418.80309999999997</c:v>
                </c:pt>
                <c:pt idx="15924">
                  <c:v>418.81290000000001</c:v>
                </c:pt>
                <c:pt idx="15925">
                  <c:v>418.82310000000001</c:v>
                </c:pt>
                <c:pt idx="15926">
                  <c:v>418.83300000000003</c:v>
                </c:pt>
                <c:pt idx="15927">
                  <c:v>418.8433</c:v>
                </c:pt>
                <c:pt idx="15928">
                  <c:v>418.8544</c:v>
                </c:pt>
                <c:pt idx="15929">
                  <c:v>418.86559999999997</c:v>
                </c:pt>
                <c:pt idx="15930">
                  <c:v>418.8759</c:v>
                </c:pt>
                <c:pt idx="15931">
                  <c:v>418.88650000000001</c:v>
                </c:pt>
                <c:pt idx="15932">
                  <c:v>418.8972</c:v>
                </c:pt>
                <c:pt idx="15933">
                  <c:v>418.9074</c:v>
                </c:pt>
                <c:pt idx="15934">
                  <c:v>418.91669999999999</c:v>
                </c:pt>
                <c:pt idx="15935">
                  <c:v>418.92939999999999</c:v>
                </c:pt>
                <c:pt idx="15936">
                  <c:v>418.93950000000001</c:v>
                </c:pt>
                <c:pt idx="15937">
                  <c:v>418.94900000000001</c:v>
                </c:pt>
                <c:pt idx="15938">
                  <c:v>418.96100000000001</c:v>
                </c:pt>
                <c:pt idx="15939">
                  <c:v>418.97059999999999</c:v>
                </c:pt>
                <c:pt idx="15940">
                  <c:v>418.9812</c:v>
                </c:pt>
                <c:pt idx="15941">
                  <c:v>418.99239999999998</c:v>
                </c:pt>
                <c:pt idx="15942">
                  <c:v>419.00470000000001</c:v>
                </c:pt>
                <c:pt idx="15943">
                  <c:v>419.01499999999999</c:v>
                </c:pt>
                <c:pt idx="15944">
                  <c:v>419.02600000000001</c:v>
                </c:pt>
                <c:pt idx="15945">
                  <c:v>419.03590000000003</c:v>
                </c:pt>
                <c:pt idx="15946">
                  <c:v>419.04660000000001</c:v>
                </c:pt>
                <c:pt idx="15947">
                  <c:v>419.0566</c:v>
                </c:pt>
                <c:pt idx="15948">
                  <c:v>419.06799999999998</c:v>
                </c:pt>
                <c:pt idx="15949">
                  <c:v>419.0797</c:v>
                </c:pt>
                <c:pt idx="15950">
                  <c:v>419.09089999999998</c:v>
                </c:pt>
                <c:pt idx="15951">
                  <c:v>419.10149999999999</c:v>
                </c:pt>
                <c:pt idx="15952">
                  <c:v>419.1114</c:v>
                </c:pt>
                <c:pt idx="15953">
                  <c:v>419.125</c:v>
                </c:pt>
                <c:pt idx="15954">
                  <c:v>419.13479999999998</c:v>
                </c:pt>
                <c:pt idx="15955">
                  <c:v>419.14569999999998</c:v>
                </c:pt>
                <c:pt idx="15956">
                  <c:v>419.15600000000001</c:v>
                </c:pt>
                <c:pt idx="15957">
                  <c:v>419.16759999999999</c:v>
                </c:pt>
                <c:pt idx="15958">
                  <c:v>419.17899999999997</c:v>
                </c:pt>
                <c:pt idx="15959">
                  <c:v>419.18959999999998</c:v>
                </c:pt>
                <c:pt idx="15960">
                  <c:v>419.2004</c:v>
                </c:pt>
                <c:pt idx="15961">
                  <c:v>419.21080000000001</c:v>
                </c:pt>
                <c:pt idx="15962">
                  <c:v>419.22140000000002</c:v>
                </c:pt>
                <c:pt idx="15963">
                  <c:v>419.23180000000002</c:v>
                </c:pt>
                <c:pt idx="15964">
                  <c:v>419.24180000000001</c:v>
                </c:pt>
                <c:pt idx="15965">
                  <c:v>419.2516</c:v>
                </c:pt>
                <c:pt idx="15966">
                  <c:v>419.26440000000002</c:v>
                </c:pt>
                <c:pt idx="15967">
                  <c:v>419.27390000000003</c:v>
                </c:pt>
                <c:pt idx="15968">
                  <c:v>419.28359999999998</c:v>
                </c:pt>
                <c:pt idx="15969">
                  <c:v>419.29419999999999</c:v>
                </c:pt>
                <c:pt idx="15970">
                  <c:v>419.30540000000002</c:v>
                </c:pt>
                <c:pt idx="15971">
                  <c:v>419.31569999999999</c:v>
                </c:pt>
                <c:pt idx="15972">
                  <c:v>419.32560000000001</c:v>
                </c:pt>
                <c:pt idx="15973">
                  <c:v>419.33659999999998</c:v>
                </c:pt>
                <c:pt idx="15974">
                  <c:v>419.34550000000002</c:v>
                </c:pt>
                <c:pt idx="15975">
                  <c:v>419.35500000000002</c:v>
                </c:pt>
                <c:pt idx="15976">
                  <c:v>419.36649999999997</c:v>
                </c:pt>
                <c:pt idx="15977">
                  <c:v>419.37830000000002</c:v>
                </c:pt>
                <c:pt idx="15978">
                  <c:v>419.38799999999998</c:v>
                </c:pt>
                <c:pt idx="15979">
                  <c:v>419.39780000000002</c:v>
                </c:pt>
                <c:pt idx="15980">
                  <c:v>419.40800000000002</c:v>
                </c:pt>
                <c:pt idx="15981">
                  <c:v>419.41950000000003</c:v>
                </c:pt>
                <c:pt idx="15982">
                  <c:v>419.43060000000003</c:v>
                </c:pt>
                <c:pt idx="15983">
                  <c:v>419.43959999999998</c:v>
                </c:pt>
                <c:pt idx="15984">
                  <c:v>419.452</c:v>
                </c:pt>
                <c:pt idx="15985">
                  <c:v>419.46039999999999</c:v>
                </c:pt>
                <c:pt idx="15986">
                  <c:v>419.47199999999998</c:v>
                </c:pt>
                <c:pt idx="15987">
                  <c:v>419.4828</c:v>
                </c:pt>
                <c:pt idx="15988">
                  <c:v>419.49360000000001</c:v>
                </c:pt>
                <c:pt idx="15989">
                  <c:v>419.50560000000002</c:v>
                </c:pt>
                <c:pt idx="15990">
                  <c:v>419.51479999999998</c:v>
                </c:pt>
                <c:pt idx="15991">
                  <c:v>419.52589999999998</c:v>
                </c:pt>
                <c:pt idx="15992">
                  <c:v>419.53559999999999</c:v>
                </c:pt>
                <c:pt idx="15993">
                  <c:v>419.54489999999998</c:v>
                </c:pt>
                <c:pt idx="15994">
                  <c:v>419.55619999999999</c:v>
                </c:pt>
                <c:pt idx="15995">
                  <c:v>419.56670000000003</c:v>
                </c:pt>
                <c:pt idx="15996">
                  <c:v>419.57799999999997</c:v>
                </c:pt>
                <c:pt idx="15997">
                  <c:v>419.58769999999998</c:v>
                </c:pt>
                <c:pt idx="15998">
                  <c:v>419.59840000000003</c:v>
                </c:pt>
                <c:pt idx="15999">
                  <c:v>419.61</c:v>
                </c:pt>
                <c:pt idx="16000">
                  <c:v>419.61970000000002</c:v>
                </c:pt>
                <c:pt idx="16001">
                  <c:v>419.63</c:v>
                </c:pt>
                <c:pt idx="16002">
                  <c:v>419.63940000000002</c:v>
                </c:pt>
                <c:pt idx="16003">
                  <c:v>419.6506</c:v>
                </c:pt>
                <c:pt idx="16004">
                  <c:v>419.66210000000001</c:v>
                </c:pt>
                <c:pt idx="16005">
                  <c:v>419.67160000000001</c:v>
                </c:pt>
                <c:pt idx="16006">
                  <c:v>419.68279999999999</c:v>
                </c:pt>
                <c:pt idx="16007">
                  <c:v>419.69279999999998</c:v>
                </c:pt>
                <c:pt idx="16008">
                  <c:v>419.70350000000002</c:v>
                </c:pt>
                <c:pt idx="16009">
                  <c:v>419.71409999999997</c:v>
                </c:pt>
                <c:pt idx="16010">
                  <c:v>419.72399999999999</c:v>
                </c:pt>
                <c:pt idx="16011">
                  <c:v>419.73520000000002</c:v>
                </c:pt>
                <c:pt idx="16012">
                  <c:v>419.74400000000003</c:v>
                </c:pt>
                <c:pt idx="16013">
                  <c:v>419.755</c:v>
                </c:pt>
                <c:pt idx="16014">
                  <c:v>419.76639999999998</c:v>
                </c:pt>
                <c:pt idx="16015">
                  <c:v>419.77679999999998</c:v>
                </c:pt>
                <c:pt idx="16016">
                  <c:v>419.7876</c:v>
                </c:pt>
                <c:pt idx="16017">
                  <c:v>419.79880000000003</c:v>
                </c:pt>
                <c:pt idx="16018">
                  <c:v>419.80869999999999</c:v>
                </c:pt>
                <c:pt idx="16019">
                  <c:v>419.81939999999997</c:v>
                </c:pt>
                <c:pt idx="16020">
                  <c:v>419.83010000000002</c:v>
                </c:pt>
                <c:pt idx="16021">
                  <c:v>419.84019999999998</c:v>
                </c:pt>
                <c:pt idx="16022">
                  <c:v>419.85109999999997</c:v>
                </c:pt>
                <c:pt idx="16023">
                  <c:v>419.86270000000002</c:v>
                </c:pt>
                <c:pt idx="16024">
                  <c:v>419.8734</c:v>
                </c:pt>
                <c:pt idx="16025">
                  <c:v>419.88400000000001</c:v>
                </c:pt>
                <c:pt idx="16026">
                  <c:v>419.89440000000002</c:v>
                </c:pt>
                <c:pt idx="16027">
                  <c:v>419.9058</c:v>
                </c:pt>
                <c:pt idx="16028">
                  <c:v>419.91640000000001</c:v>
                </c:pt>
                <c:pt idx="16029">
                  <c:v>419.92700000000002</c:v>
                </c:pt>
                <c:pt idx="16030">
                  <c:v>419.93700000000001</c:v>
                </c:pt>
                <c:pt idx="16031">
                  <c:v>419.94729999999998</c:v>
                </c:pt>
                <c:pt idx="16032">
                  <c:v>419.95859999999999</c:v>
                </c:pt>
                <c:pt idx="16033">
                  <c:v>419.97039999999998</c:v>
                </c:pt>
                <c:pt idx="16034">
                  <c:v>419.98</c:v>
                </c:pt>
                <c:pt idx="16035">
                  <c:v>419.99029999999999</c:v>
                </c:pt>
                <c:pt idx="16036">
                  <c:v>420.00080000000003</c:v>
                </c:pt>
                <c:pt idx="16037">
                  <c:v>420.0102</c:v>
                </c:pt>
                <c:pt idx="16038">
                  <c:v>420.02179999999998</c:v>
                </c:pt>
                <c:pt idx="16039">
                  <c:v>420.0351</c:v>
                </c:pt>
                <c:pt idx="16040">
                  <c:v>420.04480000000001</c:v>
                </c:pt>
                <c:pt idx="16041">
                  <c:v>420.05590000000001</c:v>
                </c:pt>
                <c:pt idx="16042">
                  <c:v>420.06459999999998</c:v>
                </c:pt>
                <c:pt idx="16043">
                  <c:v>420.07600000000002</c:v>
                </c:pt>
                <c:pt idx="16044">
                  <c:v>420.08609999999999</c:v>
                </c:pt>
                <c:pt idx="16045">
                  <c:v>420.09699999999998</c:v>
                </c:pt>
                <c:pt idx="16046">
                  <c:v>420.108</c:v>
                </c:pt>
                <c:pt idx="16047">
                  <c:v>420.11900000000003</c:v>
                </c:pt>
                <c:pt idx="16048">
                  <c:v>420.12880000000001</c:v>
                </c:pt>
                <c:pt idx="16049">
                  <c:v>420.14060000000001</c:v>
                </c:pt>
                <c:pt idx="16050">
                  <c:v>420.15140000000002</c:v>
                </c:pt>
                <c:pt idx="16051">
                  <c:v>420.16269999999997</c:v>
                </c:pt>
                <c:pt idx="16052">
                  <c:v>420.17259999999999</c:v>
                </c:pt>
                <c:pt idx="16053">
                  <c:v>420.18329999999997</c:v>
                </c:pt>
                <c:pt idx="16054">
                  <c:v>420.19260000000003</c:v>
                </c:pt>
                <c:pt idx="16055">
                  <c:v>420.20460000000003</c:v>
                </c:pt>
                <c:pt idx="16056">
                  <c:v>420.21409999999997</c:v>
                </c:pt>
                <c:pt idx="16057">
                  <c:v>420.22460000000001</c:v>
                </c:pt>
                <c:pt idx="16058">
                  <c:v>420.2346</c:v>
                </c:pt>
                <c:pt idx="16059">
                  <c:v>420.24619999999999</c:v>
                </c:pt>
                <c:pt idx="16060">
                  <c:v>420.25560000000002</c:v>
                </c:pt>
                <c:pt idx="16061">
                  <c:v>420.26830000000001</c:v>
                </c:pt>
                <c:pt idx="16062">
                  <c:v>420.27890000000002</c:v>
                </c:pt>
                <c:pt idx="16063">
                  <c:v>420.28980000000001</c:v>
                </c:pt>
                <c:pt idx="16064">
                  <c:v>420.30040000000002</c:v>
                </c:pt>
                <c:pt idx="16065">
                  <c:v>420.3116</c:v>
                </c:pt>
                <c:pt idx="16066">
                  <c:v>420.32170000000002</c:v>
                </c:pt>
                <c:pt idx="16067">
                  <c:v>420.33139999999997</c:v>
                </c:pt>
                <c:pt idx="16068">
                  <c:v>420.34160000000003</c:v>
                </c:pt>
                <c:pt idx="16069">
                  <c:v>420.35329999999999</c:v>
                </c:pt>
                <c:pt idx="16070">
                  <c:v>420.36320000000001</c:v>
                </c:pt>
                <c:pt idx="16071">
                  <c:v>420.375</c:v>
                </c:pt>
                <c:pt idx="16072">
                  <c:v>420.38560000000001</c:v>
                </c:pt>
                <c:pt idx="16073">
                  <c:v>420.3954</c:v>
                </c:pt>
                <c:pt idx="16074">
                  <c:v>420.40640000000002</c:v>
                </c:pt>
                <c:pt idx="16075">
                  <c:v>420.41629999999998</c:v>
                </c:pt>
                <c:pt idx="16076">
                  <c:v>420.42619999999999</c:v>
                </c:pt>
                <c:pt idx="16077">
                  <c:v>420.43610000000001</c:v>
                </c:pt>
                <c:pt idx="16078">
                  <c:v>420.44639999999998</c:v>
                </c:pt>
                <c:pt idx="16079">
                  <c:v>420.45650000000001</c:v>
                </c:pt>
                <c:pt idx="16080">
                  <c:v>420.46699999999998</c:v>
                </c:pt>
                <c:pt idx="16081">
                  <c:v>420.4776</c:v>
                </c:pt>
                <c:pt idx="16082">
                  <c:v>420.48939999999999</c:v>
                </c:pt>
                <c:pt idx="16083">
                  <c:v>420.49900000000002</c:v>
                </c:pt>
                <c:pt idx="16084">
                  <c:v>420.51029999999997</c:v>
                </c:pt>
                <c:pt idx="16085">
                  <c:v>420.52089999999998</c:v>
                </c:pt>
                <c:pt idx="16086">
                  <c:v>420.53100000000001</c:v>
                </c:pt>
                <c:pt idx="16087">
                  <c:v>420.54079999999999</c:v>
                </c:pt>
                <c:pt idx="16088">
                  <c:v>420.55090000000001</c:v>
                </c:pt>
                <c:pt idx="16089">
                  <c:v>420.56290000000001</c:v>
                </c:pt>
                <c:pt idx="16090">
                  <c:v>420.57279999999997</c:v>
                </c:pt>
                <c:pt idx="16091">
                  <c:v>420.58210000000003</c:v>
                </c:pt>
                <c:pt idx="16092">
                  <c:v>420.5926</c:v>
                </c:pt>
                <c:pt idx="16093">
                  <c:v>420.60329999999999</c:v>
                </c:pt>
                <c:pt idx="16094">
                  <c:v>420.6146</c:v>
                </c:pt>
                <c:pt idx="16095">
                  <c:v>420.6259</c:v>
                </c:pt>
                <c:pt idx="16096">
                  <c:v>420.63459999999998</c:v>
                </c:pt>
                <c:pt idx="16097">
                  <c:v>420.64609999999999</c:v>
                </c:pt>
                <c:pt idx="16098">
                  <c:v>420.6567</c:v>
                </c:pt>
                <c:pt idx="16099">
                  <c:v>420.66739999999999</c:v>
                </c:pt>
                <c:pt idx="16100">
                  <c:v>420.67720000000003</c:v>
                </c:pt>
                <c:pt idx="16101">
                  <c:v>420.68630000000002</c:v>
                </c:pt>
                <c:pt idx="16102">
                  <c:v>420.69819999999999</c:v>
                </c:pt>
                <c:pt idx="16103">
                  <c:v>420.70859999999999</c:v>
                </c:pt>
                <c:pt idx="16104">
                  <c:v>420.72</c:v>
                </c:pt>
                <c:pt idx="16105">
                  <c:v>420.73129999999998</c:v>
                </c:pt>
                <c:pt idx="16106">
                  <c:v>420.74160000000001</c:v>
                </c:pt>
                <c:pt idx="16107">
                  <c:v>420.75240000000002</c:v>
                </c:pt>
                <c:pt idx="16108">
                  <c:v>420.76240000000001</c:v>
                </c:pt>
                <c:pt idx="16109">
                  <c:v>420.77480000000003</c:v>
                </c:pt>
                <c:pt idx="16110">
                  <c:v>420.78500000000003</c:v>
                </c:pt>
                <c:pt idx="16111">
                  <c:v>420.79399999999998</c:v>
                </c:pt>
                <c:pt idx="16112">
                  <c:v>420.80500000000001</c:v>
                </c:pt>
                <c:pt idx="16113">
                  <c:v>420.81740000000002</c:v>
                </c:pt>
                <c:pt idx="16114">
                  <c:v>420.8279</c:v>
                </c:pt>
                <c:pt idx="16115">
                  <c:v>420.83760000000001</c:v>
                </c:pt>
                <c:pt idx="16116">
                  <c:v>420.8476</c:v>
                </c:pt>
                <c:pt idx="16117">
                  <c:v>420.85879999999997</c:v>
                </c:pt>
                <c:pt idx="16118">
                  <c:v>420.86799999999999</c:v>
                </c:pt>
                <c:pt idx="16119">
                  <c:v>420.87959999999998</c:v>
                </c:pt>
                <c:pt idx="16120">
                  <c:v>420.89120000000003</c:v>
                </c:pt>
                <c:pt idx="16121">
                  <c:v>420.90100000000001</c:v>
                </c:pt>
                <c:pt idx="16122">
                  <c:v>420.91030000000001</c:v>
                </c:pt>
                <c:pt idx="16123">
                  <c:v>420.9187</c:v>
                </c:pt>
                <c:pt idx="16124">
                  <c:v>420.92950000000002</c:v>
                </c:pt>
                <c:pt idx="16125">
                  <c:v>420.94040000000001</c:v>
                </c:pt>
                <c:pt idx="16126">
                  <c:v>420.95119999999997</c:v>
                </c:pt>
                <c:pt idx="16127">
                  <c:v>420.96199999999999</c:v>
                </c:pt>
                <c:pt idx="16128">
                  <c:v>420.97340000000003</c:v>
                </c:pt>
                <c:pt idx="16129">
                  <c:v>420.98500000000001</c:v>
                </c:pt>
                <c:pt idx="16130">
                  <c:v>420.99509999999998</c:v>
                </c:pt>
                <c:pt idx="16131">
                  <c:v>421.0068</c:v>
                </c:pt>
                <c:pt idx="16132">
                  <c:v>421.01760000000002</c:v>
                </c:pt>
                <c:pt idx="16133">
                  <c:v>421.02839999999998</c:v>
                </c:pt>
                <c:pt idx="16134">
                  <c:v>421.03899999999999</c:v>
                </c:pt>
                <c:pt idx="16135">
                  <c:v>421.0478</c:v>
                </c:pt>
                <c:pt idx="16136">
                  <c:v>421.05959999999999</c:v>
                </c:pt>
                <c:pt idx="16137">
                  <c:v>421.06869999999998</c:v>
                </c:pt>
                <c:pt idx="16138">
                  <c:v>421.07940000000002</c:v>
                </c:pt>
                <c:pt idx="16139">
                  <c:v>421.09160000000003</c:v>
                </c:pt>
                <c:pt idx="16140">
                  <c:v>421.10160000000002</c:v>
                </c:pt>
                <c:pt idx="16141">
                  <c:v>421.11059999999998</c:v>
                </c:pt>
                <c:pt idx="16142">
                  <c:v>421.12310000000002</c:v>
                </c:pt>
                <c:pt idx="16143">
                  <c:v>421.13279999999997</c:v>
                </c:pt>
                <c:pt idx="16144">
                  <c:v>421.14299999999997</c:v>
                </c:pt>
                <c:pt idx="16145">
                  <c:v>421.1542</c:v>
                </c:pt>
                <c:pt idx="16146">
                  <c:v>421.16460000000001</c:v>
                </c:pt>
                <c:pt idx="16147">
                  <c:v>421.17380000000003</c:v>
                </c:pt>
                <c:pt idx="16148">
                  <c:v>421.18380000000002</c:v>
                </c:pt>
                <c:pt idx="16149">
                  <c:v>421.19200000000001</c:v>
                </c:pt>
                <c:pt idx="16150">
                  <c:v>421.2045</c:v>
                </c:pt>
                <c:pt idx="16151">
                  <c:v>421.21300000000002</c:v>
                </c:pt>
                <c:pt idx="16152">
                  <c:v>421.22239999999999</c:v>
                </c:pt>
                <c:pt idx="16153">
                  <c:v>421.233</c:v>
                </c:pt>
                <c:pt idx="16154">
                  <c:v>421.24380000000002</c:v>
                </c:pt>
                <c:pt idx="16155">
                  <c:v>421.2552</c:v>
                </c:pt>
                <c:pt idx="16156">
                  <c:v>421.26299999999998</c:v>
                </c:pt>
                <c:pt idx="16157">
                  <c:v>421.27359999999999</c:v>
                </c:pt>
                <c:pt idx="16158">
                  <c:v>421.28379999999999</c:v>
                </c:pt>
                <c:pt idx="16159">
                  <c:v>421.29349999999999</c:v>
                </c:pt>
                <c:pt idx="16160">
                  <c:v>421.30439999999999</c:v>
                </c:pt>
                <c:pt idx="16161">
                  <c:v>421.31439999999998</c:v>
                </c:pt>
                <c:pt idx="16162">
                  <c:v>421.32499999999999</c:v>
                </c:pt>
                <c:pt idx="16163">
                  <c:v>421.33519999999999</c:v>
                </c:pt>
                <c:pt idx="16164">
                  <c:v>421.34559999999999</c:v>
                </c:pt>
                <c:pt idx="16165">
                  <c:v>421.35840000000002</c:v>
                </c:pt>
                <c:pt idx="16166">
                  <c:v>421.36739999999998</c:v>
                </c:pt>
                <c:pt idx="16167">
                  <c:v>421.3775</c:v>
                </c:pt>
                <c:pt idx="16168">
                  <c:v>421.38670000000002</c:v>
                </c:pt>
                <c:pt idx="16169">
                  <c:v>421.39839999999998</c:v>
                </c:pt>
                <c:pt idx="16170">
                  <c:v>421.4083</c:v>
                </c:pt>
                <c:pt idx="16171">
                  <c:v>421.41879999999998</c:v>
                </c:pt>
                <c:pt idx="16172">
                  <c:v>421.42919999999998</c:v>
                </c:pt>
                <c:pt idx="16173">
                  <c:v>421.4402</c:v>
                </c:pt>
                <c:pt idx="16174">
                  <c:v>421.44920000000002</c:v>
                </c:pt>
                <c:pt idx="16175">
                  <c:v>421.46</c:v>
                </c:pt>
                <c:pt idx="16176">
                  <c:v>421.47070000000002</c:v>
                </c:pt>
                <c:pt idx="16177">
                  <c:v>421.48239999999998</c:v>
                </c:pt>
                <c:pt idx="16178">
                  <c:v>421.49099999999999</c:v>
                </c:pt>
                <c:pt idx="16179">
                  <c:v>421.50099999999998</c:v>
                </c:pt>
                <c:pt idx="16180">
                  <c:v>421.51139999999998</c:v>
                </c:pt>
                <c:pt idx="16181">
                  <c:v>421.52179999999998</c:v>
                </c:pt>
                <c:pt idx="16182">
                  <c:v>421.53129999999999</c:v>
                </c:pt>
                <c:pt idx="16183">
                  <c:v>421.54160000000002</c:v>
                </c:pt>
                <c:pt idx="16184">
                  <c:v>421.55160000000001</c:v>
                </c:pt>
                <c:pt idx="16185">
                  <c:v>421.56259999999997</c:v>
                </c:pt>
                <c:pt idx="16186">
                  <c:v>421.5736</c:v>
                </c:pt>
                <c:pt idx="16187">
                  <c:v>421.58460000000002</c:v>
                </c:pt>
                <c:pt idx="16188">
                  <c:v>421.59379999999999</c:v>
                </c:pt>
                <c:pt idx="16189">
                  <c:v>421.60359999999997</c:v>
                </c:pt>
                <c:pt idx="16190">
                  <c:v>421.61360000000002</c:v>
                </c:pt>
                <c:pt idx="16191">
                  <c:v>421.62459999999999</c:v>
                </c:pt>
                <c:pt idx="16192">
                  <c:v>421.63299999999998</c:v>
                </c:pt>
                <c:pt idx="16193">
                  <c:v>421.64400000000001</c:v>
                </c:pt>
                <c:pt idx="16194">
                  <c:v>421.65309999999999</c:v>
                </c:pt>
                <c:pt idx="16195">
                  <c:v>421.66340000000002</c:v>
                </c:pt>
                <c:pt idx="16196">
                  <c:v>421.67399999999998</c:v>
                </c:pt>
                <c:pt idx="16197">
                  <c:v>421.68520000000001</c:v>
                </c:pt>
                <c:pt idx="16198">
                  <c:v>421.69380000000001</c:v>
                </c:pt>
                <c:pt idx="16199">
                  <c:v>421.7056</c:v>
                </c:pt>
                <c:pt idx="16200">
                  <c:v>421.7158</c:v>
                </c:pt>
                <c:pt idx="16201">
                  <c:v>421.72629999999998</c:v>
                </c:pt>
                <c:pt idx="16202">
                  <c:v>421.73829999999998</c:v>
                </c:pt>
                <c:pt idx="16203">
                  <c:v>421.74860000000001</c:v>
                </c:pt>
                <c:pt idx="16204">
                  <c:v>421.75880000000001</c:v>
                </c:pt>
                <c:pt idx="16205">
                  <c:v>421.76940000000002</c:v>
                </c:pt>
                <c:pt idx="16206">
                  <c:v>421.779</c:v>
                </c:pt>
                <c:pt idx="16207">
                  <c:v>421.79</c:v>
                </c:pt>
                <c:pt idx="16208">
                  <c:v>421.80239999999998</c:v>
                </c:pt>
                <c:pt idx="16209">
                  <c:v>421.81119999999999</c:v>
                </c:pt>
                <c:pt idx="16210">
                  <c:v>421.82260000000002</c:v>
                </c:pt>
                <c:pt idx="16211">
                  <c:v>421.83330000000001</c:v>
                </c:pt>
                <c:pt idx="16212">
                  <c:v>421.84249999999997</c:v>
                </c:pt>
                <c:pt idx="16213">
                  <c:v>421.85219999999998</c:v>
                </c:pt>
                <c:pt idx="16214">
                  <c:v>421.86279999999999</c:v>
                </c:pt>
                <c:pt idx="16215">
                  <c:v>421.87240000000003</c:v>
                </c:pt>
                <c:pt idx="16216">
                  <c:v>421.88200000000001</c:v>
                </c:pt>
                <c:pt idx="16217">
                  <c:v>421.89179999999999</c:v>
                </c:pt>
                <c:pt idx="16218">
                  <c:v>421.90309999999999</c:v>
                </c:pt>
                <c:pt idx="16219">
                  <c:v>421.91219999999998</c:v>
                </c:pt>
                <c:pt idx="16220">
                  <c:v>421.9228</c:v>
                </c:pt>
                <c:pt idx="16221">
                  <c:v>421.9332</c:v>
                </c:pt>
                <c:pt idx="16222">
                  <c:v>421.94260000000003</c:v>
                </c:pt>
                <c:pt idx="16223">
                  <c:v>421.95479999999998</c:v>
                </c:pt>
                <c:pt idx="16224">
                  <c:v>421.964</c:v>
                </c:pt>
                <c:pt idx="16225">
                  <c:v>421.97539999999998</c:v>
                </c:pt>
                <c:pt idx="16226">
                  <c:v>421.98630000000003</c:v>
                </c:pt>
                <c:pt idx="16227">
                  <c:v>421.99740000000003</c:v>
                </c:pt>
                <c:pt idx="16228">
                  <c:v>422.00740000000002</c:v>
                </c:pt>
                <c:pt idx="16229">
                  <c:v>422.01839999999999</c:v>
                </c:pt>
                <c:pt idx="16230">
                  <c:v>422.03039999999999</c:v>
                </c:pt>
                <c:pt idx="16231">
                  <c:v>422.03899999999999</c:v>
                </c:pt>
                <c:pt idx="16232">
                  <c:v>422.05</c:v>
                </c:pt>
                <c:pt idx="16233">
                  <c:v>422.0609</c:v>
                </c:pt>
                <c:pt idx="16234">
                  <c:v>422.07220000000001</c:v>
                </c:pt>
                <c:pt idx="16235">
                  <c:v>422.08370000000002</c:v>
                </c:pt>
                <c:pt idx="16236">
                  <c:v>422.09370000000001</c:v>
                </c:pt>
                <c:pt idx="16237">
                  <c:v>422.10250000000002</c:v>
                </c:pt>
                <c:pt idx="16238">
                  <c:v>422.11110000000002</c:v>
                </c:pt>
                <c:pt idx="16239">
                  <c:v>422.12029999999999</c:v>
                </c:pt>
                <c:pt idx="16240">
                  <c:v>422.12920000000003</c:v>
                </c:pt>
                <c:pt idx="16241">
                  <c:v>422.1395</c:v>
                </c:pt>
                <c:pt idx="16242">
                  <c:v>422.15</c:v>
                </c:pt>
                <c:pt idx="16243">
                  <c:v>422.15969999999999</c:v>
                </c:pt>
                <c:pt idx="16244">
                  <c:v>422.17099999999999</c:v>
                </c:pt>
                <c:pt idx="16245">
                  <c:v>422.17910000000001</c:v>
                </c:pt>
                <c:pt idx="16246">
                  <c:v>422.18959999999998</c:v>
                </c:pt>
                <c:pt idx="16247">
                  <c:v>422.19900000000001</c:v>
                </c:pt>
                <c:pt idx="16248">
                  <c:v>422.20960000000002</c:v>
                </c:pt>
                <c:pt idx="16249">
                  <c:v>422.22</c:v>
                </c:pt>
                <c:pt idx="16250">
                  <c:v>422.23</c:v>
                </c:pt>
                <c:pt idx="16251">
                  <c:v>422.24029999999999</c:v>
                </c:pt>
                <c:pt idx="16252">
                  <c:v>422.24979999999999</c:v>
                </c:pt>
                <c:pt idx="16253">
                  <c:v>422.26</c:v>
                </c:pt>
                <c:pt idx="16254">
                  <c:v>422.27080000000001</c:v>
                </c:pt>
                <c:pt idx="16255">
                  <c:v>422.28019999999998</c:v>
                </c:pt>
                <c:pt idx="16256">
                  <c:v>422.29140000000001</c:v>
                </c:pt>
                <c:pt idx="16257">
                  <c:v>422.30119999999999</c:v>
                </c:pt>
                <c:pt idx="16258">
                  <c:v>422.31279999999998</c:v>
                </c:pt>
                <c:pt idx="16259">
                  <c:v>422.32400000000001</c:v>
                </c:pt>
                <c:pt idx="16260">
                  <c:v>422.33519999999999</c:v>
                </c:pt>
                <c:pt idx="16261">
                  <c:v>422.34410000000003</c:v>
                </c:pt>
                <c:pt idx="16262">
                  <c:v>422.35489999999999</c:v>
                </c:pt>
                <c:pt idx="16263">
                  <c:v>422.36520000000002</c:v>
                </c:pt>
                <c:pt idx="16264">
                  <c:v>422.37540000000001</c:v>
                </c:pt>
                <c:pt idx="16265">
                  <c:v>422.38690000000003</c:v>
                </c:pt>
                <c:pt idx="16266">
                  <c:v>422.3974</c:v>
                </c:pt>
                <c:pt idx="16267">
                  <c:v>422.4092</c:v>
                </c:pt>
                <c:pt idx="16268">
                  <c:v>422.41879999999998</c:v>
                </c:pt>
                <c:pt idx="16269">
                  <c:v>422.42930000000001</c:v>
                </c:pt>
                <c:pt idx="16270">
                  <c:v>422.44029999999998</c:v>
                </c:pt>
                <c:pt idx="16271">
                  <c:v>422.45060000000001</c:v>
                </c:pt>
                <c:pt idx="16272">
                  <c:v>422.46170000000001</c:v>
                </c:pt>
                <c:pt idx="16273">
                  <c:v>422.47059999999999</c:v>
                </c:pt>
                <c:pt idx="16274">
                  <c:v>422.4812</c:v>
                </c:pt>
                <c:pt idx="16275">
                  <c:v>422.49299999999999</c:v>
                </c:pt>
                <c:pt idx="16276">
                  <c:v>422.50290000000001</c:v>
                </c:pt>
                <c:pt idx="16277">
                  <c:v>422.51260000000002</c:v>
                </c:pt>
                <c:pt idx="16278">
                  <c:v>422.52339999999998</c:v>
                </c:pt>
                <c:pt idx="16279">
                  <c:v>422.53250000000003</c:v>
                </c:pt>
                <c:pt idx="16280">
                  <c:v>422.54340000000002</c:v>
                </c:pt>
                <c:pt idx="16281">
                  <c:v>422.55309999999997</c:v>
                </c:pt>
                <c:pt idx="16282">
                  <c:v>422.56400000000002</c:v>
                </c:pt>
                <c:pt idx="16283">
                  <c:v>422.57580000000002</c:v>
                </c:pt>
                <c:pt idx="16284">
                  <c:v>422.5856</c:v>
                </c:pt>
                <c:pt idx="16285">
                  <c:v>422.59539999999998</c:v>
                </c:pt>
                <c:pt idx="16286">
                  <c:v>422.60539999999997</c:v>
                </c:pt>
                <c:pt idx="16287">
                  <c:v>422.61649999999997</c:v>
                </c:pt>
                <c:pt idx="16288">
                  <c:v>422.62720000000002</c:v>
                </c:pt>
                <c:pt idx="16289">
                  <c:v>422.6354</c:v>
                </c:pt>
                <c:pt idx="16290">
                  <c:v>422.64760000000001</c:v>
                </c:pt>
                <c:pt idx="16291">
                  <c:v>422.65780000000001</c:v>
                </c:pt>
                <c:pt idx="16292">
                  <c:v>422.66660000000002</c:v>
                </c:pt>
                <c:pt idx="16293">
                  <c:v>422.67779999999999</c:v>
                </c:pt>
                <c:pt idx="16294">
                  <c:v>422.6884</c:v>
                </c:pt>
                <c:pt idx="16295">
                  <c:v>422.6979</c:v>
                </c:pt>
                <c:pt idx="16296">
                  <c:v>422.70929999999998</c:v>
                </c:pt>
                <c:pt idx="16297">
                  <c:v>422.71899999999999</c:v>
                </c:pt>
                <c:pt idx="16298">
                  <c:v>422.72930000000002</c:v>
                </c:pt>
                <c:pt idx="16299">
                  <c:v>422.73899999999998</c:v>
                </c:pt>
                <c:pt idx="16300">
                  <c:v>422.74939999999998</c:v>
                </c:pt>
                <c:pt idx="16301">
                  <c:v>422.75920000000002</c:v>
                </c:pt>
                <c:pt idx="16302">
                  <c:v>422.76909999999998</c:v>
                </c:pt>
                <c:pt idx="16303">
                  <c:v>422.77940000000001</c:v>
                </c:pt>
                <c:pt idx="16304">
                  <c:v>422.79160000000002</c:v>
                </c:pt>
                <c:pt idx="16305">
                  <c:v>422.80189999999999</c:v>
                </c:pt>
                <c:pt idx="16306">
                  <c:v>422.81189999999998</c:v>
                </c:pt>
                <c:pt idx="16307">
                  <c:v>422.8229</c:v>
                </c:pt>
                <c:pt idx="16308">
                  <c:v>422.83420000000001</c:v>
                </c:pt>
                <c:pt idx="16309">
                  <c:v>422.84460000000001</c:v>
                </c:pt>
                <c:pt idx="16310">
                  <c:v>422.85419999999999</c:v>
                </c:pt>
                <c:pt idx="16311">
                  <c:v>422.86239999999998</c:v>
                </c:pt>
                <c:pt idx="16312">
                  <c:v>422.8716</c:v>
                </c:pt>
                <c:pt idx="16313">
                  <c:v>422.88159999999999</c:v>
                </c:pt>
                <c:pt idx="16314">
                  <c:v>422.89179999999999</c:v>
                </c:pt>
                <c:pt idx="16315">
                  <c:v>422.9006</c:v>
                </c:pt>
                <c:pt idx="16316">
                  <c:v>422.91160000000002</c:v>
                </c:pt>
                <c:pt idx="16317">
                  <c:v>422.92059999999998</c:v>
                </c:pt>
                <c:pt idx="16318">
                  <c:v>422.93090000000001</c:v>
                </c:pt>
                <c:pt idx="16319">
                  <c:v>422.94139999999999</c:v>
                </c:pt>
                <c:pt idx="16320">
                  <c:v>422.95119999999997</c:v>
                </c:pt>
                <c:pt idx="16321">
                  <c:v>422.96280000000002</c:v>
                </c:pt>
                <c:pt idx="16322">
                  <c:v>422.97140000000002</c:v>
                </c:pt>
                <c:pt idx="16323">
                  <c:v>422.98250000000002</c:v>
                </c:pt>
                <c:pt idx="16324">
                  <c:v>422.99299999999999</c:v>
                </c:pt>
                <c:pt idx="16325">
                  <c:v>423.00290000000001</c:v>
                </c:pt>
                <c:pt idx="16326">
                  <c:v>423.01260000000002</c:v>
                </c:pt>
                <c:pt idx="16327">
                  <c:v>423.024</c:v>
                </c:pt>
                <c:pt idx="16328">
                  <c:v>423.03339999999997</c:v>
                </c:pt>
                <c:pt idx="16329">
                  <c:v>423.04239999999999</c:v>
                </c:pt>
                <c:pt idx="16330">
                  <c:v>423.05169999999998</c:v>
                </c:pt>
                <c:pt idx="16331">
                  <c:v>423.0634</c:v>
                </c:pt>
                <c:pt idx="16332">
                  <c:v>423.07220000000001</c:v>
                </c:pt>
                <c:pt idx="16333">
                  <c:v>423.0822</c:v>
                </c:pt>
                <c:pt idx="16334">
                  <c:v>423.09219999999999</c:v>
                </c:pt>
                <c:pt idx="16335">
                  <c:v>423.10289999999998</c:v>
                </c:pt>
                <c:pt idx="16336">
                  <c:v>423.11040000000003</c:v>
                </c:pt>
                <c:pt idx="16337">
                  <c:v>423.1234</c:v>
                </c:pt>
                <c:pt idx="16338">
                  <c:v>423.13299999999998</c:v>
                </c:pt>
                <c:pt idx="16339">
                  <c:v>423.14280000000002</c:v>
                </c:pt>
                <c:pt idx="16340">
                  <c:v>423.15359999999998</c:v>
                </c:pt>
                <c:pt idx="16341">
                  <c:v>423.16500000000002</c:v>
                </c:pt>
                <c:pt idx="16342">
                  <c:v>423.17500000000001</c:v>
                </c:pt>
                <c:pt idx="16343">
                  <c:v>423.18540000000002</c:v>
                </c:pt>
                <c:pt idx="16344">
                  <c:v>423.19400000000002</c:v>
                </c:pt>
                <c:pt idx="16345">
                  <c:v>423.20350000000002</c:v>
                </c:pt>
                <c:pt idx="16346">
                  <c:v>423.21429999999998</c:v>
                </c:pt>
                <c:pt idx="16347">
                  <c:v>423.22280000000001</c:v>
                </c:pt>
                <c:pt idx="16348">
                  <c:v>423.23200000000003</c:v>
                </c:pt>
                <c:pt idx="16349">
                  <c:v>423.24340000000001</c:v>
                </c:pt>
                <c:pt idx="16350">
                  <c:v>423.25349999999997</c:v>
                </c:pt>
                <c:pt idx="16351">
                  <c:v>423.2636</c:v>
                </c:pt>
                <c:pt idx="16352">
                  <c:v>423.2722</c:v>
                </c:pt>
                <c:pt idx="16353">
                  <c:v>423.28250000000003</c:v>
                </c:pt>
                <c:pt idx="16354">
                  <c:v>423.29160000000002</c:v>
                </c:pt>
                <c:pt idx="16355">
                  <c:v>423.30439999999999</c:v>
                </c:pt>
                <c:pt idx="16356">
                  <c:v>423.31299999999999</c:v>
                </c:pt>
                <c:pt idx="16357">
                  <c:v>423.32459999999998</c:v>
                </c:pt>
                <c:pt idx="16358">
                  <c:v>423.33420000000001</c:v>
                </c:pt>
                <c:pt idx="16359">
                  <c:v>423.3433</c:v>
                </c:pt>
                <c:pt idx="16360">
                  <c:v>423.35410000000002</c:v>
                </c:pt>
                <c:pt idx="16361">
                  <c:v>423.3639</c:v>
                </c:pt>
                <c:pt idx="16362">
                  <c:v>423.37290000000002</c:v>
                </c:pt>
                <c:pt idx="16363">
                  <c:v>423.38299999999998</c:v>
                </c:pt>
                <c:pt idx="16364">
                  <c:v>423.39339999999999</c:v>
                </c:pt>
                <c:pt idx="16365">
                  <c:v>423.40449999999998</c:v>
                </c:pt>
                <c:pt idx="16366">
                  <c:v>423.41460000000001</c:v>
                </c:pt>
                <c:pt idx="16367">
                  <c:v>423.4248</c:v>
                </c:pt>
                <c:pt idx="16368">
                  <c:v>423.43720000000002</c:v>
                </c:pt>
                <c:pt idx="16369">
                  <c:v>423.44659999999999</c:v>
                </c:pt>
                <c:pt idx="16370">
                  <c:v>423.45699999999999</c:v>
                </c:pt>
                <c:pt idx="16371">
                  <c:v>423.46749999999997</c:v>
                </c:pt>
                <c:pt idx="16372">
                  <c:v>423.4778</c:v>
                </c:pt>
                <c:pt idx="16373">
                  <c:v>423.48820000000001</c:v>
                </c:pt>
                <c:pt idx="16374">
                  <c:v>423.49860000000001</c:v>
                </c:pt>
                <c:pt idx="16375">
                  <c:v>423.50689999999997</c:v>
                </c:pt>
                <c:pt idx="16376">
                  <c:v>423.517</c:v>
                </c:pt>
                <c:pt idx="16377">
                  <c:v>423.52659999999997</c:v>
                </c:pt>
                <c:pt idx="16378">
                  <c:v>423.5367</c:v>
                </c:pt>
                <c:pt idx="16379">
                  <c:v>423.54739999999998</c:v>
                </c:pt>
                <c:pt idx="16380">
                  <c:v>423.55759999999998</c:v>
                </c:pt>
                <c:pt idx="16381">
                  <c:v>423.56740000000002</c:v>
                </c:pt>
                <c:pt idx="16382">
                  <c:v>423.57639999999998</c:v>
                </c:pt>
                <c:pt idx="16383">
                  <c:v>423.58760000000001</c:v>
                </c:pt>
                <c:pt idx="16384">
                  <c:v>423.59730000000002</c:v>
                </c:pt>
                <c:pt idx="16385">
                  <c:v>423.60820000000001</c:v>
                </c:pt>
                <c:pt idx="16386">
                  <c:v>423.61799999999999</c:v>
                </c:pt>
                <c:pt idx="16387">
                  <c:v>423.6284</c:v>
                </c:pt>
                <c:pt idx="16388">
                  <c:v>423.63940000000002</c:v>
                </c:pt>
                <c:pt idx="16389">
                  <c:v>423.65019999999998</c:v>
                </c:pt>
                <c:pt idx="16390">
                  <c:v>423.66039999999998</c:v>
                </c:pt>
                <c:pt idx="16391">
                  <c:v>423.66840000000002</c:v>
                </c:pt>
                <c:pt idx="16392">
                  <c:v>423.67899999999997</c:v>
                </c:pt>
                <c:pt idx="16393">
                  <c:v>423.68900000000002</c:v>
                </c:pt>
                <c:pt idx="16394">
                  <c:v>423.7004</c:v>
                </c:pt>
                <c:pt idx="16395">
                  <c:v>423.71100000000001</c:v>
                </c:pt>
                <c:pt idx="16396">
                  <c:v>423.7226</c:v>
                </c:pt>
                <c:pt idx="16397">
                  <c:v>423.73059999999998</c:v>
                </c:pt>
                <c:pt idx="16398">
                  <c:v>423.74239999999998</c:v>
                </c:pt>
                <c:pt idx="16399">
                  <c:v>423.75299999999999</c:v>
                </c:pt>
                <c:pt idx="16400">
                  <c:v>423.7629</c:v>
                </c:pt>
                <c:pt idx="16401">
                  <c:v>423.774</c:v>
                </c:pt>
                <c:pt idx="16402">
                  <c:v>423.78300000000002</c:v>
                </c:pt>
                <c:pt idx="16403">
                  <c:v>423.79300000000001</c:v>
                </c:pt>
                <c:pt idx="16404">
                  <c:v>423.80279999999999</c:v>
                </c:pt>
                <c:pt idx="16405">
                  <c:v>423.81389999999999</c:v>
                </c:pt>
                <c:pt idx="16406">
                  <c:v>423.8236</c:v>
                </c:pt>
                <c:pt idx="16407">
                  <c:v>423.83139999999997</c:v>
                </c:pt>
                <c:pt idx="16408">
                  <c:v>423.8415</c:v>
                </c:pt>
                <c:pt idx="16409">
                  <c:v>423.8503</c:v>
                </c:pt>
                <c:pt idx="16410">
                  <c:v>423.86110000000002</c:v>
                </c:pt>
                <c:pt idx="16411">
                  <c:v>423.87099999999998</c:v>
                </c:pt>
                <c:pt idx="16412">
                  <c:v>423.88029999999998</c:v>
                </c:pt>
                <c:pt idx="16413">
                  <c:v>423.89120000000003</c:v>
                </c:pt>
                <c:pt idx="16414">
                  <c:v>423.9006</c:v>
                </c:pt>
                <c:pt idx="16415">
                  <c:v>423.91320000000002</c:v>
                </c:pt>
                <c:pt idx="16416">
                  <c:v>423.9228</c:v>
                </c:pt>
                <c:pt idx="16417">
                  <c:v>423.93400000000003</c:v>
                </c:pt>
                <c:pt idx="16418">
                  <c:v>423.9434</c:v>
                </c:pt>
                <c:pt idx="16419">
                  <c:v>423.95330000000001</c:v>
                </c:pt>
                <c:pt idx="16420">
                  <c:v>423.96440000000001</c:v>
                </c:pt>
                <c:pt idx="16421">
                  <c:v>423.97480000000002</c:v>
                </c:pt>
                <c:pt idx="16422">
                  <c:v>423.98349999999999</c:v>
                </c:pt>
                <c:pt idx="16423">
                  <c:v>423.99329999999998</c:v>
                </c:pt>
                <c:pt idx="16424">
                  <c:v>424.00279999999998</c:v>
                </c:pt>
                <c:pt idx="16425">
                  <c:v>424.01119999999997</c:v>
                </c:pt>
                <c:pt idx="16426">
                  <c:v>424.0204</c:v>
                </c:pt>
                <c:pt idx="16427">
                  <c:v>424.03199999999998</c:v>
                </c:pt>
                <c:pt idx="16428">
                  <c:v>424.03910000000002</c:v>
                </c:pt>
                <c:pt idx="16429">
                  <c:v>424.04809999999998</c:v>
                </c:pt>
                <c:pt idx="16430">
                  <c:v>424.05720000000002</c:v>
                </c:pt>
                <c:pt idx="16431">
                  <c:v>424.06760000000003</c:v>
                </c:pt>
                <c:pt idx="16432">
                  <c:v>424.07679999999999</c:v>
                </c:pt>
                <c:pt idx="16433">
                  <c:v>424.08659999999998</c:v>
                </c:pt>
                <c:pt idx="16434">
                  <c:v>424.09710000000001</c:v>
                </c:pt>
                <c:pt idx="16435">
                  <c:v>424.10640000000001</c:v>
                </c:pt>
                <c:pt idx="16436">
                  <c:v>424.11559999999997</c:v>
                </c:pt>
                <c:pt idx="16437">
                  <c:v>424.12470000000002</c:v>
                </c:pt>
                <c:pt idx="16438">
                  <c:v>424.13420000000002</c:v>
                </c:pt>
                <c:pt idx="16439">
                  <c:v>424.14280000000002</c:v>
                </c:pt>
                <c:pt idx="16440">
                  <c:v>424.1533</c:v>
                </c:pt>
                <c:pt idx="16441">
                  <c:v>424.16219999999998</c:v>
                </c:pt>
                <c:pt idx="16442">
                  <c:v>424.17160000000001</c:v>
                </c:pt>
                <c:pt idx="16443">
                  <c:v>424.18180000000001</c:v>
                </c:pt>
                <c:pt idx="16444">
                  <c:v>424.19260000000003</c:v>
                </c:pt>
                <c:pt idx="16445">
                  <c:v>424.202</c:v>
                </c:pt>
                <c:pt idx="16446">
                  <c:v>424.21190000000001</c:v>
                </c:pt>
                <c:pt idx="16447">
                  <c:v>424.22050000000002</c:v>
                </c:pt>
                <c:pt idx="16448">
                  <c:v>424.23090000000002</c:v>
                </c:pt>
                <c:pt idx="16449">
                  <c:v>424.24020000000002</c:v>
                </c:pt>
                <c:pt idx="16450">
                  <c:v>424.25080000000003</c:v>
                </c:pt>
                <c:pt idx="16451">
                  <c:v>424.26190000000003</c:v>
                </c:pt>
                <c:pt idx="16452">
                  <c:v>424.27260000000001</c:v>
                </c:pt>
                <c:pt idx="16453">
                  <c:v>424.2824</c:v>
                </c:pt>
                <c:pt idx="16454">
                  <c:v>424.29219999999998</c:v>
                </c:pt>
                <c:pt idx="16455">
                  <c:v>424.30259999999998</c:v>
                </c:pt>
                <c:pt idx="16456">
                  <c:v>424.31540000000001</c:v>
                </c:pt>
                <c:pt idx="16457">
                  <c:v>424.32569999999998</c:v>
                </c:pt>
                <c:pt idx="16458">
                  <c:v>424.33769999999998</c:v>
                </c:pt>
                <c:pt idx="16459">
                  <c:v>424.34699999999998</c:v>
                </c:pt>
                <c:pt idx="16460">
                  <c:v>424.35649999999998</c:v>
                </c:pt>
                <c:pt idx="16461">
                  <c:v>424.36959999999999</c:v>
                </c:pt>
                <c:pt idx="16462">
                  <c:v>424.37860000000001</c:v>
                </c:pt>
                <c:pt idx="16463">
                  <c:v>424.39030000000002</c:v>
                </c:pt>
                <c:pt idx="16464">
                  <c:v>424.40249999999997</c:v>
                </c:pt>
                <c:pt idx="16465">
                  <c:v>424.4128</c:v>
                </c:pt>
                <c:pt idx="16466">
                  <c:v>424.42329999999998</c:v>
                </c:pt>
                <c:pt idx="16467">
                  <c:v>424.43509999999998</c:v>
                </c:pt>
                <c:pt idx="16468">
                  <c:v>424.44560000000001</c:v>
                </c:pt>
                <c:pt idx="16469">
                  <c:v>424.45760000000001</c:v>
                </c:pt>
                <c:pt idx="16470">
                  <c:v>424.46800000000002</c:v>
                </c:pt>
                <c:pt idx="16471">
                  <c:v>424.47899999999998</c:v>
                </c:pt>
                <c:pt idx="16472">
                  <c:v>424.49020000000002</c:v>
                </c:pt>
                <c:pt idx="16473">
                  <c:v>424.5</c:v>
                </c:pt>
                <c:pt idx="16474">
                  <c:v>424.51060000000001</c:v>
                </c:pt>
                <c:pt idx="16475">
                  <c:v>424.5204</c:v>
                </c:pt>
                <c:pt idx="16476">
                  <c:v>424.53030000000001</c:v>
                </c:pt>
                <c:pt idx="16477">
                  <c:v>424.54039999999998</c:v>
                </c:pt>
                <c:pt idx="16478">
                  <c:v>424.55079999999998</c:v>
                </c:pt>
                <c:pt idx="16479">
                  <c:v>424.56200000000001</c:v>
                </c:pt>
                <c:pt idx="16480">
                  <c:v>424.57080000000002</c:v>
                </c:pt>
                <c:pt idx="16481">
                  <c:v>424.5804</c:v>
                </c:pt>
                <c:pt idx="16482">
                  <c:v>424.58980000000003</c:v>
                </c:pt>
                <c:pt idx="16483">
                  <c:v>424.59800000000001</c:v>
                </c:pt>
                <c:pt idx="16484">
                  <c:v>424.60939999999999</c:v>
                </c:pt>
                <c:pt idx="16485">
                  <c:v>424.61860000000001</c:v>
                </c:pt>
                <c:pt idx="16486">
                  <c:v>424.62740000000002</c:v>
                </c:pt>
                <c:pt idx="16487">
                  <c:v>424.63589999999999</c:v>
                </c:pt>
                <c:pt idx="16488">
                  <c:v>424.64460000000003</c:v>
                </c:pt>
                <c:pt idx="16489">
                  <c:v>424.65390000000002</c:v>
                </c:pt>
                <c:pt idx="16490">
                  <c:v>424.66300000000001</c:v>
                </c:pt>
                <c:pt idx="16491">
                  <c:v>424.67</c:v>
                </c:pt>
                <c:pt idx="16492">
                  <c:v>424.67899999999997</c:v>
                </c:pt>
                <c:pt idx="16493">
                  <c:v>424.68770000000001</c:v>
                </c:pt>
                <c:pt idx="16494">
                  <c:v>424.6961</c:v>
                </c:pt>
                <c:pt idx="16495">
                  <c:v>424.70490000000001</c:v>
                </c:pt>
                <c:pt idx="16496">
                  <c:v>424.71539999999999</c:v>
                </c:pt>
                <c:pt idx="16497">
                  <c:v>424.72199999999998</c:v>
                </c:pt>
                <c:pt idx="16498">
                  <c:v>424.73239999999998</c:v>
                </c:pt>
                <c:pt idx="16499">
                  <c:v>424.74059999999997</c:v>
                </c:pt>
                <c:pt idx="16500">
                  <c:v>424.75220000000002</c:v>
                </c:pt>
                <c:pt idx="16501">
                  <c:v>424.76159999999999</c:v>
                </c:pt>
                <c:pt idx="16502">
                  <c:v>424.77010000000001</c:v>
                </c:pt>
                <c:pt idx="16503">
                  <c:v>424.78059999999999</c:v>
                </c:pt>
                <c:pt idx="16504">
                  <c:v>424.79239999999999</c:v>
                </c:pt>
                <c:pt idx="16505">
                  <c:v>424.80090000000001</c:v>
                </c:pt>
                <c:pt idx="16506">
                  <c:v>424.81060000000002</c:v>
                </c:pt>
                <c:pt idx="16507">
                  <c:v>424.82040000000001</c:v>
                </c:pt>
                <c:pt idx="16508">
                  <c:v>424.83199999999999</c:v>
                </c:pt>
                <c:pt idx="16509">
                  <c:v>424.84109999999998</c:v>
                </c:pt>
                <c:pt idx="16510">
                  <c:v>424.85109999999997</c:v>
                </c:pt>
                <c:pt idx="16511">
                  <c:v>424.85980000000001</c:v>
                </c:pt>
                <c:pt idx="16512">
                  <c:v>424.8698</c:v>
                </c:pt>
                <c:pt idx="16513">
                  <c:v>424.88209999999998</c:v>
                </c:pt>
                <c:pt idx="16514">
                  <c:v>424.89080000000001</c:v>
                </c:pt>
                <c:pt idx="16515">
                  <c:v>424.9</c:v>
                </c:pt>
                <c:pt idx="16516">
                  <c:v>424.911</c:v>
                </c:pt>
                <c:pt idx="16517">
                  <c:v>424.92110000000002</c:v>
                </c:pt>
                <c:pt idx="16518">
                  <c:v>424.93</c:v>
                </c:pt>
                <c:pt idx="16519">
                  <c:v>424.93979999999999</c:v>
                </c:pt>
                <c:pt idx="16520">
                  <c:v>424.94979999999998</c:v>
                </c:pt>
                <c:pt idx="16521">
                  <c:v>424.96080000000001</c:v>
                </c:pt>
                <c:pt idx="16522">
                  <c:v>424.96839999999997</c:v>
                </c:pt>
                <c:pt idx="16523">
                  <c:v>424.97989999999999</c:v>
                </c:pt>
                <c:pt idx="16524">
                  <c:v>424.99</c:v>
                </c:pt>
                <c:pt idx="16525">
                  <c:v>424.9982</c:v>
                </c:pt>
                <c:pt idx="16526">
                  <c:v>425.00889999999998</c:v>
                </c:pt>
                <c:pt idx="16527">
                  <c:v>425.01940000000002</c:v>
                </c:pt>
                <c:pt idx="16528">
                  <c:v>425.02940000000001</c:v>
                </c:pt>
                <c:pt idx="16529">
                  <c:v>425.03960000000001</c:v>
                </c:pt>
                <c:pt idx="16530">
                  <c:v>425.04829999999998</c:v>
                </c:pt>
                <c:pt idx="16531">
                  <c:v>425.05880000000002</c:v>
                </c:pt>
                <c:pt idx="16532">
                  <c:v>425.06939999999997</c:v>
                </c:pt>
                <c:pt idx="16533">
                  <c:v>425.07920000000001</c:v>
                </c:pt>
                <c:pt idx="16534">
                  <c:v>425.08940000000001</c:v>
                </c:pt>
                <c:pt idx="16535">
                  <c:v>425.1003</c:v>
                </c:pt>
                <c:pt idx="16536">
                  <c:v>425.11</c:v>
                </c:pt>
                <c:pt idx="16537">
                  <c:v>425.11939999999998</c:v>
                </c:pt>
                <c:pt idx="16538">
                  <c:v>425.12939999999998</c:v>
                </c:pt>
                <c:pt idx="16539">
                  <c:v>425.14100000000002</c:v>
                </c:pt>
                <c:pt idx="16540">
                  <c:v>425.15039999999999</c:v>
                </c:pt>
                <c:pt idx="16541">
                  <c:v>425.1617</c:v>
                </c:pt>
                <c:pt idx="16542">
                  <c:v>425.17</c:v>
                </c:pt>
                <c:pt idx="16543">
                  <c:v>425.18060000000003</c:v>
                </c:pt>
                <c:pt idx="16544">
                  <c:v>425.1918</c:v>
                </c:pt>
                <c:pt idx="16545">
                  <c:v>425.2022</c:v>
                </c:pt>
                <c:pt idx="16546">
                  <c:v>425.21129999999999</c:v>
                </c:pt>
                <c:pt idx="16547">
                  <c:v>425.2217</c:v>
                </c:pt>
                <c:pt idx="16548">
                  <c:v>425.23259999999999</c:v>
                </c:pt>
                <c:pt idx="16549">
                  <c:v>425.24220000000003</c:v>
                </c:pt>
                <c:pt idx="16550">
                  <c:v>425.25439999999998</c:v>
                </c:pt>
                <c:pt idx="16551">
                  <c:v>425.26420000000002</c:v>
                </c:pt>
                <c:pt idx="16552">
                  <c:v>425.27409999999998</c:v>
                </c:pt>
                <c:pt idx="16553">
                  <c:v>425.28500000000003</c:v>
                </c:pt>
                <c:pt idx="16554">
                  <c:v>425.2946</c:v>
                </c:pt>
                <c:pt idx="16555">
                  <c:v>425.30500000000001</c:v>
                </c:pt>
                <c:pt idx="16556">
                  <c:v>425.31599999999997</c:v>
                </c:pt>
                <c:pt idx="16557">
                  <c:v>425.32330000000002</c:v>
                </c:pt>
                <c:pt idx="16558">
                  <c:v>425.33479999999997</c:v>
                </c:pt>
                <c:pt idx="16559">
                  <c:v>425.34359999999998</c:v>
                </c:pt>
                <c:pt idx="16560">
                  <c:v>425.35359999999997</c:v>
                </c:pt>
                <c:pt idx="16561">
                  <c:v>425.3648</c:v>
                </c:pt>
                <c:pt idx="16562">
                  <c:v>425.37479999999999</c:v>
                </c:pt>
                <c:pt idx="16563">
                  <c:v>425.38529999999997</c:v>
                </c:pt>
                <c:pt idx="16564">
                  <c:v>425.39519999999999</c:v>
                </c:pt>
                <c:pt idx="16565">
                  <c:v>425.40449999999998</c:v>
                </c:pt>
                <c:pt idx="16566">
                  <c:v>425.41559999999998</c:v>
                </c:pt>
                <c:pt idx="16567">
                  <c:v>425.42599999999999</c:v>
                </c:pt>
                <c:pt idx="16568">
                  <c:v>425.43579999999997</c:v>
                </c:pt>
                <c:pt idx="16569">
                  <c:v>425.4468</c:v>
                </c:pt>
                <c:pt idx="16570">
                  <c:v>425.45600000000002</c:v>
                </c:pt>
                <c:pt idx="16571">
                  <c:v>425.46690000000001</c:v>
                </c:pt>
                <c:pt idx="16572">
                  <c:v>425.47680000000003</c:v>
                </c:pt>
                <c:pt idx="16573">
                  <c:v>425.48790000000002</c:v>
                </c:pt>
                <c:pt idx="16574">
                  <c:v>425.49799999999999</c:v>
                </c:pt>
                <c:pt idx="16575">
                  <c:v>425.50920000000002</c:v>
                </c:pt>
                <c:pt idx="16576">
                  <c:v>425.51909999999998</c:v>
                </c:pt>
                <c:pt idx="16577">
                  <c:v>425.52820000000003</c:v>
                </c:pt>
                <c:pt idx="16578">
                  <c:v>425.53870000000001</c:v>
                </c:pt>
                <c:pt idx="16579">
                  <c:v>425.54829999999998</c:v>
                </c:pt>
                <c:pt idx="16580">
                  <c:v>425.5582</c:v>
                </c:pt>
                <c:pt idx="16581">
                  <c:v>425.56920000000002</c:v>
                </c:pt>
                <c:pt idx="16582">
                  <c:v>425.57830000000001</c:v>
                </c:pt>
                <c:pt idx="16583">
                  <c:v>425.58859999999999</c:v>
                </c:pt>
                <c:pt idx="16584">
                  <c:v>425.59859999999998</c:v>
                </c:pt>
                <c:pt idx="16585">
                  <c:v>425.608</c:v>
                </c:pt>
                <c:pt idx="16586">
                  <c:v>425.61930000000001</c:v>
                </c:pt>
                <c:pt idx="16587">
                  <c:v>425.62959999999998</c:v>
                </c:pt>
                <c:pt idx="16588">
                  <c:v>425.64019999999999</c:v>
                </c:pt>
                <c:pt idx="16589">
                  <c:v>425.65190000000001</c:v>
                </c:pt>
                <c:pt idx="16590">
                  <c:v>425.66120000000001</c:v>
                </c:pt>
                <c:pt idx="16591">
                  <c:v>425.67039999999997</c:v>
                </c:pt>
                <c:pt idx="16592">
                  <c:v>425.67919999999998</c:v>
                </c:pt>
                <c:pt idx="16593">
                  <c:v>425.69080000000002</c:v>
                </c:pt>
                <c:pt idx="16594">
                  <c:v>425.7004</c:v>
                </c:pt>
                <c:pt idx="16595">
                  <c:v>425.71109999999999</c:v>
                </c:pt>
                <c:pt idx="16596">
                  <c:v>425.72070000000002</c:v>
                </c:pt>
                <c:pt idx="16597">
                  <c:v>425.73059999999998</c:v>
                </c:pt>
                <c:pt idx="16598">
                  <c:v>425.74059999999997</c:v>
                </c:pt>
                <c:pt idx="16599">
                  <c:v>425.75110000000001</c:v>
                </c:pt>
                <c:pt idx="16600">
                  <c:v>425.75970000000001</c:v>
                </c:pt>
                <c:pt idx="16601">
                  <c:v>425.77</c:v>
                </c:pt>
                <c:pt idx="16602">
                  <c:v>425.7792</c:v>
                </c:pt>
                <c:pt idx="16603">
                  <c:v>425.7885</c:v>
                </c:pt>
                <c:pt idx="16604">
                  <c:v>425.8014</c:v>
                </c:pt>
                <c:pt idx="16605">
                  <c:v>425.81</c:v>
                </c:pt>
                <c:pt idx="16606">
                  <c:v>425.82150000000001</c:v>
                </c:pt>
                <c:pt idx="16607">
                  <c:v>425.83159999999998</c:v>
                </c:pt>
                <c:pt idx="16608">
                  <c:v>425.84190000000001</c:v>
                </c:pt>
                <c:pt idx="16609">
                  <c:v>425.85120000000001</c:v>
                </c:pt>
                <c:pt idx="16610">
                  <c:v>425.86219999999997</c:v>
                </c:pt>
                <c:pt idx="16611">
                  <c:v>425.8741</c:v>
                </c:pt>
                <c:pt idx="16612">
                  <c:v>425.88400000000001</c:v>
                </c:pt>
                <c:pt idx="16613">
                  <c:v>425.8938</c:v>
                </c:pt>
                <c:pt idx="16614">
                  <c:v>425.90300000000002</c:v>
                </c:pt>
                <c:pt idx="16615">
                  <c:v>425.91250000000002</c:v>
                </c:pt>
                <c:pt idx="16616">
                  <c:v>425.92140000000001</c:v>
                </c:pt>
                <c:pt idx="16617">
                  <c:v>425.93239999999997</c:v>
                </c:pt>
                <c:pt idx="16618">
                  <c:v>425.94170000000003</c:v>
                </c:pt>
                <c:pt idx="16619">
                  <c:v>425.95339999999999</c:v>
                </c:pt>
                <c:pt idx="16620">
                  <c:v>425.9624</c:v>
                </c:pt>
                <c:pt idx="16621">
                  <c:v>425.97370000000001</c:v>
                </c:pt>
                <c:pt idx="16622">
                  <c:v>425.98309999999998</c:v>
                </c:pt>
                <c:pt idx="16623">
                  <c:v>425.99299999999999</c:v>
                </c:pt>
                <c:pt idx="16624">
                  <c:v>426.0034</c:v>
                </c:pt>
                <c:pt idx="16625">
                  <c:v>426.01299999999998</c:v>
                </c:pt>
                <c:pt idx="16626">
                  <c:v>426.02379999999999</c:v>
                </c:pt>
                <c:pt idx="16627">
                  <c:v>426.03590000000003</c:v>
                </c:pt>
                <c:pt idx="16628">
                  <c:v>426.04520000000002</c:v>
                </c:pt>
                <c:pt idx="16629">
                  <c:v>426.05419999999998</c:v>
                </c:pt>
                <c:pt idx="16630">
                  <c:v>426.06369999999998</c:v>
                </c:pt>
                <c:pt idx="16631">
                  <c:v>426.07400000000001</c:v>
                </c:pt>
                <c:pt idx="16632">
                  <c:v>426.08249999999998</c:v>
                </c:pt>
                <c:pt idx="16633">
                  <c:v>426.09460000000001</c:v>
                </c:pt>
                <c:pt idx="16634">
                  <c:v>426.1046</c:v>
                </c:pt>
                <c:pt idx="16635">
                  <c:v>426.1148</c:v>
                </c:pt>
                <c:pt idx="16636">
                  <c:v>426.12400000000002</c:v>
                </c:pt>
                <c:pt idx="16637">
                  <c:v>426.13470000000001</c:v>
                </c:pt>
                <c:pt idx="16638">
                  <c:v>426.14240000000001</c:v>
                </c:pt>
                <c:pt idx="16639">
                  <c:v>426.15390000000002</c:v>
                </c:pt>
                <c:pt idx="16640">
                  <c:v>426.16379999999998</c:v>
                </c:pt>
                <c:pt idx="16641">
                  <c:v>426.1739</c:v>
                </c:pt>
                <c:pt idx="16642">
                  <c:v>426.18439999999998</c:v>
                </c:pt>
                <c:pt idx="16643">
                  <c:v>426.1943</c:v>
                </c:pt>
                <c:pt idx="16644">
                  <c:v>426.20350000000002</c:v>
                </c:pt>
                <c:pt idx="16645">
                  <c:v>426.21269999999998</c:v>
                </c:pt>
                <c:pt idx="16646">
                  <c:v>426.22460000000001</c:v>
                </c:pt>
                <c:pt idx="16647">
                  <c:v>426.23320000000001</c:v>
                </c:pt>
                <c:pt idx="16648">
                  <c:v>426.24299999999999</c:v>
                </c:pt>
                <c:pt idx="16649">
                  <c:v>426.25330000000002</c:v>
                </c:pt>
                <c:pt idx="16650">
                  <c:v>426.26240000000001</c:v>
                </c:pt>
                <c:pt idx="16651">
                  <c:v>426.27190000000002</c:v>
                </c:pt>
                <c:pt idx="16652">
                  <c:v>426.28179999999998</c:v>
                </c:pt>
                <c:pt idx="16653">
                  <c:v>426.29390000000001</c:v>
                </c:pt>
                <c:pt idx="16654">
                  <c:v>426.30250000000001</c:v>
                </c:pt>
                <c:pt idx="16655">
                  <c:v>426.31439999999998</c:v>
                </c:pt>
                <c:pt idx="16656">
                  <c:v>426.32400000000001</c:v>
                </c:pt>
                <c:pt idx="16657">
                  <c:v>426.33339999999998</c:v>
                </c:pt>
                <c:pt idx="16658">
                  <c:v>426.3426</c:v>
                </c:pt>
                <c:pt idx="16659">
                  <c:v>426.35239999999999</c:v>
                </c:pt>
                <c:pt idx="16660">
                  <c:v>426.36219999999997</c:v>
                </c:pt>
                <c:pt idx="16661">
                  <c:v>426.37180000000001</c:v>
                </c:pt>
                <c:pt idx="16662">
                  <c:v>426.38209999999998</c:v>
                </c:pt>
                <c:pt idx="16663">
                  <c:v>426.3904</c:v>
                </c:pt>
                <c:pt idx="16664">
                  <c:v>426.4008</c:v>
                </c:pt>
                <c:pt idx="16665">
                  <c:v>426.41090000000003</c:v>
                </c:pt>
                <c:pt idx="16666">
                  <c:v>426.41989999999998</c:v>
                </c:pt>
                <c:pt idx="16667">
                  <c:v>426.42880000000002</c:v>
                </c:pt>
                <c:pt idx="16668">
                  <c:v>426.44150000000002</c:v>
                </c:pt>
                <c:pt idx="16669">
                  <c:v>426.45119999999997</c:v>
                </c:pt>
                <c:pt idx="16670">
                  <c:v>426.46080000000001</c:v>
                </c:pt>
                <c:pt idx="16671">
                  <c:v>426.47050000000002</c:v>
                </c:pt>
                <c:pt idx="16672">
                  <c:v>426.48200000000003</c:v>
                </c:pt>
                <c:pt idx="16673">
                  <c:v>426.49059999999997</c:v>
                </c:pt>
                <c:pt idx="16674">
                  <c:v>426.50259999999997</c:v>
                </c:pt>
                <c:pt idx="16675">
                  <c:v>426.51159999999999</c:v>
                </c:pt>
                <c:pt idx="16676">
                  <c:v>426.52050000000003</c:v>
                </c:pt>
                <c:pt idx="16677">
                  <c:v>426.53109999999998</c:v>
                </c:pt>
                <c:pt idx="16678">
                  <c:v>426.54039999999998</c:v>
                </c:pt>
                <c:pt idx="16679">
                  <c:v>426.54939999999999</c:v>
                </c:pt>
                <c:pt idx="16680">
                  <c:v>426.56</c:v>
                </c:pt>
                <c:pt idx="16681">
                  <c:v>426.57</c:v>
                </c:pt>
                <c:pt idx="16682">
                  <c:v>426.57859999999999</c:v>
                </c:pt>
                <c:pt idx="16683">
                  <c:v>426.58800000000002</c:v>
                </c:pt>
                <c:pt idx="16684">
                  <c:v>426.59870000000001</c:v>
                </c:pt>
                <c:pt idx="16685">
                  <c:v>426.60660000000001</c:v>
                </c:pt>
                <c:pt idx="16686">
                  <c:v>426.61619999999999</c:v>
                </c:pt>
                <c:pt idx="16687">
                  <c:v>426.6266</c:v>
                </c:pt>
                <c:pt idx="16688">
                  <c:v>426.63589999999999</c:v>
                </c:pt>
                <c:pt idx="16689">
                  <c:v>426.6456</c:v>
                </c:pt>
                <c:pt idx="16690">
                  <c:v>426.65559999999999</c:v>
                </c:pt>
                <c:pt idx="16691">
                  <c:v>426.6662</c:v>
                </c:pt>
                <c:pt idx="16692">
                  <c:v>426.67700000000002</c:v>
                </c:pt>
                <c:pt idx="16693">
                  <c:v>426.68689999999998</c:v>
                </c:pt>
                <c:pt idx="16694">
                  <c:v>426.69779999999997</c:v>
                </c:pt>
                <c:pt idx="16695">
                  <c:v>426.7072</c:v>
                </c:pt>
                <c:pt idx="16696">
                  <c:v>426.71809999999999</c:v>
                </c:pt>
                <c:pt idx="16697">
                  <c:v>426.72719999999998</c:v>
                </c:pt>
                <c:pt idx="16698">
                  <c:v>426.73689999999999</c:v>
                </c:pt>
                <c:pt idx="16699">
                  <c:v>426.74619999999999</c:v>
                </c:pt>
                <c:pt idx="16700">
                  <c:v>426.7561</c:v>
                </c:pt>
                <c:pt idx="16701">
                  <c:v>426.76620000000003</c:v>
                </c:pt>
                <c:pt idx="16702">
                  <c:v>426.77499999999998</c:v>
                </c:pt>
                <c:pt idx="16703">
                  <c:v>426.78539999999998</c:v>
                </c:pt>
                <c:pt idx="16704">
                  <c:v>426.79570000000001</c:v>
                </c:pt>
                <c:pt idx="16705">
                  <c:v>426.80419999999998</c:v>
                </c:pt>
                <c:pt idx="16706">
                  <c:v>426.81459999999998</c:v>
                </c:pt>
                <c:pt idx="16707">
                  <c:v>426.82400000000001</c:v>
                </c:pt>
                <c:pt idx="16708">
                  <c:v>426.83479999999997</c:v>
                </c:pt>
                <c:pt idx="16709">
                  <c:v>426.84249999999997</c:v>
                </c:pt>
                <c:pt idx="16710">
                  <c:v>426.85500000000002</c:v>
                </c:pt>
                <c:pt idx="16711">
                  <c:v>426.86529999999999</c:v>
                </c:pt>
                <c:pt idx="16712">
                  <c:v>426.87439999999998</c:v>
                </c:pt>
                <c:pt idx="16713">
                  <c:v>426.88479999999998</c:v>
                </c:pt>
                <c:pt idx="16714">
                  <c:v>426.89609999999999</c:v>
                </c:pt>
                <c:pt idx="16715">
                  <c:v>426.90449999999998</c:v>
                </c:pt>
                <c:pt idx="16716">
                  <c:v>426.91410000000002</c:v>
                </c:pt>
                <c:pt idx="16717">
                  <c:v>426.9246</c:v>
                </c:pt>
                <c:pt idx="16718">
                  <c:v>426.93349999999998</c:v>
                </c:pt>
                <c:pt idx="16719">
                  <c:v>426.9434</c:v>
                </c:pt>
                <c:pt idx="16720">
                  <c:v>426.9538</c:v>
                </c:pt>
                <c:pt idx="16721">
                  <c:v>426.96339999999998</c:v>
                </c:pt>
                <c:pt idx="16722">
                  <c:v>426.97399999999999</c:v>
                </c:pt>
                <c:pt idx="16723">
                  <c:v>426.98320000000001</c:v>
                </c:pt>
                <c:pt idx="16724">
                  <c:v>426.99220000000003</c:v>
                </c:pt>
                <c:pt idx="16725">
                  <c:v>427.0034</c:v>
                </c:pt>
                <c:pt idx="16726">
                  <c:v>427.01499999999999</c:v>
                </c:pt>
                <c:pt idx="16727">
                  <c:v>427.02339999999998</c:v>
                </c:pt>
                <c:pt idx="16728">
                  <c:v>427.0342</c:v>
                </c:pt>
                <c:pt idx="16729">
                  <c:v>427.04520000000002</c:v>
                </c:pt>
                <c:pt idx="16730">
                  <c:v>427.05279999999999</c:v>
                </c:pt>
                <c:pt idx="16731">
                  <c:v>427.06209999999999</c:v>
                </c:pt>
                <c:pt idx="16732">
                  <c:v>427.07279999999997</c:v>
                </c:pt>
                <c:pt idx="16733">
                  <c:v>427.08089999999999</c:v>
                </c:pt>
                <c:pt idx="16734">
                  <c:v>427.09100000000001</c:v>
                </c:pt>
                <c:pt idx="16735">
                  <c:v>427.10219999999998</c:v>
                </c:pt>
                <c:pt idx="16736">
                  <c:v>427.11059999999998</c:v>
                </c:pt>
                <c:pt idx="16737">
                  <c:v>427.12310000000002</c:v>
                </c:pt>
                <c:pt idx="16738">
                  <c:v>427.13150000000002</c:v>
                </c:pt>
                <c:pt idx="16739">
                  <c:v>427.14299999999997</c:v>
                </c:pt>
                <c:pt idx="16740">
                  <c:v>427.15300000000002</c:v>
                </c:pt>
                <c:pt idx="16741">
                  <c:v>427.1617</c:v>
                </c:pt>
                <c:pt idx="16742">
                  <c:v>427.17200000000003</c:v>
                </c:pt>
                <c:pt idx="16743">
                  <c:v>427.18130000000002</c:v>
                </c:pt>
                <c:pt idx="16744">
                  <c:v>427.19069999999999</c:v>
                </c:pt>
                <c:pt idx="16745">
                  <c:v>427.20100000000002</c:v>
                </c:pt>
                <c:pt idx="16746">
                  <c:v>427.2106</c:v>
                </c:pt>
                <c:pt idx="16747">
                  <c:v>427.22219999999999</c:v>
                </c:pt>
                <c:pt idx="16748">
                  <c:v>427.23099999999999</c:v>
                </c:pt>
                <c:pt idx="16749">
                  <c:v>427.24099999999999</c:v>
                </c:pt>
                <c:pt idx="16750">
                  <c:v>427.25240000000002</c:v>
                </c:pt>
                <c:pt idx="16751">
                  <c:v>427.262</c:v>
                </c:pt>
                <c:pt idx="16752">
                  <c:v>427.27190000000002</c:v>
                </c:pt>
                <c:pt idx="16753">
                  <c:v>427.28160000000003</c:v>
                </c:pt>
                <c:pt idx="16754">
                  <c:v>427.29059999999998</c:v>
                </c:pt>
                <c:pt idx="16755">
                  <c:v>427.2989</c:v>
                </c:pt>
                <c:pt idx="16756">
                  <c:v>427.31020000000001</c:v>
                </c:pt>
                <c:pt idx="16757">
                  <c:v>427.32139999999998</c:v>
                </c:pt>
                <c:pt idx="16758">
                  <c:v>427.33089999999999</c:v>
                </c:pt>
                <c:pt idx="16759">
                  <c:v>427.34160000000003</c:v>
                </c:pt>
                <c:pt idx="16760">
                  <c:v>427.3528</c:v>
                </c:pt>
                <c:pt idx="16761">
                  <c:v>427.36239999999998</c:v>
                </c:pt>
                <c:pt idx="16762">
                  <c:v>427.3716</c:v>
                </c:pt>
                <c:pt idx="16763">
                  <c:v>427.38260000000002</c:v>
                </c:pt>
                <c:pt idx="16764">
                  <c:v>427.392</c:v>
                </c:pt>
                <c:pt idx="16765">
                  <c:v>427.40179999999998</c:v>
                </c:pt>
                <c:pt idx="16766">
                  <c:v>427.4126</c:v>
                </c:pt>
                <c:pt idx="16767">
                  <c:v>427.42180000000002</c:v>
                </c:pt>
                <c:pt idx="16768">
                  <c:v>427.43099999999998</c:v>
                </c:pt>
                <c:pt idx="16769">
                  <c:v>427.4409</c:v>
                </c:pt>
                <c:pt idx="16770">
                  <c:v>427.45080000000002</c:v>
                </c:pt>
                <c:pt idx="16771">
                  <c:v>427.4597</c:v>
                </c:pt>
                <c:pt idx="16772">
                  <c:v>427.4726</c:v>
                </c:pt>
                <c:pt idx="16773">
                  <c:v>427.48090000000002</c:v>
                </c:pt>
                <c:pt idx="16774">
                  <c:v>427.49119999999999</c:v>
                </c:pt>
                <c:pt idx="16775">
                  <c:v>427.5</c:v>
                </c:pt>
                <c:pt idx="16776">
                  <c:v>427.51100000000002</c:v>
                </c:pt>
                <c:pt idx="16777">
                  <c:v>427.52159999999998</c:v>
                </c:pt>
                <c:pt idx="16778">
                  <c:v>427.5308</c:v>
                </c:pt>
                <c:pt idx="16779">
                  <c:v>427.5419</c:v>
                </c:pt>
                <c:pt idx="16780">
                  <c:v>427.55040000000002</c:v>
                </c:pt>
                <c:pt idx="16781">
                  <c:v>427.55939999999998</c:v>
                </c:pt>
                <c:pt idx="16782">
                  <c:v>427.56799999999998</c:v>
                </c:pt>
                <c:pt idx="16783">
                  <c:v>427.5779</c:v>
                </c:pt>
                <c:pt idx="16784">
                  <c:v>427.58670000000001</c:v>
                </c:pt>
                <c:pt idx="16785">
                  <c:v>427.5976</c:v>
                </c:pt>
                <c:pt idx="16786">
                  <c:v>427.6078</c:v>
                </c:pt>
                <c:pt idx="16787">
                  <c:v>427.61860000000001</c:v>
                </c:pt>
                <c:pt idx="16788">
                  <c:v>427.62779999999998</c:v>
                </c:pt>
                <c:pt idx="16789">
                  <c:v>427.63979999999998</c:v>
                </c:pt>
                <c:pt idx="16790">
                  <c:v>427.64839999999998</c:v>
                </c:pt>
                <c:pt idx="16791">
                  <c:v>427.65879999999999</c:v>
                </c:pt>
                <c:pt idx="16792">
                  <c:v>427.66759999999999</c:v>
                </c:pt>
                <c:pt idx="16793">
                  <c:v>427.6782</c:v>
                </c:pt>
                <c:pt idx="16794">
                  <c:v>427.68799999999999</c:v>
                </c:pt>
                <c:pt idx="16795">
                  <c:v>427.69830000000002</c:v>
                </c:pt>
                <c:pt idx="16796">
                  <c:v>427.70620000000002</c:v>
                </c:pt>
                <c:pt idx="16797">
                  <c:v>427.7174</c:v>
                </c:pt>
                <c:pt idx="16798">
                  <c:v>427.7269</c:v>
                </c:pt>
                <c:pt idx="16799">
                  <c:v>427.73599999999999</c:v>
                </c:pt>
                <c:pt idx="16800">
                  <c:v>427.74590000000001</c:v>
                </c:pt>
                <c:pt idx="16801">
                  <c:v>427.75639999999999</c:v>
                </c:pt>
                <c:pt idx="16802">
                  <c:v>427.76499999999999</c:v>
                </c:pt>
                <c:pt idx="16803">
                  <c:v>427.77480000000003</c:v>
                </c:pt>
                <c:pt idx="16804">
                  <c:v>427.78399999999999</c:v>
                </c:pt>
                <c:pt idx="16805">
                  <c:v>427.79539999999997</c:v>
                </c:pt>
                <c:pt idx="16806">
                  <c:v>427.80500000000001</c:v>
                </c:pt>
                <c:pt idx="16807">
                  <c:v>427.81299999999999</c:v>
                </c:pt>
                <c:pt idx="16808">
                  <c:v>427.82380000000001</c:v>
                </c:pt>
                <c:pt idx="16809">
                  <c:v>427.834</c:v>
                </c:pt>
                <c:pt idx="16810">
                  <c:v>427.84289999999999</c:v>
                </c:pt>
                <c:pt idx="16811">
                  <c:v>427.85309999999998</c:v>
                </c:pt>
                <c:pt idx="16812">
                  <c:v>427.86189999999999</c:v>
                </c:pt>
                <c:pt idx="16813">
                  <c:v>427.8716</c:v>
                </c:pt>
                <c:pt idx="16814">
                  <c:v>427.88119999999998</c:v>
                </c:pt>
                <c:pt idx="16815">
                  <c:v>427.8904</c:v>
                </c:pt>
                <c:pt idx="16816">
                  <c:v>427.90109999999999</c:v>
                </c:pt>
                <c:pt idx="16817">
                  <c:v>427.91109999999998</c:v>
                </c:pt>
                <c:pt idx="16818">
                  <c:v>427.92099999999999</c:v>
                </c:pt>
                <c:pt idx="16819">
                  <c:v>427.93020000000001</c:v>
                </c:pt>
                <c:pt idx="16820">
                  <c:v>427.9391</c:v>
                </c:pt>
                <c:pt idx="16821">
                  <c:v>427.94799999999998</c:v>
                </c:pt>
                <c:pt idx="16822">
                  <c:v>427.95740000000001</c:v>
                </c:pt>
                <c:pt idx="16823">
                  <c:v>427.96899999999999</c:v>
                </c:pt>
                <c:pt idx="16824">
                  <c:v>427.9796</c:v>
                </c:pt>
                <c:pt idx="16825">
                  <c:v>427.988</c:v>
                </c:pt>
                <c:pt idx="16826">
                  <c:v>427.99799999999999</c:v>
                </c:pt>
                <c:pt idx="16827">
                  <c:v>428.00779999999997</c:v>
                </c:pt>
                <c:pt idx="16828">
                  <c:v>428.01799999999997</c:v>
                </c:pt>
                <c:pt idx="16829">
                  <c:v>428.02839999999998</c:v>
                </c:pt>
                <c:pt idx="16830">
                  <c:v>428.03719999999998</c:v>
                </c:pt>
                <c:pt idx="16831">
                  <c:v>428.04739999999998</c:v>
                </c:pt>
                <c:pt idx="16832">
                  <c:v>428.05739999999997</c:v>
                </c:pt>
                <c:pt idx="16833">
                  <c:v>428.0668</c:v>
                </c:pt>
                <c:pt idx="16834">
                  <c:v>428.07690000000002</c:v>
                </c:pt>
                <c:pt idx="16835">
                  <c:v>428.08760000000001</c:v>
                </c:pt>
                <c:pt idx="16836">
                  <c:v>428.09879999999998</c:v>
                </c:pt>
                <c:pt idx="16837">
                  <c:v>428.10789999999997</c:v>
                </c:pt>
                <c:pt idx="16838">
                  <c:v>428.11720000000003</c:v>
                </c:pt>
                <c:pt idx="16839">
                  <c:v>428.12779999999998</c:v>
                </c:pt>
                <c:pt idx="16840">
                  <c:v>428.13709999999998</c:v>
                </c:pt>
                <c:pt idx="16841">
                  <c:v>428.14670000000001</c:v>
                </c:pt>
                <c:pt idx="16842">
                  <c:v>428.15570000000002</c:v>
                </c:pt>
                <c:pt idx="16843">
                  <c:v>428.16660000000002</c:v>
                </c:pt>
                <c:pt idx="16844">
                  <c:v>428.17500000000001</c:v>
                </c:pt>
                <c:pt idx="16845">
                  <c:v>428.18560000000002</c:v>
                </c:pt>
                <c:pt idx="16846">
                  <c:v>428.19490000000002</c:v>
                </c:pt>
                <c:pt idx="16847">
                  <c:v>428.20460000000003</c:v>
                </c:pt>
                <c:pt idx="16848">
                  <c:v>428.21379999999999</c:v>
                </c:pt>
                <c:pt idx="16849">
                  <c:v>428.22320000000002</c:v>
                </c:pt>
                <c:pt idx="16850">
                  <c:v>428.2321</c:v>
                </c:pt>
                <c:pt idx="16851">
                  <c:v>428.24180000000001</c:v>
                </c:pt>
                <c:pt idx="16852">
                  <c:v>428.25110000000001</c:v>
                </c:pt>
                <c:pt idx="16853">
                  <c:v>428.2604</c:v>
                </c:pt>
                <c:pt idx="16854">
                  <c:v>428.2706</c:v>
                </c:pt>
                <c:pt idx="16855">
                  <c:v>428.27980000000002</c:v>
                </c:pt>
                <c:pt idx="16856">
                  <c:v>428.29039999999998</c:v>
                </c:pt>
                <c:pt idx="16857">
                  <c:v>428.30040000000002</c:v>
                </c:pt>
                <c:pt idx="16858">
                  <c:v>428.31079999999997</c:v>
                </c:pt>
                <c:pt idx="16859">
                  <c:v>428.32119999999998</c:v>
                </c:pt>
                <c:pt idx="16860">
                  <c:v>428.33210000000003</c:v>
                </c:pt>
                <c:pt idx="16861">
                  <c:v>428.34300000000002</c:v>
                </c:pt>
                <c:pt idx="16862">
                  <c:v>428.35340000000002</c:v>
                </c:pt>
                <c:pt idx="16863">
                  <c:v>428.36259999999999</c:v>
                </c:pt>
                <c:pt idx="16864">
                  <c:v>428.3741</c:v>
                </c:pt>
                <c:pt idx="16865">
                  <c:v>428.38440000000003</c:v>
                </c:pt>
                <c:pt idx="16866">
                  <c:v>428.39440000000002</c:v>
                </c:pt>
                <c:pt idx="16867">
                  <c:v>428.40570000000002</c:v>
                </c:pt>
                <c:pt idx="16868">
                  <c:v>428.41559999999998</c:v>
                </c:pt>
                <c:pt idx="16869">
                  <c:v>428.4271</c:v>
                </c:pt>
                <c:pt idx="16870">
                  <c:v>428.4384</c:v>
                </c:pt>
                <c:pt idx="16871">
                  <c:v>428.44760000000002</c:v>
                </c:pt>
                <c:pt idx="16872">
                  <c:v>428.46</c:v>
                </c:pt>
                <c:pt idx="16873">
                  <c:v>428.4708</c:v>
                </c:pt>
                <c:pt idx="16874">
                  <c:v>428.48320000000001</c:v>
                </c:pt>
                <c:pt idx="16875">
                  <c:v>428.49299999999999</c:v>
                </c:pt>
                <c:pt idx="16876">
                  <c:v>428.50439999999998</c:v>
                </c:pt>
                <c:pt idx="16877">
                  <c:v>428.51479999999998</c:v>
                </c:pt>
                <c:pt idx="16878">
                  <c:v>428.52339999999998</c:v>
                </c:pt>
                <c:pt idx="16879">
                  <c:v>428.53300000000002</c:v>
                </c:pt>
                <c:pt idx="16880">
                  <c:v>428.54320000000001</c:v>
                </c:pt>
                <c:pt idx="16881">
                  <c:v>428.55340000000001</c:v>
                </c:pt>
                <c:pt idx="16882">
                  <c:v>428.56299999999999</c:v>
                </c:pt>
                <c:pt idx="16883">
                  <c:v>428.57400000000001</c:v>
                </c:pt>
                <c:pt idx="16884">
                  <c:v>428.584</c:v>
                </c:pt>
                <c:pt idx="16885">
                  <c:v>428.59280000000001</c:v>
                </c:pt>
                <c:pt idx="16886">
                  <c:v>428.60160000000002</c:v>
                </c:pt>
                <c:pt idx="16887">
                  <c:v>428.60980000000001</c:v>
                </c:pt>
                <c:pt idx="16888">
                  <c:v>428.62</c:v>
                </c:pt>
                <c:pt idx="16889">
                  <c:v>428.63</c:v>
                </c:pt>
                <c:pt idx="16890">
                  <c:v>428.63909999999998</c:v>
                </c:pt>
                <c:pt idx="16891">
                  <c:v>428.64789999999999</c:v>
                </c:pt>
                <c:pt idx="16892">
                  <c:v>428.65789999999998</c:v>
                </c:pt>
                <c:pt idx="16893">
                  <c:v>428.66989999999998</c:v>
                </c:pt>
                <c:pt idx="16894">
                  <c:v>428.67759999999998</c:v>
                </c:pt>
                <c:pt idx="16895">
                  <c:v>428.68729999999999</c:v>
                </c:pt>
                <c:pt idx="16896">
                  <c:v>428.69580000000002</c:v>
                </c:pt>
                <c:pt idx="16897">
                  <c:v>428.70420000000001</c:v>
                </c:pt>
                <c:pt idx="16898">
                  <c:v>428.714</c:v>
                </c:pt>
                <c:pt idx="16899">
                  <c:v>428.72239999999999</c:v>
                </c:pt>
                <c:pt idx="16900">
                  <c:v>428.7328</c:v>
                </c:pt>
                <c:pt idx="16901">
                  <c:v>428.74180000000001</c:v>
                </c:pt>
                <c:pt idx="16902">
                  <c:v>428.75290000000001</c:v>
                </c:pt>
                <c:pt idx="16903">
                  <c:v>428.76170000000002</c:v>
                </c:pt>
                <c:pt idx="16904">
                  <c:v>428.77199999999999</c:v>
                </c:pt>
                <c:pt idx="16905">
                  <c:v>428.78199999999998</c:v>
                </c:pt>
                <c:pt idx="16906">
                  <c:v>428.79079999999999</c:v>
                </c:pt>
                <c:pt idx="16907">
                  <c:v>428.80079999999998</c:v>
                </c:pt>
                <c:pt idx="16908">
                  <c:v>428.8098</c:v>
                </c:pt>
                <c:pt idx="16909">
                  <c:v>428.81959999999998</c:v>
                </c:pt>
                <c:pt idx="16910">
                  <c:v>428.82940000000002</c:v>
                </c:pt>
                <c:pt idx="16911">
                  <c:v>428.8399</c:v>
                </c:pt>
                <c:pt idx="16912">
                  <c:v>428.84899999999999</c:v>
                </c:pt>
                <c:pt idx="16913">
                  <c:v>428.858</c:v>
                </c:pt>
                <c:pt idx="16914">
                  <c:v>428.86680000000001</c:v>
                </c:pt>
                <c:pt idx="16915">
                  <c:v>428.8766</c:v>
                </c:pt>
                <c:pt idx="16916">
                  <c:v>428.88630000000001</c:v>
                </c:pt>
                <c:pt idx="16917">
                  <c:v>428.89499999999998</c:v>
                </c:pt>
                <c:pt idx="16918">
                  <c:v>428.9042</c:v>
                </c:pt>
                <c:pt idx="16919">
                  <c:v>428.91269999999997</c:v>
                </c:pt>
                <c:pt idx="16920">
                  <c:v>428.9228</c:v>
                </c:pt>
                <c:pt idx="16921">
                  <c:v>428.93329999999997</c:v>
                </c:pt>
                <c:pt idx="16922">
                  <c:v>428.94099999999997</c:v>
                </c:pt>
                <c:pt idx="16923">
                  <c:v>428.9522</c:v>
                </c:pt>
                <c:pt idx="16924">
                  <c:v>428.9606</c:v>
                </c:pt>
                <c:pt idx="16925">
                  <c:v>428.97199999999998</c:v>
                </c:pt>
                <c:pt idx="16926">
                  <c:v>428.9803</c:v>
                </c:pt>
                <c:pt idx="16927">
                  <c:v>428.98919999999998</c:v>
                </c:pt>
                <c:pt idx="16928">
                  <c:v>429.00020000000001</c:v>
                </c:pt>
                <c:pt idx="16929">
                  <c:v>429.0086</c:v>
                </c:pt>
                <c:pt idx="16930">
                  <c:v>429.01940000000002</c:v>
                </c:pt>
                <c:pt idx="16931">
                  <c:v>429.02670000000001</c:v>
                </c:pt>
                <c:pt idx="16932">
                  <c:v>429.03699999999998</c:v>
                </c:pt>
                <c:pt idx="16933">
                  <c:v>429.04700000000003</c:v>
                </c:pt>
                <c:pt idx="16934">
                  <c:v>429.05689999999998</c:v>
                </c:pt>
                <c:pt idx="16935">
                  <c:v>429.06439999999998</c:v>
                </c:pt>
                <c:pt idx="16936">
                  <c:v>429.07459999999998</c:v>
                </c:pt>
                <c:pt idx="16937">
                  <c:v>429.08210000000003</c:v>
                </c:pt>
                <c:pt idx="16938">
                  <c:v>429.0924</c:v>
                </c:pt>
                <c:pt idx="16939">
                  <c:v>429.10160000000002</c:v>
                </c:pt>
                <c:pt idx="16940">
                  <c:v>429.11</c:v>
                </c:pt>
                <c:pt idx="16941">
                  <c:v>429.1182</c:v>
                </c:pt>
                <c:pt idx="16942">
                  <c:v>429.1293</c:v>
                </c:pt>
                <c:pt idx="16943">
                  <c:v>429.13659999999999</c:v>
                </c:pt>
                <c:pt idx="16944">
                  <c:v>429.14749999999998</c:v>
                </c:pt>
                <c:pt idx="16945">
                  <c:v>429.15660000000003</c:v>
                </c:pt>
                <c:pt idx="16946">
                  <c:v>429.1687</c:v>
                </c:pt>
                <c:pt idx="16947">
                  <c:v>429.17689999999999</c:v>
                </c:pt>
                <c:pt idx="16948">
                  <c:v>429.18610000000001</c:v>
                </c:pt>
                <c:pt idx="16949">
                  <c:v>429.19639999999998</c:v>
                </c:pt>
                <c:pt idx="16950">
                  <c:v>429.20679999999999</c:v>
                </c:pt>
                <c:pt idx="16951">
                  <c:v>429.21699999999998</c:v>
                </c:pt>
                <c:pt idx="16952">
                  <c:v>429.2253</c:v>
                </c:pt>
                <c:pt idx="16953">
                  <c:v>429.23340000000002</c:v>
                </c:pt>
                <c:pt idx="16954">
                  <c:v>429.24529999999999</c:v>
                </c:pt>
                <c:pt idx="16955">
                  <c:v>429.2534</c:v>
                </c:pt>
                <c:pt idx="16956">
                  <c:v>429.26369999999997</c:v>
                </c:pt>
                <c:pt idx="16957">
                  <c:v>429.27390000000003</c:v>
                </c:pt>
                <c:pt idx="16958">
                  <c:v>429.28359999999998</c:v>
                </c:pt>
                <c:pt idx="16959">
                  <c:v>429.2944</c:v>
                </c:pt>
                <c:pt idx="16960">
                  <c:v>429.30279999999999</c:v>
                </c:pt>
                <c:pt idx="16961">
                  <c:v>429.31389999999999</c:v>
                </c:pt>
                <c:pt idx="16962">
                  <c:v>429.32130000000001</c:v>
                </c:pt>
                <c:pt idx="16963">
                  <c:v>429.33240000000001</c:v>
                </c:pt>
                <c:pt idx="16964">
                  <c:v>429.34</c:v>
                </c:pt>
                <c:pt idx="16965">
                  <c:v>429.34870000000001</c:v>
                </c:pt>
                <c:pt idx="16966">
                  <c:v>429.35669999999999</c:v>
                </c:pt>
                <c:pt idx="16967">
                  <c:v>429.3646</c:v>
                </c:pt>
                <c:pt idx="16968">
                  <c:v>429.37389999999999</c:v>
                </c:pt>
                <c:pt idx="16969">
                  <c:v>429.38240000000002</c:v>
                </c:pt>
                <c:pt idx="16970">
                  <c:v>429.39069999999998</c:v>
                </c:pt>
                <c:pt idx="16971">
                  <c:v>429.39800000000002</c:v>
                </c:pt>
                <c:pt idx="16972">
                  <c:v>429.40539999999999</c:v>
                </c:pt>
                <c:pt idx="16973">
                  <c:v>429.41359999999997</c:v>
                </c:pt>
                <c:pt idx="16974">
                  <c:v>429.42399999999998</c:v>
                </c:pt>
                <c:pt idx="16975">
                  <c:v>429.4316</c:v>
                </c:pt>
                <c:pt idx="16976">
                  <c:v>429.43950000000001</c:v>
                </c:pt>
                <c:pt idx="16977">
                  <c:v>429.44889999999998</c:v>
                </c:pt>
                <c:pt idx="16978">
                  <c:v>429.4554</c:v>
                </c:pt>
                <c:pt idx="16979">
                  <c:v>429.4624</c:v>
                </c:pt>
                <c:pt idx="16980">
                  <c:v>429.47219999999999</c:v>
                </c:pt>
                <c:pt idx="16981">
                  <c:v>429.48110000000003</c:v>
                </c:pt>
                <c:pt idx="16982">
                  <c:v>429.49059999999997</c:v>
                </c:pt>
                <c:pt idx="16983">
                  <c:v>429.49900000000002</c:v>
                </c:pt>
                <c:pt idx="16984">
                  <c:v>429.50740000000002</c:v>
                </c:pt>
                <c:pt idx="16985">
                  <c:v>429.51519999999999</c:v>
                </c:pt>
                <c:pt idx="16986">
                  <c:v>429.52480000000003</c:v>
                </c:pt>
                <c:pt idx="16987">
                  <c:v>429.53339999999997</c:v>
                </c:pt>
                <c:pt idx="16988">
                  <c:v>429.54020000000003</c:v>
                </c:pt>
                <c:pt idx="16989">
                  <c:v>429.5489</c:v>
                </c:pt>
                <c:pt idx="16990">
                  <c:v>429.5575</c:v>
                </c:pt>
                <c:pt idx="16991">
                  <c:v>429.56889999999999</c:v>
                </c:pt>
                <c:pt idx="16992">
                  <c:v>429.57740000000001</c:v>
                </c:pt>
                <c:pt idx="16993">
                  <c:v>429.58589999999998</c:v>
                </c:pt>
                <c:pt idx="16994">
                  <c:v>429.59500000000003</c:v>
                </c:pt>
                <c:pt idx="16995">
                  <c:v>429.60320000000002</c:v>
                </c:pt>
                <c:pt idx="16996">
                  <c:v>429.61160000000001</c:v>
                </c:pt>
                <c:pt idx="16997">
                  <c:v>429.62099999999998</c:v>
                </c:pt>
                <c:pt idx="16998">
                  <c:v>429.62950000000001</c:v>
                </c:pt>
                <c:pt idx="16999">
                  <c:v>429.63889999999998</c:v>
                </c:pt>
                <c:pt idx="17000">
                  <c:v>429.64830000000001</c:v>
                </c:pt>
                <c:pt idx="17001">
                  <c:v>429.65820000000002</c:v>
                </c:pt>
                <c:pt idx="17002">
                  <c:v>429.66719999999998</c:v>
                </c:pt>
                <c:pt idx="17003">
                  <c:v>429.67619999999999</c:v>
                </c:pt>
                <c:pt idx="17004">
                  <c:v>429.68740000000003</c:v>
                </c:pt>
                <c:pt idx="17005">
                  <c:v>429.69600000000003</c:v>
                </c:pt>
                <c:pt idx="17006">
                  <c:v>429.7063</c:v>
                </c:pt>
                <c:pt idx="17007">
                  <c:v>429.71559999999999</c:v>
                </c:pt>
                <c:pt idx="17008">
                  <c:v>429.72410000000002</c:v>
                </c:pt>
                <c:pt idx="17009">
                  <c:v>429.73439999999999</c:v>
                </c:pt>
                <c:pt idx="17010">
                  <c:v>429.74650000000003</c:v>
                </c:pt>
                <c:pt idx="17011">
                  <c:v>429.75529999999998</c:v>
                </c:pt>
                <c:pt idx="17012">
                  <c:v>429.76560000000001</c:v>
                </c:pt>
                <c:pt idx="17013">
                  <c:v>429.77440000000001</c:v>
                </c:pt>
                <c:pt idx="17014">
                  <c:v>429.78440000000001</c:v>
                </c:pt>
                <c:pt idx="17015">
                  <c:v>429.7928</c:v>
                </c:pt>
                <c:pt idx="17016">
                  <c:v>429.80279999999999</c:v>
                </c:pt>
                <c:pt idx="17017">
                  <c:v>429.81360000000001</c:v>
                </c:pt>
                <c:pt idx="17018">
                  <c:v>429.82240000000002</c:v>
                </c:pt>
                <c:pt idx="17019">
                  <c:v>429.83139999999997</c:v>
                </c:pt>
                <c:pt idx="17020">
                  <c:v>429.83890000000002</c:v>
                </c:pt>
                <c:pt idx="17021">
                  <c:v>429.85</c:v>
                </c:pt>
                <c:pt idx="17022">
                  <c:v>429.86070000000001</c:v>
                </c:pt>
                <c:pt idx="17023">
                  <c:v>429.86860000000001</c:v>
                </c:pt>
                <c:pt idx="17024">
                  <c:v>429.87779999999998</c:v>
                </c:pt>
                <c:pt idx="17025">
                  <c:v>429.88740000000001</c:v>
                </c:pt>
                <c:pt idx="17026">
                  <c:v>429.89640000000003</c:v>
                </c:pt>
                <c:pt idx="17027">
                  <c:v>429.90539999999999</c:v>
                </c:pt>
                <c:pt idx="17028">
                  <c:v>429.916</c:v>
                </c:pt>
                <c:pt idx="17029">
                  <c:v>429.92439999999999</c:v>
                </c:pt>
                <c:pt idx="17030">
                  <c:v>429.93389999999999</c:v>
                </c:pt>
                <c:pt idx="17031">
                  <c:v>429.94510000000002</c:v>
                </c:pt>
                <c:pt idx="17032">
                  <c:v>429.95460000000003</c:v>
                </c:pt>
                <c:pt idx="17033">
                  <c:v>429.96359999999999</c:v>
                </c:pt>
                <c:pt idx="17034">
                  <c:v>429.97370000000001</c:v>
                </c:pt>
                <c:pt idx="17035">
                  <c:v>429.9828</c:v>
                </c:pt>
                <c:pt idx="17036">
                  <c:v>429.99160000000001</c:v>
                </c:pt>
                <c:pt idx="17037">
                  <c:v>430.00060000000002</c:v>
                </c:pt>
                <c:pt idx="17038">
                  <c:v>430.0086</c:v>
                </c:pt>
                <c:pt idx="17039">
                  <c:v>430.01780000000002</c:v>
                </c:pt>
                <c:pt idx="17040">
                  <c:v>430.02480000000003</c:v>
                </c:pt>
                <c:pt idx="17041">
                  <c:v>430.03379999999999</c:v>
                </c:pt>
                <c:pt idx="17042">
                  <c:v>430.0444</c:v>
                </c:pt>
                <c:pt idx="17043">
                  <c:v>430.05279999999999</c:v>
                </c:pt>
                <c:pt idx="17044">
                  <c:v>430.06079999999997</c:v>
                </c:pt>
                <c:pt idx="17045">
                  <c:v>430.06900000000002</c:v>
                </c:pt>
                <c:pt idx="17046">
                  <c:v>430.07819999999998</c:v>
                </c:pt>
                <c:pt idx="17047">
                  <c:v>430.0874</c:v>
                </c:pt>
                <c:pt idx="17048">
                  <c:v>430.096</c:v>
                </c:pt>
                <c:pt idx="17049">
                  <c:v>430.10399999999998</c:v>
                </c:pt>
                <c:pt idx="17050">
                  <c:v>430.113</c:v>
                </c:pt>
                <c:pt idx="17051">
                  <c:v>430.12189999999998</c:v>
                </c:pt>
                <c:pt idx="17052">
                  <c:v>430.13220000000001</c:v>
                </c:pt>
                <c:pt idx="17053">
                  <c:v>430.14019999999999</c:v>
                </c:pt>
                <c:pt idx="17054">
                  <c:v>430.14940000000001</c:v>
                </c:pt>
                <c:pt idx="17055">
                  <c:v>430.16019999999997</c:v>
                </c:pt>
                <c:pt idx="17056">
                  <c:v>430.17070000000001</c:v>
                </c:pt>
                <c:pt idx="17057">
                  <c:v>430.18029999999999</c:v>
                </c:pt>
                <c:pt idx="17058">
                  <c:v>430.18849999999998</c:v>
                </c:pt>
                <c:pt idx="17059">
                  <c:v>430.19799999999998</c:v>
                </c:pt>
                <c:pt idx="17060">
                  <c:v>430.20760000000001</c:v>
                </c:pt>
                <c:pt idx="17061">
                  <c:v>430.2176</c:v>
                </c:pt>
                <c:pt idx="17062">
                  <c:v>430.22609999999997</c:v>
                </c:pt>
                <c:pt idx="17063">
                  <c:v>430.23610000000002</c:v>
                </c:pt>
                <c:pt idx="17064">
                  <c:v>430.24560000000002</c:v>
                </c:pt>
                <c:pt idx="17065">
                  <c:v>430.25420000000003</c:v>
                </c:pt>
                <c:pt idx="17066">
                  <c:v>430.26389999999998</c:v>
                </c:pt>
                <c:pt idx="17067">
                  <c:v>430.27199999999999</c:v>
                </c:pt>
                <c:pt idx="17068">
                  <c:v>430.28199999999998</c:v>
                </c:pt>
                <c:pt idx="17069">
                  <c:v>430.29180000000002</c:v>
                </c:pt>
                <c:pt idx="17070">
                  <c:v>430.30200000000002</c:v>
                </c:pt>
                <c:pt idx="17071">
                  <c:v>430.31110000000001</c:v>
                </c:pt>
                <c:pt idx="17072">
                  <c:v>430.32029999999997</c:v>
                </c:pt>
                <c:pt idx="17073">
                  <c:v>430.33019999999999</c:v>
                </c:pt>
                <c:pt idx="17074">
                  <c:v>430.34100000000001</c:v>
                </c:pt>
                <c:pt idx="17075">
                  <c:v>430.34960000000001</c:v>
                </c:pt>
                <c:pt idx="17076">
                  <c:v>430.35660000000001</c:v>
                </c:pt>
                <c:pt idx="17077">
                  <c:v>430.36660000000001</c:v>
                </c:pt>
                <c:pt idx="17078">
                  <c:v>430.37520000000001</c:v>
                </c:pt>
                <c:pt idx="17079">
                  <c:v>430.38470000000001</c:v>
                </c:pt>
                <c:pt idx="17080">
                  <c:v>430.39589999999998</c:v>
                </c:pt>
                <c:pt idx="17081">
                  <c:v>430.40559999999999</c:v>
                </c:pt>
                <c:pt idx="17082">
                  <c:v>430.4128</c:v>
                </c:pt>
                <c:pt idx="17083">
                  <c:v>430.4228</c:v>
                </c:pt>
                <c:pt idx="17084">
                  <c:v>430.43220000000002</c:v>
                </c:pt>
                <c:pt idx="17085">
                  <c:v>430.4434</c:v>
                </c:pt>
                <c:pt idx="17086">
                  <c:v>430.45299999999997</c:v>
                </c:pt>
                <c:pt idx="17087">
                  <c:v>430.46190000000001</c:v>
                </c:pt>
                <c:pt idx="17088">
                  <c:v>430.47219999999999</c:v>
                </c:pt>
                <c:pt idx="17089">
                  <c:v>430.4812</c:v>
                </c:pt>
                <c:pt idx="17090">
                  <c:v>430.48829999999998</c:v>
                </c:pt>
                <c:pt idx="17091">
                  <c:v>430.49900000000002</c:v>
                </c:pt>
                <c:pt idx="17092">
                  <c:v>430.5086</c:v>
                </c:pt>
                <c:pt idx="17093">
                  <c:v>430.5181</c:v>
                </c:pt>
                <c:pt idx="17094">
                  <c:v>430.52789999999999</c:v>
                </c:pt>
                <c:pt idx="17095">
                  <c:v>430.5369</c:v>
                </c:pt>
                <c:pt idx="17096">
                  <c:v>430.54669999999999</c:v>
                </c:pt>
                <c:pt idx="17097">
                  <c:v>430.55630000000002</c:v>
                </c:pt>
                <c:pt idx="17098">
                  <c:v>430.56479999999999</c:v>
                </c:pt>
                <c:pt idx="17099">
                  <c:v>430.57499999999999</c:v>
                </c:pt>
                <c:pt idx="17100">
                  <c:v>430.584</c:v>
                </c:pt>
                <c:pt idx="17101">
                  <c:v>430.59210000000002</c:v>
                </c:pt>
                <c:pt idx="17102">
                  <c:v>430.60059999999999</c:v>
                </c:pt>
                <c:pt idx="17103">
                  <c:v>430.61079999999998</c:v>
                </c:pt>
                <c:pt idx="17104">
                  <c:v>430.62130000000002</c:v>
                </c:pt>
                <c:pt idx="17105">
                  <c:v>430.62909999999999</c:v>
                </c:pt>
                <c:pt idx="17106">
                  <c:v>430.64019999999999</c:v>
                </c:pt>
                <c:pt idx="17107">
                  <c:v>430.65039999999999</c:v>
                </c:pt>
                <c:pt idx="17108">
                  <c:v>430.65899999999999</c:v>
                </c:pt>
                <c:pt idx="17109">
                  <c:v>430.66719999999998</c:v>
                </c:pt>
                <c:pt idx="17110">
                  <c:v>430.6748</c:v>
                </c:pt>
                <c:pt idx="17111">
                  <c:v>430.68579999999997</c:v>
                </c:pt>
                <c:pt idx="17112">
                  <c:v>430.69540000000001</c:v>
                </c:pt>
                <c:pt idx="17113">
                  <c:v>430.70429999999999</c:v>
                </c:pt>
                <c:pt idx="17114">
                  <c:v>430.7131</c:v>
                </c:pt>
                <c:pt idx="17115">
                  <c:v>430.72300000000001</c:v>
                </c:pt>
                <c:pt idx="17116">
                  <c:v>430.73140000000001</c:v>
                </c:pt>
                <c:pt idx="17117">
                  <c:v>430.74239999999998</c:v>
                </c:pt>
                <c:pt idx="17118">
                  <c:v>430.75029999999998</c:v>
                </c:pt>
                <c:pt idx="17119">
                  <c:v>430.75799999999998</c:v>
                </c:pt>
                <c:pt idx="17120">
                  <c:v>430.76900000000001</c:v>
                </c:pt>
                <c:pt idx="17121">
                  <c:v>430.77679999999998</c:v>
                </c:pt>
                <c:pt idx="17122">
                  <c:v>430.78660000000002</c:v>
                </c:pt>
                <c:pt idx="17123">
                  <c:v>430.79520000000002</c:v>
                </c:pt>
                <c:pt idx="17124">
                  <c:v>430.80599999999998</c:v>
                </c:pt>
                <c:pt idx="17125">
                  <c:v>430.815</c:v>
                </c:pt>
                <c:pt idx="17126">
                  <c:v>430.82420000000002</c:v>
                </c:pt>
                <c:pt idx="17127">
                  <c:v>430.83600000000001</c:v>
                </c:pt>
                <c:pt idx="17128">
                  <c:v>430.84609999999998</c:v>
                </c:pt>
                <c:pt idx="17129">
                  <c:v>430.8546</c:v>
                </c:pt>
                <c:pt idx="17130">
                  <c:v>430.86309999999997</c:v>
                </c:pt>
                <c:pt idx="17131">
                  <c:v>430.87299999999999</c:v>
                </c:pt>
                <c:pt idx="17132">
                  <c:v>430.88119999999998</c:v>
                </c:pt>
                <c:pt idx="17133">
                  <c:v>430.89100000000002</c:v>
                </c:pt>
                <c:pt idx="17134">
                  <c:v>430.89859999999999</c:v>
                </c:pt>
                <c:pt idx="17135">
                  <c:v>430.91019999999997</c:v>
                </c:pt>
                <c:pt idx="17136">
                  <c:v>430.9194</c:v>
                </c:pt>
                <c:pt idx="17137">
                  <c:v>430.92910000000001</c:v>
                </c:pt>
                <c:pt idx="17138">
                  <c:v>430.93799999999999</c:v>
                </c:pt>
                <c:pt idx="17139">
                  <c:v>430.94639999999998</c:v>
                </c:pt>
                <c:pt idx="17140">
                  <c:v>430.95639999999997</c:v>
                </c:pt>
                <c:pt idx="17141">
                  <c:v>430.9658</c:v>
                </c:pt>
                <c:pt idx="17142">
                  <c:v>430.97739999999999</c:v>
                </c:pt>
                <c:pt idx="17143">
                  <c:v>430.98520000000002</c:v>
                </c:pt>
                <c:pt idx="17144">
                  <c:v>430.99459999999999</c:v>
                </c:pt>
                <c:pt idx="17145">
                  <c:v>431.00409999999999</c:v>
                </c:pt>
                <c:pt idx="17146">
                  <c:v>431.01139999999998</c:v>
                </c:pt>
                <c:pt idx="17147">
                  <c:v>431.0206</c:v>
                </c:pt>
                <c:pt idx="17148">
                  <c:v>431.02839999999998</c:v>
                </c:pt>
                <c:pt idx="17149">
                  <c:v>431.03769999999997</c:v>
                </c:pt>
                <c:pt idx="17150">
                  <c:v>431.04500000000002</c:v>
                </c:pt>
                <c:pt idx="17151">
                  <c:v>431.05430000000001</c:v>
                </c:pt>
                <c:pt idx="17152">
                  <c:v>431.06240000000003</c:v>
                </c:pt>
                <c:pt idx="17153">
                  <c:v>431.07060000000001</c:v>
                </c:pt>
                <c:pt idx="17154">
                  <c:v>431.07990000000001</c:v>
                </c:pt>
                <c:pt idx="17155">
                  <c:v>431.09089999999998</c:v>
                </c:pt>
                <c:pt idx="17156">
                  <c:v>431.09879999999998</c:v>
                </c:pt>
                <c:pt idx="17157">
                  <c:v>431.10739999999998</c:v>
                </c:pt>
                <c:pt idx="17158">
                  <c:v>431.11689999999999</c:v>
                </c:pt>
                <c:pt idx="17159">
                  <c:v>431.1266</c:v>
                </c:pt>
                <c:pt idx="17160">
                  <c:v>431.13569999999999</c:v>
                </c:pt>
                <c:pt idx="17161">
                  <c:v>431.14460000000003</c:v>
                </c:pt>
                <c:pt idx="17162">
                  <c:v>431.1558</c:v>
                </c:pt>
                <c:pt idx="17163">
                  <c:v>431.16590000000002</c:v>
                </c:pt>
                <c:pt idx="17164">
                  <c:v>431.1746</c:v>
                </c:pt>
                <c:pt idx="17165">
                  <c:v>431.18239999999997</c:v>
                </c:pt>
                <c:pt idx="17166">
                  <c:v>431.1936</c:v>
                </c:pt>
                <c:pt idx="17167">
                  <c:v>431.202</c:v>
                </c:pt>
                <c:pt idx="17168">
                  <c:v>431.209</c:v>
                </c:pt>
                <c:pt idx="17169">
                  <c:v>431.2176</c:v>
                </c:pt>
                <c:pt idx="17170">
                  <c:v>431.2294</c:v>
                </c:pt>
                <c:pt idx="17171">
                  <c:v>431.23899999999998</c:v>
                </c:pt>
                <c:pt idx="17172">
                  <c:v>431.24740000000003</c:v>
                </c:pt>
                <c:pt idx="17173">
                  <c:v>431.25619999999998</c:v>
                </c:pt>
                <c:pt idx="17174">
                  <c:v>431.26580000000001</c:v>
                </c:pt>
                <c:pt idx="17175">
                  <c:v>431.27659999999997</c:v>
                </c:pt>
                <c:pt idx="17176">
                  <c:v>431.28539999999998</c:v>
                </c:pt>
                <c:pt idx="17177">
                  <c:v>431.29399999999998</c:v>
                </c:pt>
                <c:pt idx="17178">
                  <c:v>431.30419999999998</c:v>
                </c:pt>
                <c:pt idx="17179">
                  <c:v>431.31420000000003</c:v>
                </c:pt>
                <c:pt idx="17180">
                  <c:v>431.32130000000001</c:v>
                </c:pt>
                <c:pt idx="17181">
                  <c:v>431.3313</c:v>
                </c:pt>
                <c:pt idx="17182">
                  <c:v>431.339</c:v>
                </c:pt>
                <c:pt idx="17183">
                  <c:v>431.34890000000001</c:v>
                </c:pt>
                <c:pt idx="17184">
                  <c:v>431.358</c:v>
                </c:pt>
                <c:pt idx="17185">
                  <c:v>431.36829999999998</c:v>
                </c:pt>
                <c:pt idx="17186">
                  <c:v>431.37759999999997</c:v>
                </c:pt>
                <c:pt idx="17187">
                  <c:v>431.387</c:v>
                </c:pt>
                <c:pt idx="17188">
                  <c:v>431.39499999999998</c:v>
                </c:pt>
                <c:pt idx="17189">
                  <c:v>431.40440000000001</c:v>
                </c:pt>
                <c:pt idx="17190">
                  <c:v>431.41320000000002</c:v>
                </c:pt>
                <c:pt idx="17191">
                  <c:v>431.42169999999999</c:v>
                </c:pt>
                <c:pt idx="17192">
                  <c:v>431.43</c:v>
                </c:pt>
                <c:pt idx="17193">
                  <c:v>431.43950000000001</c:v>
                </c:pt>
                <c:pt idx="17194">
                  <c:v>431.447</c:v>
                </c:pt>
                <c:pt idx="17195">
                  <c:v>431.45670000000001</c:v>
                </c:pt>
                <c:pt idx="17196">
                  <c:v>431.4674</c:v>
                </c:pt>
                <c:pt idx="17197">
                  <c:v>431.47660000000002</c:v>
                </c:pt>
                <c:pt idx="17198">
                  <c:v>431.4846</c:v>
                </c:pt>
                <c:pt idx="17199">
                  <c:v>431.49279999999999</c:v>
                </c:pt>
                <c:pt idx="17200">
                  <c:v>431.50189999999998</c:v>
                </c:pt>
                <c:pt idx="17201">
                  <c:v>431.50979999999998</c:v>
                </c:pt>
                <c:pt idx="17202">
                  <c:v>431.51929999999999</c:v>
                </c:pt>
                <c:pt idx="17203">
                  <c:v>431.53019999999998</c:v>
                </c:pt>
                <c:pt idx="17204">
                  <c:v>431.53910000000002</c:v>
                </c:pt>
                <c:pt idx="17205">
                  <c:v>431.54750000000001</c:v>
                </c:pt>
                <c:pt idx="17206">
                  <c:v>431.5557</c:v>
                </c:pt>
                <c:pt idx="17207">
                  <c:v>431.56459999999998</c:v>
                </c:pt>
                <c:pt idx="17208">
                  <c:v>431.57429999999999</c:v>
                </c:pt>
                <c:pt idx="17209">
                  <c:v>431.58339999999998</c:v>
                </c:pt>
                <c:pt idx="17210">
                  <c:v>431.5926</c:v>
                </c:pt>
                <c:pt idx="17211">
                  <c:v>431.60109999999997</c:v>
                </c:pt>
                <c:pt idx="17212">
                  <c:v>431.6105</c:v>
                </c:pt>
                <c:pt idx="17213">
                  <c:v>431.62040000000002</c:v>
                </c:pt>
                <c:pt idx="17214">
                  <c:v>431.63</c:v>
                </c:pt>
                <c:pt idx="17215">
                  <c:v>431.6379</c:v>
                </c:pt>
                <c:pt idx="17216">
                  <c:v>431.64749999999998</c:v>
                </c:pt>
                <c:pt idx="17217">
                  <c:v>431.65539999999999</c:v>
                </c:pt>
                <c:pt idx="17218">
                  <c:v>431.666</c:v>
                </c:pt>
                <c:pt idx="17219">
                  <c:v>431.67380000000003</c:v>
                </c:pt>
                <c:pt idx="17220">
                  <c:v>431.68290000000002</c:v>
                </c:pt>
                <c:pt idx="17221">
                  <c:v>431.6934</c:v>
                </c:pt>
                <c:pt idx="17222">
                  <c:v>431.702</c:v>
                </c:pt>
                <c:pt idx="17223">
                  <c:v>431.7124</c:v>
                </c:pt>
                <c:pt idx="17224">
                  <c:v>431.72059999999999</c:v>
                </c:pt>
                <c:pt idx="17225">
                  <c:v>431.7312</c:v>
                </c:pt>
                <c:pt idx="17226">
                  <c:v>431.73869999999999</c:v>
                </c:pt>
                <c:pt idx="17227">
                  <c:v>431.74849999999998</c:v>
                </c:pt>
                <c:pt idx="17228">
                  <c:v>431.75880000000001</c:v>
                </c:pt>
                <c:pt idx="17229">
                  <c:v>431.76749999999998</c:v>
                </c:pt>
                <c:pt idx="17230">
                  <c:v>431.77609999999999</c:v>
                </c:pt>
                <c:pt idx="17231">
                  <c:v>431.78539999999998</c:v>
                </c:pt>
                <c:pt idx="17232">
                  <c:v>431.79660000000001</c:v>
                </c:pt>
                <c:pt idx="17233">
                  <c:v>431.80540000000002</c:v>
                </c:pt>
                <c:pt idx="17234">
                  <c:v>431.81259999999997</c:v>
                </c:pt>
                <c:pt idx="17235">
                  <c:v>431.82159999999999</c:v>
                </c:pt>
                <c:pt idx="17236">
                  <c:v>431.82920000000001</c:v>
                </c:pt>
                <c:pt idx="17237">
                  <c:v>431.83870000000002</c:v>
                </c:pt>
                <c:pt idx="17238">
                  <c:v>431.84660000000002</c:v>
                </c:pt>
                <c:pt idx="17239">
                  <c:v>431.85500000000002</c:v>
                </c:pt>
                <c:pt idx="17240">
                  <c:v>431.86380000000003</c:v>
                </c:pt>
                <c:pt idx="17241">
                  <c:v>431.87139999999999</c:v>
                </c:pt>
                <c:pt idx="17242">
                  <c:v>431.88200000000001</c:v>
                </c:pt>
                <c:pt idx="17243">
                  <c:v>431.88979999999998</c:v>
                </c:pt>
                <c:pt idx="17244">
                  <c:v>431.9</c:v>
                </c:pt>
                <c:pt idx="17245">
                  <c:v>431.90960000000001</c:v>
                </c:pt>
                <c:pt idx="17246">
                  <c:v>431.91629999999998</c:v>
                </c:pt>
                <c:pt idx="17247">
                  <c:v>431.9264</c:v>
                </c:pt>
                <c:pt idx="17248">
                  <c:v>431.935</c:v>
                </c:pt>
                <c:pt idx="17249">
                  <c:v>431.94439999999997</c:v>
                </c:pt>
                <c:pt idx="17250">
                  <c:v>431.95330000000001</c:v>
                </c:pt>
                <c:pt idx="17251">
                  <c:v>431.9624</c:v>
                </c:pt>
                <c:pt idx="17252">
                  <c:v>431.97120000000001</c:v>
                </c:pt>
                <c:pt idx="17253">
                  <c:v>431.97930000000002</c:v>
                </c:pt>
                <c:pt idx="17254">
                  <c:v>431.98899999999998</c:v>
                </c:pt>
                <c:pt idx="17255">
                  <c:v>431.99779999999998</c:v>
                </c:pt>
                <c:pt idx="17256">
                  <c:v>432.00790000000001</c:v>
                </c:pt>
                <c:pt idx="17257">
                  <c:v>432.01569999999998</c:v>
                </c:pt>
                <c:pt idx="17258">
                  <c:v>432.02480000000003</c:v>
                </c:pt>
                <c:pt idx="17259">
                  <c:v>432.03429999999997</c:v>
                </c:pt>
                <c:pt idx="17260">
                  <c:v>432.04340000000002</c:v>
                </c:pt>
                <c:pt idx="17261">
                  <c:v>432.05200000000002</c:v>
                </c:pt>
                <c:pt idx="17262">
                  <c:v>432.06099999999998</c:v>
                </c:pt>
                <c:pt idx="17263">
                  <c:v>432.06880000000001</c:v>
                </c:pt>
                <c:pt idx="17264">
                  <c:v>432.07900000000001</c:v>
                </c:pt>
                <c:pt idx="17265">
                  <c:v>432.09059999999999</c:v>
                </c:pt>
                <c:pt idx="17266">
                  <c:v>432.0992</c:v>
                </c:pt>
                <c:pt idx="17267">
                  <c:v>432.108</c:v>
                </c:pt>
                <c:pt idx="17268">
                  <c:v>432.11680000000001</c:v>
                </c:pt>
                <c:pt idx="17269">
                  <c:v>432.1277</c:v>
                </c:pt>
                <c:pt idx="17270">
                  <c:v>432.13510000000002</c:v>
                </c:pt>
                <c:pt idx="17271">
                  <c:v>432.14420000000001</c:v>
                </c:pt>
                <c:pt idx="17272">
                  <c:v>432.15230000000003</c:v>
                </c:pt>
                <c:pt idx="17273">
                  <c:v>432.16199999999998</c:v>
                </c:pt>
                <c:pt idx="17274">
                  <c:v>432.17110000000002</c:v>
                </c:pt>
                <c:pt idx="17275">
                  <c:v>432.1789</c:v>
                </c:pt>
                <c:pt idx="17276">
                  <c:v>432.18599999999998</c:v>
                </c:pt>
                <c:pt idx="17277">
                  <c:v>432.19690000000003</c:v>
                </c:pt>
                <c:pt idx="17278">
                  <c:v>432.20549999999997</c:v>
                </c:pt>
                <c:pt idx="17279">
                  <c:v>432.214</c:v>
                </c:pt>
                <c:pt idx="17280">
                  <c:v>432.2226</c:v>
                </c:pt>
                <c:pt idx="17281">
                  <c:v>432.23140000000001</c:v>
                </c:pt>
                <c:pt idx="17282">
                  <c:v>432.24020000000002</c:v>
                </c:pt>
                <c:pt idx="17283">
                  <c:v>432.25020000000001</c:v>
                </c:pt>
                <c:pt idx="17284">
                  <c:v>432.25970000000001</c:v>
                </c:pt>
                <c:pt idx="17285">
                  <c:v>432.26830000000001</c:v>
                </c:pt>
                <c:pt idx="17286">
                  <c:v>432.2756</c:v>
                </c:pt>
                <c:pt idx="17287">
                  <c:v>432.28469999999999</c:v>
                </c:pt>
                <c:pt idx="17288">
                  <c:v>432.29399999999998</c:v>
                </c:pt>
                <c:pt idx="17289">
                  <c:v>432.30309999999997</c:v>
                </c:pt>
                <c:pt idx="17290">
                  <c:v>432.31369999999998</c:v>
                </c:pt>
                <c:pt idx="17291">
                  <c:v>432.32260000000002</c:v>
                </c:pt>
                <c:pt idx="17292">
                  <c:v>432.33080000000001</c:v>
                </c:pt>
                <c:pt idx="17293">
                  <c:v>432.33890000000002</c:v>
                </c:pt>
                <c:pt idx="17294">
                  <c:v>432.34820000000002</c:v>
                </c:pt>
                <c:pt idx="17295">
                  <c:v>432.35489999999999</c:v>
                </c:pt>
                <c:pt idx="17296">
                  <c:v>432.36419999999998</c:v>
                </c:pt>
                <c:pt idx="17297">
                  <c:v>432.37200000000001</c:v>
                </c:pt>
                <c:pt idx="17298">
                  <c:v>432.38220000000001</c:v>
                </c:pt>
                <c:pt idx="17299">
                  <c:v>432.38900000000001</c:v>
                </c:pt>
                <c:pt idx="17300">
                  <c:v>432.39800000000002</c:v>
                </c:pt>
                <c:pt idx="17301">
                  <c:v>432.40710000000001</c:v>
                </c:pt>
                <c:pt idx="17302">
                  <c:v>432.41500000000002</c:v>
                </c:pt>
                <c:pt idx="17303">
                  <c:v>432.42469999999997</c:v>
                </c:pt>
                <c:pt idx="17304">
                  <c:v>432.43439999999998</c:v>
                </c:pt>
                <c:pt idx="17305">
                  <c:v>432.44470000000001</c:v>
                </c:pt>
                <c:pt idx="17306">
                  <c:v>432.4522</c:v>
                </c:pt>
                <c:pt idx="17307">
                  <c:v>432.46289999999999</c:v>
                </c:pt>
                <c:pt idx="17308">
                  <c:v>432.47250000000003</c:v>
                </c:pt>
                <c:pt idx="17309">
                  <c:v>432.4828</c:v>
                </c:pt>
                <c:pt idx="17310">
                  <c:v>432.4932</c:v>
                </c:pt>
                <c:pt idx="17311">
                  <c:v>432.50380000000001</c:v>
                </c:pt>
                <c:pt idx="17312">
                  <c:v>432.5138</c:v>
                </c:pt>
                <c:pt idx="17313">
                  <c:v>432.52499999999998</c:v>
                </c:pt>
                <c:pt idx="17314">
                  <c:v>432.53399999999999</c:v>
                </c:pt>
                <c:pt idx="17315">
                  <c:v>432.54689999999999</c:v>
                </c:pt>
                <c:pt idx="17316">
                  <c:v>432.55869999999999</c:v>
                </c:pt>
                <c:pt idx="17317">
                  <c:v>432.56740000000002</c:v>
                </c:pt>
                <c:pt idx="17318">
                  <c:v>432.57909999999998</c:v>
                </c:pt>
                <c:pt idx="17319">
                  <c:v>432.5899</c:v>
                </c:pt>
                <c:pt idx="17320">
                  <c:v>432.6026</c:v>
                </c:pt>
                <c:pt idx="17321">
                  <c:v>432.61369999999999</c:v>
                </c:pt>
                <c:pt idx="17322">
                  <c:v>432.62599999999998</c:v>
                </c:pt>
                <c:pt idx="17323">
                  <c:v>432.63630000000001</c:v>
                </c:pt>
                <c:pt idx="17324">
                  <c:v>432.6474</c:v>
                </c:pt>
                <c:pt idx="17325">
                  <c:v>432.65800000000002</c:v>
                </c:pt>
                <c:pt idx="17326">
                  <c:v>432.66879999999998</c:v>
                </c:pt>
                <c:pt idx="17327">
                  <c:v>432.68099999999998</c:v>
                </c:pt>
                <c:pt idx="17328">
                  <c:v>432.69119999999998</c:v>
                </c:pt>
                <c:pt idx="17329">
                  <c:v>432.70060000000001</c:v>
                </c:pt>
                <c:pt idx="17330">
                  <c:v>432.71010000000001</c:v>
                </c:pt>
                <c:pt idx="17331">
                  <c:v>432.72030000000001</c:v>
                </c:pt>
                <c:pt idx="17332">
                  <c:v>432.73059999999998</c:v>
                </c:pt>
                <c:pt idx="17333">
                  <c:v>432.73899999999998</c:v>
                </c:pt>
                <c:pt idx="17334">
                  <c:v>432.74880000000002</c:v>
                </c:pt>
                <c:pt idx="17335">
                  <c:v>432.75740000000002</c:v>
                </c:pt>
                <c:pt idx="17336">
                  <c:v>432.76780000000002</c:v>
                </c:pt>
                <c:pt idx="17337">
                  <c:v>432.77460000000002</c:v>
                </c:pt>
                <c:pt idx="17338">
                  <c:v>432.78219999999999</c:v>
                </c:pt>
                <c:pt idx="17339">
                  <c:v>432.79219999999998</c:v>
                </c:pt>
                <c:pt idx="17340">
                  <c:v>432.8014</c:v>
                </c:pt>
                <c:pt idx="17341">
                  <c:v>432.8098</c:v>
                </c:pt>
                <c:pt idx="17342">
                  <c:v>432.81909999999999</c:v>
                </c:pt>
                <c:pt idx="17343">
                  <c:v>432.82810000000001</c:v>
                </c:pt>
                <c:pt idx="17344">
                  <c:v>432.83629999999999</c:v>
                </c:pt>
                <c:pt idx="17345">
                  <c:v>432.84469999999999</c:v>
                </c:pt>
                <c:pt idx="17346">
                  <c:v>432.85059999999999</c:v>
                </c:pt>
                <c:pt idx="17347">
                  <c:v>432.85879999999997</c:v>
                </c:pt>
                <c:pt idx="17348">
                  <c:v>432.86599999999999</c:v>
                </c:pt>
                <c:pt idx="17349">
                  <c:v>432.87099999999998</c:v>
                </c:pt>
                <c:pt idx="17350">
                  <c:v>432.87759999999997</c:v>
                </c:pt>
                <c:pt idx="17351">
                  <c:v>432.88470000000001</c:v>
                </c:pt>
                <c:pt idx="17352">
                  <c:v>432.89429999999999</c:v>
                </c:pt>
                <c:pt idx="17353">
                  <c:v>432.89839999999998</c:v>
                </c:pt>
                <c:pt idx="17354">
                  <c:v>432.90480000000002</c:v>
                </c:pt>
                <c:pt idx="17355">
                  <c:v>432.9126</c:v>
                </c:pt>
                <c:pt idx="17356">
                  <c:v>432.91739999999999</c:v>
                </c:pt>
                <c:pt idx="17357">
                  <c:v>432.92500000000001</c:v>
                </c:pt>
                <c:pt idx="17358">
                  <c:v>432.93169999999998</c:v>
                </c:pt>
                <c:pt idx="17359">
                  <c:v>432.93920000000003</c:v>
                </c:pt>
                <c:pt idx="17360">
                  <c:v>432.94900000000001</c:v>
                </c:pt>
                <c:pt idx="17361">
                  <c:v>432.95960000000002</c:v>
                </c:pt>
                <c:pt idx="17362">
                  <c:v>432.96780000000001</c:v>
                </c:pt>
                <c:pt idx="17363">
                  <c:v>432.9776</c:v>
                </c:pt>
                <c:pt idx="17364">
                  <c:v>432.9862</c:v>
                </c:pt>
                <c:pt idx="17365">
                  <c:v>432.99380000000002</c:v>
                </c:pt>
                <c:pt idx="17366">
                  <c:v>433.00220000000002</c:v>
                </c:pt>
                <c:pt idx="17367">
                  <c:v>433.01440000000002</c:v>
                </c:pt>
                <c:pt idx="17368">
                  <c:v>433.02339999999998</c:v>
                </c:pt>
                <c:pt idx="17369">
                  <c:v>433.03399999999999</c:v>
                </c:pt>
                <c:pt idx="17370">
                  <c:v>433.04300000000001</c:v>
                </c:pt>
                <c:pt idx="17371">
                  <c:v>433.05279999999999</c:v>
                </c:pt>
                <c:pt idx="17372">
                  <c:v>433.06610000000001</c:v>
                </c:pt>
                <c:pt idx="17373">
                  <c:v>433.07350000000002</c:v>
                </c:pt>
                <c:pt idx="17374">
                  <c:v>433.08300000000003</c:v>
                </c:pt>
                <c:pt idx="17375">
                  <c:v>433.09059999999999</c:v>
                </c:pt>
                <c:pt idx="17376">
                  <c:v>433.10109999999997</c:v>
                </c:pt>
                <c:pt idx="17377">
                  <c:v>433.11059999999998</c:v>
                </c:pt>
                <c:pt idx="17378">
                  <c:v>433.11939999999998</c:v>
                </c:pt>
                <c:pt idx="17379">
                  <c:v>433.12939999999998</c:v>
                </c:pt>
                <c:pt idx="17380">
                  <c:v>433.1386</c:v>
                </c:pt>
                <c:pt idx="17381">
                  <c:v>433.14909999999998</c:v>
                </c:pt>
                <c:pt idx="17382">
                  <c:v>433.16019999999997</c:v>
                </c:pt>
                <c:pt idx="17383">
                  <c:v>433.16680000000002</c:v>
                </c:pt>
                <c:pt idx="17384">
                  <c:v>433.17619999999999</c:v>
                </c:pt>
                <c:pt idx="17385">
                  <c:v>433.18470000000002</c:v>
                </c:pt>
                <c:pt idx="17386">
                  <c:v>433.19409999999999</c:v>
                </c:pt>
                <c:pt idx="17387">
                  <c:v>433.20299999999997</c:v>
                </c:pt>
                <c:pt idx="17388">
                  <c:v>433.21199999999999</c:v>
                </c:pt>
                <c:pt idx="17389">
                  <c:v>433.22030000000001</c:v>
                </c:pt>
                <c:pt idx="17390">
                  <c:v>433.23090000000002</c:v>
                </c:pt>
                <c:pt idx="17391">
                  <c:v>433.23849999999999</c:v>
                </c:pt>
                <c:pt idx="17392">
                  <c:v>433.24700000000001</c:v>
                </c:pt>
                <c:pt idx="17393">
                  <c:v>433.25540000000001</c:v>
                </c:pt>
                <c:pt idx="17394">
                  <c:v>433.26350000000002</c:v>
                </c:pt>
                <c:pt idx="17395">
                  <c:v>433.27120000000002</c:v>
                </c:pt>
                <c:pt idx="17396">
                  <c:v>433.27910000000003</c:v>
                </c:pt>
                <c:pt idx="17397">
                  <c:v>433.2876</c:v>
                </c:pt>
                <c:pt idx="17398">
                  <c:v>433.29390000000001</c:v>
                </c:pt>
                <c:pt idx="17399">
                  <c:v>433.30099999999999</c:v>
                </c:pt>
                <c:pt idx="17400">
                  <c:v>433.30959999999999</c:v>
                </c:pt>
                <c:pt idx="17401">
                  <c:v>433.31700000000001</c:v>
                </c:pt>
                <c:pt idx="17402">
                  <c:v>433.32350000000002</c:v>
                </c:pt>
                <c:pt idx="17403">
                  <c:v>433.33080000000001</c:v>
                </c:pt>
                <c:pt idx="17404">
                  <c:v>433.33780000000002</c:v>
                </c:pt>
                <c:pt idx="17405">
                  <c:v>433.34559999999999</c:v>
                </c:pt>
                <c:pt idx="17406">
                  <c:v>433.35410000000002</c:v>
                </c:pt>
                <c:pt idx="17407">
                  <c:v>433.36040000000003</c:v>
                </c:pt>
                <c:pt idx="17408">
                  <c:v>433.36779999999999</c:v>
                </c:pt>
                <c:pt idx="17409">
                  <c:v>433.3734</c:v>
                </c:pt>
                <c:pt idx="17410">
                  <c:v>433.38099999999997</c:v>
                </c:pt>
                <c:pt idx="17411">
                  <c:v>433.38799999999998</c:v>
                </c:pt>
                <c:pt idx="17412">
                  <c:v>433.39659999999998</c:v>
                </c:pt>
                <c:pt idx="17413">
                  <c:v>433.40519999999998</c:v>
                </c:pt>
                <c:pt idx="17414">
                  <c:v>433.4135</c:v>
                </c:pt>
                <c:pt idx="17415">
                  <c:v>433.42039999999997</c:v>
                </c:pt>
                <c:pt idx="17416">
                  <c:v>433.42809999999997</c:v>
                </c:pt>
                <c:pt idx="17417">
                  <c:v>433.4357</c:v>
                </c:pt>
                <c:pt idx="17418">
                  <c:v>433.44479999999999</c:v>
                </c:pt>
                <c:pt idx="17419">
                  <c:v>433.45159999999998</c:v>
                </c:pt>
                <c:pt idx="17420">
                  <c:v>433.46</c:v>
                </c:pt>
                <c:pt idx="17421">
                  <c:v>433.46960000000001</c:v>
                </c:pt>
                <c:pt idx="17422">
                  <c:v>433.47680000000003</c:v>
                </c:pt>
                <c:pt idx="17423">
                  <c:v>433.48540000000003</c:v>
                </c:pt>
                <c:pt idx="17424">
                  <c:v>433.49369999999999</c:v>
                </c:pt>
                <c:pt idx="17425">
                  <c:v>433.50220000000002</c:v>
                </c:pt>
                <c:pt idx="17426">
                  <c:v>433.512</c:v>
                </c:pt>
                <c:pt idx="17427">
                  <c:v>433.5197</c:v>
                </c:pt>
                <c:pt idx="17428">
                  <c:v>433.529</c:v>
                </c:pt>
                <c:pt idx="17429">
                  <c:v>433.53879999999998</c:v>
                </c:pt>
                <c:pt idx="17430">
                  <c:v>433.54849999999999</c:v>
                </c:pt>
                <c:pt idx="17431">
                  <c:v>433.55739999999997</c:v>
                </c:pt>
                <c:pt idx="17432">
                  <c:v>433.56580000000002</c:v>
                </c:pt>
                <c:pt idx="17433">
                  <c:v>433.57380000000001</c:v>
                </c:pt>
                <c:pt idx="17434">
                  <c:v>433.58199999999999</c:v>
                </c:pt>
                <c:pt idx="17435">
                  <c:v>433.59100000000001</c:v>
                </c:pt>
                <c:pt idx="17436">
                  <c:v>433.60160000000002</c:v>
                </c:pt>
                <c:pt idx="17437">
                  <c:v>433.60939999999999</c:v>
                </c:pt>
                <c:pt idx="17438">
                  <c:v>433.62020000000001</c:v>
                </c:pt>
                <c:pt idx="17439">
                  <c:v>433.62889999999999</c:v>
                </c:pt>
                <c:pt idx="17440">
                  <c:v>433.63760000000002</c:v>
                </c:pt>
                <c:pt idx="17441">
                  <c:v>433.6454</c:v>
                </c:pt>
                <c:pt idx="17442">
                  <c:v>433.65370000000001</c:v>
                </c:pt>
                <c:pt idx="17443">
                  <c:v>433.66419999999999</c:v>
                </c:pt>
                <c:pt idx="17444">
                  <c:v>433.6728</c:v>
                </c:pt>
                <c:pt idx="17445">
                  <c:v>433.68169999999998</c:v>
                </c:pt>
                <c:pt idx="17446">
                  <c:v>433.69</c:v>
                </c:pt>
                <c:pt idx="17447">
                  <c:v>433.69830000000002</c:v>
                </c:pt>
                <c:pt idx="17448">
                  <c:v>433.70760000000001</c:v>
                </c:pt>
                <c:pt idx="17449">
                  <c:v>433.71719999999999</c:v>
                </c:pt>
                <c:pt idx="17450">
                  <c:v>433.7244</c:v>
                </c:pt>
                <c:pt idx="17451">
                  <c:v>433.73419999999999</c:v>
                </c:pt>
                <c:pt idx="17452">
                  <c:v>433.74259999999998</c:v>
                </c:pt>
                <c:pt idx="17453">
                  <c:v>433.74970000000002</c:v>
                </c:pt>
                <c:pt idx="17454">
                  <c:v>433.75819999999999</c:v>
                </c:pt>
                <c:pt idx="17455">
                  <c:v>433.76679999999999</c:v>
                </c:pt>
                <c:pt idx="17456">
                  <c:v>433.77519999999998</c:v>
                </c:pt>
                <c:pt idx="17457">
                  <c:v>433.78300000000002</c:v>
                </c:pt>
                <c:pt idx="17458">
                  <c:v>433.79140000000001</c:v>
                </c:pt>
                <c:pt idx="17459">
                  <c:v>433.80099999999999</c:v>
                </c:pt>
                <c:pt idx="17460">
                  <c:v>433.80669999999998</c:v>
                </c:pt>
                <c:pt idx="17461">
                  <c:v>433.8152</c:v>
                </c:pt>
                <c:pt idx="17462">
                  <c:v>433.82459999999998</c:v>
                </c:pt>
                <c:pt idx="17463">
                  <c:v>433.83440000000002</c:v>
                </c:pt>
                <c:pt idx="17464">
                  <c:v>433.84320000000002</c:v>
                </c:pt>
                <c:pt idx="17465">
                  <c:v>433.85090000000002</c:v>
                </c:pt>
                <c:pt idx="17466">
                  <c:v>433.86020000000002</c:v>
                </c:pt>
                <c:pt idx="17467">
                  <c:v>433.86869999999999</c:v>
                </c:pt>
                <c:pt idx="17468">
                  <c:v>433.8766</c:v>
                </c:pt>
                <c:pt idx="17469">
                  <c:v>433.88440000000003</c:v>
                </c:pt>
                <c:pt idx="17470">
                  <c:v>433.89350000000002</c:v>
                </c:pt>
                <c:pt idx="17471">
                  <c:v>433.90179999999998</c:v>
                </c:pt>
                <c:pt idx="17472">
                  <c:v>433.90839999999997</c:v>
                </c:pt>
                <c:pt idx="17473">
                  <c:v>433.91800000000001</c:v>
                </c:pt>
                <c:pt idx="17474">
                  <c:v>433.92619999999999</c:v>
                </c:pt>
                <c:pt idx="17475">
                  <c:v>433.93400000000003</c:v>
                </c:pt>
                <c:pt idx="17476">
                  <c:v>433.94200000000001</c:v>
                </c:pt>
                <c:pt idx="17477">
                  <c:v>433.9504</c:v>
                </c:pt>
                <c:pt idx="17478">
                  <c:v>433.95839999999998</c:v>
                </c:pt>
                <c:pt idx="17479">
                  <c:v>433.96870000000001</c:v>
                </c:pt>
                <c:pt idx="17480">
                  <c:v>433.97699999999998</c:v>
                </c:pt>
                <c:pt idx="17481">
                  <c:v>433.9862</c:v>
                </c:pt>
                <c:pt idx="17482">
                  <c:v>433.99279999999999</c:v>
                </c:pt>
                <c:pt idx="17483">
                  <c:v>434.00240000000002</c:v>
                </c:pt>
                <c:pt idx="17484">
                  <c:v>434.0111</c:v>
                </c:pt>
                <c:pt idx="17485">
                  <c:v>434.01960000000003</c:v>
                </c:pt>
                <c:pt idx="17486">
                  <c:v>434.02679999999998</c:v>
                </c:pt>
                <c:pt idx="17487">
                  <c:v>434.03620000000001</c:v>
                </c:pt>
                <c:pt idx="17488">
                  <c:v>434.0453</c:v>
                </c:pt>
                <c:pt idx="17489">
                  <c:v>434.05259999999998</c:v>
                </c:pt>
                <c:pt idx="17490">
                  <c:v>434.06209999999999</c:v>
                </c:pt>
                <c:pt idx="17491">
                  <c:v>434.07069999999999</c:v>
                </c:pt>
                <c:pt idx="17492">
                  <c:v>434.08150000000001</c:v>
                </c:pt>
                <c:pt idx="17493">
                  <c:v>434.09140000000002</c:v>
                </c:pt>
                <c:pt idx="17494">
                  <c:v>434.09930000000003</c:v>
                </c:pt>
                <c:pt idx="17495">
                  <c:v>434.10849999999999</c:v>
                </c:pt>
                <c:pt idx="17496">
                  <c:v>434.11779999999999</c:v>
                </c:pt>
                <c:pt idx="17497">
                  <c:v>434.12720000000002</c:v>
                </c:pt>
                <c:pt idx="17498">
                  <c:v>434.13589999999999</c:v>
                </c:pt>
                <c:pt idx="17499">
                  <c:v>434.1447</c:v>
                </c:pt>
                <c:pt idx="17500">
                  <c:v>434.15300000000002</c:v>
                </c:pt>
                <c:pt idx="17501">
                  <c:v>434.16160000000002</c:v>
                </c:pt>
                <c:pt idx="17502">
                  <c:v>434.17039999999997</c:v>
                </c:pt>
                <c:pt idx="17503">
                  <c:v>434.178</c:v>
                </c:pt>
                <c:pt idx="17504">
                  <c:v>434.18689999999998</c:v>
                </c:pt>
                <c:pt idx="17505">
                  <c:v>434.19529999999997</c:v>
                </c:pt>
                <c:pt idx="17506">
                  <c:v>434.20310000000001</c:v>
                </c:pt>
                <c:pt idx="17507">
                  <c:v>434.21039999999999</c:v>
                </c:pt>
                <c:pt idx="17508">
                  <c:v>434.21780000000001</c:v>
                </c:pt>
                <c:pt idx="17509">
                  <c:v>434.22649999999999</c:v>
                </c:pt>
                <c:pt idx="17510">
                  <c:v>434.23520000000002</c:v>
                </c:pt>
                <c:pt idx="17511">
                  <c:v>434.24459999999999</c:v>
                </c:pt>
                <c:pt idx="17512">
                  <c:v>434.25229999999999</c:v>
                </c:pt>
                <c:pt idx="17513">
                  <c:v>434.2611</c:v>
                </c:pt>
                <c:pt idx="17514">
                  <c:v>434.26949999999999</c:v>
                </c:pt>
                <c:pt idx="17515">
                  <c:v>434.27789999999999</c:v>
                </c:pt>
                <c:pt idx="17516">
                  <c:v>434.286</c:v>
                </c:pt>
                <c:pt idx="17517">
                  <c:v>434.29419999999999</c:v>
                </c:pt>
                <c:pt idx="17518">
                  <c:v>434.30279999999999</c:v>
                </c:pt>
                <c:pt idx="17519">
                  <c:v>434.31020000000001</c:v>
                </c:pt>
                <c:pt idx="17520">
                  <c:v>434.31760000000003</c:v>
                </c:pt>
                <c:pt idx="17521">
                  <c:v>434.327</c:v>
                </c:pt>
                <c:pt idx="17522">
                  <c:v>434.33499999999998</c:v>
                </c:pt>
                <c:pt idx="17523">
                  <c:v>434.34379999999999</c:v>
                </c:pt>
                <c:pt idx="17524">
                  <c:v>434.35129999999998</c:v>
                </c:pt>
                <c:pt idx="17525">
                  <c:v>434.36020000000002</c:v>
                </c:pt>
                <c:pt idx="17526">
                  <c:v>434.36919999999998</c:v>
                </c:pt>
                <c:pt idx="17527">
                  <c:v>434.37740000000002</c:v>
                </c:pt>
                <c:pt idx="17528">
                  <c:v>434.38479999999998</c:v>
                </c:pt>
                <c:pt idx="17529">
                  <c:v>434.39319999999998</c:v>
                </c:pt>
                <c:pt idx="17530">
                  <c:v>434.40170000000001</c:v>
                </c:pt>
                <c:pt idx="17531">
                  <c:v>434.41039999999998</c:v>
                </c:pt>
                <c:pt idx="17532">
                  <c:v>434.41879999999998</c:v>
                </c:pt>
                <c:pt idx="17533">
                  <c:v>434.42779999999999</c:v>
                </c:pt>
                <c:pt idx="17534">
                  <c:v>434.43669999999997</c:v>
                </c:pt>
                <c:pt idx="17535">
                  <c:v>434.44659999999999</c:v>
                </c:pt>
                <c:pt idx="17536">
                  <c:v>434.45409999999998</c:v>
                </c:pt>
                <c:pt idx="17537">
                  <c:v>434.46170000000001</c:v>
                </c:pt>
                <c:pt idx="17538">
                  <c:v>434.47149999999999</c:v>
                </c:pt>
                <c:pt idx="17539">
                  <c:v>434.48160000000001</c:v>
                </c:pt>
                <c:pt idx="17540">
                  <c:v>434.49040000000002</c:v>
                </c:pt>
                <c:pt idx="17541">
                  <c:v>434.49779999999998</c:v>
                </c:pt>
                <c:pt idx="17542">
                  <c:v>434.50470000000001</c:v>
                </c:pt>
                <c:pt idx="17543">
                  <c:v>434.5136</c:v>
                </c:pt>
                <c:pt idx="17544">
                  <c:v>434.5213</c:v>
                </c:pt>
                <c:pt idx="17545">
                  <c:v>434.53280000000001</c:v>
                </c:pt>
                <c:pt idx="17546">
                  <c:v>434.54</c:v>
                </c:pt>
                <c:pt idx="17547">
                  <c:v>434.55090000000001</c:v>
                </c:pt>
                <c:pt idx="17548">
                  <c:v>434.55799999999999</c:v>
                </c:pt>
                <c:pt idx="17549">
                  <c:v>434.56420000000003</c:v>
                </c:pt>
                <c:pt idx="17550">
                  <c:v>434.57350000000002</c:v>
                </c:pt>
                <c:pt idx="17551">
                  <c:v>434.58159999999998</c:v>
                </c:pt>
                <c:pt idx="17552">
                  <c:v>434.59109999999998</c:v>
                </c:pt>
                <c:pt idx="17553">
                  <c:v>434.59800000000001</c:v>
                </c:pt>
                <c:pt idx="17554">
                  <c:v>434.60680000000002</c:v>
                </c:pt>
                <c:pt idx="17555">
                  <c:v>434.61619999999999</c:v>
                </c:pt>
                <c:pt idx="17556">
                  <c:v>434.625</c:v>
                </c:pt>
                <c:pt idx="17557">
                  <c:v>434.63440000000003</c:v>
                </c:pt>
                <c:pt idx="17558">
                  <c:v>434.642</c:v>
                </c:pt>
                <c:pt idx="17559">
                  <c:v>434.65</c:v>
                </c:pt>
                <c:pt idx="17560">
                  <c:v>434.65870000000001</c:v>
                </c:pt>
                <c:pt idx="17561">
                  <c:v>434.66809999999998</c:v>
                </c:pt>
                <c:pt idx="17562">
                  <c:v>434.67590000000001</c:v>
                </c:pt>
                <c:pt idx="17563">
                  <c:v>434.68259999999998</c:v>
                </c:pt>
                <c:pt idx="17564">
                  <c:v>434.69299999999998</c:v>
                </c:pt>
                <c:pt idx="17565">
                  <c:v>434.70139999999998</c:v>
                </c:pt>
                <c:pt idx="17566">
                  <c:v>434.70929999999998</c:v>
                </c:pt>
                <c:pt idx="17567">
                  <c:v>434.71899999999999</c:v>
                </c:pt>
                <c:pt idx="17568">
                  <c:v>434.72669999999999</c:v>
                </c:pt>
                <c:pt idx="17569">
                  <c:v>434.73610000000002</c:v>
                </c:pt>
                <c:pt idx="17570">
                  <c:v>434.74340000000001</c:v>
                </c:pt>
                <c:pt idx="17571">
                  <c:v>434.75279999999998</c:v>
                </c:pt>
                <c:pt idx="17572">
                  <c:v>434.76100000000002</c:v>
                </c:pt>
                <c:pt idx="17573">
                  <c:v>434.76900000000001</c:v>
                </c:pt>
                <c:pt idx="17574">
                  <c:v>434.77659999999997</c:v>
                </c:pt>
                <c:pt idx="17575">
                  <c:v>434.78640000000001</c:v>
                </c:pt>
                <c:pt idx="17576">
                  <c:v>434.79520000000002</c:v>
                </c:pt>
                <c:pt idx="17577">
                  <c:v>434.80399999999997</c:v>
                </c:pt>
                <c:pt idx="17578">
                  <c:v>434.81270000000001</c:v>
                </c:pt>
                <c:pt idx="17579">
                  <c:v>434.822</c:v>
                </c:pt>
                <c:pt idx="17580">
                  <c:v>434.82979999999998</c:v>
                </c:pt>
                <c:pt idx="17581">
                  <c:v>434.83879999999999</c:v>
                </c:pt>
                <c:pt idx="17582">
                  <c:v>434.84629999999999</c:v>
                </c:pt>
                <c:pt idx="17583">
                  <c:v>434.8546</c:v>
                </c:pt>
                <c:pt idx="17584">
                  <c:v>434.863</c:v>
                </c:pt>
                <c:pt idx="17585">
                  <c:v>434.8732</c:v>
                </c:pt>
                <c:pt idx="17586">
                  <c:v>434.88159999999999</c:v>
                </c:pt>
                <c:pt idx="17587">
                  <c:v>434.89080000000001</c:v>
                </c:pt>
                <c:pt idx="17588">
                  <c:v>434.89960000000002</c:v>
                </c:pt>
                <c:pt idx="17589">
                  <c:v>434.9076</c:v>
                </c:pt>
                <c:pt idx="17590">
                  <c:v>434.91559999999998</c:v>
                </c:pt>
                <c:pt idx="17591">
                  <c:v>434.92500000000001</c:v>
                </c:pt>
                <c:pt idx="17592">
                  <c:v>434.9325</c:v>
                </c:pt>
                <c:pt idx="17593">
                  <c:v>434.94099999999997</c:v>
                </c:pt>
                <c:pt idx="17594">
                  <c:v>434.94810000000001</c:v>
                </c:pt>
                <c:pt idx="17595">
                  <c:v>434.95600000000002</c:v>
                </c:pt>
                <c:pt idx="17596">
                  <c:v>434.96480000000003</c:v>
                </c:pt>
                <c:pt idx="17597">
                  <c:v>434.9735</c:v>
                </c:pt>
                <c:pt idx="17598">
                  <c:v>434.98259999999999</c:v>
                </c:pt>
                <c:pt idx="17599">
                  <c:v>434.99220000000003</c:v>
                </c:pt>
                <c:pt idx="17600">
                  <c:v>435.0009</c:v>
                </c:pt>
                <c:pt idx="17601">
                  <c:v>435.01029999999997</c:v>
                </c:pt>
                <c:pt idx="17602">
                  <c:v>435.0172</c:v>
                </c:pt>
                <c:pt idx="17603">
                  <c:v>435.02609999999999</c:v>
                </c:pt>
                <c:pt idx="17604">
                  <c:v>435.03579999999999</c:v>
                </c:pt>
                <c:pt idx="17605">
                  <c:v>435.04399999999998</c:v>
                </c:pt>
                <c:pt idx="17606">
                  <c:v>435.053</c:v>
                </c:pt>
                <c:pt idx="17607">
                  <c:v>435.0616</c:v>
                </c:pt>
                <c:pt idx="17608">
                  <c:v>435.06959999999998</c:v>
                </c:pt>
                <c:pt idx="17609">
                  <c:v>435.07889999999998</c:v>
                </c:pt>
                <c:pt idx="17610">
                  <c:v>435.08670000000001</c:v>
                </c:pt>
                <c:pt idx="17611">
                  <c:v>435.09649999999999</c:v>
                </c:pt>
                <c:pt idx="17612">
                  <c:v>435.10430000000002</c:v>
                </c:pt>
                <c:pt idx="17613">
                  <c:v>435.11130000000003</c:v>
                </c:pt>
                <c:pt idx="17614">
                  <c:v>435.11860000000001</c:v>
                </c:pt>
                <c:pt idx="17615">
                  <c:v>435.1268</c:v>
                </c:pt>
                <c:pt idx="17616">
                  <c:v>435.13400000000001</c:v>
                </c:pt>
                <c:pt idx="17617">
                  <c:v>435.14280000000002</c:v>
                </c:pt>
                <c:pt idx="17618">
                  <c:v>435.15</c:v>
                </c:pt>
                <c:pt idx="17619">
                  <c:v>435.1576</c:v>
                </c:pt>
                <c:pt idx="17620">
                  <c:v>435.16500000000002</c:v>
                </c:pt>
                <c:pt idx="17621">
                  <c:v>435.17419999999998</c:v>
                </c:pt>
                <c:pt idx="17622">
                  <c:v>435.18279999999999</c:v>
                </c:pt>
                <c:pt idx="17623">
                  <c:v>435.19029999999998</c:v>
                </c:pt>
                <c:pt idx="17624">
                  <c:v>435.19940000000003</c:v>
                </c:pt>
                <c:pt idx="17625">
                  <c:v>435.2081</c:v>
                </c:pt>
                <c:pt idx="17626">
                  <c:v>435.21640000000002</c:v>
                </c:pt>
                <c:pt idx="17627">
                  <c:v>435.22480000000002</c:v>
                </c:pt>
                <c:pt idx="17628">
                  <c:v>435.23309999999998</c:v>
                </c:pt>
                <c:pt idx="17629">
                  <c:v>435.2407</c:v>
                </c:pt>
                <c:pt idx="17630">
                  <c:v>435.24889999999999</c:v>
                </c:pt>
                <c:pt idx="17631">
                  <c:v>435.25839999999999</c:v>
                </c:pt>
                <c:pt idx="17632">
                  <c:v>435.26839999999999</c:v>
                </c:pt>
                <c:pt idx="17633">
                  <c:v>435.2783</c:v>
                </c:pt>
                <c:pt idx="17634">
                  <c:v>435.28699999999998</c:v>
                </c:pt>
                <c:pt idx="17635">
                  <c:v>435.2946</c:v>
                </c:pt>
                <c:pt idx="17636">
                  <c:v>435.30270000000002</c:v>
                </c:pt>
                <c:pt idx="17637">
                  <c:v>435.31279999999998</c:v>
                </c:pt>
                <c:pt idx="17638">
                  <c:v>435.31830000000002</c:v>
                </c:pt>
                <c:pt idx="17639">
                  <c:v>435.32740000000001</c:v>
                </c:pt>
                <c:pt idx="17640">
                  <c:v>435.33659999999998</c:v>
                </c:pt>
                <c:pt idx="17641">
                  <c:v>435.3451</c:v>
                </c:pt>
                <c:pt idx="17642">
                  <c:v>435.35300000000001</c:v>
                </c:pt>
                <c:pt idx="17643">
                  <c:v>435.36290000000002</c:v>
                </c:pt>
                <c:pt idx="17644">
                  <c:v>435.37329999999997</c:v>
                </c:pt>
                <c:pt idx="17645">
                  <c:v>435.38170000000002</c:v>
                </c:pt>
                <c:pt idx="17646">
                  <c:v>435.3897</c:v>
                </c:pt>
                <c:pt idx="17647">
                  <c:v>435.39879999999999</c:v>
                </c:pt>
                <c:pt idx="17648">
                  <c:v>435.40519999999998</c:v>
                </c:pt>
                <c:pt idx="17649">
                  <c:v>435.41379999999998</c:v>
                </c:pt>
                <c:pt idx="17650">
                  <c:v>435.42020000000002</c:v>
                </c:pt>
                <c:pt idx="17651">
                  <c:v>435.42939999999999</c:v>
                </c:pt>
                <c:pt idx="17652">
                  <c:v>435.43779999999998</c:v>
                </c:pt>
                <c:pt idx="17653">
                  <c:v>435.4443</c:v>
                </c:pt>
                <c:pt idx="17654">
                  <c:v>435.45269999999999</c:v>
                </c:pt>
                <c:pt idx="17655">
                  <c:v>435.46190000000001</c:v>
                </c:pt>
                <c:pt idx="17656">
                  <c:v>435.4699</c:v>
                </c:pt>
                <c:pt idx="17657">
                  <c:v>435.47980000000001</c:v>
                </c:pt>
                <c:pt idx="17658">
                  <c:v>435.48630000000003</c:v>
                </c:pt>
                <c:pt idx="17659">
                  <c:v>435.4948</c:v>
                </c:pt>
                <c:pt idx="17660">
                  <c:v>435.50380000000001</c:v>
                </c:pt>
                <c:pt idx="17661">
                  <c:v>435.51240000000001</c:v>
                </c:pt>
                <c:pt idx="17662">
                  <c:v>435.52</c:v>
                </c:pt>
                <c:pt idx="17663">
                  <c:v>435.52839999999998</c:v>
                </c:pt>
                <c:pt idx="17664">
                  <c:v>435.53539999999998</c:v>
                </c:pt>
                <c:pt idx="17665">
                  <c:v>435.54379999999998</c:v>
                </c:pt>
                <c:pt idx="17666">
                  <c:v>435.55220000000003</c:v>
                </c:pt>
                <c:pt idx="17667">
                  <c:v>435.55880000000002</c:v>
                </c:pt>
                <c:pt idx="17668">
                  <c:v>435.56779999999998</c:v>
                </c:pt>
                <c:pt idx="17669">
                  <c:v>435.5761</c:v>
                </c:pt>
                <c:pt idx="17670">
                  <c:v>435.58260000000001</c:v>
                </c:pt>
                <c:pt idx="17671">
                  <c:v>435.59070000000003</c:v>
                </c:pt>
                <c:pt idx="17672">
                  <c:v>435.59820000000002</c:v>
                </c:pt>
                <c:pt idx="17673">
                  <c:v>435.60500000000002</c:v>
                </c:pt>
                <c:pt idx="17674">
                  <c:v>435.61189999999999</c:v>
                </c:pt>
                <c:pt idx="17675">
                  <c:v>435.62270000000001</c:v>
                </c:pt>
                <c:pt idx="17676">
                  <c:v>435.63</c:v>
                </c:pt>
                <c:pt idx="17677">
                  <c:v>435.63869999999997</c:v>
                </c:pt>
                <c:pt idx="17678">
                  <c:v>435.64690000000002</c:v>
                </c:pt>
                <c:pt idx="17679">
                  <c:v>435.65449999999998</c:v>
                </c:pt>
                <c:pt idx="17680">
                  <c:v>435.66129999999998</c:v>
                </c:pt>
                <c:pt idx="17681">
                  <c:v>435.67090000000002</c:v>
                </c:pt>
                <c:pt idx="17682">
                  <c:v>435.67899999999997</c:v>
                </c:pt>
                <c:pt idx="17683">
                  <c:v>435.68790000000001</c:v>
                </c:pt>
                <c:pt idx="17684">
                  <c:v>435.69479999999999</c:v>
                </c:pt>
                <c:pt idx="17685">
                  <c:v>435.70319999999998</c:v>
                </c:pt>
                <c:pt idx="17686">
                  <c:v>435.71140000000003</c:v>
                </c:pt>
                <c:pt idx="17687">
                  <c:v>435.71820000000002</c:v>
                </c:pt>
                <c:pt idx="17688">
                  <c:v>435.72660000000002</c:v>
                </c:pt>
                <c:pt idx="17689">
                  <c:v>435.73360000000002</c:v>
                </c:pt>
                <c:pt idx="17690">
                  <c:v>435.74239999999998</c:v>
                </c:pt>
                <c:pt idx="17691">
                  <c:v>435.75220000000002</c:v>
                </c:pt>
                <c:pt idx="17692">
                  <c:v>435.75979999999998</c:v>
                </c:pt>
                <c:pt idx="17693">
                  <c:v>435.76760000000002</c:v>
                </c:pt>
                <c:pt idx="17694">
                  <c:v>435.77539999999999</c:v>
                </c:pt>
                <c:pt idx="17695">
                  <c:v>435.78559999999999</c:v>
                </c:pt>
                <c:pt idx="17696">
                  <c:v>435.79320000000001</c:v>
                </c:pt>
                <c:pt idx="17697">
                  <c:v>435.80079999999998</c:v>
                </c:pt>
                <c:pt idx="17698">
                  <c:v>435.80939999999998</c:v>
                </c:pt>
                <c:pt idx="17699">
                  <c:v>435.81799999999998</c:v>
                </c:pt>
                <c:pt idx="17700">
                  <c:v>435.82560000000001</c:v>
                </c:pt>
                <c:pt idx="17701">
                  <c:v>435.83319999999998</c:v>
                </c:pt>
                <c:pt idx="17702">
                  <c:v>435.84280000000001</c:v>
                </c:pt>
                <c:pt idx="17703">
                  <c:v>435.85079999999999</c:v>
                </c:pt>
                <c:pt idx="17704">
                  <c:v>435.8578</c:v>
                </c:pt>
                <c:pt idx="17705">
                  <c:v>435.86700000000002</c:v>
                </c:pt>
                <c:pt idx="17706">
                  <c:v>435.87619999999998</c:v>
                </c:pt>
                <c:pt idx="17707">
                  <c:v>435.88560000000001</c:v>
                </c:pt>
                <c:pt idx="17708">
                  <c:v>435.8922</c:v>
                </c:pt>
                <c:pt idx="17709">
                  <c:v>435.90219999999999</c:v>
                </c:pt>
                <c:pt idx="17710">
                  <c:v>435.911</c:v>
                </c:pt>
                <c:pt idx="17711">
                  <c:v>435.91680000000002</c:v>
                </c:pt>
                <c:pt idx="17712">
                  <c:v>435.92559999999997</c:v>
                </c:pt>
                <c:pt idx="17713">
                  <c:v>435.93470000000002</c:v>
                </c:pt>
                <c:pt idx="17714">
                  <c:v>435.94189999999998</c:v>
                </c:pt>
                <c:pt idx="17715">
                  <c:v>435.94970000000001</c:v>
                </c:pt>
                <c:pt idx="17716">
                  <c:v>435.95979999999997</c:v>
                </c:pt>
                <c:pt idx="17717">
                  <c:v>435.96620000000001</c:v>
                </c:pt>
                <c:pt idx="17718">
                  <c:v>435.97579999999999</c:v>
                </c:pt>
                <c:pt idx="17719">
                  <c:v>435.98399999999998</c:v>
                </c:pt>
                <c:pt idx="17720">
                  <c:v>435.99119999999999</c:v>
                </c:pt>
                <c:pt idx="17721">
                  <c:v>435.9991</c:v>
                </c:pt>
                <c:pt idx="17722">
                  <c:v>436.00920000000002</c:v>
                </c:pt>
                <c:pt idx="17723">
                  <c:v>436.0172</c:v>
                </c:pt>
                <c:pt idx="17724">
                  <c:v>436.02440000000001</c:v>
                </c:pt>
                <c:pt idx="17725">
                  <c:v>436.03120000000001</c:v>
                </c:pt>
                <c:pt idx="17726">
                  <c:v>436.03910000000002</c:v>
                </c:pt>
                <c:pt idx="17727">
                  <c:v>436.04719999999998</c:v>
                </c:pt>
                <c:pt idx="17728">
                  <c:v>436.05560000000003</c:v>
                </c:pt>
                <c:pt idx="17729">
                  <c:v>436.06310000000002</c:v>
                </c:pt>
                <c:pt idx="17730">
                  <c:v>436.07080000000002</c:v>
                </c:pt>
                <c:pt idx="17731">
                  <c:v>436.07819999999998</c:v>
                </c:pt>
                <c:pt idx="17732">
                  <c:v>436.08620000000002</c:v>
                </c:pt>
                <c:pt idx="17733">
                  <c:v>436.09440000000001</c:v>
                </c:pt>
                <c:pt idx="17734">
                  <c:v>436.10270000000003</c:v>
                </c:pt>
                <c:pt idx="17735">
                  <c:v>436.11110000000002</c:v>
                </c:pt>
                <c:pt idx="17736">
                  <c:v>436.11930000000001</c:v>
                </c:pt>
                <c:pt idx="17737">
                  <c:v>436.12740000000002</c:v>
                </c:pt>
                <c:pt idx="17738">
                  <c:v>436.13679999999999</c:v>
                </c:pt>
                <c:pt idx="17739">
                  <c:v>436.1472</c:v>
                </c:pt>
                <c:pt idx="17740">
                  <c:v>436.15379999999999</c:v>
                </c:pt>
                <c:pt idx="17741">
                  <c:v>436.16019999999997</c:v>
                </c:pt>
                <c:pt idx="17742">
                  <c:v>436.17059999999998</c:v>
                </c:pt>
                <c:pt idx="17743">
                  <c:v>436.17809999999997</c:v>
                </c:pt>
                <c:pt idx="17744">
                  <c:v>436.18540000000002</c:v>
                </c:pt>
                <c:pt idx="17745">
                  <c:v>436.19600000000003</c:v>
                </c:pt>
                <c:pt idx="17746">
                  <c:v>436.20269999999999</c:v>
                </c:pt>
                <c:pt idx="17747">
                  <c:v>436.21100000000001</c:v>
                </c:pt>
                <c:pt idx="17748">
                  <c:v>436.21960000000001</c:v>
                </c:pt>
                <c:pt idx="17749">
                  <c:v>436.22899999999998</c:v>
                </c:pt>
                <c:pt idx="17750">
                  <c:v>436.23500000000001</c:v>
                </c:pt>
                <c:pt idx="17751">
                  <c:v>436.24299999999999</c:v>
                </c:pt>
                <c:pt idx="17752">
                  <c:v>436.25400000000002</c:v>
                </c:pt>
                <c:pt idx="17753">
                  <c:v>436.26029999999997</c:v>
                </c:pt>
                <c:pt idx="17754">
                  <c:v>436.26900000000001</c:v>
                </c:pt>
                <c:pt idx="17755">
                  <c:v>436.27699999999999</c:v>
                </c:pt>
                <c:pt idx="17756">
                  <c:v>436.28390000000002</c:v>
                </c:pt>
                <c:pt idx="17757">
                  <c:v>436.291</c:v>
                </c:pt>
                <c:pt idx="17758">
                  <c:v>436.3</c:v>
                </c:pt>
                <c:pt idx="17759">
                  <c:v>436.30930000000001</c:v>
                </c:pt>
                <c:pt idx="17760">
                  <c:v>436.31659999999999</c:v>
                </c:pt>
                <c:pt idx="17761">
                  <c:v>436.32479999999998</c:v>
                </c:pt>
                <c:pt idx="17762">
                  <c:v>436.33300000000003</c:v>
                </c:pt>
                <c:pt idx="17763">
                  <c:v>436.34199999999998</c:v>
                </c:pt>
                <c:pt idx="17764">
                  <c:v>436.3494</c:v>
                </c:pt>
                <c:pt idx="17765">
                  <c:v>436.35719999999998</c:v>
                </c:pt>
                <c:pt idx="17766">
                  <c:v>436.36450000000002</c:v>
                </c:pt>
                <c:pt idx="17767">
                  <c:v>436.37400000000002</c:v>
                </c:pt>
                <c:pt idx="17768">
                  <c:v>436.38299999999998</c:v>
                </c:pt>
                <c:pt idx="17769">
                  <c:v>436.39060000000001</c:v>
                </c:pt>
                <c:pt idx="17770">
                  <c:v>436.39760000000001</c:v>
                </c:pt>
                <c:pt idx="17771">
                  <c:v>436.40499999999997</c:v>
                </c:pt>
                <c:pt idx="17772">
                  <c:v>436.41320000000002</c:v>
                </c:pt>
                <c:pt idx="17773">
                  <c:v>436.42239999999998</c:v>
                </c:pt>
                <c:pt idx="17774">
                  <c:v>436.4316</c:v>
                </c:pt>
                <c:pt idx="17775">
                  <c:v>436.43889999999999</c:v>
                </c:pt>
                <c:pt idx="17776">
                  <c:v>436.44920000000002</c:v>
                </c:pt>
                <c:pt idx="17777">
                  <c:v>436.45699999999999</c:v>
                </c:pt>
                <c:pt idx="17778">
                  <c:v>436.46749999999997</c:v>
                </c:pt>
                <c:pt idx="17779">
                  <c:v>436.47570000000002</c:v>
                </c:pt>
                <c:pt idx="17780">
                  <c:v>436.483</c:v>
                </c:pt>
                <c:pt idx="17781">
                  <c:v>436.49110000000002</c:v>
                </c:pt>
                <c:pt idx="17782">
                  <c:v>436.50069999999999</c:v>
                </c:pt>
                <c:pt idx="17783">
                  <c:v>436.50830000000002</c:v>
                </c:pt>
                <c:pt idx="17784">
                  <c:v>436.51650000000001</c:v>
                </c:pt>
                <c:pt idx="17785">
                  <c:v>436.52379999999999</c:v>
                </c:pt>
                <c:pt idx="17786">
                  <c:v>436.52969999999999</c:v>
                </c:pt>
                <c:pt idx="17787">
                  <c:v>436.53719999999998</c:v>
                </c:pt>
                <c:pt idx="17788">
                  <c:v>436.54500000000002</c:v>
                </c:pt>
                <c:pt idx="17789">
                  <c:v>436.55399999999997</c:v>
                </c:pt>
                <c:pt idx="17790">
                  <c:v>436.56060000000002</c:v>
                </c:pt>
                <c:pt idx="17791">
                  <c:v>436.56979999999999</c:v>
                </c:pt>
                <c:pt idx="17792">
                  <c:v>436.57830000000001</c:v>
                </c:pt>
                <c:pt idx="17793">
                  <c:v>436.58550000000002</c:v>
                </c:pt>
                <c:pt idx="17794">
                  <c:v>436.59379999999999</c:v>
                </c:pt>
                <c:pt idx="17795">
                  <c:v>436.60419999999999</c:v>
                </c:pt>
                <c:pt idx="17796">
                  <c:v>436.61160000000001</c:v>
                </c:pt>
                <c:pt idx="17797">
                  <c:v>436.61860000000001</c:v>
                </c:pt>
                <c:pt idx="17798">
                  <c:v>436.62619999999998</c:v>
                </c:pt>
                <c:pt idx="17799">
                  <c:v>436.63339999999999</c:v>
                </c:pt>
                <c:pt idx="17800">
                  <c:v>436.642</c:v>
                </c:pt>
                <c:pt idx="17801">
                  <c:v>436.64980000000003</c:v>
                </c:pt>
                <c:pt idx="17802">
                  <c:v>436.6567</c:v>
                </c:pt>
                <c:pt idx="17803">
                  <c:v>436.66469999999998</c:v>
                </c:pt>
                <c:pt idx="17804">
                  <c:v>436.67169999999999</c:v>
                </c:pt>
                <c:pt idx="17805">
                  <c:v>436.68150000000003</c:v>
                </c:pt>
                <c:pt idx="17806">
                  <c:v>436.68959999999998</c:v>
                </c:pt>
                <c:pt idx="17807">
                  <c:v>436.69869999999997</c:v>
                </c:pt>
                <c:pt idx="17808">
                  <c:v>436.70460000000003</c:v>
                </c:pt>
                <c:pt idx="17809">
                  <c:v>436.71260000000001</c:v>
                </c:pt>
                <c:pt idx="17810">
                  <c:v>436.71940000000001</c:v>
                </c:pt>
                <c:pt idx="17811">
                  <c:v>436.72710000000001</c:v>
                </c:pt>
                <c:pt idx="17812">
                  <c:v>436.73579999999998</c:v>
                </c:pt>
                <c:pt idx="17813">
                  <c:v>436.74329999999998</c:v>
                </c:pt>
                <c:pt idx="17814">
                  <c:v>436.75220000000002</c:v>
                </c:pt>
                <c:pt idx="17815">
                  <c:v>436.76179999999999</c:v>
                </c:pt>
                <c:pt idx="17816">
                  <c:v>436.77100000000002</c:v>
                </c:pt>
                <c:pt idx="17817">
                  <c:v>436.77800000000002</c:v>
                </c:pt>
                <c:pt idx="17818">
                  <c:v>436.78559999999999</c:v>
                </c:pt>
                <c:pt idx="17819">
                  <c:v>436.79160000000002</c:v>
                </c:pt>
                <c:pt idx="17820">
                  <c:v>436.8</c:v>
                </c:pt>
                <c:pt idx="17821">
                  <c:v>436.80709999999999</c:v>
                </c:pt>
                <c:pt idx="17822">
                  <c:v>436.81580000000002</c:v>
                </c:pt>
                <c:pt idx="17823">
                  <c:v>436.82459999999998</c:v>
                </c:pt>
                <c:pt idx="17824">
                  <c:v>436.83199999999999</c:v>
                </c:pt>
                <c:pt idx="17825">
                  <c:v>436.84019999999998</c:v>
                </c:pt>
                <c:pt idx="17826">
                  <c:v>436.84739999999999</c:v>
                </c:pt>
                <c:pt idx="17827">
                  <c:v>436.85640000000001</c:v>
                </c:pt>
                <c:pt idx="17828">
                  <c:v>436.86430000000001</c:v>
                </c:pt>
                <c:pt idx="17829">
                  <c:v>436.8734</c:v>
                </c:pt>
                <c:pt idx="17830">
                  <c:v>436.87950000000001</c:v>
                </c:pt>
                <c:pt idx="17831">
                  <c:v>436.88720000000001</c:v>
                </c:pt>
                <c:pt idx="17832">
                  <c:v>436.8956</c:v>
                </c:pt>
                <c:pt idx="17833">
                  <c:v>436.90179999999998</c:v>
                </c:pt>
                <c:pt idx="17834">
                  <c:v>436.91019999999997</c:v>
                </c:pt>
                <c:pt idx="17835">
                  <c:v>436.91829999999999</c:v>
                </c:pt>
                <c:pt idx="17836">
                  <c:v>436.92590000000001</c:v>
                </c:pt>
                <c:pt idx="17837">
                  <c:v>436.93259999999998</c:v>
                </c:pt>
                <c:pt idx="17838">
                  <c:v>436.94029999999998</c:v>
                </c:pt>
                <c:pt idx="17839">
                  <c:v>436.94690000000003</c:v>
                </c:pt>
                <c:pt idx="17840">
                  <c:v>436.9563</c:v>
                </c:pt>
                <c:pt idx="17841">
                  <c:v>436.96480000000003</c:v>
                </c:pt>
                <c:pt idx="17842">
                  <c:v>436.97160000000002</c:v>
                </c:pt>
                <c:pt idx="17843">
                  <c:v>436.98020000000002</c:v>
                </c:pt>
                <c:pt idx="17844">
                  <c:v>436.9871</c:v>
                </c:pt>
                <c:pt idx="17845">
                  <c:v>436.99700000000001</c:v>
                </c:pt>
                <c:pt idx="17846">
                  <c:v>437.005</c:v>
                </c:pt>
                <c:pt idx="17847">
                  <c:v>437.01280000000003</c:v>
                </c:pt>
                <c:pt idx="17848">
                  <c:v>437.0213</c:v>
                </c:pt>
                <c:pt idx="17849">
                  <c:v>437.02910000000003</c:v>
                </c:pt>
                <c:pt idx="17850">
                  <c:v>437.03570000000002</c:v>
                </c:pt>
                <c:pt idx="17851">
                  <c:v>437.0444</c:v>
                </c:pt>
                <c:pt idx="17852">
                  <c:v>437.05</c:v>
                </c:pt>
                <c:pt idx="17853">
                  <c:v>437.05720000000002</c:v>
                </c:pt>
                <c:pt idx="17854">
                  <c:v>437.065</c:v>
                </c:pt>
                <c:pt idx="17855">
                  <c:v>437.07299999999998</c:v>
                </c:pt>
                <c:pt idx="17856">
                  <c:v>437.08049999999997</c:v>
                </c:pt>
                <c:pt idx="17857">
                  <c:v>437.08879999999999</c:v>
                </c:pt>
                <c:pt idx="17858">
                  <c:v>437.09719999999999</c:v>
                </c:pt>
                <c:pt idx="17859">
                  <c:v>437.1044</c:v>
                </c:pt>
                <c:pt idx="17860">
                  <c:v>437.11250000000001</c:v>
                </c:pt>
                <c:pt idx="17861">
                  <c:v>437.11970000000002</c:v>
                </c:pt>
                <c:pt idx="17862">
                  <c:v>437.12740000000002</c:v>
                </c:pt>
                <c:pt idx="17863">
                  <c:v>437.13440000000003</c:v>
                </c:pt>
                <c:pt idx="17864">
                  <c:v>437.14260000000002</c:v>
                </c:pt>
                <c:pt idx="17865">
                  <c:v>437.15</c:v>
                </c:pt>
                <c:pt idx="17866">
                  <c:v>437.15660000000003</c:v>
                </c:pt>
                <c:pt idx="17867">
                  <c:v>437.16419999999999</c:v>
                </c:pt>
                <c:pt idx="17868">
                  <c:v>437.17219999999998</c:v>
                </c:pt>
                <c:pt idx="17869">
                  <c:v>437.18130000000002</c:v>
                </c:pt>
                <c:pt idx="17870">
                  <c:v>437.18740000000003</c:v>
                </c:pt>
                <c:pt idx="17871">
                  <c:v>437.19510000000002</c:v>
                </c:pt>
                <c:pt idx="17872">
                  <c:v>437.20310000000001</c:v>
                </c:pt>
                <c:pt idx="17873">
                  <c:v>437.21039999999999</c:v>
                </c:pt>
                <c:pt idx="17874">
                  <c:v>437.21870000000001</c:v>
                </c:pt>
                <c:pt idx="17875">
                  <c:v>437.22559999999999</c:v>
                </c:pt>
                <c:pt idx="17876">
                  <c:v>437.23379999999997</c:v>
                </c:pt>
                <c:pt idx="17877">
                  <c:v>437.2414</c:v>
                </c:pt>
                <c:pt idx="17878">
                  <c:v>437.24919999999997</c:v>
                </c:pt>
                <c:pt idx="17879">
                  <c:v>437.2586</c:v>
                </c:pt>
                <c:pt idx="17880">
                  <c:v>437.26819999999998</c:v>
                </c:pt>
                <c:pt idx="17881">
                  <c:v>437.27659999999997</c:v>
                </c:pt>
                <c:pt idx="17882">
                  <c:v>437.28480000000002</c:v>
                </c:pt>
                <c:pt idx="17883">
                  <c:v>437.2928</c:v>
                </c:pt>
                <c:pt idx="17884">
                  <c:v>437.30200000000002</c:v>
                </c:pt>
                <c:pt idx="17885">
                  <c:v>437.3091</c:v>
                </c:pt>
                <c:pt idx="17886">
                  <c:v>437.31709999999998</c:v>
                </c:pt>
                <c:pt idx="17887">
                  <c:v>437.32530000000003</c:v>
                </c:pt>
                <c:pt idx="17888">
                  <c:v>437.33350000000002</c:v>
                </c:pt>
                <c:pt idx="17889">
                  <c:v>437.3424</c:v>
                </c:pt>
                <c:pt idx="17890">
                  <c:v>437.35070000000002</c:v>
                </c:pt>
                <c:pt idx="17891">
                  <c:v>437.36059999999998</c:v>
                </c:pt>
                <c:pt idx="17892">
                  <c:v>437.36529999999999</c:v>
                </c:pt>
                <c:pt idx="17893">
                  <c:v>437.37220000000002</c:v>
                </c:pt>
                <c:pt idx="17894">
                  <c:v>437.38139999999999</c:v>
                </c:pt>
                <c:pt idx="17895">
                  <c:v>437.3879</c:v>
                </c:pt>
                <c:pt idx="17896">
                  <c:v>437.3947</c:v>
                </c:pt>
                <c:pt idx="17897">
                  <c:v>437.40199999999999</c:v>
                </c:pt>
                <c:pt idx="17898">
                  <c:v>437.4117</c:v>
                </c:pt>
                <c:pt idx="17899">
                  <c:v>437.4171</c:v>
                </c:pt>
                <c:pt idx="17900">
                  <c:v>437.42579999999998</c:v>
                </c:pt>
                <c:pt idx="17901">
                  <c:v>437.43360000000001</c:v>
                </c:pt>
                <c:pt idx="17902">
                  <c:v>437.44060000000002</c:v>
                </c:pt>
                <c:pt idx="17903">
                  <c:v>437.44720000000001</c:v>
                </c:pt>
                <c:pt idx="17904">
                  <c:v>437.45420000000001</c:v>
                </c:pt>
                <c:pt idx="17905">
                  <c:v>437.46039999999999</c:v>
                </c:pt>
                <c:pt idx="17906">
                  <c:v>437.47019999999998</c:v>
                </c:pt>
                <c:pt idx="17907">
                  <c:v>437.47800000000001</c:v>
                </c:pt>
                <c:pt idx="17908">
                  <c:v>437.4873</c:v>
                </c:pt>
                <c:pt idx="17909">
                  <c:v>437.49549999999999</c:v>
                </c:pt>
                <c:pt idx="17910">
                  <c:v>437.5034</c:v>
                </c:pt>
                <c:pt idx="17911">
                  <c:v>437.50920000000002</c:v>
                </c:pt>
                <c:pt idx="17912">
                  <c:v>437.51819999999998</c:v>
                </c:pt>
                <c:pt idx="17913">
                  <c:v>437.52499999999998</c:v>
                </c:pt>
                <c:pt idx="17914">
                  <c:v>437.5342</c:v>
                </c:pt>
                <c:pt idx="17915">
                  <c:v>437.54059999999998</c:v>
                </c:pt>
                <c:pt idx="17916">
                  <c:v>437.54860000000002</c:v>
                </c:pt>
                <c:pt idx="17917">
                  <c:v>437.55860000000001</c:v>
                </c:pt>
                <c:pt idx="17918">
                  <c:v>437.56599999999997</c:v>
                </c:pt>
                <c:pt idx="17919">
                  <c:v>437.57440000000003</c:v>
                </c:pt>
                <c:pt idx="17920">
                  <c:v>437.584</c:v>
                </c:pt>
                <c:pt idx="17921">
                  <c:v>437.59160000000003</c:v>
                </c:pt>
                <c:pt idx="17922">
                  <c:v>437.60140000000001</c:v>
                </c:pt>
                <c:pt idx="17923">
                  <c:v>437.60739999999998</c:v>
                </c:pt>
                <c:pt idx="17924">
                  <c:v>437.61590000000001</c:v>
                </c:pt>
                <c:pt idx="17925">
                  <c:v>437.62479999999999</c:v>
                </c:pt>
                <c:pt idx="17926">
                  <c:v>437.63440000000003</c:v>
                </c:pt>
                <c:pt idx="17927">
                  <c:v>437.64190000000002</c:v>
                </c:pt>
                <c:pt idx="17928">
                  <c:v>437.649</c:v>
                </c:pt>
                <c:pt idx="17929">
                  <c:v>437.65699999999998</c:v>
                </c:pt>
                <c:pt idx="17930">
                  <c:v>437.66399999999999</c:v>
                </c:pt>
                <c:pt idx="17931">
                  <c:v>437.67309999999998</c:v>
                </c:pt>
                <c:pt idx="17932">
                  <c:v>437.68040000000002</c:v>
                </c:pt>
                <c:pt idx="17933">
                  <c:v>437.68880000000001</c:v>
                </c:pt>
                <c:pt idx="17934">
                  <c:v>437.69799999999998</c:v>
                </c:pt>
                <c:pt idx="17935">
                  <c:v>437.7056</c:v>
                </c:pt>
                <c:pt idx="17936">
                  <c:v>437.71289999999999</c:v>
                </c:pt>
                <c:pt idx="17937">
                  <c:v>437.72019999999998</c:v>
                </c:pt>
                <c:pt idx="17938">
                  <c:v>437.72809999999998</c:v>
                </c:pt>
                <c:pt idx="17939">
                  <c:v>437.73559999999998</c:v>
                </c:pt>
                <c:pt idx="17940">
                  <c:v>437.74369999999999</c:v>
                </c:pt>
                <c:pt idx="17941">
                  <c:v>437.75139999999999</c:v>
                </c:pt>
                <c:pt idx="17942">
                  <c:v>437.75850000000003</c:v>
                </c:pt>
                <c:pt idx="17943">
                  <c:v>437.76749999999998</c:v>
                </c:pt>
                <c:pt idx="17944">
                  <c:v>437.77519999999998</c:v>
                </c:pt>
                <c:pt idx="17945">
                  <c:v>437.7835</c:v>
                </c:pt>
                <c:pt idx="17946">
                  <c:v>437.7903</c:v>
                </c:pt>
                <c:pt idx="17947">
                  <c:v>437.79840000000002</c:v>
                </c:pt>
                <c:pt idx="17948">
                  <c:v>437.80380000000002</c:v>
                </c:pt>
                <c:pt idx="17949">
                  <c:v>437.8134</c:v>
                </c:pt>
                <c:pt idx="17950">
                  <c:v>437.82119999999998</c:v>
                </c:pt>
                <c:pt idx="17951">
                  <c:v>437.8304</c:v>
                </c:pt>
                <c:pt idx="17952">
                  <c:v>437.83780000000002</c:v>
                </c:pt>
                <c:pt idx="17953">
                  <c:v>437.84570000000002</c:v>
                </c:pt>
                <c:pt idx="17954">
                  <c:v>437.85300000000001</c:v>
                </c:pt>
                <c:pt idx="17955">
                  <c:v>437.86219999999997</c:v>
                </c:pt>
                <c:pt idx="17956">
                  <c:v>437.87020000000001</c:v>
                </c:pt>
                <c:pt idx="17957">
                  <c:v>437.87639999999999</c:v>
                </c:pt>
                <c:pt idx="17958">
                  <c:v>437.88339999999999</c:v>
                </c:pt>
                <c:pt idx="17959">
                  <c:v>437.89100000000002</c:v>
                </c:pt>
                <c:pt idx="17960">
                  <c:v>437.8997</c:v>
                </c:pt>
                <c:pt idx="17961">
                  <c:v>437.90699999999998</c:v>
                </c:pt>
                <c:pt idx="17962">
                  <c:v>437.91579999999999</c:v>
                </c:pt>
                <c:pt idx="17963">
                  <c:v>437.923</c:v>
                </c:pt>
                <c:pt idx="17964">
                  <c:v>437.93110000000001</c:v>
                </c:pt>
                <c:pt idx="17965">
                  <c:v>437.94139999999999</c:v>
                </c:pt>
                <c:pt idx="17966">
                  <c:v>437.94839999999999</c:v>
                </c:pt>
                <c:pt idx="17967">
                  <c:v>437.95830000000001</c:v>
                </c:pt>
                <c:pt idx="17968">
                  <c:v>437.96609999999998</c:v>
                </c:pt>
                <c:pt idx="17969">
                  <c:v>437.97500000000002</c:v>
                </c:pt>
                <c:pt idx="17970">
                  <c:v>437.98399999999998</c:v>
                </c:pt>
                <c:pt idx="17971">
                  <c:v>437.99439999999998</c:v>
                </c:pt>
                <c:pt idx="17972">
                  <c:v>438.00439999999998</c:v>
                </c:pt>
                <c:pt idx="17973">
                  <c:v>438.01339999999999</c:v>
                </c:pt>
                <c:pt idx="17974">
                  <c:v>438.0222</c:v>
                </c:pt>
                <c:pt idx="17975">
                  <c:v>438.03160000000003</c:v>
                </c:pt>
                <c:pt idx="17976">
                  <c:v>438.04020000000003</c:v>
                </c:pt>
                <c:pt idx="17977">
                  <c:v>438.05040000000002</c:v>
                </c:pt>
                <c:pt idx="17978">
                  <c:v>438.05919999999998</c:v>
                </c:pt>
                <c:pt idx="17979">
                  <c:v>438.0684</c:v>
                </c:pt>
                <c:pt idx="17980">
                  <c:v>438.07850000000002</c:v>
                </c:pt>
                <c:pt idx="17981">
                  <c:v>438.08909999999997</c:v>
                </c:pt>
                <c:pt idx="17982">
                  <c:v>438.09730000000002</c:v>
                </c:pt>
                <c:pt idx="17983">
                  <c:v>438.10750000000002</c:v>
                </c:pt>
                <c:pt idx="17984">
                  <c:v>438.11599999999999</c:v>
                </c:pt>
                <c:pt idx="17985">
                  <c:v>438.12479999999999</c:v>
                </c:pt>
                <c:pt idx="17986">
                  <c:v>438.1343</c:v>
                </c:pt>
                <c:pt idx="17987">
                  <c:v>438.14339999999999</c:v>
                </c:pt>
                <c:pt idx="17988">
                  <c:v>438.1508</c:v>
                </c:pt>
                <c:pt idx="17989">
                  <c:v>438.16149999999999</c:v>
                </c:pt>
                <c:pt idx="17990">
                  <c:v>438.16899999999998</c:v>
                </c:pt>
                <c:pt idx="17991">
                  <c:v>438.17739999999998</c:v>
                </c:pt>
                <c:pt idx="17992">
                  <c:v>438.18540000000002</c:v>
                </c:pt>
                <c:pt idx="17993">
                  <c:v>438.19439999999997</c:v>
                </c:pt>
                <c:pt idx="17994">
                  <c:v>438.20319999999998</c:v>
                </c:pt>
                <c:pt idx="17995">
                  <c:v>438.20979999999997</c:v>
                </c:pt>
                <c:pt idx="17996">
                  <c:v>438.21699999999998</c:v>
                </c:pt>
                <c:pt idx="17997">
                  <c:v>438.22460000000001</c:v>
                </c:pt>
                <c:pt idx="17998">
                  <c:v>438.23169999999999</c:v>
                </c:pt>
                <c:pt idx="17999">
                  <c:v>438.24119999999999</c:v>
                </c:pt>
                <c:pt idx="18000">
                  <c:v>438.24700000000001</c:v>
                </c:pt>
                <c:pt idx="18001">
                  <c:v>438.2552</c:v>
                </c:pt>
                <c:pt idx="18002">
                  <c:v>438.26240000000001</c:v>
                </c:pt>
                <c:pt idx="18003">
                  <c:v>438.2706</c:v>
                </c:pt>
                <c:pt idx="18004">
                  <c:v>438.27659999999997</c:v>
                </c:pt>
                <c:pt idx="18005">
                  <c:v>438.28339999999997</c:v>
                </c:pt>
                <c:pt idx="18006">
                  <c:v>438.29079999999999</c:v>
                </c:pt>
                <c:pt idx="18007">
                  <c:v>438.29750000000001</c:v>
                </c:pt>
                <c:pt idx="18008">
                  <c:v>438.3066</c:v>
                </c:pt>
                <c:pt idx="18009">
                  <c:v>438.31560000000002</c:v>
                </c:pt>
                <c:pt idx="18010">
                  <c:v>438.32240000000002</c:v>
                </c:pt>
                <c:pt idx="18011">
                  <c:v>438.33</c:v>
                </c:pt>
                <c:pt idx="18012">
                  <c:v>438.3383</c:v>
                </c:pt>
                <c:pt idx="18013">
                  <c:v>438.3451</c:v>
                </c:pt>
                <c:pt idx="18014">
                  <c:v>438.3528</c:v>
                </c:pt>
                <c:pt idx="18015">
                  <c:v>438.36</c:v>
                </c:pt>
                <c:pt idx="18016">
                  <c:v>438.36759999999998</c:v>
                </c:pt>
                <c:pt idx="18017">
                  <c:v>438.37360000000001</c:v>
                </c:pt>
                <c:pt idx="18018">
                  <c:v>438.38299999999998</c:v>
                </c:pt>
                <c:pt idx="18019">
                  <c:v>438.39060000000001</c:v>
                </c:pt>
                <c:pt idx="18020">
                  <c:v>438.39659999999998</c:v>
                </c:pt>
                <c:pt idx="18021">
                  <c:v>438.4049</c:v>
                </c:pt>
                <c:pt idx="18022">
                  <c:v>438.41500000000002</c:v>
                </c:pt>
                <c:pt idx="18023">
                  <c:v>438.4205</c:v>
                </c:pt>
                <c:pt idx="18024">
                  <c:v>438.42809999999997</c:v>
                </c:pt>
                <c:pt idx="18025">
                  <c:v>438.43579999999997</c:v>
                </c:pt>
                <c:pt idx="18026">
                  <c:v>438.4434</c:v>
                </c:pt>
                <c:pt idx="18027">
                  <c:v>438.45179999999999</c:v>
                </c:pt>
                <c:pt idx="18028">
                  <c:v>438.45830000000001</c:v>
                </c:pt>
                <c:pt idx="18029">
                  <c:v>438.46589999999998</c:v>
                </c:pt>
                <c:pt idx="18030">
                  <c:v>438.47340000000003</c:v>
                </c:pt>
                <c:pt idx="18031">
                  <c:v>438.48219999999998</c:v>
                </c:pt>
                <c:pt idx="18032">
                  <c:v>438.49020000000002</c:v>
                </c:pt>
                <c:pt idx="18033">
                  <c:v>438.49590000000001</c:v>
                </c:pt>
                <c:pt idx="18034">
                  <c:v>438.50310000000002</c:v>
                </c:pt>
                <c:pt idx="18035">
                  <c:v>438.51249999999999</c:v>
                </c:pt>
                <c:pt idx="18036">
                  <c:v>438.5188</c:v>
                </c:pt>
                <c:pt idx="18037">
                  <c:v>438.52870000000001</c:v>
                </c:pt>
                <c:pt idx="18038">
                  <c:v>438.53469999999999</c:v>
                </c:pt>
                <c:pt idx="18039">
                  <c:v>438.54329999999999</c:v>
                </c:pt>
                <c:pt idx="18040">
                  <c:v>438.54860000000002</c:v>
                </c:pt>
                <c:pt idx="18041">
                  <c:v>438.55529999999999</c:v>
                </c:pt>
                <c:pt idx="18042">
                  <c:v>438.56259999999997</c:v>
                </c:pt>
                <c:pt idx="18043">
                  <c:v>438.5702</c:v>
                </c:pt>
                <c:pt idx="18044">
                  <c:v>438.57780000000002</c:v>
                </c:pt>
                <c:pt idx="18045">
                  <c:v>438.58460000000002</c:v>
                </c:pt>
                <c:pt idx="18046">
                  <c:v>438.5924</c:v>
                </c:pt>
                <c:pt idx="18047">
                  <c:v>438.5992</c:v>
                </c:pt>
                <c:pt idx="18048">
                  <c:v>438.60660000000001</c:v>
                </c:pt>
                <c:pt idx="18049">
                  <c:v>438.61439999999999</c:v>
                </c:pt>
                <c:pt idx="18050">
                  <c:v>438.62270000000001</c:v>
                </c:pt>
                <c:pt idx="18051">
                  <c:v>438.63029999999998</c:v>
                </c:pt>
                <c:pt idx="18052">
                  <c:v>438.63839999999999</c:v>
                </c:pt>
                <c:pt idx="18053">
                  <c:v>438.64589999999998</c:v>
                </c:pt>
                <c:pt idx="18054">
                  <c:v>438.65300000000002</c:v>
                </c:pt>
                <c:pt idx="18055">
                  <c:v>438.66090000000003</c:v>
                </c:pt>
                <c:pt idx="18056">
                  <c:v>438.66919999999999</c:v>
                </c:pt>
                <c:pt idx="18057">
                  <c:v>438.678</c:v>
                </c:pt>
                <c:pt idx="18058">
                  <c:v>438.68259999999998</c:v>
                </c:pt>
                <c:pt idx="18059">
                  <c:v>438.69060000000002</c:v>
                </c:pt>
                <c:pt idx="18060">
                  <c:v>438.69940000000003</c:v>
                </c:pt>
                <c:pt idx="18061">
                  <c:v>438.70600000000002</c:v>
                </c:pt>
                <c:pt idx="18062">
                  <c:v>438.7124</c:v>
                </c:pt>
                <c:pt idx="18063">
                  <c:v>438.72109999999998</c:v>
                </c:pt>
                <c:pt idx="18064">
                  <c:v>438.72910000000002</c:v>
                </c:pt>
                <c:pt idx="18065">
                  <c:v>438.73520000000002</c:v>
                </c:pt>
                <c:pt idx="18066">
                  <c:v>438.74220000000003</c:v>
                </c:pt>
                <c:pt idx="18067">
                  <c:v>438.75</c:v>
                </c:pt>
                <c:pt idx="18068">
                  <c:v>438.75779999999997</c:v>
                </c:pt>
                <c:pt idx="18069">
                  <c:v>438.7647</c:v>
                </c:pt>
                <c:pt idx="18070">
                  <c:v>438.77179999999998</c:v>
                </c:pt>
                <c:pt idx="18071">
                  <c:v>438.77760000000001</c:v>
                </c:pt>
                <c:pt idx="18072">
                  <c:v>438.7869</c:v>
                </c:pt>
                <c:pt idx="18073">
                  <c:v>438.7921</c:v>
                </c:pt>
                <c:pt idx="18074">
                  <c:v>438.7998</c:v>
                </c:pt>
                <c:pt idx="18075">
                  <c:v>438.80459999999999</c:v>
                </c:pt>
                <c:pt idx="18076">
                  <c:v>438.81259999999997</c:v>
                </c:pt>
                <c:pt idx="18077">
                  <c:v>438.81979999999999</c:v>
                </c:pt>
                <c:pt idx="18078">
                  <c:v>438.82729999999998</c:v>
                </c:pt>
                <c:pt idx="18079">
                  <c:v>438.83589999999998</c:v>
                </c:pt>
                <c:pt idx="18080">
                  <c:v>438.84140000000002</c:v>
                </c:pt>
                <c:pt idx="18081">
                  <c:v>438.84800000000001</c:v>
                </c:pt>
                <c:pt idx="18082">
                  <c:v>438.8546</c:v>
                </c:pt>
                <c:pt idx="18083">
                  <c:v>438.8621</c:v>
                </c:pt>
                <c:pt idx="18084">
                  <c:v>438.86799999999999</c:v>
                </c:pt>
                <c:pt idx="18085">
                  <c:v>438.87580000000003</c:v>
                </c:pt>
                <c:pt idx="18086">
                  <c:v>438.88209999999998</c:v>
                </c:pt>
                <c:pt idx="18087">
                  <c:v>438.88819999999998</c:v>
                </c:pt>
                <c:pt idx="18088">
                  <c:v>438.89440000000002</c:v>
                </c:pt>
                <c:pt idx="18089">
                  <c:v>438.9008</c:v>
                </c:pt>
                <c:pt idx="18090">
                  <c:v>438.90719999999999</c:v>
                </c:pt>
                <c:pt idx="18091">
                  <c:v>438.91359999999997</c:v>
                </c:pt>
                <c:pt idx="18092">
                  <c:v>438.92</c:v>
                </c:pt>
                <c:pt idx="18093">
                  <c:v>438.92660000000001</c:v>
                </c:pt>
                <c:pt idx="18094">
                  <c:v>438.93200000000002</c:v>
                </c:pt>
                <c:pt idx="18095">
                  <c:v>438.93959999999998</c:v>
                </c:pt>
                <c:pt idx="18096">
                  <c:v>438.94529999999997</c:v>
                </c:pt>
                <c:pt idx="18097">
                  <c:v>438.95170000000002</c:v>
                </c:pt>
                <c:pt idx="18098">
                  <c:v>438.95800000000003</c:v>
                </c:pt>
                <c:pt idx="18099">
                  <c:v>438.96339999999998</c:v>
                </c:pt>
                <c:pt idx="18100">
                  <c:v>438.9708</c:v>
                </c:pt>
                <c:pt idx="18101">
                  <c:v>438.9769</c:v>
                </c:pt>
                <c:pt idx="18102">
                  <c:v>438.9828</c:v>
                </c:pt>
                <c:pt idx="18103">
                  <c:v>438.99</c:v>
                </c:pt>
                <c:pt idx="18104">
                  <c:v>438.99720000000002</c:v>
                </c:pt>
                <c:pt idx="18105">
                  <c:v>439.00369999999998</c:v>
                </c:pt>
                <c:pt idx="18106">
                  <c:v>439.0111</c:v>
                </c:pt>
                <c:pt idx="18107">
                  <c:v>439.01819999999998</c:v>
                </c:pt>
                <c:pt idx="18108">
                  <c:v>439.02460000000002</c:v>
                </c:pt>
                <c:pt idx="18109">
                  <c:v>439.03120000000001</c:v>
                </c:pt>
                <c:pt idx="18110">
                  <c:v>439.03899999999999</c:v>
                </c:pt>
                <c:pt idx="18111">
                  <c:v>439.04629999999997</c:v>
                </c:pt>
                <c:pt idx="18112">
                  <c:v>439.0523</c:v>
                </c:pt>
                <c:pt idx="18113">
                  <c:v>439.05919999999998</c:v>
                </c:pt>
                <c:pt idx="18114">
                  <c:v>439.06560000000002</c:v>
                </c:pt>
                <c:pt idx="18115">
                  <c:v>439.07459999999998</c:v>
                </c:pt>
                <c:pt idx="18116">
                  <c:v>439.08159999999998</c:v>
                </c:pt>
                <c:pt idx="18117">
                  <c:v>439.09059999999999</c:v>
                </c:pt>
                <c:pt idx="18118">
                  <c:v>439.09780000000001</c:v>
                </c:pt>
                <c:pt idx="18119">
                  <c:v>439.1044</c:v>
                </c:pt>
                <c:pt idx="18120">
                  <c:v>439.11219999999997</c:v>
                </c:pt>
                <c:pt idx="18121">
                  <c:v>439.11919999999998</c:v>
                </c:pt>
                <c:pt idx="18122">
                  <c:v>439.1268</c:v>
                </c:pt>
                <c:pt idx="18123">
                  <c:v>439.13319999999999</c:v>
                </c:pt>
                <c:pt idx="18124">
                  <c:v>439.14120000000003</c:v>
                </c:pt>
                <c:pt idx="18125">
                  <c:v>439.1474</c:v>
                </c:pt>
                <c:pt idx="18126">
                  <c:v>439.1574</c:v>
                </c:pt>
                <c:pt idx="18127">
                  <c:v>439.16480000000001</c:v>
                </c:pt>
                <c:pt idx="18128">
                  <c:v>439.17259999999999</c:v>
                </c:pt>
                <c:pt idx="18129">
                  <c:v>439.17970000000003</c:v>
                </c:pt>
                <c:pt idx="18130">
                  <c:v>439.18779999999998</c:v>
                </c:pt>
                <c:pt idx="18131">
                  <c:v>439.19479999999999</c:v>
                </c:pt>
                <c:pt idx="18132">
                  <c:v>439.2011</c:v>
                </c:pt>
                <c:pt idx="18133">
                  <c:v>439.20780000000002</c:v>
                </c:pt>
                <c:pt idx="18134">
                  <c:v>439.21800000000002</c:v>
                </c:pt>
                <c:pt idx="18135">
                  <c:v>439.2242</c:v>
                </c:pt>
                <c:pt idx="18136">
                  <c:v>439.23259999999999</c:v>
                </c:pt>
                <c:pt idx="18137">
                  <c:v>439.24079999999998</c:v>
                </c:pt>
                <c:pt idx="18138">
                  <c:v>439.24630000000002</c:v>
                </c:pt>
                <c:pt idx="18139">
                  <c:v>439.25400000000002</c:v>
                </c:pt>
                <c:pt idx="18140">
                  <c:v>439.2602</c:v>
                </c:pt>
                <c:pt idx="18141">
                  <c:v>439.26760000000002</c:v>
                </c:pt>
                <c:pt idx="18142">
                  <c:v>439.27429999999998</c:v>
                </c:pt>
                <c:pt idx="18143">
                  <c:v>439.28059999999999</c:v>
                </c:pt>
                <c:pt idx="18144">
                  <c:v>439.28800000000001</c:v>
                </c:pt>
                <c:pt idx="18145">
                  <c:v>439.2946</c:v>
                </c:pt>
                <c:pt idx="18146">
                  <c:v>439.30410000000001</c:v>
                </c:pt>
                <c:pt idx="18147">
                  <c:v>439.31110000000001</c:v>
                </c:pt>
                <c:pt idx="18148">
                  <c:v>439.31639999999999</c:v>
                </c:pt>
                <c:pt idx="18149">
                  <c:v>439.32499999999999</c:v>
                </c:pt>
                <c:pt idx="18150">
                  <c:v>439.33120000000002</c:v>
                </c:pt>
                <c:pt idx="18151">
                  <c:v>439.33929999999998</c:v>
                </c:pt>
                <c:pt idx="18152">
                  <c:v>439.34460000000001</c:v>
                </c:pt>
                <c:pt idx="18153">
                  <c:v>439.35320000000002</c:v>
                </c:pt>
                <c:pt idx="18154">
                  <c:v>439.36099999999999</c:v>
                </c:pt>
                <c:pt idx="18155">
                  <c:v>439.36779999999999</c:v>
                </c:pt>
                <c:pt idx="18156">
                  <c:v>439.375</c:v>
                </c:pt>
                <c:pt idx="18157">
                  <c:v>439.38260000000002</c:v>
                </c:pt>
                <c:pt idx="18158">
                  <c:v>439.38839999999999</c:v>
                </c:pt>
                <c:pt idx="18159">
                  <c:v>439.39580000000001</c:v>
                </c:pt>
                <c:pt idx="18160">
                  <c:v>439.4033</c:v>
                </c:pt>
                <c:pt idx="18161">
                  <c:v>439.40960000000001</c:v>
                </c:pt>
                <c:pt idx="18162">
                  <c:v>439.41759999999999</c:v>
                </c:pt>
                <c:pt idx="18163">
                  <c:v>439.42419999999998</c:v>
                </c:pt>
                <c:pt idx="18164">
                  <c:v>439.43040000000002</c:v>
                </c:pt>
                <c:pt idx="18165">
                  <c:v>439.43990000000002</c:v>
                </c:pt>
                <c:pt idx="18166">
                  <c:v>439.44580000000002</c:v>
                </c:pt>
                <c:pt idx="18167">
                  <c:v>439.45350000000002</c:v>
                </c:pt>
                <c:pt idx="18168">
                  <c:v>439.4597</c:v>
                </c:pt>
                <c:pt idx="18169">
                  <c:v>439.46749999999997</c:v>
                </c:pt>
                <c:pt idx="18170">
                  <c:v>439.47390000000001</c:v>
                </c:pt>
                <c:pt idx="18171">
                  <c:v>439.48219999999998</c:v>
                </c:pt>
                <c:pt idx="18172">
                  <c:v>439.49079999999998</c:v>
                </c:pt>
                <c:pt idx="18173">
                  <c:v>439.4982</c:v>
                </c:pt>
                <c:pt idx="18174">
                  <c:v>439.50619999999998</c:v>
                </c:pt>
                <c:pt idx="18175">
                  <c:v>439.51409999999998</c:v>
                </c:pt>
                <c:pt idx="18176">
                  <c:v>439.52199999999999</c:v>
                </c:pt>
                <c:pt idx="18177">
                  <c:v>439.52940000000001</c:v>
                </c:pt>
                <c:pt idx="18178">
                  <c:v>439.53680000000003</c:v>
                </c:pt>
                <c:pt idx="18179">
                  <c:v>439.54329999999999</c:v>
                </c:pt>
                <c:pt idx="18180">
                  <c:v>439.5496</c:v>
                </c:pt>
                <c:pt idx="18181">
                  <c:v>439.5566</c:v>
                </c:pt>
                <c:pt idx="18182">
                  <c:v>439.56659999999999</c:v>
                </c:pt>
                <c:pt idx="18183">
                  <c:v>439.57220000000001</c:v>
                </c:pt>
                <c:pt idx="18184">
                  <c:v>439.5797</c:v>
                </c:pt>
                <c:pt idx="18185">
                  <c:v>439.58690000000001</c:v>
                </c:pt>
                <c:pt idx="18186">
                  <c:v>439.59300000000002</c:v>
                </c:pt>
                <c:pt idx="18187">
                  <c:v>439.60039999999998</c:v>
                </c:pt>
                <c:pt idx="18188">
                  <c:v>439.60739999999998</c:v>
                </c:pt>
                <c:pt idx="18189">
                  <c:v>439.61520000000002</c:v>
                </c:pt>
                <c:pt idx="18190">
                  <c:v>439.62349999999998</c:v>
                </c:pt>
                <c:pt idx="18191">
                  <c:v>439.62939999999998</c:v>
                </c:pt>
                <c:pt idx="18192">
                  <c:v>439.63720000000001</c:v>
                </c:pt>
                <c:pt idx="18193">
                  <c:v>439.64420000000001</c:v>
                </c:pt>
                <c:pt idx="18194">
                  <c:v>439.6508</c:v>
                </c:pt>
                <c:pt idx="18195">
                  <c:v>439.65800000000002</c:v>
                </c:pt>
                <c:pt idx="18196">
                  <c:v>439.6644</c:v>
                </c:pt>
                <c:pt idx="18197">
                  <c:v>439.67110000000002</c:v>
                </c:pt>
                <c:pt idx="18198">
                  <c:v>439.67619999999999</c:v>
                </c:pt>
                <c:pt idx="18199">
                  <c:v>439.68459999999999</c:v>
                </c:pt>
                <c:pt idx="18200">
                  <c:v>439.69069999999999</c:v>
                </c:pt>
                <c:pt idx="18201">
                  <c:v>439.69850000000002</c:v>
                </c:pt>
                <c:pt idx="18202">
                  <c:v>439.70659999999998</c:v>
                </c:pt>
                <c:pt idx="18203">
                  <c:v>439.71300000000002</c:v>
                </c:pt>
                <c:pt idx="18204">
                  <c:v>439.71839999999997</c:v>
                </c:pt>
                <c:pt idx="18205">
                  <c:v>439.72620000000001</c:v>
                </c:pt>
                <c:pt idx="18206">
                  <c:v>439.733</c:v>
                </c:pt>
                <c:pt idx="18207">
                  <c:v>439.74029999999999</c:v>
                </c:pt>
                <c:pt idx="18208">
                  <c:v>439.74810000000002</c:v>
                </c:pt>
                <c:pt idx="18209">
                  <c:v>439.75389999999999</c:v>
                </c:pt>
                <c:pt idx="18210">
                  <c:v>439.76100000000002</c:v>
                </c:pt>
                <c:pt idx="18211">
                  <c:v>439.76979999999998</c:v>
                </c:pt>
                <c:pt idx="18212">
                  <c:v>439.77679999999998</c:v>
                </c:pt>
                <c:pt idx="18213">
                  <c:v>439.78410000000002</c:v>
                </c:pt>
                <c:pt idx="18214">
                  <c:v>439.79059999999998</c:v>
                </c:pt>
                <c:pt idx="18215">
                  <c:v>439.798</c:v>
                </c:pt>
                <c:pt idx="18216">
                  <c:v>439.80509999999998</c:v>
                </c:pt>
                <c:pt idx="18217">
                  <c:v>439.81110000000001</c:v>
                </c:pt>
                <c:pt idx="18218">
                  <c:v>439.81889999999999</c:v>
                </c:pt>
                <c:pt idx="18219">
                  <c:v>439.82440000000003</c:v>
                </c:pt>
                <c:pt idx="18220">
                  <c:v>439.83440000000002</c:v>
                </c:pt>
                <c:pt idx="18221">
                  <c:v>439.84059999999999</c:v>
                </c:pt>
                <c:pt idx="18222">
                  <c:v>439.84780000000001</c:v>
                </c:pt>
                <c:pt idx="18223">
                  <c:v>439.85539999999997</c:v>
                </c:pt>
                <c:pt idx="18224">
                  <c:v>439.86189999999999</c:v>
                </c:pt>
                <c:pt idx="18225">
                  <c:v>439.86829999999998</c:v>
                </c:pt>
                <c:pt idx="18226">
                  <c:v>439.875</c:v>
                </c:pt>
                <c:pt idx="18227">
                  <c:v>439.88279999999997</c:v>
                </c:pt>
                <c:pt idx="18228">
                  <c:v>439.88900000000001</c:v>
                </c:pt>
                <c:pt idx="18229">
                  <c:v>439.89690000000002</c:v>
                </c:pt>
                <c:pt idx="18230">
                  <c:v>439.90300000000002</c:v>
                </c:pt>
                <c:pt idx="18231">
                  <c:v>439.91090000000003</c:v>
                </c:pt>
                <c:pt idx="18232">
                  <c:v>439.91800000000001</c:v>
                </c:pt>
                <c:pt idx="18233">
                  <c:v>439.92500000000001</c:v>
                </c:pt>
                <c:pt idx="18234">
                  <c:v>439.93279999999999</c:v>
                </c:pt>
                <c:pt idx="18235">
                  <c:v>439.93889999999999</c:v>
                </c:pt>
                <c:pt idx="18236">
                  <c:v>439.94740000000002</c:v>
                </c:pt>
                <c:pt idx="18237">
                  <c:v>439.95440000000002</c:v>
                </c:pt>
                <c:pt idx="18238">
                  <c:v>439.96089999999998</c:v>
                </c:pt>
                <c:pt idx="18239">
                  <c:v>439.9676</c:v>
                </c:pt>
                <c:pt idx="18240">
                  <c:v>439.97500000000002</c:v>
                </c:pt>
                <c:pt idx="18241">
                  <c:v>439.98200000000003</c:v>
                </c:pt>
                <c:pt idx="18242">
                  <c:v>439.99239999999998</c:v>
                </c:pt>
                <c:pt idx="18243">
                  <c:v>439.99619999999999</c:v>
                </c:pt>
                <c:pt idx="18244">
                  <c:v>440.00360000000001</c:v>
                </c:pt>
                <c:pt idx="18245">
                  <c:v>440.01029999999997</c:v>
                </c:pt>
                <c:pt idx="18246">
                  <c:v>440.01780000000002</c:v>
                </c:pt>
                <c:pt idx="18247">
                  <c:v>440.02600000000001</c:v>
                </c:pt>
                <c:pt idx="18248">
                  <c:v>440.03359999999998</c:v>
                </c:pt>
                <c:pt idx="18249">
                  <c:v>440.03969999999998</c:v>
                </c:pt>
                <c:pt idx="18250">
                  <c:v>440.0471</c:v>
                </c:pt>
                <c:pt idx="18251">
                  <c:v>440.05369999999999</c:v>
                </c:pt>
                <c:pt idx="18252">
                  <c:v>440.06009999999998</c:v>
                </c:pt>
                <c:pt idx="18253">
                  <c:v>440.06580000000002</c:v>
                </c:pt>
                <c:pt idx="18254">
                  <c:v>440.07319999999999</c:v>
                </c:pt>
                <c:pt idx="18255">
                  <c:v>440.08019999999999</c:v>
                </c:pt>
                <c:pt idx="18256">
                  <c:v>440.08780000000002</c:v>
                </c:pt>
                <c:pt idx="18257">
                  <c:v>440.09500000000003</c:v>
                </c:pt>
                <c:pt idx="18258">
                  <c:v>440.10160000000002</c:v>
                </c:pt>
                <c:pt idx="18259">
                  <c:v>440.10879999999997</c:v>
                </c:pt>
                <c:pt idx="18260">
                  <c:v>440.11540000000002</c:v>
                </c:pt>
                <c:pt idx="18261">
                  <c:v>440.12200000000001</c:v>
                </c:pt>
                <c:pt idx="18262">
                  <c:v>440.12880000000001</c:v>
                </c:pt>
                <c:pt idx="18263">
                  <c:v>440.1343</c:v>
                </c:pt>
                <c:pt idx="18264">
                  <c:v>440.14179999999999</c:v>
                </c:pt>
                <c:pt idx="18265">
                  <c:v>440.14760000000001</c:v>
                </c:pt>
                <c:pt idx="18266">
                  <c:v>440.15620000000001</c:v>
                </c:pt>
                <c:pt idx="18267">
                  <c:v>440.16120000000001</c:v>
                </c:pt>
                <c:pt idx="18268">
                  <c:v>440.16840000000002</c:v>
                </c:pt>
                <c:pt idx="18269">
                  <c:v>440.17340000000002</c:v>
                </c:pt>
                <c:pt idx="18270">
                  <c:v>440.18</c:v>
                </c:pt>
                <c:pt idx="18271">
                  <c:v>440.18610000000001</c:v>
                </c:pt>
                <c:pt idx="18272">
                  <c:v>440.1934</c:v>
                </c:pt>
                <c:pt idx="18273">
                  <c:v>440.19880000000001</c:v>
                </c:pt>
                <c:pt idx="18274">
                  <c:v>440.20620000000002</c:v>
                </c:pt>
                <c:pt idx="18275">
                  <c:v>440.2124</c:v>
                </c:pt>
                <c:pt idx="18276">
                  <c:v>440.22160000000002</c:v>
                </c:pt>
                <c:pt idx="18277">
                  <c:v>440.22750000000002</c:v>
                </c:pt>
                <c:pt idx="18278">
                  <c:v>440.23579999999998</c:v>
                </c:pt>
                <c:pt idx="18279">
                  <c:v>440.24189999999999</c:v>
                </c:pt>
                <c:pt idx="18280">
                  <c:v>440.24900000000002</c:v>
                </c:pt>
                <c:pt idx="18281">
                  <c:v>440.25630000000001</c:v>
                </c:pt>
                <c:pt idx="18282">
                  <c:v>440.26339999999999</c:v>
                </c:pt>
                <c:pt idx="18283">
                  <c:v>440.26990000000001</c:v>
                </c:pt>
                <c:pt idx="18284">
                  <c:v>440.2783</c:v>
                </c:pt>
                <c:pt idx="18285">
                  <c:v>440.28440000000001</c:v>
                </c:pt>
                <c:pt idx="18286">
                  <c:v>440.29259999999999</c:v>
                </c:pt>
                <c:pt idx="18287">
                  <c:v>440.29969999999997</c:v>
                </c:pt>
                <c:pt idx="18288">
                  <c:v>440.30739999999997</c:v>
                </c:pt>
                <c:pt idx="18289">
                  <c:v>440.31490000000002</c:v>
                </c:pt>
                <c:pt idx="18290">
                  <c:v>440.32139999999998</c:v>
                </c:pt>
                <c:pt idx="18291">
                  <c:v>440.32830000000001</c:v>
                </c:pt>
                <c:pt idx="18292">
                  <c:v>440.3356</c:v>
                </c:pt>
                <c:pt idx="18293">
                  <c:v>440.34399999999999</c:v>
                </c:pt>
                <c:pt idx="18294">
                  <c:v>440.35039999999998</c:v>
                </c:pt>
                <c:pt idx="18295">
                  <c:v>440.35750000000002</c:v>
                </c:pt>
                <c:pt idx="18296">
                  <c:v>440.36470000000003</c:v>
                </c:pt>
                <c:pt idx="18297">
                  <c:v>440.37029999999999</c:v>
                </c:pt>
                <c:pt idx="18298">
                  <c:v>440.37759999999997</c:v>
                </c:pt>
                <c:pt idx="18299">
                  <c:v>440.38560000000001</c:v>
                </c:pt>
                <c:pt idx="18300">
                  <c:v>440.39179999999999</c:v>
                </c:pt>
                <c:pt idx="18301">
                  <c:v>440.399</c:v>
                </c:pt>
                <c:pt idx="18302">
                  <c:v>440.4058</c:v>
                </c:pt>
                <c:pt idx="18303">
                  <c:v>440.4135</c:v>
                </c:pt>
                <c:pt idx="18304">
                  <c:v>440.42009999999999</c:v>
                </c:pt>
                <c:pt idx="18305">
                  <c:v>440.42689999999999</c:v>
                </c:pt>
                <c:pt idx="18306">
                  <c:v>440.4316</c:v>
                </c:pt>
                <c:pt idx="18307">
                  <c:v>440.43819999999999</c:v>
                </c:pt>
                <c:pt idx="18308">
                  <c:v>440.44720000000001</c:v>
                </c:pt>
                <c:pt idx="18309">
                  <c:v>440.45389999999998</c:v>
                </c:pt>
                <c:pt idx="18310">
                  <c:v>440.46129999999999</c:v>
                </c:pt>
                <c:pt idx="18311">
                  <c:v>440.4674</c:v>
                </c:pt>
                <c:pt idx="18312">
                  <c:v>440.47430000000003</c:v>
                </c:pt>
                <c:pt idx="18313">
                  <c:v>440.48079999999999</c:v>
                </c:pt>
                <c:pt idx="18314">
                  <c:v>440.48739999999998</c:v>
                </c:pt>
                <c:pt idx="18315">
                  <c:v>440.49459999999999</c:v>
                </c:pt>
                <c:pt idx="18316">
                  <c:v>440.50080000000003</c:v>
                </c:pt>
                <c:pt idx="18317">
                  <c:v>440.50740000000002</c:v>
                </c:pt>
                <c:pt idx="18318">
                  <c:v>440.51519999999999</c:v>
                </c:pt>
                <c:pt idx="18319">
                  <c:v>440.52280000000002</c:v>
                </c:pt>
                <c:pt idx="18320">
                  <c:v>440.52969999999999</c:v>
                </c:pt>
                <c:pt idx="18321">
                  <c:v>440.53620000000001</c:v>
                </c:pt>
                <c:pt idx="18322">
                  <c:v>440.5428</c:v>
                </c:pt>
                <c:pt idx="18323">
                  <c:v>440.54919999999998</c:v>
                </c:pt>
                <c:pt idx="18324">
                  <c:v>440.55619999999999</c:v>
                </c:pt>
                <c:pt idx="18325">
                  <c:v>440.56259999999997</c:v>
                </c:pt>
                <c:pt idx="18326">
                  <c:v>440.56920000000002</c:v>
                </c:pt>
                <c:pt idx="18327">
                  <c:v>440.57670000000002</c:v>
                </c:pt>
                <c:pt idx="18328">
                  <c:v>440.58339999999998</c:v>
                </c:pt>
                <c:pt idx="18329">
                  <c:v>440.59179999999998</c:v>
                </c:pt>
                <c:pt idx="18330">
                  <c:v>440.59969999999998</c:v>
                </c:pt>
                <c:pt idx="18331">
                  <c:v>440.60559999999998</c:v>
                </c:pt>
                <c:pt idx="18332">
                  <c:v>440.6139</c:v>
                </c:pt>
                <c:pt idx="18333">
                  <c:v>440.62180000000001</c:v>
                </c:pt>
                <c:pt idx="18334">
                  <c:v>440.62700000000001</c:v>
                </c:pt>
                <c:pt idx="18335">
                  <c:v>440.63569999999999</c:v>
                </c:pt>
                <c:pt idx="18336">
                  <c:v>440.6429</c:v>
                </c:pt>
                <c:pt idx="18337">
                  <c:v>440.64920000000001</c:v>
                </c:pt>
                <c:pt idx="18338">
                  <c:v>440.65539999999999</c:v>
                </c:pt>
                <c:pt idx="18339">
                  <c:v>440.66370000000001</c:v>
                </c:pt>
                <c:pt idx="18340">
                  <c:v>440.67099999999999</c:v>
                </c:pt>
                <c:pt idx="18341">
                  <c:v>440.67619999999999</c:v>
                </c:pt>
                <c:pt idx="18342">
                  <c:v>440.68439999999998</c:v>
                </c:pt>
                <c:pt idx="18343">
                  <c:v>440.69220000000001</c:v>
                </c:pt>
                <c:pt idx="18344">
                  <c:v>440.69959999999998</c:v>
                </c:pt>
                <c:pt idx="18345">
                  <c:v>440.70420000000001</c:v>
                </c:pt>
                <c:pt idx="18346">
                  <c:v>440.71300000000002</c:v>
                </c:pt>
                <c:pt idx="18347">
                  <c:v>440.71910000000003</c:v>
                </c:pt>
                <c:pt idx="18348">
                  <c:v>440.72559999999999</c:v>
                </c:pt>
                <c:pt idx="18349">
                  <c:v>440.73239999999998</c:v>
                </c:pt>
                <c:pt idx="18350">
                  <c:v>440.73759999999999</c:v>
                </c:pt>
                <c:pt idx="18351">
                  <c:v>440.74470000000002</c:v>
                </c:pt>
                <c:pt idx="18352">
                  <c:v>440.74979999999999</c:v>
                </c:pt>
                <c:pt idx="18353">
                  <c:v>440.75740000000002</c:v>
                </c:pt>
                <c:pt idx="18354">
                  <c:v>440.76339999999999</c:v>
                </c:pt>
                <c:pt idx="18355">
                  <c:v>440.77</c:v>
                </c:pt>
                <c:pt idx="18356">
                  <c:v>440.77620000000002</c:v>
                </c:pt>
                <c:pt idx="18357">
                  <c:v>440.78280000000001</c:v>
                </c:pt>
                <c:pt idx="18358">
                  <c:v>440.78910000000002</c:v>
                </c:pt>
                <c:pt idx="18359">
                  <c:v>440.79599999999999</c:v>
                </c:pt>
                <c:pt idx="18360">
                  <c:v>440.80160000000001</c:v>
                </c:pt>
                <c:pt idx="18361">
                  <c:v>440.80669999999998</c:v>
                </c:pt>
                <c:pt idx="18362">
                  <c:v>440.815</c:v>
                </c:pt>
                <c:pt idx="18363">
                  <c:v>440.82040000000001</c:v>
                </c:pt>
                <c:pt idx="18364">
                  <c:v>440.8279</c:v>
                </c:pt>
                <c:pt idx="18365">
                  <c:v>440.83600000000001</c:v>
                </c:pt>
                <c:pt idx="18366">
                  <c:v>440.84219999999999</c:v>
                </c:pt>
                <c:pt idx="18367">
                  <c:v>440.84829999999999</c:v>
                </c:pt>
                <c:pt idx="18368">
                  <c:v>440.8562</c:v>
                </c:pt>
                <c:pt idx="18369">
                  <c:v>440.86270000000002</c:v>
                </c:pt>
                <c:pt idx="18370">
                  <c:v>440.86840000000001</c:v>
                </c:pt>
                <c:pt idx="18371">
                  <c:v>440.87520000000001</c:v>
                </c:pt>
                <c:pt idx="18372">
                  <c:v>440.88040000000001</c:v>
                </c:pt>
                <c:pt idx="18373">
                  <c:v>440.88749999999999</c:v>
                </c:pt>
                <c:pt idx="18374">
                  <c:v>440.89179999999999</c:v>
                </c:pt>
                <c:pt idx="18375">
                  <c:v>440.89800000000002</c:v>
                </c:pt>
                <c:pt idx="18376">
                  <c:v>440.90469999999999</c:v>
                </c:pt>
                <c:pt idx="18377">
                  <c:v>440.90910000000002</c:v>
                </c:pt>
                <c:pt idx="18378">
                  <c:v>440.91379999999998</c:v>
                </c:pt>
                <c:pt idx="18379">
                  <c:v>440.91759999999999</c:v>
                </c:pt>
                <c:pt idx="18380">
                  <c:v>440.92110000000002</c:v>
                </c:pt>
                <c:pt idx="18381">
                  <c:v>440.92559999999997</c:v>
                </c:pt>
                <c:pt idx="18382">
                  <c:v>440.92939999999999</c:v>
                </c:pt>
                <c:pt idx="18383">
                  <c:v>440.93360000000001</c:v>
                </c:pt>
                <c:pt idx="18384">
                  <c:v>440.93729999999999</c:v>
                </c:pt>
                <c:pt idx="18385">
                  <c:v>440.94260000000003</c:v>
                </c:pt>
                <c:pt idx="18386">
                  <c:v>440.94740000000002</c:v>
                </c:pt>
                <c:pt idx="18387">
                  <c:v>440.95190000000002</c:v>
                </c:pt>
                <c:pt idx="18388">
                  <c:v>440.95510000000002</c:v>
                </c:pt>
                <c:pt idx="18389">
                  <c:v>440.96039999999999</c:v>
                </c:pt>
                <c:pt idx="18390">
                  <c:v>440.96589999999998</c:v>
                </c:pt>
                <c:pt idx="18391">
                  <c:v>440.9692</c:v>
                </c:pt>
                <c:pt idx="18392">
                  <c:v>440.97340000000003</c:v>
                </c:pt>
                <c:pt idx="18393">
                  <c:v>440.9787</c:v>
                </c:pt>
                <c:pt idx="18394">
                  <c:v>440.9855</c:v>
                </c:pt>
                <c:pt idx="18395">
                  <c:v>440.99</c:v>
                </c:pt>
                <c:pt idx="18396">
                  <c:v>440.99740000000003</c:v>
                </c:pt>
                <c:pt idx="18397">
                  <c:v>441.0034</c:v>
                </c:pt>
                <c:pt idx="18398">
                  <c:v>441.00920000000002</c:v>
                </c:pt>
                <c:pt idx="18399">
                  <c:v>441.0163</c:v>
                </c:pt>
                <c:pt idx="18400">
                  <c:v>441.02210000000002</c:v>
                </c:pt>
                <c:pt idx="18401">
                  <c:v>441.02890000000002</c:v>
                </c:pt>
                <c:pt idx="18402">
                  <c:v>441.03559999999999</c:v>
                </c:pt>
                <c:pt idx="18403">
                  <c:v>441.04239999999999</c:v>
                </c:pt>
                <c:pt idx="18404">
                  <c:v>441.04939999999999</c:v>
                </c:pt>
                <c:pt idx="18405">
                  <c:v>441.05560000000003</c:v>
                </c:pt>
                <c:pt idx="18406">
                  <c:v>441.06259999999997</c:v>
                </c:pt>
                <c:pt idx="18407">
                  <c:v>441.0686</c:v>
                </c:pt>
                <c:pt idx="18408">
                  <c:v>441.07580000000002</c:v>
                </c:pt>
                <c:pt idx="18409">
                  <c:v>441.08249999999998</c:v>
                </c:pt>
                <c:pt idx="18410">
                  <c:v>441.09039999999999</c:v>
                </c:pt>
                <c:pt idx="18411">
                  <c:v>441.096</c:v>
                </c:pt>
                <c:pt idx="18412">
                  <c:v>441.10199999999998</c:v>
                </c:pt>
                <c:pt idx="18413">
                  <c:v>441.10879999999997</c:v>
                </c:pt>
                <c:pt idx="18414">
                  <c:v>441.11520000000002</c:v>
                </c:pt>
                <c:pt idx="18415">
                  <c:v>441.12180000000001</c:v>
                </c:pt>
                <c:pt idx="18416">
                  <c:v>441.12740000000002</c:v>
                </c:pt>
                <c:pt idx="18417">
                  <c:v>441.1352</c:v>
                </c:pt>
                <c:pt idx="18418">
                  <c:v>441.14170000000001</c:v>
                </c:pt>
                <c:pt idx="18419">
                  <c:v>441.14749999999998</c:v>
                </c:pt>
                <c:pt idx="18420">
                  <c:v>441.154</c:v>
                </c:pt>
                <c:pt idx="18421">
                  <c:v>441.16210000000001</c:v>
                </c:pt>
                <c:pt idx="18422">
                  <c:v>441.16680000000002</c:v>
                </c:pt>
                <c:pt idx="18423">
                  <c:v>441.17259999999999</c:v>
                </c:pt>
                <c:pt idx="18424">
                  <c:v>441.18</c:v>
                </c:pt>
                <c:pt idx="18425">
                  <c:v>441.18740000000003</c:v>
                </c:pt>
                <c:pt idx="18426">
                  <c:v>441.19220000000001</c:v>
                </c:pt>
                <c:pt idx="18427">
                  <c:v>441.19959999999998</c:v>
                </c:pt>
                <c:pt idx="18428">
                  <c:v>441.2056</c:v>
                </c:pt>
                <c:pt idx="18429">
                  <c:v>441.21170000000001</c:v>
                </c:pt>
                <c:pt idx="18430">
                  <c:v>441.21850000000001</c:v>
                </c:pt>
                <c:pt idx="18431">
                  <c:v>441.22379999999998</c:v>
                </c:pt>
                <c:pt idx="18432">
                  <c:v>441.2303</c:v>
                </c:pt>
                <c:pt idx="18433">
                  <c:v>441.23630000000003</c:v>
                </c:pt>
                <c:pt idx="18434">
                  <c:v>441.24220000000003</c:v>
                </c:pt>
                <c:pt idx="18435">
                  <c:v>441.25</c:v>
                </c:pt>
                <c:pt idx="18436">
                  <c:v>441.25529999999998</c:v>
                </c:pt>
                <c:pt idx="18437">
                  <c:v>441.26249999999999</c:v>
                </c:pt>
                <c:pt idx="18438">
                  <c:v>441.26839999999999</c:v>
                </c:pt>
                <c:pt idx="18439">
                  <c:v>441.2756</c:v>
                </c:pt>
                <c:pt idx="18440">
                  <c:v>441.28100000000001</c:v>
                </c:pt>
                <c:pt idx="18441">
                  <c:v>441.28919999999999</c:v>
                </c:pt>
                <c:pt idx="18442">
                  <c:v>441.29419999999999</c:v>
                </c:pt>
                <c:pt idx="18443">
                  <c:v>441.30119999999999</c:v>
                </c:pt>
                <c:pt idx="18444">
                  <c:v>441.30700000000002</c:v>
                </c:pt>
                <c:pt idx="18445">
                  <c:v>441.31349999999998</c:v>
                </c:pt>
                <c:pt idx="18446">
                  <c:v>441.31959999999998</c:v>
                </c:pt>
                <c:pt idx="18447">
                  <c:v>441.32690000000002</c:v>
                </c:pt>
                <c:pt idx="18448">
                  <c:v>441.334</c:v>
                </c:pt>
                <c:pt idx="18449">
                  <c:v>441.34019999999998</c:v>
                </c:pt>
                <c:pt idx="18450">
                  <c:v>441.3458</c:v>
                </c:pt>
                <c:pt idx="18451">
                  <c:v>441.35149999999999</c:v>
                </c:pt>
                <c:pt idx="18452">
                  <c:v>441.35789999999997</c:v>
                </c:pt>
                <c:pt idx="18453">
                  <c:v>441.36520000000002</c:v>
                </c:pt>
                <c:pt idx="18454">
                  <c:v>441.37259999999998</c:v>
                </c:pt>
                <c:pt idx="18455">
                  <c:v>441.37920000000003</c:v>
                </c:pt>
                <c:pt idx="18456">
                  <c:v>441.3852</c:v>
                </c:pt>
                <c:pt idx="18457">
                  <c:v>441.392</c:v>
                </c:pt>
                <c:pt idx="18458">
                  <c:v>441.4</c:v>
                </c:pt>
                <c:pt idx="18459">
                  <c:v>441.40570000000002</c:v>
                </c:pt>
                <c:pt idx="18460">
                  <c:v>441.41340000000002</c:v>
                </c:pt>
                <c:pt idx="18461">
                  <c:v>441.41989999999998</c:v>
                </c:pt>
                <c:pt idx="18462">
                  <c:v>441.42720000000003</c:v>
                </c:pt>
                <c:pt idx="18463">
                  <c:v>441.43419999999998</c:v>
                </c:pt>
                <c:pt idx="18464">
                  <c:v>441.43939999999998</c:v>
                </c:pt>
                <c:pt idx="18465">
                  <c:v>441.44569999999999</c:v>
                </c:pt>
                <c:pt idx="18466">
                  <c:v>441.45150000000001</c:v>
                </c:pt>
                <c:pt idx="18467">
                  <c:v>441.4588</c:v>
                </c:pt>
                <c:pt idx="18468">
                  <c:v>441.46589999999998</c:v>
                </c:pt>
                <c:pt idx="18469">
                  <c:v>441.47219999999999</c:v>
                </c:pt>
                <c:pt idx="18470">
                  <c:v>441.47969999999998</c:v>
                </c:pt>
                <c:pt idx="18471">
                  <c:v>441.48500000000001</c:v>
                </c:pt>
                <c:pt idx="18472">
                  <c:v>441.49130000000002</c:v>
                </c:pt>
                <c:pt idx="18473">
                  <c:v>441.4984</c:v>
                </c:pt>
                <c:pt idx="18474">
                  <c:v>441.50450000000001</c:v>
                </c:pt>
                <c:pt idx="18475">
                  <c:v>441.51179999999999</c:v>
                </c:pt>
                <c:pt idx="18476">
                  <c:v>441.51859999999999</c:v>
                </c:pt>
                <c:pt idx="18477">
                  <c:v>441.52499999999998</c:v>
                </c:pt>
                <c:pt idx="18478">
                  <c:v>441.5301</c:v>
                </c:pt>
                <c:pt idx="18479">
                  <c:v>441.53660000000002</c:v>
                </c:pt>
                <c:pt idx="18480">
                  <c:v>441.54259999999999</c:v>
                </c:pt>
                <c:pt idx="18481">
                  <c:v>441.54919999999998</c:v>
                </c:pt>
                <c:pt idx="18482">
                  <c:v>441.55720000000002</c:v>
                </c:pt>
                <c:pt idx="18483">
                  <c:v>441.56299999999999</c:v>
                </c:pt>
                <c:pt idx="18484">
                  <c:v>441.56970000000001</c:v>
                </c:pt>
                <c:pt idx="18485">
                  <c:v>441.57780000000002</c:v>
                </c:pt>
                <c:pt idx="18486">
                  <c:v>441.5838</c:v>
                </c:pt>
                <c:pt idx="18487">
                  <c:v>441.589</c:v>
                </c:pt>
                <c:pt idx="18488">
                  <c:v>441.59530000000001</c:v>
                </c:pt>
                <c:pt idx="18489">
                  <c:v>441.60320000000002</c:v>
                </c:pt>
                <c:pt idx="18490">
                  <c:v>441.60980000000001</c:v>
                </c:pt>
                <c:pt idx="18491">
                  <c:v>441.61720000000003</c:v>
                </c:pt>
                <c:pt idx="18492">
                  <c:v>441.62310000000002</c:v>
                </c:pt>
                <c:pt idx="18493">
                  <c:v>441.63060000000002</c:v>
                </c:pt>
                <c:pt idx="18494">
                  <c:v>441.63600000000002</c:v>
                </c:pt>
                <c:pt idx="18495">
                  <c:v>441.64260000000002</c:v>
                </c:pt>
                <c:pt idx="18496">
                  <c:v>441.6508</c:v>
                </c:pt>
                <c:pt idx="18497">
                  <c:v>441.65859999999998</c:v>
                </c:pt>
                <c:pt idx="18498">
                  <c:v>441.66559999999998</c:v>
                </c:pt>
                <c:pt idx="18499">
                  <c:v>441.67</c:v>
                </c:pt>
                <c:pt idx="18500">
                  <c:v>441.67759999999998</c:v>
                </c:pt>
                <c:pt idx="18501">
                  <c:v>441.68299999999999</c:v>
                </c:pt>
                <c:pt idx="18502">
                  <c:v>441.68979999999999</c:v>
                </c:pt>
                <c:pt idx="18503">
                  <c:v>441.69850000000002</c:v>
                </c:pt>
                <c:pt idx="18504">
                  <c:v>441.70370000000003</c:v>
                </c:pt>
                <c:pt idx="18505">
                  <c:v>441.71080000000001</c:v>
                </c:pt>
                <c:pt idx="18506">
                  <c:v>441.71780000000001</c:v>
                </c:pt>
                <c:pt idx="18507">
                  <c:v>441.7226</c:v>
                </c:pt>
                <c:pt idx="18508">
                  <c:v>441.73</c:v>
                </c:pt>
                <c:pt idx="18509">
                  <c:v>441.7371</c:v>
                </c:pt>
                <c:pt idx="18510">
                  <c:v>441.7439</c:v>
                </c:pt>
                <c:pt idx="18511">
                  <c:v>441.75020000000001</c:v>
                </c:pt>
                <c:pt idx="18512">
                  <c:v>441.75700000000001</c:v>
                </c:pt>
                <c:pt idx="18513">
                  <c:v>441.7645</c:v>
                </c:pt>
                <c:pt idx="18514">
                  <c:v>441.7724</c:v>
                </c:pt>
                <c:pt idx="18515">
                  <c:v>441.77780000000001</c:v>
                </c:pt>
                <c:pt idx="18516">
                  <c:v>441.78440000000001</c:v>
                </c:pt>
                <c:pt idx="18517">
                  <c:v>441.79059999999998</c:v>
                </c:pt>
                <c:pt idx="18518">
                  <c:v>441.7971</c:v>
                </c:pt>
                <c:pt idx="18519">
                  <c:v>441.80290000000002</c:v>
                </c:pt>
                <c:pt idx="18520">
                  <c:v>441.80779999999999</c:v>
                </c:pt>
                <c:pt idx="18521">
                  <c:v>441.81529999999998</c:v>
                </c:pt>
                <c:pt idx="18522">
                  <c:v>441.82</c:v>
                </c:pt>
                <c:pt idx="18523">
                  <c:v>441.827</c:v>
                </c:pt>
                <c:pt idx="18524">
                  <c:v>441.83460000000002</c:v>
                </c:pt>
                <c:pt idx="18525">
                  <c:v>441.83980000000003</c:v>
                </c:pt>
                <c:pt idx="18526">
                  <c:v>441.84609999999998</c:v>
                </c:pt>
                <c:pt idx="18527">
                  <c:v>441.85359999999997</c:v>
                </c:pt>
                <c:pt idx="18528">
                  <c:v>441.85879999999997</c:v>
                </c:pt>
                <c:pt idx="18529">
                  <c:v>441.86599999999999</c:v>
                </c:pt>
                <c:pt idx="18530">
                  <c:v>441.8725</c:v>
                </c:pt>
                <c:pt idx="18531">
                  <c:v>441.87860000000001</c:v>
                </c:pt>
                <c:pt idx="18532">
                  <c:v>441.88499999999999</c:v>
                </c:pt>
                <c:pt idx="18533">
                  <c:v>441.89080000000001</c:v>
                </c:pt>
                <c:pt idx="18534">
                  <c:v>441.8972</c:v>
                </c:pt>
                <c:pt idx="18535">
                  <c:v>441.90370000000001</c:v>
                </c:pt>
                <c:pt idx="18536">
                  <c:v>441.91019999999997</c:v>
                </c:pt>
                <c:pt idx="18537">
                  <c:v>441.91579999999999</c:v>
                </c:pt>
                <c:pt idx="18538">
                  <c:v>441.92239999999998</c:v>
                </c:pt>
                <c:pt idx="18539">
                  <c:v>441.92619999999999</c:v>
                </c:pt>
                <c:pt idx="18540">
                  <c:v>441.93380000000002</c:v>
                </c:pt>
                <c:pt idx="18541">
                  <c:v>441.93939999999998</c:v>
                </c:pt>
                <c:pt idx="18542">
                  <c:v>441.94740000000002</c:v>
                </c:pt>
                <c:pt idx="18543">
                  <c:v>441.95389999999998</c:v>
                </c:pt>
                <c:pt idx="18544">
                  <c:v>441.95979999999997</c:v>
                </c:pt>
                <c:pt idx="18545">
                  <c:v>441.96749999999997</c:v>
                </c:pt>
                <c:pt idx="18546">
                  <c:v>441.97390000000001</c:v>
                </c:pt>
                <c:pt idx="18547">
                  <c:v>441.98099999999999</c:v>
                </c:pt>
                <c:pt idx="18548">
                  <c:v>441.98660000000001</c:v>
                </c:pt>
                <c:pt idx="18549">
                  <c:v>441.99259999999998</c:v>
                </c:pt>
                <c:pt idx="18550">
                  <c:v>441.99919999999997</c:v>
                </c:pt>
                <c:pt idx="18551">
                  <c:v>442.00560000000002</c:v>
                </c:pt>
                <c:pt idx="18552">
                  <c:v>442.01100000000002</c:v>
                </c:pt>
                <c:pt idx="18553">
                  <c:v>442.01870000000002</c:v>
                </c:pt>
                <c:pt idx="18554">
                  <c:v>442.02620000000002</c:v>
                </c:pt>
                <c:pt idx="18555">
                  <c:v>442.03059999999999</c:v>
                </c:pt>
                <c:pt idx="18556">
                  <c:v>442.03590000000003</c:v>
                </c:pt>
                <c:pt idx="18557">
                  <c:v>442.0437</c:v>
                </c:pt>
                <c:pt idx="18558">
                  <c:v>442.05</c:v>
                </c:pt>
                <c:pt idx="18559">
                  <c:v>442.05650000000003</c:v>
                </c:pt>
                <c:pt idx="18560">
                  <c:v>442.06079999999997</c:v>
                </c:pt>
                <c:pt idx="18561">
                  <c:v>442.0659</c:v>
                </c:pt>
                <c:pt idx="18562">
                  <c:v>442.07229999999998</c:v>
                </c:pt>
                <c:pt idx="18563">
                  <c:v>442.07889999999998</c:v>
                </c:pt>
                <c:pt idx="18564">
                  <c:v>442.08499999999998</c:v>
                </c:pt>
                <c:pt idx="18565">
                  <c:v>442.09019999999998</c:v>
                </c:pt>
                <c:pt idx="18566">
                  <c:v>442.09550000000002</c:v>
                </c:pt>
                <c:pt idx="18567">
                  <c:v>442.10359999999997</c:v>
                </c:pt>
                <c:pt idx="18568">
                  <c:v>442.11</c:v>
                </c:pt>
                <c:pt idx="18569">
                  <c:v>442.11619999999999</c:v>
                </c:pt>
                <c:pt idx="18570">
                  <c:v>442.12279999999998</c:v>
                </c:pt>
                <c:pt idx="18571">
                  <c:v>442.12920000000003</c:v>
                </c:pt>
                <c:pt idx="18572">
                  <c:v>442.13600000000002</c:v>
                </c:pt>
                <c:pt idx="18573">
                  <c:v>442.142</c:v>
                </c:pt>
                <c:pt idx="18574">
                  <c:v>442.14699999999999</c:v>
                </c:pt>
                <c:pt idx="18575">
                  <c:v>442.15499999999997</c:v>
                </c:pt>
                <c:pt idx="18576">
                  <c:v>442.15960000000001</c:v>
                </c:pt>
                <c:pt idx="18577">
                  <c:v>442.16500000000002</c:v>
                </c:pt>
                <c:pt idx="18578">
                  <c:v>442.17180000000002</c:v>
                </c:pt>
                <c:pt idx="18579">
                  <c:v>442.17759999999998</c:v>
                </c:pt>
                <c:pt idx="18580">
                  <c:v>442.18299999999999</c:v>
                </c:pt>
                <c:pt idx="18581">
                  <c:v>442.18900000000002</c:v>
                </c:pt>
                <c:pt idx="18582">
                  <c:v>442.19389999999999</c:v>
                </c:pt>
                <c:pt idx="18583">
                  <c:v>442.20159999999998</c:v>
                </c:pt>
                <c:pt idx="18584">
                  <c:v>442.2054</c:v>
                </c:pt>
                <c:pt idx="18585">
                  <c:v>442.21300000000002</c:v>
                </c:pt>
                <c:pt idx="18586">
                  <c:v>442.2208</c:v>
                </c:pt>
                <c:pt idx="18587">
                  <c:v>442.22660000000002</c:v>
                </c:pt>
                <c:pt idx="18588">
                  <c:v>442.2328</c:v>
                </c:pt>
                <c:pt idx="18589">
                  <c:v>442.23849999999999</c:v>
                </c:pt>
                <c:pt idx="18590">
                  <c:v>442.24419999999998</c:v>
                </c:pt>
                <c:pt idx="18591">
                  <c:v>442.25020000000001</c:v>
                </c:pt>
                <c:pt idx="18592">
                  <c:v>442.25529999999998</c:v>
                </c:pt>
                <c:pt idx="18593">
                  <c:v>442.26249999999999</c:v>
                </c:pt>
                <c:pt idx="18594">
                  <c:v>442.2688</c:v>
                </c:pt>
                <c:pt idx="18595">
                  <c:v>442.27519999999998</c:v>
                </c:pt>
                <c:pt idx="18596">
                  <c:v>442.28219999999999</c:v>
                </c:pt>
                <c:pt idx="18597">
                  <c:v>442.28809999999999</c:v>
                </c:pt>
                <c:pt idx="18598">
                  <c:v>442.2944</c:v>
                </c:pt>
                <c:pt idx="18599">
                  <c:v>442.2989</c:v>
                </c:pt>
                <c:pt idx="18600">
                  <c:v>442.30779999999999</c:v>
                </c:pt>
                <c:pt idx="18601">
                  <c:v>442.31360000000001</c:v>
                </c:pt>
                <c:pt idx="18602">
                  <c:v>442.31880000000001</c:v>
                </c:pt>
                <c:pt idx="18603">
                  <c:v>442.32440000000003</c:v>
                </c:pt>
                <c:pt idx="18604">
                  <c:v>442.33019999999999</c:v>
                </c:pt>
                <c:pt idx="18605">
                  <c:v>442.3372</c:v>
                </c:pt>
                <c:pt idx="18606">
                  <c:v>442.3451</c:v>
                </c:pt>
                <c:pt idx="18607">
                  <c:v>442.3503</c:v>
                </c:pt>
                <c:pt idx="18608">
                  <c:v>442.3553</c:v>
                </c:pt>
                <c:pt idx="18609">
                  <c:v>442.36360000000002</c:v>
                </c:pt>
                <c:pt idx="18610">
                  <c:v>442.36869999999999</c:v>
                </c:pt>
                <c:pt idx="18611">
                  <c:v>442.37360000000001</c:v>
                </c:pt>
                <c:pt idx="18612">
                  <c:v>442.37939999999998</c:v>
                </c:pt>
                <c:pt idx="18613">
                  <c:v>442.38729999999998</c:v>
                </c:pt>
                <c:pt idx="18614">
                  <c:v>442.39460000000003</c:v>
                </c:pt>
                <c:pt idx="18615">
                  <c:v>442.40019999999998</c:v>
                </c:pt>
                <c:pt idx="18616">
                  <c:v>442.4083</c:v>
                </c:pt>
                <c:pt idx="18617">
                  <c:v>442.41309999999999</c:v>
                </c:pt>
                <c:pt idx="18618">
                  <c:v>442.42</c:v>
                </c:pt>
                <c:pt idx="18619">
                  <c:v>442.42399999999998</c:v>
                </c:pt>
                <c:pt idx="18620">
                  <c:v>442.43119999999999</c:v>
                </c:pt>
                <c:pt idx="18621">
                  <c:v>442.43939999999998</c:v>
                </c:pt>
                <c:pt idx="18622">
                  <c:v>442.44529999999997</c:v>
                </c:pt>
                <c:pt idx="18623">
                  <c:v>442.45</c:v>
                </c:pt>
                <c:pt idx="18624">
                  <c:v>442.45659999999998</c:v>
                </c:pt>
                <c:pt idx="18625">
                  <c:v>442.46519999999998</c:v>
                </c:pt>
                <c:pt idx="18626">
                  <c:v>442.47039999999998</c:v>
                </c:pt>
                <c:pt idx="18627">
                  <c:v>442.47660000000002</c:v>
                </c:pt>
                <c:pt idx="18628">
                  <c:v>442.4819</c:v>
                </c:pt>
                <c:pt idx="18629">
                  <c:v>442.48829999999998</c:v>
                </c:pt>
                <c:pt idx="18630">
                  <c:v>442.4948</c:v>
                </c:pt>
                <c:pt idx="18631">
                  <c:v>442.50119999999998</c:v>
                </c:pt>
                <c:pt idx="18632">
                  <c:v>442.50709999999998</c:v>
                </c:pt>
                <c:pt idx="18633">
                  <c:v>442.51369999999997</c:v>
                </c:pt>
                <c:pt idx="18634">
                  <c:v>442.51870000000002</c:v>
                </c:pt>
                <c:pt idx="18635">
                  <c:v>442.52390000000003</c:v>
                </c:pt>
                <c:pt idx="18636">
                  <c:v>442.52960000000002</c:v>
                </c:pt>
                <c:pt idx="18637">
                  <c:v>442.53699999999998</c:v>
                </c:pt>
                <c:pt idx="18638">
                  <c:v>442.54259999999999</c:v>
                </c:pt>
                <c:pt idx="18639">
                  <c:v>442.55130000000003</c:v>
                </c:pt>
                <c:pt idx="18640">
                  <c:v>442.55560000000003</c:v>
                </c:pt>
                <c:pt idx="18641">
                  <c:v>442.56299999999999</c:v>
                </c:pt>
                <c:pt idx="18642">
                  <c:v>442.56760000000003</c:v>
                </c:pt>
                <c:pt idx="18643">
                  <c:v>442.57339999999999</c:v>
                </c:pt>
                <c:pt idx="18644">
                  <c:v>442.5797</c:v>
                </c:pt>
                <c:pt idx="18645">
                  <c:v>442.58569999999997</c:v>
                </c:pt>
                <c:pt idx="18646">
                  <c:v>442.59160000000003</c:v>
                </c:pt>
                <c:pt idx="18647">
                  <c:v>442.59649999999999</c:v>
                </c:pt>
                <c:pt idx="18648">
                  <c:v>442.60300000000001</c:v>
                </c:pt>
                <c:pt idx="18649">
                  <c:v>442.61040000000003</c:v>
                </c:pt>
                <c:pt idx="18650">
                  <c:v>442.61559999999997</c:v>
                </c:pt>
                <c:pt idx="18651">
                  <c:v>442.62389999999999</c:v>
                </c:pt>
                <c:pt idx="18652">
                  <c:v>442.62920000000003</c:v>
                </c:pt>
                <c:pt idx="18653">
                  <c:v>442.63529999999997</c:v>
                </c:pt>
                <c:pt idx="18654">
                  <c:v>442.642</c:v>
                </c:pt>
                <c:pt idx="18655">
                  <c:v>442.64780000000002</c:v>
                </c:pt>
                <c:pt idx="18656">
                  <c:v>442.6524</c:v>
                </c:pt>
                <c:pt idx="18657">
                  <c:v>442.65890000000002</c:v>
                </c:pt>
                <c:pt idx="18658">
                  <c:v>442.66430000000003</c:v>
                </c:pt>
                <c:pt idx="18659">
                  <c:v>442.67099999999999</c:v>
                </c:pt>
                <c:pt idx="18660">
                  <c:v>442.67579999999998</c:v>
                </c:pt>
                <c:pt idx="18661">
                  <c:v>442.68090000000001</c:v>
                </c:pt>
                <c:pt idx="18662">
                  <c:v>442.6884</c:v>
                </c:pt>
                <c:pt idx="18663">
                  <c:v>442.69499999999999</c:v>
                </c:pt>
                <c:pt idx="18664">
                  <c:v>442.7002</c:v>
                </c:pt>
                <c:pt idx="18665">
                  <c:v>442.70530000000002</c:v>
                </c:pt>
                <c:pt idx="18666">
                  <c:v>442.71159999999998</c:v>
                </c:pt>
                <c:pt idx="18667">
                  <c:v>442.71719999999999</c:v>
                </c:pt>
                <c:pt idx="18668">
                  <c:v>442.72179999999997</c:v>
                </c:pt>
                <c:pt idx="18669">
                  <c:v>442.7278</c:v>
                </c:pt>
                <c:pt idx="18670">
                  <c:v>442.73439999999999</c:v>
                </c:pt>
                <c:pt idx="18671">
                  <c:v>442.7398</c:v>
                </c:pt>
                <c:pt idx="18672">
                  <c:v>442.74459999999999</c:v>
                </c:pt>
                <c:pt idx="18673">
                  <c:v>442.75189999999998</c:v>
                </c:pt>
                <c:pt idx="18674">
                  <c:v>442.75709999999998</c:v>
                </c:pt>
                <c:pt idx="18675">
                  <c:v>442.76310000000001</c:v>
                </c:pt>
                <c:pt idx="18676">
                  <c:v>442.77019999999999</c:v>
                </c:pt>
                <c:pt idx="18677">
                  <c:v>442.77539999999999</c:v>
                </c:pt>
                <c:pt idx="18678">
                  <c:v>442.78129999999999</c:v>
                </c:pt>
                <c:pt idx="18679">
                  <c:v>442.78620000000001</c:v>
                </c:pt>
                <c:pt idx="18680">
                  <c:v>442.79180000000002</c:v>
                </c:pt>
                <c:pt idx="18681">
                  <c:v>442.79849999999999</c:v>
                </c:pt>
                <c:pt idx="18682">
                  <c:v>442.80340000000001</c:v>
                </c:pt>
                <c:pt idx="18683">
                  <c:v>442.80739999999997</c:v>
                </c:pt>
                <c:pt idx="18684">
                  <c:v>442.815</c:v>
                </c:pt>
                <c:pt idx="18685">
                  <c:v>442.82100000000003</c:v>
                </c:pt>
                <c:pt idx="18686">
                  <c:v>442.82499999999999</c:v>
                </c:pt>
                <c:pt idx="18687">
                  <c:v>442.83139999999997</c:v>
                </c:pt>
                <c:pt idx="18688">
                  <c:v>442.8372</c:v>
                </c:pt>
                <c:pt idx="18689">
                  <c:v>442.84339999999997</c:v>
                </c:pt>
                <c:pt idx="18690">
                  <c:v>442.84820000000002</c:v>
                </c:pt>
                <c:pt idx="18691">
                  <c:v>442.8546</c:v>
                </c:pt>
                <c:pt idx="18692">
                  <c:v>442.86040000000003</c:v>
                </c:pt>
                <c:pt idx="18693">
                  <c:v>442.86520000000002</c:v>
                </c:pt>
                <c:pt idx="18694">
                  <c:v>442.8698</c:v>
                </c:pt>
                <c:pt idx="18695">
                  <c:v>442.87459999999999</c:v>
                </c:pt>
                <c:pt idx="18696">
                  <c:v>442.87900000000002</c:v>
                </c:pt>
                <c:pt idx="18697">
                  <c:v>442.88600000000002</c:v>
                </c:pt>
                <c:pt idx="18698">
                  <c:v>442.89019999999999</c:v>
                </c:pt>
                <c:pt idx="18699">
                  <c:v>442.89640000000003</c:v>
                </c:pt>
                <c:pt idx="18700">
                  <c:v>442.90210000000002</c:v>
                </c:pt>
                <c:pt idx="18701">
                  <c:v>442.90699999999998</c:v>
                </c:pt>
                <c:pt idx="18702">
                  <c:v>442.9119</c:v>
                </c:pt>
                <c:pt idx="18703">
                  <c:v>442.9178</c:v>
                </c:pt>
                <c:pt idx="18704">
                  <c:v>442.92380000000003</c:v>
                </c:pt>
                <c:pt idx="18705">
                  <c:v>442.92959999999999</c:v>
                </c:pt>
                <c:pt idx="18706">
                  <c:v>442.9332</c:v>
                </c:pt>
                <c:pt idx="18707">
                  <c:v>442.9402</c:v>
                </c:pt>
                <c:pt idx="18708">
                  <c:v>442.94499999999999</c:v>
                </c:pt>
                <c:pt idx="18709">
                  <c:v>442.95179999999999</c:v>
                </c:pt>
                <c:pt idx="18710">
                  <c:v>442.95530000000002</c:v>
                </c:pt>
                <c:pt idx="18711">
                  <c:v>442.96019999999999</c:v>
                </c:pt>
                <c:pt idx="18712">
                  <c:v>442.96679999999998</c:v>
                </c:pt>
                <c:pt idx="18713">
                  <c:v>442.97089999999997</c:v>
                </c:pt>
                <c:pt idx="18714">
                  <c:v>442.97730000000001</c:v>
                </c:pt>
                <c:pt idx="18715">
                  <c:v>442.98309999999998</c:v>
                </c:pt>
                <c:pt idx="18716">
                  <c:v>442.98759999999999</c:v>
                </c:pt>
                <c:pt idx="18717">
                  <c:v>442.99220000000003</c:v>
                </c:pt>
                <c:pt idx="18718">
                  <c:v>442.99810000000002</c:v>
                </c:pt>
                <c:pt idx="18719">
                  <c:v>443.00369999999998</c:v>
                </c:pt>
                <c:pt idx="18720">
                  <c:v>443.00880000000001</c:v>
                </c:pt>
                <c:pt idx="18721">
                  <c:v>443.01530000000002</c:v>
                </c:pt>
                <c:pt idx="18722">
                  <c:v>443.02120000000002</c:v>
                </c:pt>
                <c:pt idx="18723">
                  <c:v>443.02620000000002</c:v>
                </c:pt>
                <c:pt idx="18724">
                  <c:v>443.03199999999998</c:v>
                </c:pt>
                <c:pt idx="18725">
                  <c:v>443.0376</c:v>
                </c:pt>
                <c:pt idx="18726">
                  <c:v>443.04360000000003</c:v>
                </c:pt>
                <c:pt idx="18727">
                  <c:v>443.04969999999997</c:v>
                </c:pt>
                <c:pt idx="18728">
                  <c:v>443.05669999999998</c:v>
                </c:pt>
                <c:pt idx="18729">
                  <c:v>443.06279999999998</c:v>
                </c:pt>
                <c:pt idx="18730">
                  <c:v>443.06639999999999</c:v>
                </c:pt>
                <c:pt idx="18731">
                  <c:v>443.07240000000002</c:v>
                </c:pt>
                <c:pt idx="18732">
                  <c:v>443.0772</c:v>
                </c:pt>
                <c:pt idx="18733">
                  <c:v>443.08479999999997</c:v>
                </c:pt>
                <c:pt idx="18734">
                  <c:v>443.08870000000002</c:v>
                </c:pt>
                <c:pt idx="18735">
                  <c:v>443.09609999999998</c:v>
                </c:pt>
                <c:pt idx="18736">
                  <c:v>443.101</c:v>
                </c:pt>
                <c:pt idx="18737">
                  <c:v>443.10629999999998</c:v>
                </c:pt>
                <c:pt idx="18738">
                  <c:v>443.11320000000001</c:v>
                </c:pt>
                <c:pt idx="18739">
                  <c:v>443.11900000000003</c:v>
                </c:pt>
                <c:pt idx="18740">
                  <c:v>443.12520000000001</c:v>
                </c:pt>
                <c:pt idx="18741">
                  <c:v>443.12979999999999</c:v>
                </c:pt>
                <c:pt idx="18742">
                  <c:v>443.13499999999999</c:v>
                </c:pt>
                <c:pt idx="18743">
                  <c:v>443.13979999999998</c:v>
                </c:pt>
                <c:pt idx="18744">
                  <c:v>443.14670000000001</c:v>
                </c:pt>
                <c:pt idx="18745">
                  <c:v>443.15100000000001</c:v>
                </c:pt>
                <c:pt idx="18746">
                  <c:v>443.16</c:v>
                </c:pt>
                <c:pt idx="18747">
                  <c:v>443.16399999999999</c:v>
                </c:pt>
                <c:pt idx="18748">
                  <c:v>443.16980000000001</c:v>
                </c:pt>
                <c:pt idx="18749">
                  <c:v>443.17649999999998</c:v>
                </c:pt>
                <c:pt idx="18750">
                  <c:v>443.1832</c:v>
                </c:pt>
                <c:pt idx="18751">
                  <c:v>443.18819999999999</c:v>
                </c:pt>
                <c:pt idx="18752">
                  <c:v>443.19479999999999</c:v>
                </c:pt>
                <c:pt idx="18753">
                  <c:v>443.2004</c:v>
                </c:pt>
                <c:pt idx="18754">
                  <c:v>443.20670000000001</c:v>
                </c:pt>
                <c:pt idx="18755">
                  <c:v>443.2124</c:v>
                </c:pt>
                <c:pt idx="18756">
                  <c:v>443.21800000000002</c:v>
                </c:pt>
                <c:pt idx="18757">
                  <c:v>443.22399999999999</c:v>
                </c:pt>
                <c:pt idx="18758">
                  <c:v>443.23</c:v>
                </c:pt>
                <c:pt idx="18759">
                  <c:v>443.23599999999999</c:v>
                </c:pt>
                <c:pt idx="18760">
                  <c:v>443.24279999999999</c:v>
                </c:pt>
                <c:pt idx="18761">
                  <c:v>443.24759999999998</c:v>
                </c:pt>
                <c:pt idx="18762">
                  <c:v>443.25319999999999</c:v>
                </c:pt>
                <c:pt idx="18763">
                  <c:v>443.25880000000001</c:v>
                </c:pt>
                <c:pt idx="18764">
                  <c:v>443.26519999999999</c:v>
                </c:pt>
                <c:pt idx="18765">
                  <c:v>443.26909999999998</c:v>
                </c:pt>
                <c:pt idx="18766">
                  <c:v>443.27499999999998</c:v>
                </c:pt>
                <c:pt idx="18767">
                  <c:v>443.28059999999999</c:v>
                </c:pt>
                <c:pt idx="18768">
                  <c:v>443.28539999999998</c:v>
                </c:pt>
                <c:pt idx="18769">
                  <c:v>443.28949999999998</c:v>
                </c:pt>
                <c:pt idx="18770">
                  <c:v>443.29559999999998</c:v>
                </c:pt>
                <c:pt idx="18771">
                  <c:v>443.30119999999999</c:v>
                </c:pt>
                <c:pt idx="18772">
                  <c:v>443.30489999999998</c:v>
                </c:pt>
                <c:pt idx="18773">
                  <c:v>443.31220000000002</c:v>
                </c:pt>
                <c:pt idx="18774">
                  <c:v>443.31740000000002</c:v>
                </c:pt>
                <c:pt idx="18775">
                  <c:v>443.32310000000001</c:v>
                </c:pt>
                <c:pt idx="18776">
                  <c:v>443.32940000000002</c:v>
                </c:pt>
                <c:pt idx="18777">
                  <c:v>443.33460000000002</c:v>
                </c:pt>
                <c:pt idx="18778">
                  <c:v>443.34</c:v>
                </c:pt>
                <c:pt idx="18779">
                  <c:v>443.34519999999998</c:v>
                </c:pt>
                <c:pt idx="18780">
                  <c:v>443.35059999999999</c:v>
                </c:pt>
                <c:pt idx="18781">
                  <c:v>443.35640000000001</c:v>
                </c:pt>
                <c:pt idx="18782">
                  <c:v>443.36279999999999</c:v>
                </c:pt>
                <c:pt idx="18783">
                  <c:v>443.3689</c:v>
                </c:pt>
                <c:pt idx="18784">
                  <c:v>443.37560000000002</c:v>
                </c:pt>
                <c:pt idx="18785">
                  <c:v>443.38119999999998</c:v>
                </c:pt>
                <c:pt idx="18786">
                  <c:v>443.38709999999998</c:v>
                </c:pt>
                <c:pt idx="18787">
                  <c:v>443.39170000000001</c:v>
                </c:pt>
                <c:pt idx="18788">
                  <c:v>443.39780000000002</c:v>
                </c:pt>
                <c:pt idx="18789">
                  <c:v>443.40280000000001</c:v>
                </c:pt>
                <c:pt idx="18790">
                  <c:v>443.4092</c:v>
                </c:pt>
                <c:pt idx="18791">
                  <c:v>443.41340000000002</c:v>
                </c:pt>
                <c:pt idx="18792">
                  <c:v>443.41899999999998</c:v>
                </c:pt>
                <c:pt idx="18793">
                  <c:v>443.4264</c:v>
                </c:pt>
                <c:pt idx="18794">
                  <c:v>443.43</c:v>
                </c:pt>
                <c:pt idx="18795">
                  <c:v>443.43709999999999</c:v>
                </c:pt>
                <c:pt idx="18796">
                  <c:v>443.44040000000001</c:v>
                </c:pt>
                <c:pt idx="18797">
                  <c:v>443.44560000000001</c:v>
                </c:pt>
                <c:pt idx="18798">
                  <c:v>443.45159999999998</c:v>
                </c:pt>
                <c:pt idx="18799">
                  <c:v>443.45780000000002</c:v>
                </c:pt>
                <c:pt idx="18800">
                  <c:v>443.46390000000002</c:v>
                </c:pt>
                <c:pt idx="18801">
                  <c:v>443.46960000000001</c:v>
                </c:pt>
                <c:pt idx="18802">
                  <c:v>443.47559999999999</c:v>
                </c:pt>
                <c:pt idx="18803">
                  <c:v>443.48140000000001</c:v>
                </c:pt>
                <c:pt idx="18804">
                  <c:v>443.4873</c:v>
                </c:pt>
                <c:pt idx="18805">
                  <c:v>443.49160000000001</c:v>
                </c:pt>
                <c:pt idx="18806">
                  <c:v>443.49689999999998</c:v>
                </c:pt>
                <c:pt idx="18807">
                  <c:v>443.5043</c:v>
                </c:pt>
                <c:pt idx="18808">
                  <c:v>443.51060000000001</c:v>
                </c:pt>
                <c:pt idx="18809">
                  <c:v>443.51580000000001</c:v>
                </c:pt>
                <c:pt idx="18810">
                  <c:v>443.52339999999998</c:v>
                </c:pt>
                <c:pt idx="18811">
                  <c:v>443.52890000000002</c:v>
                </c:pt>
                <c:pt idx="18812">
                  <c:v>443.53579999999999</c:v>
                </c:pt>
                <c:pt idx="18813">
                  <c:v>443.54340000000002</c:v>
                </c:pt>
                <c:pt idx="18814">
                  <c:v>443.54820000000001</c:v>
                </c:pt>
                <c:pt idx="18815">
                  <c:v>443.55459999999999</c:v>
                </c:pt>
                <c:pt idx="18816">
                  <c:v>443.56099999999998</c:v>
                </c:pt>
                <c:pt idx="18817">
                  <c:v>443.56639999999999</c:v>
                </c:pt>
                <c:pt idx="18818">
                  <c:v>443.57400000000001</c:v>
                </c:pt>
                <c:pt idx="18819">
                  <c:v>443.57920000000001</c:v>
                </c:pt>
                <c:pt idx="18820">
                  <c:v>443.58519999999999</c:v>
                </c:pt>
                <c:pt idx="18821">
                  <c:v>443.59039999999999</c:v>
                </c:pt>
                <c:pt idx="18822">
                  <c:v>443.59690000000001</c:v>
                </c:pt>
                <c:pt idx="18823">
                  <c:v>443.601</c:v>
                </c:pt>
                <c:pt idx="18824">
                  <c:v>443.60739999999998</c:v>
                </c:pt>
                <c:pt idx="18825">
                  <c:v>443.61279999999999</c:v>
                </c:pt>
                <c:pt idx="18826">
                  <c:v>443.61869999999999</c:v>
                </c:pt>
                <c:pt idx="18827">
                  <c:v>443.625</c:v>
                </c:pt>
                <c:pt idx="18828">
                  <c:v>443.63</c:v>
                </c:pt>
                <c:pt idx="18829">
                  <c:v>443.63650000000001</c:v>
                </c:pt>
                <c:pt idx="18830">
                  <c:v>443.64120000000003</c:v>
                </c:pt>
                <c:pt idx="18831">
                  <c:v>443.64780000000002</c:v>
                </c:pt>
                <c:pt idx="18832">
                  <c:v>443.65289999999999</c:v>
                </c:pt>
                <c:pt idx="18833">
                  <c:v>443.65940000000001</c:v>
                </c:pt>
                <c:pt idx="18834">
                  <c:v>443.66590000000002</c:v>
                </c:pt>
                <c:pt idx="18835">
                  <c:v>443.6703</c:v>
                </c:pt>
                <c:pt idx="18836">
                  <c:v>443.67739999999998</c:v>
                </c:pt>
                <c:pt idx="18837">
                  <c:v>443.68360000000001</c:v>
                </c:pt>
                <c:pt idx="18838">
                  <c:v>443.6884</c:v>
                </c:pt>
                <c:pt idx="18839">
                  <c:v>443.69279999999998</c:v>
                </c:pt>
                <c:pt idx="18840">
                  <c:v>443.69959999999998</c:v>
                </c:pt>
                <c:pt idx="18841">
                  <c:v>443.70510000000002</c:v>
                </c:pt>
                <c:pt idx="18842">
                  <c:v>443.71159999999998</c:v>
                </c:pt>
                <c:pt idx="18843">
                  <c:v>443.71789999999999</c:v>
                </c:pt>
                <c:pt idx="18844">
                  <c:v>443.72210000000001</c:v>
                </c:pt>
                <c:pt idx="18845">
                  <c:v>443.72800000000001</c:v>
                </c:pt>
                <c:pt idx="18846">
                  <c:v>443.73439999999999</c:v>
                </c:pt>
                <c:pt idx="18847">
                  <c:v>443.73919999999998</c:v>
                </c:pt>
                <c:pt idx="18848">
                  <c:v>443.74369999999999</c:v>
                </c:pt>
                <c:pt idx="18849">
                  <c:v>443.7482</c:v>
                </c:pt>
                <c:pt idx="18850">
                  <c:v>443.75409999999999</c:v>
                </c:pt>
                <c:pt idx="18851">
                  <c:v>443.7593</c:v>
                </c:pt>
                <c:pt idx="18852">
                  <c:v>443.76499999999999</c:v>
                </c:pt>
                <c:pt idx="18853">
                  <c:v>443.77</c:v>
                </c:pt>
                <c:pt idx="18854">
                  <c:v>443.77499999999998</c:v>
                </c:pt>
                <c:pt idx="18855">
                  <c:v>443.78089999999997</c:v>
                </c:pt>
                <c:pt idx="18856">
                  <c:v>443.78590000000003</c:v>
                </c:pt>
                <c:pt idx="18857">
                  <c:v>443.78919999999999</c:v>
                </c:pt>
                <c:pt idx="18858">
                  <c:v>443.7953</c:v>
                </c:pt>
                <c:pt idx="18859">
                  <c:v>443.80169999999998</c:v>
                </c:pt>
                <c:pt idx="18860">
                  <c:v>443.80669999999998</c:v>
                </c:pt>
                <c:pt idx="18861">
                  <c:v>443.81240000000003</c:v>
                </c:pt>
                <c:pt idx="18862">
                  <c:v>443.81779999999998</c:v>
                </c:pt>
                <c:pt idx="18863">
                  <c:v>443.82240000000002</c:v>
                </c:pt>
                <c:pt idx="18864">
                  <c:v>443.82870000000003</c:v>
                </c:pt>
                <c:pt idx="18865">
                  <c:v>443.83339999999998</c:v>
                </c:pt>
                <c:pt idx="18866">
                  <c:v>443.839</c:v>
                </c:pt>
                <c:pt idx="18867">
                  <c:v>443.84519999999998</c:v>
                </c:pt>
                <c:pt idx="18868">
                  <c:v>443.8503</c:v>
                </c:pt>
                <c:pt idx="18869">
                  <c:v>443.85590000000002</c:v>
                </c:pt>
                <c:pt idx="18870">
                  <c:v>443.86180000000002</c:v>
                </c:pt>
                <c:pt idx="18871">
                  <c:v>443.86860000000001</c:v>
                </c:pt>
                <c:pt idx="18872">
                  <c:v>443.87240000000003</c:v>
                </c:pt>
                <c:pt idx="18873">
                  <c:v>443.87759999999997</c:v>
                </c:pt>
                <c:pt idx="18874">
                  <c:v>443.88459999999998</c:v>
                </c:pt>
                <c:pt idx="18875">
                  <c:v>443.88909999999998</c:v>
                </c:pt>
                <c:pt idx="18876">
                  <c:v>443.89400000000001</c:v>
                </c:pt>
                <c:pt idx="18877">
                  <c:v>443.89960000000002</c:v>
                </c:pt>
                <c:pt idx="18878">
                  <c:v>443.90719999999999</c:v>
                </c:pt>
                <c:pt idx="18879">
                  <c:v>443.9126</c:v>
                </c:pt>
                <c:pt idx="18880">
                  <c:v>443.91860000000003</c:v>
                </c:pt>
                <c:pt idx="18881">
                  <c:v>443.92410000000001</c:v>
                </c:pt>
                <c:pt idx="18882">
                  <c:v>443.92849999999999</c:v>
                </c:pt>
                <c:pt idx="18883">
                  <c:v>443.9348</c:v>
                </c:pt>
                <c:pt idx="18884">
                  <c:v>443.9409</c:v>
                </c:pt>
                <c:pt idx="18885">
                  <c:v>443.94490000000002</c:v>
                </c:pt>
                <c:pt idx="18886">
                  <c:v>443.95260000000002</c:v>
                </c:pt>
                <c:pt idx="18887">
                  <c:v>443.95800000000003</c:v>
                </c:pt>
                <c:pt idx="18888">
                  <c:v>443.9615</c:v>
                </c:pt>
                <c:pt idx="18889">
                  <c:v>443.96780000000001</c:v>
                </c:pt>
                <c:pt idx="18890">
                  <c:v>443.97379999999998</c:v>
                </c:pt>
                <c:pt idx="18891">
                  <c:v>443.98259999999999</c:v>
                </c:pt>
                <c:pt idx="18892">
                  <c:v>443.98779999999999</c:v>
                </c:pt>
                <c:pt idx="18893">
                  <c:v>443.99340000000001</c:v>
                </c:pt>
                <c:pt idx="18894">
                  <c:v>443.99970000000002</c:v>
                </c:pt>
                <c:pt idx="18895">
                  <c:v>444.00459999999998</c:v>
                </c:pt>
                <c:pt idx="18896">
                  <c:v>444.00959999999998</c:v>
                </c:pt>
                <c:pt idx="18897">
                  <c:v>444.01760000000002</c:v>
                </c:pt>
                <c:pt idx="18898">
                  <c:v>444.02260000000001</c:v>
                </c:pt>
                <c:pt idx="18899">
                  <c:v>444.02760000000001</c:v>
                </c:pt>
                <c:pt idx="18900">
                  <c:v>444.03460000000001</c:v>
                </c:pt>
                <c:pt idx="18901">
                  <c:v>444.03960000000001</c:v>
                </c:pt>
                <c:pt idx="18902">
                  <c:v>444.04520000000002</c:v>
                </c:pt>
                <c:pt idx="18903">
                  <c:v>444.0496</c:v>
                </c:pt>
                <c:pt idx="18904">
                  <c:v>444.05410000000001</c:v>
                </c:pt>
                <c:pt idx="18905">
                  <c:v>444.0598</c:v>
                </c:pt>
                <c:pt idx="18906">
                  <c:v>444.06599999999997</c:v>
                </c:pt>
                <c:pt idx="18907">
                  <c:v>444.06939999999997</c:v>
                </c:pt>
                <c:pt idx="18908">
                  <c:v>444.077</c:v>
                </c:pt>
                <c:pt idx="18909">
                  <c:v>444.08210000000003</c:v>
                </c:pt>
                <c:pt idx="18910">
                  <c:v>444.08699999999999</c:v>
                </c:pt>
                <c:pt idx="18911">
                  <c:v>444.09199999999998</c:v>
                </c:pt>
                <c:pt idx="18912">
                  <c:v>444.09719999999999</c:v>
                </c:pt>
                <c:pt idx="18913">
                  <c:v>444.10239999999999</c:v>
                </c:pt>
                <c:pt idx="18914">
                  <c:v>444.10599999999999</c:v>
                </c:pt>
                <c:pt idx="18915">
                  <c:v>444.11079999999998</c:v>
                </c:pt>
                <c:pt idx="18916">
                  <c:v>444.11520000000002</c:v>
                </c:pt>
                <c:pt idx="18917">
                  <c:v>444.12049999999999</c:v>
                </c:pt>
                <c:pt idx="18918">
                  <c:v>444.1266</c:v>
                </c:pt>
                <c:pt idx="18919">
                  <c:v>444.13299999999998</c:v>
                </c:pt>
                <c:pt idx="18920">
                  <c:v>444.13760000000002</c:v>
                </c:pt>
                <c:pt idx="18921">
                  <c:v>444.14249999999998</c:v>
                </c:pt>
                <c:pt idx="18922">
                  <c:v>444.14819999999997</c:v>
                </c:pt>
                <c:pt idx="18923">
                  <c:v>444.15260000000001</c:v>
                </c:pt>
                <c:pt idx="18924">
                  <c:v>444.15960000000001</c:v>
                </c:pt>
                <c:pt idx="18925">
                  <c:v>444.16410000000002</c:v>
                </c:pt>
                <c:pt idx="18926">
                  <c:v>444.16930000000002</c:v>
                </c:pt>
                <c:pt idx="18927">
                  <c:v>444.17520000000002</c:v>
                </c:pt>
                <c:pt idx="18928">
                  <c:v>444.17959999999999</c:v>
                </c:pt>
                <c:pt idx="18929">
                  <c:v>444.18340000000001</c:v>
                </c:pt>
                <c:pt idx="18930">
                  <c:v>444.18900000000002</c:v>
                </c:pt>
                <c:pt idx="18931">
                  <c:v>444.19310000000002</c:v>
                </c:pt>
                <c:pt idx="18932">
                  <c:v>444.19940000000003</c:v>
                </c:pt>
                <c:pt idx="18933">
                  <c:v>444.2038</c:v>
                </c:pt>
                <c:pt idx="18934">
                  <c:v>444.20859999999999</c:v>
                </c:pt>
                <c:pt idx="18935">
                  <c:v>444.21609999999998</c:v>
                </c:pt>
                <c:pt idx="18936">
                  <c:v>444.22059999999999</c:v>
                </c:pt>
                <c:pt idx="18937">
                  <c:v>444.22460000000001</c:v>
                </c:pt>
                <c:pt idx="18938">
                  <c:v>444.22899999999998</c:v>
                </c:pt>
                <c:pt idx="18939">
                  <c:v>444.23480000000001</c:v>
                </c:pt>
                <c:pt idx="18940">
                  <c:v>444.23950000000002</c:v>
                </c:pt>
                <c:pt idx="18941">
                  <c:v>444.245</c:v>
                </c:pt>
                <c:pt idx="18942">
                  <c:v>444.25060000000002</c:v>
                </c:pt>
                <c:pt idx="18943">
                  <c:v>444.25700000000001</c:v>
                </c:pt>
                <c:pt idx="18944">
                  <c:v>444.2602</c:v>
                </c:pt>
                <c:pt idx="18945">
                  <c:v>444.26569999999998</c:v>
                </c:pt>
                <c:pt idx="18946">
                  <c:v>444.27339999999998</c:v>
                </c:pt>
                <c:pt idx="18947">
                  <c:v>444.27839999999998</c:v>
                </c:pt>
                <c:pt idx="18948">
                  <c:v>444.28390000000002</c:v>
                </c:pt>
                <c:pt idx="18949">
                  <c:v>444.29020000000003</c:v>
                </c:pt>
                <c:pt idx="18950">
                  <c:v>444.2937</c:v>
                </c:pt>
                <c:pt idx="18951">
                  <c:v>444.2996</c:v>
                </c:pt>
                <c:pt idx="18952">
                  <c:v>444.30500000000001</c:v>
                </c:pt>
                <c:pt idx="18953">
                  <c:v>444.30930000000001</c:v>
                </c:pt>
                <c:pt idx="18954">
                  <c:v>444.31560000000002</c:v>
                </c:pt>
                <c:pt idx="18955">
                  <c:v>444.32060000000001</c:v>
                </c:pt>
                <c:pt idx="18956">
                  <c:v>444.32619999999997</c:v>
                </c:pt>
                <c:pt idx="18957">
                  <c:v>444.33179999999999</c:v>
                </c:pt>
                <c:pt idx="18958">
                  <c:v>444.33600000000001</c:v>
                </c:pt>
                <c:pt idx="18959">
                  <c:v>444.34059999999999</c:v>
                </c:pt>
                <c:pt idx="18960">
                  <c:v>444.34640000000002</c:v>
                </c:pt>
                <c:pt idx="18961">
                  <c:v>444.35</c:v>
                </c:pt>
                <c:pt idx="18962">
                  <c:v>444.35660000000001</c:v>
                </c:pt>
                <c:pt idx="18963">
                  <c:v>444.36059999999998</c:v>
                </c:pt>
                <c:pt idx="18964">
                  <c:v>444.36540000000002</c:v>
                </c:pt>
                <c:pt idx="18965">
                  <c:v>444.37060000000002</c:v>
                </c:pt>
                <c:pt idx="18966">
                  <c:v>444.37389999999999</c:v>
                </c:pt>
                <c:pt idx="18967">
                  <c:v>444.37790000000001</c:v>
                </c:pt>
                <c:pt idx="18968">
                  <c:v>444.38380000000001</c:v>
                </c:pt>
                <c:pt idx="18969">
                  <c:v>444.38920000000002</c:v>
                </c:pt>
                <c:pt idx="18970">
                  <c:v>444.3922</c:v>
                </c:pt>
                <c:pt idx="18971">
                  <c:v>444.3972</c:v>
                </c:pt>
                <c:pt idx="18972">
                  <c:v>444.40219999999999</c:v>
                </c:pt>
                <c:pt idx="18973">
                  <c:v>444.40629999999999</c:v>
                </c:pt>
                <c:pt idx="18974">
                  <c:v>444.41180000000003</c:v>
                </c:pt>
                <c:pt idx="18975">
                  <c:v>444.41520000000003</c:v>
                </c:pt>
                <c:pt idx="18976">
                  <c:v>444.4212</c:v>
                </c:pt>
                <c:pt idx="18977">
                  <c:v>444.42559999999997</c:v>
                </c:pt>
                <c:pt idx="18978">
                  <c:v>444.43099999999998</c:v>
                </c:pt>
                <c:pt idx="18979">
                  <c:v>444.43560000000002</c:v>
                </c:pt>
                <c:pt idx="18980">
                  <c:v>444.4402</c:v>
                </c:pt>
                <c:pt idx="18981">
                  <c:v>444.44529999999997</c:v>
                </c:pt>
                <c:pt idx="18982">
                  <c:v>444.44900000000001</c:v>
                </c:pt>
                <c:pt idx="18983">
                  <c:v>444.45429999999999</c:v>
                </c:pt>
                <c:pt idx="18984">
                  <c:v>444.45890000000003</c:v>
                </c:pt>
                <c:pt idx="18985">
                  <c:v>444.46519999999998</c:v>
                </c:pt>
                <c:pt idx="18986">
                  <c:v>444.4699</c:v>
                </c:pt>
                <c:pt idx="18987">
                  <c:v>444.476</c:v>
                </c:pt>
                <c:pt idx="18988">
                  <c:v>444.48</c:v>
                </c:pt>
                <c:pt idx="18989">
                  <c:v>444.48410000000001</c:v>
                </c:pt>
                <c:pt idx="18990">
                  <c:v>444.48970000000003</c:v>
                </c:pt>
                <c:pt idx="18991">
                  <c:v>444.49340000000001</c:v>
                </c:pt>
                <c:pt idx="18992">
                  <c:v>444.49959999999999</c:v>
                </c:pt>
                <c:pt idx="18993">
                  <c:v>444.50619999999998</c:v>
                </c:pt>
                <c:pt idx="18994">
                  <c:v>444.51080000000002</c:v>
                </c:pt>
                <c:pt idx="18995">
                  <c:v>444.5172</c:v>
                </c:pt>
                <c:pt idx="18996">
                  <c:v>444.52249999999998</c:v>
                </c:pt>
                <c:pt idx="18997">
                  <c:v>444.5274</c:v>
                </c:pt>
                <c:pt idx="18998">
                  <c:v>444.5317</c:v>
                </c:pt>
                <c:pt idx="18999">
                  <c:v>444.5367</c:v>
                </c:pt>
                <c:pt idx="19000">
                  <c:v>444.54199999999997</c:v>
                </c:pt>
                <c:pt idx="19001">
                  <c:v>444.54849999999999</c:v>
                </c:pt>
                <c:pt idx="19002">
                  <c:v>444.55419999999998</c:v>
                </c:pt>
                <c:pt idx="19003">
                  <c:v>444.55900000000003</c:v>
                </c:pt>
                <c:pt idx="19004">
                  <c:v>444.5634</c:v>
                </c:pt>
                <c:pt idx="19005">
                  <c:v>444.56880000000001</c:v>
                </c:pt>
                <c:pt idx="19006">
                  <c:v>444.57560000000001</c:v>
                </c:pt>
                <c:pt idx="19007">
                  <c:v>444.5813</c:v>
                </c:pt>
                <c:pt idx="19008">
                  <c:v>444.58890000000002</c:v>
                </c:pt>
                <c:pt idx="19009">
                  <c:v>444.59289999999999</c:v>
                </c:pt>
                <c:pt idx="19010">
                  <c:v>444.59679999999997</c:v>
                </c:pt>
                <c:pt idx="19011">
                  <c:v>444.6028</c:v>
                </c:pt>
                <c:pt idx="19012">
                  <c:v>444.60739999999998</c:v>
                </c:pt>
                <c:pt idx="19013">
                  <c:v>444.61259999999999</c:v>
                </c:pt>
                <c:pt idx="19014">
                  <c:v>444.61840000000001</c:v>
                </c:pt>
                <c:pt idx="19015">
                  <c:v>444.62259999999998</c:v>
                </c:pt>
                <c:pt idx="19016">
                  <c:v>444.62889999999999</c:v>
                </c:pt>
                <c:pt idx="19017">
                  <c:v>444.63440000000003</c:v>
                </c:pt>
                <c:pt idx="19018">
                  <c:v>444.63889999999998</c:v>
                </c:pt>
                <c:pt idx="19019">
                  <c:v>444.64440000000002</c:v>
                </c:pt>
                <c:pt idx="19020">
                  <c:v>444.64879999999999</c:v>
                </c:pt>
                <c:pt idx="19021">
                  <c:v>444.65379999999999</c:v>
                </c:pt>
                <c:pt idx="19022">
                  <c:v>444.65870000000001</c:v>
                </c:pt>
                <c:pt idx="19023">
                  <c:v>444.66410000000002</c:v>
                </c:pt>
                <c:pt idx="19024">
                  <c:v>444.66950000000003</c:v>
                </c:pt>
                <c:pt idx="19025">
                  <c:v>444.6739</c:v>
                </c:pt>
                <c:pt idx="19026">
                  <c:v>444.67919999999998</c:v>
                </c:pt>
                <c:pt idx="19027">
                  <c:v>444.68540000000002</c:v>
                </c:pt>
                <c:pt idx="19028">
                  <c:v>444.68979999999999</c:v>
                </c:pt>
                <c:pt idx="19029">
                  <c:v>444.69409999999999</c:v>
                </c:pt>
                <c:pt idx="19030">
                  <c:v>444.70060000000001</c:v>
                </c:pt>
                <c:pt idx="19031">
                  <c:v>444.70620000000002</c:v>
                </c:pt>
                <c:pt idx="19032">
                  <c:v>444.71159999999998</c:v>
                </c:pt>
                <c:pt idx="19033">
                  <c:v>444.71749999999997</c:v>
                </c:pt>
                <c:pt idx="19034">
                  <c:v>444.7226</c:v>
                </c:pt>
                <c:pt idx="19035">
                  <c:v>444.7294</c:v>
                </c:pt>
                <c:pt idx="19036">
                  <c:v>444.73329999999999</c:v>
                </c:pt>
                <c:pt idx="19037">
                  <c:v>444.74</c:v>
                </c:pt>
                <c:pt idx="19038">
                  <c:v>444.74529999999999</c:v>
                </c:pt>
                <c:pt idx="19039">
                  <c:v>444.75020000000001</c:v>
                </c:pt>
                <c:pt idx="19040">
                  <c:v>444.7559</c:v>
                </c:pt>
                <c:pt idx="19041">
                  <c:v>444.76100000000002</c:v>
                </c:pt>
                <c:pt idx="19042">
                  <c:v>444.76639999999998</c:v>
                </c:pt>
                <c:pt idx="19043">
                  <c:v>444.77190000000002</c:v>
                </c:pt>
                <c:pt idx="19044">
                  <c:v>444.77679999999998</c:v>
                </c:pt>
                <c:pt idx="19045">
                  <c:v>444.7817</c:v>
                </c:pt>
                <c:pt idx="19046">
                  <c:v>444.78699999999998</c:v>
                </c:pt>
                <c:pt idx="19047">
                  <c:v>444.79300000000001</c:v>
                </c:pt>
                <c:pt idx="19048">
                  <c:v>444.7989</c:v>
                </c:pt>
                <c:pt idx="19049">
                  <c:v>444.80279999999999</c:v>
                </c:pt>
                <c:pt idx="19050">
                  <c:v>444.80759999999998</c:v>
                </c:pt>
                <c:pt idx="19051">
                  <c:v>444.8134</c:v>
                </c:pt>
                <c:pt idx="19052">
                  <c:v>444.81869999999998</c:v>
                </c:pt>
                <c:pt idx="19053">
                  <c:v>444.82350000000002</c:v>
                </c:pt>
                <c:pt idx="19054">
                  <c:v>444.82799999999997</c:v>
                </c:pt>
                <c:pt idx="19055">
                  <c:v>444.83479999999997</c:v>
                </c:pt>
                <c:pt idx="19056">
                  <c:v>444.84190000000001</c:v>
                </c:pt>
                <c:pt idx="19057">
                  <c:v>444.846</c:v>
                </c:pt>
                <c:pt idx="19058">
                  <c:v>444.85160000000002</c:v>
                </c:pt>
                <c:pt idx="19059">
                  <c:v>444.8562</c:v>
                </c:pt>
                <c:pt idx="19060">
                  <c:v>444.86160000000001</c:v>
                </c:pt>
                <c:pt idx="19061">
                  <c:v>444.86559999999997</c:v>
                </c:pt>
                <c:pt idx="19062">
                  <c:v>444.86919999999998</c:v>
                </c:pt>
                <c:pt idx="19063">
                  <c:v>444.87419999999997</c:v>
                </c:pt>
                <c:pt idx="19064">
                  <c:v>444.87900000000002</c:v>
                </c:pt>
                <c:pt idx="19065">
                  <c:v>444.88479999999998</c:v>
                </c:pt>
                <c:pt idx="19066">
                  <c:v>444.89</c:v>
                </c:pt>
                <c:pt idx="19067">
                  <c:v>444.89499999999998</c:v>
                </c:pt>
                <c:pt idx="19068">
                  <c:v>444.90100000000001</c:v>
                </c:pt>
                <c:pt idx="19069">
                  <c:v>444.90660000000003</c:v>
                </c:pt>
                <c:pt idx="19070">
                  <c:v>444.91109999999998</c:v>
                </c:pt>
                <c:pt idx="19071">
                  <c:v>444.91609999999997</c:v>
                </c:pt>
                <c:pt idx="19072">
                  <c:v>444.92200000000003</c:v>
                </c:pt>
                <c:pt idx="19073">
                  <c:v>444.9264</c:v>
                </c:pt>
                <c:pt idx="19074">
                  <c:v>444.93200000000002</c:v>
                </c:pt>
                <c:pt idx="19075">
                  <c:v>444.93610000000001</c:v>
                </c:pt>
                <c:pt idx="19076">
                  <c:v>444.94</c:v>
                </c:pt>
                <c:pt idx="19077">
                  <c:v>444.94540000000001</c:v>
                </c:pt>
                <c:pt idx="19078">
                  <c:v>444.95159999999998</c:v>
                </c:pt>
                <c:pt idx="19079">
                  <c:v>444.95650000000001</c:v>
                </c:pt>
                <c:pt idx="19080">
                  <c:v>444.96370000000002</c:v>
                </c:pt>
                <c:pt idx="19081">
                  <c:v>444.96820000000002</c:v>
                </c:pt>
                <c:pt idx="19082">
                  <c:v>444.97320000000002</c:v>
                </c:pt>
                <c:pt idx="19083">
                  <c:v>444.97910000000002</c:v>
                </c:pt>
                <c:pt idx="19084">
                  <c:v>444.98399999999998</c:v>
                </c:pt>
                <c:pt idx="19085">
                  <c:v>444.98750000000001</c:v>
                </c:pt>
                <c:pt idx="19086">
                  <c:v>444.99160000000001</c:v>
                </c:pt>
                <c:pt idx="19087">
                  <c:v>444.99720000000002</c:v>
                </c:pt>
                <c:pt idx="19088">
                  <c:v>445.00360000000001</c:v>
                </c:pt>
                <c:pt idx="19089">
                  <c:v>445.00740000000002</c:v>
                </c:pt>
                <c:pt idx="19090">
                  <c:v>445.0136</c:v>
                </c:pt>
                <c:pt idx="19091">
                  <c:v>445.0206</c:v>
                </c:pt>
                <c:pt idx="19092">
                  <c:v>445.02519999999998</c:v>
                </c:pt>
                <c:pt idx="19093">
                  <c:v>445.03199999999998</c:v>
                </c:pt>
                <c:pt idx="19094">
                  <c:v>445.03699999999998</c:v>
                </c:pt>
                <c:pt idx="19095">
                  <c:v>445.04160000000002</c:v>
                </c:pt>
                <c:pt idx="19096">
                  <c:v>445.04739999999998</c:v>
                </c:pt>
                <c:pt idx="19097">
                  <c:v>445.05220000000003</c:v>
                </c:pt>
                <c:pt idx="19098">
                  <c:v>445.05560000000003</c:v>
                </c:pt>
                <c:pt idx="19099">
                  <c:v>445.06209999999999</c:v>
                </c:pt>
                <c:pt idx="19100">
                  <c:v>445.06799999999998</c:v>
                </c:pt>
                <c:pt idx="19101">
                  <c:v>445.072</c:v>
                </c:pt>
                <c:pt idx="19102">
                  <c:v>445.0763</c:v>
                </c:pt>
                <c:pt idx="19103">
                  <c:v>445.08199999999999</c:v>
                </c:pt>
                <c:pt idx="19104">
                  <c:v>445.08640000000003</c:v>
                </c:pt>
                <c:pt idx="19105">
                  <c:v>445.09120000000001</c:v>
                </c:pt>
                <c:pt idx="19106">
                  <c:v>445.09559999999999</c:v>
                </c:pt>
                <c:pt idx="19107">
                  <c:v>445.09980000000002</c:v>
                </c:pt>
                <c:pt idx="19108">
                  <c:v>445.10539999999997</c:v>
                </c:pt>
                <c:pt idx="19109">
                  <c:v>445.11270000000002</c:v>
                </c:pt>
                <c:pt idx="19110">
                  <c:v>445.11709999999999</c:v>
                </c:pt>
                <c:pt idx="19111">
                  <c:v>445.12150000000003</c:v>
                </c:pt>
                <c:pt idx="19112">
                  <c:v>445.12689999999998</c:v>
                </c:pt>
                <c:pt idx="19113">
                  <c:v>445.13159999999999</c:v>
                </c:pt>
                <c:pt idx="19114">
                  <c:v>445.13560000000001</c:v>
                </c:pt>
                <c:pt idx="19115">
                  <c:v>445.1422</c:v>
                </c:pt>
                <c:pt idx="19116">
                  <c:v>445.14550000000003</c:v>
                </c:pt>
                <c:pt idx="19117">
                  <c:v>445.1515</c:v>
                </c:pt>
                <c:pt idx="19118">
                  <c:v>445.15620000000001</c:v>
                </c:pt>
                <c:pt idx="19119">
                  <c:v>445.16109999999998</c:v>
                </c:pt>
                <c:pt idx="19120">
                  <c:v>445.1653</c:v>
                </c:pt>
                <c:pt idx="19121">
                  <c:v>445.17160000000001</c:v>
                </c:pt>
                <c:pt idx="19122">
                  <c:v>445.17779999999999</c:v>
                </c:pt>
                <c:pt idx="19123">
                  <c:v>445.18259999999998</c:v>
                </c:pt>
                <c:pt idx="19124">
                  <c:v>445.18770000000001</c:v>
                </c:pt>
                <c:pt idx="19125">
                  <c:v>445.1925</c:v>
                </c:pt>
                <c:pt idx="19126">
                  <c:v>445.19799999999998</c:v>
                </c:pt>
                <c:pt idx="19127">
                  <c:v>445.20339999999999</c:v>
                </c:pt>
                <c:pt idx="19128">
                  <c:v>445.20839999999998</c:v>
                </c:pt>
                <c:pt idx="19129">
                  <c:v>445.21480000000003</c:v>
                </c:pt>
                <c:pt idx="19130">
                  <c:v>445.21980000000002</c:v>
                </c:pt>
                <c:pt idx="19131">
                  <c:v>445.22500000000002</c:v>
                </c:pt>
                <c:pt idx="19132">
                  <c:v>445.23039999999997</c:v>
                </c:pt>
                <c:pt idx="19133">
                  <c:v>445.23630000000003</c:v>
                </c:pt>
                <c:pt idx="19134">
                  <c:v>445.24200000000002</c:v>
                </c:pt>
                <c:pt idx="19135">
                  <c:v>445.2466</c:v>
                </c:pt>
                <c:pt idx="19136">
                  <c:v>445.25080000000003</c:v>
                </c:pt>
                <c:pt idx="19137">
                  <c:v>445.25630000000001</c:v>
                </c:pt>
                <c:pt idx="19138">
                  <c:v>445.26319999999998</c:v>
                </c:pt>
                <c:pt idx="19139">
                  <c:v>445.26799999999997</c:v>
                </c:pt>
                <c:pt idx="19140">
                  <c:v>445.27359999999999</c:v>
                </c:pt>
                <c:pt idx="19141">
                  <c:v>445.27859999999998</c:v>
                </c:pt>
                <c:pt idx="19142">
                  <c:v>445.2842</c:v>
                </c:pt>
                <c:pt idx="19143">
                  <c:v>445.28840000000002</c:v>
                </c:pt>
                <c:pt idx="19144">
                  <c:v>445.29259999999999</c:v>
                </c:pt>
                <c:pt idx="19145">
                  <c:v>445.29680000000002</c:v>
                </c:pt>
                <c:pt idx="19146">
                  <c:v>445.30189999999999</c:v>
                </c:pt>
                <c:pt idx="19147">
                  <c:v>445.30630000000002</c:v>
                </c:pt>
                <c:pt idx="19148">
                  <c:v>445.31209999999999</c:v>
                </c:pt>
                <c:pt idx="19149">
                  <c:v>445.31740000000002</c:v>
                </c:pt>
                <c:pt idx="19150">
                  <c:v>445.32229999999998</c:v>
                </c:pt>
                <c:pt idx="19151">
                  <c:v>445.32780000000002</c:v>
                </c:pt>
                <c:pt idx="19152">
                  <c:v>445.33249999999998</c:v>
                </c:pt>
                <c:pt idx="19153">
                  <c:v>445.33800000000002</c:v>
                </c:pt>
                <c:pt idx="19154">
                  <c:v>445.34280000000001</c:v>
                </c:pt>
                <c:pt idx="19155">
                  <c:v>445.34769999999997</c:v>
                </c:pt>
                <c:pt idx="19156">
                  <c:v>445.35230000000001</c:v>
                </c:pt>
                <c:pt idx="19157">
                  <c:v>445.35739999999998</c:v>
                </c:pt>
                <c:pt idx="19158">
                  <c:v>445.36279999999999</c:v>
                </c:pt>
                <c:pt idx="19159">
                  <c:v>445.36860000000001</c:v>
                </c:pt>
                <c:pt idx="19160">
                  <c:v>445.37310000000002</c:v>
                </c:pt>
                <c:pt idx="19161">
                  <c:v>445.37790000000001</c:v>
                </c:pt>
                <c:pt idx="19162">
                  <c:v>445.38220000000001</c:v>
                </c:pt>
                <c:pt idx="19163">
                  <c:v>445.38600000000002</c:v>
                </c:pt>
                <c:pt idx="19164">
                  <c:v>445.39019999999999</c:v>
                </c:pt>
                <c:pt idx="19165">
                  <c:v>445.39729999999997</c:v>
                </c:pt>
                <c:pt idx="19166">
                  <c:v>445.40039999999999</c:v>
                </c:pt>
                <c:pt idx="19167">
                  <c:v>445.40559999999999</c:v>
                </c:pt>
                <c:pt idx="19168">
                  <c:v>445.40940000000001</c:v>
                </c:pt>
                <c:pt idx="19169">
                  <c:v>445.41629999999998</c:v>
                </c:pt>
                <c:pt idx="19170">
                  <c:v>445.42090000000002</c:v>
                </c:pt>
                <c:pt idx="19171">
                  <c:v>445.42540000000002</c:v>
                </c:pt>
                <c:pt idx="19172">
                  <c:v>445.43060000000003</c:v>
                </c:pt>
                <c:pt idx="19173">
                  <c:v>445.43439999999998</c:v>
                </c:pt>
                <c:pt idx="19174">
                  <c:v>445.43819999999999</c:v>
                </c:pt>
                <c:pt idx="19175">
                  <c:v>445.44479999999999</c:v>
                </c:pt>
                <c:pt idx="19176">
                  <c:v>445.44920000000002</c:v>
                </c:pt>
                <c:pt idx="19177">
                  <c:v>445.4538</c:v>
                </c:pt>
                <c:pt idx="19178">
                  <c:v>445.45830000000001</c:v>
                </c:pt>
                <c:pt idx="19179">
                  <c:v>445.46469999999999</c:v>
                </c:pt>
                <c:pt idx="19180">
                  <c:v>445.46969999999999</c:v>
                </c:pt>
                <c:pt idx="19181">
                  <c:v>445.47460000000001</c:v>
                </c:pt>
                <c:pt idx="19182">
                  <c:v>445.4794</c:v>
                </c:pt>
                <c:pt idx="19183">
                  <c:v>445.48399999999998</c:v>
                </c:pt>
                <c:pt idx="19184">
                  <c:v>445.49</c:v>
                </c:pt>
                <c:pt idx="19185">
                  <c:v>445.4948</c:v>
                </c:pt>
                <c:pt idx="19186">
                  <c:v>445.50200000000001</c:v>
                </c:pt>
                <c:pt idx="19187">
                  <c:v>445.50650000000002</c:v>
                </c:pt>
                <c:pt idx="19188">
                  <c:v>445.51159999999999</c:v>
                </c:pt>
                <c:pt idx="19189">
                  <c:v>445.51560000000001</c:v>
                </c:pt>
                <c:pt idx="19190">
                  <c:v>445.52080000000001</c:v>
                </c:pt>
                <c:pt idx="19191">
                  <c:v>445.5258</c:v>
                </c:pt>
                <c:pt idx="19192">
                  <c:v>445.53</c:v>
                </c:pt>
                <c:pt idx="19193">
                  <c:v>445.53320000000002</c:v>
                </c:pt>
                <c:pt idx="19194">
                  <c:v>445.53980000000001</c:v>
                </c:pt>
                <c:pt idx="19195">
                  <c:v>445.5444</c:v>
                </c:pt>
                <c:pt idx="19196">
                  <c:v>445.55029999999999</c:v>
                </c:pt>
                <c:pt idx="19197">
                  <c:v>445.55509999999998</c:v>
                </c:pt>
                <c:pt idx="19198">
                  <c:v>445.55889999999999</c:v>
                </c:pt>
                <c:pt idx="19199">
                  <c:v>445.56459999999998</c:v>
                </c:pt>
                <c:pt idx="19200">
                  <c:v>445.5693</c:v>
                </c:pt>
                <c:pt idx="19201">
                  <c:v>445.57220000000001</c:v>
                </c:pt>
                <c:pt idx="19202">
                  <c:v>445.57819999999998</c:v>
                </c:pt>
                <c:pt idx="19203">
                  <c:v>445.58240000000001</c:v>
                </c:pt>
                <c:pt idx="19204">
                  <c:v>445.58839999999998</c:v>
                </c:pt>
                <c:pt idx="19205">
                  <c:v>445.59280000000001</c:v>
                </c:pt>
                <c:pt idx="19206">
                  <c:v>445.59710000000001</c:v>
                </c:pt>
                <c:pt idx="19207">
                  <c:v>445.60160000000002</c:v>
                </c:pt>
                <c:pt idx="19208">
                  <c:v>445.60739999999998</c:v>
                </c:pt>
                <c:pt idx="19209">
                  <c:v>445.61219999999997</c:v>
                </c:pt>
                <c:pt idx="19210">
                  <c:v>445.61799999999999</c:v>
                </c:pt>
                <c:pt idx="19211">
                  <c:v>445.62139999999999</c:v>
                </c:pt>
                <c:pt idx="19212">
                  <c:v>445.62639999999999</c:v>
                </c:pt>
                <c:pt idx="19213">
                  <c:v>445.63099999999997</c:v>
                </c:pt>
                <c:pt idx="19214">
                  <c:v>445.63679999999999</c:v>
                </c:pt>
                <c:pt idx="19215">
                  <c:v>445.64100000000002</c:v>
                </c:pt>
                <c:pt idx="19216">
                  <c:v>445.64510000000001</c:v>
                </c:pt>
                <c:pt idx="19217">
                  <c:v>445.65140000000002</c:v>
                </c:pt>
                <c:pt idx="19218">
                  <c:v>445.65620000000001</c:v>
                </c:pt>
                <c:pt idx="19219">
                  <c:v>445.66039999999998</c:v>
                </c:pt>
                <c:pt idx="19220">
                  <c:v>445.66460000000001</c:v>
                </c:pt>
                <c:pt idx="19221">
                  <c:v>445.67020000000002</c:v>
                </c:pt>
                <c:pt idx="19222">
                  <c:v>445.6746</c:v>
                </c:pt>
                <c:pt idx="19223">
                  <c:v>445.67899999999997</c:v>
                </c:pt>
                <c:pt idx="19224">
                  <c:v>445.68509999999998</c:v>
                </c:pt>
                <c:pt idx="19225">
                  <c:v>445.69029999999998</c:v>
                </c:pt>
                <c:pt idx="19226">
                  <c:v>445.69600000000003</c:v>
                </c:pt>
                <c:pt idx="19227">
                  <c:v>445.70060000000001</c:v>
                </c:pt>
                <c:pt idx="19228">
                  <c:v>445.70549999999997</c:v>
                </c:pt>
                <c:pt idx="19229">
                  <c:v>445.70960000000002</c:v>
                </c:pt>
                <c:pt idx="19230">
                  <c:v>445.714</c:v>
                </c:pt>
                <c:pt idx="19231">
                  <c:v>445.71940000000001</c:v>
                </c:pt>
                <c:pt idx="19232">
                  <c:v>445.72739999999999</c:v>
                </c:pt>
                <c:pt idx="19233">
                  <c:v>445.73379999999997</c:v>
                </c:pt>
                <c:pt idx="19234">
                  <c:v>445.74020000000002</c:v>
                </c:pt>
                <c:pt idx="19235">
                  <c:v>445.74579999999997</c:v>
                </c:pt>
                <c:pt idx="19236">
                  <c:v>445.7525</c:v>
                </c:pt>
                <c:pt idx="19237">
                  <c:v>445.75799999999998</c:v>
                </c:pt>
                <c:pt idx="19238">
                  <c:v>445.76519999999999</c:v>
                </c:pt>
                <c:pt idx="19239">
                  <c:v>445.77350000000001</c:v>
                </c:pt>
                <c:pt idx="19240">
                  <c:v>445.78</c:v>
                </c:pt>
                <c:pt idx="19241">
                  <c:v>445.78519999999997</c:v>
                </c:pt>
                <c:pt idx="19242">
                  <c:v>445.79300000000001</c:v>
                </c:pt>
                <c:pt idx="19243">
                  <c:v>445.7971</c:v>
                </c:pt>
                <c:pt idx="19244">
                  <c:v>445.80259999999998</c:v>
                </c:pt>
                <c:pt idx="19245">
                  <c:v>445.80759999999998</c:v>
                </c:pt>
                <c:pt idx="19246">
                  <c:v>445.81479999999999</c:v>
                </c:pt>
                <c:pt idx="19247">
                  <c:v>445.81709999999998</c:v>
                </c:pt>
                <c:pt idx="19248">
                  <c:v>445.82159999999999</c:v>
                </c:pt>
                <c:pt idx="19249">
                  <c:v>445.8272</c:v>
                </c:pt>
                <c:pt idx="19250">
                  <c:v>445.83170000000001</c:v>
                </c:pt>
                <c:pt idx="19251">
                  <c:v>445.83499999999998</c:v>
                </c:pt>
                <c:pt idx="19252">
                  <c:v>445.83699999999999</c:v>
                </c:pt>
                <c:pt idx="19253">
                  <c:v>445.84219999999999</c:v>
                </c:pt>
                <c:pt idx="19254">
                  <c:v>445.84339999999997</c:v>
                </c:pt>
                <c:pt idx="19255">
                  <c:v>445.84699999999998</c:v>
                </c:pt>
                <c:pt idx="19256">
                  <c:v>445.85039999999998</c:v>
                </c:pt>
                <c:pt idx="19257">
                  <c:v>445.8528</c:v>
                </c:pt>
                <c:pt idx="19258">
                  <c:v>445.8571</c:v>
                </c:pt>
                <c:pt idx="19259">
                  <c:v>445.86259999999999</c:v>
                </c:pt>
                <c:pt idx="19260">
                  <c:v>445.86559999999997</c:v>
                </c:pt>
                <c:pt idx="19261">
                  <c:v>445.86939999999998</c:v>
                </c:pt>
                <c:pt idx="19262">
                  <c:v>445.87430000000001</c:v>
                </c:pt>
                <c:pt idx="19263">
                  <c:v>445.87560000000002</c:v>
                </c:pt>
                <c:pt idx="19264">
                  <c:v>445.88029999999998</c:v>
                </c:pt>
                <c:pt idx="19265">
                  <c:v>445.8836</c:v>
                </c:pt>
                <c:pt idx="19266">
                  <c:v>445.8886</c:v>
                </c:pt>
                <c:pt idx="19267">
                  <c:v>445.89339999999999</c:v>
                </c:pt>
                <c:pt idx="19268">
                  <c:v>445.89800000000002</c:v>
                </c:pt>
                <c:pt idx="19269">
                  <c:v>445.89920000000001</c:v>
                </c:pt>
                <c:pt idx="19270">
                  <c:v>445.90600000000001</c:v>
                </c:pt>
                <c:pt idx="19271">
                  <c:v>445.91039999999998</c:v>
                </c:pt>
                <c:pt idx="19272">
                  <c:v>445.91500000000002</c:v>
                </c:pt>
                <c:pt idx="19273">
                  <c:v>445.91969999999998</c:v>
                </c:pt>
                <c:pt idx="19274">
                  <c:v>445.92380000000003</c:v>
                </c:pt>
                <c:pt idx="19275">
                  <c:v>445.92899999999997</c:v>
                </c:pt>
                <c:pt idx="19276">
                  <c:v>445.93119999999999</c:v>
                </c:pt>
                <c:pt idx="19277">
                  <c:v>445.93639999999999</c:v>
                </c:pt>
                <c:pt idx="19278">
                  <c:v>445.9418</c:v>
                </c:pt>
                <c:pt idx="19279">
                  <c:v>445.9443</c:v>
                </c:pt>
                <c:pt idx="19280">
                  <c:v>445.94959999999998</c:v>
                </c:pt>
                <c:pt idx="19281">
                  <c:v>445.95400000000001</c:v>
                </c:pt>
                <c:pt idx="19282">
                  <c:v>445.95760000000001</c:v>
                </c:pt>
                <c:pt idx="19283">
                  <c:v>445.96199999999999</c:v>
                </c:pt>
                <c:pt idx="19284">
                  <c:v>445.96710000000002</c:v>
                </c:pt>
                <c:pt idx="19285">
                  <c:v>445.97109999999998</c:v>
                </c:pt>
                <c:pt idx="19286">
                  <c:v>445.97390000000001</c:v>
                </c:pt>
                <c:pt idx="19287">
                  <c:v>445.97809999999998</c:v>
                </c:pt>
                <c:pt idx="19288">
                  <c:v>445.98090000000002</c:v>
                </c:pt>
                <c:pt idx="19289">
                  <c:v>445.98599999999999</c:v>
                </c:pt>
                <c:pt idx="19290">
                  <c:v>445.99020000000002</c:v>
                </c:pt>
                <c:pt idx="19291">
                  <c:v>445.995</c:v>
                </c:pt>
                <c:pt idx="19292">
                  <c:v>446.00069999999999</c:v>
                </c:pt>
                <c:pt idx="19293">
                  <c:v>446.00470000000001</c:v>
                </c:pt>
                <c:pt idx="19294">
                  <c:v>446.00920000000002</c:v>
                </c:pt>
                <c:pt idx="19295">
                  <c:v>446.0145</c:v>
                </c:pt>
                <c:pt idx="19296">
                  <c:v>446.0197</c:v>
                </c:pt>
                <c:pt idx="19297">
                  <c:v>446.02159999999998</c:v>
                </c:pt>
                <c:pt idx="19298">
                  <c:v>446.02629999999999</c:v>
                </c:pt>
                <c:pt idx="19299">
                  <c:v>446.0301</c:v>
                </c:pt>
                <c:pt idx="19300">
                  <c:v>446.036</c:v>
                </c:pt>
                <c:pt idx="19301">
                  <c:v>446.04039999999998</c:v>
                </c:pt>
                <c:pt idx="19302">
                  <c:v>446.04430000000002</c:v>
                </c:pt>
                <c:pt idx="19303">
                  <c:v>446.0496</c:v>
                </c:pt>
                <c:pt idx="19304">
                  <c:v>446.05430000000001</c:v>
                </c:pt>
                <c:pt idx="19305">
                  <c:v>446.05860000000001</c:v>
                </c:pt>
                <c:pt idx="19306">
                  <c:v>446.06299999999999</c:v>
                </c:pt>
                <c:pt idx="19307">
                  <c:v>446.06689999999998</c:v>
                </c:pt>
                <c:pt idx="19308">
                  <c:v>446.0711</c:v>
                </c:pt>
                <c:pt idx="19309">
                  <c:v>446.07499999999999</c:v>
                </c:pt>
                <c:pt idx="19310">
                  <c:v>446.0831</c:v>
                </c:pt>
                <c:pt idx="19311">
                  <c:v>446.08519999999999</c:v>
                </c:pt>
                <c:pt idx="19312">
                  <c:v>446.09039999999999</c:v>
                </c:pt>
                <c:pt idx="19313">
                  <c:v>446.09480000000002</c:v>
                </c:pt>
                <c:pt idx="19314">
                  <c:v>446.0985</c:v>
                </c:pt>
                <c:pt idx="19315">
                  <c:v>446.1044</c:v>
                </c:pt>
                <c:pt idx="19316">
                  <c:v>446.1078</c:v>
                </c:pt>
                <c:pt idx="19317">
                  <c:v>446.11279999999999</c:v>
                </c:pt>
                <c:pt idx="19318">
                  <c:v>446.11919999999998</c:v>
                </c:pt>
                <c:pt idx="19319">
                  <c:v>446.12419999999997</c:v>
                </c:pt>
                <c:pt idx="19320">
                  <c:v>446.12779999999998</c:v>
                </c:pt>
                <c:pt idx="19321">
                  <c:v>446.13279999999997</c:v>
                </c:pt>
                <c:pt idx="19322">
                  <c:v>446.13810000000001</c:v>
                </c:pt>
                <c:pt idx="19323">
                  <c:v>446.14179999999999</c:v>
                </c:pt>
                <c:pt idx="19324">
                  <c:v>446.14620000000002</c:v>
                </c:pt>
                <c:pt idx="19325">
                  <c:v>446.15120000000002</c:v>
                </c:pt>
                <c:pt idx="19326">
                  <c:v>446.15679999999998</c:v>
                </c:pt>
                <c:pt idx="19327">
                  <c:v>446.161</c:v>
                </c:pt>
                <c:pt idx="19328">
                  <c:v>446.16609999999997</c:v>
                </c:pt>
                <c:pt idx="19329">
                  <c:v>446.16950000000003</c:v>
                </c:pt>
                <c:pt idx="19330">
                  <c:v>446.17360000000002</c:v>
                </c:pt>
                <c:pt idx="19331">
                  <c:v>446.17860000000002</c:v>
                </c:pt>
                <c:pt idx="19332">
                  <c:v>446.18279999999999</c:v>
                </c:pt>
                <c:pt idx="19333">
                  <c:v>446.18709999999999</c:v>
                </c:pt>
                <c:pt idx="19334">
                  <c:v>446.19220000000001</c:v>
                </c:pt>
                <c:pt idx="19335">
                  <c:v>446.19760000000002</c:v>
                </c:pt>
                <c:pt idx="19336">
                  <c:v>446.20209999999997</c:v>
                </c:pt>
                <c:pt idx="19337">
                  <c:v>446.20760000000001</c:v>
                </c:pt>
                <c:pt idx="19338">
                  <c:v>446.21199999999999</c:v>
                </c:pt>
                <c:pt idx="19339">
                  <c:v>446.21780000000001</c:v>
                </c:pt>
                <c:pt idx="19340">
                  <c:v>446.22199999999998</c:v>
                </c:pt>
                <c:pt idx="19341">
                  <c:v>446.22660000000002</c:v>
                </c:pt>
                <c:pt idx="19342">
                  <c:v>446.23079999999999</c:v>
                </c:pt>
                <c:pt idx="19343">
                  <c:v>446.2355</c:v>
                </c:pt>
                <c:pt idx="19344">
                  <c:v>446.24119999999999</c:v>
                </c:pt>
                <c:pt idx="19345">
                  <c:v>446.24520000000001</c:v>
                </c:pt>
                <c:pt idx="19346">
                  <c:v>446.25150000000002</c:v>
                </c:pt>
                <c:pt idx="19347">
                  <c:v>446.25659999999999</c:v>
                </c:pt>
                <c:pt idx="19348">
                  <c:v>446.25970000000001</c:v>
                </c:pt>
                <c:pt idx="19349">
                  <c:v>446.26679999999999</c:v>
                </c:pt>
                <c:pt idx="19350">
                  <c:v>446.27</c:v>
                </c:pt>
                <c:pt idx="19351">
                  <c:v>446.27390000000003</c:v>
                </c:pt>
                <c:pt idx="19352">
                  <c:v>446.27859999999998</c:v>
                </c:pt>
                <c:pt idx="19353">
                  <c:v>446.28250000000003</c:v>
                </c:pt>
                <c:pt idx="19354">
                  <c:v>446.28500000000003</c:v>
                </c:pt>
                <c:pt idx="19355">
                  <c:v>446.29160000000002</c:v>
                </c:pt>
                <c:pt idx="19356">
                  <c:v>446.29450000000003</c:v>
                </c:pt>
                <c:pt idx="19357">
                  <c:v>446.29899999999998</c:v>
                </c:pt>
                <c:pt idx="19358">
                  <c:v>446.30279999999999</c:v>
                </c:pt>
                <c:pt idx="19359">
                  <c:v>446.30619999999999</c:v>
                </c:pt>
                <c:pt idx="19360">
                  <c:v>446.31150000000002</c:v>
                </c:pt>
                <c:pt idx="19361">
                  <c:v>446.31599999999997</c:v>
                </c:pt>
                <c:pt idx="19362">
                  <c:v>446.31979999999999</c:v>
                </c:pt>
                <c:pt idx="19363">
                  <c:v>446.32429999999999</c:v>
                </c:pt>
                <c:pt idx="19364">
                  <c:v>446.33</c:v>
                </c:pt>
                <c:pt idx="19365">
                  <c:v>446.33330000000001</c:v>
                </c:pt>
                <c:pt idx="19366">
                  <c:v>446.33890000000002</c:v>
                </c:pt>
                <c:pt idx="19367">
                  <c:v>446.34320000000002</c:v>
                </c:pt>
                <c:pt idx="19368">
                  <c:v>446.34629999999999</c:v>
                </c:pt>
                <c:pt idx="19369">
                  <c:v>446.35180000000003</c:v>
                </c:pt>
                <c:pt idx="19370">
                  <c:v>446.35660000000001</c:v>
                </c:pt>
                <c:pt idx="19371">
                  <c:v>446.36130000000003</c:v>
                </c:pt>
                <c:pt idx="19372">
                  <c:v>446.36680000000001</c:v>
                </c:pt>
                <c:pt idx="19373">
                  <c:v>446.37099999999998</c:v>
                </c:pt>
                <c:pt idx="19374">
                  <c:v>446.37580000000003</c:v>
                </c:pt>
                <c:pt idx="19375">
                  <c:v>446.37979999999999</c:v>
                </c:pt>
                <c:pt idx="19376">
                  <c:v>446.38560000000001</c:v>
                </c:pt>
                <c:pt idx="19377">
                  <c:v>446.38889999999998</c:v>
                </c:pt>
                <c:pt idx="19378">
                  <c:v>446.3954</c:v>
                </c:pt>
                <c:pt idx="19379">
                  <c:v>446.39780000000002</c:v>
                </c:pt>
                <c:pt idx="19380">
                  <c:v>446.4033</c:v>
                </c:pt>
                <c:pt idx="19381">
                  <c:v>446.4074</c:v>
                </c:pt>
                <c:pt idx="19382">
                  <c:v>446.4119</c:v>
                </c:pt>
                <c:pt idx="19383">
                  <c:v>446.41629999999998</c:v>
                </c:pt>
                <c:pt idx="19384">
                  <c:v>446.41879999999998</c:v>
                </c:pt>
                <c:pt idx="19385">
                  <c:v>446.4228</c:v>
                </c:pt>
                <c:pt idx="19386">
                  <c:v>446.42840000000001</c:v>
                </c:pt>
                <c:pt idx="19387">
                  <c:v>446.43329999999997</c:v>
                </c:pt>
                <c:pt idx="19388">
                  <c:v>446.43950000000001</c:v>
                </c:pt>
                <c:pt idx="19389">
                  <c:v>446.4434</c:v>
                </c:pt>
                <c:pt idx="19390">
                  <c:v>446.44900000000001</c:v>
                </c:pt>
                <c:pt idx="19391">
                  <c:v>446.45159999999998</c:v>
                </c:pt>
                <c:pt idx="19392">
                  <c:v>446.45780000000002</c:v>
                </c:pt>
                <c:pt idx="19393">
                  <c:v>446.4633</c:v>
                </c:pt>
                <c:pt idx="19394">
                  <c:v>446.46859999999998</c:v>
                </c:pt>
                <c:pt idx="19395">
                  <c:v>446.47379999999998</c:v>
                </c:pt>
                <c:pt idx="19396">
                  <c:v>446.47820000000002</c:v>
                </c:pt>
                <c:pt idx="19397">
                  <c:v>446.483</c:v>
                </c:pt>
                <c:pt idx="19398">
                  <c:v>446.48899999999998</c:v>
                </c:pt>
                <c:pt idx="19399">
                  <c:v>446.49329999999998</c:v>
                </c:pt>
                <c:pt idx="19400">
                  <c:v>446.49799999999999</c:v>
                </c:pt>
                <c:pt idx="19401">
                  <c:v>446.50279999999998</c:v>
                </c:pt>
                <c:pt idx="19402">
                  <c:v>446.50560000000002</c:v>
                </c:pt>
                <c:pt idx="19403">
                  <c:v>446.5111</c:v>
                </c:pt>
                <c:pt idx="19404">
                  <c:v>446.51459999999997</c:v>
                </c:pt>
                <c:pt idx="19405">
                  <c:v>446.51859999999999</c:v>
                </c:pt>
                <c:pt idx="19406">
                  <c:v>446.52300000000002</c:v>
                </c:pt>
                <c:pt idx="19407">
                  <c:v>446.5265</c:v>
                </c:pt>
                <c:pt idx="19408">
                  <c:v>446.53070000000002</c:v>
                </c:pt>
                <c:pt idx="19409">
                  <c:v>446.53620000000001</c:v>
                </c:pt>
                <c:pt idx="19410">
                  <c:v>446.54</c:v>
                </c:pt>
                <c:pt idx="19411">
                  <c:v>446.54349999999999</c:v>
                </c:pt>
                <c:pt idx="19412">
                  <c:v>446.54880000000003</c:v>
                </c:pt>
                <c:pt idx="19413">
                  <c:v>446.553</c:v>
                </c:pt>
                <c:pt idx="19414">
                  <c:v>446.55689999999998</c:v>
                </c:pt>
                <c:pt idx="19415">
                  <c:v>446.5609</c:v>
                </c:pt>
                <c:pt idx="19416">
                  <c:v>446.56659999999999</c:v>
                </c:pt>
                <c:pt idx="19417">
                  <c:v>446.56920000000002</c:v>
                </c:pt>
                <c:pt idx="19418">
                  <c:v>446.57339999999999</c:v>
                </c:pt>
                <c:pt idx="19419">
                  <c:v>446.577</c:v>
                </c:pt>
                <c:pt idx="19420">
                  <c:v>446.58159999999998</c:v>
                </c:pt>
                <c:pt idx="19421">
                  <c:v>446.5829</c:v>
                </c:pt>
                <c:pt idx="19422">
                  <c:v>446.58980000000003</c:v>
                </c:pt>
                <c:pt idx="19423">
                  <c:v>446.59289999999999</c:v>
                </c:pt>
                <c:pt idx="19424">
                  <c:v>446.596</c:v>
                </c:pt>
                <c:pt idx="19425">
                  <c:v>446.60160000000002</c:v>
                </c:pt>
                <c:pt idx="19426">
                  <c:v>446.6078</c:v>
                </c:pt>
                <c:pt idx="19427">
                  <c:v>446.6123</c:v>
                </c:pt>
                <c:pt idx="19428">
                  <c:v>446.61619999999999</c:v>
                </c:pt>
                <c:pt idx="19429">
                  <c:v>446.62</c:v>
                </c:pt>
                <c:pt idx="19430">
                  <c:v>446.62610000000001</c:v>
                </c:pt>
                <c:pt idx="19431">
                  <c:v>446.62860000000001</c:v>
                </c:pt>
                <c:pt idx="19432">
                  <c:v>446.63369999999998</c:v>
                </c:pt>
                <c:pt idx="19433">
                  <c:v>446.63799999999998</c:v>
                </c:pt>
                <c:pt idx="19434">
                  <c:v>446.64280000000002</c:v>
                </c:pt>
                <c:pt idx="19435">
                  <c:v>446.64659999999998</c:v>
                </c:pt>
                <c:pt idx="19436">
                  <c:v>446.65100000000001</c:v>
                </c:pt>
                <c:pt idx="19437">
                  <c:v>446.65589999999997</c:v>
                </c:pt>
                <c:pt idx="19438">
                  <c:v>446.66219999999998</c:v>
                </c:pt>
                <c:pt idx="19439">
                  <c:v>446.66669999999999</c:v>
                </c:pt>
                <c:pt idx="19440">
                  <c:v>446.67340000000002</c:v>
                </c:pt>
                <c:pt idx="19441">
                  <c:v>446.67739999999998</c:v>
                </c:pt>
                <c:pt idx="19442">
                  <c:v>446.68119999999999</c:v>
                </c:pt>
                <c:pt idx="19443">
                  <c:v>446.68540000000002</c:v>
                </c:pt>
                <c:pt idx="19444">
                  <c:v>446.68889999999999</c:v>
                </c:pt>
                <c:pt idx="19445">
                  <c:v>446.69299999999998</c:v>
                </c:pt>
                <c:pt idx="19446">
                  <c:v>446.69819999999999</c:v>
                </c:pt>
                <c:pt idx="19447">
                  <c:v>446.702</c:v>
                </c:pt>
                <c:pt idx="19448">
                  <c:v>446.70780000000002</c:v>
                </c:pt>
                <c:pt idx="19449">
                  <c:v>446.71199999999999</c:v>
                </c:pt>
                <c:pt idx="19450">
                  <c:v>446.71800000000002</c:v>
                </c:pt>
                <c:pt idx="19451">
                  <c:v>446.721</c:v>
                </c:pt>
                <c:pt idx="19452">
                  <c:v>446.72460000000001</c:v>
                </c:pt>
                <c:pt idx="19453">
                  <c:v>446.72829999999999</c:v>
                </c:pt>
                <c:pt idx="19454">
                  <c:v>446.73340000000002</c:v>
                </c:pt>
                <c:pt idx="19455">
                  <c:v>446.73700000000002</c:v>
                </c:pt>
                <c:pt idx="19456">
                  <c:v>446.74119999999999</c:v>
                </c:pt>
                <c:pt idx="19457">
                  <c:v>446.74599999999998</c:v>
                </c:pt>
                <c:pt idx="19458">
                  <c:v>446.74939999999998</c:v>
                </c:pt>
                <c:pt idx="19459">
                  <c:v>446.75510000000003</c:v>
                </c:pt>
                <c:pt idx="19460">
                  <c:v>446.76060000000001</c:v>
                </c:pt>
                <c:pt idx="19461">
                  <c:v>446.76679999999999</c:v>
                </c:pt>
                <c:pt idx="19462">
                  <c:v>446.77159999999998</c:v>
                </c:pt>
                <c:pt idx="19463">
                  <c:v>446.77679999999998</c:v>
                </c:pt>
                <c:pt idx="19464">
                  <c:v>446.78280000000001</c:v>
                </c:pt>
                <c:pt idx="19465">
                  <c:v>446.791</c:v>
                </c:pt>
                <c:pt idx="19466">
                  <c:v>446.79640000000001</c:v>
                </c:pt>
                <c:pt idx="19467">
                  <c:v>446.80090000000001</c:v>
                </c:pt>
                <c:pt idx="19468">
                  <c:v>446.80680000000001</c:v>
                </c:pt>
                <c:pt idx="19469">
                  <c:v>446.81079999999997</c:v>
                </c:pt>
                <c:pt idx="19470">
                  <c:v>446.81760000000003</c:v>
                </c:pt>
                <c:pt idx="19471">
                  <c:v>446.82159999999999</c:v>
                </c:pt>
                <c:pt idx="19472">
                  <c:v>446.82769999999999</c:v>
                </c:pt>
                <c:pt idx="19473">
                  <c:v>446.83460000000002</c:v>
                </c:pt>
                <c:pt idx="19474">
                  <c:v>446.83879999999999</c:v>
                </c:pt>
                <c:pt idx="19475">
                  <c:v>446.84500000000003</c:v>
                </c:pt>
                <c:pt idx="19476">
                  <c:v>446.85019999999997</c:v>
                </c:pt>
                <c:pt idx="19477">
                  <c:v>446.8546</c:v>
                </c:pt>
                <c:pt idx="19478">
                  <c:v>446.85829999999999</c:v>
                </c:pt>
                <c:pt idx="19479">
                  <c:v>446.86369999999999</c:v>
                </c:pt>
                <c:pt idx="19480">
                  <c:v>446.86810000000003</c:v>
                </c:pt>
                <c:pt idx="19481">
                  <c:v>446.87259999999998</c:v>
                </c:pt>
                <c:pt idx="19482">
                  <c:v>446.8777</c:v>
                </c:pt>
                <c:pt idx="19483">
                  <c:v>446.88049999999998</c:v>
                </c:pt>
                <c:pt idx="19484">
                  <c:v>446.88440000000003</c:v>
                </c:pt>
                <c:pt idx="19485">
                  <c:v>446.88720000000001</c:v>
                </c:pt>
                <c:pt idx="19486">
                  <c:v>446.89100000000002</c:v>
                </c:pt>
                <c:pt idx="19487">
                  <c:v>446.89510000000001</c:v>
                </c:pt>
                <c:pt idx="19488">
                  <c:v>446.89729999999997</c:v>
                </c:pt>
                <c:pt idx="19489">
                  <c:v>446.90100000000001</c:v>
                </c:pt>
                <c:pt idx="19490">
                  <c:v>446.90469999999999</c:v>
                </c:pt>
                <c:pt idx="19491">
                  <c:v>446.90890000000002</c:v>
                </c:pt>
                <c:pt idx="19492">
                  <c:v>446.91329999999999</c:v>
                </c:pt>
                <c:pt idx="19493">
                  <c:v>446.91660000000002</c:v>
                </c:pt>
                <c:pt idx="19494">
                  <c:v>446.9205</c:v>
                </c:pt>
                <c:pt idx="19495">
                  <c:v>446.92329999999998</c:v>
                </c:pt>
                <c:pt idx="19496">
                  <c:v>446.92660000000001</c:v>
                </c:pt>
                <c:pt idx="19497">
                  <c:v>446.92880000000002</c:v>
                </c:pt>
                <c:pt idx="19498">
                  <c:v>446.93119999999999</c:v>
                </c:pt>
                <c:pt idx="19499">
                  <c:v>446.93520000000001</c:v>
                </c:pt>
                <c:pt idx="19500">
                  <c:v>446.94</c:v>
                </c:pt>
                <c:pt idx="19501">
                  <c:v>446.94439999999997</c:v>
                </c:pt>
                <c:pt idx="19502">
                  <c:v>446.94810000000001</c:v>
                </c:pt>
                <c:pt idx="19503">
                  <c:v>446.95170000000002</c:v>
                </c:pt>
                <c:pt idx="19504">
                  <c:v>446.9554</c:v>
                </c:pt>
                <c:pt idx="19505">
                  <c:v>446.95929999999998</c:v>
                </c:pt>
                <c:pt idx="19506">
                  <c:v>446.9624</c:v>
                </c:pt>
                <c:pt idx="19507">
                  <c:v>446.96699999999998</c:v>
                </c:pt>
                <c:pt idx="19508">
                  <c:v>446.97089999999997</c:v>
                </c:pt>
                <c:pt idx="19509">
                  <c:v>446.97500000000002</c:v>
                </c:pt>
                <c:pt idx="19510">
                  <c:v>446.97840000000002</c:v>
                </c:pt>
                <c:pt idx="19511">
                  <c:v>446.98219999999998</c:v>
                </c:pt>
                <c:pt idx="19512">
                  <c:v>446.98770000000002</c:v>
                </c:pt>
                <c:pt idx="19513">
                  <c:v>446.99110000000002</c:v>
                </c:pt>
                <c:pt idx="19514">
                  <c:v>446.9957</c:v>
                </c:pt>
                <c:pt idx="19515">
                  <c:v>446.99979999999999</c:v>
                </c:pt>
                <c:pt idx="19516">
                  <c:v>447.00459999999998</c:v>
                </c:pt>
                <c:pt idx="19517">
                  <c:v>447.00779999999997</c:v>
                </c:pt>
                <c:pt idx="19518">
                  <c:v>447.01249999999999</c:v>
                </c:pt>
                <c:pt idx="19519">
                  <c:v>447.01749999999998</c:v>
                </c:pt>
                <c:pt idx="19520">
                  <c:v>447.0206</c:v>
                </c:pt>
                <c:pt idx="19521">
                  <c:v>447.02460000000002</c:v>
                </c:pt>
                <c:pt idx="19522">
                  <c:v>447.02890000000002</c:v>
                </c:pt>
                <c:pt idx="19523">
                  <c:v>447.03300000000002</c:v>
                </c:pt>
                <c:pt idx="19524">
                  <c:v>447.0367</c:v>
                </c:pt>
                <c:pt idx="19525">
                  <c:v>447.04169999999999</c:v>
                </c:pt>
                <c:pt idx="19526">
                  <c:v>447.0446</c:v>
                </c:pt>
                <c:pt idx="19527">
                  <c:v>447.05</c:v>
                </c:pt>
                <c:pt idx="19528">
                  <c:v>447.05459999999999</c:v>
                </c:pt>
                <c:pt idx="19529">
                  <c:v>447.05759999999998</c:v>
                </c:pt>
                <c:pt idx="19530">
                  <c:v>447.06369999999998</c:v>
                </c:pt>
                <c:pt idx="19531">
                  <c:v>447.06740000000002</c:v>
                </c:pt>
                <c:pt idx="19532">
                  <c:v>447.06990000000002</c:v>
                </c:pt>
                <c:pt idx="19533">
                  <c:v>447.0727</c:v>
                </c:pt>
                <c:pt idx="19534">
                  <c:v>447.07740000000001</c:v>
                </c:pt>
                <c:pt idx="19535">
                  <c:v>447.08199999999999</c:v>
                </c:pt>
                <c:pt idx="19536">
                  <c:v>447.08659999999998</c:v>
                </c:pt>
                <c:pt idx="19537">
                  <c:v>447.09</c:v>
                </c:pt>
                <c:pt idx="19538">
                  <c:v>447.09429999999998</c:v>
                </c:pt>
                <c:pt idx="19539">
                  <c:v>447.09870000000001</c:v>
                </c:pt>
                <c:pt idx="19540">
                  <c:v>447.10199999999998</c:v>
                </c:pt>
                <c:pt idx="19541">
                  <c:v>447.10559999999998</c:v>
                </c:pt>
                <c:pt idx="19542">
                  <c:v>447.11079999999998</c:v>
                </c:pt>
                <c:pt idx="19543">
                  <c:v>447.11439999999999</c:v>
                </c:pt>
                <c:pt idx="19544">
                  <c:v>447.1191</c:v>
                </c:pt>
                <c:pt idx="19545">
                  <c:v>447.1241</c:v>
                </c:pt>
                <c:pt idx="19546">
                  <c:v>447.12689999999998</c:v>
                </c:pt>
                <c:pt idx="19547">
                  <c:v>447.13080000000002</c:v>
                </c:pt>
                <c:pt idx="19548">
                  <c:v>447.1352</c:v>
                </c:pt>
                <c:pt idx="19549">
                  <c:v>447.13819999999998</c:v>
                </c:pt>
                <c:pt idx="19550">
                  <c:v>447.14179999999999</c:v>
                </c:pt>
                <c:pt idx="19551">
                  <c:v>447.14699999999999</c:v>
                </c:pt>
                <c:pt idx="19552">
                  <c:v>447.15199999999999</c:v>
                </c:pt>
                <c:pt idx="19553">
                  <c:v>447.15600000000001</c:v>
                </c:pt>
                <c:pt idx="19554">
                  <c:v>447.16</c:v>
                </c:pt>
                <c:pt idx="19555">
                  <c:v>447.16449999999998</c:v>
                </c:pt>
                <c:pt idx="19556">
                  <c:v>447.16910000000001</c:v>
                </c:pt>
                <c:pt idx="19557">
                  <c:v>447.1739</c:v>
                </c:pt>
                <c:pt idx="19558">
                  <c:v>447.1789</c:v>
                </c:pt>
                <c:pt idx="19559">
                  <c:v>447.18259999999998</c:v>
                </c:pt>
                <c:pt idx="19560">
                  <c:v>447.18709999999999</c:v>
                </c:pt>
                <c:pt idx="19561">
                  <c:v>447.19110000000001</c:v>
                </c:pt>
                <c:pt idx="19562">
                  <c:v>447.19529999999997</c:v>
                </c:pt>
                <c:pt idx="19563">
                  <c:v>447.2</c:v>
                </c:pt>
                <c:pt idx="19564">
                  <c:v>447.2038</c:v>
                </c:pt>
                <c:pt idx="19565">
                  <c:v>447.20740000000001</c:v>
                </c:pt>
                <c:pt idx="19566">
                  <c:v>447.21199999999999</c:v>
                </c:pt>
                <c:pt idx="19567">
                  <c:v>447.21699999999998</c:v>
                </c:pt>
                <c:pt idx="19568">
                  <c:v>447.22129999999999</c:v>
                </c:pt>
                <c:pt idx="19569">
                  <c:v>447.22559999999999</c:v>
                </c:pt>
                <c:pt idx="19570">
                  <c:v>447.2303</c:v>
                </c:pt>
                <c:pt idx="19571">
                  <c:v>447.23439999999999</c:v>
                </c:pt>
                <c:pt idx="19572">
                  <c:v>447.23860000000002</c:v>
                </c:pt>
                <c:pt idx="19573">
                  <c:v>447.24299999999999</c:v>
                </c:pt>
                <c:pt idx="19574">
                  <c:v>447.24630000000002</c:v>
                </c:pt>
                <c:pt idx="19575">
                  <c:v>447.24970000000002</c:v>
                </c:pt>
                <c:pt idx="19576">
                  <c:v>447.25400000000002</c:v>
                </c:pt>
                <c:pt idx="19577">
                  <c:v>447.25749999999999</c:v>
                </c:pt>
                <c:pt idx="19578">
                  <c:v>447.26159999999999</c:v>
                </c:pt>
                <c:pt idx="19579">
                  <c:v>447.26519999999999</c:v>
                </c:pt>
                <c:pt idx="19580">
                  <c:v>447.26960000000003</c:v>
                </c:pt>
                <c:pt idx="19581">
                  <c:v>447.27499999999998</c:v>
                </c:pt>
                <c:pt idx="19582">
                  <c:v>447.27780000000001</c:v>
                </c:pt>
                <c:pt idx="19583">
                  <c:v>447.28129999999999</c:v>
                </c:pt>
                <c:pt idx="19584">
                  <c:v>447.28429999999997</c:v>
                </c:pt>
                <c:pt idx="19585">
                  <c:v>447.28960000000001</c:v>
                </c:pt>
                <c:pt idx="19586">
                  <c:v>447.29219999999998</c:v>
                </c:pt>
                <c:pt idx="19587">
                  <c:v>447.29590000000002</c:v>
                </c:pt>
                <c:pt idx="19588">
                  <c:v>447.29910000000001</c:v>
                </c:pt>
                <c:pt idx="19589">
                  <c:v>447.30500000000001</c:v>
                </c:pt>
                <c:pt idx="19590">
                  <c:v>447.30880000000002</c:v>
                </c:pt>
                <c:pt idx="19591">
                  <c:v>447.31459999999998</c:v>
                </c:pt>
                <c:pt idx="19592">
                  <c:v>447.31779999999998</c:v>
                </c:pt>
                <c:pt idx="19593">
                  <c:v>447.3218</c:v>
                </c:pt>
                <c:pt idx="19594">
                  <c:v>447.32569999999998</c:v>
                </c:pt>
                <c:pt idx="19595">
                  <c:v>447.33030000000002</c:v>
                </c:pt>
                <c:pt idx="19596">
                  <c:v>447.3338</c:v>
                </c:pt>
                <c:pt idx="19597">
                  <c:v>447.33980000000003</c:v>
                </c:pt>
                <c:pt idx="19598">
                  <c:v>447.3426</c:v>
                </c:pt>
                <c:pt idx="19599">
                  <c:v>447.34539999999998</c:v>
                </c:pt>
                <c:pt idx="19600">
                  <c:v>447.34899999999999</c:v>
                </c:pt>
                <c:pt idx="19601">
                  <c:v>447.35239999999999</c:v>
                </c:pt>
                <c:pt idx="19602">
                  <c:v>447.35719999999998</c:v>
                </c:pt>
                <c:pt idx="19603">
                  <c:v>447.3596</c:v>
                </c:pt>
                <c:pt idx="19604">
                  <c:v>447.3646</c:v>
                </c:pt>
                <c:pt idx="19605">
                  <c:v>447.36959999999999</c:v>
                </c:pt>
                <c:pt idx="19606">
                  <c:v>447.37430000000001</c:v>
                </c:pt>
                <c:pt idx="19607">
                  <c:v>447.37880000000001</c:v>
                </c:pt>
                <c:pt idx="19608">
                  <c:v>447.38440000000003</c:v>
                </c:pt>
                <c:pt idx="19609">
                  <c:v>447.387</c:v>
                </c:pt>
                <c:pt idx="19610">
                  <c:v>447.39109999999999</c:v>
                </c:pt>
                <c:pt idx="19611">
                  <c:v>447.3938</c:v>
                </c:pt>
                <c:pt idx="19612">
                  <c:v>447.399</c:v>
                </c:pt>
                <c:pt idx="19613">
                  <c:v>447.40159999999997</c:v>
                </c:pt>
                <c:pt idx="19614">
                  <c:v>447.40469999999999</c:v>
                </c:pt>
                <c:pt idx="19615">
                  <c:v>447.40879999999999</c:v>
                </c:pt>
                <c:pt idx="19616">
                  <c:v>447.41480000000001</c:v>
                </c:pt>
                <c:pt idx="19617">
                  <c:v>447.41849999999999</c:v>
                </c:pt>
                <c:pt idx="19618">
                  <c:v>447.42160000000001</c:v>
                </c:pt>
                <c:pt idx="19619">
                  <c:v>447.42579999999998</c:v>
                </c:pt>
                <c:pt idx="19620">
                  <c:v>447.43009999999998</c:v>
                </c:pt>
                <c:pt idx="19621">
                  <c:v>447.43430000000001</c:v>
                </c:pt>
                <c:pt idx="19622">
                  <c:v>447.44</c:v>
                </c:pt>
                <c:pt idx="19623">
                  <c:v>447.44240000000002</c:v>
                </c:pt>
                <c:pt idx="19624">
                  <c:v>447.45</c:v>
                </c:pt>
                <c:pt idx="19625">
                  <c:v>447.45280000000002</c:v>
                </c:pt>
                <c:pt idx="19626">
                  <c:v>447.45859999999999</c:v>
                </c:pt>
                <c:pt idx="19627">
                  <c:v>447.46129999999999</c:v>
                </c:pt>
                <c:pt idx="19628">
                  <c:v>447.46600000000001</c:v>
                </c:pt>
                <c:pt idx="19629">
                  <c:v>447.4701</c:v>
                </c:pt>
                <c:pt idx="19630">
                  <c:v>447.47379999999998</c:v>
                </c:pt>
                <c:pt idx="19631">
                  <c:v>447.47899999999998</c:v>
                </c:pt>
                <c:pt idx="19632">
                  <c:v>447.48219999999998</c:v>
                </c:pt>
                <c:pt idx="19633">
                  <c:v>447.48540000000003</c:v>
                </c:pt>
                <c:pt idx="19634">
                  <c:v>447.48849999999999</c:v>
                </c:pt>
                <c:pt idx="19635">
                  <c:v>447.49369999999999</c:v>
                </c:pt>
                <c:pt idx="19636">
                  <c:v>447.49720000000002</c:v>
                </c:pt>
                <c:pt idx="19637">
                  <c:v>447.50220000000002</c:v>
                </c:pt>
                <c:pt idx="19638">
                  <c:v>447.50619999999998</c:v>
                </c:pt>
                <c:pt idx="19639">
                  <c:v>447.50940000000003</c:v>
                </c:pt>
                <c:pt idx="19640">
                  <c:v>447.51209999999998</c:v>
                </c:pt>
                <c:pt idx="19641">
                  <c:v>447.5172</c:v>
                </c:pt>
                <c:pt idx="19642">
                  <c:v>447.52140000000003</c:v>
                </c:pt>
                <c:pt idx="19643">
                  <c:v>447.5256</c:v>
                </c:pt>
                <c:pt idx="19644">
                  <c:v>447.5301</c:v>
                </c:pt>
                <c:pt idx="19645">
                  <c:v>447.53519999999997</c:v>
                </c:pt>
                <c:pt idx="19646">
                  <c:v>447.53820000000002</c:v>
                </c:pt>
                <c:pt idx="19647">
                  <c:v>447.5419</c:v>
                </c:pt>
                <c:pt idx="19648">
                  <c:v>447.54610000000002</c:v>
                </c:pt>
                <c:pt idx="19649">
                  <c:v>447.54919999999998</c:v>
                </c:pt>
                <c:pt idx="19650">
                  <c:v>447.55560000000003</c:v>
                </c:pt>
                <c:pt idx="19651">
                  <c:v>447.55869999999999</c:v>
                </c:pt>
                <c:pt idx="19652">
                  <c:v>447.5634</c:v>
                </c:pt>
                <c:pt idx="19653">
                  <c:v>447.56639999999999</c:v>
                </c:pt>
                <c:pt idx="19654">
                  <c:v>447.56959999999998</c:v>
                </c:pt>
                <c:pt idx="19655">
                  <c:v>447.5761</c:v>
                </c:pt>
                <c:pt idx="19656">
                  <c:v>447.57940000000002</c:v>
                </c:pt>
                <c:pt idx="19657">
                  <c:v>447.5838</c:v>
                </c:pt>
                <c:pt idx="19658">
                  <c:v>447.58890000000002</c:v>
                </c:pt>
                <c:pt idx="19659">
                  <c:v>447.59289999999999</c:v>
                </c:pt>
                <c:pt idx="19660">
                  <c:v>447.59750000000003</c:v>
                </c:pt>
                <c:pt idx="19661">
                  <c:v>447.59879999999998</c:v>
                </c:pt>
                <c:pt idx="19662">
                  <c:v>447.60410000000002</c:v>
                </c:pt>
                <c:pt idx="19663">
                  <c:v>447.608</c:v>
                </c:pt>
                <c:pt idx="19664">
                  <c:v>447.61200000000002</c:v>
                </c:pt>
                <c:pt idx="19665">
                  <c:v>447.61660000000001</c:v>
                </c:pt>
                <c:pt idx="19666">
                  <c:v>447.6198</c:v>
                </c:pt>
                <c:pt idx="19667">
                  <c:v>447.6234</c:v>
                </c:pt>
                <c:pt idx="19668">
                  <c:v>447.62700000000001</c:v>
                </c:pt>
                <c:pt idx="19669">
                  <c:v>447.63220000000001</c:v>
                </c:pt>
                <c:pt idx="19670">
                  <c:v>447.63639999999998</c:v>
                </c:pt>
                <c:pt idx="19671">
                  <c:v>447.63920000000002</c:v>
                </c:pt>
                <c:pt idx="19672">
                  <c:v>447.64440000000002</c:v>
                </c:pt>
                <c:pt idx="19673">
                  <c:v>447.64859999999999</c:v>
                </c:pt>
                <c:pt idx="19674">
                  <c:v>447.65219999999999</c:v>
                </c:pt>
                <c:pt idx="19675">
                  <c:v>447.65710000000001</c:v>
                </c:pt>
                <c:pt idx="19676">
                  <c:v>447.6592</c:v>
                </c:pt>
                <c:pt idx="19677">
                  <c:v>447.6644</c:v>
                </c:pt>
                <c:pt idx="19678">
                  <c:v>447.6696</c:v>
                </c:pt>
                <c:pt idx="19679">
                  <c:v>447.67419999999998</c:v>
                </c:pt>
                <c:pt idx="19680">
                  <c:v>447.67840000000001</c:v>
                </c:pt>
                <c:pt idx="19681">
                  <c:v>447.6816</c:v>
                </c:pt>
                <c:pt idx="19682">
                  <c:v>447.6866</c:v>
                </c:pt>
                <c:pt idx="19683">
                  <c:v>447.68880000000001</c:v>
                </c:pt>
                <c:pt idx="19684">
                  <c:v>447.69279999999998</c:v>
                </c:pt>
                <c:pt idx="19685">
                  <c:v>447.69639999999998</c:v>
                </c:pt>
                <c:pt idx="19686">
                  <c:v>447.69979999999998</c:v>
                </c:pt>
                <c:pt idx="19687">
                  <c:v>447.7047</c:v>
                </c:pt>
                <c:pt idx="19688">
                  <c:v>447.709</c:v>
                </c:pt>
                <c:pt idx="19689">
                  <c:v>447.71449999999999</c:v>
                </c:pt>
                <c:pt idx="19690">
                  <c:v>447.71789999999999</c:v>
                </c:pt>
                <c:pt idx="19691">
                  <c:v>447.721</c:v>
                </c:pt>
                <c:pt idx="19692">
                  <c:v>447.72500000000002</c:v>
                </c:pt>
                <c:pt idx="19693">
                  <c:v>447.73079999999999</c:v>
                </c:pt>
                <c:pt idx="19694">
                  <c:v>447.7321</c:v>
                </c:pt>
                <c:pt idx="19695">
                  <c:v>447.73660000000001</c:v>
                </c:pt>
                <c:pt idx="19696">
                  <c:v>447.74020000000002</c:v>
                </c:pt>
                <c:pt idx="19697">
                  <c:v>447.74489999999997</c:v>
                </c:pt>
                <c:pt idx="19698">
                  <c:v>447.7484</c:v>
                </c:pt>
                <c:pt idx="19699">
                  <c:v>447.7516</c:v>
                </c:pt>
                <c:pt idx="19700">
                  <c:v>447.75630000000001</c:v>
                </c:pt>
                <c:pt idx="19701">
                  <c:v>447.7611</c:v>
                </c:pt>
                <c:pt idx="19702">
                  <c:v>447.76339999999999</c:v>
                </c:pt>
                <c:pt idx="19703">
                  <c:v>447.76760000000002</c:v>
                </c:pt>
                <c:pt idx="19704">
                  <c:v>447.77159999999998</c:v>
                </c:pt>
                <c:pt idx="19705">
                  <c:v>447.77659999999997</c:v>
                </c:pt>
                <c:pt idx="19706">
                  <c:v>447.7801</c:v>
                </c:pt>
                <c:pt idx="19707">
                  <c:v>447.7826</c:v>
                </c:pt>
                <c:pt idx="19708">
                  <c:v>447.78859999999997</c:v>
                </c:pt>
                <c:pt idx="19709">
                  <c:v>447.79039999999998</c:v>
                </c:pt>
                <c:pt idx="19710">
                  <c:v>447.79469999999998</c:v>
                </c:pt>
                <c:pt idx="19711">
                  <c:v>447.79919999999998</c:v>
                </c:pt>
                <c:pt idx="19712">
                  <c:v>447.80470000000003</c:v>
                </c:pt>
                <c:pt idx="19713">
                  <c:v>447.80840000000001</c:v>
                </c:pt>
                <c:pt idx="19714">
                  <c:v>447.81189999999998</c:v>
                </c:pt>
                <c:pt idx="19715">
                  <c:v>447.81639999999999</c:v>
                </c:pt>
                <c:pt idx="19716">
                  <c:v>447.81959999999998</c:v>
                </c:pt>
                <c:pt idx="19717">
                  <c:v>447.82459999999998</c:v>
                </c:pt>
                <c:pt idx="19718">
                  <c:v>447.82870000000003</c:v>
                </c:pt>
                <c:pt idx="19719">
                  <c:v>447.8329</c:v>
                </c:pt>
                <c:pt idx="19720">
                  <c:v>447.83780000000002</c:v>
                </c:pt>
                <c:pt idx="19721">
                  <c:v>447.83909999999997</c:v>
                </c:pt>
                <c:pt idx="19722">
                  <c:v>447.84100000000001</c:v>
                </c:pt>
                <c:pt idx="19723">
                  <c:v>447.8449</c:v>
                </c:pt>
                <c:pt idx="19724">
                  <c:v>447.851</c:v>
                </c:pt>
                <c:pt idx="19725">
                  <c:v>447.85320000000002</c:v>
                </c:pt>
                <c:pt idx="19726">
                  <c:v>447.85820000000001</c:v>
                </c:pt>
                <c:pt idx="19727">
                  <c:v>447.86219999999997</c:v>
                </c:pt>
                <c:pt idx="19728">
                  <c:v>447.86559999999997</c:v>
                </c:pt>
                <c:pt idx="19729">
                  <c:v>447.87</c:v>
                </c:pt>
                <c:pt idx="19730">
                  <c:v>447.87360000000001</c:v>
                </c:pt>
                <c:pt idx="19731">
                  <c:v>447.87689999999998</c:v>
                </c:pt>
                <c:pt idx="19732">
                  <c:v>447.88220000000001</c:v>
                </c:pt>
                <c:pt idx="19733">
                  <c:v>447.8854</c:v>
                </c:pt>
                <c:pt idx="19734">
                  <c:v>447.88760000000002</c:v>
                </c:pt>
                <c:pt idx="19735">
                  <c:v>447.89120000000003</c:v>
                </c:pt>
                <c:pt idx="19736">
                  <c:v>447.89710000000002</c:v>
                </c:pt>
                <c:pt idx="19737">
                  <c:v>447.9</c:v>
                </c:pt>
                <c:pt idx="19738">
                  <c:v>447.904</c:v>
                </c:pt>
                <c:pt idx="19739">
                  <c:v>447.90809999999999</c:v>
                </c:pt>
                <c:pt idx="19740">
                  <c:v>447.91329999999999</c:v>
                </c:pt>
                <c:pt idx="19741">
                  <c:v>447.91849999999999</c:v>
                </c:pt>
                <c:pt idx="19742">
                  <c:v>447.92180000000002</c:v>
                </c:pt>
                <c:pt idx="19743">
                  <c:v>447.92700000000002</c:v>
                </c:pt>
                <c:pt idx="19744">
                  <c:v>447.93029999999999</c:v>
                </c:pt>
                <c:pt idx="19745">
                  <c:v>447.93630000000002</c:v>
                </c:pt>
                <c:pt idx="19746">
                  <c:v>447.93979999999999</c:v>
                </c:pt>
                <c:pt idx="19747">
                  <c:v>447.94389999999999</c:v>
                </c:pt>
                <c:pt idx="19748">
                  <c:v>447.94880000000001</c:v>
                </c:pt>
                <c:pt idx="19749">
                  <c:v>447.95240000000001</c:v>
                </c:pt>
                <c:pt idx="19750">
                  <c:v>447.95699999999999</c:v>
                </c:pt>
                <c:pt idx="19751">
                  <c:v>447.96120000000002</c:v>
                </c:pt>
                <c:pt idx="19752">
                  <c:v>447.96539999999999</c:v>
                </c:pt>
                <c:pt idx="19753">
                  <c:v>447.97</c:v>
                </c:pt>
                <c:pt idx="19754">
                  <c:v>447.97280000000001</c:v>
                </c:pt>
                <c:pt idx="19755">
                  <c:v>447.9776</c:v>
                </c:pt>
                <c:pt idx="19756">
                  <c:v>447.9812</c:v>
                </c:pt>
                <c:pt idx="19757">
                  <c:v>447.98390000000001</c:v>
                </c:pt>
                <c:pt idx="19758">
                  <c:v>447.98860000000002</c:v>
                </c:pt>
                <c:pt idx="19759">
                  <c:v>447.99160000000001</c:v>
                </c:pt>
                <c:pt idx="19760">
                  <c:v>447.99709999999999</c:v>
                </c:pt>
                <c:pt idx="19761">
                  <c:v>448.00209999999998</c:v>
                </c:pt>
                <c:pt idx="19762">
                  <c:v>448.005</c:v>
                </c:pt>
                <c:pt idx="19763">
                  <c:v>448.00880000000001</c:v>
                </c:pt>
                <c:pt idx="19764">
                  <c:v>448.01260000000002</c:v>
                </c:pt>
                <c:pt idx="19765">
                  <c:v>448.01659999999998</c:v>
                </c:pt>
                <c:pt idx="19766">
                  <c:v>448.01960000000003</c:v>
                </c:pt>
                <c:pt idx="19767">
                  <c:v>448.02379999999999</c:v>
                </c:pt>
                <c:pt idx="19768">
                  <c:v>448.02659999999997</c:v>
                </c:pt>
                <c:pt idx="19769">
                  <c:v>448.03</c:v>
                </c:pt>
                <c:pt idx="19770">
                  <c:v>448.0335</c:v>
                </c:pt>
                <c:pt idx="19771">
                  <c:v>448.03590000000003</c:v>
                </c:pt>
                <c:pt idx="19772">
                  <c:v>448.04020000000003</c:v>
                </c:pt>
                <c:pt idx="19773">
                  <c:v>448.04340000000002</c:v>
                </c:pt>
                <c:pt idx="19774">
                  <c:v>448.04820000000001</c:v>
                </c:pt>
                <c:pt idx="19775">
                  <c:v>448.05160000000001</c:v>
                </c:pt>
                <c:pt idx="19776">
                  <c:v>448.05410000000001</c:v>
                </c:pt>
                <c:pt idx="19777">
                  <c:v>448.05739999999997</c:v>
                </c:pt>
                <c:pt idx="19778">
                  <c:v>448.06110000000001</c:v>
                </c:pt>
                <c:pt idx="19779">
                  <c:v>448.06369999999998</c:v>
                </c:pt>
                <c:pt idx="19780">
                  <c:v>448.06880000000001</c:v>
                </c:pt>
                <c:pt idx="19781">
                  <c:v>448.07170000000002</c:v>
                </c:pt>
                <c:pt idx="19782">
                  <c:v>448.07499999999999</c:v>
                </c:pt>
                <c:pt idx="19783">
                  <c:v>448.07799999999997</c:v>
                </c:pt>
                <c:pt idx="19784">
                  <c:v>448.08359999999999</c:v>
                </c:pt>
                <c:pt idx="19785">
                  <c:v>448.08690000000001</c:v>
                </c:pt>
                <c:pt idx="19786">
                  <c:v>448.09039999999999</c:v>
                </c:pt>
                <c:pt idx="19787">
                  <c:v>448.09469999999999</c:v>
                </c:pt>
                <c:pt idx="19788">
                  <c:v>448.10039999999998</c:v>
                </c:pt>
                <c:pt idx="19789">
                  <c:v>448.10390000000001</c:v>
                </c:pt>
                <c:pt idx="19790">
                  <c:v>448.1078</c:v>
                </c:pt>
                <c:pt idx="19791">
                  <c:v>448.11200000000002</c:v>
                </c:pt>
                <c:pt idx="19792">
                  <c:v>448.11559999999997</c:v>
                </c:pt>
                <c:pt idx="19793">
                  <c:v>448.11970000000002</c:v>
                </c:pt>
                <c:pt idx="19794">
                  <c:v>448.12299999999999</c:v>
                </c:pt>
                <c:pt idx="19795">
                  <c:v>448.12740000000002</c:v>
                </c:pt>
                <c:pt idx="19796">
                  <c:v>448.13249999999999</c:v>
                </c:pt>
                <c:pt idx="19797">
                  <c:v>448.13690000000003</c:v>
                </c:pt>
                <c:pt idx="19798">
                  <c:v>448.14100000000002</c:v>
                </c:pt>
                <c:pt idx="19799">
                  <c:v>448.14510000000001</c:v>
                </c:pt>
                <c:pt idx="19800">
                  <c:v>448.14940000000001</c:v>
                </c:pt>
                <c:pt idx="19801">
                  <c:v>448.154</c:v>
                </c:pt>
                <c:pt idx="19802">
                  <c:v>448.15929999999997</c:v>
                </c:pt>
                <c:pt idx="19803">
                  <c:v>448.16399999999999</c:v>
                </c:pt>
                <c:pt idx="19804">
                  <c:v>448.16840000000002</c:v>
                </c:pt>
                <c:pt idx="19805">
                  <c:v>448.17239999999998</c:v>
                </c:pt>
                <c:pt idx="19806">
                  <c:v>448.17579999999998</c:v>
                </c:pt>
                <c:pt idx="19807">
                  <c:v>448.17899999999997</c:v>
                </c:pt>
                <c:pt idx="19808">
                  <c:v>448.18369999999999</c:v>
                </c:pt>
                <c:pt idx="19809">
                  <c:v>448.18700000000001</c:v>
                </c:pt>
                <c:pt idx="19810">
                  <c:v>448.19130000000001</c:v>
                </c:pt>
                <c:pt idx="19811">
                  <c:v>448.19450000000001</c:v>
                </c:pt>
                <c:pt idx="19812">
                  <c:v>448.1986</c:v>
                </c:pt>
                <c:pt idx="19813">
                  <c:v>448.202</c:v>
                </c:pt>
                <c:pt idx="19814">
                  <c:v>448.20740000000001</c:v>
                </c:pt>
                <c:pt idx="19815">
                  <c:v>448.21069999999997</c:v>
                </c:pt>
                <c:pt idx="19816">
                  <c:v>448.21390000000002</c:v>
                </c:pt>
                <c:pt idx="19817">
                  <c:v>448.21600000000001</c:v>
                </c:pt>
                <c:pt idx="19818">
                  <c:v>448.22109999999998</c:v>
                </c:pt>
                <c:pt idx="19819">
                  <c:v>448.22519999999997</c:v>
                </c:pt>
                <c:pt idx="19820">
                  <c:v>448.22800000000001</c:v>
                </c:pt>
                <c:pt idx="19821">
                  <c:v>448.23340000000002</c:v>
                </c:pt>
                <c:pt idx="19822">
                  <c:v>448.2364</c:v>
                </c:pt>
                <c:pt idx="19823">
                  <c:v>448.24020000000002</c:v>
                </c:pt>
                <c:pt idx="19824">
                  <c:v>448.24360000000001</c:v>
                </c:pt>
                <c:pt idx="19825">
                  <c:v>448.24700000000001</c:v>
                </c:pt>
                <c:pt idx="19826">
                  <c:v>448.25119999999998</c:v>
                </c:pt>
                <c:pt idx="19827">
                  <c:v>448.25619999999998</c:v>
                </c:pt>
                <c:pt idx="19828">
                  <c:v>448.2602</c:v>
                </c:pt>
                <c:pt idx="19829">
                  <c:v>448.26459999999997</c:v>
                </c:pt>
                <c:pt idx="19830">
                  <c:v>448.2672</c:v>
                </c:pt>
                <c:pt idx="19831">
                  <c:v>448.27100000000002</c:v>
                </c:pt>
                <c:pt idx="19832">
                  <c:v>448.27539999999999</c:v>
                </c:pt>
                <c:pt idx="19833">
                  <c:v>448.27760000000001</c:v>
                </c:pt>
                <c:pt idx="19834">
                  <c:v>448.28300000000002</c:v>
                </c:pt>
                <c:pt idx="19835">
                  <c:v>448.28680000000003</c:v>
                </c:pt>
                <c:pt idx="19836">
                  <c:v>448.29140000000001</c:v>
                </c:pt>
                <c:pt idx="19837">
                  <c:v>448.2946</c:v>
                </c:pt>
                <c:pt idx="19838">
                  <c:v>448.29689999999999</c:v>
                </c:pt>
                <c:pt idx="19839">
                  <c:v>448.30059999999997</c:v>
                </c:pt>
                <c:pt idx="19840">
                  <c:v>448.30470000000003</c:v>
                </c:pt>
                <c:pt idx="19841">
                  <c:v>448.30840000000001</c:v>
                </c:pt>
                <c:pt idx="19842">
                  <c:v>448.31259999999997</c:v>
                </c:pt>
                <c:pt idx="19843">
                  <c:v>448.31459999999998</c:v>
                </c:pt>
                <c:pt idx="19844">
                  <c:v>448.31900000000002</c:v>
                </c:pt>
                <c:pt idx="19845">
                  <c:v>448.32429999999999</c:v>
                </c:pt>
                <c:pt idx="19846">
                  <c:v>448.3263</c:v>
                </c:pt>
                <c:pt idx="19847">
                  <c:v>448.33100000000002</c:v>
                </c:pt>
                <c:pt idx="19848">
                  <c:v>448.33440000000002</c:v>
                </c:pt>
                <c:pt idx="19849">
                  <c:v>448.33870000000002</c:v>
                </c:pt>
                <c:pt idx="19850">
                  <c:v>448.34300000000002</c:v>
                </c:pt>
                <c:pt idx="19851">
                  <c:v>448.34710000000001</c:v>
                </c:pt>
                <c:pt idx="19852">
                  <c:v>448.351</c:v>
                </c:pt>
                <c:pt idx="19853">
                  <c:v>448.3544</c:v>
                </c:pt>
                <c:pt idx="19854">
                  <c:v>448.35829999999999</c:v>
                </c:pt>
                <c:pt idx="19855">
                  <c:v>448.36239999999998</c:v>
                </c:pt>
                <c:pt idx="19856">
                  <c:v>448.36529999999999</c:v>
                </c:pt>
                <c:pt idx="19857">
                  <c:v>448.36900000000003</c:v>
                </c:pt>
                <c:pt idx="19858">
                  <c:v>448.37389999999999</c:v>
                </c:pt>
                <c:pt idx="19859">
                  <c:v>448.37799999999999</c:v>
                </c:pt>
                <c:pt idx="19860">
                  <c:v>448.3818</c:v>
                </c:pt>
                <c:pt idx="19861">
                  <c:v>448.38619999999997</c:v>
                </c:pt>
                <c:pt idx="19862">
                  <c:v>448.39100000000002</c:v>
                </c:pt>
                <c:pt idx="19863">
                  <c:v>448.39330000000001</c:v>
                </c:pt>
                <c:pt idx="19864">
                  <c:v>448.39659999999998</c:v>
                </c:pt>
                <c:pt idx="19865">
                  <c:v>448.40159999999997</c:v>
                </c:pt>
                <c:pt idx="19866">
                  <c:v>448.4033</c:v>
                </c:pt>
                <c:pt idx="19867">
                  <c:v>448.40879999999999</c:v>
                </c:pt>
                <c:pt idx="19868">
                  <c:v>448.4126</c:v>
                </c:pt>
                <c:pt idx="19869">
                  <c:v>448.41590000000002</c:v>
                </c:pt>
                <c:pt idx="19870">
                  <c:v>448.41919999999999</c:v>
                </c:pt>
                <c:pt idx="19871">
                  <c:v>448.42259999999999</c:v>
                </c:pt>
                <c:pt idx="19872">
                  <c:v>448.42680000000001</c:v>
                </c:pt>
                <c:pt idx="19873">
                  <c:v>448.43040000000002</c:v>
                </c:pt>
                <c:pt idx="19874">
                  <c:v>448.43180000000001</c:v>
                </c:pt>
                <c:pt idx="19875">
                  <c:v>448.43700000000001</c:v>
                </c:pt>
                <c:pt idx="19876">
                  <c:v>448.4393</c:v>
                </c:pt>
                <c:pt idx="19877">
                  <c:v>448.44299999999998</c:v>
                </c:pt>
                <c:pt idx="19878">
                  <c:v>448.447</c:v>
                </c:pt>
                <c:pt idx="19879">
                  <c:v>448.4504</c:v>
                </c:pt>
                <c:pt idx="19880">
                  <c:v>448.45440000000002</c:v>
                </c:pt>
                <c:pt idx="19881">
                  <c:v>448.45870000000002</c:v>
                </c:pt>
                <c:pt idx="19882">
                  <c:v>448.46339999999998</c:v>
                </c:pt>
                <c:pt idx="19883">
                  <c:v>448.46699999999998</c:v>
                </c:pt>
                <c:pt idx="19884">
                  <c:v>448.47039999999998</c:v>
                </c:pt>
                <c:pt idx="19885">
                  <c:v>448.4742</c:v>
                </c:pt>
                <c:pt idx="19886">
                  <c:v>448.47750000000002</c:v>
                </c:pt>
                <c:pt idx="19887">
                  <c:v>448.48219999999998</c:v>
                </c:pt>
                <c:pt idx="19888">
                  <c:v>448.48680000000002</c:v>
                </c:pt>
                <c:pt idx="19889">
                  <c:v>448.49189999999999</c:v>
                </c:pt>
                <c:pt idx="19890">
                  <c:v>448.49400000000003</c:v>
                </c:pt>
                <c:pt idx="19891">
                  <c:v>448.49779999999998</c:v>
                </c:pt>
                <c:pt idx="19892">
                  <c:v>448.50119999999998</c:v>
                </c:pt>
                <c:pt idx="19893">
                  <c:v>448.505</c:v>
                </c:pt>
                <c:pt idx="19894">
                  <c:v>448.51010000000002</c:v>
                </c:pt>
                <c:pt idx="19895">
                  <c:v>448.5136</c:v>
                </c:pt>
                <c:pt idx="19896">
                  <c:v>448.51679999999999</c:v>
                </c:pt>
                <c:pt idx="19897">
                  <c:v>448.52100000000002</c:v>
                </c:pt>
                <c:pt idx="19898">
                  <c:v>448.52300000000002</c:v>
                </c:pt>
                <c:pt idx="19899">
                  <c:v>448.5274</c:v>
                </c:pt>
                <c:pt idx="19900">
                  <c:v>448.53160000000003</c:v>
                </c:pt>
                <c:pt idx="19901">
                  <c:v>448.53480000000002</c:v>
                </c:pt>
                <c:pt idx="19902">
                  <c:v>448.54020000000003</c:v>
                </c:pt>
                <c:pt idx="19903">
                  <c:v>448.5428</c:v>
                </c:pt>
                <c:pt idx="19904">
                  <c:v>448.54559999999998</c:v>
                </c:pt>
                <c:pt idx="19905">
                  <c:v>448.54969999999997</c:v>
                </c:pt>
                <c:pt idx="19906">
                  <c:v>448.55340000000001</c:v>
                </c:pt>
                <c:pt idx="19907">
                  <c:v>448.55720000000002</c:v>
                </c:pt>
                <c:pt idx="19908">
                  <c:v>448.56119999999999</c:v>
                </c:pt>
                <c:pt idx="19909">
                  <c:v>448.5634</c:v>
                </c:pt>
                <c:pt idx="19910">
                  <c:v>448.56799999999998</c:v>
                </c:pt>
                <c:pt idx="19911">
                  <c:v>448.56990000000002</c:v>
                </c:pt>
                <c:pt idx="19912">
                  <c:v>448.5727</c:v>
                </c:pt>
                <c:pt idx="19913">
                  <c:v>448.5779</c:v>
                </c:pt>
                <c:pt idx="19914">
                  <c:v>448.58109999999999</c:v>
                </c:pt>
                <c:pt idx="19915">
                  <c:v>448.58420000000001</c:v>
                </c:pt>
                <c:pt idx="19916">
                  <c:v>448.58839999999998</c:v>
                </c:pt>
                <c:pt idx="19917">
                  <c:v>448.59039999999999</c:v>
                </c:pt>
                <c:pt idx="19918">
                  <c:v>448.59500000000003</c:v>
                </c:pt>
                <c:pt idx="19919">
                  <c:v>448.59960000000001</c:v>
                </c:pt>
                <c:pt idx="19920">
                  <c:v>448.6026</c:v>
                </c:pt>
                <c:pt idx="19921">
                  <c:v>448.60629999999998</c:v>
                </c:pt>
                <c:pt idx="19922">
                  <c:v>448.61</c:v>
                </c:pt>
                <c:pt idx="19923">
                  <c:v>448.61559999999997</c:v>
                </c:pt>
                <c:pt idx="19924">
                  <c:v>448.61779999999999</c:v>
                </c:pt>
                <c:pt idx="19925">
                  <c:v>448.62009999999998</c:v>
                </c:pt>
                <c:pt idx="19926">
                  <c:v>448.62470000000002</c:v>
                </c:pt>
                <c:pt idx="19927">
                  <c:v>448.6284</c:v>
                </c:pt>
                <c:pt idx="19928">
                  <c:v>448.63299999999998</c:v>
                </c:pt>
                <c:pt idx="19929">
                  <c:v>448.63499999999999</c:v>
                </c:pt>
                <c:pt idx="19930">
                  <c:v>448.6386</c:v>
                </c:pt>
                <c:pt idx="19931">
                  <c:v>448.6422</c:v>
                </c:pt>
                <c:pt idx="19932">
                  <c:v>448.64490000000001</c:v>
                </c:pt>
                <c:pt idx="19933">
                  <c:v>448.64800000000002</c:v>
                </c:pt>
                <c:pt idx="19934">
                  <c:v>448.65100000000001</c:v>
                </c:pt>
                <c:pt idx="19935">
                  <c:v>448.6551</c:v>
                </c:pt>
                <c:pt idx="19936">
                  <c:v>448.6567</c:v>
                </c:pt>
                <c:pt idx="19937">
                  <c:v>448.66300000000001</c:v>
                </c:pt>
                <c:pt idx="19938">
                  <c:v>448.66579999999999</c:v>
                </c:pt>
                <c:pt idx="19939">
                  <c:v>448.67070000000001</c:v>
                </c:pt>
                <c:pt idx="19940">
                  <c:v>448.67399999999998</c:v>
                </c:pt>
                <c:pt idx="19941">
                  <c:v>448.67840000000001</c:v>
                </c:pt>
                <c:pt idx="19942">
                  <c:v>448.68239999999997</c:v>
                </c:pt>
                <c:pt idx="19943">
                  <c:v>448.68700000000001</c:v>
                </c:pt>
                <c:pt idx="19944">
                  <c:v>448.69170000000003</c:v>
                </c:pt>
                <c:pt idx="19945">
                  <c:v>448.69560000000001</c:v>
                </c:pt>
                <c:pt idx="19946">
                  <c:v>448.69839999999999</c:v>
                </c:pt>
                <c:pt idx="19947">
                  <c:v>448.70159999999998</c:v>
                </c:pt>
                <c:pt idx="19948">
                  <c:v>448.7056</c:v>
                </c:pt>
                <c:pt idx="19949">
                  <c:v>448.70859999999999</c:v>
                </c:pt>
                <c:pt idx="19950">
                  <c:v>448.71170000000001</c:v>
                </c:pt>
                <c:pt idx="19951">
                  <c:v>448.7165</c:v>
                </c:pt>
                <c:pt idx="19952">
                  <c:v>448.72</c:v>
                </c:pt>
                <c:pt idx="19953">
                  <c:v>448.72399999999999</c:v>
                </c:pt>
                <c:pt idx="19954">
                  <c:v>448.72710000000001</c:v>
                </c:pt>
                <c:pt idx="19955">
                  <c:v>448.73129999999998</c:v>
                </c:pt>
                <c:pt idx="19956">
                  <c:v>448.73540000000003</c:v>
                </c:pt>
                <c:pt idx="19957">
                  <c:v>448.73840000000001</c:v>
                </c:pt>
                <c:pt idx="19958">
                  <c:v>448.74329999999998</c:v>
                </c:pt>
                <c:pt idx="19959">
                  <c:v>448.74540000000002</c:v>
                </c:pt>
                <c:pt idx="19960">
                  <c:v>448.74860000000001</c:v>
                </c:pt>
                <c:pt idx="19961">
                  <c:v>448.75330000000002</c:v>
                </c:pt>
                <c:pt idx="19962">
                  <c:v>448.75670000000002</c:v>
                </c:pt>
                <c:pt idx="19963">
                  <c:v>448.7604</c:v>
                </c:pt>
                <c:pt idx="19964">
                  <c:v>448.76280000000003</c:v>
                </c:pt>
                <c:pt idx="19965">
                  <c:v>448.76710000000003</c:v>
                </c:pt>
                <c:pt idx="19966">
                  <c:v>448.77069999999998</c:v>
                </c:pt>
                <c:pt idx="19967">
                  <c:v>448.7731</c:v>
                </c:pt>
                <c:pt idx="19968">
                  <c:v>448.77780000000001</c:v>
                </c:pt>
                <c:pt idx="19969">
                  <c:v>448.77969999999999</c:v>
                </c:pt>
                <c:pt idx="19970">
                  <c:v>448.78440000000001</c:v>
                </c:pt>
                <c:pt idx="19971">
                  <c:v>448.78800000000001</c:v>
                </c:pt>
                <c:pt idx="19972">
                  <c:v>448.79219999999998</c:v>
                </c:pt>
                <c:pt idx="19973">
                  <c:v>448.79399999999998</c:v>
                </c:pt>
                <c:pt idx="19974">
                  <c:v>448.79599999999999</c:v>
                </c:pt>
                <c:pt idx="19975">
                  <c:v>448.8</c:v>
                </c:pt>
                <c:pt idx="19976">
                  <c:v>448.80259999999998</c:v>
                </c:pt>
                <c:pt idx="19977">
                  <c:v>448.80579999999998</c:v>
                </c:pt>
                <c:pt idx="19978">
                  <c:v>448.81060000000002</c:v>
                </c:pt>
                <c:pt idx="19979">
                  <c:v>448.81380000000001</c:v>
                </c:pt>
                <c:pt idx="19980">
                  <c:v>448.81740000000002</c:v>
                </c:pt>
                <c:pt idx="19981">
                  <c:v>448.82190000000003</c:v>
                </c:pt>
                <c:pt idx="19982">
                  <c:v>448.82499999999999</c:v>
                </c:pt>
                <c:pt idx="19983">
                  <c:v>448.83030000000002</c:v>
                </c:pt>
                <c:pt idx="19984">
                  <c:v>448.83479999999997</c:v>
                </c:pt>
                <c:pt idx="19985">
                  <c:v>448.8374</c:v>
                </c:pt>
                <c:pt idx="19986">
                  <c:v>448.84089999999998</c:v>
                </c:pt>
                <c:pt idx="19987">
                  <c:v>448.84399999999999</c:v>
                </c:pt>
                <c:pt idx="19988">
                  <c:v>448.84800000000001</c:v>
                </c:pt>
                <c:pt idx="19989">
                  <c:v>448.85109999999997</c:v>
                </c:pt>
                <c:pt idx="19990">
                  <c:v>448.85520000000002</c:v>
                </c:pt>
                <c:pt idx="19991">
                  <c:v>448.8587</c:v>
                </c:pt>
                <c:pt idx="19992">
                  <c:v>448.86219999999997</c:v>
                </c:pt>
                <c:pt idx="19993">
                  <c:v>448.8648</c:v>
                </c:pt>
                <c:pt idx="19994">
                  <c:v>448.86799999999999</c:v>
                </c:pt>
                <c:pt idx="19995">
                  <c:v>448.8723</c:v>
                </c:pt>
                <c:pt idx="19996">
                  <c:v>448.87380000000002</c:v>
                </c:pt>
                <c:pt idx="19997">
                  <c:v>448.87779999999998</c:v>
                </c:pt>
                <c:pt idx="19998">
                  <c:v>448.88139999999999</c:v>
                </c:pt>
                <c:pt idx="19999">
                  <c:v>448.88619999999997</c:v>
                </c:pt>
                <c:pt idx="20000">
                  <c:v>448.88889999999998</c:v>
                </c:pt>
                <c:pt idx="20001">
                  <c:v>448.89240000000001</c:v>
                </c:pt>
                <c:pt idx="20002">
                  <c:v>448.89609999999999</c:v>
                </c:pt>
                <c:pt idx="20003">
                  <c:v>448.9008</c:v>
                </c:pt>
                <c:pt idx="20004">
                  <c:v>448.904</c:v>
                </c:pt>
                <c:pt idx="20005">
                  <c:v>448.90859999999998</c:v>
                </c:pt>
                <c:pt idx="20006">
                  <c:v>448.9117</c:v>
                </c:pt>
                <c:pt idx="20007">
                  <c:v>448.91559999999998</c:v>
                </c:pt>
                <c:pt idx="20008">
                  <c:v>448.92</c:v>
                </c:pt>
                <c:pt idx="20009">
                  <c:v>448.92309999999998</c:v>
                </c:pt>
                <c:pt idx="20010">
                  <c:v>448.92660000000001</c:v>
                </c:pt>
                <c:pt idx="20011">
                  <c:v>448.92930000000001</c:v>
                </c:pt>
                <c:pt idx="20012">
                  <c:v>448.9332</c:v>
                </c:pt>
                <c:pt idx="20013">
                  <c:v>448.9366</c:v>
                </c:pt>
                <c:pt idx="20014">
                  <c:v>448.94060000000002</c:v>
                </c:pt>
                <c:pt idx="20015">
                  <c:v>448.94499999999999</c:v>
                </c:pt>
                <c:pt idx="20016">
                  <c:v>448.94799999999998</c:v>
                </c:pt>
                <c:pt idx="20017">
                  <c:v>448.95060000000001</c:v>
                </c:pt>
                <c:pt idx="20018">
                  <c:v>448.95460000000003</c:v>
                </c:pt>
                <c:pt idx="20019">
                  <c:v>448.95740000000001</c:v>
                </c:pt>
                <c:pt idx="20020">
                  <c:v>448.9597</c:v>
                </c:pt>
                <c:pt idx="20021">
                  <c:v>448.96469999999999</c:v>
                </c:pt>
                <c:pt idx="20022">
                  <c:v>448.96719999999999</c:v>
                </c:pt>
                <c:pt idx="20023">
                  <c:v>448.97070000000002</c:v>
                </c:pt>
                <c:pt idx="20024">
                  <c:v>448.97480000000002</c:v>
                </c:pt>
                <c:pt idx="20025">
                  <c:v>448.97989999999999</c:v>
                </c:pt>
                <c:pt idx="20026">
                  <c:v>448.98180000000002</c:v>
                </c:pt>
                <c:pt idx="20027">
                  <c:v>448.98660000000001</c:v>
                </c:pt>
                <c:pt idx="20028">
                  <c:v>448.9896</c:v>
                </c:pt>
                <c:pt idx="20029">
                  <c:v>448.99259999999998</c:v>
                </c:pt>
                <c:pt idx="20030">
                  <c:v>448.99560000000002</c:v>
                </c:pt>
                <c:pt idx="20031">
                  <c:v>449</c:v>
                </c:pt>
                <c:pt idx="20032">
                  <c:v>449.0034</c:v>
                </c:pt>
                <c:pt idx="20033">
                  <c:v>449.00700000000001</c:v>
                </c:pt>
                <c:pt idx="20034">
                  <c:v>449.00970000000001</c:v>
                </c:pt>
                <c:pt idx="20035">
                  <c:v>449.01560000000001</c:v>
                </c:pt>
                <c:pt idx="20036">
                  <c:v>449.0181</c:v>
                </c:pt>
                <c:pt idx="20037">
                  <c:v>449.0224</c:v>
                </c:pt>
                <c:pt idx="20038">
                  <c:v>449.02620000000002</c:v>
                </c:pt>
                <c:pt idx="20039">
                  <c:v>449.02949999999998</c:v>
                </c:pt>
                <c:pt idx="20040">
                  <c:v>449.0317</c:v>
                </c:pt>
                <c:pt idx="20041">
                  <c:v>449.03629999999998</c:v>
                </c:pt>
                <c:pt idx="20042">
                  <c:v>449.0394</c:v>
                </c:pt>
                <c:pt idx="20043">
                  <c:v>449.04219999999998</c:v>
                </c:pt>
                <c:pt idx="20044">
                  <c:v>449.04610000000002</c:v>
                </c:pt>
                <c:pt idx="20045">
                  <c:v>449.04919999999998</c:v>
                </c:pt>
                <c:pt idx="20046">
                  <c:v>449.05200000000002</c:v>
                </c:pt>
                <c:pt idx="20047">
                  <c:v>449.05599999999998</c:v>
                </c:pt>
                <c:pt idx="20048">
                  <c:v>449.0609</c:v>
                </c:pt>
                <c:pt idx="20049">
                  <c:v>449.06330000000003</c:v>
                </c:pt>
                <c:pt idx="20050">
                  <c:v>449.06760000000003</c:v>
                </c:pt>
                <c:pt idx="20051">
                  <c:v>449.07080000000002</c:v>
                </c:pt>
                <c:pt idx="20052">
                  <c:v>449.07369999999997</c:v>
                </c:pt>
                <c:pt idx="20053">
                  <c:v>449.07659999999998</c:v>
                </c:pt>
                <c:pt idx="20054">
                  <c:v>449.08139999999997</c:v>
                </c:pt>
                <c:pt idx="20055">
                  <c:v>449.08499999999998</c:v>
                </c:pt>
                <c:pt idx="20056">
                  <c:v>449.0883</c:v>
                </c:pt>
                <c:pt idx="20057">
                  <c:v>449.09059999999999</c:v>
                </c:pt>
                <c:pt idx="20058">
                  <c:v>449.0951</c:v>
                </c:pt>
                <c:pt idx="20059">
                  <c:v>449.09809999999999</c:v>
                </c:pt>
                <c:pt idx="20060">
                  <c:v>449.10180000000003</c:v>
                </c:pt>
                <c:pt idx="20061">
                  <c:v>449.10500000000002</c:v>
                </c:pt>
                <c:pt idx="20062">
                  <c:v>449.10939999999999</c:v>
                </c:pt>
                <c:pt idx="20063">
                  <c:v>449.11180000000002</c:v>
                </c:pt>
                <c:pt idx="20064">
                  <c:v>449.11529999999999</c:v>
                </c:pt>
                <c:pt idx="20065">
                  <c:v>449.11860000000001</c:v>
                </c:pt>
                <c:pt idx="20066">
                  <c:v>449.1216</c:v>
                </c:pt>
                <c:pt idx="20067">
                  <c:v>449.12400000000002</c:v>
                </c:pt>
                <c:pt idx="20068">
                  <c:v>449.12700000000001</c:v>
                </c:pt>
                <c:pt idx="20069">
                  <c:v>449.1309</c:v>
                </c:pt>
                <c:pt idx="20070">
                  <c:v>449.13440000000003</c:v>
                </c:pt>
                <c:pt idx="20071">
                  <c:v>449.13780000000003</c:v>
                </c:pt>
                <c:pt idx="20072">
                  <c:v>449.14060000000001</c:v>
                </c:pt>
                <c:pt idx="20073">
                  <c:v>449.1456</c:v>
                </c:pt>
                <c:pt idx="20074">
                  <c:v>449.14859999999999</c:v>
                </c:pt>
                <c:pt idx="20075">
                  <c:v>449.15140000000002</c:v>
                </c:pt>
                <c:pt idx="20076">
                  <c:v>449.15559999999999</c:v>
                </c:pt>
                <c:pt idx="20077">
                  <c:v>449.15820000000002</c:v>
                </c:pt>
                <c:pt idx="20078">
                  <c:v>449.1626</c:v>
                </c:pt>
                <c:pt idx="20079">
                  <c:v>449.16480000000001</c:v>
                </c:pt>
                <c:pt idx="20080">
                  <c:v>449.16890000000001</c:v>
                </c:pt>
                <c:pt idx="20081">
                  <c:v>449.17180000000002</c:v>
                </c:pt>
                <c:pt idx="20082">
                  <c:v>449.17660000000001</c:v>
                </c:pt>
                <c:pt idx="20083">
                  <c:v>449.18060000000003</c:v>
                </c:pt>
                <c:pt idx="20084">
                  <c:v>449.18169999999998</c:v>
                </c:pt>
                <c:pt idx="20085">
                  <c:v>449.18599999999998</c:v>
                </c:pt>
                <c:pt idx="20086">
                  <c:v>449.18979999999999</c:v>
                </c:pt>
                <c:pt idx="20087">
                  <c:v>449.19279999999998</c:v>
                </c:pt>
                <c:pt idx="20088">
                  <c:v>449.19549999999998</c:v>
                </c:pt>
                <c:pt idx="20089">
                  <c:v>449.19959999999998</c:v>
                </c:pt>
                <c:pt idx="20090">
                  <c:v>449.2038</c:v>
                </c:pt>
                <c:pt idx="20091">
                  <c:v>449.20600000000002</c:v>
                </c:pt>
                <c:pt idx="20092">
                  <c:v>449.21</c:v>
                </c:pt>
                <c:pt idx="20093">
                  <c:v>449.21339999999998</c:v>
                </c:pt>
                <c:pt idx="20094">
                  <c:v>449.2176</c:v>
                </c:pt>
                <c:pt idx="20095">
                  <c:v>449.22199999999998</c:v>
                </c:pt>
                <c:pt idx="20096">
                  <c:v>449.22399999999999</c:v>
                </c:pt>
                <c:pt idx="20097">
                  <c:v>449.22719999999998</c:v>
                </c:pt>
                <c:pt idx="20098">
                  <c:v>449.23200000000003</c:v>
                </c:pt>
                <c:pt idx="20099">
                  <c:v>449.23430000000002</c:v>
                </c:pt>
                <c:pt idx="20100">
                  <c:v>449.23829999999998</c:v>
                </c:pt>
                <c:pt idx="20101">
                  <c:v>449.24220000000003</c:v>
                </c:pt>
                <c:pt idx="20102">
                  <c:v>449.2448</c:v>
                </c:pt>
                <c:pt idx="20103">
                  <c:v>449.24720000000002</c:v>
                </c:pt>
                <c:pt idx="20104">
                  <c:v>449.25189999999998</c:v>
                </c:pt>
                <c:pt idx="20105">
                  <c:v>449.2559</c:v>
                </c:pt>
                <c:pt idx="20106">
                  <c:v>449.25779999999997</c:v>
                </c:pt>
                <c:pt idx="20107">
                  <c:v>449.26179999999999</c:v>
                </c:pt>
                <c:pt idx="20108">
                  <c:v>449.26420000000002</c:v>
                </c:pt>
                <c:pt idx="20109">
                  <c:v>449.2672</c:v>
                </c:pt>
                <c:pt idx="20110">
                  <c:v>449.27019999999999</c:v>
                </c:pt>
                <c:pt idx="20111">
                  <c:v>449.27480000000003</c:v>
                </c:pt>
                <c:pt idx="20112">
                  <c:v>449.27780000000001</c:v>
                </c:pt>
                <c:pt idx="20113">
                  <c:v>449.2824</c:v>
                </c:pt>
                <c:pt idx="20114">
                  <c:v>449.28570000000002</c:v>
                </c:pt>
                <c:pt idx="20115">
                  <c:v>449.28980000000001</c:v>
                </c:pt>
                <c:pt idx="20116">
                  <c:v>449.29239999999999</c:v>
                </c:pt>
                <c:pt idx="20117">
                  <c:v>449.29489999999998</c:v>
                </c:pt>
                <c:pt idx="20118">
                  <c:v>449.3</c:v>
                </c:pt>
                <c:pt idx="20119">
                  <c:v>449.30119999999999</c:v>
                </c:pt>
                <c:pt idx="20120">
                  <c:v>449.30700000000002</c:v>
                </c:pt>
                <c:pt idx="20121">
                  <c:v>449.30939999999998</c:v>
                </c:pt>
                <c:pt idx="20122">
                  <c:v>449.31200000000001</c:v>
                </c:pt>
                <c:pt idx="20123">
                  <c:v>449.31459999999998</c:v>
                </c:pt>
                <c:pt idx="20124">
                  <c:v>449.31819999999999</c:v>
                </c:pt>
                <c:pt idx="20125">
                  <c:v>449.32319999999999</c:v>
                </c:pt>
                <c:pt idx="20126">
                  <c:v>449.32569999999998</c:v>
                </c:pt>
                <c:pt idx="20127">
                  <c:v>449.33</c:v>
                </c:pt>
                <c:pt idx="20128">
                  <c:v>449.3338</c:v>
                </c:pt>
                <c:pt idx="20129">
                  <c:v>449.33589999999998</c:v>
                </c:pt>
                <c:pt idx="20130">
                  <c:v>449.34</c:v>
                </c:pt>
                <c:pt idx="20131">
                  <c:v>449.34359999999998</c:v>
                </c:pt>
                <c:pt idx="20132">
                  <c:v>449.34649999999999</c:v>
                </c:pt>
                <c:pt idx="20133">
                  <c:v>449.35</c:v>
                </c:pt>
                <c:pt idx="20134">
                  <c:v>449.35410000000002</c:v>
                </c:pt>
                <c:pt idx="20135">
                  <c:v>449.35759999999999</c:v>
                </c:pt>
                <c:pt idx="20136">
                  <c:v>449.3605</c:v>
                </c:pt>
                <c:pt idx="20137">
                  <c:v>449.36439999999999</c:v>
                </c:pt>
                <c:pt idx="20138">
                  <c:v>449.36660000000001</c:v>
                </c:pt>
                <c:pt idx="20139">
                  <c:v>449.37099999999998</c:v>
                </c:pt>
                <c:pt idx="20140">
                  <c:v>449.3734</c:v>
                </c:pt>
                <c:pt idx="20141">
                  <c:v>449.37729999999999</c:v>
                </c:pt>
                <c:pt idx="20142">
                  <c:v>449.38029999999998</c:v>
                </c:pt>
                <c:pt idx="20143">
                  <c:v>449.3836</c:v>
                </c:pt>
                <c:pt idx="20144">
                  <c:v>449.38659999999999</c:v>
                </c:pt>
                <c:pt idx="20145">
                  <c:v>449.38959999999997</c:v>
                </c:pt>
                <c:pt idx="20146">
                  <c:v>449.39240000000001</c:v>
                </c:pt>
                <c:pt idx="20147">
                  <c:v>449.39640000000003</c:v>
                </c:pt>
                <c:pt idx="20148">
                  <c:v>449.4015</c:v>
                </c:pt>
                <c:pt idx="20149">
                  <c:v>449.404</c:v>
                </c:pt>
                <c:pt idx="20150">
                  <c:v>449.40969999999999</c:v>
                </c:pt>
                <c:pt idx="20151">
                  <c:v>449.41199999999998</c:v>
                </c:pt>
                <c:pt idx="20152">
                  <c:v>449.41640000000001</c:v>
                </c:pt>
                <c:pt idx="20153">
                  <c:v>449.41820000000001</c:v>
                </c:pt>
                <c:pt idx="20154">
                  <c:v>449.42200000000003</c:v>
                </c:pt>
                <c:pt idx="20155">
                  <c:v>449.42500000000001</c:v>
                </c:pt>
                <c:pt idx="20156">
                  <c:v>449.42809999999997</c:v>
                </c:pt>
                <c:pt idx="20157">
                  <c:v>449.43259999999998</c:v>
                </c:pt>
                <c:pt idx="20158">
                  <c:v>449.4366</c:v>
                </c:pt>
                <c:pt idx="20159">
                  <c:v>449.44069999999999</c:v>
                </c:pt>
                <c:pt idx="20160">
                  <c:v>449.44459999999998</c:v>
                </c:pt>
                <c:pt idx="20161">
                  <c:v>449.44880000000001</c:v>
                </c:pt>
                <c:pt idx="20162">
                  <c:v>449.452</c:v>
                </c:pt>
                <c:pt idx="20163">
                  <c:v>449.45530000000002</c:v>
                </c:pt>
                <c:pt idx="20164">
                  <c:v>449.46080000000001</c:v>
                </c:pt>
                <c:pt idx="20165">
                  <c:v>449.46300000000002</c:v>
                </c:pt>
                <c:pt idx="20166">
                  <c:v>449.46600000000001</c:v>
                </c:pt>
                <c:pt idx="20167">
                  <c:v>449.47129999999999</c:v>
                </c:pt>
                <c:pt idx="20168">
                  <c:v>449.47340000000003</c:v>
                </c:pt>
                <c:pt idx="20169">
                  <c:v>449.47800000000001</c:v>
                </c:pt>
                <c:pt idx="20170">
                  <c:v>449.48009999999999</c:v>
                </c:pt>
                <c:pt idx="20171">
                  <c:v>449.48439999999999</c:v>
                </c:pt>
                <c:pt idx="20172">
                  <c:v>449.48790000000002</c:v>
                </c:pt>
                <c:pt idx="20173">
                  <c:v>449.49200000000002</c:v>
                </c:pt>
                <c:pt idx="20174">
                  <c:v>449.4948</c:v>
                </c:pt>
                <c:pt idx="20175">
                  <c:v>449.4975</c:v>
                </c:pt>
                <c:pt idx="20176">
                  <c:v>449.50020000000001</c:v>
                </c:pt>
                <c:pt idx="20177">
                  <c:v>449.50479999999999</c:v>
                </c:pt>
                <c:pt idx="20178">
                  <c:v>449.50869999999998</c:v>
                </c:pt>
                <c:pt idx="20179">
                  <c:v>449.51060000000001</c:v>
                </c:pt>
                <c:pt idx="20180">
                  <c:v>449.51440000000002</c:v>
                </c:pt>
                <c:pt idx="20181">
                  <c:v>449.5179</c:v>
                </c:pt>
                <c:pt idx="20182">
                  <c:v>449.5222</c:v>
                </c:pt>
                <c:pt idx="20183">
                  <c:v>449.52379999999999</c:v>
                </c:pt>
                <c:pt idx="20184">
                  <c:v>449.52730000000003</c:v>
                </c:pt>
                <c:pt idx="20185">
                  <c:v>449.52980000000002</c:v>
                </c:pt>
                <c:pt idx="20186">
                  <c:v>449.53460000000001</c:v>
                </c:pt>
                <c:pt idx="20187">
                  <c:v>449.5376</c:v>
                </c:pt>
                <c:pt idx="20188">
                  <c:v>449.54059999999998</c:v>
                </c:pt>
                <c:pt idx="20189">
                  <c:v>449.54469999999998</c:v>
                </c:pt>
                <c:pt idx="20190">
                  <c:v>449.54790000000003</c:v>
                </c:pt>
                <c:pt idx="20191">
                  <c:v>449.55160000000001</c:v>
                </c:pt>
                <c:pt idx="20192">
                  <c:v>449.55399999999997</c:v>
                </c:pt>
                <c:pt idx="20193">
                  <c:v>449.5582</c:v>
                </c:pt>
                <c:pt idx="20194">
                  <c:v>449.56119999999999</c:v>
                </c:pt>
                <c:pt idx="20195">
                  <c:v>449.56529999999998</c:v>
                </c:pt>
                <c:pt idx="20196">
                  <c:v>449.56700000000001</c:v>
                </c:pt>
                <c:pt idx="20197">
                  <c:v>449.57089999999999</c:v>
                </c:pt>
                <c:pt idx="20198">
                  <c:v>449.57619999999997</c:v>
                </c:pt>
                <c:pt idx="20199">
                  <c:v>449.5795</c:v>
                </c:pt>
                <c:pt idx="20200">
                  <c:v>449.5829</c:v>
                </c:pt>
                <c:pt idx="20201">
                  <c:v>449.58519999999999</c:v>
                </c:pt>
                <c:pt idx="20202">
                  <c:v>449.5899</c:v>
                </c:pt>
                <c:pt idx="20203">
                  <c:v>449.5915</c:v>
                </c:pt>
                <c:pt idx="20204">
                  <c:v>449.596</c:v>
                </c:pt>
                <c:pt idx="20205">
                  <c:v>449.6</c:v>
                </c:pt>
                <c:pt idx="20206">
                  <c:v>449.60359999999997</c:v>
                </c:pt>
                <c:pt idx="20207">
                  <c:v>449.60640000000001</c:v>
                </c:pt>
                <c:pt idx="20208">
                  <c:v>449.60719999999998</c:v>
                </c:pt>
                <c:pt idx="20209">
                  <c:v>449.61020000000002</c:v>
                </c:pt>
                <c:pt idx="20210">
                  <c:v>449.6146</c:v>
                </c:pt>
                <c:pt idx="20211">
                  <c:v>449.61759999999998</c:v>
                </c:pt>
                <c:pt idx="20212">
                  <c:v>449.62259999999998</c:v>
                </c:pt>
                <c:pt idx="20213">
                  <c:v>449.62560000000002</c:v>
                </c:pt>
                <c:pt idx="20214">
                  <c:v>449.62889999999999</c:v>
                </c:pt>
                <c:pt idx="20215">
                  <c:v>449.63189999999997</c:v>
                </c:pt>
                <c:pt idx="20216">
                  <c:v>449.63580000000002</c:v>
                </c:pt>
                <c:pt idx="20217">
                  <c:v>449.63940000000002</c:v>
                </c:pt>
                <c:pt idx="20218">
                  <c:v>449.64240000000001</c:v>
                </c:pt>
                <c:pt idx="20219">
                  <c:v>449.64620000000002</c:v>
                </c:pt>
                <c:pt idx="20220">
                  <c:v>449.64980000000003</c:v>
                </c:pt>
                <c:pt idx="20221">
                  <c:v>449.6524</c:v>
                </c:pt>
                <c:pt idx="20222">
                  <c:v>449.65679999999998</c:v>
                </c:pt>
                <c:pt idx="20223">
                  <c:v>449.65899999999999</c:v>
                </c:pt>
                <c:pt idx="20224">
                  <c:v>449.66300000000001</c:v>
                </c:pt>
                <c:pt idx="20225">
                  <c:v>449.66539999999998</c:v>
                </c:pt>
                <c:pt idx="20226">
                  <c:v>449.6705</c:v>
                </c:pt>
                <c:pt idx="20227">
                  <c:v>449.67340000000002</c:v>
                </c:pt>
                <c:pt idx="20228">
                  <c:v>449.67720000000003</c:v>
                </c:pt>
                <c:pt idx="20229">
                  <c:v>449.67880000000002</c:v>
                </c:pt>
                <c:pt idx="20230">
                  <c:v>449.68259999999998</c:v>
                </c:pt>
                <c:pt idx="20231">
                  <c:v>449.68459999999999</c:v>
                </c:pt>
                <c:pt idx="20232">
                  <c:v>449.68810000000002</c:v>
                </c:pt>
                <c:pt idx="20233">
                  <c:v>449.69159999999999</c:v>
                </c:pt>
                <c:pt idx="20234">
                  <c:v>449.69589999999999</c:v>
                </c:pt>
                <c:pt idx="20235">
                  <c:v>449.69929999999999</c:v>
                </c:pt>
                <c:pt idx="20236">
                  <c:v>449.70339999999999</c:v>
                </c:pt>
                <c:pt idx="20237">
                  <c:v>449.70659999999998</c:v>
                </c:pt>
                <c:pt idx="20238">
                  <c:v>449.70960000000002</c:v>
                </c:pt>
                <c:pt idx="20239">
                  <c:v>449.71230000000003</c:v>
                </c:pt>
                <c:pt idx="20240">
                  <c:v>449.71539999999999</c:v>
                </c:pt>
                <c:pt idx="20241">
                  <c:v>449.71899999999999</c:v>
                </c:pt>
                <c:pt idx="20242">
                  <c:v>449.7217</c:v>
                </c:pt>
                <c:pt idx="20243">
                  <c:v>449.72579999999999</c:v>
                </c:pt>
                <c:pt idx="20244">
                  <c:v>449.72930000000002</c:v>
                </c:pt>
                <c:pt idx="20245">
                  <c:v>449.73239999999998</c:v>
                </c:pt>
                <c:pt idx="20246">
                  <c:v>449.7362</c:v>
                </c:pt>
                <c:pt idx="20247">
                  <c:v>449.73939999999999</c:v>
                </c:pt>
                <c:pt idx="20248">
                  <c:v>449.74279999999999</c:v>
                </c:pt>
                <c:pt idx="20249">
                  <c:v>449.74599999999998</c:v>
                </c:pt>
                <c:pt idx="20250">
                  <c:v>449.74939999999998</c:v>
                </c:pt>
                <c:pt idx="20251">
                  <c:v>449.75259999999997</c:v>
                </c:pt>
                <c:pt idx="20252">
                  <c:v>449.75689999999997</c:v>
                </c:pt>
                <c:pt idx="20253">
                  <c:v>449.7604</c:v>
                </c:pt>
                <c:pt idx="20254">
                  <c:v>449.76400000000001</c:v>
                </c:pt>
                <c:pt idx="20255">
                  <c:v>449.76620000000003</c:v>
                </c:pt>
                <c:pt idx="20256">
                  <c:v>449.77</c:v>
                </c:pt>
                <c:pt idx="20257">
                  <c:v>449.77390000000003</c:v>
                </c:pt>
                <c:pt idx="20258">
                  <c:v>449.77640000000002</c:v>
                </c:pt>
                <c:pt idx="20259">
                  <c:v>449.77969999999999</c:v>
                </c:pt>
                <c:pt idx="20260">
                  <c:v>449.78410000000002</c:v>
                </c:pt>
                <c:pt idx="20261">
                  <c:v>449.78680000000003</c:v>
                </c:pt>
                <c:pt idx="20262">
                  <c:v>449.79140000000001</c:v>
                </c:pt>
                <c:pt idx="20263">
                  <c:v>449.79450000000003</c:v>
                </c:pt>
                <c:pt idx="20264">
                  <c:v>449.79669999999999</c:v>
                </c:pt>
                <c:pt idx="20265">
                  <c:v>449.8</c:v>
                </c:pt>
                <c:pt idx="20266">
                  <c:v>449.80470000000003</c:v>
                </c:pt>
                <c:pt idx="20267">
                  <c:v>449.80860000000001</c:v>
                </c:pt>
                <c:pt idx="20268">
                  <c:v>449.81189999999998</c:v>
                </c:pt>
                <c:pt idx="20269">
                  <c:v>449.81490000000002</c:v>
                </c:pt>
                <c:pt idx="20270">
                  <c:v>449.81799999999998</c:v>
                </c:pt>
                <c:pt idx="20271">
                  <c:v>449.82029999999997</c:v>
                </c:pt>
                <c:pt idx="20272">
                  <c:v>449.82459999999998</c:v>
                </c:pt>
                <c:pt idx="20273">
                  <c:v>449.8261</c:v>
                </c:pt>
                <c:pt idx="20274">
                  <c:v>449.83120000000002</c:v>
                </c:pt>
                <c:pt idx="20275">
                  <c:v>449.83339999999998</c:v>
                </c:pt>
                <c:pt idx="20276">
                  <c:v>449.8372</c:v>
                </c:pt>
                <c:pt idx="20277">
                  <c:v>449.84320000000002</c:v>
                </c:pt>
                <c:pt idx="20278">
                  <c:v>449.84559999999999</c:v>
                </c:pt>
                <c:pt idx="20279">
                  <c:v>449.84960000000001</c:v>
                </c:pt>
                <c:pt idx="20280">
                  <c:v>449.85300000000001</c:v>
                </c:pt>
                <c:pt idx="20281">
                  <c:v>449.85660000000001</c:v>
                </c:pt>
                <c:pt idx="20282">
                  <c:v>449.86020000000002</c:v>
                </c:pt>
                <c:pt idx="20283">
                  <c:v>449.86399999999998</c:v>
                </c:pt>
                <c:pt idx="20284">
                  <c:v>449.86900000000003</c:v>
                </c:pt>
                <c:pt idx="20285">
                  <c:v>449.87200000000001</c:v>
                </c:pt>
                <c:pt idx="20286">
                  <c:v>449.875</c:v>
                </c:pt>
                <c:pt idx="20287">
                  <c:v>449.87810000000002</c:v>
                </c:pt>
                <c:pt idx="20288">
                  <c:v>449.88260000000002</c:v>
                </c:pt>
                <c:pt idx="20289">
                  <c:v>449.88630000000001</c:v>
                </c:pt>
                <c:pt idx="20290">
                  <c:v>449.89019999999999</c:v>
                </c:pt>
                <c:pt idx="20291">
                  <c:v>449.89150000000001</c:v>
                </c:pt>
                <c:pt idx="20292">
                  <c:v>449.8954</c:v>
                </c:pt>
                <c:pt idx="20293">
                  <c:v>449.9</c:v>
                </c:pt>
                <c:pt idx="20294">
                  <c:v>449.90179999999998</c:v>
                </c:pt>
                <c:pt idx="20295">
                  <c:v>449.90379999999999</c:v>
                </c:pt>
                <c:pt idx="20296">
                  <c:v>449.9074</c:v>
                </c:pt>
                <c:pt idx="20297">
                  <c:v>449.91199999999998</c:v>
                </c:pt>
                <c:pt idx="20298">
                  <c:v>449.91410000000002</c:v>
                </c:pt>
                <c:pt idx="20299">
                  <c:v>449.91910000000001</c:v>
                </c:pt>
                <c:pt idx="20300">
                  <c:v>449.92169999999999</c:v>
                </c:pt>
                <c:pt idx="20301">
                  <c:v>449.92439999999999</c:v>
                </c:pt>
                <c:pt idx="20302">
                  <c:v>449.92599999999999</c:v>
                </c:pt>
                <c:pt idx="20303">
                  <c:v>449.93040000000002</c:v>
                </c:pt>
                <c:pt idx="20304">
                  <c:v>449.93299999999999</c:v>
                </c:pt>
                <c:pt idx="20305">
                  <c:v>449.93509999999998</c:v>
                </c:pt>
                <c:pt idx="20306">
                  <c:v>449.93959999999998</c:v>
                </c:pt>
                <c:pt idx="20307">
                  <c:v>449.94400000000002</c:v>
                </c:pt>
                <c:pt idx="20308">
                  <c:v>449.9461</c:v>
                </c:pt>
                <c:pt idx="20309">
                  <c:v>449.95030000000003</c:v>
                </c:pt>
                <c:pt idx="20310">
                  <c:v>449.95330000000001</c:v>
                </c:pt>
                <c:pt idx="20311">
                  <c:v>449.95620000000002</c:v>
                </c:pt>
                <c:pt idx="20312">
                  <c:v>449.95940000000002</c:v>
                </c:pt>
                <c:pt idx="20313">
                  <c:v>449.96100000000001</c:v>
                </c:pt>
                <c:pt idx="20314">
                  <c:v>449.96409999999997</c:v>
                </c:pt>
                <c:pt idx="20315">
                  <c:v>449.96839999999997</c:v>
                </c:pt>
                <c:pt idx="20316">
                  <c:v>449.97239999999999</c:v>
                </c:pt>
                <c:pt idx="20317">
                  <c:v>449.97480000000002</c:v>
                </c:pt>
                <c:pt idx="20318">
                  <c:v>449.9787</c:v>
                </c:pt>
                <c:pt idx="20319">
                  <c:v>449.9812</c:v>
                </c:pt>
                <c:pt idx="20320">
                  <c:v>449.98559999999998</c:v>
                </c:pt>
                <c:pt idx="20321">
                  <c:v>449.98939999999999</c:v>
                </c:pt>
                <c:pt idx="20322">
                  <c:v>449.99239999999998</c:v>
                </c:pt>
                <c:pt idx="20323">
                  <c:v>449.99560000000002</c:v>
                </c:pt>
                <c:pt idx="20324">
                  <c:v>450.00060000000002</c:v>
                </c:pt>
                <c:pt idx="20325">
                  <c:v>450.00299999999999</c:v>
                </c:pt>
                <c:pt idx="20326">
                  <c:v>450.00560000000002</c:v>
                </c:pt>
                <c:pt idx="20327">
                  <c:v>450.00920000000002</c:v>
                </c:pt>
                <c:pt idx="20328">
                  <c:v>450.01440000000002</c:v>
                </c:pt>
                <c:pt idx="20329">
                  <c:v>450.01519999999999</c:v>
                </c:pt>
                <c:pt idx="20330">
                  <c:v>450.01949999999999</c:v>
                </c:pt>
                <c:pt idx="20331">
                  <c:v>450.02120000000002</c:v>
                </c:pt>
                <c:pt idx="20332">
                  <c:v>450.02350000000001</c:v>
                </c:pt>
                <c:pt idx="20333">
                  <c:v>450.02820000000003</c:v>
                </c:pt>
                <c:pt idx="20334">
                  <c:v>450.03160000000003</c:v>
                </c:pt>
                <c:pt idx="20335">
                  <c:v>450.03460000000001</c:v>
                </c:pt>
                <c:pt idx="20336">
                  <c:v>450.0394</c:v>
                </c:pt>
                <c:pt idx="20337">
                  <c:v>450.04219999999998</c:v>
                </c:pt>
                <c:pt idx="20338">
                  <c:v>450.04559999999998</c:v>
                </c:pt>
                <c:pt idx="20339">
                  <c:v>450.04840000000002</c:v>
                </c:pt>
                <c:pt idx="20340">
                  <c:v>450.05099999999999</c:v>
                </c:pt>
                <c:pt idx="20341">
                  <c:v>450.05329999999998</c:v>
                </c:pt>
                <c:pt idx="20342">
                  <c:v>450.0575</c:v>
                </c:pt>
                <c:pt idx="20343">
                  <c:v>450.06040000000002</c:v>
                </c:pt>
                <c:pt idx="20344">
                  <c:v>450.06380000000001</c:v>
                </c:pt>
                <c:pt idx="20345">
                  <c:v>450.06700000000001</c:v>
                </c:pt>
                <c:pt idx="20346">
                  <c:v>450.06959999999998</c:v>
                </c:pt>
                <c:pt idx="20347">
                  <c:v>450.07229999999998</c:v>
                </c:pt>
                <c:pt idx="20348">
                  <c:v>450.07600000000002</c:v>
                </c:pt>
                <c:pt idx="20349">
                  <c:v>450.07909999999998</c:v>
                </c:pt>
                <c:pt idx="20350">
                  <c:v>450.08319999999998</c:v>
                </c:pt>
                <c:pt idx="20351">
                  <c:v>450.08609999999999</c:v>
                </c:pt>
                <c:pt idx="20352">
                  <c:v>450.08929999999998</c:v>
                </c:pt>
                <c:pt idx="20353">
                  <c:v>450.0926</c:v>
                </c:pt>
                <c:pt idx="20354">
                  <c:v>450.09719999999999</c:v>
                </c:pt>
                <c:pt idx="20355">
                  <c:v>450.09960000000001</c:v>
                </c:pt>
                <c:pt idx="20356">
                  <c:v>450.10309999999998</c:v>
                </c:pt>
                <c:pt idx="20357">
                  <c:v>450.10590000000002</c:v>
                </c:pt>
                <c:pt idx="20358">
                  <c:v>450.10860000000002</c:v>
                </c:pt>
                <c:pt idx="20359">
                  <c:v>450.11200000000002</c:v>
                </c:pt>
                <c:pt idx="20360">
                  <c:v>450.11759999999998</c:v>
                </c:pt>
                <c:pt idx="20361">
                  <c:v>450.12079999999997</c:v>
                </c:pt>
                <c:pt idx="20362">
                  <c:v>450.12299999999999</c:v>
                </c:pt>
                <c:pt idx="20363">
                  <c:v>450.1275</c:v>
                </c:pt>
                <c:pt idx="20364">
                  <c:v>450.1284</c:v>
                </c:pt>
                <c:pt idx="20365">
                  <c:v>450.13209999999998</c:v>
                </c:pt>
                <c:pt idx="20366">
                  <c:v>450.13420000000002</c:v>
                </c:pt>
                <c:pt idx="20367">
                  <c:v>450.13799999999998</c:v>
                </c:pt>
                <c:pt idx="20368">
                  <c:v>450.14060000000001</c:v>
                </c:pt>
                <c:pt idx="20369">
                  <c:v>450.14400000000001</c:v>
                </c:pt>
                <c:pt idx="20370">
                  <c:v>450.14679999999998</c:v>
                </c:pt>
                <c:pt idx="20371">
                  <c:v>450.15039999999999</c:v>
                </c:pt>
                <c:pt idx="20372">
                  <c:v>450.15440000000001</c:v>
                </c:pt>
                <c:pt idx="20373">
                  <c:v>450.15570000000002</c:v>
                </c:pt>
                <c:pt idx="20374">
                  <c:v>450.15910000000002</c:v>
                </c:pt>
                <c:pt idx="20375">
                  <c:v>450.16160000000002</c:v>
                </c:pt>
                <c:pt idx="20376">
                  <c:v>450.16539999999998</c:v>
                </c:pt>
                <c:pt idx="20377">
                  <c:v>450.17020000000002</c:v>
                </c:pt>
                <c:pt idx="20378">
                  <c:v>450.17270000000002</c:v>
                </c:pt>
                <c:pt idx="20379">
                  <c:v>450.17660000000001</c:v>
                </c:pt>
                <c:pt idx="20380">
                  <c:v>450.17899999999997</c:v>
                </c:pt>
                <c:pt idx="20381">
                  <c:v>450.18299999999999</c:v>
                </c:pt>
                <c:pt idx="20382">
                  <c:v>450.18700000000001</c:v>
                </c:pt>
                <c:pt idx="20383">
                  <c:v>450.19189999999998</c:v>
                </c:pt>
                <c:pt idx="20384">
                  <c:v>450.19330000000002</c:v>
                </c:pt>
                <c:pt idx="20385">
                  <c:v>450.1968</c:v>
                </c:pt>
                <c:pt idx="20386">
                  <c:v>450.19929999999999</c:v>
                </c:pt>
                <c:pt idx="20387">
                  <c:v>450.20159999999998</c:v>
                </c:pt>
                <c:pt idx="20388">
                  <c:v>450.20490000000001</c:v>
                </c:pt>
                <c:pt idx="20389">
                  <c:v>450.20800000000003</c:v>
                </c:pt>
                <c:pt idx="20390">
                  <c:v>450.21039999999999</c:v>
                </c:pt>
                <c:pt idx="20391">
                  <c:v>450.21440000000001</c:v>
                </c:pt>
                <c:pt idx="20392">
                  <c:v>450.21940000000001</c:v>
                </c:pt>
                <c:pt idx="20393">
                  <c:v>450.22160000000002</c:v>
                </c:pt>
                <c:pt idx="20394">
                  <c:v>450.22539999999998</c:v>
                </c:pt>
                <c:pt idx="20395">
                  <c:v>450.22739999999999</c:v>
                </c:pt>
                <c:pt idx="20396">
                  <c:v>450.23039999999997</c:v>
                </c:pt>
                <c:pt idx="20397">
                  <c:v>450.23399999999998</c:v>
                </c:pt>
                <c:pt idx="20398">
                  <c:v>450.23790000000002</c:v>
                </c:pt>
                <c:pt idx="20399">
                  <c:v>450.24079999999998</c:v>
                </c:pt>
                <c:pt idx="20400">
                  <c:v>450.2441</c:v>
                </c:pt>
                <c:pt idx="20401">
                  <c:v>450.24680000000001</c:v>
                </c:pt>
                <c:pt idx="20402">
                  <c:v>450.25080000000003</c:v>
                </c:pt>
                <c:pt idx="20403">
                  <c:v>450.25290000000001</c:v>
                </c:pt>
                <c:pt idx="20404">
                  <c:v>450.25599999999997</c:v>
                </c:pt>
                <c:pt idx="20405">
                  <c:v>450.25909999999999</c:v>
                </c:pt>
                <c:pt idx="20406">
                  <c:v>450.262</c:v>
                </c:pt>
                <c:pt idx="20407">
                  <c:v>450.26620000000003</c:v>
                </c:pt>
                <c:pt idx="20408">
                  <c:v>450.26850000000002</c:v>
                </c:pt>
                <c:pt idx="20409">
                  <c:v>450.2713</c:v>
                </c:pt>
                <c:pt idx="20410">
                  <c:v>450.2747</c:v>
                </c:pt>
                <c:pt idx="20411">
                  <c:v>450.27690000000001</c:v>
                </c:pt>
                <c:pt idx="20412">
                  <c:v>450.28089999999997</c:v>
                </c:pt>
                <c:pt idx="20413">
                  <c:v>450.28339999999997</c:v>
                </c:pt>
                <c:pt idx="20414">
                  <c:v>450.28699999999998</c:v>
                </c:pt>
                <c:pt idx="20415">
                  <c:v>450.28969999999998</c:v>
                </c:pt>
                <c:pt idx="20416">
                  <c:v>450.29410000000001</c:v>
                </c:pt>
                <c:pt idx="20417">
                  <c:v>450.29820000000001</c:v>
                </c:pt>
                <c:pt idx="20418">
                  <c:v>450.3014</c:v>
                </c:pt>
                <c:pt idx="20419">
                  <c:v>450.30410000000001</c:v>
                </c:pt>
                <c:pt idx="20420">
                  <c:v>450.30759999999998</c:v>
                </c:pt>
                <c:pt idx="20421">
                  <c:v>450.31060000000002</c:v>
                </c:pt>
                <c:pt idx="20422">
                  <c:v>450.3134</c:v>
                </c:pt>
                <c:pt idx="20423">
                  <c:v>450.31580000000002</c:v>
                </c:pt>
                <c:pt idx="20424">
                  <c:v>450.31959999999998</c:v>
                </c:pt>
                <c:pt idx="20425">
                  <c:v>450.32260000000002</c:v>
                </c:pt>
                <c:pt idx="20426">
                  <c:v>450.3254</c:v>
                </c:pt>
                <c:pt idx="20427">
                  <c:v>450.3295</c:v>
                </c:pt>
                <c:pt idx="20428">
                  <c:v>450.33120000000002</c:v>
                </c:pt>
                <c:pt idx="20429">
                  <c:v>450.33440000000002</c:v>
                </c:pt>
                <c:pt idx="20430">
                  <c:v>450.33710000000002</c:v>
                </c:pt>
                <c:pt idx="20431">
                  <c:v>450.34059999999999</c:v>
                </c:pt>
                <c:pt idx="20432">
                  <c:v>450.34410000000003</c:v>
                </c:pt>
                <c:pt idx="20433">
                  <c:v>450.34780000000001</c:v>
                </c:pt>
                <c:pt idx="20434">
                  <c:v>450.35160000000002</c:v>
                </c:pt>
                <c:pt idx="20435">
                  <c:v>450.35469999999998</c:v>
                </c:pt>
                <c:pt idx="20436">
                  <c:v>450.35899999999998</c:v>
                </c:pt>
                <c:pt idx="20437">
                  <c:v>450.36130000000003</c:v>
                </c:pt>
                <c:pt idx="20438">
                  <c:v>450.36399999999998</c:v>
                </c:pt>
                <c:pt idx="20439">
                  <c:v>450.36660000000001</c:v>
                </c:pt>
                <c:pt idx="20440">
                  <c:v>450.36950000000002</c:v>
                </c:pt>
                <c:pt idx="20441">
                  <c:v>450.37369999999999</c:v>
                </c:pt>
                <c:pt idx="20442">
                  <c:v>450.3759</c:v>
                </c:pt>
                <c:pt idx="20443">
                  <c:v>450.37939999999998</c:v>
                </c:pt>
                <c:pt idx="20444">
                  <c:v>450.38220000000001</c:v>
                </c:pt>
                <c:pt idx="20445">
                  <c:v>450.38600000000002</c:v>
                </c:pt>
                <c:pt idx="20446">
                  <c:v>450.38900000000001</c:v>
                </c:pt>
                <c:pt idx="20447">
                  <c:v>450.39100000000002</c:v>
                </c:pt>
                <c:pt idx="20448">
                  <c:v>450.39479999999998</c:v>
                </c:pt>
                <c:pt idx="20449">
                  <c:v>450.39879999999999</c:v>
                </c:pt>
                <c:pt idx="20450">
                  <c:v>450.4008</c:v>
                </c:pt>
                <c:pt idx="20451">
                  <c:v>450.40449999999998</c:v>
                </c:pt>
                <c:pt idx="20452">
                  <c:v>450.40600000000001</c:v>
                </c:pt>
                <c:pt idx="20453">
                  <c:v>450.40940000000001</c:v>
                </c:pt>
                <c:pt idx="20454">
                  <c:v>450.41430000000003</c:v>
                </c:pt>
                <c:pt idx="20455">
                  <c:v>450.41660000000002</c:v>
                </c:pt>
                <c:pt idx="20456">
                  <c:v>450.42059999999998</c:v>
                </c:pt>
                <c:pt idx="20457">
                  <c:v>450.42340000000002</c:v>
                </c:pt>
                <c:pt idx="20458">
                  <c:v>450.42829999999998</c:v>
                </c:pt>
                <c:pt idx="20459">
                  <c:v>450.43130000000002</c:v>
                </c:pt>
                <c:pt idx="20460">
                  <c:v>450.43360000000001</c:v>
                </c:pt>
                <c:pt idx="20461">
                  <c:v>450.43830000000003</c:v>
                </c:pt>
                <c:pt idx="20462">
                  <c:v>450.44110000000001</c:v>
                </c:pt>
                <c:pt idx="20463">
                  <c:v>450.44450000000001</c:v>
                </c:pt>
                <c:pt idx="20464">
                  <c:v>450.44499999999999</c:v>
                </c:pt>
                <c:pt idx="20465">
                  <c:v>450.45</c:v>
                </c:pt>
                <c:pt idx="20466">
                  <c:v>450.45240000000001</c:v>
                </c:pt>
                <c:pt idx="20467">
                  <c:v>450.45479999999998</c:v>
                </c:pt>
                <c:pt idx="20468">
                  <c:v>450.45740000000001</c:v>
                </c:pt>
                <c:pt idx="20469">
                  <c:v>450.46080000000001</c:v>
                </c:pt>
                <c:pt idx="20470">
                  <c:v>450.46370000000002</c:v>
                </c:pt>
                <c:pt idx="20471">
                  <c:v>450.4676</c:v>
                </c:pt>
                <c:pt idx="20472">
                  <c:v>450.47109999999998</c:v>
                </c:pt>
                <c:pt idx="20473">
                  <c:v>450.47379999999998</c:v>
                </c:pt>
                <c:pt idx="20474">
                  <c:v>450.47699999999998</c:v>
                </c:pt>
                <c:pt idx="20475">
                  <c:v>450.47800000000001</c:v>
                </c:pt>
                <c:pt idx="20476">
                  <c:v>450.48090000000002</c:v>
                </c:pt>
                <c:pt idx="20477">
                  <c:v>450.48419999999999</c:v>
                </c:pt>
                <c:pt idx="20478">
                  <c:v>450.48829999999998</c:v>
                </c:pt>
                <c:pt idx="20479">
                  <c:v>450.49020000000002</c:v>
                </c:pt>
                <c:pt idx="20480">
                  <c:v>450.49259999999998</c:v>
                </c:pt>
                <c:pt idx="20481">
                  <c:v>450.49630000000002</c:v>
                </c:pt>
                <c:pt idx="20482">
                  <c:v>450.49860000000001</c:v>
                </c:pt>
                <c:pt idx="20483">
                  <c:v>450.50319999999999</c:v>
                </c:pt>
                <c:pt idx="20484">
                  <c:v>450.5059</c:v>
                </c:pt>
                <c:pt idx="20485">
                  <c:v>450.50839999999999</c:v>
                </c:pt>
                <c:pt idx="20486">
                  <c:v>450.51369999999997</c:v>
                </c:pt>
                <c:pt idx="20487">
                  <c:v>450.51749999999998</c:v>
                </c:pt>
                <c:pt idx="20488">
                  <c:v>450.52</c:v>
                </c:pt>
                <c:pt idx="20489">
                  <c:v>450.5224</c:v>
                </c:pt>
                <c:pt idx="20490">
                  <c:v>450.52600000000001</c:v>
                </c:pt>
                <c:pt idx="20491">
                  <c:v>450.52910000000003</c:v>
                </c:pt>
                <c:pt idx="20492">
                  <c:v>450.5324</c:v>
                </c:pt>
                <c:pt idx="20493">
                  <c:v>450.53609999999998</c:v>
                </c:pt>
                <c:pt idx="20494">
                  <c:v>450.53829999999999</c:v>
                </c:pt>
                <c:pt idx="20495">
                  <c:v>450.54180000000002</c:v>
                </c:pt>
                <c:pt idx="20496">
                  <c:v>450.5446</c:v>
                </c:pt>
                <c:pt idx="20497">
                  <c:v>450.54899999999998</c:v>
                </c:pt>
                <c:pt idx="20498">
                  <c:v>450.55160000000001</c:v>
                </c:pt>
                <c:pt idx="20499">
                  <c:v>450.55459999999999</c:v>
                </c:pt>
                <c:pt idx="20500">
                  <c:v>450.55799999999999</c:v>
                </c:pt>
                <c:pt idx="20501">
                  <c:v>450.56189999999998</c:v>
                </c:pt>
                <c:pt idx="20502">
                  <c:v>450.565</c:v>
                </c:pt>
                <c:pt idx="20503">
                  <c:v>450.56760000000003</c:v>
                </c:pt>
                <c:pt idx="20504">
                  <c:v>450.57029999999997</c:v>
                </c:pt>
                <c:pt idx="20505">
                  <c:v>450.57339999999999</c:v>
                </c:pt>
                <c:pt idx="20506">
                  <c:v>450.57639999999998</c:v>
                </c:pt>
                <c:pt idx="20507">
                  <c:v>450.57960000000003</c:v>
                </c:pt>
                <c:pt idx="20508">
                  <c:v>450.58300000000003</c:v>
                </c:pt>
                <c:pt idx="20509">
                  <c:v>450.58589999999998</c:v>
                </c:pt>
                <c:pt idx="20510">
                  <c:v>450.58839999999998</c:v>
                </c:pt>
                <c:pt idx="20511">
                  <c:v>450.59219999999999</c:v>
                </c:pt>
                <c:pt idx="20512">
                  <c:v>450.5958</c:v>
                </c:pt>
                <c:pt idx="20513">
                  <c:v>450.59910000000002</c:v>
                </c:pt>
                <c:pt idx="20514">
                  <c:v>450.60219999999998</c:v>
                </c:pt>
                <c:pt idx="20515">
                  <c:v>450.60539999999997</c:v>
                </c:pt>
                <c:pt idx="20516">
                  <c:v>450.60840000000002</c:v>
                </c:pt>
                <c:pt idx="20517">
                  <c:v>450.61169999999998</c:v>
                </c:pt>
                <c:pt idx="20518">
                  <c:v>450.61419999999998</c:v>
                </c:pt>
                <c:pt idx="20519">
                  <c:v>450.61559999999997</c:v>
                </c:pt>
                <c:pt idx="20520">
                  <c:v>450.61939999999998</c:v>
                </c:pt>
                <c:pt idx="20521">
                  <c:v>450.62290000000002</c:v>
                </c:pt>
                <c:pt idx="20522">
                  <c:v>450.62520000000001</c:v>
                </c:pt>
                <c:pt idx="20523">
                  <c:v>450.62900000000002</c:v>
                </c:pt>
                <c:pt idx="20524">
                  <c:v>450.63189999999997</c:v>
                </c:pt>
                <c:pt idx="20525">
                  <c:v>450.63600000000002</c:v>
                </c:pt>
                <c:pt idx="20526">
                  <c:v>450.63889999999998</c:v>
                </c:pt>
                <c:pt idx="20527">
                  <c:v>450.64179999999999</c:v>
                </c:pt>
                <c:pt idx="20528">
                  <c:v>450.64460000000003</c:v>
                </c:pt>
                <c:pt idx="20529">
                  <c:v>450.64800000000002</c:v>
                </c:pt>
                <c:pt idx="20530">
                  <c:v>450.64890000000003</c:v>
                </c:pt>
                <c:pt idx="20531">
                  <c:v>450.65339999999998</c:v>
                </c:pt>
                <c:pt idx="20532">
                  <c:v>450.65539999999999</c:v>
                </c:pt>
                <c:pt idx="20533">
                  <c:v>450.65899999999999</c:v>
                </c:pt>
                <c:pt idx="20534">
                  <c:v>450.66</c:v>
                </c:pt>
                <c:pt idx="20535">
                  <c:v>450.66640000000001</c:v>
                </c:pt>
                <c:pt idx="20536">
                  <c:v>450.66919999999999</c:v>
                </c:pt>
                <c:pt idx="20537">
                  <c:v>450.67200000000003</c:v>
                </c:pt>
                <c:pt idx="20538">
                  <c:v>450.67540000000002</c:v>
                </c:pt>
                <c:pt idx="20539">
                  <c:v>450.67950000000002</c:v>
                </c:pt>
                <c:pt idx="20540">
                  <c:v>450.68200000000002</c:v>
                </c:pt>
                <c:pt idx="20541">
                  <c:v>450.68529999999998</c:v>
                </c:pt>
                <c:pt idx="20542">
                  <c:v>450.6884</c:v>
                </c:pt>
                <c:pt idx="20543">
                  <c:v>450.69099999999997</c:v>
                </c:pt>
                <c:pt idx="20544">
                  <c:v>450.69479999999999</c:v>
                </c:pt>
                <c:pt idx="20545">
                  <c:v>450.6986</c:v>
                </c:pt>
                <c:pt idx="20546">
                  <c:v>450.70170000000002</c:v>
                </c:pt>
                <c:pt idx="20547">
                  <c:v>450.70530000000002</c:v>
                </c:pt>
                <c:pt idx="20548">
                  <c:v>450.7081</c:v>
                </c:pt>
                <c:pt idx="20549">
                  <c:v>450.71159999999998</c:v>
                </c:pt>
                <c:pt idx="20550">
                  <c:v>450.71499999999997</c:v>
                </c:pt>
                <c:pt idx="20551">
                  <c:v>450.7176</c:v>
                </c:pt>
                <c:pt idx="20552">
                  <c:v>450.72089999999997</c:v>
                </c:pt>
                <c:pt idx="20553">
                  <c:v>450.72500000000002</c:v>
                </c:pt>
                <c:pt idx="20554">
                  <c:v>450.72800000000001</c:v>
                </c:pt>
                <c:pt idx="20555">
                  <c:v>450.73020000000002</c:v>
                </c:pt>
                <c:pt idx="20556">
                  <c:v>450.7337</c:v>
                </c:pt>
                <c:pt idx="20557">
                  <c:v>450.73669999999998</c:v>
                </c:pt>
                <c:pt idx="20558">
                  <c:v>450.73919999999998</c:v>
                </c:pt>
                <c:pt idx="20559">
                  <c:v>450.74220000000003</c:v>
                </c:pt>
                <c:pt idx="20560">
                  <c:v>450.74419999999998</c:v>
                </c:pt>
                <c:pt idx="20561">
                  <c:v>450.74700000000001</c:v>
                </c:pt>
                <c:pt idx="20562">
                  <c:v>450.74939999999998</c:v>
                </c:pt>
                <c:pt idx="20563">
                  <c:v>450.75319999999999</c:v>
                </c:pt>
                <c:pt idx="20564">
                  <c:v>450.75630000000001</c:v>
                </c:pt>
                <c:pt idx="20565">
                  <c:v>450.75819999999999</c:v>
                </c:pt>
                <c:pt idx="20566">
                  <c:v>450.76190000000003</c:v>
                </c:pt>
                <c:pt idx="20567">
                  <c:v>450.76620000000003</c:v>
                </c:pt>
                <c:pt idx="20568">
                  <c:v>450.77100000000002</c:v>
                </c:pt>
                <c:pt idx="20569">
                  <c:v>450.77300000000002</c:v>
                </c:pt>
                <c:pt idx="20570">
                  <c:v>450.77780000000001</c:v>
                </c:pt>
                <c:pt idx="20571">
                  <c:v>450.78030000000001</c:v>
                </c:pt>
                <c:pt idx="20572">
                  <c:v>450.78210000000001</c:v>
                </c:pt>
                <c:pt idx="20573">
                  <c:v>450.786</c:v>
                </c:pt>
                <c:pt idx="20574">
                  <c:v>450.78870000000001</c:v>
                </c:pt>
                <c:pt idx="20575">
                  <c:v>450.7919</c:v>
                </c:pt>
                <c:pt idx="20576">
                  <c:v>450.79599999999999</c:v>
                </c:pt>
                <c:pt idx="20577">
                  <c:v>450.79840000000002</c:v>
                </c:pt>
                <c:pt idx="20578">
                  <c:v>450.79969999999997</c:v>
                </c:pt>
                <c:pt idx="20579">
                  <c:v>450.8014</c:v>
                </c:pt>
                <c:pt idx="20580">
                  <c:v>450.80450000000002</c:v>
                </c:pt>
                <c:pt idx="20581">
                  <c:v>450.80840000000001</c:v>
                </c:pt>
                <c:pt idx="20582">
                  <c:v>450.81099999999998</c:v>
                </c:pt>
                <c:pt idx="20583">
                  <c:v>450.81420000000003</c:v>
                </c:pt>
                <c:pt idx="20584">
                  <c:v>450.81639999999999</c:v>
                </c:pt>
                <c:pt idx="20585">
                  <c:v>450.82</c:v>
                </c:pt>
                <c:pt idx="20586">
                  <c:v>450.82299999999998</c:v>
                </c:pt>
                <c:pt idx="20587">
                  <c:v>450.8272</c:v>
                </c:pt>
                <c:pt idx="20588">
                  <c:v>450.83</c:v>
                </c:pt>
                <c:pt idx="20589">
                  <c:v>450.83240000000001</c:v>
                </c:pt>
                <c:pt idx="20590">
                  <c:v>450.8365</c:v>
                </c:pt>
                <c:pt idx="20591">
                  <c:v>450.8381</c:v>
                </c:pt>
                <c:pt idx="20592">
                  <c:v>450.84199999999998</c:v>
                </c:pt>
                <c:pt idx="20593">
                  <c:v>450.84559999999999</c:v>
                </c:pt>
                <c:pt idx="20594">
                  <c:v>450.8485</c:v>
                </c:pt>
                <c:pt idx="20595">
                  <c:v>450.85070000000002</c:v>
                </c:pt>
                <c:pt idx="20596">
                  <c:v>450.85309999999998</c:v>
                </c:pt>
                <c:pt idx="20597">
                  <c:v>450.8578</c:v>
                </c:pt>
                <c:pt idx="20598">
                  <c:v>450.86059999999998</c:v>
                </c:pt>
                <c:pt idx="20599">
                  <c:v>450.86380000000003</c:v>
                </c:pt>
                <c:pt idx="20600">
                  <c:v>450.86630000000002</c:v>
                </c:pt>
                <c:pt idx="20601">
                  <c:v>450.8689</c:v>
                </c:pt>
                <c:pt idx="20602">
                  <c:v>450.87060000000002</c:v>
                </c:pt>
                <c:pt idx="20603">
                  <c:v>450.8741</c:v>
                </c:pt>
                <c:pt idx="20604">
                  <c:v>450.8775</c:v>
                </c:pt>
                <c:pt idx="20605">
                  <c:v>450.88060000000002</c:v>
                </c:pt>
                <c:pt idx="20606">
                  <c:v>450.88529999999997</c:v>
                </c:pt>
                <c:pt idx="20607">
                  <c:v>450.88839999999999</c:v>
                </c:pt>
                <c:pt idx="20608">
                  <c:v>450.89019999999999</c:v>
                </c:pt>
                <c:pt idx="20609">
                  <c:v>450.89319999999998</c:v>
                </c:pt>
                <c:pt idx="20610">
                  <c:v>450.89819999999997</c:v>
                </c:pt>
                <c:pt idx="20611">
                  <c:v>450.9006</c:v>
                </c:pt>
                <c:pt idx="20612">
                  <c:v>450.9033</c:v>
                </c:pt>
                <c:pt idx="20613">
                  <c:v>450.90600000000001</c:v>
                </c:pt>
                <c:pt idx="20614">
                  <c:v>450.90879999999999</c:v>
                </c:pt>
                <c:pt idx="20615">
                  <c:v>450.91269999999997</c:v>
                </c:pt>
                <c:pt idx="20616">
                  <c:v>450.91500000000002</c:v>
                </c:pt>
                <c:pt idx="20617">
                  <c:v>450.91739999999999</c:v>
                </c:pt>
                <c:pt idx="20618">
                  <c:v>450.92200000000003</c:v>
                </c:pt>
                <c:pt idx="20619">
                  <c:v>450.92399999999998</c:v>
                </c:pt>
                <c:pt idx="20620">
                  <c:v>450.92779999999999</c:v>
                </c:pt>
                <c:pt idx="20621">
                  <c:v>450.93</c:v>
                </c:pt>
                <c:pt idx="20622">
                  <c:v>450.93259999999998</c:v>
                </c:pt>
                <c:pt idx="20623">
                  <c:v>450.93459999999999</c:v>
                </c:pt>
                <c:pt idx="20624">
                  <c:v>450.93959999999998</c:v>
                </c:pt>
                <c:pt idx="20625">
                  <c:v>450.94110000000001</c:v>
                </c:pt>
                <c:pt idx="20626">
                  <c:v>450.94529999999997</c:v>
                </c:pt>
                <c:pt idx="20627">
                  <c:v>450.94839999999999</c:v>
                </c:pt>
                <c:pt idx="20628">
                  <c:v>450.9504</c:v>
                </c:pt>
                <c:pt idx="20629">
                  <c:v>450.95330000000001</c:v>
                </c:pt>
                <c:pt idx="20630">
                  <c:v>450.95699999999999</c:v>
                </c:pt>
                <c:pt idx="20631">
                  <c:v>450.9579</c:v>
                </c:pt>
                <c:pt idx="20632">
                  <c:v>450.96080000000001</c:v>
                </c:pt>
                <c:pt idx="20633">
                  <c:v>450.96499999999997</c:v>
                </c:pt>
                <c:pt idx="20634">
                  <c:v>450.96850000000001</c:v>
                </c:pt>
                <c:pt idx="20635">
                  <c:v>450.97289999999998</c:v>
                </c:pt>
                <c:pt idx="20636">
                  <c:v>450.97500000000002</c:v>
                </c:pt>
                <c:pt idx="20637">
                  <c:v>450.97699999999998</c:v>
                </c:pt>
                <c:pt idx="20638">
                  <c:v>450.98050000000001</c:v>
                </c:pt>
                <c:pt idx="20639">
                  <c:v>450.98200000000003</c:v>
                </c:pt>
                <c:pt idx="20640">
                  <c:v>450.98419999999999</c:v>
                </c:pt>
                <c:pt idx="20641">
                  <c:v>450.98899999999998</c:v>
                </c:pt>
                <c:pt idx="20642">
                  <c:v>450.99119999999999</c:v>
                </c:pt>
                <c:pt idx="20643">
                  <c:v>450.99459999999999</c:v>
                </c:pt>
                <c:pt idx="20644">
                  <c:v>450.99700000000001</c:v>
                </c:pt>
                <c:pt idx="20645">
                  <c:v>451</c:v>
                </c:pt>
                <c:pt idx="20646">
                  <c:v>451.00240000000002</c:v>
                </c:pt>
                <c:pt idx="20647">
                  <c:v>451.00439999999998</c:v>
                </c:pt>
                <c:pt idx="20648">
                  <c:v>451.00920000000002</c:v>
                </c:pt>
                <c:pt idx="20649">
                  <c:v>451.01190000000003</c:v>
                </c:pt>
                <c:pt idx="20650">
                  <c:v>451.01499999999999</c:v>
                </c:pt>
                <c:pt idx="20651">
                  <c:v>451.01740000000001</c:v>
                </c:pt>
                <c:pt idx="20652">
                  <c:v>451.01949999999999</c:v>
                </c:pt>
                <c:pt idx="20653">
                  <c:v>451.02280000000002</c:v>
                </c:pt>
                <c:pt idx="20654">
                  <c:v>451.02640000000002</c:v>
                </c:pt>
                <c:pt idx="20655">
                  <c:v>451.02850000000001</c:v>
                </c:pt>
                <c:pt idx="20656">
                  <c:v>451.0324</c:v>
                </c:pt>
                <c:pt idx="20657">
                  <c:v>451.0367</c:v>
                </c:pt>
                <c:pt idx="20658">
                  <c:v>451.0394</c:v>
                </c:pt>
                <c:pt idx="20659">
                  <c:v>451.0421</c:v>
                </c:pt>
                <c:pt idx="20660">
                  <c:v>451.04520000000002</c:v>
                </c:pt>
                <c:pt idx="20661">
                  <c:v>451.048</c:v>
                </c:pt>
                <c:pt idx="20662">
                  <c:v>451.05040000000002</c:v>
                </c:pt>
                <c:pt idx="20663">
                  <c:v>451.05410000000001</c:v>
                </c:pt>
                <c:pt idx="20664">
                  <c:v>451.05779999999999</c:v>
                </c:pt>
                <c:pt idx="20665">
                  <c:v>451.06020000000001</c:v>
                </c:pt>
                <c:pt idx="20666">
                  <c:v>451.0634</c:v>
                </c:pt>
                <c:pt idx="20667">
                  <c:v>451.06670000000003</c:v>
                </c:pt>
                <c:pt idx="20668">
                  <c:v>451.06920000000002</c:v>
                </c:pt>
                <c:pt idx="20669">
                  <c:v>451.07100000000003</c:v>
                </c:pt>
                <c:pt idx="20670">
                  <c:v>451.07560000000001</c:v>
                </c:pt>
                <c:pt idx="20671">
                  <c:v>451.07780000000002</c:v>
                </c:pt>
                <c:pt idx="20672">
                  <c:v>451.08240000000001</c:v>
                </c:pt>
                <c:pt idx="20673">
                  <c:v>451.08420000000001</c:v>
                </c:pt>
                <c:pt idx="20674">
                  <c:v>451.08870000000002</c:v>
                </c:pt>
                <c:pt idx="20675">
                  <c:v>451.09</c:v>
                </c:pt>
                <c:pt idx="20676">
                  <c:v>451.09379999999999</c:v>
                </c:pt>
                <c:pt idx="20677">
                  <c:v>451.09660000000002</c:v>
                </c:pt>
                <c:pt idx="20678">
                  <c:v>451.10079999999999</c:v>
                </c:pt>
                <c:pt idx="20679">
                  <c:v>451.10410000000002</c:v>
                </c:pt>
                <c:pt idx="20680">
                  <c:v>451.1078</c:v>
                </c:pt>
                <c:pt idx="20681">
                  <c:v>451.11180000000002</c:v>
                </c:pt>
                <c:pt idx="20682">
                  <c:v>451.11369999999999</c:v>
                </c:pt>
                <c:pt idx="20683">
                  <c:v>451.11500000000001</c:v>
                </c:pt>
                <c:pt idx="20684">
                  <c:v>451.11959999999999</c:v>
                </c:pt>
                <c:pt idx="20685">
                  <c:v>451.12200000000001</c:v>
                </c:pt>
                <c:pt idx="20686">
                  <c:v>451.12580000000003</c:v>
                </c:pt>
                <c:pt idx="20687">
                  <c:v>451.12939999999998</c:v>
                </c:pt>
                <c:pt idx="20688">
                  <c:v>451.1318</c:v>
                </c:pt>
                <c:pt idx="20689">
                  <c:v>451.13479999999998</c:v>
                </c:pt>
                <c:pt idx="20690">
                  <c:v>451.13740000000001</c:v>
                </c:pt>
                <c:pt idx="20691">
                  <c:v>451.14100000000002</c:v>
                </c:pt>
                <c:pt idx="20692">
                  <c:v>451.14359999999999</c:v>
                </c:pt>
                <c:pt idx="20693">
                  <c:v>451.14569999999998</c:v>
                </c:pt>
                <c:pt idx="20694">
                  <c:v>451.1481</c:v>
                </c:pt>
                <c:pt idx="20695">
                  <c:v>451.15159999999997</c:v>
                </c:pt>
                <c:pt idx="20696">
                  <c:v>451.1533</c:v>
                </c:pt>
                <c:pt idx="20697">
                  <c:v>451.15519999999998</c:v>
                </c:pt>
                <c:pt idx="20698">
                  <c:v>451.1574</c:v>
                </c:pt>
                <c:pt idx="20699">
                  <c:v>451.15940000000001</c:v>
                </c:pt>
                <c:pt idx="20700">
                  <c:v>451.16120000000001</c:v>
                </c:pt>
                <c:pt idx="20701">
                  <c:v>451.16500000000002</c:v>
                </c:pt>
                <c:pt idx="20702">
                  <c:v>451.16800000000001</c:v>
                </c:pt>
                <c:pt idx="20703">
                  <c:v>451.17290000000003</c:v>
                </c:pt>
                <c:pt idx="20704">
                  <c:v>451.17619999999999</c:v>
                </c:pt>
                <c:pt idx="20705">
                  <c:v>451.17809999999997</c:v>
                </c:pt>
                <c:pt idx="20706">
                  <c:v>451.18079999999998</c:v>
                </c:pt>
                <c:pt idx="20707">
                  <c:v>451.18279999999999</c:v>
                </c:pt>
                <c:pt idx="20708">
                  <c:v>451.18779999999998</c:v>
                </c:pt>
                <c:pt idx="20709">
                  <c:v>451.19060000000002</c:v>
                </c:pt>
                <c:pt idx="20710">
                  <c:v>451.19369999999998</c:v>
                </c:pt>
                <c:pt idx="20711">
                  <c:v>451.19659999999999</c:v>
                </c:pt>
                <c:pt idx="20712">
                  <c:v>451.19979999999998</c:v>
                </c:pt>
                <c:pt idx="20713">
                  <c:v>451.2022</c:v>
                </c:pt>
                <c:pt idx="20714">
                  <c:v>451.2045</c:v>
                </c:pt>
                <c:pt idx="20715">
                  <c:v>451.20760000000001</c:v>
                </c:pt>
                <c:pt idx="20716">
                  <c:v>451.21089999999998</c:v>
                </c:pt>
                <c:pt idx="20717">
                  <c:v>451.21420000000001</c:v>
                </c:pt>
                <c:pt idx="20718">
                  <c:v>451.21820000000002</c:v>
                </c:pt>
                <c:pt idx="20719">
                  <c:v>451.21949999999998</c:v>
                </c:pt>
                <c:pt idx="20720">
                  <c:v>451.22230000000002</c:v>
                </c:pt>
                <c:pt idx="20721">
                  <c:v>451.22620000000001</c:v>
                </c:pt>
                <c:pt idx="20722">
                  <c:v>451.2294</c:v>
                </c:pt>
                <c:pt idx="20723">
                  <c:v>451.2328</c:v>
                </c:pt>
                <c:pt idx="20724">
                  <c:v>451.23669999999998</c:v>
                </c:pt>
                <c:pt idx="20725">
                  <c:v>451.2398</c:v>
                </c:pt>
                <c:pt idx="20726">
                  <c:v>451.2432</c:v>
                </c:pt>
                <c:pt idx="20727">
                  <c:v>451.2448</c:v>
                </c:pt>
                <c:pt idx="20728">
                  <c:v>451.2473</c:v>
                </c:pt>
                <c:pt idx="20729">
                  <c:v>451.25150000000002</c:v>
                </c:pt>
                <c:pt idx="20730">
                  <c:v>451.25479999999999</c:v>
                </c:pt>
                <c:pt idx="20731">
                  <c:v>451.25689999999997</c:v>
                </c:pt>
                <c:pt idx="20732">
                  <c:v>451.26049999999998</c:v>
                </c:pt>
                <c:pt idx="20733">
                  <c:v>451.26299999999998</c:v>
                </c:pt>
                <c:pt idx="20734">
                  <c:v>451.26639999999998</c:v>
                </c:pt>
                <c:pt idx="20735">
                  <c:v>451.2706</c:v>
                </c:pt>
                <c:pt idx="20736">
                  <c:v>451.27300000000002</c:v>
                </c:pt>
                <c:pt idx="20737">
                  <c:v>451.2765</c:v>
                </c:pt>
                <c:pt idx="20738">
                  <c:v>451.2783</c:v>
                </c:pt>
                <c:pt idx="20739">
                  <c:v>451.2826</c:v>
                </c:pt>
                <c:pt idx="20740">
                  <c:v>451.28609999999998</c:v>
                </c:pt>
                <c:pt idx="20741">
                  <c:v>451.28960000000001</c:v>
                </c:pt>
                <c:pt idx="20742">
                  <c:v>451.29070000000002</c:v>
                </c:pt>
                <c:pt idx="20743">
                  <c:v>451.29360000000003</c:v>
                </c:pt>
                <c:pt idx="20744">
                  <c:v>451.29590000000002</c:v>
                </c:pt>
                <c:pt idx="20745">
                  <c:v>451.2987</c:v>
                </c:pt>
                <c:pt idx="20746">
                  <c:v>451.3</c:v>
                </c:pt>
                <c:pt idx="20747">
                  <c:v>451.30279999999999</c:v>
                </c:pt>
                <c:pt idx="20748">
                  <c:v>451.30739999999997</c:v>
                </c:pt>
                <c:pt idx="20749">
                  <c:v>451.30959999999999</c:v>
                </c:pt>
                <c:pt idx="20750">
                  <c:v>451.31279999999998</c:v>
                </c:pt>
                <c:pt idx="20751">
                  <c:v>451.31560000000002</c:v>
                </c:pt>
                <c:pt idx="20752">
                  <c:v>451.31900000000002</c:v>
                </c:pt>
                <c:pt idx="20753">
                  <c:v>451.32080000000002</c:v>
                </c:pt>
                <c:pt idx="20754">
                  <c:v>451.32440000000003</c:v>
                </c:pt>
                <c:pt idx="20755">
                  <c:v>451.32639999999998</c:v>
                </c:pt>
                <c:pt idx="20756">
                  <c:v>451.32909999999998</c:v>
                </c:pt>
                <c:pt idx="20757">
                  <c:v>451.33300000000003</c:v>
                </c:pt>
                <c:pt idx="20758">
                  <c:v>451.33659999999998</c:v>
                </c:pt>
                <c:pt idx="20759">
                  <c:v>451.33870000000002</c:v>
                </c:pt>
                <c:pt idx="20760">
                  <c:v>451.3408</c:v>
                </c:pt>
                <c:pt idx="20761">
                  <c:v>451.34320000000002</c:v>
                </c:pt>
                <c:pt idx="20762">
                  <c:v>451.34769999999997</c:v>
                </c:pt>
                <c:pt idx="20763">
                  <c:v>451.34960000000001</c:v>
                </c:pt>
                <c:pt idx="20764">
                  <c:v>451.35340000000002</c:v>
                </c:pt>
                <c:pt idx="20765">
                  <c:v>451.35750000000002</c:v>
                </c:pt>
                <c:pt idx="20766">
                  <c:v>451.36070000000001</c:v>
                </c:pt>
                <c:pt idx="20767">
                  <c:v>451.36329999999998</c:v>
                </c:pt>
                <c:pt idx="20768">
                  <c:v>451.36799999999999</c:v>
                </c:pt>
                <c:pt idx="20769">
                  <c:v>451.3707</c:v>
                </c:pt>
                <c:pt idx="20770">
                  <c:v>451.37279999999998</c:v>
                </c:pt>
                <c:pt idx="20771">
                  <c:v>451.37479999999999</c:v>
                </c:pt>
                <c:pt idx="20772">
                  <c:v>451.37819999999999</c:v>
                </c:pt>
                <c:pt idx="20773">
                  <c:v>451.38130000000001</c:v>
                </c:pt>
                <c:pt idx="20774">
                  <c:v>451.38339999999999</c:v>
                </c:pt>
                <c:pt idx="20775">
                  <c:v>451.38780000000003</c:v>
                </c:pt>
                <c:pt idx="20776">
                  <c:v>451.3929</c:v>
                </c:pt>
                <c:pt idx="20777">
                  <c:v>451.39499999999998</c:v>
                </c:pt>
                <c:pt idx="20778">
                  <c:v>451.3981</c:v>
                </c:pt>
                <c:pt idx="20779">
                  <c:v>451.4015</c:v>
                </c:pt>
                <c:pt idx="20780">
                  <c:v>451.4008</c:v>
                </c:pt>
                <c:pt idx="20781">
                  <c:v>451.40469999999999</c:v>
                </c:pt>
                <c:pt idx="20782">
                  <c:v>451.40879999999999</c:v>
                </c:pt>
                <c:pt idx="20783">
                  <c:v>451.41109999999998</c:v>
                </c:pt>
                <c:pt idx="20784">
                  <c:v>451.41370000000001</c:v>
                </c:pt>
                <c:pt idx="20785">
                  <c:v>451.41500000000002</c:v>
                </c:pt>
                <c:pt idx="20786">
                  <c:v>451.41950000000003</c:v>
                </c:pt>
                <c:pt idx="20787">
                  <c:v>451.42129999999997</c:v>
                </c:pt>
                <c:pt idx="20788">
                  <c:v>451.42439999999999</c:v>
                </c:pt>
                <c:pt idx="20789">
                  <c:v>451.42700000000002</c:v>
                </c:pt>
                <c:pt idx="20790">
                  <c:v>451.43029999999999</c:v>
                </c:pt>
                <c:pt idx="20791">
                  <c:v>451.43259999999998</c:v>
                </c:pt>
                <c:pt idx="20792">
                  <c:v>451.4375</c:v>
                </c:pt>
                <c:pt idx="20793">
                  <c:v>451.43959999999998</c:v>
                </c:pt>
                <c:pt idx="20794">
                  <c:v>451.44240000000002</c:v>
                </c:pt>
                <c:pt idx="20795">
                  <c:v>451.44499999999999</c:v>
                </c:pt>
                <c:pt idx="20796">
                  <c:v>451.44869999999997</c:v>
                </c:pt>
                <c:pt idx="20797">
                  <c:v>451.45119999999997</c:v>
                </c:pt>
                <c:pt idx="20798">
                  <c:v>451.4522</c:v>
                </c:pt>
                <c:pt idx="20799">
                  <c:v>451.45740000000001</c:v>
                </c:pt>
                <c:pt idx="20800">
                  <c:v>451.46120000000002</c:v>
                </c:pt>
                <c:pt idx="20801">
                  <c:v>451.46109999999999</c:v>
                </c:pt>
                <c:pt idx="20802">
                  <c:v>451.46460000000002</c:v>
                </c:pt>
                <c:pt idx="20803">
                  <c:v>451.46640000000002</c:v>
                </c:pt>
                <c:pt idx="20804">
                  <c:v>451.4701</c:v>
                </c:pt>
                <c:pt idx="20805">
                  <c:v>451.47399999999999</c:v>
                </c:pt>
                <c:pt idx="20806">
                  <c:v>451.47660000000002</c:v>
                </c:pt>
                <c:pt idx="20807">
                  <c:v>451.47919999999999</c:v>
                </c:pt>
                <c:pt idx="20808">
                  <c:v>451.48239999999998</c:v>
                </c:pt>
                <c:pt idx="20809">
                  <c:v>451.48689999999999</c:v>
                </c:pt>
                <c:pt idx="20810">
                  <c:v>451.48809999999997</c:v>
                </c:pt>
                <c:pt idx="20811">
                  <c:v>451.49079999999998</c:v>
                </c:pt>
                <c:pt idx="20812">
                  <c:v>451.49329999999998</c:v>
                </c:pt>
                <c:pt idx="20813">
                  <c:v>451.49650000000003</c:v>
                </c:pt>
                <c:pt idx="20814">
                  <c:v>451.50040000000001</c:v>
                </c:pt>
                <c:pt idx="20815">
                  <c:v>451.50170000000003</c:v>
                </c:pt>
                <c:pt idx="20816">
                  <c:v>451.50569999999999</c:v>
                </c:pt>
                <c:pt idx="20817">
                  <c:v>451.50740000000002</c:v>
                </c:pt>
                <c:pt idx="20818">
                  <c:v>451.51060000000001</c:v>
                </c:pt>
                <c:pt idx="20819">
                  <c:v>451.51440000000002</c:v>
                </c:pt>
                <c:pt idx="20820">
                  <c:v>451.51650000000001</c:v>
                </c:pt>
                <c:pt idx="20821">
                  <c:v>451.5188</c:v>
                </c:pt>
                <c:pt idx="20822">
                  <c:v>451.52170000000001</c:v>
                </c:pt>
                <c:pt idx="20823">
                  <c:v>451.524</c:v>
                </c:pt>
                <c:pt idx="20824">
                  <c:v>451.52850000000001</c:v>
                </c:pt>
                <c:pt idx="20825">
                  <c:v>451.5301</c:v>
                </c:pt>
                <c:pt idx="20826">
                  <c:v>451.53469999999999</c:v>
                </c:pt>
                <c:pt idx="20827">
                  <c:v>451.53699999999998</c:v>
                </c:pt>
                <c:pt idx="20828">
                  <c:v>451.54059999999998</c:v>
                </c:pt>
                <c:pt idx="20829">
                  <c:v>451.54419999999999</c:v>
                </c:pt>
                <c:pt idx="20830">
                  <c:v>451.54680000000002</c:v>
                </c:pt>
                <c:pt idx="20831">
                  <c:v>451.5496</c:v>
                </c:pt>
                <c:pt idx="20832">
                  <c:v>451.553</c:v>
                </c:pt>
                <c:pt idx="20833">
                  <c:v>451.55500000000001</c:v>
                </c:pt>
                <c:pt idx="20834">
                  <c:v>451.55880000000002</c:v>
                </c:pt>
                <c:pt idx="20835">
                  <c:v>451.56099999999998</c:v>
                </c:pt>
                <c:pt idx="20836">
                  <c:v>451.56459999999998</c:v>
                </c:pt>
                <c:pt idx="20837">
                  <c:v>451.56619999999998</c:v>
                </c:pt>
                <c:pt idx="20838">
                  <c:v>451.56979999999999</c:v>
                </c:pt>
                <c:pt idx="20839">
                  <c:v>451.57150000000001</c:v>
                </c:pt>
                <c:pt idx="20840">
                  <c:v>451.57429999999999</c:v>
                </c:pt>
                <c:pt idx="20841">
                  <c:v>451.5772</c:v>
                </c:pt>
                <c:pt idx="20842">
                  <c:v>451.5806</c:v>
                </c:pt>
                <c:pt idx="20843">
                  <c:v>451.5822</c:v>
                </c:pt>
                <c:pt idx="20844">
                  <c:v>451.58620000000002</c:v>
                </c:pt>
                <c:pt idx="20845">
                  <c:v>451.589</c:v>
                </c:pt>
                <c:pt idx="20846">
                  <c:v>451.59160000000003</c:v>
                </c:pt>
                <c:pt idx="20847">
                  <c:v>451.59440000000001</c:v>
                </c:pt>
                <c:pt idx="20848">
                  <c:v>451.59739999999999</c:v>
                </c:pt>
                <c:pt idx="20849">
                  <c:v>451.60019999999997</c:v>
                </c:pt>
                <c:pt idx="20850">
                  <c:v>451.6053</c:v>
                </c:pt>
                <c:pt idx="20851">
                  <c:v>451.60739999999998</c:v>
                </c:pt>
                <c:pt idx="20852">
                  <c:v>451.60939999999999</c:v>
                </c:pt>
                <c:pt idx="20853">
                  <c:v>451.61250000000001</c:v>
                </c:pt>
                <c:pt idx="20854">
                  <c:v>451.61470000000003</c:v>
                </c:pt>
                <c:pt idx="20855">
                  <c:v>451.61669999999998</c:v>
                </c:pt>
                <c:pt idx="20856">
                  <c:v>451.62</c:v>
                </c:pt>
                <c:pt idx="20857">
                  <c:v>451.62389999999999</c:v>
                </c:pt>
                <c:pt idx="20858">
                  <c:v>451.62740000000002</c:v>
                </c:pt>
                <c:pt idx="20859">
                  <c:v>451.62900000000002</c:v>
                </c:pt>
                <c:pt idx="20860">
                  <c:v>451.63260000000002</c:v>
                </c:pt>
                <c:pt idx="20861">
                  <c:v>451.63470000000001</c:v>
                </c:pt>
                <c:pt idx="20862">
                  <c:v>451.6388</c:v>
                </c:pt>
                <c:pt idx="20863">
                  <c:v>451.64060000000001</c:v>
                </c:pt>
                <c:pt idx="20864">
                  <c:v>451.64370000000002</c:v>
                </c:pt>
                <c:pt idx="20865">
                  <c:v>451.64550000000003</c:v>
                </c:pt>
                <c:pt idx="20866">
                  <c:v>451.65039999999999</c:v>
                </c:pt>
                <c:pt idx="20867">
                  <c:v>451.65190000000001</c:v>
                </c:pt>
                <c:pt idx="20868">
                  <c:v>451.65629999999999</c:v>
                </c:pt>
                <c:pt idx="20869">
                  <c:v>451.65780000000001</c:v>
                </c:pt>
                <c:pt idx="20870">
                  <c:v>451.66140000000001</c:v>
                </c:pt>
                <c:pt idx="20871">
                  <c:v>451.66559999999998</c:v>
                </c:pt>
                <c:pt idx="20872">
                  <c:v>451.6678</c:v>
                </c:pt>
                <c:pt idx="20873">
                  <c:v>451.66800000000001</c:v>
                </c:pt>
                <c:pt idx="20874">
                  <c:v>451.67009999999999</c:v>
                </c:pt>
                <c:pt idx="20875">
                  <c:v>451.67500000000001</c:v>
                </c:pt>
                <c:pt idx="20876">
                  <c:v>451.67660000000001</c:v>
                </c:pt>
                <c:pt idx="20877">
                  <c:v>451.67970000000003</c:v>
                </c:pt>
                <c:pt idx="20878">
                  <c:v>451.68029999999999</c:v>
                </c:pt>
                <c:pt idx="20879">
                  <c:v>451.68419999999998</c:v>
                </c:pt>
                <c:pt idx="20880">
                  <c:v>451.68630000000002</c:v>
                </c:pt>
                <c:pt idx="20881">
                  <c:v>451.68979999999999</c:v>
                </c:pt>
                <c:pt idx="20882">
                  <c:v>451.69139999999999</c:v>
                </c:pt>
                <c:pt idx="20883">
                  <c:v>451.6961</c:v>
                </c:pt>
                <c:pt idx="20884">
                  <c:v>451.69749999999999</c:v>
                </c:pt>
                <c:pt idx="20885">
                  <c:v>451.70069999999998</c:v>
                </c:pt>
                <c:pt idx="20886">
                  <c:v>451.70310000000001</c:v>
                </c:pt>
                <c:pt idx="20887">
                  <c:v>451.7081</c:v>
                </c:pt>
                <c:pt idx="20888">
                  <c:v>451.71100000000001</c:v>
                </c:pt>
                <c:pt idx="20889">
                  <c:v>451.71460000000002</c:v>
                </c:pt>
                <c:pt idx="20890">
                  <c:v>451.71570000000003</c:v>
                </c:pt>
                <c:pt idx="20891">
                  <c:v>451.72</c:v>
                </c:pt>
                <c:pt idx="20892">
                  <c:v>451.7217</c:v>
                </c:pt>
                <c:pt idx="20893">
                  <c:v>451.72519999999997</c:v>
                </c:pt>
                <c:pt idx="20894">
                  <c:v>451.72809999999998</c:v>
                </c:pt>
                <c:pt idx="20895">
                  <c:v>451.73020000000002</c:v>
                </c:pt>
                <c:pt idx="20896">
                  <c:v>451.7328</c:v>
                </c:pt>
                <c:pt idx="20897">
                  <c:v>451.73630000000003</c:v>
                </c:pt>
                <c:pt idx="20898">
                  <c:v>451.73759999999999</c:v>
                </c:pt>
                <c:pt idx="20899">
                  <c:v>451.74160000000001</c:v>
                </c:pt>
                <c:pt idx="20900">
                  <c:v>451.74459999999999</c:v>
                </c:pt>
                <c:pt idx="20901">
                  <c:v>451.74599999999998</c:v>
                </c:pt>
                <c:pt idx="20902">
                  <c:v>451.74919999999997</c:v>
                </c:pt>
                <c:pt idx="20903">
                  <c:v>451.75240000000002</c:v>
                </c:pt>
                <c:pt idx="20904">
                  <c:v>451.75619999999998</c:v>
                </c:pt>
                <c:pt idx="20905">
                  <c:v>451.75920000000002</c:v>
                </c:pt>
                <c:pt idx="20906">
                  <c:v>451.762</c:v>
                </c:pt>
                <c:pt idx="20907">
                  <c:v>451.7638</c:v>
                </c:pt>
                <c:pt idx="20908">
                  <c:v>451.76670000000001</c:v>
                </c:pt>
                <c:pt idx="20909">
                  <c:v>451.76949999999999</c:v>
                </c:pt>
                <c:pt idx="20910">
                  <c:v>451.7724</c:v>
                </c:pt>
                <c:pt idx="20911">
                  <c:v>451.7758</c:v>
                </c:pt>
                <c:pt idx="20912">
                  <c:v>451.7783</c:v>
                </c:pt>
                <c:pt idx="20913">
                  <c:v>451.77960000000002</c:v>
                </c:pt>
                <c:pt idx="20914">
                  <c:v>451.78359999999998</c:v>
                </c:pt>
                <c:pt idx="20915">
                  <c:v>451.78579999999999</c:v>
                </c:pt>
                <c:pt idx="20916">
                  <c:v>451.78859999999997</c:v>
                </c:pt>
                <c:pt idx="20917">
                  <c:v>451.79109999999997</c:v>
                </c:pt>
                <c:pt idx="20918">
                  <c:v>451.7944</c:v>
                </c:pt>
                <c:pt idx="20919">
                  <c:v>451.79700000000003</c:v>
                </c:pt>
                <c:pt idx="20920">
                  <c:v>451.80070000000001</c:v>
                </c:pt>
                <c:pt idx="20921">
                  <c:v>451.80099999999999</c:v>
                </c:pt>
                <c:pt idx="20922">
                  <c:v>451.80439999999999</c:v>
                </c:pt>
                <c:pt idx="20923">
                  <c:v>451.80759999999998</c:v>
                </c:pt>
                <c:pt idx="20924">
                  <c:v>451.81150000000002</c:v>
                </c:pt>
                <c:pt idx="20925">
                  <c:v>451.81330000000003</c:v>
                </c:pt>
                <c:pt idx="20926">
                  <c:v>451.81779999999998</c:v>
                </c:pt>
                <c:pt idx="20927">
                  <c:v>451.82069999999999</c:v>
                </c:pt>
                <c:pt idx="20928">
                  <c:v>451.82339999999999</c:v>
                </c:pt>
                <c:pt idx="20929">
                  <c:v>451.82659999999998</c:v>
                </c:pt>
                <c:pt idx="20930">
                  <c:v>451.82810000000001</c:v>
                </c:pt>
                <c:pt idx="20931">
                  <c:v>451.83159999999998</c:v>
                </c:pt>
                <c:pt idx="20932">
                  <c:v>451.834</c:v>
                </c:pt>
                <c:pt idx="20933">
                  <c:v>451.83839999999998</c:v>
                </c:pt>
                <c:pt idx="20934">
                  <c:v>451.84120000000001</c:v>
                </c:pt>
                <c:pt idx="20935">
                  <c:v>451.84390000000002</c:v>
                </c:pt>
                <c:pt idx="20936">
                  <c:v>451.84559999999999</c:v>
                </c:pt>
                <c:pt idx="20937">
                  <c:v>451.84820000000002</c:v>
                </c:pt>
                <c:pt idx="20938">
                  <c:v>451.84969999999998</c:v>
                </c:pt>
                <c:pt idx="20939">
                  <c:v>451.8546</c:v>
                </c:pt>
                <c:pt idx="20940">
                  <c:v>451.85599999999999</c:v>
                </c:pt>
                <c:pt idx="20941">
                  <c:v>451.85879999999997</c:v>
                </c:pt>
                <c:pt idx="20942">
                  <c:v>451.86099999999999</c:v>
                </c:pt>
                <c:pt idx="20943">
                  <c:v>451.86399999999998</c:v>
                </c:pt>
                <c:pt idx="20944">
                  <c:v>451.86680000000001</c:v>
                </c:pt>
                <c:pt idx="20945">
                  <c:v>451.86939999999998</c:v>
                </c:pt>
                <c:pt idx="20946">
                  <c:v>451.87220000000002</c:v>
                </c:pt>
                <c:pt idx="20947">
                  <c:v>451.87479999999999</c:v>
                </c:pt>
                <c:pt idx="20948">
                  <c:v>451.87849999999997</c:v>
                </c:pt>
                <c:pt idx="20949">
                  <c:v>451.88240000000002</c:v>
                </c:pt>
                <c:pt idx="20950">
                  <c:v>451.88560000000001</c:v>
                </c:pt>
                <c:pt idx="20951">
                  <c:v>451.88869999999997</c:v>
                </c:pt>
                <c:pt idx="20952">
                  <c:v>451.89249999999998</c:v>
                </c:pt>
                <c:pt idx="20953">
                  <c:v>451.89400000000001</c:v>
                </c:pt>
                <c:pt idx="20954">
                  <c:v>451.89760000000001</c:v>
                </c:pt>
                <c:pt idx="20955">
                  <c:v>451.89879999999999</c:v>
                </c:pt>
                <c:pt idx="20956">
                  <c:v>451.90179999999998</c:v>
                </c:pt>
                <c:pt idx="20957">
                  <c:v>451.90519999999998</c:v>
                </c:pt>
                <c:pt idx="20958">
                  <c:v>451.9074</c:v>
                </c:pt>
                <c:pt idx="20959">
                  <c:v>451.91019999999997</c:v>
                </c:pt>
                <c:pt idx="20960">
                  <c:v>451.9126</c:v>
                </c:pt>
                <c:pt idx="20961">
                  <c:v>451.91660000000002</c:v>
                </c:pt>
                <c:pt idx="20962">
                  <c:v>451.92009999999999</c:v>
                </c:pt>
                <c:pt idx="20963">
                  <c:v>451.92189999999999</c:v>
                </c:pt>
                <c:pt idx="20964">
                  <c:v>451.92349999999999</c:v>
                </c:pt>
                <c:pt idx="20965">
                  <c:v>451.92619999999999</c:v>
                </c:pt>
                <c:pt idx="20966">
                  <c:v>451.9282</c:v>
                </c:pt>
                <c:pt idx="20967">
                  <c:v>451.93060000000003</c:v>
                </c:pt>
                <c:pt idx="20968">
                  <c:v>451.93239999999997</c:v>
                </c:pt>
                <c:pt idx="20969">
                  <c:v>451.93779999999998</c:v>
                </c:pt>
                <c:pt idx="20970">
                  <c:v>451.94060000000002</c:v>
                </c:pt>
                <c:pt idx="20971">
                  <c:v>451.94119999999998</c:v>
                </c:pt>
                <c:pt idx="20972">
                  <c:v>451.9452</c:v>
                </c:pt>
                <c:pt idx="20973">
                  <c:v>451.9477</c:v>
                </c:pt>
                <c:pt idx="20974">
                  <c:v>451.94920000000002</c:v>
                </c:pt>
                <c:pt idx="20975">
                  <c:v>451.95240000000001</c:v>
                </c:pt>
                <c:pt idx="20976">
                  <c:v>451.95409999999998</c:v>
                </c:pt>
                <c:pt idx="20977">
                  <c:v>451.95819999999998</c:v>
                </c:pt>
                <c:pt idx="20978">
                  <c:v>451.96129999999999</c:v>
                </c:pt>
                <c:pt idx="20979">
                  <c:v>451.96440000000001</c:v>
                </c:pt>
                <c:pt idx="20980">
                  <c:v>451.9676</c:v>
                </c:pt>
                <c:pt idx="20981">
                  <c:v>451.97019999999998</c:v>
                </c:pt>
                <c:pt idx="20982">
                  <c:v>451.97320000000002</c:v>
                </c:pt>
                <c:pt idx="20983">
                  <c:v>451.97629999999998</c:v>
                </c:pt>
                <c:pt idx="20984">
                  <c:v>451.97730000000001</c:v>
                </c:pt>
                <c:pt idx="20985">
                  <c:v>451.98090000000002</c:v>
                </c:pt>
                <c:pt idx="20986">
                  <c:v>451.98329999999999</c:v>
                </c:pt>
                <c:pt idx="20987">
                  <c:v>451.98719999999997</c:v>
                </c:pt>
                <c:pt idx="20988">
                  <c:v>451.98950000000002</c:v>
                </c:pt>
                <c:pt idx="20989">
                  <c:v>451.99220000000003</c:v>
                </c:pt>
                <c:pt idx="20990">
                  <c:v>451.99439999999998</c:v>
                </c:pt>
                <c:pt idx="20991">
                  <c:v>451.99790000000002</c:v>
                </c:pt>
                <c:pt idx="20992">
                  <c:v>452</c:v>
                </c:pt>
                <c:pt idx="20993">
                  <c:v>452.00369999999998</c:v>
                </c:pt>
                <c:pt idx="20994">
                  <c:v>452.00670000000002</c:v>
                </c:pt>
                <c:pt idx="20995">
                  <c:v>452.00959999999998</c:v>
                </c:pt>
                <c:pt idx="20996">
                  <c:v>452.0129</c:v>
                </c:pt>
                <c:pt idx="20997">
                  <c:v>452.0147</c:v>
                </c:pt>
                <c:pt idx="20998">
                  <c:v>452.01760000000002</c:v>
                </c:pt>
                <c:pt idx="20999">
                  <c:v>452.01960000000003</c:v>
                </c:pt>
                <c:pt idx="21000">
                  <c:v>452.0222</c:v>
                </c:pt>
                <c:pt idx="21001">
                  <c:v>452.02440000000001</c:v>
                </c:pt>
                <c:pt idx="21002">
                  <c:v>452.02600000000001</c:v>
                </c:pt>
                <c:pt idx="21003">
                  <c:v>452.02879999999999</c:v>
                </c:pt>
                <c:pt idx="21004">
                  <c:v>452.03179999999998</c:v>
                </c:pt>
                <c:pt idx="21005">
                  <c:v>452.03359999999998</c:v>
                </c:pt>
                <c:pt idx="21006">
                  <c:v>452.03519999999997</c:v>
                </c:pt>
                <c:pt idx="21007">
                  <c:v>452.0394</c:v>
                </c:pt>
                <c:pt idx="21008">
                  <c:v>452.04219999999998</c:v>
                </c:pt>
                <c:pt idx="21009">
                  <c:v>452.04419999999999</c:v>
                </c:pt>
                <c:pt idx="21010">
                  <c:v>452.04719999999998</c:v>
                </c:pt>
                <c:pt idx="21011">
                  <c:v>452.05099999999999</c:v>
                </c:pt>
                <c:pt idx="21012">
                  <c:v>452.05290000000002</c:v>
                </c:pt>
                <c:pt idx="21013">
                  <c:v>452.05630000000002</c:v>
                </c:pt>
                <c:pt idx="21014">
                  <c:v>452.06049999999999</c:v>
                </c:pt>
                <c:pt idx="21015">
                  <c:v>452.06290000000001</c:v>
                </c:pt>
                <c:pt idx="21016">
                  <c:v>452.06619999999998</c:v>
                </c:pt>
                <c:pt idx="21017">
                  <c:v>452.06939999999997</c:v>
                </c:pt>
                <c:pt idx="21018">
                  <c:v>452.07060000000001</c:v>
                </c:pt>
                <c:pt idx="21019">
                  <c:v>452.07459999999998</c:v>
                </c:pt>
                <c:pt idx="21020">
                  <c:v>452.07619999999997</c:v>
                </c:pt>
                <c:pt idx="21021">
                  <c:v>452.08089999999999</c:v>
                </c:pt>
                <c:pt idx="21022">
                  <c:v>452.08300000000003</c:v>
                </c:pt>
                <c:pt idx="21023">
                  <c:v>452.08519999999999</c:v>
                </c:pt>
                <c:pt idx="21024">
                  <c:v>452.08780000000002</c:v>
                </c:pt>
                <c:pt idx="21025">
                  <c:v>452.0899</c:v>
                </c:pt>
                <c:pt idx="21026">
                  <c:v>452.09280000000001</c:v>
                </c:pt>
                <c:pt idx="21027">
                  <c:v>452.09539999999998</c:v>
                </c:pt>
                <c:pt idx="21028">
                  <c:v>452.09870000000001</c:v>
                </c:pt>
                <c:pt idx="21029">
                  <c:v>452.10180000000003</c:v>
                </c:pt>
                <c:pt idx="21030">
                  <c:v>452.10469999999998</c:v>
                </c:pt>
                <c:pt idx="21031">
                  <c:v>452.10759999999999</c:v>
                </c:pt>
                <c:pt idx="21032">
                  <c:v>452.10899999999998</c:v>
                </c:pt>
                <c:pt idx="21033">
                  <c:v>452.11</c:v>
                </c:pt>
                <c:pt idx="21034">
                  <c:v>452.11340000000001</c:v>
                </c:pt>
                <c:pt idx="21035">
                  <c:v>452.11529999999999</c:v>
                </c:pt>
                <c:pt idx="21036">
                  <c:v>452.11599999999999</c:v>
                </c:pt>
                <c:pt idx="21037">
                  <c:v>452.11959999999999</c:v>
                </c:pt>
                <c:pt idx="21038">
                  <c:v>452.12299999999999</c:v>
                </c:pt>
                <c:pt idx="21039">
                  <c:v>452.12459999999999</c:v>
                </c:pt>
                <c:pt idx="21040">
                  <c:v>452.12740000000002</c:v>
                </c:pt>
                <c:pt idx="21041">
                  <c:v>452.13029999999998</c:v>
                </c:pt>
                <c:pt idx="21042">
                  <c:v>452.13279999999997</c:v>
                </c:pt>
                <c:pt idx="21043">
                  <c:v>452.13499999999999</c:v>
                </c:pt>
                <c:pt idx="21044">
                  <c:v>452.13760000000002</c:v>
                </c:pt>
                <c:pt idx="21045">
                  <c:v>452.14060000000001</c:v>
                </c:pt>
                <c:pt idx="21046">
                  <c:v>452.14299999999997</c:v>
                </c:pt>
                <c:pt idx="21047">
                  <c:v>452.14499999999998</c:v>
                </c:pt>
                <c:pt idx="21048">
                  <c:v>452.14870000000002</c:v>
                </c:pt>
                <c:pt idx="21049">
                  <c:v>452.15039999999999</c:v>
                </c:pt>
                <c:pt idx="21050">
                  <c:v>452.15379999999999</c:v>
                </c:pt>
                <c:pt idx="21051">
                  <c:v>452.15620000000001</c:v>
                </c:pt>
                <c:pt idx="21052">
                  <c:v>452.15890000000002</c:v>
                </c:pt>
                <c:pt idx="21053">
                  <c:v>452.161</c:v>
                </c:pt>
                <c:pt idx="21054">
                  <c:v>452.16399999999999</c:v>
                </c:pt>
                <c:pt idx="21055">
                  <c:v>452.16719999999998</c:v>
                </c:pt>
                <c:pt idx="21056">
                  <c:v>452.16890000000001</c:v>
                </c:pt>
                <c:pt idx="21057">
                  <c:v>452.17149999999998</c:v>
                </c:pt>
                <c:pt idx="21058">
                  <c:v>452.17500000000001</c:v>
                </c:pt>
                <c:pt idx="21059">
                  <c:v>452.17619999999999</c:v>
                </c:pt>
                <c:pt idx="21060">
                  <c:v>452.17919999999998</c:v>
                </c:pt>
                <c:pt idx="21061">
                  <c:v>452.18169999999998</c:v>
                </c:pt>
                <c:pt idx="21062">
                  <c:v>452.185</c:v>
                </c:pt>
                <c:pt idx="21063">
                  <c:v>452.18700000000001</c:v>
                </c:pt>
                <c:pt idx="21064">
                  <c:v>452.18970000000002</c:v>
                </c:pt>
                <c:pt idx="21065">
                  <c:v>452.19240000000002</c:v>
                </c:pt>
                <c:pt idx="21066">
                  <c:v>452.19650000000001</c:v>
                </c:pt>
                <c:pt idx="21067">
                  <c:v>452.19869999999997</c:v>
                </c:pt>
                <c:pt idx="21068">
                  <c:v>452.20139999999998</c:v>
                </c:pt>
                <c:pt idx="21069">
                  <c:v>452.20499999999998</c:v>
                </c:pt>
                <c:pt idx="21070">
                  <c:v>452.20780000000002</c:v>
                </c:pt>
                <c:pt idx="21071">
                  <c:v>452.21010000000001</c:v>
                </c:pt>
                <c:pt idx="21072">
                  <c:v>452.21370000000002</c:v>
                </c:pt>
                <c:pt idx="21073">
                  <c:v>452.21539999999999</c:v>
                </c:pt>
                <c:pt idx="21074">
                  <c:v>452.21870000000001</c:v>
                </c:pt>
                <c:pt idx="21075">
                  <c:v>452.22089999999997</c:v>
                </c:pt>
                <c:pt idx="21076">
                  <c:v>452.22320000000002</c:v>
                </c:pt>
                <c:pt idx="21077">
                  <c:v>452.22660000000002</c:v>
                </c:pt>
                <c:pt idx="21078">
                  <c:v>452.22800000000001</c:v>
                </c:pt>
                <c:pt idx="21079">
                  <c:v>452.23009999999999</c:v>
                </c:pt>
                <c:pt idx="21080">
                  <c:v>452.2328</c:v>
                </c:pt>
                <c:pt idx="21081">
                  <c:v>452.23599999999999</c:v>
                </c:pt>
                <c:pt idx="21082">
                  <c:v>452.23899999999998</c:v>
                </c:pt>
                <c:pt idx="21083">
                  <c:v>452.24029999999999</c:v>
                </c:pt>
                <c:pt idx="21084">
                  <c:v>452.24299999999999</c:v>
                </c:pt>
                <c:pt idx="21085">
                  <c:v>452.2448</c:v>
                </c:pt>
                <c:pt idx="21086">
                  <c:v>452.2491</c:v>
                </c:pt>
                <c:pt idx="21087">
                  <c:v>452.25200000000001</c:v>
                </c:pt>
                <c:pt idx="21088">
                  <c:v>452.25540000000001</c:v>
                </c:pt>
                <c:pt idx="21089">
                  <c:v>452.25880000000001</c:v>
                </c:pt>
                <c:pt idx="21090">
                  <c:v>452.26080000000002</c:v>
                </c:pt>
                <c:pt idx="21091">
                  <c:v>452.26389999999998</c:v>
                </c:pt>
                <c:pt idx="21092">
                  <c:v>452.26580000000001</c:v>
                </c:pt>
                <c:pt idx="21093">
                  <c:v>452.26799999999997</c:v>
                </c:pt>
                <c:pt idx="21094">
                  <c:v>452.2724</c:v>
                </c:pt>
                <c:pt idx="21095">
                  <c:v>452.27420000000001</c:v>
                </c:pt>
                <c:pt idx="21096">
                  <c:v>452.27620000000002</c:v>
                </c:pt>
                <c:pt idx="21097">
                  <c:v>452.27839999999998</c:v>
                </c:pt>
                <c:pt idx="21098">
                  <c:v>452.28</c:v>
                </c:pt>
                <c:pt idx="21099">
                  <c:v>452.2826</c:v>
                </c:pt>
                <c:pt idx="21100">
                  <c:v>452.2851</c:v>
                </c:pt>
                <c:pt idx="21101">
                  <c:v>452.28699999999998</c:v>
                </c:pt>
                <c:pt idx="21102">
                  <c:v>452.28910000000002</c:v>
                </c:pt>
                <c:pt idx="21103">
                  <c:v>452.29180000000002</c:v>
                </c:pt>
                <c:pt idx="21104">
                  <c:v>452.29520000000002</c:v>
                </c:pt>
                <c:pt idx="21105">
                  <c:v>452.29739999999998</c:v>
                </c:pt>
                <c:pt idx="21106">
                  <c:v>452.2989</c:v>
                </c:pt>
                <c:pt idx="21107">
                  <c:v>452.30110000000002</c:v>
                </c:pt>
                <c:pt idx="21108">
                  <c:v>452.30419999999998</c:v>
                </c:pt>
                <c:pt idx="21109">
                  <c:v>452.30470000000003</c:v>
                </c:pt>
                <c:pt idx="21110">
                  <c:v>452.30829999999997</c:v>
                </c:pt>
                <c:pt idx="21111">
                  <c:v>452.31220000000002</c:v>
                </c:pt>
                <c:pt idx="21112">
                  <c:v>452.31529999999998</c:v>
                </c:pt>
                <c:pt idx="21113">
                  <c:v>452.31639999999999</c:v>
                </c:pt>
                <c:pt idx="21114">
                  <c:v>452.31979999999999</c:v>
                </c:pt>
                <c:pt idx="21115">
                  <c:v>452.3211</c:v>
                </c:pt>
                <c:pt idx="21116">
                  <c:v>452.32459999999998</c:v>
                </c:pt>
                <c:pt idx="21117">
                  <c:v>452.32850000000002</c:v>
                </c:pt>
                <c:pt idx="21118">
                  <c:v>452.32990000000001</c:v>
                </c:pt>
                <c:pt idx="21119">
                  <c:v>452.33300000000003</c:v>
                </c:pt>
                <c:pt idx="21120">
                  <c:v>452.33609999999999</c:v>
                </c:pt>
                <c:pt idx="21121">
                  <c:v>452.339</c:v>
                </c:pt>
                <c:pt idx="21122">
                  <c:v>452.3415</c:v>
                </c:pt>
                <c:pt idx="21123">
                  <c:v>452.34460000000001</c:v>
                </c:pt>
                <c:pt idx="21124">
                  <c:v>452.3476</c:v>
                </c:pt>
                <c:pt idx="21125">
                  <c:v>452.35109999999997</c:v>
                </c:pt>
                <c:pt idx="21126">
                  <c:v>452.35219999999998</c:v>
                </c:pt>
                <c:pt idx="21127">
                  <c:v>452.3546</c:v>
                </c:pt>
                <c:pt idx="21128">
                  <c:v>452.35579999999999</c:v>
                </c:pt>
                <c:pt idx="21129">
                  <c:v>452.35919999999999</c:v>
                </c:pt>
                <c:pt idx="21130">
                  <c:v>452.36259999999999</c:v>
                </c:pt>
                <c:pt idx="21131">
                  <c:v>452.36559999999997</c:v>
                </c:pt>
                <c:pt idx="21132">
                  <c:v>452.36840000000001</c:v>
                </c:pt>
                <c:pt idx="21133">
                  <c:v>452.36959999999999</c:v>
                </c:pt>
                <c:pt idx="21134">
                  <c:v>452.3734</c:v>
                </c:pt>
                <c:pt idx="21135">
                  <c:v>452.3768</c:v>
                </c:pt>
                <c:pt idx="21136">
                  <c:v>452.37810000000002</c:v>
                </c:pt>
                <c:pt idx="21137">
                  <c:v>452.38159999999999</c:v>
                </c:pt>
                <c:pt idx="21138">
                  <c:v>452.3836</c:v>
                </c:pt>
                <c:pt idx="21139">
                  <c:v>452.38600000000002</c:v>
                </c:pt>
                <c:pt idx="21140">
                  <c:v>452.38940000000002</c:v>
                </c:pt>
                <c:pt idx="21141">
                  <c:v>452.39249999999998</c:v>
                </c:pt>
                <c:pt idx="21142">
                  <c:v>452.39449999999999</c:v>
                </c:pt>
                <c:pt idx="21143">
                  <c:v>452.39640000000003</c:v>
                </c:pt>
                <c:pt idx="21144">
                  <c:v>452.40120000000002</c:v>
                </c:pt>
                <c:pt idx="21145">
                  <c:v>452.40359999999998</c:v>
                </c:pt>
                <c:pt idx="21146">
                  <c:v>452.40660000000003</c:v>
                </c:pt>
                <c:pt idx="21147">
                  <c:v>452.40910000000002</c:v>
                </c:pt>
                <c:pt idx="21148">
                  <c:v>452.41109999999998</c:v>
                </c:pt>
                <c:pt idx="21149">
                  <c:v>452.41460000000001</c:v>
                </c:pt>
                <c:pt idx="21150">
                  <c:v>452.4162</c:v>
                </c:pt>
                <c:pt idx="21151">
                  <c:v>452.42039999999997</c:v>
                </c:pt>
                <c:pt idx="21152">
                  <c:v>452.42189999999999</c:v>
                </c:pt>
                <c:pt idx="21153">
                  <c:v>452.42340000000002</c:v>
                </c:pt>
                <c:pt idx="21154">
                  <c:v>452.42700000000002</c:v>
                </c:pt>
                <c:pt idx="21155">
                  <c:v>452.42919999999998</c:v>
                </c:pt>
                <c:pt idx="21156">
                  <c:v>452.43130000000002</c:v>
                </c:pt>
                <c:pt idx="21157">
                  <c:v>452.43419999999998</c:v>
                </c:pt>
                <c:pt idx="21158">
                  <c:v>452.43770000000001</c:v>
                </c:pt>
                <c:pt idx="21159">
                  <c:v>452.44080000000002</c:v>
                </c:pt>
                <c:pt idx="21160">
                  <c:v>452.44220000000001</c:v>
                </c:pt>
                <c:pt idx="21161">
                  <c:v>452.44589999999999</c:v>
                </c:pt>
                <c:pt idx="21162">
                  <c:v>452.44619999999998</c:v>
                </c:pt>
                <c:pt idx="21163">
                  <c:v>452.4504</c:v>
                </c:pt>
                <c:pt idx="21164">
                  <c:v>452.4522</c:v>
                </c:pt>
                <c:pt idx="21165">
                  <c:v>452.45639999999997</c:v>
                </c:pt>
                <c:pt idx="21166">
                  <c:v>452.45749999999998</c:v>
                </c:pt>
                <c:pt idx="21167">
                  <c:v>452.45979999999997</c:v>
                </c:pt>
                <c:pt idx="21168">
                  <c:v>452.46480000000003</c:v>
                </c:pt>
                <c:pt idx="21169">
                  <c:v>452.46800000000002</c:v>
                </c:pt>
                <c:pt idx="21170">
                  <c:v>452.46969999999999</c:v>
                </c:pt>
                <c:pt idx="21171">
                  <c:v>452.47280000000001</c:v>
                </c:pt>
                <c:pt idx="21172">
                  <c:v>452.47430000000003</c:v>
                </c:pt>
                <c:pt idx="21173">
                  <c:v>452.47719999999998</c:v>
                </c:pt>
                <c:pt idx="21174">
                  <c:v>452.47879999999998</c:v>
                </c:pt>
                <c:pt idx="21175">
                  <c:v>452.48200000000003</c:v>
                </c:pt>
                <c:pt idx="21176">
                  <c:v>452.48590000000002</c:v>
                </c:pt>
                <c:pt idx="21177">
                  <c:v>452.48930000000001</c:v>
                </c:pt>
                <c:pt idx="21178">
                  <c:v>452.49220000000003</c:v>
                </c:pt>
                <c:pt idx="21179">
                  <c:v>452.4932</c:v>
                </c:pt>
                <c:pt idx="21180">
                  <c:v>452.49779999999998</c:v>
                </c:pt>
                <c:pt idx="21181">
                  <c:v>452.49939999999998</c:v>
                </c:pt>
                <c:pt idx="21182">
                  <c:v>452.5016</c:v>
                </c:pt>
                <c:pt idx="21183">
                  <c:v>452.50299999999999</c:v>
                </c:pt>
                <c:pt idx="21184">
                  <c:v>452.50599999999997</c:v>
                </c:pt>
                <c:pt idx="21185">
                  <c:v>452.50920000000002</c:v>
                </c:pt>
                <c:pt idx="21186">
                  <c:v>452.51119999999997</c:v>
                </c:pt>
                <c:pt idx="21187">
                  <c:v>452.51459999999997</c:v>
                </c:pt>
                <c:pt idx="21188">
                  <c:v>452.51679999999999</c:v>
                </c:pt>
                <c:pt idx="21189">
                  <c:v>452.51909999999998</c:v>
                </c:pt>
                <c:pt idx="21190">
                  <c:v>452.52179999999998</c:v>
                </c:pt>
                <c:pt idx="21191">
                  <c:v>452.52379999999999</c:v>
                </c:pt>
                <c:pt idx="21192">
                  <c:v>452.52780000000001</c:v>
                </c:pt>
                <c:pt idx="21193">
                  <c:v>452.52969999999999</c:v>
                </c:pt>
                <c:pt idx="21194">
                  <c:v>452.5333</c:v>
                </c:pt>
                <c:pt idx="21195">
                  <c:v>452.53519999999997</c:v>
                </c:pt>
                <c:pt idx="21196">
                  <c:v>452.53699999999998</c:v>
                </c:pt>
                <c:pt idx="21197">
                  <c:v>452.54079999999999</c:v>
                </c:pt>
                <c:pt idx="21198">
                  <c:v>452.54320000000001</c:v>
                </c:pt>
                <c:pt idx="21199">
                  <c:v>452.54520000000002</c:v>
                </c:pt>
                <c:pt idx="21200">
                  <c:v>452.54880000000003</c:v>
                </c:pt>
                <c:pt idx="21201">
                  <c:v>452.55149999999998</c:v>
                </c:pt>
                <c:pt idx="21202">
                  <c:v>452.55459999999999</c:v>
                </c:pt>
                <c:pt idx="21203">
                  <c:v>452.55619999999999</c:v>
                </c:pt>
                <c:pt idx="21204">
                  <c:v>452.56</c:v>
                </c:pt>
                <c:pt idx="21205">
                  <c:v>452.56150000000002</c:v>
                </c:pt>
                <c:pt idx="21206">
                  <c:v>452.565</c:v>
                </c:pt>
                <c:pt idx="21207">
                  <c:v>452.56720000000001</c:v>
                </c:pt>
                <c:pt idx="21208">
                  <c:v>452.56959999999998</c:v>
                </c:pt>
                <c:pt idx="21209">
                  <c:v>452.57240000000002</c:v>
                </c:pt>
                <c:pt idx="21210">
                  <c:v>452.57580000000002</c:v>
                </c:pt>
                <c:pt idx="21211">
                  <c:v>452.57850000000002</c:v>
                </c:pt>
                <c:pt idx="21212">
                  <c:v>452.58089999999999</c:v>
                </c:pt>
                <c:pt idx="21213">
                  <c:v>452.58339999999998</c:v>
                </c:pt>
                <c:pt idx="21214">
                  <c:v>452.5856</c:v>
                </c:pt>
                <c:pt idx="21215">
                  <c:v>452.58730000000003</c:v>
                </c:pt>
                <c:pt idx="21216">
                  <c:v>452.59019999999998</c:v>
                </c:pt>
                <c:pt idx="21217">
                  <c:v>452.59219999999999</c:v>
                </c:pt>
                <c:pt idx="21218">
                  <c:v>452.59530000000001</c:v>
                </c:pt>
                <c:pt idx="21219">
                  <c:v>452.59679999999997</c:v>
                </c:pt>
                <c:pt idx="21220">
                  <c:v>452.59809999999999</c:v>
                </c:pt>
                <c:pt idx="21221">
                  <c:v>452.60019999999997</c:v>
                </c:pt>
                <c:pt idx="21222">
                  <c:v>452.60320000000002</c:v>
                </c:pt>
                <c:pt idx="21223">
                  <c:v>452.60719999999998</c:v>
                </c:pt>
                <c:pt idx="21224">
                  <c:v>452.60980000000001</c:v>
                </c:pt>
                <c:pt idx="21225">
                  <c:v>452.61200000000002</c:v>
                </c:pt>
                <c:pt idx="21226">
                  <c:v>452.61520000000002</c:v>
                </c:pt>
                <c:pt idx="21227">
                  <c:v>452.61520000000002</c:v>
                </c:pt>
                <c:pt idx="21228">
                  <c:v>452.61840000000001</c:v>
                </c:pt>
                <c:pt idx="21229">
                  <c:v>452.62049999999999</c:v>
                </c:pt>
                <c:pt idx="21230">
                  <c:v>452.62459999999999</c:v>
                </c:pt>
                <c:pt idx="21231">
                  <c:v>452.62599999999998</c:v>
                </c:pt>
                <c:pt idx="21232">
                  <c:v>452.62909999999999</c:v>
                </c:pt>
                <c:pt idx="21233">
                  <c:v>452.63060000000002</c:v>
                </c:pt>
                <c:pt idx="21234">
                  <c:v>452.63400000000001</c:v>
                </c:pt>
                <c:pt idx="21235">
                  <c:v>452.63740000000001</c:v>
                </c:pt>
                <c:pt idx="21236">
                  <c:v>452.64100000000002</c:v>
                </c:pt>
                <c:pt idx="21237">
                  <c:v>452.6422</c:v>
                </c:pt>
                <c:pt idx="21238">
                  <c:v>452.64499999999998</c:v>
                </c:pt>
                <c:pt idx="21239">
                  <c:v>452.6474</c:v>
                </c:pt>
                <c:pt idx="21240">
                  <c:v>452.65039999999999</c:v>
                </c:pt>
                <c:pt idx="21241">
                  <c:v>452.654</c:v>
                </c:pt>
                <c:pt idx="21242">
                  <c:v>452.6576</c:v>
                </c:pt>
                <c:pt idx="21243">
                  <c:v>452.65899999999999</c:v>
                </c:pt>
                <c:pt idx="21244">
                  <c:v>452.66250000000002</c:v>
                </c:pt>
                <c:pt idx="21245">
                  <c:v>452.6669</c:v>
                </c:pt>
                <c:pt idx="21246">
                  <c:v>452.66789999999997</c:v>
                </c:pt>
                <c:pt idx="21247">
                  <c:v>452.6694</c:v>
                </c:pt>
                <c:pt idx="21248">
                  <c:v>452.67160000000001</c:v>
                </c:pt>
                <c:pt idx="21249">
                  <c:v>452.6746</c:v>
                </c:pt>
                <c:pt idx="21250">
                  <c:v>452.67619999999999</c:v>
                </c:pt>
                <c:pt idx="21251">
                  <c:v>452.67950000000002</c:v>
                </c:pt>
                <c:pt idx="21252">
                  <c:v>452.68099999999998</c:v>
                </c:pt>
                <c:pt idx="21253">
                  <c:v>452.68459999999999</c:v>
                </c:pt>
                <c:pt idx="21254">
                  <c:v>452.68669999999997</c:v>
                </c:pt>
                <c:pt idx="21255">
                  <c:v>452.68959999999998</c:v>
                </c:pt>
                <c:pt idx="21256">
                  <c:v>452.69299999999998</c:v>
                </c:pt>
                <c:pt idx="21257">
                  <c:v>452.69299999999998</c:v>
                </c:pt>
                <c:pt idx="21258">
                  <c:v>452.69589999999999</c:v>
                </c:pt>
                <c:pt idx="21259">
                  <c:v>452.69709999999998</c:v>
                </c:pt>
                <c:pt idx="21260">
                  <c:v>452.69929999999999</c:v>
                </c:pt>
                <c:pt idx="21261">
                  <c:v>452.70269999999999</c:v>
                </c:pt>
                <c:pt idx="21262">
                  <c:v>452.70479999999998</c:v>
                </c:pt>
                <c:pt idx="21263">
                  <c:v>452.709</c:v>
                </c:pt>
                <c:pt idx="21264">
                  <c:v>452.71019999999999</c:v>
                </c:pt>
                <c:pt idx="21265">
                  <c:v>452.71390000000002</c:v>
                </c:pt>
                <c:pt idx="21266">
                  <c:v>452.71570000000003</c:v>
                </c:pt>
                <c:pt idx="21267">
                  <c:v>452.71940000000001</c:v>
                </c:pt>
                <c:pt idx="21268">
                  <c:v>452.7226</c:v>
                </c:pt>
                <c:pt idx="21269">
                  <c:v>452.72480000000002</c:v>
                </c:pt>
                <c:pt idx="21270">
                  <c:v>452.72840000000002</c:v>
                </c:pt>
                <c:pt idx="21271">
                  <c:v>452.73039999999997</c:v>
                </c:pt>
                <c:pt idx="21272">
                  <c:v>452.7328</c:v>
                </c:pt>
                <c:pt idx="21273">
                  <c:v>452.73599999999999</c:v>
                </c:pt>
                <c:pt idx="21274">
                  <c:v>452.738</c:v>
                </c:pt>
                <c:pt idx="21275">
                  <c:v>452.74149999999997</c:v>
                </c:pt>
                <c:pt idx="21276">
                  <c:v>452.74360000000001</c:v>
                </c:pt>
                <c:pt idx="21277">
                  <c:v>452.74700000000001</c:v>
                </c:pt>
                <c:pt idx="21278">
                  <c:v>452.75020000000001</c:v>
                </c:pt>
                <c:pt idx="21279">
                  <c:v>452.75110000000001</c:v>
                </c:pt>
                <c:pt idx="21280">
                  <c:v>452.755</c:v>
                </c:pt>
                <c:pt idx="21281">
                  <c:v>452.75659999999999</c:v>
                </c:pt>
                <c:pt idx="21282">
                  <c:v>452.75830000000002</c:v>
                </c:pt>
                <c:pt idx="21283">
                  <c:v>452.76170000000002</c:v>
                </c:pt>
                <c:pt idx="21284">
                  <c:v>452.76560000000001</c:v>
                </c:pt>
                <c:pt idx="21285">
                  <c:v>452.76870000000002</c:v>
                </c:pt>
                <c:pt idx="21286">
                  <c:v>452.77050000000003</c:v>
                </c:pt>
                <c:pt idx="21287">
                  <c:v>452.77539999999999</c:v>
                </c:pt>
                <c:pt idx="21288">
                  <c:v>452.77839999999998</c:v>
                </c:pt>
                <c:pt idx="21289">
                  <c:v>452.78379999999999</c:v>
                </c:pt>
                <c:pt idx="21290">
                  <c:v>452.78579999999999</c:v>
                </c:pt>
                <c:pt idx="21291">
                  <c:v>452.7912</c:v>
                </c:pt>
                <c:pt idx="21292">
                  <c:v>452.79570000000001</c:v>
                </c:pt>
                <c:pt idx="21293">
                  <c:v>452.7996</c:v>
                </c:pt>
                <c:pt idx="21294">
                  <c:v>452.80590000000001</c:v>
                </c:pt>
                <c:pt idx="21295">
                  <c:v>452.80840000000001</c:v>
                </c:pt>
                <c:pt idx="21296">
                  <c:v>452.81299999999999</c:v>
                </c:pt>
                <c:pt idx="21297">
                  <c:v>452.81650000000002</c:v>
                </c:pt>
                <c:pt idx="21298">
                  <c:v>452.82100000000003</c:v>
                </c:pt>
                <c:pt idx="21299">
                  <c:v>452.8252</c:v>
                </c:pt>
                <c:pt idx="21300">
                  <c:v>452.82909999999998</c:v>
                </c:pt>
                <c:pt idx="21301">
                  <c:v>452.83280000000002</c:v>
                </c:pt>
                <c:pt idx="21302">
                  <c:v>452.8372</c:v>
                </c:pt>
                <c:pt idx="21303">
                  <c:v>452.8415</c:v>
                </c:pt>
                <c:pt idx="21304">
                  <c:v>452.8458</c:v>
                </c:pt>
                <c:pt idx="21305">
                  <c:v>452.8492</c:v>
                </c:pt>
                <c:pt idx="21306">
                  <c:v>452.85250000000002</c:v>
                </c:pt>
                <c:pt idx="21307">
                  <c:v>452.85700000000003</c:v>
                </c:pt>
                <c:pt idx="21308">
                  <c:v>452.86099999999999</c:v>
                </c:pt>
                <c:pt idx="21309">
                  <c:v>452.86360000000002</c:v>
                </c:pt>
                <c:pt idx="21310">
                  <c:v>452.86720000000003</c:v>
                </c:pt>
                <c:pt idx="21311">
                  <c:v>452.87020000000001</c:v>
                </c:pt>
                <c:pt idx="21312">
                  <c:v>452.87130000000002</c:v>
                </c:pt>
                <c:pt idx="21313">
                  <c:v>452.8734</c:v>
                </c:pt>
                <c:pt idx="21314">
                  <c:v>452.87580000000003</c:v>
                </c:pt>
                <c:pt idx="21315">
                  <c:v>452.87619999999998</c:v>
                </c:pt>
                <c:pt idx="21316">
                  <c:v>452.87830000000002</c:v>
                </c:pt>
                <c:pt idx="21317">
                  <c:v>452.87970000000001</c:v>
                </c:pt>
                <c:pt idx="21318">
                  <c:v>452.87959999999998</c:v>
                </c:pt>
                <c:pt idx="21319">
                  <c:v>452.87950000000001</c:v>
                </c:pt>
                <c:pt idx="21320">
                  <c:v>452.8809</c:v>
                </c:pt>
                <c:pt idx="21321">
                  <c:v>452.88319999999999</c:v>
                </c:pt>
                <c:pt idx="21322">
                  <c:v>452.8843</c:v>
                </c:pt>
                <c:pt idx="21323">
                  <c:v>452.8843</c:v>
                </c:pt>
                <c:pt idx="21324">
                  <c:v>452.88409999999999</c:v>
                </c:pt>
                <c:pt idx="21325">
                  <c:v>452.88529999999997</c:v>
                </c:pt>
                <c:pt idx="21326">
                  <c:v>452.88549999999998</c:v>
                </c:pt>
                <c:pt idx="21327">
                  <c:v>452.88720000000001</c:v>
                </c:pt>
                <c:pt idx="21328">
                  <c:v>452.88940000000002</c:v>
                </c:pt>
                <c:pt idx="21329">
                  <c:v>452.88959999999997</c:v>
                </c:pt>
                <c:pt idx="21330">
                  <c:v>452.89030000000002</c:v>
                </c:pt>
                <c:pt idx="21331">
                  <c:v>452.89280000000002</c:v>
                </c:pt>
                <c:pt idx="21332">
                  <c:v>452.89319999999998</c:v>
                </c:pt>
                <c:pt idx="21333">
                  <c:v>452.89580000000001</c:v>
                </c:pt>
                <c:pt idx="21334">
                  <c:v>452.89800000000002</c:v>
                </c:pt>
                <c:pt idx="21335">
                  <c:v>452.8997</c:v>
                </c:pt>
                <c:pt idx="21336">
                  <c:v>452.90100000000001</c:v>
                </c:pt>
                <c:pt idx="21337">
                  <c:v>452.90339999999998</c:v>
                </c:pt>
                <c:pt idx="21338">
                  <c:v>452.90600000000001</c:v>
                </c:pt>
                <c:pt idx="21339">
                  <c:v>452.90929999999997</c:v>
                </c:pt>
                <c:pt idx="21340">
                  <c:v>452.91129999999998</c:v>
                </c:pt>
                <c:pt idx="21341">
                  <c:v>452.91340000000002</c:v>
                </c:pt>
                <c:pt idx="21342">
                  <c:v>452.916</c:v>
                </c:pt>
                <c:pt idx="21343">
                  <c:v>452.91829999999999</c:v>
                </c:pt>
                <c:pt idx="21344">
                  <c:v>452.92160000000001</c:v>
                </c:pt>
                <c:pt idx="21345">
                  <c:v>452.92579999999998</c:v>
                </c:pt>
                <c:pt idx="21346">
                  <c:v>452.92590000000001</c:v>
                </c:pt>
                <c:pt idx="21347">
                  <c:v>452.92919999999998</c:v>
                </c:pt>
                <c:pt idx="21348">
                  <c:v>452.93119999999999</c:v>
                </c:pt>
                <c:pt idx="21349">
                  <c:v>452.9325</c:v>
                </c:pt>
                <c:pt idx="21350">
                  <c:v>452.93599999999998</c:v>
                </c:pt>
                <c:pt idx="21351">
                  <c:v>452.93709999999999</c:v>
                </c:pt>
                <c:pt idx="21352">
                  <c:v>452.94110000000001</c:v>
                </c:pt>
                <c:pt idx="21353">
                  <c:v>452.94290000000001</c:v>
                </c:pt>
                <c:pt idx="21354">
                  <c:v>452.94569999999999</c:v>
                </c:pt>
                <c:pt idx="21355">
                  <c:v>452.94720000000001</c:v>
                </c:pt>
                <c:pt idx="21356">
                  <c:v>452.95159999999998</c:v>
                </c:pt>
                <c:pt idx="21357">
                  <c:v>452.95409999999998</c:v>
                </c:pt>
                <c:pt idx="21358">
                  <c:v>452.95580000000001</c:v>
                </c:pt>
                <c:pt idx="21359">
                  <c:v>452.95890000000003</c:v>
                </c:pt>
                <c:pt idx="21360">
                  <c:v>452.96050000000002</c:v>
                </c:pt>
                <c:pt idx="21361">
                  <c:v>452.96280000000002</c:v>
                </c:pt>
                <c:pt idx="21362">
                  <c:v>452.96519999999998</c:v>
                </c:pt>
                <c:pt idx="21363">
                  <c:v>452.96719999999999</c:v>
                </c:pt>
                <c:pt idx="21364">
                  <c:v>452.97120000000001</c:v>
                </c:pt>
                <c:pt idx="21365">
                  <c:v>452.9744</c:v>
                </c:pt>
                <c:pt idx="21366">
                  <c:v>452.976</c:v>
                </c:pt>
                <c:pt idx="21367">
                  <c:v>452.97840000000002</c:v>
                </c:pt>
                <c:pt idx="21368">
                  <c:v>452.9819</c:v>
                </c:pt>
                <c:pt idx="21369">
                  <c:v>452.98399999999998</c:v>
                </c:pt>
                <c:pt idx="21370">
                  <c:v>452.98700000000002</c:v>
                </c:pt>
                <c:pt idx="21371">
                  <c:v>452.98939999999999</c:v>
                </c:pt>
                <c:pt idx="21372">
                  <c:v>452.99149999999997</c:v>
                </c:pt>
                <c:pt idx="21373">
                  <c:v>452.99549999999999</c:v>
                </c:pt>
                <c:pt idx="21374">
                  <c:v>452.99740000000003</c:v>
                </c:pt>
                <c:pt idx="21375">
                  <c:v>452.99979999999999</c:v>
                </c:pt>
                <c:pt idx="21376">
                  <c:v>453.00099999999998</c:v>
                </c:pt>
                <c:pt idx="21377">
                  <c:v>453.00389999999999</c:v>
                </c:pt>
                <c:pt idx="21378">
                  <c:v>453.00670000000002</c:v>
                </c:pt>
                <c:pt idx="21379">
                  <c:v>453.00819999999999</c:v>
                </c:pt>
                <c:pt idx="21380">
                  <c:v>453.01100000000002</c:v>
                </c:pt>
                <c:pt idx="21381">
                  <c:v>453.01310000000001</c:v>
                </c:pt>
                <c:pt idx="21382">
                  <c:v>453.01580000000001</c:v>
                </c:pt>
                <c:pt idx="21383">
                  <c:v>453.01760000000002</c:v>
                </c:pt>
                <c:pt idx="21384">
                  <c:v>453.02260000000001</c:v>
                </c:pt>
                <c:pt idx="21385">
                  <c:v>453.02409999999998</c:v>
                </c:pt>
                <c:pt idx="21386">
                  <c:v>453.02589999999998</c:v>
                </c:pt>
                <c:pt idx="21387">
                  <c:v>453.02949999999998</c:v>
                </c:pt>
                <c:pt idx="21388">
                  <c:v>453.03129999999999</c:v>
                </c:pt>
                <c:pt idx="21389">
                  <c:v>453.03480000000002</c:v>
                </c:pt>
                <c:pt idx="21390">
                  <c:v>453.03739999999999</c:v>
                </c:pt>
                <c:pt idx="21391">
                  <c:v>453.0385</c:v>
                </c:pt>
                <c:pt idx="21392">
                  <c:v>453.04219999999998</c:v>
                </c:pt>
                <c:pt idx="21393">
                  <c:v>453.04360000000003</c:v>
                </c:pt>
                <c:pt idx="21394">
                  <c:v>453.04719999999998</c:v>
                </c:pt>
                <c:pt idx="21395">
                  <c:v>453.05110000000002</c:v>
                </c:pt>
                <c:pt idx="21396">
                  <c:v>453.0532</c:v>
                </c:pt>
                <c:pt idx="21397">
                  <c:v>453.05739999999997</c:v>
                </c:pt>
                <c:pt idx="21398">
                  <c:v>453.05869999999999</c:v>
                </c:pt>
                <c:pt idx="21399">
                  <c:v>453.06180000000001</c:v>
                </c:pt>
                <c:pt idx="21400">
                  <c:v>453.06470000000002</c:v>
                </c:pt>
                <c:pt idx="21401">
                  <c:v>453.06869999999998</c:v>
                </c:pt>
                <c:pt idx="21402">
                  <c:v>453.07100000000003</c:v>
                </c:pt>
                <c:pt idx="21403">
                  <c:v>453.07279999999997</c:v>
                </c:pt>
                <c:pt idx="21404">
                  <c:v>453.07499999999999</c:v>
                </c:pt>
                <c:pt idx="21405">
                  <c:v>453.07799999999997</c:v>
                </c:pt>
                <c:pt idx="21406">
                  <c:v>453.0788</c:v>
                </c:pt>
                <c:pt idx="21407">
                  <c:v>453.08170000000001</c:v>
                </c:pt>
                <c:pt idx="21408">
                  <c:v>453.08460000000002</c:v>
                </c:pt>
                <c:pt idx="21409">
                  <c:v>453.08690000000001</c:v>
                </c:pt>
                <c:pt idx="21410">
                  <c:v>453.08940000000001</c:v>
                </c:pt>
                <c:pt idx="21411">
                  <c:v>453.09039999999999</c:v>
                </c:pt>
                <c:pt idx="21412">
                  <c:v>453.09359999999998</c:v>
                </c:pt>
                <c:pt idx="21413">
                  <c:v>453.09750000000003</c:v>
                </c:pt>
                <c:pt idx="21414">
                  <c:v>453.1</c:v>
                </c:pt>
                <c:pt idx="21415">
                  <c:v>453.10140000000001</c:v>
                </c:pt>
                <c:pt idx="21416">
                  <c:v>453.10300000000001</c:v>
                </c:pt>
                <c:pt idx="21417">
                  <c:v>453.10559999999998</c:v>
                </c:pt>
                <c:pt idx="21418">
                  <c:v>453.10840000000002</c:v>
                </c:pt>
                <c:pt idx="21419">
                  <c:v>453.11279999999999</c:v>
                </c:pt>
                <c:pt idx="21420">
                  <c:v>453.11610000000002</c:v>
                </c:pt>
                <c:pt idx="21421">
                  <c:v>453.11799999999999</c:v>
                </c:pt>
                <c:pt idx="21422">
                  <c:v>453.1207</c:v>
                </c:pt>
                <c:pt idx="21423">
                  <c:v>453.12240000000003</c:v>
                </c:pt>
                <c:pt idx="21424">
                  <c:v>453.12560000000002</c:v>
                </c:pt>
                <c:pt idx="21425">
                  <c:v>453.12720000000002</c:v>
                </c:pt>
                <c:pt idx="21426">
                  <c:v>453.13119999999998</c:v>
                </c:pt>
                <c:pt idx="21427">
                  <c:v>453.13279999999997</c:v>
                </c:pt>
                <c:pt idx="21428">
                  <c:v>453.13499999999999</c:v>
                </c:pt>
                <c:pt idx="21429">
                  <c:v>453.13839999999999</c:v>
                </c:pt>
                <c:pt idx="21430">
                  <c:v>453.14159999999998</c:v>
                </c:pt>
                <c:pt idx="21431">
                  <c:v>453.1454</c:v>
                </c:pt>
                <c:pt idx="21432">
                  <c:v>453.1463</c:v>
                </c:pt>
                <c:pt idx="21433">
                  <c:v>453.14960000000002</c:v>
                </c:pt>
                <c:pt idx="21434">
                  <c:v>453.15280000000001</c:v>
                </c:pt>
                <c:pt idx="21435">
                  <c:v>453.15410000000003</c:v>
                </c:pt>
                <c:pt idx="21436">
                  <c:v>453.1574</c:v>
                </c:pt>
                <c:pt idx="21437">
                  <c:v>453.16</c:v>
                </c:pt>
                <c:pt idx="21438">
                  <c:v>453.16399999999999</c:v>
                </c:pt>
                <c:pt idx="21439">
                  <c:v>453.16500000000002</c:v>
                </c:pt>
                <c:pt idx="21440">
                  <c:v>453.16820000000001</c:v>
                </c:pt>
                <c:pt idx="21441">
                  <c:v>453.1696</c:v>
                </c:pt>
                <c:pt idx="21442">
                  <c:v>453.17239999999998</c:v>
                </c:pt>
                <c:pt idx="21443">
                  <c:v>453.17529999999999</c:v>
                </c:pt>
                <c:pt idx="21444">
                  <c:v>453.178</c:v>
                </c:pt>
                <c:pt idx="21445">
                  <c:v>453.1814</c:v>
                </c:pt>
                <c:pt idx="21446">
                  <c:v>453.1832</c:v>
                </c:pt>
                <c:pt idx="21447">
                  <c:v>453.18389999999999</c:v>
                </c:pt>
                <c:pt idx="21448">
                  <c:v>453.18799999999999</c:v>
                </c:pt>
                <c:pt idx="21449">
                  <c:v>453.19130000000001</c:v>
                </c:pt>
                <c:pt idx="21450">
                  <c:v>453.19499999999999</c:v>
                </c:pt>
                <c:pt idx="21451">
                  <c:v>453.19589999999999</c:v>
                </c:pt>
                <c:pt idx="21452">
                  <c:v>453.19880000000001</c:v>
                </c:pt>
                <c:pt idx="21453">
                  <c:v>453.20060000000001</c:v>
                </c:pt>
                <c:pt idx="21454">
                  <c:v>453.2045</c:v>
                </c:pt>
                <c:pt idx="21455">
                  <c:v>453.20740000000001</c:v>
                </c:pt>
                <c:pt idx="21456">
                  <c:v>453.20940000000002</c:v>
                </c:pt>
                <c:pt idx="21457">
                  <c:v>453.21319999999997</c:v>
                </c:pt>
                <c:pt idx="21458">
                  <c:v>453.21499999999997</c:v>
                </c:pt>
                <c:pt idx="21459">
                  <c:v>453.21620000000001</c:v>
                </c:pt>
                <c:pt idx="21460">
                  <c:v>453.21940000000001</c:v>
                </c:pt>
                <c:pt idx="21461">
                  <c:v>453.22219999999999</c:v>
                </c:pt>
                <c:pt idx="21462">
                  <c:v>453.22379999999998</c:v>
                </c:pt>
                <c:pt idx="21463">
                  <c:v>453.22800000000001</c:v>
                </c:pt>
                <c:pt idx="21464">
                  <c:v>453.23050000000001</c:v>
                </c:pt>
                <c:pt idx="21465">
                  <c:v>453.2337</c:v>
                </c:pt>
                <c:pt idx="21466">
                  <c:v>453.23669999999998</c:v>
                </c:pt>
                <c:pt idx="21467">
                  <c:v>453.24059999999997</c:v>
                </c:pt>
                <c:pt idx="21468">
                  <c:v>453.24200000000002</c:v>
                </c:pt>
                <c:pt idx="21469">
                  <c:v>453.24470000000002</c:v>
                </c:pt>
                <c:pt idx="21470">
                  <c:v>453.24680000000001</c:v>
                </c:pt>
                <c:pt idx="21471">
                  <c:v>453.25069999999999</c:v>
                </c:pt>
                <c:pt idx="21472">
                  <c:v>453.25279999999998</c:v>
                </c:pt>
                <c:pt idx="21473">
                  <c:v>453.25560000000002</c:v>
                </c:pt>
                <c:pt idx="21474">
                  <c:v>453.25779999999997</c:v>
                </c:pt>
                <c:pt idx="21475">
                  <c:v>453.2604</c:v>
                </c:pt>
                <c:pt idx="21476">
                  <c:v>453.26400000000001</c:v>
                </c:pt>
                <c:pt idx="21477">
                  <c:v>453.26670000000001</c:v>
                </c:pt>
                <c:pt idx="21478">
                  <c:v>453.26900000000001</c:v>
                </c:pt>
                <c:pt idx="21479">
                  <c:v>453.27199999999999</c:v>
                </c:pt>
                <c:pt idx="21480">
                  <c:v>453.27359999999999</c:v>
                </c:pt>
                <c:pt idx="21481">
                  <c:v>453.27679999999998</c:v>
                </c:pt>
                <c:pt idx="21482">
                  <c:v>453.27960000000002</c:v>
                </c:pt>
                <c:pt idx="21483">
                  <c:v>453.28109999999998</c:v>
                </c:pt>
                <c:pt idx="21484">
                  <c:v>453.28280000000001</c:v>
                </c:pt>
                <c:pt idx="21485">
                  <c:v>453.28590000000003</c:v>
                </c:pt>
                <c:pt idx="21486">
                  <c:v>453.28840000000002</c:v>
                </c:pt>
                <c:pt idx="21487">
                  <c:v>453.291</c:v>
                </c:pt>
                <c:pt idx="21488">
                  <c:v>453.29250000000002</c:v>
                </c:pt>
                <c:pt idx="21489">
                  <c:v>453.29559999999998</c:v>
                </c:pt>
                <c:pt idx="21490">
                  <c:v>453.29719999999998</c:v>
                </c:pt>
                <c:pt idx="21491">
                  <c:v>453.30040000000002</c:v>
                </c:pt>
                <c:pt idx="21492">
                  <c:v>453.303</c:v>
                </c:pt>
                <c:pt idx="21493">
                  <c:v>453.30520000000001</c:v>
                </c:pt>
                <c:pt idx="21494">
                  <c:v>453.30840000000001</c:v>
                </c:pt>
                <c:pt idx="21495">
                  <c:v>453.3109</c:v>
                </c:pt>
                <c:pt idx="21496">
                  <c:v>453.31400000000002</c:v>
                </c:pt>
                <c:pt idx="21497">
                  <c:v>453.31799999999998</c:v>
                </c:pt>
                <c:pt idx="21498">
                  <c:v>453.32080000000002</c:v>
                </c:pt>
                <c:pt idx="21499">
                  <c:v>453.32400000000001</c:v>
                </c:pt>
                <c:pt idx="21500">
                  <c:v>453.3261</c:v>
                </c:pt>
                <c:pt idx="21501">
                  <c:v>453.32870000000003</c:v>
                </c:pt>
                <c:pt idx="21502">
                  <c:v>453.33100000000002</c:v>
                </c:pt>
                <c:pt idx="21503">
                  <c:v>453.33319999999998</c:v>
                </c:pt>
                <c:pt idx="21504">
                  <c:v>453.33339999999998</c:v>
                </c:pt>
                <c:pt idx="21505">
                  <c:v>453.33600000000001</c:v>
                </c:pt>
                <c:pt idx="21506">
                  <c:v>453.33819999999997</c:v>
                </c:pt>
                <c:pt idx="21507">
                  <c:v>453.34100000000001</c:v>
                </c:pt>
                <c:pt idx="21508">
                  <c:v>453.34300000000002</c:v>
                </c:pt>
                <c:pt idx="21509">
                  <c:v>453.34570000000002</c:v>
                </c:pt>
                <c:pt idx="21510">
                  <c:v>453.34899999999999</c:v>
                </c:pt>
                <c:pt idx="21511">
                  <c:v>453.35120000000001</c:v>
                </c:pt>
                <c:pt idx="21512">
                  <c:v>453.35300000000001</c:v>
                </c:pt>
                <c:pt idx="21513">
                  <c:v>453.35649999999998</c:v>
                </c:pt>
                <c:pt idx="21514">
                  <c:v>453.35860000000002</c:v>
                </c:pt>
                <c:pt idx="21515">
                  <c:v>453.36099999999999</c:v>
                </c:pt>
                <c:pt idx="21516">
                  <c:v>453.36320000000001</c:v>
                </c:pt>
                <c:pt idx="21517">
                  <c:v>453.36599999999999</c:v>
                </c:pt>
                <c:pt idx="21518">
                  <c:v>453.37090000000001</c:v>
                </c:pt>
                <c:pt idx="21519">
                  <c:v>453.37279999999998</c:v>
                </c:pt>
                <c:pt idx="21520">
                  <c:v>453.37540000000001</c:v>
                </c:pt>
                <c:pt idx="21521">
                  <c:v>453.37700000000001</c:v>
                </c:pt>
                <c:pt idx="21522">
                  <c:v>453.37959999999998</c:v>
                </c:pt>
                <c:pt idx="21523">
                  <c:v>453.38249999999999</c:v>
                </c:pt>
                <c:pt idx="21524">
                  <c:v>453.38560000000001</c:v>
                </c:pt>
                <c:pt idx="21525">
                  <c:v>453.38909999999998</c:v>
                </c:pt>
                <c:pt idx="21526">
                  <c:v>453.39019999999999</c:v>
                </c:pt>
                <c:pt idx="21527">
                  <c:v>453.39370000000002</c:v>
                </c:pt>
                <c:pt idx="21528">
                  <c:v>453.39580000000001</c:v>
                </c:pt>
                <c:pt idx="21529">
                  <c:v>453.4</c:v>
                </c:pt>
                <c:pt idx="21530">
                  <c:v>453.40309999999999</c:v>
                </c:pt>
                <c:pt idx="21531">
                  <c:v>453.40559999999999</c:v>
                </c:pt>
                <c:pt idx="21532">
                  <c:v>453.40839999999997</c:v>
                </c:pt>
                <c:pt idx="21533">
                  <c:v>453.41019999999997</c:v>
                </c:pt>
                <c:pt idx="21534">
                  <c:v>453.4119</c:v>
                </c:pt>
                <c:pt idx="21535">
                  <c:v>453.41449999999998</c:v>
                </c:pt>
                <c:pt idx="21536">
                  <c:v>453.41879999999998</c:v>
                </c:pt>
                <c:pt idx="21537">
                  <c:v>453.42180000000002</c:v>
                </c:pt>
                <c:pt idx="21538">
                  <c:v>453.42520000000002</c:v>
                </c:pt>
                <c:pt idx="21539">
                  <c:v>453.42869999999999</c:v>
                </c:pt>
                <c:pt idx="21540">
                  <c:v>453.43119999999999</c:v>
                </c:pt>
                <c:pt idx="21541">
                  <c:v>453.43299999999999</c:v>
                </c:pt>
                <c:pt idx="21542">
                  <c:v>453.43540000000002</c:v>
                </c:pt>
                <c:pt idx="21543">
                  <c:v>453.43810000000002</c:v>
                </c:pt>
                <c:pt idx="21544">
                  <c:v>453.43889999999999</c:v>
                </c:pt>
                <c:pt idx="21545">
                  <c:v>453.4418</c:v>
                </c:pt>
                <c:pt idx="21546">
                  <c:v>453.44470000000001</c:v>
                </c:pt>
                <c:pt idx="21547">
                  <c:v>453.44439999999997</c:v>
                </c:pt>
                <c:pt idx="21548">
                  <c:v>453.4468</c:v>
                </c:pt>
                <c:pt idx="21549">
                  <c:v>453.44920000000002</c:v>
                </c:pt>
                <c:pt idx="21550">
                  <c:v>453.45159999999998</c:v>
                </c:pt>
                <c:pt idx="21551">
                  <c:v>453.45479999999998</c:v>
                </c:pt>
                <c:pt idx="21552">
                  <c:v>453.45530000000002</c:v>
                </c:pt>
                <c:pt idx="21553">
                  <c:v>453.45859999999999</c:v>
                </c:pt>
                <c:pt idx="21554">
                  <c:v>453.46080000000001</c:v>
                </c:pt>
                <c:pt idx="21555">
                  <c:v>453.4631</c:v>
                </c:pt>
                <c:pt idx="21556">
                  <c:v>453.46719999999999</c:v>
                </c:pt>
                <c:pt idx="21557">
                  <c:v>453.46940000000001</c:v>
                </c:pt>
                <c:pt idx="21558">
                  <c:v>453.47230000000002</c:v>
                </c:pt>
                <c:pt idx="21559">
                  <c:v>453.47359999999998</c:v>
                </c:pt>
                <c:pt idx="21560">
                  <c:v>453.47579999999999</c:v>
                </c:pt>
                <c:pt idx="21561">
                  <c:v>453.47809999999998</c:v>
                </c:pt>
                <c:pt idx="21562">
                  <c:v>453.48090000000002</c:v>
                </c:pt>
                <c:pt idx="21563">
                  <c:v>453.48239999999998</c:v>
                </c:pt>
                <c:pt idx="21564">
                  <c:v>453.48540000000003</c:v>
                </c:pt>
                <c:pt idx="21565">
                  <c:v>453.48689999999999</c:v>
                </c:pt>
                <c:pt idx="21566">
                  <c:v>453.49099999999999</c:v>
                </c:pt>
                <c:pt idx="21567">
                  <c:v>453.49329999999998</c:v>
                </c:pt>
                <c:pt idx="21568">
                  <c:v>453.49700000000001</c:v>
                </c:pt>
                <c:pt idx="21569">
                  <c:v>453.4991</c:v>
                </c:pt>
                <c:pt idx="21570">
                  <c:v>453.50139999999999</c:v>
                </c:pt>
                <c:pt idx="21571">
                  <c:v>453.50439999999998</c:v>
                </c:pt>
                <c:pt idx="21572">
                  <c:v>453.50799999999998</c:v>
                </c:pt>
                <c:pt idx="21573">
                  <c:v>453.50959999999998</c:v>
                </c:pt>
                <c:pt idx="21574">
                  <c:v>453.51170000000002</c:v>
                </c:pt>
                <c:pt idx="21575">
                  <c:v>453.51580000000001</c:v>
                </c:pt>
                <c:pt idx="21576">
                  <c:v>453.51760000000002</c:v>
                </c:pt>
                <c:pt idx="21577">
                  <c:v>453.52080000000001</c:v>
                </c:pt>
                <c:pt idx="21578">
                  <c:v>453.52199999999999</c:v>
                </c:pt>
                <c:pt idx="21579">
                  <c:v>453.52519999999998</c:v>
                </c:pt>
                <c:pt idx="21580">
                  <c:v>453.52690000000001</c:v>
                </c:pt>
                <c:pt idx="21581">
                  <c:v>453.52969999999999</c:v>
                </c:pt>
                <c:pt idx="21582">
                  <c:v>453.53070000000002</c:v>
                </c:pt>
                <c:pt idx="21583">
                  <c:v>453.5326</c:v>
                </c:pt>
                <c:pt idx="21584">
                  <c:v>453.53660000000002</c:v>
                </c:pt>
                <c:pt idx="21585">
                  <c:v>453.53969999999998</c:v>
                </c:pt>
                <c:pt idx="21586">
                  <c:v>453.54070000000002</c:v>
                </c:pt>
                <c:pt idx="21587">
                  <c:v>453.54329999999999</c:v>
                </c:pt>
                <c:pt idx="21588">
                  <c:v>453.54649999999998</c:v>
                </c:pt>
                <c:pt idx="21589">
                  <c:v>453.54880000000003</c:v>
                </c:pt>
                <c:pt idx="21590">
                  <c:v>453.553</c:v>
                </c:pt>
                <c:pt idx="21591">
                  <c:v>453.55430000000001</c:v>
                </c:pt>
                <c:pt idx="21592">
                  <c:v>453.55889999999999</c:v>
                </c:pt>
                <c:pt idx="21593">
                  <c:v>453.55930000000001</c:v>
                </c:pt>
                <c:pt idx="21594">
                  <c:v>453.5634</c:v>
                </c:pt>
                <c:pt idx="21595">
                  <c:v>453.56560000000002</c:v>
                </c:pt>
                <c:pt idx="21596">
                  <c:v>453.56799999999998</c:v>
                </c:pt>
                <c:pt idx="21597">
                  <c:v>453.57069999999999</c:v>
                </c:pt>
                <c:pt idx="21598">
                  <c:v>453.57260000000002</c:v>
                </c:pt>
                <c:pt idx="21599">
                  <c:v>453.57560000000001</c:v>
                </c:pt>
                <c:pt idx="21600">
                  <c:v>453.57760000000002</c:v>
                </c:pt>
                <c:pt idx="21601">
                  <c:v>453.57909999999998</c:v>
                </c:pt>
                <c:pt idx="21602">
                  <c:v>453.58249999999998</c:v>
                </c:pt>
                <c:pt idx="21603">
                  <c:v>453.58440000000002</c:v>
                </c:pt>
                <c:pt idx="21604">
                  <c:v>453.58710000000002</c:v>
                </c:pt>
                <c:pt idx="21605">
                  <c:v>453.59</c:v>
                </c:pt>
                <c:pt idx="21606">
                  <c:v>453.59210000000002</c:v>
                </c:pt>
                <c:pt idx="21607">
                  <c:v>453.59460000000001</c:v>
                </c:pt>
                <c:pt idx="21608">
                  <c:v>453.59690000000001</c:v>
                </c:pt>
                <c:pt idx="21609">
                  <c:v>453.6</c:v>
                </c:pt>
                <c:pt idx="21610">
                  <c:v>453.6019</c:v>
                </c:pt>
                <c:pt idx="21611">
                  <c:v>453.60410000000002</c:v>
                </c:pt>
                <c:pt idx="21612">
                  <c:v>453.60559999999998</c:v>
                </c:pt>
                <c:pt idx="21613">
                  <c:v>453.60809999999998</c:v>
                </c:pt>
                <c:pt idx="21614">
                  <c:v>453.61040000000003</c:v>
                </c:pt>
                <c:pt idx="21615">
                  <c:v>453.61279999999999</c:v>
                </c:pt>
                <c:pt idx="21616">
                  <c:v>453.61579999999998</c:v>
                </c:pt>
                <c:pt idx="21617">
                  <c:v>453.61779999999999</c:v>
                </c:pt>
                <c:pt idx="21618">
                  <c:v>453.62</c:v>
                </c:pt>
                <c:pt idx="21619">
                  <c:v>453.62299999999999</c:v>
                </c:pt>
                <c:pt idx="21620">
                  <c:v>453.62599999999998</c:v>
                </c:pt>
                <c:pt idx="21621">
                  <c:v>453.62970000000001</c:v>
                </c:pt>
                <c:pt idx="21622">
                  <c:v>453.63279999999997</c:v>
                </c:pt>
                <c:pt idx="21623">
                  <c:v>453.63499999999999</c:v>
                </c:pt>
                <c:pt idx="21624">
                  <c:v>453.63850000000002</c:v>
                </c:pt>
                <c:pt idx="21625">
                  <c:v>453.64170000000001</c:v>
                </c:pt>
                <c:pt idx="21626">
                  <c:v>453.64260000000002</c:v>
                </c:pt>
                <c:pt idx="21627">
                  <c:v>453.6463</c:v>
                </c:pt>
                <c:pt idx="21628">
                  <c:v>453.6472</c:v>
                </c:pt>
                <c:pt idx="21629">
                  <c:v>453.65019999999998</c:v>
                </c:pt>
                <c:pt idx="21630">
                  <c:v>453.65190000000001</c:v>
                </c:pt>
                <c:pt idx="21631">
                  <c:v>453.6542</c:v>
                </c:pt>
                <c:pt idx="21632">
                  <c:v>453.65620000000001</c:v>
                </c:pt>
                <c:pt idx="21633">
                  <c:v>453.65879999999999</c:v>
                </c:pt>
                <c:pt idx="21634">
                  <c:v>453.66120000000001</c:v>
                </c:pt>
                <c:pt idx="21635">
                  <c:v>453.66410000000002</c:v>
                </c:pt>
                <c:pt idx="21636">
                  <c:v>453.66669999999999</c:v>
                </c:pt>
                <c:pt idx="21637">
                  <c:v>453.66860000000003</c:v>
                </c:pt>
                <c:pt idx="21638">
                  <c:v>453.67160000000001</c:v>
                </c:pt>
                <c:pt idx="21639">
                  <c:v>453.67430000000002</c:v>
                </c:pt>
                <c:pt idx="21640">
                  <c:v>453.67770000000002</c:v>
                </c:pt>
                <c:pt idx="21641">
                  <c:v>453.6807</c:v>
                </c:pt>
                <c:pt idx="21642">
                  <c:v>453.6848</c:v>
                </c:pt>
                <c:pt idx="21643">
                  <c:v>453.68680000000001</c:v>
                </c:pt>
                <c:pt idx="21644">
                  <c:v>453.68939999999998</c:v>
                </c:pt>
                <c:pt idx="21645">
                  <c:v>453.6902</c:v>
                </c:pt>
                <c:pt idx="21646">
                  <c:v>453.69279999999998</c:v>
                </c:pt>
                <c:pt idx="21647">
                  <c:v>453.6968</c:v>
                </c:pt>
                <c:pt idx="21648">
                  <c:v>453.69720000000001</c:v>
                </c:pt>
                <c:pt idx="21649">
                  <c:v>453.70080000000002</c:v>
                </c:pt>
                <c:pt idx="21650">
                  <c:v>453.70549999999997</c:v>
                </c:pt>
                <c:pt idx="21651">
                  <c:v>453.7072</c:v>
                </c:pt>
                <c:pt idx="21652">
                  <c:v>453.71</c:v>
                </c:pt>
                <c:pt idx="21653">
                  <c:v>453.71089999999998</c:v>
                </c:pt>
                <c:pt idx="21654">
                  <c:v>453.71210000000002</c:v>
                </c:pt>
                <c:pt idx="21655">
                  <c:v>453.71679999999998</c:v>
                </c:pt>
                <c:pt idx="21656">
                  <c:v>453.71800000000002</c:v>
                </c:pt>
                <c:pt idx="21657">
                  <c:v>453.72059999999999</c:v>
                </c:pt>
                <c:pt idx="21658">
                  <c:v>453.72340000000003</c:v>
                </c:pt>
                <c:pt idx="21659">
                  <c:v>453.72539999999998</c:v>
                </c:pt>
                <c:pt idx="21660">
                  <c:v>453.72840000000002</c:v>
                </c:pt>
                <c:pt idx="21661">
                  <c:v>453.73059999999998</c:v>
                </c:pt>
                <c:pt idx="21662">
                  <c:v>453.73360000000002</c:v>
                </c:pt>
                <c:pt idx="21663">
                  <c:v>453.73599999999999</c:v>
                </c:pt>
                <c:pt idx="21664">
                  <c:v>453.73880000000003</c:v>
                </c:pt>
                <c:pt idx="21665">
                  <c:v>453.74220000000003</c:v>
                </c:pt>
                <c:pt idx="21666">
                  <c:v>453.74369999999999</c:v>
                </c:pt>
                <c:pt idx="21667">
                  <c:v>453.74650000000003</c:v>
                </c:pt>
                <c:pt idx="21668">
                  <c:v>453.7491</c:v>
                </c:pt>
                <c:pt idx="21669">
                  <c:v>453.75040000000001</c:v>
                </c:pt>
                <c:pt idx="21670">
                  <c:v>453.75400000000002</c:v>
                </c:pt>
                <c:pt idx="21671">
                  <c:v>453.7568</c:v>
                </c:pt>
                <c:pt idx="21672">
                  <c:v>453.76</c:v>
                </c:pt>
                <c:pt idx="21673">
                  <c:v>453.76249999999999</c:v>
                </c:pt>
                <c:pt idx="21674">
                  <c:v>453.76620000000003</c:v>
                </c:pt>
                <c:pt idx="21675">
                  <c:v>453.76760000000002</c:v>
                </c:pt>
                <c:pt idx="21676">
                  <c:v>453.7704</c:v>
                </c:pt>
                <c:pt idx="21677">
                  <c:v>453.77319999999997</c:v>
                </c:pt>
                <c:pt idx="21678">
                  <c:v>453.77569999999997</c:v>
                </c:pt>
                <c:pt idx="21679">
                  <c:v>453.77780000000001</c:v>
                </c:pt>
                <c:pt idx="21680">
                  <c:v>453.78129999999999</c:v>
                </c:pt>
                <c:pt idx="21681">
                  <c:v>453.78109999999998</c:v>
                </c:pt>
                <c:pt idx="21682">
                  <c:v>453.7842</c:v>
                </c:pt>
                <c:pt idx="21683">
                  <c:v>453.78620000000001</c:v>
                </c:pt>
                <c:pt idx="21684">
                  <c:v>453.79</c:v>
                </c:pt>
                <c:pt idx="21685">
                  <c:v>453.79160000000002</c:v>
                </c:pt>
                <c:pt idx="21686">
                  <c:v>453.7937</c:v>
                </c:pt>
                <c:pt idx="21687">
                  <c:v>453.79660000000001</c:v>
                </c:pt>
                <c:pt idx="21688">
                  <c:v>453.79840000000002</c:v>
                </c:pt>
                <c:pt idx="21689">
                  <c:v>453.80160000000001</c:v>
                </c:pt>
                <c:pt idx="21690">
                  <c:v>453.8032</c:v>
                </c:pt>
                <c:pt idx="21691">
                  <c:v>453.80520000000001</c:v>
                </c:pt>
                <c:pt idx="21692">
                  <c:v>453.80759999999998</c:v>
                </c:pt>
                <c:pt idx="21693">
                  <c:v>453.81200000000001</c:v>
                </c:pt>
                <c:pt idx="21694">
                  <c:v>453.81389999999999</c:v>
                </c:pt>
                <c:pt idx="21695">
                  <c:v>453.81760000000003</c:v>
                </c:pt>
                <c:pt idx="21696">
                  <c:v>453.81900000000002</c:v>
                </c:pt>
                <c:pt idx="21697">
                  <c:v>453.82220000000001</c:v>
                </c:pt>
                <c:pt idx="21698">
                  <c:v>453.82440000000003</c:v>
                </c:pt>
                <c:pt idx="21699">
                  <c:v>453.827</c:v>
                </c:pt>
                <c:pt idx="21700">
                  <c:v>453.82900000000001</c:v>
                </c:pt>
                <c:pt idx="21701">
                  <c:v>453.83</c:v>
                </c:pt>
                <c:pt idx="21702">
                  <c:v>453.83339999999998</c:v>
                </c:pt>
                <c:pt idx="21703">
                  <c:v>453.83699999999999</c:v>
                </c:pt>
                <c:pt idx="21704">
                  <c:v>453.83960000000002</c:v>
                </c:pt>
                <c:pt idx="21705">
                  <c:v>453.84199999999998</c:v>
                </c:pt>
                <c:pt idx="21706">
                  <c:v>453.84550000000002</c:v>
                </c:pt>
                <c:pt idx="21707">
                  <c:v>453.84870000000001</c:v>
                </c:pt>
                <c:pt idx="21708">
                  <c:v>453.85090000000002</c:v>
                </c:pt>
                <c:pt idx="21709">
                  <c:v>453.85300000000001</c:v>
                </c:pt>
                <c:pt idx="21710">
                  <c:v>453.8562</c:v>
                </c:pt>
                <c:pt idx="21711">
                  <c:v>453.8587</c:v>
                </c:pt>
                <c:pt idx="21712">
                  <c:v>453.86200000000002</c:v>
                </c:pt>
                <c:pt idx="21713">
                  <c:v>453.86430000000001</c:v>
                </c:pt>
                <c:pt idx="21714">
                  <c:v>453.86689999999999</c:v>
                </c:pt>
                <c:pt idx="21715">
                  <c:v>453.86959999999999</c:v>
                </c:pt>
                <c:pt idx="21716">
                  <c:v>453.87150000000003</c:v>
                </c:pt>
                <c:pt idx="21717">
                  <c:v>453.87479999999999</c:v>
                </c:pt>
                <c:pt idx="21718">
                  <c:v>453.87700000000001</c:v>
                </c:pt>
                <c:pt idx="21719">
                  <c:v>453.87920000000003</c:v>
                </c:pt>
                <c:pt idx="21720">
                  <c:v>453.88240000000002</c:v>
                </c:pt>
                <c:pt idx="21721">
                  <c:v>453.88380000000001</c:v>
                </c:pt>
                <c:pt idx="21722">
                  <c:v>453.88529999999997</c:v>
                </c:pt>
                <c:pt idx="21723">
                  <c:v>453.88810000000001</c:v>
                </c:pt>
                <c:pt idx="21724">
                  <c:v>453.89</c:v>
                </c:pt>
                <c:pt idx="21725">
                  <c:v>453.8922</c:v>
                </c:pt>
                <c:pt idx="21726">
                  <c:v>453.8956</c:v>
                </c:pt>
                <c:pt idx="21727">
                  <c:v>453.89659999999998</c:v>
                </c:pt>
                <c:pt idx="21728">
                  <c:v>453.90019999999998</c:v>
                </c:pt>
                <c:pt idx="21729">
                  <c:v>453.9024</c:v>
                </c:pt>
                <c:pt idx="21730">
                  <c:v>453.90530000000001</c:v>
                </c:pt>
                <c:pt idx="21731">
                  <c:v>453.90780000000001</c:v>
                </c:pt>
                <c:pt idx="21732">
                  <c:v>453.91019999999997</c:v>
                </c:pt>
                <c:pt idx="21733">
                  <c:v>453.9126</c:v>
                </c:pt>
                <c:pt idx="21734">
                  <c:v>453.91539999999998</c:v>
                </c:pt>
                <c:pt idx="21735">
                  <c:v>453.91699999999997</c:v>
                </c:pt>
                <c:pt idx="21736">
                  <c:v>453.91919999999999</c:v>
                </c:pt>
                <c:pt idx="21737">
                  <c:v>453.923</c:v>
                </c:pt>
                <c:pt idx="21738">
                  <c:v>453.92649999999998</c:v>
                </c:pt>
                <c:pt idx="21739">
                  <c:v>453.92899999999997</c:v>
                </c:pt>
                <c:pt idx="21740">
                  <c:v>453.93110000000001</c:v>
                </c:pt>
                <c:pt idx="21741">
                  <c:v>453.93430000000001</c:v>
                </c:pt>
                <c:pt idx="21742">
                  <c:v>453.93549999999999</c:v>
                </c:pt>
                <c:pt idx="21743">
                  <c:v>453.93759999999997</c:v>
                </c:pt>
                <c:pt idx="21744">
                  <c:v>453.94080000000002</c:v>
                </c:pt>
                <c:pt idx="21745">
                  <c:v>453.94389999999999</c:v>
                </c:pt>
                <c:pt idx="21746">
                  <c:v>453.94779999999997</c:v>
                </c:pt>
                <c:pt idx="21747">
                  <c:v>453.94909999999999</c:v>
                </c:pt>
                <c:pt idx="21748">
                  <c:v>453.95119999999997</c:v>
                </c:pt>
                <c:pt idx="21749">
                  <c:v>453.95490000000001</c:v>
                </c:pt>
                <c:pt idx="21750">
                  <c:v>453.9579</c:v>
                </c:pt>
                <c:pt idx="21751">
                  <c:v>453.96</c:v>
                </c:pt>
                <c:pt idx="21752">
                  <c:v>453.96280000000002</c:v>
                </c:pt>
                <c:pt idx="21753">
                  <c:v>453.96530000000001</c:v>
                </c:pt>
                <c:pt idx="21754">
                  <c:v>453.96780000000001</c:v>
                </c:pt>
                <c:pt idx="21755">
                  <c:v>453.97050000000002</c:v>
                </c:pt>
                <c:pt idx="21756">
                  <c:v>453.97399999999999</c:v>
                </c:pt>
                <c:pt idx="21757">
                  <c:v>453.97480000000002</c:v>
                </c:pt>
                <c:pt idx="21758">
                  <c:v>453.97719999999998</c:v>
                </c:pt>
                <c:pt idx="21759">
                  <c:v>453.97980000000001</c:v>
                </c:pt>
                <c:pt idx="21760">
                  <c:v>453.9812</c:v>
                </c:pt>
                <c:pt idx="21761">
                  <c:v>453.98320000000001</c:v>
                </c:pt>
                <c:pt idx="21762">
                  <c:v>453.98680000000002</c:v>
                </c:pt>
                <c:pt idx="21763">
                  <c:v>453.98919999999998</c:v>
                </c:pt>
                <c:pt idx="21764">
                  <c:v>453.99079999999998</c:v>
                </c:pt>
                <c:pt idx="21765">
                  <c:v>453.99160000000001</c:v>
                </c:pt>
                <c:pt idx="21766">
                  <c:v>453.99439999999998</c:v>
                </c:pt>
                <c:pt idx="21767">
                  <c:v>453.99740000000003</c:v>
                </c:pt>
                <c:pt idx="21768">
                  <c:v>454</c:v>
                </c:pt>
                <c:pt idx="21769">
                  <c:v>454.00299999999999</c:v>
                </c:pt>
                <c:pt idx="21770">
                  <c:v>454.00720000000001</c:v>
                </c:pt>
                <c:pt idx="21771">
                  <c:v>454.00900000000001</c:v>
                </c:pt>
                <c:pt idx="21772">
                  <c:v>454.01159999999999</c:v>
                </c:pt>
                <c:pt idx="21773">
                  <c:v>454.0129</c:v>
                </c:pt>
                <c:pt idx="21774">
                  <c:v>454.01569999999998</c:v>
                </c:pt>
                <c:pt idx="21775">
                  <c:v>454.01960000000003</c:v>
                </c:pt>
                <c:pt idx="21776">
                  <c:v>454.02260000000001</c:v>
                </c:pt>
                <c:pt idx="21777">
                  <c:v>454.02319999999997</c:v>
                </c:pt>
                <c:pt idx="21778">
                  <c:v>454.02699999999999</c:v>
                </c:pt>
                <c:pt idx="21779">
                  <c:v>454.02839999999998</c:v>
                </c:pt>
                <c:pt idx="21780">
                  <c:v>454.03089999999997</c:v>
                </c:pt>
                <c:pt idx="21781">
                  <c:v>454.0333</c:v>
                </c:pt>
                <c:pt idx="21782">
                  <c:v>454.0367</c:v>
                </c:pt>
                <c:pt idx="21783">
                  <c:v>454.04039999999998</c:v>
                </c:pt>
                <c:pt idx="21784">
                  <c:v>454.04199999999997</c:v>
                </c:pt>
                <c:pt idx="21785">
                  <c:v>454.04539999999997</c:v>
                </c:pt>
                <c:pt idx="21786">
                  <c:v>454.04680000000002</c:v>
                </c:pt>
                <c:pt idx="21787">
                  <c:v>454.04969999999997</c:v>
                </c:pt>
                <c:pt idx="21788">
                  <c:v>454.0523</c:v>
                </c:pt>
                <c:pt idx="21789">
                  <c:v>454.05500000000001</c:v>
                </c:pt>
                <c:pt idx="21790">
                  <c:v>454.05840000000001</c:v>
                </c:pt>
                <c:pt idx="21791">
                  <c:v>454.06119999999999</c:v>
                </c:pt>
                <c:pt idx="21792">
                  <c:v>454.06139999999999</c:v>
                </c:pt>
                <c:pt idx="21793">
                  <c:v>454.0641</c:v>
                </c:pt>
                <c:pt idx="21794">
                  <c:v>454.06779999999998</c:v>
                </c:pt>
                <c:pt idx="21795">
                  <c:v>454.06920000000002</c:v>
                </c:pt>
                <c:pt idx="21796">
                  <c:v>454.0718</c:v>
                </c:pt>
                <c:pt idx="21797">
                  <c:v>454.0754</c:v>
                </c:pt>
                <c:pt idx="21798">
                  <c:v>454.07619999999997</c:v>
                </c:pt>
                <c:pt idx="21799">
                  <c:v>454.08</c:v>
                </c:pt>
                <c:pt idx="21800">
                  <c:v>454.08139999999997</c:v>
                </c:pt>
                <c:pt idx="21801">
                  <c:v>454.08359999999999</c:v>
                </c:pt>
                <c:pt idx="21802">
                  <c:v>454.08629999999999</c:v>
                </c:pt>
                <c:pt idx="21803">
                  <c:v>454.08960000000002</c:v>
                </c:pt>
                <c:pt idx="21804">
                  <c:v>454.09140000000002</c:v>
                </c:pt>
                <c:pt idx="21805">
                  <c:v>454.09410000000003</c:v>
                </c:pt>
                <c:pt idx="21806">
                  <c:v>454.0967</c:v>
                </c:pt>
                <c:pt idx="21807">
                  <c:v>454.09870000000001</c:v>
                </c:pt>
                <c:pt idx="21808">
                  <c:v>454.1026</c:v>
                </c:pt>
                <c:pt idx="21809">
                  <c:v>454.10500000000002</c:v>
                </c:pt>
                <c:pt idx="21810">
                  <c:v>454.10660000000001</c:v>
                </c:pt>
                <c:pt idx="21811">
                  <c:v>454.10939999999999</c:v>
                </c:pt>
                <c:pt idx="21812">
                  <c:v>454.11149999999998</c:v>
                </c:pt>
                <c:pt idx="21813">
                  <c:v>454.11219999999997</c:v>
                </c:pt>
                <c:pt idx="21814">
                  <c:v>454.11520000000002</c:v>
                </c:pt>
                <c:pt idx="21815">
                  <c:v>454.11900000000003</c:v>
                </c:pt>
                <c:pt idx="21816">
                  <c:v>454.1216</c:v>
                </c:pt>
                <c:pt idx="21817">
                  <c:v>454.1223</c:v>
                </c:pt>
                <c:pt idx="21818">
                  <c:v>454.12439999999998</c:v>
                </c:pt>
                <c:pt idx="21819">
                  <c:v>454.12740000000002</c:v>
                </c:pt>
                <c:pt idx="21820">
                  <c:v>454.12959999999998</c:v>
                </c:pt>
                <c:pt idx="21821">
                  <c:v>454.13139999999999</c:v>
                </c:pt>
                <c:pt idx="21822">
                  <c:v>454.13400000000001</c:v>
                </c:pt>
                <c:pt idx="21823">
                  <c:v>454.13760000000002</c:v>
                </c:pt>
                <c:pt idx="21824">
                  <c:v>454.14030000000002</c:v>
                </c:pt>
                <c:pt idx="21825">
                  <c:v>454.14120000000003</c:v>
                </c:pt>
                <c:pt idx="21826">
                  <c:v>454.14440000000002</c:v>
                </c:pt>
                <c:pt idx="21827">
                  <c:v>454.14699999999999</c:v>
                </c:pt>
                <c:pt idx="21828">
                  <c:v>454.14940000000001</c:v>
                </c:pt>
                <c:pt idx="21829">
                  <c:v>454.15100000000001</c:v>
                </c:pt>
                <c:pt idx="21830">
                  <c:v>454.154</c:v>
                </c:pt>
                <c:pt idx="21831">
                  <c:v>454.15660000000003</c:v>
                </c:pt>
                <c:pt idx="21832">
                  <c:v>454.15940000000001</c:v>
                </c:pt>
                <c:pt idx="21833">
                  <c:v>454.16090000000003</c:v>
                </c:pt>
                <c:pt idx="21834">
                  <c:v>454.16399999999999</c:v>
                </c:pt>
                <c:pt idx="21835">
                  <c:v>454.16719999999998</c:v>
                </c:pt>
                <c:pt idx="21836">
                  <c:v>454.16930000000002</c:v>
                </c:pt>
                <c:pt idx="21837">
                  <c:v>454.17219999999998</c:v>
                </c:pt>
                <c:pt idx="21838">
                  <c:v>454.17380000000003</c:v>
                </c:pt>
                <c:pt idx="21839">
                  <c:v>454.17599999999999</c:v>
                </c:pt>
                <c:pt idx="21840">
                  <c:v>454.17779999999999</c:v>
                </c:pt>
                <c:pt idx="21841">
                  <c:v>454.17880000000002</c:v>
                </c:pt>
                <c:pt idx="21842">
                  <c:v>454.1832</c:v>
                </c:pt>
                <c:pt idx="21843">
                  <c:v>454.18360000000001</c:v>
                </c:pt>
                <c:pt idx="21844">
                  <c:v>454.18720000000002</c:v>
                </c:pt>
                <c:pt idx="21845">
                  <c:v>454.18860000000001</c:v>
                </c:pt>
                <c:pt idx="21846">
                  <c:v>454.1918</c:v>
                </c:pt>
                <c:pt idx="21847">
                  <c:v>454.19619999999998</c:v>
                </c:pt>
                <c:pt idx="21848">
                  <c:v>454.19720000000001</c:v>
                </c:pt>
                <c:pt idx="21849">
                  <c:v>454.20159999999998</c:v>
                </c:pt>
                <c:pt idx="21850">
                  <c:v>454.20330000000001</c:v>
                </c:pt>
                <c:pt idx="21851">
                  <c:v>454.20639999999997</c:v>
                </c:pt>
                <c:pt idx="21852">
                  <c:v>454.20920000000001</c:v>
                </c:pt>
                <c:pt idx="21853">
                  <c:v>454.21159999999998</c:v>
                </c:pt>
                <c:pt idx="21854">
                  <c:v>454.2122</c:v>
                </c:pt>
                <c:pt idx="21855">
                  <c:v>454.21600000000001</c:v>
                </c:pt>
                <c:pt idx="21856">
                  <c:v>454.21850000000001</c:v>
                </c:pt>
                <c:pt idx="21857">
                  <c:v>454.2217</c:v>
                </c:pt>
                <c:pt idx="21858">
                  <c:v>454.2226</c:v>
                </c:pt>
                <c:pt idx="21859">
                  <c:v>454.22460000000001</c:v>
                </c:pt>
                <c:pt idx="21860">
                  <c:v>454.22660000000002</c:v>
                </c:pt>
                <c:pt idx="21861">
                  <c:v>454.23</c:v>
                </c:pt>
                <c:pt idx="21862">
                  <c:v>454.23200000000003</c:v>
                </c:pt>
                <c:pt idx="21863">
                  <c:v>454.23379999999997</c:v>
                </c:pt>
                <c:pt idx="21864">
                  <c:v>454.2362</c:v>
                </c:pt>
                <c:pt idx="21865">
                  <c:v>454.23899999999998</c:v>
                </c:pt>
                <c:pt idx="21866">
                  <c:v>454.24029999999999</c:v>
                </c:pt>
                <c:pt idx="21867">
                  <c:v>454.24220000000003</c:v>
                </c:pt>
                <c:pt idx="21868">
                  <c:v>454.24470000000002</c:v>
                </c:pt>
                <c:pt idx="21869">
                  <c:v>454.2482</c:v>
                </c:pt>
                <c:pt idx="21870">
                  <c:v>454.25029999999998</c:v>
                </c:pt>
                <c:pt idx="21871">
                  <c:v>454.25220000000002</c:v>
                </c:pt>
                <c:pt idx="21872">
                  <c:v>454.25569999999999</c:v>
                </c:pt>
                <c:pt idx="21873">
                  <c:v>454.25880000000001</c:v>
                </c:pt>
                <c:pt idx="21874">
                  <c:v>454.26100000000002</c:v>
                </c:pt>
                <c:pt idx="21875">
                  <c:v>454.26339999999999</c:v>
                </c:pt>
                <c:pt idx="21876">
                  <c:v>454.2663</c:v>
                </c:pt>
                <c:pt idx="21877">
                  <c:v>454.26960000000003</c:v>
                </c:pt>
                <c:pt idx="21878">
                  <c:v>454.27</c:v>
                </c:pt>
                <c:pt idx="21879">
                  <c:v>454.27339999999998</c:v>
                </c:pt>
                <c:pt idx="21880">
                  <c:v>454.27589999999998</c:v>
                </c:pt>
                <c:pt idx="21881">
                  <c:v>454.27800000000002</c:v>
                </c:pt>
                <c:pt idx="21882">
                  <c:v>454.28070000000002</c:v>
                </c:pt>
                <c:pt idx="21883">
                  <c:v>454.28199999999998</c:v>
                </c:pt>
                <c:pt idx="21884">
                  <c:v>454.28320000000002</c:v>
                </c:pt>
                <c:pt idx="21885">
                  <c:v>454.28719999999998</c:v>
                </c:pt>
                <c:pt idx="21886">
                  <c:v>454.28840000000002</c:v>
                </c:pt>
                <c:pt idx="21887">
                  <c:v>454.29140000000001</c:v>
                </c:pt>
                <c:pt idx="21888">
                  <c:v>454.2937</c:v>
                </c:pt>
                <c:pt idx="21889">
                  <c:v>454.29539999999997</c:v>
                </c:pt>
                <c:pt idx="21890">
                  <c:v>454.2996</c:v>
                </c:pt>
                <c:pt idx="21891">
                  <c:v>454.30200000000002</c:v>
                </c:pt>
                <c:pt idx="21892">
                  <c:v>454.30439999999999</c:v>
                </c:pt>
                <c:pt idx="21893">
                  <c:v>454.30759999999998</c:v>
                </c:pt>
                <c:pt idx="21894">
                  <c:v>454.31169999999997</c:v>
                </c:pt>
                <c:pt idx="21895">
                  <c:v>454.31560000000002</c:v>
                </c:pt>
                <c:pt idx="21896">
                  <c:v>454.31740000000002</c:v>
                </c:pt>
                <c:pt idx="21897">
                  <c:v>454.31920000000002</c:v>
                </c:pt>
                <c:pt idx="21898">
                  <c:v>454.322</c:v>
                </c:pt>
                <c:pt idx="21899">
                  <c:v>454.32499999999999</c:v>
                </c:pt>
                <c:pt idx="21900">
                  <c:v>454.32709999999997</c:v>
                </c:pt>
                <c:pt idx="21901">
                  <c:v>454.3297</c:v>
                </c:pt>
                <c:pt idx="21902">
                  <c:v>454.3313</c:v>
                </c:pt>
                <c:pt idx="21903">
                  <c:v>454.33519999999999</c:v>
                </c:pt>
                <c:pt idx="21904">
                  <c:v>454.33699999999999</c:v>
                </c:pt>
                <c:pt idx="21905">
                  <c:v>454.34059999999999</c:v>
                </c:pt>
                <c:pt idx="21906">
                  <c:v>454.3424</c:v>
                </c:pt>
                <c:pt idx="21907">
                  <c:v>454.34370000000001</c:v>
                </c:pt>
                <c:pt idx="21908">
                  <c:v>454.34640000000002</c:v>
                </c:pt>
                <c:pt idx="21909">
                  <c:v>454.34820000000002</c:v>
                </c:pt>
                <c:pt idx="21910">
                  <c:v>454.35</c:v>
                </c:pt>
                <c:pt idx="21911">
                  <c:v>454.35180000000003</c:v>
                </c:pt>
                <c:pt idx="21912">
                  <c:v>454.35329999999999</c:v>
                </c:pt>
                <c:pt idx="21913">
                  <c:v>454.3553</c:v>
                </c:pt>
                <c:pt idx="21914">
                  <c:v>454.35919999999999</c:v>
                </c:pt>
                <c:pt idx="21915">
                  <c:v>454.36219999999997</c:v>
                </c:pt>
                <c:pt idx="21916">
                  <c:v>454.36529999999999</c:v>
                </c:pt>
                <c:pt idx="21917">
                  <c:v>454.36720000000003</c:v>
                </c:pt>
                <c:pt idx="21918">
                  <c:v>454.3698</c:v>
                </c:pt>
                <c:pt idx="21919">
                  <c:v>454.37299999999999</c:v>
                </c:pt>
                <c:pt idx="21920">
                  <c:v>454.37639999999999</c:v>
                </c:pt>
                <c:pt idx="21921">
                  <c:v>454.37810000000002</c:v>
                </c:pt>
                <c:pt idx="21922">
                  <c:v>454.38080000000002</c:v>
                </c:pt>
                <c:pt idx="21923">
                  <c:v>454.38150000000002</c:v>
                </c:pt>
                <c:pt idx="21924">
                  <c:v>454.38380000000001</c:v>
                </c:pt>
                <c:pt idx="21925">
                  <c:v>454.38740000000001</c:v>
                </c:pt>
                <c:pt idx="21926">
                  <c:v>454.38869999999997</c:v>
                </c:pt>
                <c:pt idx="21927">
                  <c:v>454.39159999999998</c:v>
                </c:pt>
                <c:pt idx="21928">
                  <c:v>454.39339999999999</c:v>
                </c:pt>
                <c:pt idx="21929">
                  <c:v>454.3963</c:v>
                </c:pt>
                <c:pt idx="21930">
                  <c:v>454.39920000000001</c:v>
                </c:pt>
                <c:pt idx="21931">
                  <c:v>454.4</c:v>
                </c:pt>
                <c:pt idx="21932">
                  <c:v>454.4033</c:v>
                </c:pt>
                <c:pt idx="21933">
                  <c:v>454.40339999999998</c:v>
                </c:pt>
                <c:pt idx="21934">
                  <c:v>454.40550000000002</c:v>
                </c:pt>
                <c:pt idx="21935">
                  <c:v>454.40899999999999</c:v>
                </c:pt>
                <c:pt idx="21936">
                  <c:v>454.41039999999998</c:v>
                </c:pt>
                <c:pt idx="21937">
                  <c:v>454.41379999999998</c:v>
                </c:pt>
                <c:pt idx="21938">
                  <c:v>454.4162</c:v>
                </c:pt>
                <c:pt idx="21939">
                  <c:v>454.41739999999999</c:v>
                </c:pt>
                <c:pt idx="21940">
                  <c:v>454.41860000000003</c:v>
                </c:pt>
                <c:pt idx="21941">
                  <c:v>454.4228</c:v>
                </c:pt>
                <c:pt idx="21942">
                  <c:v>454.42469999999997</c:v>
                </c:pt>
                <c:pt idx="21943">
                  <c:v>454.4264</c:v>
                </c:pt>
                <c:pt idx="21944">
                  <c:v>454.42919999999998</c:v>
                </c:pt>
                <c:pt idx="21945">
                  <c:v>454.43119999999999</c:v>
                </c:pt>
                <c:pt idx="21946">
                  <c:v>454.43369999999999</c:v>
                </c:pt>
                <c:pt idx="21947">
                  <c:v>454.4366</c:v>
                </c:pt>
                <c:pt idx="21948">
                  <c:v>454.43799999999999</c:v>
                </c:pt>
                <c:pt idx="21949">
                  <c:v>454.43979999999999</c:v>
                </c:pt>
                <c:pt idx="21950">
                  <c:v>454.44279999999998</c:v>
                </c:pt>
                <c:pt idx="21951">
                  <c:v>454.44639999999998</c:v>
                </c:pt>
                <c:pt idx="21952">
                  <c:v>454.44810000000001</c:v>
                </c:pt>
                <c:pt idx="21953">
                  <c:v>454.4511</c:v>
                </c:pt>
                <c:pt idx="21954">
                  <c:v>454.45510000000002</c:v>
                </c:pt>
                <c:pt idx="21955">
                  <c:v>454.45639999999997</c:v>
                </c:pt>
                <c:pt idx="21956">
                  <c:v>454.45890000000003</c:v>
                </c:pt>
                <c:pt idx="21957">
                  <c:v>454.46170000000001</c:v>
                </c:pt>
                <c:pt idx="21958">
                  <c:v>454.4624</c:v>
                </c:pt>
                <c:pt idx="21959">
                  <c:v>454.46390000000002</c:v>
                </c:pt>
                <c:pt idx="21960">
                  <c:v>454.46719999999999</c:v>
                </c:pt>
                <c:pt idx="21961">
                  <c:v>454.47</c:v>
                </c:pt>
                <c:pt idx="21962">
                  <c:v>454.4708</c:v>
                </c:pt>
                <c:pt idx="21963">
                  <c:v>454.47280000000001</c:v>
                </c:pt>
                <c:pt idx="21964">
                  <c:v>454.4744</c:v>
                </c:pt>
                <c:pt idx="21965">
                  <c:v>454.4769</c:v>
                </c:pt>
                <c:pt idx="21966">
                  <c:v>454.48009999999999</c:v>
                </c:pt>
                <c:pt idx="21967">
                  <c:v>454.48340000000002</c:v>
                </c:pt>
                <c:pt idx="21968">
                  <c:v>454.48590000000002</c:v>
                </c:pt>
                <c:pt idx="21969">
                  <c:v>454.488</c:v>
                </c:pt>
                <c:pt idx="21970">
                  <c:v>454.49059999999997</c:v>
                </c:pt>
                <c:pt idx="21971">
                  <c:v>454.4932</c:v>
                </c:pt>
                <c:pt idx="21972">
                  <c:v>454.495</c:v>
                </c:pt>
                <c:pt idx="21973">
                  <c:v>454.4982</c:v>
                </c:pt>
                <c:pt idx="21974">
                  <c:v>454.49939999999998</c:v>
                </c:pt>
                <c:pt idx="21975">
                  <c:v>454.50200000000001</c:v>
                </c:pt>
                <c:pt idx="21976">
                  <c:v>454.50479999999999</c:v>
                </c:pt>
                <c:pt idx="21977">
                  <c:v>454.50740000000002</c:v>
                </c:pt>
                <c:pt idx="21978">
                  <c:v>454.51</c:v>
                </c:pt>
                <c:pt idx="21979">
                  <c:v>454.51100000000002</c:v>
                </c:pt>
                <c:pt idx="21980">
                  <c:v>454.51420000000002</c:v>
                </c:pt>
                <c:pt idx="21981">
                  <c:v>454.5181</c:v>
                </c:pt>
                <c:pt idx="21982">
                  <c:v>454.51799999999997</c:v>
                </c:pt>
                <c:pt idx="21983">
                  <c:v>454.52199999999999</c:v>
                </c:pt>
                <c:pt idx="21984">
                  <c:v>454.52359999999999</c:v>
                </c:pt>
                <c:pt idx="21985">
                  <c:v>454.52480000000003</c:v>
                </c:pt>
                <c:pt idx="21986">
                  <c:v>454.529</c:v>
                </c:pt>
                <c:pt idx="21987">
                  <c:v>454.53280000000001</c:v>
                </c:pt>
                <c:pt idx="21988">
                  <c:v>454.53559999999999</c:v>
                </c:pt>
                <c:pt idx="21989">
                  <c:v>454.5385</c:v>
                </c:pt>
                <c:pt idx="21990">
                  <c:v>454.5394</c:v>
                </c:pt>
                <c:pt idx="21991">
                  <c:v>454.54129999999998</c:v>
                </c:pt>
                <c:pt idx="21992">
                  <c:v>454.54300000000001</c:v>
                </c:pt>
                <c:pt idx="21993">
                  <c:v>454.54629999999997</c:v>
                </c:pt>
                <c:pt idx="21994">
                  <c:v>454.54820000000001</c:v>
                </c:pt>
                <c:pt idx="21995">
                  <c:v>454.54910000000001</c:v>
                </c:pt>
                <c:pt idx="21996">
                  <c:v>454.5523</c:v>
                </c:pt>
                <c:pt idx="21997">
                  <c:v>454.55470000000003</c:v>
                </c:pt>
                <c:pt idx="21998">
                  <c:v>454.55720000000002</c:v>
                </c:pt>
                <c:pt idx="21999">
                  <c:v>454.56</c:v>
                </c:pt>
                <c:pt idx="22000">
                  <c:v>454.56020000000001</c:v>
                </c:pt>
                <c:pt idx="22001">
                  <c:v>454.56240000000003</c:v>
                </c:pt>
                <c:pt idx="22002">
                  <c:v>454.56560000000002</c:v>
                </c:pt>
                <c:pt idx="22003">
                  <c:v>454.5684</c:v>
                </c:pt>
                <c:pt idx="22004">
                  <c:v>454.57</c:v>
                </c:pt>
                <c:pt idx="22005">
                  <c:v>454.57380000000001</c:v>
                </c:pt>
                <c:pt idx="22006">
                  <c:v>454.57600000000002</c:v>
                </c:pt>
                <c:pt idx="22007">
                  <c:v>454.57850000000002</c:v>
                </c:pt>
                <c:pt idx="22008">
                  <c:v>454.58049999999997</c:v>
                </c:pt>
                <c:pt idx="22009">
                  <c:v>454.58260000000001</c:v>
                </c:pt>
                <c:pt idx="22010">
                  <c:v>454.58440000000002</c:v>
                </c:pt>
                <c:pt idx="22011">
                  <c:v>454.58609999999999</c:v>
                </c:pt>
                <c:pt idx="22012">
                  <c:v>454.58890000000002</c:v>
                </c:pt>
                <c:pt idx="22013">
                  <c:v>454.59210000000002</c:v>
                </c:pt>
                <c:pt idx="22014">
                  <c:v>454.59339999999997</c:v>
                </c:pt>
                <c:pt idx="22015">
                  <c:v>454.59550000000002</c:v>
                </c:pt>
                <c:pt idx="22016">
                  <c:v>454.59809999999999</c:v>
                </c:pt>
                <c:pt idx="22017">
                  <c:v>454.5994</c:v>
                </c:pt>
                <c:pt idx="22018">
                  <c:v>454.60340000000002</c:v>
                </c:pt>
                <c:pt idx="22019">
                  <c:v>454.60539999999997</c:v>
                </c:pt>
                <c:pt idx="22020">
                  <c:v>454.6069</c:v>
                </c:pt>
                <c:pt idx="22021">
                  <c:v>454.60930000000002</c:v>
                </c:pt>
                <c:pt idx="22022">
                  <c:v>454.61130000000003</c:v>
                </c:pt>
                <c:pt idx="22023">
                  <c:v>454.613</c:v>
                </c:pt>
                <c:pt idx="22024">
                  <c:v>454.61619999999999</c:v>
                </c:pt>
                <c:pt idx="22025">
                  <c:v>454.61779999999999</c:v>
                </c:pt>
                <c:pt idx="22026">
                  <c:v>454.62060000000002</c:v>
                </c:pt>
                <c:pt idx="22027">
                  <c:v>454.6234</c:v>
                </c:pt>
                <c:pt idx="22028">
                  <c:v>454.625</c:v>
                </c:pt>
                <c:pt idx="22029">
                  <c:v>454.6284</c:v>
                </c:pt>
                <c:pt idx="22030">
                  <c:v>454.63080000000002</c:v>
                </c:pt>
                <c:pt idx="22031">
                  <c:v>454.63459999999998</c:v>
                </c:pt>
                <c:pt idx="22032">
                  <c:v>454.63760000000002</c:v>
                </c:pt>
                <c:pt idx="22033">
                  <c:v>454.64019999999999</c:v>
                </c:pt>
                <c:pt idx="22034">
                  <c:v>454.64339999999999</c:v>
                </c:pt>
                <c:pt idx="22035">
                  <c:v>454.64499999999998</c:v>
                </c:pt>
                <c:pt idx="22036">
                  <c:v>454.64679999999998</c:v>
                </c:pt>
                <c:pt idx="22037">
                  <c:v>454.64929999999998</c:v>
                </c:pt>
                <c:pt idx="22038">
                  <c:v>454.65300000000002</c:v>
                </c:pt>
                <c:pt idx="22039">
                  <c:v>454.6542</c:v>
                </c:pt>
                <c:pt idx="22040">
                  <c:v>454.65589999999997</c:v>
                </c:pt>
                <c:pt idx="22041">
                  <c:v>454.65789999999998</c:v>
                </c:pt>
                <c:pt idx="22042">
                  <c:v>454.65980000000002</c:v>
                </c:pt>
                <c:pt idx="22043">
                  <c:v>454.66199999999998</c:v>
                </c:pt>
                <c:pt idx="22044">
                  <c:v>454.66329999999999</c:v>
                </c:pt>
                <c:pt idx="22045">
                  <c:v>454.66680000000002</c:v>
                </c:pt>
                <c:pt idx="22046">
                  <c:v>454.66899999999998</c:v>
                </c:pt>
                <c:pt idx="22047">
                  <c:v>454.67070000000001</c:v>
                </c:pt>
                <c:pt idx="22048">
                  <c:v>454.6739</c:v>
                </c:pt>
                <c:pt idx="22049">
                  <c:v>454.67619999999999</c:v>
                </c:pt>
                <c:pt idx="22050">
                  <c:v>454.67660000000001</c:v>
                </c:pt>
                <c:pt idx="22051">
                  <c:v>454.68040000000002</c:v>
                </c:pt>
                <c:pt idx="22052">
                  <c:v>454.68279999999999</c:v>
                </c:pt>
                <c:pt idx="22053">
                  <c:v>454.68419999999998</c:v>
                </c:pt>
                <c:pt idx="22054">
                  <c:v>454.6884</c:v>
                </c:pt>
                <c:pt idx="22055">
                  <c:v>454.68920000000003</c:v>
                </c:pt>
                <c:pt idx="22056">
                  <c:v>454.69139999999999</c:v>
                </c:pt>
                <c:pt idx="22057">
                  <c:v>454.69330000000002</c:v>
                </c:pt>
                <c:pt idx="22058">
                  <c:v>454.6952</c:v>
                </c:pt>
                <c:pt idx="22059">
                  <c:v>454.69819999999999</c:v>
                </c:pt>
                <c:pt idx="22060">
                  <c:v>454.70030000000003</c:v>
                </c:pt>
                <c:pt idx="22061">
                  <c:v>454.70339999999999</c:v>
                </c:pt>
                <c:pt idx="22062">
                  <c:v>454.70699999999999</c:v>
                </c:pt>
                <c:pt idx="22063">
                  <c:v>454.70940000000002</c:v>
                </c:pt>
                <c:pt idx="22064">
                  <c:v>454.71100000000001</c:v>
                </c:pt>
                <c:pt idx="22065">
                  <c:v>454.71080000000001</c:v>
                </c:pt>
                <c:pt idx="22066">
                  <c:v>454.71480000000003</c:v>
                </c:pt>
                <c:pt idx="22067">
                  <c:v>454.71839999999997</c:v>
                </c:pt>
                <c:pt idx="22068">
                  <c:v>454.71879999999999</c:v>
                </c:pt>
                <c:pt idx="22069">
                  <c:v>454.7217</c:v>
                </c:pt>
                <c:pt idx="22070">
                  <c:v>454.7244</c:v>
                </c:pt>
                <c:pt idx="22071">
                  <c:v>454.72699999999998</c:v>
                </c:pt>
                <c:pt idx="22072">
                  <c:v>454.7296</c:v>
                </c:pt>
                <c:pt idx="22073">
                  <c:v>454.73180000000002</c:v>
                </c:pt>
                <c:pt idx="22074">
                  <c:v>454.733</c:v>
                </c:pt>
                <c:pt idx="22075">
                  <c:v>454.73630000000003</c:v>
                </c:pt>
                <c:pt idx="22076">
                  <c:v>454.73899999999998</c:v>
                </c:pt>
                <c:pt idx="22077">
                  <c:v>454.74079999999998</c:v>
                </c:pt>
                <c:pt idx="22078">
                  <c:v>454.74340000000001</c:v>
                </c:pt>
                <c:pt idx="22079">
                  <c:v>454.74689999999998</c:v>
                </c:pt>
                <c:pt idx="22080">
                  <c:v>454.75029999999998</c:v>
                </c:pt>
                <c:pt idx="22081">
                  <c:v>454.75279999999998</c:v>
                </c:pt>
                <c:pt idx="22082">
                  <c:v>454.75619999999998</c:v>
                </c:pt>
                <c:pt idx="22083">
                  <c:v>454.75709999999998</c:v>
                </c:pt>
                <c:pt idx="22084">
                  <c:v>454.76089999999999</c:v>
                </c:pt>
                <c:pt idx="22085">
                  <c:v>454.762</c:v>
                </c:pt>
                <c:pt idx="22086">
                  <c:v>454.76479999999998</c:v>
                </c:pt>
                <c:pt idx="22087">
                  <c:v>454.76609999999999</c:v>
                </c:pt>
                <c:pt idx="22088">
                  <c:v>454.7706</c:v>
                </c:pt>
                <c:pt idx="22089">
                  <c:v>454.77179999999998</c:v>
                </c:pt>
                <c:pt idx="22090">
                  <c:v>454.77460000000002</c:v>
                </c:pt>
                <c:pt idx="22091">
                  <c:v>454.77620000000002</c:v>
                </c:pt>
                <c:pt idx="22092">
                  <c:v>454.779</c:v>
                </c:pt>
                <c:pt idx="22093">
                  <c:v>454.78039999999999</c:v>
                </c:pt>
                <c:pt idx="22094">
                  <c:v>454.7826</c:v>
                </c:pt>
                <c:pt idx="22095">
                  <c:v>454.78530000000001</c:v>
                </c:pt>
                <c:pt idx="22096">
                  <c:v>454.78750000000002</c:v>
                </c:pt>
                <c:pt idx="22097">
                  <c:v>454.79059999999998</c:v>
                </c:pt>
                <c:pt idx="22098">
                  <c:v>454.79340000000002</c:v>
                </c:pt>
                <c:pt idx="22099">
                  <c:v>454.7955</c:v>
                </c:pt>
                <c:pt idx="22100">
                  <c:v>454.79880000000003</c:v>
                </c:pt>
                <c:pt idx="22101">
                  <c:v>454.80119999999999</c:v>
                </c:pt>
                <c:pt idx="22102">
                  <c:v>454.803</c:v>
                </c:pt>
                <c:pt idx="22103">
                  <c:v>454.8066</c:v>
                </c:pt>
                <c:pt idx="22104">
                  <c:v>454.80759999999998</c:v>
                </c:pt>
                <c:pt idx="22105">
                  <c:v>454.80959999999999</c:v>
                </c:pt>
                <c:pt idx="22106">
                  <c:v>454.81119999999999</c:v>
                </c:pt>
                <c:pt idx="22107">
                  <c:v>454.815</c:v>
                </c:pt>
                <c:pt idx="22108">
                  <c:v>454.81670000000003</c:v>
                </c:pt>
                <c:pt idx="22109">
                  <c:v>454.81970000000001</c:v>
                </c:pt>
                <c:pt idx="22110">
                  <c:v>454.8218</c:v>
                </c:pt>
                <c:pt idx="22111">
                  <c:v>454.82369999999997</c:v>
                </c:pt>
                <c:pt idx="22112">
                  <c:v>454.82530000000003</c:v>
                </c:pt>
                <c:pt idx="22113">
                  <c:v>454.82830000000001</c:v>
                </c:pt>
                <c:pt idx="22114">
                  <c:v>454.83100000000002</c:v>
                </c:pt>
                <c:pt idx="22115">
                  <c:v>454.83300000000003</c:v>
                </c:pt>
                <c:pt idx="22116">
                  <c:v>454.83499999999998</c:v>
                </c:pt>
                <c:pt idx="22117">
                  <c:v>454.83589999999998</c:v>
                </c:pt>
                <c:pt idx="22118">
                  <c:v>454.83780000000002</c:v>
                </c:pt>
                <c:pt idx="22119">
                  <c:v>454.83960000000002</c:v>
                </c:pt>
                <c:pt idx="22120">
                  <c:v>454.84219999999999</c:v>
                </c:pt>
                <c:pt idx="22121">
                  <c:v>454.84500000000003</c:v>
                </c:pt>
                <c:pt idx="22122">
                  <c:v>454.84780000000001</c:v>
                </c:pt>
                <c:pt idx="22123">
                  <c:v>454.84890000000001</c:v>
                </c:pt>
                <c:pt idx="22124">
                  <c:v>454.85239999999999</c:v>
                </c:pt>
                <c:pt idx="22125">
                  <c:v>454.85500000000002</c:v>
                </c:pt>
                <c:pt idx="22126">
                  <c:v>454.85840000000002</c:v>
                </c:pt>
                <c:pt idx="22127">
                  <c:v>454.86149999999998</c:v>
                </c:pt>
                <c:pt idx="22128">
                  <c:v>454.86430000000001</c:v>
                </c:pt>
                <c:pt idx="22129">
                  <c:v>454.86559999999997</c:v>
                </c:pt>
                <c:pt idx="22130">
                  <c:v>454.86880000000002</c:v>
                </c:pt>
                <c:pt idx="22131">
                  <c:v>454.87029999999999</c:v>
                </c:pt>
                <c:pt idx="22132">
                  <c:v>454.87369999999999</c:v>
                </c:pt>
                <c:pt idx="22133">
                  <c:v>454.87610000000001</c:v>
                </c:pt>
                <c:pt idx="22134">
                  <c:v>454.87740000000002</c:v>
                </c:pt>
                <c:pt idx="22135">
                  <c:v>454.88</c:v>
                </c:pt>
                <c:pt idx="22136">
                  <c:v>454.8836</c:v>
                </c:pt>
                <c:pt idx="22137">
                  <c:v>454.8852</c:v>
                </c:pt>
                <c:pt idx="22138">
                  <c:v>454.88720000000001</c:v>
                </c:pt>
                <c:pt idx="22139">
                  <c:v>454.88920000000002</c:v>
                </c:pt>
                <c:pt idx="22140">
                  <c:v>454.89100000000002</c:v>
                </c:pt>
                <c:pt idx="22141">
                  <c:v>454.8954</c:v>
                </c:pt>
                <c:pt idx="22142">
                  <c:v>454.89710000000002</c:v>
                </c:pt>
                <c:pt idx="22143">
                  <c:v>454.9</c:v>
                </c:pt>
                <c:pt idx="22144">
                  <c:v>454.90280000000001</c:v>
                </c:pt>
                <c:pt idx="22145">
                  <c:v>454.90190000000001</c:v>
                </c:pt>
                <c:pt idx="22146">
                  <c:v>454.90570000000002</c:v>
                </c:pt>
                <c:pt idx="22147">
                  <c:v>454.9076</c:v>
                </c:pt>
                <c:pt idx="22148">
                  <c:v>454.91109999999998</c:v>
                </c:pt>
                <c:pt idx="22149">
                  <c:v>454.91399999999999</c:v>
                </c:pt>
                <c:pt idx="22150">
                  <c:v>454.91559999999998</c:v>
                </c:pt>
                <c:pt idx="22151">
                  <c:v>454.91840000000002</c:v>
                </c:pt>
                <c:pt idx="22152">
                  <c:v>454.91980000000001</c:v>
                </c:pt>
                <c:pt idx="22153">
                  <c:v>454.92160000000001</c:v>
                </c:pt>
                <c:pt idx="22154">
                  <c:v>454.92340000000002</c:v>
                </c:pt>
                <c:pt idx="22155">
                  <c:v>454.92540000000002</c:v>
                </c:pt>
                <c:pt idx="22156">
                  <c:v>454.92849999999999</c:v>
                </c:pt>
                <c:pt idx="22157">
                  <c:v>454.93</c:v>
                </c:pt>
                <c:pt idx="22158">
                  <c:v>454.93239999999997</c:v>
                </c:pt>
                <c:pt idx="22159">
                  <c:v>454.93560000000002</c:v>
                </c:pt>
                <c:pt idx="22160">
                  <c:v>454.93680000000001</c:v>
                </c:pt>
                <c:pt idx="22161">
                  <c:v>454.9402</c:v>
                </c:pt>
                <c:pt idx="22162">
                  <c:v>454.94170000000003</c:v>
                </c:pt>
                <c:pt idx="22163">
                  <c:v>454.9434</c:v>
                </c:pt>
                <c:pt idx="22164">
                  <c:v>454.94540000000001</c:v>
                </c:pt>
                <c:pt idx="22165">
                  <c:v>454.94810000000001</c:v>
                </c:pt>
                <c:pt idx="22166">
                  <c:v>454.95139999999998</c:v>
                </c:pt>
                <c:pt idx="22167">
                  <c:v>454.95280000000002</c:v>
                </c:pt>
                <c:pt idx="22168">
                  <c:v>454.95440000000002</c:v>
                </c:pt>
                <c:pt idx="22169">
                  <c:v>454.95670000000001</c:v>
                </c:pt>
                <c:pt idx="22170">
                  <c:v>454.95940000000002</c:v>
                </c:pt>
                <c:pt idx="22171">
                  <c:v>454.96190000000001</c:v>
                </c:pt>
                <c:pt idx="22172">
                  <c:v>454.96480000000003</c:v>
                </c:pt>
                <c:pt idx="22173">
                  <c:v>454.96749999999997</c:v>
                </c:pt>
                <c:pt idx="22174">
                  <c:v>454.97</c:v>
                </c:pt>
                <c:pt idx="22175">
                  <c:v>454.97199999999998</c:v>
                </c:pt>
                <c:pt idx="22176">
                  <c:v>454.97309999999999</c:v>
                </c:pt>
                <c:pt idx="22177">
                  <c:v>454.97559999999999</c:v>
                </c:pt>
                <c:pt idx="22178">
                  <c:v>454.97539999999998</c:v>
                </c:pt>
                <c:pt idx="22179">
                  <c:v>454.98059999999998</c:v>
                </c:pt>
                <c:pt idx="22180">
                  <c:v>454.98349999999999</c:v>
                </c:pt>
                <c:pt idx="22181">
                  <c:v>454.9855</c:v>
                </c:pt>
                <c:pt idx="22182">
                  <c:v>454.988</c:v>
                </c:pt>
                <c:pt idx="22183">
                  <c:v>454.99020000000002</c:v>
                </c:pt>
                <c:pt idx="22184">
                  <c:v>454.99220000000003</c:v>
                </c:pt>
                <c:pt idx="22185">
                  <c:v>454.9948</c:v>
                </c:pt>
                <c:pt idx="22186">
                  <c:v>454.9982</c:v>
                </c:pt>
                <c:pt idx="22187">
                  <c:v>455.00099999999998</c:v>
                </c:pt>
                <c:pt idx="22188">
                  <c:v>455.00080000000003</c:v>
                </c:pt>
                <c:pt idx="22189">
                  <c:v>455.00439999999998</c:v>
                </c:pt>
                <c:pt idx="22190">
                  <c:v>455.0059</c:v>
                </c:pt>
                <c:pt idx="22191">
                  <c:v>455.00630000000001</c:v>
                </c:pt>
                <c:pt idx="22192">
                  <c:v>455.01049999999998</c:v>
                </c:pt>
                <c:pt idx="22193">
                  <c:v>455.0129</c:v>
                </c:pt>
                <c:pt idx="22194">
                  <c:v>455.01620000000003</c:v>
                </c:pt>
                <c:pt idx="22195">
                  <c:v>455.01859999999999</c:v>
                </c:pt>
                <c:pt idx="22196">
                  <c:v>455.01920000000001</c:v>
                </c:pt>
                <c:pt idx="22197">
                  <c:v>455.02109999999999</c:v>
                </c:pt>
                <c:pt idx="22198">
                  <c:v>455.02289999999999</c:v>
                </c:pt>
                <c:pt idx="22199">
                  <c:v>455.02569999999997</c:v>
                </c:pt>
                <c:pt idx="22200">
                  <c:v>455.02949999999998</c:v>
                </c:pt>
                <c:pt idx="22201">
                  <c:v>455.03</c:v>
                </c:pt>
                <c:pt idx="22202">
                  <c:v>455.03300000000002</c:v>
                </c:pt>
                <c:pt idx="22203">
                  <c:v>455.03500000000003</c:v>
                </c:pt>
                <c:pt idx="22204">
                  <c:v>455.03730000000002</c:v>
                </c:pt>
                <c:pt idx="22205">
                  <c:v>455.04</c:v>
                </c:pt>
                <c:pt idx="22206">
                  <c:v>455.04239999999999</c:v>
                </c:pt>
                <c:pt idx="22207">
                  <c:v>455.0444</c:v>
                </c:pt>
                <c:pt idx="22208">
                  <c:v>455.0462</c:v>
                </c:pt>
                <c:pt idx="22209">
                  <c:v>455.05020000000002</c:v>
                </c:pt>
                <c:pt idx="22210">
                  <c:v>455.05220000000003</c:v>
                </c:pt>
                <c:pt idx="22211">
                  <c:v>455.0548</c:v>
                </c:pt>
                <c:pt idx="22212">
                  <c:v>455.05619999999999</c:v>
                </c:pt>
                <c:pt idx="22213">
                  <c:v>455.05939999999998</c:v>
                </c:pt>
                <c:pt idx="22214">
                  <c:v>455.06139999999999</c:v>
                </c:pt>
                <c:pt idx="22215">
                  <c:v>455.06319999999999</c:v>
                </c:pt>
                <c:pt idx="22216">
                  <c:v>455.06639999999999</c:v>
                </c:pt>
                <c:pt idx="22217">
                  <c:v>455.06830000000002</c:v>
                </c:pt>
                <c:pt idx="22218">
                  <c:v>455.07029999999997</c:v>
                </c:pt>
                <c:pt idx="22219">
                  <c:v>455.07279999999997</c:v>
                </c:pt>
                <c:pt idx="22220">
                  <c:v>455.0754</c:v>
                </c:pt>
                <c:pt idx="22221">
                  <c:v>455.0752</c:v>
                </c:pt>
                <c:pt idx="22222">
                  <c:v>455.07819999999998</c:v>
                </c:pt>
                <c:pt idx="22223">
                  <c:v>455.08300000000003</c:v>
                </c:pt>
                <c:pt idx="22224">
                  <c:v>455.08339999999998</c:v>
                </c:pt>
                <c:pt idx="22225">
                  <c:v>455.0856</c:v>
                </c:pt>
                <c:pt idx="22226">
                  <c:v>455.08839999999998</c:v>
                </c:pt>
                <c:pt idx="22227">
                  <c:v>455.08940000000001</c:v>
                </c:pt>
                <c:pt idx="22228">
                  <c:v>455.09300000000002</c:v>
                </c:pt>
                <c:pt idx="22229">
                  <c:v>455.09480000000002</c:v>
                </c:pt>
                <c:pt idx="22230">
                  <c:v>455.09800000000001</c:v>
                </c:pt>
                <c:pt idx="22231">
                  <c:v>455.10019999999997</c:v>
                </c:pt>
                <c:pt idx="22232">
                  <c:v>455.10129999999998</c:v>
                </c:pt>
                <c:pt idx="22233">
                  <c:v>455.10520000000002</c:v>
                </c:pt>
                <c:pt idx="22234">
                  <c:v>455.1046</c:v>
                </c:pt>
                <c:pt idx="22235">
                  <c:v>455.108</c:v>
                </c:pt>
                <c:pt idx="22236">
                  <c:v>455.11130000000003</c:v>
                </c:pt>
                <c:pt idx="22237">
                  <c:v>455.11189999999999</c:v>
                </c:pt>
                <c:pt idx="22238">
                  <c:v>455.11529999999999</c:v>
                </c:pt>
                <c:pt idx="22239">
                  <c:v>455.11829999999998</c:v>
                </c:pt>
                <c:pt idx="22240">
                  <c:v>455.12040000000002</c:v>
                </c:pt>
                <c:pt idx="22241">
                  <c:v>455.12310000000002</c:v>
                </c:pt>
                <c:pt idx="22242">
                  <c:v>455.12569999999999</c:v>
                </c:pt>
                <c:pt idx="22243">
                  <c:v>455.12920000000003</c:v>
                </c:pt>
                <c:pt idx="22244">
                  <c:v>455.13130000000001</c:v>
                </c:pt>
                <c:pt idx="22245">
                  <c:v>455.13369999999998</c:v>
                </c:pt>
                <c:pt idx="22246">
                  <c:v>455.13709999999998</c:v>
                </c:pt>
                <c:pt idx="22247">
                  <c:v>455.13940000000002</c:v>
                </c:pt>
                <c:pt idx="22248">
                  <c:v>455.1404</c:v>
                </c:pt>
                <c:pt idx="22249">
                  <c:v>455.14339999999999</c:v>
                </c:pt>
                <c:pt idx="22250">
                  <c:v>455.14499999999998</c:v>
                </c:pt>
                <c:pt idx="22251">
                  <c:v>455.14589999999998</c:v>
                </c:pt>
                <c:pt idx="22252">
                  <c:v>455.14699999999999</c:v>
                </c:pt>
                <c:pt idx="22253">
                  <c:v>455.15</c:v>
                </c:pt>
                <c:pt idx="22254">
                  <c:v>455.15260000000001</c:v>
                </c:pt>
                <c:pt idx="22255">
                  <c:v>455.15359999999998</c:v>
                </c:pt>
                <c:pt idx="22256">
                  <c:v>455.15530000000001</c:v>
                </c:pt>
                <c:pt idx="22257">
                  <c:v>455.15820000000002</c:v>
                </c:pt>
                <c:pt idx="22258">
                  <c:v>455.15899999999999</c:v>
                </c:pt>
                <c:pt idx="22259">
                  <c:v>455.16160000000002</c:v>
                </c:pt>
                <c:pt idx="22260">
                  <c:v>455.16419999999999</c:v>
                </c:pt>
                <c:pt idx="22261">
                  <c:v>455.1653</c:v>
                </c:pt>
                <c:pt idx="22262">
                  <c:v>455.1678</c:v>
                </c:pt>
                <c:pt idx="22263">
                  <c:v>455.17039999999997</c:v>
                </c:pt>
                <c:pt idx="22264">
                  <c:v>455.17129999999997</c:v>
                </c:pt>
                <c:pt idx="22265">
                  <c:v>455.17439999999999</c:v>
                </c:pt>
                <c:pt idx="22266">
                  <c:v>455.17619999999999</c:v>
                </c:pt>
                <c:pt idx="22267">
                  <c:v>455.17880000000002</c:v>
                </c:pt>
                <c:pt idx="22268">
                  <c:v>455.18220000000002</c:v>
                </c:pt>
                <c:pt idx="22269">
                  <c:v>455.18360000000001</c:v>
                </c:pt>
                <c:pt idx="22270">
                  <c:v>455.18720000000002</c:v>
                </c:pt>
                <c:pt idx="22271">
                  <c:v>455.1909</c:v>
                </c:pt>
                <c:pt idx="22272">
                  <c:v>455.19240000000002</c:v>
                </c:pt>
                <c:pt idx="22273">
                  <c:v>455.19510000000002</c:v>
                </c:pt>
                <c:pt idx="22274">
                  <c:v>455.197</c:v>
                </c:pt>
                <c:pt idx="22275">
                  <c:v>455.20170000000002</c:v>
                </c:pt>
                <c:pt idx="22276">
                  <c:v>455.20359999999999</c:v>
                </c:pt>
                <c:pt idx="22277">
                  <c:v>455.20499999999998</c:v>
                </c:pt>
                <c:pt idx="22278">
                  <c:v>455.20760000000001</c:v>
                </c:pt>
                <c:pt idx="22279">
                  <c:v>455.21129999999999</c:v>
                </c:pt>
                <c:pt idx="22280">
                  <c:v>455.2149</c:v>
                </c:pt>
                <c:pt idx="22281">
                  <c:v>455.21679999999998</c:v>
                </c:pt>
                <c:pt idx="22282">
                  <c:v>455.21879999999999</c:v>
                </c:pt>
                <c:pt idx="22283">
                  <c:v>455.22160000000002</c:v>
                </c:pt>
                <c:pt idx="22284">
                  <c:v>455.22359999999998</c:v>
                </c:pt>
                <c:pt idx="22285">
                  <c:v>455.22579999999999</c:v>
                </c:pt>
                <c:pt idx="22286">
                  <c:v>455.22710000000001</c:v>
                </c:pt>
                <c:pt idx="22287">
                  <c:v>455.23099999999999</c:v>
                </c:pt>
                <c:pt idx="22288">
                  <c:v>455.233</c:v>
                </c:pt>
                <c:pt idx="22289">
                  <c:v>455.23509999999999</c:v>
                </c:pt>
                <c:pt idx="22290">
                  <c:v>455.23739999999998</c:v>
                </c:pt>
                <c:pt idx="22291">
                  <c:v>455.24020000000002</c:v>
                </c:pt>
                <c:pt idx="22292">
                  <c:v>455.24059999999997</c:v>
                </c:pt>
                <c:pt idx="22293">
                  <c:v>455.24259999999998</c:v>
                </c:pt>
                <c:pt idx="22294">
                  <c:v>455.24439999999998</c:v>
                </c:pt>
                <c:pt idx="22295">
                  <c:v>455.2448</c:v>
                </c:pt>
                <c:pt idx="22296">
                  <c:v>455.2491</c:v>
                </c:pt>
                <c:pt idx="22297">
                  <c:v>455.25020000000001</c:v>
                </c:pt>
                <c:pt idx="22298">
                  <c:v>455.25119999999998</c:v>
                </c:pt>
                <c:pt idx="22299">
                  <c:v>455.2527</c:v>
                </c:pt>
                <c:pt idx="22300">
                  <c:v>455.25540000000001</c:v>
                </c:pt>
                <c:pt idx="22301">
                  <c:v>455.25959999999998</c:v>
                </c:pt>
                <c:pt idx="22302">
                  <c:v>455.26100000000002</c:v>
                </c:pt>
                <c:pt idx="22303">
                  <c:v>455.26459999999997</c:v>
                </c:pt>
                <c:pt idx="22304">
                  <c:v>455.26530000000002</c:v>
                </c:pt>
                <c:pt idx="22305">
                  <c:v>455.26799999999997</c:v>
                </c:pt>
                <c:pt idx="22306">
                  <c:v>455.2697</c:v>
                </c:pt>
                <c:pt idx="22307">
                  <c:v>455.2724</c:v>
                </c:pt>
                <c:pt idx="22308">
                  <c:v>455.27539999999999</c:v>
                </c:pt>
                <c:pt idx="22309">
                  <c:v>455.27749999999997</c:v>
                </c:pt>
                <c:pt idx="22310">
                  <c:v>455.28</c:v>
                </c:pt>
                <c:pt idx="22311">
                  <c:v>455.28160000000003</c:v>
                </c:pt>
                <c:pt idx="22312">
                  <c:v>455.286</c:v>
                </c:pt>
                <c:pt idx="22313">
                  <c:v>455.28949999999998</c:v>
                </c:pt>
                <c:pt idx="22314">
                  <c:v>455.29090000000002</c:v>
                </c:pt>
                <c:pt idx="22315">
                  <c:v>455.29320000000001</c:v>
                </c:pt>
                <c:pt idx="22316">
                  <c:v>455.29579999999999</c:v>
                </c:pt>
                <c:pt idx="22317">
                  <c:v>455.29660000000001</c:v>
                </c:pt>
                <c:pt idx="22318">
                  <c:v>455.30090000000001</c:v>
                </c:pt>
                <c:pt idx="22319">
                  <c:v>455.30149999999998</c:v>
                </c:pt>
                <c:pt idx="22320">
                  <c:v>455.30399999999997</c:v>
                </c:pt>
                <c:pt idx="22321">
                  <c:v>455.3048</c:v>
                </c:pt>
                <c:pt idx="22322">
                  <c:v>455.30779999999999</c:v>
                </c:pt>
                <c:pt idx="22323">
                  <c:v>455.31</c:v>
                </c:pt>
                <c:pt idx="22324">
                  <c:v>455.31130000000002</c:v>
                </c:pt>
                <c:pt idx="22325">
                  <c:v>455.31459999999998</c:v>
                </c:pt>
                <c:pt idx="22326">
                  <c:v>455.31630000000001</c:v>
                </c:pt>
                <c:pt idx="22327">
                  <c:v>455.31900000000002</c:v>
                </c:pt>
                <c:pt idx="22328">
                  <c:v>455.32100000000003</c:v>
                </c:pt>
                <c:pt idx="22329">
                  <c:v>455.32499999999999</c:v>
                </c:pt>
                <c:pt idx="22330">
                  <c:v>455.32600000000002</c:v>
                </c:pt>
                <c:pt idx="22331">
                  <c:v>455.32839999999999</c:v>
                </c:pt>
                <c:pt idx="22332">
                  <c:v>455.33019999999999</c:v>
                </c:pt>
                <c:pt idx="22333">
                  <c:v>455.33080000000001</c:v>
                </c:pt>
                <c:pt idx="22334">
                  <c:v>455.33330000000001</c:v>
                </c:pt>
                <c:pt idx="22335">
                  <c:v>455.33589999999998</c:v>
                </c:pt>
                <c:pt idx="22336">
                  <c:v>455.33699999999999</c:v>
                </c:pt>
                <c:pt idx="22337">
                  <c:v>455.33960000000002</c:v>
                </c:pt>
                <c:pt idx="22338">
                  <c:v>455.3424</c:v>
                </c:pt>
                <c:pt idx="22339">
                  <c:v>455.34429999999998</c:v>
                </c:pt>
                <c:pt idx="22340">
                  <c:v>455.34829999999999</c:v>
                </c:pt>
                <c:pt idx="22341">
                  <c:v>455.34969999999998</c:v>
                </c:pt>
                <c:pt idx="22342">
                  <c:v>455.35180000000003</c:v>
                </c:pt>
                <c:pt idx="22343">
                  <c:v>455.35359999999997</c:v>
                </c:pt>
                <c:pt idx="22344">
                  <c:v>455.35660000000001</c:v>
                </c:pt>
                <c:pt idx="22345">
                  <c:v>455.35789999999997</c:v>
                </c:pt>
                <c:pt idx="22346">
                  <c:v>455.3596</c:v>
                </c:pt>
                <c:pt idx="22347">
                  <c:v>455.36079999999998</c:v>
                </c:pt>
                <c:pt idx="22348">
                  <c:v>455.36279999999999</c:v>
                </c:pt>
                <c:pt idx="22349">
                  <c:v>455.36660000000001</c:v>
                </c:pt>
                <c:pt idx="22350">
                  <c:v>455.36630000000002</c:v>
                </c:pt>
                <c:pt idx="22351">
                  <c:v>455.36829999999998</c:v>
                </c:pt>
                <c:pt idx="22352">
                  <c:v>455.37200000000001</c:v>
                </c:pt>
                <c:pt idx="22353">
                  <c:v>455.37389999999999</c:v>
                </c:pt>
                <c:pt idx="22354">
                  <c:v>455.37740000000002</c:v>
                </c:pt>
                <c:pt idx="22355">
                  <c:v>455.38040000000001</c:v>
                </c:pt>
                <c:pt idx="22356">
                  <c:v>455.38139999999999</c:v>
                </c:pt>
                <c:pt idx="22357">
                  <c:v>455.38400000000001</c:v>
                </c:pt>
                <c:pt idx="22358">
                  <c:v>455.3861</c:v>
                </c:pt>
                <c:pt idx="22359">
                  <c:v>455.38889999999998</c:v>
                </c:pt>
                <c:pt idx="22360">
                  <c:v>455.3922</c:v>
                </c:pt>
                <c:pt idx="22361">
                  <c:v>455.39460000000003</c:v>
                </c:pt>
                <c:pt idx="22362">
                  <c:v>455.3956</c:v>
                </c:pt>
                <c:pt idx="22363">
                  <c:v>455.3974</c:v>
                </c:pt>
                <c:pt idx="22364">
                  <c:v>455.39920000000001</c:v>
                </c:pt>
                <c:pt idx="22365">
                  <c:v>455.40120000000002</c:v>
                </c:pt>
                <c:pt idx="22366">
                  <c:v>455.40410000000003</c:v>
                </c:pt>
                <c:pt idx="22367">
                  <c:v>455.40629999999999</c:v>
                </c:pt>
                <c:pt idx="22368">
                  <c:v>455.40899999999999</c:v>
                </c:pt>
                <c:pt idx="22369">
                  <c:v>455.411</c:v>
                </c:pt>
                <c:pt idx="22370">
                  <c:v>455.41180000000003</c:v>
                </c:pt>
                <c:pt idx="22371">
                  <c:v>455.41500000000002</c:v>
                </c:pt>
                <c:pt idx="22372">
                  <c:v>455.4162</c:v>
                </c:pt>
                <c:pt idx="22373">
                  <c:v>455.4196</c:v>
                </c:pt>
                <c:pt idx="22374">
                  <c:v>455.42129999999997</c:v>
                </c:pt>
                <c:pt idx="22375">
                  <c:v>455.42439999999999</c:v>
                </c:pt>
                <c:pt idx="22376">
                  <c:v>455.42770000000002</c:v>
                </c:pt>
                <c:pt idx="22377">
                  <c:v>455.42869999999999</c:v>
                </c:pt>
                <c:pt idx="22378">
                  <c:v>455.43239999999997</c:v>
                </c:pt>
                <c:pt idx="22379">
                  <c:v>455.43299999999999</c:v>
                </c:pt>
                <c:pt idx="22380">
                  <c:v>455.43529999999998</c:v>
                </c:pt>
                <c:pt idx="22381">
                  <c:v>455.43689999999998</c:v>
                </c:pt>
                <c:pt idx="22382">
                  <c:v>455.43920000000003</c:v>
                </c:pt>
                <c:pt idx="22383">
                  <c:v>455.44119999999998</c:v>
                </c:pt>
                <c:pt idx="22384">
                  <c:v>455.4436</c:v>
                </c:pt>
                <c:pt idx="22385">
                  <c:v>455.44589999999999</c:v>
                </c:pt>
                <c:pt idx="22386">
                  <c:v>455.44779999999997</c:v>
                </c:pt>
                <c:pt idx="22387">
                  <c:v>455.45139999999998</c:v>
                </c:pt>
                <c:pt idx="22388">
                  <c:v>455.452</c:v>
                </c:pt>
                <c:pt idx="22389">
                  <c:v>455.45479999999998</c:v>
                </c:pt>
                <c:pt idx="22390">
                  <c:v>455.4579</c:v>
                </c:pt>
                <c:pt idx="22391">
                  <c:v>455.46100000000001</c:v>
                </c:pt>
                <c:pt idx="22392">
                  <c:v>455.4624</c:v>
                </c:pt>
                <c:pt idx="22393">
                  <c:v>455.464</c:v>
                </c:pt>
                <c:pt idx="22394">
                  <c:v>455.46600000000001</c:v>
                </c:pt>
                <c:pt idx="22395">
                  <c:v>455.46879999999999</c:v>
                </c:pt>
                <c:pt idx="22396">
                  <c:v>455.46940000000001</c:v>
                </c:pt>
                <c:pt idx="22397">
                  <c:v>455.47239999999999</c:v>
                </c:pt>
                <c:pt idx="22398">
                  <c:v>455.47590000000002</c:v>
                </c:pt>
                <c:pt idx="22399">
                  <c:v>455.47739999999999</c:v>
                </c:pt>
                <c:pt idx="22400">
                  <c:v>455.47890000000001</c:v>
                </c:pt>
                <c:pt idx="22401">
                  <c:v>455.48259999999999</c:v>
                </c:pt>
                <c:pt idx="22402">
                  <c:v>455.48320000000001</c:v>
                </c:pt>
                <c:pt idx="22403">
                  <c:v>455.48590000000002</c:v>
                </c:pt>
                <c:pt idx="22404">
                  <c:v>455.48779999999999</c:v>
                </c:pt>
                <c:pt idx="22405">
                  <c:v>455.49059999999997</c:v>
                </c:pt>
                <c:pt idx="22406">
                  <c:v>455.49259999999998</c:v>
                </c:pt>
                <c:pt idx="22407">
                  <c:v>455.49590000000001</c:v>
                </c:pt>
                <c:pt idx="22408">
                  <c:v>455.49740000000003</c:v>
                </c:pt>
                <c:pt idx="22409">
                  <c:v>455.5</c:v>
                </c:pt>
                <c:pt idx="22410">
                  <c:v>455.50220000000002</c:v>
                </c:pt>
                <c:pt idx="22411">
                  <c:v>455.50420000000003</c:v>
                </c:pt>
                <c:pt idx="22412">
                  <c:v>455.50779999999997</c:v>
                </c:pt>
                <c:pt idx="22413">
                  <c:v>455.51049999999998</c:v>
                </c:pt>
                <c:pt idx="22414">
                  <c:v>455.51280000000003</c:v>
                </c:pt>
                <c:pt idx="22415">
                  <c:v>455.51530000000002</c:v>
                </c:pt>
                <c:pt idx="22416">
                  <c:v>455.51600000000002</c:v>
                </c:pt>
                <c:pt idx="22417">
                  <c:v>455.517</c:v>
                </c:pt>
                <c:pt idx="22418">
                  <c:v>455.52019999999999</c:v>
                </c:pt>
                <c:pt idx="22419">
                  <c:v>455.52179999999998</c:v>
                </c:pt>
                <c:pt idx="22420">
                  <c:v>455.52460000000002</c:v>
                </c:pt>
                <c:pt idx="22421">
                  <c:v>455.52640000000002</c:v>
                </c:pt>
                <c:pt idx="22422">
                  <c:v>455.52879999999999</c:v>
                </c:pt>
                <c:pt idx="22423">
                  <c:v>455.53109999999998</c:v>
                </c:pt>
                <c:pt idx="22424">
                  <c:v>455.5324</c:v>
                </c:pt>
                <c:pt idx="22425">
                  <c:v>455.53500000000003</c:v>
                </c:pt>
                <c:pt idx="22426">
                  <c:v>455.53800000000001</c:v>
                </c:pt>
                <c:pt idx="22427">
                  <c:v>455.54079999999999</c:v>
                </c:pt>
                <c:pt idx="22428">
                  <c:v>455.54219999999998</c:v>
                </c:pt>
                <c:pt idx="22429">
                  <c:v>455.5446</c:v>
                </c:pt>
                <c:pt idx="22430">
                  <c:v>455.54410000000001</c:v>
                </c:pt>
                <c:pt idx="22431">
                  <c:v>455.54739999999998</c:v>
                </c:pt>
                <c:pt idx="22432">
                  <c:v>455.55059999999997</c:v>
                </c:pt>
                <c:pt idx="22433">
                  <c:v>455.55220000000003</c:v>
                </c:pt>
                <c:pt idx="22434">
                  <c:v>455.55540000000002</c:v>
                </c:pt>
                <c:pt idx="22435">
                  <c:v>455.55669999999998</c:v>
                </c:pt>
                <c:pt idx="22436">
                  <c:v>455.55970000000002</c:v>
                </c:pt>
                <c:pt idx="22437">
                  <c:v>455.56180000000001</c:v>
                </c:pt>
                <c:pt idx="22438">
                  <c:v>455.56459999999998</c:v>
                </c:pt>
                <c:pt idx="22439">
                  <c:v>455.56630000000001</c:v>
                </c:pt>
                <c:pt idx="22440">
                  <c:v>455.56909999999999</c:v>
                </c:pt>
                <c:pt idx="22441">
                  <c:v>455.57089999999999</c:v>
                </c:pt>
                <c:pt idx="22442">
                  <c:v>455.57220000000001</c:v>
                </c:pt>
                <c:pt idx="22443">
                  <c:v>455.57459999999998</c:v>
                </c:pt>
                <c:pt idx="22444">
                  <c:v>455.57659999999998</c:v>
                </c:pt>
                <c:pt idx="22445">
                  <c:v>455.57920000000001</c:v>
                </c:pt>
                <c:pt idx="22446">
                  <c:v>455.5813</c:v>
                </c:pt>
                <c:pt idx="22447">
                  <c:v>455.58390000000003</c:v>
                </c:pt>
                <c:pt idx="22448">
                  <c:v>455.5865</c:v>
                </c:pt>
                <c:pt idx="22449">
                  <c:v>455.589</c:v>
                </c:pt>
                <c:pt idx="22450">
                  <c:v>455.59100000000001</c:v>
                </c:pt>
                <c:pt idx="22451">
                  <c:v>455.59339999999997</c:v>
                </c:pt>
                <c:pt idx="22452">
                  <c:v>455.59460000000001</c:v>
                </c:pt>
                <c:pt idx="22453">
                  <c:v>455.5976</c:v>
                </c:pt>
                <c:pt idx="22454">
                  <c:v>455.59879999999998</c:v>
                </c:pt>
                <c:pt idx="22455">
                  <c:v>455.60199999999998</c:v>
                </c:pt>
                <c:pt idx="22456">
                  <c:v>455.60480000000001</c:v>
                </c:pt>
                <c:pt idx="22457">
                  <c:v>455.60700000000003</c:v>
                </c:pt>
                <c:pt idx="22458">
                  <c:v>455.60840000000002</c:v>
                </c:pt>
                <c:pt idx="22459">
                  <c:v>455.6096</c:v>
                </c:pt>
                <c:pt idx="22460">
                  <c:v>455.61239999999998</c:v>
                </c:pt>
                <c:pt idx="22461">
                  <c:v>455.6148</c:v>
                </c:pt>
                <c:pt idx="22462">
                  <c:v>455.61720000000003</c:v>
                </c:pt>
                <c:pt idx="22463">
                  <c:v>455.61849999999998</c:v>
                </c:pt>
                <c:pt idx="22464">
                  <c:v>455.62090000000001</c:v>
                </c:pt>
                <c:pt idx="22465">
                  <c:v>455.62279999999998</c:v>
                </c:pt>
                <c:pt idx="22466">
                  <c:v>455.62419999999997</c:v>
                </c:pt>
                <c:pt idx="22467">
                  <c:v>455.62650000000002</c:v>
                </c:pt>
                <c:pt idx="22468">
                  <c:v>455.6302</c:v>
                </c:pt>
                <c:pt idx="22469">
                  <c:v>455.63040000000001</c:v>
                </c:pt>
                <c:pt idx="22470">
                  <c:v>455.63310000000001</c:v>
                </c:pt>
                <c:pt idx="22471">
                  <c:v>455.63690000000003</c:v>
                </c:pt>
                <c:pt idx="22472">
                  <c:v>455.63869999999997</c:v>
                </c:pt>
                <c:pt idx="22473">
                  <c:v>455.642</c:v>
                </c:pt>
                <c:pt idx="22474">
                  <c:v>455.64400000000001</c:v>
                </c:pt>
                <c:pt idx="22475">
                  <c:v>455.64569999999998</c:v>
                </c:pt>
                <c:pt idx="22476">
                  <c:v>455.64780000000002</c:v>
                </c:pt>
                <c:pt idx="22477">
                  <c:v>455.65019999999998</c:v>
                </c:pt>
                <c:pt idx="22478">
                  <c:v>455.65280000000001</c:v>
                </c:pt>
                <c:pt idx="22479">
                  <c:v>455.65469999999999</c:v>
                </c:pt>
                <c:pt idx="22480">
                  <c:v>455.65800000000002</c:v>
                </c:pt>
                <c:pt idx="22481">
                  <c:v>455.65899999999999</c:v>
                </c:pt>
                <c:pt idx="22482">
                  <c:v>455.66070000000002</c:v>
                </c:pt>
                <c:pt idx="22483">
                  <c:v>455.66500000000002</c:v>
                </c:pt>
                <c:pt idx="22484">
                  <c:v>455.66559999999998</c:v>
                </c:pt>
                <c:pt idx="22485">
                  <c:v>455.66879999999998</c:v>
                </c:pt>
                <c:pt idx="22486">
                  <c:v>455.67079999999999</c:v>
                </c:pt>
                <c:pt idx="22487">
                  <c:v>455.6728</c:v>
                </c:pt>
                <c:pt idx="22488">
                  <c:v>455.6746</c:v>
                </c:pt>
                <c:pt idx="22489">
                  <c:v>455.67720000000003</c:v>
                </c:pt>
                <c:pt idx="22490">
                  <c:v>455.67939999999999</c:v>
                </c:pt>
                <c:pt idx="22491">
                  <c:v>455.68130000000002</c:v>
                </c:pt>
                <c:pt idx="22492">
                  <c:v>455.68310000000002</c:v>
                </c:pt>
                <c:pt idx="22493">
                  <c:v>455.68520000000001</c:v>
                </c:pt>
                <c:pt idx="22494">
                  <c:v>455.68740000000003</c:v>
                </c:pt>
                <c:pt idx="22495">
                  <c:v>455.69029999999998</c:v>
                </c:pt>
                <c:pt idx="22496">
                  <c:v>455.69209999999998</c:v>
                </c:pt>
                <c:pt idx="22497">
                  <c:v>455.69279999999998</c:v>
                </c:pt>
                <c:pt idx="22498">
                  <c:v>455.69499999999999</c:v>
                </c:pt>
                <c:pt idx="22499">
                  <c:v>455.69639999999998</c:v>
                </c:pt>
                <c:pt idx="22500">
                  <c:v>455.69720000000001</c:v>
                </c:pt>
                <c:pt idx="22501">
                  <c:v>455.69979999999998</c:v>
                </c:pt>
                <c:pt idx="22502">
                  <c:v>455.7022</c:v>
                </c:pt>
                <c:pt idx="22503">
                  <c:v>455.70299999999997</c:v>
                </c:pt>
                <c:pt idx="22504">
                  <c:v>455.70510000000002</c:v>
                </c:pt>
                <c:pt idx="22505">
                  <c:v>455.70710000000003</c:v>
                </c:pt>
                <c:pt idx="22506">
                  <c:v>455.71039999999999</c:v>
                </c:pt>
                <c:pt idx="22507">
                  <c:v>455.71129999999999</c:v>
                </c:pt>
                <c:pt idx="22508">
                  <c:v>455.71440000000001</c:v>
                </c:pt>
                <c:pt idx="22509">
                  <c:v>455.71519999999998</c:v>
                </c:pt>
                <c:pt idx="22510">
                  <c:v>455.71870000000001</c:v>
                </c:pt>
                <c:pt idx="22511">
                  <c:v>455.72</c:v>
                </c:pt>
                <c:pt idx="22512">
                  <c:v>455.72320000000002</c:v>
                </c:pt>
                <c:pt idx="22513">
                  <c:v>455.72539999999998</c:v>
                </c:pt>
                <c:pt idx="22514">
                  <c:v>455.72660000000002</c:v>
                </c:pt>
                <c:pt idx="22515">
                  <c:v>455.73020000000002</c:v>
                </c:pt>
                <c:pt idx="22516">
                  <c:v>455.73239999999998</c:v>
                </c:pt>
                <c:pt idx="22517">
                  <c:v>455.73439999999999</c:v>
                </c:pt>
                <c:pt idx="22518">
                  <c:v>455.7364</c:v>
                </c:pt>
                <c:pt idx="22519">
                  <c:v>455.73869999999999</c:v>
                </c:pt>
                <c:pt idx="22520">
                  <c:v>455.74059999999997</c:v>
                </c:pt>
                <c:pt idx="22521">
                  <c:v>455.74369999999999</c:v>
                </c:pt>
                <c:pt idx="22522">
                  <c:v>455.74549999999999</c:v>
                </c:pt>
                <c:pt idx="22523">
                  <c:v>455.74790000000002</c:v>
                </c:pt>
                <c:pt idx="22524">
                  <c:v>455.75</c:v>
                </c:pt>
                <c:pt idx="22525">
                  <c:v>455.75259999999997</c:v>
                </c:pt>
                <c:pt idx="22526">
                  <c:v>455.75659999999999</c:v>
                </c:pt>
                <c:pt idx="22527">
                  <c:v>455.75810000000001</c:v>
                </c:pt>
                <c:pt idx="22528">
                  <c:v>455.75979999999998</c:v>
                </c:pt>
                <c:pt idx="22529">
                  <c:v>455.76100000000002</c:v>
                </c:pt>
                <c:pt idx="22530">
                  <c:v>455.76220000000001</c:v>
                </c:pt>
                <c:pt idx="22531">
                  <c:v>455.76569999999998</c:v>
                </c:pt>
                <c:pt idx="22532">
                  <c:v>455.76819999999998</c:v>
                </c:pt>
                <c:pt idx="22533">
                  <c:v>455.77</c:v>
                </c:pt>
                <c:pt idx="22534">
                  <c:v>455.77280000000002</c:v>
                </c:pt>
                <c:pt idx="22535">
                  <c:v>455.77339999999998</c:v>
                </c:pt>
                <c:pt idx="22536">
                  <c:v>455.77629999999999</c:v>
                </c:pt>
                <c:pt idx="22537">
                  <c:v>455.77679999999998</c:v>
                </c:pt>
                <c:pt idx="22538">
                  <c:v>455.78019999999998</c:v>
                </c:pt>
                <c:pt idx="22539">
                  <c:v>455.7826</c:v>
                </c:pt>
                <c:pt idx="22540">
                  <c:v>455.78629999999998</c:v>
                </c:pt>
                <c:pt idx="22541">
                  <c:v>455.7878</c:v>
                </c:pt>
                <c:pt idx="22542">
                  <c:v>455.79</c:v>
                </c:pt>
                <c:pt idx="22543">
                  <c:v>455.79259999999999</c:v>
                </c:pt>
                <c:pt idx="22544">
                  <c:v>455.79669999999999</c:v>
                </c:pt>
                <c:pt idx="22545">
                  <c:v>455.79730000000001</c:v>
                </c:pt>
                <c:pt idx="22546">
                  <c:v>455.80059999999997</c:v>
                </c:pt>
                <c:pt idx="22547">
                  <c:v>455.80200000000002</c:v>
                </c:pt>
                <c:pt idx="22548">
                  <c:v>455.80540000000002</c:v>
                </c:pt>
                <c:pt idx="22549">
                  <c:v>455.80779999999999</c:v>
                </c:pt>
                <c:pt idx="22550">
                  <c:v>455.80799999999999</c:v>
                </c:pt>
                <c:pt idx="22551">
                  <c:v>455.81009999999998</c:v>
                </c:pt>
                <c:pt idx="22552">
                  <c:v>455.81290000000001</c:v>
                </c:pt>
                <c:pt idx="22553">
                  <c:v>455.81439999999998</c:v>
                </c:pt>
                <c:pt idx="22554">
                  <c:v>455.81560000000002</c:v>
                </c:pt>
                <c:pt idx="22555">
                  <c:v>455.81760000000003</c:v>
                </c:pt>
                <c:pt idx="22556">
                  <c:v>455.81880000000001</c:v>
                </c:pt>
                <c:pt idx="22557">
                  <c:v>455.82040000000001</c:v>
                </c:pt>
                <c:pt idx="22558">
                  <c:v>455.8227</c:v>
                </c:pt>
                <c:pt idx="22559">
                  <c:v>455.82499999999999</c:v>
                </c:pt>
                <c:pt idx="22560">
                  <c:v>455.82740000000001</c:v>
                </c:pt>
                <c:pt idx="22561">
                  <c:v>455.8306</c:v>
                </c:pt>
                <c:pt idx="22562">
                  <c:v>455.83240000000001</c:v>
                </c:pt>
                <c:pt idx="22563">
                  <c:v>455.83460000000002</c:v>
                </c:pt>
                <c:pt idx="22564">
                  <c:v>455.83690000000001</c:v>
                </c:pt>
                <c:pt idx="22565">
                  <c:v>455.83839999999998</c:v>
                </c:pt>
                <c:pt idx="22566">
                  <c:v>455.84210000000002</c:v>
                </c:pt>
                <c:pt idx="22567">
                  <c:v>455.84410000000003</c:v>
                </c:pt>
                <c:pt idx="22568">
                  <c:v>455.84559999999999</c:v>
                </c:pt>
                <c:pt idx="22569">
                  <c:v>455.84840000000003</c:v>
                </c:pt>
                <c:pt idx="22570">
                  <c:v>455.84980000000002</c:v>
                </c:pt>
                <c:pt idx="22571">
                  <c:v>455.8528</c:v>
                </c:pt>
                <c:pt idx="22572">
                  <c:v>455.85500000000002</c:v>
                </c:pt>
                <c:pt idx="22573">
                  <c:v>455.85719999999998</c:v>
                </c:pt>
                <c:pt idx="22574">
                  <c:v>455.85879999999997</c:v>
                </c:pt>
                <c:pt idx="22575">
                  <c:v>455.86169999999998</c:v>
                </c:pt>
                <c:pt idx="22576">
                  <c:v>455.86320000000001</c:v>
                </c:pt>
                <c:pt idx="22577">
                  <c:v>455.86610000000002</c:v>
                </c:pt>
                <c:pt idx="22578">
                  <c:v>455.86779999999999</c:v>
                </c:pt>
                <c:pt idx="22579">
                  <c:v>455.87090000000001</c:v>
                </c:pt>
                <c:pt idx="22580">
                  <c:v>455.87299999999999</c:v>
                </c:pt>
                <c:pt idx="22581">
                  <c:v>455.87360000000001</c:v>
                </c:pt>
                <c:pt idx="22582">
                  <c:v>455.87779999999998</c:v>
                </c:pt>
                <c:pt idx="22583">
                  <c:v>455.87939999999998</c:v>
                </c:pt>
                <c:pt idx="22584">
                  <c:v>455.88119999999998</c:v>
                </c:pt>
                <c:pt idx="22585">
                  <c:v>455.88319999999999</c:v>
                </c:pt>
                <c:pt idx="22586">
                  <c:v>455.88440000000003</c:v>
                </c:pt>
                <c:pt idx="22587">
                  <c:v>455.88589999999999</c:v>
                </c:pt>
                <c:pt idx="22588">
                  <c:v>455.88679999999999</c:v>
                </c:pt>
                <c:pt idx="22589">
                  <c:v>455.89019999999999</c:v>
                </c:pt>
                <c:pt idx="22590">
                  <c:v>455.89179999999999</c:v>
                </c:pt>
                <c:pt idx="22591">
                  <c:v>455.89409999999998</c:v>
                </c:pt>
                <c:pt idx="22592">
                  <c:v>455.89600000000002</c:v>
                </c:pt>
                <c:pt idx="22593">
                  <c:v>455.8972</c:v>
                </c:pt>
                <c:pt idx="22594">
                  <c:v>455.90039999999999</c:v>
                </c:pt>
                <c:pt idx="22595">
                  <c:v>455.90260000000001</c:v>
                </c:pt>
                <c:pt idx="22596">
                  <c:v>455.90440000000001</c:v>
                </c:pt>
                <c:pt idx="22597">
                  <c:v>455.90750000000003</c:v>
                </c:pt>
                <c:pt idx="22598">
                  <c:v>455.90960000000001</c:v>
                </c:pt>
                <c:pt idx="22599">
                  <c:v>455.91160000000002</c:v>
                </c:pt>
                <c:pt idx="22600">
                  <c:v>455.91390000000001</c:v>
                </c:pt>
                <c:pt idx="22601">
                  <c:v>455.91640000000001</c:v>
                </c:pt>
                <c:pt idx="22602">
                  <c:v>455.91890000000001</c:v>
                </c:pt>
                <c:pt idx="22603">
                  <c:v>455.92239999999998</c:v>
                </c:pt>
                <c:pt idx="22604">
                  <c:v>455.92309999999998</c:v>
                </c:pt>
                <c:pt idx="22605">
                  <c:v>455.92540000000002</c:v>
                </c:pt>
                <c:pt idx="22606">
                  <c:v>455.92779999999999</c:v>
                </c:pt>
                <c:pt idx="22607">
                  <c:v>455.93</c:v>
                </c:pt>
                <c:pt idx="22608">
                  <c:v>455.93279999999999</c:v>
                </c:pt>
                <c:pt idx="22609">
                  <c:v>455.935</c:v>
                </c:pt>
                <c:pt idx="22610">
                  <c:v>455.93720000000002</c:v>
                </c:pt>
                <c:pt idx="22611">
                  <c:v>455.93869999999998</c:v>
                </c:pt>
                <c:pt idx="22612">
                  <c:v>455.94200000000001</c:v>
                </c:pt>
                <c:pt idx="22613">
                  <c:v>455.9434</c:v>
                </c:pt>
                <c:pt idx="22614">
                  <c:v>455.94499999999999</c:v>
                </c:pt>
                <c:pt idx="22615">
                  <c:v>455.94799999999998</c:v>
                </c:pt>
                <c:pt idx="22616">
                  <c:v>455.95119999999997</c:v>
                </c:pt>
                <c:pt idx="22617">
                  <c:v>455.952</c:v>
                </c:pt>
                <c:pt idx="22618">
                  <c:v>455.95330000000001</c:v>
                </c:pt>
                <c:pt idx="22619">
                  <c:v>455.95609999999999</c:v>
                </c:pt>
                <c:pt idx="22620">
                  <c:v>455.95690000000002</c:v>
                </c:pt>
                <c:pt idx="22621">
                  <c:v>455.95830000000001</c:v>
                </c:pt>
                <c:pt idx="22622">
                  <c:v>455.95940000000002</c:v>
                </c:pt>
                <c:pt idx="22623">
                  <c:v>455.96199999999999</c:v>
                </c:pt>
                <c:pt idx="22624">
                  <c:v>455.96379999999999</c:v>
                </c:pt>
                <c:pt idx="22625">
                  <c:v>455.96719999999999</c:v>
                </c:pt>
                <c:pt idx="22626">
                  <c:v>455.96940000000001</c:v>
                </c:pt>
                <c:pt idx="22627">
                  <c:v>455.97219999999999</c:v>
                </c:pt>
                <c:pt idx="22628">
                  <c:v>455.97460000000001</c:v>
                </c:pt>
                <c:pt idx="22629">
                  <c:v>455.97730000000001</c:v>
                </c:pt>
                <c:pt idx="22630">
                  <c:v>455.97890000000001</c:v>
                </c:pt>
                <c:pt idx="22631">
                  <c:v>455.98079999999999</c:v>
                </c:pt>
                <c:pt idx="22632">
                  <c:v>455.98200000000003</c:v>
                </c:pt>
                <c:pt idx="22633">
                  <c:v>455.98500000000001</c:v>
                </c:pt>
                <c:pt idx="22634">
                  <c:v>455.98860000000002</c:v>
                </c:pt>
                <c:pt idx="22635">
                  <c:v>455.99059999999997</c:v>
                </c:pt>
                <c:pt idx="22636">
                  <c:v>455.99340000000001</c:v>
                </c:pt>
                <c:pt idx="22637">
                  <c:v>455.995</c:v>
                </c:pt>
                <c:pt idx="22638">
                  <c:v>455.99779999999998</c:v>
                </c:pt>
                <c:pt idx="22639">
                  <c:v>455.99900000000002</c:v>
                </c:pt>
                <c:pt idx="22640">
                  <c:v>456.0009</c:v>
                </c:pt>
                <c:pt idx="22641">
                  <c:v>456.00279999999998</c:v>
                </c:pt>
                <c:pt idx="22642">
                  <c:v>456.00459999999998</c:v>
                </c:pt>
                <c:pt idx="22643">
                  <c:v>456.0068</c:v>
                </c:pt>
                <c:pt idx="22644">
                  <c:v>456.00799999999998</c:v>
                </c:pt>
                <c:pt idx="22645">
                  <c:v>456.01179999999999</c:v>
                </c:pt>
                <c:pt idx="22646">
                  <c:v>456.0136</c:v>
                </c:pt>
                <c:pt idx="22647">
                  <c:v>456.01560000000001</c:v>
                </c:pt>
                <c:pt idx="22648">
                  <c:v>456.01740000000001</c:v>
                </c:pt>
                <c:pt idx="22649">
                  <c:v>456.02030000000002</c:v>
                </c:pt>
                <c:pt idx="22650">
                  <c:v>456.02409999999998</c:v>
                </c:pt>
                <c:pt idx="22651">
                  <c:v>456.0258</c:v>
                </c:pt>
                <c:pt idx="22652">
                  <c:v>456.02809999999999</c:v>
                </c:pt>
                <c:pt idx="22653">
                  <c:v>456.03</c:v>
                </c:pt>
                <c:pt idx="22654">
                  <c:v>456.03219999999999</c:v>
                </c:pt>
                <c:pt idx="22655">
                  <c:v>456.03539999999998</c:v>
                </c:pt>
                <c:pt idx="22656">
                  <c:v>456.03640000000001</c:v>
                </c:pt>
                <c:pt idx="22657">
                  <c:v>456.03879999999998</c:v>
                </c:pt>
                <c:pt idx="22658">
                  <c:v>456.04070000000002</c:v>
                </c:pt>
                <c:pt idx="22659">
                  <c:v>456.04259999999999</c:v>
                </c:pt>
                <c:pt idx="22660">
                  <c:v>456.04399999999998</c:v>
                </c:pt>
                <c:pt idx="22661">
                  <c:v>456.04539999999997</c:v>
                </c:pt>
                <c:pt idx="22662">
                  <c:v>456.04770000000002</c:v>
                </c:pt>
                <c:pt idx="22663">
                  <c:v>456.04939999999999</c:v>
                </c:pt>
                <c:pt idx="22664">
                  <c:v>456.05239999999998</c:v>
                </c:pt>
                <c:pt idx="22665">
                  <c:v>456.05399999999997</c:v>
                </c:pt>
                <c:pt idx="22666">
                  <c:v>456.05599999999998</c:v>
                </c:pt>
                <c:pt idx="22667">
                  <c:v>456.05880000000002</c:v>
                </c:pt>
                <c:pt idx="22668">
                  <c:v>456.06</c:v>
                </c:pt>
                <c:pt idx="22669">
                  <c:v>456.06200000000001</c:v>
                </c:pt>
                <c:pt idx="22670">
                  <c:v>456.06470000000002</c:v>
                </c:pt>
                <c:pt idx="22671">
                  <c:v>456.06580000000002</c:v>
                </c:pt>
                <c:pt idx="22672">
                  <c:v>456.06830000000002</c:v>
                </c:pt>
                <c:pt idx="22673">
                  <c:v>456.06959999999998</c:v>
                </c:pt>
                <c:pt idx="22674">
                  <c:v>456.0718</c:v>
                </c:pt>
                <c:pt idx="22675">
                  <c:v>456.07440000000003</c:v>
                </c:pt>
                <c:pt idx="22676">
                  <c:v>456.07709999999997</c:v>
                </c:pt>
                <c:pt idx="22677">
                  <c:v>456.07900000000001</c:v>
                </c:pt>
                <c:pt idx="22678">
                  <c:v>456.08359999999999</c:v>
                </c:pt>
                <c:pt idx="22679">
                  <c:v>456.08499999999998</c:v>
                </c:pt>
                <c:pt idx="22680">
                  <c:v>456.08690000000001</c:v>
                </c:pt>
                <c:pt idx="22681">
                  <c:v>456.09019999999998</c:v>
                </c:pt>
                <c:pt idx="22682">
                  <c:v>456.09280000000001</c:v>
                </c:pt>
                <c:pt idx="22683">
                  <c:v>456.0951</c:v>
                </c:pt>
                <c:pt idx="22684">
                  <c:v>456.09719999999999</c:v>
                </c:pt>
                <c:pt idx="22685">
                  <c:v>456.09809999999999</c:v>
                </c:pt>
                <c:pt idx="22686">
                  <c:v>456.10120000000001</c:v>
                </c:pt>
                <c:pt idx="22687">
                  <c:v>456.10399999999998</c:v>
                </c:pt>
                <c:pt idx="22688">
                  <c:v>456.10610000000003</c:v>
                </c:pt>
                <c:pt idx="22689">
                  <c:v>456.1071</c:v>
                </c:pt>
                <c:pt idx="22690">
                  <c:v>456.10919999999999</c:v>
                </c:pt>
                <c:pt idx="22691">
                  <c:v>456.11329999999998</c:v>
                </c:pt>
                <c:pt idx="22692">
                  <c:v>456.1146</c:v>
                </c:pt>
                <c:pt idx="22693">
                  <c:v>456.11590000000001</c:v>
                </c:pt>
                <c:pt idx="22694">
                  <c:v>456.11840000000001</c:v>
                </c:pt>
                <c:pt idx="22695">
                  <c:v>456.12200000000001</c:v>
                </c:pt>
                <c:pt idx="22696">
                  <c:v>456.12419999999997</c:v>
                </c:pt>
                <c:pt idx="22697">
                  <c:v>456.12619999999998</c:v>
                </c:pt>
                <c:pt idx="22698">
                  <c:v>456.12689999999998</c:v>
                </c:pt>
                <c:pt idx="22699">
                  <c:v>456.12900000000002</c:v>
                </c:pt>
                <c:pt idx="22700">
                  <c:v>456.13139999999999</c:v>
                </c:pt>
                <c:pt idx="22701">
                  <c:v>456.13139999999999</c:v>
                </c:pt>
                <c:pt idx="22702">
                  <c:v>456.13470000000001</c:v>
                </c:pt>
                <c:pt idx="22703">
                  <c:v>456.1379</c:v>
                </c:pt>
                <c:pt idx="22704">
                  <c:v>456.13720000000001</c:v>
                </c:pt>
                <c:pt idx="22705">
                  <c:v>456.14120000000003</c:v>
                </c:pt>
                <c:pt idx="22706">
                  <c:v>456.14260000000002</c:v>
                </c:pt>
                <c:pt idx="22707">
                  <c:v>456.1456</c:v>
                </c:pt>
                <c:pt idx="22708">
                  <c:v>456.1481</c:v>
                </c:pt>
                <c:pt idx="22709">
                  <c:v>456.14960000000002</c:v>
                </c:pt>
                <c:pt idx="22710">
                  <c:v>456.1515</c:v>
                </c:pt>
                <c:pt idx="22711">
                  <c:v>456.15320000000003</c:v>
                </c:pt>
                <c:pt idx="22712">
                  <c:v>456.15620000000001</c:v>
                </c:pt>
                <c:pt idx="22713">
                  <c:v>456.15859999999998</c:v>
                </c:pt>
                <c:pt idx="22714">
                  <c:v>456.15980000000002</c:v>
                </c:pt>
                <c:pt idx="22715">
                  <c:v>456.16160000000002</c:v>
                </c:pt>
                <c:pt idx="22716">
                  <c:v>456.16469999999998</c:v>
                </c:pt>
                <c:pt idx="22717">
                  <c:v>456.16640000000001</c:v>
                </c:pt>
                <c:pt idx="22718">
                  <c:v>456.16800000000001</c:v>
                </c:pt>
                <c:pt idx="22719">
                  <c:v>456.17</c:v>
                </c:pt>
                <c:pt idx="22720">
                  <c:v>456.17129999999997</c:v>
                </c:pt>
                <c:pt idx="22721">
                  <c:v>456.1748</c:v>
                </c:pt>
                <c:pt idx="22722">
                  <c:v>456.17649999999998</c:v>
                </c:pt>
                <c:pt idx="22723">
                  <c:v>456.17950000000002</c:v>
                </c:pt>
                <c:pt idx="22724">
                  <c:v>456.18029999999999</c:v>
                </c:pt>
                <c:pt idx="22725">
                  <c:v>456.18299999999999</c:v>
                </c:pt>
                <c:pt idx="22726">
                  <c:v>456.18400000000003</c:v>
                </c:pt>
                <c:pt idx="22727">
                  <c:v>456.18740000000003</c:v>
                </c:pt>
                <c:pt idx="22728">
                  <c:v>456.1902</c:v>
                </c:pt>
                <c:pt idx="22729">
                  <c:v>456.19240000000002</c:v>
                </c:pt>
                <c:pt idx="22730">
                  <c:v>456.19400000000002</c:v>
                </c:pt>
                <c:pt idx="22731">
                  <c:v>456.19619999999998</c:v>
                </c:pt>
                <c:pt idx="22732">
                  <c:v>456.19909999999999</c:v>
                </c:pt>
                <c:pt idx="22733">
                  <c:v>456.20060000000001</c:v>
                </c:pt>
                <c:pt idx="22734">
                  <c:v>456.20170000000002</c:v>
                </c:pt>
                <c:pt idx="22735">
                  <c:v>456.20330000000001</c:v>
                </c:pt>
                <c:pt idx="22736">
                  <c:v>456.20650000000001</c:v>
                </c:pt>
                <c:pt idx="22737">
                  <c:v>456.20839999999998</c:v>
                </c:pt>
                <c:pt idx="22738">
                  <c:v>456.21039999999999</c:v>
                </c:pt>
                <c:pt idx="22739">
                  <c:v>456.21300000000002</c:v>
                </c:pt>
                <c:pt idx="22740">
                  <c:v>456.21460000000002</c:v>
                </c:pt>
                <c:pt idx="22741">
                  <c:v>456.21719999999999</c:v>
                </c:pt>
                <c:pt idx="22742">
                  <c:v>456.2201</c:v>
                </c:pt>
                <c:pt idx="22743">
                  <c:v>456.22199999999998</c:v>
                </c:pt>
                <c:pt idx="22744">
                  <c:v>456.22430000000003</c:v>
                </c:pt>
                <c:pt idx="22745">
                  <c:v>456.22620000000001</c:v>
                </c:pt>
                <c:pt idx="22746">
                  <c:v>456.22789999999998</c:v>
                </c:pt>
                <c:pt idx="22747">
                  <c:v>456.23020000000002</c:v>
                </c:pt>
                <c:pt idx="22748">
                  <c:v>456.23149999999998</c:v>
                </c:pt>
                <c:pt idx="22749">
                  <c:v>456.23500000000001</c:v>
                </c:pt>
                <c:pt idx="22750">
                  <c:v>456.23590000000002</c:v>
                </c:pt>
                <c:pt idx="22751">
                  <c:v>456.23899999999998</c:v>
                </c:pt>
                <c:pt idx="22752">
                  <c:v>456.24220000000003</c:v>
                </c:pt>
                <c:pt idx="22753">
                  <c:v>456.24459999999999</c:v>
                </c:pt>
                <c:pt idx="22754">
                  <c:v>456.24489999999997</c:v>
                </c:pt>
                <c:pt idx="22755">
                  <c:v>456.2466</c:v>
                </c:pt>
                <c:pt idx="22756">
                  <c:v>456.24849999999998</c:v>
                </c:pt>
                <c:pt idx="22757">
                  <c:v>456.25099999999998</c:v>
                </c:pt>
                <c:pt idx="22758">
                  <c:v>456.25259999999997</c:v>
                </c:pt>
                <c:pt idx="22759">
                  <c:v>456.255</c:v>
                </c:pt>
                <c:pt idx="22760">
                  <c:v>456.25779999999997</c:v>
                </c:pt>
                <c:pt idx="22761">
                  <c:v>456.25970000000001</c:v>
                </c:pt>
                <c:pt idx="22762">
                  <c:v>456.26080000000002</c:v>
                </c:pt>
                <c:pt idx="22763">
                  <c:v>456.2638</c:v>
                </c:pt>
                <c:pt idx="22764">
                  <c:v>456.26670000000001</c:v>
                </c:pt>
                <c:pt idx="22765">
                  <c:v>456.26650000000001</c:v>
                </c:pt>
                <c:pt idx="22766">
                  <c:v>456.2688</c:v>
                </c:pt>
                <c:pt idx="22767">
                  <c:v>456.27140000000003</c:v>
                </c:pt>
                <c:pt idx="22768">
                  <c:v>456.27379999999999</c:v>
                </c:pt>
                <c:pt idx="22769">
                  <c:v>456.27620000000002</c:v>
                </c:pt>
                <c:pt idx="22770">
                  <c:v>456.27839999999998</c:v>
                </c:pt>
                <c:pt idx="22771">
                  <c:v>456.27969999999999</c:v>
                </c:pt>
                <c:pt idx="22772">
                  <c:v>456.28100000000001</c:v>
                </c:pt>
                <c:pt idx="22773">
                  <c:v>456.28559999999999</c:v>
                </c:pt>
                <c:pt idx="22774">
                  <c:v>456.2876</c:v>
                </c:pt>
                <c:pt idx="22775">
                  <c:v>456.28910000000002</c:v>
                </c:pt>
                <c:pt idx="22776">
                  <c:v>456.29079999999999</c:v>
                </c:pt>
                <c:pt idx="22777">
                  <c:v>456.29340000000002</c:v>
                </c:pt>
                <c:pt idx="22778">
                  <c:v>456.29539999999997</c:v>
                </c:pt>
                <c:pt idx="22779">
                  <c:v>456.298</c:v>
                </c:pt>
                <c:pt idx="22780">
                  <c:v>456.2989</c:v>
                </c:pt>
                <c:pt idx="22781">
                  <c:v>456.30040000000002</c:v>
                </c:pt>
                <c:pt idx="22782">
                  <c:v>456.30279999999999</c:v>
                </c:pt>
                <c:pt idx="22783">
                  <c:v>456.30520000000001</c:v>
                </c:pt>
                <c:pt idx="22784">
                  <c:v>456.3066</c:v>
                </c:pt>
                <c:pt idx="22785">
                  <c:v>456.30959999999999</c:v>
                </c:pt>
                <c:pt idx="22786">
                  <c:v>456.31240000000003</c:v>
                </c:pt>
                <c:pt idx="22787">
                  <c:v>456.315</c:v>
                </c:pt>
                <c:pt idx="22788">
                  <c:v>456.31700000000001</c:v>
                </c:pt>
                <c:pt idx="22789">
                  <c:v>456.31779999999998</c:v>
                </c:pt>
                <c:pt idx="22790">
                  <c:v>456.32040000000001</c:v>
                </c:pt>
                <c:pt idx="22791">
                  <c:v>456.32100000000003</c:v>
                </c:pt>
                <c:pt idx="22792">
                  <c:v>456.32400000000001</c:v>
                </c:pt>
                <c:pt idx="22793">
                  <c:v>456.32729999999998</c:v>
                </c:pt>
                <c:pt idx="22794">
                  <c:v>456.32900000000001</c:v>
                </c:pt>
                <c:pt idx="22795">
                  <c:v>456.33010000000002</c:v>
                </c:pt>
                <c:pt idx="22796">
                  <c:v>456.33240000000001</c:v>
                </c:pt>
                <c:pt idx="22797">
                  <c:v>456.33440000000002</c:v>
                </c:pt>
                <c:pt idx="22798">
                  <c:v>456.33620000000002</c:v>
                </c:pt>
                <c:pt idx="22799">
                  <c:v>456.3383</c:v>
                </c:pt>
                <c:pt idx="22800">
                  <c:v>456.339</c:v>
                </c:pt>
                <c:pt idx="22801">
                  <c:v>456.3426</c:v>
                </c:pt>
                <c:pt idx="22802">
                  <c:v>456.34480000000002</c:v>
                </c:pt>
                <c:pt idx="22803">
                  <c:v>456.34750000000003</c:v>
                </c:pt>
                <c:pt idx="22804">
                  <c:v>456.3494</c:v>
                </c:pt>
                <c:pt idx="22805">
                  <c:v>456.35180000000003</c:v>
                </c:pt>
                <c:pt idx="22806">
                  <c:v>456.35340000000002</c:v>
                </c:pt>
                <c:pt idx="22807">
                  <c:v>456.35640000000001</c:v>
                </c:pt>
                <c:pt idx="22808">
                  <c:v>456.35829999999999</c:v>
                </c:pt>
                <c:pt idx="22809">
                  <c:v>456.36</c:v>
                </c:pt>
                <c:pt idx="22810">
                  <c:v>456.36239999999998</c:v>
                </c:pt>
                <c:pt idx="22811">
                  <c:v>456.36430000000001</c:v>
                </c:pt>
                <c:pt idx="22812">
                  <c:v>456.36559999999997</c:v>
                </c:pt>
                <c:pt idx="22813">
                  <c:v>456.36779999999999</c:v>
                </c:pt>
                <c:pt idx="22814">
                  <c:v>456.37079999999997</c:v>
                </c:pt>
                <c:pt idx="22815">
                  <c:v>456.37310000000002</c:v>
                </c:pt>
                <c:pt idx="22816">
                  <c:v>456.37459999999999</c:v>
                </c:pt>
                <c:pt idx="22817">
                  <c:v>456.37700000000001</c:v>
                </c:pt>
                <c:pt idx="22818">
                  <c:v>456.3793</c:v>
                </c:pt>
                <c:pt idx="22819">
                  <c:v>456.3811</c:v>
                </c:pt>
                <c:pt idx="22820">
                  <c:v>456.38459999999998</c:v>
                </c:pt>
                <c:pt idx="22821">
                  <c:v>456.38560000000001</c:v>
                </c:pt>
                <c:pt idx="22822">
                  <c:v>456.3888</c:v>
                </c:pt>
                <c:pt idx="22823">
                  <c:v>456.39</c:v>
                </c:pt>
                <c:pt idx="22824">
                  <c:v>456.392</c:v>
                </c:pt>
                <c:pt idx="22825">
                  <c:v>456.3938</c:v>
                </c:pt>
                <c:pt idx="22826">
                  <c:v>456.39640000000003</c:v>
                </c:pt>
                <c:pt idx="22827">
                  <c:v>456.39819999999997</c:v>
                </c:pt>
                <c:pt idx="22828">
                  <c:v>456.39929999999998</c:v>
                </c:pt>
                <c:pt idx="22829">
                  <c:v>456.40199999999999</c:v>
                </c:pt>
                <c:pt idx="22830">
                  <c:v>456.40309999999999</c:v>
                </c:pt>
                <c:pt idx="22831">
                  <c:v>456.40499999999997</c:v>
                </c:pt>
                <c:pt idx="22832">
                  <c:v>456.40719999999999</c:v>
                </c:pt>
                <c:pt idx="22833">
                  <c:v>456.4083</c:v>
                </c:pt>
                <c:pt idx="22834">
                  <c:v>456.4101</c:v>
                </c:pt>
                <c:pt idx="22835">
                  <c:v>456.41370000000001</c:v>
                </c:pt>
                <c:pt idx="22836">
                  <c:v>456.416</c:v>
                </c:pt>
                <c:pt idx="22837">
                  <c:v>456.41680000000002</c:v>
                </c:pt>
                <c:pt idx="22838">
                  <c:v>456.4196</c:v>
                </c:pt>
                <c:pt idx="22839">
                  <c:v>456.42169999999999</c:v>
                </c:pt>
                <c:pt idx="22840">
                  <c:v>456.42410000000001</c:v>
                </c:pt>
                <c:pt idx="22841">
                  <c:v>456.42739999999998</c:v>
                </c:pt>
                <c:pt idx="22842">
                  <c:v>456.43110000000001</c:v>
                </c:pt>
                <c:pt idx="22843">
                  <c:v>456.43299999999999</c:v>
                </c:pt>
                <c:pt idx="22844">
                  <c:v>456.43610000000001</c:v>
                </c:pt>
                <c:pt idx="22845">
                  <c:v>456.43770000000001</c:v>
                </c:pt>
                <c:pt idx="22846">
                  <c:v>456.43689999999998</c:v>
                </c:pt>
                <c:pt idx="22847">
                  <c:v>456.43979999999999</c:v>
                </c:pt>
                <c:pt idx="22848">
                  <c:v>456.44209999999998</c:v>
                </c:pt>
                <c:pt idx="22849">
                  <c:v>456.44380000000001</c:v>
                </c:pt>
                <c:pt idx="22850">
                  <c:v>456.4461</c:v>
                </c:pt>
                <c:pt idx="22851">
                  <c:v>456.44799999999998</c:v>
                </c:pt>
                <c:pt idx="22852">
                  <c:v>456.44900000000001</c:v>
                </c:pt>
                <c:pt idx="22853">
                  <c:v>456.452</c:v>
                </c:pt>
                <c:pt idx="22854">
                  <c:v>456.45420000000001</c:v>
                </c:pt>
                <c:pt idx="22855">
                  <c:v>456.4554</c:v>
                </c:pt>
                <c:pt idx="22856">
                  <c:v>456.45780000000002</c:v>
                </c:pt>
                <c:pt idx="22857">
                  <c:v>456.45979999999997</c:v>
                </c:pt>
                <c:pt idx="22858">
                  <c:v>456.46159999999998</c:v>
                </c:pt>
                <c:pt idx="22859">
                  <c:v>456.46390000000002</c:v>
                </c:pt>
                <c:pt idx="22860">
                  <c:v>456.46600000000001</c:v>
                </c:pt>
                <c:pt idx="22861">
                  <c:v>456.4674</c:v>
                </c:pt>
                <c:pt idx="22862">
                  <c:v>456.47179999999997</c:v>
                </c:pt>
                <c:pt idx="22863">
                  <c:v>456.47340000000003</c:v>
                </c:pt>
                <c:pt idx="22864">
                  <c:v>456.47379999999998</c:v>
                </c:pt>
                <c:pt idx="22865">
                  <c:v>456.47620000000001</c:v>
                </c:pt>
                <c:pt idx="22866">
                  <c:v>456.47890000000001</c:v>
                </c:pt>
                <c:pt idx="22867">
                  <c:v>456.48110000000003</c:v>
                </c:pt>
                <c:pt idx="22868">
                  <c:v>456.48289999999997</c:v>
                </c:pt>
                <c:pt idx="22869">
                  <c:v>456.48480000000001</c:v>
                </c:pt>
                <c:pt idx="22870">
                  <c:v>456.48899999999998</c:v>
                </c:pt>
                <c:pt idx="22871">
                  <c:v>456.49099999999999</c:v>
                </c:pt>
                <c:pt idx="22872">
                  <c:v>456.49160000000001</c:v>
                </c:pt>
                <c:pt idx="22873">
                  <c:v>456.4941</c:v>
                </c:pt>
                <c:pt idx="22874">
                  <c:v>456.4966</c:v>
                </c:pt>
                <c:pt idx="22875">
                  <c:v>456.49939999999998</c:v>
                </c:pt>
                <c:pt idx="22876">
                  <c:v>456.50139999999999</c:v>
                </c:pt>
                <c:pt idx="22877">
                  <c:v>456.50259999999997</c:v>
                </c:pt>
                <c:pt idx="22878">
                  <c:v>456.50479999999999</c:v>
                </c:pt>
                <c:pt idx="22879">
                  <c:v>456.5068</c:v>
                </c:pt>
                <c:pt idx="22880">
                  <c:v>456.50979999999998</c:v>
                </c:pt>
                <c:pt idx="22881">
                  <c:v>456.51190000000003</c:v>
                </c:pt>
                <c:pt idx="22882">
                  <c:v>456.51580000000001</c:v>
                </c:pt>
                <c:pt idx="22883">
                  <c:v>456.51659999999998</c:v>
                </c:pt>
                <c:pt idx="22884">
                  <c:v>456.51760000000002</c:v>
                </c:pt>
                <c:pt idx="22885">
                  <c:v>456.51960000000003</c:v>
                </c:pt>
                <c:pt idx="22886">
                  <c:v>456.52190000000002</c:v>
                </c:pt>
                <c:pt idx="22887">
                  <c:v>456.52280000000002</c:v>
                </c:pt>
                <c:pt idx="22888">
                  <c:v>456.52600000000001</c:v>
                </c:pt>
                <c:pt idx="22889">
                  <c:v>456.52699999999999</c:v>
                </c:pt>
                <c:pt idx="22890">
                  <c:v>456.52820000000003</c:v>
                </c:pt>
                <c:pt idx="22891">
                  <c:v>456.5292</c:v>
                </c:pt>
                <c:pt idx="22892">
                  <c:v>456.53120000000001</c:v>
                </c:pt>
                <c:pt idx="22893">
                  <c:v>456.53339999999997</c:v>
                </c:pt>
                <c:pt idx="22894">
                  <c:v>456.53660000000002</c:v>
                </c:pt>
                <c:pt idx="22895">
                  <c:v>456.53899999999999</c:v>
                </c:pt>
                <c:pt idx="22896">
                  <c:v>456.541</c:v>
                </c:pt>
                <c:pt idx="22897">
                  <c:v>456.54300000000001</c:v>
                </c:pt>
                <c:pt idx="22898">
                  <c:v>456.5462</c:v>
                </c:pt>
                <c:pt idx="22899">
                  <c:v>456.54820000000001</c:v>
                </c:pt>
                <c:pt idx="22900">
                  <c:v>456.54899999999998</c:v>
                </c:pt>
                <c:pt idx="22901">
                  <c:v>456.55</c:v>
                </c:pt>
                <c:pt idx="22902">
                  <c:v>456.55239999999998</c:v>
                </c:pt>
                <c:pt idx="22903">
                  <c:v>456.55520000000001</c:v>
                </c:pt>
                <c:pt idx="22904">
                  <c:v>456.55799999999999</c:v>
                </c:pt>
                <c:pt idx="22905">
                  <c:v>456.55919999999998</c:v>
                </c:pt>
                <c:pt idx="22906">
                  <c:v>456.56360000000001</c:v>
                </c:pt>
                <c:pt idx="22907">
                  <c:v>456.56540000000001</c:v>
                </c:pt>
                <c:pt idx="22908">
                  <c:v>456.56760000000003</c:v>
                </c:pt>
                <c:pt idx="22909">
                  <c:v>456.57049999999998</c:v>
                </c:pt>
                <c:pt idx="22910">
                  <c:v>456.57299999999998</c:v>
                </c:pt>
                <c:pt idx="22911">
                  <c:v>456.57499999999999</c:v>
                </c:pt>
                <c:pt idx="22912">
                  <c:v>456.57499999999999</c:v>
                </c:pt>
                <c:pt idx="22913">
                  <c:v>456.57819999999998</c:v>
                </c:pt>
                <c:pt idx="22914">
                  <c:v>456.58089999999999</c:v>
                </c:pt>
                <c:pt idx="22915">
                  <c:v>456.5822</c:v>
                </c:pt>
                <c:pt idx="22916">
                  <c:v>456.584</c:v>
                </c:pt>
                <c:pt idx="22917">
                  <c:v>456.58460000000002</c:v>
                </c:pt>
                <c:pt idx="22918">
                  <c:v>456.58839999999998</c:v>
                </c:pt>
                <c:pt idx="22919">
                  <c:v>456.59120000000001</c:v>
                </c:pt>
                <c:pt idx="22920">
                  <c:v>456.59280000000001</c:v>
                </c:pt>
                <c:pt idx="22921">
                  <c:v>456.59460000000001</c:v>
                </c:pt>
                <c:pt idx="22922">
                  <c:v>456.59719999999999</c:v>
                </c:pt>
                <c:pt idx="22923">
                  <c:v>456.60120000000001</c:v>
                </c:pt>
                <c:pt idx="22924">
                  <c:v>456.60160000000002</c:v>
                </c:pt>
                <c:pt idx="22925">
                  <c:v>456.60410000000002</c:v>
                </c:pt>
                <c:pt idx="22926">
                  <c:v>456.60660000000001</c:v>
                </c:pt>
                <c:pt idx="22927">
                  <c:v>456.60820000000001</c:v>
                </c:pt>
                <c:pt idx="22928">
                  <c:v>456.60980000000001</c:v>
                </c:pt>
                <c:pt idx="22929">
                  <c:v>456.61169999999998</c:v>
                </c:pt>
                <c:pt idx="22930">
                  <c:v>456.61309999999997</c:v>
                </c:pt>
                <c:pt idx="22931">
                  <c:v>456.6148</c:v>
                </c:pt>
                <c:pt idx="22932">
                  <c:v>456.61680000000001</c:v>
                </c:pt>
                <c:pt idx="22933">
                  <c:v>456.6189</c:v>
                </c:pt>
                <c:pt idx="22934">
                  <c:v>456.62220000000002</c:v>
                </c:pt>
                <c:pt idx="22935">
                  <c:v>456.62310000000002</c:v>
                </c:pt>
                <c:pt idx="22936">
                  <c:v>456.62479999999999</c:v>
                </c:pt>
                <c:pt idx="22937">
                  <c:v>456.6266</c:v>
                </c:pt>
                <c:pt idx="22938">
                  <c:v>456.62740000000002</c:v>
                </c:pt>
                <c:pt idx="22939">
                  <c:v>456.63040000000001</c:v>
                </c:pt>
                <c:pt idx="22940">
                  <c:v>456.63099999999997</c:v>
                </c:pt>
                <c:pt idx="22941">
                  <c:v>456.63380000000001</c:v>
                </c:pt>
                <c:pt idx="22942">
                  <c:v>456.6361</c:v>
                </c:pt>
                <c:pt idx="22943">
                  <c:v>456.63839999999999</c:v>
                </c:pt>
                <c:pt idx="22944">
                  <c:v>456.6422</c:v>
                </c:pt>
                <c:pt idx="22945">
                  <c:v>456.64339999999999</c:v>
                </c:pt>
                <c:pt idx="22946">
                  <c:v>456.64460000000003</c:v>
                </c:pt>
                <c:pt idx="22947">
                  <c:v>456.64839999999998</c:v>
                </c:pt>
                <c:pt idx="22948">
                  <c:v>456.649</c:v>
                </c:pt>
                <c:pt idx="22949">
                  <c:v>456.65159999999997</c:v>
                </c:pt>
                <c:pt idx="22950">
                  <c:v>456.65499999999997</c:v>
                </c:pt>
                <c:pt idx="22951">
                  <c:v>456.65620000000001</c:v>
                </c:pt>
                <c:pt idx="22952">
                  <c:v>456.65839999999997</c:v>
                </c:pt>
                <c:pt idx="22953">
                  <c:v>456.65980000000002</c:v>
                </c:pt>
                <c:pt idx="22954">
                  <c:v>456.66180000000003</c:v>
                </c:pt>
                <c:pt idx="22955">
                  <c:v>456.66469999999998</c:v>
                </c:pt>
                <c:pt idx="22956">
                  <c:v>456.66570000000002</c:v>
                </c:pt>
                <c:pt idx="22957">
                  <c:v>456.66759999999999</c:v>
                </c:pt>
                <c:pt idx="22958">
                  <c:v>456.6703</c:v>
                </c:pt>
                <c:pt idx="22959">
                  <c:v>456.6728</c:v>
                </c:pt>
                <c:pt idx="22960">
                  <c:v>456.67439999999999</c:v>
                </c:pt>
                <c:pt idx="22961">
                  <c:v>456.67720000000003</c:v>
                </c:pt>
                <c:pt idx="22962">
                  <c:v>456.68020000000001</c:v>
                </c:pt>
                <c:pt idx="22963">
                  <c:v>456.68220000000002</c:v>
                </c:pt>
                <c:pt idx="22964">
                  <c:v>456.68290000000002</c:v>
                </c:pt>
                <c:pt idx="22965">
                  <c:v>456.685</c:v>
                </c:pt>
                <c:pt idx="22966">
                  <c:v>456.68689999999998</c:v>
                </c:pt>
                <c:pt idx="22967">
                  <c:v>456.68889999999999</c:v>
                </c:pt>
                <c:pt idx="22968">
                  <c:v>456.69200000000001</c:v>
                </c:pt>
                <c:pt idx="22969">
                  <c:v>456.69549999999998</c:v>
                </c:pt>
                <c:pt idx="22970">
                  <c:v>456.69589999999999</c:v>
                </c:pt>
                <c:pt idx="22971">
                  <c:v>456.69889999999998</c:v>
                </c:pt>
                <c:pt idx="22972">
                  <c:v>456.69979999999998</c:v>
                </c:pt>
                <c:pt idx="22973">
                  <c:v>456.70260000000002</c:v>
                </c:pt>
                <c:pt idx="22974">
                  <c:v>456.70389999999998</c:v>
                </c:pt>
                <c:pt idx="22975">
                  <c:v>456.70440000000002</c:v>
                </c:pt>
                <c:pt idx="22976">
                  <c:v>456.70800000000003</c:v>
                </c:pt>
                <c:pt idx="22977">
                  <c:v>456.70929999999998</c:v>
                </c:pt>
                <c:pt idx="22978">
                  <c:v>456.71199999999999</c:v>
                </c:pt>
                <c:pt idx="22979">
                  <c:v>456.71379999999999</c:v>
                </c:pt>
                <c:pt idx="22980">
                  <c:v>456.71530000000001</c:v>
                </c:pt>
                <c:pt idx="22981">
                  <c:v>456.71589999999998</c:v>
                </c:pt>
                <c:pt idx="22982">
                  <c:v>456.71839999999997</c:v>
                </c:pt>
                <c:pt idx="22983">
                  <c:v>456.721</c:v>
                </c:pt>
                <c:pt idx="22984">
                  <c:v>456.72390000000001</c:v>
                </c:pt>
                <c:pt idx="22985">
                  <c:v>456.72620000000001</c:v>
                </c:pt>
                <c:pt idx="22986">
                  <c:v>456.72859999999997</c:v>
                </c:pt>
                <c:pt idx="22987">
                  <c:v>456.73039999999997</c:v>
                </c:pt>
                <c:pt idx="22988">
                  <c:v>456.7312</c:v>
                </c:pt>
                <c:pt idx="22989">
                  <c:v>456.73469999999998</c:v>
                </c:pt>
                <c:pt idx="22990">
                  <c:v>456.73599999999999</c:v>
                </c:pt>
                <c:pt idx="22991">
                  <c:v>456.73779999999999</c:v>
                </c:pt>
                <c:pt idx="22992">
                  <c:v>456.73939999999999</c:v>
                </c:pt>
                <c:pt idx="22993">
                  <c:v>456.74189999999999</c:v>
                </c:pt>
                <c:pt idx="22994">
                  <c:v>456.74549999999999</c:v>
                </c:pt>
                <c:pt idx="22995">
                  <c:v>456.74700000000001</c:v>
                </c:pt>
                <c:pt idx="22996">
                  <c:v>456.74979999999999</c:v>
                </c:pt>
                <c:pt idx="22997">
                  <c:v>456.75139999999999</c:v>
                </c:pt>
                <c:pt idx="22998">
                  <c:v>456.7552</c:v>
                </c:pt>
                <c:pt idx="22999">
                  <c:v>456.7561</c:v>
                </c:pt>
                <c:pt idx="23000">
                  <c:v>456.75740000000002</c:v>
                </c:pt>
                <c:pt idx="23001">
                  <c:v>456.7602</c:v>
                </c:pt>
                <c:pt idx="23002">
                  <c:v>456.76159999999999</c:v>
                </c:pt>
                <c:pt idx="23003">
                  <c:v>456.76409999999998</c:v>
                </c:pt>
                <c:pt idx="23004">
                  <c:v>456.76760000000002</c:v>
                </c:pt>
                <c:pt idx="23005">
                  <c:v>456.77010000000001</c:v>
                </c:pt>
                <c:pt idx="23006">
                  <c:v>456.77179999999998</c:v>
                </c:pt>
                <c:pt idx="23007">
                  <c:v>456.77190000000002</c:v>
                </c:pt>
                <c:pt idx="23008">
                  <c:v>456.77519999999998</c:v>
                </c:pt>
                <c:pt idx="23009">
                  <c:v>456.77710000000002</c:v>
                </c:pt>
                <c:pt idx="23010">
                  <c:v>456.77960000000002</c:v>
                </c:pt>
                <c:pt idx="23011">
                  <c:v>456.78019999999998</c:v>
                </c:pt>
                <c:pt idx="23012">
                  <c:v>456.78309999999999</c:v>
                </c:pt>
                <c:pt idx="23013">
                  <c:v>456.78519999999997</c:v>
                </c:pt>
                <c:pt idx="23014">
                  <c:v>456.78519999999997</c:v>
                </c:pt>
                <c:pt idx="23015">
                  <c:v>456.78719999999998</c:v>
                </c:pt>
                <c:pt idx="23016">
                  <c:v>456.79039999999998</c:v>
                </c:pt>
                <c:pt idx="23017">
                  <c:v>456.79199999999997</c:v>
                </c:pt>
                <c:pt idx="23018">
                  <c:v>456.79379999999998</c:v>
                </c:pt>
                <c:pt idx="23019">
                  <c:v>456.79419999999999</c:v>
                </c:pt>
                <c:pt idx="23020">
                  <c:v>456.79689999999999</c:v>
                </c:pt>
                <c:pt idx="23021">
                  <c:v>456.79939999999999</c:v>
                </c:pt>
                <c:pt idx="23022">
                  <c:v>456.80180000000001</c:v>
                </c:pt>
                <c:pt idx="23023">
                  <c:v>456.80360000000002</c:v>
                </c:pt>
                <c:pt idx="23024">
                  <c:v>456.80669999999998</c:v>
                </c:pt>
                <c:pt idx="23025">
                  <c:v>456.80959999999999</c:v>
                </c:pt>
                <c:pt idx="23026">
                  <c:v>456.81110000000001</c:v>
                </c:pt>
                <c:pt idx="23027">
                  <c:v>456.81200000000001</c:v>
                </c:pt>
                <c:pt idx="23028">
                  <c:v>456.8143</c:v>
                </c:pt>
                <c:pt idx="23029">
                  <c:v>456.81630000000001</c:v>
                </c:pt>
                <c:pt idx="23030">
                  <c:v>456.81889999999999</c:v>
                </c:pt>
                <c:pt idx="23031">
                  <c:v>456.82170000000002</c:v>
                </c:pt>
                <c:pt idx="23032">
                  <c:v>456.82339999999999</c:v>
                </c:pt>
                <c:pt idx="23033">
                  <c:v>456.82589999999999</c:v>
                </c:pt>
                <c:pt idx="23034">
                  <c:v>456.82889999999998</c:v>
                </c:pt>
                <c:pt idx="23035">
                  <c:v>456.83080000000001</c:v>
                </c:pt>
                <c:pt idx="23036">
                  <c:v>456.83150000000001</c:v>
                </c:pt>
                <c:pt idx="23037">
                  <c:v>456.8329</c:v>
                </c:pt>
                <c:pt idx="23038">
                  <c:v>456.83749999999998</c:v>
                </c:pt>
                <c:pt idx="23039">
                  <c:v>456.83960000000002</c:v>
                </c:pt>
                <c:pt idx="23040">
                  <c:v>456.84100000000001</c:v>
                </c:pt>
                <c:pt idx="23041">
                  <c:v>456.84320000000002</c:v>
                </c:pt>
                <c:pt idx="23042">
                  <c:v>456.84460000000001</c:v>
                </c:pt>
                <c:pt idx="23043">
                  <c:v>456.84530000000001</c:v>
                </c:pt>
                <c:pt idx="23044">
                  <c:v>456.84960000000001</c:v>
                </c:pt>
                <c:pt idx="23045">
                  <c:v>456.85160000000002</c:v>
                </c:pt>
                <c:pt idx="23046">
                  <c:v>456.85340000000002</c:v>
                </c:pt>
                <c:pt idx="23047">
                  <c:v>456.85599999999999</c:v>
                </c:pt>
                <c:pt idx="23048">
                  <c:v>456.85840000000002</c:v>
                </c:pt>
                <c:pt idx="23049">
                  <c:v>456.8596</c:v>
                </c:pt>
                <c:pt idx="23050">
                  <c:v>456.86099999999999</c:v>
                </c:pt>
                <c:pt idx="23051">
                  <c:v>456.86410000000001</c:v>
                </c:pt>
                <c:pt idx="23052">
                  <c:v>456.86630000000002</c:v>
                </c:pt>
                <c:pt idx="23053">
                  <c:v>456.86829999999998</c:v>
                </c:pt>
                <c:pt idx="23054">
                  <c:v>456.87060000000002</c:v>
                </c:pt>
                <c:pt idx="23055">
                  <c:v>456.87259999999998</c:v>
                </c:pt>
                <c:pt idx="23056">
                  <c:v>456.87619999999998</c:v>
                </c:pt>
                <c:pt idx="23057">
                  <c:v>456.87540000000001</c:v>
                </c:pt>
                <c:pt idx="23058">
                  <c:v>456.87779999999998</c:v>
                </c:pt>
                <c:pt idx="23059">
                  <c:v>456.88</c:v>
                </c:pt>
                <c:pt idx="23060">
                  <c:v>456.88220000000001</c:v>
                </c:pt>
                <c:pt idx="23061">
                  <c:v>456.88220000000001</c:v>
                </c:pt>
                <c:pt idx="23062">
                  <c:v>456.88459999999998</c:v>
                </c:pt>
                <c:pt idx="23063">
                  <c:v>456.88780000000003</c:v>
                </c:pt>
                <c:pt idx="23064">
                  <c:v>456.89019999999999</c:v>
                </c:pt>
                <c:pt idx="23065">
                  <c:v>456.89190000000002</c:v>
                </c:pt>
                <c:pt idx="23066">
                  <c:v>456.89370000000002</c:v>
                </c:pt>
                <c:pt idx="23067">
                  <c:v>456.89640000000003</c:v>
                </c:pt>
                <c:pt idx="23068">
                  <c:v>456.89960000000002</c:v>
                </c:pt>
                <c:pt idx="23069">
                  <c:v>456.90129999999999</c:v>
                </c:pt>
                <c:pt idx="23070">
                  <c:v>456.90339999999998</c:v>
                </c:pt>
                <c:pt idx="23071">
                  <c:v>456.90499999999997</c:v>
                </c:pt>
                <c:pt idx="23072">
                  <c:v>456.90710000000001</c:v>
                </c:pt>
                <c:pt idx="23073">
                  <c:v>456.90980000000002</c:v>
                </c:pt>
                <c:pt idx="23074">
                  <c:v>456.911</c:v>
                </c:pt>
                <c:pt idx="23075">
                  <c:v>456.91359999999997</c:v>
                </c:pt>
                <c:pt idx="23076">
                  <c:v>456.91419999999999</c:v>
                </c:pt>
                <c:pt idx="23077">
                  <c:v>456.91539999999998</c:v>
                </c:pt>
                <c:pt idx="23078">
                  <c:v>456.91699999999997</c:v>
                </c:pt>
                <c:pt idx="23079">
                  <c:v>456.91860000000003</c:v>
                </c:pt>
                <c:pt idx="23080">
                  <c:v>456.92160000000001</c:v>
                </c:pt>
                <c:pt idx="23081">
                  <c:v>456.92219999999998</c:v>
                </c:pt>
                <c:pt idx="23082">
                  <c:v>456.92619999999999</c:v>
                </c:pt>
                <c:pt idx="23083">
                  <c:v>456.92970000000003</c:v>
                </c:pt>
                <c:pt idx="23084">
                  <c:v>456.93060000000003</c:v>
                </c:pt>
                <c:pt idx="23085">
                  <c:v>456.93209999999999</c:v>
                </c:pt>
                <c:pt idx="23086">
                  <c:v>456.93419999999998</c:v>
                </c:pt>
                <c:pt idx="23087">
                  <c:v>456.93579999999997</c:v>
                </c:pt>
                <c:pt idx="23088">
                  <c:v>456.93810000000002</c:v>
                </c:pt>
                <c:pt idx="23089">
                  <c:v>456.9402</c:v>
                </c:pt>
                <c:pt idx="23090">
                  <c:v>456.94319999999999</c:v>
                </c:pt>
                <c:pt idx="23091">
                  <c:v>456.94490000000002</c:v>
                </c:pt>
                <c:pt idx="23092">
                  <c:v>456.94630000000001</c:v>
                </c:pt>
                <c:pt idx="23093">
                  <c:v>456.94760000000002</c:v>
                </c:pt>
                <c:pt idx="23094">
                  <c:v>456.94889999999998</c:v>
                </c:pt>
                <c:pt idx="23095">
                  <c:v>456.95030000000003</c:v>
                </c:pt>
                <c:pt idx="23096">
                  <c:v>456.95240000000001</c:v>
                </c:pt>
                <c:pt idx="23097">
                  <c:v>456.95409999999998</c:v>
                </c:pt>
                <c:pt idx="23098">
                  <c:v>456.95620000000002</c:v>
                </c:pt>
                <c:pt idx="23099">
                  <c:v>456.95890000000003</c:v>
                </c:pt>
                <c:pt idx="23100">
                  <c:v>456.96179999999998</c:v>
                </c:pt>
                <c:pt idx="23101">
                  <c:v>456.96409999999997</c:v>
                </c:pt>
                <c:pt idx="23102">
                  <c:v>456.96370000000002</c:v>
                </c:pt>
                <c:pt idx="23103">
                  <c:v>456.9665</c:v>
                </c:pt>
                <c:pt idx="23104">
                  <c:v>456.96839999999997</c:v>
                </c:pt>
                <c:pt idx="23105">
                  <c:v>456.97239999999999</c:v>
                </c:pt>
                <c:pt idx="23106">
                  <c:v>456.97480000000002</c:v>
                </c:pt>
                <c:pt idx="23107">
                  <c:v>456.97789999999998</c:v>
                </c:pt>
                <c:pt idx="23108">
                  <c:v>456.9796</c:v>
                </c:pt>
                <c:pt idx="23109">
                  <c:v>456.9828</c:v>
                </c:pt>
                <c:pt idx="23110">
                  <c:v>456.9828</c:v>
                </c:pt>
                <c:pt idx="23111">
                  <c:v>456.98559999999998</c:v>
                </c:pt>
                <c:pt idx="23112">
                  <c:v>456.988</c:v>
                </c:pt>
                <c:pt idx="23113">
                  <c:v>456.98919999999998</c:v>
                </c:pt>
                <c:pt idx="23114">
                  <c:v>456.99</c:v>
                </c:pt>
                <c:pt idx="23115">
                  <c:v>456.99119999999999</c:v>
                </c:pt>
                <c:pt idx="23116">
                  <c:v>456.99520000000001</c:v>
                </c:pt>
                <c:pt idx="23117">
                  <c:v>456.99610000000001</c:v>
                </c:pt>
                <c:pt idx="23118">
                  <c:v>456.99889999999999</c:v>
                </c:pt>
                <c:pt idx="23119">
                  <c:v>457</c:v>
                </c:pt>
                <c:pt idx="23120">
                  <c:v>457.00299999999999</c:v>
                </c:pt>
                <c:pt idx="23121">
                  <c:v>457.00529999999998</c:v>
                </c:pt>
                <c:pt idx="23122">
                  <c:v>457.00760000000002</c:v>
                </c:pt>
                <c:pt idx="23123">
                  <c:v>457.01100000000002</c:v>
                </c:pt>
                <c:pt idx="23124">
                  <c:v>457.01080000000002</c:v>
                </c:pt>
                <c:pt idx="23125">
                  <c:v>457.012</c:v>
                </c:pt>
                <c:pt idx="23126">
                  <c:v>457.0136</c:v>
                </c:pt>
                <c:pt idx="23127">
                  <c:v>457.01499999999999</c:v>
                </c:pt>
                <c:pt idx="23128">
                  <c:v>457.017</c:v>
                </c:pt>
                <c:pt idx="23129">
                  <c:v>457.01960000000003</c:v>
                </c:pt>
                <c:pt idx="23130">
                  <c:v>457.02280000000002</c:v>
                </c:pt>
                <c:pt idx="23131">
                  <c:v>457.02499999999998</c:v>
                </c:pt>
                <c:pt idx="23132">
                  <c:v>457.02530000000002</c:v>
                </c:pt>
                <c:pt idx="23133">
                  <c:v>457.0265</c:v>
                </c:pt>
                <c:pt idx="23134">
                  <c:v>457.02890000000002</c:v>
                </c:pt>
                <c:pt idx="23135">
                  <c:v>457.03100000000001</c:v>
                </c:pt>
                <c:pt idx="23136">
                  <c:v>457.03250000000003</c:v>
                </c:pt>
                <c:pt idx="23137">
                  <c:v>457.03399999999999</c:v>
                </c:pt>
                <c:pt idx="23138">
                  <c:v>457.03769999999997</c:v>
                </c:pt>
                <c:pt idx="23139">
                  <c:v>457.03829999999999</c:v>
                </c:pt>
                <c:pt idx="23140">
                  <c:v>457.04079999999999</c:v>
                </c:pt>
                <c:pt idx="23141">
                  <c:v>457.04360000000003</c:v>
                </c:pt>
                <c:pt idx="23142">
                  <c:v>457.04700000000003</c:v>
                </c:pt>
                <c:pt idx="23143">
                  <c:v>457.04880000000003</c:v>
                </c:pt>
                <c:pt idx="23144">
                  <c:v>457.05149999999998</c:v>
                </c:pt>
                <c:pt idx="23145">
                  <c:v>457.05340000000001</c:v>
                </c:pt>
                <c:pt idx="23146">
                  <c:v>457.05540000000002</c:v>
                </c:pt>
                <c:pt idx="23147">
                  <c:v>457.05700000000002</c:v>
                </c:pt>
                <c:pt idx="23148">
                  <c:v>457.05799999999999</c:v>
                </c:pt>
                <c:pt idx="23149">
                  <c:v>457.06</c:v>
                </c:pt>
                <c:pt idx="23150">
                  <c:v>457.06290000000001</c:v>
                </c:pt>
                <c:pt idx="23151">
                  <c:v>457.06439999999998</c:v>
                </c:pt>
                <c:pt idx="23152">
                  <c:v>457.06659999999999</c:v>
                </c:pt>
                <c:pt idx="23153">
                  <c:v>457.0702</c:v>
                </c:pt>
                <c:pt idx="23154">
                  <c:v>457.07069999999999</c:v>
                </c:pt>
                <c:pt idx="23155">
                  <c:v>457.07299999999998</c:v>
                </c:pt>
                <c:pt idx="23156">
                  <c:v>457.07299999999998</c:v>
                </c:pt>
                <c:pt idx="23157">
                  <c:v>457.07499999999999</c:v>
                </c:pt>
                <c:pt idx="23158">
                  <c:v>457.07740000000001</c:v>
                </c:pt>
                <c:pt idx="23159">
                  <c:v>457.07839999999999</c:v>
                </c:pt>
                <c:pt idx="23160">
                  <c:v>457.08080000000001</c:v>
                </c:pt>
                <c:pt idx="23161">
                  <c:v>457.08260000000001</c:v>
                </c:pt>
                <c:pt idx="23162">
                  <c:v>457.08440000000002</c:v>
                </c:pt>
                <c:pt idx="23163">
                  <c:v>457.08589999999998</c:v>
                </c:pt>
                <c:pt idx="23164">
                  <c:v>457.089</c:v>
                </c:pt>
                <c:pt idx="23165">
                  <c:v>457.09039999999999</c:v>
                </c:pt>
                <c:pt idx="23166">
                  <c:v>457.09390000000002</c:v>
                </c:pt>
                <c:pt idx="23167">
                  <c:v>457.09539999999998</c:v>
                </c:pt>
                <c:pt idx="23168">
                  <c:v>457.09879999999998</c:v>
                </c:pt>
                <c:pt idx="23169">
                  <c:v>457.09930000000003</c:v>
                </c:pt>
                <c:pt idx="23170">
                  <c:v>457.101</c:v>
                </c:pt>
                <c:pt idx="23171">
                  <c:v>457.10359999999997</c:v>
                </c:pt>
                <c:pt idx="23172">
                  <c:v>457.1037</c:v>
                </c:pt>
                <c:pt idx="23173">
                  <c:v>457.1069</c:v>
                </c:pt>
                <c:pt idx="23174">
                  <c:v>457.10700000000003</c:v>
                </c:pt>
                <c:pt idx="23175">
                  <c:v>457.10939999999999</c:v>
                </c:pt>
                <c:pt idx="23176">
                  <c:v>457.11279999999999</c:v>
                </c:pt>
                <c:pt idx="23177">
                  <c:v>457.11579999999998</c:v>
                </c:pt>
                <c:pt idx="23178">
                  <c:v>457.11840000000001</c:v>
                </c:pt>
                <c:pt idx="23179">
                  <c:v>457.12</c:v>
                </c:pt>
                <c:pt idx="23180">
                  <c:v>457.12220000000002</c:v>
                </c:pt>
                <c:pt idx="23181">
                  <c:v>457.125</c:v>
                </c:pt>
                <c:pt idx="23182">
                  <c:v>457.12619999999998</c:v>
                </c:pt>
                <c:pt idx="23183">
                  <c:v>457.12810000000002</c:v>
                </c:pt>
                <c:pt idx="23184">
                  <c:v>457.13200000000001</c:v>
                </c:pt>
                <c:pt idx="23185">
                  <c:v>457.13240000000002</c:v>
                </c:pt>
                <c:pt idx="23186">
                  <c:v>457.13400000000001</c:v>
                </c:pt>
                <c:pt idx="23187">
                  <c:v>457.13499999999999</c:v>
                </c:pt>
                <c:pt idx="23188">
                  <c:v>457.13839999999999</c:v>
                </c:pt>
                <c:pt idx="23189">
                  <c:v>457.13959999999997</c:v>
                </c:pt>
                <c:pt idx="23190">
                  <c:v>457.14120000000003</c:v>
                </c:pt>
                <c:pt idx="23191">
                  <c:v>457.14409999999998</c:v>
                </c:pt>
                <c:pt idx="23192">
                  <c:v>457.14530000000002</c:v>
                </c:pt>
                <c:pt idx="23193">
                  <c:v>457.14670000000001</c:v>
                </c:pt>
                <c:pt idx="23194">
                  <c:v>457.14780000000002</c:v>
                </c:pt>
                <c:pt idx="23195">
                  <c:v>457.1506</c:v>
                </c:pt>
                <c:pt idx="23196">
                  <c:v>457.15199999999999</c:v>
                </c:pt>
                <c:pt idx="23197">
                  <c:v>457.15499999999997</c:v>
                </c:pt>
                <c:pt idx="23198">
                  <c:v>457.15699999999998</c:v>
                </c:pt>
                <c:pt idx="23199">
                  <c:v>457.15839999999997</c:v>
                </c:pt>
                <c:pt idx="23200">
                  <c:v>457.16140000000001</c:v>
                </c:pt>
                <c:pt idx="23201">
                  <c:v>457.1644</c:v>
                </c:pt>
                <c:pt idx="23202">
                  <c:v>457.16590000000002</c:v>
                </c:pt>
                <c:pt idx="23203">
                  <c:v>457.16800000000001</c:v>
                </c:pt>
                <c:pt idx="23204">
                  <c:v>457.16899999999998</c:v>
                </c:pt>
                <c:pt idx="23205">
                  <c:v>457.17099999999999</c:v>
                </c:pt>
                <c:pt idx="23206">
                  <c:v>457.17259999999999</c:v>
                </c:pt>
                <c:pt idx="23207">
                  <c:v>457.17309999999998</c:v>
                </c:pt>
                <c:pt idx="23208">
                  <c:v>457.17500000000001</c:v>
                </c:pt>
                <c:pt idx="23209">
                  <c:v>457.17630000000003</c:v>
                </c:pt>
                <c:pt idx="23210">
                  <c:v>457.17939999999999</c:v>
                </c:pt>
                <c:pt idx="23211">
                  <c:v>457.1816</c:v>
                </c:pt>
                <c:pt idx="23212">
                  <c:v>457.18349999999998</c:v>
                </c:pt>
                <c:pt idx="23213">
                  <c:v>457.18459999999999</c:v>
                </c:pt>
                <c:pt idx="23214">
                  <c:v>457.18740000000003</c:v>
                </c:pt>
                <c:pt idx="23215">
                  <c:v>457.18860000000001</c:v>
                </c:pt>
                <c:pt idx="23216">
                  <c:v>457.19</c:v>
                </c:pt>
                <c:pt idx="23217">
                  <c:v>457.19139999999999</c:v>
                </c:pt>
                <c:pt idx="23218">
                  <c:v>457.19380000000001</c:v>
                </c:pt>
                <c:pt idx="23219">
                  <c:v>457.19589999999999</c:v>
                </c:pt>
                <c:pt idx="23220">
                  <c:v>457.197</c:v>
                </c:pt>
                <c:pt idx="23221">
                  <c:v>457.19900000000001</c:v>
                </c:pt>
                <c:pt idx="23222">
                  <c:v>457.20139999999998</c:v>
                </c:pt>
                <c:pt idx="23223">
                  <c:v>457.20429999999999</c:v>
                </c:pt>
                <c:pt idx="23224">
                  <c:v>457.20659999999998</c:v>
                </c:pt>
                <c:pt idx="23225">
                  <c:v>457.20870000000002</c:v>
                </c:pt>
                <c:pt idx="23226">
                  <c:v>457.21019999999999</c:v>
                </c:pt>
                <c:pt idx="23227">
                  <c:v>457.21179999999998</c:v>
                </c:pt>
                <c:pt idx="23228">
                  <c:v>457.21480000000003</c:v>
                </c:pt>
                <c:pt idx="23229">
                  <c:v>457.21600000000001</c:v>
                </c:pt>
                <c:pt idx="23230">
                  <c:v>457.21980000000002</c:v>
                </c:pt>
                <c:pt idx="23231">
                  <c:v>457.22039999999998</c:v>
                </c:pt>
                <c:pt idx="23232">
                  <c:v>457.22340000000003</c:v>
                </c:pt>
                <c:pt idx="23233">
                  <c:v>457.22579999999999</c:v>
                </c:pt>
                <c:pt idx="23234">
                  <c:v>457.22899999999998</c:v>
                </c:pt>
                <c:pt idx="23235">
                  <c:v>457.23149999999998</c:v>
                </c:pt>
                <c:pt idx="23236">
                  <c:v>457.2321</c:v>
                </c:pt>
                <c:pt idx="23237">
                  <c:v>457.23340000000002</c:v>
                </c:pt>
                <c:pt idx="23238">
                  <c:v>457.23719999999997</c:v>
                </c:pt>
                <c:pt idx="23239">
                  <c:v>457.23840000000001</c:v>
                </c:pt>
                <c:pt idx="23240">
                  <c:v>457.23970000000003</c:v>
                </c:pt>
                <c:pt idx="23241">
                  <c:v>457.24220000000003</c:v>
                </c:pt>
                <c:pt idx="23242">
                  <c:v>457.24520000000001</c:v>
                </c:pt>
                <c:pt idx="23243">
                  <c:v>457.24619999999999</c:v>
                </c:pt>
                <c:pt idx="23244">
                  <c:v>457.24779999999998</c:v>
                </c:pt>
                <c:pt idx="23245">
                  <c:v>457.25040000000001</c:v>
                </c:pt>
                <c:pt idx="23246">
                  <c:v>457.25029999999998</c:v>
                </c:pt>
                <c:pt idx="23247">
                  <c:v>457.25439999999998</c:v>
                </c:pt>
                <c:pt idx="23248">
                  <c:v>457.25490000000002</c:v>
                </c:pt>
                <c:pt idx="23249">
                  <c:v>457.2568</c:v>
                </c:pt>
                <c:pt idx="23250">
                  <c:v>457.25920000000002</c:v>
                </c:pt>
                <c:pt idx="23251">
                  <c:v>457.26069999999999</c:v>
                </c:pt>
                <c:pt idx="23252">
                  <c:v>457.26190000000003</c:v>
                </c:pt>
                <c:pt idx="23253">
                  <c:v>457.26409999999998</c:v>
                </c:pt>
                <c:pt idx="23254">
                  <c:v>457.26620000000003</c:v>
                </c:pt>
                <c:pt idx="23255">
                  <c:v>457.2688</c:v>
                </c:pt>
                <c:pt idx="23256">
                  <c:v>457.2704</c:v>
                </c:pt>
                <c:pt idx="23257">
                  <c:v>457.27359999999999</c:v>
                </c:pt>
                <c:pt idx="23258">
                  <c:v>457.27460000000002</c:v>
                </c:pt>
                <c:pt idx="23259">
                  <c:v>457.27730000000003</c:v>
                </c:pt>
                <c:pt idx="23260">
                  <c:v>457.27749999999997</c:v>
                </c:pt>
                <c:pt idx="23261">
                  <c:v>457.27850000000001</c:v>
                </c:pt>
                <c:pt idx="23262">
                  <c:v>457.28089999999997</c:v>
                </c:pt>
                <c:pt idx="23263">
                  <c:v>457.2824</c:v>
                </c:pt>
                <c:pt idx="23264">
                  <c:v>457.28399999999999</c:v>
                </c:pt>
                <c:pt idx="23265">
                  <c:v>457.28739999999999</c:v>
                </c:pt>
                <c:pt idx="23266">
                  <c:v>457.28879999999998</c:v>
                </c:pt>
                <c:pt idx="23267">
                  <c:v>457.29070000000002</c:v>
                </c:pt>
                <c:pt idx="23268">
                  <c:v>457.2921</c:v>
                </c:pt>
                <c:pt idx="23269">
                  <c:v>457.29500000000002</c:v>
                </c:pt>
                <c:pt idx="23270">
                  <c:v>457.29660000000001</c:v>
                </c:pt>
                <c:pt idx="23271">
                  <c:v>457.29730000000001</c:v>
                </c:pt>
                <c:pt idx="23272">
                  <c:v>457.29899999999998</c:v>
                </c:pt>
                <c:pt idx="23273">
                  <c:v>457.3</c:v>
                </c:pt>
                <c:pt idx="23274">
                  <c:v>457.30309999999997</c:v>
                </c:pt>
                <c:pt idx="23275">
                  <c:v>457.30540000000002</c:v>
                </c:pt>
                <c:pt idx="23276">
                  <c:v>457.30669999999998</c:v>
                </c:pt>
                <c:pt idx="23277">
                  <c:v>457.30849999999998</c:v>
                </c:pt>
                <c:pt idx="23278">
                  <c:v>457.31130000000002</c:v>
                </c:pt>
                <c:pt idx="23279">
                  <c:v>457.3134</c:v>
                </c:pt>
                <c:pt idx="23280">
                  <c:v>457.31580000000002</c:v>
                </c:pt>
                <c:pt idx="23281">
                  <c:v>457.31880000000001</c:v>
                </c:pt>
                <c:pt idx="23282">
                  <c:v>457.3184</c:v>
                </c:pt>
                <c:pt idx="23283">
                  <c:v>457.32190000000003</c:v>
                </c:pt>
                <c:pt idx="23284">
                  <c:v>457.32339999999999</c:v>
                </c:pt>
                <c:pt idx="23285">
                  <c:v>457.32459999999998</c:v>
                </c:pt>
                <c:pt idx="23286">
                  <c:v>457.32690000000002</c:v>
                </c:pt>
                <c:pt idx="23287">
                  <c:v>457.32889999999998</c:v>
                </c:pt>
                <c:pt idx="23288">
                  <c:v>457.3306</c:v>
                </c:pt>
                <c:pt idx="23289">
                  <c:v>457.33199999999999</c:v>
                </c:pt>
                <c:pt idx="23290">
                  <c:v>457.33420000000001</c:v>
                </c:pt>
                <c:pt idx="23291">
                  <c:v>457.33580000000001</c:v>
                </c:pt>
                <c:pt idx="23292">
                  <c:v>457.3374</c:v>
                </c:pt>
                <c:pt idx="23293">
                  <c:v>457.34019999999998</c:v>
                </c:pt>
                <c:pt idx="23294">
                  <c:v>457.34160000000003</c:v>
                </c:pt>
                <c:pt idx="23295">
                  <c:v>457.34339999999997</c:v>
                </c:pt>
                <c:pt idx="23296">
                  <c:v>457.34620000000001</c:v>
                </c:pt>
                <c:pt idx="23297">
                  <c:v>457.34800000000001</c:v>
                </c:pt>
                <c:pt idx="23298">
                  <c:v>457.35039999999998</c:v>
                </c:pt>
                <c:pt idx="23299">
                  <c:v>457.35129999999998</c:v>
                </c:pt>
                <c:pt idx="23300">
                  <c:v>457.35399999999998</c:v>
                </c:pt>
                <c:pt idx="23301">
                  <c:v>457.35539999999997</c:v>
                </c:pt>
                <c:pt idx="23302">
                  <c:v>457.3569</c:v>
                </c:pt>
                <c:pt idx="23303">
                  <c:v>457.35939999999999</c:v>
                </c:pt>
                <c:pt idx="23304">
                  <c:v>457.36239999999998</c:v>
                </c:pt>
                <c:pt idx="23305">
                  <c:v>457.36309999999997</c:v>
                </c:pt>
                <c:pt idx="23306">
                  <c:v>457.3646</c:v>
                </c:pt>
                <c:pt idx="23307">
                  <c:v>457.36739999999998</c:v>
                </c:pt>
                <c:pt idx="23308">
                  <c:v>457.36840000000001</c:v>
                </c:pt>
                <c:pt idx="23309">
                  <c:v>457.37020000000001</c:v>
                </c:pt>
                <c:pt idx="23310">
                  <c:v>457.37119999999999</c:v>
                </c:pt>
                <c:pt idx="23311">
                  <c:v>457.37279999999998</c:v>
                </c:pt>
                <c:pt idx="23312">
                  <c:v>457.37580000000003</c:v>
                </c:pt>
                <c:pt idx="23313">
                  <c:v>457.37819999999999</c:v>
                </c:pt>
                <c:pt idx="23314">
                  <c:v>457.3802</c:v>
                </c:pt>
                <c:pt idx="23315">
                  <c:v>457.38139999999999</c:v>
                </c:pt>
                <c:pt idx="23316">
                  <c:v>457.38350000000003</c:v>
                </c:pt>
                <c:pt idx="23317">
                  <c:v>457.38560000000001</c:v>
                </c:pt>
                <c:pt idx="23318">
                  <c:v>457.38830000000002</c:v>
                </c:pt>
                <c:pt idx="23319">
                  <c:v>457.38940000000002</c:v>
                </c:pt>
                <c:pt idx="23320">
                  <c:v>457.39260000000002</c:v>
                </c:pt>
                <c:pt idx="23321">
                  <c:v>457.39519999999999</c:v>
                </c:pt>
                <c:pt idx="23322">
                  <c:v>457.39659999999998</c:v>
                </c:pt>
                <c:pt idx="23323">
                  <c:v>457.39850000000001</c:v>
                </c:pt>
                <c:pt idx="23324">
                  <c:v>457.39960000000002</c:v>
                </c:pt>
                <c:pt idx="23325">
                  <c:v>457.40159999999997</c:v>
                </c:pt>
                <c:pt idx="23326">
                  <c:v>457.40440000000001</c:v>
                </c:pt>
                <c:pt idx="23327">
                  <c:v>457.40640000000002</c:v>
                </c:pt>
                <c:pt idx="23328">
                  <c:v>457.40940000000001</c:v>
                </c:pt>
                <c:pt idx="23329">
                  <c:v>457.40929999999997</c:v>
                </c:pt>
                <c:pt idx="23330">
                  <c:v>457.41269999999997</c:v>
                </c:pt>
                <c:pt idx="23331">
                  <c:v>457.41500000000002</c:v>
                </c:pt>
                <c:pt idx="23332">
                  <c:v>457.4153</c:v>
                </c:pt>
                <c:pt idx="23333">
                  <c:v>457.41899999999998</c:v>
                </c:pt>
                <c:pt idx="23334">
                  <c:v>457.4196</c:v>
                </c:pt>
                <c:pt idx="23335">
                  <c:v>457.42239999999998</c:v>
                </c:pt>
                <c:pt idx="23336">
                  <c:v>457.4248</c:v>
                </c:pt>
                <c:pt idx="23337">
                  <c:v>457.42570000000001</c:v>
                </c:pt>
                <c:pt idx="23338">
                  <c:v>457.43020000000001</c:v>
                </c:pt>
                <c:pt idx="23339">
                  <c:v>457.43290000000002</c:v>
                </c:pt>
                <c:pt idx="23340">
                  <c:v>457.43720000000002</c:v>
                </c:pt>
                <c:pt idx="23341">
                  <c:v>457.43759999999997</c:v>
                </c:pt>
                <c:pt idx="23342">
                  <c:v>457.44099999999997</c:v>
                </c:pt>
                <c:pt idx="23343">
                  <c:v>457.44400000000002</c:v>
                </c:pt>
                <c:pt idx="23344">
                  <c:v>457.44740000000002</c:v>
                </c:pt>
                <c:pt idx="23345">
                  <c:v>457.45179999999999</c:v>
                </c:pt>
                <c:pt idx="23346">
                  <c:v>457.45479999999998</c:v>
                </c:pt>
                <c:pt idx="23347">
                  <c:v>457.45859999999999</c:v>
                </c:pt>
                <c:pt idx="23348">
                  <c:v>457.46030000000002</c:v>
                </c:pt>
                <c:pt idx="23349">
                  <c:v>457.46469999999999</c:v>
                </c:pt>
                <c:pt idx="23350">
                  <c:v>457.46690000000001</c:v>
                </c:pt>
                <c:pt idx="23351">
                  <c:v>457.4701</c:v>
                </c:pt>
                <c:pt idx="23352">
                  <c:v>457.4742</c:v>
                </c:pt>
                <c:pt idx="23353">
                  <c:v>457.47739999999999</c:v>
                </c:pt>
                <c:pt idx="23354">
                  <c:v>457.4812</c:v>
                </c:pt>
                <c:pt idx="23355">
                  <c:v>457.48439999999999</c:v>
                </c:pt>
                <c:pt idx="23356">
                  <c:v>457.48739999999998</c:v>
                </c:pt>
                <c:pt idx="23357">
                  <c:v>457.49020000000002</c:v>
                </c:pt>
                <c:pt idx="23358">
                  <c:v>457.49380000000002</c:v>
                </c:pt>
                <c:pt idx="23359">
                  <c:v>457.4966</c:v>
                </c:pt>
                <c:pt idx="23360">
                  <c:v>457.4991</c:v>
                </c:pt>
                <c:pt idx="23361">
                  <c:v>457.50139999999999</c:v>
                </c:pt>
                <c:pt idx="23362">
                  <c:v>457.50470000000001</c:v>
                </c:pt>
                <c:pt idx="23363">
                  <c:v>457.50760000000002</c:v>
                </c:pt>
                <c:pt idx="23364">
                  <c:v>457.50880000000001</c:v>
                </c:pt>
                <c:pt idx="23365">
                  <c:v>457.51089999999999</c:v>
                </c:pt>
                <c:pt idx="23366">
                  <c:v>457.51330000000002</c:v>
                </c:pt>
                <c:pt idx="23367">
                  <c:v>457.51659999999998</c:v>
                </c:pt>
                <c:pt idx="23368">
                  <c:v>457.51780000000002</c:v>
                </c:pt>
                <c:pt idx="23369">
                  <c:v>457.5213</c:v>
                </c:pt>
                <c:pt idx="23370">
                  <c:v>457.52260000000001</c:v>
                </c:pt>
                <c:pt idx="23371">
                  <c:v>457.52379999999999</c:v>
                </c:pt>
                <c:pt idx="23372">
                  <c:v>457.5258</c:v>
                </c:pt>
                <c:pt idx="23373">
                  <c:v>457.52809999999999</c:v>
                </c:pt>
                <c:pt idx="23374">
                  <c:v>457.53030000000001</c:v>
                </c:pt>
                <c:pt idx="23375">
                  <c:v>457.53179999999998</c:v>
                </c:pt>
                <c:pt idx="23376">
                  <c:v>457.5333</c:v>
                </c:pt>
                <c:pt idx="23377">
                  <c:v>457.5351</c:v>
                </c:pt>
                <c:pt idx="23378">
                  <c:v>457.53680000000003</c:v>
                </c:pt>
                <c:pt idx="23379">
                  <c:v>457.53949999999998</c:v>
                </c:pt>
                <c:pt idx="23380">
                  <c:v>457.54199999999997</c:v>
                </c:pt>
                <c:pt idx="23381">
                  <c:v>457.54259999999999</c:v>
                </c:pt>
                <c:pt idx="23382">
                  <c:v>457.54360000000003</c:v>
                </c:pt>
                <c:pt idx="23383">
                  <c:v>457.54730000000001</c:v>
                </c:pt>
                <c:pt idx="23384">
                  <c:v>457.54820000000001</c:v>
                </c:pt>
                <c:pt idx="23385">
                  <c:v>457.54919999999998</c:v>
                </c:pt>
                <c:pt idx="23386">
                  <c:v>457.55189999999999</c:v>
                </c:pt>
                <c:pt idx="23387">
                  <c:v>457.55279999999999</c:v>
                </c:pt>
                <c:pt idx="23388">
                  <c:v>457.5566</c:v>
                </c:pt>
                <c:pt idx="23389">
                  <c:v>457.55880000000002</c:v>
                </c:pt>
                <c:pt idx="23390">
                  <c:v>457.56009999999998</c:v>
                </c:pt>
                <c:pt idx="23391">
                  <c:v>457.56169999999997</c:v>
                </c:pt>
                <c:pt idx="23392">
                  <c:v>457.5643</c:v>
                </c:pt>
                <c:pt idx="23393">
                  <c:v>457.56580000000002</c:v>
                </c:pt>
                <c:pt idx="23394">
                  <c:v>457.5693</c:v>
                </c:pt>
                <c:pt idx="23395">
                  <c:v>457.57010000000002</c:v>
                </c:pt>
                <c:pt idx="23396">
                  <c:v>457.57159999999999</c:v>
                </c:pt>
                <c:pt idx="23397">
                  <c:v>457.57400000000001</c:v>
                </c:pt>
                <c:pt idx="23398">
                  <c:v>457.5761</c:v>
                </c:pt>
                <c:pt idx="23399">
                  <c:v>457.57760000000002</c:v>
                </c:pt>
                <c:pt idx="23400">
                  <c:v>457.57979999999998</c:v>
                </c:pt>
                <c:pt idx="23401">
                  <c:v>457.58120000000002</c:v>
                </c:pt>
                <c:pt idx="23402">
                  <c:v>457.58359999999999</c:v>
                </c:pt>
                <c:pt idx="23403">
                  <c:v>457.58640000000003</c:v>
                </c:pt>
                <c:pt idx="23404">
                  <c:v>457.589</c:v>
                </c:pt>
                <c:pt idx="23405">
                  <c:v>457.58879999999999</c:v>
                </c:pt>
                <c:pt idx="23406">
                  <c:v>457.59300000000002</c:v>
                </c:pt>
                <c:pt idx="23407">
                  <c:v>457.59370000000001</c:v>
                </c:pt>
                <c:pt idx="23408">
                  <c:v>457.59559999999999</c:v>
                </c:pt>
                <c:pt idx="23409">
                  <c:v>457.5976</c:v>
                </c:pt>
                <c:pt idx="23410">
                  <c:v>457.59899999999999</c:v>
                </c:pt>
                <c:pt idx="23411">
                  <c:v>457.601</c:v>
                </c:pt>
                <c:pt idx="23412">
                  <c:v>457.60230000000001</c:v>
                </c:pt>
                <c:pt idx="23413">
                  <c:v>457.60599999999999</c:v>
                </c:pt>
                <c:pt idx="23414">
                  <c:v>457.6062</c:v>
                </c:pt>
                <c:pt idx="23415">
                  <c:v>457.60939999999999</c:v>
                </c:pt>
                <c:pt idx="23416">
                  <c:v>457.61219999999997</c:v>
                </c:pt>
                <c:pt idx="23417">
                  <c:v>457.61399999999998</c:v>
                </c:pt>
                <c:pt idx="23418">
                  <c:v>457.61520000000002</c:v>
                </c:pt>
                <c:pt idx="23419">
                  <c:v>457.61610000000002</c:v>
                </c:pt>
                <c:pt idx="23420">
                  <c:v>457.61880000000002</c:v>
                </c:pt>
                <c:pt idx="23421">
                  <c:v>457.62040000000002</c:v>
                </c:pt>
                <c:pt idx="23422">
                  <c:v>457.62180000000001</c:v>
                </c:pt>
                <c:pt idx="23423">
                  <c:v>457.62349999999998</c:v>
                </c:pt>
                <c:pt idx="23424">
                  <c:v>457.62610000000001</c:v>
                </c:pt>
                <c:pt idx="23425">
                  <c:v>457.62759999999997</c:v>
                </c:pt>
                <c:pt idx="23426">
                  <c:v>457.62880000000001</c:v>
                </c:pt>
                <c:pt idx="23427">
                  <c:v>457.63029999999998</c:v>
                </c:pt>
                <c:pt idx="23428">
                  <c:v>457.63139999999999</c:v>
                </c:pt>
                <c:pt idx="23429">
                  <c:v>457.63369999999998</c:v>
                </c:pt>
                <c:pt idx="23430">
                  <c:v>457.6352</c:v>
                </c:pt>
                <c:pt idx="23431">
                  <c:v>457.63619999999997</c:v>
                </c:pt>
                <c:pt idx="23432">
                  <c:v>457.6388</c:v>
                </c:pt>
                <c:pt idx="23433">
                  <c:v>457.64</c:v>
                </c:pt>
                <c:pt idx="23434">
                  <c:v>457.64100000000002</c:v>
                </c:pt>
                <c:pt idx="23435">
                  <c:v>457.64319999999998</c:v>
                </c:pt>
                <c:pt idx="23436">
                  <c:v>457.6438</c:v>
                </c:pt>
                <c:pt idx="23437">
                  <c:v>457.64330000000001</c:v>
                </c:pt>
                <c:pt idx="23438">
                  <c:v>457.6438</c:v>
                </c:pt>
                <c:pt idx="23439">
                  <c:v>457.6456</c:v>
                </c:pt>
                <c:pt idx="23440">
                  <c:v>457.64519999999999</c:v>
                </c:pt>
                <c:pt idx="23441">
                  <c:v>457.6456</c:v>
                </c:pt>
                <c:pt idx="23442">
                  <c:v>457.64699999999999</c:v>
                </c:pt>
                <c:pt idx="23443">
                  <c:v>457.6456</c:v>
                </c:pt>
                <c:pt idx="23444">
                  <c:v>457.64690000000002</c:v>
                </c:pt>
                <c:pt idx="23445">
                  <c:v>457.64670000000001</c:v>
                </c:pt>
                <c:pt idx="23446">
                  <c:v>457.64659999999998</c:v>
                </c:pt>
                <c:pt idx="23447">
                  <c:v>457.6481</c:v>
                </c:pt>
                <c:pt idx="23448">
                  <c:v>457.64960000000002</c:v>
                </c:pt>
                <c:pt idx="23449">
                  <c:v>457.64859999999999</c:v>
                </c:pt>
                <c:pt idx="23450">
                  <c:v>457.64980000000003</c:v>
                </c:pt>
                <c:pt idx="23451">
                  <c:v>457.64940000000001</c:v>
                </c:pt>
                <c:pt idx="23452">
                  <c:v>457.6506</c:v>
                </c:pt>
                <c:pt idx="23453">
                  <c:v>457.6524</c:v>
                </c:pt>
                <c:pt idx="23454">
                  <c:v>457.65440000000001</c:v>
                </c:pt>
                <c:pt idx="23455">
                  <c:v>457.65309999999999</c:v>
                </c:pt>
                <c:pt idx="23456">
                  <c:v>457.65350000000001</c:v>
                </c:pt>
                <c:pt idx="23457">
                  <c:v>457.65499999999997</c:v>
                </c:pt>
                <c:pt idx="23458">
                  <c:v>457.6574</c:v>
                </c:pt>
                <c:pt idx="23459">
                  <c:v>457.65890000000002</c:v>
                </c:pt>
                <c:pt idx="23460">
                  <c:v>457.66059999999999</c:v>
                </c:pt>
                <c:pt idx="23461">
                  <c:v>457.66199999999998</c:v>
                </c:pt>
                <c:pt idx="23462">
                  <c:v>457.66480000000001</c:v>
                </c:pt>
                <c:pt idx="23463">
                  <c:v>457.666</c:v>
                </c:pt>
                <c:pt idx="23464">
                  <c:v>457.66640000000001</c:v>
                </c:pt>
                <c:pt idx="23465">
                  <c:v>457.66899999999998</c:v>
                </c:pt>
                <c:pt idx="23466">
                  <c:v>457.67180000000002</c:v>
                </c:pt>
                <c:pt idx="23467">
                  <c:v>457.673</c:v>
                </c:pt>
                <c:pt idx="23468">
                  <c:v>457.67590000000001</c:v>
                </c:pt>
                <c:pt idx="23469">
                  <c:v>457.67700000000002</c:v>
                </c:pt>
                <c:pt idx="23470">
                  <c:v>457.67959999999999</c:v>
                </c:pt>
                <c:pt idx="23471">
                  <c:v>457.67989999999998</c:v>
                </c:pt>
                <c:pt idx="23472">
                  <c:v>457.68220000000002</c:v>
                </c:pt>
                <c:pt idx="23473">
                  <c:v>457.68400000000003</c:v>
                </c:pt>
                <c:pt idx="23474">
                  <c:v>457.68509999999998</c:v>
                </c:pt>
                <c:pt idx="23475">
                  <c:v>457.68700000000001</c:v>
                </c:pt>
                <c:pt idx="23476">
                  <c:v>457.68920000000003</c:v>
                </c:pt>
                <c:pt idx="23477">
                  <c:v>457.69159999999999</c:v>
                </c:pt>
                <c:pt idx="23478">
                  <c:v>457.69279999999998</c:v>
                </c:pt>
                <c:pt idx="23479">
                  <c:v>457.69459999999998</c:v>
                </c:pt>
                <c:pt idx="23480">
                  <c:v>457.697</c:v>
                </c:pt>
                <c:pt idx="23481">
                  <c:v>457.69909999999999</c:v>
                </c:pt>
                <c:pt idx="23482">
                  <c:v>457.69880000000001</c:v>
                </c:pt>
                <c:pt idx="23483">
                  <c:v>457.70240000000001</c:v>
                </c:pt>
                <c:pt idx="23484">
                  <c:v>457.70299999999997</c:v>
                </c:pt>
                <c:pt idx="23485">
                  <c:v>457.70359999999999</c:v>
                </c:pt>
                <c:pt idx="23486">
                  <c:v>457.70549999999997</c:v>
                </c:pt>
                <c:pt idx="23487">
                  <c:v>457.70620000000002</c:v>
                </c:pt>
                <c:pt idx="23488">
                  <c:v>457.71</c:v>
                </c:pt>
                <c:pt idx="23489">
                  <c:v>457.71089999999998</c:v>
                </c:pt>
                <c:pt idx="23490">
                  <c:v>457.71359999999999</c:v>
                </c:pt>
                <c:pt idx="23491">
                  <c:v>457.71460000000002</c:v>
                </c:pt>
                <c:pt idx="23492">
                  <c:v>457.7167</c:v>
                </c:pt>
                <c:pt idx="23493">
                  <c:v>457.71870000000001</c:v>
                </c:pt>
                <c:pt idx="23494">
                  <c:v>457.72089999999997</c:v>
                </c:pt>
                <c:pt idx="23495">
                  <c:v>457.72190000000001</c:v>
                </c:pt>
                <c:pt idx="23496">
                  <c:v>457.72460000000001</c:v>
                </c:pt>
                <c:pt idx="23497">
                  <c:v>457.726</c:v>
                </c:pt>
                <c:pt idx="23498">
                  <c:v>457.72840000000002</c:v>
                </c:pt>
                <c:pt idx="23499">
                  <c:v>457.72969999999998</c:v>
                </c:pt>
                <c:pt idx="23500">
                  <c:v>457.73</c:v>
                </c:pt>
                <c:pt idx="23501">
                  <c:v>457.73320000000001</c:v>
                </c:pt>
                <c:pt idx="23502">
                  <c:v>457.73399999999998</c:v>
                </c:pt>
                <c:pt idx="23503">
                  <c:v>457.73630000000003</c:v>
                </c:pt>
                <c:pt idx="23504">
                  <c:v>457.73899999999998</c:v>
                </c:pt>
                <c:pt idx="23505">
                  <c:v>457.7396</c:v>
                </c:pt>
                <c:pt idx="23506">
                  <c:v>457.74110000000002</c:v>
                </c:pt>
                <c:pt idx="23507">
                  <c:v>457.74279999999999</c:v>
                </c:pt>
                <c:pt idx="23508">
                  <c:v>457.74680000000001</c:v>
                </c:pt>
                <c:pt idx="23509">
                  <c:v>457.74700000000001</c:v>
                </c:pt>
                <c:pt idx="23510">
                  <c:v>457.74790000000002</c:v>
                </c:pt>
                <c:pt idx="23511">
                  <c:v>457.75119999999998</c:v>
                </c:pt>
                <c:pt idx="23512">
                  <c:v>457.7534</c:v>
                </c:pt>
                <c:pt idx="23513">
                  <c:v>457.7552</c:v>
                </c:pt>
                <c:pt idx="23514">
                  <c:v>457.75659999999999</c:v>
                </c:pt>
                <c:pt idx="23515">
                  <c:v>457.75920000000002</c:v>
                </c:pt>
                <c:pt idx="23516">
                  <c:v>457.76060000000001</c:v>
                </c:pt>
                <c:pt idx="23517">
                  <c:v>457.76240000000001</c:v>
                </c:pt>
                <c:pt idx="23518">
                  <c:v>457.76440000000002</c:v>
                </c:pt>
                <c:pt idx="23519">
                  <c:v>457.76499999999999</c:v>
                </c:pt>
                <c:pt idx="23520">
                  <c:v>457.76799999999997</c:v>
                </c:pt>
                <c:pt idx="23521">
                  <c:v>457.77</c:v>
                </c:pt>
                <c:pt idx="23522">
                  <c:v>457.7713</c:v>
                </c:pt>
                <c:pt idx="23523">
                  <c:v>457.77339999999998</c:v>
                </c:pt>
                <c:pt idx="23524">
                  <c:v>457.77480000000003</c:v>
                </c:pt>
                <c:pt idx="23525">
                  <c:v>457.77600000000001</c:v>
                </c:pt>
                <c:pt idx="23526">
                  <c:v>457.77780000000001</c:v>
                </c:pt>
                <c:pt idx="23527">
                  <c:v>457.77969999999999</c:v>
                </c:pt>
                <c:pt idx="23528">
                  <c:v>457.78129999999999</c:v>
                </c:pt>
                <c:pt idx="23529">
                  <c:v>457.78160000000003</c:v>
                </c:pt>
                <c:pt idx="23530">
                  <c:v>457.78559999999999</c:v>
                </c:pt>
                <c:pt idx="23531">
                  <c:v>457.78719999999998</c:v>
                </c:pt>
                <c:pt idx="23532">
                  <c:v>457.78800000000001</c:v>
                </c:pt>
                <c:pt idx="23533">
                  <c:v>457.79039999999998</c:v>
                </c:pt>
                <c:pt idx="23534">
                  <c:v>457.79199999999997</c:v>
                </c:pt>
                <c:pt idx="23535">
                  <c:v>457.79340000000002</c:v>
                </c:pt>
                <c:pt idx="23536">
                  <c:v>457.79840000000002</c:v>
                </c:pt>
                <c:pt idx="23537">
                  <c:v>457.79829999999998</c:v>
                </c:pt>
                <c:pt idx="23538">
                  <c:v>457.80040000000002</c:v>
                </c:pt>
                <c:pt idx="23539">
                  <c:v>457.80309999999997</c:v>
                </c:pt>
                <c:pt idx="23540">
                  <c:v>457.80410000000001</c:v>
                </c:pt>
                <c:pt idx="23541">
                  <c:v>457.80540000000002</c:v>
                </c:pt>
                <c:pt idx="23542">
                  <c:v>457.8082</c:v>
                </c:pt>
                <c:pt idx="23543">
                  <c:v>457.81060000000002</c:v>
                </c:pt>
                <c:pt idx="23544">
                  <c:v>457.81189999999998</c:v>
                </c:pt>
                <c:pt idx="23545">
                  <c:v>457.8141</c:v>
                </c:pt>
                <c:pt idx="23546">
                  <c:v>457.81560000000002</c:v>
                </c:pt>
                <c:pt idx="23547">
                  <c:v>457.81709999999998</c:v>
                </c:pt>
                <c:pt idx="23548">
                  <c:v>457.81959999999998</c:v>
                </c:pt>
                <c:pt idx="23549">
                  <c:v>457.82100000000003</c:v>
                </c:pt>
                <c:pt idx="23550">
                  <c:v>457.82369999999997</c:v>
                </c:pt>
                <c:pt idx="23551">
                  <c:v>457.82619999999997</c:v>
                </c:pt>
                <c:pt idx="23552">
                  <c:v>457.82580000000002</c:v>
                </c:pt>
                <c:pt idx="23553">
                  <c:v>457.82870000000003</c:v>
                </c:pt>
                <c:pt idx="23554">
                  <c:v>457.83010000000002</c:v>
                </c:pt>
                <c:pt idx="23555">
                  <c:v>457.83139999999997</c:v>
                </c:pt>
                <c:pt idx="23556">
                  <c:v>457.83429999999998</c:v>
                </c:pt>
                <c:pt idx="23557">
                  <c:v>457.83690000000001</c:v>
                </c:pt>
                <c:pt idx="23558">
                  <c:v>457.83760000000001</c:v>
                </c:pt>
                <c:pt idx="23559">
                  <c:v>457.84059999999999</c:v>
                </c:pt>
                <c:pt idx="23560">
                  <c:v>457.84300000000002</c:v>
                </c:pt>
                <c:pt idx="23561">
                  <c:v>457.84410000000003</c:v>
                </c:pt>
                <c:pt idx="23562">
                  <c:v>457.84640000000002</c:v>
                </c:pt>
                <c:pt idx="23563">
                  <c:v>457.8467</c:v>
                </c:pt>
                <c:pt idx="23564">
                  <c:v>457.8494</c:v>
                </c:pt>
                <c:pt idx="23565">
                  <c:v>457.851</c:v>
                </c:pt>
                <c:pt idx="23566">
                  <c:v>457.8526</c:v>
                </c:pt>
                <c:pt idx="23567">
                  <c:v>457.85410000000002</c:v>
                </c:pt>
                <c:pt idx="23568">
                  <c:v>457.85599999999999</c:v>
                </c:pt>
                <c:pt idx="23569">
                  <c:v>457.8578</c:v>
                </c:pt>
                <c:pt idx="23570">
                  <c:v>457.85939999999999</c:v>
                </c:pt>
                <c:pt idx="23571">
                  <c:v>457.8614</c:v>
                </c:pt>
                <c:pt idx="23572">
                  <c:v>457.86239999999998</c:v>
                </c:pt>
                <c:pt idx="23573">
                  <c:v>457.86410000000001</c:v>
                </c:pt>
                <c:pt idx="23574">
                  <c:v>457.86599999999999</c:v>
                </c:pt>
                <c:pt idx="23575">
                  <c:v>457.86759999999998</c:v>
                </c:pt>
                <c:pt idx="23576">
                  <c:v>457.86829999999998</c:v>
                </c:pt>
                <c:pt idx="23577">
                  <c:v>457.8716</c:v>
                </c:pt>
                <c:pt idx="23578">
                  <c:v>457.87470000000002</c:v>
                </c:pt>
                <c:pt idx="23579">
                  <c:v>457.87599999999998</c:v>
                </c:pt>
                <c:pt idx="23580">
                  <c:v>457.87799999999999</c:v>
                </c:pt>
                <c:pt idx="23581">
                  <c:v>457.87959999999998</c:v>
                </c:pt>
                <c:pt idx="23582">
                  <c:v>457.8811</c:v>
                </c:pt>
                <c:pt idx="23583">
                  <c:v>457.88200000000001</c:v>
                </c:pt>
                <c:pt idx="23584">
                  <c:v>457.88440000000003</c:v>
                </c:pt>
                <c:pt idx="23585">
                  <c:v>457.88479999999998</c:v>
                </c:pt>
                <c:pt idx="23586">
                  <c:v>457.88479999999998</c:v>
                </c:pt>
                <c:pt idx="23587">
                  <c:v>457.887</c:v>
                </c:pt>
                <c:pt idx="23588">
                  <c:v>457.88979999999998</c:v>
                </c:pt>
                <c:pt idx="23589">
                  <c:v>457.89260000000002</c:v>
                </c:pt>
                <c:pt idx="23590">
                  <c:v>457.89440000000002</c:v>
                </c:pt>
                <c:pt idx="23591">
                  <c:v>457.89679999999998</c:v>
                </c:pt>
                <c:pt idx="23592">
                  <c:v>457.8981</c:v>
                </c:pt>
                <c:pt idx="23593">
                  <c:v>457.8997</c:v>
                </c:pt>
                <c:pt idx="23594">
                  <c:v>457.90170000000001</c:v>
                </c:pt>
                <c:pt idx="23595">
                  <c:v>457.9042</c:v>
                </c:pt>
                <c:pt idx="23596">
                  <c:v>457.9058</c:v>
                </c:pt>
                <c:pt idx="23597">
                  <c:v>457.90780000000001</c:v>
                </c:pt>
                <c:pt idx="23598">
                  <c:v>457.90839999999997</c:v>
                </c:pt>
                <c:pt idx="23599">
                  <c:v>457.90969999999999</c:v>
                </c:pt>
                <c:pt idx="23600">
                  <c:v>457.91199999999998</c:v>
                </c:pt>
                <c:pt idx="23601">
                  <c:v>457.91300000000001</c:v>
                </c:pt>
                <c:pt idx="23602">
                  <c:v>457.916</c:v>
                </c:pt>
                <c:pt idx="23603">
                  <c:v>457.91719999999998</c:v>
                </c:pt>
                <c:pt idx="23604">
                  <c:v>457.91840000000002</c:v>
                </c:pt>
                <c:pt idx="23605">
                  <c:v>457.92110000000002</c:v>
                </c:pt>
                <c:pt idx="23606">
                  <c:v>457.9228</c:v>
                </c:pt>
                <c:pt idx="23607">
                  <c:v>457.92419999999998</c:v>
                </c:pt>
                <c:pt idx="23608">
                  <c:v>457.92680000000001</c:v>
                </c:pt>
                <c:pt idx="23609">
                  <c:v>457.9289</c:v>
                </c:pt>
                <c:pt idx="23610">
                  <c:v>457.93029999999999</c:v>
                </c:pt>
                <c:pt idx="23611">
                  <c:v>457.93279999999999</c:v>
                </c:pt>
                <c:pt idx="23612">
                  <c:v>457.935</c:v>
                </c:pt>
                <c:pt idx="23613">
                  <c:v>457.9359</c:v>
                </c:pt>
                <c:pt idx="23614">
                  <c:v>457.93810000000002</c:v>
                </c:pt>
                <c:pt idx="23615">
                  <c:v>457.9402</c:v>
                </c:pt>
                <c:pt idx="23616">
                  <c:v>457.94060000000002</c:v>
                </c:pt>
                <c:pt idx="23617">
                  <c:v>457.94279999999998</c:v>
                </c:pt>
                <c:pt idx="23618">
                  <c:v>457.94380000000001</c:v>
                </c:pt>
                <c:pt idx="23619">
                  <c:v>457.947</c:v>
                </c:pt>
                <c:pt idx="23620">
                  <c:v>457.94810000000001</c:v>
                </c:pt>
                <c:pt idx="23621">
                  <c:v>457.95100000000002</c:v>
                </c:pt>
                <c:pt idx="23622">
                  <c:v>457.95170000000002</c:v>
                </c:pt>
                <c:pt idx="23623">
                  <c:v>457.95409999999998</c:v>
                </c:pt>
                <c:pt idx="23624">
                  <c:v>457.95690000000002</c:v>
                </c:pt>
                <c:pt idx="23625">
                  <c:v>457.95780000000002</c:v>
                </c:pt>
                <c:pt idx="23626">
                  <c:v>457.95859999999999</c:v>
                </c:pt>
                <c:pt idx="23627">
                  <c:v>457.9606</c:v>
                </c:pt>
                <c:pt idx="23628">
                  <c:v>457.96159999999998</c:v>
                </c:pt>
                <c:pt idx="23629">
                  <c:v>457.96480000000003</c:v>
                </c:pt>
                <c:pt idx="23630">
                  <c:v>457.96609999999998</c:v>
                </c:pt>
                <c:pt idx="23631">
                  <c:v>457.96839999999997</c:v>
                </c:pt>
                <c:pt idx="23632">
                  <c:v>457.97059999999999</c:v>
                </c:pt>
                <c:pt idx="23633">
                  <c:v>457.97300000000001</c:v>
                </c:pt>
                <c:pt idx="23634">
                  <c:v>457.9742</c:v>
                </c:pt>
                <c:pt idx="23635">
                  <c:v>457.97680000000003</c:v>
                </c:pt>
                <c:pt idx="23636">
                  <c:v>457.9787</c:v>
                </c:pt>
                <c:pt idx="23637">
                  <c:v>457.9796</c:v>
                </c:pt>
                <c:pt idx="23638">
                  <c:v>457.98099999999999</c:v>
                </c:pt>
                <c:pt idx="23639">
                  <c:v>457.98340000000002</c:v>
                </c:pt>
                <c:pt idx="23640">
                  <c:v>457.9846</c:v>
                </c:pt>
                <c:pt idx="23641">
                  <c:v>457.98559999999998</c:v>
                </c:pt>
                <c:pt idx="23642">
                  <c:v>457.98739999999998</c:v>
                </c:pt>
                <c:pt idx="23643">
                  <c:v>457.98849999999999</c:v>
                </c:pt>
                <c:pt idx="23644">
                  <c:v>457.99180000000001</c:v>
                </c:pt>
                <c:pt idx="23645">
                  <c:v>457.99340000000001</c:v>
                </c:pt>
                <c:pt idx="23646">
                  <c:v>457.99360000000001</c:v>
                </c:pt>
                <c:pt idx="23647">
                  <c:v>457.99610000000001</c:v>
                </c:pt>
                <c:pt idx="23648">
                  <c:v>457.9984</c:v>
                </c:pt>
                <c:pt idx="23649">
                  <c:v>458.00060000000002</c:v>
                </c:pt>
                <c:pt idx="23650">
                  <c:v>458.0016</c:v>
                </c:pt>
                <c:pt idx="23651">
                  <c:v>458.00259999999997</c:v>
                </c:pt>
                <c:pt idx="23652">
                  <c:v>458.00450000000001</c:v>
                </c:pt>
                <c:pt idx="23653">
                  <c:v>458.00630000000001</c:v>
                </c:pt>
                <c:pt idx="23654">
                  <c:v>458.00869999999998</c:v>
                </c:pt>
                <c:pt idx="23655">
                  <c:v>458.01089999999999</c:v>
                </c:pt>
                <c:pt idx="23656">
                  <c:v>458.012</c:v>
                </c:pt>
                <c:pt idx="23657">
                  <c:v>458.01459999999997</c:v>
                </c:pt>
                <c:pt idx="23658">
                  <c:v>458.017</c:v>
                </c:pt>
                <c:pt idx="23659">
                  <c:v>458.01799999999997</c:v>
                </c:pt>
                <c:pt idx="23660">
                  <c:v>458.02120000000002</c:v>
                </c:pt>
                <c:pt idx="23661">
                  <c:v>458.02249999999998</c:v>
                </c:pt>
                <c:pt idx="23662">
                  <c:v>458.02390000000003</c:v>
                </c:pt>
                <c:pt idx="23663">
                  <c:v>458.0258</c:v>
                </c:pt>
                <c:pt idx="23664">
                  <c:v>458.0258</c:v>
                </c:pt>
                <c:pt idx="23665">
                  <c:v>458.02870000000001</c:v>
                </c:pt>
                <c:pt idx="23666">
                  <c:v>458.03089999999997</c:v>
                </c:pt>
                <c:pt idx="23667">
                  <c:v>458.03210000000001</c:v>
                </c:pt>
                <c:pt idx="23668">
                  <c:v>458.03440000000001</c:v>
                </c:pt>
                <c:pt idx="23669">
                  <c:v>458.03539999999998</c:v>
                </c:pt>
                <c:pt idx="23670">
                  <c:v>458.03769999999997</c:v>
                </c:pt>
                <c:pt idx="23671">
                  <c:v>458.03949999999998</c:v>
                </c:pt>
                <c:pt idx="23672">
                  <c:v>458.04090000000002</c:v>
                </c:pt>
                <c:pt idx="23673">
                  <c:v>458.04160000000002</c:v>
                </c:pt>
                <c:pt idx="23674">
                  <c:v>458.04379999999998</c:v>
                </c:pt>
                <c:pt idx="23675">
                  <c:v>458.04610000000002</c:v>
                </c:pt>
                <c:pt idx="23676">
                  <c:v>458.04730000000001</c:v>
                </c:pt>
                <c:pt idx="23677">
                  <c:v>458.04860000000002</c:v>
                </c:pt>
                <c:pt idx="23678">
                  <c:v>458.04899999999998</c:v>
                </c:pt>
                <c:pt idx="23679">
                  <c:v>458.05189999999999</c:v>
                </c:pt>
                <c:pt idx="23680">
                  <c:v>458.05560000000003</c:v>
                </c:pt>
                <c:pt idx="23681">
                  <c:v>458.05619999999999</c:v>
                </c:pt>
                <c:pt idx="23682">
                  <c:v>458.05680000000001</c:v>
                </c:pt>
                <c:pt idx="23683">
                  <c:v>458.05840000000001</c:v>
                </c:pt>
                <c:pt idx="23684">
                  <c:v>458.06180000000001</c:v>
                </c:pt>
                <c:pt idx="23685">
                  <c:v>458.06400000000002</c:v>
                </c:pt>
                <c:pt idx="23686">
                  <c:v>458.06560000000002</c:v>
                </c:pt>
                <c:pt idx="23687">
                  <c:v>458.06830000000002</c:v>
                </c:pt>
                <c:pt idx="23688">
                  <c:v>458.07049999999998</c:v>
                </c:pt>
                <c:pt idx="23689">
                  <c:v>458.07240000000002</c:v>
                </c:pt>
                <c:pt idx="23690">
                  <c:v>458.07310000000001</c:v>
                </c:pt>
                <c:pt idx="23691">
                  <c:v>458.07380000000001</c:v>
                </c:pt>
                <c:pt idx="23692">
                  <c:v>458.0772</c:v>
                </c:pt>
                <c:pt idx="23693">
                  <c:v>458.07810000000001</c:v>
                </c:pt>
                <c:pt idx="23694">
                  <c:v>458.0822</c:v>
                </c:pt>
                <c:pt idx="23695">
                  <c:v>458.08280000000002</c:v>
                </c:pt>
                <c:pt idx="23696">
                  <c:v>458.08499999999998</c:v>
                </c:pt>
                <c:pt idx="23697">
                  <c:v>458.08609999999999</c:v>
                </c:pt>
                <c:pt idx="23698">
                  <c:v>458.08960000000002</c:v>
                </c:pt>
                <c:pt idx="23699">
                  <c:v>458.09140000000002</c:v>
                </c:pt>
                <c:pt idx="23700">
                  <c:v>458.0917</c:v>
                </c:pt>
                <c:pt idx="23701">
                  <c:v>458.09339999999997</c:v>
                </c:pt>
                <c:pt idx="23702">
                  <c:v>458.09460000000001</c:v>
                </c:pt>
                <c:pt idx="23703">
                  <c:v>458.09690000000001</c:v>
                </c:pt>
                <c:pt idx="23704">
                  <c:v>458.09719999999999</c:v>
                </c:pt>
                <c:pt idx="23705">
                  <c:v>458.09960000000001</c:v>
                </c:pt>
                <c:pt idx="23706">
                  <c:v>458.10160000000002</c:v>
                </c:pt>
                <c:pt idx="23707">
                  <c:v>458.10309999999998</c:v>
                </c:pt>
                <c:pt idx="23708">
                  <c:v>458.10539999999997</c:v>
                </c:pt>
                <c:pt idx="23709">
                  <c:v>458.10640000000001</c:v>
                </c:pt>
                <c:pt idx="23710">
                  <c:v>458.10899999999998</c:v>
                </c:pt>
                <c:pt idx="23711">
                  <c:v>458.10969999999998</c:v>
                </c:pt>
                <c:pt idx="23712">
                  <c:v>458.11160000000001</c:v>
                </c:pt>
                <c:pt idx="23713">
                  <c:v>458.11559999999997</c:v>
                </c:pt>
                <c:pt idx="23714">
                  <c:v>458.11340000000001</c:v>
                </c:pt>
                <c:pt idx="23715">
                  <c:v>458.11680000000001</c:v>
                </c:pt>
                <c:pt idx="23716">
                  <c:v>458.11930000000001</c:v>
                </c:pt>
                <c:pt idx="23717">
                  <c:v>458.12020000000001</c:v>
                </c:pt>
                <c:pt idx="23718">
                  <c:v>458.12099999999998</c:v>
                </c:pt>
                <c:pt idx="23719">
                  <c:v>458.12290000000002</c:v>
                </c:pt>
                <c:pt idx="23720">
                  <c:v>458.1259</c:v>
                </c:pt>
                <c:pt idx="23721">
                  <c:v>458.1275</c:v>
                </c:pt>
                <c:pt idx="23722">
                  <c:v>458.12849999999997</c:v>
                </c:pt>
                <c:pt idx="23723">
                  <c:v>458.13099999999997</c:v>
                </c:pt>
                <c:pt idx="23724">
                  <c:v>458.13299999999998</c:v>
                </c:pt>
                <c:pt idx="23725">
                  <c:v>458.13560000000001</c:v>
                </c:pt>
                <c:pt idx="23726">
                  <c:v>458.13589999999999</c:v>
                </c:pt>
                <c:pt idx="23727">
                  <c:v>458.13839999999999</c:v>
                </c:pt>
                <c:pt idx="23728">
                  <c:v>458.1386</c:v>
                </c:pt>
                <c:pt idx="23729">
                  <c:v>458.1422</c:v>
                </c:pt>
                <c:pt idx="23730">
                  <c:v>458.14280000000002</c:v>
                </c:pt>
                <c:pt idx="23731">
                  <c:v>458.14479999999998</c:v>
                </c:pt>
                <c:pt idx="23732">
                  <c:v>458.14780000000002</c:v>
                </c:pt>
                <c:pt idx="23733">
                  <c:v>458.14940000000001</c:v>
                </c:pt>
                <c:pt idx="23734">
                  <c:v>458.15</c:v>
                </c:pt>
                <c:pt idx="23735">
                  <c:v>458.15199999999999</c:v>
                </c:pt>
                <c:pt idx="23736">
                  <c:v>458.1524</c:v>
                </c:pt>
                <c:pt idx="23737">
                  <c:v>458.15559999999999</c:v>
                </c:pt>
                <c:pt idx="23738">
                  <c:v>458.15690000000001</c:v>
                </c:pt>
                <c:pt idx="23739">
                  <c:v>458.15820000000002</c:v>
                </c:pt>
                <c:pt idx="23740">
                  <c:v>458.15899999999999</c:v>
                </c:pt>
                <c:pt idx="23741">
                  <c:v>458.16129999999998</c:v>
                </c:pt>
                <c:pt idx="23742">
                  <c:v>458.16300000000001</c:v>
                </c:pt>
                <c:pt idx="23743">
                  <c:v>458.16500000000002</c:v>
                </c:pt>
                <c:pt idx="23744">
                  <c:v>458.16789999999997</c:v>
                </c:pt>
                <c:pt idx="23745">
                  <c:v>458.1703</c:v>
                </c:pt>
                <c:pt idx="23746">
                  <c:v>458.17200000000003</c:v>
                </c:pt>
                <c:pt idx="23747">
                  <c:v>458.17340000000002</c:v>
                </c:pt>
                <c:pt idx="23748">
                  <c:v>458.17520000000002</c:v>
                </c:pt>
                <c:pt idx="23749">
                  <c:v>458.17720000000003</c:v>
                </c:pt>
                <c:pt idx="23750">
                  <c:v>458.18099999999998</c:v>
                </c:pt>
                <c:pt idx="23751">
                  <c:v>458.18040000000002</c:v>
                </c:pt>
                <c:pt idx="23752">
                  <c:v>458.18220000000002</c:v>
                </c:pt>
                <c:pt idx="23753">
                  <c:v>458.1832</c:v>
                </c:pt>
                <c:pt idx="23754">
                  <c:v>458.18360000000001</c:v>
                </c:pt>
                <c:pt idx="23755">
                  <c:v>458.185</c:v>
                </c:pt>
                <c:pt idx="23756">
                  <c:v>458.18650000000002</c:v>
                </c:pt>
                <c:pt idx="23757">
                  <c:v>458.18849999999998</c:v>
                </c:pt>
                <c:pt idx="23758">
                  <c:v>458.19040000000001</c:v>
                </c:pt>
                <c:pt idx="23759">
                  <c:v>458.19159999999999</c:v>
                </c:pt>
                <c:pt idx="23760">
                  <c:v>458.19330000000002</c:v>
                </c:pt>
                <c:pt idx="23761">
                  <c:v>458.19499999999999</c:v>
                </c:pt>
                <c:pt idx="23762">
                  <c:v>458.19499999999999</c:v>
                </c:pt>
                <c:pt idx="23763">
                  <c:v>458.197</c:v>
                </c:pt>
                <c:pt idx="23764">
                  <c:v>458.19920000000002</c:v>
                </c:pt>
                <c:pt idx="23765">
                  <c:v>458.20100000000002</c:v>
                </c:pt>
                <c:pt idx="23766">
                  <c:v>458.20299999999997</c:v>
                </c:pt>
                <c:pt idx="23767">
                  <c:v>458.20440000000002</c:v>
                </c:pt>
                <c:pt idx="23768">
                  <c:v>458.20670000000001</c:v>
                </c:pt>
                <c:pt idx="23769">
                  <c:v>458.209</c:v>
                </c:pt>
                <c:pt idx="23770">
                  <c:v>458.21100000000001</c:v>
                </c:pt>
                <c:pt idx="23771">
                  <c:v>458.21170000000001</c:v>
                </c:pt>
                <c:pt idx="23772">
                  <c:v>458.21319999999997</c:v>
                </c:pt>
                <c:pt idx="23773">
                  <c:v>458.21460000000002</c:v>
                </c:pt>
                <c:pt idx="23774">
                  <c:v>458.21620000000001</c:v>
                </c:pt>
                <c:pt idx="23775">
                  <c:v>458.21890000000002</c:v>
                </c:pt>
                <c:pt idx="23776">
                  <c:v>458.2199</c:v>
                </c:pt>
                <c:pt idx="23777">
                  <c:v>458.22300000000001</c:v>
                </c:pt>
                <c:pt idx="23778">
                  <c:v>458.22239999999999</c:v>
                </c:pt>
                <c:pt idx="23779">
                  <c:v>458.22460000000001</c:v>
                </c:pt>
                <c:pt idx="23780">
                  <c:v>458.22800000000001</c:v>
                </c:pt>
                <c:pt idx="23781">
                  <c:v>458.23039999999997</c:v>
                </c:pt>
                <c:pt idx="23782">
                  <c:v>458.2328</c:v>
                </c:pt>
                <c:pt idx="23783">
                  <c:v>458.23250000000002</c:v>
                </c:pt>
                <c:pt idx="23784">
                  <c:v>458.23540000000003</c:v>
                </c:pt>
                <c:pt idx="23785">
                  <c:v>458.23750000000001</c:v>
                </c:pt>
                <c:pt idx="23786">
                  <c:v>458.2396</c:v>
                </c:pt>
                <c:pt idx="23787">
                  <c:v>458.24160000000001</c:v>
                </c:pt>
                <c:pt idx="23788">
                  <c:v>458.24180000000001</c:v>
                </c:pt>
                <c:pt idx="23789">
                  <c:v>458.24470000000002</c:v>
                </c:pt>
                <c:pt idx="23790">
                  <c:v>458.24599999999998</c:v>
                </c:pt>
                <c:pt idx="23791">
                  <c:v>458.24829999999997</c:v>
                </c:pt>
                <c:pt idx="23792">
                  <c:v>458.24860000000001</c:v>
                </c:pt>
                <c:pt idx="23793">
                  <c:v>458.25040000000001</c:v>
                </c:pt>
                <c:pt idx="23794">
                  <c:v>458.25200000000001</c:v>
                </c:pt>
                <c:pt idx="23795">
                  <c:v>458.25400000000002</c:v>
                </c:pt>
                <c:pt idx="23796">
                  <c:v>458.25580000000002</c:v>
                </c:pt>
                <c:pt idx="23797">
                  <c:v>458.25760000000002</c:v>
                </c:pt>
                <c:pt idx="23798">
                  <c:v>458.25839999999999</c:v>
                </c:pt>
                <c:pt idx="23799">
                  <c:v>458.26080000000002</c:v>
                </c:pt>
                <c:pt idx="23800">
                  <c:v>458.26240000000001</c:v>
                </c:pt>
                <c:pt idx="23801">
                  <c:v>458.26339999999999</c:v>
                </c:pt>
                <c:pt idx="23802">
                  <c:v>458.26499999999999</c:v>
                </c:pt>
                <c:pt idx="23803">
                  <c:v>458.26580000000001</c:v>
                </c:pt>
                <c:pt idx="23804">
                  <c:v>458.26839999999999</c:v>
                </c:pt>
                <c:pt idx="23805">
                  <c:v>458.27030000000002</c:v>
                </c:pt>
                <c:pt idx="23806">
                  <c:v>458.2722</c:v>
                </c:pt>
                <c:pt idx="23807">
                  <c:v>458.27460000000002</c:v>
                </c:pt>
                <c:pt idx="23808">
                  <c:v>458.27600000000001</c:v>
                </c:pt>
                <c:pt idx="23809">
                  <c:v>458.27780000000001</c:v>
                </c:pt>
                <c:pt idx="23810">
                  <c:v>458.2792</c:v>
                </c:pt>
                <c:pt idx="23811">
                  <c:v>458.28179999999998</c:v>
                </c:pt>
                <c:pt idx="23812">
                  <c:v>458.2824</c:v>
                </c:pt>
                <c:pt idx="23813">
                  <c:v>458.28370000000001</c:v>
                </c:pt>
                <c:pt idx="23814">
                  <c:v>458.28570000000002</c:v>
                </c:pt>
                <c:pt idx="23815">
                  <c:v>458.28840000000002</c:v>
                </c:pt>
                <c:pt idx="23816">
                  <c:v>458.29</c:v>
                </c:pt>
                <c:pt idx="23817">
                  <c:v>458.29160000000002</c:v>
                </c:pt>
                <c:pt idx="23818">
                  <c:v>458.29410000000001</c:v>
                </c:pt>
                <c:pt idx="23819">
                  <c:v>458.29599999999999</c:v>
                </c:pt>
                <c:pt idx="23820">
                  <c:v>458.298</c:v>
                </c:pt>
                <c:pt idx="23821">
                  <c:v>458.29969999999997</c:v>
                </c:pt>
                <c:pt idx="23822">
                  <c:v>458.30130000000003</c:v>
                </c:pt>
                <c:pt idx="23823">
                  <c:v>458.303</c:v>
                </c:pt>
                <c:pt idx="23824">
                  <c:v>458.30340000000001</c:v>
                </c:pt>
                <c:pt idx="23825">
                  <c:v>458.30540000000002</c:v>
                </c:pt>
                <c:pt idx="23826">
                  <c:v>458.30720000000002</c:v>
                </c:pt>
                <c:pt idx="23827">
                  <c:v>458.3082</c:v>
                </c:pt>
                <c:pt idx="23828">
                  <c:v>458.30939999999998</c:v>
                </c:pt>
                <c:pt idx="23829">
                  <c:v>458.31</c:v>
                </c:pt>
                <c:pt idx="23830">
                  <c:v>458.31290000000001</c:v>
                </c:pt>
                <c:pt idx="23831">
                  <c:v>458.31459999999998</c:v>
                </c:pt>
                <c:pt idx="23832">
                  <c:v>458.31560000000002</c:v>
                </c:pt>
                <c:pt idx="23833">
                  <c:v>458.31880000000001</c:v>
                </c:pt>
                <c:pt idx="23834">
                  <c:v>458.32040000000001</c:v>
                </c:pt>
                <c:pt idx="23835">
                  <c:v>458.32330000000002</c:v>
                </c:pt>
                <c:pt idx="23836">
                  <c:v>458.32389999999998</c:v>
                </c:pt>
                <c:pt idx="23837">
                  <c:v>458.32459999999998</c:v>
                </c:pt>
                <c:pt idx="23838">
                  <c:v>458.32619999999997</c:v>
                </c:pt>
                <c:pt idx="23839">
                  <c:v>458.32889999999998</c:v>
                </c:pt>
                <c:pt idx="23840">
                  <c:v>458.3306</c:v>
                </c:pt>
                <c:pt idx="23841">
                  <c:v>458.33249999999998</c:v>
                </c:pt>
                <c:pt idx="23842">
                  <c:v>458.33359999999999</c:v>
                </c:pt>
                <c:pt idx="23843">
                  <c:v>458.33429999999998</c:v>
                </c:pt>
                <c:pt idx="23844">
                  <c:v>458.33600000000001</c:v>
                </c:pt>
                <c:pt idx="23845">
                  <c:v>458.3372</c:v>
                </c:pt>
                <c:pt idx="23846">
                  <c:v>458.33980000000003</c:v>
                </c:pt>
                <c:pt idx="23847">
                  <c:v>458.3417</c:v>
                </c:pt>
                <c:pt idx="23848">
                  <c:v>458.34359999999998</c:v>
                </c:pt>
                <c:pt idx="23849">
                  <c:v>458.3458</c:v>
                </c:pt>
                <c:pt idx="23850">
                  <c:v>458.34800000000001</c:v>
                </c:pt>
                <c:pt idx="23851">
                  <c:v>458.35019999999997</c:v>
                </c:pt>
                <c:pt idx="23852">
                  <c:v>458.351</c:v>
                </c:pt>
                <c:pt idx="23853">
                  <c:v>458.35410000000002</c:v>
                </c:pt>
                <c:pt idx="23854">
                  <c:v>458.35500000000002</c:v>
                </c:pt>
                <c:pt idx="23855">
                  <c:v>458.36020000000002</c:v>
                </c:pt>
                <c:pt idx="23856">
                  <c:v>458.36059999999998</c:v>
                </c:pt>
                <c:pt idx="23857">
                  <c:v>458.3648</c:v>
                </c:pt>
                <c:pt idx="23858">
                  <c:v>458.36619999999999</c:v>
                </c:pt>
                <c:pt idx="23859">
                  <c:v>458.36840000000001</c:v>
                </c:pt>
                <c:pt idx="23860">
                  <c:v>458.37</c:v>
                </c:pt>
                <c:pt idx="23861">
                  <c:v>458.37060000000002</c:v>
                </c:pt>
                <c:pt idx="23862">
                  <c:v>458.37419999999997</c:v>
                </c:pt>
                <c:pt idx="23863">
                  <c:v>458.37520000000001</c:v>
                </c:pt>
                <c:pt idx="23864">
                  <c:v>458.3775</c:v>
                </c:pt>
                <c:pt idx="23865">
                  <c:v>458.37849999999997</c:v>
                </c:pt>
                <c:pt idx="23866">
                  <c:v>458.38080000000002</c:v>
                </c:pt>
                <c:pt idx="23867">
                  <c:v>458.38260000000002</c:v>
                </c:pt>
                <c:pt idx="23868">
                  <c:v>458.38249999999999</c:v>
                </c:pt>
                <c:pt idx="23869">
                  <c:v>458.38459999999998</c:v>
                </c:pt>
                <c:pt idx="23870">
                  <c:v>458.3854</c:v>
                </c:pt>
                <c:pt idx="23871">
                  <c:v>458.38709999999998</c:v>
                </c:pt>
                <c:pt idx="23872">
                  <c:v>458.38909999999998</c:v>
                </c:pt>
                <c:pt idx="23873">
                  <c:v>458.3913</c:v>
                </c:pt>
                <c:pt idx="23874">
                  <c:v>458.39100000000002</c:v>
                </c:pt>
                <c:pt idx="23875">
                  <c:v>458.392</c:v>
                </c:pt>
                <c:pt idx="23876">
                  <c:v>458.39420000000001</c:v>
                </c:pt>
                <c:pt idx="23877">
                  <c:v>458.39640000000003</c:v>
                </c:pt>
                <c:pt idx="23878">
                  <c:v>458.39839999999998</c:v>
                </c:pt>
                <c:pt idx="23879">
                  <c:v>458.40039999999999</c:v>
                </c:pt>
                <c:pt idx="23880">
                  <c:v>458.40199999999999</c:v>
                </c:pt>
                <c:pt idx="23881">
                  <c:v>458.40390000000002</c:v>
                </c:pt>
                <c:pt idx="23882">
                  <c:v>458.4074</c:v>
                </c:pt>
                <c:pt idx="23883">
                  <c:v>458.40679999999998</c:v>
                </c:pt>
                <c:pt idx="23884">
                  <c:v>458.40899999999999</c:v>
                </c:pt>
                <c:pt idx="23885">
                  <c:v>458.41109999999998</c:v>
                </c:pt>
                <c:pt idx="23886">
                  <c:v>458.4144</c:v>
                </c:pt>
                <c:pt idx="23887">
                  <c:v>458.41520000000003</c:v>
                </c:pt>
                <c:pt idx="23888">
                  <c:v>458.41629999999998</c:v>
                </c:pt>
                <c:pt idx="23889">
                  <c:v>458.41759999999999</c:v>
                </c:pt>
                <c:pt idx="23890">
                  <c:v>458.41989999999998</c:v>
                </c:pt>
                <c:pt idx="23891">
                  <c:v>458.42140000000001</c:v>
                </c:pt>
                <c:pt idx="23892">
                  <c:v>458.42140000000001</c:v>
                </c:pt>
                <c:pt idx="23893">
                  <c:v>458.42320000000001</c:v>
                </c:pt>
                <c:pt idx="23894">
                  <c:v>458.42520000000002</c:v>
                </c:pt>
                <c:pt idx="23895">
                  <c:v>458.42619999999999</c:v>
                </c:pt>
                <c:pt idx="23896">
                  <c:v>458.42700000000002</c:v>
                </c:pt>
                <c:pt idx="23897">
                  <c:v>458.4289</c:v>
                </c:pt>
                <c:pt idx="23898">
                  <c:v>458.43040000000002</c:v>
                </c:pt>
                <c:pt idx="23899">
                  <c:v>458.43200000000002</c:v>
                </c:pt>
                <c:pt idx="23900">
                  <c:v>458.43380000000002</c:v>
                </c:pt>
                <c:pt idx="23901">
                  <c:v>458.43560000000002</c:v>
                </c:pt>
                <c:pt idx="23902">
                  <c:v>458.43729999999999</c:v>
                </c:pt>
                <c:pt idx="23903">
                  <c:v>458.43830000000003</c:v>
                </c:pt>
                <c:pt idx="23904">
                  <c:v>458.43979999999999</c:v>
                </c:pt>
                <c:pt idx="23905">
                  <c:v>458.44220000000001</c:v>
                </c:pt>
                <c:pt idx="23906">
                  <c:v>458.44499999999999</c:v>
                </c:pt>
                <c:pt idx="23907">
                  <c:v>458.44409999999999</c:v>
                </c:pt>
                <c:pt idx="23908">
                  <c:v>458.44619999999998</c:v>
                </c:pt>
                <c:pt idx="23909">
                  <c:v>458.44929999999999</c:v>
                </c:pt>
                <c:pt idx="23910">
                  <c:v>458.4502</c:v>
                </c:pt>
                <c:pt idx="23911">
                  <c:v>458.452</c:v>
                </c:pt>
                <c:pt idx="23912">
                  <c:v>458.45150000000001</c:v>
                </c:pt>
                <c:pt idx="23913">
                  <c:v>458.45440000000002</c:v>
                </c:pt>
                <c:pt idx="23914">
                  <c:v>458.45549999999997</c:v>
                </c:pt>
                <c:pt idx="23915">
                  <c:v>458.45819999999998</c:v>
                </c:pt>
                <c:pt idx="23916">
                  <c:v>458.4597</c:v>
                </c:pt>
                <c:pt idx="23917">
                  <c:v>458.4624</c:v>
                </c:pt>
                <c:pt idx="23918">
                  <c:v>458.46300000000002</c:v>
                </c:pt>
                <c:pt idx="23919">
                  <c:v>458.46480000000003</c:v>
                </c:pt>
                <c:pt idx="23920">
                  <c:v>458.4676</c:v>
                </c:pt>
                <c:pt idx="23921">
                  <c:v>458.46879999999999</c:v>
                </c:pt>
                <c:pt idx="23922">
                  <c:v>458.47059999999999</c:v>
                </c:pt>
                <c:pt idx="23923">
                  <c:v>458.47</c:v>
                </c:pt>
                <c:pt idx="23924">
                  <c:v>458.4717</c:v>
                </c:pt>
                <c:pt idx="23925">
                  <c:v>458.47430000000003</c:v>
                </c:pt>
                <c:pt idx="23926">
                  <c:v>458.47579999999999</c:v>
                </c:pt>
                <c:pt idx="23927">
                  <c:v>458.47820000000002</c:v>
                </c:pt>
                <c:pt idx="23928">
                  <c:v>458.48059999999998</c:v>
                </c:pt>
                <c:pt idx="23929">
                  <c:v>458.48200000000003</c:v>
                </c:pt>
                <c:pt idx="23930">
                  <c:v>458.4837</c:v>
                </c:pt>
                <c:pt idx="23931">
                  <c:v>458.48439999999999</c:v>
                </c:pt>
                <c:pt idx="23932">
                  <c:v>458.4871</c:v>
                </c:pt>
                <c:pt idx="23933">
                  <c:v>458.48880000000003</c:v>
                </c:pt>
                <c:pt idx="23934">
                  <c:v>458.49079999999998</c:v>
                </c:pt>
                <c:pt idx="23935">
                  <c:v>458.49360000000001</c:v>
                </c:pt>
                <c:pt idx="23936">
                  <c:v>458.49400000000003</c:v>
                </c:pt>
                <c:pt idx="23937">
                  <c:v>458.49540000000002</c:v>
                </c:pt>
                <c:pt idx="23938">
                  <c:v>458.49779999999998</c:v>
                </c:pt>
                <c:pt idx="23939">
                  <c:v>458.4982</c:v>
                </c:pt>
                <c:pt idx="23940">
                  <c:v>458.49939999999998</c:v>
                </c:pt>
                <c:pt idx="23941">
                  <c:v>458.50220000000002</c:v>
                </c:pt>
                <c:pt idx="23942">
                  <c:v>458.50330000000002</c:v>
                </c:pt>
                <c:pt idx="23943">
                  <c:v>458.505</c:v>
                </c:pt>
                <c:pt idx="23944">
                  <c:v>458.5068</c:v>
                </c:pt>
                <c:pt idx="23945">
                  <c:v>458.50799999999998</c:v>
                </c:pt>
                <c:pt idx="23946">
                  <c:v>458.5086</c:v>
                </c:pt>
                <c:pt idx="23947">
                  <c:v>458.51100000000002</c:v>
                </c:pt>
                <c:pt idx="23948">
                  <c:v>458.51130000000001</c:v>
                </c:pt>
                <c:pt idx="23949">
                  <c:v>458.51310000000001</c:v>
                </c:pt>
                <c:pt idx="23950">
                  <c:v>458.517</c:v>
                </c:pt>
                <c:pt idx="23951">
                  <c:v>458.5172</c:v>
                </c:pt>
                <c:pt idx="23952">
                  <c:v>458.52</c:v>
                </c:pt>
                <c:pt idx="23953">
                  <c:v>458.52100000000002</c:v>
                </c:pt>
                <c:pt idx="23954">
                  <c:v>458.52260000000001</c:v>
                </c:pt>
                <c:pt idx="23955">
                  <c:v>458.524</c:v>
                </c:pt>
                <c:pt idx="23956">
                  <c:v>458.52499999999998</c:v>
                </c:pt>
                <c:pt idx="23957">
                  <c:v>458.52659999999997</c:v>
                </c:pt>
                <c:pt idx="23958">
                  <c:v>458.52780000000001</c:v>
                </c:pt>
                <c:pt idx="23959">
                  <c:v>458.5317</c:v>
                </c:pt>
                <c:pt idx="23960">
                  <c:v>458.53179999999998</c:v>
                </c:pt>
                <c:pt idx="23961">
                  <c:v>458.53359999999998</c:v>
                </c:pt>
                <c:pt idx="23962">
                  <c:v>458.5342</c:v>
                </c:pt>
                <c:pt idx="23963">
                  <c:v>458.53680000000003</c:v>
                </c:pt>
                <c:pt idx="23964">
                  <c:v>458.53730000000002</c:v>
                </c:pt>
                <c:pt idx="23965">
                  <c:v>458.54</c:v>
                </c:pt>
                <c:pt idx="23966">
                  <c:v>458.54219999999998</c:v>
                </c:pt>
                <c:pt idx="23967">
                  <c:v>458.54300000000001</c:v>
                </c:pt>
                <c:pt idx="23968">
                  <c:v>458.54399999999998</c:v>
                </c:pt>
                <c:pt idx="23969">
                  <c:v>458.54559999999998</c:v>
                </c:pt>
                <c:pt idx="23970">
                  <c:v>458.548</c:v>
                </c:pt>
                <c:pt idx="23971">
                  <c:v>458.55079999999998</c:v>
                </c:pt>
                <c:pt idx="23972">
                  <c:v>458.55040000000002</c:v>
                </c:pt>
                <c:pt idx="23973">
                  <c:v>458.55259999999998</c:v>
                </c:pt>
                <c:pt idx="23974">
                  <c:v>458.55459999999999</c:v>
                </c:pt>
                <c:pt idx="23975">
                  <c:v>458.55399999999997</c:v>
                </c:pt>
                <c:pt idx="23976">
                  <c:v>458.55619999999999</c:v>
                </c:pt>
                <c:pt idx="23977">
                  <c:v>458.55900000000003</c:v>
                </c:pt>
                <c:pt idx="23978">
                  <c:v>458.56099999999998</c:v>
                </c:pt>
                <c:pt idx="23979">
                  <c:v>458.56299999999999</c:v>
                </c:pt>
                <c:pt idx="23980">
                  <c:v>458.565</c:v>
                </c:pt>
                <c:pt idx="23981">
                  <c:v>458.56560000000002</c:v>
                </c:pt>
                <c:pt idx="23982">
                  <c:v>458.5668</c:v>
                </c:pt>
                <c:pt idx="23983">
                  <c:v>458.56799999999998</c:v>
                </c:pt>
                <c:pt idx="23984">
                  <c:v>458.56979999999999</c:v>
                </c:pt>
                <c:pt idx="23985">
                  <c:v>458.57170000000002</c:v>
                </c:pt>
                <c:pt idx="23986">
                  <c:v>458.57499999999999</c:v>
                </c:pt>
                <c:pt idx="23987">
                  <c:v>458.57580000000002</c:v>
                </c:pt>
                <c:pt idx="23988">
                  <c:v>458.57760000000002</c:v>
                </c:pt>
                <c:pt idx="23989">
                  <c:v>458.57859999999999</c:v>
                </c:pt>
                <c:pt idx="23990">
                  <c:v>458.58019999999999</c:v>
                </c:pt>
                <c:pt idx="23991">
                  <c:v>458.58280000000002</c:v>
                </c:pt>
                <c:pt idx="23992">
                  <c:v>458.58499999999998</c:v>
                </c:pt>
                <c:pt idx="23993">
                  <c:v>458.58629999999999</c:v>
                </c:pt>
                <c:pt idx="23994">
                  <c:v>458.58769999999998</c:v>
                </c:pt>
                <c:pt idx="23995">
                  <c:v>458.58960000000002</c:v>
                </c:pt>
                <c:pt idx="23996">
                  <c:v>458.59219999999999</c:v>
                </c:pt>
                <c:pt idx="23997">
                  <c:v>458.5924</c:v>
                </c:pt>
                <c:pt idx="23998">
                  <c:v>458.5951</c:v>
                </c:pt>
                <c:pt idx="23999">
                  <c:v>458.59800000000001</c:v>
                </c:pt>
                <c:pt idx="24000">
                  <c:v>458.59840000000003</c:v>
                </c:pt>
                <c:pt idx="24001">
                  <c:v>458.5992</c:v>
                </c:pt>
                <c:pt idx="24002">
                  <c:v>458.60039999999998</c:v>
                </c:pt>
                <c:pt idx="24003">
                  <c:v>458.60399999999998</c:v>
                </c:pt>
                <c:pt idx="24004">
                  <c:v>458.60410000000002</c:v>
                </c:pt>
                <c:pt idx="24005">
                  <c:v>458.6046</c:v>
                </c:pt>
                <c:pt idx="24006">
                  <c:v>458.60629999999998</c:v>
                </c:pt>
                <c:pt idx="24007">
                  <c:v>458.608</c:v>
                </c:pt>
                <c:pt idx="24008">
                  <c:v>458.60969999999998</c:v>
                </c:pt>
                <c:pt idx="24009">
                  <c:v>458.61009999999999</c:v>
                </c:pt>
                <c:pt idx="24010">
                  <c:v>458.6112</c:v>
                </c:pt>
                <c:pt idx="24011">
                  <c:v>458.61340000000001</c:v>
                </c:pt>
                <c:pt idx="24012">
                  <c:v>458.61660000000001</c:v>
                </c:pt>
                <c:pt idx="24013">
                  <c:v>458.61799999999999</c:v>
                </c:pt>
                <c:pt idx="24014">
                  <c:v>458.61720000000003</c:v>
                </c:pt>
                <c:pt idx="24015">
                  <c:v>458.6207</c:v>
                </c:pt>
                <c:pt idx="24016">
                  <c:v>458.6223</c:v>
                </c:pt>
                <c:pt idx="24017">
                  <c:v>458.62430000000001</c:v>
                </c:pt>
                <c:pt idx="24018">
                  <c:v>458.62540000000001</c:v>
                </c:pt>
                <c:pt idx="24019">
                  <c:v>458.6266</c:v>
                </c:pt>
                <c:pt idx="24020">
                  <c:v>458.62869999999998</c:v>
                </c:pt>
                <c:pt idx="24021">
                  <c:v>458.6302</c:v>
                </c:pt>
                <c:pt idx="24022">
                  <c:v>458.63170000000002</c:v>
                </c:pt>
                <c:pt idx="24023">
                  <c:v>458.6352</c:v>
                </c:pt>
                <c:pt idx="24024">
                  <c:v>458.63560000000001</c:v>
                </c:pt>
                <c:pt idx="24025">
                  <c:v>458.63600000000002</c:v>
                </c:pt>
                <c:pt idx="24026">
                  <c:v>458.63839999999999</c:v>
                </c:pt>
                <c:pt idx="24027">
                  <c:v>458.63900000000001</c:v>
                </c:pt>
                <c:pt idx="24028">
                  <c:v>458.64019999999999</c:v>
                </c:pt>
                <c:pt idx="24029">
                  <c:v>458.64170000000001</c:v>
                </c:pt>
                <c:pt idx="24030">
                  <c:v>458.64299999999997</c:v>
                </c:pt>
                <c:pt idx="24031">
                  <c:v>458.64510000000001</c:v>
                </c:pt>
                <c:pt idx="24032">
                  <c:v>458.64710000000002</c:v>
                </c:pt>
                <c:pt idx="24033">
                  <c:v>458.64760000000001</c:v>
                </c:pt>
                <c:pt idx="24034">
                  <c:v>458.64960000000002</c:v>
                </c:pt>
                <c:pt idx="24035">
                  <c:v>458.65120000000002</c:v>
                </c:pt>
                <c:pt idx="24036">
                  <c:v>458.65140000000002</c:v>
                </c:pt>
                <c:pt idx="24037">
                  <c:v>458.6533</c:v>
                </c:pt>
                <c:pt idx="24038">
                  <c:v>458.6558</c:v>
                </c:pt>
                <c:pt idx="24039">
                  <c:v>458.65629999999999</c:v>
                </c:pt>
                <c:pt idx="24040">
                  <c:v>458.65800000000002</c:v>
                </c:pt>
                <c:pt idx="24041">
                  <c:v>458.65899999999999</c:v>
                </c:pt>
                <c:pt idx="24042">
                  <c:v>458.6626</c:v>
                </c:pt>
                <c:pt idx="24043">
                  <c:v>458.66390000000001</c:v>
                </c:pt>
                <c:pt idx="24044">
                  <c:v>458.66520000000003</c:v>
                </c:pt>
                <c:pt idx="24045">
                  <c:v>458.66660000000002</c:v>
                </c:pt>
                <c:pt idx="24046">
                  <c:v>458.66840000000002</c:v>
                </c:pt>
                <c:pt idx="24047">
                  <c:v>458.67</c:v>
                </c:pt>
                <c:pt idx="24048">
                  <c:v>458.67239999999998</c:v>
                </c:pt>
                <c:pt idx="24049">
                  <c:v>458.67410000000001</c:v>
                </c:pt>
                <c:pt idx="24050">
                  <c:v>458.67579999999998</c:v>
                </c:pt>
                <c:pt idx="24051">
                  <c:v>458.6773</c:v>
                </c:pt>
                <c:pt idx="24052">
                  <c:v>458.67809999999997</c:v>
                </c:pt>
                <c:pt idx="24053">
                  <c:v>458.67880000000002</c:v>
                </c:pt>
                <c:pt idx="24054">
                  <c:v>458.68150000000003</c:v>
                </c:pt>
                <c:pt idx="24055">
                  <c:v>458.68279999999999</c:v>
                </c:pt>
                <c:pt idx="24056">
                  <c:v>458.68459999999999</c:v>
                </c:pt>
                <c:pt idx="24057">
                  <c:v>458.68619999999999</c:v>
                </c:pt>
                <c:pt idx="24058">
                  <c:v>458.6891</c:v>
                </c:pt>
                <c:pt idx="24059">
                  <c:v>458.68979999999999</c:v>
                </c:pt>
                <c:pt idx="24060">
                  <c:v>458.69170000000003</c:v>
                </c:pt>
                <c:pt idx="24061">
                  <c:v>458.69260000000003</c:v>
                </c:pt>
                <c:pt idx="24062">
                  <c:v>458.69389999999999</c:v>
                </c:pt>
                <c:pt idx="24063">
                  <c:v>458.69459999999998</c:v>
                </c:pt>
                <c:pt idx="24064">
                  <c:v>458.69729999999998</c:v>
                </c:pt>
                <c:pt idx="24065">
                  <c:v>458.69929999999999</c:v>
                </c:pt>
                <c:pt idx="24066">
                  <c:v>458.7002</c:v>
                </c:pt>
                <c:pt idx="24067">
                  <c:v>458.7011</c:v>
                </c:pt>
                <c:pt idx="24068">
                  <c:v>458.70339999999999</c:v>
                </c:pt>
                <c:pt idx="24069">
                  <c:v>458.70530000000002</c:v>
                </c:pt>
                <c:pt idx="24070">
                  <c:v>458.70740000000001</c:v>
                </c:pt>
                <c:pt idx="24071">
                  <c:v>458.70839999999998</c:v>
                </c:pt>
                <c:pt idx="24072">
                  <c:v>458.70940000000002</c:v>
                </c:pt>
                <c:pt idx="24073">
                  <c:v>458.71170000000001</c:v>
                </c:pt>
                <c:pt idx="24074">
                  <c:v>458.7133</c:v>
                </c:pt>
                <c:pt idx="24075">
                  <c:v>458.71390000000002</c:v>
                </c:pt>
                <c:pt idx="24076">
                  <c:v>458.71640000000002</c:v>
                </c:pt>
                <c:pt idx="24077">
                  <c:v>458.71719999999999</c:v>
                </c:pt>
                <c:pt idx="24078">
                  <c:v>458.71710000000002</c:v>
                </c:pt>
                <c:pt idx="24079">
                  <c:v>458.71870000000001</c:v>
                </c:pt>
                <c:pt idx="24080">
                  <c:v>458.72129999999999</c:v>
                </c:pt>
                <c:pt idx="24081">
                  <c:v>458.72300000000001</c:v>
                </c:pt>
                <c:pt idx="24082">
                  <c:v>458.72539999999998</c:v>
                </c:pt>
                <c:pt idx="24083">
                  <c:v>458.72660000000002</c:v>
                </c:pt>
                <c:pt idx="24084">
                  <c:v>458.72840000000002</c:v>
                </c:pt>
                <c:pt idx="24085">
                  <c:v>458.73079999999999</c:v>
                </c:pt>
                <c:pt idx="24086">
                  <c:v>458.7321</c:v>
                </c:pt>
                <c:pt idx="24087">
                  <c:v>458.7328</c:v>
                </c:pt>
                <c:pt idx="24088">
                  <c:v>458.73520000000002</c:v>
                </c:pt>
                <c:pt idx="24089">
                  <c:v>458.7362</c:v>
                </c:pt>
                <c:pt idx="24090">
                  <c:v>458.73759999999999</c:v>
                </c:pt>
                <c:pt idx="24091">
                  <c:v>458.7398</c:v>
                </c:pt>
                <c:pt idx="24092">
                  <c:v>458.74209999999999</c:v>
                </c:pt>
                <c:pt idx="24093">
                  <c:v>458.74310000000003</c:v>
                </c:pt>
                <c:pt idx="24094">
                  <c:v>458.74529999999999</c:v>
                </c:pt>
                <c:pt idx="24095">
                  <c:v>458.74720000000002</c:v>
                </c:pt>
                <c:pt idx="24096">
                  <c:v>458.74900000000002</c:v>
                </c:pt>
                <c:pt idx="24097">
                  <c:v>458.7509</c:v>
                </c:pt>
                <c:pt idx="24098">
                  <c:v>458.75119999999998</c:v>
                </c:pt>
                <c:pt idx="24099">
                  <c:v>458.75220000000002</c:v>
                </c:pt>
                <c:pt idx="24100">
                  <c:v>458.75319999999999</c:v>
                </c:pt>
                <c:pt idx="24101">
                  <c:v>458.75470000000001</c:v>
                </c:pt>
                <c:pt idx="24102">
                  <c:v>458.75670000000002</c:v>
                </c:pt>
                <c:pt idx="24103">
                  <c:v>458.75799999999998</c:v>
                </c:pt>
                <c:pt idx="24104">
                  <c:v>458.75819999999999</c:v>
                </c:pt>
                <c:pt idx="24105">
                  <c:v>458.7604</c:v>
                </c:pt>
                <c:pt idx="24106">
                  <c:v>458.76080000000002</c:v>
                </c:pt>
                <c:pt idx="24107">
                  <c:v>458.76299999999998</c:v>
                </c:pt>
                <c:pt idx="24108">
                  <c:v>458.7638</c:v>
                </c:pt>
                <c:pt idx="24109">
                  <c:v>458.76560000000001</c:v>
                </c:pt>
                <c:pt idx="24110">
                  <c:v>458.76929999999999</c:v>
                </c:pt>
                <c:pt idx="24111">
                  <c:v>458.76940000000002</c:v>
                </c:pt>
                <c:pt idx="24112">
                  <c:v>458.7697</c:v>
                </c:pt>
                <c:pt idx="24113">
                  <c:v>458.77170000000001</c:v>
                </c:pt>
                <c:pt idx="24114">
                  <c:v>458.77300000000002</c:v>
                </c:pt>
                <c:pt idx="24115">
                  <c:v>458.77539999999999</c:v>
                </c:pt>
                <c:pt idx="24116">
                  <c:v>458.77620000000002</c:v>
                </c:pt>
                <c:pt idx="24117">
                  <c:v>458.7774</c:v>
                </c:pt>
                <c:pt idx="24118">
                  <c:v>458.7817</c:v>
                </c:pt>
                <c:pt idx="24119">
                  <c:v>458.78410000000002</c:v>
                </c:pt>
                <c:pt idx="24120">
                  <c:v>458.7835</c:v>
                </c:pt>
                <c:pt idx="24121">
                  <c:v>458.78500000000003</c:v>
                </c:pt>
                <c:pt idx="24122">
                  <c:v>458.7876</c:v>
                </c:pt>
                <c:pt idx="24123">
                  <c:v>458.78859999999997</c:v>
                </c:pt>
                <c:pt idx="24124">
                  <c:v>458.79</c:v>
                </c:pt>
                <c:pt idx="24125">
                  <c:v>458.79199999999997</c:v>
                </c:pt>
                <c:pt idx="24126">
                  <c:v>458.79450000000003</c:v>
                </c:pt>
                <c:pt idx="24127">
                  <c:v>458.79719999999998</c:v>
                </c:pt>
                <c:pt idx="24128">
                  <c:v>458.79759999999999</c:v>
                </c:pt>
                <c:pt idx="24129">
                  <c:v>458.79849999999999</c:v>
                </c:pt>
                <c:pt idx="24130">
                  <c:v>458.80059999999997</c:v>
                </c:pt>
                <c:pt idx="24131">
                  <c:v>458.8032</c:v>
                </c:pt>
                <c:pt idx="24132">
                  <c:v>458.8039</c:v>
                </c:pt>
                <c:pt idx="24133">
                  <c:v>458.80520000000001</c:v>
                </c:pt>
                <c:pt idx="24134">
                  <c:v>458.80500000000001</c:v>
                </c:pt>
                <c:pt idx="24135">
                  <c:v>458.80779999999999</c:v>
                </c:pt>
                <c:pt idx="24136">
                  <c:v>458.80829999999997</c:v>
                </c:pt>
                <c:pt idx="24137">
                  <c:v>458.81099999999998</c:v>
                </c:pt>
                <c:pt idx="24138">
                  <c:v>458.81139999999999</c:v>
                </c:pt>
                <c:pt idx="24139">
                  <c:v>458.81479999999999</c:v>
                </c:pt>
                <c:pt idx="24140">
                  <c:v>458.8168</c:v>
                </c:pt>
                <c:pt idx="24141">
                  <c:v>458.81760000000003</c:v>
                </c:pt>
                <c:pt idx="24142">
                  <c:v>458.81979999999999</c:v>
                </c:pt>
                <c:pt idx="24143">
                  <c:v>458.82</c:v>
                </c:pt>
                <c:pt idx="24144">
                  <c:v>458.8227</c:v>
                </c:pt>
                <c:pt idx="24145">
                  <c:v>458.82479999999998</c:v>
                </c:pt>
                <c:pt idx="24146">
                  <c:v>458.82499999999999</c:v>
                </c:pt>
                <c:pt idx="24147">
                  <c:v>458.82760000000002</c:v>
                </c:pt>
                <c:pt idx="24148">
                  <c:v>458.83</c:v>
                </c:pt>
                <c:pt idx="24149">
                  <c:v>458.8304</c:v>
                </c:pt>
                <c:pt idx="24150">
                  <c:v>458.83139999999997</c:v>
                </c:pt>
                <c:pt idx="24151">
                  <c:v>458.83370000000002</c:v>
                </c:pt>
                <c:pt idx="24152">
                  <c:v>458.83460000000002</c:v>
                </c:pt>
                <c:pt idx="24153">
                  <c:v>458.83569999999997</c:v>
                </c:pt>
                <c:pt idx="24154">
                  <c:v>458.83730000000003</c:v>
                </c:pt>
                <c:pt idx="24155">
                  <c:v>458.83870000000002</c:v>
                </c:pt>
                <c:pt idx="24156">
                  <c:v>458.83949999999999</c:v>
                </c:pt>
                <c:pt idx="24157">
                  <c:v>458.84140000000002</c:v>
                </c:pt>
                <c:pt idx="24158">
                  <c:v>458.84379999999999</c:v>
                </c:pt>
                <c:pt idx="24159">
                  <c:v>458.84410000000003</c:v>
                </c:pt>
                <c:pt idx="24160">
                  <c:v>458.84699999999998</c:v>
                </c:pt>
                <c:pt idx="24161">
                  <c:v>458.84739999999999</c:v>
                </c:pt>
                <c:pt idx="24162">
                  <c:v>458.84769999999997</c:v>
                </c:pt>
                <c:pt idx="24163">
                  <c:v>458.8494</c:v>
                </c:pt>
                <c:pt idx="24164">
                  <c:v>458.85120000000001</c:v>
                </c:pt>
                <c:pt idx="24165">
                  <c:v>458.8526</c:v>
                </c:pt>
                <c:pt idx="24166">
                  <c:v>458.85340000000002</c:v>
                </c:pt>
                <c:pt idx="24167">
                  <c:v>458.85559999999998</c:v>
                </c:pt>
                <c:pt idx="24168">
                  <c:v>458.8578</c:v>
                </c:pt>
                <c:pt idx="24169">
                  <c:v>458.86090000000002</c:v>
                </c:pt>
                <c:pt idx="24170">
                  <c:v>458.86</c:v>
                </c:pt>
                <c:pt idx="24171">
                  <c:v>458.86200000000002</c:v>
                </c:pt>
                <c:pt idx="24172">
                  <c:v>458.8648</c:v>
                </c:pt>
                <c:pt idx="24173">
                  <c:v>458.86709999999999</c:v>
                </c:pt>
                <c:pt idx="24174">
                  <c:v>458.86619999999999</c:v>
                </c:pt>
                <c:pt idx="24175">
                  <c:v>458.86959999999999</c:v>
                </c:pt>
                <c:pt idx="24176">
                  <c:v>458.87099999999998</c:v>
                </c:pt>
                <c:pt idx="24177">
                  <c:v>458.8734</c:v>
                </c:pt>
                <c:pt idx="24178">
                  <c:v>458.87360000000001</c:v>
                </c:pt>
                <c:pt idx="24179">
                  <c:v>458.87569999999999</c:v>
                </c:pt>
                <c:pt idx="24180">
                  <c:v>458.87540000000001</c:v>
                </c:pt>
                <c:pt idx="24181">
                  <c:v>458.8775</c:v>
                </c:pt>
                <c:pt idx="24182">
                  <c:v>458.8784</c:v>
                </c:pt>
                <c:pt idx="24183">
                  <c:v>458.88029999999998</c:v>
                </c:pt>
                <c:pt idx="24184">
                  <c:v>458.88200000000001</c:v>
                </c:pt>
                <c:pt idx="24185">
                  <c:v>458.8836</c:v>
                </c:pt>
                <c:pt idx="24186">
                  <c:v>458.88470000000001</c:v>
                </c:pt>
                <c:pt idx="24187">
                  <c:v>458.88740000000001</c:v>
                </c:pt>
                <c:pt idx="24188">
                  <c:v>458.88909999999998</c:v>
                </c:pt>
                <c:pt idx="24189">
                  <c:v>458.88959999999997</c:v>
                </c:pt>
                <c:pt idx="24190">
                  <c:v>458.89170000000001</c:v>
                </c:pt>
                <c:pt idx="24191">
                  <c:v>458.89299999999997</c:v>
                </c:pt>
                <c:pt idx="24192">
                  <c:v>458.89359999999999</c:v>
                </c:pt>
                <c:pt idx="24193">
                  <c:v>458.89490000000001</c:v>
                </c:pt>
                <c:pt idx="24194">
                  <c:v>458.89589999999998</c:v>
                </c:pt>
                <c:pt idx="24195">
                  <c:v>458.89800000000002</c:v>
                </c:pt>
                <c:pt idx="24196">
                  <c:v>458.89890000000003</c:v>
                </c:pt>
                <c:pt idx="24197">
                  <c:v>458.9008</c:v>
                </c:pt>
                <c:pt idx="24198">
                  <c:v>458.90379999999999</c:v>
                </c:pt>
                <c:pt idx="24199">
                  <c:v>458.90449999999998</c:v>
                </c:pt>
                <c:pt idx="24200">
                  <c:v>458.90620000000001</c:v>
                </c:pt>
                <c:pt idx="24201">
                  <c:v>458.9074</c:v>
                </c:pt>
                <c:pt idx="24202">
                  <c:v>458.90910000000002</c:v>
                </c:pt>
                <c:pt idx="24203">
                  <c:v>458.90980000000002</c:v>
                </c:pt>
                <c:pt idx="24204">
                  <c:v>458.91269999999997</c:v>
                </c:pt>
                <c:pt idx="24205">
                  <c:v>458.91399999999999</c:v>
                </c:pt>
                <c:pt idx="24206">
                  <c:v>458.91480000000001</c:v>
                </c:pt>
                <c:pt idx="24207">
                  <c:v>458.91660000000002</c:v>
                </c:pt>
                <c:pt idx="24208">
                  <c:v>458.91719999999998</c:v>
                </c:pt>
                <c:pt idx="24209">
                  <c:v>458.92070000000001</c:v>
                </c:pt>
                <c:pt idx="24210">
                  <c:v>458.92090000000002</c:v>
                </c:pt>
                <c:pt idx="24211">
                  <c:v>458.92340000000002</c:v>
                </c:pt>
                <c:pt idx="24212">
                  <c:v>458.92239999999998</c:v>
                </c:pt>
                <c:pt idx="24213">
                  <c:v>458.92439999999999</c:v>
                </c:pt>
                <c:pt idx="24214">
                  <c:v>458.92540000000002</c:v>
                </c:pt>
                <c:pt idx="24215">
                  <c:v>458.92770000000002</c:v>
                </c:pt>
                <c:pt idx="24216">
                  <c:v>458.92689999999999</c:v>
                </c:pt>
                <c:pt idx="24217">
                  <c:v>458.92809999999997</c:v>
                </c:pt>
                <c:pt idx="24218">
                  <c:v>458.92880000000002</c:v>
                </c:pt>
                <c:pt idx="24219">
                  <c:v>458.93099999999998</c:v>
                </c:pt>
                <c:pt idx="24220">
                  <c:v>458.93259999999998</c:v>
                </c:pt>
                <c:pt idx="24221">
                  <c:v>458.93439999999998</c:v>
                </c:pt>
                <c:pt idx="24222">
                  <c:v>458.93759999999997</c:v>
                </c:pt>
                <c:pt idx="24223">
                  <c:v>458.93799999999999</c:v>
                </c:pt>
                <c:pt idx="24224">
                  <c:v>458.93950000000001</c:v>
                </c:pt>
                <c:pt idx="24225">
                  <c:v>458.94040000000001</c:v>
                </c:pt>
                <c:pt idx="24226">
                  <c:v>458.94220000000001</c:v>
                </c:pt>
                <c:pt idx="24227">
                  <c:v>458.9434</c:v>
                </c:pt>
                <c:pt idx="24228">
                  <c:v>458.9468</c:v>
                </c:pt>
                <c:pt idx="24229">
                  <c:v>458.9477</c:v>
                </c:pt>
                <c:pt idx="24230">
                  <c:v>458.94799999999998</c:v>
                </c:pt>
                <c:pt idx="24231">
                  <c:v>458.95080000000002</c:v>
                </c:pt>
                <c:pt idx="24232">
                  <c:v>458.95100000000002</c:v>
                </c:pt>
                <c:pt idx="24233">
                  <c:v>458.9522</c:v>
                </c:pt>
                <c:pt idx="24234">
                  <c:v>458.95429999999999</c:v>
                </c:pt>
                <c:pt idx="24235">
                  <c:v>458.95549999999997</c:v>
                </c:pt>
                <c:pt idx="24236">
                  <c:v>458.95620000000002</c:v>
                </c:pt>
                <c:pt idx="24237">
                  <c:v>458.95909999999998</c:v>
                </c:pt>
                <c:pt idx="24238">
                  <c:v>458.96089999999998</c:v>
                </c:pt>
                <c:pt idx="24239">
                  <c:v>458.9606</c:v>
                </c:pt>
                <c:pt idx="24240">
                  <c:v>458.96339999999998</c:v>
                </c:pt>
                <c:pt idx="24241">
                  <c:v>458.96460000000002</c:v>
                </c:pt>
                <c:pt idx="24242">
                  <c:v>458.9665</c:v>
                </c:pt>
                <c:pt idx="24243">
                  <c:v>458.96719999999999</c:v>
                </c:pt>
                <c:pt idx="24244">
                  <c:v>458.9683</c:v>
                </c:pt>
                <c:pt idx="24245">
                  <c:v>458.96890000000002</c:v>
                </c:pt>
                <c:pt idx="24246">
                  <c:v>458.97129999999999</c:v>
                </c:pt>
                <c:pt idx="24247">
                  <c:v>458.97210000000001</c:v>
                </c:pt>
                <c:pt idx="24248">
                  <c:v>458.97370000000001</c:v>
                </c:pt>
                <c:pt idx="24249">
                  <c:v>458.97710000000001</c:v>
                </c:pt>
                <c:pt idx="24250">
                  <c:v>458.9787</c:v>
                </c:pt>
                <c:pt idx="24251">
                  <c:v>458.97910000000002</c:v>
                </c:pt>
                <c:pt idx="24252">
                  <c:v>458.98099999999999</c:v>
                </c:pt>
                <c:pt idx="24253">
                  <c:v>458.9828</c:v>
                </c:pt>
                <c:pt idx="24254">
                  <c:v>458.98500000000001</c:v>
                </c:pt>
                <c:pt idx="24255">
                  <c:v>458.98630000000003</c:v>
                </c:pt>
                <c:pt idx="24256">
                  <c:v>458.988</c:v>
                </c:pt>
                <c:pt idx="24257">
                  <c:v>458.98869999999999</c:v>
                </c:pt>
                <c:pt idx="24258">
                  <c:v>458.99040000000002</c:v>
                </c:pt>
                <c:pt idx="24259">
                  <c:v>458.99239999999998</c:v>
                </c:pt>
                <c:pt idx="24260">
                  <c:v>458.99369999999999</c:v>
                </c:pt>
                <c:pt idx="24261">
                  <c:v>458.99579999999997</c:v>
                </c:pt>
                <c:pt idx="24262">
                  <c:v>458.99650000000003</c:v>
                </c:pt>
                <c:pt idx="24263">
                  <c:v>458.99880000000002</c:v>
                </c:pt>
                <c:pt idx="24264">
                  <c:v>459</c:v>
                </c:pt>
                <c:pt idx="24265">
                  <c:v>459.00080000000003</c:v>
                </c:pt>
                <c:pt idx="24266">
                  <c:v>459.00400000000002</c:v>
                </c:pt>
                <c:pt idx="24267">
                  <c:v>459.00360000000001</c:v>
                </c:pt>
                <c:pt idx="24268">
                  <c:v>459.00479999999999</c:v>
                </c:pt>
                <c:pt idx="24269">
                  <c:v>459.00540000000001</c:v>
                </c:pt>
                <c:pt idx="24270">
                  <c:v>459.00700000000001</c:v>
                </c:pt>
                <c:pt idx="24271">
                  <c:v>459.00839999999999</c:v>
                </c:pt>
                <c:pt idx="24272">
                  <c:v>459.0104</c:v>
                </c:pt>
                <c:pt idx="24273">
                  <c:v>459.0127</c:v>
                </c:pt>
                <c:pt idx="24274">
                  <c:v>459.01260000000002</c:v>
                </c:pt>
                <c:pt idx="24275">
                  <c:v>459.01310000000001</c:v>
                </c:pt>
                <c:pt idx="24276">
                  <c:v>459.01479999999998</c:v>
                </c:pt>
                <c:pt idx="24277">
                  <c:v>459.0163</c:v>
                </c:pt>
                <c:pt idx="24278">
                  <c:v>459.01760000000002</c:v>
                </c:pt>
                <c:pt idx="24279">
                  <c:v>459.02</c:v>
                </c:pt>
                <c:pt idx="24280">
                  <c:v>459.02159999999998</c:v>
                </c:pt>
                <c:pt idx="24281">
                  <c:v>459.02179999999998</c:v>
                </c:pt>
                <c:pt idx="24282">
                  <c:v>459.02359999999999</c:v>
                </c:pt>
                <c:pt idx="24283">
                  <c:v>459.02699999999999</c:v>
                </c:pt>
                <c:pt idx="24284">
                  <c:v>459.02879999999999</c:v>
                </c:pt>
                <c:pt idx="24285">
                  <c:v>459.03</c:v>
                </c:pt>
                <c:pt idx="24286">
                  <c:v>459.03129999999999</c:v>
                </c:pt>
                <c:pt idx="24287">
                  <c:v>459.03359999999998</c:v>
                </c:pt>
                <c:pt idx="24288">
                  <c:v>459.03480000000002</c:v>
                </c:pt>
                <c:pt idx="24289">
                  <c:v>459.03460000000001</c:v>
                </c:pt>
                <c:pt idx="24290">
                  <c:v>459.03660000000002</c:v>
                </c:pt>
                <c:pt idx="24291">
                  <c:v>459.03800000000001</c:v>
                </c:pt>
                <c:pt idx="24292">
                  <c:v>459.0385</c:v>
                </c:pt>
                <c:pt idx="24293">
                  <c:v>459.03859999999997</c:v>
                </c:pt>
                <c:pt idx="24294">
                  <c:v>459.04340000000002</c:v>
                </c:pt>
                <c:pt idx="24295">
                  <c:v>459.04480000000001</c:v>
                </c:pt>
                <c:pt idx="24296">
                  <c:v>459.04539999999997</c:v>
                </c:pt>
                <c:pt idx="24297">
                  <c:v>459.04680000000002</c:v>
                </c:pt>
                <c:pt idx="24298">
                  <c:v>459.04849999999999</c:v>
                </c:pt>
                <c:pt idx="24299">
                  <c:v>459.04919999999998</c:v>
                </c:pt>
                <c:pt idx="24300">
                  <c:v>459.05040000000002</c:v>
                </c:pt>
                <c:pt idx="24301">
                  <c:v>459.05239999999998</c:v>
                </c:pt>
                <c:pt idx="24302">
                  <c:v>459.05500000000001</c:v>
                </c:pt>
                <c:pt idx="24303">
                  <c:v>459.05500000000001</c:v>
                </c:pt>
                <c:pt idx="24304">
                  <c:v>459.05599999999998</c:v>
                </c:pt>
                <c:pt idx="24305">
                  <c:v>459.0582</c:v>
                </c:pt>
                <c:pt idx="24306">
                  <c:v>459.0598</c:v>
                </c:pt>
                <c:pt idx="24307">
                  <c:v>459.06189999999998</c:v>
                </c:pt>
                <c:pt idx="24308">
                  <c:v>459.06479999999999</c:v>
                </c:pt>
                <c:pt idx="24309">
                  <c:v>459.0652</c:v>
                </c:pt>
                <c:pt idx="24310">
                  <c:v>459.06560000000002</c:v>
                </c:pt>
                <c:pt idx="24311">
                  <c:v>459.06830000000002</c:v>
                </c:pt>
                <c:pt idx="24312">
                  <c:v>459.06979999999999</c:v>
                </c:pt>
                <c:pt idx="24313">
                  <c:v>459.06970000000001</c:v>
                </c:pt>
                <c:pt idx="24314">
                  <c:v>459.07150000000001</c:v>
                </c:pt>
                <c:pt idx="24315">
                  <c:v>459.07389999999998</c:v>
                </c:pt>
                <c:pt idx="24316">
                  <c:v>459.0754</c:v>
                </c:pt>
                <c:pt idx="24317">
                  <c:v>459.07580000000002</c:v>
                </c:pt>
                <c:pt idx="24318">
                  <c:v>459.07600000000002</c:v>
                </c:pt>
                <c:pt idx="24319">
                  <c:v>459.0788</c:v>
                </c:pt>
                <c:pt idx="24320">
                  <c:v>459.0813</c:v>
                </c:pt>
                <c:pt idx="24321">
                  <c:v>459.08210000000003</c:v>
                </c:pt>
                <c:pt idx="24322">
                  <c:v>459.08429999999998</c:v>
                </c:pt>
                <c:pt idx="24323">
                  <c:v>459.08589999999998</c:v>
                </c:pt>
                <c:pt idx="24324">
                  <c:v>459.08609999999999</c:v>
                </c:pt>
                <c:pt idx="24325">
                  <c:v>459.08839999999998</c:v>
                </c:pt>
                <c:pt idx="24326">
                  <c:v>459.09</c:v>
                </c:pt>
                <c:pt idx="24327">
                  <c:v>459.08940000000001</c:v>
                </c:pt>
                <c:pt idx="24328">
                  <c:v>459.09179999999998</c:v>
                </c:pt>
                <c:pt idx="24329">
                  <c:v>459.09370000000001</c:v>
                </c:pt>
                <c:pt idx="24330">
                  <c:v>459.09440000000001</c:v>
                </c:pt>
                <c:pt idx="24331">
                  <c:v>459.09589999999997</c:v>
                </c:pt>
                <c:pt idx="24332">
                  <c:v>459.0992</c:v>
                </c:pt>
                <c:pt idx="24333">
                  <c:v>459.0994</c:v>
                </c:pt>
                <c:pt idx="24334">
                  <c:v>459.10160000000002</c:v>
                </c:pt>
                <c:pt idx="24335">
                  <c:v>459.10300000000001</c:v>
                </c:pt>
                <c:pt idx="24336">
                  <c:v>459.1046</c:v>
                </c:pt>
                <c:pt idx="24337">
                  <c:v>459.10700000000003</c:v>
                </c:pt>
                <c:pt idx="24338">
                  <c:v>459.1087</c:v>
                </c:pt>
                <c:pt idx="24339">
                  <c:v>459.10879999999997</c:v>
                </c:pt>
                <c:pt idx="24340">
                  <c:v>459.1096</c:v>
                </c:pt>
                <c:pt idx="24341">
                  <c:v>459.10969999999998</c:v>
                </c:pt>
                <c:pt idx="24342">
                  <c:v>459.11189999999999</c:v>
                </c:pt>
                <c:pt idx="24343">
                  <c:v>459.11340000000001</c:v>
                </c:pt>
                <c:pt idx="24344">
                  <c:v>459.11369999999999</c:v>
                </c:pt>
                <c:pt idx="24345">
                  <c:v>459.11399999999998</c:v>
                </c:pt>
                <c:pt idx="24346">
                  <c:v>459.11619999999999</c:v>
                </c:pt>
                <c:pt idx="24347">
                  <c:v>459.11840000000001</c:v>
                </c:pt>
                <c:pt idx="24348">
                  <c:v>459.11869999999999</c:v>
                </c:pt>
                <c:pt idx="24349">
                  <c:v>459.12169999999998</c:v>
                </c:pt>
                <c:pt idx="24350">
                  <c:v>459.12240000000003</c:v>
                </c:pt>
                <c:pt idx="24351">
                  <c:v>459.12279999999998</c:v>
                </c:pt>
                <c:pt idx="24352">
                  <c:v>459.125</c:v>
                </c:pt>
                <c:pt idx="24353">
                  <c:v>459.12599999999998</c:v>
                </c:pt>
                <c:pt idx="24354">
                  <c:v>459.1284</c:v>
                </c:pt>
                <c:pt idx="24355">
                  <c:v>459.12950000000001</c:v>
                </c:pt>
                <c:pt idx="24356">
                  <c:v>459.13159999999999</c:v>
                </c:pt>
                <c:pt idx="24357">
                  <c:v>459.1336</c:v>
                </c:pt>
                <c:pt idx="24358">
                  <c:v>459.13529999999997</c:v>
                </c:pt>
                <c:pt idx="24359">
                  <c:v>459.13679999999999</c:v>
                </c:pt>
                <c:pt idx="24360">
                  <c:v>459.13729999999998</c:v>
                </c:pt>
                <c:pt idx="24361">
                  <c:v>459.13830000000002</c:v>
                </c:pt>
                <c:pt idx="24362">
                  <c:v>459.14030000000002</c:v>
                </c:pt>
                <c:pt idx="24363">
                  <c:v>459.14109999999999</c:v>
                </c:pt>
                <c:pt idx="24364">
                  <c:v>459.14260000000002</c:v>
                </c:pt>
                <c:pt idx="24365">
                  <c:v>459.14510000000001</c:v>
                </c:pt>
                <c:pt idx="24366">
                  <c:v>459.1456</c:v>
                </c:pt>
                <c:pt idx="24367">
                  <c:v>459.14800000000002</c:v>
                </c:pt>
                <c:pt idx="24368">
                  <c:v>459.1481</c:v>
                </c:pt>
                <c:pt idx="24369">
                  <c:v>459.15039999999999</c:v>
                </c:pt>
                <c:pt idx="24370">
                  <c:v>459.15140000000002</c:v>
                </c:pt>
                <c:pt idx="24371">
                  <c:v>459.15300000000002</c:v>
                </c:pt>
                <c:pt idx="24372">
                  <c:v>459.15480000000002</c:v>
                </c:pt>
                <c:pt idx="24373">
                  <c:v>459.15620000000001</c:v>
                </c:pt>
                <c:pt idx="24374">
                  <c:v>459.15839999999997</c:v>
                </c:pt>
                <c:pt idx="24375">
                  <c:v>459.15780000000001</c:v>
                </c:pt>
                <c:pt idx="24376">
                  <c:v>459.15980000000002</c:v>
                </c:pt>
                <c:pt idx="24377">
                  <c:v>459.16019999999997</c:v>
                </c:pt>
                <c:pt idx="24378">
                  <c:v>459.16039999999998</c:v>
                </c:pt>
                <c:pt idx="24379">
                  <c:v>459.1626</c:v>
                </c:pt>
                <c:pt idx="24380">
                  <c:v>459.1626</c:v>
                </c:pt>
                <c:pt idx="24381">
                  <c:v>459.16539999999998</c:v>
                </c:pt>
                <c:pt idx="24382">
                  <c:v>459.16739999999999</c:v>
                </c:pt>
                <c:pt idx="24383">
                  <c:v>459.1678</c:v>
                </c:pt>
                <c:pt idx="24384">
                  <c:v>459.16980000000001</c:v>
                </c:pt>
                <c:pt idx="24385">
                  <c:v>459.17110000000002</c:v>
                </c:pt>
                <c:pt idx="24386">
                  <c:v>459.17200000000003</c:v>
                </c:pt>
                <c:pt idx="24387">
                  <c:v>459.17349999999999</c:v>
                </c:pt>
                <c:pt idx="24388">
                  <c:v>459.17599999999999</c:v>
                </c:pt>
                <c:pt idx="24389">
                  <c:v>459.17689999999999</c:v>
                </c:pt>
                <c:pt idx="24390">
                  <c:v>459.17840000000001</c:v>
                </c:pt>
                <c:pt idx="24391">
                  <c:v>459.18119999999999</c:v>
                </c:pt>
                <c:pt idx="24392">
                  <c:v>459.18239999999997</c:v>
                </c:pt>
                <c:pt idx="24393">
                  <c:v>459.18439999999998</c:v>
                </c:pt>
                <c:pt idx="24394">
                  <c:v>459.1866</c:v>
                </c:pt>
                <c:pt idx="24395">
                  <c:v>459.18720000000002</c:v>
                </c:pt>
                <c:pt idx="24396">
                  <c:v>459.18799999999999</c:v>
                </c:pt>
                <c:pt idx="24397">
                  <c:v>459.18939999999998</c:v>
                </c:pt>
                <c:pt idx="24398">
                  <c:v>459.19139999999999</c:v>
                </c:pt>
                <c:pt idx="24399">
                  <c:v>459.19260000000003</c:v>
                </c:pt>
                <c:pt idx="24400">
                  <c:v>459.19459999999998</c:v>
                </c:pt>
                <c:pt idx="24401">
                  <c:v>459.19529999999997</c:v>
                </c:pt>
                <c:pt idx="24402">
                  <c:v>459.19740000000002</c:v>
                </c:pt>
                <c:pt idx="24403">
                  <c:v>459.19779999999997</c:v>
                </c:pt>
                <c:pt idx="24404">
                  <c:v>459.19959999999998</c:v>
                </c:pt>
                <c:pt idx="24405">
                  <c:v>459.20190000000002</c:v>
                </c:pt>
                <c:pt idx="24406">
                  <c:v>459.20280000000002</c:v>
                </c:pt>
                <c:pt idx="24407">
                  <c:v>459.20260000000002</c:v>
                </c:pt>
                <c:pt idx="24408">
                  <c:v>459.20499999999998</c:v>
                </c:pt>
                <c:pt idx="24409">
                  <c:v>459.2072</c:v>
                </c:pt>
                <c:pt idx="24410">
                  <c:v>459.20839999999998</c:v>
                </c:pt>
                <c:pt idx="24411">
                  <c:v>459.20819999999998</c:v>
                </c:pt>
                <c:pt idx="24412">
                  <c:v>459.20979999999997</c:v>
                </c:pt>
                <c:pt idx="24413">
                  <c:v>459.21039999999999</c:v>
                </c:pt>
                <c:pt idx="24414">
                  <c:v>459.2131</c:v>
                </c:pt>
                <c:pt idx="24415">
                  <c:v>459.21420000000001</c:v>
                </c:pt>
                <c:pt idx="24416">
                  <c:v>459.21620000000001</c:v>
                </c:pt>
                <c:pt idx="24417">
                  <c:v>459.21859999999998</c:v>
                </c:pt>
                <c:pt idx="24418">
                  <c:v>459.22019999999998</c:v>
                </c:pt>
                <c:pt idx="24419">
                  <c:v>459.22140000000002</c:v>
                </c:pt>
                <c:pt idx="24420">
                  <c:v>459.22280000000001</c:v>
                </c:pt>
                <c:pt idx="24421">
                  <c:v>459.22340000000003</c:v>
                </c:pt>
                <c:pt idx="24422">
                  <c:v>459.22500000000002</c:v>
                </c:pt>
                <c:pt idx="24423">
                  <c:v>459.22719999999998</c:v>
                </c:pt>
                <c:pt idx="24424">
                  <c:v>459.22699999999998</c:v>
                </c:pt>
                <c:pt idx="24425">
                  <c:v>459.23009999999999</c:v>
                </c:pt>
                <c:pt idx="24426">
                  <c:v>459.2312</c:v>
                </c:pt>
                <c:pt idx="24427">
                  <c:v>459.23160000000001</c:v>
                </c:pt>
                <c:pt idx="24428">
                  <c:v>459.23200000000003</c:v>
                </c:pt>
                <c:pt idx="24429">
                  <c:v>459.23250000000002</c:v>
                </c:pt>
                <c:pt idx="24430">
                  <c:v>459.23320000000001</c:v>
                </c:pt>
                <c:pt idx="24431">
                  <c:v>459.23419999999999</c:v>
                </c:pt>
                <c:pt idx="24432">
                  <c:v>459.23610000000002</c:v>
                </c:pt>
                <c:pt idx="24433">
                  <c:v>459.238</c:v>
                </c:pt>
                <c:pt idx="24434">
                  <c:v>459.24040000000002</c:v>
                </c:pt>
                <c:pt idx="24435">
                  <c:v>459.24279999999999</c:v>
                </c:pt>
                <c:pt idx="24436">
                  <c:v>459.24540000000002</c:v>
                </c:pt>
                <c:pt idx="24437">
                  <c:v>459.24779999999998</c:v>
                </c:pt>
                <c:pt idx="24438">
                  <c:v>459.25150000000002</c:v>
                </c:pt>
                <c:pt idx="24439">
                  <c:v>459.25409999999999</c:v>
                </c:pt>
                <c:pt idx="24440">
                  <c:v>459.25819999999999</c:v>
                </c:pt>
                <c:pt idx="24441">
                  <c:v>459.26260000000002</c:v>
                </c:pt>
                <c:pt idx="24442">
                  <c:v>459.26580000000001</c:v>
                </c:pt>
                <c:pt idx="24443">
                  <c:v>459.27109999999999</c:v>
                </c:pt>
                <c:pt idx="24444">
                  <c:v>459.27620000000002</c:v>
                </c:pt>
                <c:pt idx="24445">
                  <c:v>459.27850000000001</c:v>
                </c:pt>
                <c:pt idx="24446">
                  <c:v>459.28250000000003</c:v>
                </c:pt>
                <c:pt idx="24447">
                  <c:v>459.28660000000002</c:v>
                </c:pt>
                <c:pt idx="24448">
                  <c:v>459.29</c:v>
                </c:pt>
                <c:pt idx="24449">
                  <c:v>459.2944</c:v>
                </c:pt>
                <c:pt idx="24450">
                  <c:v>459.29820000000001</c:v>
                </c:pt>
                <c:pt idx="24451">
                  <c:v>459.30220000000003</c:v>
                </c:pt>
                <c:pt idx="24452">
                  <c:v>459.30430000000001</c:v>
                </c:pt>
                <c:pt idx="24453">
                  <c:v>459.30779999999999</c:v>
                </c:pt>
                <c:pt idx="24454">
                  <c:v>459.30849999999998</c:v>
                </c:pt>
                <c:pt idx="24455">
                  <c:v>459.31400000000002</c:v>
                </c:pt>
                <c:pt idx="24456">
                  <c:v>459.31540000000001</c:v>
                </c:pt>
                <c:pt idx="24457">
                  <c:v>459.31830000000002</c:v>
                </c:pt>
                <c:pt idx="24458">
                  <c:v>459.31830000000002</c:v>
                </c:pt>
                <c:pt idx="24459">
                  <c:v>459.32060000000001</c:v>
                </c:pt>
                <c:pt idx="24460">
                  <c:v>459.32240000000002</c:v>
                </c:pt>
                <c:pt idx="24461">
                  <c:v>459.32499999999999</c:v>
                </c:pt>
                <c:pt idx="24462">
                  <c:v>459.32499999999999</c:v>
                </c:pt>
                <c:pt idx="24463">
                  <c:v>459.32909999999998</c:v>
                </c:pt>
                <c:pt idx="24464">
                  <c:v>459.32889999999998</c:v>
                </c:pt>
                <c:pt idx="24465">
                  <c:v>459.3304</c:v>
                </c:pt>
                <c:pt idx="24466">
                  <c:v>459.33179999999999</c:v>
                </c:pt>
                <c:pt idx="24467">
                  <c:v>459.33339999999998</c:v>
                </c:pt>
                <c:pt idx="24468">
                  <c:v>459.334</c:v>
                </c:pt>
                <c:pt idx="24469">
                  <c:v>459.33589999999998</c:v>
                </c:pt>
                <c:pt idx="24470">
                  <c:v>459.33519999999999</c:v>
                </c:pt>
                <c:pt idx="24471">
                  <c:v>459.33499999999998</c:v>
                </c:pt>
                <c:pt idx="24472">
                  <c:v>459.33640000000003</c:v>
                </c:pt>
                <c:pt idx="24473">
                  <c:v>459.33760000000001</c:v>
                </c:pt>
                <c:pt idx="24474">
                  <c:v>459.34089999999998</c:v>
                </c:pt>
                <c:pt idx="24475">
                  <c:v>459.34059999999999</c:v>
                </c:pt>
                <c:pt idx="24476">
                  <c:v>459.3424</c:v>
                </c:pt>
                <c:pt idx="24477">
                  <c:v>459.3433</c:v>
                </c:pt>
                <c:pt idx="24478">
                  <c:v>459.34249999999997</c:v>
                </c:pt>
                <c:pt idx="24479">
                  <c:v>459.34519999999998</c:v>
                </c:pt>
                <c:pt idx="24480">
                  <c:v>459.34660000000002</c:v>
                </c:pt>
                <c:pt idx="24481">
                  <c:v>459.34980000000002</c:v>
                </c:pt>
                <c:pt idx="24482">
                  <c:v>459.35109999999997</c:v>
                </c:pt>
                <c:pt idx="24483">
                  <c:v>459.35329999999999</c:v>
                </c:pt>
                <c:pt idx="24484">
                  <c:v>459.35480000000001</c:v>
                </c:pt>
                <c:pt idx="24485">
                  <c:v>459.3562</c:v>
                </c:pt>
                <c:pt idx="24486">
                  <c:v>459.358</c:v>
                </c:pt>
                <c:pt idx="24487">
                  <c:v>459.35910000000001</c:v>
                </c:pt>
                <c:pt idx="24488">
                  <c:v>459.36200000000002</c:v>
                </c:pt>
                <c:pt idx="24489">
                  <c:v>459.36239999999998</c:v>
                </c:pt>
                <c:pt idx="24490">
                  <c:v>459.3648</c:v>
                </c:pt>
                <c:pt idx="24491">
                  <c:v>459.36559999999997</c:v>
                </c:pt>
                <c:pt idx="24492">
                  <c:v>459.36799999999999</c:v>
                </c:pt>
                <c:pt idx="24493">
                  <c:v>459.3682</c:v>
                </c:pt>
                <c:pt idx="24494">
                  <c:v>459.36930000000001</c:v>
                </c:pt>
                <c:pt idx="24495">
                  <c:v>459.37090000000001</c:v>
                </c:pt>
                <c:pt idx="24496">
                  <c:v>459.37360000000001</c:v>
                </c:pt>
                <c:pt idx="24497">
                  <c:v>459.37459999999999</c:v>
                </c:pt>
                <c:pt idx="24498">
                  <c:v>459.37540000000001</c:v>
                </c:pt>
                <c:pt idx="24499">
                  <c:v>459.37740000000002</c:v>
                </c:pt>
                <c:pt idx="24500">
                  <c:v>459.37779999999998</c:v>
                </c:pt>
                <c:pt idx="24501">
                  <c:v>459.3784</c:v>
                </c:pt>
                <c:pt idx="24502">
                  <c:v>459.38</c:v>
                </c:pt>
                <c:pt idx="24503">
                  <c:v>459.37959999999998</c:v>
                </c:pt>
                <c:pt idx="24504">
                  <c:v>459.38240000000002</c:v>
                </c:pt>
                <c:pt idx="24505">
                  <c:v>459.38240000000002</c:v>
                </c:pt>
                <c:pt idx="24506">
                  <c:v>459.38459999999998</c:v>
                </c:pt>
                <c:pt idx="24507">
                  <c:v>459.38619999999997</c:v>
                </c:pt>
                <c:pt idx="24508">
                  <c:v>459.38720000000001</c:v>
                </c:pt>
                <c:pt idx="24509">
                  <c:v>459.38839999999999</c:v>
                </c:pt>
                <c:pt idx="24510">
                  <c:v>459.3886</c:v>
                </c:pt>
                <c:pt idx="24511">
                  <c:v>459.39120000000003</c:v>
                </c:pt>
                <c:pt idx="24512">
                  <c:v>459.3922</c:v>
                </c:pt>
                <c:pt idx="24513">
                  <c:v>459.39260000000002</c:v>
                </c:pt>
                <c:pt idx="24514">
                  <c:v>459.39339999999999</c:v>
                </c:pt>
                <c:pt idx="24515">
                  <c:v>459.39569999999998</c:v>
                </c:pt>
                <c:pt idx="24516">
                  <c:v>459.39499999999998</c:v>
                </c:pt>
                <c:pt idx="24517">
                  <c:v>459.39569999999998</c:v>
                </c:pt>
                <c:pt idx="24518">
                  <c:v>459.39830000000001</c:v>
                </c:pt>
                <c:pt idx="24519">
                  <c:v>459.39800000000002</c:v>
                </c:pt>
                <c:pt idx="24520">
                  <c:v>459.39960000000002</c:v>
                </c:pt>
                <c:pt idx="24521">
                  <c:v>459.40039999999999</c:v>
                </c:pt>
                <c:pt idx="24522">
                  <c:v>459.40140000000002</c:v>
                </c:pt>
                <c:pt idx="24523">
                  <c:v>459.40300000000002</c:v>
                </c:pt>
                <c:pt idx="24524">
                  <c:v>459.40539999999999</c:v>
                </c:pt>
                <c:pt idx="24525">
                  <c:v>459.40629999999999</c:v>
                </c:pt>
                <c:pt idx="24526">
                  <c:v>459.4074</c:v>
                </c:pt>
                <c:pt idx="24527">
                  <c:v>459.41059999999999</c:v>
                </c:pt>
                <c:pt idx="24528">
                  <c:v>459.41079999999999</c:v>
                </c:pt>
                <c:pt idx="24529">
                  <c:v>459.4119</c:v>
                </c:pt>
                <c:pt idx="24530">
                  <c:v>459.41390000000001</c:v>
                </c:pt>
                <c:pt idx="24531">
                  <c:v>459.41559999999998</c:v>
                </c:pt>
                <c:pt idx="24532">
                  <c:v>459.41609999999997</c:v>
                </c:pt>
                <c:pt idx="24533">
                  <c:v>459.41759999999999</c:v>
                </c:pt>
                <c:pt idx="24534">
                  <c:v>459.41930000000002</c:v>
                </c:pt>
                <c:pt idx="24535">
                  <c:v>459.42149999999998</c:v>
                </c:pt>
                <c:pt idx="24536">
                  <c:v>459.42340000000002</c:v>
                </c:pt>
                <c:pt idx="24537">
                  <c:v>459.42419999999998</c:v>
                </c:pt>
                <c:pt idx="24538">
                  <c:v>459.42579999999998</c:v>
                </c:pt>
                <c:pt idx="24539">
                  <c:v>459.42829999999998</c:v>
                </c:pt>
                <c:pt idx="24540">
                  <c:v>459.42739999999998</c:v>
                </c:pt>
                <c:pt idx="24541">
                  <c:v>459.428</c:v>
                </c:pt>
                <c:pt idx="24542">
                  <c:v>459.43119999999999</c:v>
                </c:pt>
                <c:pt idx="24543">
                  <c:v>459.43020000000001</c:v>
                </c:pt>
                <c:pt idx="24544">
                  <c:v>459.43110000000001</c:v>
                </c:pt>
                <c:pt idx="24545">
                  <c:v>459.4341</c:v>
                </c:pt>
                <c:pt idx="24546">
                  <c:v>459.4348</c:v>
                </c:pt>
                <c:pt idx="24547">
                  <c:v>459.43560000000002</c:v>
                </c:pt>
                <c:pt idx="24548">
                  <c:v>459.43599999999998</c:v>
                </c:pt>
                <c:pt idx="24549">
                  <c:v>459.43740000000003</c:v>
                </c:pt>
                <c:pt idx="24550">
                  <c:v>459.43979999999999</c:v>
                </c:pt>
                <c:pt idx="24551">
                  <c:v>459.44119999999998</c:v>
                </c:pt>
                <c:pt idx="24552">
                  <c:v>459.4425</c:v>
                </c:pt>
                <c:pt idx="24553">
                  <c:v>459.4434</c:v>
                </c:pt>
                <c:pt idx="24554">
                  <c:v>459.44540000000001</c:v>
                </c:pt>
                <c:pt idx="24555">
                  <c:v>459.44639999999998</c:v>
                </c:pt>
                <c:pt idx="24556">
                  <c:v>459.44799999999998</c:v>
                </c:pt>
                <c:pt idx="24557">
                  <c:v>459.4502</c:v>
                </c:pt>
                <c:pt idx="24558">
                  <c:v>459.45030000000003</c:v>
                </c:pt>
                <c:pt idx="24559">
                  <c:v>459.45249999999999</c:v>
                </c:pt>
                <c:pt idx="24560">
                  <c:v>459.45400000000001</c:v>
                </c:pt>
                <c:pt idx="24561">
                  <c:v>459.45499999999998</c:v>
                </c:pt>
                <c:pt idx="24562">
                  <c:v>459.45600000000002</c:v>
                </c:pt>
                <c:pt idx="24563">
                  <c:v>459.45679999999999</c:v>
                </c:pt>
                <c:pt idx="24564">
                  <c:v>459.4572</c:v>
                </c:pt>
                <c:pt idx="24565">
                  <c:v>459.45890000000003</c:v>
                </c:pt>
                <c:pt idx="24566">
                  <c:v>459.46</c:v>
                </c:pt>
                <c:pt idx="24567">
                  <c:v>459.4606</c:v>
                </c:pt>
                <c:pt idx="24568">
                  <c:v>459.4622</c:v>
                </c:pt>
                <c:pt idx="24569">
                  <c:v>459.46300000000002</c:v>
                </c:pt>
                <c:pt idx="24570">
                  <c:v>459.46480000000003</c:v>
                </c:pt>
                <c:pt idx="24571">
                  <c:v>459.46600000000001</c:v>
                </c:pt>
                <c:pt idx="24572">
                  <c:v>459.46780000000001</c:v>
                </c:pt>
                <c:pt idx="24573">
                  <c:v>459.46699999999998</c:v>
                </c:pt>
                <c:pt idx="24574">
                  <c:v>459.4683</c:v>
                </c:pt>
                <c:pt idx="24575">
                  <c:v>459.47179999999997</c:v>
                </c:pt>
                <c:pt idx="24576">
                  <c:v>459.47399999999999</c:v>
                </c:pt>
                <c:pt idx="24577">
                  <c:v>459.47469999999998</c:v>
                </c:pt>
                <c:pt idx="24578">
                  <c:v>459.47460000000001</c:v>
                </c:pt>
                <c:pt idx="24579">
                  <c:v>459.47500000000002</c:v>
                </c:pt>
                <c:pt idx="24580">
                  <c:v>459.47609999999997</c:v>
                </c:pt>
                <c:pt idx="24581">
                  <c:v>459.47660000000002</c:v>
                </c:pt>
                <c:pt idx="24582">
                  <c:v>459.47969999999998</c:v>
                </c:pt>
                <c:pt idx="24583">
                  <c:v>459.47980000000001</c:v>
                </c:pt>
                <c:pt idx="24584">
                  <c:v>459.48200000000003</c:v>
                </c:pt>
                <c:pt idx="24585">
                  <c:v>459.4828</c:v>
                </c:pt>
                <c:pt idx="24586">
                  <c:v>459.48320000000001</c:v>
                </c:pt>
                <c:pt idx="24587">
                  <c:v>459.48439999999999</c:v>
                </c:pt>
                <c:pt idx="24588">
                  <c:v>459.48379999999997</c:v>
                </c:pt>
                <c:pt idx="24589">
                  <c:v>459.48579999999998</c:v>
                </c:pt>
                <c:pt idx="24590">
                  <c:v>459.48840000000001</c:v>
                </c:pt>
                <c:pt idx="24591">
                  <c:v>459.4898</c:v>
                </c:pt>
                <c:pt idx="24592">
                  <c:v>459.49029999999999</c:v>
                </c:pt>
                <c:pt idx="24593">
                  <c:v>459.49119999999999</c:v>
                </c:pt>
                <c:pt idx="24594">
                  <c:v>459.49200000000002</c:v>
                </c:pt>
                <c:pt idx="24595">
                  <c:v>459.4932</c:v>
                </c:pt>
                <c:pt idx="24596">
                  <c:v>459.49459999999999</c:v>
                </c:pt>
                <c:pt idx="24597">
                  <c:v>459.49590000000001</c:v>
                </c:pt>
                <c:pt idx="24598">
                  <c:v>459.49639999999999</c:v>
                </c:pt>
                <c:pt idx="24599">
                  <c:v>459.49770000000001</c:v>
                </c:pt>
                <c:pt idx="24600">
                  <c:v>459.49889999999999</c:v>
                </c:pt>
                <c:pt idx="24601">
                  <c:v>459.49959999999999</c:v>
                </c:pt>
                <c:pt idx="24602">
                  <c:v>459.50119999999998</c:v>
                </c:pt>
                <c:pt idx="24603">
                  <c:v>459.50189999999998</c:v>
                </c:pt>
                <c:pt idx="24604">
                  <c:v>459.50369999999998</c:v>
                </c:pt>
                <c:pt idx="24605">
                  <c:v>459.50330000000002</c:v>
                </c:pt>
                <c:pt idx="24606">
                  <c:v>459.50470000000001</c:v>
                </c:pt>
                <c:pt idx="24607">
                  <c:v>459.50420000000003</c:v>
                </c:pt>
                <c:pt idx="24608">
                  <c:v>459.50659999999999</c:v>
                </c:pt>
                <c:pt idx="24609">
                  <c:v>459.50779999999997</c:v>
                </c:pt>
                <c:pt idx="24610">
                  <c:v>459.50970000000001</c:v>
                </c:pt>
                <c:pt idx="24611">
                  <c:v>459.51150000000001</c:v>
                </c:pt>
                <c:pt idx="24612">
                  <c:v>459.51299999999998</c:v>
                </c:pt>
                <c:pt idx="24613">
                  <c:v>459.51429999999999</c:v>
                </c:pt>
                <c:pt idx="24614">
                  <c:v>459.51530000000002</c:v>
                </c:pt>
                <c:pt idx="24615">
                  <c:v>459.51740000000001</c:v>
                </c:pt>
                <c:pt idx="24616">
                  <c:v>459.51799999999997</c:v>
                </c:pt>
                <c:pt idx="24617">
                  <c:v>459.5206</c:v>
                </c:pt>
                <c:pt idx="24618">
                  <c:v>459.52199999999999</c:v>
                </c:pt>
                <c:pt idx="24619">
                  <c:v>459.5231</c:v>
                </c:pt>
                <c:pt idx="24620">
                  <c:v>459.52379999999999</c:v>
                </c:pt>
                <c:pt idx="24621">
                  <c:v>459.52460000000002</c:v>
                </c:pt>
                <c:pt idx="24622">
                  <c:v>459.52589999999998</c:v>
                </c:pt>
                <c:pt idx="24623">
                  <c:v>459.52710000000002</c:v>
                </c:pt>
                <c:pt idx="24624">
                  <c:v>459.5274</c:v>
                </c:pt>
                <c:pt idx="24625">
                  <c:v>459.52929999999998</c:v>
                </c:pt>
                <c:pt idx="24626">
                  <c:v>459.52960000000002</c:v>
                </c:pt>
                <c:pt idx="24627">
                  <c:v>459.53070000000002</c:v>
                </c:pt>
                <c:pt idx="24628">
                  <c:v>459.53300000000002</c:v>
                </c:pt>
                <c:pt idx="24629">
                  <c:v>459.5326</c:v>
                </c:pt>
                <c:pt idx="24630">
                  <c:v>459.53519999999997</c:v>
                </c:pt>
                <c:pt idx="24631">
                  <c:v>459.53699999999998</c:v>
                </c:pt>
                <c:pt idx="24632">
                  <c:v>459.53890000000001</c:v>
                </c:pt>
                <c:pt idx="24633">
                  <c:v>459.54020000000003</c:v>
                </c:pt>
                <c:pt idx="24634">
                  <c:v>459.54199999999997</c:v>
                </c:pt>
                <c:pt idx="24635">
                  <c:v>459.5428</c:v>
                </c:pt>
                <c:pt idx="24636">
                  <c:v>459.54259999999999</c:v>
                </c:pt>
                <c:pt idx="24637">
                  <c:v>459.54419999999999</c:v>
                </c:pt>
                <c:pt idx="24638">
                  <c:v>459.54599999999999</c:v>
                </c:pt>
                <c:pt idx="24639">
                  <c:v>459.54669999999999</c:v>
                </c:pt>
                <c:pt idx="24640">
                  <c:v>459.54680000000002</c:v>
                </c:pt>
                <c:pt idx="24641">
                  <c:v>459.54880000000003</c:v>
                </c:pt>
                <c:pt idx="24642">
                  <c:v>459.55070000000001</c:v>
                </c:pt>
                <c:pt idx="24643">
                  <c:v>459.55180000000001</c:v>
                </c:pt>
                <c:pt idx="24644">
                  <c:v>459.55270000000002</c:v>
                </c:pt>
                <c:pt idx="24645">
                  <c:v>459.55399999999997</c:v>
                </c:pt>
                <c:pt idx="24646">
                  <c:v>459.55430000000001</c:v>
                </c:pt>
                <c:pt idx="24647">
                  <c:v>459.55560000000003</c:v>
                </c:pt>
                <c:pt idx="24648">
                  <c:v>459.55779999999999</c:v>
                </c:pt>
                <c:pt idx="24649">
                  <c:v>459.55779999999999</c:v>
                </c:pt>
                <c:pt idx="24650">
                  <c:v>459.56</c:v>
                </c:pt>
                <c:pt idx="24651">
                  <c:v>459.56</c:v>
                </c:pt>
                <c:pt idx="24652">
                  <c:v>459.56099999999998</c:v>
                </c:pt>
                <c:pt idx="24653">
                  <c:v>459.56330000000003</c:v>
                </c:pt>
                <c:pt idx="24654">
                  <c:v>459.56459999999998</c:v>
                </c:pt>
                <c:pt idx="24655">
                  <c:v>459.5652</c:v>
                </c:pt>
                <c:pt idx="24656">
                  <c:v>459.56639999999999</c:v>
                </c:pt>
                <c:pt idx="24657">
                  <c:v>459.56740000000002</c:v>
                </c:pt>
                <c:pt idx="24658">
                  <c:v>459.56779999999998</c:v>
                </c:pt>
                <c:pt idx="24659">
                  <c:v>459.56920000000002</c:v>
                </c:pt>
                <c:pt idx="24660">
                  <c:v>459.57119999999998</c:v>
                </c:pt>
                <c:pt idx="24661">
                  <c:v>459.57130000000001</c:v>
                </c:pt>
                <c:pt idx="24662">
                  <c:v>459.57260000000002</c:v>
                </c:pt>
                <c:pt idx="24663">
                  <c:v>459.57389999999998</c:v>
                </c:pt>
                <c:pt idx="24664">
                  <c:v>459.57479999999998</c:v>
                </c:pt>
                <c:pt idx="24665">
                  <c:v>459.5772</c:v>
                </c:pt>
                <c:pt idx="24666">
                  <c:v>459.57799999999997</c:v>
                </c:pt>
                <c:pt idx="24667">
                  <c:v>459.57810000000001</c:v>
                </c:pt>
                <c:pt idx="24668">
                  <c:v>459.57859999999999</c:v>
                </c:pt>
                <c:pt idx="24669">
                  <c:v>459.57940000000002</c:v>
                </c:pt>
                <c:pt idx="24670">
                  <c:v>459.58100000000002</c:v>
                </c:pt>
                <c:pt idx="24671">
                  <c:v>459.5831</c:v>
                </c:pt>
                <c:pt idx="24672">
                  <c:v>459.584</c:v>
                </c:pt>
                <c:pt idx="24673">
                  <c:v>459.58629999999999</c:v>
                </c:pt>
                <c:pt idx="24674">
                  <c:v>459.58640000000003</c:v>
                </c:pt>
                <c:pt idx="24675">
                  <c:v>459.58839999999998</c:v>
                </c:pt>
                <c:pt idx="24676">
                  <c:v>459.58929999999998</c:v>
                </c:pt>
                <c:pt idx="24677">
                  <c:v>459.59039999999999</c:v>
                </c:pt>
                <c:pt idx="24678">
                  <c:v>459.59300000000002</c:v>
                </c:pt>
                <c:pt idx="24679">
                  <c:v>459.5917</c:v>
                </c:pt>
                <c:pt idx="24680">
                  <c:v>459.59519999999998</c:v>
                </c:pt>
                <c:pt idx="24681">
                  <c:v>459.59809999999999</c:v>
                </c:pt>
                <c:pt idx="24682">
                  <c:v>459.59930000000003</c:v>
                </c:pt>
                <c:pt idx="24683">
                  <c:v>459.59780000000001</c:v>
                </c:pt>
                <c:pt idx="24684">
                  <c:v>459.59980000000002</c:v>
                </c:pt>
                <c:pt idx="24685">
                  <c:v>459.60120000000001</c:v>
                </c:pt>
                <c:pt idx="24686">
                  <c:v>459.60250000000002</c:v>
                </c:pt>
                <c:pt idx="24687">
                  <c:v>459.6037</c:v>
                </c:pt>
                <c:pt idx="24688">
                  <c:v>459.60489999999999</c:v>
                </c:pt>
                <c:pt idx="24689">
                  <c:v>459.6062</c:v>
                </c:pt>
                <c:pt idx="24690">
                  <c:v>459.60739999999998</c:v>
                </c:pt>
                <c:pt idx="24691">
                  <c:v>459.6078</c:v>
                </c:pt>
                <c:pt idx="24692">
                  <c:v>459.608</c:v>
                </c:pt>
                <c:pt idx="24693">
                  <c:v>459.60969999999998</c:v>
                </c:pt>
                <c:pt idx="24694">
                  <c:v>459.61130000000003</c:v>
                </c:pt>
                <c:pt idx="24695">
                  <c:v>459.61200000000002</c:v>
                </c:pt>
                <c:pt idx="24696">
                  <c:v>459.61259999999999</c:v>
                </c:pt>
                <c:pt idx="24697">
                  <c:v>459.61450000000002</c:v>
                </c:pt>
                <c:pt idx="24698">
                  <c:v>459.61559999999997</c:v>
                </c:pt>
                <c:pt idx="24699">
                  <c:v>459.61700000000002</c:v>
                </c:pt>
                <c:pt idx="24700">
                  <c:v>459.61720000000003</c:v>
                </c:pt>
                <c:pt idx="24701">
                  <c:v>459.61959999999999</c:v>
                </c:pt>
                <c:pt idx="24702">
                  <c:v>459.61900000000003</c:v>
                </c:pt>
                <c:pt idx="24703">
                  <c:v>459.62110000000001</c:v>
                </c:pt>
                <c:pt idx="24704">
                  <c:v>459.62189999999998</c:v>
                </c:pt>
                <c:pt idx="24705">
                  <c:v>459.62200000000001</c:v>
                </c:pt>
                <c:pt idx="24706">
                  <c:v>459.62290000000002</c:v>
                </c:pt>
                <c:pt idx="24707">
                  <c:v>459.6234</c:v>
                </c:pt>
                <c:pt idx="24708">
                  <c:v>459.62459999999999</c:v>
                </c:pt>
                <c:pt idx="24709">
                  <c:v>459.62479999999999</c:v>
                </c:pt>
                <c:pt idx="24710">
                  <c:v>459.62520000000001</c:v>
                </c:pt>
                <c:pt idx="24711">
                  <c:v>459.62599999999998</c:v>
                </c:pt>
                <c:pt idx="24712">
                  <c:v>459.62700000000001</c:v>
                </c:pt>
                <c:pt idx="24713">
                  <c:v>459.63</c:v>
                </c:pt>
                <c:pt idx="24714">
                  <c:v>459.63099999999997</c:v>
                </c:pt>
                <c:pt idx="24715">
                  <c:v>459.63279999999997</c:v>
                </c:pt>
                <c:pt idx="24716">
                  <c:v>459.63380000000001</c:v>
                </c:pt>
                <c:pt idx="24717">
                  <c:v>459.63470000000001</c:v>
                </c:pt>
                <c:pt idx="24718">
                  <c:v>459.6361</c:v>
                </c:pt>
                <c:pt idx="24719">
                  <c:v>459.637</c:v>
                </c:pt>
                <c:pt idx="24720">
                  <c:v>459.63839999999999</c:v>
                </c:pt>
                <c:pt idx="24721">
                  <c:v>459.63959999999997</c:v>
                </c:pt>
                <c:pt idx="24722">
                  <c:v>459.64159999999998</c:v>
                </c:pt>
                <c:pt idx="24723">
                  <c:v>459.64139999999998</c:v>
                </c:pt>
                <c:pt idx="24724">
                  <c:v>459.64260000000002</c:v>
                </c:pt>
                <c:pt idx="24725">
                  <c:v>459.64350000000002</c:v>
                </c:pt>
                <c:pt idx="24726">
                  <c:v>459.64499999999998</c:v>
                </c:pt>
                <c:pt idx="24727">
                  <c:v>459.64600000000002</c:v>
                </c:pt>
                <c:pt idx="24728">
                  <c:v>459.64789999999999</c:v>
                </c:pt>
                <c:pt idx="24729">
                  <c:v>459.6481</c:v>
                </c:pt>
                <c:pt idx="24730">
                  <c:v>459.65100000000001</c:v>
                </c:pt>
                <c:pt idx="24731">
                  <c:v>459.65140000000002</c:v>
                </c:pt>
                <c:pt idx="24732">
                  <c:v>459.65219999999999</c:v>
                </c:pt>
                <c:pt idx="24733">
                  <c:v>459.65379999999999</c:v>
                </c:pt>
                <c:pt idx="24734">
                  <c:v>459.65539999999999</c:v>
                </c:pt>
                <c:pt idx="24735">
                  <c:v>459.65620000000001</c:v>
                </c:pt>
                <c:pt idx="24736">
                  <c:v>459.65780000000001</c:v>
                </c:pt>
                <c:pt idx="24737">
                  <c:v>459.65780000000001</c:v>
                </c:pt>
                <c:pt idx="24738">
                  <c:v>459.65910000000002</c:v>
                </c:pt>
                <c:pt idx="24739">
                  <c:v>459.66120000000001</c:v>
                </c:pt>
                <c:pt idx="24740">
                  <c:v>459.66239999999999</c:v>
                </c:pt>
                <c:pt idx="24741">
                  <c:v>459.6628</c:v>
                </c:pt>
                <c:pt idx="24742">
                  <c:v>459.66520000000003</c:v>
                </c:pt>
                <c:pt idx="24743">
                  <c:v>459.66579999999999</c:v>
                </c:pt>
                <c:pt idx="24744">
                  <c:v>459.66660000000002</c:v>
                </c:pt>
                <c:pt idx="24745">
                  <c:v>459.66759999999999</c:v>
                </c:pt>
                <c:pt idx="24746">
                  <c:v>459.66899999999998</c:v>
                </c:pt>
                <c:pt idx="24747">
                  <c:v>459.67039999999997</c:v>
                </c:pt>
                <c:pt idx="24748">
                  <c:v>459.67039999999997</c:v>
                </c:pt>
                <c:pt idx="24749">
                  <c:v>459.67219999999998</c:v>
                </c:pt>
                <c:pt idx="24750">
                  <c:v>459.6728</c:v>
                </c:pt>
                <c:pt idx="24751">
                  <c:v>459.67579999999998</c:v>
                </c:pt>
                <c:pt idx="24752">
                  <c:v>459.6764</c:v>
                </c:pt>
                <c:pt idx="24753">
                  <c:v>459.67779999999999</c:v>
                </c:pt>
                <c:pt idx="24754">
                  <c:v>459.67880000000002</c:v>
                </c:pt>
                <c:pt idx="24755">
                  <c:v>459.67959999999999</c:v>
                </c:pt>
                <c:pt idx="24756">
                  <c:v>459.68110000000001</c:v>
                </c:pt>
                <c:pt idx="24757">
                  <c:v>459.68220000000002</c:v>
                </c:pt>
                <c:pt idx="24758">
                  <c:v>459.68200000000002</c:v>
                </c:pt>
                <c:pt idx="24759">
                  <c:v>459.68200000000002</c:v>
                </c:pt>
                <c:pt idx="24760">
                  <c:v>459.68400000000003</c:v>
                </c:pt>
                <c:pt idx="24761">
                  <c:v>459.68529999999998</c:v>
                </c:pt>
                <c:pt idx="24762">
                  <c:v>459.68610000000001</c:v>
                </c:pt>
                <c:pt idx="24763">
                  <c:v>459.68759999999997</c:v>
                </c:pt>
                <c:pt idx="24764">
                  <c:v>459.6866</c:v>
                </c:pt>
                <c:pt idx="24765">
                  <c:v>459.68729999999999</c:v>
                </c:pt>
                <c:pt idx="24766">
                  <c:v>459.68819999999999</c:v>
                </c:pt>
                <c:pt idx="24767">
                  <c:v>459.68979999999999</c:v>
                </c:pt>
                <c:pt idx="24768">
                  <c:v>459.69069999999999</c:v>
                </c:pt>
                <c:pt idx="24769">
                  <c:v>459.69119999999998</c:v>
                </c:pt>
                <c:pt idx="24770">
                  <c:v>459.69260000000003</c:v>
                </c:pt>
                <c:pt idx="24771">
                  <c:v>459.69260000000003</c:v>
                </c:pt>
                <c:pt idx="24772">
                  <c:v>459.69400000000002</c:v>
                </c:pt>
                <c:pt idx="24773">
                  <c:v>459.69479999999999</c:v>
                </c:pt>
                <c:pt idx="24774">
                  <c:v>459.69560000000001</c:v>
                </c:pt>
                <c:pt idx="24775">
                  <c:v>459.69720000000001</c:v>
                </c:pt>
                <c:pt idx="24776">
                  <c:v>459.69880000000001</c:v>
                </c:pt>
                <c:pt idx="24777">
                  <c:v>459.7011</c:v>
                </c:pt>
                <c:pt idx="24778">
                  <c:v>459.70280000000002</c:v>
                </c:pt>
                <c:pt idx="24779">
                  <c:v>459.70409999999998</c:v>
                </c:pt>
                <c:pt idx="24780">
                  <c:v>459.7045</c:v>
                </c:pt>
                <c:pt idx="24781">
                  <c:v>459.70499999999998</c:v>
                </c:pt>
                <c:pt idx="24782">
                  <c:v>459.70589999999999</c:v>
                </c:pt>
                <c:pt idx="24783">
                  <c:v>459.70839999999998</c:v>
                </c:pt>
                <c:pt idx="24784">
                  <c:v>459.70960000000002</c:v>
                </c:pt>
                <c:pt idx="24785">
                  <c:v>459.70859999999999</c:v>
                </c:pt>
                <c:pt idx="24786">
                  <c:v>459.71</c:v>
                </c:pt>
                <c:pt idx="24787">
                  <c:v>459.7122</c:v>
                </c:pt>
                <c:pt idx="24788">
                  <c:v>459.71260000000001</c:v>
                </c:pt>
                <c:pt idx="24789">
                  <c:v>459.71429999999998</c:v>
                </c:pt>
                <c:pt idx="24790">
                  <c:v>459.71460000000002</c:v>
                </c:pt>
                <c:pt idx="24791">
                  <c:v>459.71480000000003</c:v>
                </c:pt>
                <c:pt idx="24792">
                  <c:v>459.71600000000001</c:v>
                </c:pt>
                <c:pt idx="24793">
                  <c:v>459.71719999999999</c:v>
                </c:pt>
                <c:pt idx="24794">
                  <c:v>459.7192</c:v>
                </c:pt>
                <c:pt idx="24795">
                  <c:v>459.71940000000001</c:v>
                </c:pt>
                <c:pt idx="24796">
                  <c:v>459.72199999999998</c:v>
                </c:pt>
                <c:pt idx="24797">
                  <c:v>459.72239999999999</c:v>
                </c:pt>
                <c:pt idx="24798">
                  <c:v>459.72309999999999</c:v>
                </c:pt>
                <c:pt idx="24799">
                  <c:v>459.72329999999999</c:v>
                </c:pt>
                <c:pt idx="24800">
                  <c:v>459.7244</c:v>
                </c:pt>
                <c:pt idx="24801">
                  <c:v>459.72460000000001</c:v>
                </c:pt>
                <c:pt idx="24802">
                  <c:v>459.726</c:v>
                </c:pt>
                <c:pt idx="24803">
                  <c:v>459.72789999999998</c:v>
                </c:pt>
                <c:pt idx="24804">
                  <c:v>459.7287</c:v>
                </c:pt>
                <c:pt idx="24805">
                  <c:v>459.73059999999998</c:v>
                </c:pt>
                <c:pt idx="24806">
                  <c:v>459.73360000000002</c:v>
                </c:pt>
                <c:pt idx="24807">
                  <c:v>459.733</c:v>
                </c:pt>
                <c:pt idx="24808">
                  <c:v>459.73520000000002</c:v>
                </c:pt>
                <c:pt idx="24809">
                  <c:v>459.73500000000001</c:v>
                </c:pt>
                <c:pt idx="24810">
                  <c:v>459.73610000000002</c:v>
                </c:pt>
                <c:pt idx="24811">
                  <c:v>459.7371</c:v>
                </c:pt>
                <c:pt idx="24812">
                  <c:v>459.73739999999998</c:v>
                </c:pt>
                <c:pt idx="24813">
                  <c:v>459.7389</c:v>
                </c:pt>
                <c:pt idx="24814">
                  <c:v>459.7396</c:v>
                </c:pt>
                <c:pt idx="24815">
                  <c:v>459.74099999999999</c:v>
                </c:pt>
                <c:pt idx="24816">
                  <c:v>459.74160000000001</c:v>
                </c:pt>
                <c:pt idx="24817">
                  <c:v>459.74160000000001</c:v>
                </c:pt>
                <c:pt idx="24818">
                  <c:v>459.74450000000002</c:v>
                </c:pt>
                <c:pt idx="24819">
                  <c:v>459.74470000000002</c:v>
                </c:pt>
                <c:pt idx="24820">
                  <c:v>459.74669999999998</c:v>
                </c:pt>
                <c:pt idx="24821">
                  <c:v>459.74720000000002</c:v>
                </c:pt>
                <c:pt idx="24822">
                  <c:v>459.75</c:v>
                </c:pt>
                <c:pt idx="24823">
                  <c:v>459.75060000000002</c:v>
                </c:pt>
                <c:pt idx="24824">
                  <c:v>459.75220000000002</c:v>
                </c:pt>
                <c:pt idx="24825">
                  <c:v>459.75319999999999</c:v>
                </c:pt>
                <c:pt idx="24826">
                  <c:v>459.75389999999999</c:v>
                </c:pt>
                <c:pt idx="24827">
                  <c:v>459.75560000000002</c:v>
                </c:pt>
                <c:pt idx="24828">
                  <c:v>459.75529999999998</c:v>
                </c:pt>
                <c:pt idx="24829">
                  <c:v>459.75599999999997</c:v>
                </c:pt>
                <c:pt idx="24830">
                  <c:v>459.75799999999998</c:v>
                </c:pt>
                <c:pt idx="24831">
                  <c:v>459.75920000000002</c:v>
                </c:pt>
                <c:pt idx="24832">
                  <c:v>459.76100000000002</c:v>
                </c:pt>
                <c:pt idx="24833">
                  <c:v>459.76260000000002</c:v>
                </c:pt>
                <c:pt idx="24834">
                  <c:v>459.76389999999998</c:v>
                </c:pt>
                <c:pt idx="24835">
                  <c:v>459.76350000000002</c:v>
                </c:pt>
                <c:pt idx="24836">
                  <c:v>459.76560000000001</c:v>
                </c:pt>
                <c:pt idx="24837">
                  <c:v>459.767</c:v>
                </c:pt>
                <c:pt idx="24838">
                  <c:v>459.7672</c:v>
                </c:pt>
                <c:pt idx="24839">
                  <c:v>459.76780000000002</c:v>
                </c:pt>
                <c:pt idx="24840">
                  <c:v>459.7704</c:v>
                </c:pt>
                <c:pt idx="24841">
                  <c:v>459.7704</c:v>
                </c:pt>
                <c:pt idx="24842">
                  <c:v>459.77140000000003</c:v>
                </c:pt>
                <c:pt idx="24843">
                  <c:v>459.77350000000001</c:v>
                </c:pt>
                <c:pt idx="24844">
                  <c:v>459.77359999999999</c:v>
                </c:pt>
                <c:pt idx="24845">
                  <c:v>459.77339999999998</c:v>
                </c:pt>
                <c:pt idx="24846">
                  <c:v>459.77339999999998</c:v>
                </c:pt>
                <c:pt idx="24847">
                  <c:v>459.77600000000001</c:v>
                </c:pt>
                <c:pt idx="24848">
                  <c:v>459.77659999999997</c:v>
                </c:pt>
                <c:pt idx="24849">
                  <c:v>459.77749999999997</c:v>
                </c:pt>
                <c:pt idx="24850">
                  <c:v>459.7783</c:v>
                </c:pt>
                <c:pt idx="24851">
                  <c:v>459.7792</c:v>
                </c:pt>
                <c:pt idx="24852">
                  <c:v>459.7824</c:v>
                </c:pt>
                <c:pt idx="24853">
                  <c:v>459.78160000000003</c:v>
                </c:pt>
                <c:pt idx="24854">
                  <c:v>459.78199999999998</c:v>
                </c:pt>
                <c:pt idx="24855">
                  <c:v>459.78429999999997</c:v>
                </c:pt>
                <c:pt idx="24856">
                  <c:v>459.7842</c:v>
                </c:pt>
                <c:pt idx="24857">
                  <c:v>459.78570000000002</c:v>
                </c:pt>
                <c:pt idx="24858">
                  <c:v>459.78640000000001</c:v>
                </c:pt>
                <c:pt idx="24859">
                  <c:v>459.78840000000002</c:v>
                </c:pt>
                <c:pt idx="24860">
                  <c:v>459.78899999999999</c:v>
                </c:pt>
                <c:pt idx="24861">
                  <c:v>459.78949999999998</c:v>
                </c:pt>
                <c:pt idx="24862">
                  <c:v>459.79160000000002</c:v>
                </c:pt>
                <c:pt idx="24863">
                  <c:v>459.79259999999999</c:v>
                </c:pt>
                <c:pt idx="24864">
                  <c:v>459.7928</c:v>
                </c:pt>
                <c:pt idx="24865">
                  <c:v>459.79520000000002</c:v>
                </c:pt>
                <c:pt idx="24866">
                  <c:v>459.79629999999997</c:v>
                </c:pt>
                <c:pt idx="24867">
                  <c:v>459.79660000000001</c:v>
                </c:pt>
                <c:pt idx="24868">
                  <c:v>459.79759999999999</c:v>
                </c:pt>
                <c:pt idx="24869">
                  <c:v>459.79860000000002</c:v>
                </c:pt>
                <c:pt idx="24870">
                  <c:v>459.7989</c:v>
                </c:pt>
                <c:pt idx="24871">
                  <c:v>459.79809999999998</c:v>
                </c:pt>
                <c:pt idx="24872">
                  <c:v>459.80040000000002</c:v>
                </c:pt>
                <c:pt idx="24873">
                  <c:v>459.80130000000003</c:v>
                </c:pt>
                <c:pt idx="24874">
                  <c:v>459.80110000000002</c:v>
                </c:pt>
                <c:pt idx="24875">
                  <c:v>459.80239999999998</c:v>
                </c:pt>
                <c:pt idx="24876">
                  <c:v>459.80279999999999</c:v>
                </c:pt>
                <c:pt idx="24877">
                  <c:v>459.80349999999999</c:v>
                </c:pt>
                <c:pt idx="24878">
                  <c:v>459.80540000000002</c:v>
                </c:pt>
                <c:pt idx="24879">
                  <c:v>459.8057</c:v>
                </c:pt>
                <c:pt idx="24880">
                  <c:v>459.80630000000002</c:v>
                </c:pt>
                <c:pt idx="24881">
                  <c:v>459.80739999999997</c:v>
                </c:pt>
                <c:pt idx="24882">
                  <c:v>459.80840000000001</c:v>
                </c:pt>
                <c:pt idx="24883">
                  <c:v>459.80970000000002</c:v>
                </c:pt>
                <c:pt idx="24884">
                  <c:v>459.81110000000001</c:v>
                </c:pt>
                <c:pt idx="24885">
                  <c:v>459.81200000000001</c:v>
                </c:pt>
                <c:pt idx="24886">
                  <c:v>459.81459999999998</c:v>
                </c:pt>
                <c:pt idx="24887">
                  <c:v>459.81470000000002</c:v>
                </c:pt>
                <c:pt idx="24888">
                  <c:v>459.815</c:v>
                </c:pt>
                <c:pt idx="24889">
                  <c:v>459.81799999999998</c:v>
                </c:pt>
                <c:pt idx="24890">
                  <c:v>459.81900000000002</c:v>
                </c:pt>
                <c:pt idx="24891">
                  <c:v>459.8211</c:v>
                </c:pt>
                <c:pt idx="24892">
                  <c:v>459.82119999999998</c:v>
                </c:pt>
                <c:pt idx="24893">
                  <c:v>459.82299999999998</c:v>
                </c:pt>
                <c:pt idx="24894">
                  <c:v>459.82389999999998</c:v>
                </c:pt>
                <c:pt idx="24895">
                  <c:v>459.82420000000002</c:v>
                </c:pt>
                <c:pt idx="24896">
                  <c:v>459.82459999999998</c:v>
                </c:pt>
                <c:pt idx="24897">
                  <c:v>459.82740000000001</c:v>
                </c:pt>
                <c:pt idx="24898">
                  <c:v>459.82760000000002</c:v>
                </c:pt>
                <c:pt idx="24899">
                  <c:v>459.82920000000001</c:v>
                </c:pt>
                <c:pt idx="24900">
                  <c:v>459.83030000000002</c:v>
                </c:pt>
                <c:pt idx="24901">
                  <c:v>459.83159999999998</c:v>
                </c:pt>
                <c:pt idx="24902">
                  <c:v>459.83260000000001</c:v>
                </c:pt>
                <c:pt idx="24903">
                  <c:v>459.8331</c:v>
                </c:pt>
                <c:pt idx="24904">
                  <c:v>459.834</c:v>
                </c:pt>
                <c:pt idx="24905">
                  <c:v>459.8347</c:v>
                </c:pt>
                <c:pt idx="24906">
                  <c:v>459.83569999999997</c:v>
                </c:pt>
                <c:pt idx="24907">
                  <c:v>459.8356</c:v>
                </c:pt>
                <c:pt idx="24908">
                  <c:v>459.83679999999998</c:v>
                </c:pt>
                <c:pt idx="24909">
                  <c:v>459.83760000000001</c:v>
                </c:pt>
                <c:pt idx="24910">
                  <c:v>459.8383</c:v>
                </c:pt>
                <c:pt idx="24911">
                  <c:v>459.84059999999999</c:v>
                </c:pt>
                <c:pt idx="24912">
                  <c:v>459.84059999999999</c:v>
                </c:pt>
                <c:pt idx="24913">
                  <c:v>459.84109999999998</c:v>
                </c:pt>
                <c:pt idx="24914">
                  <c:v>459.8426</c:v>
                </c:pt>
                <c:pt idx="24915">
                  <c:v>459.8426</c:v>
                </c:pt>
                <c:pt idx="24916">
                  <c:v>459.84480000000002</c:v>
                </c:pt>
                <c:pt idx="24917">
                  <c:v>459.84460000000001</c:v>
                </c:pt>
                <c:pt idx="24918">
                  <c:v>459.846</c:v>
                </c:pt>
                <c:pt idx="24919">
                  <c:v>459.84620000000001</c:v>
                </c:pt>
                <c:pt idx="24920">
                  <c:v>459.84690000000001</c:v>
                </c:pt>
                <c:pt idx="24921">
                  <c:v>459.84879999999998</c:v>
                </c:pt>
                <c:pt idx="24922">
                  <c:v>459.84960000000001</c:v>
                </c:pt>
                <c:pt idx="24923">
                  <c:v>459.85120000000001</c:v>
                </c:pt>
                <c:pt idx="24924">
                  <c:v>459.85230000000001</c:v>
                </c:pt>
                <c:pt idx="24925">
                  <c:v>459.85140000000001</c:v>
                </c:pt>
                <c:pt idx="24926">
                  <c:v>459.8537</c:v>
                </c:pt>
                <c:pt idx="24927">
                  <c:v>459.85520000000002</c:v>
                </c:pt>
                <c:pt idx="24928">
                  <c:v>459.85719999999998</c:v>
                </c:pt>
                <c:pt idx="24929">
                  <c:v>459.85700000000003</c:v>
                </c:pt>
                <c:pt idx="24930">
                  <c:v>459.858</c:v>
                </c:pt>
                <c:pt idx="24931">
                  <c:v>459.85879999999997</c:v>
                </c:pt>
                <c:pt idx="24932">
                  <c:v>459.85899999999998</c:v>
                </c:pt>
                <c:pt idx="24933">
                  <c:v>459.86180000000002</c:v>
                </c:pt>
                <c:pt idx="24934">
                  <c:v>459.86180000000002</c:v>
                </c:pt>
                <c:pt idx="24935">
                  <c:v>459.86340000000001</c:v>
                </c:pt>
                <c:pt idx="24936">
                  <c:v>459.86430000000001</c:v>
                </c:pt>
                <c:pt idx="24937">
                  <c:v>459.8648</c:v>
                </c:pt>
                <c:pt idx="24938">
                  <c:v>459.8646</c:v>
                </c:pt>
                <c:pt idx="24939">
                  <c:v>459.8657</c:v>
                </c:pt>
                <c:pt idx="24940">
                  <c:v>459.8664</c:v>
                </c:pt>
                <c:pt idx="24941">
                  <c:v>459.86750000000001</c:v>
                </c:pt>
                <c:pt idx="24942">
                  <c:v>459.8691</c:v>
                </c:pt>
                <c:pt idx="24943">
                  <c:v>459.87</c:v>
                </c:pt>
                <c:pt idx="24944">
                  <c:v>459.86970000000002</c:v>
                </c:pt>
                <c:pt idx="24945">
                  <c:v>459.87150000000003</c:v>
                </c:pt>
                <c:pt idx="24946">
                  <c:v>459.87220000000002</c:v>
                </c:pt>
                <c:pt idx="24947">
                  <c:v>459.8734</c:v>
                </c:pt>
                <c:pt idx="24948">
                  <c:v>459.87479999999999</c:v>
                </c:pt>
                <c:pt idx="24949">
                  <c:v>459.87520000000001</c:v>
                </c:pt>
                <c:pt idx="24950">
                  <c:v>459.87759999999997</c:v>
                </c:pt>
                <c:pt idx="24951">
                  <c:v>459.87779999999998</c:v>
                </c:pt>
                <c:pt idx="24952">
                  <c:v>459.87849999999997</c:v>
                </c:pt>
                <c:pt idx="24953">
                  <c:v>459.8793</c:v>
                </c:pt>
                <c:pt idx="24954">
                  <c:v>459.88060000000002</c:v>
                </c:pt>
                <c:pt idx="24955">
                  <c:v>459.8818</c:v>
                </c:pt>
                <c:pt idx="24956">
                  <c:v>459.88279999999997</c:v>
                </c:pt>
                <c:pt idx="24957">
                  <c:v>459.88440000000003</c:v>
                </c:pt>
                <c:pt idx="24958">
                  <c:v>459.88529999999997</c:v>
                </c:pt>
                <c:pt idx="24959">
                  <c:v>459.8877</c:v>
                </c:pt>
                <c:pt idx="24960">
                  <c:v>459.8888</c:v>
                </c:pt>
                <c:pt idx="24961">
                  <c:v>459.8879</c:v>
                </c:pt>
                <c:pt idx="24962">
                  <c:v>459.8897</c:v>
                </c:pt>
                <c:pt idx="24963">
                  <c:v>459.89100000000002</c:v>
                </c:pt>
                <c:pt idx="24964">
                  <c:v>459.89060000000001</c:v>
                </c:pt>
                <c:pt idx="24965">
                  <c:v>459.89330000000001</c:v>
                </c:pt>
                <c:pt idx="24966">
                  <c:v>459.89359999999999</c:v>
                </c:pt>
                <c:pt idx="24967">
                  <c:v>459.89589999999998</c:v>
                </c:pt>
                <c:pt idx="24968">
                  <c:v>459.8956</c:v>
                </c:pt>
                <c:pt idx="24969">
                  <c:v>459.89620000000002</c:v>
                </c:pt>
                <c:pt idx="24970">
                  <c:v>459.89699999999999</c:v>
                </c:pt>
                <c:pt idx="24971">
                  <c:v>459.89780000000002</c:v>
                </c:pt>
                <c:pt idx="24972">
                  <c:v>459.89859999999999</c:v>
                </c:pt>
                <c:pt idx="24973">
                  <c:v>459.89940000000001</c:v>
                </c:pt>
                <c:pt idx="24974">
                  <c:v>459.90100000000001</c:v>
                </c:pt>
                <c:pt idx="24975">
                  <c:v>459.90100000000001</c:v>
                </c:pt>
                <c:pt idx="24976">
                  <c:v>459.904</c:v>
                </c:pt>
                <c:pt idx="24977">
                  <c:v>459.90390000000002</c:v>
                </c:pt>
                <c:pt idx="24978">
                  <c:v>459.90359999999998</c:v>
                </c:pt>
                <c:pt idx="24979">
                  <c:v>459.90480000000002</c:v>
                </c:pt>
                <c:pt idx="24980">
                  <c:v>459.90539999999999</c:v>
                </c:pt>
                <c:pt idx="24981">
                  <c:v>459.90660000000003</c:v>
                </c:pt>
                <c:pt idx="24982">
                  <c:v>459.9085</c:v>
                </c:pt>
                <c:pt idx="24983">
                  <c:v>459.90980000000002</c:v>
                </c:pt>
                <c:pt idx="24984">
                  <c:v>459.90899999999999</c:v>
                </c:pt>
                <c:pt idx="24985">
                  <c:v>459.9117</c:v>
                </c:pt>
                <c:pt idx="24986">
                  <c:v>459.9128</c:v>
                </c:pt>
                <c:pt idx="24987">
                  <c:v>459.91410000000002</c:v>
                </c:pt>
                <c:pt idx="24988">
                  <c:v>459.9162</c:v>
                </c:pt>
                <c:pt idx="24989">
                  <c:v>459.91719999999998</c:v>
                </c:pt>
                <c:pt idx="24990">
                  <c:v>459.91809999999998</c:v>
                </c:pt>
                <c:pt idx="24991">
                  <c:v>459.9194</c:v>
                </c:pt>
                <c:pt idx="24992">
                  <c:v>459.92039999999997</c:v>
                </c:pt>
                <c:pt idx="24993">
                  <c:v>459.92270000000002</c:v>
                </c:pt>
                <c:pt idx="24994">
                  <c:v>459.92099999999999</c:v>
                </c:pt>
                <c:pt idx="24995">
                  <c:v>459.9212</c:v>
                </c:pt>
                <c:pt idx="24996">
                  <c:v>459.92380000000003</c:v>
                </c:pt>
                <c:pt idx="24997">
                  <c:v>459.92180000000002</c:v>
                </c:pt>
                <c:pt idx="24998">
                  <c:v>459.92259999999999</c:v>
                </c:pt>
                <c:pt idx="24999">
                  <c:v>459.92430000000002</c:v>
                </c:pt>
                <c:pt idx="25000">
                  <c:v>459.92630000000003</c:v>
                </c:pt>
                <c:pt idx="25001">
                  <c:v>459.9264</c:v>
                </c:pt>
                <c:pt idx="25002">
                  <c:v>459.92770000000002</c:v>
                </c:pt>
                <c:pt idx="25003">
                  <c:v>459.92759999999998</c:v>
                </c:pt>
                <c:pt idx="25004">
                  <c:v>459.93040000000002</c:v>
                </c:pt>
                <c:pt idx="25005">
                  <c:v>459.93060000000003</c:v>
                </c:pt>
                <c:pt idx="25006">
                  <c:v>459.93200000000002</c:v>
                </c:pt>
                <c:pt idx="25007">
                  <c:v>459.93360000000001</c:v>
                </c:pt>
                <c:pt idx="25008">
                  <c:v>459.9348</c:v>
                </c:pt>
                <c:pt idx="25009">
                  <c:v>459.93560000000002</c:v>
                </c:pt>
                <c:pt idx="25010">
                  <c:v>459.93439999999998</c:v>
                </c:pt>
                <c:pt idx="25011">
                  <c:v>459.9366</c:v>
                </c:pt>
                <c:pt idx="25012">
                  <c:v>459.93700000000001</c:v>
                </c:pt>
                <c:pt idx="25013">
                  <c:v>459.9366</c:v>
                </c:pt>
                <c:pt idx="25014">
                  <c:v>459.93889999999999</c:v>
                </c:pt>
                <c:pt idx="25015">
                  <c:v>459.93939999999998</c:v>
                </c:pt>
                <c:pt idx="25016">
                  <c:v>459.9402</c:v>
                </c:pt>
                <c:pt idx="25017">
                  <c:v>459.9418</c:v>
                </c:pt>
                <c:pt idx="25018">
                  <c:v>459.94380000000001</c:v>
                </c:pt>
                <c:pt idx="25019">
                  <c:v>459.94630000000001</c:v>
                </c:pt>
                <c:pt idx="25020">
                  <c:v>459.94670000000002</c:v>
                </c:pt>
                <c:pt idx="25021">
                  <c:v>459.94799999999998</c:v>
                </c:pt>
                <c:pt idx="25022">
                  <c:v>459.9502</c:v>
                </c:pt>
                <c:pt idx="25023">
                  <c:v>459.9504</c:v>
                </c:pt>
                <c:pt idx="25024">
                  <c:v>459.9511</c:v>
                </c:pt>
                <c:pt idx="25025">
                  <c:v>459.95159999999998</c:v>
                </c:pt>
                <c:pt idx="25026">
                  <c:v>459.95319999999998</c:v>
                </c:pt>
                <c:pt idx="25027">
                  <c:v>459.95350000000002</c:v>
                </c:pt>
                <c:pt idx="25028">
                  <c:v>459.95530000000002</c:v>
                </c:pt>
                <c:pt idx="25029">
                  <c:v>459.95499999999998</c:v>
                </c:pt>
                <c:pt idx="25030">
                  <c:v>459.95740000000001</c:v>
                </c:pt>
                <c:pt idx="25031">
                  <c:v>459.95760000000001</c:v>
                </c:pt>
                <c:pt idx="25032">
                  <c:v>459.95830000000001</c:v>
                </c:pt>
                <c:pt idx="25033">
                  <c:v>459.95940000000002</c:v>
                </c:pt>
                <c:pt idx="25034">
                  <c:v>459.96</c:v>
                </c:pt>
                <c:pt idx="25035">
                  <c:v>459.96039999999999</c:v>
                </c:pt>
                <c:pt idx="25036">
                  <c:v>459.96120000000002</c:v>
                </c:pt>
                <c:pt idx="25037">
                  <c:v>459.9606</c:v>
                </c:pt>
                <c:pt idx="25038">
                  <c:v>459.96190000000001</c:v>
                </c:pt>
                <c:pt idx="25039">
                  <c:v>459.9606</c:v>
                </c:pt>
                <c:pt idx="25040">
                  <c:v>459.96129999999999</c:v>
                </c:pt>
                <c:pt idx="25041">
                  <c:v>459.96289999999999</c:v>
                </c:pt>
                <c:pt idx="25042">
                  <c:v>459.96370000000002</c:v>
                </c:pt>
                <c:pt idx="25043">
                  <c:v>459.96499999999997</c:v>
                </c:pt>
                <c:pt idx="25044">
                  <c:v>459.9658</c:v>
                </c:pt>
                <c:pt idx="25045">
                  <c:v>459.96640000000002</c:v>
                </c:pt>
                <c:pt idx="25046">
                  <c:v>459.96719999999999</c:v>
                </c:pt>
                <c:pt idx="25047">
                  <c:v>459.96879999999999</c:v>
                </c:pt>
                <c:pt idx="25048">
                  <c:v>459.97</c:v>
                </c:pt>
                <c:pt idx="25049">
                  <c:v>459.97250000000003</c:v>
                </c:pt>
                <c:pt idx="25050">
                  <c:v>459.97199999999998</c:v>
                </c:pt>
                <c:pt idx="25051">
                  <c:v>459.97340000000003</c:v>
                </c:pt>
                <c:pt idx="25052">
                  <c:v>459.97469999999998</c:v>
                </c:pt>
                <c:pt idx="25053">
                  <c:v>459.97519999999997</c:v>
                </c:pt>
                <c:pt idx="25054">
                  <c:v>459.97660000000002</c:v>
                </c:pt>
                <c:pt idx="25055">
                  <c:v>459.97739999999999</c:v>
                </c:pt>
                <c:pt idx="25056">
                  <c:v>459.97800000000001</c:v>
                </c:pt>
                <c:pt idx="25057">
                  <c:v>459.97899999999998</c:v>
                </c:pt>
                <c:pt idx="25058">
                  <c:v>459.97899999999998</c:v>
                </c:pt>
                <c:pt idx="25059">
                  <c:v>459.98039999999997</c:v>
                </c:pt>
                <c:pt idx="25060">
                  <c:v>459.98059999999998</c:v>
                </c:pt>
                <c:pt idx="25061">
                  <c:v>459.98169999999999</c:v>
                </c:pt>
                <c:pt idx="25062">
                  <c:v>459.98239999999998</c:v>
                </c:pt>
                <c:pt idx="25063">
                  <c:v>459.98329999999999</c:v>
                </c:pt>
                <c:pt idx="25064">
                  <c:v>459.98320000000001</c:v>
                </c:pt>
                <c:pt idx="25065">
                  <c:v>459.98520000000002</c:v>
                </c:pt>
                <c:pt idx="25066">
                  <c:v>459.98829999999998</c:v>
                </c:pt>
                <c:pt idx="25067">
                  <c:v>459.98820000000001</c:v>
                </c:pt>
                <c:pt idx="25068">
                  <c:v>459.99099999999999</c:v>
                </c:pt>
                <c:pt idx="25069">
                  <c:v>459.99040000000002</c:v>
                </c:pt>
                <c:pt idx="25070">
                  <c:v>459.99119999999999</c:v>
                </c:pt>
                <c:pt idx="25071">
                  <c:v>459.99299999999999</c:v>
                </c:pt>
                <c:pt idx="25072">
                  <c:v>459.99459999999999</c:v>
                </c:pt>
                <c:pt idx="25073">
                  <c:v>459.99619999999999</c:v>
                </c:pt>
                <c:pt idx="25074">
                  <c:v>459.99700000000001</c:v>
                </c:pt>
                <c:pt idx="25075">
                  <c:v>459.99549999999999</c:v>
                </c:pt>
                <c:pt idx="25076">
                  <c:v>459.99720000000002</c:v>
                </c:pt>
                <c:pt idx="25077">
                  <c:v>459.99970000000002</c:v>
                </c:pt>
                <c:pt idx="25078">
                  <c:v>460</c:v>
                </c:pt>
                <c:pt idx="25079">
                  <c:v>460.00060000000002</c:v>
                </c:pt>
                <c:pt idx="25080">
                  <c:v>460.0016</c:v>
                </c:pt>
                <c:pt idx="25081">
                  <c:v>460.00389999999999</c:v>
                </c:pt>
                <c:pt idx="25082">
                  <c:v>460.00259999999997</c:v>
                </c:pt>
                <c:pt idx="25083">
                  <c:v>460.00369999999998</c:v>
                </c:pt>
                <c:pt idx="25084">
                  <c:v>460.00560000000002</c:v>
                </c:pt>
                <c:pt idx="25085">
                  <c:v>460.00599999999997</c:v>
                </c:pt>
                <c:pt idx="25086">
                  <c:v>460.00619999999998</c:v>
                </c:pt>
                <c:pt idx="25087">
                  <c:v>460.00720000000001</c:v>
                </c:pt>
                <c:pt idx="25088">
                  <c:v>460.00900000000001</c:v>
                </c:pt>
                <c:pt idx="25089">
                  <c:v>460.00819999999999</c:v>
                </c:pt>
                <c:pt idx="25090">
                  <c:v>460.0102</c:v>
                </c:pt>
                <c:pt idx="25091">
                  <c:v>460.0111</c:v>
                </c:pt>
                <c:pt idx="25092">
                  <c:v>460.0111</c:v>
                </c:pt>
                <c:pt idx="25093">
                  <c:v>460.01179999999999</c:v>
                </c:pt>
                <c:pt idx="25094">
                  <c:v>460.01299999999998</c:v>
                </c:pt>
                <c:pt idx="25095">
                  <c:v>460.01409999999998</c:v>
                </c:pt>
                <c:pt idx="25096">
                  <c:v>460.01479999999998</c:v>
                </c:pt>
                <c:pt idx="25097">
                  <c:v>460.0154</c:v>
                </c:pt>
                <c:pt idx="25098">
                  <c:v>460.01639999999998</c:v>
                </c:pt>
                <c:pt idx="25099">
                  <c:v>460.01670000000001</c:v>
                </c:pt>
                <c:pt idx="25100">
                  <c:v>460.01859999999999</c:v>
                </c:pt>
                <c:pt idx="25101">
                  <c:v>460.01949999999999</c:v>
                </c:pt>
                <c:pt idx="25102">
                  <c:v>460.01979999999998</c:v>
                </c:pt>
                <c:pt idx="25103">
                  <c:v>460.0222</c:v>
                </c:pt>
                <c:pt idx="25104">
                  <c:v>460.02319999999997</c:v>
                </c:pt>
                <c:pt idx="25105">
                  <c:v>460.02530000000002</c:v>
                </c:pt>
                <c:pt idx="25106">
                  <c:v>460.0258</c:v>
                </c:pt>
                <c:pt idx="25107">
                  <c:v>460.02659999999997</c:v>
                </c:pt>
                <c:pt idx="25108">
                  <c:v>460.02719999999999</c:v>
                </c:pt>
                <c:pt idx="25109">
                  <c:v>460.02629999999999</c:v>
                </c:pt>
                <c:pt idx="25110">
                  <c:v>460.02780000000001</c:v>
                </c:pt>
                <c:pt idx="25111">
                  <c:v>460.02800000000002</c:v>
                </c:pt>
                <c:pt idx="25112">
                  <c:v>460.02890000000002</c:v>
                </c:pt>
                <c:pt idx="25113">
                  <c:v>460.03</c:v>
                </c:pt>
                <c:pt idx="25114">
                  <c:v>460.03019999999998</c:v>
                </c:pt>
                <c:pt idx="25115">
                  <c:v>460.03140000000002</c:v>
                </c:pt>
                <c:pt idx="25116">
                  <c:v>460.03129999999999</c:v>
                </c:pt>
                <c:pt idx="25117">
                  <c:v>460.03160000000003</c:v>
                </c:pt>
                <c:pt idx="25118">
                  <c:v>460.03309999999999</c:v>
                </c:pt>
                <c:pt idx="25119">
                  <c:v>460.03500000000003</c:v>
                </c:pt>
                <c:pt idx="25120">
                  <c:v>460.03480000000002</c:v>
                </c:pt>
                <c:pt idx="25121">
                  <c:v>460.03680000000003</c:v>
                </c:pt>
                <c:pt idx="25122">
                  <c:v>460.0367</c:v>
                </c:pt>
                <c:pt idx="25123">
                  <c:v>460.03789999999998</c:v>
                </c:pt>
                <c:pt idx="25124">
                  <c:v>460.0394</c:v>
                </c:pt>
                <c:pt idx="25125">
                  <c:v>460.03910000000002</c:v>
                </c:pt>
                <c:pt idx="25126">
                  <c:v>460.04079999999999</c:v>
                </c:pt>
                <c:pt idx="25127">
                  <c:v>460.04300000000001</c:v>
                </c:pt>
                <c:pt idx="25128">
                  <c:v>460.04219999999998</c:v>
                </c:pt>
                <c:pt idx="25129">
                  <c:v>460.04349999999999</c:v>
                </c:pt>
                <c:pt idx="25130">
                  <c:v>460.04509999999999</c:v>
                </c:pt>
                <c:pt idx="25131">
                  <c:v>460.04730000000001</c:v>
                </c:pt>
                <c:pt idx="25132">
                  <c:v>460.04669999999999</c:v>
                </c:pt>
                <c:pt idx="25133">
                  <c:v>460.05020000000002</c:v>
                </c:pt>
                <c:pt idx="25134">
                  <c:v>460.04919999999998</c:v>
                </c:pt>
                <c:pt idx="25135">
                  <c:v>460.0498</c:v>
                </c:pt>
                <c:pt idx="25136">
                  <c:v>460.05239999999998</c:v>
                </c:pt>
                <c:pt idx="25137">
                  <c:v>460.05200000000002</c:v>
                </c:pt>
                <c:pt idx="25138">
                  <c:v>460.05259999999998</c:v>
                </c:pt>
                <c:pt idx="25139">
                  <c:v>460.053</c:v>
                </c:pt>
                <c:pt idx="25140">
                  <c:v>460.0539</c:v>
                </c:pt>
                <c:pt idx="25141">
                  <c:v>460.05529999999999</c:v>
                </c:pt>
                <c:pt idx="25142">
                  <c:v>460.05579999999998</c:v>
                </c:pt>
                <c:pt idx="25143">
                  <c:v>460.05689999999998</c:v>
                </c:pt>
                <c:pt idx="25144">
                  <c:v>460.05700000000002</c:v>
                </c:pt>
                <c:pt idx="25145">
                  <c:v>460.0582</c:v>
                </c:pt>
                <c:pt idx="25146">
                  <c:v>460.06040000000002</c:v>
                </c:pt>
                <c:pt idx="25147">
                  <c:v>460.06060000000002</c:v>
                </c:pt>
                <c:pt idx="25148">
                  <c:v>460.0616</c:v>
                </c:pt>
                <c:pt idx="25149">
                  <c:v>460.0616</c:v>
                </c:pt>
                <c:pt idx="25150">
                  <c:v>460.06259999999997</c:v>
                </c:pt>
                <c:pt idx="25151">
                  <c:v>460.06369999999998</c:v>
                </c:pt>
                <c:pt idx="25152">
                  <c:v>460.0641</c:v>
                </c:pt>
                <c:pt idx="25153">
                  <c:v>460.065</c:v>
                </c:pt>
                <c:pt idx="25154">
                  <c:v>460.06799999999998</c:v>
                </c:pt>
                <c:pt idx="25155">
                  <c:v>460.06810000000002</c:v>
                </c:pt>
                <c:pt idx="25156">
                  <c:v>460.06869999999998</c:v>
                </c:pt>
                <c:pt idx="25157">
                  <c:v>460.07010000000002</c:v>
                </c:pt>
                <c:pt idx="25158">
                  <c:v>460.07130000000001</c:v>
                </c:pt>
                <c:pt idx="25159">
                  <c:v>460.0727</c:v>
                </c:pt>
                <c:pt idx="25160">
                  <c:v>460.07420000000002</c:v>
                </c:pt>
                <c:pt idx="25161">
                  <c:v>460.07420000000002</c:v>
                </c:pt>
                <c:pt idx="25162">
                  <c:v>460.07459999999998</c:v>
                </c:pt>
                <c:pt idx="25163">
                  <c:v>460.07420000000002</c:v>
                </c:pt>
                <c:pt idx="25164">
                  <c:v>460.07659999999998</c:v>
                </c:pt>
                <c:pt idx="25165">
                  <c:v>460.077</c:v>
                </c:pt>
                <c:pt idx="25166">
                  <c:v>460.07780000000002</c:v>
                </c:pt>
                <c:pt idx="25167">
                  <c:v>460.0788</c:v>
                </c:pt>
                <c:pt idx="25168">
                  <c:v>460.07889999999998</c:v>
                </c:pt>
                <c:pt idx="25169">
                  <c:v>460.07909999999998</c:v>
                </c:pt>
                <c:pt idx="25170">
                  <c:v>460.07900000000001</c:v>
                </c:pt>
                <c:pt idx="25171">
                  <c:v>460.0806</c:v>
                </c:pt>
                <c:pt idx="25172">
                  <c:v>460.08199999999999</c:v>
                </c:pt>
                <c:pt idx="25173">
                  <c:v>460.08260000000001</c:v>
                </c:pt>
                <c:pt idx="25174">
                  <c:v>460.084</c:v>
                </c:pt>
                <c:pt idx="25175">
                  <c:v>460.08440000000002</c:v>
                </c:pt>
                <c:pt idx="25176">
                  <c:v>460.08390000000003</c:v>
                </c:pt>
                <c:pt idx="25177">
                  <c:v>460.08479999999997</c:v>
                </c:pt>
                <c:pt idx="25178">
                  <c:v>460.08699999999999</c:v>
                </c:pt>
                <c:pt idx="25179">
                  <c:v>460.08730000000003</c:v>
                </c:pt>
                <c:pt idx="25180">
                  <c:v>460.08780000000002</c:v>
                </c:pt>
                <c:pt idx="25181">
                  <c:v>460.09</c:v>
                </c:pt>
                <c:pt idx="25182">
                  <c:v>460.09190000000001</c:v>
                </c:pt>
                <c:pt idx="25183">
                  <c:v>460.09190000000001</c:v>
                </c:pt>
                <c:pt idx="25184">
                  <c:v>460.09280000000001</c:v>
                </c:pt>
                <c:pt idx="25185">
                  <c:v>460.09339999999997</c:v>
                </c:pt>
                <c:pt idx="25186">
                  <c:v>460.09480000000002</c:v>
                </c:pt>
                <c:pt idx="25187">
                  <c:v>460.09440000000001</c:v>
                </c:pt>
                <c:pt idx="25188">
                  <c:v>460.09339999999997</c:v>
                </c:pt>
                <c:pt idx="25189">
                  <c:v>460.09530000000001</c:v>
                </c:pt>
                <c:pt idx="25190">
                  <c:v>460.09539999999998</c:v>
                </c:pt>
                <c:pt idx="25191">
                  <c:v>460.096</c:v>
                </c:pt>
                <c:pt idx="25192">
                  <c:v>460.09780000000001</c:v>
                </c:pt>
                <c:pt idx="25193">
                  <c:v>460.09809999999999</c:v>
                </c:pt>
                <c:pt idx="25194">
                  <c:v>460.09960000000001</c:v>
                </c:pt>
                <c:pt idx="25195">
                  <c:v>460.101</c:v>
                </c:pt>
                <c:pt idx="25196">
                  <c:v>460.10019999999997</c:v>
                </c:pt>
                <c:pt idx="25197">
                  <c:v>460.10210000000001</c:v>
                </c:pt>
                <c:pt idx="25198">
                  <c:v>460.10239999999999</c:v>
                </c:pt>
                <c:pt idx="25199">
                  <c:v>460.1028</c:v>
                </c:pt>
                <c:pt idx="25200">
                  <c:v>460.10359999999997</c:v>
                </c:pt>
                <c:pt idx="25201">
                  <c:v>460.10399999999998</c:v>
                </c:pt>
                <c:pt idx="25202">
                  <c:v>460.10660000000001</c:v>
                </c:pt>
                <c:pt idx="25203">
                  <c:v>460.10820000000001</c:v>
                </c:pt>
                <c:pt idx="25204">
                  <c:v>460.10739999999998</c:v>
                </c:pt>
                <c:pt idx="25205">
                  <c:v>460.10860000000002</c:v>
                </c:pt>
                <c:pt idx="25206">
                  <c:v>460.10969999999998</c:v>
                </c:pt>
                <c:pt idx="25207">
                  <c:v>460.1114</c:v>
                </c:pt>
                <c:pt idx="25208">
                  <c:v>460.11200000000002</c:v>
                </c:pt>
                <c:pt idx="25209">
                  <c:v>460.11340000000001</c:v>
                </c:pt>
                <c:pt idx="25210">
                  <c:v>460.1139</c:v>
                </c:pt>
                <c:pt idx="25211">
                  <c:v>460.11320000000001</c:v>
                </c:pt>
                <c:pt idx="25212">
                  <c:v>460.11559999999997</c:v>
                </c:pt>
                <c:pt idx="25213">
                  <c:v>460.11529999999999</c:v>
                </c:pt>
                <c:pt idx="25214">
                  <c:v>460.11610000000002</c:v>
                </c:pt>
                <c:pt idx="25215">
                  <c:v>460.11700000000002</c:v>
                </c:pt>
                <c:pt idx="25216">
                  <c:v>460.11840000000001</c:v>
                </c:pt>
                <c:pt idx="25217">
                  <c:v>460.11970000000002</c:v>
                </c:pt>
                <c:pt idx="25218">
                  <c:v>460.11939999999998</c:v>
                </c:pt>
                <c:pt idx="25219">
                  <c:v>460.12130000000002</c:v>
                </c:pt>
                <c:pt idx="25220">
                  <c:v>460.12389999999999</c:v>
                </c:pt>
                <c:pt idx="25221">
                  <c:v>460.12400000000002</c:v>
                </c:pt>
                <c:pt idx="25222">
                  <c:v>460.12540000000001</c:v>
                </c:pt>
                <c:pt idx="25223">
                  <c:v>460.1266</c:v>
                </c:pt>
                <c:pt idx="25224">
                  <c:v>460.1259</c:v>
                </c:pt>
                <c:pt idx="25225">
                  <c:v>460.12580000000003</c:v>
                </c:pt>
                <c:pt idx="25226">
                  <c:v>460.1268</c:v>
                </c:pt>
                <c:pt idx="25227">
                  <c:v>460.12790000000001</c:v>
                </c:pt>
                <c:pt idx="25228">
                  <c:v>460.1284</c:v>
                </c:pt>
                <c:pt idx="25229">
                  <c:v>460.13080000000002</c:v>
                </c:pt>
                <c:pt idx="25230">
                  <c:v>460.13139999999999</c:v>
                </c:pt>
                <c:pt idx="25231">
                  <c:v>460.13339999999999</c:v>
                </c:pt>
                <c:pt idx="25232">
                  <c:v>460.13279999999997</c:v>
                </c:pt>
                <c:pt idx="25233">
                  <c:v>460.13260000000002</c:v>
                </c:pt>
                <c:pt idx="25234">
                  <c:v>460.13350000000003</c:v>
                </c:pt>
                <c:pt idx="25235">
                  <c:v>460.13440000000003</c:v>
                </c:pt>
                <c:pt idx="25236">
                  <c:v>460.13499999999999</c:v>
                </c:pt>
                <c:pt idx="25237">
                  <c:v>460.13810000000001</c:v>
                </c:pt>
                <c:pt idx="25238">
                  <c:v>460.1379</c:v>
                </c:pt>
                <c:pt idx="25239">
                  <c:v>460.13900000000001</c:v>
                </c:pt>
                <c:pt idx="25240">
                  <c:v>460.13940000000002</c:v>
                </c:pt>
                <c:pt idx="25241">
                  <c:v>460.13979999999998</c:v>
                </c:pt>
                <c:pt idx="25242">
                  <c:v>460.14080000000001</c:v>
                </c:pt>
                <c:pt idx="25243">
                  <c:v>460.14100000000002</c:v>
                </c:pt>
                <c:pt idx="25244">
                  <c:v>460.1422</c:v>
                </c:pt>
                <c:pt idx="25245">
                  <c:v>460.14299999999997</c:v>
                </c:pt>
                <c:pt idx="25246">
                  <c:v>460.14569999999998</c:v>
                </c:pt>
                <c:pt idx="25247">
                  <c:v>460.14600000000002</c:v>
                </c:pt>
                <c:pt idx="25248">
                  <c:v>460.14600000000002</c:v>
                </c:pt>
                <c:pt idx="25249">
                  <c:v>460.14699999999999</c:v>
                </c:pt>
                <c:pt idx="25250">
                  <c:v>460.14929999999998</c:v>
                </c:pt>
                <c:pt idx="25251">
                  <c:v>460.14839999999998</c:v>
                </c:pt>
                <c:pt idx="25252">
                  <c:v>460.14920000000001</c:v>
                </c:pt>
                <c:pt idx="25253">
                  <c:v>460.1508</c:v>
                </c:pt>
                <c:pt idx="25254">
                  <c:v>460.14980000000003</c:v>
                </c:pt>
                <c:pt idx="25255">
                  <c:v>460.15100000000001</c:v>
                </c:pt>
                <c:pt idx="25256">
                  <c:v>460.15129999999999</c:v>
                </c:pt>
                <c:pt idx="25257">
                  <c:v>460.15190000000001</c:v>
                </c:pt>
                <c:pt idx="25258">
                  <c:v>460.1533</c:v>
                </c:pt>
                <c:pt idx="25259">
                  <c:v>460.15350000000001</c:v>
                </c:pt>
                <c:pt idx="25260">
                  <c:v>460.154</c:v>
                </c:pt>
                <c:pt idx="25261">
                  <c:v>460.15600000000001</c:v>
                </c:pt>
                <c:pt idx="25262">
                  <c:v>460.15640000000002</c:v>
                </c:pt>
                <c:pt idx="25263">
                  <c:v>460.15719999999999</c:v>
                </c:pt>
                <c:pt idx="25264">
                  <c:v>460.15719999999999</c:v>
                </c:pt>
                <c:pt idx="25265">
                  <c:v>460.1585</c:v>
                </c:pt>
                <c:pt idx="25266">
                  <c:v>460.1592</c:v>
                </c:pt>
                <c:pt idx="25267">
                  <c:v>460.16129999999998</c:v>
                </c:pt>
                <c:pt idx="25268">
                  <c:v>460.15969999999999</c:v>
                </c:pt>
                <c:pt idx="25269">
                  <c:v>460.16180000000003</c:v>
                </c:pt>
                <c:pt idx="25270">
                  <c:v>460.16059999999999</c:v>
                </c:pt>
                <c:pt idx="25271">
                  <c:v>460.1619</c:v>
                </c:pt>
                <c:pt idx="25272">
                  <c:v>460.16379999999998</c:v>
                </c:pt>
                <c:pt idx="25273">
                  <c:v>460.16329999999999</c:v>
                </c:pt>
                <c:pt idx="25274">
                  <c:v>460.16399999999999</c:v>
                </c:pt>
                <c:pt idx="25275">
                  <c:v>460.16309999999999</c:v>
                </c:pt>
                <c:pt idx="25276">
                  <c:v>460.16489999999999</c:v>
                </c:pt>
                <c:pt idx="25277">
                  <c:v>460.1653</c:v>
                </c:pt>
                <c:pt idx="25278">
                  <c:v>460.16500000000002</c:v>
                </c:pt>
                <c:pt idx="25279">
                  <c:v>460.16579999999999</c:v>
                </c:pt>
                <c:pt idx="25280">
                  <c:v>460.16719999999998</c:v>
                </c:pt>
                <c:pt idx="25281">
                  <c:v>460.16860000000003</c:v>
                </c:pt>
                <c:pt idx="25282">
                  <c:v>460.1705</c:v>
                </c:pt>
                <c:pt idx="25283">
                  <c:v>460.17129999999997</c:v>
                </c:pt>
                <c:pt idx="25284">
                  <c:v>460.17259999999999</c:v>
                </c:pt>
                <c:pt idx="25285">
                  <c:v>460.1728</c:v>
                </c:pt>
                <c:pt idx="25286">
                  <c:v>460.17419999999998</c:v>
                </c:pt>
                <c:pt idx="25287">
                  <c:v>460.17419999999998</c:v>
                </c:pt>
                <c:pt idx="25288">
                  <c:v>460.17500000000001</c:v>
                </c:pt>
                <c:pt idx="25289">
                  <c:v>460.17610000000002</c:v>
                </c:pt>
                <c:pt idx="25290">
                  <c:v>460.17700000000002</c:v>
                </c:pt>
                <c:pt idx="25291">
                  <c:v>460.17669999999998</c:v>
                </c:pt>
                <c:pt idx="25292">
                  <c:v>460.17720000000003</c:v>
                </c:pt>
                <c:pt idx="25293">
                  <c:v>460.178</c:v>
                </c:pt>
                <c:pt idx="25294">
                  <c:v>460.17919999999998</c:v>
                </c:pt>
                <c:pt idx="25295">
                  <c:v>460.17950000000002</c:v>
                </c:pt>
                <c:pt idx="25296">
                  <c:v>460.18</c:v>
                </c:pt>
                <c:pt idx="25297">
                  <c:v>460.18</c:v>
                </c:pt>
                <c:pt idx="25298">
                  <c:v>460.18239999999997</c:v>
                </c:pt>
                <c:pt idx="25299">
                  <c:v>460.18239999999997</c:v>
                </c:pt>
                <c:pt idx="25300">
                  <c:v>460.18340000000001</c:v>
                </c:pt>
                <c:pt idx="25301">
                  <c:v>460.1848</c:v>
                </c:pt>
                <c:pt idx="25302">
                  <c:v>460.185</c:v>
                </c:pt>
                <c:pt idx="25303">
                  <c:v>460.18419999999998</c:v>
                </c:pt>
                <c:pt idx="25304">
                  <c:v>460.18520000000001</c:v>
                </c:pt>
                <c:pt idx="25305">
                  <c:v>460.18529999999998</c:v>
                </c:pt>
                <c:pt idx="25306">
                  <c:v>460.18549999999999</c:v>
                </c:pt>
                <c:pt idx="25307">
                  <c:v>460.18610000000001</c:v>
                </c:pt>
                <c:pt idx="25308">
                  <c:v>460.18799999999999</c:v>
                </c:pt>
                <c:pt idx="25309">
                  <c:v>460.18799999999999</c:v>
                </c:pt>
                <c:pt idx="25310">
                  <c:v>460.19040000000001</c:v>
                </c:pt>
                <c:pt idx="25311">
                  <c:v>460.19040000000001</c:v>
                </c:pt>
                <c:pt idx="25312">
                  <c:v>460.19040000000001</c:v>
                </c:pt>
                <c:pt idx="25313">
                  <c:v>460.19260000000003</c:v>
                </c:pt>
                <c:pt idx="25314">
                  <c:v>460.19380000000001</c:v>
                </c:pt>
                <c:pt idx="25315">
                  <c:v>460.19330000000002</c:v>
                </c:pt>
                <c:pt idx="25316">
                  <c:v>460.19459999999998</c:v>
                </c:pt>
                <c:pt idx="25317">
                  <c:v>460.19439999999997</c:v>
                </c:pt>
                <c:pt idx="25318">
                  <c:v>460.19560000000001</c:v>
                </c:pt>
                <c:pt idx="25319">
                  <c:v>460.19560000000001</c:v>
                </c:pt>
                <c:pt idx="25320">
                  <c:v>460.1952</c:v>
                </c:pt>
                <c:pt idx="25321">
                  <c:v>460.19529999999997</c:v>
                </c:pt>
                <c:pt idx="25322">
                  <c:v>460.19630000000001</c:v>
                </c:pt>
                <c:pt idx="25323">
                  <c:v>460.19720000000001</c:v>
                </c:pt>
                <c:pt idx="25324">
                  <c:v>460.19720000000001</c:v>
                </c:pt>
                <c:pt idx="25325">
                  <c:v>460.19880000000001</c:v>
                </c:pt>
                <c:pt idx="25326">
                  <c:v>460.2004</c:v>
                </c:pt>
                <c:pt idx="25327">
                  <c:v>460.2</c:v>
                </c:pt>
                <c:pt idx="25328">
                  <c:v>460.20139999999998</c:v>
                </c:pt>
                <c:pt idx="25329">
                  <c:v>460.202</c:v>
                </c:pt>
                <c:pt idx="25330">
                  <c:v>460.20240000000001</c:v>
                </c:pt>
                <c:pt idx="25331">
                  <c:v>460.20339999999999</c:v>
                </c:pt>
                <c:pt idx="25332">
                  <c:v>460.2056</c:v>
                </c:pt>
                <c:pt idx="25333">
                  <c:v>460.20479999999998</c:v>
                </c:pt>
                <c:pt idx="25334">
                  <c:v>460.20440000000002</c:v>
                </c:pt>
                <c:pt idx="25335">
                  <c:v>460.20400000000001</c:v>
                </c:pt>
                <c:pt idx="25336">
                  <c:v>460.20339999999999</c:v>
                </c:pt>
                <c:pt idx="25337">
                  <c:v>460.20119999999997</c:v>
                </c:pt>
                <c:pt idx="25338">
                  <c:v>460.20139999999998</c:v>
                </c:pt>
                <c:pt idx="25339">
                  <c:v>460.20100000000002</c:v>
                </c:pt>
                <c:pt idx="25340">
                  <c:v>460.2</c:v>
                </c:pt>
                <c:pt idx="25341">
                  <c:v>460.19850000000002</c:v>
                </c:pt>
                <c:pt idx="25342">
                  <c:v>460.19540000000001</c:v>
                </c:pt>
                <c:pt idx="25343">
                  <c:v>460.19470000000001</c:v>
                </c:pt>
                <c:pt idx="25344">
                  <c:v>460.1936</c:v>
                </c:pt>
                <c:pt idx="25345">
                  <c:v>460.19110000000001</c:v>
                </c:pt>
                <c:pt idx="25346">
                  <c:v>460.19130000000001</c:v>
                </c:pt>
                <c:pt idx="25347">
                  <c:v>460.1891</c:v>
                </c:pt>
                <c:pt idx="25348">
                  <c:v>460.18819999999999</c:v>
                </c:pt>
                <c:pt idx="25349">
                  <c:v>460.18759999999997</c:v>
                </c:pt>
                <c:pt idx="25350">
                  <c:v>460.18540000000002</c:v>
                </c:pt>
                <c:pt idx="25351">
                  <c:v>460.18470000000002</c:v>
                </c:pt>
                <c:pt idx="25352">
                  <c:v>460.18180000000001</c:v>
                </c:pt>
                <c:pt idx="25353">
                  <c:v>460.18169999999998</c:v>
                </c:pt>
                <c:pt idx="25354">
                  <c:v>460.18119999999999</c:v>
                </c:pt>
                <c:pt idx="25355">
                  <c:v>460.18</c:v>
                </c:pt>
                <c:pt idx="25356">
                  <c:v>460.18119999999999</c:v>
                </c:pt>
                <c:pt idx="25357">
                  <c:v>460.17959999999999</c:v>
                </c:pt>
                <c:pt idx="25358">
                  <c:v>460.18130000000002</c:v>
                </c:pt>
                <c:pt idx="25359">
                  <c:v>460.18090000000001</c:v>
                </c:pt>
                <c:pt idx="25360">
                  <c:v>460.17910000000001</c:v>
                </c:pt>
                <c:pt idx="25361">
                  <c:v>460.18040000000002</c:v>
                </c:pt>
                <c:pt idx="25362">
                  <c:v>460.17959999999999</c:v>
                </c:pt>
                <c:pt idx="25363">
                  <c:v>460.1807</c:v>
                </c:pt>
                <c:pt idx="25364">
                  <c:v>460.18279999999999</c:v>
                </c:pt>
                <c:pt idx="25365">
                  <c:v>460.18220000000002</c:v>
                </c:pt>
                <c:pt idx="25366">
                  <c:v>460.18099999999998</c:v>
                </c:pt>
                <c:pt idx="25367">
                  <c:v>460.18340000000001</c:v>
                </c:pt>
                <c:pt idx="25368">
                  <c:v>460.18340000000001</c:v>
                </c:pt>
                <c:pt idx="25369">
                  <c:v>460.18459999999999</c:v>
                </c:pt>
                <c:pt idx="25370">
                  <c:v>460.1841</c:v>
                </c:pt>
                <c:pt idx="25371">
                  <c:v>460.1859</c:v>
                </c:pt>
                <c:pt idx="25372">
                  <c:v>460.1866</c:v>
                </c:pt>
                <c:pt idx="25373">
                  <c:v>460.1866</c:v>
                </c:pt>
                <c:pt idx="25374">
                  <c:v>460.18740000000003</c:v>
                </c:pt>
                <c:pt idx="25375">
                  <c:v>460.18759999999997</c:v>
                </c:pt>
                <c:pt idx="25376">
                  <c:v>460.18900000000002</c:v>
                </c:pt>
                <c:pt idx="25377">
                  <c:v>460.19</c:v>
                </c:pt>
                <c:pt idx="25378">
                  <c:v>460.1902</c:v>
                </c:pt>
                <c:pt idx="25379">
                  <c:v>460.19060000000002</c:v>
                </c:pt>
                <c:pt idx="25380">
                  <c:v>460.19099999999997</c:v>
                </c:pt>
                <c:pt idx="25381">
                  <c:v>460.19159999999999</c:v>
                </c:pt>
                <c:pt idx="25382">
                  <c:v>460.19299999999998</c:v>
                </c:pt>
                <c:pt idx="25383">
                  <c:v>460.19299999999998</c:v>
                </c:pt>
                <c:pt idx="25384">
                  <c:v>460.19420000000002</c:v>
                </c:pt>
                <c:pt idx="25385">
                  <c:v>460.19220000000001</c:v>
                </c:pt>
                <c:pt idx="25386">
                  <c:v>460.19330000000002</c:v>
                </c:pt>
                <c:pt idx="25387">
                  <c:v>460.19209999999998</c:v>
                </c:pt>
                <c:pt idx="25388">
                  <c:v>460.19260000000003</c:v>
                </c:pt>
                <c:pt idx="25389">
                  <c:v>460.19139999999999</c:v>
                </c:pt>
                <c:pt idx="25390">
                  <c:v>460.19400000000002</c:v>
                </c:pt>
                <c:pt idx="25391">
                  <c:v>460.19299999999998</c:v>
                </c:pt>
                <c:pt idx="25392">
                  <c:v>460.19439999999997</c:v>
                </c:pt>
                <c:pt idx="25393">
                  <c:v>460.19459999999998</c:v>
                </c:pt>
                <c:pt idx="25394">
                  <c:v>460.1934</c:v>
                </c:pt>
                <c:pt idx="25395">
                  <c:v>460.19600000000003</c:v>
                </c:pt>
                <c:pt idx="25396">
                  <c:v>460.19560000000001</c:v>
                </c:pt>
                <c:pt idx="25397">
                  <c:v>460.19740000000002</c:v>
                </c:pt>
                <c:pt idx="25398">
                  <c:v>460.19729999999998</c:v>
                </c:pt>
                <c:pt idx="25399">
                  <c:v>460.19670000000002</c:v>
                </c:pt>
                <c:pt idx="25400">
                  <c:v>460.19779999999997</c:v>
                </c:pt>
                <c:pt idx="25401">
                  <c:v>460.19830000000002</c:v>
                </c:pt>
                <c:pt idx="25402">
                  <c:v>460.19889999999998</c:v>
                </c:pt>
                <c:pt idx="25403">
                  <c:v>460.20080000000002</c:v>
                </c:pt>
                <c:pt idx="25404">
                  <c:v>460.20100000000002</c:v>
                </c:pt>
                <c:pt idx="25405">
                  <c:v>460.20389999999998</c:v>
                </c:pt>
                <c:pt idx="25406">
                  <c:v>460.20330000000001</c:v>
                </c:pt>
                <c:pt idx="25407">
                  <c:v>460.20479999999998</c:v>
                </c:pt>
                <c:pt idx="25408">
                  <c:v>460.2056</c:v>
                </c:pt>
                <c:pt idx="25409">
                  <c:v>460.20639999999997</c:v>
                </c:pt>
                <c:pt idx="25410">
                  <c:v>460.20740000000001</c:v>
                </c:pt>
                <c:pt idx="25411">
                  <c:v>460.20740000000001</c:v>
                </c:pt>
                <c:pt idx="25412">
                  <c:v>460.20819999999998</c:v>
                </c:pt>
                <c:pt idx="25413">
                  <c:v>460.209</c:v>
                </c:pt>
                <c:pt idx="25414">
                  <c:v>460.21039999999999</c:v>
                </c:pt>
                <c:pt idx="25415">
                  <c:v>460.2106</c:v>
                </c:pt>
                <c:pt idx="25416">
                  <c:v>460.21019999999999</c:v>
                </c:pt>
                <c:pt idx="25417">
                  <c:v>460.20920000000001</c:v>
                </c:pt>
                <c:pt idx="25418">
                  <c:v>460.2106</c:v>
                </c:pt>
                <c:pt idx="25419">
                  <c:v>460.21140000000003</c:v>
                </c:pt>
                <c:pt idx="25420">
                  <c:v>460.2122</c:v>
                </c:pt>
                <c:pt idx="25421">
                  <c:v>460.2124</c:v>
                </c:pt>
                <c:pt idx="25422">
                  <c:v>460.21199999999999</c:v>
                </c:pt>
                <c:pt idx="25423">
                  <c:v>460.21339999999998</c:v>
                </c:pt>
                <c:pt idx="25424">
                  <c:v>460.21359999999999</c:v>
                </c:pt>
                <c:pt idx="25425">
                  <c:v>460.21499999999997</c:v>
                </c:pt>
                <c:pt idx="25426">
                  <c:v>460.214</c:v>
                </c:pt>
                <c:pt idx="25427">
                  <c:v>460.21530000000001</c:v>
                </c:pt>
                <c:pt idx="25428">
                  <c:v>460.21539999999999</c:v>
                </c:pt>
                <c:pt idx="25429">
                  <c:v>460.21570000000003</c:v>
                </c:pt>
                <c:pt idx="25430">
                  <c:v>460.2174</c:v>
                </c:pt>
                <c:pt idx="25431">
                  <c:v>460.21660000000003</c:v>
                </c:pt>
                <c:pt idx="25432">
                  <c:v>460.21679999999998</c:v>
                </c:pt>
                <c:pt idx="25433">
                  <c:v>460.21940000000001</c:v>
                </c:pt>
                <c:pt idx="25434">
                  <c:v>460.21820000000002</c:v>
                </c:pt>
                <c:pt idx="25435">
                  <c:v>460.2208</c:v>
                </c:pt>
                <c:pt idx="25436">
                  <c:v>460.22</c:v>
                </c:pt>
                <c:pt idx="25437">
                  <c:v>460.22149999999999</c:v>
                </c:pt>
                <c:pt idx="25438">
                  <c:v>460.22329999999999</c:v>
                </c:pt>
                <c:pt idx="25439">
                  <c:v>460.22399999999999</c:v>
                </c:pt>
                <c:pt idx="25440">
                  <c:v>460.22500000000002</c:v>
                </c:pt>
                <c:pt idx="25441">
                  <c:v>460.22460000000001</c:v>
                </c:pt>
                <c:pt idx="25442">
                  <c:v>460.22699999999998</c:v>
                </c:pt>
                <c:pt idx="25443">
                  <c:v>460.2269</c:v>
                </c:pt>
                <c:pt idx="25444">
                  <c:v>460.22640000000001</c:v>
                </c:pt>
                <c:pt idx="25445">
                  <c:v>460.22820000000002</c:v>
                </c:pt>
                <c:pt idx="25446">
                  <c:v>460.22879999999998</c:v>
                </c:pt>
                <c:pt idx="25447">
                  <c:v>460.23020000000002</c:v>
                </c:pt>
                <c:pt idx="25448">
                  <c:v>460.23</c:v>
                </c:pt>
                <c:pt idx="25449">
                  <c:v>460.23059999999998</c:v>
                </c:pt>
                <c:pt idx="25450">
                  <c:v>460.23129999999998</c:v>
                </c:pt>
                <c:pt idx="25451">
                  <c:v>460.23200000000003</c:v>
                </c:pt>
                <c:pt idx="25452">
                  <c:v>460.23349999999999</c:v>
                </c:pt>
                <c:pt idx="25453">
                  <c:v>460.23239999999998</c:v>
                </c:pt>
                <c:pt idx="25454">
                  <c:v>460.2337</c:v>
                </c:pt>
                <c:pt idx="25455">
                  <c:v>460.23360000000002</c:v>
                </c:pt>
                <c:pt idx="25456">
                  <c:v>460.23430000000002</c:v>
                </c:pt>
                <c:pt idx="25457">
                  <c:v>460.23500000000001</c:v>
                </c:pt>
                <c:pt idx="25458">
                  <c:v>460.23599999999999</c:v>
                </c:pt>
                <c:pt idx="25459">
                  <c:v>460.23520000000002</c:v>
                </c:pt>
                <c:pt idx="25460">
                  <c:v>460.23739999999998</c:v>
                </c:pt>
                <c:pt idx="25461">
                  <c:v>460.23739999999998</c:v>
                </c:pt>
                <c:pt idx="25462">
                  <c:v>460.23739999999998</c:v>
                </c:pt>
                <c:pt idx="25463">
                  <c:v>460.23739999999998</c:v>
                </c:pt>
                <c:pt idx="25464">
                  <c:v>460.23680000000002</c:v>
                </c:pt>
                <c:pt idx="25465">
                  <c:v>460.2389</c:v>
                </c:pt>
                <c:pt idx="25466">
                  <c:v>460.2398</c:v>
                </c:pt>
                <c:pt idx="25467">
                  <c:v>460.23989999999998</c:v>
                </c:pt>
                <c:pt idx="25468">
                  <c:v>460.24079999999998</c:v>
                </c:pt>
                <c:pt idx="25469">
                  <c:v>460.24079999999998</c:v>
                </c:pt>
                <c:pt idx="25470">
                  <c:v>460.24160000000001</c:v>
                </c:pt>
                <c:pt idx="25471">
                  <c:v>460.24290000000002</c:v>
                </c:pt>
                <c:pt idx="25472">
                  <c:v>460.245</c:v>
                </c:pt>
                <c:pt idx="25473">
                  <c:v>460.24520000000001</c:v>
                </c:pt>
                <c:pt idx="25474">
                  <c:v>460.2448</c:v>
                </c:pt>
                <c:pt idx="25475">
                  <c:v>460.2457</c:v>
                </c:pt>
                <c:pt idx="25476">
                  <c:v>460.2466</c:v>
                </c:pt>
                <c:pt idx="25477">
                  <c:v>460.24669999999998</c:v>
                </c:pt>
                <c:pt idx="25478">
                  <c:v>460.24630000000002</c:v>
                </c:pt>
                <c:pt idx="25479">
                  <c:v>460.24720000000002</c:v>
                </c:pt>
                <c:pt idx="25480">
                  <c:v>460.2475</c:v>
                </c:pt>
                <c:pt idx="25481">
                  <c:v>460.24639999999999</c:v>
                </c:pt>
                <c:pt idx="25482">
                  <c:v>460.24759999999998</c:v>
                </c:pt>
                <c:pt idx="25483">
                  <c:v>460.24959999999999</c:v>
                </c:pt>
                <c:pt idx="25484">
                  <c:v>460.25</c:v>
                </c:pt>
                <c:pt idx="25485">
                  <c:v>460.25</c:v>
                </c:pt>
                <c:pt idx="25486">
                  <c:v>460.25020000000001</c:v>
                </c:pt>
                <c:pt idx="25487">
                  <c:v>460.25040000000001</c:v>
                </c:pt>
                <c:pt idx="25488">
                  <c:v>460.25240000000002</c:v>
                </c:pt>
                <c:pt idx="25489">
                  <c:v>460.25380000000001</c:v>
                </c:pt>
                <c:pt idx="25490">
                  <c:v>460.25450000000001</c:v>
                </c:pt>
                <c:pt idx="25491">
                  <c:v>460.25459999999998</c:v>
                </c:pt>
                <c:pt idx="25492">
                  <c:v>460.25659999999999</c:v>
                </c:pt>
                <c:pt idx="25493">
                  <c:v>460.25779999999997</c:v>
                </c:pt>
                <c:pt idx="25494">
                  <c:v>460.25740000000002</c:v>
                </c:pt>
                <c:pt idx="25495">
                  <c:v>460.25940000000003</c:v>
                </c:pt>
                <c:pt idx="25496">
                  <c:v>460.26</c:v>
                </c:pt>
                <c:pt idx="25497">
                  <c:v>460.25900000000001</c:v>
                </c:pt>
                <c:pt idx="25498">
                  <c:v>460.25959999999998</c:v>
                </c:pt>
                <c:pt idx="25499">
                  <c:v>460.26069999999999</c:v>
                </c:pt>
                <c:pt idx="25500">
                  <c:v>460.2604</c:v>
                </c:pt>
                <c:pt idx="25501">
                  <c:v>460.26229999999998</c:v>
                </c:pt>
                <c:pt idx="25502">
                  <c:v>460.26409999999998</c:v>
                </c:pt>
                <c:pt idx="25503">
                  <c:v>460.26400000000001</c:v>
                </c:pt>
                <c:pt idx="25504">
                  <c:v>460.26530000000002</c:v>
                </c:pt>
                <c:pt idx="25505">
                  <c:v>460.26560000000001</c:v>
                </c:pt>
                <c:pt idx="25506">
                  <c:v>460.26740000000001</c:v>
                </c:pt>
                <c:pt idx="25507">
                  <c:v>460.26780000000002</c:v>
                </c:pt>
                <c:pt idx="25508">
                  <c:v>460.26859999999999</c:v>
                </c:pt>
                <c:pt idx="25509">
                  <c:v>460.26979999999998</c:v>
                </c:pt>
                <c:pt idx="25510">
                  <c:v>460.27</c:v>
                </c:pt>
                <c:pt idx="25511">
                  <c:v>460.2704</c:v>
                </c:pt>
                <c:pt idx="25512">
                  <c:v>460.26960000000003</c:v>
                </c:pt>
                <c:pt idx="25513">
                  <c:v>460.27089999999998</c:v>
                </c:pt>
                <c:pt idx="25514">
                  <c:v>460.27100000000002</c:v>
                </c:pt>
                <c:pt idx="25515">
                  <c:v>460.27140000000003</c:v>
                </c:pt>
                <c:pt idx="25516">
                  <c:v>460.27109999999999</c:v>
                </c:pt>
                <c:pt idx="25517">
                  <c:v>460.27100000000002</c:v>
                </c:pt>
                <c:pt idx="25518">
                  <c:v>460.27350000000001</c:v>
                </c:pt>
                <c:pt idx="25519">
                  <c:v>460.27249999999998</c:v>
                </c:pt>
                <c:pt idx="25520">
                  <c:v>460.2722</c:v>
                </c:pt>
                <c:pt idx="25521">
                  <c:v>460.27199999999999</c:v>
                </c:pt>
                <c:pt idx="25522">
                  <c:v>460.27350000000001</c:v>
                </c:pt>
                <c:pt idx="25523">
                  <c:v>460.27519999999998</c:v>
                </c:pt>
                <c:pt idx="25524">
                  <c:v>460.27600000000001</c:v>
                </c:pt>
                <c:pt idx="25525">
                  <c:v>460.2765</c:v>
                </c:pt>
                <c:pt idx="25526">
                  <c:v>460.27620000000002</c:v>
                </c:pt>
                <c:pt idx="25527">
                  <c:v>460.27699999999999</c:v>
                </c:pt>
                <c:pt idx="25528">
                  <c:v>460.27820000000003</c:v>
                </c:pt>
                <c:pt idx="25529">
                  <c:v>460.27949999999998</c:v>
                </c:pt>
                <c:pt idx="25530">
                  <c:v>460.27940000000001</c:v>
                </c:pt>
                <c:pt idx="25531">
                  <c:v>460.28100000000001</c:v>
                </c:pt>
                <c:pt idx="25532">
                  <c:v>460.28120000000001</c:v>
                </c:pt>
                <c:pt idx="25533">
                  <c:v>460.28219999999999</c:v>
                </c:pt>
                <c:pt idx="25534">
                  <c:v>460.2826</c:v>
                </c:pt>
                <c:pt idx="25535">
                  <c:v>460.28210000000001</c:v>
                </c:pt>
                <c:pt idx="25536">
                  <c:v>460.28309999999999</c:v>
                </c:pt>
                <c:pt idx="25537">
                  <c:v>460.28390000000002</c:v>
                </c:pt>
                <c:pt idx="25538">
                  <c:v>460.28440000000001</c:v>
                </c:pt>
                <c:pt idx="25539">
                  <c:v>460.28629999999998</c:v>
                </c:pt>
                <c:pt idx="25540">
                  <c:v>460.28500000000003</c:v>
                </c:pt>
                <c:pt idx="25541">
                  <c:v>460.28680000000003</c:v>
                </c:pt>
                <c:pt idx="25542">
                  <c:v>460.2869</c:v>
                </c:pt>
                <c:pt idx="25543">
                  <c:v>460.28789999999998</c:v>
                </c:pt>
                <c:pt idx="25544">
                  <c:v>460.28890000000001</c:v>
                </c:pt>
                <c:pt idx="25545">
                  <c:v>460.28719999999998</c:v>
                </c:pt>
                <c:pt idx="25546">
                  <c:v>460.28870000000001</c:v>
                </c:pt>
                <c:pt idx="25547">
                  <c:v>460.28919999999999</c:v>
                </c:pt>
                <c:pt idx="25548">
                  <c:v>460.29</c:v>
                </c:pt>
                <c:pt idx="25549">
                  <c:v>460.29180000000002</c:v>
                </c:pt>
                <c:pt idx="25550">
                  <c:v>460.29149999999998</c:v>
                </c:pt>
                <c:pt idx="25551">
                  <c:v>460.2919</c:v>
                </c:pt>
                <c:pt idx="25552">
                  <c:v>460.29219999999998</c:v>
                </c:pt>
                <c:pt idx="25553">
                  <c:v>460.29399999999998</c:v>
                </c:pt>
                <c:pt idx="25554">
                  <c:v>460.2944</c:v>
                </c:pt>
                <c:pt idx="25555">
                  <c:v>460.29509999999999</c:v>
                </c:pt>
                <c:pt idx="25556">
                  <c:v>460.2962</c:v>
                </c:pt>
                <c:pt idx="25557">
                  <c:v>460.29579999999999</c:v>
                </c:pt>
                <c:pt idx="25558">
                  <c:v>460.29629999999997</c:v>
                </c:pt>
                <c:pt idx="25559">
                  <c:v>460.29559999999998</c:v>
                </c:pt>
                <c:pt idx="25560">
                  <c:v>460.29759999999999</c:v>
                </c:pt>
                <c:pt idx="25561">
                  <c:v>460.29809999999998</c:v>
                </c:pt>
                <c:pt idx="25562">
                  <c:v>460.29820000000001</c:v>
                </c:pt>
                <c:pt idx="25563">
                  <c:v>460.2996</c:v>
                </c:pt>
                <c:pt idx="25564">
                  <c:v>460.2996</c:v>
                </c:pt>
                <c:pt idx="25565">
                  <c:v>460.30110000000002</c:v>
                </c:pt>
                <c:pt idx="25566">
                  <c:v>460.30180000000001</c:v>
                </c:pt>
                <c:pt idx="25567">
                  <c:v>460.3032</c:v>
                </c:pt>
                <c:pt idx="25568">
                  <c:v>460.30349999999999</c:v>
                </c:pt>
                <c:pt idx="25569">
                  <c:v>460.30279999999999</c:v>
                </c:pt>
                <c:pt idx="25570">
                  <c:v>460.30369999999999</c:v>
                </c:pt>
                <c:pt idx="25571">
                  <c:v>460.30500000000001</c:v>
                </c:pt>
                <c:pt idx="25572">
                  <c:v>460.30419999999998</c:v>
                </c:pt>
                <c:pt idx="25573">
                  <c:v>460.30450000000002</c:v>
                </c:pt>
                <c:pt idx="25574">
                  <c:v>460.3075</c:v>
                </c:pt>
                <c:pt idx="25575">
                  <c:v>460.3082</c:v>
                </c:pt>
                <c:pt idx="25576">
                  <c:v>460.30840000000001</c:v>
                </c:pt>
                <c:pt idx="25577">
                  <c:v>460.30939999999998</c:v>
                </c:pt>
                <c:pt idx="25578">
                  <c:v>460.3098</c:v>
                </c:pt>
                <c:pt idx="25579">
                  <c:v>460.31060000000002</c:v>
                </c:pt>
                <c:pt idx="25580">
                  <c:v>460.31130000000002</c:v>
                </c:pt>
                <c:pt idx="25581">
                  <c:v>460.31279999999998</c:v>
                </c:pt>
                <c:pt idx="25582">
                  <c:v>460.3116</c:v>
                </c:pt>
                <c:pt idx="25583">
                  <c:v>460.31240000000003</c:v>
                </c:pt>
                <c:pt idx="25584">
                  <c:v>460.31270000000001</c:v>
                </c:pt>
                <c:pt idx="25585">
                  <c:v>460.3134</c:v>
                </c:pt>
                <c:pt idx="25586">
                  <c:v>460.31389999999999</c:v>
                </c:pt>
                <c:pt idx="25587">
                  <c:v>460.31360000000001</c:v>
                </c:pt>
                <c:pt idx="25588">
                  <c:v>460.31619999999998</c:v>
                </c:pt>
                <c:pt idx="25589">
                  <c:v>460.31540000000001</c:v>
                </c:pt>
                <c:pt idx="25590">
                  <c:v>460.31599999999997</c:v>
                </c:pt>
                <c:pt idx="25591">
                  <c:v>460.31639999999999</c:v>
                </c:pt>
                <c:pt idx="25592">
                  <c:v>460.31720000000001</c:v>
                </c:pt>
                <c:pt idx="25593">
                  <c:v>460.31639999999999</c:v>
                </c:pt>
                <c:pt idx="25594">
                  <c:v>460.31740000000002</c:v>
                </c:pt>
                <c:pt idx="25595">
                  <c:v>460.3168</c:v>
                </c:pt>
                <c:pt idx="25596">
                  <c:v>460.31709999999998</c:v>
                </c:pt>
                <c:pt idx="25597">
                  <c:v>460.31790000000001</c:v>
                </c:pt>
                <c:pt idx="25598">
                  <c:v>460.32080000000002</c:v>
                </c:pt>
                <c:pt idx="25599">
                  <c:v>460.32100000000003</c:v>
                </c:pt>
                <c:pt idx="25600">
                  <c:v>460.32220000000001</c:v>
                </c:pt>
                <c:pt idx="25601">
                  <c:v>460.3211</c:v>
                </c:pt>
                <c:pt idx="25602">
                  <c:v>460.32170000000002</c:v>
                </c:pt>
                <c:pt idx="25603">
                  <c:v>460.32229999999998</c:v>
                </c:pt>
                <c:pt idx="25604">
                  <c:v>460.32369999999997</c:v>
                </c:pt>
                <c:pt idx="25605">
                  <c:v>460.3254</c:v>
                </c:pt>
                <c:pt idx="25606">
                  <c:v>460.32560000000001</c:v>
                </c:pt>
                <c:pt idx="25607">
                  <c:v>460.32560000000001</c:v>
                </c:pt>
                <c:pt idx="25608">
                  <c:v>460.32659999999998</c:v>
                </c:pt>
                <c:pt idx="25609">
                  <c:v>460.32690000000002</c:v>
                </c:pt>
                <c:pt idx="25610">
                  <c:v>460.32859999999999</c:v>
                </c:pt>
                <c:pt idx="25611">
                  <c:v>460.3279</c:v>
                </c:pt>
                <c:pt idx="25612">
                  <c:v>460.32819999999998</c:v>
                </c:pt>
                <c:pt idx="25613">
                  <c:v>460.33089999999999</c:v>
                </c:pt>
                <c:pt idx="25614">
                  <c:v>460.33089999999999</c:v>
                </c:pt>
                <c:pt idx="25615">
                  <c:v>460.3313</c:v>
                </c:pt>
                <c:pt idx="25616">
                  <c:v>460.33199999999999</c:v>
                </c:pt>
                <c:pt idx="25617">
                  <c:v>460.33240000000001</c:v>
                </c:pt>
                <c:pt idx="25618">
                  <c:v>460.33359999999999</c:v>
                </c:pt>
                <c:pt idx="25619">
                  <c:v>460.33280000000002</c:v>
                </c:pt>
                <c:pt idx="25620">
                  <c:v>460.33170000000001</c:v>
                </c:pt>
                <c:pt idx="25621">
                  <c:v>460.33199999999999</c:v>
                </c:pt>
                <c:pt idx="25622">
                  <c:v>460.33330000000001</c:v>
                </c:pt>
                <c:pt idx="25623">
                  <c:v>460.334</c:v>
                </c:pt>
                <c:pt idx="25624">
                  <c:v>460.33420000000001</c:v>
                </c:pt>
                <c:pt idx="25625">
                  <c:v>460.33580000000001</c:v>
                </c:pt>
                <c:pt idx="25626">
                  <c:v>460.33499999999998</c:v>
                </c:pt>
                <c:pt idx="25627">
                  <c:v>460.33730000000003</c:v>
                </c:pt>
                <c:pt idx="25628">
                  <c:v>460.3374</c:v>
                </c:pt>
                <c:pt idx="25629">
                  <c:v>460.339</c:v>
                </c:pt>
                <c:pt idx="25630">
                  <c:v>460.33980000000003</c:v>
                </c:pt>
                <c:pt idx="25631">
                  <c:v>460.33879999999999</c:v>
                </c:pt>
                <c:pt idx="25632">
                  <c:v>460.3415</c:v>
                </c:pt>
                <c:pt idx="25633">
                  <c:v>460.34190000000001</c:v>
                </c:pt>
                <c:pt idx="25634">
                  <c:v>460.3426</c:v>
                </c:pt>
                <c:pt idx="25635">
                  <c:v>460.3426</c:v>
                </c:pt>
                <c:pt idx="25636">
                  <c:v>460.34120000000001</c:v>
                </c:pt>
                <c:pt idx="25637">
                  <c:v>460.34100000000001</c:v>
                </c:pt>
                <c:pt idx="25638">
                  <c:v>460.3415</c:v>
                </c:pt>
                <c:pt idx="25639">
                  <c:v>460.34160000000003</c:v>
                </c:pt>
                <c:pt idx="25640">
                  <c:v>460.34300000000002</c:v>
                </c:pt>
                <c:pt idx="25641">
                  <c:v>460.34399999999999</c:v>
                </c:pt>
                <c:pt idx="25642">
                  <c:v>460.3458</c:v>
                </c:pt>
                <c:pt idx="25643">
                  <c:v>460.34660000000002</c:v>
                </c:pt>
                <c:pt idx="25644">
                  <c:v>460.34629999999999</c:v>
                </c:pt>
                <c:pt idx="25645">
                  <c:v>460.34699999999998</c:v>
                </c:pt>
                <c:pt idx="25646">
                  <c:v>460.34769999999997</c:v>
                </c:pt>
                <c:pt idx="25647">
                  <c:v>460.34800000000001</c:v>
                </c:pt>
                <c:pt idx="25648">
                  <c:v>460.3485</c:v>
                </c:pt>
                <c:pt idx="25649">
                  <c:v>460.34739999999999</c:v>
                </c:pt>
                <c:pt idx="25650">
                  <c:v>460.34820000000002</c:v>
                </c:pt>
                <c:pt idx="25651">
                  <c:v>460.34859999999998</c:v>
                </c:pt>
                <c:pt idx="25652">
                  <c:v>460.34930000000003</c:v>
                </c:pt>
                <c:pt idx="25653">
                  <c:v>460.35</c:v>
                </c:pt>
                <c:pt idx="25654">
                  <c:v>460.35160000000002</c:v>
                </c:pt>
                <c:pt idx="25655">
                  <c:v>460.35140000000001</c:v>
                </c:pt>
                <c:pt idx="25656">
                  <c:v>460.35180000000003</c:v>
                </c:pt>
                <c:pt idx="25657">
                  <c:v>460.35250000000002</c:v>
                </c:pt>
                <c:pt idx="25658">
                  <c:v>460.35340000000002</c:v>
                </c:pt>
                <c:pt idx="25659">
                  <c:v>460.35500000000002</c:v>
                </c:pt>
                <c:pt idx="25660">
                  <c:v>460.35590000000002</c:v>
                </c:pt>
                <c:pt idx="25661">
                  <c:v>460.35379999999998</c:v>
                </c:pt>
                <c:pt idx="25662">
                  <c:v>460.35599999999999</c:v>
                </c:pt>
                <c:pt idx="25663">
                  <c:v>460.35660000000001</c:v>
                </c:pt>
                <c:pt idx="25664">
                  <c:v>460.35759999999999</c:v>
                </c:pt>
                <c:pt idx="25665">
                  <c:v>460.35719999999998</c:v>
                </c:pt>
                <c:pt idx="25666">
                  <c:v>460.3569</c:v>
                </c:pt>
                <c:pt idx="25667">
                  <c:v>460.35669999999999</c:v>
                </c:pt>
                <c:pt idx="25668">
                  <c:v>460.3578</c:v>
                </c:pt>
                <c:pt idx="25669">
                  <c:v>460.3596</c:v>
                </c:pt>
                <c:pt idx="25670">
                  <c:v>460.36040000000003</c:v>
                </c:pt>
                <c:pt idx="25671">
                  <c:v>460.36</c:v>
                </c:pt>
                <c:pt idx="25672">
                  <c:v>460.36130000000003</c:v>
                </c:pt>
                <c:pt idx="25673">
                  <c:v>460.36040000000003</c:v>
                </c:pt>
                <c:pt idx="25674">
                  <c:v>460.36059999999998</c:v>
                </c:pt>
                <c:pt idx="25675">
                  <c:v>460.36340000000001</c:v>
                </c:pt>
                <c:pt idx="25676">
                  <c:v>460.36329999999998</c:v>
                </c:pt>
                <c:pt idx="25677">
                  <c:v>460.36439999999999</c:v>
                </c:pt>
                <c:pt idx="25678">
                  <c:v>460.36619999999999</c:v>
                </c:pt>
                <c:pt idx="25679">
                  <c:v>460.36559999999997</c:v>
                </c:pt>
                <c:pt idx="25680">
                  <c:v>460.36750000000001</c:v>
                </c:pt>
                <c:pt idx="25681">
                  <c:v>460.36750000000001</c:v>
                </c:pt>
                <c:pt idx="25682">
                  <c:v>460.36829999999998</c:v>
                </c:pt>
                <c:pt idx="25683">
                  <c:v>460.36869999999999</c:v>
                </c:pt>
                <c:pt idx="25684">
                  <c:v>460.3698</c:v>
                </c:pt>
                <c:pt idx="25685">
                  <c:v>460.37060000000002</c:v>
                </c:pt>
                <c:pt idx="25686">
                  <c:v>460.37130000000002</c:v>
                </c:pt>
                <c:pt idx="25687">
                  <c:v>460.37220000000002</c:v>
                </c:pt>
                <c:pt idx="25688">
                  <c:v>460.37310000000002</c:v>
                </c:pt>
                <c:pt idx="25689">
                  <c:v>460.37389999999999</c:v>
                </c:pt>
                <c:pt idx="25690">
                  <c:v>460.37299999999999</c:v>
                </c:pt>
                <c:pt idx="25691">
                  <c:v>460.37419999999997</c:v>
                </c:pt>
                <c:pt idx="25692">
                  <c:v>460.37459999999999</c:v>
                </c:pt>
                <c:pt idx="25693">
                  <c:v>460.37439999999998</c:v>
                </c:pt>
                <c:pt idx="25694">
                  <c:v>460.37360000000001</c:v>
                </c:pt>
                <c:pt idx="25695">
                  <c:v>460.37419999999997</c:v>
                </c:pt>
                <c:pt idx="25696">
                  <c:v>460.37639999999999</c:v>
                </c:pt>
                <c:pt idx="25697">
                  <c:v>460.37569999999999</c:v>
                </c:pt>
                <c:pt idx="25698">
                  <c:v>460.37639999999999</c:v>
                </c:pt>
                <c:pt idx="25699">
                  <c:v>460.37610000000001</c:v>
                </c:pt>
                <c:pt idx="25700">
                  <c:v>460.37619999999998</c:v>
                </c:pt>
                <c:pt idx="25701">
                  <c:v>460.37799999999999</c:v>
                </c:pt>
                <c:pt idx="25702">
                  <c:v>460.37889999999999</c:v>
                </c:pt>
                <c:pt idx="25703">
                  <c:v>460.37990000000002</c:v>
                </c:pt>
                <c:pt idx="25704">
                  <c:v>460.38060000000002</c:v>
                </c:pt>
                <c:pt idx="25705">
                  <c:v>460.37979999999999</c:v>
                </c:pt>
                <c:pt idx="25706">
                  <c:v>460.38240000000002</c:v>
                </c:pt>
                <c:pt idx="25707">
                  <c:v>460.38319999999999</c:v>
                </c:pt>
                <c:pt idx="25708">
                  <c:v>460.38299999999998</c:v>
                </c:pt>
                <c:pt idx="25709">
                  <c:v>460.38240000000002</c:v>
                </c:pt>
                <c:pt idx="25710">
                  <c:v>460.38459999999998</c:v>
                </c:pt>
                <c:pt idx="25711">
                  <c:v>460.3854</c:v>
                </c:pt>
                <c:pt idx="25712">
                  <c:v>460.3861</c:v>
                </c:pt>
                <c:pt idx="25713">
                  <c:v>460.38690000000003</c:v>
                </c:pt>
                <c:pt idx="25714">
                  <c:v>460.3897</c:v>
                </c:pt>
                <c:pt idx="25715">
                  <c:v>460.38920000000002</c:v>
                </c:pt>
                <c:pt idx="25716">
                  <c:v>460.39089999999999</c:v>
                </c:pt>
                <c:pt idx="25717">
                  <c:v>460.39190000000002</c:v>
                </c:pt>
                <c:pt idx="25718">
                  <c:v>460.3922</c:v>
                </c:pt>
                <c:pt idx="25719">
                  <c:v>460.39280000000002</c:v>
                </c:pt>
                <c:pt idx="25720">
                  <c:v>460.3938</c:v>
                </c:pt>
                <c:pt idx="25721">
                  <c:v>460.39400000000001</c:v>
                </c:pt>
                <c:pt idx="25722">
                  <c:v>460.39499999999998</c:v>
                </c:pt>
                <c:pt idx="25723">
                  <c:v>460.39449999999999</c:v>
                </c:pt>
                <c:pt idx="25724">
                  <c:v>460.39400000000001</c:v>
                </c:pt>
                <c:pt idx="25725">
                  <c:v>460.3972</c:v>
                </c:pt>
                <c:pt idx="25726">
                  <c:v>460.39670000000001</c:v>
                </c:pt>
                <c:pt idx="25727">
                  <c:v>460.39920000000001</c:v>
                </c:pt>
                <c:pt idx="25728">
                  <c:v>460.39940000000001</c:v>
                </c:pt>
                <c:pt idx="25729">
                  <c:v>460.399</c:v>
                </c:pt>
                <c:pt idx="25730">
                  <c:v>460.39960000000002</c:v>
                </c:pt>
                <c:pt idx="25731">
                  <c:v>460.39960000000002</c:v>
                </c:pt>
                <c:pt idx="25732">
                  <c:v>460.40039999999999</c:v>
                </c:pt>
                <c:pt idx="25733">
                  <c:v>460.39980000000003</c:v>
                </c:pt>
                <c:pt idx="25734">
                  <c:v>460.3997</c:v>
                </c:pt>
                <c:pt idx="25735">
                  <c:v>460.40350000000001</c:v>
                </c:pt>
                <c:pt idx="25736">
                  <c:v>460.40379999999999</c:v>
                </c:pt>
                <c:pt idx="25737">
                  <c:v>460.40530000000001</c:v>
                </c:pt>
                <c:pt idx="25738">
                  <c:v>460.40539999999999</c:v>
                </c:pt>
                <c:pt idx="25739">
                  <c:v>460.40679999999998</c:v>
                </c:pt>
                <c:pt idx="25740">
                  <c:v>460.40640000000002</c:v>
                </c:pt>
                <c:pt idx="25741">
                  <c:v>460.40899999999999</c:v>
                </c:pt>
                <c:pt idx="25742">
                  <c:v>460.40789999999998</c:v>
                </c:pt>
                <c:pt idx="25743">
                  <c:v>460.41039999999998</c:v>
                </c:pt>
                <c:pt idx="25744">
                  <c:v>460.40960000000001</c:v>
                </c:pt>
                <c:pt idx="25745">
                  <c:v>460.41050000000001</c:v>
                </c:pt>
                <c:pt idx="25746">
                  <c:v>460.41289999999998</c:v>
                </c:pt>
                <c:pt idx="25747">
                  <c:v>460.41320000000002</c:v>
                </c:pt>
                <c:pt idx="25748">
                  <c:v>460.41340000000002</c:v>
                </c:pt>
                <c:pt idx="25749">
                  <c:v>460.41500000000002</c:v>
                </c:pt>
                <c:pt idx="25750">
                  <c:v>460.41640000000001</c:v>
                </c:pt>
                <c:pt idx="25751">
                  <c:v>460.4171</c:v>
                </c:pt>
                <c:pt idx="25752">
                  <c:v>460.41739999999999</c:v>
                </c:pt>
                <c:pt idx="25753">
                  <c:v>460.41640000000001</c:v>
                </c:pt>
                <c:pt idx="25754">
                  <c:v>460.41739999999999</c:v>
                </c:pt>
                <c:pt idx="25755">
                  <c:v>460.4178</c:v>
                </c:pt>
                <c:pt idx="25756">
                  <c:v>460.41820000000001</c:v>
                </c:pt>
                <c:pt idx="25757">
                  <c:v>460.41840000000002</c:v>
                </c:pt>
                <c:pt idx="25758">
                  <c:v>460.41800000000001</c:v>
                </c:pt>
                <c:pt idx="25759">
                  <c:v>460.4171</c:v>
                </c:pt>
                <c:pt idx="25760">
                  <c:v>460.4194</c:v>
                </c:pt>
                <c:pt idx="25761">
                  <c:v>460.42059999999998</c:v>
                </c:pt>
                <c:pt idx="25762">
                  <c:v>460.42</c:v>
                </c:pt>
                <c:pt idx="25763">
                  <c:v>460.42259999999999</c:v>
                </c:pt>
                <c:pt idx="25764">
                  <c:v>460.423</c:v>
                </c:pt>
                <c:pt idx="25765">
                  <c:v>460.42340000000002</c:v>
                </c:pt>
                <c:pt idx="25766">
                  <c:v>460.42399999999998</c:v>
                </c:pt>
                <c:pt idx="25767">
                  <c:v>460.42360000000002</c:v>
                </c:pt>
                <c:pt idx="25768">
                  <c:v>460.42500000000001</c:v>
                </c:pt>
                <c:pt idx="25769">
                  <c:v>460.42500000000001</c:v>
                </c:pt>
                <c:pt idx="25770">
                  <c:v>460.42599999999999</c:v>
                </c:pt>
                <c:pt idx="25771">
                  <c:v>460.42540000000002</c:v>
                </c:pt>
                <c:pt idx="25772">
                  <c:v>460.42540000000002</c:v>
                </c:pt>
                <c:pt idx="25773">
                  <c:v>460.42579999999998</c:v>
                </c:pt>
                <c:pt idx="25774">
                  <c:v>460.4271</c:v>
                </c:pt>
                <c:pt idx="25775">
                  <c:v>460.42759999999998</c:v>
                </c:pt>
                <c:pt idx="25776">
                  <c:v>460.42840000000001</c:v>
                </c:pt>
                <c:pt idx="25777">
                  <c:v>460.4271</c:v>
                </c:pt>
                <c:pt idx="25778">
                  <c:v>460.42779999999999</c:v>
                </c:pt>
                <c:pt idx="25779">
                  <c:v>460.42959999999999</c:v>
                </c:pt>
                <c:pt idx="25780">
                  <c:v>460.4298</c:v>
                </c:pt>
                <c:pt idx="25781">
                  <c:v>460.43</c:v>
                </c:pt>
                <c:pt idx="25782">
                  <c:v>460.4316</c:v>
                </c:pt>
                <c:pt idx="25783">
                  <c:v>460.43119999999999</c:v>
                </c:pt>
                <c:pt idx="25784">
                  <c:v>460.43150000000003</c:v>
                </c:pt>
                <c:pt idx="25785">
                  <c:v>460.43200000000002</c:v>
                </c:pt>
                <c:pt idx="25786">
                  <c:v>460.43340000000001</c:v>
                </c:pt>
                <c:pt idx="25787">
                  <c:v>460.43360000000001</c:v>
                </c:pt>
                <c:pt idx="25788">
                  <c:v>460.43459999999999</c:v>
                </c:pt>
                <c:pt idx="25789">
                  <c:v>460.43540000000002</c:v>
                </c:pt>
                <c:pt idx="25790">
                  <c:v>460.43459999999999</c:v>
                </c:pt>
                <c:pt idx="25791">
                  <c:v>460.43650000000002</c:v>
                </c:pt>
                <c:pt idx="25792">
                  <c:v>460.43709999999999</c:v>
                </c:pt>
                <c:pt idx="25793">
                  <c:v>460.43799999999999</c:v>
                </c:pt>
                <c:pt idx="25794">
                  <c:v>460.43860000000001</c:v>
                </c:pt>
                <c:pt idx="25795">
                  <c:v>460.43799999999999</c:v>
                </c:pt>
                <c:pt idx="25796">
                  <c:v>460.43900000000002</c:v>
                </c:pt>
                <c:pt idx="25797">
                  <c:v>460.44</c:v>
                </c:pt>
                <c:pt idx="25798">
                  <c:v>460.4402</c:v>
                </c:pt>
                <c:pt idx="25799">
                  <c:v>460.43920000000003</c:v>
                </c:pt>
                <c:pt idx="25800">
                  <c:v>460.44</c:v>
                </c:pt>
                <c:pt idx="25801">
                  <c:v>460.44060000000002</c:v>
                </c:pt>
                <c:pt idx="25802">
                  <c:v>460.44099999999997</c:v>
                </c:pt>
                <c:pt idx="25803">
                  <c:v>460.44119999999998</c:v>
                </c:pt>
                <c:pt idx="25804">
                  <c:v>460.44040000000001</c:v>
                </c:pt>
                <c:pt idx="25805">
                  <c:v>460.44060000000002</c:v>
                </c:pt>
                <c:pt idx="25806">
                  <c:v>460.4425</c:v>
                </c:pt>
                <c:pt idx="25807">
                  <c:v>460.44150000000002</c:v>
                </c:pt>
                <c:pt idx="25808">
                  <c:v>460.44069999999999</c:v>
                </c:pt>
                <c:pt idx="25809">
                  <c:v>460.4418</c:v>
                </c:pt>
                <c:pt idx="25810">
                  <c:v>460.4434</c:v>
                </c:pt>
                <c:pt idx="25811">
                  <c:v>460.44159999999999</c:v>
                </c:pt>
                <c:pt idx="25812">
                  <c:v>460.44439999999997</c:v>
                </c:pt>
                <c:pt idx="25813">
                  <c:v>460.44389999999999</c:v>
                </c:pt>
                <c:pt idx="25814">
                  <c:v>460.44490000000002</c:v>
                </c:pt>
                <c:pt idx="25815">
                  <c:v>460.44600000000003</c:v>
                </c:pt>
                <c:pt idx="25816">
                  <c:v>460.44720000000001</c:v>
                </c:pt>
                <c:pt idx="25817">
                  <c:v>460.44600000000003</c:v>
                </c:pt>
                <c:pt idx="25818">
                  <c:v>460.44659999999999</c:v>
                </c:pt>
                <c:pt idx="25819">
                  <c:v>460.44690000000003</c:v>
                </c:pt>
                <c:pt idx="25820">
                  <c:v>460.44740000000002</c:v>
                </c:pt>
                <c:pt idx="25821">
                  <c:v>460.44839999999999</c:v>
                </c:pt>
                <c:pt idx="25822">
                  <c:v>460.44810000000001</c:v>
                </c:pt>
                <c:pt idx="25823">
                  <c:v>460.44850000000002</c:v>
                </c:pt>
                <c:pt idx="25824">
                  <c:v>460.44729999999998</c:v>
                </c:pt>
                <c:pt idx="25825">
                  <c:v>460.44819999999999</c:v>
                </c:pt>
                <c:pt idx="25826">
                  <c:v>460.44819999999999</c:v>
                </c:pt>
                <c:pt idx="25827">
                  <c:v>460.45030000000003</c:v>
                </c:pt>
                <c:pt idx="25828">
                  <c:v>460.44970000000001</c:v>
                </c:pt>
                <c:pt idx="25829">
                  <c:v>460.44970000000001</c:v>
                </c:pt>
                <c:pt idx="25830">
                  <c:v>460.44959999999998</c:v>
                </c:pt>
                <c:pt idx="25831">
                  <c:v>460.45030000000003</c:v>
                </c:pt>
                <c:pt idx="25832">
                  <c:v>460.44889999999998</c:v>
                </c:pt>
                <c:pt idx="25833">
                  <c:v>460.45080000000002</c:v>
                </c:pt>
                <c:pt idx="25834">
                  <c:v>460.4502</c:v>
                </c:pt>
                <c:pt idx="25835">
                  <c:v>460.45159999999998</c:v>
                </c:pt>
                <c:pt idx="25836">
                  <c:v>460.45089999999999</c:v>
                </c:pt>
                <c:pt idx="25837">
                  <c:v>460.45119999999997</c:v>
                </c:pt>
                <c:pt idx="25838">
                  <c:v>460.452</c:v>
                </c:pt>
                <c:pt idx="25839">
                  <c:v>460.45150000000001</c:v>
                </c:pt>
                <c:pt idx="25840">
                  <c:v>460.45139999999998</c:v>
                </c:pt>
                <c:pt idx="25841">
                  <c:v>460.4522</c:v>
                </c:pt>
                <c:pt idx="25842">
                  <c:v>460.45359999999999</c:v>
                </c:pt>
                <c:pt idx="25843">
                  <c:v>460.45319999999998</c:v>
                </c:pt>
                <c:pt idx="25844">
                  <c:v>460.45440000000002</c:v>
                </c:pt>
                <c:pt idx="25845">
                  <c:v>460.45600000000002</c:v>
                </c:pt>
                <c:pt idx="25846">
                  <c:v>460.45409999999998</c:v>
                </c:pt>
                <c:pt idx="25847">
                  <c:v>460.45460000000003</c:v>
                </c:pt>
                <c:pt idx="25848">
                  <c:v>460.45319999999998</c:v>
                </c:pt>
                <c:pt idx="25849">
                  <c:v>460.45420000000001</c:v>
                </c:pt>
                <c:pt idx="25850">
                  <c:v>460.45350000000002</c:v>
                </c:pt>
                <c:pt idx="25851">
                  <c:v>460.45429999999999</c:v>
                </c:pt>
                <c:pt idx="25852">
                  <c:v>460.45479999999998</c:v>
                </c:pt>
                <c:pt idx="25853">
                  <c:v>460.4554</c:v>
                </c:pt>
                <c:pt idx="25854">
                  <c:v>460.45679999999999</c:v>
                </c:pt>
                <c:pt idx="25855">
                  <c:v>460.45670000000001</c:v>
                </c:pt>
                <c:pt idx="25856">
                  <c:v>460.45839999999998</c:v>
                </c:pt>
                <c:pt idx="25857">
                  <c:v>460.45830000000001</c:v>
                </c:pt>
                <c:pt idx="25858">
                  <c:v>460.45890000000003</c:v>
                </c:pt>
                <c:pt idx="25859">
                  <c:v>460.45890000000003</c:v>
                </c:pt>
                <c:pt idx="25860">
                  <c:v>460.45979999999997</c:v>
                </c:pt>
                <c:pt idx="25861">
                  <c:v>460.46019999999999</c:v>
                </c:pt>
                <c:pt idx="25862">
                  <c:v>460.4606</c:v>
                </c:pt>
                <c:pt idx="25863">
                  <c:v>460.46080000000001</c:v>
                </c:pt>
                <c:pt idx="25864">
                  <c:v>460.46199999999999</c:v>
                </c:pt>
                <c:pt idx="25865">
                  <c:v>460.4615</c:v>
                </c:pt>
                <c:pt idx="25866">
                  <c:v>460.46159999999998</c:v>
                </c:pt>
                <c:pt idx="25867">
                  <c:v>460.4633</c:v>
                </c:pt>
                <c:pt idx="25868">
                  <c:v>460.46249999999998</c:v>
                </c:pt>
                <c:pt idx="25869">
                  <c:v>460.46390000000002</c:v>
                </c:pt>
                <c:pt idx="25870">
                  <c:v>460.46409999999997</c:v>
                </c:pt>
                <c:pt idx="25871">
                  <c:v>460.46519999999998</c:v>
                </c:pt>
                <c:pt idx="25872">
                  <c:v>460.46609999999998</c:v>
                </c:pt>
                <c:pt idx="25873">
                  <c:v>460.46620000000001</c:v>
                </c:pt>
                <c:pt idx="25874">
                  <c:v>460.46570000000003</c:v>
                </c:pt>
                <c:pt idx="25875">
                  <c:v>460.46749999999997</c:v>
                </c:pt>
                <c:pt idx="25876">
                  <c:v>460.4676</c:v>
                </c:pt>
                <c:pt idx="25877">
                  <c:v>460.46809999999999</c:v>
                </c:pt>
                <c:pt idx="25878">
                  <c:v>460.46800000000002</c:v>
                </c:pt>
                <c:pt idx="25879">
                  <c:v>460.46859999999998</c:v>
                </c:pt>
                <c:pt idx="25880">
                  <c:v>460.46719999999999</c:v>
                </c:pt>
                <c:pt idx="25881">
                  <c:v>460.4674</c:v>
                </c:pt>
                <c:pt idx="25882">
                  <c:v>460.46879999999999</c:v>
                </c:pt>
                <c:pt idx="25883">
                  <c:v>460.46980000000002</c:v>
                </c:pt>
                <c:pt idx="25884">
                  <c:v>460.46879999999999</c:v>
                </c:pt>
                <c:pt idx="25885">
                  <c:v>460.47</c:v>
                </c:pt>
                <c:pt idx="25886">
                  <c:v>460.4699</c:v>
                </c:pt>
                <c:pt idx="25887">
                  <c:v>460.47179999999997</c:v>
                </c:pt>
                <c:pt idx="25888">
                  <c:v>460.471</c:v>
                </c:pt>
                <c:pt idx="25889">
                  <c:v>460.4708</c:v>
                </c:pt>
                <c:pt idx="25890">
                  <c:v>460.47160000000002</c:v>
                </c:pt>
                <c:pt idx="25891">
                  <c:v>460.47179999999997</c:v>
                </c:pt>
                <c:pt idx="25892">
                  <c:v>460.47340000000003</c:v>
                </c:pt>
                <c:pt idx="25893">
                  <c:v>460.4742</c:v>
                </c:pt>
                <c:pt idx="25894">
                  <c:v>460.4744</c:v>
                </c:pt>
                <c:pt idx="25895">
                  <c:v>460.47340000000003</c:v>
                </c:pt>
                <c:pt idx="25896">
                  <c:v>460.47559999999999</c:v>
                </c:pt>
                <c:pt idx="25897">
                  <c:v>460.47660000000002</c:v>
                </c:pt>
                <c:pt idx="25898">
                  <c:v>460.47829999999999</c:v>
                </c:pt>
                <c:pt idx="25899">
                  <c:v>460.47890000000001</c:v>
                </c:pt>
                <c:pt idx="25900">
                  <c:v>460.4778</c:v>
                </c:pt>
                <c:pt idx="25901">
                  <c:v>460.47800000000001</c:v>
                </c:pt>
                <c:pt idx="25902">
                  <c:v>460.47680000000003</c:v>
                </c:pt>
                <c:pt idx="25903">
                  <c:v>460.47859999999997</c:v>
                </c:pt>
                <c:pt idx="25904">
                  <c:v>460.47820000000002</c:v>
                </c:pt>
                <c:pt idx="25905">
                  <c:v>460.47969999999998</c:v>
                </c:pt>
                <c:pt idx="25906">
                  <c:v>460.47820000000002</c:v>
                </c:pt>
                <c:pt idx="25907">
                  <c:v>460.47829999999999</c:v>
                </c:pt>
                <c:pt idx="25908">
                  <c:v>460.47919999999999</c:v>
                </c:pt>
                <c:pt idx="25909">
                  <c:v>460.4812</c:v>
                </c:pt>
                <c:pt idx="25910">
                  <c:v>460.48099999999999</c:v>
                </c:pt>
                <c:pt idx="25911">
                  <c:v>460.48239999999998</c:v>
                </c:pt>
                <c:pt idx="25912">
                  <c:v>460.48180000000002</c:v>
                </c:pt>
                <c:pt idx="25913">
                  <c:v>460.48239999999998</c:v>
                </c:pt>
                <c:pt idx="25914">
                  <c:v>460.48200000000003</c:v>
                </c:pt>
                <c:pt idx="25915">
                  <c:v>460.48239999999998</c:v>
                </c:pt>
                <c:pt idx="25916">
                  <c:v>460.48320000000001</c:v>
                </c:pt>
                <c:pt idx="25917">
                  <c:v>460.48160000000001</c:v>
                </c:pt>
                <c:pt idx="25918">
                  <c:v>460.48039999999997</c:v>
                </c:pt>
                <c:pt idx="25919">
                  <c:v>460.48200000000003</c:v>
                </c:pt>
                <c:pt idx="25920">
                  <c:v>460.48289999999997</c:v>
                </c:pt>
                <c:pt idx="25921">
                  <c:v>460.48379999999997</c:v>
                </c:pt>
                <c:pt idx="25922">
                  <c:v>460.48360000000002</c:v>
                </c:pt>
                <c:pt idx="25923">
                  <c:v>460.48480000000001</c:v>
                </c:pt>
                <c:pt idx="25924">
                  <c:v>460.48630000000003</c:v>
                </c:pt>
                <c:pt idx="25925">
                  <c:v>460.4862</c:v>
                </c:pt>
                <c:pt idx="25926">
                  <c:v>460.48739999999998</c:v>
                </c:pt>
                <c:pt idx="25927">
                  <c:v>460.48779999999999</c:v>
                </c:pt>
                <c:pt idx="25928">
                  <c:v>460.48939999999999</c:v>
                </c:pt>
                <c:pt idx="25929">
                  <c:v>460.48939999999999</c:v>
                </c:pt>
                <c:pt idx="25930">
                  <c:v>460.48919999999998</c:v>
                </c:pt>
                <c:pt idx="25931">
                  <c:v>460.48939999999999</c:v>
                </c:pt>
                <c:pt idx="25932">
                  <c:v>460.48910000000001</c:v>
                </c:pt>
                <c:pt idx="25933">
                  <c:v>460.49040000000002</c:v>
                </c:pt>
                <c:pt idx="25934">
                  <c:v>460.49040000000002</c:v>
                </c:pt>
                <c:pt idx="25935">
                  <c:v>460.4898</c:v>
                </c:pt>
                <c:pt idx="25936">
                  <c:v>460.48939999999999</c:v>
                </c:pt>
                <c:pt idx="25937">
                  <c:v>460.4914</c:v>
                </c:pt>
                <c:pt idx="25938">
                  <c:v>460.49239999999998</c:v>
                </c:pt>
                <c:pt idx="25939">
                  <c:v>460.49160000000001</c:v>
                </c:pt>
                <c:pt idx="25940">
                  <c:v>460.49220000000003</c:v>
                </c:pt>
                <c:pt idx="25941">
                  <c:v>460.49180000000001</c:v>
                </c:pt>
                <c:pt idx="25942">
                  <c:v>460.49040000000002</c:v>
                </c:pt>
                <c:pt idx="25943">
                  <c:v>460.49259999999998</c:v>
                </c:pt>
                <c:pt idx="25944">
                  <c:v>460.49160000000001</c:v>
                </c:pt>
                <c:pt idx="25945">
                  <c:v>460.4941</c:v>
                </c:pt>
                <c:pt idx="25946">
                  <c:v>460.49400000000003</c:v>
                </c:pt>
                <c:pt idx="25947">
                  <c:v>460.495</c:v>
                </c:pt>
                <c:pt idx="25948">
                  <c:v>460.495</c:v>
                </c:pt>
                <c:pt idx="25949">
                  <c:v>460.49740000000003</c:v>
                </c:pt>
                <c:pt idx="25950">
                  <c:v>460.49779999999998</c:v>
                </c:pt>
                <c:pt idx="25951">
                  <c:v>460.49939999999998</c:v>
                </c:pt>
                <c:pt idx="25952">
                  <c:v>460.49689999999998</c:v>
                </c:pt>
                <c:pt idx="25953">
                  <c:v>460.49919999999997</c:v>
                </c:pt>
                <c:pt idx="25954">
                  <c:v>460.50099999999998</c:v>
                </c:pt>
                <c:pt idx="25955">
                  <c:v>460.5016</c:v>
                </c:pt>
                <c:pt idx="25956">
                  <c:v>460.50139999999999</c:v>
                </c:pt>
                <c:pt idx="25957">
                  <c:v>460.50229999999999</c:v>
                </c:pt>
                <c:pt idx="25958">
                  <c:v>460.50220000000002</c:v>
                </c:pt>
                <c:pt idx="25959">
                  <c:v>460.50259999999997</c:v>
                </c:pt>
                <c:pt idx="25960">
                  <c:v>460.50299999999999</c:v>
                </c:pt>
                <c:pt idx="25961">
                  <c:v>460.50389999999999</c:v>
                </c:pt>
                <c:pt idx="25962">
                  <c:v>460.50439999999998</c:v>
                </c:pt>
                <c:pt idx="25963">
                  <c:v>460.50549999999998</c:v>
                </c:pt>
                <c:pt idx="25964">
                  <c:v>460.5059</c:v>
                </c:pt>
                <c:pt idx="25965">
                  <c:v>460.50659999999999</c:v>
                </c:pt>
                <c:pt idx="25966">
                  <c:v>460.50580000000002</c:v>
                </c:pt>
                <c:pt idx="25967">
                  <c:v>460.50700000000001</c:v>
                </c:pt>
                <c:pt idx="25968">
                  <c:v>460.50639999999999</c:v>
                </c:pt>
                <c:pt idx="25969">
                  <c:v>460.50720000000001</c:v>
                </c:pt>
                <c:pt idx="25970">
                  <c:v>460.50720000000001</c:v>
                </c:pt>
                <c:pt idx="25971">
                  <c:v>460.50900000000001</c:v>
                </c:pt>
                <c:pt idx="25972">
                  <c:v>460.50810000000001</c:v>
                </c:pt>
                <c:pt idx="25973">
                  <c:v>460.50779999999997</c:v>
                </c:pt>
                <c:pt idx="25974">
                  <c:v>460.50880000000001</c:v>
                </c:pt>
                <c:pt idx="25975">
                  <c:v>460.50900000000001</c:v>
                </c:pt>
                <c:pt idx="25976">
                  <c:v>460.50920000000002</c:v>
                </c:pt>
                <c:pt idx="25977">
                  <c:v>460.50970000000001</c:v>
                </c:pt>
                <c:pt idx="25978">
                  <c:v>460.50940000000003</c:v>
                </c:pt>
                <c:pt idx="25979">
                  <c:v>460.5104</c:v>
                </c:pt>
                <c:pt idx="25980">
                  <c:v>460.51100000000002</c:v>
                </c:pt>
                <c:pt idx="25981">
                  <c:v>460.51089999999999</c:v>
                </c:pt>
                <c:pt idx="25982">
                  <c:v>460.51060000000001</c:v>
                </c:pt>
                <c:pt idx="25983">
                  <c:v>460.51220000000001</c:v>
                </c:pt>
                <c:pt idx="25984">
                  <c:v>460.5129</c:v>
                </c:pt>
                <c:pt idx="25985">
                  <c:v>460.51299999999998</c:v>
                </c:pt>
                <c:pt idx="25986">
                  <c:v>460.51260000000002</c:v>
                </c:pt>
                <c:pt idx="25987">
                  <c:v>460.51310000000001</c:v>
                </c:pt>
                <c:pt idx="25988">
                  <c:v>460.51339999999999</c:v>
                </c:pt>
                <c:pt idx="25989">
                  <c:v>460.51389999999998</c:v>
                </c:pt>
                <c:pt idx="25990">
                  <c:v>460.51339999999999</c:v>
                </c:pt>
                <c:pt idx="25991">
                  <c:v>460.51420000000002</c:v>
                </c:pt>
                <c:pt idx="25992">
                  <c:v>460.51440000000002</c:v>
                </c:pt>
                <c:pt idx="25993">
                  <c:v>460.51499999999999</c:v>
                </c:pt>
                <c:pt idx="25994">
                  <c:v>460.51479999999998</c:v>
                </c:pt>
                <c:pt idx="25995">
                  <c:v>460.51679999999999</c:v>
                </c:pt>
                <c:pt idx="25996">
                  <c:v>460.51650000000001</c:v>
                </c:pt>
                <c:pt idx="25997">
                  <c:v>460.51780000000002</c:v>
                </c:pt>
                <c:pt idx="25998">
                  <c:v>460.51760000000002</c:v>
                </c:pt>
                <c:pt idx="25999">
                  <c:v>460.52</c:v>
                </c:pt>
                <c:pt idx="26000">
                  <c:v>460.52</c:v>
                </c:pt>
                <c:pt idx="26001">
                  <c:v>460.52</c:v>
                </c:pt>
                <c:pt idx="26002">
                  <c:v>460.52100000000002</c:v>
                </c:pt>
                <c:pt idx="26003">
                  <c:v>460.52199999999999</c:v>
                </c:pt>
                <c:pt idx="26004">
                  <c:v>460.5224</c:v>
                </c:pt>
                <c:pt idx="26005">
                  <c:v>460.52260000000001</c:v>
                </c:pt>
                <c:pt idx="26006">
                  <c:v>460.52260000000001</c:v>
                </c:pt>
                <c:pt idx="26007">
                  <c:v>460.52199999999999</c:v>
                </c:pt>
                <c:pt idx="26008">
                  <c:v>460.52409999999998</c:v>
                </c:pt>
                <c:pt idx="26009">
                  <c:v>460.52260000000001</c:v>
                </c:pt>
                <c:pt idx="26010">
                  <c:v>460.5231</c:v>
                </c:pt>
                <c:pt idx="26011">
                  <c:v>460.5222</c:v>
                </c:pt>
                <c:pt idx="26012">
                  <c:v>460.52280000000002</c:v>
                </c:pt>
                <c:pt idx="26013">
                  <c:v>460.52190000000002</c:v>
                </c:pt>
                <c:pt idx="26014">
                  <c:v>460.5224</c:v>
                </c:pt>
                <c:pt idx="26015">
                  <c:v>460.5222</c:v>
                </c:pt>
                <c:pt idx="26016">
                  <c:v>460.5224</c:v>
                </c:pt>
                <c:pt idx="26017">
                  <c:v>460.52260000000001</c:v>
                </c:pt>
                <c:pt idx="26018">
                  <c:v>460.52379999999999</c:v>
                </c:pt>
                <c:pt idx="26019">
                  <c:v>460.52480000000003</c:v>
                </c:pt>
                <c:pt idx="26020">
                  <c:v>460.52429999999998</c:v>
                </c:pt>
                <c:pt idx="26021">
                  <c:v>460.52499999999998</c:v>
                </c:pt>
                <c:pt idx="26022">
                  <c:v>460.52519999999998</c:v>
                </c:pt>
                <c:pt idx="26023">
                  <c:v>460.52379999999999</c:v>
                </c:pt>
                <c:pt idx="26024">
                  <c:v>460.52600000000001</c:v>
                </c:pt>
                <c:pt idx="26025">
                  <c:v>460.52699999999999</c:v>
                </c:pt>
                <c:pt idx="26026">
                  <c:v>460.52780000000001</c:v>
                </c:pt>
                <c:pt idx="26027">
                  <c:v>460.52890000000002</c:v>
                </c:pt>
                <c:pt idx="26028">
                  <c:v>460.52809999999999</c:v>
                </c:pt>
                <c:pt idx="26029">
                  <c:v>460.52800000000002</c:v>
                </c:pt>
                <c:pt idx="26030">
                  <c:v>460.5292</c:v>
                </c:pt>
                <c:pt idx="26031">
                  <c:v>460.52960000000002</c:v>
                </c:pt>
                <c:pt idx="26032">
                  <c:v>460.53059999999999</c:v>
                </c:pt>
                <c:pt idx="26033">
                  <c:v>460.53199999999998</c:v>
                </c:pt>
                <c:pt idx="26034">
                  <c:v>460.5326</c:v>
                </c:pt>
                <c:pt idx="26035">
                  <c:v>460.53390000000002</c:v>
                </c:pt>
                <c:pt idx="26036">
                  <c:v>460.53320000000002</c:v>
                </c:pt>
                <c:pt idx="26037">
                  <c:v>460.53429999999997</c:v>
                </c:pt>
                <c:pt idx="26038">
                  <c:v>460.53460000000001</c:v>
                </c:pt>
                <c:pt idx="26039">
                  <c:v>460.53480000000002</c:v>
                </c:pt>
                <c:pt idx="26040">
                  <c:v>460.53480000000002</c:v>
                </c:pt>
                <c:pt idx="26041">
                  <c:v>460.53559999999999</c:v>
                </c:pt>
                <c:pt idx="26042">
                  <c:v>460.53609999999998</c:v>
                </c:pt>
                <c:pt idx="26043">
                  <c:v>460.53699999999998</c:v>
                </c:pt>
                <c:pt idx="26044">
                  <c:v>460.53620000000001</c:v>
                </c:pt>
                <c:pt idx="26045">
                  <c:v>460.53680000000003</c:v>
                </c:pt>
                <c:pt idx="26046">
                  <c:v>460.53660000000002</c:v>
                </c:pt>
                <c:pt idx="26047">
                  <c:v>460.5342</c:v>
                </c:pt>
                <c:pt idx="26048">
                  <c:v>460.53539999999998</c:v>
                </c:pt>
                <c:pt idx="26049">
                  <c:v>460.536</c:v>
                </c:pt>
                <c:pt idx="26050">
                  <c:v>460.53559999999999</c:v>
                </c:pt>
                <c:pt idx="26051">
                  <c:v>460.53629999999998</c:v>
                </c:pt>
                <c:pt idx="26052">
                  <c:v>460.53629999999998</c:v>
                </c:pt>
                <c:pt idx="26053">
                  <c:v>460.53559999999999</c:v>
                </c:pt>
                <c:pt idx="26054">
                  <c:v>460.53629999999998</c:v>
                </c:pt>
                <c:pt idx="26055">
                  <c:v>460.53750000000002</c:v>
                </c:pt>
                <c:pt idx="26056">
                  <c:v>460.53879999999998</c:v>
                </c:pt>
                <c:pt idx="26057">
                  <c:v>460.54</c:v>
                </c:pt>
                <c:pt idx="26058">
                  <c:v>460.54160000000002</c:v>
                </c:pt>
                <c:pt idx="26059">
                  <c:v>460.53949999999998</c:v>
                </c:pt>
                <c:pt idx="26060">
                  <c:v>460.54199999999997</c:v>
                </c:pt>
                <c:pt idx="26061">
                  <c:v>460.54219999999998</c:v>
                </c:pt>
                <c:pt idx="26062">
                  <c:v>460.54259999999999</c:v>
                </c:pt>
                <c:pt idx="26063">
                  <c:v>460.5421</c:v>
                </c:pt>
                <c:pt idx="26064">
                  <c:v>460.5437</c:v>
                </c:pt>
                <c:pt idx="26065">
                  <c:v>460.54300000000001</c:v>
                </c:pt>
                <c:pt idx="26066">
                  <c:v>460.54300000000001</c:v>
                </c:pt>
                <c:pt idx="26067">
                  <c:v>460.54340000000002</c:v>
                </c:pt>
                <c:pt idx="26068">
                  <c:v>460.5437</c:v>
                </c:pt>
                <c:pt idx="26069">
                  <c:v>460.54520000000002</c:v>
                </c:pt>
                <c:pt idx="26070">
                  <c:v>460.54520000000002</c:v>
                </c:pt>
                <c:pt idx="26071">
                  <c:v>460.5455</c:v>
                </c:pt>
                <c:pt idx="26072">
                  <c:v>460.5462</c:v>
                </c:pt>
                <c:pt idx="26073">
                  <c:v>460.54640000000001</c:v>
                </c:pt>
                <c:pt idx="26074">
                  <c:v>460.54919999999998</c:v>
                </c:pt>
                <c:pt idx="26075">
                  <c:v>460.54840000000002</c:v>
                </c:pt>
                <c:pt idx="26076">
                  <c:v>460.5496</c:v>
                </c:pt>
                <c:pt idx="26077">
                  <c:v>460.55099999999999</c:v>
                </c:pt>
                <c:pt idx="26078">
                  <c:v>460.55</c:v>
                </c:pt>
                <c:pt idx="26079">
                  <c:v>460.55</c:v>
                </c:pt>
                <c:pt idx="26080">
                  <c:v>460.55099999999999</c:v>
                </c:pt>
                <c:pt idx="26081">
                  <c:v>460.55200000000002</c:v>
                </c:pt>
                <c:pt idx="26082">
                  <c:v>460.55349999999999</c:v>
                </c:pt>
                <c:pt idx="26083">
                  <c:v>460.55270000000002</c:v>
                </c:pt>
                <c:pt idx="26084">
                  <c:v>460.55279999999999</c:v>
                </c:pt>
                <c:pt idx="26085">
                  <c:v>460.55349999999999</c:v>
                </c:pt>
                <c:pt idx="26086">
                  <c:v>460.55180000000001</c:v>
                </c:pt>
                <c:pt idx="26087">
                  <c:v>460.55279999999999</c:v>
                </c:pt>
                <c:pt idx="26088">
                  <c:v>460.55340000000001</c:v>
                </c:pt>
                <c:pt idx="26089">
                  <c:v>460.55360000000002</c:v>
                </c:pt>
                <c:pt idx="26090">
                  <c:v>460.5532</c:v>
                </c:pt>
                <c:pt idx="26091">
                  <c:v>460.55399999999997</c:v>
                </c:pt>
                <c:pt idx="26092">
                  <c:v>460.553</c:v>
                </c:pt>
                <c:pt idx="26093">
                  <c:v>460.55419999999998</c:v>
                </c:pt>
                <c:pt idx="26094">
                  <c:v>460.55410000000001</c:v>
                </c:pt>
                <c:pt idx="26095">
                  <c:v>460.55399999999997</c:v>
                </c:pt>
                <c:pt idx="26096">
                  <c:v>460.55700000000002</c:v>
                </c:pt>
                <c:pt idx="26097">
                  <c:v>460.5557</c:v>
                </c:pt>
                <c:pt idx="26098">
                  <c:v>460.5564</c:v>
                </c:pt>
                <c:pt idx="26099">
                  <c:v>460.55610000000001</c:v>
                </c:pt>
                <c:pt idx="26100">
                  <c:v>460.55700000000002</c:v>
                </c:pt>
                <c:pt idx="26101">
                  <c:v>460.55720000000002</c:v>
                </c:pt>
                <c:pt idx="26102">
                  <c:v>460.55799999999999</c:v>
                </c:pt>
                <c:pt idx="26103">
                  <c:v>460.55930000000001</c:v>
                </c:pt>
                <c:pt idx="26104">
                  <c:v>460.55900000000003</c:v>
                </c:pt>
                <c:pt idx="26105">
                  <c:v>460.56040000000002</c:v>
                </c:pt>
                <c:pt idx="26106">
                  <c:v>460.55939999999998</c:v>
                </c:pt>
                <c:pt idx="26107">
                  <c:v>460.55939999999998</c:v>
                </c:pt>
                <c:pt idx="26108">
                  <c:v>460.5616</c:v>
                </c:pt>
                <c:pt idx="26109">
                  <c:v>460.56079999999997</c:v>
                </c:pt>
                <c:pt idx="26110">
                  <c:v>460.56139999999999</c:v>
                </c:pt>
                <c:pt idx="26111">
                  <c:v>460.56099999999998</c:v>
                </c:pt>
                <c:pt idx="26112">
                  <c:v>460.56060000000002</c:v>
                </c:pt>
                <c:pt idx="26113">
                  <c:v>460.56180000000001</c:v>
                </c:pt>
                <c:pt idx="26114">
                  <c:v>460.56189999999998</c:v>
                </c:pt>
                <c:pt idx="26115">
                  <c:v>460.56319999999999</c:v>
                </c:pt>
                <c:pt idx="26116">
                  <c:v>460.56189999999998</c:v>
                </c:pt>
                <c:pt idx="26117">
                  <c:v>460.56319999999999</c:v>
                </c:pt>
                <c:pt idx="26118">
                  <c:v>460.56360000000001</c:v>
                </c:pt>
                <c:pt idx="26119">
                  <c:v>460.56290000000001</c:v>
                </c:pt>
                <c:pt idx="26120">
                  <c:v>460.56439999999998</c:v>
                </c:pt>
                <c:pt idx="26121">
                  <c:v>460.56360000000001</c:v>
                </c:pt>
                <c:pt idx="26122">
                  <c:v>460.565</c:v>
                </c:pt>
                <c:pt idx="26123">
                  <c:v>460.56540000000001</c:v>
                </c:pt>
                <c:pt idx="26124">
                  <c:v>460.56700000000001</c:v>
                </c:pt>
                <c:pt idx="26125">
                  <c:v>460.56670000000003</c:v>
                </c:pt>
                <c:pt idx="26126">
                  <c:v>460.56779999999998</c:v>
                </c:pt>
                <c:pt idx="26127">
                  <c:v>460.56779999999998</c:v>
                </c:pt>
                <c:pt idx="26128">
                  <c:v>460.5686</c:v>
                </c:pt>
                <c:pt idx="26129">
                  <c:v>460.56779999999998</c:v>
                </c:pt>
                <c:pt idx="26130">
                  <c:v>460.56779999999998</c:v>
                </c:pt>
                <c:pt idx="26131">
                  <c:v>460.56779999999998</c:v>
                </c:pt>
                <c:pt idx="26132">
                  <c:v>460.56939999999997</c:v>
                </c:pt>
                <c:pt idx="26133">
                  <c:v>460.57010000000002</c:v>
                </c:pt>
                <c:pt idx="26134">
                  <c:v>460.56979999999999</c:v>
                </c:pt>
                <c:pt idx="26135">
                  <c:v>460.56959999999998</c:v>
                </c:pt>
                <c:pt idx="26136">
                  <c:v>460.57040000000001</c:v>
                </c:pt>
                <c:pt idx="26137">
                  <c:v>460.57010000000002</c:v>
                </c:pt>
                <c:pt idx="26138">
                  <c:v>460.572</c:v>
                </c:pt>
                <c:pt idx="26139">
                  <c:v>460.57100000000003</c:v>
                </c:pt>
                <c:pt idx="26140">
                  <c:v>460.57279999999997</c:v>
                </c:pt>
                <c:pt idx="26141">
                  <c:v>460.572</c:v>
                </c:pt>
                <c:pt idx="26142">
                  <c:v>460.57209999999998</c:v>
                </c:pt>
                <c:pt idx="26143">
                  <c:v>460.57310000000001</c:v>
                </c:pt>
                <c:pt idx="26144">
                  <c:v>460.57299999999998</c:v>
                </c:pt>
                <c:pt idx="26145">
                  <c:v>460.57260000000002</c:v>
                </c:pt>
                <c:pt idx="26146">
                  <c:v>460.57299999999998</c:v>
                </c:pt>
                <c:pt idx="26147">
                  <c:v>460.57380000000001</c:v>
                </c:pt>
                <c:pt idx="26148">
                  <c:v>460.57440000000003</c:v>
                </c:pt>
                <c:pt idx="26149">
                  <c:v>460.57380000000001</c:v>
                </c:pt>
                <c:pt idx="26150">
                  <c:v>460.57479999999998</c:v>
                </c:pt>
                <c:pt idx="26151">
                  <c:v>460.57690000000002</c:v>
                </c:pt>
                <c:pt idx="26152">
                  <c:v>460.57619999999997</c:v>
                </c:pt>
                <c:pt idx="26153">
                  <c:v>460.57659999999998</c:v>
                </c:pt>
                <c:pt idx="26154">
                  <c:v>460.5761</c:v>
                </c:pt>
                <c:pt idx="26155">
                  <c:v>460.57729999999998</c:v>
                </c:pt>
                <c:pt idx="26156">
                  <c:v>460.57740000000001</c:v>
                </c:pt>
                <c:pt idx="26157">
                  <c:v>460.57810000000001</c:v>
                </c:pt>
                <c:pt idx="26158">
                  <c:v>460.57780000000002</c:v>
                </c:pt>
                <c:pt idx="26159">
                  <c:v>460.57799999999997</c:v>
                </c:pt>
                <c:pt idx="26160">
                  <c:v>460.58049999999997</c:v>
                </c:pt>
                <c:pt idx="26161">
                  <c:v>460.57909999999998</c:v>
                </c:pt>
                <c:pt idx="26162">
                  <c:v>460.58019999999999</c:v>
                </c:pt>
                <c:pt idx="26163">
                  <c:v>460.57940000000002</c:v>
                </c:pt>
                <c:pt idx="26164">
                  <c:v>460.5804</c:v>
                </c:pt>
                <c:pt idx="26165">
                  <c:v>460.58170000000001</c:v>
                </c:pt>
                <c:pt idx="26166">
                  <c:v>460.58120000000002</c:v>
                </c:pt>
                <c:pt idx="26167">
                  <c:v>460.58080000000001</c:v>
                </c:pt>
                <c:pt idx="26168">
                  <c:v>460.58199999999999</c:v>
                </c:pt>
                <c:pt idx="26169">
                  <c:v>460.58240000000001</c:v>
                </c:pt>
                <c:pt idx="26170">
                  <c:v>460.58240000000001</c:v>
                </c:pt>
                <c:pt idx="26171">
                  <c:v>460.58280000000002</c:v>
                </c:pt>
                <c:pt idx="26172">
                  <c:v>460.58440000000002</c:v>
                </c:pt>
                <c:pt idx="26173">
                  <c:v>460.5838</c:v>
                </c:pt>
                <c:pt idx="26174">
                  <c:v>460.58280000000002</c:v>
                </c:pt>
                <c:pt idx="26175">
                  <c:v>460.58420000000001</c:v>
                </c:pt>
                <c:pt idx="26176">
                  <c:v>460.58280000000002</c:v>
                </c:pt>
                <c:pt idx="26177">
                  <c:v>460.5847</c:v>
                </c:pt>
                <c:pt idx="26178">
                  <c:v>460.5874</c:v>
                </c:pt>
                <c:pt idx="26179">
                  <c:v>460.58730000000003</c:v>
                </c:pt>
                <c:pt idx="26180">
                  <c:v>460.58839999999998</c:v>
                </c:pt>
                <c:pt idx="26181">
                  <c:v>460.58859999999999</c:v>
                </c:pt>
                <c:pt idx="26182">
                  <c:v>460.58909999999997</c:v>
                </c:pt>
                <c:pt idx="26183">
                  <c:v>460.58949999999999</c:v>
                </c:pt>
                <c:pt idx="26184">
                  <c:v>460.59039999999999</c:v>
                </c:pt>
                <c:pt idx="26185">
                  <c:v>460.58980000000003</c:v>
                </c:pt>
                <c:pt idx="26186">
                  <c:v>460.58940000000001</c:v>
                </c:pt>
                <c:pt idx="26187">
                  <c:v>460.59199999999998</c:v>
                </c:pt>
                <c:pt idx="26188">
                  <c:v>460.59100000000001</c:v>
                </c:pt>
                <c:pt idx="26189">
                  <c:v>460.59059999999999</c:v>
                </c:pt>
                <c:pt idx="26190">
                  <c:v>460.59089999999998</c:v>
                </c:pt>
                <c:pt idx="26191">
                  <c:v>460.59140000000002</c:v>
                </c:pt>
                <c:pt idx="26192">
                  <c:v>460.59129999999999</c:v>
                </c:pt>
                <c:pt idx="26193">
                  <c:v>460.59219999999999</c:v>
                </c:pt>
                <c:pt idx="26194">
                  <c:v>460.59</c:v>
                </c:pt>
                <c:pt idx="26195">
                  <c:v>460.59100000000001</c:v>
                </c:pt>
                <c:pt idx="26196">
                  <c:v>460.5908</c:v>
                </c:pt>
                <c:pt idx="26197">
                  <c:v>460.59179999999998</c:v>
                </c:pt>
                <c:pt idx="26198">
                  <c:v>460.59199999999998</c:v>
                </c:pt>
                <c:pt idx="26199">
                  <c:v>460.59190000000001</c:v>
                </c:pt>
                <c:pt idx="26200">
                  <c:v>460.59399999999999</c:v>
                </c:pt>
                <c:pt idx="26201">
                  <c:v>460.59379999999999</c:v>
                </c:pt>
                <c:pt idx="26202">
                  <c:v>460.5958</c:v>
                </c:pt>
                <c:pt idx="26203">
                  <c:v>460.59500000000003</c:v>
                </c:pt>
                <c:pt idx="26204">
                  <c:v>460.59559999999999</c:v>
                </c:pt>
                <c:pt idx="26205">
                  <c:v>460.59660000000002</c:v>
                </c:pt>
                <c:pt idx="26206">
                  <c:v>460.5976</c:v>
                </c:pt>
                <c:pt idx="26207">
                  <c:v>460.59739999999999</c:v>
                </c:pt>
                <c:pt idx="26208">
                  <c:v>460.59960000000001</c:v>
                </c:pt>
                <c:pt idx="26209">
                  <c:v>460.59879999999998</c:v>
                </c:pt>
                <c:pt idx="26210">
                  <c:v>460.59879999999998</c:v>
                </c:pt>
                <c:pt idx="26211">
                  <c:v>460.59840000000003</c:v>
                </c:pt>
                <c:pt idx="26212">
                  <c:v>460.5994</c:v>
                </c:pt>
                <c:pt idx="26213">
                  <c:v>460.60039999999998</c:v>
                </c:pt>
                <c:pt idx="26214">
                  <c:v>460.60090000000002</c:v>
                </c:pt>
                <c:pt idx="26215">
                  <c:v>460.60140000000001</c:v>
                </c:pt>
                <c:pt idx="26216">
                  <c:v>460.60219999999998</c:v>
                </c:pt>
                <c:pt idx="26217">
                  <c:v>460.60419999999999</c:v>
                </c:pt>
                <c:pt idx="26218">
                  <c:v>460.6037</c:v>
                </c:pt>
                <c:pt idx="26219">
                  <c:v>460.60469999999998</c:v>
                </c:pt>
                <c:pt idx="26220">
                  <c:v>460.60410000000002</c:v>
                </c:pt>
                <c:pt idx="26221">
                  <c:v>460.60300000000001</c:v>
                </c:pt>
                <c:pt idx="26222">
                  <c:v>460.6028</c:v>
                </c:pt>
                <c:pt idx="26223">
                  <c:v>460.6053</c:v>
                </c:pt>
                <c:pt idx="26224">
                  <c:v>460.60419999999999</c:v>
                </c:pt>
                <c:pt idx="26225">
                  <c:v>460.60430000000002</c:v>
                </c:pt>
                <c:pt idx="26226">
                  <c:v>460.60399999999998</c:v>
                </c:pt>
                <c:pt idx="26227">
                  <c:v>460.60419999999999</c:v>
                </c:pt>
                <c:pt idx="26228">
                  <c:v>460.60590000000002</c:v>
                </c:pt>
                <c:pt idx="26229">
                  <c:v>460.60539999999997</c:v>
                </c:pt>
                <c:pt idx="26230">
                  <c:v>460.60739999999998</c:v>
                </c:pt>
                <c:pt idx="26231">
                  <c:v>460.6071</c:v>
                </c:pt>
                <c:pt idx="26232">
                  <c:v>460.60640000000001</c:v>
                </c:pt>
                <c:pt idx="26233">
                  <c:v>460.60590000000002</c:v>
                </c:pt>
                <c:pt idx="26234">
                  <c:v>460.6087</c:v>
                </c:pt>
                <c:pt idx="26235">
                  <c:v>460.60829999999999</c:v>
                </c:pt>
                <c:pt idx="26236">
                  <c:v>460.60930000000002</c:v>
                </c:pt>
                <c:pt idx="26237">
                  <c:v>460.60899999999998</c:v>
                </c:pt>
                <c:pt idx="26238">
                  <c:v>460.60919999999999</c:v>
                </c:pt>
                <c:pt idx="26239">
                  <c:v>460.60919999999999</c:v>
                </c:pt>
                <c:pt idx="26240">
                  <c:v>460.60879999999997</c:v>
                </c:pt>
                <c:pt idx="26241">
                  <c:v>460.61</c:v>
                </c:pt>
                <c:pt idx="26242">
                  <c:v>460.60879999999997</c:v>
                </c:pt>
                <c:pt idx="26243">
                  <c:v>460.61090000000002</c:v>
                </c:pt>
                <c:pt idx="26244">
                  <c:v>460.61200000000002</c:v>
                </c:pt>
                <c:pt idx="26245">
                  <c:v>460.61160000000001</c:v>
                </c:pt>
                <c:pt idx="26246">
                  <c:v>460.61360000000002</c:v>
                </c:pt>
                <c:pt idx="26247">
                  <c:v>460.61149999999998</c:v>
                </c:pt>
                <c:pt idx="26248">
                  <c:v>460.61290000000002</c:v>
                </c:pt>
                <c:pt idx="26249">
                  <c:v>460.613</c:v>
                </c:pt>
                <c:pt idx="26250">
                  <c:v>460.61329999999998</c:v>
                </c:pt>
                <c:pt idx="26251">
                  <c:v>460.61430000000001</c:v>
                </c:pt>
                <c:pt idx="26252">
                  <c:v>460.61540000000002</c:v>
                </c:pt>
                <c:pt idx="26253">
                  <c:v>460.61559999999997</c:v>
                </c:pt>
                <c:pt idx="26254">
                  <c:v>460.61739999999998</c:v>
                </c:pt>
                <c:pt idx="26255">
                  <c:v>460.61759999999998</c:v>
                </c:pt>
                <c:pt idx="26256">
                  <c:v>460.61799999999999</c:v>
                </c:pt>
                <c:pt idx="26257">
                  <c:v>460.61869999999999</c:v>
                </c:pt>
                <c:pt idx="26258">
                  <c:v>460.61930000000001</c:v>
                </c:pt>
                <c:pt idx="26259">
                  <c:v>460.62079999999997</c:v>
                </c:pt>
                <c:pt idx="26260">
                  <c:v>460.6216</c:v>
                </c:pt>
                <c:pt idx="26261">
                  <c:v>460.61970000000002</c:v>
                </c:pt>
                <c:pt idx="26262">
                  <c:v>460.62009999999998</c:v>
                </c:pt>
                <c:pt idx="26263">
                  <c:v>460.62150000000003</c:v>
                </c:pt>
                <c:pt idx="26264">
                  <c:v>460.62029999999999</c:v>
                </c:pt>
                <c:pt idx="26265">
                  <c:v>460.62020000000001</c:v>
                </c:pt>
                <c:pt idx="26266">
                  <c:v>460.62090000000001</c:v>
                </c:pt>
                <c:pt idx="26267">
                  <c:v>460.62150000000003</c:v>
                </c:pt>
                <c:pt idx="26268">
                  <c:v>460.62189999999998</c:v>
                </c:pt>
                <c:pt idx="26269">
                  <c:v>460.62299999999999</c:v>
                </c:pt>
                <c:pt idx="26270">
                  <c:v>460.6234</c:v>
                </c:pt>
                <c:pt idx="26271">
                  <c:v>460.6234</c:v>
                </c:pt>
                <c:pt idx="26272">
                  <c:v>460.62389999999999</c:v>
                </c:pt>
                <c:pt idx="26273">
                  <c:v>460.62520000000001</c:v>
                </c:pt>
                <c:pt idx="26274">
                  <c:v>460.62560000000002</c:v>
                </c:pt>
                <c:pt idx="26275">
                  <c:v>460.62439999999998</c:v>
                </c:pt>
                <c:pt idx="26276">
                  <c:v>460.62529999999998</c:v>
                </c:pt>
                <c:pt idx="26277">
                  <c:v>460.62380000000002</c:v>
                </c:pt>
                <c:pt idx="26278">
                  <c:v>460.62400000000002</c:v>
                </c:pt>
                <c:pt idx="26279">
                  <c:v>460.62369999999999</c:v>
                </c:pt>
                <c:pt idx="26280">
                  <c:v>460.62599999999998</c:v>
                </c:pt>
                <c:pt idx="26281">
                  <c:v>460.62599999999998</c:v>
                </c:pt>
                <c:pt idx="26282">
                  <c:v>460.62599999999998</c:v>
                </c:pt>
                <c:pt idx="26283">
                  <c:v>460.6266</c:v>
                </c:pt>
                <c:pt idx="26284">
                  <c:v>460.6266</c:v>
                </c:pt>
                <c:pt idx="26285">
                  <c:v>460.62639999999999</c:v>
                </c:pt>
                <c:pt idx="26286">
                  <c:v>460.62779999999998</c:v>
                </c:pt>
                <c:pt idx="26287">
                  <c:v>460.62889999999999</c:v>
                </c:pt>
                <c:pt idx="26288">
                  <c:v>460.62810000000002</c:v>
                </c:pt>
                <c:pt idx="26289">
                  <c:v>460.62880000000001</c:v>
                </c:pt>
                <c:pt idx="26290">
                  <c:v>460.6275</c:v>
                </c:pt>
                <c:pt idx="26291">
                  <c:v>460.62720000000002</c:v>
                </c:pt>
                <c:pt idx="26292">
                  <c:v>460.62799999999999</c:v>
                </c:pt>
                <c:pt idx="26293">
                  <c:v>460.62970000000001</c:v>
                </c:pt>
                <c:pt idx="26294">
                  <c:v>460.62799999999999</c:v>
                </c:pt>
                <c:pt idx="26295">
                  <c:v>460.62860000000001</c:v>
                </c:pt>
                <c:pt idx="26296">
                  <c:v>460.63080000000002</c:v>
                </c:pt>
                <c:pt idx="26297">
                  <c:v>460.63040000000001</c:v>
                </c:pt>
                <c:pt idx="26298">
                  <c:v>460.63060000000002</c:v>
                </c:pt>
                <c:pt idx="26299">
                  <c:v>460.63159999999999</c:v>
                </c:pt>
                <c:pt idx="26300">
                  <c:v>460.63080000000002</c:v>
                </c:pt>
                <c:pt idx="26301">
                  <c:v>460.63119999999998</c:v>
                </c:pt>
                <c:pt idx="26302">
                  <c:v>460.63099999999997</c:v>
                </c:pt>
                <c:pt idx="26303">
                  <c:v>460.63279999999997</c:v>
                </c:pt>
                <c:pt idx="26304">
                  <c:v>460.63279999999997</c:v>
                </c:pt>
                <c:pt idx="26305">
                  <c:v>460.6336</c:v>
                </c:pt>
                <c:pt idx="26306">
                  <c:v>460.6336</c:v>
                </c:pt>
                <c:pt idx="26307">
                  <c:v>460.63440000000003</c:v>
                </c:pt>
                <c:pt idx="26308">
                  <c:v>460.63389999999998</c:v>
                </c:pt>
                <c:pt idx="26309">
                  <c:v>460.63600000000002</c:v>
                </c:pt>
                <c:pt idx="26310">
                  <c:v>460.63409999999999</c:v>
                </c:pt>
                <c:pt idx="26311">
                  <c:v>460.63479999999998</c:v>
                </c:pt>
                <c:pt idx="26312">
                  <c:v>460.63639999999998</c:v>
                </c:pt>
                <c:pt idx="26313">
                  <c:v>460.63749999999999</c:v>
                </c:pt>
                <c:pt idx="26314">
                  <c:v>460.63659999999999</c:v>
                </c:pt>
                <c:pt idx="26315">
                  <c:v>460.63690000000003</c:v>
                </c:pt>
                <c:pt idx="26316">
                  <c:v>460.63679999999999</c:v>
                </c:pt>
                <c:pt idx="26317">
                  <c:v>460.63569999999999</c:v>
                </c:pt>
                <c:pt idx="26318">
                  <c:v>460.63720000000001</c:v>
                </c:pt>
                <c:pt idx="26319">
                  <c:v>460.63619999999997</c:v>
                </c:pt>
                <c:pt idx="26320">
                  <c:v>460.63839999999999</c:v>
                </c:pt>
                <c:pt idx="26321">
                  <c:v>460.63869999999997</c:v>
                </c:pt>
                <c:pt idx="26322">
                  <c:v>460.64019999999999</c:v>
                </c:pt>
                <c:pt idx="26323">
                  <c:v>460.64019999999999</c:v>
                </c:pt>
                <c:pt idx="26324">
                  <c:v>460.63940000000002</c:v>
                </c:pt>
                <c:pt idx="26325">
                  <c:v>460.63909999999998</c:v>
                </c:pt>
                <c:pt idx="26326">
                  <c:v>460.64080000000001</c:v>
                </c:pt>
                <c:pt idx="26327">
                  <c:v>460.64060000000001</c:v>
                </c:pt>
                <c:pt idx="26328">
                  <c:v>460.63979999999998</c:v>
                </c:pt>
                <c:pt idx="26329">
                  <c:v>460.64150000000001</c:v>
                </c:pt>
                <c:pt idx="26330">
                  <c:v>460.64109999999999</c:v>
                </c:pt>
                <c:pt idx="26331">
                  <c:v>460.64159999999998</c:v>
                </c:pt>
                <c:pt idx="26332">
                  <c:v>460.64179999999999</c:v>
                </c:pt>
                <c:pt idx="26333">
                  <c:v>460.64179999999999</c:v>
                </c:pt>
                <c:pt idx="26334">
                  <c:v>460.64339999999999</c:v>
                </c:pt>
                <c:pt idx="26335">
                  <c:v>460.64339999999999</c:v>
                </c:pt>
                <c:pt idx="26336">
                  <c:v>460.64350000000002</c:v>
                </c:pt>
                <c:pt idx="26337">
                  <c:v>460.64499999999998</c:v>
                </c:pt>
                <c:pt idx="26338">
                  <c:v>460.64420000000001</c:v>
                </c:pt>
                <c:pt idx="26339">
                  <c:v>460.64490000000001</c:v>
                </c:pt>
                <c:pt idx="26340">
                  <c:v>460.64440000000002</c:v>
                </c:pt>
                <c:pt idx="26341">
                  <c:v>460.64460000000003</c:v>
                </c:pt>
                <c:pt idx="26342">
                  <c:v>460.64460000000003</c:v>
                </c:pt>
                <c:pt idx="26343">
                  <c:v>460.6454</c:v>
                </c:pt>
                <c:pt idx="26344">
                  <c:v>460.6465</c:v>
                </c:pt>
                <c:pt idx="26345">
                  <c:v>460.64600000000002</c:v>
                </c:pt>
                <c:pt idx="26346">
                  <c:v>460.6456</c:v>
                </c:pt>
                <c:pt idx="26347">
                  <c:v>460.64640000000003</c:v>
                </c:pt>
                <c:pt idx="26348">
                  <c:v>460.6474</c:v>
                </c:pt>
                <c:pt idx="26349">
                  <c:v>460.64819999999997</c:v>
                </c:pt>
                <c:pt idx="26350">
                  <c:v>460.64690000000002</c:v>
                </c:pt>
                <c:pt idx="26351">
                  <c:v>460.64839999999998</c:v>
                </c:pt>
                <c:pt idx="26352">
                  <c:v>460.64690000000002</c:v>
                </c:pt>
                <c:pt idx="26353">
                  <c:v>460.64850000000001</c:v>
                </c:pt>
                <c:pt idx="26354">
                  <c:v>460.64640000000003</c:v>
                </c:pt>
                <c:pt idx="26355">
                  <c:v>460.64819999999997</c:v>
                </c:pt>
                <c:pt idx="26356">
                  <c:v>460.649</c:v>
                </c:pt>
                <c:pt idx="26357">
                  <c:v>460.64839999999998</c:v>
                </c:pt>
                <c:pt idx="26358">
                  <c:v>460.64819999999997</c:v>
                </c:pt>
                <c:pt idx="26359">
                  <c:v>460.64879999999999</c:v>
                </c:pt>
                <c:pt idx="26360">
                  <c:v>460.64940000000001</c:v>
                </c:pt>
                <c:pt idx="26361">
                  <c:v>460.64760000000001</c:v>
                </c:pt>
                <c:pt idx="26362">
                  <c:v>460.64909999999998</c:v>
                </c:pt>
                <c:pt idx="26363">
                  <c:v>460.6506</c:v>
                </c:pt>
                <c:pt idx="26364">
                  <c:v>460.65</c:v>
                </c:pt>
                <c:pt idx="26365">
                  <c:v>460.64920000000001</c:v>
                </c:pt>
                <c:pt idx="26366">
                  <c:v>460.65120000000002</c:v>
                </c:pt>
                <c:pt idx="26367">
                  <c:v>460.65089999999998</c:v>
                </c:pt>
                <c:pt idx="26368">
                  <c:v>460.65280000000001</c:v>
                </c:pt>
                <c:pt idx="26369">
                  <c:v>460.65280000000001</c:v>
                </c:pt>
                <c:pt idx="26370">
                  <c:v>460.65350000000001</c:v>
                </c:pt>
                <c:pt idx="26371">
                  <c:v>460.6533</c:v>
                </c:pt>
                <c:pt idx="26372">
                  <c:v>460.65469999999999</c:v>
                </c:pt>
                <c:pt idx="26373">
                  <c:v>460.65339999999998</c:v>
                </c:pt>
                <c:pt idx="26374">
                  <c:v>460.6542</c:v>
                </c:pt>
                <c:pt idx="26375">
                  <c:v>460.65499999999997</c:v>
                </c:pt>
                <c:pt idx="26376">
                  <c:v>460.65460000000002</c:v>
                </c:pt>
                <c:pt idx="26377">
                  <c:v>460.65550000000002</c:v>
                </c:pt>
                <c:pt idx="26378">
                  <c:v>460.65620000000001</c:v>
                </c:pt>
                <c:pt idx="26379">
                  <c:v>460.65620000000001</c:v>
                </c:pt>
                <c:pt idx="26380">
                  <c:v>460.65679999999998</c:v>
                </c:pt>
                <c:pt idx="26381">
                  <c:v>460.6574</c:v>
                </c:pt>
                <c:pt idx="26382">
                  <c:v>460.65679999999998</c:v>
                </c:pt>
                <c:pt idx="26383">
                  <c:v>460.65699999999998</c:v>
                </c:pt>
                <c:pt idx="26384">
                  <c:v>460.6576</c:v>
                </c:pt>
                <c:pt idx="26385">
                  <c:v>460.65600000000001</c:v>
                </c:pt>
                <c:pt idx="26386">
                  <c:v>460.65839999999997</c:v>
                </c:pt>
                <c:pt idx="26387">
                  <c:v>460.65879999999999</c:v>
                </c:pt>
                <c:pt idx="26388">
                  <c:v>460.65750000000003</c:v>
                </c:pt>
                <c:pt idx="26389">
                  <c:v>460.6601</c:v>
                </c:pt>
                <c:pt idx="26390">
                  <c:v>460.65960000000001</c:v>
                </c:pt>
                <c:pt idx="26391">
                  <c:v>460.6592</c:v>
                </c:pt>
                <c:pt idx="26392">
                  <c:v>460.66050000000001</c:v>
                </c:pt>
                <c:pt idx="26393">
                  <c:v>460.661</c:v>
                </c:pt>
                <c:pt idx="26394">
                  <c:v>460.661</c:v>
                </c:pt>
                <c:pt idx="26395">
                  <c:v>460.66109999999998</c:v>
                </c:pt>
                <c:pt idx="26396">
                  <c:v>460.661</c:v>
                </c:pt>
                <c:pt idx="26397">
                  <c:v>460.66239999999999</c:v>
                </c:pt>
                <c:pt idx="26398">
                  <c:v>460.66370000000001</c:v>
                </c:pt>
                <c:pt idx="26399">
                  <c:v>460.66239999999999</c:v>
                </c:pt>
                <c:pt idx="26400">
                  <c:v>460.66340000000002</c:v>
                </c:pt>
                <c:pt idx="26401">
                  <c:v>460.66559999999998</c:v>
                </c:pt>
                <c:pt idx="26402">
                  <c:v>460.66480000000001</c:v>
                </c:pt>
                <c:pt idx="26403">
                  <c:v>460.66300000000001</c:v>
                </c:pt>
                <c:pt idx="26404">
                  <c:v>460.66419999999999</c:v>
                </c:pt>
                <c:pt idx="26405">
                  <c:v>460.66539999999998</c:v>
                </c:pt>
                <c:pt idx="26406">
                  <c:v>460.66460000000001</c:v>
                </c:pt>
                <c:pt idx="26407">
                  <c:v>460.666</c:v>
                </c:pt>
                <c:pt idx="26408">
                  <c:v>460.66629999999998</c:v>
                </c:pt>
                <c:pt idx="26409">
                  <c:v>460.6671</c:v>
                </c:pt>
                <c:pt idx="26410">
                  <c:v>460.66669999999999</c:v>
                </c:pt>
                <c:pt idx="26411">
                  <c:v>460.66719999999998</c:v>
                </c:pt>
                <c:pt idx="26412">
                  <c:v>460.66820000000001</c:v>
                </c:pt>
                <c:pt idx="26413">
                  <c:v>460.66910000000001</c:v>
                </c:pt>
                <c:pt idx="26414">
                  <c:v>460.66910000000001</c:v>
                </c:pt>
                <c:pt idx="26415">
                  <c:v>460.66879999999998</c:v>
                </c:pt>
                <c:pt idx="26416">
                  <c:v>460.67140000000001</c:v>
                </c:pt>
                <c:pt idx="26417">
                  <c:v>460.67</c:v>
                </c:pt>
                <c:pt idx="26418">
                  <c:v>460.6696</c:v>
                </c:pt>
                <c:pt idx="26419">
                  <c:v>460.66989999999998</c:v>
                </c:pt>
                <c:pt idx="26420">
                  <c:v>460.6705</c:v>
                </c:pt>
                <c:pt idx="26421">
                  <c:v>460.6712</c:v>
                </c:pt>
                <c:pt idx="26422">
                  <c:v>460.67180000000002</c:v>
                </c:pt>
                <c:pt idx="26423">
                  <c:v>460.67020000000002</c:v>
                </c:pt>
                <c:pt idx="26424">
                  <c:v>460.67059999999998</c:v>
                </c:pt>
                <c:pt idx="26425">
                  <c:v>460.67169999999999</c:v>
                </c:pt>
                <c:pt idx="26426">
                  <c:v>460.67039999999997</c:v>
                </c:pt>
                <c:pt idx="26427">
                  <c:v>460.67180000000002</c:v>
                </c:pt>
                <c:pt idx="26428">
                  <c:v>460.6712</c:v>
                </c:pt>
                <c:pt idx="26429">
                  <c:v>460.67219999999998</c:v>
                </c:pt>
                <c:pt idx="26430">
                  <c:v>460.67180000000002</c:v>
                </c:pt>
                <c:pt idx="26431">
                  <c:v>460.67259999999999</c:v>
                </c:pt>
                <c:pt idx="26432">
                  <c:v>460.67189999999999</c:v>
                </c:pt>
                <c:pt idx="26433">
                  <c:v>460.6739</c:v>
                </c:pt>
                <c:pt idx="26434">
                  <c:v>460.67200000000003</c:v>
                </c:pt>
                <c:pt idx="26435">
                  <c:v>460.67340000000002</c:v>
                </c:pt>
                <c:pt idx="26436">
                  <c:v>460.67340000000002</c:v>
                </c:pt>
                <c:pt idx="26437">
                  <c:v>460.67349999999999</c:v>
                </c:pt>
                <c:pt idx="26438">
                  <c:v>460.67419999999998</c:v>
                </c:pt>
                <c:pt idx="26439">
                  <c:v>460.67579999999998</c:v>
                </c:pt>
                <c:pt idx="26440">
                  <c:v>460.67779999999999</c:v>
                </c:pt>
                <c:pt idx="26441">
                  <c:v>460.67910000000001</c:v>
                </c:pt>
                <c:pt idx="26442">
                  <c:v>460.678</c:v>
                </c:pt>
                <c:pt idx="26443">
                  <c:v>460.67739999999998</c:v>
                </c:pt>
                <c:pt idx="26444">
                  <c:v>460.67779999999999</c:v>
                </c:pt>
                <c:pt idx="26445">
                  <c:v>460.67930000000001</c:v>
                </c:pt>
                <c:pt idx="26446">
                  <c:v>460.678</c:v>
                </c:pt>
                <c:pt idx="26447">
                  <c:v>460.6789</c:v>
                </c:pt>
                <c:pt idx="26448">
                  <c:v>460.67869999999999</c:v>
                </c:pt>
                <c:pt idx="26449">
                  <c:v>460.68</c:v>
                </c:pt>
                <c:pt idx="26450">
                  <c:v>460.68099999999998</c:v>
                </c:pt>
                <c:pt idx="26451">
                  <c:v>460.67869999999999</c:v>
                </c:pt>
                <c:pt idx="26452">
                  <c:v>460.68060000000003</c:v>
                </c:pt>
                <c:pt idx="26453">
                  <c:v>460.68009999999998</c:v>
                </c:pt>
                <c:pt idx="26454">
                  <c:v>460.68040000000002</c:v>
                </c:pt>
                <c:pt idx="26455">
                  <c:v>460.68099999999998</c:v>
                </c:pt>
                <c:pt idx="26456">
                  <c:v>460.67959999999999</c:v>
                </c:pt>
                <c:pt idx="26457">
                  <c:v>460.68119999999999</c:v>
                </c:pt>
                <c:pt idx="26458">
                  <c:v>460.68259999999998</c:v>
                </c:pt>
                <c:pt idx="26459">
                  <c:v>460.68220000000002</c:v>
                </c:pt>
                <c:pt idx="26460">
                  <c:v>460.68360000000001</c:v>
                </c:pt>
                <c:pt idx="26461">
                  <c:v>460.68239999999997</c:v>
                </c:pt>
                <c:pt idx="26462">
                  <c:v>460.68389999999999</c:v>
                </c:pt>
                <c:pt idx="26463">
                  <c:v>460.68259999999998</c:v>
                </c:pt>
                <c:pt idx="26464">
                  <c:v>460.68220000000002</c:v>
                </c:pt>
                <c:pt idx="26465">
                  <c:v>460.6825</c:v>
                </c:pt>
                <c:pt idx="26466">
                  <c:v>460.68220000000002</c:v>
                </c:pt>
                <c:pt idx="26467">
                  <c:v>460.68470000000002</c:v>
                </c:pt>
                <c:pt idx="26468">
                  <c:v>460.68439999999998</c:v>
                </c:pt>
                <c:pt idx="26469">
                  <c:v>460.685</c:v>
                </c:pt>
                <c:pt idx="26470">
                  <c:v>460.6857</c:v>
                </c:pt>
                <c:pt idx="26471">
                  <c:v>460.68459999999999</c:v>
                </c:pt>
                <c:pt idx="26472">
                  <c:v>460.68610000000001</c:v>
                </c:pt>
                <c:pt idx="26473">
                  <c:v>460.68599999999998</c:v>
                </c:pt>
                <c:pt idx="26474">
                  <c:v>460.68639999999999</c:v>
                </c:pt>
                <c:pt idx="26475">
                  <c:v>460.68790000000001</c:v>
                </c:pt>
                <c:pt idx="26476">
                  <c:v>460.68709999999999</c:v>
                </c:pt>
                <c:pt idx="26477">
                  <c:v>460.68830000000003</c:v>
                </c:pt>
                <c:pt idx="26478">
                  <c:v>460.68860000000001</c:v>
                </c:pt>
                <c:pt idx="26479">
                  <c:v>460.68900000000002</c:v>
                </c:pt>
                <c:pt idx="26480">
                  <c:v>460.68970000000002</c:v>
                </c:pt>
                <c:pt idx="26481">
                  <c:v>460.69060000000002</c:v>
                </c:pt>
                <c:pt idx="26482">
                  <c:v>460.68950000000001</c:v>
                </c:pt>
                <c:pt idx="26483">
                  <c:v>460.69060000000002</c:v>
                </c:pt>
                <c:pt idx="26484">
                  <c:v>460.69299999999998</c:v>
                </c:pt>
                <c:pt idx="26485">
                  <c:v>460.69240000000002</c:v>
                </c:pt>
                <c:pt idx="26486">
                  <c:v>460.69159999999999</c:v>
                </c:pt>
                <c:pt idx="26487">
                  <c:v>460.68959999999998</c:v>
                </c:pt>
                <c:pt idx="26488">
                  <c:v>460.69119999999998</c:v>
                </c:pt>
                <c:pt idx="26489">
                  <c:v>460.69099999999997</c:v>
                </c:pt>
                <c:pt idx="26490">
                  <c:v>460.69139999999999</c:v>
                </c:pt>
                <c:pt idx="26491">
                  <c:v>460.69200000000001</c:v>
                </c:pt>
                <c:pt idx="26492">
                  <c:v>460.69220000000001</c:v>
                </c:pt>
                <c:pt idx="26493">
                  <c:v>460.69119999999998</c:v>
                </c:pt>
                <c:pt idx="26494">
                  <c:v>460.69200000000001</c:v>
                </c:pt>
                <c:pt idx="26495">
                  <c:v>460.69200000000001</c:v>
                </c:pt>
                <c:pt idx="26496">
                  <c:v>460.69260000000003</c:v>
                </c:pt>
                <c:pt idx="26497">
                  <c:v>460.69389999999999</c:v>
                </c:pt>
                <c:pt idx="26498">
                  <c:v>460.69330000000002</c:v>
                </c:pt>
                <c:pt idx="26499">
                  <c:v>460.6936</c:v>
                </c:pt>
                <c:pt idx="26500">
                  <c:v>460.6952</c:v>
                </c:pt>
                <c:pt idx="26501">
                  <c:v>460.6961</c:v>
                </c:pt>
                <c:pt idx="26502">
                  <c:v>460.69619999999998</c:v>
                </c:pt>
                <c:pt idx="26503">
                  <c:v>460.69720000000001</c:v>
                </c:pt>
                <c:pt idx="26504">
                  <c:v>460.69749999999999</c:v>
                </c:pt>
                <c:pt idx="26505">
                  <c:v>460.69690000000003</c:v>
                </c:pt>
                <c:pt idx="26506">
                  <c:v>460.69779999999997</c:v>
                </c:pt>
                <c:pt idx="26507">
                  <c:v>460.69760000000002</c:v>
                </c:pt>
                <c:pt idx="26508">
                  <c:v>460.69749999999999</c:v>
                </c:pt>
                <c:pt idx="26509">
                  <c:v>460.69889999999998</c:v>
                </c:pt>
                <c:pt idx="26510">
                  <c:v>460.7</c:v>
                </c:pt>
                <c:pt idx="26511">
                  <c:v>460.69909999999999</c:v>
                </c:pt>
                <c:pt idx="26512">
                  <c:v>460.69819999999999</c:v>
                </c:pt>
                <c:pt idx="26513">
                  <c:v>460.6977</c:v>
                </c:pt>
                <c:pt idx="26514">
                  <c:v>460.69880000000001</c:v>
                </c:pt>
                <c:pt idx="26515">
                  <c:v>460.69959999999998</c:v>
                </c:pt>
                <c:pt idx="26516">
                  <c:v>460.69929999999999</c:v>
                </c:pt>
                <c:pt idx="26517">
                  <c:v>460.69920000000002</c:v>
                </c:pt>
                <c:pt idx="26518">
                  <c:v>460.69979999999998</c:v>
                </c:pt>
                <c:pt idx="26519">
                  <c:v>460.69940000000003</c:v>
                </c:pt>
                <c:pt idx="26520">
                  <c:v>460.7002</c:v>
                </c:pt>
                <c:pt idx="26521">
                  <c:v>460.702</c:v>
                </c:pt>
                <c:pt idx="26522">
                  <c:v>460.70240000000001</c:v>
                </c:pt>
                <c:pt idx="26523">
                  <c:v>460.70299999999997</c:v>
                </c:pt>
                <c:pt idx="26524">
                  <c:v>460.70190000000002</c:v>
                </c:pt>
                <c:pt idx="26525">
                  <c:v>460.70330000000001</c:v>
                </c:pt>
                <c:pt idx="26526">
                  <c:v>460.7045</c:v>
                </c:pt>
                <c:pt idx="26527">
                  <c:v>460.70330000000001</c:v>
                </c:pt>
                <c:pt idx="26528">
                  <c:v>460.70299999999997</c:v>
                </c:pt>
                <c:pt idx="26529">
                  <c:v>460.70330000000001</c:v>
                </c:pt>
                <c:pt idx="26530">
                  <c:v>460.70310000000001</c:v>
                </c:pt>
                <c:pt idx="26531">
                  <c:v>460.70510000000002</c:v>
                </c:pt>
                <c:pt idx="26532">
                  <c:v>460.70609999999999</c:v>
                </c:pt>
                <c:pt idx="26533">
                  <c:v>460.70530000000002</c:v>
                </c:pt>
                <c:pt idx="26534">
                  <c:v>460.70749999999998</c:v>
                </c:pt>
                <c:pt idx="26535">
                  <c:v>460.7072</c:v>
                </c:pt>
                <c:pt idx="26536">
                  <c:v>460.70819999999998</c:v>
                </c:pt>
                <c:pt idx="26537">
                  <c:v>460.70800000000003</c:v>
                </c:pt>
                <c:pt idx="26538">
                  <c:v>460.7072</c:v>
                </c:pt>
                <c:pt idx="26539">
                  <c:v>460.70839999999998</c:v>
                </c:pt>
                <c:pt idx="26540">
                  <c:v>460.7081</c:v>
                </c:pt>
                <c:pt idx="26541">
                  <c:v>460.70670000000001</c:v>
                </c:pt>
                <c:pt idx="26542">
                  <c:v>460.70859999999999</c:v>
                </c:pt>
                <c:pt idx="26543">
                  <c:v>460.7081</c:v>
                </c:pt>
                <c:pt idx="26544">
                  <c:v>460.70839999999998</c:v>
                </c:pt>
                <c:pt idx="26545">
                  <c:v>460.70659999999998</c:v>
                </c:pt>
                <c:pt idx="26546">
                  <c:v>460.70780000000002</c:v>
                </c:pt>
                <c:pt idx="26547">
                  <c:v>460.70929999999998</c:v>
                </c:pt>
                <c:pt idx="26548">
                  <c:v>460.70960000000002</c:v>
                </c:pt>
                <c:pt idx="26549">
                  <c:v>460.70800000000003</c:v>
                </c:pt>
                <c:pt idx="26550">
                  <c:v>460.70920000000001</c:v>
                </c:pt>
                <c:pt idx="26551">
                  <c:v>460.709</c:v>
                </c:pt>
                <c:pt idx="26552">
                  <c:v>460.709</c:v>
                </c:pt>
                <c:pt idx="26553">
                  <c:v>460.7097</c:v>
                </c:pt>
                <c:pt idx="26554">
                  <c:v>460.71100000000001</c:v>
                </c:pt>
                <c:pt idx="26555">
                  <c:v>460.71129999999999</c:v>
                </c:pt>
                <c:pt idx="26556">
                  <c:v>460.71199999999999</c:v>
                </c:pt>
                <c:pt idx="26557">
                  <c:v>460.71269999999998</c:v>
                </c:pt>
                <c:pt idx="26558">
                  <c:v>460.7133</c:v>
                </c:pt>
                <c:pt idx="26559">
                  <c:v>460.71300000000002</c:v>
                </c:pt>
                <c:pt idx="26560">
                  <c:v>460.71260000000001</c:v>
                </c:pt>
                <c:pt idx="26561">
                  <c:v>460.71440000000001</c:v>
                </c:pt>
                <c:pt idx="26562">
                  <c:v>460.71420000000001</c:v>
                </c:pt>
                <c:pt idx="26563">
                  <c:v>460.714</c:v>
                </c:pt>
                <c:pt idx="26564">
                  <c:v>460.71480000000003</c:v>
                </c:pt>
                <c:pt idx="26565">
                  <c:v>460.71460000000002</c:v>
                </c:pt>
                <c:pt idx="26566">
                  <c:v>460.71429999999998</c:v>
                </c:pt>
                <c:pt idx="26567">
                  <c:v>460.7167</c:v>
                </c:pt>
                <c:pt idx="26568">
                  <c:v>460.71559999999999</c:v>
                </c:pt>
                <c:pt idx="26569">
                  <c:v>460.7176</c:v>
                </c:pt>
                <c:pt idx="26570">
                  <c:v>460.71699999999998</c:v>
                </c:pt>
                <c:pt idx="26571">
                  <c:v>460.7174</c:v>
                </c:pt>
                <c:pt idx="26572">
                  <c:v>460.71850000000001</c:v>
                </c:pt>
                <c:pt idx="26573">
                  <c:v>460.71879999999999</c:v>
                </c:pt>
                <c:pt idx="26574">
                  <c:v>460.71960000000001</c:v>
                </c:pt>
                <c:pt idx="26575">
                  <c:v>460.71870000000001</c:v>
                </c:pt>
                <c:pt idx="26576">
                  <c:v>460.71949999999998</c:v>
                </c:pt>
                <c:pt idx="26577">
                  <c:v>460.71899999999999</c:v>
                </c:pt>
                <c:pt idx="26578">
                  <c:v>460.7176</c:v>
                </c:pt>
                <c:pt idx="26579">
                  <c:v>460.7192</c:v>
                </c:pt>
                <c:pt idx="26580">
                  <c:v>460.71960000000001</c:v>
                </c:pt>
                <c:pt idx="26581">
                  <c:v>460.71899999999999</c:v>
                </c:pt>
                <c:pt idx="26582">
                  <c:v>460.71879999999999</c:v>
                </c:pt>
                <c:pt idx="26583">
                  <c:v>460.71940000000001</c:v>
                </c:pt>
                <c:pt idx="26584">
                  <c:v>460.71879999999999</c:v>
                </c:pt>
                <c:pt idx="26585">
                  <c:v>460.71800000000002</c:v>
                </c:pt>
                <c:pt idx="26586">
                  <c:v>460.71859999999998</c:v>
                </c:pt>
                <c:pt idx="26587">
                  <c:v>460.72059999999999</c:v>
                </c:pt>
                <c:pt idx="26588">
                  <c:v>460.71879999999999</c:v>
                </c:pt>
                <c:pt idx="26589">
                  <c:v>460.7201</c:v>
                </c:pt>
                <c:pt idx="26590">
                  <c:v>460.7217</c:v>
                </c:pt>
                <c:pt idx="26591">
                  <c:v>460.72280000000001</c:v>
                </c:pt>
                <c:pt idx="26592">
                  <c:v>460.72199999999998</c:v>
                </c:pt>
                <c:pt idx="26593">
                  <c:v>460.72239999999999</c:v>
                </c:pt>
                <c:pt idx="26594">
                  <c:v>460.72280000000001</c:v>
                </c:pt>
                <c:pt idx="26595">
                  <c:v>460.72289999999998</c:v>
                </c:pt>
                <c:pt idx="26596">
                  <c:v>460.72320000000002</c:v>
                </c:pt>
                <c:pt idx="26597">
                  <c:v>460.72340000000003</c:v>
                </c:pt>
                <c:pt idx="26598">
                  <c:v>460.72309999999999</c:v>
                </c:pt>
                <c:pt idx="26599">
                  <c:v>460.72399999999999</c:v>
                </c:pt>
                <c:pt idx="26600">
                  <c:v>460.72500000000002</c:v>
                </c:pt>
                <c:pt idx="26601">
                  <c:v>460.72559999999999</c:v>
                </c:pt>
                <c:pt idx="26602">
                  <c:v>460.72620000000001</c:v>
                </c:pt>
                <c:pt idx="26603">
                  <c:v>460.72609999999997</c:v>
                </c:pt>
                <c:pt idx="26604">
                  <c:v>460.72739999999999</c:v>
                </c:pt>
                <c:pt idx="26605">
                  <c:v>460.72820000000002</c:v>
                </c:pt>
                <c:pt idx="26606">
                  <c:v>460.72859999999997</c:v>
                </c:pt>
                <c:pt idx="26607">
                  <c:v>460.7278</c:v>
                </c:pt>
                <c:pt idx="26608">
                  <c:v>460.72919999999999</c:v>
                </c:pt>
                <c:pt idx="26609">
                  <c:v>460.73009999999999</c:v>
                </c:pt>
                <c:pt idx="26610">
                  <c:v>460.72919999999999</c:v>
                </c:pt>
                <c:pt idx="26611">
                  <c:v>460.72879999999998</c:v>
                </c:pt>
                <c:pt idx="26612">
                  <c:v>460.72829999999999</c:v>
                </c:pt>
                <c:pt idx="26613">
                  <c:v>460.7276</c:v>
                </c:pt>
                <c:pt idx="26614">
                  <c:v>460.72710000000001</c:v>
                </c:pt>
                <c:pt idx="26615">
                  <c:v>460.72719999999998</c:v>
                </c:pt>
                <c:pt idx="26616">
                  <c:v>460.72719999999998</c:v>
                </c:pt>
                <c:pt idx="26617">
                  <c:v>460.72800000000001</c:v>
                </c:pt>
                <c:pt idx="26618">
                  <c:v>460.7276</c:v>
                </c:pt>
                <c:pt idx="26619">
                  <c:v>460.72840000000002</c:v>
                </c:pt>
                <c:pt idx="26620">
                  <c:v>460.72820000000002</c:v>
                </c:pt>
                <c:pt idx="26621">
                  <c:v>460.7278</c:v>
                </c:pt>
                <c:pt idx="26622">
                  <c:v>460.73</c:v>
                </c:pt>
                <c:pt idx="26623">
                  <c:v>460.73</c:v>
                </c:pt>
                <c:pt idx="26624">
                  <c:v>460.73090000000002</c:v>
                </c:pt>
                <c:pt idx="26625">
                  <c:v>460.73160000000001</c:v>
                </c:pt>
                <c:pt idx="26626">
                  <c:v>460.73090000000002</c:v>
                </c:pt>
                <c:pt idx="26627">
                  <c:v>460.73200000000003</c:v>
                </c:pt>
                <c:pt idx="26628">
                  <c:v>460.73090000000002</c:v>
                </c:pt>
                <c:pt idx="26629">
                  <c:v>460.73140000000001</c:v>
                </c:pt>
                <c:pt idx="26630">
                  <c:v>460.7328</c:v>
                </c:pt>
                <c:pt idx="26631">
                  <c:v>460.733</c:v>
                </c:pt>
                <c:pt idx="26632">
                  <c:v>460.73289999999997</c:v>
                </c:pt>
                <c:pt idx="26633">
                  <c:v>460.73239999999998</c:v>
                </c:pt>
                <c:pt idx="26634">
                  <c:v>460.73439999999999</c:v>
                </c:pt>
                <c:pt idx="26635">
                  <c:v>460.73340000000002</c:v>
                </c:pt>
                <c:pt idx="26636">
                  <c:v>460.73259999999999</c:v>
                </c:pt>
                <c:pt idx="26637">
                  <c:v>460.7337</c:v>
                </c:pt>
                <c:pt idx="26638">
                  <c:v>460.73399999999998</c:v>
                </c:pt>
                <c:pt idx="26639">
                  <c:v>460.73480000000001</c:v>
                </c:pt>
                <c:pt idx="26640">
                  <c:v>460.73469999999998</c:v>
                </c:pt>
                <c:pt idx="26641">
                  <c:v>460.73599999999999</c:v>
                </c:pt>
                <c:pt idx="26642">
                  <c:v>460.73739999999998</c:v>
                </c:pt>
                <c:pt idx="26643">
                  <c:v>460.73689999999999</c:v>
                </c:pt>
                <c:pt idx="26644">
                  <c:v>460.73700000000002</c:v>
                </c:pt>
                <c:pt idx="26645">
                  <c:v>460.73759999999999</c:v>
                </c:pt>
                <c:pt idx="26646">
                  <c:v>460.73689999999999</c:v>
                </c:pt>
                <c:pt idx="26647">
                  <c:v>460.73779999999999</c:v>
                </c:pt>
                <c:pt idx="26648">
                  <c:v>460.73759999999999</c:v>
                </c:pt>
                <c:pt idx="26649">
                  <c:v>460.73939999999999</c:v>
                </c:pt>
                <c:pt idx="26650">
                  <c:v>460.73700000000002</c:v>
                </c:pt>
                <c:pt idx="26651">
                  <c:v>460.73630000000003</c:v>
                </c:pt>
                <c:pt idx="26652">
                  <c:v>460.73779999999999</c:v>
                </c:pt>
                <c:pt idx="26653">
                  <c:v>460.73779999999999</c:v>
                </c:pt>
                <c:pt idx="26654">
                  <c:v>460.73840000000001</c:v>
                </c:pt>
                <c:pt idx="26655">
                  <c:v>460.73779999999999</c:v>
                </c:pt>
                <c:pt idx="26656">
                  <c:v>460.73840000000001</c:v>
                </c:pt>
                <c:pt idx="26657">
                  <c:v>460.73910000000001</c:v>
                </c:pt>
                <c:pt idx="26658">
                  <c:v>460.73869999999999</c:v>
                </c:pt>
                <c:pt idx="26659">
                  <c:v>460.73849999999999</c:v>
                </c:pt>
                <c:pt idx="26660">
                  <c:v>460.73869999999999</c:v>
                </c:pt>
                <c:pt idx="26661">
                  <c:v>460.7389</c:v>
                </c:pt>
                <c:pt idx="26662">
                  <c:v>460.74099999999999</c:v>
                </c:pt>
                <c:pt idx="26663">
                  <c:v>460.73930000000001</c:v>
                </c:pt>
                <c:pt idx="26664">
                  <c:v>460.74020000000002</c:v>
                </c:pt>
                <c:pt idx="26665">
                  <c:v>460.74160000000001</c:v>
                </c:pt>
                <c:pt idx="26666">
                  <c:v>460.74380000000002</c:v>
                </c:pt>
                <c:pt idx="26667">
                  <c:v>460.74310000000003</c:v>
                </c:pt>
                <c:pt idx="26668">
                  <c:v>460.745</c:v>
                </c:pt>
                <c:pt idx="26669">
                  <c:v>460.74459999999999</c:v>
                </c:pt>
                <c:pt idx="26670">
                  <c:v>460.74470000000002</c:v>
                </c:pt>
                <c:pt idx="26671">
                  <c:v>460.745</c:v>
                </c:pt>
                <c:pt idx="26672">
                  <c:v>460.745</c:v>
                </c:pt>
                <c:pt idx="26673">
                  <c:v>460.74540000000002</c:v>
                </c:pt>
                <c:pt idx="26674">
                  <c:v>460.74520000000001</c:v>
                </c:pt>
                <c:pt idx="26675">
                  <c:v>460.74740000000003</c:v>
                </c:pt>
                <c:pt idx="26676">
                  <c:v>460.74610000000001</c:v>
                </c:pt>
                <c:pt idx="26677">
                  <c:v>460.74630000000002</c:v>
                </c:pt>
                <c:pt idx="26678">
                  <c:v>460.74669999999998</c:v>
                </c:pt>
                <c:pt idx="26679">
                  <c:v>460.74630000000002</c:v>
                </c:pt>
                <c:pt idx="26680">
                  <c:v>460.74650000000003</c:v>
                </c:pt>
                <c:pt idx="26681">
                  <c:v>460.74680000000001</c:v>
                </c:pt>
                <c:pt idx="26682">
                  <c:v>460.74709999999999</c:v>
                </c:pt>
                <c:pt idx="26683">
                  <c:v>460.74669999999998</c:v>
                </c:pt>
                <c:pt idx="26684">
                  <c:v>460.74919999999997</c:v>
                </c:pt>
                <c:pt idx="26685">
                  <c:v>460.74979999999999</c:v>
                </c:pt>
                <c:pt idx="26686">
                  <c:v>460.74930000000001</c:v>
                </c:pt>
                <c:pt idx="26687">
                  <c:v>460.74979999999999</c:v>
                </c:pt>
                <c:pt idx="26688">
                  <c:v>460.74900000000002</c:v>
                </c:pt>
                <c:pt idx="26689">
                  <c:v>460.75119999999998</c:v>
                </c:pt>
                <c:pt idx="26690">
                  <c:v>460.75080000000003</c:v>
                </c:pt>
                <c:pt idx="26691">
                  <c:v>460.75220000000002</c:v>
                </c:pt>
                <c:pt idx="26692">
                  <c:v>460.75240000000002</c:v>
                </c:pt>
                <c:pt idx="26693">
                  <c:v>460.7525</c:v>
                </c:pt>
                <c:pt idx="26694">
                  <c:v>460.75389999999999</c:v>
                </c:pt>
                <c:pt idx="26695">
                  <c:v>460.75369999999998</c:v>
                </c:pt>
                <c:pt idx="26696">
                  <c:v>460.75209999999998</c:v>
                </c:pt>
                <c:pt idx="26697">
                  <c:v>460.75259999999997</c:v>
                </c:pt>
                <c:pt idx="26698">
                  <c:v>460.7525</c:v>
                </c:pt>
                <c:pt idx="26699">
                  <c:v>460.75139999999999</c:v>
                </c:pt>
                <c:pt idx="26700">
                  <c:v>460.7525</c:v>
                </c:pt>
                <c:pt idx="26701">
                  <c:v>460.7525</c:v>
                </c:pt>
                <c:pt idx="26702">
                  <c:v>460.75330000000002</c:v>
                </c:pt>
                <c:pt idx="26703">
                  <c:v>460.75450000000001</c:v>
                </c:pt>
                <c:pt idx="26704">
                  <c:v>460.7552</c:v>
                </c:pt>
                <c:pt idx="26705">
                  <c:v>460.75479999999999</c:v>
                </c:pt>
                <c:pt idx="26706">
                  <c:v>460.75439999999998</c:v>
                </c:pt>
                <c:pt idx="26707">
                  <c:v>460.75540000000001</c:v>
                </c:pt>
                <c:pt idx="26708">
                  <c:v>460.75540000000001</c:v>
                </c:pt>
                <c:pt idx="26709">
                  <c:v>460.75529999999998</c:v>
                </c:pt>
                <c:pt idx="26710">
                  <c:v>460.75529999999998</c:v>
                </c:pt>
                <c:pt idx="26711">
                  <c:v>460.75560000000002</c:v>
                </c:pt>
                <c:pt idx="26712">
                  <c:v>460.75400000000002</c:v>
                </c:pt>
                <c:pt idx="26713">
                  <c:v>460.75619999999998</c:v>
                </c:pt>
                <c:pt idx="26714">
                  <c:v>460.75709999999998</c:v>
                </c:pt>
                <c:pt idx="26715">
                  <c:v>460.75580000000002</c:v>
                </c:pt>
                <c:pt idx="26716">
                  <c:v>460.75560000000002</c:v>
                </c:pt>
                <c:pt idx="26717">
                  <c:v>460.75720000000001</c:v>
                </c:pt>
                <c:pt idx="26718">
                  <c:v>460.75869999999998</c:v>
                </c:pt>
                <c:pt idx="26719">
                  <c:v>460.75779999999997</c:v>
                </c:pt>
                <c:pt idx="26720">
                  <c:v>460.75900000000001</c:v>
                </c:pt>
                <c:pt idx="26721">
                  <c:v>460.75900000000001</c:v>
                </c:pt>
                <c:pt idx="26722">
                  <c:v>460.75900000000001</c:v>
                </c:pt>
                <c:pt idx="26723">
                  <c:v>460.75900000000001</c:v>
                </c:pt>
                <c:pt idx="26724">
                  <c:v>460.76049999999998</c:v>
                </c:pt>
                <c:pt idx="26725">
                  <c:v>460.75900000000001</c:v>
                </c:pt>
                <c:pt idx="26726">
                  <c:v>460.75920000000002</c:v>
                </c:pt>
                <c:pt idx="26727">
                  <c:v>460.76</c:v>
                </c:pt>
                <c:pt idx="26728">
                  <c:v>460.75979999999998</c:v>
                </c:pt>
                <c:pt idx="26729">
                  <c:v>460.7604</c:v>
                </c:pt>
                <c:pt idx="26730">
                  <c:v>460.76069999999999</c:v>
                </c:pt>
                <c:pt idx="26731">
                  <c:v>460.76100000000002</c:v>
                </c:pt>
                <c:pt idx="26732">
                  <c:v>460.76089999999999</c:v>
                </c:pt>
                <c:pt idx="26733">
                  <c:v>460.76170000000002</c:v>
                </c:pt>
                <c:pt idx="26734">
                  <c:v>460.76179999999999</c:v>
                </c:pt>
                <c:pt idx="26735">
                  <c:v>460.76060000000001</c:v>
                </c:pt>
                <c:pt idx="26736">
                  <c:v>460.7602</c:v>
                </c:pt>
                <c:pt idx="26737">
                  <c:v>460.76339999999999</c:v>
                </c:pt>
                <c:pt idx="26738">
                  <c:v>460.76240000000001</c:v>
                </c:pt>
                <c:pt idx="26739">
                  <c:v>460.76420000000002</c:v>
                </c:pt>
                <c:pt idx="26740">
                  <c:v>460.76400000000001</c:v>
                </c:pt>
                <c:pt idx="26741">
                  <c:v>460.76240000000001</c:v>
                </c:pt>
                <c:pt idx="26742">
                  <c:v>460.76159999999999</c:v>
                </c:pt>
                <c:pt idx="26743">
                  <c:v>460.76339999999999</c:v>
                </c:pt>
                <c:pt idx="26744">
                  <c:v>460.76530000000002</c:v>
                </c:pt>
                <c:pt idx="26745">
                  <c:v>460.76440000000002</c:v>
                </c:pt>
                <c:pt idx="26746">
                  <c:v>460.76560000000001</c:v>
                </c:pt>
                <c:pt idx="26747">
                  <c:v>460.76609999999999</c:v>
                </c:pt>
                <c:pt idx="26748">
                  <c:v>460.76659999999998</c:v>
                </c:pt>
                <c:pt idx="26749">
                  <c:v>460.76499999999999</c:v>
                </c:pt>
                <c:pt idx="26750">
                  <c:v>460.76499999999999</c:v>
                </c:pt>
                <c:pt idx="26751">
                  <c:v>460.76600000000002</c:v>
                </c:pt>
                <c:pt idx="26752">
                  <c:v>460.76620000000003</c:v>
                </c:pt>
                <c:pt idx="26753">
                  <c:v>460.76589999999999</c:v>
                </c:pt>
                <c:pt idx="26754">
                  <c:v>460.76780000000002</c:v>
                </c:pt>
                <c:pt idx="26755">
                  <c:v>460.76679999999999</c:v>
                </c:pt>
                <c:pt idx="26756">
                  <c:v>460.76780000000002</c:v>
                </c:pt>
                <c:pt idx="26757">
                  <c:v>460.76900000000001</c:v>
                </c:pt>
                <c:pt idx="26758">
                  <c:v>460.76940000000002</c:v>
                </c:pt>
                <c:pt idx="26759">
                  <c:v>460.76940000000002</c:v>
                </c:pt>
                <c:pt idx="26760">
                  <c:v>460.76920000000001</c:v>
                </c:pt>
                <c:pt idx="26761">
                  <c:v>460.76960000000003</c:v>
                </c:pt>
                <c:pt idx="26762">
                  <c:v>460.77030000000002</c:v>
                </c:pt>
                <c:pt idx="26763">
                  <c:v>460.77030000000002</c:v>
                </c:pt>
                <c:pt idx="26764">
                  <c:v>460.77019999999999</c:v>
                </c:pt>
                <c:pt idx="26765">
                  <c:v>460.77010000000001</c:v>
                </c:pt>
                <c:pt idx="26766">
                  <c:v>460.77159999999998</c:v>
                </c:pt>
                <c:pt idx="26767">
                  <c:v>460.77170000000001</c:v>
                </c:pt>
                <c:pt idx="26768">
                  <c:v>460.77260000000001</c:v>
                </c:pt>
                <c:pt idx="26769">
                  <c:v>460.77170000000001</c:v>
                </c:pt>
                <c:pt idx="26770">
                  <c:v>460.77199999999999</c:v>
                </c:pt>
                <c:pt idx="26771">
                  <c:v>460.77319999999997</c:v>
                </c:pt>
                <c:pt idx="26772">
                  <c:v>460.77140000000003</c:v>
                </c:pt>
                <c:pt idx="26773">
                  <c:v>460.77300000000002</c:v>
                </c:pt>
                <c:pt idx="26774">
                  <c:v>460.7724</c:v>
                </c:pt>
                <c:pt idx="26775">
                  <c:v>460.77179999999998</c:v>
                </c:pt>
                <c:pt idx="26776">
                  <c:v>460.77280000000002</c:v>
                </c:pt>
                <c:pt idx="26777">
                  <c:v>460.77300000000002</c:v>
                </c:pt>
                <c:pt idx="26778">
                  <c:v>460.77390000000003</c:v>
                </c:pt>
                <c:pt idx="26779">
                  <c:v>460.77390000000003</c:v>
                </c:pt>
                <c:pt idx="26780">
                  <c:v>460.77379999999999</c:v>
                </c:pt>
                <c:pt idx="26781">
                  <c:v>460.77420000000001</c:v>
                </c:pt>
                <c:pt idx="26782">
                  <c:v>460.77480000000003</c:v>
                </c:pt>
                <c:pt idx="26783">
                  <c:v>460.77460000000002</c:v>
                </c:pt>
                <c:pt idx="26784">
                  <c:v>460.7747</c:v>
                </c:pt>
                <c:pt idx="26785">
                  <c:v>460.77460000000002</c:v>
                </c:pt>
                <c:pt idx="26786">
                  <c:v>460.77379999999999</c:v>
                </c:pt>
                <c:pt idx="26787">
                  <c:v>460.77460000000002</c:v>
                </c:pt>
                <c:pt idx="26788">
                  <c:v>460.77339999999998</c:v>
                </c:pt>
                <c:pt idx="26789">
                  <c:v>460.7747</c:v>
                </c:pt>
                <c:pt idx="26790">
                  <c:v>460.7756</c:v>
                </c:pt>
                <c:pt idx="26791">
                  <c:v>460.77600000000001</c:v>
                </c:pt>
                <c:pt idx="26792">
                  <c:v>460.77699999999999</c:v>
                </c:pt>
                <c:pt idx="26793">
                  <c:v>460.77609999999999</c:v>
                </c:pt>
                <c:pt idx="26794">
                  <c:v>460.77730000000003</c:v>
                </c:pt>
                <c:pt idx="26795">
                  <c:v>460.77839999999998</c:v>
                </c:pt>
                <c:pt idx="26796">
                  <c:v>460.77670000000001</c:v>
                </c:pt>
                <c:pt idx="26797">
                  <c:v>460.77760000000001</c:v>
                </c:pt>
                <c:pt idx="26798">
                  <c:v>460.77969999999999</c:v>
                </c:pt>
                <c:pt idx="26799">
                  <c:v>460.77949999999998</c:v>
                </c:pt>
                <c:pt idx="26800">
                  <c:v>460.78100000000001</c:v>
                </c:pt>
                <c:pt idx="26801">
                  <c:v>460.78100000000001</c:v>
                </c:pt>
                <c:pt idx="26802">
                  <c:v>460.78059999999999</c:v>
                </c:pt>
                <c:pt idx="26803">
                  <c:v>460.78059999999999</c:v>
                </c:pt>
                <c:pt idx="26804">
                  <c:v>460.78129999999999</c:v>
                </c:pt>
                <c:pt idx="26805">
                  <c:v>460.78019999999998</c:v>
                </c:pt>
                <c:pt idx="26806">
                  <c:v>460.78100000000001</c:v>
                </c:pt>
                <c:pt idx="26807">
                  <c:v>460.78070000000002</c:v>
                </c:pt>
                <c:pt idx="26808">
                  <c:v>460.78129999999999</c:v>
                </c:pt>
                <c:pt idx="26809">
                  <c:v>460.78320000000002</c:v>
                </c:pt>
                <c:pt idx="26810">
                  <c:v>460.7824</c:v>
                </c:pt>
                <c:pt idx="26811">
                  <c:v>460.7817</c:v>
                </c:pt>
                <c:pt idx="26812">
                  <c:v>460.7824</c:v>
                </c:pt>
                <c:pt idx="26813">
                  <c:v>460.78199999999998</c:v>
                </c:pt>
                <c:pt idx="26814">
                  <c:v>460.7824</c:v>
                </c:pt>
                <c:pt idx="26815">
                  <c:v>460.7824</c:v>
                </c:pt>
                <c:pt idx="26816">
                  <c:v>460.78280000000001</c:v>
                </c:pt>
                <c:pt idx="26817">
                  <c:v>460.78289999999998</c:v>
                </c:pt>
                <c:pt idx="26818">
                  <c:v>460.7826</c:v>
                </c:pt>
                <c:pt idx="26819">
                  <c:v>460.7826</c:v>
                </c:pt>
                <c:pt idx="26820">
                  <c:v>460.78280000000001</c:v>
                </c:pt>
                <c:pt idx="26821">
                  <c:v>460.78480000000002</c:v>
                </c:pt>
                <c:pt idx="26822">
                  <c:v>460.78440000000001</c:v>
                </c:pt>
                <c:pt idx="26823">
                  <c:v>460.78379999999999</c:v>
                </c:pt>
                <c:pt idx="26824">
                  <c:v>460.78399999999999</c:v>
                </c:pt>
                <c:pt idx="26825">
                  <c:v>460.78539999999998</c:v>
                </c:pt>
                <c:pt idx="26826">
                  <c:v>460.78480000000002</c:v>
                </c:pt>
                <c:pt idx="26827">
                  <c:v>460.78460000000001</c:v>
                </c:pt>
                <c:pt idx="26828">
                  <c:v>460.78570000000002</c:v>
                </c:pt>
                <c:pt idx="26829">
                  <c:v>460.786</c:v>
                </c:pt>
                <c:pt idx="26830">
                  <c:v>460.78570000000002</c:v>
                </c:pt>
                <c:pt idx="26831">
                  <c:v>460.78559999999999</c:v>
                </c:pt>
                <c:pt idx="26832">
                  <c:v>460.78480000000002</c:v>
                </c:pt>
                <c:pt idx="26833">
                  <c:v>460.78660000000002</c:v>
                </c:pt>
                <c:pt idx="26834">
                  <c:v>460.786</c:v>
                </c:pt>
                <c:pt idx="26835">
                  <c:v>460.78640000000001</c:v>
                </c:pt>
                <c:pt idx="26836">
                  <c:v>460.78640000000001</c:v>
                </c:pt>
                <c:pt idx="26837">
                  <c:v>460.78789999999998</c:v>
                </c:pt>
                <c:pt idx="26838">
                  <c:v>460.78960000000001</c:v>
                </c:pt>
                <c:pt idx="26839">
                  <c:v>460.78899999999999</c:v>
                </c:pt>
                <c:pt idx="26840">
                  <c:v>460.78980000000001</c:v>
                </c:pt>
                <c:pt idx="26841">
                  <c:v>460.78919999999999</c:v>
                </c:pt>
                <c:pt idx="26842">
                  <c:v>460.7894</c:v>
                </c:pt>
                <c:pt idx="26843">
                  <c:v>460.79180000000002</c:v>
                </c:pt>
                <c:pt idx="26844">
                  <c:v>460.79140000000001</c:v>
                </c:pt>
                <c:pt idx="26845">
                  <c:v>460.78980000000001</c:v>
                </c:pt>
                <c:pt idx="26846">
                  <c:v>460.79090000000002</c:v>
                </c:pt>
                <c:pt idx="26847">
                  <c:v>460.79059999999998</c:v>
                </c:pt>
                <c:pt idx="26848">
                  <c:v>460.79</c:v>
                </c:pt>
                <c:pt idx="26849">
                  <c:v>460.79079999999999</c:v>
                </c:pt>
                <c:pt idx="26850">
                  <c:v>460.78879999999998</c:v>
                </c:pt>
                <c:pt idx="26851">
                  <c:v>460.79109999999997</c:v>
                </c:pt>
                <c:pt idx="26852">
                  <c:v>460.791</c:v>
                </c:pt>
                <c:pt idx="26853">
                  <c:v>460.79239999999999</c:v>
                </c:pt>
                <c:pt idx="26854">
                  <c:v>460.79250000000002</c:v>
                </c:pt>
                <c:pt idx="26855">
                  <c:v>460.7928</c:v>
                </c:pt>
                <c:pt idx="26856">
                  <c:v>460.79379999999998</c:v>
                </c:pt>
                <c:pt idx="26857">
                  <c:v>460.79419999999999</c:v>
                </c:pt>
                <c:pt idx="26858">
                  <c:v>460.79450000000003</c:v>
                </c:pt>
                <c:pt idx="26859">
                  <c:v>460.7928</c:v>
                </c:pt>
                <c:pt idx="26860">
                  <c:v>460.79239999999999</c:v>
                </c:pt>
                <c:pt idx="26861">
                  <c:v>460.79320000000001</c:v>
                </c:pt>
                <c:pt idx="26862">
                  <c:v>460.79379999999998</c:v>
                </c:pt>
                <c:pt idx="26863">
                  <c:v>460.79259999999999</c:v>
                </c:pt>
                <c:pt idx="26864">
                  <c:v>460.79340000000002</c:v>
                </c:pt>
                <c:pt idx="26865">
                  <c:v>460.7944</c:v>
                </c:pt>
                <c:pt idx="26866">
                  <c:v>460.79419999999999</c:v>
                </c:pt>
                <c:pt idx="26867">
                  <c:v>460.7944</c:v>
                </c:pt>
                <c:pt idx="26868">
                  <c:v>460.79599999999999</c:v>
                </c:pt>
                <c:pt idx="26869">
                  <c:v>460.79730000000001</c:v>
                </c:pt>
                <c:pt idx="26870">
                  <c:v>460.79739999999998</c:v>
                </c:pt>
                <c:pt idx="26871">
                  <c:v>460.798</c:v>
                </c:pt>
                <c:pt idx="26872">
                  <c:v>460.7989</c:v>
                </c:pt>
                <c:pt idx="26873">
                  <c:v>460.79669999999999</c:v>
                </c:pt>
                <c:pt idx="26874">
                  <c:v>460.79759999999999</c:v>
                </c:pt>
                <c:pt idx="26875">
                  <c:v>460.7987</c:v>
                </c:pt>
                <c:pt idx="26876">
                  <c:v>460.79649999999998</c:v>
                </c:pt>
                <c:pt idx="26877">
                  <c:v>460.79689999999999</c:v>
                </c:pt>
                <c:pt idx="26878">
                  <c:v>460.79730000000001</c:v>
                </c:pt>
                <c:pt idx="26879">
                  <c:v>460.79809999999998</c:v>
                </c:pt>
                <c:pt idx="26880">
                  <c:v>460.79880000000003</c:v>
                </c:pt>
                <c:pt idx="26881">
                  <c:v>460.798</c:v>
                </c:pt>
                <c:pt idx="26882">
                  <c:v>460.79840000000002</c:v>
                </c:pt>
                <c:pt idx="26883">
                  <c:v>460.79930000000002</c:v>
                </c:pt>
                <c:pt idx="26884">
                  <c:v>460.7996</c:v>
                </c:pt>
                <c:pt idx="26885">
                  <c:v>460.8</c:v>
                </c:pt>
                <c:pt idx="26886">
                  <c:v>460.80070000000001</c:v>
                </c:pt>
                <c:pt idx="26887">
                  <c:v>460.80079999999998</c:v>
                </c:pt>
                <c:pt idx="26888">
                  <c:v>460.80099999999999</c:v>
                </c:pt>
                <c:pt idx="26889">
                  <c:v>460.80309999999997</c:v>
                </c:pt>
                <c:pt idx="26890">
                  <c:v>460.80070000000001</c:v>
                </c:pt>
                <c:pt idx="26891">
                  <c:v>460.8014</c:v>
                </c:pt>
                <c:pt idx="26892">
                  <c:v>460.80279999999999</c:v>
                </c:pt>
                <c:pt idx="26893">
                  <c:v>460.80329999999998</c:v>
                </c:pt>
                <c:pt idx="26894">
                  <c:v>460.80200000000002</c:v>
                </c:pt>
                <c:pt idx="26895">
                  <c:v>460.80259999999998</c:v>
                </c:pt>
                <c:pt idx="26896">
                  <c:v>460.80259999999998</c:v>
                </c:pt>
                <c:pt idx="26897">
                  <c:v>460.80369999999999</c:v>
                </c:pt>
                <c:pt idx="26898">
                  <c:v>460.80340000000001</c:v>
                </c:pt>
                <c:pt idx="26899">
                  <c:v>460.80340000000001</c:v>
                </c:pt>
                <c:pt idx="26900">
                  <c:v>460.8039</c:v>
                </c:pt>
                <c:pt idx="26901">
                  <c:v>460.80590000000001</c:v>
                </c:pt>
                <c:pt idx="26902">
                  <c:v>460.80489999999998</c:v>
                </c:pt>
                <c:pt idx="26903">
                  <c:v>460.8048</c:v>
                </c:pt>
                <c:pt idx="26904">
                  <c:v>460.80509999999998</c:v>
                </c:pt>
                <c:pt idx="26905">
                  <c:v>460.8057</c:v>
                </c:pt>
                <c:pt idx="26906">
                  <c:v>460.80680000000001</c:v>
                </c:pt>
                <c:pt idx="26907">
                  <c:v>460.80779999999999</c:v>
                </c:pt>
                <c:pt idx="26908">
                  <c:v>460.80739999999997</c:v>
                </c:pt>
                <c:pt idx="26909">
                  <c:v>460.80810000000002</c:v>
                </c:pt>
                <c:pt idx="26910">
                  <c:v>460.80860000000001</c:v>
                </c:pt>
                <c:pt idx="26911">
                  <c:v>460.80869999999999</c:v>
                </c:pt>
                <c:pt idx="26912">
                  <c:v>460.80939999999998</c:v>
                </c:pt>
                <c:pt idx="26913">
                  <c:v>460.8091</c:v>
                </c:pt>
                <c:pt idx="26914">
                  <c:v>460.80860000000001</c:v>
                </c:pt>
                <c:pt idx="26915">
                  <c:v>460.80900000000003</c:v>
                </c:pt>
                <c:pt idx="26916">
                  <c:v>460.80959999999999</c:v>
                </c:pt>
                <c:pt idx="26917">
                  <c:v>460.81020000000001</c:v>
                </c:pt>
                <c:pt idx="26918">
                  <c:v>460.80939999999998</c:v>
                </c:pt>
                <c:pt idx="26919">
                  <c:v>460.81</c:v>
                </c:pt>
                <c:pt idx="26920">
                  <c:v>460.81079999999997</c:v>
                </c:pt>
                <c:pt idx="26921">
                  <c:v>460.81110000000001</c:v>
                </c:pt>
                <c:pt idx="26922">
                  <c:v>460.80939999999998</c:v>
                </c:pt>
                <c:pt idx="26923">
                  <c:v>460.81040000000002</c:v>
                </c:pt>
                <c:pt idx="26924">
                  <c:v>460.81169999999997</c:v>
                </c:pt>
                <c:pt idx="26925">
                  <c:v>460.81130000000002</c:v>
                </c:pt>
                <c:pt idx="26926">
                  <c:v>460.81259999999997</c:v>
                </c:pt>
                <c:pt idx="26927">
                  <c:v>460.81279999999998</c:v>
                </c:pt>
                <c:pt idx="26928">
                  <c:v>460.81220000000002</c:v>
                </c:pt>
                <c:pt idx="26929">
                  <c:v>460.81259999999997</c:v>
                </c:pt>
                <c:pt idx="26930">
                  <c:v>460.81180000000001</c:v>
                </c:pt>
                <c:pt idx="26931">
                  <c:v>460.8116</c:v>
                </c:pt>
                <c:pt idx="26932">
                  <c:v>460.81189999999998</c:v>
                </c:pt>
                <c:pt idx="26933">
                  <c:v>460.8109</c:v>
                </c:pt>
                <c:pt idx="26934">
                  <c:v>460.81279999999998</c:v>
                </c:pt>
                <c:pt idx="26935">
                  <c:v>460.81299999999999</c:v>
                </c:pt>
                <c:pt idx="26936">
                  <c:v>460.81299999999999</c:v>
                </c:pt>
                <c:pt idx="26937">
                  <c:v>460.81459999999998</c:v>
                </c:pt>
                <c:pt idx="26938">
                  <c:v>460.8134</c:v>
                </c:pt>
                <c:pt idx="26939">
                  <c:v>460.81310000000002</c:v>
                </c:pt>
                <c:pt idx="26940">
                  <c:v>460.81560000000002</c:v>
                </c:pt>
                <c:pt idx="26941">
                  <c:v>460.81560000000002</c:v>
                </c:pt>
                <c:pt idx="26942">
                  <c:v>460.81700000000001</c:v>
                </c:pt>
                <c:pt idx="26943">
                  <c:v>460.81560000000002</c:v>
                </c:pt>
                <c:pt idx="26944">
                  <c:v>460.81700000000001</c:v>
                </c:pt>
                <c:pt idx="26945">
                  <c:v>460.81799999999998</c:v>
                </c:pt>
                <c:pt idx="26946">
                  <c:v>460.8184</c:v>
                </c:pt>
                <c:pt idx="26947">
                  <c:v>460.81799999999998</c:v>
                </c:pt>
                <c:pt idx="26948">
                  <c:v>460.82040000000001</c:v>
                </c:pt>
                <c:pt idx="26949">
                  <c:v>460.82069999999999</c:v>
                </c:pt>
                <c:pt idx="26950">
                  <c:v>460.81920000000002</c:v>
                </c:pt>
                <c:pt idx="26951">
                  <c:v>460.82089999999999</c:v>
                </c:pt>
                <c:pt idx="26952">
                  <c:v>460.82060000000001</c:v>
                </c:pt>
                <c:pt idx="26953">
                  <c:v>460.82</c:v>
                </c:pt>
                <c:pt idx="26954">
                  <c:v>460.81939999999997</c:v>
                </c:pt>
                <c:pt idx="26955">
                  <c:v>460.82029999999997</c:v>
                </c:pt>
                <c:pt idx="26956">
                  <c:v>460.82010000000002</c:v>
                </c:pt>
                <c:pt idx="26957">
                  <c:v>460.82089999999999</c:v>
                </c:pt>
                <c:pt idx="26958">
                  <c:v>460.82060000000001</c:v>
                </c:pt>
                <c:pt idx="26959">
                  <c:v>460.82100000000003</c:v>
                </c:pt>
                <c:pt idx="26960">
                  <c:v>460.822</c:v>
                </c:pt>
                <c:pt idx="26961">
                  <c:v>460.8211</c:v>
                </c:pt>
                <c:pt idx="26962">
                  <c:v>460.82170000000002</c:v>
                </c:pt>
                <c:pt idx="26963">
                  <c:v>460.82130000000001</c:v>
                </c:pt>
                <c:pt idx="26964">
                  <c:v>460.822</c:v>
                </c:pt>
                <c:pt idx="26965">
                  <c:v>460.8236</c:v>
                </c:pt>
                <c:pt idx="26966">
                  <c:v>460.82380000000001</c:v>
                </c:pt>
                <c:pt idx="26967">
                  <c:v>460.82389999999998</c:v>
                </c:pt>
                <c:pt idx="26968">
                  <c:v>460.82339999999999</c:v>
                </c:pt>
                <c:pt idx="26969">
                  <c:v>460.82279999999997</c:v>
                </c:pt>
                <c:pt idx="26970">
                  <c:v>460.82170000000002</c:v>
                </c:pt>
                <c:pt idx="26971">
                  <c:v>460.822</c:v>
                </c:pt>
                <c:pt idx="26972">
                  <c:v>460.82159999999999</c:v>
                </c:pt>
                <c:pt idx="26973">
                  <c:v>460.82240000000002</c:v>
                </c:pt>
                <c:pt idx="26974">
                  <c:v>460.82159999999999</c:v>
                </c:pt>
                <c:pt idx="26975">
                  <c:v>460.82220000000001</c:v>
                </c:pt>
                <c:pt idx="26976">
                  <c:v>460.82260000000002</c:v>
                </c:pt>
                <c:pt idx="26977">
                  <c:v>460.82299999999998</c:v>
                </c:pt>
                <c:pt idx="26978">
                  <c:v>460.82400000000001</c:v>
                </c:pt>
                <c:pt idx="26979">
                  <c:v>460.8236</c:v>
                </c:pt>
                <c:pt idx="26980">
                  <c:v>460.82400000000001</c:v>
                </c:pt>
                <c:pt idx="26981">
                  <c:v>460.82400000000001</c:v>
                </c:pt>
                <c:pt idx="26982">
                  <c:v>460.82499999999999</c:v>
                </c:pt>
                <c:pt idx="26983">
                  <c:v>460.8254</c:v>
                </c:pt>
                <c:pt idx="26984">
                  <c:v>460.82459999999998</c:v>
                </c:pt>
                <c:pt idx="26985">
                  <c:v>460.8254</c:v>
                </c:pt>
                <c:pt idx="26986">
                  <c:v>460.82389999999998</c:v>
                </c:pt>
                <c:pt idx="26987">
                  <c:v>460.82580000000002</c:v>
                </c:pt>
                <c:pt idx="26988">
                  <c:v>460.82659999999998</c:v>
                </c:pt>
                <c:pt idx="26989">
                  <c:v>460.82499999999999</c:v>
                </c:pt>
                <c:pt idx="26990">
                  <c:v>460.82639999999998</c:v>
                </c:pt>
                <c:pt idx="26991">
                  <c:v>460.82659999999998</c:v>
                </c:pt>
                <c:pt idx="26992">
                  <c:v>460.82729999999998</c:v>
                </c:pt>
                <c:pt idx="26993">
                  <c:v>460.82760000000002</c:v>
                </c:pt>
                <c:pt idx="26994">
                  <c:v>460.82819999999998</c:v>
                </c:pt>
                <c:pt idx="26995">
                  <c:v>460.82889999999998</c:v>
                </c:pt>
                <c:pt idx="26996">
                  <c:v>460.82760000000002</c:v>
                </c:pt>
                <c:pt idx="26997">
                  <c:v>460.82839999999999</c:v>
                </c:pt>
                <c:pt idx="26998">
                  <c:v>460.82889999999998</c:v>
                </c:pt>
                <c:pt idx="26999">
                  <c:v>460.82960000000003</c:v>
                </c:pt>
                <c:pt idx="27000">
                  <c:v>460.82920000000001</c:v>
                </c:pt>
                <c:pt idx="27001">
                  <c:v>460.8288</c:v>
                </c:pt>
                <c:pt idx="27002">
                  <c:v>460.8306</c:v>
                </c:pt>
                <c:pt idx="27003">
                  <c:v>460.83120000000002</c:v>
                </c:pt>
                <c:pt idx="27004">
                  <c:v>460.8306</c:v>
                </c:pt>
                <c:pt idx="27005">
                  <c:v>460.83240000000001</c:v>
                </c:pt>
                <c:pt idx="27006">
                  <c:v>460.83190000000002</c:v>
                </c:pt>
                <c:pt idx="27007">
                  <c:v>460.83199999999999</c:v>
                </c:pt>
                <c:pt idx="27008">
                  <c:v>460.83240000000001</c:v>
                </c:pt>
                <c:pt idx="27009">
                  <c:v>460.83199999999999</c:v>
                </c:pt>
                <c:pt idx="27010">
                  <c:v>460.8322</c:v>
                </c:pt>
                <c:pt idx="27011">
                  <c:v>460.83159999999998</c:v>
                </c:pt>
                <c:pt idx="27012">
                  <c:v>460.83139999999997</c:v>
                </c:pt>
                <c:pt idx="27013">
                  <c:v>460.83120000000002</c:v>
                </c:pt>
                <c:pt idx="27014">
                  <c:v>460.8329</c:v>
                </c:pt>
                <c:pt idx="27015">
                  <c:v>460.83260000000001</c:v>
                </c:pt>
                <c:pt idx="27016">
                  <c:v>460.83089999999999</c:v>
                </c:pt>
                <c:pt idx="27017">
                  <c:v>460.8329</c:v>
                </c:pt>
                <c:pt idx="27018">
                  <c:v>460.83170000000001</c:v>
                </c:pt>
                <c:pt idx="27019">
                  <c:v>460.83240000000001</c:v>
                </c:pt>
                <c:pt idx="27020">
                  <c:v>460.83319999999998</c:v>
                </c:pt>
                <c:pt idx="27021">
                  <c:v>460.83409999999998</c:v>
                </c:pt>
                <c:pt idx="27022">
                  <c:v>460.83530000000002</c:v>
                </c:pt>
                <c:pt idx="27023">
                  <c:v>460.83510000000001</c:v>
                </c:pt>
                <c:pt idx="27024">
                  <c:v>460.83479999999997</c:v>
                </c:pt>
                <c:pt idx="27025">
                  <c:v>460.834</c:v>
                </c:pt>
                <c:pt idx="27026">
                  <c:v>460.83499999999998</c:v>
                </c:pt>
                <c:pt idx="27027">
                  <c:v>460.83499999999998</c:v>
                </c:pt>
                <c:pt idx="27028">
                  <c:v>460.83580000000001</c:v>
                </c:pt>
                <c:pt idx="27029">
                  <c:v>460.83679999999998</c:v>
                </c:pt>
                <c:pt idx="27030">
                  <c:v>460.83769999999998</c:v>
                </c:pt>
                <c:pt idx="27031">
                  <c:v>460.83699999999999</c:v>
                </c:pt>
                <c:pt idx="27032">
                  <c:v>460.83699999999999</c:v>
                </c:pt>
                <c:pt idx="27033">
                  <c:v>460.83659999999998</c:v>
                </c:pt>
                <c:pt idx="27034">
                  <c:v>460.83870000000002</c:v>
                </c:pt>
                <c:pt idx="27035">
                  <c:v>460.839</c:v>
                </c:pt>
                <c:pt idx="27036">
                  <c:v>460.83859999999999</c:v>
                </c:pt>
                <c:pt idx="27037">
                  <c:v>460.83780000000002</c:v>
                </c:pt>
                <c:pt idx="27038">
                  <c:v>460.83859999999999</c:v>
                </c:pt>
                <c:pt idx="27039">
                  <c:v>460.8383</c:v>
                </c:pt>
                <c:pt idx="27040">
                  <c:v>460.83879999999999</c:v>
                </c:pt>
                <c:pt idx="27041">
                  <c:v>460.83980000000003</c:v>
                </c:pt>
                <c:pt idx="27042">
                  <c:v>460.84030000000001</c:v>
                </c:pt>
                <c:pt idx="27043">
                  <c:v>460.84059999999999</c:v>
                </c:pt>
                <c:pt idx="27044">
                  <c:v>460.84059999999999</c:v>
                </c:pt>
                <c:pt idx="27045">
                  <c:v>460.84109999999998</c:v>
                </c:pt>
                <c:pt idx="27046">
                  <c:v>460.84039999999999</c:v>
                </c:pt>
                <c:pt idx="27047">
                  <c:v>460.84140000000002</c:v>
                </c:pt>
                <c:pt idx="27048">
                  <c:v>460.84120000000001</c:v>
                </c:pt>
                <c:pt idx="27049">
                  <c:v>460.84030000000001</c:v>
                </c:pt>
                <c:pt idx="27050">
                  <c:v>460.84030000000001</c:v>
                </c:pt>
                <c:pt idx="27051">
                  <c:v>460.84019999999998</c:v>
                </c:pt>
                <c:pt idx="27052">
                  <c:v>460.84219999999999</c:v>
                </c:pt>
                <c:pt idx="27053">
                  <c:v>460.84190000000001</c:v>
                </c:pt>
                <c:pt idx="27054">
                  <c:v>460.84249999999997</c:v>
                </c:pt>
                <c:pt idx="27055">
                  <c:v>460.8433</c:v>
                </c:pt>
                <c:pt idx="27056">
                  <c:v>460.8424</c:v>
                </c:pt>
                <c:pt idx="27057">
                  <c:v>460.8433</c:v>
                </c:pt>
                <c:pt idx="27058">
                  <c:v>460.8426</c:v>
                </c:pt>
                <c:pt idx="27059">
                  <c:v>460.84339999999997</c:v>
                </c:pt>
                <c:pt idx="27060">
                  <c:v>460.8433</c:v>
                </c:pt>
                <c:pt idx="27061">
                  <c:v>460.84370000000001</c:v>
                </c:pt>
                <c:pt idx="27062">
                  <c:v>460.84469999999999</c:v>
                </c:pt>
                <c:pt idx="27063">
                  <c:v>460.84550000000002</c:v>
                </c:pt>
                <c:pt idx="27064">
                  <c:v>460.84519999999998</c:v>
                </c:pt>
                <c:pt idx="27065">
                  <c:v>460.84500000000003</c:v>
                </c:pt>
                <c:pt idx="27066">
                  <c:v>460.8451</c:v>
                </c:pt>
                <c:pt idx="27067">
                  <c:v>460.84460000000001</c:v>
                </c:pt>
                <c:pt idx="27068">
                  <c:v>460.84609999999998</c:v>
                </c:pt>
                <c:pt idx="27069">
                  <c:v>460.84530000000001</c:v>
                </c:pt>
                <c:pt idx="27070">
                  <c:v>460.84500000000003</c:v>
                </c:pt>
                <c:pt idx="27071">
                  <c:v>460.84519999999998</c:v>
                </c:pt>
                <c:pt idx="27072">
                  <c:v>460.84710000000001</c:v>
                </c:pt>
                <c:pt idx="27073">
                  <c:v>460.84649999999999</c:v>
                </c:pt>
                <c:pt idx="27074">
                  <c:v>460.84629999999999</c:v>
                </c:pt>
                <c:pt idx="27075">
                  <c:v>460.84629999999999</c:v>
                </c:pt>
                <c:pt idx="27076">
                  <c:v>460.84679999999997</c:v>
                </c:pt>
                <c:pt idx="27077">
                  <c:v>460.8485</c:v>
                </c:pt>
                <c:pt idx="27078">
                  <c:v>460.8494</c:v>
                </c:pt>
                <c:pt idx="27079">
                  <c:v>460.8503</c:v>
                </c:pt>
                <c:pt idx="27080">
                  <c:v>460.85019999999997</c:v>
                </c:pt>
                <c:pt idx="27081">
                  <c:v>460.85039999999998</c:v>
                </c:pt>
                <c:pt idx="27082">
                  <c:v>460.85239999999999</c:v>
                </c:pt>
                <c:pt idx="27083">
                  <c:v>460.85059999999999</c:v>
                </c:pt>
                <c:pt idx="27084">
                  <c:v>460.851</c:v>
                </c:pt>
                <c:pt idx="27085">
                  <c:v>460.85160000000002</c:v>
                </c:pt>
                <c:pt idx="27086">
                  <c:v>460.85120000000001</c:v>
                </c:pt>
                <c:pt idx="27087">
                  <c:v>460.851</c:v>
                </c:pt>
                <c:pt idx="27088">
                  <c:v>460.85120000000001</c:v>
                </c:pt>
                <c:pt idx="27089">
                  <c:v>460.85180000000003</c:v>
                </c:pt>
                <c:pt idx="27090">
                  <c:v>460.8526</c:v>
                </c:pt>
                <c:pt idx="27091">
                  <c:v>460.85199999999998</c:v>
                </c:pt>
                <c:pt idx="27092">
                  <c:v>460.85210000000001</c:v>
                </c:pt>
                <c:pt idx="27093">
                  <c:v>460.8526</c:v>
                </c:pt>
                <c:pt idx="27094">
                  <c:v>460.85309999999998</c:v>
                </c:pt>
                <c:pt idx="27095">
                  <c:v>460.8537</c:v>
                </c:pt>
                <c:pt idx="27096">
                  <c:v>460.8537</c:v>
                </c:pt>
                <c:pt idx="27097">
                  <c:v>460.85210000000001</c:v>
                </c:pt>
                <c:pt idx="27098">
                  <c:v>460.85340000000002</c:v>
                </c:pt>
                <c:pt idx="27099">
                  <c:v>460.85329999999999</c:v>
                </c:pt>
                <c:pt idx="27100">
                  <c:v>460.85309999999998</c:v>
                </c:pt>
                <c:pt idx="27101">
                  <c:v>460.85320000000002</c:v>
                </c:pt>
                <c:pt idx="27102">
                  <c:v>460.85430000000002</c:v>
                </c:pt>
                <c:pt idx="27103">
                  <c:v>460.85419999999999</c:v>
                </c:pt>
                <c:pt idx="27104">
                  <c:v>460.8546</c:v>
                </c:pt>
                <c:pt idx="27105">
                  <c:v>460.8546</c:v>
                </c:pt>
                <c:pt idx="27106">
                  <c:v>460.85559999999998</c:v>
                </c:pt>
                <c:pt idx="27107">
                  <c:v>460.85570000000001</c:v>
                </c:pt>
                <c:pt idx="27108">
                  <c:v>460.85480000000001</c:v>
                </c:pt>
                <c:pt idx="27109">
                  <c:v>460.85500000000002</c:v>
                </c:pt>
                <c:pt idx="27110">
                  <c:v>460.85489999999999</c:v>
                </c:pt>
                <c:pt idx="27111">
                  <c:v>460.85559999999998</c:v>
                </c:pt>
                <c:pt idx="27112">
                  <c:v>460.85680000000002</c:v>
                </c:pt>
                <c:pt idx="27113">
                  <c:v>460.85759999999999</c:v>
                </c:pt>
                <c:pt idx="27114">
                  <c:v>460.85840000000002</c:v>
                </c:pt>
                <c:pt idx="27115">
                  <c:v>460.85669999999999</c:v>
                </c:pt>
                <c:pt idx="27116">
                  <c:v>460.8562</c:v>
                </c:pt>
                <c:pt idx="27117">
                  <c:v>460.85660000000001</c:v>
                </c:pt>
                <c:pt idx="27118">
                  <c:v>460.85719999999998</c:v>
                </c:pt>
                <c:pt idx="27119">
                  <c:v>460.85849999999999</c:v>
                </c:pt>
                <c:pt idx="27120">
                  <c:v>460.85739999999998</c:v>
                </c:pt>
                <c:pt idx="27121">
                  <c:v>460.85879999999997</c:v>
                </c:pt>
                <c:pt idx="27122">
                  <c:v>460.85739999999998</c:v>
                </c:pt>
                <c:pt idx="27123">
                  <c:v>460.85739999999998</c:v>
                </c:pt>
                <c:pt idx="27124">
                  <c:v>460.85899999999998</c:v>
                </c:pt>
                <c:pt idx="27125">
                  <c:v>460.8578</c:v>
                </c:pt>
                <c:pt idx="27126">
                  <c:v>460.85750000000002</c:v>
                </c:pt>
                <c:pt idx="27127">
                  <c:v>460.85899999999998</c:v>
                </c:pt>
                <c:pt idx="27128">
                  <c:v>460.85939999999999</c:v>
                </c:pt>
                <c:pt idx="27129">
                  <c:v>460.85860000000002</c:v>
                </c:pt>
                <c:pt idx="27130">
                  <c:v>460.85879999999997</c:v>
                </c:pt>
                <c:pt idx="27131">
                  <c:v>460.85910000000001</c:v>
                </c:pt>
                <c:pt idx="27132">
                  <c:v>460.85939999999999</c:v>
                </c:pt>
                <c:pt idx="27133">
                  <c:v>460.8612</c:v>
                </c:pt>
                <c:pt idx="27134">
                  <c:v>460.86160000000001</c:v>
                </c:pt>
                <c:pt idx="27135">
                  <c:v>460.8612</c:v>
                </c:pt>
                <c:pt idx="27136">
                  <c:v>460.86099999999999</c:v>
                </c:pt>
                <c:pt idx="27137">
                  <c:v>460.86020000000002</c:v>
                </c:pt>
                <c:pt idx="27138">
                  <c:v>460.8614</c:v>
                </c:pt>
                <c:pt idx="27139">
                  <c:v>460.86079999999998</c:v>
                </c:pt>
                <c:pt idx="27140">
                  <c:v>460.86189999999999</c:v>
                </c:pt>
                <c:pt idx="27141">
                  <c:v>460.86189999999999</c:v>
                </c:pt>
                <c:pt idx="27142">
                  <c:v>460.86320000000001</c:v>
                </c:pt>
                <c:pt idx="27143">
                  <c:v>460.86250000000001</c:v>
                </c:pt>
                <c:pt idx="27144">
                  <c:v>460.86399999999998</c:v>
                </c:pt>
                <c:pt idx="27145">
                  <c:v>460.86559999999997</c:v>
                </c:pt>
                <c:pt idx="27146">
                  <c:v>460.86349999999999</c:v>
                </c:pt>
                <c:pt idx="27147">
                  <c:v>460.86369999999999</c:v>
                </c:pt>
                <c:pt idx="27148">
                  <c:v>460.86419999999998</c:v>
                </c:pt>
                <c:pt idx="27149">
                  <c:v>460.86520000000002</c:v>
                </c:pt>
                <c:pt idx="27150">
                  <c:v>460.86450000000002</c:v>
                </c:pt>
                <c:pt idx="27151">
                  <c:v>460.86450000000002</c:v>
                </c:pt>
                <c:pt idx="27152">
                  <c:v>460.86439999999999</c:v>
                </c:pt>
                <c:pt idx="27153">
                  <c:v>460.86500000000001</c:v>
                </c:pt>
                <c:pt idx="27154">
                  <c:v>460.8664</c:v>
                </c:pt>
                <c:pt idx="27155">
                  <c:v>460.86669999999998</c:v>
                </c:pt>
                <c:pt idx="27156">
                  <c:v>460.8664</c:v>
                </c:pt>
                <c:pt idx="27157">
                  <c:v>460.86599999999999</c:v>
                </c:pt>
                <c:pt idx="27158">
                  <c:v>460.86720000000003</c:v>
                </c:pt>
                <c:pt idx="27159">
                  <c:v>460.86869999999999</c:v>
                </c:pt>
                <c:pt idx="27160">
                  <c:v>460.86720000000003</c:v>
                </c:pt>
                <c:pt idx="27161">
                  <c:v>460.86579999999998</c:v>
                </c:pt>
                <c:pt idx="27162">
                  <c:v>460.86829999999998</c:v>
                </c:pt>
                <c:pt idx="27163">
                  <c:v>460.86660000000001</c:v>
                </c:pt>
                <c:pt idx="27164">
                  <c:v>460.86799999999999</c:v>
                </c:pt>
                <c:pt idx="27165">
                  <c:v>460.86919999999998</c:v>
                </c:pt>
                <c:pt idx="27166">
                  <c:v>460.86779999999999</c:v>
                </c:pt>
                <c:pt idx="27167">
                  <c:v>460.86759999999998</c:v>
                </c:pt>
                <c:pt idx="27168">
                  <c:v>460.86939999999998</c:v>
                </c:pt>
                <c:pt idx="27169">
                  <c:v>460.86900000000003</c:v>
                </c:pt>
                <c:pt idx="27170">
                  <c:v>460.86959999999999</c:v>
                </c:pt>
                <c:pt idx="27171">
                  <c:v>460.86840000000001</c:v>
                </c:pt>
                <c:pt idx="27172">
                  <c:v>460.8698</c:v>
                </c:pt>
                <c:pt idx="27173">
                  <c:v>460.87060000000002</c:v>
                </c:pt>
                <c:pt idx="27174">
                  <c:v>460.87090000000001</c:v>
                </c:pt>
                <c:pt idx="27175">
                  <c:v>460.87189999999998</c:v>
                </c:pt>
                <c:pt idx="27176">
                  <c:v>460.87310000000002</c:v>
                </c:pt>
                <c:pt idx="27177">
                  <c:v>460.87299999999999</c:v>
                </c:pt>
                <c:pt idx="27178">
                  <c:v>460.87560000000002</c:v>
                </c:pt>
                <c:pt idx="27179">
                  <c:v>460.87619999999998</c:v>
                </c:pt>
                <c:pt idx="27180">
                  <c:v>460.87650000000002</c:v>
                </c:pt>
                <c:pt idx="27181">
                  <c:v>460.8768</c:v>
                </c:pt>
                <c:pt idx="27182">
                  <c:v>460.87819999999999</c:v>
                </c:pt>
                <c:pt idx="27183">
                  <c:v>460.87970000000001</c:v>
                </c:pt>
                <c:pt idx="27184">
                  <c:v>460.87939999999998</c:v>
                </c:pt>
                <c:pt idx="27185">
                  <c:v>460.87900000000002</c:v>
                </c:pt>
                <c:pt idx="27186">
                  <c:v>460.87920000000003</c:v>
                </c:pt>
                <c:pt idx="27187">
                  <c:v>460.87990000000002</c:v>
                </c:pt>
                <c:pt idx="27188">
                  <c:v>460.88010000000003</c:v>
                </c:pt>
                <c:pt idx="27189">
                  <c:v>460.88099999999997</c:v>
                </c:pt>
                <c:pt idx="27190">
                  <c:v>460.88279999999997</c:v>
                </c:pt>
                <c:pt idx="27191">
                  <c:v>460.88279999999997</c:v>
                </c:pt>
                <c:pt idx="27192">
                  <c:v>460.88420000000002</c:v>
                </c:pt>
                <c:pt idx="27193">
                  <c:v>460.88479999999998</c:v>
                </c:pt>
                <c:pt idx="27194">
                  <c:v>460.88499999999999</c:v>
                </c:pt>
                <c:pt idx="27195">
                  <c:v>460.88479999999998</c:v>
                </c:pt>
                <c:pt idx="27196">
                  <c:v>460.88549999999998</c:v>
                </c:pt>
                <c:pt idx="27197">
                  <c:v>460.88679999999999</c:v>
                </c:pt>
                <c:pt idx="27198">
                  <c:v>460.88589999999999</c:v>
                </c:pt>
                <c:pt idx="27199">
                  <c:v>460.8861</c:v>
                </c:pt>
                <c:pt idx="27200">
                  <c:v>460.88639999999998</c:v>
                </c:pt>
                <c:pt idx="27201">
                  <c:v>460.88569999999999</c:v>
                </c:pt>
                <c:pt idx="27202">
                  <c:v>460.88600000000002</c:v>
                </c:pt>
                <c:pt idx="27203">
                  <c:v>460.8852</c:v>
                </c:pt>
                <c:pt idx="27204">
                  <c:v>460.88470000000001</c:v>
                </c:pt>
                <c:pt idx="27205">
                  <c:v>460.88420000000002</c:v>
                </c:pt>
                <c:pt idx="27206">
                  <c:v>460.88400000000001</c:v>
                </c:pt>
                <c:pt idx="27207">
                  <c:v>460.8854</c:v>
                </c:pt>
                <c:pt idx="27208">
                  <c:v>460.88499999999999</c:v>
                </c:pt>
                <c:pt idx="27209">
                  <c:v>460.8836</c:v>
                </c:pt>
                <c:pt idx="27210">
                  <c:v>460.88380000000001</c:v>
                </c:pt>
                <c:pt idx="27211">
                  <c:v>460.88350000000003</c:v>
                </c:pt>
                <c:pt idx="27212">
                  <c:v>460.88470000000001</c:v>
                </c:pt>
                <c:pt idx="27213">
                  <c:v>460.88499999999999</c:v>
                </c:pt>
                <c:pt idx="27214">
                  <c:v>460.88479999999998</c:v>
                </c:pt>
                <c:pt idx="27215">
                  <c:v>460.88440000000003</c:v>
                </c:pt>
                <c:pt idx="27216">
                  <c:v>460.8852</c:v>
                </c:pt>
                <c:pt idx="27217">
                  <c:v>460.88569999999999</c:v>
                </c:pt>
                <c:pt idx="27218">
                  <c:v>460.88600000000002</c:v>
                </c:pt>
                <c:pt idx="27219">
                  <c:v>460.88529999999997</c:v>
                </c:pt>
                <c:pt idx="27220">
                  <c:v>460.88690000000003</c:v>
                </c:pt>
                <c:pt idx="27221">
                  <c:v>460.8888</c:v>
                </c:pt>
                <c:pt idx="27222">
                  <c:v>460.88839999999999</c:v>
                </c:pt>
                <c:pt idx="27223">
                  <c:v>460.88869999999997</c:v>
                </c:pt>
                <c:pt idx="27224">
                  <c:v>460.88740000000001</c:v>
                </c:pt>
                <c:pt idx="27225">
                  <c:v>460.88920000000002</c:v>
                </c:pt>
                <c:pt idx="27226">
                  <c:v>460.88979999999998</c:v>
                </c:pt>
                <c:pt idx="27227">
                  <c:v>460.88869999999997</c:v>
                </c:pt>
                <c:pt idx="27228">
                  <c:v>460.89060000000001</c:v>
                </c:pt>
                <c:pt idx="27229">
                  <c:v>460.88920000000002</c:v>
                </c:pt>
                <c:pt idx="27230">
                  <c:v>460.88889999999998</c:v>
                </c:pt>
                <c:pt idx="27231">
                  <c:v>460.89</c:v>
                </c:pt>
                <c:pt idx="27232">
                  <c:v>460.88839999999999</c:v>
                </c:pt>
                <c:pt idx="27233">
                  <c:v>460.88959999999997</c:v>
                </c:pt>
                <c:pt idx="27234">
                  <c:v>460.88940000000002</c:v>
                </c:pt>
                <c:pt idx="27235">
                  <c:v>460.88979999999998</c:v>
                </c:pt>
                <c:pt idx="27236">
                  <c:v>460.88909999999998</c:v>
                </c:pt>
                <c:pt idx="27237">
                  <c:v>460.88940000000002</c:v>
                </c:pt>
                <c:pt idx="27238">
                  <c:v>460.8895</c:v>
                </c:pt>
                <c:pt idx="27239">
                  <c:v>460.88889999999998</c:v>
                </c:pt>
                <c:pt idx="27240">
                  <c:v>460.88869999999997</c:v>
                </c:pt>
                <c:pt idx="27241">
                  <c:v>460.88990000000001</c:v>
                </c:pt>
                <c:pt idx="27242">
                  <c:v>460.89030000000002</c:v>
                </c:pt>
                <c:pt idx="27243">
                  <c:v>460.89</c:v>
                </c:pt>
                <c:pt idx="27244">
                  <c:v>460.8886</c:v>
                </c:pt>
                <c:pt idx="27245">
                  <c:v>460.88940000000002</c:v>
                </c:pt>
                <c:pt idx="27246">
                  <c:v>460.89089999999999</c:v>
                </c:pt>
                <c:pt idx="27247">
                  <c:v>460.8922</c:v>
                </c:pt>
                <c:pt idx="27248">
                  <c:v>460.89179999999999</c:v>
                </c:pt>
                <c:pt idx="27249">
                  <c:v>460.89240000000001</c:v>
                </c:pt>
                <c:pt idx="27250">
                  <c:v>460.89260000000002</c:v>
                </c:pt>
                <c:pt idx="27251">
                  <c:v>460.89240000000001</c:v>
                </c:pt>
                <c:pt idx="27252">
                  <c:v>460.89260000000002</c:v>
                </c:pt>
                <c:pt idx="27253">
                  <c:v>460.89100000000002</c:v>
                </c:pt>
                <c:pt idx="27254">
                  <c:v>460.89100000000002</c:v>
                </c:pt>
                <c:pt idx="27255">
                  <c:v>460.89100000000002</c:v>
                </c:pt>
                <c:pt idx="27256">
                  <c:v>460.89100000000002</c:v>
                </c:pt>
                <c:pt idx="27257">
                  <c:v>460.892</c:v>
                </c:pt>
                <c:pt idx="27258">
                  <c:v>460.89299999999997</c:v>
                </c:pt>
                <c:pt idx="27259">
                  <c:v>460.89409999999998</c:v>
                </c:pt>
                <c:pt idx="27260">
                  <c:v>460.89420000000001</c:v>
                </c:pt>
                <c:pt idx="27261">
                  <c:v>460.89409999999998</c:v>
                </c:pt>
                <c:pt idx="27262">
                  <c:v>460.89440000000002</c:v>
                </c:pt>
                <c:pt idx="27263">
                  <c:v>460.8931</c:v>
                </c:pt>
                <c:pt idx="27264">
                  <c:v>460.8947</c:v>
                </c:pt>
                <c:pt idx="27265">
                  <c:v>460.89449999999999</c:v>
                </c:pt>
                <c:pt idx="27266">
                  <c:v>460.89600000000002</c:v>
                </c:pt>
                <c:pt idx="27267">
                  <c:v>460.89620000000002</c:v>
                </c:pt>
                <c:pt idx="27268">
                  <c:v>460.89699999999999</c:v>
                </c:pt>
                <c:pt idx="27269">
                  <c:v>460.89699999999999</c:v>
                </c:pt>
                <c:pt idx="27270">
                  <c:v>460.89569999999998</c:v>
                </c:pt>
                <c:pt idx="27271">
                  <c:v>460.8972</c:v>
                </c:pt>
                <c:pt idx="27272">
                  <c:v>460.89499999999998</c:v>
                </c:pt>
                <c:pt idx="27273">
                  <c:v>460.89670000000001</c:v>
                </c:pt>
                <c:pt idx="27274">
                  <c:v>460.8965</c:v>
                </c:pt>
                <c:pt idx="27275">
                  <c:v>460.89760000000001</c:v>
                </c:pt>
                <c:pt idx="27276">
                  <c:v>460.89690000000002</c:v>
                </c:pt>
                <c:pt idx="27277">
                  <c:v>460.89800000000002</c:v>
                </c:pt>
                <c:pt idx="27278">
                  <c:v>460.89960000000002</c:v>
                </c:pt>
                <c:pt idx="27279">
                  <c:v>460.89940000000001</c:v>
                </c:pt>
                <c:pt idx="27280">
                  <c:v>460.89920000000001</c:v>
                </c:pt>
                <c:pt idx="27281">
                  <c:v>460.9</c:v>
                </c:pt>
                <c:pt idx="27282">
                  <c:v>460.89909999999998</c:v>
                </c:pt>
                <c:pt idx="27283">
                  <c:v>460.9006</c:v>
                </c:pt>
                <c:pt idx="27284">
                  <c:v>460.89960000000002</c:v>
                </c:pt>
                <c:pt idx="27285">
                  <c:v>460.89909999999998</c:v>
                </c:pt>
                <c:pt idx="27286">
                  <c:v>460.90089999999998</c:v>
                </c:pt>
                <c:pt idx="27287">
                  <c:v>460.9</c:v>
                </c:pt>
                <c:pt idx="27288">
                  <c:v>460.89980000000003</c:v>
                </c:pt>
                <c:pt idx="27289">
                  <c:v>460.90039999999999</c:v>
                </c:pt>
                <c:pt idx="27290">
                  <c:v>460.89960000000002</c:v>
                </c:pt>
                <c:pt idx="27291">
                  <c:v>460.89879999999999</c:v>
                </c:pt>
                <c:pt idx="27292">
                  <c:v>460.90039999999999</c:v>
                </c:pt>
                <c:pt idx="27293">
                  <c:v>460.90030000000002</c:v>
                </c:pt>
                <c:pt idx="27294">
                  <c:v>460.9006</c:v>
                </c:pt>
                <c:pt idx="27295">
                  <c:v>460.90030000000002</c:v>
                </c:pt>
                <c:pt idx="27296">
                  <c:v>460.90230000000003</c:v>
                </c:pt>
                <c:pt idx="27297">
                  <c:v>460.90260000000001</c:v>
                </c:pt>
                <c:pt idx="27298">
                  <c:v>460.90230000000003</c:v>
                </c:pt>
                <c:pt idx="27299">
                  <c:v>460.9</c:v>
                </c:pt>
                <c:pt idx="27300">
                  <c:v>460.9008</c:v>
                </c:pt>
                <c:pt idx="27301">
                  <c:v>460.90260000000001</c:v>
                </c:pt>
                <c:pt idx="27302">
                  <c:v>460.9008</c:v>
                </c:pt>
                <c:pt idx="27303">
                  <c:v>460.9024</c:v>
                </c:pt>
                <c:pt idx="27304">
                  <c:v>460.90370000000001</c:v>
                </c:pt>
                <c:pt idx="27305">
                  <c:v>460.90370000000001</c:v>
                </c:pt>
                <c:pt idx="27306">
                  <c:v>460.9042</c:v>
                </c:pt>
                <c:pt idx="27307">
                  <c:v>460.90429999999998</c:v>
                </c:pt>
                <c:pt idx="27308">
                  <c:v>460.9042</c:v>
                </c:pt>
                <c:pt idx="27309">
                  <c:v>460.90469999999999</c:v>
                </c:pt>
                <c:pt idx="27310">
                  <c:v>460.90589999999997</c:v>
                </c:pt>
                <c:pt idx="27311">
                  <c:v>460.90499999999997</c:v>
                </c:pt>
                <c:pt idx="27312">
                  <c:v>460.9042</c:v>
                </c:pt>
                <c:pt idx="27313">
                  <c:v>460.90600000000001</c:v>
                </c:pt>
                <c:pt idx="27314">
                  <c:v>460.90480000000002</c:v>
                </c:pt>
                <c:pt idx="27315">
                  <c:v>460.90539999999999</c:v>
                </c:pt>
                <c:pt idx="27316">
                  <c:v>460.90589999999997</c:v>
                </c:pt>
                <c:pt idx="27317">
                  <c:v>460.9058</c:v>
                </c:pt>
                <c:pt idx="27318">
                  <c:v>460.9058</c:v>
                </c:pt>
                <c:pt idx="27319">
                  <c:v>460.90589999999997</c:v>
                </c:pt>
                <c:pt idx="27320">
                  <c:v>460.90499999999997</c:v>
                </c:pt>
                <c:pt idx="27321">
                  <c:v>460.90660000000003</c:v>
                </c:pt>
                <c:pt idx="27322">
                  <c:v>460.90789999999998</c:v>
                </c:pt>
                <c:pt idx="27323">
                  <c:v>460.90699999999998</c:v>
                </c:pt>
                <c:pt idx="27324">
                  <c:v>460.90589999999997</c:v>
                </c:pt>
                <c:pt idx="27325">
                  <c:v>460.90699999999998</c:v>
                </c:pt>
                <c:pt idx="27326">
                  <c:v>460.90640000000002</c:v>
                </c:pt>
                <c:pt idx="27327">
                  <c:v>460.9076</c:v>
                </c:pt>
                <c:pt idx="27328">
                  <c:v>460.9074</c:v>
                </c:pt>
                <c:pt idx="27329">
                  <c:v>460.90820000000002</c:v>
                </c:pt>
                <c:pt idx="27330">
                  <c:v>460.90839999999997</c:v>
                </c:pt>
                <c:pt idx="27331">
                  <c:v>460.90910000000002</c:v>
                </c:pt>
                <c:pt idx="27332">
                  <c:v>460.9085</c:v>
                </c:pt>
                <c:pt idx="27333">
                  <c:v>460.90890000000002</c:v>
                </c:pt>
                <c:pt idx="27334">
                  <c:v>460.90899999999999</c:v>
                </c:pt>
                <c:pt idx="27335">
                  <c:v>460.91</c:v>
                </c:pt>
                <c:pt idx="27336">
                  <c:v>460.91</c:v>
                </c:pt>
                <c:pt idx="27337">
                  <c:v>460.90820000000002</c:v>
                </c:pt>
                <c:pt idx="27338">
                  <c:v>460.90699999999998</c:v>
                </c:pt>
                <c:pt idx="27339">
                  <c:v>460.90899999999999</c:v>
                </c:pt>
                <c:pt idx="27340">
                  <c:v>460.90870000000001</c:v>
                </c:pt>
                <c:pt idx="27341">
                  <c:v>460.90839999999997</c:v>
                </c:pt>
                <c:pt idx="27342">
                  <c:v>460.90870000000001</c:v>
                </c:pt>
                <c:pt idx="27343">
                  <c:v>460.9085</c:v>
                </c:pt>
                <c:pt idx="27344">
                  <c:v>460.90890000000002</c:v>
                </c:pt>
                <c:pt idx="27345">
                  <c:v>460.90839999999997</c:v>
                </c:pt>
                <c:pt idx="27346">
                  <c:v>460.90859999999998</c:v>
                </c:pt>
                <c:pt idx="27347">
                  <c:v>460.91</c:v>
                </c:pt>
                <c:pt idx="27348">
                  <c:v>460.91160000000002</c:v>
                </c:pt>
                <c:pt idx="27349">
                  <c:v>460.91090000000003</c:v>
                </c:pt>
                <c:pt idx="27350">
                  <c:v>460.91129999999998</c:v>
                </c:pt>
                <c:pt idx="27351">
                  <c:v>460.91160000000002</c:v>
                </c:pt>
                <c:pt idx="27352">
                  <c:v>460.91219999999998</c:v>
                </c:pt>
                <c:pt idx="27353">
                  <c:v>460.91239999999999</c:v>
                </c:pt>
                <c:pt idx="27354">
                  <c:v>460.91199999999998</c:v>
                </c:pt>
                <c:pt idx="27355">
                  <c:v>460.9135</c:v>
                </c:pt>
                <c:pt idx="27356">
                  <c:v>460.91219999999998</c:v>
                </c:pt>
                <c:pt idx="27357">
                  <c:v>460.9144</c:v>
                </c:pt>
                <c:pt idx="27358">
                  <c:v>460.91390000000001</c:v>
                </c:pt>
                <c:pt idx="27359">
                  <c:v>460.91359999999997</c:v>
                </c:pt>
                <c:pt idx="27360">
                  <c:v>460.91399999999999</c:v>
                </c:pt>
                <c:pt idx="27361">
                  <c:v>460.91460000000001</c:v>
                </c:pt>
                <c:pt idx="27362">
                  <c:v>460.91539999999998</c:v>
                </c:pt>
                <c:pt idx="27363">
                  <c:v>460.91609999999997</c:v>
                </c:pt>
                <c:pt idx="27364">
                  <c:v>460.91500000000002</c:v>
                </c:pt>
                <c:pt idx="27365">
                  <c:v>460.91559999999998</c:v>
                </c:pt>
                <c:pt idx="27366">
                  <c:v>460.916</c:v>
                </c:pt>
                <c:pt idx="27367">
                  <c:v>460.9162</c:v>
                </c:pt>
                <c:pt idx="27368">
                  <c:v>460.91660000000002</c:v>
                </c:pt>
                <c:pt idx="27369">
                  <c:v>460.91759999999999</c:v>
                </c:pt>
                <c:pt idx="27370">
                  <c:v>460.91789999999997</c:v>
                </c:pt>
                <c:pt idx="27371">
                  <c:v>460.91640000000001</c:v>
                </c:pt>
                <c:pt idx="27372">
                  <c:v>460.91840000000002</c:v>
                </c:pt>
                <c:pt idx="27373">
                  <c:v>460.91750000000002</c:v>
                </c:pt>
                <c:pt idx="27374">
                  <c:v>460.92009999999999</c:v>
                </c:pt>
                <c:pt idx="27375">
                  <c:v>460.91980000000001</c:v>
                </c:pt>
                <c:pt idx="27376">
                  <c:v>460.9205</c:v>
                </c:pt>
                <c:pt idx="27377">
                  <c:v>460.92039999999997</c:v>
                </c:pt>
                <c:pt idx="27378">
                  <c:v>460.91890000000001</c:v>
                </c:pt>
                <c:pt idx="27379">
                  <c:v>460.91899999999998</c:v>
                </c:pt>
                <c:pt idx="27380">
                  <c:v>460.91930000000002</c:v>
                </c:pt>
                <c:pt idx="27381">
                  <c:v>460.92</c:v>
                </c:pt>
                <c:pt idx="27382">
                  <c:v>460.91910000000001</c:v>
                </c:pt>
                <c:pt idx="27383">
                  <c:v>460.91820000000001</c:v>
                </c:pt>
                <c:pt idx="27384">
                  <c:v>460.9194</c:v>
                </c:pt>
                <c:pt idx="27385">
                  <c:v>460.91890000000001</c:v>
                </c:pt>
                <c:pt idx="27386">
                  <c:v>460.91849999999999</c:v>
                </c:pt>
                <c:pt idx="27387">
                  <c:v>460.91759999999999</c:v>
                </c:pt>
                <c:pt idx="27388">
                  <c:v>460.92</c:v>
                </c:pt>
                <c:pt idx="27389">
                  <c:v>460.92039999999997</c:v>
                </c:pt>
                <c:pt idx="27390">
                  <c:v>460.92140000000001</c:v>
                </c:pt>
                <c:pt idx="27391">
                  <c:v>460.92180000000002</c:v>
                </c:pt>
                <c:pt idx="27392">
                  <c:v>460.92259999999999</c:v>
                </c:pt>
                <c:pt idx="27393">
                  <c:v>460.92290000000003</c:v>
                </c:pt>
                <c:pt idx="27394">
                  <c:v>460.92250000000001</c:v>
                </c:pt>
                <c:pt idx="27395">
                  <c:v>460.92320000000001</c:v>
                </c:pt>
                <c:pt idx="27396">
                  <c:v>460.92320000000001</c:v>
                </c:pt>
                <c:pt idx="27397">
                  <c:v>460.92329999999998</c:v>
                </c:pt>
                <c:pt idx="27398">
                  <c:v>460.9246</c:v>
                </c:pt>
                <c:pt idx="27399">
                  <c:v>460.92219999999998</c:v>
                </c:pt>
                <c:pt idx="27400">
                  <c:v>460.92160000000001</c:v>
                </c:pt>
                <c:pt idx="27401">
                  <c:v>460.92219999999998</c:v>
                </c:pt>
                <c:pt idx="27402">
                  <c:v>460.92239999999998</c:v>
                </c:pt>
                <c:pt idx="27403">
                  <c:v>460.92099999999999</c:v>
                </c:pt>
                <c:pt idx="27404">
                  <c:v>460.92239999999998</c:v>
                </c:pt>
                <c:pt idx="27405">
                  <c:v>460.92469999999997</c:v>
                </c:pt>
                <c:pt idx="27406">
                  <c:v>460.92380000000003</c:v>
                </c:pt>
                <c:pt idx="27407">
                  <c:v>460.92399999999998</c:v>
                </c:pt>
                <c:pt idx="27408">
                  <c:v>460.9248</c:v>
                </c:pt>
                <c:pt idx="27409">
                  <c:v>460.92469999999997</c:v>
                </c:pt>
                <c:pt idx="27410">
                  <c:v>460.92399999999998</c:v>
                </c:pt>
                <c:pt idx="27411">
                  <c:v>460.92419999999998</c:v>
                </c:pt>
                <c:pt idx="27412">
                  <c:v>460.92419999999998</c:v>
                </c:pt>
                <c:pt idx="27413">
                  <c:v>460.92520000000002</c:v>
                </c:pt>
                <c:pt idx="27414">
                  <c:v>460.92540000000002</c:v>
                </c:pt>
                <c:pt idx="27415">
                  <c:v>460.92540000000002</c:v>
                </c:pt>
                <c:pt idx="27416">
                  <c:v>460.92529999999999</c:v>
                </c:pt>
                <c:pt idx="27417">
                  <c:v>460.92540000000002</c:v>
                </c:pt>
                <c:pt idx="27418">
                  <c:v>460.92660000000001</c:v>
                </c:pt>
                <c:pt idx="27419">
                  <c:v>460.92689999999999</c:v>
                </c:pt>
                <c:pt idx="27420">
                  <c:v>460.92590000000001</c:v>
                </c:pt>
                <c:pt idx="27421">
                  <c:v>460.92660000000001</c:v>
                </c:pt>
                <c:pt idx="27422">
                  <c:v>460.92720000000003</c:v>
                </c:pt>
                <c:pt idx="27423">
                  <c:v>460.92619999999999</c:v>
                </c:pt>
                <c:pt idx="27424">
                  <c:v>460.92689999999999</c:v>
                </c:pt>
                <c:pt idx="27425">
                  <c:v>460.92779999999999</c:v>
                </c:pt>
                <c:pt idx="27426">
                  <c:v>460.92779999999999</c:v>
                </c:pt>
                <c:pt idx="27427">
                  <c:v>460.92930000000001</c:v>
                </c:pt>
                <c:pt idx="27428">
                  <c:v>460.92720000000003</c:v>
                </c:pt>
                <c:pt idx="27429">
                  <c:v>460.9282</c:v>
                </c:pt>
                <c:pt idx="27430">
                  <c:v>460.92809999999997</c:v>
                </c:pt>
                <c:pt idx="27431">
                  <c:v>460.92880000000002</c:v>
                </c:pt>
                <c:pt idx="27432">
                  <c:v>460.9298</c:v>
                </c:pt>
                <c:pt idx="27433">
                  <c:v>460.93040000000002</c:v>
                </c:pt>
                <c:pt idx="27434">
                  <c:v>460.93060000000003</c:v>
                </c:pt>
                <c:pt idx="27435">
                  <c:v>460.92829999999998</c:v>
                </c:pt>
                <c:pt idx="27436">
                  <c:v>460.92880000000002</c:v>
                </c:pt>
                <c:pt idx="27437">
                  <c:v>460.92950000000002</c:v>
                </c:pt>
                <c:pt idx="27438">
                  <c:v>460.92910000000001</c:v>
                </c:pt>
                <c:pt idx="27439">
                  <c:v>460.92959999999999</c:v>
                </c:pt>
                <c:pt idx="27440">
                  <c:v>460.92809999999997</c:v>
                </c:pt>
                <c:pt idx="27441">
                  <c:v>460.9298</c:v>
                </c:pt>
                <c:pt idx="27442">
                  <c:v>460.9298</c:v>
                </c:pt>
                <c:pt idx="27443">
                  <c:v>460.93029999999999</c:v>
                </c:pt>
                <c:pt idx="27444">
                  <c:v>460.93020000000001</c:v>
                </c:pt>
                <c:pt idx="27445">
                  <c:v>460.92989999999998</c:v>
                </c:pt>
                <c:pt idx="27446">
                  <c:v>460.9325</c:v>
                </c:pt>
                <c:pt idx="27447">
                  <c:v>460.93169999999998</c:v>
                </c:pt>
                <c:pt idx="27448">
                  <c:v>460.93239999999997</c:v>
                </c:pt>
                <c:pt idx="27449">
                  <c:v>460.93200000000002</c:v>
                </c:pt>
                <c:pt idx="27450">
                  <c:v>460.93299999999999</c:v>
                </c:pt>
                <c:pt idx="27451">
                  <c:v>460.93279999999999</c:v>
                </c:pt>
                <c:pt idx="27452">
                  <c:v>460.93220000000002</c:v>
                </c:pt>
                <c:pt idx="27453">
                  <c:v>460.93279999999999</c:v>
                </c:pt>
                <c:pt idx="27454">
                  <c:v>460.93220000000002</c:v>
                </c:pt>
                <c:pt idx="27455">
                  <c:v>460.9332</c:v>
                </c:pt>
                <c:pt idx="27456">
                  <c:v>460.93459999999999</c:v>
                </c:pt>
                <c:pt idx="27457">
                  <c:v>460.93369999999999</c:v>
                </c:pt>
                <c:pt idx="27458">
                  <c:v>460.93439999999998</c:v>
                </c:pt>
                <c:pt idx="27459">
                  <c:v>460.9359</c:v>
                </c:pt>
                <c:pt idx="27460">
                  <c:v>460.93529999999998</c:v>
                </c:pt>
                <c:pt idx="27461">
                  <c:v>460.93579999999997</c:v>
                </c:pt>
                <c:pt idx="27462">
                  <c:v>460.93650000000002</c:v>
                </c:pt>
                <c:pt idx="27463">
                  <c:v>460.93790000000001</c:v>
                </c:pt>
                <c:pt idx="27464">
                  <c:v>460.93680000000001</c:v>
                </c:pt>
                <c:pt idx="27465">
                  <c:v>460.93680000000001</c:v>
                </c:pt>
                <c:pt idx="27466">
                  <c:v>460.93709999999999</c:v>
                </c:pt>
                <c:pt idx="27467">
                  <c:v>460.93759999999997</c:v>
                </c:pt>
                <c:pt idx="27468">
                  <c:v>460.93740000000003</c:v>
                </c:pt>
                <c:pt idx="27469">
                  <c:v>460.93689999999998</c:v>
                </c:pt>
                <c:pt idx="27470">
                  <c:v>460.93869999999998</c:v>
                </c:pt>
                <c:pt idx="27471">
                  <c:v>460.93819999999999</c:v>
                </c:pt>
                <c:pt idx="27472">
                  <c:v>460.93759999999997</c:v>
                </c:pt>
                <c:pt idx="27473">
                  <c:v>460.93720000000002</c:v>
                </c:pt>
                <c:pt idx="27474">
                  <c:v>460.93759999999997</c:v>
                </c:pt>
                <c:pt idx="27475">
                  <c:v>460.93790000000001</c:v>
                </c:pt>
                <c:pt idx="27476">
                  <c:v>460.93799999999999</c:v>
                </c:pt>
                <c:pt idx="27477">
                  <c:v>460.93700000000001</c:v>
                </c:pt>
                <c:pt idx="27478">
                  <c:v>460.93720000000002</c:v>
                </c:pt>
                <c:pt idx="27479">
                  <c:v>460.93779999999998</c:v>
                </c:pt>
                <c:pt idx="27480">
                  <c:v>460.93830000000003</c:v>
                </c:pt>
                <c:pt idx="27481">
                  <c:v>460.93869999999998</c:v>
                </c:pt>
                <c:pt idx="27482">
                  <c:v>460.93779999999998</c:v>
                </c:pt>
                <c:pt idx="27483">
                  <c:v>460.93700000000001</c:v>
                </c:pt>
                <c:pt idx="27484">
                  <c:v>460.93889999999999</c:v>
                </c:pt>
                <c:pt idx="27485">
                  <c:v>460.93860000000001</c:v>
                </c:pt>
                <c:pt idx="27486">
                  <c:v>460.94</c:v>
                </c:pt>
                <c:pt idx="27487">
                  <c:v>460.93979999999999</c:v>
                </c:pt>
                <c:pt idx="27488">
                  <c:v>460.94099999999997</c:v>
                </c:pt>
                <c:pt idx="27489">
                  <c:v>460.94060000000002</c:v>
                </c:pt>
                <c:pt idx="27490">
                  <c:v>460.93950000000001</c:v>
                </c:pt>
                <c:pt idx="27491">
                  <c:v>460.94029999999998</c:v>
                </c:pt>
                <c:pt idx="27492">
                  <c:v>460.94220000000001</c:v>
                </c:pt>
                <c:pt idx="27493">
                  <c:v>460.94200000000001</c:v>
                </c:pt>
                <c:pt idx="27494">
                  <c:v>460.94200000000001</c:v>
                </c:pt>
                <c:pt idx="27495">
                  <c:v>460.94200000000001</c:v>
                </c:pt>
                <c:pt idx="27496">
                  <c:v>460.94189999999998</c:v>
                </c:pt>
                <c:pt idx="27497">
                  <c:v>460.94170000000003</c:v>
                </c:pt>
                <c:pt idx="27498">
                  <c:v>460.94279999999998</c:v>
                </c:pt>
                <c:pt idx="27499">
                  <c:v>460.94240000000002</c:v>
                </c:pt>
                <c:pt idx="27500">
                  <c:v>460.94200000000001</c:v>
                </c:pt>
                <c:pt idx="27501">
                  <c:v>460.9418</c:v>
                </c:pt>
                <c:pt idx="27502">
                  <c:v>460.94310000000002</c:v>
                </c:pt>
                <c:pt idx="27503">
                  <c:v>460.94189999999998</c:v>
                </c:pt>
                <c:pt idx="27504">
                  <c:v>460.94409999999999</c:v>
                </c:pt>
                <c:pt idx="27505">
                  <c:v>460.94400000000002</c:v>
                </c:pt>
                <c:pt idx="27506">
                  <c:v>460.94380000000001</c:v>
                </c:pt>
                <c:pt idx="27507">
                  <c:v>460.94470000000001</c:v>
                </c:pt>
                <c:pt idx="27508">
                  <c:v>460.94589999999999</c:v>
                </c:pt>
                <c:pt idx="27509">
                  <c:v>460.94490000000002</c:v>
                </c:pt>
                <c:pt idx="27510">
                  <c:v>460.94459999999998</c:v>
                </c:pt>
                <c:pt idx="27511">
                  <c:v>460.94569999999999</c:v>
                </c:pt>
                <c:pt idx="27512">
                  <c:v>460.94499999999999</c:v>
                </c:pt>
                <c:pt idx="27513">
                  <c:v>460.94560000000001</c:v>
                </c:pt>
                <c:pt idx="27514">
                  <c:v>460.9452</c:v>
                </c:pt>
                <c:pt idx="27515">
                  <c:v>460.94459999999998</c:v>
                </c:pt>
                <c:pt idx="27516">
                  <c:v>460.94589999999999</c:v>
                </c:pt>
                <c:pt idx="27517">
                  <c:v>460.94619999999998</c:v>
                </c:pt>
                <c:pt idx="27518">
                  <c:v>460.947</c:v>
                </c:pt>
                <c:pt idx="27519">
                  <c:v>460.94420000000002</c:v>
                </c:pt>
                <c:pt idx="27520">
                  <c:v>460.94560000000001</c:v>
                </c:pt>
                <c:pt idx="27521">
                  <c:v>460.94540000000001</c:v>
                </c:pt>
                <c:pt idx="27522">
                  <c:v>460.94690000000003</c:v>
                </c:pt>
                <c:pt idx="27523">
                  <c:v>460.94600000000003</c:v>
                </c:pt>
                <c:pt idx="27524">
                  <c:v>460.94600000000003</c:v>
                </c:pt>
                <c:pt idx="27525">
                  <c:v>460.947</c:v>
                </c:pt>
                <c:pt idx="27526">
                  <c:v>460.947</c:v>
                </c:pt>
                <c:pt idx="27527">
                  <c:v>460.94639999999998</c:v>
                </c:pt>
                <c:pt idx="27528">
                  <c:v>460.94630000000001</c:v>
                </c:pt>
                <c:pt idx="27529">
                  <c:v>460.94720000000001</c:v>
                </c:pt>
                <c:pt idx="27530">
                  <c:v>460.94810000000001</c:v>
                </c:pt>
                <c:pt idx="27531">
                  <c:v>460.94880000000001</c:v>
                </c:pt>
                <c:pt idx="27532">
                  <c:v>460.94900000000001</c:v>
                </c:pt>
                <c:pt idx="27533">
                  <c:v>460.94889999999998</c:v>
                </c:pt>
                <c:pt idx="27534">
                  <c:v>460.94900000000001</c:v>
                </c:pt>
                <c:pt idx="27535">
                  <c:v>460.94959999999998</c:v>
                </c:pt>
                <c:pt idx="27536">
                  <c:v>460.94959999999998</c:v>
                </c:pt>
                <c:pt idx="27537">
                  <c:v>460.94830000000002</c:v>
                </c:pt>
                <c:pt idx="27538">
                  <c:v>460.94959999999998</c:v>
                </c:pt>
                <c:pt idx="27539">
                  <c:v>460.94929999999999</c:v>
                </c:pt>
                <c:pt idx="27540">
                  <c:v>460.94839999999999</c:v>
                </c:pt>
                <c:pt idx="27541">
                  <c:v>460.94979999999998</c:v>
                </c:pt>
                <c:pt idx="27542">
                  <c:v>460.95080000000002</c:v>
                </c:pt>
                <c:pt idx="27543">
                  <c:v>460.95089999999999</c:v>
                </c:pt>
                <c:pt idx="27544">
                  <c:v>460.95100000000002</c:v>
                </c:pt>
                <c:pt idx="27545">
                  <c:v>460.95190000000002</c:v>
                </c:pt>
                <c:pt idx="27546">
                  <c:v>460.95209999999997</c:v>
                </c:pt>
                <c:pt idx="27547">
                  <c:v>460.9522</c:v>
                </c:pt>
                <c:pt idx="27548">
                  <c:v>460.95319999999998</c:v>
                </c:pt>
                <c:pt idx="27549">
                  <c:v>460.95240000000001</c:v>
                </c:pt>
                <c:pt idx="27550">
                  <c:v>460.95460000000003</c:v>
                </c:pt>
                <c:pt idx="27551">
                  <c:v>460.9545</c:v>
                </c:pt>
                <c:pt idx="27552">
                  <c:v>460.95429999999999</c:v>
                </c:pt>
                <c:pt idx="27553">
                  <c:v>460.95580000000001</c:v>
                </c:pt>
                <c:pt idx="27554">
                  <c:v>460.95659999999998</c:v>
                </c:pt>
                <c:pt idx="27555">
                  <c:v>460.95530000000002</c:v>
                </c:pt>
                <c:pt idx="27556">
                  <c:v>460.95440000000002</c:v>
                </c:pt>
                <c:pt idx="27557">
                  <c:v>460.95440000000002</c:v>
                </c:pt>
                <c:pt idx="27558">
                  <c:v>460.95409999999998</c:v>
                </c:pt>
                <c:pt idx="27559">
                  <c:v>460.95490000000001</c:v>
                </c:pt>
                <c:pt idx="27560">
                  <c:v>460.95460000000003</c:v>
                </c:pt>
                <c:pt idx="27561">
                  <c:v>460.95389999999998</c:v>
                </c:pt>
                <c:pt idx="27562">
                  <c:v>460.95549999999997</c:v>
                </c:pt>
                <c:pt idx="27563">
                  <c:v>460.95420000000001</c:v>
                </c:pt>
                <c:pt idx="27564">
                  <c:v>460.95510000000002</c:v>
                </c:pt>
                <c:pt idx="27565">
                  <c:v>460.95589999999999</c:v>
                </c:pt>
                <c:pt idx="27566">
                  <c:v>460.95589999999999</c:v>
                </c:pt>
                <c:pt idx="27567">
                  <c:v>460.9554</c:v>
                </c:pt>
                <c:pt idx="27568">
                  <c:v>460.95499999999998</c:v>
                </c:pt>
                <c:pt idx="27569">
                  <c:v>460.95679999999999</c:v>
                </c:pt>
                <c:pt idx="27570">
                  <c:v>460.95839999999998</c:v>
                </c:pt>
                <c:pt idx="27571">
                  <c:v>460.95859999999999</c:v>
                </c:pt>
                <c:pt idx="27572">
                  <c:v>460.95839999999998</c:v>
                </c:pt>
                <c:pt idx="27573">
                  <c:v>460.95940000000002</c:v>
                </c:pt>
                <c:pt idx="27574">
                  <c:v>460.96</c:v>
                </c:pt>
                <c:pt idx="27575">
                  <c:v>460.96</c:v>
                </c:pt>
                <c:pt idx="27576">
                  <c:v>460.96</c:v>
                </c:pt>
                <c:pt idx="27577">
                  <c:v>460.95859999999999</c:v>
                </c:pt>
                <c:pt idx="27578">
                  <c:v>460.96030000000002</c:v>
                </c:pt>
                <c:pt idx="27579">
                  <c:v>460.9624</c:v>
                </c:pt>
                <c:pt idx="27580">
                  <c:v>460.96210000000002</c:v>
                </c:pt>
                <c:pt idx="27581">
                  <c:v>460.96230000000003</c:v>
                </c:pt>
                <c:pt idx="27582">
                  <c:v>460.9633</c:v>
                </c:pt>
                <c:pt idx="27583">
                  <c:v>460.9624</c:v>
                </c:pt>
                <c:pt idx="27584">
                  <c:v>460.96499999999997</c:v>
                </c:pt>
                <c:pt idx="27585">
                  <c:v>460.96379999999999</c:v>
                </c:pt>
                <c:pt idx="27586">
                  <c:v>460.96519999999998</c:v>
                </c:pt>
                <c:pt idx="27587">
                  <c:v>460.96480000000003</c:v>
                </c:pt>
                <c:pt idx="27588">
                  <c:v>460.9658</c:v>
                </c:pt>
                <c:pt idx="27589">
                  <c:v>460.96559999999999</c:v>
                </c:pt>
                <c:pt idx="27590">
                  <c:v>460.96679999999998</c:v>
                </c:pt>
                <c:pt idx="27591">
                  <c:v>460.96679999999998</c:v>
                </c:pt>
                <c:pt idx="27592">
                  <c:v>460.96899999999999</c:v>
                </c:pt>
                <c:pt idx="27593">
                  <c:v>460.96960000000001</c:v>
                </c:pt>
                <c:pt idx="27594">
                  <c:v>460.96940000000001</c:v>
                </c:pt>
                <c:pt idx="27595">
                  <c:v>460.9683</c:v>
                </c:pt>
                <c:pt idx="27596">
                  <c:v>460.96800000000002</c:v>
                </c:pt>
                <c:pt idx="27597">
                  <c:v>460.96800000000002</c:v>
                </c:pt>
                <c:pt idx="27598">
                  <c:v>460.9676</c:v>
                </c:pt>
                <c:pt idx="27599">
                  <c:v>460.96850000000001</c:v>
                </c:pt>
                <c:pt idx="27600">
                  <c:v>460.96850000000001</c:v>
                </c:pt>
                <c:pt idx="27601">
                  <c:v>460.96679999999998</c:v>
                </c:pt>
                <c:pt idx="27602">
                  <c:v>460.9674</c:v>
                </c:pt>
                <c:pt idx="27603">
                  <c:v>460.96780000000001</c:v>
                </c:pt>
                <c:pt idx="27604">
                  <c:v>460.96800000000002</c:v>
                </c:pt>
                <c:pt idx="27605">
                  <c:v>460.96850000000001</c:v>
                </c:pt>
                <c:pt idx="27606">
                  <c:v>460.9692</c:v>
                </c:pt>
                <c:pt idx="27607">
                  <c:v>460.96940000000001</c:v>
                </c:pt>
                <c:pt idx="27608">
                  <c:v>460.96879999999999</c:v>
                </c:pt>
                <c:pt idx="27609">
                  <c:v>460.96980000000002</c:v>
                </c:pt>
                <c:pt idx="27610">
                  <c:v>460.96839999999997</c:v>
                </c:pt>
                <c:pt idx="27611">
                  <c:v>460.96850000000001</c:v>
                </c:pt>
                <c:pt idx="27612">
                  <c:v>460.96980000000002</c:v>
                </c:pt>
                <c:pt idx="27613">
                  <c:v>460.96980000000002</c:v>
                </c:pt>
                <c:pt idx="27614">
                  <c:v>460.9674</c:v>
                </c:pt>
                <c:pt idx="27615">
                  <c:v>460.96850000000001</c:v>
                </c:pt>
                <c:pt idx="27616">
                  <c:v>460.9683</c:v>
                </c:pt>
                <c:pt idx="27617">
                  <c:v>460.9683</c:v>
                </c:pt>
                <c:pt idx="27618">
                  <c:v>460.96899999999999</c:v>
                </c:pt>
                <c:pt idx="27619">
                  <c:v>460.96800000000002</c:v>
                </c:pt>
                <c:pt idx="27620">
                  <c:v>460.96879999999999</c:v>
                </c:pt>
                <c:pt idx="27621">
                  <c:v>460.96910000000003</c:v>
                </c:pt>
                <c:pt idx="27622">
                  <c:v>460.96929999999998</c:v>
                </c:pt>
                <c:pt idx="27623">
                  <c:v>460.9683</c:v>
                </c:pt>
                <c:pt idx="27624">
                  <c:v>460.96820000000002</c:v>
                </c:pt>
                <c:pt idx="27625">
                  <c:v>460.9683</c:v>
                </c:pt>
                <c:pt idx="27626">
                  <c:v>460.97019999999998</c:v>
                </c:pt>
                <c:pt idx="27627">
                  <c:v>460.97039999999998</c:v>
                </c:pt>
                <c:pt idx="27628">
                  <c:v>460.97019999999998</c:v>
                </c:pt>
                <c:pt idx="27629">
                  <c:v>460.97039999999998</c:v>
                </c:pt>
                <c:pt idx="27630">
                  <c:v>460.97239999999999</c:v>
                </c:pt>
                <c:pt idx="27631">
                  <c:v>460.97219999999999</c:v>
                </c:pt>
                <c:pt idx="27632">
                  <c:v>460.97250000000003</c:v>
                </c:pt>
                <c:pt idx="27633">
                  <c:v>460.97160000000002</c:v>
                </c:pt>
                <c:pt idx="27634">
                  <c:v>460.97199999999998</c:v>
                </c:pt>
                <c:pt idx="27635">
                  <c:v>460.97280000000001</c:v>
                </c:pt>
                <c:pt idx="27636">
                  <c:v>460.97280000000001</c:v>
                </c:pt>
                <c:pt idx="27637">
                  <c:v>460.97309999999999</c:v>
                </c:pt>
                <c:pt idx="27638">
                  <c:v>460.97379999999998</c:v>
                </c:pt>
                <c:pt idx="27639">
                  <c:v>460.97399999999999</c:v>
                </c:pt>
                <c:pt idx="27640">
                  <c:v>460.97379999999998</c:v>
                </c:pt>
                <c:pt idx="27641">
                  <c:v>460.97460000000001</c:v>
                </c:pt>
                <c:pt idx="27642">
                  <c:v>460.97359999999998</c:v>
                </c:pt>
                <c:pt idx="27643">
                  <c:v>460.9753</c:v>
                </c:pt>
                <c:pt idx="27644">
                  <c:v>460.97660000000002</c:v>
                </c:pt>
                <c:pt idx="27645">
                  <c:v>460.97579999999999</c:v>
                </c:pt>
                <c:pt idx="27646">
                  <c:v>460.97609999999997</c:v>
                </c:pt>
                <c:pt idx="27647">
                  <c:v>460.97460000000001</c:v>
                </c:pt>
                <c:pt idx="27648">
                  <c:v>460.97519999999997</c:v>
                </c:pt>
                <c:pt idx="27649">
                  <c:v>460.97340000000003</c:v>
                </c:pt>
                <c:pt idx="27650">
                  <c:v>460.97539999999998</c:v>
                </c:pt>
                <c:pt idx="27651">
                  <c:v>460.97370000000001</c:v>
                </c:pt>
                <c:pt idx="27652">
                  <c:v>460.97340000000003</c:v>
                </c:pt>
                <c:pt idx="27653">
                  <c:v>460.97320000000002</c:v>
                </c:pt>
                <c:pt idx="27654">
                  <c:v>460.97340000000003</c:v>
                </c:pt>
                <c:pt idx="27655">
                  <c:v>460.97399999999999</c:v>
                </c:pt>
                <c:pt idx="27656">
                  <c:v>460.97309999999999</c:v>
                </c:pt>
                <c:pt idx="27657">
                  <c:v>460.9742</c:v>
                </c:pt>
                <c:pt idx="27658">
                  <c:v>460.97500000000002</c:v>
                </c:pt>
                <c:pt idx="27659">
                  <c:v>460.97460000000001</c:v>
                </c:pt>
                <c:pt idx="27660">
                  <c:v>460.97539999999998</c:v>
                </c:pt>
                <c:pt idx="27661">
                  <c:v>460.9753</c:v>
                </c:pt>
                <c:pt idx="27662">
                  <c:v>460.97460000000001</c:v>
                </c:pt>
                <c:pt idx="27663">
                  <c:v>460.97640000000001</c:v>
                </c:pt>
                <c:pt idx="27664">
                  <c:v>460.97539999999998</c:v>
                </c:pt>
                <c:pt idx="27665">
                  <c:v>460.97579999999999</c:v>
                </c:pt>
                <c:pt idx="27666">
                  <c:v>460.97609999999997</c:v>
                </c:pt>
                <c:pt idx="27667">
                  <c:v>460.97379999999998</c:v>
                </c:pt>
                <c:pt idx="27668">
                  <c:v>460.97620000000001</c:v>
                </c:pt>
                <c:pt idx="27669">
                  <c:v>460.97539999999998</c:v>
                </c:pt>
                <c:pt idx="27670">
                  <c:v>460.97710000000001</c:v>
                </c:pt>
                <c:pt idx="27671">
                  <c:v>460.97579999999999</c:v>
                </c:pt>
                <c:pt idx="27672">
                  <c:v>460.976</c:v>
                </c:pt>
                <c:pt idx="27673">
                  <c:v>460.97660000000002</c:v>
                </c:pt>
                <c:pt idx="27674">
                  <c:v>460.97800000000001</c:v>
                </c:pt>
                <c:pt idx="27675">
                  <c:v>460.97750000000002</c:v>
                </c:pt>
                <c:pt idx="27676">
                  <c:v>460.97879999999998</c:v>
                </c:pt>
                <c:pt idx="27677">
                  <c:v>460.97800000000001</c:v>
                </c:pt>
                <c:pt idx="27678">
                  <c:v>460.97829999999999</c:v>
                </c:pt>
                <c:pt idx="27679">
                  <c:v>460.9776</c:v>
                </c:pt>
                <c:pt idx="27680">
                  <c:v>460.9812</c:v>
                </c:pt>
                <c:pt idx="27681">
                  <c:v>460.97859999999997</c:v>
                </c:pt>
                <c:pt idx="27682">
                  <c:v>460.97910000000002</c:v>
                </c:pt>
                <c:pt idx="27683">
                  <c:v>460.97899999999998</c:v>
                </c:pt>
                <c:pt idx="27684">
                  <c:v>460.98050000000001</c:v>
                </c:pt>
                <c:pt idx="27685">
                  <c:v>460.98090000000002</c:v>
                </c:pt>
                <c:pt idx="27686">
                  <c:v>460.9821</c:v>
                </c:pt>
                <c:pt idx="27687">
                  <c:v>460.98149999999998</c:v>
                </c:pt>
                <c:pt idx="27688">
                  <c:v>460.9828</c:v>
                </c:pt>
                <c:pt idx="27689">
                  <c:v>460.98239999999998</c:v>
                </c:pt>
                <c:pt idx="27690">
                  <c:v>460.9819</c:v>
                </c:pt>
                <c:pt idx="27691">
                  <c:v>460.98169999999999</c:v>
                </c:pt>
                <c:pt idx="27692">
                  <c:v>460.98410000000001</c:v>
                </c:pt>
                <c:pt idx="27693">
                  <c:v>460.98289999999997</c:v>
                </c:pt>
                <c:pt idx="27694">
                  <c:v>460.98340000000002</c:v>
                </c:pt>
                <c:pt idx="27695">
                  <c:v>460.98439999999999</c:v>
                </c:pt>
                <c:pt idx="27696">
                  <c:v>460.98289999999997</c:v>
                </c:pt>
                <c:pt idx="27697">
                  <c:v>460.98379999999997</c:v>
                </c:pt>
                <c:pt idx="27698">
                  <c:v>460.98320000000001</c:v>
                </c:pt>
                <c:pt idx="27699">
                  <c:v>460.98439999999999</c:v>
                </c:pt>
                <c:pt idx="27700">
                  <c:v>460.98360000000002</c:v>
                </c:pt>
                <c:pt idx="27701">
                  <c:v>460.98360000000002</c:v>
                </c:pt>
                <c:pt idx="27702">
                  <c:v>460.98320000000001</c:v>
                </c:pt>
                <c:pt idx="27703">
                  <c:v>460.98399999999998</c:v>
                </c:pt>
                <c:pt idx="27704">
                  <c:v>460.98439999999999</c:v>
                </c:pt>
                <c:pt idx="27705">
                  <c:v>460.98540000000003</c:v>
                </c:pt>
                <c:pt idx="27706">
                  <c:v>460.98669999999998</c:v>
                </c:pt>
                <c:pt idx="27707">
                  <c:v>460.98579999999998</c:v>
                </c:pt>
                <c:pt idx="27708">
                  <c:v>460.9862</c:v>
                </c:pt>
                <c:pt idx="27709">
                  <c:v>460.98540000000003</c:v>
                </c:pt>
                <c:pt idx="27710">
                  <c:v>460.9864</c:v>
                </c:pt>
                <c:pt idx="27711">
                  <c:v>460.98590000000002</c:v>
                </c:pt>
                <c:pt idx="27712">
                  <c:v>460.9846</c:v>
                </c:pt>
                <c:pt idx="27713">
                  <c:v>460.98480000000001</c:v>
                </c:pt>
                <c:pt idx="27714">
                  <c:v>460.98559999999998</c:v>
                </c:pt>
                <c:pt idx="27715">
                  <c:v>460.98700000000002</c:v>
                </c:pt>
                <c:pt idx="27716">
                  <c:v>460.98700000000002</c:v>
                </c:pt>
                <c:pt idx="27717">
                  <c:v>460.98700000000002</c:v>
                </c:pt>
                <c:pt idx="27718">
                  <c:v>460.98739999999998</c:v>
                </c:pt>
                <c:pt idx="27719">
                  <c:v>460.98739999999998</c:v>
                </c:pt>
                <c:pt idx="27720">
                  <c:v>460.9871</c:v>
                </c:pt>
                <c:pt idx="27721">
                  <c:v>460.98759999999999</c:v>
                </c:pt>
                <c:pt idx="27722">
                  <c:v>460.98739999999998</c:v>
                </c:pt>
                <c:pt idx="27723">
                  <c:v>460.98820000000001</c:v>
                </c:pt>
                <c:pt idx="27724">
                  <c:v>460.98820000000001</c:v>
                </c:pt>
                <c:pt idx="27725">
                  <c:v>460.98820000000001</c:v>
                </c:pt>
                <c:pt idx="27726">
                  <c:v>460.9889</c:v>
                </c:pt>
                <c:pt idx="27727">
                  <c:v>460.98910000000001</c:v>
                </c:pt>
                <c:pt idx="27728">
                  <c:v>460.98939999999999</c:v>
                </c:pt>
                <c:pt idx="27729">
                  <c:v>460.99119999999999</c:v>
                </c:pt>
                <c:pt idx="27730">
                  <c:v>460.99040000000002</c:v>
                </c:pt>
                <c:pt idx="27731">
                  <c:v>460.99160000000001</c:v>
                </c:pt>
                <c:pt idx="27732">
                  <c:v>460.99110000000002</c:v>
                </c:pt>
                <c:pt idx="27733">
                  <c:v>460.99059999999997</c:v>
                </c:pt>
                <c:pt idx="27734">
                  <c:v>460.99220000000003</c:v>
                </c:pt>
                <c:pt idx="27735">
                  <c:v>460.99040000000002</c:v>
                </c:pt>
                <c:pt idx="27736">
                  <c:v>460.99200000000002</c:v>
                </c:pt>
                <c:pt idx="27737">
                  <c:v>460.99119999999999</c:v>
                </c:pt>
                <c:pt idx="27738">
                  <c:v>460.9914</c:v>
                </c:pt>
                <c:pt idx="27739">
                  <c:v>460.99020000000002</c:v>
                </c:pt>
                <c:pt idx="27740">
                  <c:v>460.99180000000001</c:v>
                </c:pt>
                <c:pt idx="27741">
                  <c:v>460.99079999999998</c:v>
                </c:pt>
                <c:pt idx="27742">
                  <c:v>460.99220000000003</c:v>
                </c:pt>
                <c:pt idx="27743">
                  <c:v>460.99340000000001</c:v>
                </c:pt>
                <c:pt idx="27744">
                  <c:v>460.99329999999998</c:v>
                </c:pt>
                <c:pt idx="27745">
                  <c:v>460.99259999999998</c:v>
                </c:pt>
                <c:pt idx="27746">
                  <c:v>460.99340000000001</c:v>
                </c:pt>
                <c:pt idx="27747">
                  <c:v>460.99299999999999</c:v>
                </c:pt>
                <c:pt idx="27748">
                  <c:v>460.9932</c:v>
                </c:pt>
                <c:pt idx="27749">
                  <c:v>460.99459999999999</c:v>
                </c:pt>
                <c:pt idx="27750">
                  <c:v>460.99360000000001</c:v>
                </c:pt>
                <c:pt idx="27751">
                  <c:v>460.9939</c:v>
                </c:pt>
                <c:pt idx="27752">
                  <c:v>460.99520000000001</c:v>
                </c:pt>
                <c:pt idx="27753">
                  <c:v>460.99419999999998</c:v>
                </c:pt>
                <c:pt idx="27754">
                  <c:v>460.9939</c:v>
                </c:pt>
                <c:pt idx="27755">
                  <c:v>460.99459999999999</c:v>
                </c:pt>
                <c:pt idx="27756">
                  <c:v>460.99650000000003</c:v>
                </c:pt>
                <c:pt idx="27757">
                  <c:v>460.9939</c:v>
                </c:pt>
                <c:pt idx="27758">
                  <c:v>460.99419999999998</c:v>
                </c:pt>
                <c:pt idx="27759">
                  <c:v>460.99639999999999</c:v>
                </c:pt>
                <c:pt idx="27760">
                  <c:v>460.9941</c:v>
                </c:pt>
                <c:pt idx="27761">
                  <c:v>460.99599999999998</c:v>
                </c:pt>
                <c:pt idx="27762">
                  <c:v>460.99689999999998</c:v>
                </c:pt>
                <c:pt idx="27763">
                  <c:v>460.99639999999999</c:v>
                </c:pt>
                <c:pt idx="27764">
                  <c:v>460.9966</c:v>
                </c:pt>
                <c:pt idx="27765">
                  <c:v>460.99700000000001</c:v>
                </c:pt>
                <c:pt idx="27766">
                  <c:v>460.99650000000003</c:v>
                </c:pt>
                <c:pt idx="27767">
                  <c:v>460.99740000000003</c:v>
                </c:pt>
                <c:pt idx="27768">
                  <c:v>460.99700000000001</c:v>
                </c:pt>
                <c:pt idx="27769">
                  <c:v>460.99599999999998</c:v>
                </c:pt>
                <c:pt idx="27770">
                  <c:v>460.99869999999999</c:v>
                </c:pt>
                <c:pt idx="27771">
                  <c:v>460.99849999999998</c:v>
                </c:pt>
                <c:pt idx="27772">
                  <c:v>460.99979999999999</c:v>
                </c:pt>
                <c:pt idx="27773">
                  <c:v>461</c:v>
                </c:pt>
                <c:pt idx="27774">
                  <c:v>460.99959999999999</c:v>
                </c:pt>
                <c:pt idx="27775">
                  <c:v>461.00099999999998</c:v>
                </c:pt>
                <c:pt idx="27776">
                  <c:v>461.0009</c:v>
                </c:pt>
                <c:pt idx="27777">
                  <c:v>461.00080000000003</c:v>
                </c:pt>
                <c:pt idx="27778">
                  <c:v>461.00299999999999</c:v>
                </c:pt>
                <c:pt idx="27779">
                  <c:v>461.00220000000002</c:v>
                </c:pt>
                <c:pt idx="27780">
                  <c:v>461.00189999999998</c:v>
                </c:pt>
                <c:pt idx="27781">
                  <c:v>461.00360000000001</c:v>
                </c:pt>
                <c:pt idx="27782">
                  <c:v>461.00319999999999</c:v>
                </c:pt>
                <c:pt idx="27783">
                  <c:v>461.00240000000002</c:v>
                </c:pt>
                <c:pt idx="27784">
                  <c:v>461.00279999999998</c:v>
                </c:pt>
                <c:pt idx="27785">
                  <c:v>461.00420000000003</c:v>
                </c:pt>
                <c:pt idx="27786">
                  <c:v>461.00380000000001</c:v>
                </c:pt>
                <c:pt idx="27787">
                  <c:v>461.00220000000002</c:v>
                </c:pt>
                <c:pt idx="27788">
                  <c:v>461.00310000000002</c:v>
                </c:pt>
                <c:pt idx="27789">
                  <c:v>461.00389999999999</c:v>
                </c:pt>
                <c:pt idx="27790">
                  <c:v>461.00240000000002</c:v>
                </c:pt>
                <c:pt idx="27791">
                  <c:v>461.0034</c:v>
                </c:pt>
                <c:pt idx="27792">
                  <c:v>461.00409999999999</c:v>
                </c:pt>
                <c:pt idx="27793">
                  <c:v>461.00360000000001</c:v>
                </c:pt>
                <c:pt idx="27794">
                  <c:v>461.00420000000003</c:v>
                </c:pt>
                <c:pt idx="27795">
                  <c:v>461.00479999999999</c:v>
                </c:pt>
                <c:pt idx="27796">
                  <c:v>461.005</c:v>
                </c:pt>
                <c:pt idx="27797">
                  <c:v>461.00360000000001</c:v>
                </c:pt>
                <c:pt idx="27798">
                  <c:v>461.00540000000001</c:v>
                </c:pt>
                <c:pt idx="27799">
                  <c:v>461.00670000000002</c:v>
                </c:pt>
                <c:pt idx="27800">
                  <c:v>461.00659999999999</c:v>
                </c:pt>
                <c:pt idx="27801">
                  <c:v>461.00790000000001</c:v>
                </c:pt>
                <c:pt idx="27802">
                  <c:v>461.00650000000002</c:v>
                </c:pt>
                <c:pt idx="27803">
                  <c:v>461.00760000000002</c:v>
                </c:pt>
                <c:pt idx="27804">
                  <c:v>461.00889999999998</c:v>
                </c:pt>
                <c:pt idx="27805">
                  <c:v>461.00819999999999</c:v>
                </c:pt>
                <c:pt idx="27806">
                  <c:v>461.00760000000002</c:v>
                </c:pt>
                <c:pt idx="27807">
                  <c:v>461.00850000000003</c:v>
                </c:pt>
                <c:pt idx="27808">
                  <c:v>461.00889999999998</c:v>
                </c:pt>
                <c:pt idx="27809">
                  <c:v>461.00779999999997</c:v>
                </c:pt>
                <c:pt idx="27810">
                  <c:v>461.00819999999999</c:v>
                </c:pt>
                <c:pt idx="27811">
                  <c:v>461.00779999999997</c:v>
                </c:pt>
                <c:pt idx="27812">
                  <c:v>461.00830000000002</c:v>
                </c:pt>
                <c:pt idx="27813">
                  <c:v>461.00940000000003</c:v>
                </c:pt>
                <c:pt idx="27814">
                  <c:v>461.00979999999998</c:v>
                </c:pt>
                <c:pt idx="27815">
                  <c:v>461.00940000000003</c:v>
                </c:pt>
                <c:pt idx="27816">
                  <c:v>461.00940000000003</c:v>
                </c:pt>
                <c:pt idx="27817">
                  <c:v>461.01159999999999</c:v>
                </c:pt>
                <c:pt idx="27818">
                  <c:v>461.0102</c:v>
                </c:pt>
                <c:pt idx="27819">
                  <c:v>461.01159999999999</c:v>
                </c:pt>
                <c:pt idx="27820">
                  <c:v>461.01190000000003</c:v>
                </c:pt>
                <c:pt idx="27821">
                  <c:v>461.01220000000001</c:v>
                </c:pt>
                <c:pt idx="27822">
                  <c:v>461.01240000000001</c:v>
                </c:pt>
                <c:pt idx="27823">
                  <c:v>461.01260000000002</c:v>
                </c:pt>
                <c:pt idx="27824">
                  <c:v>461.01299999999998</c:v>
                </c:pt>
                <c:pt idx="27825">
                  <c:v>461.01280000000003</c:v>
                </c:pt>
                <c:pt idx="27826">
                  <c:v>461.01150000000001</c:v>
                </c:pt>
                <c:pt idx="27827">
                  <c:v>461.01229999999998</c:v>
                </c:pt>
                <c:pt idx="27828">
                  <c:v>461.01280000000003</c:v>
                </c:pt>
                <c:pt idx="27829">
                  <c:v>461.01280000000003</c:v>
                </c:pt>
                <c:pt idx="27830">
                  <c:v>461.01339999999999</c:v>
                </c:pt>
                <c:pt idx="27831">
                  <c:v>461.0136</c:v>
                </c:pt>
                <c:pt idx="27832">
                  <c:v>461.01369999999997</c:v>
                </c:pt>
                <c:pt idx="27833">
                  <c:v>461.01339999999999</c:v>
                </c:pt>
                <c:pt idx="27834">
                  <c:v>461.0138</c:v>
                </c:pt>
                <c:pt idx="27835">
                  <c:v>461.01519999999999</c:v>
                </c:pt>
                <c:pt idx="27836">
                  <c:v>461.01490000000001</c:v>
                </c:pt>
                <c:pt idx="27837">
                  <c:v>461.0145</c:v>
                </c:pt>
                <c:pt idx="27838">
                  <c:v>461.01560000000001</c:v>
                </c:pt>
                <c:pt idx="27839">
                  <c:v>461.01589999999999</c:v>
                </c:pt>
                <c:pt idx="27840">
                  <c:v>461.01519999999999</c:v>
                </c:pt>
                <c:pt idx="27841">
                  <c:v>461.0163</c:v>
                </c:pt>
                <c:pt idx="27842">
                  <c:v>461.017</c:v>
                </c:pt>
                <c:pt idx="27843">
                  <c:v>461.01819999999998</c:v>
                </c:pt>
                <c:pt idx="27844">
                  <c:v>461.01940000000002</c:v>
                </c:pt>
                <c:pt idx="27845">
                  <c:v>461.01760000000002</c:v>
                </c:pt>
                <c:pt idx="27846">
                  <c:v>461.01839999999999</c:v>
                </c:pt>
                <c:pt idx="27847">
                  <c:v>461.0188</c:v>
                </c:pt>
                <c:pt idx="27848">
                  <c:v>461.0172</c:v>
                </c:pt>
                <c:pt idx="27849">
                  <c:v>461.01639999999998</c:v>
                </c:pt>
                <c:pt idx="27850">
                  <c:v>461.01760000000002</c:v>
                </c:pt>
                <c:pt idx="27851">
                  <c:v>461.0197</c:v>
                </c:pt>
                <c:pt idx="27852">
                  <c:v>461.02100000000002</c:v>
                </c:pt>
                <c:pt idx="27853">
                  <c:v>461.01960000000003</c:v>
                </c:pt>
                <c:pt idx="27854">
                  <c:v>461.0188</c:v>
                </c:pt>
                <c:pt idx="27855">
                  <c:v>461.01960000000003</c:v>
                </c:pt>
                <c:pt idx="27856">
                  <c:v>461.01850000000002</c:v>
                </c:pt>
                <c:pt idx="27857">
                  <c:v>461.01979999999998</c:v>
                </c:pt>
                <c:pt idx="27858">
                  <c:v>461.02010000000001</c:v>
                </c:pt>
                <c:pt idx="27859">
                  <c:v>461.02100000000002</c:v>
                </c:pt>
                <c:pt idx="27860">
                  <c:v>461.02100000000002</c:v>
                </c:pt>
                <c:pt idx="27861">
                  <c:v>461.02100000000002</c:v>
                </c:pt>
                <c:pt idx="27862">
                  <c:v>461.02199999999999</c:v>
                </c:pt>
                <c:pt idx="27863">
                  <c:v>461.0224</c:v>
                </c:pt>
                <c:pt idx="27864">
                  <c:v>461.0224</c:v>
                </c:pt>
                <c:pt idx="27865">
                  <c:v>461.02339999999998</c:v>
                </c:pt>
                <c:pt idx="27866">
                  <c:v>461.02190000000002</c:v>
                </c:pt>
                <c:pt idx="27867">
                  <c:v>461.02199999999999</c:v>
                </c:pt>
                <c:pt idx="27868">
                  <c:v>461.02280000000002</c:v>
                </c:pt>
                <c:pt idx="27869">
                  <c:v>461.02429999999998</c:v>
                </c:pt>
                <c:pt idx="27870">
                  <c:v>461.02379999999999</c:v>
                </c:pt>
                <c:pt idx="27871">
                  <c:v>461.02339999999998</c:v>
                </c:pt>
                <c:pt idx="27872">
                  <c:v>461.02359999999999</c:v>
                </c:pt>
                <c:pt idx="27873">
                  <c:v>461.02159999999998</c:v>
                </c:pt>
                <c:pt idx="27874">
                  <c:v>461.02159999999998</c:v>
                </c:pt>
                <c:pt idx="27875">
                  <c:v>461.02170000000001</c:v>
                </c:pt>
                <c:pt idx="27876">
                  <c:v>461.02339999999998</c:v>
                </c:pt>
                <c:pt idx="27877">
                  <c:v>461.02330000000001</c:v>
                </c:pt>
                <c:pt idx="27878">
                  <c:v>461.02460000000002</c:v>
                </c:pt>
                <c:pt idx="27879">
                  <c:v>461.02379999999999</c:v>
                </c:pt>
                <c:pt idx="27880">
                  <c:v>461.02440000000001</c:v>
                </c:pt>
                <c:pt idx="27881">
                  <c:v>461.02359999999999</c:v>
                </c:pt>
                <c:pt idx="27882">
                  <c:v>461.02460000000002</c:v>
                </c:pt>
                <c:pt idx="27883">
                  <c:v>461.02600000000001</c:v>
                </c:pt>
                <c:pt idx="27884">
                  <c:v>461.02620000000002</c:v>
                </c:pt>
                <c:pt idx="27885">
                  <c:v>461.02730000000003</c:v>
                </c:pt>
                <c:pt idx="27886">
                  <c:v>461.02780000000001</c:v>
                </c:pt>
                <c:pt idx="27887">
                  <c:v>461.02839999999998</c:v>
                </c:pt>
                <c:pt idx="27888">
                  <c:v>461.02870000000001</c:v>
                </c:pt>
                <c:pt idx="27889">
                  <c:v>461.02870000000001</c:v>
                </c:pt>
                <c:pt idx="27890">
                  <c:v>461.02870000000001</c:v>
                </c:pt>
                <c:pt idx="27891">
                  <c:v>461.02960000000002</c:v>
                </c:pt>
                <c:pt idx="27892">
                  <c:v>461.02719999999999</c:v>
                </c:pt>
                <c:pt idx="27893">
                  <c:v>461.02800000000002</c:v>
                </c:pt>
                <c:pt idx="27894">
                  <c:v>461.029</c:v>
                </c:pt>
                <c:pt idx="27895">
                  <c:v>461.03</c:v>
                </c:pt>
                <c:pt idx="27896">
                  <c:v>461.03059999999999</c:v>
                </c:pt>
                <c:pt idx="27897">
                  <c:v>461.03019999999998</c:v>
                </c:pt>
                <c:pt idx="27898">
                  <c:v>461.02910000000003</c:v>
                </c:pt>
                <c:pt idx="27899">
                  <c:v>461.029</c:v>
                </c:pt>
                <c:pt idx="27900">
                  <c:v>461.02859999999998</c:v>
                </c:pt>
                <c:pt idx="27901">
                  <c:v>461.03</c:v>
                </c:pt>
                <c:pt idx="27902">
                  <c:v>461.03070000000002</c:v>
                </c:pt>
                <c:pt idx="27903">
                  <c:v>461.0292</c:v>
                </c:pt>
                <c:pt idx="27904">
                  <c:v>461.03059999999999</c:v>
                </c:pt>
                <c:pt idx="27905">
                  <c:v>461.02960000000002</c:v>
                </c:pt>
                <c:pt idx="27906">
                  <c:v>461.03140000000002</c:v>
                </c:pt>
                <c:pt idx="27907">
                  <c:v>461.03070000000002</c:v>
                </c:pt>
                <c:pt idx="27908">
                  <c:v>461.03109999999998</c:v>
                </c:pt>
                <c:pt idx="27909">
                  <c:v>461.03070000000002</c:v>
                </c:pt>
                <c:pt idx="27910">
                  <c:v>461.03</c:v>
                </c:pt>
                <c:pt idx="27911">
                  <c:v>461.03</c:v>
                </c:pt>
                <c:pt idx="27912">
                  <c:v>461.02940000000001</c:v>
                </c:pt>
                <c:pt idx="27913">
                  <c:v>461.03039999999999</c:v>
                </c:pt>
                <c:pt idx="27914">
                  <c:v>461.03070000000002</c:v>
                </c:pt>
                <c:pt idx="27915">
                  <c:v>461.03059999999999</c:v>
                </c:pt>
                <c:pt idx="27916">
                  <c:v>461.03140000000002</c:v>
                </c:pt>
                <c:pt idx="27917">
                  <c:v>461.03140000000002</c:v>
                </c:pt>
                <c:pt idx="27918">
                  <c:v>461.03359999999998</c:v>
                </c:pt>
                <c:pt idx="27919">
                  <c:v>461.03379999999999</c:v>
                </c:pt>
                <c:pt idx="27920">
                  <c:v>461.03359999999998</c:v>
                </c:pt>
                <c:pt idx="27921">
                  <c:v>461.03539999999998</c:v>
                </c:pt>
                <c:pt idx="27922">
                  <c:v>461.03359999999998</c:v>
                </c:pt>
                <c:pt idx="27923">
                  <c:v>461.03320000000002</c:v>
                </c:pt>
                <c:pt idx="27924">
                  <c:v>461.03359999999998</c:v>
                </c:pt>
                <c:pt idx="27925">
                  <c:v>461.0342</c:v>
                </c:pt>
                <c:pt idx="27926">
                  <c:v>461.03399999999999</c:v>
                </c:pt>
                <c:pt idx="27927">
                  <c:v>461.03399999999999</c:v>
                </c:pt>
                <c:pt idx="27928">
                  <c:v>461.03480000000002</c:v>
                </c:pt>
                <c:pt idx="27929">
                  <c:v>461.03519999999997</c:v>
                </c:pt>
                <c:pt idx="27930">
                  <c:v>461.03379999999999</c:v>
                </c:pt>
                <c:pt idx="27931">
                  <c:v>461.0342</c:v>
                </c:pt>
                <c:pt idx="27932">
                  <c:v>461.03370000000001</c:v>
                </c:pt>
                <c:pt idx="27933">
                  <c:v>461.0351</c:v>
                </c:pt>
                <c:pt idx="27934">
                  <c:v>461.0367</c:v>
                </c:pt>
                <c:pt idx="27935">
                  <c:v>461.03640000000001</c:v>
                </c:pt>
                <c:pt idx="27936">
                  <c:v>461.03699999999998</c:v>
                </c:pt>
                <c:pt idx="27937">
                  <c:v>461.03629999999998</c:v>
                </c:pt>
                <c:pt idx="27938">
                  <c:v>461.03590000000003</c:v>
                </c:pt>
                <c:pt idx="27939">
                  <c:v>461.03739999999999</c:v>
                </c:pt>
                <c:pt idx="27940">
                  <c:v>461.03730000000002</c:v>
                </c:pt>
                <c:pt idx="27941">
                  <c:v>461.0376</c:v>
                </c:pt>
                <c:pt idx="27942">
                  <c:v>461.0376</c:v>
                </c:pt>
                <c:pt idx="27943">
                  <c:v>461.0369</c:v>
                </c:pt>
                <c:pt idx="27944">
                  <c:v>461.03660000000002</c:v>
                </c:pt>
                <c:pt idx="27945">
                  <c:v>461.03620000000001</c:v>
                </c:pt>
                <c:pt idx="27946">
                  <c:v>461.03820000000002</c:v>
                </c:pt>
                <c:pt idx="27947">
                  <c:v>461.0376</c:v>
                </c:pt>
                <c:pt idx="27948">
                  <c:v>461.03870000000001</c:v>
                </c:pt>
                <c:pt idx="27949">
                  <c:v>461.0394</c:v>
                </c:pt>
                <c:pt idx="27950">
                  <c:v>461.04</c:v>
                </c:pt>
                <c:pt idx="27951">
                  <c:v>461.04020000000003</c:v>
                </c:pt>
                <c:pt idx="27952">
                  <c:v>461.04180000000002</c:v>
                </c:pt>
                <c:pt idx="27953">
                  <c:v>461.04020000000003</c:v>
                </c:pt>
                <c:pt idx="27954">
                  <c:v>461.04020000000003</c:v>
                </c:pt>
                <c:pt idx="27955">
                  <c:v>461.04079999999999</c:v>
                </c:pt>
                <c:pt idx="27956">
                  <c:v>461.04070000000002</c:v>
                </c:pt>
                <c:pt idx="27957">
                  <c:v>461.04300000000001</c:v>
                </c:pt>
                <c:pt idx="27958">
                  <c:v>461.04329999999999</c:v>
                </c:pt>
                <c:pt idx="27959">
                  <c:v>461.04160000000002</c:v>
                </c:pt>
                <c:pt idx="27960">
                  <c:v>461.04239999999999</c:v>
                </c:pt>
                <c:pt idx="27961">
                  <c:v>461.04180000000002</c:v>
                </c:pt>
                <c:pt idx="27962">
                  <c:v>461.04219999999998</c:v>
                </c:pt>
                <c:pt idx="27963">
                  <c:v>461.04329999999999</c:v>
                </c:pt>
                <c:pt idx="27964">
                  <c:v>461.04390000000001</c:v>
                </c:pt>
                <c:pt idx="27965">
                  <c:v>461.04539999999997</c:v>
                </c:pt>
                <c:pt idx="27966">
                  <c:v>461.04500000000002</c:v>
                </c:pt>
                <c:pt idx="27967">
                  <c:v>461.04480000000001</c:v>
                </c:pt>
                <c:pt idx="27968">
                  <c:v>461.0462</c:v>
                </c:pt>
                <c:pt idx="27969">
                  <c:v>461.04570000000001</c:v>
                </c:pt>
                <c:pt idx="27970">
                  <c:v>461.04590000000002</c:v>
                </c:pt>
                <c:pt idx="27971">
                  <c:v>461.04730000000001</c:v>
                </c:pt>
                <c:pt idx="27972">
                  <c:v>461.04660000000001</c:v>
                </c:pt>
                <c:pt idx="27973">
                  <c:v>461.04660000000001</c:v>
                </c:pt>
                <c:pt idx="27974">
                  <c:v>461.04570000000001</c:v>
                </c:pt>
                <c:pt idx="27975">
                  <c:v>461.04610000000002</c:v>
                </c:pt>
                <c:pt idx="27976">
                  <c:v>461.0478</c:v>
                </c:pt>
                <c:pt idx="27977">
                  <c:v>461.04840000000002</c:v>
                </c:pt>
                <c:pt idx="27978">
                  <c:v>461.04919999999998</c:v>
                </c:pt>
                <c:pt idx="27979">
                  <c:v>461.048</c:v>
                </c:pt>
                <c:pt idx="27980">
                  <c:v>461.04759999999999</c:v>
                </c:pt>
                <c:pt idx="27981">
                  <c:v>461.04820000000001</c:v>
                </c:pt>
                <c:pt idx="27982">
                  <c:v>461.05040000000002</c:v>
                </c:pt>
                <c:pt idx="27983">
                  <c:v>461.05020000000002</c:v>
                </c:pt>
                <c:pt idx="27984">
                  <c:v>461.0496</c:v>
                </c:pt>
                <c:pt idx="27985">
                  <c:v>461.05130000000003</c:v>
                </c:pt>
                <c:pt idx="27986">
                  <c:v>461.05</c:v>
                </c:pt>
                <c:pt idx="27987">
                  <c:v>461.0489</c:v>
                </c:pt>
                <c:pt idx="27988">
                  <c:v>461.05099999999999</c:v>
                </c:pt>
                <c:pt idx="27989">
                  <c:v>461.05090000000001</c:v>
                </c:pt>
                <c:pt idx="27990">
                  <c:v>461.05</c:v>
                </c:pt>
                <c:pt idx="27991">
                  <c:v>461.05059999999997</c:v>
                </c:pt>
                <c:pt idx="27992">
                  <c:v>461.0498</c:v>
                </c:pt>
                <c:pt idx="27993">
                  <c:v>461.05160000000001</c:v>
                </c:pt>
                <c:pt idx="27994">
                  <c:v>461.05130000000003</c:v>
                </c:pt>
                <c:pt idx="27995">
                  <c:v>461.05040000000002</c:v>
                </c:pt>
                <c:pt idx="27996">
                  <c:v>461.05079999999998</c:v>
                </c:pt>
                <c:pt idx="27997">
                  <c:v>461.05040000000002</c:v>
                </c:pt>
                <c:pt idx="27998">
                  <c:v>461.05090000000001</c:v>
                </c:pt>
                <c:pt idx="27999">
                  <c:v>461.05079999999998</c:v>
                </c:pt>
                <c:pt idx="28000">
                  <c:v>461.05090000000001</c:v>
                </c:pt>
                <c:pt idx="28001">
                  <c:v>461.05040000000002</c:v>
                </c:pt>
                <c:pt idx="28002">
                  <c:v>461.05099999999999</c:v>
                </c:pt>
                <c:pt idx="28003">
                  <c:v>461.05259999999998</c:v>
                </c:pt>
                <c:pt idx="28004">
                  <c:v>461.05259999999998</c:v>
                </c:pt>
                <c:pt idx="28005">
                  <c:v>461.0532</c:v>
                </c:pt>
                <c:pt idx="28006">
                  <c:v>461.05079999999998</c:v>
                </c:pt>
                <c:pt idx="28007">
                  <c:v>461.0514</c:v>
                </c:pt>
                <c:pt idx="28008">
                  <c:v>461.05169999999998</c:v>
                </c:pt>
                <c:pt idx="28009">
                  <c:v>461.05200000000002</c:v>
                </c:pt>
                <c:pt idx="28010">
                  <c:v>461.05270000000002</c:v>
                </c:pt>
                <c:pt idx="28011">
                  <c:v>461.05340000000001</c:v>
                </c:pt>
                <c:pt idx="28012">
                  <c:v>461.0548</c:v>
                </c:pt>
                <c:pt idx="28013">
                  <c:v>461.05540000000002</c:v>
                </c:pt>
                <c:pt idx="28014">
                  <c:v>461.05549999999999</c:v>
                </c:pt>
                <c:pt idx="28015">
                  <c:v>461.05540000000002</c:v>
                </c:pt>
                <c:pt idx="28016">
                  <c:v>461.05410000000001</c:v>
                </c:pt>
                <c:pt idx="28017">
                  <c:v>461.0566</c:v>
                </c:pt>
                <c:pt idx="28018">
                  <c:v>461.0557</c:v>
                </c:pt>
                <c:pt idx="28019">
                  <c:v>461.05739999999997</c:v>
                </c:pt>
                <c:pt idx="28020">
                  <c:v>461.05630000000002</c:v>
                </c:pt>
                <c:pt idx="28021">
                  <c:v>461.05779999999999</c:v>
                </c:pt>
                <c:pt idx="28022">
                  <c:v>461.05799999999999</c:v>
                </c:pt>
                <c:pt idx="28023">
                  <c:v>461.05829999999997</c:v>
                </c:pt>
                <c:pt idx="28024">
                  <c:v>461.05739999999997</c:v>
                </c:pt>
                <c:pt idx="28025">
                  <c:v>461.05720000000002</c:v>
                </c:pt>
                <c:pt idx="28026">
                  <c:v>461.05669999999998</c:v>
                </c:pt>
                <c:pt idx="28027">
                  <c:v>461.05680000000001</c:v>
                </c:pt>
                <c:pt idx="28028">
                  <c:v>461.05840000000001</c:v>
                </c:pt>
                <c:pt idx="28029">
                  <c:v>461.0582</c:v>
                </c:pt>
                <c:pt idx="28030">
                  <c:v>461.05959999999999</c:v>
                </c:pt>
                <c:pt idx="28031">
                  <c:v>461.05860000000001</c:v>
                </c:pt>
                <c:pt idx="28032">
                  <c:v>461.05860000000001</c:v>
                </c:pt>
                <c:pt idx="28033">
                  <c:v>461.05919999999998</c:v>
                </c:pt>
                <c:pt idx="28034">
                  <c:v>461.06</c:v>
                </c:pt>
                <c:pt idx="28035">
                  <c:v>461.06119999999999</c:v>
                </c:pt>
                <c:pt idx="28036">
                  <c:v>461.05959999999999</c:v>
                </c:pt>
                <c:pt idx="28037">
                  <c:v>461.0598</c:v>
                </c:pt>
                <c:pt idx="28038">
                  <c:v>461.06040000000002</c:v>
                </c:pt>
                <c:pt idx="28039">
                  <c:v>461.06</c:v>
                </c:pt>
                <c:pt idx="28040">
                  <c:v>461.06079999999997</c:v>
                </c:pt>
                <c:pt idx="28041">
                  <c:v>461.06020000000001</c:v>
                </c:pt>
                <c:pt idx="28042">
                  <c:v>461.05970000000002</c:v>
                </c:pt>
                <c:pt idx="28043">
                  <c:v>461.06110000000001</c:v>
                </c:pt>
                <c:pt idx="28044">
                  <c:v>461.06220000000002</c:v>
                </c:pt>
                <c:pt idx="28045">
                  <c:v>461.06110000000001</c:v>
                </c:pt>
                <c:pt idx="28046">
                  <c:v>461.06099999999998</c:v>
                </c:pt>
                <c:pt idx="28047">
                  <c:v>461.06099999999998</c:v>
                </c:pt>
                <c:pt idx="28048">
                  <c:v>461.06189999999998</c:v>
                </c:pt>
                <c:pt idx="28049">
                  <c:v>461.06240000000003</c:v>
                </c:pt>
                <c:pt idx="28050">
                  <c:v>461.0616</c:v>
                </c:pt>
                <c:pt idx="28051">
                  <c:v>461.06259999999997</c:v>
                </c:pt>
                <c:pt idx="28052">
                  <c:v>461.06180000000001</c:v>
                </c:pt>
                <c:pt idx="28053">
                  <c:v>461.06200000000001</c:v>
                </c:pt>
                <c:pt idx="28054">
                  <c:v>461.06299999999999</c:v>
                </c:pt>
                <c:pt idx="28055">
                  <c:v>461.06200000000001</c:v>
                </c:pt>
                <c:pt idx="28056">
                  <c:v>461.06099999999998</c:v>
                </c:pt>
                <c:pt idx="28057">
                  <c:v>461.0616</c:v>
                </c:pt>
                <c:pt idx="28058">
                  <c:v>461.06200000000001</c:v>
                </c:pt>
                <c:pt idx="28059">
                  <c:v>461.06169999999997</c:v>
                </c:pt>
                <c:pt idx="28060">
                  <c:v>461.06209999999999</c:v>
                </c:pt>
                <c:pt idx="28061">
                  <c:v>461.06360000000001</c:v>
                </c:pt>
                <c:pt idx="28062">
                  <c:v>461.06220000000002</c:v>
                </c:pt>
                <c:pt idx="28063">
                  <c:v>461.06279999999998</c:v>
                </c:pt>
                <c:pt idx="28064">
                  <c:v>461.06439999999998</c:v>
                </c:pt>
                <c:pt idx="28065">
                  <c:v>461.06310000000002</c:v>
                </c:pt>
                <c:pt idx="28066">
                  <c:v>461.06400000000002</c:v>
                </c:pt>
                <c:pt idx="28067">
                  <c:v>461.06360000000001</c:v>
                </c:pt>
                <c:pt idx="28068">
                  <c:v>461.065</c:v>
                </c:pt>
                <c:pt idx="28069">
                  <c:v>461.06369999999998</c:v>
                </c:pt>
                <c:pt idx="28070">
                  <c:v>461.06560000000002</c:v>
                </c:pt>
                <c:pt idx="28071">
                  <c:v>461.06659999999999</c:v>
                </c:pt>
                <c:pt idx="28072">
                  <c:v>461.06599999999997</c:v>
                </c:pt>
                <c:pt idx="28073">
                  <c:v>461.06610000000001</c:v>
                </c:pt>
                <c:pt idx="28074">
                  <c:v>461.06479999999999</c:v>
                </c:pt>
                <c:pt idx="28075">
                  <c:v>461.06639999999999</c:v>
                </c:pt>
                <c:pt idx="28076">
                  <c:v>461.06630000000001</c:v>
                </c:pt>
                <c:pt idx="28077">
                  <c:v>461.06599999999997</c:v>
                </c:pt>
                <c:pt idx="28078">
                  <c:v>461.06599999999997</c:v>
                </c:pt>
                <c:pt idx="28079">
                  <c:v>461.06720000000001</c:v>
                </c:pt>
                <c:pt idx="28080">
                  <c:v>461.06830000000002</c:v>
                </c:pt>
                <c:pt idx="28081">
                  <c:v>461.07</c:v>
                </c:pt>
                <c:pt idx="28082">
                  <c:v>461.0693</c:v>
                </c:pt>
                <c:pt idx="28083">
                  <c:v>461.06900000000002</c:v>
                </c:pt>
                <c:pt idx="28084">
                  <c:v>461.0686</c:v>
                </c:pt>
                <c:pt idx="28085">
                  <c:v>461.07</c:v>
                </c:pt>
                <c:pt idx="28086">
                  <c:v>461.06970000000001</c:v>
                </c:pt>
                <c:pt idx="28087">
                  <c:v>461.0684</c:v>
                </c:pt>
                <c:pt idx="28088">
                  <c:v>461.0684</c:v>
                </c:pt>
                <c:pt idx="28089">
                  <c:v>461.06819999999999</c:v>
                </c:pt>
                <c:pt idx="28090">
                  <c:v>461.06740000000002</c:v>
                </c:pt>
                <c:pt idx="28091">
                  <c:v>461.06880000000001</c:v>
                </c:pt>
                <c:pt idx="28092">
                  <c:v>461.06889999999999</c:v>
                </c:pt>
                <c:pt idx="28093">
                  <c:v>461.0684</c:v>
                </c:pt>
                <c:pt idx="28094">
                  <c:v>461.06959999999998</c:v>
                </c:pt>
                <c:pt idx="28095">
                  <c:v>461.06909999999999</c:v>
                </c:pt>
                <c:pt idx="28096">
                  <c:v>461.06889999999999</c:v>
                </c:pt>
                <c:pt idx="28097">
                  <c:v>461.06830000000002</c:v>
                </c:pt>
                <c:pt idx="28098">
                  <c:v>461.0684</c:v>
                </c:pt>
                <c:pt idx="28099">
                  <c:v>461.06959999999998</c:v>
                </c:pt>
                <c:pt idx="28100">
                  <c:v>461.06889999999999</c:v>
                </c:pt>
                <c:pt idx="28101">
                  <c:v>461.06939999999997</c:v>
                </c:pt>
                <c:pt idx="28102">
                  <c:v>461.06970000000001</c:v>
                </c:pt>
                <c:pt idx="28103">
                  <c:v>461.07040000000001</c:v>
                </c:pt>
                <c:pt idx="28104">
                  <c:v>461.07279999999997</c:v>
                </c:pt>
                <c:pt idx="28105">
                  <c:v>461.07100000000003</c:v>
                </c:pt>
                <c:pt idx="28106">
                  <c:v>461.07319999999999</c:v>
                </c:pt>
                <c:pt idx="28107">
                  <c:v>461.07380000000001</c:v>
                </c:pt>
                <c:pt idx="28108">
                  <c:v>461.07380000000001</c:v>
                </c:pt>
                <c:pt idx="28109">
                  <c:v>461.07400000000001</c:v>
                </c:pt>
                <c:pt idx="28110">
                  <c:v>461.0754</c:v>
                </c:pt>
                <c:pt idx="28111">
                  <c:v>461.0772</c:v>
                </c:pt>
                <c:pt idx="28112">
                  <c:v>461.07659999999998</c:v>
                </c:pt>
                <c:pt idx="28113">
                  <c:v>461.077</c:v>
                </c:pt>
                <c:pt idx="28114">
                  <c:v>461.07659999999998</c:v>
                </c:pt>
                <c:pt idx="28115">
                  <c:v>461.07580000000002</c:v>
                </c:pt>
                <c:pt idx="28116">
                  <c:v>461.0752</c:v>
                </c:pt>
                <c:pt idx="28117">
                  <c:v>461.07499999999999</c:v>
                </c:pt>
                <c:pt idx="28118">
                  <c:v>461.0754</c:v>
                </c:pt>
                <c:pt idx="28119">
                  <c:v>461.07659999999998</c:v>
                </c:pt>
                <c:pt idx="28120">
                  <c:v>461.0754</c:v>
                </c:pt>
                <c:pt idx="28121">
                  <c:v>461.07589999999999</c:v>
                </c:pt>
                <c:pt idx="28122">
                  <c:v>461.0761</c:v>
                </c:pt>
                <c:pt idx="28123">
                  <c:v>461.07740000000001</c:v>
                </c:pt>
                <c:pt idx="28124">
                  <c:v>461.07690000000002</c:v>
                </c:pt>
                <c:pt idx="28125">
                  <c:v>461.07839999999999</c:v>
                </c:pt>
                <c:pt idx="28126">
                  <c:v>461.07830000000001</c:v>
                </c:pt>
                <c:pt idx="28127">
                  <c:v>461.0788</c:v>
                </c:pt>
                <c:pt idx="28128">
                  <c:v>461.07760000000002</c:v>
                </c:pt>
                <c:pt idx="28129">
                  <c:v>461.07810000000001</c:v>
                </c:pt>
                <c:pt idx="28130">
                  <c:v>461.07889999999998</c:v>
                </c:pt>
                <c:pt idx="28131">
                  <c:v>461.07839999999999</c:v>
                </c:pt>
                <c:pt idx="28132">
                  <c:v>461.07799999999997</c:v>
                </c:pt>
                <c:pt idx="28133">
                  <c:v>461.07839999999999</c:v>
                </c:pt>
                <c:pt idx="28134">
                  <c:v>461.077</c:v>
                </c:pt>
                <c:pt idx="28135">
                  <c:v>461.07900000000001</c:v>
                </c:pt>
                <c:pt idx="28136">
                  <c:v>461.07859999999999</c:v>
                </c:pt>
                <c:pt idx="28137">
                  <c:v>461.07900000000001</c:v>
                </c:pt>
                <c:pt idx="28138">
                  <c:v>461.07900000000001</c:v>
                </c:pt>
                <c:pt idx="28139">
                  <c:v>461.07929999999999</c:v>
                </c:pt>
                <c:pt idx="28140">
                  <c:v>461.0797</c:v>
                </c:pt>
                <c:pt idx="28141">
                  <c:v>461.08100000000002</c:v>
                </c:pt>
                <c:pt idx="28142">
                  <c:v>461.08069999999998</c:v>
                </c:pt>
                <c:pt idx="28143">
                  <c:v>461.0813</c:v>
                </c:pt>
                <c:pt idx="28144">
                  <c:v>461.08080000000001</c:v>
                </c:pt>
                <c:pt idx="28145">
                  <c:v>461.08010000000002</c:v>
                </c:pt>
                <c:pt idx="28146">
                  <c:v>461.08139999999997</c:v>
                </c:pt>
                <c:pt idx="28147">
                  <c:v>461.08280000000002</c:v>
                </c:pt>
                <c:pt idx="28148">
                  <c:v>461.08199999999999</c:v>
                </c:pt>
                <c:pt idx="28149">
                  <c:v>461.08280000000002</c:v>
                </c:pt>
                <c:pt idx="28150">
                  <c:v>461.08240000000001</c:v>
                </c:pt>
                <c:pt idx="28151">
                  <c:v>461.08139999999997</c:v>
                </c:pt>
                <c:pt idx="28152">
                  <c:v>461.08359999999999</c:v>
                </c:pt>
                <c:pt idx="28153">
                  <c:v>461.08300000000003</c:v>
                </c:pt>
                <c:pt idx="28154">
                  <c:v>461.08249999999998</c:v>
                </c:pt>
                <c:pt idx="28155">
                  <c:v>461.08199999999999</c:v>
                </c:pt>
                <c:pt idx="28156">
                  <c:v>461.08280000000002</c:v>
                </c:pt>
                <c:pt idx="28157">
                  <c:v>461.084</c:v>
                </c:pt>
                <c:pt idx="28158">
                  <c:v>461.0829</c:v>
                </c:pt>
                <c:pt idx="28159">
                  <c:v>461.084</c:v>
                </c:pt>
                <c:pt idx="28160">
                  <c:v>461.08429999999998</c:v>
                </c:pt>
                <c:pt idx="28161">
                  <c:v>461.08359999999999</c:v>
                </c:pt>
                <c:pt idx="28162">
                  <c:v>461.08339999999998</c:v>
                </c:pt>
                <c:pt idx="28163">
                  <c:v>461.08539999999999</c:v>
                </c:pt>
                <c:pt idx="28164">
                  <c:v>461.08539999999999</c:v>
                </c:pt>
                <c:pt idx="28165">
                  <c:v>461.08539999999999</c:v>
                </c:pt>
                <c:pt idx="28166">
                  <c:v>461.08600000000001</c:v>
                </c:pt>
                <c:pt idx="28167">
                  <c:v>461.08499999999998</c:v>
                </c:pt>
                <c:pt idx="28168">
                  <c:v>461.08460000000002</c:v>
                </c:pt>
                <c:pt idx="28169">
                  <c:v>461.08550000000002</c:v>
                </c:pt>
                <c:pt idx="28170">
                  <c:v>461.0865</c:v>
                </c:pt>
                <c:pt idx="28171">
                  <c:v>461.0874</c:v>
                </c:pt>
                <c:pt idx="28172">
                  <c:v>461.08800000000002</c:v>
                </c:pt>
                <c:pt idx="28173">
                  <c:v>461.08679999999998</c:v>
                </c:pt>
                <c:pt idx="28174">
                  <c:v>461.08730000000003</c:v>
                </c:pt>
                <c:pt idx="28175">
                  <c:v>461.0874</c:v>
                </c:pt>
                <c:pt idx="28176">
                  <c:v>461.08670000000001</c:v>
                </c:pt>
                <c:pt idx="28177">
                  <c:v>461.09</c:v>
                </c:pt>
                <c:pt idx="28178">
                  <c:v>461.08980000000003</c:v>
                </c:pt>
                <c:pt idx="28179">
                  <c:v>461.08920000000001</c:v>
                </c:pt>
                <c:pt idx="28180">
                  <c:v>461.08879999999999</c:v>
                </c:pt>
                <c:pt idx="28181">
                  <c:v>461.08870000000002</c:v>
                </c:pt>
                <c:pt idx="28182">
                  <c:v>461.09</c:v>
                </c:pt>
                <c:pt idx="28183">
                  <c:v>461.08879999999999</c:v>
                </c:pt>
                <c:pt idx="28184">
                  <c:v>461.0899</c:v>
                </c:pt>
                <c:pt idx="28185">
                  <c:v>461.09030000000001</c:v>
                </c:pt>
                <c:pt idx="28186">
                  <c:v>461.08890000000002</c:v>
                </c:pt>
                <c:pt idx="28187">
                  <c:v>461.089</c:v>
                </c:pt>
                <c:pt idx="28188">
                  <c:v>461.09100000000001</c:v>
                </c:pt>
                <c:pt idx="28189">
                  <c:v>461.09</c:v>
                </c:pt>
                <c:pt idx="28190">
                  <c:v>461.09059999999999</c:v>
                </c:pt>
                <c:pt idx="28191">
                  <c:v>461.09059999999999</c:v>
                </c:pt>
                <c:pt idx="28192">
                  <c:v>461.09100000000001</c:v>
                </c:pt>
                <c:pt idx="28193">
                  <c:v>461.09120000000001</c:v>
                </c:pt>
                <c:pt idx="28194">
                  <c:v>461.09120000000001</c:v>
                </c:pt>
                <c:pt idx="28195">
                  <c:v>461.0924</c:v>
                </c:pt>
                <c:pt idx="28196">
                  <c:v>461.0924</c:v>
                </c:pt>
                <c:pt idx="28197">
                  <c:v>461.09160000000003</c:v>
                </c:pt>
                <c:pt idx="28198">
                  <c:v>461.09160000000003</c:v>
                </c:pt>
                <c:pt idx="28199">
                  <c:v>461.09160000000003</c:v>
                </c:pt>
                <c:pt idx="28200">
                  <c:v>461.09219999999999</c:v>
                </c:pt>
                <c:pt idx="28201">
                  <c:v>461.09219999999999</c:v>
                </c:pt>
                <c:pt idx="28202">
                  <c:v>461.09219999999999</c:v>
                </c:pt>
                <c:pt idx="28203">
                  <c:v>461.09399999999999</c:v>
                </c:pt>
                <c:pt idx="28204">
                  <c:v>461.09320000000002</c:v>
                </c:pt>
                <c:pt idx="28205">
                  <c:v>461.09339999999997</c:v>
                </c:pt>
                <c:pt idx="28206">
                  <c:v>461.0942</c:v>
                </c:pt>
                <c:pt idx="28207">
                  <c:v>461.09410000000003</c:v>
                </c:pt>
                <c:pt idx="28208">
                  <c:v>461.09559999999999</c:v>
                </c:pt>
                <c:pt idx="28209">
                  <c:v>461.09429999999998</c:v>
                </c:pt>
                <c:pt idx="28210">
                  <c:v>461.09469999999999</c:v>
                </c:pt>
                <c:pt idx="28211">
                  <c:v>461.09519999999998</c:v>
                </c:pt>
                <c:pt idx="28212">
                  <c:v>461.09469999999999</c:v>
                </c:pt>
                <c:pt idx="28213">
                  <c:v>461.09460000000001</c:v>
                </c:pt>
                <c:pt idx="28214">
                  <c:v>461.09530000000001</c:v>
                </c:pt>
                <c:pt idx="28215">
                  <c:v>461.09519999999998</c:v>
                </c:pt>
                <c:pt idx="28216">
                  <c:v>461.09550000000002</c:v>
                </c:pt>
                <c:pt idx="28217">
                  <c:v>461.09539999999998</c:v>
                </c:pt>
                <c:pt idx="28218">
                  <c:v>461.09559999999999</c:v>
                </c:pt>
                <c:pt idx="28219">
                  <c:v>461.09609999999998</c:v>
                </c:pt>
                <c:pt idx="28220">
                  <c:v>461.09719999999999</c:v>
                </c:pt>
                <c:pt idx="28221">
                  <c:v>461.09739999999999</c:v>
                </c:pt>
                <c:pt idx="28222">
                  <c:v>461.09780000000001</c:v>
                </c:pt>
                <c:pt idx="28223">
                  <c:v>461.09710000000001</c:v>
                </c:pt>
                <c:pt idx="28224">
                  <c:v>461.09789999999998</c:v>
                </c:pt>
                <c:pt idx="28225">
                  <c:v>461.09840000000003</c:v>
                </c:pt>
                <c:pt idx="28226">
                  <c:v>461.09980000000002</c:v>
                </c:pt>
                <c:pt idx="28227">
                  <c:v>461.09870000000001</c:v>
                </c:pt>
                <c:pt idx="28228">
                  <c:v>461.0992</c:v>
                </c:pt>
                <c:pt idx="28229">
                  <c:v>461.1</c:v>
                </c:pt>
                <c:pt idx="28230">
                  <c:v>461.0994</c:v>
                </c:pt>
                <c:pt idx="28231">
                  <c:v>461.09960000000001</c:v>
                </c:pt>
                <c:pt idx="28232">
                  <c:v>461.0994</c:v>
                </c:pt>
                <c:pt idx="28233">
                  <c:v>461.10019999999997</c:v>
                </c:pt>
                <c:pt idx="28234">
                  <c:v>461.10149999999999</c:v>
                </c:pt>
                <c:pt idx="28235">
                  <c:v>461.10090000000002</c:v>
                </c:pt>
                <c:pt idx="28236">
                  <c:v>461.10300000000001</c:v>
                </c:pt>
                <c:pt idx="28237">
                  <c:v>461.10480000000001</c:v>
                </c:pt>
                <c:pt idx="28238">
                  <c:v>461.10329999999999</c:v>
                </c:pt>
                <c:pt idx="28239">
                  <c:v>461.10329999999999</c:v>
                </c:pt>
                <c:pt idx="28240">
                  <c:v>461.1037</c:v>
                </c:pt>
                <c:pt idx="28241">
                  <c:v>461.1046</c:v>
                </c:pt>
                <c:pt idx="28242">
                  <c:v>461.10359999999997</c:v>
                </c:pt>
                <c:pt idx="28243">
                  <c:v>461.10340000000002</c:v>
                </c:pt>
                <c:pt idx="28244">
                  <c:v>461.1044</c:v>
                </c:pt>
                <c:pt idx="28245">
                  <c:v>461.1046</c:v>
                </c:pt>
                <c:pt idx="28246">
                  <c:v>461.10379999999998</c:v>
                </c:pt>
                <c:pt idx="28247">
                  <c:v>461.10419999999999</c:v>
                </c:pt>
                <c:pt idx="28248">
                  <c:v>461.1028</c:v>
                </c:pt>
                <c:pt idx="28249">
                  <c:v>461.10390000000001</c:v>
                </c:pt>
                <c:pt idx="28250">
                  <c:v>461.1028</c:v>
                </c:pt>
                <c:pt idx="28251">
                  <c:v>461.10410000000002</c:v>
                </c:pt>
                <c:pt idx="28252">
                  <c:v>461.10309999999998</c:v>
                </c:pt>
                <c:pt idx="28253">
                  <c:v>461.10419999999999</c:v>
                </c:pt>
                <c:pt idx="28254">
                  <c:v>461.10500000000002</c:v>
                </c:pt>
                <c:pt idx="28255">
                  <c:v>461.10520000000002</c:v>
                </c:pt>
                <c:pt idx="28256">
                  <c:v>461.1062</c:v>
                </c:pt>
                <c:pt idx="28257">
                  <c:v>461.10739999999998</c:v>
                </c:pt>
                <c:pt idx="28258">
                  <c:v>461.1078</c:v>
                </c:pt>
                <c:pt idx="28259">
                  <c:v>461.10759999999999</c:v>
                </c:pt>
                <c:pt idx="28260">
                  <c:v>461.10969999999998</c:v>
                </c:pt>
                <c:pt idx="28261">
                  <c:v>461.10939999999999</c:v>
                </c:pt>
                <c:pt idx="28262">
                  <c:v>461.10939999999999</c:v>
                </c:pt>
                <c:pt idx="28263">
                  <c:v>461.11079999999998</c:v>
                </c:pt>
                <c:pt idx="28264">
                  <c:v>461.11</c:v>
                </c:pt>
                <c:pt idx="28265">
                  <c:v>461.11180000000002</c:v>
                </c:pt>
                <c:pt idx="28266">
                  <c:v>461.11130000000003</c:v>
                </c:pt>
                <c:pt idx="28267">
                  <c:v>461.11110000000002</c:v>
                </c:pt>
                <c:pt idx="28268">
                  <c:v>461.11200000000002</c:v>
                </c:pt>
                <c:pt idx="28269">
                  <c:v>461.11160000000001</c:v>
                </c:pt>
                <c:pt idx="28270">
                  <c:v>461.11180000000002</c:v>
                </c:pt>
                <c:pt idx="28271">
                  <c:v>461.11189999999999</c:v>
                </c:pt>
                <c:pt idx="28272">
                  <c:v>461.11130000000003</c:v>
                </c:pt>
                <c:pt idx="28273">
                  <c:v>461.11160000000001</c:v>
                </c:pt>
                <c:pt idx="28274">
                  <c:v>461.11279999999999</c:v>
                </c:pt>
                <c:pt idx="28275">
                  <c:v>461.11419999999998</c:v>
                </c:pt>
                <c:pt idx="28276">
                  <c:v>461.11529999999999</c:v>
                </c:pt>
                <c:pt idx="28277">
                  <c:v>461.11559999999997</c:v>
                </c:pt>
                <c:pt idx="28278">
                  <c:v>461.11579999999998</c:v>
                </c:pt>
                <c:pt idx="28279">
                  <c:v>461.11700000000002</c:v>
                </c:pt>
                <c:pt idx="28280">
                  <c:v>461.11649999999997</c:v>
                </c:pt>
                <c:pt idx="28281">
                  <c:v>461.11700000000002</c:v>
                </c:pt>
                <c:pt idx="28282">
                  <c:v>461.11799999999999</c:v>
                </c:pt>
                <c:pt idx="28283">
                  <c:v>461.11750000000001</c:v>
                </c:pt>
                <c:pt idx="28284">
                  <c:v>461.11680000000001</c:v>
                </c:pt>
                <c:pt idx="28285">
                  <c:v>461.11660000000001</c:v>
                </c:pt>
                <c:pt idx="28286">
                  <c:v>461.11559999999997</c:v>
                </c:pt>
                <c:pt idx="28287">
                  <c:v>461.11599999999999</c:v>
                </c:pt>
                <c:pt idx="28288">
                  <c:v>461.11619999999999</c:v>
                </c:pt>
                <c:pt idx="28289">
                  <c:v>461.11579999999998</c:v>
                </c:pt>
                <c:pt idx="28290">
                  <c:v>461.11529999999999</c:v>
                </c:pt>
                <c:pt idx="28291">
                  <c:v>461.11579999999998</c:v>
                </c:pt>
                <c:pt idx="28292">
                  <c:v>461.11410000000001</c:v>
                </c:pt>
                <c:pt idx="28293">
                  <c:v>461.11559999999997</c:v>
                </c:pt>
                <c:pt idx="28294">
                  <c:v>461.11419999999998</c:v>
                </c:pt>
                <c:pt idx="28295">
                  <c:v>461.11340000000001</c:v>
                </c:pt>
                <c:pt idx="28296">
                  <c:v>461.11279999999999</c:v>
                </c:pt>
                <c:pt idx="28297">
                  <c:v>461.11259999999999</c:v>
                </c:pt>
                <c:pt idx="28298">
                  <c:v>461.11180000000002</c:v>
                </c:pt>
                <c:pt idx="28299">
                  <c:v>461.11239999999998</c:v>
                </c:pt>
                <c:pt idx="28300">
                  <c:v>461.11340000000001</c:v>
                </c:pt>
                <c:pt idx="28301">
                  <c:v>461.11340000000001</c:v>
                </c:pt>
                <c:pt idx="28302">
                  <c:v>461.11200000000002</c:v>
                </c:pt>
                <c:pt idx="28303">
                  <c:v>461.11399999999998</c:v>
                </c:pt>
                <c:pt idx="28304">
                  <c:v>461.11169999999998</c:v>
                </c:pt>
                <c:pt idx="28305">
                  <c:v>461.113</c:v>
                </c:pt>
                <c:pt idx="28306">
                  <c:v>461.1146</c:v>
                </c:pt>
                <c:pt idx="28307">
                  <c:v>461.11520000000002</c:v>
                </c:pt>
                <c:pt idx="28308">
                  <c:v>461.11529999999999</c:v>
                </c:pt>
                <c:pt idx="28309">
                  <c:v>461.11540000000002</c:v>
                </c:pt>
                <c:pt idx="28310">
                  <c:v>461.11689999999999</c:v>
                </c:pt>
                <c:pt idx="28311">
                  <c:v>461.11540000000002</c:v>
                </c:pt>
                <c:pt idx="28312">
                  <c:v>461.11630000000002</c:v>
                </c:pt>
                <c:pt idx="28313">
                  <c:v>461.11579999999998</c:v>
                </c:pt>
                <c:pt idx="28314">
                  <c:v>461.11599999999999</c:v>
                </c:pt>
                <c:pt idx="28315">
                  <c:v>461.11759999999998</c:v>
                </c:pt>
                <c:pt idx="28316">
                  <c:v>461.11750000000001</c:v>
                </c:pt>
                <c:pt idx="28317">
                  <c:v>461.11779999999999</c:v>
                </c:pt>
                <c:pt idx="28318">
                  <c:v>461.11799999999999</c:v>
                </c:pt>
                <c:pt idx="28319">
                  <c:v>461.11680000000001</c:v>
                </c:pt>
                <c:pt idx="28320">
                  <c:v>461.11840000000001</c:v>
                </c:pt>
                <c:pt idx="28321">
                  <c:v>461.11840000000001</c:v>
                </c:pt>
                <c:pt idx="28322">
                  <c:v>461.1191</c:v>
                </c:pt>
                <c:pt idx="28323">
                  <c:v>461.11970000000002</c:v>
                </c:pt>
                <c:pt idx="28324">
                  <c:v>461.12099999999998</c:v>
                </c:pt>
                <c:pt idx="28325">
                  <c:v>461.12139999999999</c:v>
                </c:pt>
                <c:pt idx="28326">
                  <c:v>461.12090000000001</c:v>
                </c:pt>
                <c:pt idx="28327">
                  <c:v>461.12</c:v>
                </c:pt>
                <c:pt idx="28328">
                  <c:v>461.11959999999999</c:v>
                </c:pt>
                <c:pt idx="28329">
                  <c:v>461.12200000000001</c:v>
                </c:pt>
                <c:pt idx="28330">
                  <c:v>461.12110000000001</c:v>
                </c:pt>
                <c:pt idx="28331">
                  <c:v>461.12189999999998</c:v>
                </c:pt>
                <c:pt idx="28332">
                  <c:v>461.12240000000003</c:v>
                </c:pt>
                <c:pt idx="28333">
                  <c:v>461.1216</c:v>
                </c:pt>
                <c:pt idx="28334">
                  <c:v>461.12240000000003</c:v>
                </c:pt>
                <c:pt idx="28335">
                  <c:v>461.12220000000002</c:v>
                </c:pt>
                <c:pt idx="28336">
                  <c:v>461.12020000000001</c:v>
                </c:pt>
                <c:pt idx="28337">
                  <c:v>461.12099999999998</c:v>
                </c:pt>
                <c:pt idx="28338">
                  <c:v>461.12279999999998</c:v>
                </c:pt>
                <c:pt idx="28339">
                  <c:v>461.12279999999998</c:v>
                </c:pt>
                <c:pt idx="28340">
                  <c:v>461.1232</c:v>
                </c:pt>
                <c:pt idx="28341">
                  <c:v>461.12299999999999</c:v>
                </c:pt>
                <c:pt idx="28342">
                  <c:v>461.12240000000003</c:v>
                </c:pt>
                <c:pt idx="28343">
                  <c:v>461.1216</c:v>
                </c:pt>
                <c:pt idx="28344">
                  <c:v>461.12310000000002</c:v>
                </c:pt>
                <c:pt idx="28345">
                  <c:v>461.12360000000001</c:v>
                </c:pt>
                <c:pt idx="28346">
                  <c:v>461.12360000000001</c:v>
                </c:pt>
                <c:pt idx="28347">
                  <c:v>461.12439999999998</c:v>
                </c:pt>
                <c:pt idx="28348">
                  <c:v>461.125</c:v>
                </c:pt>
                <c:pt idx="28349">
                  <c:v>461.12610000000001</c:v>
                </c:pt>
                <c:pt idx="28350">
                  <c:v>461.1241</c:v>
                </c:pt>
                <c:pt idx="28351">
                  <c:v>461.12479999999999</c:v>
                </c:pt>
                <c:pt idx="28352">
                  <c:v>461.12529999999998</c:v>
                </c:pt>
                <c:pt idx="28353">
                  <c:v>461.12540000000001</c:v>
                </c:pt>
                <c:pt idx="28354">
                  <c:v>461.12700000000001</c:v>
                </c:pt>
                <c:pt idx="28355">
                  <c:v>461.12599999999998</c:v>
                </c:pt>
                <c:pt idx="28356">
                  <c:v>461.12689999999998</c:v>
                </c:pt>
                <c:pt idx="28357">
                  <c:v>461.1268</c:v>
                </c:pt>
                <c:pt idx="28358">
                  <c:v>461.1284</c:v>
                </c:pt>
                <c:pt idx="28359">
                  <c:v>461.12650000000002</c:v>
                </c:pt>
                <c:pt idx="28360">
                  <c:v>461.12740000000002</c:v>
                </c:pt>
                <c:pt idx="28361">
                  <c:v>461.12689999999998</c:v>
                </c:pt>
                <c:pt idx="28362">
                  <c:v>461.12790000000001</c:v>
                </c:pt>
                <c:pt idx="28363">
                  <c:v>461.12860000000001</c:v>
                </c:pt>
                <c:pt idx="28364">
                  <c:v>461.12880000000001</c:v>
                </c:pt>
                <c:pt idx="28365">
                  <c:v>461.12740000000002</c:v>
                </c:pt>
                <c:pt idx="28366">
                  <c:v>461.12639999999999</c:v>
                </c:pt>
                <c:pt idx="28367">
                  <c:v>461.12740000000002</c:v>
                </c:pt>
                <c:pt idx="28368">
                  <c:v>461.1284</c:v>
                </c:pt>
                <c:pt idx="28369">
                  <c:v>461.12909999999999</c:v>
                </c:pt>
                <c:pt idx="28370">
                  <c:v>461.13060000000002</c:v>
                </c:pt>
                <c:pt idx="28371">
                  <c:v>461.1309</c:v>
                </c:pt>
                <c:pt idx="28372">
                  <c:v>461.13200000000001</c:v>
                </c:pt>
                <c:pt idx="28373">
                  <c:v>461.1309</c:v>
                </c:pt>
                <c:pt idx="28374">
                  <c:v>461.13130000000001</c:v>
                </c:pt>
                <c:pt idx="28375">
                  <c:v>461.13130000000001</c:v>
                </c:pt>
                <c:pt idx="28376">
                  <c:v>461.13069999999999</c:v>
                </c:pt>
                <c:pt idx="28377">
                  <c:v>461.13080000000002</c:v>
                </c:pt>
                <c:pt idx="28378">
                  <c:v>461.13040000000001</c:v>
                </c:pt>
                <c:pt idx="28379">
                  <c:v>461.12979999999999</c:v>
                </c:pt>
                <c:pt idx="28380">
                  <c:v>461.1309</c:v>
                </c:pt>
                <c:pt idx="28381">
                  <c:v>461.1309</c:v>
                </c:pt>
                <c:pt idx="28382">
                  <c:v>461.13139999999999</c:v>
                </c:pt>
                <c:pt idx="28383">
                  <c:v>461.13130000000001</c:v>
                </c:pt>
                <c:pt idx="28384">
                  <c:v>461.13220000000001</c:v>
                </c:pt>
                <c:pt idx="28385">
                  <c:v>461.13310000000001</c:v>
                </c:pt>
                <c:pt idx="28386">
                  <c:v>461.13339999999999</c:v>
                </c:pt>
                <c:pt idx="28387">
                  <c:v>461.13479999999998</c:v>
                </c:pt>
                <c:pt idx="28388">
                  <c:v>461.13479999999998</c:v>
                </c:pt>
                <c:pt idx="28389">
                  <c:v>461.13380000000001</c:v>
                </c:pt>
                <c:pt idx="28390">
                  <c:v>461.13479999999998</c:v>
                </c:pt>
                <c:pt idx="28391">
                  <c:v>461.13529999999997</c:v>
                </c:pt>
                <c:pt idx="28392">
                  <c:v>461.13659999999999</c:v>
                </c:pt>
                <c:pt idx="28393">
                  <c:v>461.13760000000002</c:v>
                </c:pt>
                <c:pt idx="28394">
                  <c:v>461.13639999999998</c:v>
                </c:pt>
                <c:pt idx="28395">
                  <c:v>461.13810000000001</c:v>
                </c:pt>
                <c:pt idx="28396">
                  <c:v>461.13589999999999</c:v>
                </c:pt>
                <c:pt idx="28397">
                  <c:v>461.13740000000001</c:v>
                </c:pt>
                <c:pt idx="28398">
                  <c:v>461.13690000000003</c:v>
                </c:pt>
                <c:pt idx="28399">
                  <c:v>461.13830000000002</c:v>
                </c:pt>
                <c:pt idx="28400">
                  <c:v>461.1386</c:v>
                </c:pt>
                <c:pt idx="28401">
                  <c:v>461.137</c:v>
                </c:pt>
                <c:pt idx="28402">
                  <c:v>461.13720000000001</c:v>
                </c:pt>
                <c:pt idx="28403">
                  <c:v>461.13819999999998</c:v>
                </c:pt>
                <c:pt idx="28404">
                  <c:v>461.13799999999998</c:v>
                </c:pt>
                <c:pt idx="28405">
                  <c:v>461.13920000000002</c:v>
                </c:pt>
                <c:pt idx="28406">
                  <c:v>461.13850000000002</c:v>
                </c:pt>
                <c:pt idx="28407">
                  <c:v>461.1397</c:v>
                </c:pt>
                <c:pt idx="28408">
                  <c:v>461.14</c:v>
                </c:pt>
                <c:pt idx="28409">
                  <c:v>461.1397</c:v>
                </c:pt>
                <c:pt idx="28410">
                  <c:v>461.1404</c:v>
                </c:pt>
                <c:pt idx="28411">
                  <c:v>461.13900000000001</c:v>
                </c:pt>
                <c:pt idx="28412">
                  <c:v>461.14080000000001</c:v>
                </c:pt>
                <c:pt idx="28413">
                  <c:v>461.14080000000001</c:v>
                </c:pt>
                <c:pt idx="28414">
                  <c:v>461.13979999999998</c:v>
                </c:pt>
                <c:pt idx="28415">
                  <c:v>461.13979999999998</c:v>
                </c:pt>
                <c:pt idx="28416">
                  <c:v>461.13869999999997</c:v>
                </c:pt>
                <c:pt idx="28417">
                  <c:v>461.13810000000001</c:v>
                </c:pt>
                <c:pt idx="28418">
                  <c:v>461.14019999999999</c:v>
                </c:pt>
                <c:pt idx="28419">
                  <c:v>461.14100000000002</c:v>
                </c:pt>
                <c:pt idx="28420">
                  <c:v>461.14080000000001</c:v>
                </c:pt>
                <c:pt idx="28421">
                  <c:v>461.14100000000002</c:v>
                </c:pt>
                <c:pt idx="28422">
                  <c:v>461.14120000000003</c:v>
                </c:pt>
                <c:pt idx="28423">
                  <c:v>461.14159999999998</c:v>
                </c:pt>
                <c:pt idx="28424">
                  <c:v>461.14080000000001</c:v>
                </c:pt>
                <c:pt idx="28425">
                  <c:v>461.1422</c:v>
                </c:pt>
                <c:pt idx="28426">
                  <c:v>461.14210000000003</c:v>
                </c:pt>
                <c:pt idx="28427">
                  <c:v>461.14260000000002</c:v>
                </c:pt>
                <c:pt idx="28428">
                  <c:v>461.14280000000002</c:v>
                </c:pt>
                <c:pt idx="28429">
                  <c:v>461.14299999999997</c:v>
                </c:pt>
                <c:pt idx="28430">
                  <c:v>461.14319999999998</c:v>
                </c:pt>
                <c:pt idx="28431">
                  <c:v>461.1422</c:v>
                </c:pt>
                <c:pt idx="28432">
                  <c:v>461.14260000000002</c:v>
                </c:pt>
                <c:pt idx="28433">
                  <c:v>461.14400000000001</c:v>
                </c:pt>
                <c:pt idx="28434">
                  <c:v>461.14400000000001</c:v>
                </c:pt>
                <c:pt idx="28435">
                  <c:v>461.14510000000001</c:v>
                </c:pt>
                <c:pt idx="28436">
                  <c:v>461.14389999999997</c:v>
                </c:pt>
                <c:pt idx="28437">
                  <c:v>461.14389999999997</c:v>
                </c:pt>
                <c:pt idx="28438">
                  <c:v>461.1422</c:v>
                </c:pt>
                <c:pt idx="28439">
                  <c:v>461.14409999999998</c:v>
                </c:pt>
                <c:pt idx="28440">
                  <c:v>461.14499999999998</c:v>
                </c:pt>
                <c:pt idx="28441">
                  <c:v>461.14420000000001</c:v>
                </c:pt>
                <c:pt idx="28442">
                  <c:v>461.14370000000002</c:v>
                </c:pt>
                <c:pt idx="28443">
                  <c:v>461.14400000000001</c:v>
                </c:pt>
                <c:pt idx="28444">
                  <c:v>461.1454</c:v>
                </c:pt>
                <c:pt idx="28445">
                  <c:v>461.1454</c:v>
                </c:pt>
                <c:pt idx="28446">
                  <c:v>461.14580000000001</c:v>
                </c:pt>
                <c:pt idx="28447">
                  <c:v>461.14519999999999</c:v>
                </c:pt>
                <c:pt idx="28448">
                  <c:v>461.14600000000002</c:v>
                </c:pt>
                <c:pt idx="28449">
                  <c:v>461.14609999999999</c:v>
                </c:pt>
                <c:pt idx="28450">
                  <c:v>461.14699999999999</c:v>
                </c:pt>
                <c:pt idx="28451">
                  <c:v>461.14620000000002</c:v>
                </c:pt>
                <c:pt idx="28452">
                  <c:v>461.14640000000003</c:v>
                </c:pt>
                <c:pt idx="28453">
                  <c:v>461.14659999999998</c:v>
                </c:pt>
                <c:pt idx="28454">
                  <c:v>461.14679999999998</c:v>
                </c:pt>
                <c:pt idx="28455">
                  <c:v>461.1481</c:v>
                </c:pt>
                <c:pt idx="28456">
                  <c:v>461.14760000000001</c:v>
                </c:pt>
                <c:pt idx="28457">
                  <c:v>461.14890000000003</c:v>
                </c:pt>
                <c:pt idx="28458">
                  <c:v>461.14800000000002</c:v>
                </c:pt>
                <c:pt idx="28459">
                  <c:v>461.14819999999997</c:v>
                </c:pt>
                <c:pt idx="28460">
                  <c:v>461.14850000000001</c:v>
                </c:pt>
                <c:pt idx="28461">
                  <c:v>461.14879999999999</c:v>
                </c:pt>
                <c:pt idx="28462">
                  <c:v>461.14960000000002</c:v>
                </c:pt>
                <c:pt idx="28463">
                  <c:v>461.14890000000003</c:v>
                </c:pt>
                <c:pt idx="28464">
                  <c:v>461.14929999999998</c:v>
                </c:pt>
                <c:pt idx="28465">
                  <c:v>461.14980000000003</c:v>
                </c:pt>
                <c:pt idx="28466">
                  <c:v>461.1497</c:v>
                </c:pt>
                <c:pt idx="28467">
                  <c:v>461.15120000000002</c:v>
                </c:pt>
                <c:pt idx="28468">
                  <c:v>461.15</c:v>
                </c:pt>
                <c:pt idx="28469">
                  <c:v>461.14980000000003</c:v>
                </c:pt>
                <c:pt idx="28470">
                  <c:v>461.15100000000001</c:v>
                </c:pt>
                <c:pt idx="28471">
                  <c:v>461.15159999999997</c:v>
                </c:pt>
                <c:pt idx="28472">
                  <c:v>461.15159999999997</c:v>
                </c:pt>
                <c:pt idx="28473">
                  <c:v>461.15069999999997</c:v>
                </c:pt>
                <c:pt idx="28474">
                  <c:v>461.15320000000003</c:v>
                </c:pt>
                <c:pt idx="28475">
                  <c:v>461.15260000000001</c:v>
                </c:pt>
                <c:pt idx="28476">
                  <c:v>461.15390000000002</c:v>
                </c:pt>
                <c:pt idx="28477">
                  <c:v>461.15260000000001</c:v>
                </c:pt>
                <c:pt idx="28478">
                  <c:v>461.15190000000001</c:v>
                </c:pt>
                <c:pt idx="28479">
                  <c:v>461.15289999999999</c:v>
                </c:pt>
                <c:pt idx="28480">
                  <c:v>461.15109999999999</c:v>
                </c:pt>
                <c:pt idx="28481">
                  <c:v>461.1524</c:v>
                </c:pt>
                <c:pt idx="28482">
                  <c:v>461.15379999999999</c:v>
                </c:pt>
                <c:pt idx="28483">
                  <c:v>461.15390000000002</c:v>
                </c:pt>
                <c:pt idx="28484">
                  <c:v>461.1542</c:v>
                </c:pt>
                <c:pt idx="28485">
                  <c:v>461.15460000000002</c:v>
                </c:pt>
                <c:pt idx="28486">
                  <c:v>461.15410000000003</c:v>
                </c:pt>
                <c:pt idx="28487">
                  <c:v>461.15620000000001</c:v>
                </c:pt>
                <c:pt idx="28488">
                  <c:v>461.15699999999998</c:v>
                </c:pt>
                <c:pt idx="28489">
                  <c:v>461.15600000000001</c:v>
                </c:pt>
                <c:pt idx="28490">
                  <c:v>461.1574</c:v>
                </c:pt>
                <c:pt idx="28491">
                  <c:v>461.15600000000001</c:v>
                </c:pt>
                <c:pt idx="28492">
                  <c:v>461.15539999999999</c:v>
                </c:pt>
                <c:pt idx="28493">
                  <c:v>461.1558</c:v>
                </c:pt>
                <c:pt idx="28494">
                  <c:v>461.15679999999998</c:v>
                </c:pt>
                <c:pt idx="28495">
                  <c:v>461.15699999999998</c:v>
                </c:pt>
                <c:pt idx="28496">
                  <c:v>461.15600000000001</c:v>
                </c:pt>
                <c:pt idx="28497">
                  <c:v>461.15699999999998</c:v>
                </c:pt>
                <c:pt idx="28498">
                  <c:v>461.15809999999999</c:v>
                </c:pt>
                <c:pt idx="28499">
                  <c:v>461.1592</c:v>
                </c:pt>
                <c:pt idx="28500">
                  <c:v>461.15789999999998</c:v>
                </c:pt>
                <c:pt idx="28501">
                  <c:v>461.1574</c:v>
                </c:pt>
                <c:pt idx="28502">
                  <c:v>461.15789999999998</c:v>
                </c:pt>
                <c:pt idx="28503">
                  <c:v>461.15750000000003</c:v>
                </c:pt>
                <c:pt idx="28504">
                  <c:v>461.15789999999998</c:v>
                </c:pt>
                <c:pt idx="28505">
                  <c:v>461.15780000000001</c:v>
                </c:pt>
                <c:pt idx="28506">
                  <c:v>461.15879999999999</c:v>
                </c:pt>
                <c:pt idx="28507">
                  <c:v>461.15980000000002</c:v>
                </c:pt>
                <c:pt idx="28508">
                  <c:v>461.16079999999999</c:v>
                </c:pt>
                <c:pt idx="28509">
                  <c:v>461.15910000000002</c:v>
                </c:pt>
                <c:pt idx="28510">
                  <c:v>461.15980000000002</c:v>
                </c:pt>
                <c:pt idx="28511">
                  <c:v>461.16039999999998</c:v>
                </c:pt>
                <c:pt idx="28512">
                  <c:v>461.1601</c:v>
                </c:pt>
                <c:pt idx="28513">
                  <c:v>461.161</c:v>
                </c:pt>
                <c:pt idx="28514">
                  <c:v>461.1617</c:v>
                </c:pt>
                <c:pt idx="28515">
                  <c:v>461.16219999999998</c:v>
                </c:pt>
                <c:pt idx="28516">
                  <c:v>461.1628</c:v>
                </c:pt>
                <c:pt idx="28517">
                  <c:v>461.1628</c:v>
                </c:pt>
                <c:pt idx="28518">
                  <c:v>461.1635</c:v>
                </c:pt>
                <c:pt idx="28519">
                  <c:v>461.16320000000002</c:v>
                </c:pt>
                <c:pt idx="28520">
                  <c:v>461.16379999999998</c:v>
                </c:pt>
                <c:pt idx="28521">
                  <c:v>461.16399999999999</c:v>
                </c:pt>
                <c:pt idx="28522">
                  <c:v>461.16300000000001</c:v>
                </c:pt>
                <c:pt idx="28523">
                  <c:v>461.16430000000003</c:v>
                </c:pt>
                <c:pt idx="28524">
                  <c:v>461.16379999999998</c:v>
                </c:pt>
                <c:pt idx="28525">
                  <c:v>461.16199999999998</c:v>
                </c:pt>
                <c:pt idx="28526">
                  <c:v>461.16480000000001</c:v>
                </c:pt>
                <c:pt idx="28527">
                  <c:v>461.16419999999999</c:v>
                </c:pt>
                <c:pt idx="28528">
                  <c:v>461.16359999999997</c:v>
                </c:pt>
                <c:pt idx="28529">
                  <c:v>461.16399999999999</c:v>
                </c:pt>
                <c:pt idx="28530">
                  <c:v>461.16460000000001</c:v>
                </c:pt>
                <c:pt idx="28531">
                  <c:v>461.16410000000002</c:v>
                </c:pt>
                <c:pt idx="28532">
                  <c:v>461.16629999999998</c:v>
                </c:pt>
                <c:pt idx="28533">
                  <c:v>461.16520000000003</c:v>
                </c:pt>
                <c:pt idx="28534">
                  <c:v>461.16739999999999</c:v>
                </c:pt>
                <c:pt idx="28535">
                  <c:v>461.16680000000002</c:v>
                </c:pt>
                <c:pt idx="28536">
                  <c:v>461.16660000000002</c:v>
                </c:pt>
                <c:pt idx="28537">
                  <c:v>461.16739999999999</c:v>
                </c:pt>
                <c:pt idx="28538">
                  <c:v>461.16820000000001</c:v>
                </c:pt>
                <c:pt idx="28539">
                  <c:v>461.16640000000001</c:v>
                </c:pt>
                <c:pt idx="28540">
                  <c:v>461.16699999999997</c:v>
                </c:pt>
                <c:pt idx="28541">
                  <c:v>461.16759999999999</c:v>
                </c:pt>
                <c:pt idx="28542">
                  <c:v>461.16660000000002</c:v>
                </c:pt>
                <c:pt idx="28543">
                  <c:v>461.16750000000002</c:v>
                </c:pt>
                <c:pt idx="28544">
                  <c:v>461.16669999999999</c:v>
                </c:pt>
                <c:pt idx="28545">
                  <c:v>461.16759999999999</c:v>
                </c:pt>
                <c:pt idx="28546">
                  <c:v>461.16660000000002</c:v>
                </c:pt>
                <c:pt idx="28547">
                  <c:v>461.16739999999999</c:v>
                </c:pt>
                <c:pt idx="28548">
                  <c:v>461.16820000000001</c:v>
                </c:pt>
                <c:pt idx="28549">
                  <c:v>461.16879999999998</c:v>
                </c:pt>
                <c:pt idx="28550">
                  <c:v>461.1687</c:v>
                </c:pt>
                <c:pt idx="28551">
                  <c:v>461.16879999999998</c:v>
                </c:pt>
                <c:pt idx="28552">
                  <c:v>461.16820000000001</c:v>
                </c:pt>
                <c:pt idx="28553">
                  <c:v>461.16899999999998</c:v>
                </c:pt>
                <c:pt idx="28554">
                  <c:v>461.1694</c:v>
                </c:pt>
                <c:pt idx="28555">
                  <c:v>461.17090000000002</c:v>
                </c:pt>
                <c:pt idx="28556">
                  <c:v>461.16989999999998</c:v>
                </c:pt>
                <c:pt idx="28557">
                  <c:v>461.1705</c:v>
                </c:pt>
                <c:pt idx="28558">
                  <c:v>461.17090000000002</c:v>
                </c:pt>
                <c:pt idx="28559">
                  <c:v>461.17090000000002</c:v>
                </c:pt>
                <c:pt idx="28560">
                  <c:v>461.17149999999998</c:v>
                </c:pt>
                <c:pt idx="28561">
                  <c:v>461.1712</c:v>
                </c:pt>
                <c:pt idx="28562">
                  <c:v>461.1721</c:v>
                </c:pt>
                <c:pt idx="28563">
                  <c:v>461.17239999999998</c:v>
                </c:pt>
                <c:pt idx="28564">
                  <c:v>461.17380000000003</c:v>
                </c:pt>
                <c:pt idx="28565">
                  <c:v>461.17419999999998</c:v>
                </c:pt>
                <c:pt idx="28566">
                  <c:v>461.17200000000003</c:v>
                </c:pt>
                <c:pt idx="28567">
                  <c:v>461.17259999999999</c:v>
                </c:pt>
                <c:pt idx="28568">
                  <c:v>461.17469999999997</c:v>
                </c:pt>
                <c:pt idx="28569">
                  <c:v>461.1739</c:v>
                </c:pt>
                <c:pt idx="28570">
                  <c:v>461.17410000000001</c:v>
                </c:pt>
                <c:pt idx="28571">
                  <c:v>461.17599999999999</c:v>
                </c:pt>
                <c:pt idx="28572">
                  <c:v>461.17660000000001</c:v>
                </c:pt>
                <c:pt idx="28573">
                  <c:v>461.17630000000003</c:v>
                </c:pt>
                <c:pt idx="28574">
                  <c:v>461.1782</c:v>
                </c:pt>
                <c:pt idx="28575">
                  <c:v>461.17809999999997</c:v>
                </c:pt>
                <c:pt idx="28576">
                  <c:v>461.1773</c:v>
                </c:pt>
                <c:pt idx="28577">
                  <c:v>461.17669999999998</c:v>
                </c:pt>
                <c:pt idx="28578">
                  <c:v>461.17680000000001</c:v>
                </c:pt>
                <c:pt idx="28579">
                  <c:v>461.1782</c:v>
                </c:pt>
                <c:pt idx="28580">
                  <c:v>461.17759999999998</c:v>
                </c:pt>
                <c:pt idx="28581">
                  <c:v>461.178</c:v>
                </c:pt>
                <c:pt idx="28582">
                  <c:v>461.17739999999998</c:v>
                </c:pt>
                <c:pt idx="28583">
                  <c:v>461.17669999999998</c:v>
                </c:pt>
                <c:pt idx="28584">
                  <c:v>461.17660000000001</c:v>
                </c:pt>
                <c:pt idx="28585">
                  <c:v>461.17720000000003</c:v>
                </c:pt>
                <c:pt idx="28586">
                  <c:v>461.17669999999998</c:v>
                </c:pt>
                <c:pt idx="28587">
                  <c:v>461.17660000000001</c:v>
                </c:pt>
                <c:pt idx="28588">
                  <c:v>461.17669999999998</c:v>
                </c:pt>
                <c:pt idx="28589">
                  <c:v>461.17750000000001</c:v>
                </c:pt>
                <c:pt idx="28590">
                  <c:v>461.17880000000002</c:v>
                </c:pt>
                <c:pt idx="28591">
                  <c:v>461.178</c:v>
                </c:pt>
                <c:pt idx="28592">
                  <c:v>461.17849999999999</c:v>
                </c:pt>
                <c:pt idx="28593">
                  <c:v>461.17970000000003</c:v>
                </c:pt>
                <c:pt idx="28594">
                  <c:v>461.17910000000001</c:v>
                </c:pt>
                <c:pt idx="28595">
                  <c:v>461.17880000000002</c:v>
                </c:pt>
                <c:pt idx="28596">
                  <c:v>461.17860000000002</c:v>
                </c:pt>
                <c:pt idx="28597">
                  <c:v>461.18020000000001</c:v>
                </c:pt>
                <c:pt idx="28598">
                  <c:v>461.1814</c:v>
                </c:pt>
                <c:pt idx="28599">
                  <c:v>461.18200000000002</c:v>
                </c:pt>
                <c:pt idx="28600">
                  <c:v>461.1816</c:v>
                </c:pt>
                <c:pt idx="28601">
                  <c:v>461.18239999999997</c:v>
                </c:pt>
                <c:pt idx="28602">
                  <c:v>461.1825</c:v>
                </c:pt>
                <c:pt idx="28603">
                  <c:v>461.18360000000001</c:v>
                </c:pt>
                <c:pt idx="28604">
                  <c:v>461.18540000000002</c:v>
                </c:pt>
                <c:pt idx="28605">
                  <c:v>461.1866</c:v>
                </c:pt>
                <c:pt idx="28606">
                  <c:v>461.18819999999999</c:v>
                </c:pt>
                <c:pt idx="28607">
                  <c:v>461.18889999999999</c:v>
                </c:pt>
                <c:pt idx="28608">
                  <c:v>461.18680000000001</c:v>
                </c:pt>
                <c:pt idx="28609">
                  <c:v>461.1866</c:v>
                </c:pt>
                <c:pt idx="28610">
                  <c:v>461.18639999999999</c:v>
                </c:pt>
                <c:pt idx="28611">
                  <c:v>461.18799999999999</c:v>
                </c:pt>
                <c:pt idx="28612">
                  <c:v>461.18869999999998</c:v>
                </c:pt>
                <c:pt idx="28613">
                  <c:v>461.18959999999998</c:v>
                </c:pt>
                <c:pt idx="28614">
                  <c:v>461.18959999999998</c:v>
                </c:pt>
                <c:pt idx="28615">
                  <c:v>461.1884</c:v>
                </c:pt>
                <c:pt idx="28616">
                  <c:v>461.18889999999999</c:v>
                </c:pt>
                <c:pt idx="28617">
                  <c:v>461.18770000000001</c:v>
                </c:pt>
                <c:pt idx="28618">
                  <c:v>461.18920000000003</c:v>
                </c:pt>
                <c:pt idx="28619">
                  <c:v>461.18819999999999</c:v>
                </c:pt>
                <c:pt idx="28620">
                  <c:v>461.1884</c:v>
                </c:pt>
                <c:pt idx="28621">
                  <c:v>461.18889999999999</c:v>
                </c:pt>
                <c:pt idx="28622">
                  <c:v>461.1891</c:v>
                </c:pt>
                <c:pt idx="28623">
                  <c:v>461.19</c:v>
                </c:pt>
                <c:pt idx="28624">
                  <c:v>461.19</c:v>
                </c:pt>
                <c:pt idx="28625">
                  <c:v>461.18979999999999</c:v>
                </c:pt>
                <c:pt idx="28626">
                  <c:v>461.19080000000002</c:v>
                </c:pt>
                <c:pt idx="28627">
                  <c:v>461.19099999999997</c:v>
                </c:pt>
                <c:pt idx="28628">
                  <c:v>461.19110000000001</c:v>
                </c:pt>
                <c:pt idx="28629">
                  <c:v>461.19299999999998</c:v>
                </c:pt>
                <c:pt idx="28630">
                  <c:v>461.19299999999998</c:v>
                </c:pt>
                <c:pt idx="28631">
                  <c:v>461.19400000000002</c:v>
                </c:pt>
                <c:pt idx="28632">
                  <c:v>461.19459999999998</c:v>
                </c:pt>
                <c:pt idx="28633">
                  <c:v>461.19499999999999</c:v>
                </c:pt>
                <c:pt idx="28634">
                  <c:v>461.19439999999997</c:v>
                </c:pt>
                <c:pt idx="28635">
                  <c:v>461.19670000000002</c:v>
                </c:pt>
                <c:pt idx="28636">
                  <c:v>461.19830000000002</c:v>
                </c:pt>
                <c:pt idx="28637">
                  <c:v>461.19779999999997</c:v>
                </c:pt>
                <c:pt idx="28638">
                  <c:v>461.19779999999997</c:v>
                </c:pt>
                <c:pt idx="28639">
                  <c:v>461.19929999999999</c:v>
                </c:pt>
                <c:pt idx="28640">
                  <c:v>461.2004</c:v>
                </c:pt>
                <c:pt idx="28641">
                  <c:v>461.2004</c:v>
                </c:pt>
                <c:pt idx="28642">
                  <c:v>461.20119999999997</c:v>
                </c:pt>
                <c:pt idx="28643">
                  <c:v>461.20310000000001</c:v>
                </c:pt>
                <c:pt idx="28644">
                  <c:v>461.20319999999998</c:v>
                </c:pt>
                <c:pt idx="28645">
                  <c:v>461.20319999999998</c:v>
                </c:pt>
                <c:pt idx="28646">
                  <c:v>461.20440000000002</c:v>
                </c:pt>
                <c:pt idx="28647">
                  <c:v>461.2056</c:v>
                </c:pt>
                <c:pt idx="28648">
                  <c:v>461.20589999999999</c:v>
                </c:pt>
                <c:pt idx="28649">
                  <c:v>461.20580000000001</c:v>
                </c:pt>
                <c:pt idx="28650">
                  <c:v>461.20620000000002</c:v>
                </c:pt>
                <c:pt idx="28651">
                  <c:v>461.20650000000001</c:v>
                </c:pt>
                <c:pt idx="28652">
                  <c:v>461.20830000000001</c:v>
                </c:pt>
                <c:pt idx="28653">
                  <c:v>461.20839999999998</c:v>
                </c:pt>
                <c:pt idx="28654">
                  <c:v>461.20929999999998</c:v>
                </c:pt>
                <c:pt idx="28655">
                  <c:v>461.21100000000001</c:v>
                </c:pt>
                <c:pt idx="28656">
                  <c:v>461.21069999999997</c:v>
                </c:pt>
                <c:pt idx="28657">
                  <c:v>461.21089999999998</c:v>
                </c:pt>
                <c:pt idx="28658">
                  <c:v>461.20940000000002</c:v>
                </c:pt>
                <c:pt idx="28659">
                  <c:v>461.21120000000002</c:v>
                </c:pt>
                <c:pt idx="28660">
                  <c:v>461.2122</c:v>
                </c:pt>
                <c:pt idx="28661">
                  <c:v>461.21260000000001</c:v>
                </c:pt>
                <c:pt idx="28662">
                  <c:v>461.21199999999999</c:v>
                </c:pt>
                <c:pt idx="28663">
                  <c:v>461.21280000000002</c:v>
                </c:pt>
                <c:pt idx="28664">
                  <c:v>461.21249999999998</c:v>
                </c:pt>
                <c:pt idx="28665">
                  <c:v>461.21230000000003</c:v>
                </c:pt>
                <c:pt idx="28666">
                  <c:v>461.21269999999998</c:v>
                </c:pt>
                <c:pt idx="28667">
                  <c:v>461.214</c:v>
                </c:pt>
                <c:pt idx="28668">
                  <c:v>461.21440000000001</c:v>
                </c:pt>
                <c:pt idx="28669">
                  <c:v>461.214</c:v>
                </c:pt>
                <c:pt idx="28670">
                  <c:v>461.21339999999998</c:v>
                </c:pt>
                <c:pt idx="28671">
                  <c:v>461.21460000000002</c:v>
                </c:pt>
                <c:pt idx="28672">
                  <c:v>461.21640000000002</c:v>
                </c:pt>
                <c:pt idx="28673">
                  <c:v>461.21539999999999</c:v>
                </c:pt>
                <c:pt idx="28674">
                  <c:v>461.21339999999998</c:v>
                </c:pt>
                <c:pt idx="28675">
                  <c:v>461.21530000000001</c:v>
                </c:pt>
                <c:pt idx="28676">
                  <c:v>461.21519999999998</c:v>
                </c:pt>
                <c:pt idx="28677">
                  <c:v>461.21539999999999</c:v>
                </c:pt>
                <c:pt idx="28678">
                  <c:v>461.21440000000001</c:v>
                </c:pt>
                <c:pt idx="28679">
                  <c:v>461.21499999999997</c:v>
                </c:pt>
                <c:pt idx="28680">
                  <c:v>461.21679999999998</c:v>
                </c:pt>
                <c:pt idx="28681">
                  <c:v>461.21780000000001</c:v>
                </c:pt>
                <c:pt idx="28682">
                  <c:v>461.21679999999998</c:v>
                </c:pt>
                <c:pt idx="28683">
                  <c:v>461.2176</c:v>
                </c:pt>
                <c:pt idx="28684">
                  <c:v>461.2176</c:v>
                </c:pt>
                <c:pt idx="28685">
                  <c:v>461.21620000000001</c:v>
                </c:pt>
                <c:pt idx="28686">
                  <c:v>461.21780000000001</c:v>
                </c:pt>
                <c:pt idx="28687">
                  <c:v>461.21589999999998</c:v>
                </c:pt>
                <c:pt idx="28688">
                  <c:v>461.21780000000001</c:v>
                </c:pt>
                <c:pt idx="28689">
                  <c:v>461.21780000000001</c:v>
                </c:pt>
                <c:pt idx="28690">
                  <c:v>461.21839999999997</c:v>
                </c:pt>
                <c:pt idx="28691">
                  <c:v>461.22059999999999</c:v>
                </c:pt>
                <c:pt idx="28692">
                  <c:v>461.22149999999999</c:v>
                </c:pt>
                <c:pt idx="28693">
                  <c:v>461.22190000000001</c:v>
                </c:pt>
                <c:pt idx="28694">
                  <c:v>461.22219999999999</c:v>
                </c:pt>
                <c:pt idx="28695">
                  <c:v>461.22199999999998</c:v>
                </c:pt>
                <c:pt idx="28696">
                  <c:v>461.22379999999998</c:v>
                </c:pt>
                <c:pt idx="28697">
                  <c:v>461.22269999999997</c:v>
                </c:pt>
                <c:pt idx="28698">
                  <c:v>461.22190000000001</c:v>
                </c:pt>
                <c:pt idx="28699">
                  <c:v>461.22179999999997</c:v>
                </c:pt>
                <c:pt idx="28700">
                  <c:v>461.22219999999999</c:v>
                </c:pt>
                <c:pt idx="28701">
                  <c:v>461.22300000000001</c:v>
                </c:pt>
                <c:pt idx="28702">
                  <c:v>461.22340000000003</c:v>
                </c:pt>
                <c:pt idx="28703">
                  <c:v>461.22219999999999</c:v>
                </c:pt>
                <c:pt idx="28704">
                  <c:v>461.22399999999999</c:v>
                </c:pt>
                <c:pt idx="28705">
                  <c:v>461.22379999999998</c:v>
                </c:pt>
                <c:pt idx="28706">
                  <c:v>461.22410000000002</c:v>
                </c:pt>
                <c:pt idx="28707">
                  <c:v>461.22359999999998</c:v>
                </c:pt>
                <c:pt idx="28708">
                  <c:v>461.226</c:v>
                </c:pt>
                <c:pt idx="28709">
                  <c:v>461.22500000000002</c:v>
                </c:pt>
                <c:pt idx="28710">
                  <c:v>461.2244</c:v>
                </c:pt>
                <c:pt idx="28711">
                  <c:v>461.2253</c:v>
                </c:pt>
                <c:pt idx="28712">
                  <c:v>461.226</c:v>
                </c:pt>
                <c:pt idx="28713">
                  <c:v>461.22460000000001</c:v>
                </c:pt>
                <c:pt idx="28714">
                  <c:v>461.2278</c:v>
                </c:pt>
                <c:pt idx="28715">
                  <c:v>461.2276</c:v>
                </c:pt>
                <c:pt idx="28716">
                  <c:v>461.22879999999998</c:v>
                </c:pt>
                <c:pt idx="28717">
                  <c:v>461.22910000000002</c:v>
                </c:pt>
                <c:pt idx="28718">
                  <c:v>461.22800000000001</c:v>
                </c:pt>
                <c:pt idx="28719">
                  <c:v>461.22719999999998</c:v>
                </c:pt>
                <c:pt idx="28720">
                  <c:v>461.22800000000001</c:v>
                </c:pt>
                <c:pt idx="28721">
                  <c:v>461.22859999999997</c:v>
                </c:pt>
                <c:pt idx="28722">
                  <c:v>461.2278</c:v>
                </c:pt>
                <c:pt idx="28723">
                  <c:v>461.22750000000002</c:v>
                </c:pt>
                <c:pt idx="28724">
                  <c:v>461.22719999999998</c:v>
                </c:pt>
                <c:pt idx="28725">
                  <c:v>461.22890000000001</c:v>
                </c:pt>
                <c:pt idx="28726">
                  <c:v>461.22919999999999</c:v>
                </c:pt>
                <c:pt idx="28727">
                  <c:v>461.22910000000002</c:v>
                </c:pt>
                <c:pt idx="28728">
                  <c:v>461.23020000000002</c:v>
                </c:pt>
                <c:pt idx="28729">
                  <c:v>461.23</c:v>
                </c:pt>
                <c:pt idx="28730">
                  <c:v>461.23129999999998</c:v>
                </c:pt>
                <c:pt idx="28731">
                  <c:v>461.23250000000002</c:v>
                </c:pt>
                <c:pt idx="28732">
                  <c:v>461.233</c:v>
                </c:pt>
                <c:pt idx="28733">
                  <c:v>461.23219999999998</c:v>
                </c:pt>
                <c:pt idx="28734">
                  <c:v>461.23250000000002</c:v>
                </c:pt>
                <c:pt idx="28735">
                  <c:v>461.23329999999999</c:v>
                </c:pt>
                <c:pt idx="28736">
                  <c:v>461.23410000000001</c:v>
                </c:pt>
                <c:pt idx="28737">
                  <c:v>461.23360000000002</c:v>
                </c:pt>
                <c:pt idx="28738">
                  <c:v>461.23360000000002</c:v>
                </c:pt>
                <c:pt idx="28739">
                  <c:v>461.23390000000001</c:v>
                </c:pt>
                <c:pt idx="28740">
                  <c:v>461.23349999999999</c:v>
                </c:pt>
                <c:pt idx="28741">
                  <c:v>461.2346</c:v>
                </c:pt>
                <c:pt idx="28742">
                  <c:v>461.23439999999999</c:v>
                </c:pt>
                <c:pt idx="28743">
                  <c:v>461.23579999999998</c:v>
                </c:pt>
                <c:pt idx="28744">
                  <c:v>461.23500000000001</c:v>
                </c:pt>
                <c:pt idx="28745">
                  <c:v>461.23610000000002</c:v>
                </c:pt>
                <c:pt idx="28746">
                  <c:v>461.23559999999998</c:v>
                </c:pt>
                <c:pt idx="28747">
                  <c:v>461.23680000000002</c:v>
                </c:pt>
                <c:pt idx="28748">
                  <c:v>461.23579999999998</c:v>
                </c:pt>
                <c:pt idx="28749">
                  <c:v>461.23779999999999</c:v>
                </c:pt>
                <c:pt idx="28750">
                  <c:v>461.23759999999999</c:v>
                </c:pt>
                <c:pt idx="28751">
                  <c:v>461.23689999999999</c:v>
                </c:pt>
                <c:pt idx="28752">
                  <c:v>461.23869999999999</c:v>
                </c:pt>
                <c:pt idx="28753">
                  <c:v>461.23829999999998</c:v>
                </c:pt>
                <c:pt idx="28754">
                  <c:v>461.23660000000001</c:v>
                </c:pt>
                <c:pt idx="28755">
                  <c:v>461.238</c:v>
                </c:pt>
                <c:pt idx="28756">
                  <c:v>461.238</c:v>
                </c:pt>
                <c:pt idx="28757">
                  <c:v>461.23829999999998</c:v>
                </c:pt>
                <c:pt idx="28758">
                  <c:v>461.23840000000001</c:v>
                </c:pt>
                <c:pt idx="28759">
                  <c:v>461.23939999999999</c:v>
                </c:pt>
                <c:pt idx="28760">
                  <c:v>461.2389</c:v>
                </c:pt>
                <c:pt idx="28761">
                  <c:v>461.23939999999999</c:v>
                </c:pt>
                <c:pt idx="28762">
                  <c:v>461.23899999999998</c:v>
                </c:pt>
                <c:pt idx="28763">
                  <c:v>461.24</c:v>
                </c:pt>
                <c:pt idx="28764">
                  <c:v>461.2396</c:v>
                </c:pt>
                <c:pt idx="28765">
                  <c:v>461.24</c:v>
                </c:pt>
                <c:pt idx="28766">
                  <c:v>461.2398</c:v>
                </c:pt>
                <c:pt idx="28767">
                  <c:v>461.24059999999997</c:v>
                </c:pt>
                <c:pt idx="28768">
                  <c:v>461.24149999999997</c:v>
                </c:pt>
                <c:pt idx="28769">
                  <c:v>461.24160000000001</c:v>
                </c:pt>
                <c:pt idx="28770">
                  <c:v>461.24160000000001</c:v>
                </c:pt>
                <c:pt idx="28771">
                  <c:v>461.24160000000001</c:v>
                </c:pt>
                <c:pt idx="28772">
                  <c:v>461.24239999999998</c:v>
                </c:pt>
                <c:pt idx="28773">
                  <c:v>461.24180000000001</c:v>
                </c:pt>
                <c:pt idx="28774">
                  <c:v>461.24279999999999</c:v>
                </c:pt>
                <c:pt idx="28775">
                  <c:v>461.24310000000003</c:v>
                </c:pt>
                <c:pt idx="28776">
                  <c:v>461.24310000000003</c:v>
                </c:pt>
                <c:pt idx="28777">
                  <c:v>461.24160000000001</c:v>
                </c:pt>
                <c:pt idx="28778">
                  <c:v>461.24209999999999</c:v>
                </c:pt>
                <c:pt idx="28779">
                  <c:v>461.24119999999999</c:v>
                </c:pt>
                <c:pt idx="28780">
                  <c:v>461.24200000000002</c:v>
                </c:pt>
                <c:pt idx="28781">
                  <c:v>461.24360000000001</c:v>
                </c:pt>
                <c:pt idx="28782">
                  <c:v>461.2432</c:v>
                </c:pt>
                <c:pt idx="28783">
                  <c:v>461.24360000000001</c:v>
                </c:pt>
                <c:pt idx="28784">
                  <c:v>461.24430000000001</c:v>
                </c:pt>
                <c:pt idx="28785">
                  <c:v>461.24400000000003</c:v>
                </c:pt>
                <c:pt idx="28786">
                  <c:v>461.24400000000003</c:v>
                </c:pt>
                <c:pt idx="28787">
                  <c:v>461.24470000000002</c:v>
                </c:pt>
                <c:pt idx="28788">
                  <c:v>461.24419999999998</c:v>
                </c:pt>
                <c:pt idx="28789">
                  <c:v>461.24450000000002</c:v>
                </c:pt>
                <c:pt idx="28790">
                  <c:v>461.24430000000001</c:v>
                </c:pt>
                <c:pt idx="28791">
                  <c:v>461.2457</c:v>
                </c:pt>
                <c:pt idx="28792">
                  <c:v>461.24329999999998</c:v>
                </c:pt>
                <c:pt idx="28793">
                  <c:v>461.24450000000002</c:v>
                </c:pt>
                <c:pt idx="28794">
                  <c:v>461.24560000000002</c:v>
                </c:pt>
                <c:pt idx="28795">
                  <c:v>461.24720000000002</c:v>
                </c:pt>
                <c:pt idx="28796">
                  <c:v>461.24669999999998</c:v>
                </c:pt>
                <c:pt idx="28797">
                  <c:v>461.24799999999999</c:v>
                </c:pt>
                <c:pt idx="28798">
                  <c:v>461.2475</c:v>
                </c:pt>
                <c:pt idx="28799">
                  <c:v>461.24759999999998</c:v>
                </c:pt>
                <c:pt idx="28800">
                  <c:v>461.24889999999999</c:v>
                </c:pt>
                <c:pt idx="28801">
                  <c:v>461.2484</c:v>
                </c:pt>
                <c:pt idx="28802">
                  <c:v>461.24970000000002</c:v>
                </c:pt>
                <c:pt idx="28803">
                  <c:v>461.25</c:v>
                </c:pt>
                <c:pt idx="28804">
                  <c:v>461.25119999999998</c:v>
                </c:pt>
                <c:pt idx="28805">
                  <c:v>461.25029999999998</c:v>
                </c:pt>
                <c:pt idx="28806">
                  <c:v>461.25</c:v>
                </c:pt>
                <c:pt idx="28807">
                  <c:v>461.24939999999998</c:v>
                </c:pt>
                <c:pt idx="28808">
                  <c:v>461.25110000000001</c:v>
                </c:pt>
                <c:pt idx="28809">
                  <c:v>461.25069999999999</c:v>
                </c:pt>
                <c:pt idx="28810">
                  <c:v>461.25119999999998</c:v>
                </c:pt>
                <c:pt idx="28811">
                  <c:v>461.25220000000002</c:v>
                </c:pt>
                <c:pt idx="28812">
                  <c:v>461.25189999999998</c:v>
                </c:pt>
                <c:pt idx="28813">
                  <c:v>461.25110000000001</c:v>
                </c:pt>
                <c:pt idx="28814">
                  <c:v>461.25119999999998</c:v>
                </c:pt>
                <c:pt idx="28815">
                  <c:v>461.25080000000003</c:v>
                </c:pt>
                <c:pt idx="28816">
                  <c:v>461.25069999999999</c:v>
                </c:pt>
                <c:pt idx="28817">
                  <c:v>461.24900000000002</c:v>
                </c:pt>
                <c:pt idx="28818">
                  <c:v>461.24979999999999</c:v>
                </c:pt>
                <c:pt idx="28819">
                  <c:v>461.25080000000003</c:v>
                </c:pt>
                <c:pt idx="28820">
                  <c:v>461.2516</c:v>
                </c:pt>
                <c:pt idx="28821">
                  <c:v>461.25240000000002</c:v>
                </c:pt>
                <c:pt idx="28822">
                  <c:v>461.25279999999998</c:v>
                </c:pt>
                <c:pt idx="28823">
                  <c:v>461.25299999999999</c:v>
                </c:pt>
                <c:pt idx="28824">
                  <c:v>461.25279999999998</c:v>
                </c:pt>
                <c:pt idx="28825">
                  <c:v>461.25420000000003</c:v>
                </c:pt>
                <c:pt idx="28826">
                  <c:v>461.25420000000003</c:v>
                </c:pt>
                <c:pt idx="28827">
                  <c:v>461.25369999999998</c:v>
                </c:pt>
                <c:pt idx="28828">
                  <c:v>461.25349999999997</c:v>
                </c:pt>
                <c:pt idx="28829">
                  <c:v>461.25439999999998</c:v>
                </c:pt>
                <c:pt idx="28830">
                  <c:v>461.25439999999998</c:v>
                </c:pt>
                <c:pt idx="28831">
                  <c:v>461.2543</c:v>
                </c:pt>
                <c:pt idx="28832">
                  <c:v>461.25409999999999</c:v>
                </c:pt>
                <c:pt idx="28833">
                  <c:v>461.25369999999998</c:v>
                </c:pt>
                <c:pt idx="28834">
                  <c:v>461.25409999999999</c:v>
                </c:pt>
                <c:pt idx="28835">
                  <c:v>461.25510000000003</c:v>
                </c:pt>
                <c:pt idx="28836">
                  <c:v>461.25529999999998</c:v>
                </c:pt>
                <c:pt idx="28837">
                  <c:v>461.25439999999998</c:v>
                </c:pt>
                <c:pt idx="28838">
                  <c:v>461.25560000000002</c:v>
                </c:pt>
                <c:pt idx="28839">
                  <c:v>461.2559</c:v>
                </c:pt>
                <c:pt idx="28840">
                  <c:v>461.25619999999998</c:v>
                </c:pt>
                <c:pt idx="28841">
                  <c:v>461.25639999999999</c:v>
                </c:pt>
                <c:pt idx="28842">
                  <c:v>461.25740000000002</c:v>
                </c:pt>
                <c:pt idx="28843">
                  <c:v>461.25639999999999</c:v>
                </c:pt>
                <c:pt idx="28844">
                  <c:v>461.25920000000002</c:v>
                </c:pt>
                <c:pt idx="28845">
                  <c:v>461.25779999999997</c:v>
                </c:pt>
                <c:pt idx="28846">
                  <c:v>461.2586</c:v>
                </c:pt>
                <c:pt idx="28847">
                  <c:v>461.25819999999999</c:v>
                </c:pt>
                <c:pt idx="28848">
                  <c:v>461.25839999999999</c:v>
                </c:pt>
                <c:pt idx="28849">
                  <c:v>461.2602</c:v>
                </c:pt>
                <c:pt idx="28850">
                  <c:v>461.25900000000001</c:v>
                </c:pt>
                <c:pt idx="28851">
                  <c:v>461.25790000000001</c:v>
                </c:pt>
                <c:pt idx="28852">
                  <c:v>461.25880000000001</c:v>
                </c:pt>
                <c:pt idx="28853">
                  <c:v>461.25839999999999</c:v>
                </c:pt>
                <c:pt idx="28854">
                  <c:v>461.25920000000002</c:v>
                </c:pt>
                <c:pt idx="28855">
                  <c:v>461.25819999999999</c:v>
                </c:pt>
                <c:pt idx="28856">
                  <c:v>461.25810000000001</c:v>
                </c:pt>
                <c:pt idx="28857">
                  <c:v>461.25749999999999</c:v>
                </c:pt>
                <c:pt idx="28858">
                  <c:v>461.25799999999998</c:v>
                </c:pt>
                <c:pt idx="28859">
                  <c:v>461.25920000000002</c:v>
                </c:pt>
                <c:pt idx="28860">
                  <c:v>461.25819999999999</c:v>
                </c:pt>
                <c:pt idx="28861">
                  <c:v>461.25900000000001</c:v>
                </c:pt>
                <c:pt idx="28862">
                  <c:v>461.25779999999997</c:v>
                </c:pt>
                <c:pt idx="28863">
                  <c:v>461.25850000000003</c:v>
                </c:pt>
                <c:pt idx="28864">
                  <c:v>461.25959999999998</c:v>
                </c:pt>
                <c:pt idx="28865">
                  <c:v>461.25940000000003</c:v>
                </c:pt>
                <c:pt idx="28866">
                  <c:v>461.25880000000001</c:v>
                </c:pt>
                <c:pt idx="28867">
                  <c:v>461.26029999999997</c:v>
                </c:pt>
                <c:pt idx="28868">
                  <c:v>461.25909999999999</c:v>
                </c:pt>
                <c:pt idx="28869">
                  <c:v>461.25819999999999</c:v>
                </c:pt>
                <c:pt idx="28870">
                  <c:v>461.25959999999998</c:v>
                </c:pt>
                <c:pt idx="28871">
                  <c:v>461.25900000000001</c:v>
                </c:pt>
                <c:pt idx="28872">
                  <c:v>461.25869999999998</c:v>
                </c:pt>
                <c:pt idx="28873">
                  <c:v>461.25839999999999</c:v>
                </c:pt>
                <c:pt idx="28874">
                  <c:v>461.2593</c:v>
                </c:pt>
                <c:pt idx="28875">
                  <c:v>461.26100000000002</c:v>
                </c:pt>
                <c:pt idx="28876">
                  <c:v>461.26100000000002</c:v>
                </c:pt>
                <c:pt idx="28877">
                  <c:v>461.26130000000001</c:v>
                </c:pt>
                <c:pt idx="28878">
                  <c:v>461.26119999999997</c:v>
                </c:pt>
                <c:pt idx="28879">
                  <c:v>461.2604</c:v>
                </c:pt>
                <c:pt idx="28880">
                  <c:v>461.26049999999998</c:v>
                </c:pt>
                <c:pt idx="28881">
                  <c:v>461.26220000000001</c:v>
                </c:pt>
                <c:pt idx="28882">
                  <c:v>461.26260000000002</c:v>
                </c:pt>
                <c:pt idx="28883">
                  <c:v>461.26179999999999</c:v>
                </c:pt>
                <c:pt idx="28884">
                  <c:v>461.26260000000002</c:v>
                </c:pt>
                <c:pt idx="28885">
                  <c:v>461.26060000000001</c:v>
                </c:pt>
                <c:pt idx="28886">
                  <c:v>461.2611</c:v>
                </c:pt>
                <c:pt idx="28887">
                  <c:v>461.26119999999997</c:v>
                </c:pt>
                <c:pt idx="28888">
                  <c:v>461.26240000000001</c:v>
                </c:pt>
                <c:pt idx="28889">
                  <c:v>461.26310000000001</c:v>
                </c:pt>
                <c:pt idx="28890">
                  <c:v>461.26310000000001</c:v>
                </c:pt>
                <c:pt idx="28891">
                  <c:v>461.26369999999997</c:v>
                </c:pt>
                <c:pt idx="28892">
                  <c:v>461.26409999999998</c:v>
                </c:pt>
                <c:pt idx="28893">
                  <c:v>461.26459999999997</c:v>
                </c:pt>
                <c:pt idx="28894">
                  <c:v>461.26400000000001</c:v>
                </c:pt>
                <c:pt idx="28895">
                  <c:v>461.26440000000002</c:v>
                </c:pt>
                <c:pt idx="28896">
                  <c:v>461.2647</c:v>
                </c:pt>
                <c:pt idx="28897">
                  <c:v>461.26560000000001</c:v>
                </c:pt>
                <c:pt idx="28898">
                  <c:v>461.26600000000002</c:v>
                </c:pt>
                <c:pt idx="28899">
                  <c:v>461.26600000000002</c:v>
                </c:pt>
                <c:pt idx="28900">
                  <c:v>461.26569999999998</c:v>
                </c:pt>
                <c:pt idx="28901">
                  <c:v>461.2672</c:v>
                </c:pt>
                <c:pt idx="28902">
                  <c:v>461.26679999999999</c:v>
                </c:pt>
                <c:pt idx="28903">
                  <c:v>461.26799999999997</c:v>
                </c:pt>
                <c:pt idx="28904">
                  <c:v>461.2679</c:v>
                </c:pt>
                <c:pt idx="28905">
                  <c:v>461.26819999999998</c:v>
                </c:pt>
                <c:pt idx="28906">
                  <c:v>461.26940000000002</c:v>
                </c:pt>
                <c:pt idx="28907">
                  <c:v>461.27100000000002</c:v>
                </c:pt>
                <c:pt idx="28908">
                  <c:v>461.27140000000003</c:v>
                </c:pt>
                <c:pt idx="28909">
                  <c:v>461.27170000000001</c:v>
                </c:pt>
                <c:pt idx="28910">
                  <c:v>461.27190000000002</c:v>
                </c:pt>
                <c:pt idx="28911">
                  <c:v>461.26940000000002</c:v>
                </c:pt>
                <c:pt idx="28912">
                  <c:v>461.27069999999998</c:v>
                </c:pt>
                <c:pt idx="28913">
                  <c:v>461.27100000000002</c:v>
                </c:pt>
                <c:pt idx="28914">
                  <c:v>461.26960000000003</c:v>
                </c:pt>
                <c:pt idx="28915">
                  <c:v>461.2706</c:v>
                </c:pt>
                <c:pt idx="28916">
                  <c:v>461.27100000000002</c:v>
                </c:pt>
                <c:pt idx="28917">
                  <c:v>461.27120000000002</c:v>
                </c:pt>
                <c:pt idx="28918">
                  <c:v>461.2722</c:v>
                </c:pt>
                <c:pt idx="28919">
                  <c:v>461.2704</c:v>
                </c:pt>
                <c:pt idx="28920">
                  <c:v>461.27199999999999</c:v>
                </c:pt>
                <c:pt idx="28921">
                  <c:v>461.2724</c:v>
                </c:pt>
                <c:pt idx="28922">
                  <c:v>461.2724</c:v>
                </c:pt>
                <c:pt idx="28923">
                  <c:v>461.27300000000002</c:v>
                </c:pt>
                <c:pt idx="28924">
                  <c:v>461.27359999999999</c:v>
                </c:pt>
                <c:pt idx="28925">
                  <c:v>461.2724</c:v>
                </c:pt>
                <c:pt idx="28926">
                  <c:v>461.27330000000001</c:v>
                </c:pt>
                <c:pt idx="28927">
                  <c:v>461.27499999999998</c:v>
                </c:pt>
                <c:pt idx="28928">
                  <c:v>461.27420000000001</c:v>
                </c:pt>
                <c:pt idx="28929">
                  <c:v>461.27460000000002</c:v>
                </c:pt>
                <c:pt idx="28930">
                  <c:v>461.27480000000003</c:v>
                </c:pt>
                <c:pt idx="28931">
                  <c:v>461.27359999999999</c:v>
                </c:pt>
                <c:pt idx="28932">
                  <c:v>461.27359999999999</c:v>
                </c:pt>
                <c:pt idx="28933">
                  <c:v>461.27519999999998</c:v>
                </c:pt>
                <c:pt idx="28934">
                  <c:v>461.27499999999998</c:v>
                </c:pt>
                <c:pt idx="28935">
                  <c:v>461.27460000000002</c:v>
                </c:pt>
                <c:pt idx="28936">
                  <c:v>461.27609999999999</c:v>
                </c:pt>
                <c:pt idx="28937">
                  <c:v>461.27499999999998</c:v>
                </c:pt>
                <c:pt idx="28938">
                  <c:v>461.27530000000002</c:v>
                </c:pt>
                <c:pt idx="28939">
                  <c:v>461.27499999999998</c:v>
                </c:pt>
                <c:pt idx="28940">
                  <c:v>461.2758</c:v>
                </c:pt>
                <c:pt idx="28941">
                  <c:v>461.27440000000001</c:v>
                </c:pt>
                <c:pt idx="28942">
                  <c:v>461.27659999999997</c:v>
                </c:pt>
                <c:pt idx="28943">
                  <c:v>461.2758</c:v>
                </c:pt>
                <c:pt idx="28944">
                  <c:v>461.27620000000002</c:v>
                </c:pt>
                <c:pt idx="28945">
                  <c:v>461.27530000000002</c:v>
                </c:pt>
                <c:pt idx="28946">
                  <c:v>461.2774</c:v>
                </c:pt>
                <c:pt idx="28947">
                  <c:v>461.27780000000001</c:v>
                </c:pt>
                <c:pt idx="28948">
                  <c:v>461.27839999999998</c:v>
                </c:pt>
                <c:pt idx="28949">
                  <c:v>461.27960000000002</c:v>
                </c:pt>
                <c:pt idx="28950">
                  <c:v>461.27870000000001</c:v>
                </c:pt>
                <c:pt idx="28951">
                  <c:v>461.27960000000002</c:v>
                </c:pt>
                <c:pt idx="28952">
                  <c:v>461.27839999999998</c:v>
                </c:pt>
                <c:pt idx="28953">
                  <c:v>461.2792</c:v>
                </c:pt>
                <c:pt idx="28954">
                  <c:v>461.27940000000001</c:v>
                </c:pt>
                <c:pt idx="28955">
                  <c:v>461.27940000000001</c:v>
                </c:pt>
                <c:pt idx="28956">
                  <c:v>461.27839999999998</c:v>
                </c:pt>
                <c:pt idx="28957">
                  <c:v>461.27949999999998</c:v>
                </c:pt>
                <c:pt idx="28958">
                  <c:v>461.27960000000002</c:v>
                </c:pt>
                <c:pt idx="28959">
                  <c:v>461.27940000000001</c:v>
                </c:pt>
                <c:pt idx="28960">
                  <c:v>461.28089999999997</c:v>
                </c:pt>
                <c:pt idx="28961">
                  <c:v>461.28070000000002</c:v>
                </c:pt>
                <c:pt idx="28962">
                  <c:v>461.28089999999997</c:v>
                </c:pt>
                <c:pt idx="28963">
                  <c:v>461.28059999999999</c:v>
                </c:pt>
                <c:pt idx="28964">
                  <c:v>461.28160000000003</c:v>
                </c:pt>
                <c:pt idx="28965">
                  <c:v>461.28129999999999</c:v>
                </c:pt>
                <c:pt idx="28966">
                  <c:v>461.279</c:v>
                </c:pt>
                <c:pt idx="28967">
                  <c:v>461.28039999999999</c:v>
                </c:pt>
                <c:pt idx="28968">
                  <c:v>461.28100000000001</c:v>
                </c:pt>
                <c:pt idx="28969">
                  <c:v>461.279</c:v>
                </c:pt>
                <c:pt idx="28970">
                  <c:v>461.27910000000003</c:v>
                </c:pt>
                <c:pt idx="28971">
                  <c:v>461.28019999999998</c:v>
                </c:pt>
                <c:pt idx="28972">
                  <c:v>461.28059999999999</c:v>
                </c:pt>
                <c:pt idx="28973">
                  <c:v>461.2817</c:v>
                </c:pt>
                <c:pt idx="28974">
                  <c:v>461.28160000000003</c:v>
                </c:pt>
                <c:pt idx="28975">
                  <c:v>461.2824</c:v>
                </c:pt>
                <c:pt idx="28976">
                  <c:v>461.28120000000001</c:v>
                </c:pt>
                <c:pt idx="28977">
                  <c:v>461.2824</c:v>
                </c:pt>
                <c:pt idx="28978">
                  <c:v>461.28190000000001</c:v>
                </c:pt>
                <c:pt idx="28979">
                  <c:v>461.28339999999997</c:v>
                </c:pt>
                <c:pt idx="28980">
                  <c:v>461.28500000000003</c:v>
                </c:pt>
                <c:pt idx="28981">
                  <c:v>461.28469999999999</c:v>
                </c:pt>
                <c:pt idx="28982">
                  <c:v>461.28559999999999</c:v>
                </c:pt>
                <c:pt idx="28983">
                  <c:v>461.28640000000001</c:v>
                </c:pt>
                <c:pt idx="28984">
                  <c:v>461.286</c:v>
                </c:pt>
                <c:pt idx="28985">
                  <c:v>461.286</c:v>
                </c:pt>
                <c:pt idx="28986">
                  <c:v>461.28579999999999</c:v>
                </c:pt>
                <c:pt idx="28987">
                  <c:v>461.28609999999998</c:v>
                </c:pt>
                <c:pt idx="28988">
                  <c:v>461.2869</c:v>
                </c:pt>
                <c:pt idx="28989">
                  <c:v>461.28719999999998</c:v>
                </c:pt>
                <c:pt idx="28990">
                  <c:v>461.2885</c:v>
                </c:pt>
                <c:pt idx="28991">
                  <c:v>461.2894</c:v>
                </c:pt>
                <c:pt idx="28992">
                  <c:v>461.2894</c:v>
                </c:pt>
                <c:pt idx="28993">
                  <c:v>461.28789999999998</c:v>
                </c:pt>
                <c:pt idx="28994">
                  <c:v>461.2878</c:v>
                </c:pt>
                <c:pt idx="28995">
                  <c:v>461.28809999999999</c:v>
                </c:pt>
                <c:pt idx="28996">
                  <c:v>461.28739999999999</c:v>
                </c:pt>
                <c:pt idx="28997">
                  <c:v>461.28840000000002</c:v>
                </c:pt>
                <c:pt idx="28998">
                  <c:v>461.2885</c:v>
                </c:pt>
                <c:pt idx="28999">
                  <c:v>461.28769999999997</c:v>
                </c:pt>
                <c:pt idx="29000">
                  <c:v>461.28919999999999</c:v>
                </c:pt>
                <c:pt idx="29001">
                  <c:v>461.28980000000001</c:v>
                </c:pt>
                <c:pt idx="29002">
                  <c:v>461.2894</c:v>
                </c:pt>
                <c:pt idx="29003">
                  <c:v>461.29</c:v>
                </c:pt>
                <c:pt idx="29004">
                  <c:v>461.29</c:v>
                </c:pt>
                <c:pt idx="29005">
                  <c:v>461.28989999999999</c:v>
                </c:pt>
                <c:pt idx="29006">
                  <c:v>461.29</c:v>
                </c:pt>
                <c:pt idx="29007">
                  <c:v>461.28980000000001</c:v>
                </c:pt>
                <c:pt idx="29008">
                  <c:v>461.29039999999998</c:v>
                </c:pt>
                <c:pt idx="29009">
                  <c:v>461.28910000000002</c:v>
                </c:pt>
                <c:pt idx="29010">
                  <c:v>461.29</c:v>
                </c:pt>
                <c:pt idx="29011">
                  <c:v>461.28980000000001</c:v>
                </c:pt>
                <c:pt idx="29012">
                  <c:v>461.28919999999999</c:v>
                </c:pt>
                <c:pt idx="29013">
                  <c:v>461.28930000000003</c:v>
                </c:pt>
                <c:pt idx="29014">
                  <c:v>461.29</c:v>
                </c:pt>
                <c:pt idx="29015">
                  <c:v>461.29169999999999</c:v>
                </c:pt>
                <c:pt idx="29016">
                  <c:v>461.29199999999997</c:v>
                </c:pt>
                <c:pt idx="29017">
                  <c:v>461.29109999999997</c:v>
                </c:pt>
                <c:pt idx="29018">
                  <c:v>461.29239999999999</c:v>
                </c:pt>
                <c:pt idx="29019">
                  <c:v>461.29329999999999</c:v>
                </c:pt>
                <c:pt idx="29020">
                  <c:v>461.29259999999999</c:v>
                </c:pt>
                <c:pt idx="29021">
                  <c:v>461.29379999999998</c:v>
                </c:pt>
                <c:pt idx="29022">
                  <c:v>461.29379999999998</c:v>
                </c:pt>
                <c:pt idx="29023">
                  <c:v>461.29390000000001</c:v>
                </c:pt>
                <c:pt idx="29024">
                  <c:v>461.29469999999998</c:v>
                </c:pt>
                <c:pt idx="29025">
                  <c:v>461.29379999999998</c:v>
                </c:pt>
                <c:pt idx="29026">
                  <c:v>461.2946</c:v>
                </c:pt>
                <c:pt idx="29027">
                  <c:v>461.29599999999999</c:v>
                </c:pt>
                <c:pt idx="29028">
                  <c:v>461.29689999999999</c:v>
                </c:pt>
                <c:pt idx="29029">
                  <c:v>461.298</c:v>
                </c:pt>
                <c:pt idx="29030">
                  <c:v>461.29750000000001</c:v>
                </c:pt>
                <c:pt idx="29031">
                  <c:v>461.29840000000002</c:v>
                </c:pt>
                <c:pt idx="29032">
                  <c:v>461.29939999999999</c:v>
                </c:pt>
                <c:pt idx="29033">
                  <c:v>461.29829999999998</c:v>
                </c:pt>
                <c:pt idx="29034">
                  <c:v>461.2998</c:v>
                </c:pt>
                <c:pt idx="29035">
                  <c:v>461.29820000000001</c:v>
                </c:pt>
                <c:pt idx="29036">
                  <c:v>461.29939999999999</c:v>
                </c:pt>
                <c:pt idx="29037">
                  <c:v>461.29840000000002</c:v>
                </c:pt>
                <c:pt idx="29038">
                  <c:v>461.3</c:v>
                </c:pt>
                <c:pt idx="29039">
                  <c:v>461.29969999999997</c:v>
                </c:pt>
                <c:pt idx="29040">
                  <c:v>461.29939999999999</c:v>
                </c:pt>
                <c:pt idx="29041">
                  <c:v>461.30059999999997</c:v>
                </c:pt>
                <c:pt idx="29042">
                  <c:v>461.3</c:v>
                </c:pt>
                <c:pt idx="29043">
                  <c:v>461.30070000000001</c:v>
                </c:pt>
                <c:pt idx="29044">
                  <c:v>461.30220000000003</c:v>
                </c:pt>
                <c:pt idx="29045">
                  <c:v>461.30200000000002</c:v>
                </c:pt>
                <c:pt idx="29046">
                  <c:v>461.30340000000001</c:v>
                </c:pt>
                <c:pt idx="29047">
                  <c:v>461.30349999999999</c:v>
                </c:pt>
                <c:pt idx="29048">
                  <c:v>461.30439999999999</c:v>
                </c:pt>
                <c:pt idx="29049">
                  <c:v>461.30520000000001</c:v>
                </c:pt>
                <c:pt idx="29050">
                  <c:v>461.30630000000002</c:v>
                </c:pt>
                <c:pt idx="29051">
                  <c:v>461.30599999999998</c:v>
                </c:pt>
                <c:pt idx="29052">
                  <c:v>461.30509999999998</c:v>
                </c:pt>
                <c:pt idx="29053">
                  <c:v>461.30459999999999</c:v>
                </c:pt>
                <c:pt idx="29054">
                  <c:v>461.30610000000001</c:v>
                </c:pt>
                <c:pt idx="29055">
                  <c:v>461.30590000000001</c:v>
                </c:pt>
                <c:pt idx="29056">
                  <c:v>461.30590000000001</c:v>
                </c:pt>
                <c:pt idx="29057">
                  <c:v>461.30560000000003</c:v>
                </c:pt>
                <c:pt idx="29058">
                  <c:v>461.3066</c:v>
                </c:pt>
                <c:pt idx="29059">
                  <c:v>461.3066</c:v>
                </c:pt>
                <c:pt idx="29060">
                  <c:v>461.30619999999999</c:v>
                </c:pt>
                <c:pt idx="29061">
                  <c:v>461.30560000000003</c:v>
                </c:pt>
                <c:pt idx="29062">
                  <c:v>461.30700000000002</c:v>
                </c:pt>
                <c:pt idx="29063">
                  <c:v>461.30579999999998</c:v>
                </c:pt>
                <c:pt idx="29064">
                  <c:v>461.30610000000001</c:v>
                </c:pt>
                <c:pt idx="29065">
                  <c:v>461.30619999999999</c:v>
                </c:pt>
                <c:pt idx="29066">
                  <c:v>461.3066</c:v>
                </c:pt>
                <c:pt idx="29067">
                  <c:v>461.3066</c:v>
                </c:pt>
                <c:pt idx="29068">
                  <c:v>461.30720000000002</c:v>
                </c:pt>
                <c:pt idx="29069">
                  <c:v>461.30860000000001</c:v>
                </c:pt>
                <c:pt idx="29070">
                  <c:v>461.30790000000002</c:v>
                </c:pt>
                <c:pt idx="29071">
                  <c:v>461.30930000000001</c:v>
                </c:pt>
                <c:pt idx="29072">
                  <c:v>461.30939999999998</c:v>
                </c:pt>
                <c:pt idx="29073">
                  <c:v>461.31</c:v>
                </c:pt>
                <c:pt idx="29074">
                  <c:v>461.31119999999999</c:v>
                </c:pt>
                <c:pt idx="29075">
                  <c:v>461.31020000000001</c:v>
                </c:pt>
                <c:pt idx="29076">
                  <c:v>461.31060000000002</c:v>
                </c:pt>
                <c:pt idx="29077">
                  <c:v>461.3134</c:v>
                </c:pt>
                <c:pt idx="29078">
                  <c:v>461.31130000000002</c:v>
                </c:pt>
                <c:pt idx="29079">
                  <c:v>461.3116</c:v>
                </c:pt>
                <c:pt idx="29080">
                  <c:v>461.31169999999997</c:v>
                </c:pt>
                <c:pt idx="29081">
                  <c:v>461.3141</c:v>
                </c:pt>
                <c:pt idx="29082">
                  <c:v>461.31389999999999</c:v>
                </c:pt>
                <c:pt idx="29083">
                  <c:v>461.31420000000003</c:v>
                </c:pt>
                <c:pt idx="29084">
                  <c:v>461.31560000000002</c:v>
                </c:pt>
                <c:pt idx="29085">
                  <c:v>461.3152</c:v>
                </c:pt>
                <c:pt idx="29086">
                  <c:v>461.3152</c:v>
                </c:pt>
                <c:pt idx="29087">
                  <c:v>461.3152</c:v>
                </c:pt>
                <c:pt idx="29088">
                  <c:v>461.31560000000002</c:v>
                </c:pt>
                <c:pt idx="29089">
                  <c:v>461.31760000000003</c:v>
                </c:pt>
                <c:pt idx="29090">
                  <c:v>461.31700000000001</c:v>
                </c:pt>
                <c:pt idx="29091">
                  <c:v>461.31740000000002</c:v>
                </c:pt>
                <c:pt idx="29092">
                  <c:v>461.31779999999998</c:v>
                </c:pt>
                <c:pt idx="29093">
                  <c:v>461.31799999999998</c:v>
                </c:pt>
                <c:pt idx="29094">
                  <c:v>461.31639999999999</c:v>
                </c:pt>
                <c:pt idx="29095">
                  <c:v>461.31799999999998</c:v>
                </c:pt>
                <c:pt idx="29096">
                  <c:v>461.315</c:v>
                </c:pt>
                <c:pt idx="29097">
                  <c:v>461.31639999999999</c:v>
                </c:pt>
                <c:pt idx="29098">
                  <c:v>461.31670000000003</c:v>
                </c:pt>
                <c:pt idx="29099">
                  <c:v>461.31810000000002</c:v>
                </c:pt>
                <c:pt idx="29100">
                  <c:v>461.31799999999998</c:v>
                </c:pt>
                <c:pt idx="29101">
                  <c:v>461.3186</c:v>
                </c:pt>
                <c:pt idx="29102">
                  <c:v>461.3184</c:v>
                </c:pt>
                <c:pt idx="29103">
                  <c:v>461.32</c:v>
                </c:pt>
                <c:pt idx="29104">
                  <c:v>461.32010000000002</c:v>
                </c:pt>
                <c:pt idx="29105">
                  <c:v>461.32010000000002</c:v>
                </c:pt>
                <c:pt idx="29106">
                  <c:v>461.3193</c:v>
                </c:pt>
                <c:pt idx="29107">
                  <c:v>461.31900000000002</c:v>
                </c:pt>
                <c:pt idx="29108">
                  <c:v>461.3202</c:v>
                </c:pt>
                <c:pt idx="29109">
                  <c:v>461.32130000000001</c:v>
                </c:pt>
                <c:pt idx="29110">
                  <c:v>461.31990000000002</c:v>
                </c:pt>
                <c:pt idx="29111">
                  <c:v>461.32139999999998</c:v>
                </c:pt>
                <c:pt idx="29112">
                  <c:v>461.32170000000002</c:v>
                </c:pt>
                <c:pt idx="29113">
                  <c:v>461.32220000000001</c:v>
                </c:pt>
                <c:pt idx="29114">
                  <c:v>461.3227</c:v>
                </c:pt>
                <c:pt idx="29115">
                  <c:v>461.32299999999998</c:v>
                </c:pt>
                <c:pt idx="29116">
                  <c:v>461.3227</c:v>
                </c:pt>
                <c:pt idx="29117">
                  <c:v>461.3227</c:v>
                </c:pt>
                <c:pt idx="29118">
                  <c:v>461.32459999999998</c:v>
                </c:pt>
                <c:pt idx="29119">
                  <c:v>461.32639999999998</c:v>
                </c:pt>
                <c:pt idx="29120">
                  <c:v>461.32600000000002</c:v>
                </c:pt>
                <c:pt idx="29121">
                  <c:v>461.3272</c:v>
                </c:pt>
                <c:pt idx="29122">
                  <c:v>461.32740000000001</c:v>
                </c:pt>
                <c:pt idx="29123">
                  <c:v>461.32729999999998</c:v>
                </c:pt>
                <c:pt idx="29124">
                  <c:v>461.32909999999998</c:v>
                </c:pt>
                <c:pt idx="29125">
                  <c:v>461.32819999999998</c:v>
                </c:pt>
                <c:pt idx="29126">
                  <c:v>461.32870000000003</c:v>
                </c:pt>
                <c:pt idx="29127">
                  <c:v>461.32810000000001</c:v>
                </c:pt>
                <c:pt idx="29128">
                  <c:v>461.32760000000002</c:v>
                </c:pt>
                <c:pt idx="29129">
                  <c:v>461.32859999999999</c:v>
                </c:pt>
                <c:pt idx="29130">
                  <c:v>461.3288</c:v>
                </c:pt>
                <c:pt idx="29131">
                  <c:v>461.32889999999998</c:v>
                </c:pt>
                <c:pt idx="29132">
                  <c:v>461.32859999999999</c:v>
                </c:pt>
                <c:pt idx="29133">
                  <c:v>461.32810000000001</c:v>
                </c:pt>
                <c:pt idx="29134">
                  <c:v>461.33010000000002</c:v>
                </c:pt>
                <c:pt idx="29135">
                  <c:v>461.32940000000002</c:v>
                </c:pt>
                <c:pt idx="29136">
                  <c:v>461.32990000000001</c:v>
                </c:pt>
                <c:pt idx="29137">
                  <c:v>461.32760000000002</c:v>
                </c:pt>
                <c:pt idx="29138">
                  <c:v>461.32900000000001</c:v>
                </c:pt>
                <c:pt idx="29139">
                  <c:v>461.32870000000003</c:v>
                </c:pt>
                <c:pt idx="29140">
                  <c:v>461.33100000000002</c:v>
                </c:pt>
                <c:pt idx="29141">
                  <c:v>461.33049999999997</c:v>
                </c:pt>
                <c:pt idx="29142">
                  <c:v>461.33170000000001</c:v>
                </c:pt>
                <c:pt idx="29143">
                  <c:v>461.33100000000002</c:v>
                </c:pt>
                <c:pt idx="29144">
                  <c:v>461.33199999999999</c:v>
                </c:pt>
                <c:pt idx="29145">
                  <c:v>461.33150000000001</c:v>
                </c:pt>
                <c:pt idx="29146">
                  <c:v>461.33319999999998</c:v>
                </c:pt>
                <c:pt idx="29147">
                  <c:v>461.3331</c:v>
                </c:pt>
                <c:pt idx="29148">
                  <c:v>461.33330000000001</c:v>
                </c:pt>
                <c:pt idx="29149">
                  <c:v>461.33499999999998</c:v>
                </c:pt>
                <c:pt idx="29150">
                  <c:v>461.334</c:v>
                </c:pt>
                <c:pt idx="29151">
                  <c:v>461.33460000000002</c:v>
                </c:pt>
                <c:pt idx="29152">
                  <c:v>461.3338</c:v>
                </c:pt>
                <c:pt idx="29153">
                  <c:v>461.33359999999999</c:v>
                </c:pt>
                <c:pt idx="29154">
                  <c:v>461.33429999999998</c:v>
                </c:pt>
                <c:pt idx="29155">
                  <c:v>461.33550000000002</c:v>
                </c:pt>
                <c:pt idx="29156">
                  <c:v>461.33620000000002</c:v>
                </c:pt>
                <c:pt idx="29157">
                  <c:v>461.33819999999997</c:v>
                </c:pt>
                <c:pt idx="29158">
                  <c:v>461.33980000000003</c:v>
                </c:pt>
                <c:pt idx="29159">
                  <c:v>461.33980000000003</c:v>
                </c:pt>
                <c:pt idx="29160">
                  <c:v>461.34039999999999</c:v>
                </c:pt>
                <c:pt idx="29161">
                  <c:v>461.34089999999998</c:v>
                </c:pt>
                <c:pt idx="29162">
                  <c:v>461.34120000000001</c:v>
                </c:pt>
                <c:pt idx="29163">
                  <c:v>461.34100000000001</c:v>
                </c:pt>
                <c:pt idx="29164">
                  <c:v>461.3424</c:v>
                </c:pt>
                <c:pt idx="29165">
                  <c:v>461.34100000000001</c:v>
                </c:pt>
                <c:pt idx="29166">
                  <c:v>461.34289999999999</c:v>
                </c:pt>
                <c:pt idx="29167">
                  <c:v>461.34350000000001</c:v>
                </c:pt>
                <c:pt idx="29168">
                  <c:v>461.34190000000001</c:v>
                </c:pt>
                <c:pt idx="29169">
                  <c:v>461.3426</c:v>
                </c:pt>
                <c:pt idx="29170">
                  <c:v>461.3433</c:v>
                </c:pt>
                <c:pt idx="29171">
                  <c:v>461.34379999999999</c:v>
                </c:pt>
                <c:pt idx="29172">
                  <c:v>461.34219999999999</c:v>
                </c:pt>
                <c:pt idx="29173">
                  <c:v>461.34320000000002</c:v>
                </c:pt>
                <c:pt idx="29174">
                  <c:v>461.34210000000002</c:v>
                </c:pt>
                <c:pt idx="29175">
                  <c:v>461.34300000000002</c:v>
                </c:pt>
                <c:pt idx="29176">
                  <c:v>461.3433</c:v>
                </c:pt>
                <c:pt idx="29177">
                  <c:v>461.34500000000003</c:v>
                </c:pt>
                <c:pt idx="29178">
                  <c:v>461.34399999999999</c:v>
                </c:pt>
                <c:pt idx="29179">
                  <c:v>461.34500000000003</c:v>
                </c:pt>
                <c:pt idx="29180">
                  <c:v>461.34469999999999</c:v>
                </c:pt>
                <c:pt idx="29181">
                  <c:v>461.34410000000003</c:v>
                </c:pt>
                <c:pt idx="29182">
                  <c:v>461.34399999999999</c:v>
                </c:pt>
                <c:pt idx="29183">
                  <c:v>461.34399999999999</c:v>
                </c:pt>
                <c:pt idx="29184">
                  <c:v>461.34429999999998</c:v>
                </c:pt>
                <c:pt idx="29185">
                  <c:v>461.346</c:v>
                </c:pt>
                <c:pt idx="29186">
                  <c:v>461.3467</c:v>
                </c:pt>
                <c:pt idx="29187">
                  <c:v>461.3458</c:v>
                </c:pt>
                <c:pt idx="29188">
                  <c:v>461.34690000000001</c:v>
                </c:pt>
                <c:pt idx="29189">
                  <c:v>461.34699999999998</c:v>
                </c:pt>
                <c:pt idx="29190">
                  <c:v>461.34739999999999</c:v>
                </c:pt>
                <c:pt idx="29191">
                  <c:v>461.34840000000003</c:v>
                </c:pt>
                <c:pt idx="29192">
                  <c:v>461.34960000000001</c:v>
                </c:pt>
                <c:pt idx="29193">
                  <c:v>461.34930000000003</c:v>
                </c:pt>
                <c:pt idx="29194">
                  <c:v>461.34899999999999</c:v>
                </c:pt>
                <c:pt idx="29195">
                  <c:v>461.34879999999998</c:v>
                </c:pt>
                <c:pt idx="29196">
                  <c:v>461.34960000000001</c:v>
                </c:pt>
                <c:pt idx="29197">
                  <c:v>461.34980000000002</c:v>
                </c:pt>
                <c:pt idx="29198">
                  <c:v>461.34910000000002</c:v>
                </c:pt>
                <c:pt idx="29199">
                  <c:v>461.35</c:v>
                </c:pt>
                <c:pt idx="29200">
                  <c:v>461.34969999999998</c:v>
                </c:pt>
                <c:pt idx="29201">
                  <c:v>461.351</c:v>
                </c:pt>
                <c:pt idx="29202">
                  <c:v>461.35019999999997</c:v>
                </c:pt>
                <c:pt idx="29203">
                  <c:v>461.35019999999997</c:v>
                </c:pt>
                <c:pt idx="29204">
                  <c:v>461.35109999999997</c:v>
                </c:pt>
                <c:pt idx="29205">
                  <c:v>461.3528</c:v>
                </c:pt>
                <c:pt idx="29206">
                  <c:v>461.35340000000002</c:v>
                </c:pt>
                <c:pt idx="29207">
                  <c:v>461.35300000000001</c:v>
                </c:pt>
                <c:pt idx="29208">
                  <c:v>461.35399999999998</c:v>
                </c:pt>
                <c:pt idx="29209">
                  <c:v>461.3528</c:v>
                </c:pt>
                <c:pt idx="29210">
                  <c:v>461.35399999999998</c:v>
                </c:pt>
                <c:pt idx="29211">
                  <c:v>461.35399999999998</c:v>
                </c:pt>
                <c:pt idx="29212">
                  <c:v>461.3544</c:v>
                </c:pt>
                <c:pt idx="29213">
                  <c:v>461.35469999999998</c:v>
                </c:pt>
                <c:pt idx="29214">
                  <c:v>461.35579999999999</c:v>
                </c:pt>
                <c:pt idx="29215">
                  <c:v>461.35550000000001</c:v>
                </c:pt>
                <c:pt idx="29216">
                  <c:v>461.35430000000002</c:v>
                </c:pt>
                <c:pt idx="29217">
                  <c:v>461.35520000000002</c:v>
                </c:pt>
                <c:pt idx="29218">
                  <c:v>461.35579999999999</c:v>
                </c:pt>
                <c:pt idx="29219">
                  <c:v>461.35419999999999</c:v>
                </c:pt>
                <c:pt idx="29220">
                  <c:v>461.3553</c:v>
                </c:pt>
                <c:pt idx="29221">
                  <c:v>461.358</c:v>
                </c:pt>
                <c:pt idx="29222">
                  <c:v>461.35840000000002</c:v>
                </c:pt>
                <c:pt idx="29223">
                  <c:v>461.35879999999997</c:v>
                </c:pt>
                <c:pt idx="29224">
                  <c:v>461.3587</c:v>
                </c:pt>
                <c:pt idx="29225">
                  <c:v>461.35930000000002</c:v>
                </c:pt>
                <c:pt idx="29226">
                  <c:v>461.36040000000003</c:v>
                </c:pt>
                <c:pt idx="29227">
                  <c:v>461.3596</c:v>
                </c:pt>
                <c:pt idx="29228">
                  <c:v>461.36040000000003</c:v>
                </c:pt>
                <c:pt idx="29229">
                  <c:v>461.35930000000002</c:v>
                </c:pt>
                <c:pt idx="29230">
                  <c:v>461.3605</c:v>
                </c:pt>
                <c:pt idx="29231">
                  <c:v>461.35980000000001</c:v>
                </c:pt>
                <c:pt idx="29232">
                  <c:v>461.35939999999999</c:v>
                </c:pt>
                <c:pt idx="29233">
                  <c:v>461.36020000000002</c:v>
                </c:pt>
                <c:pt idx="29234">
                  <c:v>461.36079999999998</c:v>
                </c:pt>
                <c:pt idx="29235">
                  <c:v>461.3614</c:v>
                </c:pt>
                <c:pt idx="29236">
                  <c:v>461.363</c:v>
                </c:pt>
                <c:pt idx="29237">
                  <c:v>461.36320000000001</c:v>
                </c:pt>
                <c:pt idx="29238">
                  <c:v>461.363</c:v>
                </c:pt>
                <c:pt idx="29239">
                  <c:v>461.36399999999998</c:v>
                </c:pt>
                <c:pt idx="29240">
                  <c:v>461.3648</c:v>
                </c:pt>
                <c:pt idx="29241">
                  <c:v>461.36399999999998</c:v>
                </c:pt>
                <c:pt idx="29242">
                  <c:v>461.36559999999997</c:v>
                </c:pt>
                <c:pt idx="29243">
                  <c:v>461.36559999999997</c:v>
                </c:pt>
                <c:pt idx="29244">
                  <c:v>461.36619999999999</c:v>
                </c:pt>
                <c:pt idx="29245">
                  <c:v>461.36500000000001</c:v>
                </c:pt>
                <c:pt idx="29246">
                  <c:v>461.36500000000001</c:v>
                </c:pt>
                <c:pt idx="29247">
                  <c:v>461.36660000000001</c:v>
                </c:pt>
                <c:pt idx="29248">
                  <c:v>461.36759999999998</c:v>
                </c:pt>
                <c:pt idx="29249">
                  <c:v>461.36739999999998</c:v>
                </c:pt>
                <c:pt idx="29250">
                  <c:v>461.36660000000001</c:v>
                </c:pt>
                <c:pt idx="29251">
                  <c:v>461.36720000000003</c:v>
                </c:pt>
                <c:pt idx="29252">
                  <c:v>461.36739999999998</c:v>
                </c:pt>
                <c:pt idx="29253">
                  <c:v>461.36900000000003</c:v>
                </c:pt>
                <c:pt idx="29254">
                  <c:v>461.36939999999998</c:v>
                </c:pt>
                <c:pt idx="29255">
                  <c:v>461.36880000000002</c:v>
                </c:pt>
                <c:pt idx="29256">
                  <c:v>461.36959999999999</c:v>
                </c:pt>
                <c:pt idx="29257">
                  <c:v>461.36939999999998</c:v>
                </c:pt>
                <c:pt idx="29258">
                  <c:v>461.36970000000002</c:v>
                </c:pt>
                <c:pt idx="29259">
                  <c:v>461.37020000000001</c:v>
                </c:pt>
                <c:pt idx="29260">
                  <c:v>461.36900000000003</c:v>
                </c:pt>
                <c:pt idx="29261">
                  <c:v>461.37060000000002</c:v>
                </c:pt>
                <c:pt idx="29262">
                  <c:v>461.37130000000002</c:v>
                </c:pt>
                <c:pt idx="29263">
                  <c:v>461.37</c:v>
                </c:pt>
                <c:pt idx="29264">
                  <c:v>461.36939999999998</c:v>
                </c:pt>
                <c:pt idx="29265">
                  <c:v>461.37169999999998</c:v>
                </c:pt>
                <c:pt idx="29266">
                  <c:v>461.37119999999999</c:v>
                </c:pt>
                <c:pt idx="29267">
                  <c:v>461.37259999999998</c:v>
                </c:pt>
                <c:pt idx="29268">
                  <c:v>461.37240000000003</c:v>
                </c:pt>
                <c:pt idx="29269">
                  <c:v>461.37240000000003</c:v>
                </c:pt>
                <c:pt idx="29270">
                  <c:v>461.3734</c:v>
                </c:pt>
                <c:pt idx="29271">
                  <c:v>461.37459999999999</c:v>
                </c:pt>
                <c:pt idx="29272">
                  <c:v>461.37540000000001</c:v>
                </c:pt>
                <c:pt idx="29273">
                  <c:v>461.37540000000001</c:v>
                </c:pt>
                <c:pt idx="29274">
                  <c:v>461.37560000000002</c:v>
                </c:pt>
                <c:pt idx="29275">
                  <c:v>461.37759999999997</c:v>
                </c:pt>
                <c:pt idx="29276">
                  <c:v>461.37700000000001</c:v>
                </c:pt>
                <c:pt idx="29277">
                  <c:v>461.3775</c:v>
                </c:pt>
                <c:pt idx="29278">
                  <c:v>461.37740000000002</c:v>
                </c:pt>
                <c:pt idx="29279">
                  <c:v>461.37909999999999</c:v>
                </c:pt>
                <c:pt idx="29280">
                  <c:v>461.38029999999998</c:v>
                </c:pt>
                <c:pt idx="29281">
                  <c:v>461.37909999999999</c:v>
                </c:pt>
                <c:pt idx="29282">
                  <c:v>461.38</c:v>
                </c:pt>
                <c:pt idx="29283">
                  <c:v>461.37990000000002</c:v>
                </c:pt>
                <c:pt idx="29284">
                  <c:v>461.38220000000001</c:v>
                </c:pt>
                <c:pt idx="29285">
                  <c:v>461.3809</c:v>
                </c:pt>
                <c:pt idx="29286">
                  <c:v>461.3811</c:v>
                </c:pt>
                <c:pt idx="29287">
                  <c:v>461.38099999999997</c:v>
                </c:pt>
                <c:pt idx="29288">
                  <c:v>461.3809</c:v>
                </c:pt>
                <c:pt idx="29289">
                  <c:v>461.38159999999999</c:v>
                </c:pt>
                <c:pt idx="29290">
                  <c:v>461.3818</c:v>
                </c:pt>
                <c:pt idx="29291">
                  <c:v>461.38200000000001</c:v>
                </c:pt>
                <c:pt idx="29292">
                  <c:v>461.38069999999999</c:v>
                </c:pt>
                <c:pt idx="29293">
                  <c:v>461.3818</c:v>
                </c:pt>
                <c:pt idx="29294">
                  <c:v>461.38200000000001</c:v>
                </c:pt>
                <c:pt idx="29295">
                  <c:v>461.38200000000001</c:v>
                </c:pt>
                <c:pt idx="29296">
                  <c:v>461.38159999999999</c:v>
                </c:pt>
                <c:pt idx="29297">
                  <c:v>461.38170000000002</c:v>
                </c:pt>
                <c:pt idx="29298">
                  <c:v>461.38240000000002</c:v>
                </c:pt>
                <c:pt idx="29299">
                  <c:v>461.38209999999998</c:v>
                </c:pt>
                <c:pt idx="29300">
                  <c:v>461.3836</c:v>
                </c:pt>
                <c:pt idx="29301">
                  <c:v>461.38290000000001</c:v>
                </c:pt>
                <c:pt idx="29302">
                  <c:v>461.38369999999998</c:v>
                </c:pt>
                <c:pt idx="29303">
                  <c:v>461.38580000000002</c:v>
                </c:pt>
                <c:pt idx="29304">
                  <c:v>461.38630000000001</c:v>
                </c:pt>
                <c:pt idx="29305">
                  <c:v>461.38659999999999</c:v>
                </c:pt>
                <c:pt idx="29306">
                  <c:v>461.38650000000001</c:v>
                </c:pt>
                <c:pt idx="29307">
                  <c:v>461.38839999999999</c:v>
                </c:pt>
                <c:pt idx="29308">
                  <c:v>461.38780000000003</c:v>
                </c:pt>
                <c:pt idx="29309">
                  <c:v>461.38959999999997</c:v>
                </c:pt>
                <c:pt idx="29310">
                  <c:v>461.38900000000001</c:v>
                </c:pt>
                <c:pt idx="29311">
                  <c:v>461.3888</c:v>
                </c:pt>
                <c:pt idx="29312">
                  <c:v>461.38940000000002</c:v>
                </c:pt>
                <c:pt idx="29313">
                  <c:v>461.38830000000002</c:v>
                </c:pt>
                <c:pt idx="29314">
                  <c:v>461.39080000000001</c:v>
                </c:pt>
                <c:pt idx="29315">
                  <c:v>461.39069999999998</c:v>
                </c:pt>
                <c:pt idx="29316">
                  <c:v>461.39080000000001</c:v>
                </c:pt>
                <c:pt idx="29317">
                  <c:v>461.3897</c:v>
                </c:pt>
                <c:pt idx="29318">
                  <c:v>461.39100000000002</c:v>
                </c:pt>
                <c:pt idx="29319">
                  <c:v>461.39030000000002</c:v>
                </c:pt>
                <c:pt idx="29320">
                  <c:v>461.39170000000001</c:v>
                </c:pt>
                <c:pt idx="29321">
                  <c:v>461.39299999999997</c:v>
                </c:pt>
                <c:pt idx="29322">
                  <c:v>461.3938</c:v>
                </c:pt>
                <c:pt idx="29323">
                  <c:v>461.39319999999998</c:v>
                </c:pt>
                <c:pt idx="29324">
                  <c:v>461.39409999999998</c:v>
                </c:pt>
                <c:pt idx="29325">
                  <c:v>461.39449999999999</c:v>
                </c:pt>
                <c:pt idx="29326">
                  <c:v>461.39429999999999</c:v>
                </c:pt>
                <c:pt idx="29327">
                  <c:v>461.39530000000002</c:v>
                </c:pt>
                <c:pt idx="29328">
                  <c:v>461.39530000000002</c:v>
                </c:pt>
                <c:pt idx="29329">
                  <c:v>461.39640000000003</c:v>
                </c:pt>
                <c:pt idx="29330">
                  <c:v>461.39690000000002</c:v>
                </c:pt>
                <c:pt idx="29331">
                  <c:v>461.39609999999999</c:v>
                </c:pt>
                <c:pt idx="29332">
                  <c:v>461.39780000000002</c:v>
                </c:pt>
                <c:pt idx="29333">
                  <c:v>461.399</c:v>
                </c:pt>
                <c:pt idx="29334">
                  <c:v>461.39690000000002</c:v>
                </c:pt>
                <c:pt idx="29335">
                  <c:v>461.39909999999998</c:v>
                </c:pt>
                <c:pt idx="29336">
                  <c:v>461.39800000000002</c:v>
                </c:pt>
                <c:pt idx="29337">
                  <c:v>461.39760000000001</c:v>
                </c:pt>
                <c:pt idx="29338">
                  <c:v>461.39960000000002</c:v>
                </c:pt>
                <c:pt idx="29339">
                  <c:v>461.39940000000001</c:v>
                </c:pt>
                <c:pt idx="29340">
                  <c:v>461.39920000000001</c:v>
                </c:pt>
                <c:pt idx="29341">
                  <c:v>461.399</c:v>
                </c:pt>
                <c:pt idx="29342">
                  <c:v>461.40039999999999</c:v>
                </c:pt>
                <c:pt idx="29343">
                  <c:v>461.40120000000002</c:v>
                </c:pt>
                <c:pt idx="29344">
                  <c:v>461.40199999999999</c:v>
                </c:pt>
                <c:pt idx="29345">
                  <c:v>461.40039999999999</c:v>
                </c:pt>
                <c:pt idx="29346">
                  <c:v>461.4008</c:v>
                </c:pt>
                <c:pt idx="29347">
                  <c:v>461.40199999999999</c:v>
                </c:pt>
                <c:pt idx="29348">
                  <c:v>461.40309999999999</c:v>
                </c:pt>
                <c:pt idx="29349">
                  <c:v>461.40339999999998</c:v>
                </c:pt>
                <c:pt idx="29350">
                  <c:v>461.40440000000001</c:v>
                </c:pt>
                <c:pt idx="29351">
                  <c:v>461.40519999999998</c:v>
                </c:pt>
                <c:pt idx="29352">
                  <c:v>461.40600000000001</c:v>
                </c:pt>
                <c:pt idx="29353">
                  <c:v>461.40620000000001</c:v>
                </c:pt>
                <c:pt idx="29354">
                  <c:v>461.40679999999998</c:v>
                </c:pt>
                <c:pt idx="29355">
                  <c:v>461.40699999999998</c:v>
                </c:pt>
                <c:pt idx="29356">
                  <c:v>461.40679999999998</c:v>
                </c:pt>
                <c:pt idx="29357">
                  <c:v>461.40710000000001</c:v>
                </c:pt>
                <c:pt idx="29358">
                  <c:v>461.40690000000001</c:v>
                </c:pt>
                <c:pt idx="29359">
                  <c:v>461.4076</c:v>
                </c:pt>
                <c:pt idx="29360">
                  <c:v>461.4074</c:v>
                </c:pt>
                <c:pt idx="29361">
                  <c:v>461.40660000000003</c:v>
                </c:pt>
                <c:pt idx="29362">
                  <c:v>461.4083</c:v>
                </c:pt>
                <c:pt idx="29363">
                  <c:v>461.40649999999999</c:v>
                </c:pt>
                <c:pt idx="29364">
                  <c:v>461.40839999999997</c:v>
                </c:pt>
                <c:pt idx="29365">
                  <c:v>461.40980000000002</c:v>
                </c:pt>
                <c:pt idx="29366">
                  <c:v>461.40960000000001</c:v>
                </c:pt>
                <c:pt idx="29367">
                  <c:v>461.41120000000001</c:v>
                </c:pt>
                <c:pt idx="29368">
                  <c:v>461.41059999999999</c:v>
                </c:pt>
                <c:pt idx="29369">
                  <c:v>461.40969999999999</c:v>
                </c:pt>
                <c:pt idx="29370">
                  <c:v>461.41019999999997</c:v>
                </c:pt>
                <c:pt idx="29371">
                  <c:v>461.41199999999998</c:v>
                </c:pt>
                <c:pt idx="29372">
                  <c:v>461.41199999999998</c:v>
                </c:pt>
                <c:pt idx="29373">
                  <c:v>461.4126</c:v>
                </c:pt>
                <c:pt idx="29374">
                  <c:v>461.41320000000002</c:v>
                </c:pt>
                <c:pt idx="29375">
                  <c:v>461.4128</c:v>
                </c:pt>
                <c:pt idx="29376">
                  <c:v>461.4153</c:v>
                </c:pt>
                <c:pt idx="29377">
                  <c:v>461.4144</c:v>
                </c:pt>
                <c:pt idx="29378">
                  <c:v>461.41500000000002</c:v>
                </c:pt>
                <c:pt idx="29379">
                  <c:v>461.41539999999998</c:v>
                </c:pt>
                <c:pt idx="29380">
                  <c:v>461.41640000000001</c:v>
                </c:pt>
                <c:pt idx="29381">
                  <c:v>461.41719999999998</c:v>
                </c:pt>
                <c:pt idx="29382">
                  <c:v>461.41739999999999</c:v>
                </c:pt>
                <c:pt idx="29383">
                  <c:v>461.41660000000002</c:v>
                </c:pt>
                <c:pt idx="29384">
                  <c:v>461.41719999999998</c:v>
                </c:pt>
                <c:pt idx="29385">
                  <c:v>461.41660000000002</c:v>
                </c:pt>
                <c:pt idx="29386">
                  <c:v>461.41609999999997</c:v>
                </c:pt>
                <c:pt idx="29387">
                  <c:v>461.41640000000001</c:v>
                </c:pt>
                <c:pt idx="29388">
                  <c:v>461.41759999999999</c:v>
                </c:pt>
                <c:pt idx="29389">
                  <c:v>461.41860000000003</c:v>
                </c:pt>
                <c:pt idx="29390">
                  <c:v>461.41840000000002</c:v>
                </c:pt>
                <c:pt idx="29391">
                  <c:v>461.42</c:v>
                </c:pt>
                <c:pt idx="29392">
                  <c:v>461.41899999999998</c:v>
                </c:pt>
                <c:pt idx="29393">
                  <c:v>461.41969999999998</c:v>
                </c:pt>
                <c:pt idx="29394">
                  <c:v>461.4196</c:v>
                </c:pt>
                <c:pt idx="29395">
                  <c:v>461.4196</c:v>
                </c:pt>
                <c:pt idx="29396">
                  <c:v>461.42169999999999</c:v>
                </c:pt>
                <c:pt idx="29397">
                  <c:v>461.42140000000001</c:v>
                </c:pt>
                <c:pt idx="29398">
                  <c:v>461.4246</c:v>
                </c:pt>
                <c:pt idx="29399">
                  <c:v>461.42410000000001</c:v>
                </c:pt>
                <c:pt idx="29400">
                  <c:v>461.42380000000003</c:v>
                </c:pt>
                <c:pt idx="29401">
                  <c:v>461.42309999999998</c:v>
                </c:pt>
                <c:pt idx="29402">
                  <c:v>461.42259999999999</c:v>
                </c:pt>
                <c:pt idx="29403">
                  <c:v>461.423</c:v>
                </c:pt>
                <c:pt idx="29404">
                  <c:v>461.4237</c:v>
                </c:pt>
                <c:pt idx="29405">
                  <c:v>461.4237</c:v>
                </c:pt>
                <c:pt idx="29406">
                  <c:v>461.42529999999999</c:v>
                </c:pt>
                <c:pt idx="29407">
                  <c:v>461.4248</c:v>
                </c:pt>
                <c:pt idx="29408">
                  <c:v>461.42570000000001</c:v>
                </c:pt>
                <c:pt idx="29409">
                  <c:v>461.42439999999999</c:v>
                </c:pt>
                <c:pt idx="29410">
                  <c:v>461.42410000000001</c:v>
                </c:pt>
                <c:pt idx="29411">
                  <c:v>461.4248</c:v>
                </c:pt>
                <c:pt idx="29412">
                  <c:v>461.42570000000001</c:v>
                </c:pt>
                <c:pt idx="29413">
                  <c:v>461.42720000000003</c:v>
                </c:pt>
                <c:pt idx="29414">
                  <c:v>461.4271</c:v>
                </c:pt>
                <c:pt idx="29415">
                  <c:v>461.428</c:v>
                </c:pt>
                <c:pt idx="29416">
                  <c:v>461.42759999999998</c:v>
                </c:pt>
                <c:pt idx="29417">
                  <c:v>461.428</c:v>
                </c:pt>
                <c:pt idx="29418">
                  <c:v>461.42930000000001</c:v>
                </c:pt>
                <c:pt idx="29419">
                  <c:v>461.43029999999999</c:v>
                </c:pt>
                <c:pt idx="29420">
                  <c:v>461.43</c:v>
                </c:pt>
                <c:pt idx="29421">
                  <c:v>461.4298</c:v>
                </c:pt>
                <c:pt idx="29422">
                  <c:v>461.43099999999998</c:v>
                </c:pt>
                <c:pt idx="29423">
                  <c:v>461.43099999999998</c:v>
                </c:pt>
                <c:pt idx="29424">
                  <c:v>461.4316</c:v>
                </c:pt>
                <c:pt idx="29425">
                  <c:v>461.43220000000002</c:v>
                </c:pt>
                <c:pt idx="29426">
                  <c:v>461.43299999999999</c:v>
                </c:pt>
                <c:pt idx="29427">
                  <c:v>461.43279999999999</c:v>
                </c:pt>
                <c:pt idx="29428">
                  <c:v>461.43360000000001</c:v>
                </c:pt>
                <c:pt idx="29429">
                  <c:v>461.4341</c:v>
                </c:pt>
                <c:pt idx="29430">
                  <c:v>461.4341</c:v>
                </c:pt>
                <c:pt idx="29431">
                  <c:v>461.43520000000001</c:v>
                </c:pt>
                <c:pt idx="29432">
                  <c:v>461.43540000000002</c:v>
                </c:pt>
                <c:pt idx="29433">
                  <c:v>461.43610000000001</c:v>
                </c:pt>
                <c:pt idx="29434">
                  <c:v>461.4359</c:v>
                </c:pt>
                <c:pt idx="29435">
                  <c:v>461.43619999999999</c:v>
                </c:pt>
                <c:pt idx="29436">
                  <c:v>461.43619999999999</c:v>
                </c:pt>
                <c:pt idx="29437">
                  <c:v>461.43720000000002</c:v>
                </c:pt>
                <c:pt idx="29438">
                  <c:v>461.43900000000002</c:v>
                </c:pt>
                <c:pt idx="29439">
                  <c:v>461.43860000000001</c:v>
                </c:pt>
                <c:pt idx="29440">
                  <c:v>461.4384</c:v>
                </c:pt>
                <c:pt idx="29441">
                  <c:v>461.43779999999998</c:v>
                </c:pt>
                <c:pt idx="29442">
                  <c:v>461.43959999999998</c:v>
                </c:pt>
                <c:pt idx="29443">
                  <c:v>461.43950000000001</c:v>
                </c:pt>
                <c:pt idx="29444">
                  <c:v>461.44029999999998</c:v>
                </c:pt>
                <c:pt idx="29445">
                  <c:v>461.44040000000001</c:v>
                </c:pt>
                <c:pt idx="29446">
                  <c:v>461.44220000000001</c:v>
                </c:pt>
                <c:pt idx="29447">
                  <c:v>461.44029999999998</c:v>
                </c:pt>
                <c:pt idx="29448">
                  <c:v>461.4402</c:v>
                </c:pt>
                <c:pt idx="29449">
                  <c:v>461.44130000000001</c:v>
                </c:pt>
                <c:pt idx="29450">
                  <c:v>461.44510000000002</c:v>
                </c:pt>
                <c:pt idx="29451">
                  <c:v>461.44459999999998</c:v>
                </c:pt>
                <c:pt idx="29452">
                  <c:v>461.44450000000001</c:v>
                </c:pt>
                <c:pt idx="29453">
                  <c:v>461.4452</c:v>
                </c:pt>
                <c:pt idx="29454">
                  <c:v>461.44589999999999</c:v>
                </c:pt>
                <c:pt idx="29455">
                  <c:v>461.44549999999998</c:v>
                </c:pt>
                <c:pt idx="29456">
                  <c:v>461.44569999999999</c:v>
                </c:pt>
                <c:pt idx="29457">
                  <c:v>461.44720000000001</c:v>
                </c:pt>
                <c:pt idx="29458">
                  <c:v>461.44740000000002</c:v>
                </c:pt>
                <c:pt idx="29459">
                  <c:v>461.4479</c:v>
                </c:pt>
                <c:pt idx="29460">
                  <c:v>461.44850000000002</c:v>
                </c:pt>
                <c:pt idx="29461">
                  <c:v>461.4486</c:v>
                </c:pt>
                <c:pt idx="29462">
                  <c:v>461.44889999999998</c:v>
                </c:pt>
                <c:pt idx="29463">
                  <c:v>461.44940000000003</c:v>
                </c:pt>
                <c:pt idx="29464">
                  <c:v>461.45</c:v>
                </c:pt>
                <c:pt idx="29465">
                  <c:v>461.44979999999998</c:v>
                </c:pt>
                <c:pt idx="29466">
                  <c:v>461.44959999999998</c:v>
                </c:pt>
                <c:pt idx="29467">
                  <c:v>461.4502</c:v>
                </c:pt>
                <c:pt idx="29468">
                  <c:v>461.44979999999998</c:v>
                </c:pt>
                <c:pt idx="29469">
                  <c:v>461.45</c:v>
                </c:pt>
                <c:pt idx="29470">
                  <c:v>461.44940000000003</c:v>
                </c:pt>
                <c:pt idx="29471">
                  <c:v>461.45</c:v>
                </c:pt>
                <c:pt idx="29472">
                  <c:v>461.4511</c:v>
                </c:pt>
                <c:pt idx="29473">
                  <c:v>461.45139999999998</c:v>
                </c:pt>
                <c:pt idx="29474">
                  <c:v>461.45159999999998</c:v>
                </c:pt>
                <c:pt idx="29475">
                  <c:v>461.4522</c:v>
                </c:pt>
                <c:pt idx="29476">
                  <c:v>461.45359999999999</c:v>
                </c:pt>
                <c:pt idx="29477">
                  <c:v>461.45280000000002</c:v>
                </c:pt>
                <c:pt idx="29478">
                  <c:v>461.45370000000003</c:v>
                </c:pt>
                <c:pt idx="29479">
                  <c:v>461.45359999999999</c:v>
                </c:pt>
                <c:pt idx="29480">
                  <c:v>461.45389999999998</c:v>
                </c:pt>
                <c:pt idx="29481">
                  <c:v>461.45499999999998</c:v>
                </c:pt>
                <c:pt idx="29482">
                  <c:v>461.45420000000001</c:v>
                </c:pt>
                <c:pt idx="29483">
                  <c:v>461.45569999999998</c:v>
                </c:pt>
                <c:pt idx="29484">
                  <c:v>461.4563</c:v>
                </c:pt>
                <c:pt idx="29485">
                  <c:v>461.45859999999999</c:v>
                </c:pt>
                <c:pt idx="29486">
                  <c:v>461.45780000000002</c:v>
                </c:pt>
                <c:pt idx="29487">
                  <c:v>461.45760000000001</c:v>
                </c:pt>
                <c:pt idx="29488">
                  <c:v>461.45940000000002</c:v>
                </c:pt>
                <c:pt idx="29489">
                  <c:v>461.45960000000002</c:v>
                </c:pt>
                <c:pt idx="29490">
                  <c:v>461.45960000000002</c:v>
                </c:pt>
                <c:pt idx="29491">
                  <c:v>461.45940000000002</c:v>
                </c:pt>
                <c:pt idx="29492">
                  <c:v>461.45940000000002</c:v>
                </c:pt>
                <c:pt idx="29493">
                  <c:v>461.46120000000002</c:v>
                </c:pt>
                <c:pt idx="29494">
                  <c:v>461.46170000000001</c:v>
                </c:pt>
                <c:pt idx="29495">
                  <c:v>461.45979999999997</c:v>
                </c:pt>
                <c:pt idx="29496">
                  <c:v>461.46019999999999</c:v>
                </c:pt>
                <c:pt idx="29497">
                  <c:v>461.46269999999998</c:v>
                </c:pt>
                <c:pt idx="29498">
                  <c:v>461.46129999999999</c:v>
                </c:pt>
                <c:pt idx="29499">
                  <c:v>461.46089999999998</c:v>
                </c:pt>
                <c:pt idx="29500">
                  <c:v>461.46260000000001</c:v>
                </c:pt>
                <c:pt idx="29501">
                  <c:v>461.46300000000002</c:v>
                </c:pt>
                <c:pt idx="29502">
                  <c:v>461.46420000000001</c:v>
                </c:pt>
                <c:pt idx="29503">
                  <c:v>461.46480000000003</c:v>
                </c:pt>
                <c:pt idx="29504">
                  <c:v>461.46719999999999</c:v>
                </c:pt>
                <c:pt idx="29505">
                  <c:v>461.46719999999999</c:v>
                </c:pt>
                <c:pt idx="29506">
                  <c:v>461.4674</c:v>
                </c:pt>
                <c:pt idx="29507">
                  <c:v>461.4683</c:v>
                </c:pt>
                <c:pt idx="29508">
                  <c:v>461.46780000000001</c:v>
                </c:pt>
                <c:pt idx="29509">
                  <c:v>461.46789999999999</c:v>
                </c:pt>
                <c:pt idx="29510">
                  <c:v>461.47</c:v>
                </c:pt>
                <c:pt idx="29511">
                  <c:v>461.46879999999999</c:v>
                </c:pt>
                <c:pt idx="29512">
                  <c:v>461.46879999999999</c:v>
                </c:pt>
                <c:pt idx="29513">
                  <c:v>461.47</c:v>
                </c:pt>
                <c:pt idx="29514">
                  <c:v>461.46969999999999</c:v>
                </c:pt>
                <c:pt idx="29515">
                  <c:v>461.47059999999999</c:v>
                </c:pt>
                <c:pt idx="29516">
                  <c:v>461.46980000000002</c:v>
                </c:pt>
                <c:pt idx="29517">
                  <c:v>461.47149999999999</c:v>
                </c:pt>
                <c:pt idx="29518">
                  <c:v>461.47140000000002</c:v>
                </c:pt>
                <c:pt idx="29519">
                  <c:v>461.47219999999999</c:v>
                </c:pt>
                <c:pt idx="29520">
                  <c:v>461.47199999999998</c:v>
                </c:pt>
                <c:pt idx="29521">
                  <c:v>461.47070000000002</c:v>
                </c:pt>
                <c:pt idx="29522">
                  <c:v>461.47239999999999</c:v>
                </c:pt>
                <c:pt idx="29523">
                  <c:v>461.47340000000003</c:v>
                </c:pt>
                <c:pt idx="29524">
                  <c:v>461.47460000000001</c:v>
                </c:pt>
                <c:pt idx="29525">
                  <c:v>461.4744</c:v>
                </c:pt>
                <c:pt idx="29526">
                  <c:v>461.4742</c:v>
                </c:pt>
                <c:pt idx="29527">
                  <c:v>461.47460000000001</c:v>
                </c:pt>
                <c:pt idx="29528">
                  <c:v>461.4744</c:v>
                </c:pt>
                <c:pt idx="29529">
                  <c:v>461.47579999999999</c:v>
                </c:pt>
                <c:pt idx="29530">
                  <c:v>461.47719999999998</c:v>
                </c:pt>
                <c:pt idx="29531">
                  <c:v>461.47640000000001</c:v>
                </c:pt>
                <c:pt idx="29532">
                  <c:v>461.47820000000002</c:v>
                </c:pt>
                <c:pt idx="29533">
                  <c:v>461.47890000000001</c:v>
                </c:pt>
                <c:pt idx="29534">
                  <c:v>461.47719999999998</c:v>
                </c:pt>
                <c:pt idx="29535">
                  <c:v>461.47789999999998</c:v>
                </c:pt>
                <c:pt idx="29536">
                  <c:v>461.4794</c:v>
                </c:pt>
                <c:pt idx="29537">
                  <c:v>461.47840000000002</c:v>
                </c:pt>
                <c:pt idx="29538">
                  <c:v>461.48020000000002</c:v>
                </c:pt>
                <c:pt idx="29539">
                  <c:v>461.48140000000001</c:v>
                </c:pt>
                <c:pt idx="29540">
                  <c:v>461.48050000000001</c:v>
                </c:pt>
                <c:pt idx="29541">
                  <c:v>461.48059999999998</c:v>
                </c:pt>
                <c:pt idx="29542">
                  <c:v>461.48200000000003</c:v>
                </c:pt>
                <c:pt idx="29543">
                  <c:v>461.48219999999998</c:v>
                </c:pt>
                <c:pt idx="29544">
                  <c:v>461.48320000000001</c:v>
                </c:pt>
                <c:pt idx="29545">
                  <c:v>461.48180000000002</c:v>
                </c:pt>
                <c:pt idx="29546">
                  <c:v>461.48259999999999</c:v>
                </c:pt>
                <c:pt idx="29547">
                  <c:v>461.4828</c:v>
                </c:pt>
                <c:pt idx="29548">
                  <c:v>461.48469999999998</c:v>
                </c:pt>
                <c:pt idx="29549">
                  <c:v>461.48500000000001</c:v>
                </c:pt>
                <c:pt idx="29550">
                  <c:v>461.48480000000001</c:v>
                </c:pt>
                <c:pt idx="29551">
                  <c:v>461.48660000000001</c:v>
                </c:pt>
                <c:pt idx="29552">
                  <c:v>461.48649999999998</c:v>
                </c:pt>
                <c:pt idx="29553">
                  <c:v>461.48719999999997</c:v>
                </c:pt>
                <c:pt idx="29554">
                  <c:v>461.48899999999998</c:v>
                </c:pt>
                <c:pt idx="29555">
                  <c:v>461.49020000000002</c:v>
                </c:pt>
                <c:pt idx="29556">
                  <c:v>461.49040000000002</c:v>
                </c:pt>
                <c:pt idx="29557">
                  <c:v>461.49</c:v>
                </c:pt>
                <c:pt idx="29558">
                  <c:v>461.4898</c:v>
                </c:pt>
                <c:pt idx="29559">
                  <c:v>461.49130000000002</c:v>
                </c:pt>
                <c:pt idx="29560">
                  <c:v>461.49160000000001</c:v>
                </c:pt>
                <c:pt idx="29561">
                  <c:v>461.49329999999998</c:v>
                </c:pt>
                <c:pt idx="29562">
                  <c:v>461.49099999999999</c:v>
                </c:pt>
                <c:pt idx="29563">
                  <c:v>461.49259999999998</c:v>
                </c:pt>
                <c:pt idx="29564">
                  <c:v>461.49380000000002</c:v>
                </c:pt>
                <c:pt idx="29565">
                  <c:v>461.49419999999998</c:v>
                </c:pt>
                <c:pt idx="29566">
                  <c:v>461.49439999999998</c:v>
                </c:pt>
                <c:pt idx="29567">
                  <c:v>461.49590000000001</c:v>
                </c:pt>
                <c:pt idx="29568">
                  <c:v>461.49740000000003</c:v>
                </c:pt>
                <c:pt idx="29569">
                  <c:v>461.49779999999998</c:v>
                </c:pt>
                <c:pt idx="29570">
                  <c:v>461.49770000000001</c:v>
                </c:pt>
                <c:pt idx="29571">
                  <c:v>461.49619999999999</c:v>
                </c:pt>
                <c:pt idx="29572">
                  <c:v>461.49700000000001</c:v>
                </c:pt>
                <c:pt idx="29573">
                  <c:v>461.49740000000003</c:v>
                </c:pt>
                <c:pt idx="29574">
                  <c:v>461.49779999999998</c:v>
                </c:pt>
                <c:pt idx="29575">
                  <c:v>461.49740000000003</c:v>
                </c:pt>
                <c:pt idx="29576">
                  <c:v>461.49759999999998</c:v>
                </c:pt>
                <c:pt idx="29577">
                  <c:v>461.49939999999998</c:v>
                </c:pt>
                <c:pt idx="29578">
                  <c:v>461.49889999999999</c:v>
                </c:pt>
                <c:pt idx="29579">
                  <c:v>461.5</c:v>
                </c:pt>
                <c:pt idx="29580">
                  <c:v>461.49959999999999</c:v>
                </c:pt>
                <c:pt idx="29581">
                  <c:v>461.5</c:v>
                </c:pt>
                <c:pt idx="29582">
                  <c:v>461.49939999999998</c:v>
                </c:pt>
                <c:pt idx="29583">
                  <c:v>461.5</c:v>
                </c:pt>
                <c:pt idx="29584">
                  <c:v>461.50020000000001</c:v>
                </c:pt>
                <c:pt idx="29585">
                  <c:v>461.50040000000001</c:v>
                </c:pt>
                <c:pt idx="29586">
                  <c:v>461.50119999999998</c:v>
                </c:pt>
                <c:pt idx="29587">
                  <c:v>461.50240000000002</c:v>
                </c:pt>
                <c:pt idx="29588">
                  <c:v>461.50229999999999</c:v>
                </c:pt>
                <c:pt idx="29589">
                  <c:v>461.50119999999998</c:v>
                </c:pt>
                <c:pt idx="29590">
                  <c:v>461.50150000000002</c:v>
                </c:pt>
                <c:pt idx="29591">
                  <c:v>461.50279999999998</c:v>
                </c:pt>
                <c:pt idx="29592">
                  <c:v>461.50439999999998</c:v>
                </c:pt>
                <c:pt idx="29593">
                  <c:v>461.50360000000001</c:v>
                </c:pt>
                <c:pt idx="29594">
                  <c:v>461.50409999999999</c:v>
                </c:pt>
                <c:pt idx="29595">
                  <c:v>461.5052</c:v>
                </c:pt>
                <c:pt idx="29596">
                  <c:v>461.50619999999998</c:v>
                </c:pt>
                <c:pt idx="29597">
                  <c:v>461.50689999999997</c:v>
                </c:pt>
                <c:pt idx="29598">
                  <c:v>461.50720000000001</c:v>
                </c:pt>
                <c:pt idx="29599">
                  <c:v>461.50659999999999</c:v>
                </c:pt>
                <c:pt idx="29600">
                  <c:v>461.50779999999997</c:v>
                </c:pt>
                <c:pt idx="29601">
                  <c:v>461.50839999999999</c:v>
                </c:pt>
                <c:pt idx="29602">
                  <c:v>461.5102</c:v>
                </c:pt>
                <c:pt idx="29603">
                  <c:v>461.50959999999998</c:v>
                </c:pt>
                <c:pt idx="29604">
                  <c:v>461.51100000000002</c:v>
                </c:pt>
                <c:pt idx="29605">
                  <c:v>461.51100000000002</c:v>
                </c:pt>
                <c:pt idx="29606">
                  <c:v>461.512</c:v>
                </c:pt>
                <c:pt idx="29607">
                  <c:v>461.51280000000003</c:v>
                </c:pt>
                <c:pt idx="29608">
                  <c:v>461.51190000000003</c:v>
                </c:pt>
                <c:pt idx="29609">
                  <c:v>461.51260000000002</c:v>
                </c:pt>
                <c:pt idx="29610">
                  <c:v>461.51280000000003</c:v>
                </c:pt>
                <c:pt idx="29611">
                  <c:v>461.51420000000002</c:v>
                </c:pt>
                <c:pt idx="29612">
                  <c:v>461.51389999999998</c:v>
                </c:pt>
                <c:pt idx="29613">
                  <c:v>461.51479999999998</c:v>
                </c:pt>
                <c:pt idx="29614">
                  <c:v>461.51420000000002</c:v>
                </c:pt>
                <c:pt idx="29615">
                  <c:v>461.51420000000002</c:v>
                </c:pt>
                <c:pt idx="29616">
                  <c:v>461.51440000000002</c:v>
                </c:pt>
                <c:pt idx="29617">
                  <c:v>461.51179999999999</c:v>
                </c:pt>
                <c:pt idx="29618">
                  <c:v>461.51260000000002</c:v>
                </c:pt>
                <c:pt idx="29619">
                  <c:v>461.5147</c:v>
                </c:pt>
                <c:pt idx="29620">
                  <c:v>461.5154</c:v>
                </c:pt>
                <c:pt idx="29621">
                  <c:v>461.51560000000001</c:v>
                </c:pt>
                <c:pt idx="29622">
                  <c:v>461.5154</c:v>
                </c:pt>
                <c:pt idx="29623">
                  <c:v>461.51659999999998</c:v>
                </c:pt>
                <c:pt idx="29624">
                  <c:v>461.51740000000001</c:v>
                </c:pt>
                <c:pt idx="29625">
                  <c:v>461.51780000000002</c:v>
                </c:pt>
                <c:pt idx="29626">
                  <c:v>461.51819999999998</c:v>
                </c:pt>
                <c:pt idx="29627">
                  <c:v>461.51740000000001</c:v>
                </c:pt>
                <c:pt idx="29628">
                  <c:v>461.51839999999999</c:v>
                </c:pt>
                <c:pt idx="29629">
                  <c:v>461.51960000000003</c:v>
                </c:pt>
                <c:pt idx="29630">
                  <c:v>461.5204</c:v>
                </c:pt>
                <c:pt idx="29631">
                  <c:v>461.52190000000002</c:v>
                </c:pt>
                <c:pt idx="29632">
                  <c:v>461.5206</c:v>
                </c:pt>
                <c:pt idx="29633">
                  <c:v>461.5215</c:v>
                </c:pt>
                <c:pt idx="29634">
                  <c:v>461.5224</c:v>
                </c:pt>
                <c:pt idx="29635">
                  <c:v>461.5222</c:v>
                </c:pt>
                <c:pt idx="29636">
                  <c:v>461.52429999999998</c:v>
                </c:pt>
                <c:pt idx="29637">
                  <c:v>461.5222</c:v>
                </c:pt>
                <c:pt idx="29638">
                  <c:v>461.52379999999999</c:v>
                </c:pt>
                <c:pt idx="29639">
                  <c:v>461.52499999999998</c:v>
                </c:pt>
                <c:pt idx="29640">
                  <c:v>461.52600000000001</c:v>
                </c:pt>
                <c:pt idx="29641">
                  <c:v>461.52690000000001</c:v>
                </c:pt>
                <c:pt idx="29642">
                  <c:v>461.52710000000002</c:v>
                </c:pt>
                <c:pt idx="29643">
                  <c:v>461.52730000000003</c:v>
                </c:pt>
                <c:pt idx="29644">
                  <c:v>461.52699999999999</c:v>
                </c:pt>
                <c:pt idx="29645">
                  <c:v>461.52679999999998</c:v>
                </c:pt>
                <c:pt idx="29646">
                  <c:v>461.52800000000002</c:v>
                </c:pt>
                <c:pt idx="29647">
                  <c:v>461.52760000000001</c:v>
                </c:pt>
                <c:pt idx="29648">
                  <c:v>461.529</c:v>
                </c:pt>
                <c:pt idx="29649">
                  <c:v>461.5299</c:v>
                </c:pt>
                <c:pt idx="29650">
                  <c:v>461.5299</c:v>
                </c:pt>
                <c:pt idx="29651">
                  <c:v>461.53089999999997</c:v>
                </c:pt>
                <c:pt idx="29652">
                  <c:v>461.53109999999998</c:v>
                </c:pt>
                <c:pt idx="29653">
                  <c:v>461.53129999999999</c:v>
                </c:pt>
                <c:pt idx="29654">
                  <c:v>461.53210000000001</c:v>
                </c:pt>
                <c:pt idx="29655">
                  <c:v>461.5324</c:v>
                </c:pt>
                <c:pt idx="29656">
                  <c:v>461.53379999999999</c:v>
                </c:pt>
                <c:pt idx="29657">
                  <c:v>461.53500000000003</c:v>
                </c:pt>
                <c:pt idx="29658">
                  <c:v>461.53469999999999</c:v>
                </c:pt>
                <c:pt idx="29659">
                  <c:v>461.53399999999999</c:v>
                </c:pt>
                <c:pt idx="29660">
                  <c:v>461.5342</c:v>
                </c:pt>
                <c:pt idx="29661">
                  <c:v>461.53680000000003</c:v>
                </c:pt>
                <c:pt idx="29662">
                  <c:v>461.53699999999998</c:v>
                </c:pt>
                <c:pt idx="29663">
                  <c:v>461.53699999999998</c:v>
                </c:pt>
                <c:pt idx="29664">
                  <c:v>461.53649999999999</c:v>
                </c:pt>
                <c:pt idx="29665">
                  <c:v>461.53840000000002</c:v>
                </c:pt>
                <c:pt idx="29666">
                  <c:v>461.54059999999998</c:v>
                </c:pt>
                <c:pt idx="29667">
                  <c:v>461.5394</c:v>
                </c:pt>
                <c:pt idx="29668">
                  <c:v>461.53789999999998</c:v>
                </c:pt>
                <c:pt idx="29669">
                  <c:v>461.54020000000003</c:v>
                </c:pt>
                <c:pt idx="29670">
                  <c:v>461.53910000000002</c:v>
                </c:pt>
                <c:pt idx="29671">
                  <c:v>461.53969999999998</c:v>
                </c:pt>
                <c:pt idx="29672">
                  <c:v>461.541</c:v>
                </c:pt>
                <c:pt idx="29673">
                  <c:v>461.54140000000001</c:v>
                </c:pt>
                <c:pt idx="29674">
                  <c:v>461.54259999999999</c:v>
                </c:pt>
                <c:pt idx="29675">
                  <c:v>461.54250000000002</c:v>
                </c:pt>
                <c:pt idx="29676">
                  <c:v>461.54379999999998</c:v>
                </c:pt>
                <c:pt idx="29677">
                  <c:v>461.5444</c:v>
                </c:pt>
                <c:pt idx="29678">
                  <c:v>461.54349999999999</c:v>
                </c:pt>
                <c:pt idx="29679">
                  <c:v>461.54520000000002</c:v>
                </c:pt>
                <c:pt idx="29680">
                  <c:v>461.54520000000002</c:v>
                </c:pt>
                <c:pt idx="29681">
                  <c:v>461.5462</c:v>
                </c:pt>
                <c:pt idx="29682">
                  <c:v>461.54480000000001</c:v>
                </c:pt>
                <c:pt idx="29683">
                  <c:v>461.54640000000001</c:v>
                </c:pt>
                <c:pt idx="29684">
                  <c:v>461.54660000000001</c:v>
                </c:pt>
                <c:pt idx="29685">
                  <c:v>461.54590000000002</c:v>
                </c:pt>
                <c:pt idx="29686">
                  <c:v>461.54610000000002</c:v>
                </c:pt>
                <c:pt idx="29687">
                  <c:v>461.54689999999999</c:v>
                </c:pt>
                <c:pt idx="29688">
                  <c:v>461.5471</c:v>
                </c:pt>
                <c:pt idx="29689">
                  <c:v>461.54840000000002</c:v>
                </c:pt>
                <c:pt idx="29690">
                  <c:v>461.54899999999998</c:v>
                </c:pt>
                <c:pt idx="29691">
                  <c:v>461.55020000000002</c:v>
                </c:pt>
                <c:pt idx="29692">
                  <c:v>461.55099999999999</c:v>
                </c:pt>
                <c:pt idx="29693">
                  <c:v>461.54919999999998</c:v>
                </c:pt>
                <c:pt idx="29694">
                  <c:v>461.54969999999997</c:v>
                </c:pt>
                <c:pt idx="29695">
                  <c:v>461.5498</c:v>
                </c:pt>
                <c:pt idx="29696">
                  <c:v>461.5498</c:v>
                </c:pt>
                <c:pt idx="29697">
                  <c:v>461.55110000000002</c:v>
                </c:pt>
                <c:pt idx="29698">
                  <c:v>461.55020000000002</c:v>
                </c:pt>
                <c:pt idx="29699">
                  <c:v>461.55040000000002</c:v>
                </c:pt>
                <c:pt idx="29700">
                  <c:v>461.55169999999998</c:v>
                </c:pt>
                <c:pt idx="29701">
                  <c:v>461.55380000000002</c:v>
                </c:pt>
                <c:pt idx="29702">
                  <c:v>461.55419999999998</c:v>
                </c:pt>
                <c:pt idx="29703">
                  <c:v>461.55470000000003</c:v>
                </c:pt>
                <c:pt idx="29704">
                  <c:v>461.55500000000001</c:v>
                </c:pt>
                <c:pt idx="29705">
                  <c:v>461.5557</c:v>
                </c:pt>
                <c:pt idx="29706">
                  <c:v>461.55759999999998</c:v>
                </c:pt>
                <c:pt idx="29707">
                  <c:v>461.55739999999997</c:v>
                </c:pt>
                <c:pt idx="29708">
                  <c:v>461.55630000000002</c:v>
                </c:pt>
                <c:pt idx="29709">
                  <c:v>461.5591</c:v>
                </c:pt>
                <c:pt idx="29710">
                  <c:v>461.55900000000003</c:v>
                </c:pt>
                <c:pt idx="29711">
                  <c:v>461.55829999999997</c:v>
                </c:pt>
                <c:pt idx="29712">
                  <c:v>461.55860000000001</c:v>
                </c:pt>
                <c:pt idx="29713">
                  <c:v>461.56</c:v>
                </c:pt>
                <c:pt idx="29714">
                  <c:v>461.55970000000002</c:v>
                </c:pt>
                <c:pt idx="29715">
                  <c:v>461.56099999999998</c:v>
                </c:pt>
                <c:pt idx="29716">
                  <c:v>461.56299999999999</c:v>
                </c:pt>
                <c:pt idx="29717">
                  <c:v>461.56200000000001</c:v>
                </c:pt>
                <c:pt idx="29718">
                  <c:v>461.56319999999999</c:v>
                </c:pt>
                <c:pt idx="29719">
                  <c:v>461.56479999999999</c:v>
                </c:pt>
                <c:pt idx="29720">
                  <c:v>461.56439999999998</c:v>
                </c:pt>
                <c:pt idx="29721">
                  <c:v>461.5659</c:v>
                </c:pt>
                <c:pt idx="29722">
                  <c:v>461.56659999999999</c:v>
                </c:pt>
                <c:pt idx="29723">
                  <c:v>461.56610000000001</c:v>
                </c:pt>
                <c:pt idx="29724">
                  <c:v>461.56779999999998</c:v>
                </c:pt>
                <c:pt idx="29725">
                  <c:v>461.56779999999998</c:v>
                </c:pt>
                <c:pt idx="29726">
                  <c:v>461.56720000000001</c:v>
                </c:pt>
                <c:pt idx="29727">
                  <c:v>461.56779999999998</c:v>
                </c:pt>
                <c:pt idx="29728">
                  <c:v>461.56869999999998</c:v>
                </c:pt>
                <c:pt idx="29729">
                  <c:v>461.56869999999998</c:v>
                </c:pt>
                <c:pt idx="29730">
                  <c:v>461.56830000000002</c:v>
                </c:pt>
                <c:pt idx="29731">
                  <c:v>461.56920000000002</c:v>
                </c:pt>
                <c:pt idx="29732">
                  <c:v>461.57060000000001</c:v>
                </c:pt>
                <c:pt idx="29733">
                  <c:v>461.57159999999999</c:v>
                </c:pt>
                <c:pt idx="29734">
                  <c:v>461.57190000000003</c:v>
                </c:pt>
                <c:pt idx="29735">
                  <c:v>461.57100000000003</c:v>
                </c:pt>
                <c:pt idx="29736">
                  <c:v>461.57089999999999</c:v>
                </c:pt>
                <c:pt idx="29737">
                  <c:v>461.57220000000001</c:v>
                </c:pt>
                <c:pt idx="29738">
                  <c:v>461.57260000000002</c:v>
                </c:pt>
                <c:pt idx="29739">
                  <c:v>461.57089999999999</c:v>
                </c:pt>
                <c:pt idx="29740">
                  <c:v>461.57220000000001</c:v>
                </c:pt>
                <c:pt idx="29741">
                  <c:v>461.57159999999999</c:v>
                </c:pt>
                <c:pt idx="29742">
                  <c:v>461.57229999999998</c:v>
                </c:pt>
                <c:pt idx="29743">
                  <c:v>461.57339999999999</c:v>
                </c:pt>
                <c:pt idx="29744">
                  <c:v>461.57479999999998</c:v>
                </c:pt>
                <c:pt idx="29745">
                  <c:v>461.57459999999998</c:v>
                </c:pt>
                <c:pt idx="29746">
                  <c:v>461.57580000000002</c:v>
                </c:pt>
                <c:pt idx="29747">
                  <c:v>461.577</c:v>
                </c:pt>
                <c:pt idx="29748">
                  <c:v>461.577</c:v>
                </c:pt>
                <c:pt idx="29749">
                  <c:v>461.57810000000001</c:v>
                </c:pt>
                <c:pt idx="29750">
                  <c:v>461.58</c:v>
                </c:pt>
                <c:pt idx="29751">
                  <c:v>461.58</c:v>
                </c:pt>
                <c:pt idx="29752">
                  <c:v>461.5813</c:v>
                </c:pt>
                <c:pt idx="29753">
                  <c:v>461.58100000000002</c:v>
                </c:pt>
                <c:pt idx="29754">
                  <c:v>461.58150000000001</c:v>
                </c:pt>
                <c:pt idx="29755">
                  <c:v>461.5829</c:v>
                </c:pt>
                <c:pt idx="29756">
                  <c:v>461.58300000000003</c:v>
                </c:pt>
                <c:pt idx="29757">
                  <c:v>461.58359999999999</c:v>
                </c:pt>
                <c:pt idx="29758">
                  <c:v>461.58460000000002</c:v>
                </c:pt>
                <c:pt idx="29759">
                  <c:v>461.58429999999998</c:v>
                </c:pt>
                <c:pt idx="29760">
                  <c:v>461.5847</c:v>
                </c:pt>
                <c:pt idx="29761">
                  <c:v>461.58460000000002</c:v>
                </c:pt>
                <c:pt idx="29762">
                  <c:v>461.58519999999999</c:v>
                </c:pt>
                <c:pt idx="29763">
                  <c:v>461.58460000000002</c:v>
                </c:pt>
                <c:pt idx="29764">
                  <c:v>461.584</c:v>
                </c:pt>
                <c:pt idx="29765">
                  <c:v>461.58479999999997</c:v>
                </c:pt>
                <c:pt idx="29766">
                  <c:v>461.5856</c:v>
                </c:pt>
                <c:pt idx="29767">
                  <c:v>461.58499999999998</c:v>
                </c:pt>
                <c:pt idx="29768">
                  <c:v>461.58659999999998</c:v>
                </c:pt>
                <c:pt idx="29769">
                  <c:v>461.58749999999998</c:v>
                </c:pt>
                <c:pt idx="29770">
                  <c:v>461.5881</c:v>
                </c:pt>
                <c:pt idx="29771">
                  <c:v>461.58699999999999</c:v>
                </c:pt>
                <c:pt idx="29772">
                  <c:v>461.5872</c:v>
                </c:pt>
                <c:pt idx="29773">
                  <c:v>461.58780000000002</c:v>
                </c:pt>
                <c:pt idx="29774">
                  <c:v>461.58909999999997</c:v>
                </c:pt>
                <c:pt idx="29775">
                  <c:v>461.59</c:v>
                </c:pt>
                <c:pt idx="29776">
                  <c:v>461.59140000000002</c:v>
                </c:pt>
                <c:pt idx="29777">
                  <c:v>461.5926</c:v>
                </c:pt>
                <c:pt idx="29778">
                  <c:v>461.59359999999998</c:v>
                </c:pt>
                <c:pt idx="29779">
                  <c:v>461.59300000000002</c:v>
                </c:pt>
                <c:pt idx="29780">
                  <c:v>461.59480000000002</c:v>
                </c:pt>
                <c:pt idx="29781">
                  <c:v>461.59530000000001</c:v>
                </c:pt>
                <c:pt idx="29782">
                  <c:v>461.59660000000002</c:v>
                </c:pt>
                <c:pt idx="29783">
                  <c:v>461.59719999999999</c:v>
                </c:pt>
                <c:pt idx="29784">
                  <c:v>461.59699999999998</c:v>
                </c:pt>
                <c:pt idx="29785">
                  <c:v>461.59739999999999</c:v>
                </c:pt>
                <c:pt idx="29786">
                  <c:v>461.59879999999998</c:v>
                </c:pt>
                <c:pt idx="29787">
                  <c:v>461.59899999999999</c:v>
                </c:pt>
                <c:pt idx="29788">
                  <c:v>461.59870000000001</c:v>
                </c:pt>
                <c:pt idx="29789">
                  <c:v>461.59980000000002</c:v>
                </c:pt>
                <c:pt idx="29790">
                  <c:v>461.60250000000002</c:v>
                </c:pt>
                <c:pt idx="29791">
                  <c:v>461.60059999999999</c:v>
                </c:pt>
                <c:pt idx="29792">
                  <c:v>461.60079999999999</c:v>
                </c:pt>
                <c:pt idx="29793">
                  <c:v>461.60160000000002</c:v>
                </c:pt>
                <c:pt idx="29794">
                  <c:v>461.60219999999998</c:v>
                </c:pt>
                <c:pt idx="29795">
                  <c:v>461.60199999999998</c:v>
                </c:pt>
                <c:pt idx="29796">
                  <c:v>461.60250000000002</c:v>
                </c:pt>
                <c:pt idx="29797">
                  <c:v>461.60160000000002</c:v>
                </c:pt>
                <c:pt idx="29798">
                  <c:v>461.60559999999998</c:v>
                </c:pt>
                <c:pt idx="29799">
                  <c:v>461.6046</c:v>
                </c:pt>
                <c:pt idx="29800">
                  <c:v>461.60410000000002</c:v>
                </c:pt>
                <c:pt idx="29801">
                  <c:v>461.60500000000002</c:v>
                </c:pt>
                <c:pt idx="29802">
                  <c:v>461.60340000000002</c:v>
                </c:pt>
                <c:pt idx="29803">
                  <c:v>461.60590000000002</c:v>
                </c:pt>
                <c:pt idx="29804">
                  <c:v>461.60640000000001</c:v>
                </c:pt>
                <c:pt idx="29805">
                  <c:v>461.60739999999998</c:v>
                </c:pt>
                <c:pt idx="29806">
                  <c:v>461.608</c:v>
                </c:pt>
                <c:pt idx="29807">
                  <c:v>461.60879999999997</c:v>
                </c:pt>
                <c:pt idx="29808">
                  <c:v>461.6096</c:v>
                </c:pt>
                <c:pt idx="29809">
                  <c:v>461.60919999999999</c:v>
                </c:pt>
                <c:pt idx="29810">
                  <c:v>461.6096</c:v>
                </c:pt>
                <c:pt idx="29811">
                  <c:v>461.61079999999998</c:v>
                </c:pt>
                <c:pt idx="29812">
                  <c:v>461.61020000000002</c:v>
                </c:pt>
                <c:pt idx="29813">
                  <c:v>461.61160000000001</c:v>
                </c:pt>
                <c:pt idx="29814">
                  <c:v>461.61059999999998</c:v>
                </c:pt>
                <c:pt idx="29815">
                  <c:v>461.61250000000001</c:v>
                </c:pt>
                <c:pt idx="29816">
                  <c:v>461.61020000000002</c:v>
                </c:pt>
                <c:pt idx="29817">
                  <c:v>461.61090000000002</c:v>
                </c:pt>
                <c:pt idx="29818">
                  <c:v>461.61200000000002</c:v>
                </c:pt>
                <c:pt idx="29819">
                  <c:v>461.61279999999999</c:v>
                </c:pt>
                <c:pt idx="29820">
                  <c:v>461.61279999999999</c:v>
                </c:pt>
                <c:pt idx="29821">
                  <c:v>461.61320000000001</c:v>
                </c:pt>
                <c:pt idx="29822">
                  <c:v>461.61340000000001</c:v>
                </c:pt>
                <c:pt idx="29823">
                  <c:v>461.61470000000003</c:v>
                </c:pt>
                <c:pt idx="29824">
                  <c:v>461.6146</c:v>
                </c:pt>
                <c:pt idx="29825">
                  <c:v>461.61610000000002</c:v>
                </c:pt>
                <c:pt idx="29826">
                  <c:v>461.61680000000001</c:v>
                </c:pt>
                <c:pt idx="29827">
                  <c:v>461.61599999999999</c:v>
                </c:pt>
                <c:pt idx="29828">
                  <c:v>461.61680000000001</c:v>
                </c:pt>
                <c:pt idx="29829">
                  <c:v>461.61660000000001</c:v>
                </c:pt>
                <c:pt idx="29830">
                  <c:v>461.61799999999999</c:v>
                </c:pt>
                <c:pt idx="29831">
                  <c:v>461.61799999999999</c:v>
                </c:pt>
                <c:pt idx="29832">
                  <c:v>461.62020000000001</c:v>
                </c:pt>
                <c:pt idx="29833">
                  <c:v>461.62130000000002</c:v>
                </c:pt>
                <c:pt idx="29834">
                  <c:v>461.61880000000002</c:v>
                </c:pt>
                <c:pt idx="29835">
                  <c:v>461.62049999999999</c:v>
                </c:pt>
                <c:pt idx="29836">
                  <c:v>461.6216</c:v>
                </c:pt>
                <c:pt idx="29837">
                  <c:v>461.62200000000001</c:v>
                </c:pt>
                <c:pt idx="29838">
                  <c:v>461.6234</c:v>
                </c:pt>
                <c:pt idx="29839">
                  <c:v>461.62419999999997</c:v>
                </c:pt>
                <c:pt idx="29840">
                  <c:v>461.62400000000002</c:v>
                </c:pt>
                <c:pt idx="29841">
                  <c:v>461.62400000000002</c:v>
                </c:pt>
                <c:pt idx="29842">
                  <c:v>461.625</c:v>
                </c:pt>
                <c:pt idx="29843">
                  <c:v>461.62599999999998</c:v>
                </c:pt>
                <c:pt idx="29844">
                  <c:v>461.62540000000001</c:v>
                </c:pt>
                <c:pt idx="29845">
                  <c:v>461.62520000000001</c:v>
                </c:pt>
                <c:pt idx="29846">
                  <c:v>461.62700000000001</c:v>
                </c:pt>
                <c:pt idx="29847">
                  <c:v>461.62860000000001</c:v>
                </c:pt>
                <c:pt idx="29848">
                  <c:v>461.6302</c:v>
                </c:pt>
                <c:pt idx="29849">
                  <c:v>461.62979999999999</c:v>
                </c:pt>
                <c:pt idx="29850">
                  <c:v>461.63139999999999</c:v>
                </c:pt>
                <c:pt idx="29851">
                  <c:v>461.63119999999998</c:v>
                </c:pt>
                <c:pt idx="29852">
                  <c:v>461.63060000000002</c:v>
                </c:pt>
                <c:pt idx="29853">
                  <c:v>461.63080000000002</c:v>
                </c:pt>
                <c:pt idx="29854">
                  <c:v>461.63290000000001</c:v>
                </c:pt>
                <c:pt idx="29855">
                  <c:v>461.63380000000001</c:v>
                </c:pt>
                <c:pt idx="29856">
                  <c:v>461.63400000000001</c:v>
                </c:pt>
                <c:pt idx="29857">
                  <c:v>461.63420000000002</c:v>
                </c:pt>
                <c:pt idx="29858">
                  <c:v>461.63400000000001</c:v>
                </c:pt>
                <c:pt idx="29859">
                  <c:v>461.63499999999999</c:v>
                </c:pt>
                <c:pt idx="29860">
                  <c:v>461.63600000000002</c:v>
                </c:pt>
                <c:pt idx="29861">
                  <c:v>461.63670000000002</c:v>
                </c:pt>
                <c:pt idx="29862">
                  <c:v>461.63659999999999</c:v>
                </c:pt>
                <c:pt idx="29863">
                  <c:v>461.6379</c:v>
                </c:pt>
                <c:pt idx="29864">
                  <c:v>461.63810000000001</c:v>
                </c:pt>
                <c:pt idx="29865">
                  <c:v>461.6395</c:v>
                </c:pt>
                <c:pt idx="29866">
                  <c:v>461.63869999999997</c:v>
                </c:pt>
                <c:pt idx="29867">
                  <c:v>461.63900000000001</c:v>
                </c:pt>
                <c:pt idx="29868">
                  <c:v>461.64080000000001</c:v>
                </c:pt>
                <c:pt idx="29869">
                  <c:v>461.64060000000001</c:v>
                </c:pt>
                <c:pt idx="29870">
                  <c:v>461.63979999999998</c:v>
                </c:pt>
                <c:pt idx="29871">
                  <c:v>461.63990000000001</c:v>
                </c:pt>
                <c:pt idx="29872">
                  <c:v>461.64120000000003</c:v>
                </c:pt>
                <c:pt idx="29873">
                  <c:v>461.64179999999999</c:v>
                </c:pt>
                <c:pt idx="29874">
                  <c:v>461.64260000000002</c:v>
                </c:pt>
                <c:pt idx="29875">
                  <c:v>461.64299999999997</c:v>
                </c:pt>
                <c:pt idx="29876">
                  <c:v>461.6431</c:v>
                </c:pt>
                <c:pt idx="29877">
                  <c:v>461.6454</c:v>
                </c:pt>
                <c:pt idx="29878">
                  <c:v>461.64530000000002</c:v>
                </c:pt>
                <c:pt idx="29879">
                  <c:v>461.64670000000001</c:v>
                </c:pt>
                <c:pt idx="29880">
                  <c:v>461.64640000000003</c:v>
                </c:pt>
                <c:pt idx="29881">
                  <c:v>461.64769999999999</c:v>
                </c:pt>
                <c:pt idx="29882">
                  <c:v>461.65</c:v>
                </c:pt>
                <c:pt idx="29883">
                  <c:v>461.65019999999998</c:v>
                </c:pt>
                <c:pt idx="29884">
                  <c:v>461.64909999999998</c:v>
                </c:pt>
                <c:pt idx="29885">
                  <c:v>461.6506</c:v>
                </c:pt>
                <c:pt idx="29886">
                  <c:v>461.65</c:v>
                </c:pt>
                <c:pt idx="29887">
                  <c:v>461.65170000000001</c:v>
                </c:pt>
                <c:pt idx="29888">
                  <c:v>461.65219999999999</c:v>
                </c:pt>
                <c:pt idx="29889">
                  <c:v>461.65390000000002</c:v>
                </c:pt>
                <c:pt idx="29890">
                  <c:v>461.65300000000002</c:v>
                </c:pt>
                <c:pt idx="29891">
                  <c:v>461.6524</c:v>
                </c:pt>
                <c:pt idx="29892">
                  <c:v>461.65339999999998</c:v>
                </c:pt>
                <c:pt idx="29893">
                  <c:v>461.65390000000002</c:v>
                </c:pt>
                <c:pt idx="29894">
                  <c:v>461.6542</c:v>
                </c:pt>
                <c:pt idx="29895">
                  <c:v>461.65539999999999</c:v>
                </c:pt>
                <c:pt idx="29896">
                  <c:v>461.65640000000002</c:v>
                </c:pt>
                <c:pt idx="29897">
                  <c:v>461.65499999999997</c:v>
                </c:pt>
                <c:pt idx="29898">
                  <c:v>461.65750000000003</c:v>
                </c:pt>
                <c:pt idx="29899">
                  <c:v>461.65719999999999</c:v>
                </c:pt>
                <c:pt idx="29900">
                  <c:v>461.6583</c:v>
                </c:pt>
                <c:pt idx="29901">
                  <c:v>461.65800000000002</c:v>
                </c:pt>
                <c:pt idx="29902">
                  <c:v>461.65820000000002</c:v>
                </c:pt>
                <c:pt idx="29903">
                  <c:v>461.66</c:v>
                </c:pt>
                <c:pt idx="29904">
                  <c:v>461.6592</c:v>
                </c:pt>
                <c:pt idx="29905">
                  <c:v>461.66070000000002</c:v>
                </c:pt>
                <c:pt idx="29906">
                  <c:v>461.66079999999999</c:v>
                </c:pt>
                <c:pt idx="29907">
                  <c:v>461.6601</c:v>
                </c:pt>
                <c:pt idx="29908">
                  <c:v>461.6628</c:v>
                </c:pt>
                <c:pt idx="29909">
                  <c:v>461.6626</c:v>
                </c:pt>
                <c:pt idx="29910">
                  <c:v>461.66449999999998</c:v>
                </c:pt>
                <c:pt idx="29911">
                  <c:v>461.66300000000001</c:v>
                </c:pt>
                <c:pt idx="29912">
                  <c:v>461.66370000000001</c:v>
                </c:pt>
                <c:pt idx="29913">
                  <c:v>461.66410000000002</c:v>
                </c:pt>
                <c:pt idx="29914">
                  <c:v>461.6662</c:v>
                </c:pt>
                <c:pt idx="29915">
                  <c:v>461.66640000000001</c:v>
                </c:pt>
                <c:pt idx="29916">
                  <c:v>461.66660000000002</c:v>
                </c:pt>
                <c:pt idx="29917">
                  <c:v>461.6696</c:v>
                </c:pt>
                <c:pt idx="29918">
                  <c:v>461.66800000000001</c:v>
                </c:pt>
                <c:pt idx="29919">
                  <c:v>461.66849999999999</c:v>
                </c:pt>
                <c:pt idx="29920">
                  <c:v>461.67059999999998</c:v>
                </c:pt>
                <c:pt idx="29921">
                  <c:v>461.67140000000001</c:v>
                </c:pt>
                <c:pt idx="29922">
                  <c:v>461.67140000000001</c:v>
                </c:pt>
                <c:pt idx="29923">
                  <c:v>461.6728</c:v>
                </c:pt>
                <c:pt idx="29924">
                  <c:v>461.67259999999999</c:v>
                </c:pt>
                <c:pt idx="29925">
                  <c:v>461.67340000000002</c:v>
                </c:pt>
                <c:pt idx="29926">
                  <c:v>461.67380000000003</c:v>
                </c:pt>
                <c:pt idx="29927">
                  <c:v>461.67500000000001</c:v>
                </c:pt>
                <c:pt idx="29928">
                  <c:v>461.67540000000002</c:v>
                </c:pt>
                <c:pt idx="29929">
                  <c:v>461.67559999999997</c:v>
                </c:pt>
                <c:pt idx="29930">
                  <c:v>461.67689999999999</c:v>
                </c:pt>
                <c:pt idx="29931">
                  <c:v>461.67770000000002</c:v>
                </c:pt>
                <c:pt idx="29932">
                  <c:v>461.67720000000003</c:v>
                </c:pt>
                <c:pt idx="29933">
                  <c:v>461.67919999999998</c:v>
                </c:pt>
                <c:pt idx="29934">
                  <c:v>461.67910000000001</c:v>
                </c:pt>
                <c:pt idx="29935">
                  <c:v>461.67970000000003</c:v>
                </c:pt>
                <c:pt idx="29936">
                  <c:v>461.68060000000003</c:v>
                </c:pt>
                <c:pt idx="29937">
                  <c:v>461.68040000000002</c:v>
                </c:pt>
                <c:pt idx="29938">
                  <c:v>461.6814</c:v>
                </c:pt>
                <c:pt idx="29939">
                  <c:v>461.68060000000003</c:v>
                </c:pt>
                <c:pt idx="29940">
                  <c:v>461.68079999999998</c:v>
                </c:pt>
                <c:pt idx="29941">
                  <c:v>461.68200000000002</c:v>
                </c:pt>
                <c:pt idx="29942">
                  <c:v>461.68200000000002</c:v>
                </c:pt>
                <c:pt idx="29943">
                  <c:v>461.68360000000001</c:v>
                </c:pt>
                <c:pt idx="29944">
                  <c:v>461.68259999999998</c:v>
                </c:pt>
                <c:pt idx="29945">
                  <c:v>461.68400000000003</c:v>
                </c:pt>
                <c:pt idx="29946">
                  <c:v>461.68430000000001</c:v>
                </c:pt>
                <c:pt idx="29947">
                  <c:v>461.68630000000002</c:v>
                </c:pt>
                <c:pt idx="29948">
                  <c:v>461.68599999999998</c:v>
                </c:pt>
                <c:pt idx="29949">
                  <c:v>461.6857</c:v>
                </c:pt>
                <c:pt idx="29950">
                  <c:v>461.68599999999998</c:v>
                </c:pt>
                <c:pt idx="29951">
                  <c:v>461.68729999999999</c:v>
                </c:pt>
                <c:pt idx="29952">
                  <c:v>461.68700000000001</c:v>
                </c:pt>
                <c:pt idx="29953">
                  <c:v>461.68799999999999</c:v>
                </c:pt>
                <c:pt idx="29954">
                  <c:v>461.6884</c:v>
                </c:pt>
                <c:pt idx="29955">
                  <c:v>461.69040000000001</c:v>
                </c:pt>
                <c:pt idx="29956">
                  <c:v>461.69159999999999</c:v>
                </c:pt>
                <c:pt idx="29957">
                  <c:v>461.69119999999998</c:v>
                </c:pt>
                <c:pt idx="29958">
                  <c:v>461.69159999999999</c:v>
                </c:pt>
                <c:pt idx="29959">
                  <c:v>461.69380000000001</c:v>
                </c:pt>
                <c:pt idx="29960">
                  <c:v>461.69299999999998</c:v>
                </c:pt>
                <c:pt idx="29961">
                  <c:v>461.69409999999999</c:v>
                </c:pt>
                <c:pt idx="29962">
                  <c:v>461.69260000000003</c:v>
                </c:pt>
                <c:pt idx="29963">
                  <c:v>461.69299999999998</c:v>
                </c:pt>
                <c:pt idx="29964">
                  <c:v>461.69459999999998</c:v>
                </c:pt>
                <c:pt idx="29965">
                  <c:v>461.69589999999999</c:v>
                </c:pt>
                <c:pt idx="29966">
                  <c:v>461.69720000000001</c:v>
                </c:pt>
                <c:pt idx="29967">
                  <c:v>461.6977</c:v>
                </c:pt>
                <c:pt idx="29968">
                  <c:v>461.69799999999998</c:v>
                </c:pt>
                <c:pt idx="29969">
                  <c:v>461.69889999999998</c:v>
                </c:pt>
                <c:pt idx="29970">
                  <c:v>461.7013</c:v>
                </c:pt>
                <c:pt idx="29971">
                  <c:v>461.70190000000002</c:v>
                </c:pt>
                <c:pt idx="29972">
                  <c:v>461.7022</c:v>
                </c:pt>
                <c:pt idx="29973">
                  <c:v>461.7038</c:v>
                </c:pt>
                <c:pt idx="29974">
                  <c:v>461.70659999999998</c:v>
                </c:pt>
                <c:pt idx="29975">
                  <c:v>461.70499999999998</c:v>
                </c:pt>
                <c:pt idx="29976">
                  <c:v>461.70639999999997</c:v>
                </c:pt>
                <c:pt idx="29977">
                  <c:v>461.70679999999999</c:v>
                </c:pt>
                <c:pt idx="29978">
                  <c:v>461.70819999999998</c:v>
                </c:pt>
                <c:pt idx="29979">
                  <c:v>461.71</c:v>
                </c:pt>
                <c:pt idx="29980">
                  <c:v>461.71190000000001</c:v>
                </c:pt>
                <c:pt idx="29981">
                  <c:v>461.71170000000001</c:v>
                </c:pt>
                <c:pt idx="29982">
                  <c:v>461.71170000000001</c:v>
                </c:pt>
                <c:pt idx="29983">
                  <c:v>461.71249999999998</c:v>
                </c:pt>
                <c:pt idx="29984">
                  <c:v>461.71319999999997</c:v>
                </c:pt>
                <c:pt idx="29985">
                  <c:v>461.714</c:v>
                </c:pt>
                <c:pt idx="29986">
                  <c:v>461.71370000000002</c:v>
                </c:pt>
                <c:pt idx="29987">
                  <c:v>461.7133</c:v>
                </c:pt>
                <c:pt idx="29988">
                  <c:v>461.71589999999998</c:v>
                </c:pt>
                <c:pt idx="29989">
                  <c:v>461.7165</c:v>
                </c:pt>
                <c:pt idx="29990">
                  <c:v>461.71640000000002</c:v>
                </c:pt>
                <c:pt idx="29991">
                  <c:v>461.71499999999997</c:v>
                </c:pt>
                <c:pt idx="29992">
                  <c:v>461.7176</c:v>
                </c:pt>
                <c:pt idx="29993">
                  <c:v>461.7167</c:v>
                </c:pt>
                <c:pt idx="29994">
                  <c:v>461.7165</c:v>
                </c:pt>
                <c:pt idx="29995">
                  <c:v>461.71780000000001</c:v>
                </c:pt>
                <c:pt idx="29996">
                  <c:v>461.7176</c:v>
                </c:pt>
                <c:pt idx="29997">
                  <c:v>461.71879999999999</c:v>
                </c:pt>
                <c:pt idx="29998">
                  <c:v>461.71859999999998</c:v>
                </c:pt>
                <c:pt idx="29999">
                  <c:v>461.71910000000003</c:v>
                </c:pt>
                <c:pt idx="30000">
                  <c:v>461.72</c:v>
                </c:pt>
                <c:pt idx="30001">
                  <c:v>461.7201</c:v>
                </c:pt>
                <c:pt idx="30002">
                  <c:v>461.7208</c:v>
                </c:pt>
                <c:pt idx="30003">
                  <c:v>461.71980000000002</c:v>
                </c:pt>
                <c:pt idx="30004">
                  <c:v>461.72050000000002</c:v>
                </c:pt>
                <c:pt idx="30005">
                  <c:v>461.7217</c:v>
                </c:pt>
                <c:pt idx="30006">
                  <c:v>461.72160000000002</c:v>
                </c:pt>
                <c:pt idx="30007">
                  <c:v>461.72280000000001</c:v>
                </c:pt>
                <c:pt idx="30008">
                  <c:v>461.7226</c:v>
                </c:pt>
                <c:pt idx="30009">
                  <c:v>461.72359999999998</c:v>
                </c:pt>
                <c:pt idx="30010">
                  <c:v>461.7235</c:v>
                </c:pt>
                <c:pt idx="30011">
                  <c:v>461.72500000000002</c:v>
                </c:pt>
                <c:pt idx="30012">
                  <c:v>461.72519999999997</c:v>
                </c:pt>
                <c:pt idx="30013">
                  <c:v>461.7269</c:v>
                </c:pt>
                <c:pt idx="30014">
                  <c:v>461.72800000000001</c:v>
                </c:pt>
                <c:pt idx="30015">
                  <c:v>461.72710000000001</c:v>
                </c:pt>
                <c:pt idx="30016">
                  <c:v>461.72750000000002</c:v>
                </c:pt>
                <c:pt idx="30017">
                  <c:v>461.72879999999998</c:v>
                </c:pt>
                <c:pt idx="30018">
                  <c:v>461.72899999999998</c:v>
                </c:pt>
                <c:pt idx="30019">
                  <c:v>461.73079999999999</c:v>
                </c:pt>
                <c:pt idx="30020">
                  <c:v>461.73070000000001</c:v>
                </c:pt>
                <c:pt idx="30021">
                  <c:v>461.73039999999997</c:v>
                </c:pt>
                <c:pt idx="30022">
                  <c:v>461.73239999999998</c:v>
                </c:pt>
                <c:pt idx="30023">
                  <c:v>461.73379999999997</c:v>
                </c:pt>
                <c:pt idx="30024">
                  <c:v>461.7328</c:v>
                </c:pt>
                <c:pt idx="30025">
                  <c:v>461.73259999999999</c:v>
                </c:pt>
                <c:pt idx="30026">
                  <c:v>461.73439999999999</c:v>
                </c:pt>
                <c:pt idx="30027">
                  <c:v>461.73610000000002</c:v>
                </c:pt>
                <c:pt idx="30028">
                  <c:v>461.73700000000002</c:v>
                </c:pt>
                <c:pt idx="30029">
                  <c:v>461.73759999999999</c:v>
                </c:pt>
                <c:pt idx="30030">
                  <c:v>461.73689999999999</c:v>
                </c:pt>
                <c:pt idx="30031">
                  <c:v>461.7371</c:v>
                </c:pt>
                <c:pt idx="30032">
                  <c:v>461.73719999999997</c:v>
                </c:pt>
                <c:pt idx="30033">
                  <c:v>461.73759999999999</c:v>
                </c:pt>
                <c:pt idx="30034">
                  <c:v>461.73840000000001</c:v>
                </c:pt>
                <c:pt idx="30035">
                  <c:v>461.73869999999999</c:v>
                </c:pt>
                <c:pt idx="30036">
                  <c:v>461.7407</c:v>
                </c:pt>
                <c:pt idx="30037">
                  <c:v>461.74059999999997</c:v>
                </c:pt>
                <c:pt idx="30038">
                  <c:v>461.74110000000002</c:v>
                </c:pt>
                <c:pt idx="30039">
                  <c:v>461.74299999999999</c:v>
                </c:pt>
                <c:pt idx="30040">
                  <c:v>461.74419999999998</c:v>
                </c:pt>
                <c:pt idx="30041">
                  <c:v>461.74360000000001</c:v>
                </c:pt>
                <c:pt idx="30042">
                  <c:v>461.74400000000003</c:v>
                </c:pt>
                <c:pt idx="30043">
                  <c:v>461.74450000000002</c:v>
                </c:pt>
                <c:pt idx="30044">
                  <c:v>461.74470000000002</c:v>
                </c:pt>
                <c:pt idx="30045">
                  <c:v>461.74630000000002</c:v>
                </c:pt>
                <c:pt idx="30046">
                  <c:v>461.7466</c:v>
                </c:pt>
                <c:pt idx="30047">
                  <c:v>461.74689999999998</c:v>
                </c:pt>
                <c:pt idx="30048">
                  <c:v>461.74880000000002</c:v>
                </c:pt>
                <c:pt idx="30049">
                  <c:v>461.74779999999998</c:v>
                </c:pt>
                <c:pt idx="30050">
                  <c:v>461.74849999999998</c:v>
                </c:pt>
                <c:pt idx="30051">
                  <c:v>461.74849999999998</c:v>
                </c:pt>
                <c:pt idx="30052">
                  <c:v>461.74919999999997</c:v>
                </c:pt>
                <c:pt idx="30053">
                  <c:v>461.74959999999999</c:v>
                </c:pt>
                <c:pt idx="30054">
                  <c:v>461.75220000000002</c:v>
                </c:pt>
                <c:pt idx="30055">
                  <c:v>461.75240000000002</c:v>
                </c:pt>
                <c:pt idx="30056">
                  <c:v>461.75299999999999</c:v>
                </c:pt>
                <c:pt idx="30057">
                  <c:v>461.75400000000002</c:v>
                </c:pt>
                <c:pt idx="30058">
                  <c:v>461.75420000000003</c:v>
                </c:pt>
                <c:pt idx="30059">
                  <c:v>461.75459999999998</c:v>
                </c:pt>
                <c:pt idx="30060">
                  <c:v>461.7559</c:v>
                </c:pt>
                <c:pt idx="30061">
                  <c:v>461.75760000000002</c:v>
                </c:pt>
                <c:pt idx="30062">
                  <c:v>461.75599999999997</c:v>
                </c:pt>
                <c:pt idx="30063">
                  <c:v>461.75580000000002</c:v>
                </c:pt>
                <c:pt idx="30064">
                  <c:v>461.75720000000001</c:v>
                </c:pt>
                <c:pt idx="30065">
                  <c:v>461.75819999999999</c:v>
                </c:pt>
                <c:pt idx="30066">
                  <c:v>461.75799999999998</c:v>
                </c:pt>
                <c:pt idx="30067">
                  <c:v>461.76</c:v>
                </c:pt>
                <c:pt idx="30068">
                  <c:v>461.75920000000002</c:v>
                </c:pt>
                <c:pt idx="30069">
                  <c:v>461.76049999999998</c:v>
                </c:pt>
                <c:pt idx="30070">
                  <c:v>461.75959999999998</c:v>
                </c:pt>
                <c:pt idx="30071">
                  <c:v>461.75940000000003</c:v>
                </c:pt>
                <c:pt idx="30072">
                  <c:v>461.76100000000002</c:v>
                </c:pt>
                <c:pt idx="30073">
                  <c:v>461.76240000000001</c:v>
                </c:pt>
                <c:pt idx="30074">
                  <c:v>461.7636</c:v>
                </c:pt>
                <c:pt idx="30075">
                  <c:v>461.76400000000001</c:v>
                </c:pt>
                <c:pt idx="30076">
                  <c:v>461.76499999999999</c:v>
                </c:pt>
                <c:pt idx="30077">
                  <c:v>461.76459999999997</c:v>
                </c:pt>
                <c:pt idx="30078">
                  <c:v>461.76589999999999</c:v>
                </c:pt>
                <c:pt idx="30079">
                  <c:v>461.76760000000002</c:v>
                </c:pt>
                <c:pt idx="30080">
                  <c:v>461.76850000000002</c:v>
                </c:pt>
                <c:pt idx="30081">
                  <c:v>461.77</c:v>
                </c:pt>
                <c:pt idx="30082">
                  <c:v>461.77069999999998</c:v>
                </c:pt>
                <c:pt idx="30083">
                  <c:v>461.7713</c:v>
                </c:pt>
                <c:pt idx="30084">
                  <c:v>461.77019999999999</c:v>
                </c:pt>
                <c:pt idx="30085">
                  <c:v>461.7713</c:v>
                </c:pt>
                <c:pt idx="30086">
                  <c:v>461.77100000000002</c:v>
                </c:pt>
                <c:pt idx="30087">
                  <c:v>461.77159999999998</c:v>
                </c:pt>
                <c:pt idx="30088">
                  <c:v>461.77260000000001</c:v>
                </c:pt>
                <c:pt idx="30089">
                  <c:v>461.77339999999998</c:v>
                </c:pt>
                <c:pt idx="30090">
                  <c:v>461.77460000000002</c:v>
                </c:pt>
                <c:pt idx="30091">
                  <c:v>461.77440000000001</c:v>
                </c:pt>
                <c:pt idx="30092">
                  <c:v>461.77460000000002</c:v>
                </c:pt>
                <c:pt idx="30093">
                  <c:v>461.7774</c:v>
                </c:pt>
                <c:pt idx="30094">
                  <c:v>461.77769999999998</c:v>
                </c:pt>
                <c:pt idx="30095">
                  <c:v>461.77780000000001</c:v>
                </c:pt>
                <c:pt idx="30096">
                  <c:v>461.77850000000001</c:v>
                </c:pt>
                <c:pt idx="30097">
                  <c:v>461.7783</c:v>
                </c:pt>
                <c:pt idx="30098">
                  <c:v>461.77890000000002</c:v>
                </c:pt>
                <c:pt idx="30099">
                  <c:v>461.77969999999999</c:v>
                </c:pt>
                <c:pt idx="30100">
                  <c:v>461.7799</c:v>
                </c:pt>
                <c:pt idx="30101">
                  <c:v>461.7817</c:v>
                </c:pt>
                <c:pt idx="30102">
                  <c:v>461.78300000000002</c:v>
                </c:pt>
                <c:pt idx="30103">
                  <c:v>461.78379999999999</c:v>
                </c:pt>
                <c:pt idx="30104">
                  <c:v>461.78429999999997</c:v>
                </c:pt>
                <c:pt idx="30105">
                  <c:v>461.78469999999999</c:v>
                </c:pt>
                <c:pt idx="30106">
                  <c:v>461.78469999999999</c:v>
                </c:pt>
                <c:pt idx="30107">
                  <c:v>461.78500000000003</c:v>
                </c:pt>
                <c:pt idx="30108">
                  <c:v>461.78660000000002</c:v>
                </c:pt>
                <c:pt idx="30109">
                  <c:v>461.786</c:v>
                </c:pt>
                <c:pt idx="30110">
                  <c:v>461.7876</c:v>
                </c:pt>
                <c:pt idx="30111">
                  <c:v>461.78859999999997</c:v>
                </c:pt>
                <c:pt idx="30112">
                  <c:v>461.78710000000001</c:v>
                </c:pt>
                <c:pt idx="30113">
                  <c:v>461.7876</c:v>
                </c:pt>
                <c:pt idx="30114">
                  <c:v>461.78910000000002</c:v>
                </c:pt>
                <c:pt idx="30115">
                  <c:v>461.7912</c:v>
                </c:pt>
                <c:pt idx="30116">
                  <c:v>461.79160000000002</c:v>
                </c:pt>
                <c:pt idx="30117">
                  <c:v>461.79300000000001</c:v>
                </c:pt>
                <c:pt idx="30118">
                  <c:v>461.79430000000002</c:v>
                </c:pt>
                <c:pt idx="30119">
                  <c:v>461.7944</c:v>
                </c:pt>
                <c:pt idx="30120">
                  <c:v>461.79570000000001</c:v>
                </c:pt>
                <c:pt idx="30121">
                  <c:v>461.79419999999999</c:v>
                </c:pt>
                <c:pt idx="30122">
                  <c:v>461.79629999999997</c:v>
                </c:pt>
                <c:pt idx="30123">
                  <c:v>461.79770000000002</c:v>
                </c:pt>
                <c:pt idx="30124">
                  <c:v>461.79719999999998</c:v>
                </c:pt>
                <c:pt idx="30125">
                  <c:v>461.7978</c:v>
                </c:pt>
                <c:pt idx="30126">
                  <c:v>461.79939999999999</c:v>
                </c:pt>
                <c:pt idx="30127">
                  <c:v>461.80110000000002</c:v>
                </c:pt>
                <c:pt idx="30128">
                  <c:v>461.80020000000002</c:v>
                </c:pt>
                <c:pt idx="30129">
                  <c:v>461.8014</c:v>
                </c:pt>
                <c:pt idx="30130">
                  <c:v>461.80239999999998</c:v>
                </c:pt>
                <c:pt idx="30131">
                  <c:v>461.80529999999999</c:v>
                </c:pt>
                <c:pt idx="30132">
                  <c:v>461.80470000000003</c:v>
                </c:pt>
                <c:pt idx="30133">
                  <c:v>461.80489999999998</c:v>
                </c:pt>
                <c:pt idx="30134">
                  <c:v>461.80599999999998</c:v>
                </c:pt>
                <c:pt idx="30135">
                  <c:v>461.80500000000001</c:v>
                </c:pt>
                <c:pt idx="30136">
                  <c:v>461.80560000000003</c:v>
                </c:pt>
                <c:pt idx="30137">
                  <c:v>461.8066</c:v>
                </c:pt>
                <c:pt idx="30138">
                  <c:v>461.80549999999999</c:v>
                </c:pt>
                <c:pt idx="30139">
                  <c:v>461.80599999999998</c:v>
                </c:pt>
                <c:pt idx="30140">
                  <c:v>461.8064</c:v>
                </c:pt>
                <c:pt idx="30141">
                  <c:v>461.80619999999999</c:v>
                </c:pt>
                <c:pt idx="30142">
                  <c:v>461.80790000000002</c:v>
                </c:pt>
                <c:pt idx="30143">
                  <c:v>461.80759999999998</c:v>
                </c:pt>
                <c:pt idx="30144">
                  <c:v>461.80860000000001</c:v>
                </c:pt>
                <c:pt idx="30145">
                  <c:v>461.80959999999999</c:v>
                </c:pt>
                <c:pt idx="30146">
                  <c:v>461.81060000000002</c:v>
                </c:pt>
                <c:pt idx="30147">
                  <c:v>461.81049999999999</c:v>
                </c:pt>
                <c:pt idx="30148">
                  <c:v>461.81130000000002</c:v>
                </c:pt>
                <c:pt idx="30149">
                  <c:v>461.81209999999999</c:v>
                </c:pt>
                <c:pt idx="30150">
                  <c:v>461.81299999999999</c:v>
                </c:pt>
                <c:pt idx="30151">
                  <c:v>461.81389999999999</c:v>
                </c:pt>
                <c:pt idx="30152">
                  <c:v>461.815</c:v>
                </c:pt>
                <c:pt idx="30153">
                  <c:v>461.81560000000002</c:v>
                </c:pt>
                <c:pt idx="30154">
                  <c:v>461.81599999999997</c:v>
                </c:pt>
                <c:pt idx="30155">
                  <c:v>461.81760000000003</c:v>
                </c:pt>
                <c:pt idx="30156">
                  <c:v>461.81790000000001</c:v>
                </c:pt>
                <c:pt idx="30157">
                  <c:v>461.82010000000002</c:v>
                </c:pt>
                <c:pt idx="30158">
                  <c:v>461.82069999999999</c:v>
                </c:pt>
                <c:pt idx="30159">
                  <c:v>461.82010000000002</c:v>
                </c:pt>
                <c:pt idx="30160">
                  <c:v>461.82209999999998</c:v>
                </c:pt>
                <c:pt idx="30161">
                  <c:v>461.82229999999998</c:v>
                </c:pt>
                <c:pt idx="30162">
                  <c:v>461.82240000000002</c:v>
                </c:pt>
                <c:pt idx="30163">
                  <c:v>461.82260000000002</c:v>
                </c:pt>
                <c:pt idx="30164">
                  <c:v>461.82310000000001</c:v>
                </c:pt>
                <c:pt idx="30165">
                  <c:v>461.82420000000002</c:v>
                </c:pt>
                <c:pt idx="30166">
                  <c:v>461.82499999999999</c:v>
                </c:pt>
                <c:pt idx="30167">
                  <c:v>461.82580000000002</c:v>
                </c:pt>
                <c:pt idx="30168">
                  <c:v>461.82659999999998</c:v>
                </c:pt>
                <c:pt idx="30169">
                  <c:v>461.8288</c:v>
                </c:pt>
                <c:pt idx="30170">
                  <c:v>461.82929999999999</c:v>
                </c:pt>
                <c:pt idx="30171">
                  <c:v>461.82859999999999</c:v>
                </c:pt>
                <c:pt idx="30172">
                  <c:v>461.82990000000001</c:v>
                </c:pt>
                <c:pt idx="30173">
                  <c:v>461.83159999999998</c:v>
                </c:pt>
                <c:pt idx="30174">
                  <c:v>461.83120000000002</c:v>
                </c:pt>
                <c:pt idx="30175">
                  <c:v>461.83120000000002</c:v>
                </c:pt>
                <c:pt idx="30176">
                  <c:v>461.83319999999998</c:v>
                </c:pt>
                <c:pt idx="30177">
                  <c:v>461.83370000000002</c:v>
                </c:pt>
                <c:pt idx="30178">
                  <c:v>461.834</c:v>
                </c:pt>
                <c:pt idx="30179">
                  <c:v>461.83339999999998</c:v>
                </c:pt>
                <c:pt idx="30180">
                  <c:v>461.83440000000002</c:v>
                </c:pt>
                <c:pt idx="30181">
                  <c:v>461.83699999999999</c:v>
                </c:pt>
                <c:pt idx="30182">
                  <c:v>461.83769999999998</c:v>
                </c:pt>
                <c:pt idx="30183">
                  <c:v>461.83780000000002</c:v>
                </c:pt>
                <c:pt idx="30184">
                  <c:v>461.83780000000002</c:v>
                </c:pt>
                <c:pt idx="30185">
                  <c:v>461.8383</c:v>
                </c:pt>
                <c:pt idx="30186">
                  <c:v>461.83850000000001</c:v>
                </c:pt>
                <c:pt idx="30187">
                  <c:v>461.84</c:v>
                </c:pt>
                <c:pt idx="30188">
                  <c:v>461.83879999999999</c:v>
                </c:pt>
                <c:pt idx="30189">
                  <c:v>461.84</c:v>
                </c:pt>
                <c:pt idx="30190">
                  <c:v>461.8415</c:v>
                </c:pt>
                <c:pt idx="30191">
                  <c:v>461.8426</c:v>
                </c:pt>
                <c:pt idx="30192">
                  <c:v>461.84370000000001</c:v>
                </c:pt>
                <c:pt idx="30193">
                  <c:v>461.84379999999999</c:v>
                </c:pt>
                <c:pt idx="30194">
                  <c:v>461.84539999999998</c:v>
                </c:pt>
                <c:pt idx="30195">
                  <c:v>461.84690000000001</c:v>
                </c:pt>
                <c:pt idx="30196">
                  <c:v>461.84840000000003</c:v>
                </c:pt>
                <c:pt idx="30197">
                  <c:v>461.84809999999999</c:v>
                </c:pt>
                <c:pt idx="30198">
                  <c:v>461.84870000000001</c:v>
                </c:pt>
                <c:pt idx="30199">
                  <c:v>461.84870000000001</c:v>
                </c:pt>
                <c:pt idx="30200">
                  <c:v>461.85180000000003</c:v>
                </c:pt>
                <c:pt idx="30201">
                  <c:v>461.85300000000001</c:v>
                </c:pt>
                <c:pt idx="30202">
                  <c:v>461.8526</c:v>
                </c:pt>
                <c:pt idx="30203">
                  <c:v>461.8546</c:v>
                </c:pt>
                <c:pt idx="30204">
                  <c:v>461.85599999999999</c:v>
                </c:pt>
                <c:pt idx="30205">
                  <c:v>461.85469999999998</c:v>
                </c:pt>
                <c:pt idx="30206">
                  <c:v>461.85559999999998</c:v>
                </c:pt>
                <c:pt idx="30207">
                  <c:v>461.85750000000002</c:v>
                </c:pt>
                <c:pt idx="30208">
                  <c:v>461.85739999999998</c:v>
                </c:pt>
                <c:pt idx="30209">
                  <c:v>461.858</c:v>
                </c:pt>
                <c:pt idx="30210">
                  <c:v>461.85879999999997</c:v>
                </c:pt>
                <c:pt idx="30211">
                  <c:v>461.85820000000001</c:v>
                </c:pt>
                <c:pt idx="30212">
                  <c:v>461.86099999999999</c:v>
                </c:pt>
                <c:pt idx="30213">
                  <c:v>461.86149999999998</c:v>
                </c:pt>
                <c:pt idx="30214">
                  <c:v>461.86279999999999</c:v>
                </c:pt>
                <c:pt idx="30215">
                  <c:v>461.86380000000003</c:v>
                </c:pt>
                <c:pt idx="30216">
                  <c:v>461.86450000000002</c:v>
                </c:pt>
                <c:pt idx="30217">
                  <c:v>461.86430000000001</c:v>
                </c:pt>
                <c:pt idx="30218">
                  <c:v>461.8664</c:v>
                </c:pt>
                <c:pt idx="30219">
                  <c:v>461.86529999999999</c:v>
                </c:pt>
                <c:pt idx="30220">
                  <c:v>461.86599999999999</c:v>
                </c:pt>
                <c:pt idx="30221">
                  <c:v>461.86660000000001</c:v>
                </c:pt>
                <c:pt idx="30222">
                  <c:v>461.86790000000002</c:v>
                </c:pt>
                <c:pt idx="30223">
                  <c:v>461.86739999999998</c:v>
                </c:pt>
                <c:pt idx="30224">
                  <c:v>461.86860000000001</c:v>
                </c:pt>
                <c:pt idx="30225">
                  <c:v>461.86880000000002</c:v>
                </c:pt>
                <c:pt idx="30226">
                  <c:v>461.87020000000001</c:v>
                </c:pt>
                <c:pt idx="30227">
                  <c:v>461.87119999999999</c:v>
                </c:pt>
                <c:pt idx="30228">
                  <c:v>461.87169999999998</c:v>
                </c:pt>
                <c:pt idx="30229">
                  <c:v>461.8732</c:v>
                </c:pt>
                <c:pt idx="30230">
                  <c:v>461.87400000000002</c:v>
                </c:pt>
                <c:pt idx="30231">
                  <c:v>461.87529999999998</c:v>
                </c:pt>
                <c:pt idx="30232">
                  <c:v>461.87619999999998</c:v>
                </c:pt>
                <c:pt idx="30233">
                  <c:v>461.87580000000003</c:v>
                </c:pt>
                <c:pt idx="30234">
                  <c:v>461.87689999999998</c:v>
                </c:pt>
                <c:pt idx="30235">
                  <c:v>461.87630000000001</c:v>
                </c:pt>
                <c:pt idx="30236">
                  <c:v>461.8775</c:v>
                </c:pt>
                <c:pt idx="30237">
                  <c:v>461.87799999999999</c:v>
                </c:pt>
                <c:pt idx="30238">
                  <c:v>461.87759999999997</c:v>
                </c:pt>
                <c:pt idx="30239">
                  <c:v>461.87689999999998</c:v>
                </c:pt>
                <c:pt idx="30240">
                  <c:v>461.87860000000001</c:v>
                </c:pt>
                <c:pt idx="30241">
                  <c:v>461.87889999999999</c:v>
                </c:pt>
                <c:pt idx="30242">
                  <c:v>461.87920000000003</c:v>
                </c:pt>
                <c:pt idx="30243">
                  <c:v>461.88</c:v>
                </c:pt>
                <c:pt idx="30244">
                  <c:v>461.88040000000001</c:v>
                </c:pt>
                <c:pt idx="30245">
                  <c:v>461.88159999999999</c:v>
                </c:pt>
                <c:pt idx="30246">
                  <c:v>461.88200000000001</c:v>
                </c:pt>
                <c:pt idx="30247">
                  <c:v>461.88310000000001</c:v>
                </c:pt>
                <c:pt idx="30248">
                  <c:v>461.88529999999997</c:v>
                </c:pt>
                <c:pt idx="30249">
                  <c:v>461.88470000000001</c:v>
                </c:pt>
                <c:pt idx="30250">
                  <c:v>461.88420000000002</c:v>
                </c:pt>
                <c:pt idx="30251">
                  <c:v>461.88580000000002</c:v>
                </c:pt>
                <c:pt idx="30252">
                  <c:v>461.8879</c:v>
                </c:pt>
                <c:pt idx="30253">
                  <c:v>461.8888</c:v>
                </c:pt>
                <c:pt idx="30254">
                  <c:v>461.88979999999998</c:v>
                </c:pt>
                <c:pt idx="30255">
                  <c:v>461.89100000000002</c:v>
                </c:pt>
                <c:pt idx="30256">
                  <c:v>461.89120000000003</c:v>
                </c:pt>
                <c:pt idx="30257">
                  <c:v>461.892</c:v>
                </c:pt>
                <c:pt idx="30258">
                  <c:v>461.89350000000002</c:v>
                </c:pt>
                <c:pt idx="30259">
                  <c:v>461.89359999999999</c:v>
                </c:pt>
                <c:pt idx="30260">
                  <c:v>461.89359999999999</c:v>
                </c:pt>
                <c:pt idx="30261">
                  <c:v>461.89499999999998</c:v>
                </c:pt>
                <c:pt idx="30262">
                  <c:v>461.89499999999998</c:v>
                </c:pt>
                <c:pt idx="30263">
                  <c:v>461.89839999999998</c:v>
                </c:pt>
                <c:pt idx="30264">
                  <c:v>461.8974</c:v>
                </c:pt>
                <c:pt idx="30265">
                  <c:v>461.89830000000001</c:v>
                </c:pt>
                <c:pt idx="30266">
                  <c:v>461.9024</c:v>
                </c:pt>
                <c:pt idx="30267">
                  <c:v>461.90159999999997</c:v>
                </c:pt>
                <c:pt idx="30268">
                  <c:v>461.90219999999999</c:v>
                </c:pt>
                <c:pt idx="30269">
                  <c:v>461.90300000000002</c:v>
                </c:pt>
                <c:pt idx="30270">
                  <c:v>461.90379999999999</c:v>
                </c:pt>
                <c:pt idx="30271">
                  <c:v>461.90440000000001</c:v>
                </c:pt>
                <c:pt idx="30272">
                  <c:v>461.90559999999999</c:v>
                </c:pt>
                <c:pt idx="30273">
                  <c:v>461.90600000000001</c:v>
                </c:pt>
                <c:pt idx="30274">
                  <c:v>461.9049</c:v>
                </c:pt>
                <c:pt idx="30275">
                  <c:v>461.90559999999999</c:v>
                </c:pt>
                <c:pt idx="30276">
                  <c:v>461.9067</c:v>
                </c:pt>
                <c:pt idx="30277">
                  <c:v>461.90570000000002</c:v>
                </c:pt>
                <c:pt idx="30278">
                  <c:v>461.9074</c:v>
                </c:pt>
                <c:pt idx="30279">
                  <c:v>461.9092</c:v>
                </c:pt>
                <c:pt idx="30280">
                  <c:v>461.91</c:v>
                </c:pt>
                <c:pt idx="30281">
                  <c:v>461.911</c:v>
                </c:pt>
                <c:pt idx="30282">
                  <c:v>461.91109999999998</c:v>
                </c:pt>
                <c:pt idx="30283">
                  <c:v>461.91059999999999</c:v>
                </c:pt>
                <c:pt idx="30284">
                  <c:v>461.91120000000001</c:v>
                </c:pt>
                <c:pt idx="30285">
                  <c:v>461.9128</c:v>
                </c:pt>
                <c:pt idx="30286">
                  <c:v>461.91320000000002</c:v>
                </c:pt>
                <c:pt idx="30287">
                  <c:v>461.91539999999998</c:v>
                </c:pt>
                <c:pt idx="30288">
                  <c:v>461.91699999999997</c:v>
                </c:pt>
                <c:pt idx="30289">
                  <c:v>461.91590000000002</c:v>
                </c:pt>
                <c:pt idx="30290">
                  <c:v>461.9178</c:v>
                </c:pt>
                <c:pt idx="30291">
                  <c:v>461.9194</c:v>
                </c:pt>
                <c:pt idx="30292">
                  <c:v>461.9194</c:v>
                </c:pt>
                <c:pt idx="30293">
                  <c:v>461.92099999999999</c:v>
                </c:pt>
                <c:pt idx="30294">
                  <c:v>461.92290000000003</c:v>
                </c:pt>
                <c:pt idx="30295">
                  <c:v>461.92309999999998</c:v>
                </c:pt>
                <c:pt idx="30296">
                  <c:v>461.9237</c:v>
                </c:pt>
                <c:pt idx="30297">
                  <c:v>461.9228</c:v>
                </c:pt>
                <c:pt idx="30298">
                  <c:v>461.92500000000001</c:v>
                </c:pt>
                <c:pt idx="30299">
                  <c:v>461.92540000000002</c:v>
                </c:pt>
                <c:pt idx="30300">
                  <c:v>461.92540000000002</c:v>
                </c:pt>
                <c:pt idx="30301">
                  <c:v>461.92610000000002</c:v>
                </c:pt>
                <c:pt idx="30302">
                  <c:v>461.92779999999999</c:v>
                </c:pt>
                <c:pt idx="30303">
                  <c:v>461.92910000000001</c:v>
                </c:pt>
                <c:pt idx="30304">
                  <c:v>461.93</c:v>
                </c:pt>
                <c:pt idx="30305">
                  <c:v>461.93029999999999</c:v>
                </c:pt>
                <c:pt idx="30306">
                  <c:v>461.93090000000001</c:v>
                </c:pt>
                <c:pt idx="30307">
                  <c:v>461.93169999999998</c:v>
                </c:pt>
                <c:pt idx="30308">
                  <c:v>461.93220000000002</c:v>
                </c:pt>
                <c:pt idx="30309">
                  <c:v>461.93349999999998</c:v>
                </c:pt>
                <c:pt idx="30310">
                  <c:v>461.93360000000001</c:v>
                </c:pt>
                <c:pt idx="30311">
                  <c:v>461.9348</c:v>
                </c:pt>
                <c:pt idx="30312">
                  <c:v>461.93540000000002</c:v>
                </c:pt>
                <c:pt idx="30313">
                  <c:v>461.935</c:v>
                </c:pt>
                <c:pt idx="30314">
                  <c:v>461.93540000000002</c:v>
                </c:pt>
                <c:pt idx="30315">
                  <c:v>461.93619999999999</c:v>
                </c:pt>
                <c:pt idx="30316">
                  <c:v>461.93819999999999</c:v>
                </c:pt>
                <c:pt idx="30317">
                  <c:v>461.93799999999999</c:v>
                </c:pt>
                <c:pt idx="30318">
                  <c:v>461.9391</c:v>
                </c:pt>
                <c:pt idx="30319">
                  <c:v>461.9402</c:v>
                </c:pt>
                <c:pt idx="30320">
                  <c:v>461.9418</c:v>
                </c:pt>
                <c:pt idx="30321">
                  <c:v>461.9436</c:v>
                </c:pt>
                <c:pt idx="30322">
                  <c:v>461.94380000000001</c:v>
                </c:pt>
                <c:pt idx="30323">
                  <c:v>461.94459999999998</c:v>
                </c:pt>
                <c:pt idx="30324">
                  <c:v>461.9468</c:v>
                </c:pt>
                <c:pt idx="30325">
                  <c:v>461.94630000000001</c:v>
                </c:pt>
                <c:pt idx="30326">
                  <c:v>461.94540000000001</c:v>
                </c:pt>
                <c:pt idx="30327">
                  <c:v>461.94560000000001</c:v>
                </c:pt>
                <c:pt idx="30328">
                  <c:v>461.94720000000001</c:v>
                </c:pt>
                <c:pt idx="30329">
                  <c:v>461.9502</c:v>
                </c:pt>
                <c:pt idx="30330">
                  <c:v>461.9502</c:v>
                </c:pt>
                <c:pt idx="30331">
                  <c:v>461.94979999999998</c:v>
                </c:pt>
                <c:pt idx="30332">
                  <c:v>461.95159999999998</c:v>
                </c:pt>
                <c:pt idx="30333">
                  <c:v>461.9522</c:v>
                </c:pt>
                <c:pt idx="30334">
                  <c:v>461.95310000000001</c:v>
                </c:pt>
                <c:pt idx="30335">
                  <c:v>461.95479999999998</c:v>
                </c:pt>
                <c:pt idx="30336">
                  <c:v>461.9554</c:v>
                </c:pt>
                <c:pt idx="30337">
                  <c:v>461.95600000000002</c:v>
                </c:pt>
                <c:pt idx="30338">
                  <c:v>461.95690000000002</c:v>
                </c:pt>
                <c:pt idx="30339">
                  <c:v>461.95699999999999</c:v>
                </c:pt>
                <c:pt idx="30340">
                  <c:v>461.95819999999998</c:v>
                </c:pt>
                <c:pt idx="30341">
                  <c:v>461.96050000000002</c:v>
                </c:pt>
                <c:pt idx="30342">
                  <c:v>461.9615</c:v>
                </c:pt>
                <c:pt idx="30343">
                  <c:v>461.96159999999998</c:v>
                </c:pt>
                <c:pt idx="30344">
                  <c:v>461.96140000000003</c:v>
                </c:pt>
                <c:pt idx="30345">
                  <c:v>461.96319999999997</c:v>
                </c:pt>
                <c:pt idx="30346">
                  <c:v>461.9622</c:v>
                </c:pt>
                <c:pt idx="30347">
                  <c:v>461.9624</c:v>
                </c:pt>
                <c:pt idx="30348">
                  <c:v>461.96379999999999</c:v>
                </c:pt>
                <c:pt idx="30349">
                  <c:v>461.964</c:v>
                </c:pt>
                <c:pt idx="30350">
                  <c:v>461.96440000000001</c:v>
                </c:pt>
                <c:pt idx="30351">
                  <c:v>461.9674</c:v>
                </c:pt>
                <c:pt idx="30352">
                  <c:v>461.96699999999998</c:v>
                </c:pt>
                <c:pt idx="30353">
                  <c:v>461.96710000000002</c:v>
                </c:pt>
                <c:pt idx="30354">
                  <c:v>461.96980000000002</c:v>
                </c:pt>
                <c:pt idx="30355">
                  <c:v>461.96890000000002</c:v>
                </c:pt>
                <c:pt idx="30356">
                  <c:v>461.96940000000001</c:v>
                </c:pt>
                <c:pt idx="30357">
                  <c:v>461.9692</c:v>
                </c:pt>
                <c:pt idx="30358">
                  <c:v>461.96929999999998</c:v>
                </c:pt>
                <c:pt idx="30359">
                  <c:v>461.97039999999998</c:v>
                </c:pt>
                <c:pt idx="30360">
                  <c:v>461.97219999999999</c:v>
                </c:pt>
                <c:pt idx="30361">
                  <c:v>461.9726</c:v>
                </c:pt>
                <c:pt idx="30362">
                  <c:v>461.97460000000001</c:v>
                </c:pt>
                <c:pt idx="30363">
                  <c:v>461.97680000000003</c:v>
                </c:pt>
                <c:pt idx="30364">
                  <c:v>461.97859999999997</c:v>
                </c:pt>
                <c:pt idx="30365">
                  <c:v>461.97750000000002</c:v>
                </c:pt>
                <c:pt idx="30366">
                  <c:v>461.97910000000002</c:v>
                </c:pt>
                <c:pt idx="30367">
                  <c:v>461.98</c:v>
                </c:pt>
                <c:pt idx="30368">
                  <c:v>461.98050000000001</c:v>
                </c:pt>
                <c:pt idx="30369">
                  <c:v>461.98169999999999</c:v>
                </c:pt>
                <c:pt idx="30370">
                  <c:v>461.98309999999998</c:v>
                </c:pt>
                <c:pt idx="30371">
                  <c:v>461.98390000000001</c:v>
                </c:pt>
                <c:pt idx="30372">
                  <c:v>461.98360000000002</c:v>
                </c:pt>
                <c:pt idx="30373">
                  <c:v>461.98630000000003</c:v>
                </c:pt>
                <c:pt idx="30374">
                  <c:v>461.98700000000002</c:v>
                </c:pt>
                <c:pt idx="30375">
                  <c:v>461.98739999999998</c:v>
                </c:pt>
                <c:pt idx="30376">
                  <c:v>461.9889</c:v>
                </c:pt>
                <c:pt idx="30377">
                  <c:v>461.99</c:v>
                </c:pt>
                <c:pt idx="30378">
                  <c:v>461.99220000000003</c:v>
                </c:pt>
                <c:pt idx="30379">
                  <c:v>461.99239999999998</c:v>
                </c:pt>
                <c:pt idx="30380">
                  <c:v>461.99279999999999</c:v>
                </c:pt>
                <c:pt idx="30381">
                  <c:v>461.99439999999998</c:v>
                </c:pt>
                <c:pt idx="30382">
                  <c:v>461.9948</c:v>
                </c:pt>
                <c:pt idx="30383">
                  <c:v>461.99579999999997</c:v>
                </c:pt>
                <c:pt idx="30384">
                  <c:v>461.99799999999999</c:v>
                </c:pt>
                <c:pt idx="30385">
                  <c:v>461.99880000000002</c:v>
                </c:pt>
                <c:pt idx="30386">
                  <c:v>462.00099999999998</c:v>
                </c:pt>
                <c:pt idx="30387">
                  <c:v>461.99979999999999</c:v>
                </c:pt>
                <c:pt idx="30388">
                  <c:v>462.00200000000001</c:v>
                </c:pt>
                <c:pt idx="30389">
                  <c:v>462.00389999999999</c:v>
                </c:pt>
                <c:pt idx="30390">
                  <c:v>462.0034</c:v>
                </c:pt>
                <c:pt idx="30391">
                  <c:v>462.00330000000002</c:v>
                </c:pt>
                <c:pt idx="30392">
                  <c:v>462.00459999999998</c:v>
                </c:pt>
                <c:pt idx="30393">
                  <c:v>462.00369999999998</c:v>
                </c:pt>
                <c:pt idx="30394">
                  <c:v>462.00479999999999</c:v>
                </c:pt>
                <c:pt idx="30395">
                  <c:v>462.0059</c:v>
                </c:pt>
                <c:pt idx="30396">
                  <c:v>462.005</c:v>
                </c:pt>
                <c:pt idx="30397">
                  <c:v>462.0061</c:v>
                </c:pt>
                <c:pt idx="30398">
                  <c:v>462.00639999999999</c:v>
                </c:pt>
                <c:pt idx="30399">
                  <c:v>462.00819999999999</c:v>
                </c:pt>
                <c:pt idx="30400">
                  <c:v>462.00819999999999</c:v>
                </c:pt>
                <c:pt idx="30401">
                  <c:v>462.00959999999998</c:v>
                </c:pt>
                <c:pt idx="30402">
                  <c:v>462.0104</c:v>
                </c:pt>
                <c:pt idx="30403">
                  <c:v>462.01130000000001</c:v>
                </c:pt>
                <c:pt idx="30404">
                  <c:v>462.01260000000002</c:v>
                </c:pt>
                <c:pt idx="30405">
                  <c:v>462.01260000000002</c:v>
                </c:pt>
                <c:pt idx="30406">
                  <c:v>462.01400000000001</c:v>
                </c:pt>
                <c:pt idx="30407">
                  <c:v>462.01440000000002</c:v>
                </c:pt>
                <c:pt idx="30408">
                  <c:v>462.0163</c:v>
                </c:pt>
                <c:pt idx="30409">
                  <c:v>462.01620000000003</c:v>
                </c:pt>
                <c:pt idx="30410">
                  <c:v>462.01900000000001</c:v>
                </c:pt>
                <c:pt idx="30411">
                  <c:v>462.02</c:v>
                </c:pt>
                <c:pt idx="30412">
                  <c:v>462.02199999999999</c:v>
                </c:pt>
                <c:pt idx="30413">
                  <c:v>462.02339999999998</c:v>
                </c:pt>
                <c:pt idx="30414">
                  <c:v>462.02339999999998</c:v>
                </c:pt>
                <c:pt idx="30415">
                  <c:v>462.024</c:v>
                </c:pt>
                <c:pt idx="30416">
                  <c:v>462.02539999999999</c:v>
                </c:pt>
                <c:pt idx="30417">
                  <c:v>462.0256</c:v>
                </c:pt>
                <c:pt idx="30418">
                  <c:v>462.02679999999998</c:v>
                </c:pt>
                <c:pt idx="30419">
                  <c:v>462.02690000000001</c:v>
                </c:pt>
                <c:pt idx="30420">
                  <c:v>462.02800000000002</c:v>
                </c:pt>
                <c:pt idx="30421">
                  <c:v>462.03030000000001</c:v>
                </c:pt>
                <c:pt idx="30422">
                  <c:v>462.03019999999998</c:v>
                </c:pt>
                <c:pt idx="30423">
                  <c:v>462.02969999999999</c:v>
                </c:pt>
                <c:pt idx="30424">
                  <c:v>462.03179999999998</c:v>
                </c:pt>
                <c:pt idx="30425">
                  <c:v>462.03210000000001</c:v>
                </c:pt>
                <c:pt idx="30426">
                  <c:v>462.03379999999999</c:v>
                </c:pt>
                <c:pt idx="30427">
                  <c:v>462.03429999999997</c:v>
                </c:pt>
                <c:pt idx="30428">
                  <c:v>462.03629999999998</c:v>
                </c:pt>
                <c:pt idx="30429">
                  <c:v>462.03629999999998</c:v>
                </c:pt>
                <c:pt idx="30430">
                  <c:v>462.0376</c:v>
                </c:pt>
                <c:pt idx="30431">
                  <c:v>462.03870000000001</c:v>
                </c:pt>
                <c:pt idx="30432">
                  <c:v>462.0394</c:v>
                </c:pt>
                <c:pt idx="30433">
                  <c:v>462.04079999999999</c:v>
                </c:pt>
                <c:pt idx="30434">
                  <c:v>462.041</c:v>
                </c:pt>
                <c:pt idx="30435">
                  <c:v>462.04309999999998</c:v>
                </c:pt>
                <c:pt idx="30436">
                  <c:v>462.04300000000001</c:v>
                </c:pt>
                <c:pt idx="30437">
                  <c:v>462.04410000000001</c:v>
                </c:pt>
                <c:pt idx="30438">
                  <c:v>462.04509999999999</c:v>
                </c:pt>
                <c:pt idx="30439">
                  <c:v>462.04480000000001</c:v>
                </c:pt>
                <c:pt idx="30440">
                  <c:v>462.04559999999998</c:v>
                </c:pt>
                <c:pt idx="30441">
                  <c:v>462.04820000000001</c:v>
                </c:pt>
                <c:pt idx="30442">
                  <c:v>462.0487</c:v>
                </c:pt>
                <c:pt idx="30443">
                  <c:v>462.04919999999998</c:v>
                </c:pt>
                <c:pt idx="30444">
                  <c:v>462.0487</c:v>
                </c:pt>
                <c:pt idx="30445">
                  <c:v>462.05160000000001</c:v>
                </c:pt>
                <c:pt idx="30446">
                  <c:v>462.05220000000003</c:v>
                </c:pt>
                <c:pt idx="30447">
                  <c:v>462.05220000000003</c:v>
                </c:pt>
                <c:pt idx="30448">
                  <c:v>462.053</c:v>
                </c:pt>
                <c:pt idx="30449">
                  <c:v>462.05439999999999</c:v>
                </c:pt>
                <c:pt idx="30450">
                  <c:v>462.05579999999998</c:v>
                </c:pt>
                <c:pt idx="30451">
                  <c:v>462.05619999999999</c:v>
                </c:pt>
                <c:pt idx="30452">
                  <c:v>462.05529999999999</c:v>
                </c:pt>
                <c:pt idx="30453">
                  <c:v>462.05560000000003</c:v>
                </c:pt>
                <c:pt idx="30454">
                  <c:v>462.05619999999999</c:v>
                </c:pt>
                <c:pt idx="30455">
                  <c:v>462.05680000000001</c:v>
                </c:pt>
                <c:pt idx="30456">
                  <c:v>462.05829999999997</c:v>
                </c:pt>
                <c:pt idx="30457">
                  <c:v>462.05880000000002</c:v>
                </c:pt>
                <c:pt idx="30458">
                  <c:v>462.05900000000003</c:v>
                </c:pt>
                <c:pt idx="30459">
                  <c:v>462.06110000000001</c:v>
                </c:pt>
                <c:pt idx="30460">
                  <c:v>462.06240000000003</c:v>
                </c:pt>
                <c:pt idx="30461">
                  <c:v>462.06400000000002</c:v>
                </c:pt>
                <c:pt idx="30462">
                  <c:v>462.06439999999998</c:v>
                </c:pt>
                <c:pt idx="30463">
                  <c:v>462.06630000000001</c:v>
                </c:pt>
                <c:pt idx="30464">
                  <c:v>462.06619999999998</c:v>
                </c:pt>
                <c:pt idx="30465">
                  <c:v>462.06720000000001</c:v>
                </c:pt>
                <c:pt idx="30466">
                  <c:v>462.06779999999998</c:v>
                </c:pt>
                <c:pt idx="30467">
                  <c:v>462.06959999999998</c:v>
                </c:pt>
                <c:pt idx="30468">
                  <c:v>462.07</c:v>
                </c:pt>
                <c:pt idx="30469">
                  <c:v>462.07040000000001</c:v>
                </c:pt>
                <c:pt idx="30470">
                  <c:v>462.07150000000001</c:v>
                </c:pt>
                <c:pt idx="30471">
                  <c:v>462.07319999999999</c:v>
                </c:pt>
                <c:pt idx="30472">
                  <c:v>462.07319999999999</c:v>
                </c:pt>
                <c:pt idx="30473">
                  <c:v>462.07619999999997</c:v>
                </c:pt>
                <c:pt idx="30474">
                  <c:v>462.07580000000002</c:v>
                </c:pt>
                <c:pt idx="30475">
                  <c:v>462.07760000000002</c:v>
                </c:pt>
                <c:pt idx="30476">
                  <c:v>462.0795</c:v>
                </c:pt>
                <c:pt idx="30477">
                  <c:v>462.07960000000003</c:v>
                </c:pt>
                <c:pt idx="30478">
                  <c:v>462.08080000000001</c:v>
                </c:pt>
                <c:pt idx="30479">
                  <c:v>462.08</c:v>
                </c:pt>
                <c:pt idx="30480">
                  <c:v>462.08240000000001</c:v>
                </c:pt>
                <c:pt idx="30481">
                  <c:v>462.08260000000001</c:v>
                </c:pt>
                <c:pt idx="30482">
                  <c:v>462.08330000000001</c:v>
                </c:pt>
                <c:pt idx="30483">
                  <c:v>462.08510000000001</c:v>
                </c:pt>
                <c:pt idx="30484">
                  <c:v>462.08699999999999</c:v>
                </c:pt>
                <c:pt idx="30485">
                  <c:v>462.08859999999999</c:v>
                </c:pt>
                <c:pt idx="30486">
                  <c:v>462.08819999999997</c:v>
                </c:pt>
                <c:pt idx="30487">
                  <c:v>462.08879999999999</c:v>
                </c:pt>
                <c:pt idx="30488">
                  <c:v>462.08940000000001</c:v>
                </c:pt>
                <c:pt idx="30489">
                  <c:v>462.09100000000001</c:v>
                </c:pt>
                <c:pt idx="30490">
                  <c:v>462.08940000000001</c:v>
                </c:pt>
                <c:pt idx="30491">
                  <c:v>462.09019999999998</c:v>
                </c:pt>
                <c:pt idx="30492">
                  <c:v>462.09140000000002</c:v>
                </c:pt>
                <c:pt idx="30493">
                  <c:v>462.09300000000002</c:v>
                </c:pt>
                <c:pt idx="30494">
                  <c:v>462.0942</c:v>
                </c:pt>
                <c:pt idx="30495">
                  <c:v>462.09500000000003</c:v>
                </c:pt>
                <c:pt idx="30496">
                  <c:v>462.09530000000001</c:v>
                </c:pt>
                <c:pt idx="30497">
                  <c:v>462.09699999999998</c:v>
                </c:pt>
                <c:pt idx="30498">
                  <c:v>462.09780000000001</c:v>
                </c:pt>
                <c:pt idx="30499">
                  <c:v>462.09980000000002</c:v>
                </c:pt>
                <c:pt idx="30500">
                  <c:v>462.10199999999998</c:v>
                </c:pt>
                <c:pt idx="30501">
                  <c:v>462.1026</c:v>
                </c:pt>
                <c:pt idx="30502">
                  <c:v>462.10359999999997</c:v>
                </c:pt>
                <c:pt idx="30503">
                  <c:v>462.10410000000002</c:v>
                </c:pt>
                <c:pt idx="30504">
                  <c:v>462.10559999999998</c:v>
                </c:pt>
                <c:pt idx="30505">
                  <c:v>462.1069</c:v>
                </c:pt>
                <c:pt idx="30506">
                  <c:v>462.10879999999997</c:v>
                </c:pt>
                <c:pt idx="30507">
                  <c:v>462.10980000000001</c:v>
                </c:pt>
                <c:pt idx="30508">
                  <c:v>462.11160000000001</c:v>
                </c:pt>
                <c:pt idx="30509">
                  <c:v>462.11130000000003</c:v>
                </c:pt>
                <c:pt idx="30510">
                  <c:v>462.11290000000002</c:v>
                </c:pt>
                <c:pt idx="30511">
                  <c:v>462.11329999999998</c:v>
                </c:pt>
                <c:pt idx="30512">
                  <c:v>462.11399999999998</c:v>
                </c:pt>
                <c:pt idx="30513">
                  <c:v>462.11500000000001</c:v>
                </c:pt>
                <c:pt idx="30514">
                  <c:v>462.11599999999999</c:v>
                </c:pt>
                <c:pt idx="30515">
                  <c:v>462.11599999999999</c:v>
                </c:pt>
                <c:pt idx="30516">
                  <c:v>462.1182</c:v>
                </c:pt>
                <c:pt idx="30517">
                  <c:v>462.11810000000003</c:v>
                </c:pt>
                <c:pt idx="30518">
                  <c:v>462.1198</c:v>
                </c:pt>
                <c:pt idx="30519">
                  <c:v>462.11939999999998</c:v>
                </c:pt>
                <c:pt idx="30520">
                  <c:v>462.12110000000001</c:v>
                </c:pt>
                <c:pt idx="30521">
                  <c:v>462.12240000000003</c:v>
                </c:pt>
                <c:pt idx="30522">
                  <c:v>462.12139999999999</c:v>
                </c:pt>
                <c:pt idx="30523">
                  <c:v>462.12220000000002</c:v>
                </c:pt>
                <c:pt idx="30524">
                  <c:v>462.12360000000001</c:v>
                </c:pt>
                <c:pt idx="30525">
                  <c:v>462.12560000000002</c:v>
                </c:pt>
                <c:pt idx="30526">
                  <c:v>462.12459999999999</c:v>
                </c:pt>
                <c:pt idx="30527">
                  <c:v>462.12799999999999</c:v>
                </c:pt>
                <c:pt idx="30528">
                  <c:v>462.12700000000001</c:v>
                </c:pt>
                <c:pt idx="30529">
                  <c:v>462.12880000000001</c:v>
                </c:pt>
                <c:pt idx="30530">
                  <c:v>462.13040000000001</c:v>
                </c:pt>
                <c:pt idx="30531">
                  <c:v>462.13069999999999</c:v>
                </c:pt>
                <c:pt idx="30532">
                  <c:v>462.13119999999998</c:v>
                </c:pt>
                <c:pt idx="30533">
                  <c:v>462.13290000000001</c:v>
                </c:pt>
                <c:pt idx="30534">
                  <c:v>462.13420000000002</c:v>
                </c:pt>
                <c:pt idx="30535">
                  <c:v>462.1352</c:v>
                </c:pt>
                <c:pt idx="30536">
                  <c:v>462.13659999999999</c:v>
                </c:pt>
                <c:pt idx="30537">
                  <c:v>462.137</c:v>
                </c:pt>
                <c:pt idx="30538">
                  <c:v>462.13760000000002</c:v>
                </c:pt>
                <c:pt idx="30539">
                  <c:v>462.13920000000002</c:v>
                </c:pt>
                <c:pt idx="30540">
                  <c:v>462.14179999999999</c:v>
                </c:pt>
                <c:pt idx="30541">
                  <c:v>462.14260000000002</c:v>
                </c:pt>
                <c:pt idx="30542">
                  <c:v>462.14519999999999</c:v>
                </c:pt>
                <c:pt idx="30543">
                  <c:v>462.14389999999997</c:v>
                </c:pt>
                <c:pt idx="30544">
                  <c:v>462.14609999999999</c:v>
                </c:pt>
                <c:pt idx="30545">
                  <c:v>462.14699999999999</c:v>
                </c:pt>
                <c:pt idx="30546">
                  <c:v>462.14749999999998</c:v>
                </c:pt>
                <c:pt idx="30547">
                  <c:v>462.14819999999997</c:v>
                </c:pt>
                <c:pt idx="30548">
                  <c:v>462.14850000000001</c:v>
                </c:pt>
                <c:pt idx="30549">
                  <c:v>462.15</c:v>
                </c:pt>
                <c:pt idx="30550">
                  <c:v>462.1508</c:v>
                </c:pt>
                <c:pt idx="30551">
                  <c:v>462.15260000000001</c:v>
                </c:pt>
                <c:pt idx="30552">
                  <c:v>462.15199999999999</c:v>
                </c:pt>
                <c:pt idx="30553">
                  <c:v>462.15379999999999</c:v>
                </c:pt>
                <c:pt idx="30554">
                  <c:v>462.15480000000002</c:v>
                </c:pt>
                <c:pt idx="30555">
                  <c:v>462.1558</c:v>
                </c:pt>
                <c:pt idx="30556">
                  <c:v>462.1558</c:v>
                </c:pt>
                <c:pt idx="30557">
                  <c:v>462.15780000000001</c:v>
                </c:pt>
                <c:pt idx="30558">
                  <c:v>462.15859999999998</c:v>
                </c:pt>
                <c:pt idx="30559">
                  <c:v>462.15859999999998</c:v>
                </c:pt>
                <c:pt idx="30560">
                  <c:v>462.16039999999998</c:v>
                </c:pt>
                <c:pt idx="30561">
                  <c:v>462.1619</c:v>
                </c:pt>
                <c:pt idx="30562">
                  <c:v>462.16399999999999</c:v>
                </c:pt>
                <c:pt idx="30563">
                  <c:v>462.16340000000002</c:v>
                </c:pt>
                <c:pt idx="30564">
                  <c:v>462.16410000000002</c:v>
                </c:pt>
                <c:pt idx="30565">
                  <c:v>462.16559999999998</c:v>
                </c:pt>
                <c:pt idx="30566">
                  <c:v>462.16680000000002</c:v>
                </c:pt>
                <c:pt idx="30567">
                  <c:v>462.16759999999999</c:v>
                </c:pt>
                <c:pt idx="30568">
                  <c:v>462.16739999999999</c:v>
                </c:pt>
                <c:pt idx="30569">
                  <c:v>462.17039999999997</c:v>
                </c:pt>
                <c:pt idx="30570">
                  <c:v>462.17059999999998</c:v>
                </c:pt>
                <c:pt idx="30571">
                  <c:v>462.17189999999999</c:v>
                </c:pt>
                <c:pt idx="30572">
                  <c:v>462.17309999999998</c:v>
                </c:pt>
                <c:pt idx="30573">
                  <c:v>462.17399999999998</c:v>
                </c:pt>
                <c:pt idx="30574">
                  <c:v>462.17599999999999</c:v>
                </c:pt>
                <c:pt idx="30575">
                  <c:v>462.17770000000002</c:v>
                </c:pt>
                <c:pt idx="30576">
                  <c:v>462.17880000000002</c:v>
                </c:pt>
                <c:pt idx="30577">
                  <c:v>462.17899999999997</c:v>
                </c:pt>
                <c:pt idx="30578">
                  <c:v>462.17989999999998</c:v>
                </c:pt>
                <c:pt idx="30579">
                  <c:v>462.18110000000001</c:v>
                </c:pt>
                <c:pt idx="30580">
                  <c:v>462.18279999999999</c:v>
                </c:pt>
                <c:pt idx="30581">
                  <c:v>462.18439999999998</c:v>
                </c:pt>
                <c:pt idx="30582">
                  <c:v>462.18579999999997</c:v>
                </c:pt>
                <c:pt idx="30583">
                  <c:v>462.18439999999998</c:v>
                </c:pt>
                <c:pt idx="30584">
                  <c:v>462.185</c:v>
                </c:pt>
                <c:pt idx="30585">
                  <c:v>462.18470000000002</c:v>
                </c:pt>
                <c:pt idx="30586">
                  <c:v>462.18799999999999</c:v>
                </c:pt>
                <c:pt idx="30587">
                  <c:v>462.18700000000001</c:v>
                </c:pt>
                <c:pt idx="30588">
                  <c:v>462.1902</c:v>
                </c:pt>
                <c:pt idx="30589">
                  <c:v>462.18959999999998</c:v>
                </c:pt>
                <c:pt idx="30590">
                  <c:v>462.18950000000001</c:v>
                </c:pt>
                <c:pt idx="30591">
                  <c:v>462.19279999999998</c:v>
                </c:pt>
                <c:pt idx="30592">
                  <c:v>462.19279999999998</c:v>
                </c:pt>
                <c:pt idx="30593">
                  <c:v>462.19499999999999</c:v>
                </c:pt>
                <c:pt idx="30594">
                  <c:v>462.19690000000003</c:v>
                </c:pt>
                <c:pt idx="30595">
                  <c:v>462.1986</c:v>
                </c:pt>
                <c:pt idx="30596">
                  <c:v>462.20119999999997</c:v>
                </c:pt>
                <c:pt idx="30597">
                  <c:v>462.20119999999997</c:v>
                </c:pt>
                <c:pt idx="30598">
                  <c:v>462.2013</c:v>
                </c:pt>
                <c:pt idx="30599">
                  <c:v>462.20179999999999</c:v>
                </c:pt>
                <c:pt idx="30600">
                  <c:v>462.20330000000001</c:v>
                </c:pt>
                <c:pt idx="30601">
                  <c:v>462.20499999999998</c:v>
                </c:pt>
                <c:pt idx="30602">
                  <c:v>462.20609999999999</c:v>
                </c:pt>
                <c:pt idx="30603">
                  <c:v>462.20740000000001</c:v>
                </c:pt>
                <c:pt idx="30604">
                  <c:v>462.20920000000001</c:v>
                </c:pt>
                <c:pt idx="30605">
                  <c:v>462.21230000000003</c:v>
                </c:pt>
                <c:pt idx="30606">
                  <c:v>462.21159999999998</c:v>
                </c:pt>
                <c:pt idx="30607">
                  <c:v>462.21300000000002</c:v>
                </c:pt>
                <c:pt idx="30608">
                  <c:v>462.21280000000002</c:v>
                </c:pt>
                <c:pt idx="30609">
                  <c:v>462.21269999999998</c:v>
                </c:pt>
                <c:pt idx="30610">
                  <c:v>462.21519999999998</c:v>
                </c:pt>
                <c:pt idx="30611">
                  <c:v>462.2167</c:v>
                </c:pt>
                <c:pt idx="30612">
                  <c:v>462.21679999999998</c:v>
                </c:pt>
                <c:pt idx="30613">
                  <c:v>462.21870000000001</c:v>
                </c:pt>
                <c:pt idx="30614">
                  <c:v>462.2192</c:v>
                </c:pt>
                <c:pt idx="30615">
                  <c:v>462.22059999999999</c:v>
                </c:pt>
                <c:pt idx="30616">
                  <c:v>462.22059999999999</c:v>
                </c:pt>
                <c:pt idx="30617">
                  <c:v>462.22109999999998</c:v>
                </c:pt>
                <c:pt idx="30618">
                  <c:v>462.2226</c:v>
                </c:pt>
                <c:pt idx="30619">
                  <c:v>462.22390000000001</c:v>
                </c:pt>
                <c:pt idx="30620">
                  <c:v>462.22370000000001</c:v>
                </c:pt>
                <c:pt idx="30621">
                  <c:v>462.22559999999999</c:v>
                </c:pt>
                <c:pt idx="30622">
                  <c:v>462.22620000000001</c:v>
                </c:pt>
                <c:pt idx="30623">
                  <c:v>462.22620000000001</c:v>
                </c:pt>
                <c:pt idx="30624">
                  <c:v>462.22789999999998</c:v>
                </c:pt>
                <c:pt idx="30625">
                  <c:v>462.22969999999998</c:v>
                </c:pt>
                <c:pt idx="30626">
                  <c:v>462.23200000000003</c:v>
                </c:pt>
                <c:pt idx="30627">
                  <c:v>462.23340000000002</c:v>
                </c:pt>
                <c:pt idx="30628">
                  <c:v>462.23469999999998</c:v>
                </c:pt>
                <c:pt idx="30629">
                  <c:v>462.2364</c:v>
                </c:pt>
                <c:pt idx="30630">
                  <c:v>462.238</c:v>
                </c:pt>
                <c:pt idx="30631">
                  <c:v>462.2389</c:v>
                </c:pt>
                <c:pt idx="30632">
                  <c:v>462.24200000000002</c:v>
                </c:pt>
                <c:pt idx="30633">
                  <c:v>462.24239999999998</c:v>
                </c:pt>
                <c:pt idx="30634">
                  <c:v>462.24369999999999</c:v>
                </c:pt>
                <c:pt idx="30635">
                  <c:v>462.24470000000002</c:v>
                </c:pt>
                <c:pt idx="30636">
                  <c:v>462.24759999999998</c:v>
                </c:pt>
                <c:pt idx="30637">
                  <c:v>462.24959999999999</c:v>
                </c:pt>
                <c:pt idx="30638">
                  <c:v>462.25020000000001</c:v>
                </c:pt>
                <c:pt idx="30639">
                  <c:v>462.25259999999997</c:v>
                </c:pt>
                <c:pt idx="30640">
                  <c:v>462.25279999999998</c:v>
                </c:pt>
                <c:pt idx="30641">
                  <c:v>462.2552</c:v>
                </c:pt>
                <c:pt idx="30642">
                  <c:v>462.25630000000001</c:v>
                </c:pt>
                <c:pt idx="30643">
                  <c:v>462.25740000000002</c:v>
                </c:pt>
                <c:pt idx="30644">
                  <c:v>462.25920000000002</c:v>
                </c:pt>
                <c:pt idx="30645">
                  <c:v>462.25970000000001</c:v>
                </c:pt>
                <c:pt idx="30646">
                  <c:v>462.26080000000002</c:v>
                </c:pt>
                <c:pt idx="30647">
                  <c:v>462.26060000000001</c:v>
                </c:pt>
                <c:pt idx="30648">
                  <c:v>462.26139999999998</c:v>
                </c:pt>
                <c:pt idx="30649">
                  <c:v>462.26190000000003</c:v>
                </c:pt>
                <c:pt idx="30650">
                  <c:v>462.26339999999999</c:v>
                </c:pt>
                <c:pt idx="30651">
                  <c:v>462.2636</c:v>
                </c:pt>
                <c:pt idx="30652">
                  <c:v>462.26429999999999</c:v>
                </c:pt>
                <c:pt idx="30653">
                  <c:v>462.26560000000001</c:v>
                </c:pt>
                <c:pt idx="30654">
                  <c:v>462.26479999999998</c:v>
                </c:pt>
                <c:pt idx="30655">
                  <c:v>462.26569999999998</c:v>
                </c:pt>
                <c:pt idx="30656">
                  <c:v>462.267</c:v>
                </c:pt>
                <c:pt idx="30657">
                  <c:v>462.2672</c:v>
                </c:pt>
                <c:pt idx="30658">
                  <c:v>462.26900000000001</c:v>
                </c:pt>
                <c:pt idx="30659">
                  <c:v>462.26920000000001</c:v>
                </c:pt>
                <c:pt idx="30660">
                  <c:v>462.27</c:v>
                </c:pt>
                <c:pt idx="30661">
                  <c:v>462.2722</c:v>
                </c:pt>
                <c:pt idx="30662">
                  <c:v>462.27370000000002</c:v>
                </c:pt>
                <c:pt idx="30663">
                  <c:v>462.27359999999999</c:v>
                </c:pt>
                <c:pt idx="30664">
                  <c:v>462.27499999999998</c:v>
                </c:pt>
                <c:pt idx="30665">
                  <c:v>462.27600000000001</c:v>
                </c:pt>
                <c:pt idx="30666">
                  <c:v>462.27679999999998</c:v>
                </c:pt>
                <c:pt idx="30667">
                  <c:v>462.2758</c:v>
                </c:pt>
                <c:pt idx="30668">
                  <c:v>462.27609999999999</c:v>
                </c:pt>
                <c:pt idx="30669">
                  <c:v>462.27780000000001</c:v>
                </c:pt>
                <c:pt idx="30670">
                  <c:v>462.27980000000002</c:v>
                </c:pt>
                <c:pt idx="30671">
                  <c:v>462.28</c:v>
                </c:pt>
                <c:pt idx="30672">
                  <c:v>462.28179999999998</c:v>
                </c:pt>
                <c:pt idx="30673">
                  <c:v>462.2835</c:v>
                </c:pt>
                <c:pt idx="30674">
                  <c:v>462.28399999999999</c:v>
                </c:pt>
                <c:pt idx="30675">
                  <c:v>462.28460000000001</c:v>
                </c:pt>
                <c:pt idx="30676">
                  <c:v>462.28620000000001</c:v>
                </c:pt>
                <c:pt idx="30677">
                  <c:v>462.28500000000003</c:v>
                </c:pt>
                <c:pt idx="30678">
                  <c:v>462.28800000000001</c:v>
                </c:pt>
                <c:pt idx="30679">
                  <c:v>462.28899999999999</c:v>
                </c:pt>
                <c:pt idx="30680">
                  <c:v>462.29020000000003</c:v>
                </c:pt>
                <c:pt idx="30681">
                  <c:v>462.29199999999997</c:v>
                </c:pt>
                <c:pt idx="30682">
                  <c:v>462.29259999999999</c:v>
                </c:pt>
                <c:pt idx="30683">
                  <c:v>462.2946</c:v>
                </c:pt>
                <c:pt idx="30684">
                  <c:v>462.29599999999999</c:v>
                </c:pt>
                <c:pt idx="30685">
                  <c:v>462.29840000000002</c:v>
                </c:pt>
                <c:pt idx="30686">
                  <c:v>462.2989</c:v>
                </c:pt>
                <c:pt idx="30687">
                  <c:v>462.30169999999998</c:v>
                </c:pt>
                <c:pt idx="30688">
                  <c:v>462.30329999999998</c:v>
                </c:pt>
                <c:pt idx="30689">
                  <c:v>462.30430000000001</c:v>
                </c:pt>
                <c:pt idx="30690">
                  <c:v>462.30689999999998</c:v>
                </c:pt>
                <c:pt idx="30691">
                  <c:v>462.30669999999998</c:v>
                </c:pt>
                <c:pt idx="30692">
                  <c:v>462.30689999999998</c:v>
                </c:pt>
                <c:pt idx="30693">
                  <c:v>462.30900000000003</c:v>
                </c:pt>
                <c:pt idx="30694">
                  <c:v>462.31020000000001</c:v>
                </c:pt>
                <c:pt idx="30695">
                  <c:v>462.31169999999997</c:v>
                </c:pt>
                <c:pt idx="30696">
                  <c:v>462.31189999999998</c:v>
                </c:pt>
                <c:pt idx="30697">
                  <c:v>462.31369999999998</c:v>
                </c:pt>
                <c:pt idx="30698">
                  <c:v>462.31459999999998</c:v>
                </c:pt>
                <c:pt idx="30699">
                  <c:v>462.31560000000002</c:v>
                </c:pt>
                <c:pt idx="30700">
                  <c:v>462.31630000000001</c:v>
                </c:pt>
                <c:pt idx="30701">
                  <c:v>462.31920000000002</c:v>
                </c:pt>
                <c:pt idx="30702">
                  <c:v>462.31889999999999</c:v>
                </c:pt>
                <c:pt idx="30703">
                  <c:v>462.322</c:v>
                </c:pt>
                <c:pt idx="30704">
                  <c:v>462.32190000000003</c:v>
                </c:pt>
                <c:pt idx="30705">
                  <c:v>462.32260000000002</c:v>
                </c:pt>
                <c:pt idx="30706">
                  <c:v>462.32420000000002</c:v>
                </c:pt>
                <c:pt idx="30707">
                  <c:v>462.32369999999997</c:v>
                </c:pt>
                <c:pt idx="30708">
                  <c:v>462.3254</c:v>
                </c:pt>
                <c:pt idx="30709">
                  <c:v>462.32580000000002</c:v>
                </c:pt>
                <c:pt idx="30710">
                  <c:v>462.32659999999998</c:v>
                </c:pt>
                <c:pt idx="30711">
                  <c:v>462.32769999999999</c:v>
                </c:pt>
                <c:pt idx="30712">
                  <c:v>462.32909999999998</c:v>
                </c:pt>
                <c:pt idx="30713">
                  <c:v>462.33100000000002</c:v>
                </c:pt>
                <c:pt idx="30714">
                  <c:v>462.33339999999998</c:v>
                </c:pt>
                <c:pt idx="30715">
                  <c:v>462.334</c:v>
                </c:pt>
                <c:pt idx="30716">
                  <c:v>462.3347</c:v>
                </c:pt>
                <c:pt idx="30717">
                  <c:v>462.33580000000001</c:v>
                </c:pt>
                <c:pt idx="30718">
                  <c:v>462.33679999999998</c:v>
                </c:pt>
                <c:pt idx="30719">
                  <c:v>462.33920000000001</c:v>
                </c:pt>
                <c:pt idx="30720">
                  <c:v>462.33920000000001</c:v>
                </c:pt>
                <c:pt idx="30721">
                  <c:v>462.34179999999998</c:v>
                </c:pt>
                <c:pt idx="30722">
                  <c:v>462.34219999999999</c:v>
                </c:pt>
                <c:pt idx="30723">
                  <c:v>462.34320000000002</c:v>
                </c:pt>
                <c:pt idx="30724">
                  <c:v>462.34339999999997</c:v>
                </c:pt>
                <c:pt idx="30725">
                  <c:v>462.34440000000001</c:v>
                </c:pt>
                <c:pt idx="30726">
                  <c:v>462.34640000000002</c:v>
                </c:pt>
                <c:pt idx="30727">
                  <c:v>462.34820000000002</c:v>
                </c:pt>
                <c:pt idx="30728">
                  <c:v>462.34930000000003</c:v>
                </c:pt>
                <c:pt idx="30729">
                  <c:v>462.35039999999998</c:v>
                </c:pt>
                <c:pt idx="30730">
                  <c:v>462.35120000000001</c:v>
                </c:pt>
                <c:pt idx="30731">
                  <c:v>462.35120000000001</c:v>
                </c:pt>
                <c:pt idx="30732">
                  <c:v>462.3528</c:v>
                </c:pt>
                <c:pt idx="30733">
                  <c:v>462.35539999999997</c:v>
                </c:pt>
                <c:pt idx="30734">
                  <c:v>462.35590000000002</c:v>
                </c:pt>
                <c:pt idx="30735">
                  <c:v>462.35700000000003</c:v>
                </c:pt>
                <c:pt idx="30736">
                  <c:v>462.35750000000002</c:v>
                </c:pt>
                <c:pt idx="30737">
                  <c:v>462.3587</c:v>
                </c:pt>
                <c:pt idx="30738">
                  <c:v>462.36059999999998</c:v>
                </c:pt>
                <c:pt idx="30739">
                  <c:v>462.36219999999997</c:v>
                </c:pt>
                <c:pt idx="30740">
                  <c:v>462.36160000000001</c:v>
                </c:pt>
                <c:pt idx="30741">
                  <c:v>462.3646</c:v>
                </c:pt>
                <c:pt idx="30742">
                  <c:v>462.36579999999998</c:v>
                </c:pt>
                <c:pt idx="30743">
                  <c:v>462.36529999999999</c:v>
                </c:pt>
                <c:pt idx="30744">
                  <c:v>462.36700000000002</c:v>
                </c:pt>
                <c:pt idx="30745">
                  <c:v>462.36750000000001</c:v>
                </c:pt>
                <c:pt idx="30746">
                  <c:v>462.37090000000001</c:v>
                </c:pt>
                <c:pt idx="30747">
                  <c:v>462.37099999999998</c:v>
                </c:pt>
                <c:pt idx="30748">
                  <c:v>462.3716</c:v>
                </c:pt>
                <c:pt idx="30749">
                  <c:v>462.37279999999998</c:v>
                </c:pt>
                <c:pt idx="30750">
                  <c:v>462.37360000000001</c:v>
                </c:pt>
                <c:pt idx="30751">
                  <c:v>462.37560000000002</c:v>
                </c:pt>
                <c:pt idx="30752">
                  <c:v>462.3768</c:v>
                </c:pt>
                <c:pt idx="30753">
                  <c:v>462.37819999999999</c:v>
                </c:pt>
                <c:pt idx="30754">
                  <c:v>462.37790000000001</c:v>
                </c:pt>
                <c:pt idx="30755">
                  <c:v>462.38</c:v>
                </c:pt>
                <c:pt idx="30756">
                  <c:v>462.38170000000002</c:v>
                </c:pt>
                <c:pt idx="30757">
                  <c:v>462.38299999999998</c:v>
                </c:pt>
                <c:pt idx="30758">
                  <c:v>462.38350000000003</c:v>
                </c:pt>
                <c:pt idx="30759">
                  <c:v>462.38440000000003</c:v>
                </c:pt>
                <c:pt idx="30760">
                  <c:v>462.38690000000003</c:v>
                </c:pt>
                <c:pt idx="30761">
                  <c:v>462.38780000000003</c:v>
                </c:pt>
                <c:pt idx="30762">
                  <c:v>462.38900000000001</c:v>
                </c:pt>
                <c:pt idx="30763">
                  <c:v>462.39019999999999</c:v>
                </c:pt>
                <c:pt idx="30764">
                  <c:v>462.39299999999997</c:v>
                </c:pt>
                <c:pt idx="30765">
                  <c:v>462.39359999999999</c:v>
                </c:pt>
                <c:pt idx="30766">
                  <c:v>462.3956</c:v>
                </c:pt>
                <c:pt idx="30767">
                  <c:v>462.39760000000001</c:v>
                </c:pt>
                <c:pt idx="30768">
                  <c:v>462.39909999999998</c:v>
                </c:pt>
                <c:pt idx="30769">
                  <c:v>462.40039999999999</c:v>
                </c:pt>
                <c:pt idx="30770">
                  <c:v>462.40300000000002</c:v>
                </c:pt>
                <c:pt idx="30771">
                  <c:v>462.40120000000002</c:v>
                </c:pt>
                <c:pt idx="30772">
                  <c:v>462.40249999999997</c:v>
                </c:pt>
                <c:pt idx="30773">
                  <c:v>462.40339999999998</c:v>
                </c:pt>
                <c:pt idx="30774">
                  <c:v>462.4033</c:v>
                </c:pt>
                <c:pt idx="30775">
                  <c:v>462.40550000000002</c:v>
                </c:pt>
                <c:pt idx="30776">
                  <c:v>462.40690000000001</c:v>
                </c:pt>
                <c:pt idx="30777">
                  <c:v>462.40800000000002</c:v>
                </c:pt>
                <c:pt idx="30778">
                  <c:v>462.40980000000002</c:v>
                </c:pt>
                <c:pt idx="30779">
                  <c:v>462.41059999999999</c:v>
                </c:pt>
                <c:pt idx="30780">
                  <c:v>462.41199999999998</c:v>
                </c:pt>
                <c:pt idx="30781">
                  <c:v>462.41320000000002</c:v>
                </c:pt>
                <c:pt idx="30782">
                  <c:v>462.41340000000002</c:v>
                </c:pt>
                <c:pt idx="30783">
                  <c:v>462.4153</c:v>
                </c:pt>
                <c:pt idx="30784">
                  <c:v>462.41399999999999</c:v>
                </c:pt>
                <c:pt idx="30785">
                  <c:v>462.41719999999998</c:v>
                </c:pt>
                <c:pt idx="30786">
                  <c:v>462.4169</c:v>
                </c:pt>
                <c:pt idx="30787">
                  <c:v>462.41879999999998</c:v>
                </c:pt>
                <c:pt idx="30788">
                  <c:v>462.41969999999998</c:v>
                </c:pt>
                <c:pt idx="30789">
                  <c:v>462.42129999999997</c:v>
                </c:pt>
                <c:pt idx="30790">
                  <c:v>462.42380000000003</c:v>
                </c:pt>
                <c:pt idx="30791">
                  <c:v>462.42520000000002</c:v>
                </c:pt>
                <c:pt idx="30792">
                  <c:v>462.42579999999998</c:v>
                </c:pt>
                <c:pt idx="30793">
                  <c:v>462.42840000000001</c:v>
                </c:pt>
                <c:pt idx="30794">
                  <c:v>462.42989999999998</c:v>
                </c:pt>
                <c:pt idx="30795">
                  <c:v>462.4316</c:v>
                </c:pt>
                <c:pt idx="30796">
                  <c:v>462.43200000000002</c:v>
                </c:pt>
                <c:pt idx="30797">
                  <c:v>462.43130000000002</c:v>
                </c:pt>
                <c:pt idx="30798">
                  <c:v>462.43360000000001</c:v>
                </c:pt>
                <c:pt idx="30799">
                  <c:v>462.43540000000002</c:v>
                </c:pt>
                <c:pt idx="30800">
                  <c:v>462.43610000000001</c:v>
                </c:pt>
                <c:pt idx="30801">
                  <c:v>462.43830000000003</c:v>
                </c:pt>
                <c:pt idx="30802">
                  <c:v>462.43920000000003</c:v>
                </c:pt>
                <c:pt idx="30803">
                  <c:v>462.43939999999998</c:v>
                </c:pt>
                <c:pt idx="30804">
                  <c:v>462.44</c:v>
                </c:pt>
                <c:pt idx="30805">
                  <c:v>462.44159999999999</c:v>
                </c:pt>
                <c:pt idx="30806">
                  <c:v>462.4434</c:v>
                </c:pt>
                <c:pt idx="30807">
                  <c:v>462.44560000000001</c:v>
                </c:pt>
                <c:pt idx="30808">
                  <c:v>462.447</c:v>
                </c:pt>
                <c:pt idx="30809">
                  <c:v>462.44819999999999</c:v>
                </c:pt>
                <c:pt idx="30810">
                  <c:v>462.44959999999998</c:v>
                </c:pt>
                <c:pt idx="30811">
                  <c:v>462.45139999999998</c:v>
                </c:pt>
                <c:pt idx="30812">
                  <c:v>462.45299999999997</c:v>
                </c:pt>
                <c:pt idx="30813">
                  <c:v>462.45370000000003</c:v>
                </c:pt>
                <c:pt idx="30814">
                  <c:v>462.45530000000002</c:v>
                </c:pt>
                <c:pt idx="30815">
                  <c:v>462.45760000000001</c:v>
                </c:pt>
                <c:pt idx="30816">
                  <c:v>462.45760000000001</c:v>
                </c:pt>
                <c:pt idx="30817">
                  <c:v>462.46</c:v>
                </c:pt>
                <c:pt idx="30818">
                  <c:v>462.4606</c:v>
                </c:pt>
                <c:pt idx="30819">
                  <c:v>462.4622</c:v>
                </c:pt>
                <c:pt idx="30820">
                  <c:v>462.46429999999998</c:v>
                </c:pt>
                <c:pt idx="30821">
                  <c:v>462.46480000000003</c:v>
                </c:pt>
                <c:pt idx="30822">
                  <c:v>462.46600000000001</c:v>
                </c:pt>
                <c:pt idx="30823">
                  <c:v>462.46780000000001</c:v>
                </c:pt>
                <c:pt idx="30824">
                  <c:v>462.47</c:v>
                </c:pt>
                <c:pt idx="30825">
                  <c:v>462.46980000000002</c:v>
                </c:pt>
                <c:pt idx="30826">
                  <c:v>462.47219999999999</c:v>
                </c:pt>
                <c:pt idx="30827">
                  <c:v>462.47210000000001</c:v>
                </c:pt>
                <c:pt idx="30828">
                  <c:v>462.47480000000002</c:v>
                </c:pt>
                <c:pt idx="30829">
                  <c:v>462.47590000000002</c:v>
                </c:pt>
                <c:pt idx="30830">
                  <c:v>462.47629999999998</c:v>
                </c:pt>
                <c:pt idx="30831">
                  <c:v>462.47640000000001</c:v>
                </c:pt>
                <c:pt idx="30832">
                  <c:v>462.47809999999998</c:v>
                </c:pt>
                <c:pt idx="30833">
                  <c:v>462.47980000000001</c:v>
                </c:pt>
                <c:pt idx="30834">
                  <c:v>462.47969999999998</c:v>
                </c:pt>
                <c:pt idx="30835">
                  <c:v>462.48219999999998</c:v>
                </c:pt>
                <c:pt idx="30836">
                  <c:v>462.48349999999999</c:v>
                </c:pt>
                <c:pt idx="30837">
                  <c:v>462.48500000000001</c:v>
                </c:pt>
                <c:pt idx="30838">
                  <c:v>462.4864</c:v>
                </c:pt>
                <c:pt idx="30839">
                  <c:v>462.48880000000003</c:v>
                </c:pt>
                <c:pt idx="30840">
                  <c:v>462.49119999999999</c:v>
                </c:pt>
                <c:pt idx="30841">
                  <c:v>462.49310000000003</c:v>
                </c:pt>
                <c:pt idx="30842">
                  <c:v>462.4939</c:v>
                </c:pt>
                <c:pt idx="30843">
                  <c:v>462.49590000000001</c:v>
                </c:pt>
                <c:pt idx="30844">
                  <c:v>462.49599999999998</c:v>
                </c:pt>
                <c:pt idx="30845">
                  <c:v>462.49740000000003</c:v>
                </c:pt>
                <c:pt idx="30846">
                  <c:v>462.49919999999997</c:v>
                </c:pt>
                <c:pt idx="30847">
                  <c:v>462.50200000000001</c:v>
                </c:pt>
                <c:pt idx="30848">
                  <c:v>462.50319999999999</c:v>
                </c:pt>
                <c:pt idx="30849">
                  <c:v>462.50380000000001</c:v>
                </c:pt>
                <c:pt idx="30850">
                  <c:v>462.50599999999997</c:v>
                </c:pt>
                <c:pt idx="30851">
                  <c:v>462.50839999999999</c:v>
                </c:pt>
                <c:pt idx="30852">
                  <c:v>462.50819999999999</c:v>
                </c:pt>
                <c:pt idx="30853">
                  <c:v>462.50880000000001</c:v>
                </c:pt>
                <c:pt idx="30854">
                  <c:v>462.51119999999997</c:v>
                </c:pt>
                <c:pt idx="30855">
                  <c:v>462.51319999999998</c:v>
                </c:pt>
                <c:pt idx="30856">
                  <c:v>462.5138</c:v>
                </c:pt>
                <c:pt idx="30857">
                  <c:v>462.51499999999999</c:v>
                </c:pt>
                <c:pt idx="30858">
                  <c:v>462.5172</c:v>
                </c:pt>
                <c:pt idx="30859">
                  <c:v>462.5188</c:v>
                </c:pt>
                <c:pt idx="30860">
                  <c:v>462.51900000000001</c:v>
                </c:pt>
                <c:pt idx="30861">
                  <c:v>462.52</c:v>
                </c:pt>
                <c:pt idx="30862">
                  <c:v>462.52179999999998</c:v>
                </c:pt>
                <c:pt idx="30863">
                  <c:v>462.52260000000001</c:v>
                </c:pt>
                <c:pt idx="30864">
                  <c:v>462.52480000000003</c:v>
                </c:pt>
                <c:pt idx="30865">
                  <c:v>462.52600000000001</c:v>
                </c:pt>
                <c:pt idx="30866">
                  <c:v>462.52699999999999</c:v>
                </c:pt>
                <c:pt idx="30867">
                  <c:v>462.52780000000001</c:v>
                </c:pt>
                <c:pt idx="30868">
                  <c:v>462.53</c:v>
                </c:pt>
                <c:pt idx="30869">
                  <c:v>462.53100000000001</c:v>
                </c:pt>
                <c:pt idx="30870">
                  <c:v>462.53199999999998</c:v>
                </c:pt>
                <c:pt idx="30871">
                  <c:v>462.53280000000001</c:v>
                </c:pt>
                <c:pt idx="30872">
                  <c:v>462.53399999999999</c:v>
                </c:pt>
                <c:pt idx="30873">
                  <c:v>462.53590000000003</c:v>
                </c:pt>
                <c:pt idx="30874">
                  <c:v>462.5376</c:v>
                </c:pt>
                <c:pt idx="30875">
                  <c:v>462.53949999999998</c:v>
                </c:pt>
                <c:pt idx="30876">
                  <c:v>462.54039999999998</c:v>
                </c:pt>
                <c:pt idx="30877">
                  <c:v>462.54399999999998</c:v>
                </c:pt>
                <c:pt idx="30878">
                  <c:v>462.54329999999999</c:v>
                </c:pt>
                <c:pt idx="30879">
                  <c:v>462.5462</c:v>
                </c:pt>
                <c:pt idx="30880">
                  <c:v>462.54759999999999</c:v>
                </c:pt>
                <c:pt idx="30881">
                  <c:v>462.54840000000002</c:v>
                </c:pt>
                <c:pt idx="30882">
                  <c:v>462.5496</c:v>
                </c:pt>
                <c:pt idx="30883">
                  <c:v>462.55099999999999</c:v>
                </c:pt>
                <c:pt idx="30884">
                  <c:v>462.55270000000002</c:v>
                </c:pt>
                <c:pt idx="30885">
                  <c:v>462.55439999999999</c:v>
                </c:pt>
                <c:pt idx="30886">
                  <c:v>462.55459999999999</c:v>
                </c:pt>
                <c:pt idx="30887">
                  <c:v>462.55619999999999</c:v>
                </c:pt>
                <c:pt idx="30888">
                  <c:v>462.55759999999998</c:v>
                </c:pt>
                <c:pt idx="30889">
                  <c:v>462.55900000000003</c:v>
                </c:pt>
                <c:pt idx="30890">
                  <c:v>462.56200000000001</c:v>
                </c:pt>
                <c:pt idx="30891">
                  <c:v>462.5625</c:v>
                </c:pt>
                <c:pt idx="30892">
                  <c:v>462.56389999999999</c:v>
                </c:pt>
                <c:pt idx="30893">
                  <c:v>462.56459999999998</c:v>
                </c:pt>
                <c:pt idx="30894">
                  <c:v>462.5659</c:v>
                </c:pt>
                <c:pt idx="30895">
                  <c:v>462.56939999999997</c:v>
                </c:pt>
                <c:pt idx="30896">
                  <c:v>462.5718</c:v>
                </c:pt>
                <c:pt idx="30897">
                  <c:v>462.57229999999998</c:v>
                </c:pt>
                <c:pt idx="30898">
                  <c:v>462.57339999999999</c:v>
                </c:pt>
                <c:pt idx="30899">
                  <c:v>462.57530000000003</c:v>
                </c:pt>
                <c:pt idx="30900">
                  <c:v>462.57679999999999</c:v>
                </c:pt>
                <c:pt idx="30901">
                  <c:v>462.57740000000001</c:v>
                </c:pt>
                <c:pt idx="30902">
                  <c:v>462.5795</c:v>
                </c:pt>
                <c:pt idx="30903">
                  <c:v>462.58120000000002</c:v>
                </c:pt>
                <c:pt idx="30904">
                  <c:v>462.58139999999997</c:v>
                </c:pt>
                <c:pt idx="30905">
                  <c:v>462.58359999999999</c:v>
                </c:pt>
                <c:pt idx="30906">
                  <c:v>462.58479999999997</c:v>
                </c:pt>
                <c:pt idx="30907">
                  <c:v>462.58620000000002</c:v>
                </c:pt>
                <c:pt idx="30908">
                  <c:v>462.58760000000001</c:v>
                </c:pt>
                <c:pt idx="30909">
                  <c:v>462.5881</c:v>
                </c:pt>
                <c:pt idx="30910">
                  <c:v>462.58940000000001</c:v>
                </c:pt>
                <c:pt idx="30911">
                  <c:v>462.58980000000003</c:v>
                </c:pt>
                <c:pt idx="30912">
                  <c:v>462.59210000000002</c:v>
                </c:pt>
                <c:pt idx="30913">
                  <c:v>462.59339999999997</c:v>
                </c:pt>
                <c:pt idx="30914">
                  <c:v>462.59469999999999</c:v>
                </c:pt>
                <c:pt idx="30915">
                  <c:v>462.59609999999998</c:v>
                </c:pt>
                <c:pt idx="30916">
                  <c:v>462.59780000000001</c:v>
                </c:pt>
                <c:pt idx="30917">
                  <c:v>462.5994</c:v>
                </c:pt>
                <c:pt idx="30918">
                  <c:v>462.60149999999999</c:v>
                </c:pt>
                <c:pt idx="30919">
                  <c:v>462.60300000000001</c:v>
                </c:pt>
                <c:pt idx="30920">
                  <c:v>462.60390000000001</c:v>
                </c:pt>
                <c:pt idx="30921">
                  <c:v>462.60539999999997</c:v>
                </c:pt>
                <c:pt idx="30922">
                  <c:v>462.60739999999998</c:v>
                </c:pt>
                <c:pt idx="30923">
                  <c:v>462.60899999999998</c:v>
                </c:pt>
                <c:pt idx="30924">
                  <c:v>462.60930000000002</c:v>
                </c:pt>
                <c:pt idx="30925">
                  <c:v>462.61189999999999</c:v>
                </c:pt>
                <c:pt idx="30926">
                  <c:v>462.61320000000001</c:v>
                </c:pt>
                <c:pt idx="30927">
                  <c:v>462.61559999999997</c:v>
                </c:pt>
                <c:pt idx="30928">
                  <c:v>462.61720000000003</c:v>
                </c:pt>
                <c:pt idx="30929">
                  <c:v>462.61880000000002</c:v>
                </c:pt>
                <c:pt idx="30930">
                  <c:v>462.62040000000002</c:v>
                </c:pt>
                <c:pt idx="30931">
                  <c:v>462.62259999999998</c:v>
                </c:pt>
                <c:pt idx="30932">
                  <c:v>462.62259999999998</c:v>
                </c:pt>
                <c:pt idx="30933">
                  <c:v>462.62599999999998</c:v>
                </c:pt>
                <c:pt idx="30934">
                  <c:v>462.6275</c:v>
                </c:pt>
                <c:pt idx="30935">
                  <c:v>462.62830000000002</c:v>
                </c:pt>
                <c:pt idx="30936">
                  <c:v>462.62959999999998</c:v>
                </c:pt>
                <c:pt idx="30937">
                  <c:v>462.63150000000002</c:v>
                </c:pt>
                <c:pt idx="30938">
                  <c:v>462.63249999999999</c:v>
                </c:pt>
                <c:pt idx="30939">
                  <c:v>462.63420000000002</c:v>
                </c:pt>
                <c:pt idx="30940">
                  <c:v>462.63470000000001</c:v>
                </c:pt>
                <c:pt idx="30941">
                  <c:v>462.63679999999999</c:v>
                </c:pt>
                <c:pt idx="30942">
                  <c:v>462.6388</c:v>
                </c:pt>
                <c:pt idx="30943">
                  <c:v>462.63959999999997</c:v>
                </c:pt>
                <c:pt idx="30944">
                  <c:v>462.642</c:v>
                </c:pt>
                <c:pt idx="30945">
                  <c:v>462.64240000000001</c:v>
                </c:pt>
                <c:pt idx="30946">
                  <c:v>462.64499999999998</c:v>
                </c:pt>
                <c:pt idx="30947">
                  <c:v>462.64580000000001</c:v>
                </c:pt>
                <c:pt idx="30948">
                  <c:v>462.6474</c:v>
                </c:pt>
                <c:pt idx="30949">
                  <c:v>462.64859999999999</c:v>
                </c:pt>
                <c:pt idx="30950">
                  <c:v>462.64940000000001</c:v>
                </c:pt>
                <c:pt idx="30951">
                  <c:v>462.65109999999999</c:v>
                </c:pt>
                <c:pt idx="30952">
                  <c:v>462.65359999999998</c:v>
                </c:pt>
                <c:pt idx="30953">
                  <c:v>462.6549</c:v>
                </c:pt>
                <c:pt idx="30954">
                  <c:v>462.65530000000001</c:v>
                </c:pt>
                <c:pt idx="30955">
                  <c:v>462.65809999999999</c:v>
                </c:pt>
                <c:pt idx="30956">
                  <c:v>462.65859999999998</c:v>
                </c:pt>
                <c:pt idx="30957">
                  <c:v>462.65960000000001</c:v>
                </c:pt>
                <c:pt idx="30958">
                  <c:v>462.66120000000001</c:v>
                </c:pt>
                <c:pt idx="30959">
                  <c:v>462.66379999999998</c:v>
                </c:pt>
                <c:pt idx="30960">
                  <c:v>462.66539999999998</c:v>
                </c:pt>
                <c:pt idx="30961">
                  <c:v>462.66699999999997</c:v>
                </c:pt>
                <c:pt idx="30962">
                  <c:v>462.66879999999998</c:v>
                </c:pt>
                <c:pt idx="30963">
                  <c:v>462.67180000000002</c:v>
                </c:pt>
                <c:pt idx="30964">
                  <c:v>462.67189999999999</c:v>
                </c:pt>
                <c:pt idx="30965">
                  <c:v>462.67239999999998</c:v>
                </c:pt>
                <c:pt idx="30966">
                  <c:v>462.67399999999998</c:v>
                </c:pt>
                <c:pt idx="30967">
                  <c:v>462.67610000000002</c:v>
                </c:pt>
                <c:pt idx="30968">
                  <c:v>462.67880000000002</c:v>
                </c:pt>
                <c:pt idx="30969">
                  <c:v>462.68029999999999</c:v>
                </c:pt>
                <c:pt idx="30970">
                  <c:v>462.68049999999999</c:v>
                </c:pt>
                <c:pt idx="30971">
                  <c:v>462.68400000000003</c:v>
                </c:pt>
                <c:pt idx="30972">
                  <c:v>462.6866</c:v>
                </c:pt>
                <c:pt idx="30973">
                  <c:v>462.68700000000001</c:v>
                </c:pt>
                <c:pt idx="30974">
                  <c:v>462.68790000000001</c:v>
                </c:pt>
                <c:pt idx="30975">
                  <c:v>462.68990000000002</c:v>
                </c:pt>
                <c:pt idx="30976">
                  <c:v>462.69159999999999</c:v>
                </c:pt>
                <c:pt idx="30977">
                  <c:v>462.69380000000001</c:v>
                </c:pt>
                <c:pt idx="30978">
                  <c:v>462.69589999999999</c:v>
                </c:pt>
                <c:pt idx="30979">
                  <c:v>462.69760000000002</c:v>
                </c:pt>
                <c:pt idx="30980">
                  <c:v>462.69850000000002</c:v>
                </c:pt>
                <c:pt idx="30981">
                  <c:v>462.7011</c:v>
                </c:pt>
                <c:pt idx="30982">
                  <c:v>462.70240000000001</c:v>
                </c:pt>
                <c:pt idx="30983">
                  <c:v>462.70339999999999</c:v>
                </c:pt>
                <c:pt idx="30984">
                  <c:v>462.70499999999998</c:v>
                </c:pt>
                <c:pt idx="30985">
                  <c:v>462.70580000000001</c:v>
                </c:pt>
                <c:pt idx="30986">
                  <c:v>462.70830000000001</c:v>
                </c:pt>
                <c:pt idx="30987">
                  <c:v>462.7088</c:v>
                </c:pt>
                <c:pt idx="30988">
                  <c:v>462.71</c:v>
                </c:pt>
                <c:pt idx="30989">
                  <c:v>462.71379999999999</c:v>
                </c:pt>
                <c:pt idx="30990">
                  <c:v>462.71600000000001</c:v>
                </c:pt>
                <c:pt idx="30991">
                  <c:v>462.71699999999998</c:v>
                </c:pt>
                <c:pt idx="30992">
                  <c:v>462.71699999999998</c:v>
                </c:pt>
                <c:pt idx="30993">
                  <c:v>462.71859999999998</c:v>
                </c:pt>
                <c:pt idx="30994">
                  <c:v>462.72</c:v>
                </c:pt>
                <c:pt idx="30995">
                  <c:v>462.721</c:v>
                </c:pt>
                <c:pt idx="30996">
                  <c:v>462.72340000000003</c:v>
                </c:pt>
                <c:pt idx="30997">
                  <c:v>462.72579999999999</c:v>
                </c:pt>
                <c:pt idx="30998">
                  <c:v>462.72620000000001</c:v>
                </c:pt>
                <c:pt idx="30999">
                  <c:v>462.7276</c:v>
                </c:pt>
                <c:pt idx="31000">
                  <c:v>462.72840000000002</c:v>
                </c:pt>
                <c:pt idx="31001">
                  <c:v>462.73</c:v>
                </c:pt>
                <c:pt idx="31002">
                  <c:v>462.73239999999998</c:v>
                </c:pt>
                <c:pt idx="31003">
                  <c:v>462.73500000000001</c:v>
                </c:pt>
                <c:pt idx="31004">
                  <c:v>462.73579999999998</c:v>
                </c:pt>
                <c:pt idx="31005">
                  <c:v>462.73779999999999</c:v>
                </c:pt>
                <c:pt idx="31006">
                  <c:v>462.73899999999998</c:v>
                </c:pt>
                <c:pt idx="31007">
                  <c:v>462.74200000000002</c:v>
                </c:pt>
                <c:pt idx="31008">
                  <c:v>462.74299999999999</c:v>
                </c:pt>
                <c:pt idx="31009">
                  <c:v>462.74560000000002</c:v>
                </c:pt>
                <c:pt idx="31010">
                  <c:v>462.7466</c:v>
                </c:pt>
                <c:pt idx="31011">
                  <c:v>462.74810000000002</c:v>
                </c:pt>
                <c:pt idx="31012">
                  <c:v>462.75</c:v>
                </c:pt>
                <c:pt idx="31013">
                  <c:v>462.75139999999999</c:v>
                </c:pt>
                <c:pt idx="31014">
                  <c:v>462.75420000000003</c:v>
                </c:pt>
                <c:pt idx="31015">
                  <c:v>462.75409999999999</c:v>
                </c:pt>
                <c:pt idx="31016">
                  <c:v>462.75619999999998</c:v>
                </c:pt>
                <c:pt idx="31017">
                  <c:v>462.75880000000001</c:v>
                </c:pt>
                <c:pt idx="31018">
                  <c:v>462.76060000000001</c:v>
                </c:pt>
                <c:pt idx="31019">
                  <c:v>462.76159999999999</c:v>
                </c:pt>
                <c:pt idx="31020">
                  <c:v>462.76409999999998</c:v>
                </c:pt>
                <c:pt idx="31021">
                  <c:v>462.76440000000002</c:v>
                </c:pt>
                <c:pt idx="31022">
                  <c:v>462.76600000000002</c:v>
                </c:pt>
                <c:pt idx="31023">
                  <c:v>462.76659999999998</c:v>
                </c:pt>
                <c:pt idx="31024">
                  <c:v>462.77</c:v>
                </c:pt>
                <c:pt idx="31025">
                  <c:v>462.77109999999999</c:v>
                </c:pt>
                <c:pt idx="31026">
                  <c:v>462.7722</c:v>
                </c:pt>
                <c:pt idx="31027">
                  <c:v>462.77499999999998</c:v>
                </c:pt>
                <c:pt idx="31028">
                  <c:v>462.77499999999998</c:v>
                </c:pt>
                <c:pt idx="31029">
                  <c:v>462.77820000000003</c:v>
                </c:pt>
                <c:pt idx="31030">
                  <c:v>462.77960000000002</c:v>
                </c:pt>
                <c:pt idx="31031">
                  <c:v>462.7808</c:v>
                </c:pt>
                <c:pt idx="31032">
                  <c:v>462.7824</c:v>
                </c:pt>
                <c:pt idx="31033">
                  <c:v>462.78469999999999</c:v>
                </c:pt>
                <c:pt idx="31034">
                  <c:v>462.78629999999998</c:v>
                </c:pt>
                <c:pt idx="31035">
                  <c:v>462.78750000000002</c:v>
                </c:pt>
                <c:pt idx="31036">
                  <c:v>462.78899999999999</c:v>
                </c:pt>
                <c:pt idx="31037">
                  <c:v>462.7894</c:v>
                </c:pt>
                <c:pt idx="31038">
                  <c:v>462.79250000000002</c:v>
                </c:pt>
                <c:pt idx="31039">
                  <c:v>462.79379999999998</c:v>
                </c:pt>
                <c:pt idx="31040">
                  <c:v>462.79500000000002</c:v>
                </c:pt>
                <c:pt idx="31041">
                  <c:v>462.79559999999998</c:v>
                </c:pt>
                <c:pt idx="31042">
                  <c:v>462.79840000000002</c:v>
                </c:pt>
                <c:pt idx="31043">
                  <c:v>462.80020000000002</c:v>
                </c:pt>
                <c:pt idx="31044">
                  <c:v>462.80099999999999</c:v>
                </c:pt>
                <c:pt idx="31045">
                  <c:v>462.80279999999999</c:v>
                </c:pt>
                <c:pt idx="31046">
                  <c:v>462.80380000000002</c:v>
                </c:pt>
                <c:pt idx="31047">
                  <c:v>462.80619999999999</c:v>
                </c:pt>
                <c:pt idx="31048">
                  <c:v>462.80840000000001</c:v>
                </c:pt>
                <c:pt idx="31049">
                  <c:v>462.80970000000002</c:v>
                </c:pt>
                <c:pt idx="31050">
                  <c:v>462.81189999999998</c:v>
                </c:pt>
                <c:pt idx="31051">
                  <c:v>462.815</c:v>
                </c:pt>
                <c:pt idx="31052">
                  <c:v>462.81700000000001</c:v>
                </c:pt>
                <c:pt idx="31053">
                  <c:v>462.81909999999999</c:v>
                </c:pt>
                <c:pt idx="31054">
                  <c:v>462.82</c:v>
                </c:pt>
                <c:pt idx="31055">
                  <c:v>462.82299999999998</c:v>
                </c:pt>
                <c:pt idx="31056">
                  <c:v>462.82580000000002</c:v>
                </c:pt>
                <c:pt idx="31057">
                  <c:v>462.82810000000001</c:v>
                </c:pt>
                <c:pt idx="31058">
                  <c:v>462.82769999999999</c:v>
                </c:pt>
                <c:pt idx="31059">
                  <c:v>462.82920000000001</c:v>
                </c:pt>
                <c:pt idx="31060">
                  <c:v>462.83100000000002</c:v>
                </c:pt>
                <c:pt idx="31061">
                  <c:v>462.83330000000001</c:v>
                </c:pt>
                <c:pt idx="31062">
                  <c:v>462.8338</c:v>
                </c:pt>
                <c:pt idx="31063">
                  <c:v>462.83569999999997</c:v>
                </c:pt>
                <c:pt idx="31064">
                  <c:v>462.8383</c:v>
                </c:pt>
                <c:pt idx="31065">
                  <c:v>462.83960000000002</c:v>
                </c:pt>
                <c:pt idx="31066">
                  <c:v>462.84019999999998</c:v>
                </c:pt>
                <c:pt idx="31067">
                  <c:v>462.84120000000001</c:v>
                </c:pt>
                <c:pt idx="31068">
                  <c:v>462.84350000000001</c:v>
                </c:pt>
                <c:pt idx="31069">
                  <c:v>462.84500000000003</c:v>
                </c:pt>
                <c:pt idx="31070">
                  <c:v>462.84589999999997</c:v>
                </c:pt>
                <c:pt idx="31071">
                  <c:v>462.84960000000001</c:v>
                </c:pt>
                <c:pt idx="31072">
                  <c:v>462.85230000000001</c:v>
                </c:pt>
                <c:pt idx="31073">
                  <c:v>462.85239999999999</c:v>
                </c:pt>
                <c:pt idx="31074">
                  <c:v>462.8526</c:v>
                </c:pt>
                <c:pt idx="31075">
                  <c:v>462.85489999999999</c:v>
                </c:pt>
                <c:pt idx="31076">
                  <c:v>462.85590000000002</c:v>
                </c:pt>
                <c:pt idx="31077">
                  <c:v>462.85750000000002</c:v>
                </c:pt>
                <c:pt idx="31078">
                  <c:v>462.8578</c:v>
                </c:pt>
                <c:pt idx="31079">
                  <c:v>462.86</c:v>
                </c:pt>
                <c:pt idx="31080">
                  <c:v>462.86279999999999</c:v>
                </c:pt>
                <c:pt idx="31081">
                  <c:v>462.86559999999997</c:v>
                </c:pt>
                <c:pt idx="31082">
                  <c:v>462.86720000000003</c:v>
                </c:pt>
                <c:pt idx="31083">
                  <c:v>462.87060000000002</c:v>
                </c:pt>
                <c:pt idx="31084">
                  <c:v>462.87169999999998</c:v>
                </c:pt>
                <c:pt idx="31085">
                  <c:v>462.87380000000002</c:v>
                </c:pt>
                <c:pt idx="31086">
                  <c:v>462.87619999999998</c:v>
                </c:pt>
                <c:pt idx="31087">
                  <c:v>462.87759999999997</c:v>
                </c:pt>
                <c:pt idx="31088">
                  <c:v>462.88</c:v>
                </c:pt>
                <c:pt idx="31089">
                  <c:v>462.87920000000003</c:v>
                </c:pt>
                <c:pt idx="31090">
                  <c:v>462.88310000000001</c:v>
                </c:pt>
                <c:pt idx="31091">
                  <c:v>462.8854</c:v>
                </c:pt>
                <c:pt idx="31092">
                  <c:v>462.88619999999997</c:v>
                </c:pt>
                <c:pt idx="31093">
                  <c:v>462.88690000000003</c:v>
                </c:pt>
                <c:pt idx="31094">
                  <c:v>462.89139999999998</c:v>
                </c:pt>
                <c:pt idx="31095">
                  <c:v>462.89190000000002</c:v>
                </c:pt>
                <c:pt idx="31096">
                  <c:v>462.89409999999998</c:v>
                </c:pt>
                <c:pt idx="31097">
                  <c:v>462.89659999999998</c:v>
                </c:pt>
                <c:pt idx="31098">
                  <c:v>462.89819999999997</c:v>
                </c:pt>
                <c:pt idx="31099">
                  <c:v>462.9</c:v>
                </c:pt>
                <c:pt idx="31100">
                  <c:v>462.90159999999997</c:v>
                </c:pt>
                <c:pt idx="31101">
                  <c:v>462.90370000000001</c:v>
                </c:pt>
                <c:pt idx="31102">
                  <c:v>462.90660000000003</c:v>
                </c:pt>
                <c:pt idx="31103">
                  <c:v>462.90789999999998</c:v>
                </c:pt>
                <c:pt idx="31104">
                  <c:v>462.90980000000002</c:v>
                </c:pt>
                <c:pt idx="31105">
                  <c:v>462.91059999999999</c:v>
                </c:pt>
                <c:pt idx="31106">
                  <c:v>462.91219999999998</c:v>
                </c:pt>
                <c:pt idx="31107">
                  <c:v>462.91289999999998</c:v>
                </c:pt>
                <c:pt idx="31108">
                  <c:v>462.91399999999999</c:v>
                </c:pt>
                <c:pt idx="31109">
                  <c:v>462.91539999999998</c:v>
                </c:pt>
                <c:pt idx="31110">
                  <c:v>462.91739999999999</c:v>
                </c:pt>
                <c:pt idx="31111">
                  <c:v>462.91750000000002</c:v>
                </c:pt>
                <c:pt idx="31112">
                  <c:v>462.92059999999998</c:v>
                </c:pt>
                <c:pt idx="31113">
                  <c:v>462.92259999999999</c:v>
                </c:pt>
                <c:pt idx="31114">
                  <c:v>462.9228</c:v>
                </c:pt>
                <c:pt idx="31115">
                  <c:v>462.9246</c:v>
                </c:pt>
                <c:pt idx="31116">
                  <c:v>462.92700000000002</c:v>
                </c:pt>
                <c:pt idx="31117">
                  <c:v>462.92899999999997</c:v>
                </c:pt>
                <c:pt idx="31118">
                  <c:v>462.9316</c:v>
                </c:pt>
                <c:pt idx="31119">
                  <c:v>462.93380000000002</c:v>
                </c:pt>
                <c:pt idx="31120">
                  <c:v>462.93459999999999</c:v>
                </c:pt>
                <c:pt idx="31121">
                  <c:v>462.93830000000003</c:v>
                </c:pt>
                <c:pt idx="31122">
                  <c:v>462.93920000000003</c:v>
                </c:pt>
                <c:pt idx="31123">
                  <c:v>462.94099999999997</c:v>
                </c:pt>
                <c:pt idx="31124">
                  <c:v>462.94279999999998</c:v>
                </c:pt>
                <c:pt idx="31125">
                  <c:v>462.94459999999998</c:v>
                </c:pt>
                <c:pt idx="31126">
                  <c:v>462.94779999999997</c:v>
                </c:pt>
                <c:pt idx="31127">
                  <c:v>462.94839999999999</c:v>
                </c:pt>
                <c:pt idx="31128">
                  <c:v>462.95119999999997</c:v>
                </c:pt>
                <c:pt idx="31129">
                  <c:v>462.95339999999999</c:v>
                </c:pt>
                <c:pt idx="31130">
                  <c:v>462.95530000000002</c:v>
                </c:pt>
                <c:pt idx="31131">
                  <c:v>462.95650000000001</c:v>
                </c:pt>
                <c:pt idx="31132">
                  <c:v>462.95690000000002</c:v>
                </c:pt>
                <c:pt idx="31133">
                  <c:v>462.9606</c:v>
                </c:pt>
                <c:pt idx="31134">
                  <c:v>462.96350000000001</c:v>
                </c:pt>
                <c:pt idx="31135">
                  <c:v>462.96559999999999</c:v>
                </c:pt>
                <c:pt idx="31136">
                  <c:v>462.96629999999999</c:v>
                </c:pt>
                <c:pt idx="31137">
                  <c:v>462.96800000000002</c:v>
                </c:pt>
                <c:pt idx="31138">
                  <c:v>462.96890000000002</c:v>
                </c:pt>
                <c:pt idx="31139">
                  <c:v>462.9708</c:v>
                </c:pt>
                <c:pt idx="31140">
                  <c:v>462.97460000000001</c:v>
                </c:pt>
                <c:pt idx="31141">
                  <c:v>462.97500000000002</c:v>
                </c:pt>
                <c:pt idx="31142">
                  <c:v>462.97739999999999</c:v>
                </c:pt>
                <c:pt idx="31143">
                  <c:v>462.9794</c:v>
                </c:pt>
                <c:pt idx="31144">
                  <c:v>462.98090000000002</c:v>
                </c:pt>
                <c:pt idx="31145">
                  <c:v>462.98239999999998</c:v>
                </c:pt>
                <c:pt idx="31146">
                  <c:v>462.98480000000001</c:v>
                </c:pt>
                <c:pt idx="31147">
                  <c:v>462.98680000000002</c:v>
                </c:pt>
                <c:pt idx="31148">
                  <c:v>462.98840000000001</c:v>
                </c:pt>
                <c:pt idx="31149">
                  <c:v>462.9896</c:v>
                </c:pt>
                <c:pt idx="31150">
                  <c:v>462.99160000000001</c:v>
                </c:pt>
                <c:pt idx="31151">
                  <c:v>462.99560000000002</c:v>
                </c:pt>
                <c:pt idx="31152">
                  <c:v>462.99790000000002</c:v>
                </c:pt>
                <c:pt idx="31153">
                  <c:v>462.99930000000001</c:v>
                </c:pt>
                <c:pt idx="31154">
                  <c:v>463.00099999999998</c:v>
                </c:pt>
                <c:pt idx="31155">
                  <c:v>463.00279999999998</c:v>
                </c:pt>
                <c:pt idx="31156">
                  <c:v>463.00479999999999</c:v>
                </c:pt>
                <c:pt idx="31157">
                  <c:v>463.00529999999998</c:v>
                </c:pt>
                <c:pt idx="31158">
                  <c:v>463.00850000000003</c:v>
                </c:pt>
                <c:pt idx="31159">
                  <c:v>463.0102</c:v>
                </c:pt>
                <c:pt idx="31160">
                  <c:v>463.01240000000001</c:v>
                </c:pt>
                <c:pt idx="31161">
                  <c:v>463.01420000000002</c:v>
                </c:pt>
                <c:pt idx="31162">
                  <c:v>463.017</c:v>
                </c:pt>
                <c:pt idx="31163">
                  <c:v>463.01940000000002</c:v>
                </c:pt>
                <c:pt idx="31164">
                  <c:v>463.02100000000002</c:v>
                </c:pt>
                <c:pt idx="31165">
                  <c:v>463.02289999999999</c:v>
                </c:pt>
                <c:pt idx="31166">
                  <c:v>463.02300000000002</c:v>
                </c:pt>
                <c:pt idx="31167">
                  <c:v>463.02659999999997</c:v>
                </c:pt>
                <c:pt idx="31168">
                  <c:v>463.02870000000001</c:v>
                </c:pt>
                <c:pt idx="31169">
                  <c:v>463.03120000000001</c:v>
                </c:pt>
                <c:pt idx="31170">
                  <c:v>463.03160000000003</c:v>
                </c:pt>
                <c:pt idx="31171">
                  <c:v>463.03320000000002</c:v>
                </c:pt>
                <c:pt idx="31172">
                  <c:v>463.03640000000001</c:v>
                </c:pt>
                <c:pt idx="31173">
                  <c:v>463.03750000000002</c:v>
                </c:pt>
                <c:pt idx="31174">
                  <c:v>463.03930000000003</c:v>
                </c:pt>
                <c:pt idx="31175">
                  <c:v>463.0412</c:v>
                </c:pt>
                <c:pt idx="31176">
                  <c:v>463.04289999999997</c:v>
                </c:pt>
                <c:pt idx="31177">
                  <c:v>463.04660000000001</c:v>
                </c:pt>
                <c:pt idx="31178">
                  <c:v>463.04629999999997</c:v>
                </c:pt>
                <c:pt idx="31179">
                  <c:v>463.05040000000002</c:v>
                </c:pt>
                <c:pt idx="31180">
                  <c:v>463.05160000000001</c:v>
                </c:pt>
                <c:pt idx="31181">
                  <c:v>463.05239999999998</c:v>
                </c:pt>
                <c:pt idx="31182">
                  <c:v>463.05459999999999</c:v>
                </c:pt>
                <c:pt idx="31183">
                  <c:v>463.05720000000002</c:v>
                </c:pt>
                <c:pt idx="31184">
                  <c:v>463.05880000000002</c:v>
                </c:pt>
                <c:pt idx="31185">
                  <c:v>463.06040000000002</c:v>
                </c:pt>
                <c:pt idx="31186">
                  <c:v>463.06389999999999</c:v>
                </c:pt>
                <c:pt idx="31187">
                  <c:v>463.06459999999998</c:v>
                </c:pt>
                <c:pt idx="31188">
                  <c:v>463.06740000000002</c:v>
                </c:pt>
                <c:pt idx="31189">
                  <c:v>463.06920000000002</c:v>
                </c:pt>
                <c:pt idx="31190">
                  <c:v>463.07040000000001</c:v>
                </c:pt>
                <c:pt idx="31191">
                  <c:v>463.07319999999999</c:v>
                </c:pt>
                <c:pt idx="31192">
                  <c:v>463.0752</c:v>
                </c:pt>
                <c:pt idx="31193">
                  <c:v>463.07659999999998</c:v>
                </c:pt>
                <c:pt idx="31194">
                  <c:v>463.0795</c:v>
                </c:pt>
                <c:pt idx="31195">
                  <c:v>463.08170000000001</c:v>
                </c:pt>
                <c:pt idx="31196">
                  <c:v>463.08460000000002</c:v>
                </c:pt>
                <c:pt idx="31197">
                  <c:v>463.08580000000001</c:v>
                </c:pt>
                <c:pt idx="31198">
                  <c:v>463.08699999999999</c:v>
                </c:pt>
                <c:pt idx="31199">
                  <c:v>463.08929999999998</c:v>
                </c:pt>
                <c:pt idx="31200">
                  <c:v>463.09100000000001</c:v>
                </c:pt>
                <c:pt idx="31201">
                  <c:v>463.09100000000001</c:v>
                </c:pt>
                <c:pt idx="31202">
                  <c:v>463.09359999999998</c:v>
                </c:pt>
                <c:pt idx="31203">
                  <c:v>463.09469999999999</c:v>
                </c:pt>
                <c:pt idx="31204">
                  <c:v>463.0951</c:v>
                </c:pt>
                <c:pt idx="31205">
                  <c:v>463.09800000000001</c:v>
                </c:pt>
                <c:pt idx="31206">
                  <c:v>463.10070000000002</c:v>
                </c:pt>
                <c:pt idx="31207">
                  <c:v>463.10120000000001</c:v>
                </c:pt>
                <c:pt idx="31208">
                  <c:v>463.1026</c:v>
                </c:pt>
                <c:pt idx="31209">
                  <c:v>463.10419999999999</c:v>
                </c:pt>
                <c:pt idx="31210">
                  <c:v>463.10739999999998</c:v>
                </c:pt>
                <c:pt idx="31211">
                  <c:v>463.11020000000002</c:v>
                </c:pt>
                <c:pt idx="31212">
                  <c:v>463.11189999999999</c:v>
                </c:pt>
                <c:pt idx="31213">
                  <c:v>463.11329999999998</c:v>
                </c:pt>
                <c:pt idx="31214">
                  <c:v>463.1146</c:v>
                </c:pt>
                <c:pt idx="31215">
                  <c:v>463.11739999999998</c:v>
                </c:pt>
                <c:pt idx="31216">
                  <c:v>463.11959999999999</c:v>
                </c:pt>
                <c:pt idx="31217">
                  <c:v>463.12310000000002</c:v>
                </c:pt>
                <c:pt idx="31218">
                  <c:v>463.125</c:v>
                </c:pt>
                <c:pt idx="31219">
                  <c:v>463.12630000000001</c:v>
                </c:pt>
                <c:pt idx="31220">
                  <c:v>463.12920000000003</c:v>
                </c:pt>
                <c:pt idx="31221">
                  <c:v>463.13159999999999</c:v>
                </c:pt>
                <c:pt idx="31222">
                  <c:v>463.13339999999999</c:v>
                </c:pt>
                <c:pt idx="31223">
                  <c:v>463.13470000000001</c:v>
                </c:pt>
                <c:pt idx="31224">
                  <c:v>463.13679999999999</c:v>
                </c:pt>
                <c:pt idx="31225">
                  <c:v>463.13900000000001</c:v>
                </c:pt>
                <c:pt idx="31226">
                  <c:v>463.13900000000001</c:v>
                </c:pt>
                <c:pt idx="31227">
                  <c:v>463.14240000000001</c:v>
                </c:pt>
                <c:pt idx="31228">
                  <c:v>463.14359999999999</c:v>
                </c:pt>
                <c:pt idx="31229">
                  <c:v>463.1454</c:v>
                </c:pt>
                <c:pt idx="31230">
                  <c:v>463.14800000000002</c:v>
                </c:pt>
                <c:pt idx="31231">
                  <c:v>463.14960000000002</c:v>
                </c:pt>
                <c:pt idx="31232">
                  <c:v>463.15260000000001</c:v>
                </c:pt>
                <c:pt idx="31233">
                  <c:v>463.15530000000001</c:v>
                </c:pt>
                <c:pt idx="31234">
                  <c:v>463.15589999999997</c:v>
                </c:pt>
                <c:pt idx="31235">
                  <c:v>463.15719999999999</c:v>
                </c:pt>
                <c:pt idx="31236">
                  <c:v>463.15940000000001</c:v>
                </c:pt>
                <c:pt idx="31237">
                  <c:v>463.16219999999998</c:v>
                </c:pt>
                <c:pt idx="31238">
                  <c:v>463.16460000000001</c:v>
                </c:pt>
                <c:pt idx="31239">
                  <c:v>463.16699999999997</c:v>
                </c:pt>
                <c:pt idx="31240">
                  <c:v>463.16759999999999</c:v>
                </c:pt>
                <c:pt idx="31241">
                  <c:v>463.17020000000002</c:v>
                </c:pt>
                <c:pt idx="31242">
                  <c:v>463.17009999999999</c:v>
                </c:pt>
                <c:pt idx="31243">
                  <c:v>463.17230000000001</c:v>
                </c:pt>
                <c:pt idx="31244">
                  <c:v>463.17500000000001</c:v>
                </c:pt>
                <c:pt idx="31245">
                  <c:v>463.17540000000002</c:v>
                </c:pt>
                <c:pt idx="31246">
                  <c:v>463.17750000000001</c:v>
                </c:pt>
                <c:pt idx="31247">
                  <c:v>463.1798</c:v>
                </c:pt>
                <c:pt idx="31248">
                  <c:v>463.18299999999999</c:v>
                </c:pt>
                <c:pt idx="31249">
                  <c:v>463.18639999999999</c:v>
                </c:pt>
                <c:pt idx="31250">
                  <c:v>463.18720000000002</c:v>
                </c:pt>
                <c:pt idx="31251">
                  <c:v>463.18959999999998</c:v>
                </c:pt>
                <c:pt idx="31252">
                  <c:v>463.19060000000002</c:v>
                </c:pt>
                <c:pt idx="31253">
                  <c:v>463.19200000000001</c:v>
                </c:pt>
                <c:pt idx="31254">
                  <c:v>463.1934</c:v>
                </c:pt>
                <c:pt idx="31255">
                  <c:v>463.19589999999999</c:v>
                </c:pt>
                <c:pt idx="31256">
                  <c:v>463.19810000000001</c:v>
                </c:pt>
                <c:pt idx="31257">
                  <c:v>463.2</c:v>
                </c:pt>
                <c:pt idx="31258">
                  <c:v>463.20159999999998</c:v>
                </c:pt>
                <c:pt idx="31259">
                  <c:v>463.20460000000003</c:v>
                </c:pt>
                <c:pt idx="31260">
                  <c:v>463.20600000000002</c:v>
                </c:pt>
                <c:pt idx="31261">
                  <c:v>463.20699999999999</c:v>
                </c:pt>
                <c:pt idx="31262">
                  <c:v>463.20890000000003</c:v>
                </c:pt>
                <c:pt idx="31263">
                  <c:v>463.21089999999998</c:v>
                </c:pt>
                <c:pt idx="31264">
                  <c:v>463.21280000000002</c:v>
                </c:pt>
                <c:pt idx="31265">
                  <c:v>463.214</c:v>
                </c:pt>
                <c:pt idx="31266">
                  <c:v>463.21660000000003</c:v>
                </c:pt>
                <c:pt idx="31267">
                  <c:v>463.21820000000002</c:v>
                </c:pt>
                <c:pt idx="31268">
                  <c:v>463.22050000000002</c:v>
                </c:pt>
                <c:pt idx="31269">
                  <c:v>463.22320000000002</c:v>
                </c:pt>
                <c:pt idx="31270">
                  <c:v>463.226</c:v>
                </c:pt>
                <c:pt idx="31271">
                  <c:v>463.2287</c:v>
                </c:pt>
                <c:pt idx="31272">
                  <c:v>463.23</c:v>
                </c:pt>
                <c:pt idx="31273">
                  <c:v>463.23219999999998</c:v>
                </c:pt>
                <c:pt idx="31274">
                  <c:v>463.23509999999999</c:v>
                </c:pt>
                <c:pt idx="31275">
                  <c:v>463.23700000000002</c:v>
                </c:pt>
                <c:pt idx="31276">
                  <c:v>463.23840000000001</c:v>
                </c:pt>
                <c:pt idx="31277">
                  <c:v>463.24</c:v>
                </c:pt>
                <c:pt idx="31278">
                  <c:v>463.24400000000003</c:v>
                </c:pt>
                <c:pt idx="31279">
                  <c:v>463.24560000000002</c:v>
                </c:pt>
                <c:pt idx="31280">
                  <c:v>463.24799999999999</c:v>
                </c:pt>
                <c:pt idx="31281">
                  <c:v>463.24979999999999</c:v>
                </c:pt>
                <c:pt idx="31282">
                  <c:v>463.25119999999998</c:v>
                </c:pt>
                <c:pt idx="31283">
                  <c:v>463.25540000000001</c:v>
                </c:pt>
                <c:pt idx="31284">
                  <c:v>463.25599999999997</c:v>
                </c:pt>
                <c:pt idx="31285">
                  <c:v>463.25799999999998</c:v>
                </c:pt>
                <c:pt idx="31286">
                  <c:v>463.2604</c:v>
                </c:pt>
                <c:pt idx="31287">
                  <c:v>463.2604</c:v>
                </c:pt>
                <c:pt idx="31288">
                  <c:v>463.26479999999998</c:v>
                </c:pt>
                <c:pt idx="31289">
                  <c:v>463.26679999999999</c:v>
                </c:pt>
                <c:pt idx="31290">
                  <c:v>463.26859999999999</c:v>
                </c:pt>
                <c:pt idx="31291">
                  <c:v>463.26979999999998</c:v>
                </c:pt>
                <c:pt idx="31292">
                  <c:v>463.27249999999998</c:v>
                </c:pt>
                <c:pt idx="31293">
                  <c:v>463.2747</c:v>
                </c:pt>
                <c:pt idx="31294">
                  <c:v>463.27699999999999</c:v>
                </c:pt>
                <c:pt idx="31295">
                  <c:v>463.27870000000001</c:v>
                </c:pt>
                <c:pt idx="31296">
                  <c:v>463.28199999999998</c:v>
                </c:pt>
                <c:pt idx="31297">
                  <c:v>463.28359999999998</c:v>
                </c:pt>
                <c:pt idx="31298">
                  <c:v>463.28699999999998</c:v>
                </c:pt>
                <c:pt idx="31299">
                  <c:v>463.28789999999998</c:v>
                </c:pt>
                <c:pt idx="31300">
                  <c:v>463.28899999999999</c:v>
                </c:pt>
                <c:pt idx="31301">
                  <c:v>463.29329999999999</c:v>
                </c:pt>
                <c:pt idx="31302">
                  <c:v>463.29489999999998</c:v>
                </c:pt>
                <c:pt idx="31303">
                  <c:v>463.2978</c:v>
                </c:pt>
                <c:pt idx="31304">
                  <c:v>463.3</c:v>
                </c:pt>
                <c:pt idx="31305">
                  <c:v>463.30329999999998</c:v>
                </c:pt>
                <c:pt idx="31306">
                  <c:v>463.30459999999999</c:v>
                </c:pt>
                <c:pt idx="31307">
                  <c:v>463.30779999999999</c:v>
                </c:pt>
                <c:pt idx="31308">
                  <c:v>463.30869999999999</c:v>
                </c:pt>
                <c:pt idx="31309">
                  <c:v>463.31189999999998</c:v>
                </c:pt>
                <c:pt idx="31310">
                  <c:v>463.31259999999997</c:v>
                </c:pt>
                <c:pt idx="31311">
                  <c:v>463.3152</c:v>
                </c:pt>
                <c:pt idx="31312">
                  <c:v>463.31650000000002</c:v>
                </c:pt>
                <c:pt idx="31313">
                  <c:v>463.31790000000001</c:v>
                </c:pt>
                <c:pt idx="31314">
                  <c:v>463.32040000000001</c:v>
                </c:pt>
                <c:pt idx="31315">
                  <c:v>463.32339999999999</c:v>
                </c:pt>
                <c:pt idx="31316">
                  <c:v>463.3252</c:v>
                </c:pt>
                <c:pt idx="31317">
                  <c:v>463.32619999999997</c:v>
                </c:pt>
                <c:pt idx="31318">
                  <c:v>463.32990000000001</c:v>
                </c:pt>
                <c:pt idx="31319">
                  <c:v>463.33190000000002</c:v>
                </c:pt>
                <c:pt idx="31320">
                  <c:v>463.33420000000001</c:v>
                </c:pt>
                <c:pt idx="31321">
                  <c:v>463.33629999999999</c:v>
                </c:pt>
                <c:pt idx="31322">
                  <c:v>463.33879999999999</c:v>
                </c:pt>
                <c:pt idx="31323">
                  <c:v>463.34109999999998</c:v>
                </c:pt>
                <c:pt idx="31324">
                  <c:v>463.34480000000002</c:v>
                </c:pt>
                <c:pt idx="31325">
                  <c:v>463.3467</c:v>
                </c:pt>
                <c:pt idx="31326">
                  <c:v>463.34840000000003</c:v>
                </c:pt>
                <c:pt idx="31327">
                  <c:v>463.35180000000003</c:v>
                </c:pt>
                <c:pt idx="31328">
                  <c:v>463.35329999999999</c:v>
                </c:pt>
                <c:pt idx="31329">
                  <c:v>463.35660000000001</c:v>
                </c:pt>
                <c:pt idx="31330">
                  <c:v>463.35739999999998</c:v>
                </c:pt>
                <c:pt idx="31331">
                  <c:v>463.35890000000001</c:v>
                </c:pt>
                <c:pt idx="31332">
                  <c:v>463.36040000000003</c:v>
                </c:pt>
                <c:pt idx="31333">
                  <c:v>463.36309999999997</c:v>
                </c:pt>
                <c:pt idx="31334">
                  <c:v>463.36529999999999</c:v>
                </c:pt>
                <c:pt idx="31335">
                  <c:v>463.36720000000003</c:v>
                </c:pt>
                <c:pt idx="31336">
                  <c:v>463.37009999999998</c:v>
                </c:pt>
                <c:pt idx="31337">
                  <c:v>463.3716</c:v>
                </c:pt>
                <c:pt idx="31338">
                  <c:v>463.37560000000002</c:v>
                </c:pt>
                <c:pt idx="31339">
                  <c:v>463.3784</c:v>
                </c:pt>
                <c:pt idx="31340">
                  <c:v>463.38029999999998</c:v>
                </c:pt>
                <c:pt idx="31341">
                  <c:v>463.38260000000002</c:v>
                </c:pt>
                <c:pt idx="31342">
                  <c:v>463.38330000000002</c:v>
                </c:pt>
                <c:pt idx="31343">
                  <c:v>463.38589999999999</c:v>
                </c:pt>
                <c:pt idx="31344">
                  <c:v>463.38729999999998</c:v>
                </c:pt>
                <c:pt idx="31345">
                  <c:v>463.39</c:v>
                </c:pt>
                <c:pt idx="31346">
                  <c:v>463.39260000000002</c:v>
                </c:pt>
                <c:pt idx="31347">
                  <c:v>463.3954</c:v>
                </c:pt>
                <c:pt idx="31348">
                  <c:v>463.39980000000003</c:v>
                </c:pt>
                <c:pt idx="31349">
                  <c:v>463.40179999999998</c:v>
                </c:pt>
                <c:pt idx="31350">
                  <c:v>463.40260000000001</c:v>
                </c:pt>
                <c:pt idx="31351">
                  <c:v>463.40530000000001</c:v>
                </c:pt>
                <c:pt idx="31352">
                  <c:v>463.4074</c:v>
                </c:pt>
                <c:pt idx="31353">
                  <c:v>463.4085</c:v>
                </c:pt>
                <c:pt idx="31354">
                  <c:v>463.41199999999998</c:v>
                </c:pt>
                <c:pt idx="31355">
                  <c:v>463.41390000000001</c:v>
                </c:pt>
                <c:pt idx="31356">
                  <c:v>463.416</c:v>
                </c:pt>
                <c:pt idx="31357">
                  <c:v>463.41800000000001</c:v>
                </c:pt>
                <c:pt idx="31358">
                  <c:v>463.42020000000002</c:v>
                </c:pt>
                <c:pt idx="31359">
                  <c:v>463.4228</c:v>
                </c:pt>
                <c:pt idx="31360">
                  <c:v>463.42500000000001</c:v>
                </c:pt>
                <c:pt idx="31361">
                  <c:v>463.42700000000002</c:v>
                </c:pt>
                <c:pt idx="31362">
                  <c:v>463.42779999999999</c:v>
                </c:pt>
                <c:pt idx="31363">
                  <c:v>463.43079999999998</c:v>
                </c:pt>
                <c:pt idx="31364">
                  <c:v>463.43439999999998</c:v>
                </c:pt>
                <c:pt idx="31365">
                  <c:v>463.43509999999998</c:v>
                </c:pt>
                <c:pt idx="31366">
                  <c:v>463.43630000000002</c:v>
                </c:pt>
                <c:pt idx="31367">
                  <c:v>463.4402</c:v>
                </c:pt>
                <c:pt idx="31368">
                  <c:v>463.44209999999998</c:v>
                </c:pt>
                <c:pt idx="31369">
                  <c:v>463.44479999999999</c:v>
                </c:pt>
                <c:pt idx="31370">
                  <c:v>463.4468</c:v>
                </c:pt>
                <c:pt idx="31371">
                  <c:v>463.4502</c:v>
                </c:pt>
                <c:pt idx="31372">
                  <c:v>463.45299999999997</c:v>
                </c:pt>
                <c:pt idx="31373">
                  <c:v>463.45440000000002</c:v>
                </c:pt>
                <c:pt idx="31374">
                  <c:v>463.45620000000002</c:v>
                </c:pt>
                <c:pt idx="31375">
                  <c:v>463.4588</c:v>
                </c:pt>
                <c:pt idx="31376">
                  <c:v>463.46170000000001</c:v>
                </c:pt>
                <c:pt idx="31377">
                  <c:v>463.46420000000001</c:v>
                </c:pt>
                <c:pt idx="31378">
                  <c:v>463.46530000000001</c:v>
                </c:pt>
                <c:pt idx="31379">
                  <c:v>463.46839999999997</c:v>
                </c:pt>
                <c:pt idx="31380">
                  <c:v>463.46940000000001</c:v>
                </c:pt>
                <c:pt idx="31381">
                  <c:v>463.4726</c:v>
                </c:pt>
                <c:pt idx="31382">
                  <c:v>463.47539999999998</c:v>
                </c:pt>
                <c:pt idx="31383">
                  <c:v>463.4794</c:v>
                </c:pt>
                <c:pt idx="31384">
                  <c:v>463.48259999999999</c:v>
                </c:pt>
                <c:pt idx="31385">
                  <c:v>463.48430000000002</c:v>
                </c:pt>
                <c:pt idx="31386">
                  <c:v>463.48630000000003</c:v>
                </c:pt>
                <c:pt idx="31387">
                  <c:v>463.48860000000002</c:v>
                </c:pt>
                <c:pt idx="31388">
                  <c:v>463.49059999999997</c:v>
                </c:pt>
                <c:pt idx="31389">
                  <c:v>463.49259999999998</c:v>
                </c:pt>
                <c:pt idx="31390">
                  <c:v>463.49619999999999</c:v>
                </c:pt>
                <c:pt idx="31391">
                  <c:v>463.4966</c:v>
                </c:pt>
                <c:pt idx="31392">
                  <c:v>463.5</c:v>
                </c:pt>
                <c:pt idx="31393">
                  <c:v>463.50119999999998</c:v>
                </c:pt>
                <c:pt idx="31394">
                  <c:v>463.50529999999998</c:v>
                </c:pt>
                <c:pt idx="31395">
                  <c:v>463.50540000000001</c:v>
                </c:pt>
                <c:pt idx="31396">
                  <c:v>463.50869999999998</c:v>
                </c:pt>
                <c:pt idx="31397">
                  <c:v>463.51179999999999</c:v>
                </c:pt>
                <c:pt idx="31398">
                  <c:v>463.51499999999999</c:v>
                </c:pt>
                <c:pt idx="31399">
                  <c:v>463.51710000000003</c:v>
                </c:pt>
                <c:pt idx="31400">
                  <c:v>463.5197</c:v>
                </c:pt>
                <c:pt idx="31401">
                  <c:v>463.5215</c:v>
                </c:pt>
                <c:pt idx="31402">
                  <c:v>463.52319999999997</c:v>
                </c:pt>
                <c:pt idx="31403">
                  <c:v>463.5256</c:v>
                </c:pt>
                <c:pt idx="31404">
                  <c:v>463.5283</c:v>
                </c:pt>
                <c:pt idx="31405">
                  <c:v>463.53089999999997</c:v>
                </c:pt>
                <c:pt idx="31406">
                  <c:v>463.5326</c:v>
                </c:pt>
                <c:pt idx="31407">
                  <c:v>463.53500000000003</c:v>
                </c:pt>
                <c:pt idx="31408">
                  <c:v>463.53800000000001</c:v>
                </c:pt>
                <c:pt idx="31409">
                  <c:v>463.54039999999998</c:v>
                </c:pt>
                <c:pt idx="31410">
                  <c:v>463.54340000000002</c:v>
                </c:pt>
                <c:pt idx="31411">
                  <c:v>463.5455</c:v>
                </c:pt>
                <c:pt idx="31412">
                  <c:v>463.54750000000001</c:v>
                </c:pt>
                <c:pt idx="31413">
                  <c:v>463.55020000000002</c:v>
                </c:pt>
                <c:pt idx="31414">
                  <c:v>463.55079999999998</c:v>
                </c:pt>
                <c:pt idx="31415">
                  <c:v>463.55410000000001</c:v>
                </c:pt>
                <c:pt idx="31416">
                  <c:v>463.55720000000002</c:v>
                </c:pt>
                <c:pt idx="31417">
                  <c:v>463.56020000000001</c:v>
                </c:pt>
                <c:pt idx="31418">
                  <c:v>463.56240000000003</c:v>
                </c:pt>
                <c:pt idx="31419">
                  <c:v>463.56459999999998</c:v>
                </c:pt>
                <c:pt idx="31420">
                  <c:v>463.56700000000001</c:v>
                </c:pt>
                <c:pt idx="31421">
                  <c:v>463.56880000000001</c:v>
                </c:pt>
                <c:pt idx="31422">
                  <c:v>463.57150000000001</c:v>
                </c:pt>
                <c:pt idx="31423">
                  <c:v>463.57350000000002</c:v>
                </c:pt>
                <c:pt idx="31424">
                  <c:v>463.57780000000002</c:v>
                </c:pt>
                <c:pt idx="31425">
                  <c:v>463.58019999999999</c:v>
                </c:pt>
                <c:pt idx="31426">
                  <c:v>463.58179999999999</c:v>
                </c:pt>
                <c:pt idx="31427">
                  <c:v>463.58479999999997</c:v>
                </c:pt>
                <c:pt idx="31428">
                  <c:v>463.58800000000002</c:v>
                </c:pt>
                <c:pt idx="31429">
                  <c:v>463.5883</c:v>
                </c:pt>
                <c:pt idx="31430">
                  <c:v>463.59210000000002</c:v>
                </c:pt>
                <c:pt idx="31431">
                  <c:v>463.59480000000002</c:v>
                </c:pt>
                <c:pt idx="31432">
                  <c:v>463.59589999999997</c:v>
                </c:pt>
                <c:pt idx="31433">
                  <c:v>463.59829999999999</c:v>
                </c:pt>
                <c:pt idx="31434">
                  <c:v>463.60149999999999</c:v>
                </c:pt>
                <c:pt idx="31435">
                  <c:v>463.60210000000001</c:v>
                </c:pt>
                <c:pt idx="31436">
                  <c:v>463.60640000000001</c:v>
                </c:pt>
                <c:pt idx="31437">
                  <c:v>463.60939999999999</c:v>
                </c:pt>
                <c:pt idx="31438">
                  <c:v>463.6112</c:v>
                </c:pt>
                <c:pt idx="31439">
                  <c:v>463.61559999999997</c:v>
                </c:pt>
                <c:pt idx="31440">
                  <c:v>463.61720000000003</c:v>
                </c:pt>
                <c:pt idx="31441">
                  <c:v>463.62</c:v>
                </c:pt>
                <c:pt idx="31442">
                  <c:v>463.6234</c:v>
                </c:pt>
                <c:pt idx="31443">
                  <c:v>463.62619999999998</c:v>
                </c:pt>
                <c:pt idx="31444">
                  <c:v>463.62950000000001</c:v>
                </c:pt>
                <c:pt idx="31445">
                  <c:v>463.63099999999997</c:v>
                </c:pt>
                <c:pt idx="31446">
                  <c:v>463.63420000000002</c:v>
                </c:pt>
                <c:pt idx="31447">
                  <c:v>463.6352</c:v>
                </c:pt>
                <c:pt idx="31448">
                  <c:v>463.63819999999998</c:v>
                </c:pt>
                <c:pt idx="31449">
                  <c:v>463.6404</c:v>
                </c:pt>
                <c:pt idx="31450">
                  <c:v>463.64339999999999</c:v>
                </c:pt>
                <c:pt idx="31451">
                  <c:v>463.64600000000002</c:v>
                </c:pt>
                <c:pt idx="31452">
                  <c:v>463.64890000000003</c:v>
                </c:pt>
                <c:pt idx="31453">
                  <c:v>463.65100000000001</c:v>
                </c:pt>
                <c:pt idx="31454">
                  <c:v>463.65410000000003</c:v>
                </c:pt>
                <c:pt idx="31455">
                  <c:v>463.65660000000003</c:v>
                </c:pt>
                <c:pt idx="31456">
                  <c:v>463.65940000000001</c:v>
                </c:pt>
                <c:pt idx="31457">
                  <c:v>463.66149999999999</c:v>
                </c:pt>
                <c:pt idx="31458">
                  <c:v>463.66480000000001</c:v>
                </c:pt>
                <c:pt idx="31459">
                  <c:v>463.66680000000002</c:v>
                </c:pt>
                <c:pt idx="31460">
                  <c:v>463.6703</c:v>
                </c:pt>
                <c:pt idx="31461">
                  <c:v>463.67329999999998</c:v>
                </c:pt>
                <c:pt idx="31462">
                  <c:v>463.67599999999999</c:v>
                </c:pt>
                <c:pt idx="31463">
                  <c:v>463.6789</c:v>
                </c:pt>
                <c:pt idx="31464">
                  <c:v>463.6807</c:v>
                </c:pt>
                <c:pt idx="31465">
                  <c:v>463.68380000000002</c:v>
                </c:pt>
                <c:pt idx="31466">
                  <c:v>463.68520000000001</c:v>
                </c:pt>
                <c:pt idx="31467">
                  <c:v>463.68779999999998</c:v>
                </c:pt>
                <c:pt idx="31468">
                  <c:v>463.6902</c:v>
                </c:pt>
                <c:pt idx="31469">
                  <c:v>463.69380000000001</c:v>
                </c:pt>
                <c:pt idx="31470">
                  <c:v>463.6961</c:v>
                </c:pt>
                <c:pt idx="31471">
                  <c:v>463.6977</c:v>
                </c:pt>
                <c:pt idx="31472">
                  <c:v>463.70179999999999</c:v>
                </c:pt>
                <c:pt idx="31473">
                  <c:v>463.7038</c:v>
                </c:pt>
                <c:pt idx="31474">
                  <c:v>463.70499999999998</c:v>
                </c:pt>
                <c:pt idx="31475">
                  <c:v>463.70859999999999</c:v>
                </c:pt>
                <c:pt idx="31476">
                  <c:v>463.71100000000001</c:v>
                </c:pt>
                <c:pt idx="31477">
                  <c:v>463.7124</c:v>
                </c:pt>
                <c:pt idx="31478">
                  <c:v>463.71559999999999</c:v>
                </c:pt>
                <c:pt idx="31479">
                  <c:v>463.71780000000001</c:v>
                </c:pt>
                <c:pt idx="31480">
                  <c:v>463.721</c:v>
                </c:pt>
                <c:pt idx="31481">
                  <c:v>463.72399999999999</c:v>
                </c:pt>
                <c:pt idx="31482">
                  <c:v>463.72640000000001</c:v>
                </c:pt>
                <c:pt idx="31483">
                  <c:v>463.7294</c:v>
                </c:pt>
                <c:pt idx="31484">
                  <c:v>463.73169999999999</c:v>
                </c:pt>
                <c:pt idx="31485">
                  <c:v>463.73399999999998</c:v>
                </c:pt>
                <c:pt idx="31486">
                  <c:v>463.73840000000001</c:v>
                </c:pt>
                <c:pt idx="31487">
                  <c:v>463.74059999999997</c:v>
                </c:pt>
                <c:pt idx="31488">
                  <c:v>463.74599999999998</c:v>
                </c:pt>
                <c:pt idx="31489">
                  <c:v>463.7482</c:v>
                </c:pt>
                <c:pt idx="31490">
                  <c:v>463.74939999999998</c:v>
                </c:pt>
                <c:pt idx="31491">
                  <c:v>463.75380000000001</c:v>
                </c:pt>
                <c:pt idx="31492">
                  <c:v>463.75779999999997</c:v>
                </c:pt>
                <c:pt idx="31493">
                  <c:v>463.75819999999999</c:v>
                </c:pt>
                <c:pt idx="31494">
                  <c:v>463.76080000000002</c:v>
                </c:pt>
                <c:pt idx="31495">
                  <c:v>463.76260000000002</c:v>
                </c:pt>
                <c:pt idx="31496">
                  <c:v>463.76560000000001</c:v>
                </c:pt>
                <c:pt idx="31497">
                  <c:v>463.76900000000001</c:v>
                </c:pt>
                <c:pt idx="31498">
                  <c:v>463.77210000000002</c:v>
                </c:pt>
                <c:pt idx="31499">
                  <c:v>463.77289999999999</c:v>
                </c:pt>
                <c:pt idx="31500">
                  <c:v>463.77659999999997</c:v>
                </c:pt>
                <c:pt idx="31501">
                  <c:v>463.7792</c:v>
                </c:pt>
                <c:pt idx="31502">
                  <c:v>463.7826</c:v>
                </c:pt>
                <c:pt idx="31503">
                  <c:v>463.78429999999997</c:v>
                </c:pt>
                <c:pt idx="31504">
                  <c:v>463.78820000000002</c:v>
                </c:pt>
                <c:pt idx="31505">
                  <c:v>463.78919999999999</c:v>
                </c:pt>
                <c:pt idx="31506">
                  <c:v>463.79199999999997</c:v>
                </c:pt>
                <c:pt idx="31507">
                  <c:v>463.79539999999997</c:v>
                </c:pt>
                <c:pt idx="31508">
                  <c:v>463.79640000000001</c:v>
                </c:pt>
                <c:pt idx="31509">
                  <c:v>463.7989</c:v>
                </c:pt>
                <c:pt idx="31510">
                  <c:v>463.80040000000002</c:v>
                </c:pt>
                <c:pt idx="31511">
                  <c:v>463.80279999999999</c:v>
                </c:pt>
                <c:pt idx="31512">
                  <c:v>463.80579999999998</c:v>
                </c:pt>
                <c:pt idx="31513">
                  <c:v>463.80759999999998</c:v>
                </c:pt>
                <c:pt idx="31514">
                  <c:v>463.8107</c:v>
                </c:pt>
                <c:pt idx="31515">
                  <c:v>463.81369999999998</c:v>
                </c:pt>
                <c:pt idx="31516">
                  <c:v>463.8168</c:v>
                </c:pt>
                <c:pt idx="31517">
                  <c:v>463.82069999999999</c:v>
                </c:pt>
                <c:pt idx="31518">
                  <c:v>463.8227</c:v>
                </c:pt>
                <c:pt idx="31519">
                  <c:v>463.82580000000002</c:v>
                </c:pt>
                <c:pt idx="31520">
                  <c:v>463.82780000000002</c:v>
                </c:pt>
                <c:pt idx="31521">
                  <c:v>463.83179999999999</c:v>
                </c:pt>
                <c:pt idx="31522">
                  <c:v>463.83420000000001</c:v>
                </c:pt>
                <c:pt idx="31523">
                  <c:v>463.83699999999999</c:v>
                </c:pt>
                <c:pt idx="31524">
                  <c:v>463.84109999999998</c:v>
                </c:pt>
                <c:pt idx="31525">
                  <c:v>463.84370000000001</c:v>
                </c:pt>
                <c:pt idx="31526">
                  <c:v>463.84780000000001</c:v>
                </c:pt>
                <c:pt idx="31527">
                  <c:v>463.84980000000002</c:v>
                </c:pt>
                <c:pt idx="31528">
                  <c:v>463.8546</c:v>
                </c:pt>
                <c:pt idx="31529">
                  <c:v>463.85629999999998</c:v>
                </c:pt>
                <c:pt idx="31530">
                  <c:v>463.85879999999997</c:v>
                </c:pt>
                <c:pt idx="31531">
                  <c:v>463.86169999999998</c:v>
                </c:pt>
                <c:pt idx="31532">
                  <c:v>463.86500000000001</c:v>
                </c:pt>
                <c:pt idx="31533">
                  <c:v>463.86720000000003</c:v>
                </c:pt>
                <c:pt idx="31534">
                  <c:v>463.87</c:v>
                </c:pt>
                <c:pt idx="31535">
                  <c:v>463.87360000000001</c:v>
                </c:pt>
                <c:pt idx="31536">
                  <c:v>463.87619999999998</c:v>
                </c:pt>
                <c:pt idx="31537">
                  <c:v>463.87720000000002</c:v>
                </c:pt>
                <c:pt idx="31538">
                  <c:v>463.88</c:v>
                </c:pt>
                <c:pt idx="31539">
                  <c:v>463.88400000000001</c:v>
                </c:pt>
                <c:pt idx="31540">
                  <c:v>463.88580000000002</c:v>
                </c:pt>
                <c:pt idx="31541">
                  <c:v>463.88760000000002</c:v>
                </c:pt>
                <c:pt idx="31542">
                  <c:v>463.89030000000002</c:v>
                </c:pt>
                <c:pt idx="31543">
                  <c:v>463.89339999999999</c:v>
                </c:pt>
                <c:pt idx="31544">
                  <c:v>463.89699999999999</c:v>
                </c:pt>
                <c:pt idx="31545">
                  <c:v>463.89879999999999</c:v>
                </c:pt>
                <c:pt idx="31546">
                  <c:v>463.90120000000002</c:v>
                </c:pt>
                <c:pt idx="31547">
                  <c:v>463.90469999999999</c:v>
                </c:pt>
                <c:pt idx="31548">
                  <c:v>463.90719999999999</c:v>
                </c:pt>
                <c:pt idx="31549">
                  <c:v>463.90980000000002</c:v>
                </c:pt>
                <c:pt idx="31550">
                  <c:v>463.91239999999999</c:v>
                </c:pt>
                <c:pt idx="31551">
                  <c:v>463.91520000000003</c:v>
                </c:pt>
                <c:pt idx="31552">
                  <c:v>463.91649999999998</c:v>
                </c:pt>
                <c:pt idx="31553">
                  <c:v>463.92090000000002</c:v>
                </c:pt>
                <c:pt idx="31554">
                  <c:v>463.9239</c:v>
                </c:pt>
                <c:pt idx="31555">
                  <c:v>463.92540000000002</c:v>
                </c:pt>
                <c:pt idx="31556">
                  <c:v>463.92970000000003</c:v>
                </c:pt>
                <c:pt idx="31557">
                  <c:v>463.93279999999999</c:v>
                </c:pt>
                <c:pt idx="31558">
                  <c:v>463.93509999999998</c:v>
                </c:pt>
                <c:pt idx="31559">
                  <c:v>463.9391</c:v>
                </c:pt>
                <c:pt idx="31560">
                  <c:v>463.94060000000002</c:v>
                </c:pt>
                <c:pt idx="31561">
                  <c:v>463.94330000000002</c:v>
                </c:pt>
                <c:pt idx="31562">
                  <c:v>463.94639999999998</c:v>
                </c:pt>
                <c:pt idx="31563">
                  <c:v>463.94799999999998</c:v>
                </c:pt>
                <c:pt idx="31564">
                  <c:v>463.95150000000001</c:v>
                </c:pt>
                <c:pt idx="31565">
                  <c:v>463.9554</c:v>
                </c:pt>
                <c:pt idx="31566">
                  <c:v>463.95870000000002</c:v>
                </c:pt>
                <c:pt idx="31567">
                  <c:v>463.96089999999998</c:v>
                </c:pt>
                <c:pt idx="31568">
                  <c:v>463.96640000000002</c:v>
                </c:pt>
                <c:pt idx="31569">
                  <c:v>463.96839999999997</c:v>
                </c:pt>
                <c:pt idx="31570">
                  <c:v>463.97</c:v>
                </c:pt>
                <c:pt idx="31571">
                  <c:v>463.97300000000001</c:v>
                </c:pt>
                <c:pt idx="31572">
                  <c:v>463.97579999999999</c:v>
                </c:pt>
                <c:pt idx="31573">
                  <c:v>463.9796</c:v>
                </c:pt>
                <c:pt idx="31574">
                  <c:v>463.98090000000002</c:v>
                </c:pt>
                <c:pt idx="31575">
                  <c:v>463.98410000000001</c:v>
                </c:pt>
                <c:pt idx="31576">
                  <c:v>463.9862</c:v>
                </c:pt>
                <c:pt idx="31577">
                  <c:v>463.98899999999998</c:v>
                </c:pt>
                <c:pt idx="31578">
                  <c:v>463.99169999999998</c:v>
                </c:pt>
                <c:pt idx="31579">
                  <c:v>463.99610000000001</c:v>
                </c:pt>
                <c:pt idx="31580">
                  <c:v>463.9982</c:v>
                </c:pt>
                <c:pt idx="31581">
                  <c:v>464.00259999999997</c:v>
                </c:pt>
                <c:pt idx="31582">
                  <c:v>464.00549999999998</c:v>
                </c:pt>
                <c:pt idx="31583">
                  <c:v>464.00720000000001</c:v>
                </c:pt>
                <c:pt idx="31584">
                  <c:v>464.01170000000002</c:v>
                </c:pt>
                <c:pt idx="31585">
                  <c:v>464.0136</c:v>
                </c:pt>
                <c:pt idx="31586">
                  <c:v>464.01679999999999</c:v>
                </c:pt>
                <c:pt idx="31587">
                  <c:v>464.02</c:v>
                </c:pt>
                <c:pt idx="31588">
                  <c:v>464.02460000000002</c:v>
                </c:pt>
                <c:pt idx="31589">
                  <c:v>464.02620000000002</c:v>
                </c:pt>
                <c:pt idx="31590">
                  <c:v>464.0292</c:v>
                </c:pt>
                <c:pt idx="31591">
                  <c:v>464.03199999999998</c:v>
                </c:pt>
                <c:pt idx="31592">
                  <c:v>464.03559999999999</c:v>
                </c:pt>
                <c:pt idx="31593">
                  <c:v>464.03870000000001</c:v>
                </c:pt>
                <c:pt idx="31594">
                  <c:v>464.04</c:v>
                </c:pt>
                <c:pt idx="31595">
                  <c:v>464.04410000000001</c:v>
                </c:pt>
                <c:pt idx="31596">
                  <c:v>464.04590000000002</c:v>
                </c:pt>
                <c:pt idx="31597">
                  <c:v>464.04939999999999</c:v>
                </c:pt>
                <c:pt idx="31598">
                  <c:v>464.05259999999998</c:v>
                </c:pt>
                <c:pt idx="31599">
                  <c:v>464.05610000000001</c:v>
                </c:pt>
                <c:pt idx="31600">
                  <c:v>464.0598</c:v>
                </c:pt>
                <c:pt idx="31601">
                  <c:v>464.06240000000003</c:v>
                </c:pt>
                <c:pt idx="31602">
                  <c:v>464.06580000000002</c:v>
                </c:pt>
                <c:pt idx="31603">
                  <c:v>464.06790000000001</c:v>
                </c:pt>
                <c:pt idx="31604">
                  <c:v>464.07069999999999</c:v>
                </c:pt>
                <c:pt idx="31605">
                  <c:v>464.07479999999998</c:v>
                </c:pt>
                <c:pt idx="31606">
                  <c:v>464.07619999999997</c:v>
                </c:pt>
                <c:pt idx="31607">
                  <c:v>464.07830000000001</c:v>
                </c:pt>
                <c:pt idx="31608">
                  <c:v>464.08069999999998</c:v>
                </c:pt>
                <c:pt idx="31609">
                  <c:v>464.08260000000001</c:v>
                </c:pt>
                <c:pt idx="31610">
                  <c:v>464.08679999999998</c:v>
                </c:pt>
                <c:pt idx="31611">
                  <c:v>464.09100000000001</c:v>
                </c:pt>
                <c:pt idx="31612">
                  <c:v>464.09379999999999</c:v>
                </c:pt>
                <c:pt idx="31613">
                  <c:v>464.09500000000003</c:v>
                </c:pt>
                <c:pt idx="31614">
                  <c:v>464.09960000000001</c:v>
                </c:pt>
                <c:pt idx="31615">
                  <c:v>464.10180000000003</c:v>
                </c:pt>
                <c:pt idx="31616">
                  <c:v>464.10520000000002</c:v>
                </c:pt>
                <c:pt idx="31617">
                  <c:v>464.10879999999997</c:v>
                </c:pt>
                <c:pt idx="31618">
                  <c:v>464.11200000000002</c:v>
                </c:pt>
                <c:pt idx="31619">
                  <c:v>464.11529999999999</c:v>
                </c:pt>
                <c:pt idx="31620">
                  <c:v>464.11799999999999</c:v>
                </c:pt>
                <c:pt idx="31621">
                  <c:v>464.12099999999998</c:v>
                </c:pt>
                <c:pt idx="31622">
                  <c:v>464.12439999999998</c:v>
                </c:pt>
                <c:pt idx="31623">
                  <c:v>464.12799999999999</c:v>
                </c:pt>
                <c:pt idx="31624">
                  <c:v>464.1311</c:v>
                </c:pt>
                <c:pt idx="31625">
                  <c:v>464.13529999999997</c:v>
                </c:pt>
                <c:pt idx="31626">
                  <c:v>464.13850000000002</c:v>
                </c:pt>
                <c:pt idx="31627">
                  <c:v>464.14100000000002</c:v>
                </c:pt>
                <c:pt idx="31628">
                  <c:v>464.14350000000002</c:v>
                </c:pt>
                <c:pt idx="31629">
                  <c:v>464.14600000000002</c:v>
                </c:pt>
                <c:pt idx="31630">
                  <c:v>464.14980000000003</c:v>
                </c:pt>
                <c:pt idx="31631">
                  <c:v>464.15269999999998</c:v>
                </c:pt>
                <c:pt idx="31632">
                  <c:v>464.15640000000002</c:v>
                </c:pt>
                <c:pt idx="31633">
                  <c:v>464.16019999999997</c:v>
                </c:pt>
                <c:pt idx="31634">
                  <c:v>464.16289999999998</c:v>
                </c:pt>
                <c:pt idx="31635">
                  <c:v>464.16579999999999</c:v>
                </c:pt>
                <c:pt idx="31636">
                  <c:v>464.1694</c:v>
                </c:pt>
                <c:pt idx="31637">
                  <c:v>464.17340000000002</c:v>
                </c:pt>
                <c:pt idx="31638">
                  <c:v>464.17739999999998</c:v>
                </c:pt>
                <c:pt idx="31639">
                  <c:v>464.17959999999999</c:v>
                </c:pt>
                <c:pt idx="31640">
                  <c:v>464.18200000000002</c:v>
                </c:pt>
                <c:pt idx="31641">
                  <c:v>464.18439999999998</c:v>
                </c:pt>
                <c:pt idx="31642">
                  <c:v>464.18979999999999</c:v>
                </c:pt>
                <c:pt idx="31643">
                  <c:v>464.19209999999998</c:v>
                </c:pt>
                <c:pt idx="31644">
                  <c:v>464.19479999999999</c:v>
                </c:pt>
                <c:pt idx="31645">
                  <c:v>464.1968</c:v>
                </c:pt>
                <c:pt idx="31646">
                  <c:v>464.20089999999999</c:v>
                </c:pt>
                <c:pt idx="31647">
                  <c:v>464.20299999999997</c:v>
                </c:pt>
                <c:pt idx="31648">
                  <c:v>464.20780000000002</c:v>
                </c:pt>
                <c:pt idx="31649">
                  <c:v>464.20920000000001</c:v>
                </c:pt>
                <c:pt idx="31650">
                  <c:v>464.21300000000002</c:v>
                </c:pt>
                <c:pt idx="31651">
                  <c:v>464.21679999999998</c:v>
                </c:pt>
                <c:pt idx="31652">
                  <c:v>464.22019999999998</c:v>
                </c:pt>
                <c:pt idx="31653">
                  <c:v>464.22160000000002</c:v>
                </c:pt>
                <c:pt idx="31654">
                  <c:v>464.22519999999997</c:v>
                </c:pt>
                <c:pt idx="31655">
                  <c:v>464.23</c:v>
                </c:pt>
                <c:pt idx="31656">
                  <c:v>464.23259999999999</c:v>
                </c:pt>
                <c:pt idx="31657">
                  <c:v>464.23669999999998</c:v>
                </c:pt>
                <c:pt idx="31658">
                  <c:v>464.2396</c:v>
                </c:pt>
                <c:pt idx="31659">
                  <c:v>464.24259999999998</c:v>
                </c:pt>
                <c:pt idx="31660">
                  <c:v>464.24520000000001</c:v>
                </c:pt>
                <c:pt idx="31661">
                  <c:v>464.24919999999997</c:v>
                </c:pt>
                <c:pt idx="31662">
                  <c:v>464.25220000000002</c:v>
                </c:pt>
                <c:pt idx="31663">
                  <c:v>464.25439999999998</c:v>
                </c:pt>
                <c:pt idx="31664">
                  <c:v>464.25619999999998</c:v>
                </c:pt>
                <c:pt idx="31665">
                  <c:v>464.26080000000002</c:v>
                </c:pt>
                <c:pt idx="31666">
                  <c:v>464.26400000000001</c:v>
                </c:pt>
                <c:pt idx="31667">
                  <c:v>464.26760000000002</c:v>
                </c:pt>
                <c:pt idx="31668">
                  <c:v>464.2704</c:v>
                </c:pt>
                <c:pt idx="31669">
                  <c:v>464.27300000000002</c:v>
                </c:pt>
                <c:pt idx="31670">
                  <c:v>464.27809999999999</c:v>
                </c:pt>
                <c:pt idx="31671">
                  <c:v>464.28160000000003</c:v>
                </c:pt>
                <c:pt idx="31672">
                  <c:v>464.28559999999999</c:v>
                </c:pt>
                <c:pt idx="31673">
                  <c:v>464.28699999999998</c:v>
                </c:pt>
                <c:pt idx="31674">
                  <c:v>464.29160000000002</c:v>
                </c:pt>
                <c:pt idx="31675">
                  <c:v>464.29559999999998</c:v>
                </c:pt>
                <c:pt idx="31676">
                  <c:v>464.29719999999998</c:v>
                </c:pt>
                <c:pt idx="31677">
                  <c:v>464.30200000000002</c:v>
                </c:pt>
                <c:pt idx="31678">
                  <c:v>464.30410000000001</c:v>
                </c:pt>
                <c:pt idx="31679">
                  <c:v>464.30900000000003</c:v>
                </c:pt>
                <c:pt idx="31680">
                  <c:v>464.31079999999997</c:v>
                </c:pt>
                <c:pt idx="31681">
                  <c:v>464.3141</c:v>
                </c:pt>
                <c:pt idx="31682">
                  <c:v>464.31720000000001</c:v>
                </c:pt>
                <c:pt idx="31683">
                  <c:v>464.322</c:v>
                </c:pt>
                <c:pt idx="31684">
                  <c:v>464.32380000000001</c:v>
                </c:pt>
                <c:pt idx="31685">
                  <c:v>464.32769999999999</c:v>
                </c:pt>
                <c:pt idx="31686">
                  <c:v>464.33080000000001</c:v>
                </c:pt>
                <c:pt idx="31687">
                  <c:v>464.334</c:v>
                </c:pt>
                <c:pt idx="31688">
                  <c:v>464.33659999999998</c:v>
                </c:pt>
                <c:pt idx="31689">
                  <c:v>464.34100000000001</c:v>
                </c:pt>
                <c:pt idx="31690">
                  <c:v>464.34359999999998</c:v>
                </c:pt>
                <c:pt idx="31691">
                  <c:v>464.34690000000001</c:v>
                </c:pt>
                <c:pt idx="31692">
                  <c:v>464.34960000000001</c:v>
                </c:pt>
                <c:pt idx="31693">
                  <c:v>464.3544</c:v>
                </c:pt>
                <c:pt idx="31694">
                  <c:v>464.358</c:v>
                </c:pt>
                <c:pt idx="31695">
                  <c:v>464.36099999999999</c:v>
                </c:pt>
                <c:pt idx="31696">
                  <c:v>464.36309999999997</c:v>
                </c:pt>
                <c:pt idx="31697">
                  <c:v>464.36840000000001</c:v>
                </c:pt>
                <c:pt idx="31698">
                  <c:v>464.37220000000002</c:v>
                </c:pt>
                <c:pt idx="31699">
                  <c:v>464.37560000000002</c:v>
                </c:pt>
                <c:pt idx="31700">
                  <c:v>464.38010000000003</c:v>
                </c:pt>
                <c:pt idx="31701">
                  <c:v>464.38240000000002</c:v>
                </c:pt>
                <c:pt idx="31702">
                  <c:v>464.38630000000001</c:v>
                </c:pt>
                <c:pt idx="31703">
                  <c:v>464.38920000000002</c:v>
                </c:pt>
                <c:pt idx="31704">
                  <c:v>464.3922</c:v>
                </c:pt>
                <c:pt idx="31705">
                  <c:v>464.3963</c:v>
                </c:pt>
                <c:pt idx="31706">
                  <c:v>464.3981</c:v>
                </c:pt>
                <c:pt idx="31707">
                  <c:v>464.40260000000001</c:v>
                </c:pt>
                <c:pt idx="31708">
                  <c:v>464.40589999999997</c:v>
                </c:pt>
                <c:pt idx="31709">
                  <c:v>464.40899999999999</c:v>
                </c:pt>
                <c:pt idx="31710">
                  <c:v>464.41320000000002</c:v>
                </c:pt>
                <c:pt idx="31711">
                  <c:v>464.416</c:v>
                </c:pt>
                <c:pt idx="31712">
                  <c:v>464.41890000000001</c:v>
                </c:pt>
                <c:pt idx="31713">
                  <c:v>464.42239999999998</c:v>
                </c:pt>
                <c:pt idx="31714">
                  <c:v>464.42529999999999</c:v>
                </c:pt>
                <c:pt idx="31715">
                  <c:v>464.42849999999999</c:v>
                </c:pt>
                <c:pt idx="31716">
                  <c:v>464.43430000000001</c:v>
                </c:pt>
                <c:pt idx="31717">
                  <c:v>464.43560000000002</c:v>
                </c:pt>
                <c:pt idx="31718">
                  <c:v>464.43900000000002</c:v>
                </c:pt>
                <c:pt idx="31719">
                  <c:v>464.44260000000003</c:v>
                </c:pt>
                <c:pt idx="31720">
                  <c:v>464.44589999999999</c:v>
                </c:pt>
                <c:pt idx="31721">
                  <c:v>464.44850000000002</c:v>
                </c:pt>
                <c:pt idx="31722">
                  <c:v>464.45280000000002</c:v>
                </c:pt>
                <c:pt idx="31723">
                  <c:v>464.45499999999998</c:v>
                </c:pt>
                <c:pt idx="31724">
                  <c:v>464.4588</c:v>
                </c:pt>
                <c:pt idx="31725">
                  <c:v>464.46140000000003</c:v>
                </c:pt>
                <c:pt idx="31726">
                  <c:v>464.46519999999998</c:v>
                </c:pt>
                <c:pt idx="31727">
                  <c:v>464.46899999999999</c:v>
                </c:pt>
                <c:pt idx="31728">
                  <c:v>464.47190000000001</c:v>
                </c:pt>
                <c:pt idx="31729">
                  <c:v>464.47390000000001</c:v>
                </c:pt>
                <c:pt idx="31730">
                  <c:v>464.47840000000002</c:v>
                </c:pt>
                <c:pt idx="31731">
                  <c:v>464.48200000000003</c:v>
                </c:pt>
                <c:pt idx="31732">
                  <c:v>464.4862</c:v>
                </c:pt>
                <c:pt idx="31733">
                  <c:v>464.48840000000001</c:v>
                </c:pt>
                <c:pt idx="31734">
                  <c:v>464.49299999999999</c:v>
                </c:pt>
                <c:pt idx="31735">
                  <c:v>464.49419999999998</c:v>
                </c:pt>
                <c:pt idx="31736">
                  <c:v>464.49759999999998</c:v>
                </c:pt>
                <c:pt idx="31737">
                  <c:v>464.50279999999998</c:v>
                </c:pt>
                <c:pt idx="31738">
                  <c:v>464.50560000000002</c:v>
                </c:pt>
                <c:pt idx="31739">
                  <c:v>464.50880000000001</c:v>
                </c:pt>
                <c:pt idx="31740">
                  <c:v>464.51209999999998</c:v>
                </c:pt>
                <c:pt idx="31741">
                  <c:v>464.51760000000002</c:v>
                </c:pt>
                <c:pt idx="31742">
                  <c:v>464.52080000000001</c:v>
                </c:pt>
                <c:pt idx="31743">
                  <c:v>464.52339999999998</c:v>
                </c:pt>
                <c:pt idx="31744">
                  <c:v>464.5258</c:v>
                </c:pt>
                <c:pt idx="31745">
                  <c:v>464.52949999999998</c:v>
                </c:pt>
                <c:pt idx="31746">
                  <c:v>464.53320000000002</c:v>
                </c:pt>
                <c:pt idx="31747">
                  <c:v>464.53570000000002</c:v>
                </c:pt>
                <c:pt idx="31748">
                  <c:v>464.54020000000003</c:v>
                </c:pt>
                <c:pt idx="31749">
                  <c:v>464.54320000000001</c:v>
                </c:pt>
                <c:pt idx="31750">
                  <c:v>464.54680000000002</c:v>
                </c:pt>
                <c:pt idx="31751">
                  <c:v>464.54899999999998</c:v>
                </c:pt>
                <c:pt idx="31752">
                  <c:v>464.55220000000003</c:v>
                </c:pt>
                <c:pt idx="31753">
                  <c:v>464.55489999999998</c:v>
                </c:pt>
                <c:pt idx="31754">
                  <c:v>464.55759999999998</c:v>
                </c:pt>
                <c:pt idx="31755">
                  <c:v>464.56169999999997</c:v>
                </c:pt>
                <c:pt idx="31756">
                  <c:v>464.56580000000002</c:v>
                </c:pt>
                <c:pt idx="31757">
                  <c:v>464.56799999999998</c:v>
                </c:pt>
                <c:pt idx="31758">
                  <c:v>464.5727</c:v>
                </c:pt>
                <c:pt idx="31759">
                  <c:v>464.57600000000002</c:v>
                </c:pt>
                <c:pt idx="31760">
                  <c:v>464.5797</c:v>
                </c:pt>
                <c:pt idx="31761">
                  <c:v>464.58240000000001</c:v>
                </c:pt>
                <c:pt idx="31762">
                  <c:v>464.58769999999998</c:v>
                </c:pt>
                <c:pt idx="31763">
                  <c:v>464.58920000000001</c:v>
                </c:pt>
                <c:pt idx="31764">
                  <c:v>464.5933</c:v>
                </c:pt>
                <c:pt idx="31765">
                  <c:v>464.59719999999999</c:v>
                </c:pt>
                <c:pt idx="31766">
                  <c:v>464.60199999999998</c:v>
                </c:pt>
                <c:pt idx="31767">
                  <c:v>464.60500000000002</c:v>
                </c:pt>
                <c:pt idx="31768">
                  <c:v>464.60939999999999</c:v>
                </c:pt>
                <c:pt idx="31769">
                  <c:v>464.61219999999997</c:v>
                </c:pt>
                <c:pt idx="31770">
                  <c:v>464.61500000000001</c:v>
                </c:pt>
                <c:pt idx="31771">
                  <c:v>464.61759999999998</c:v>
                </c:pt>
                <c:pt idx="31772">
                  <c:v>464.62099999999998</c:v>
                </c:pt>
                <c:pt idx="31773">
                  <c:v>464.62540000000001</c:v>
                </c:pt>
                <c:pt idx="31774">
                  <c:v>464.6284</c:v>
                </c:pt>
                <c:pt idx="31775">
                  <c:v>464.63290000000001</c:v>
                </c:pt>
                <c:pt idx="31776">
                  <c:v>464.63589999999999</c:v>
                </c:pt>
                <c:pt idx="31777">
                  <c:v>464.64100000000002</c:v>
                </c:pt>
                <c:pt idx="31778">
                  <c:v>464.64580000000001</c:v>
                </c:pt>
                <c:pt idx="31779">
                  <c:v>464.64780000000002</c:v>
                </c:pt>
                <c:pt idx="31780">
                  <c:v>464.65129999999999</c:v>
                </c:pt>
                <c:pt idx="31781">
                  <c:v>464.65629999999999</c:v>
                </c:pt>
                <c:pt idx="31782">
                  <c:v>464.66079999999999</c:v>
                </c:pt>
                <c:pt idx="31783">
                  <c:v>464.66300000000001</c:v>
                </c:pt>
                <c:pt idx="31784">
                  <c:v>464.66640000000001</c:v>
                </c:pt>
                <c:pt idx="31785">
                  <c:v>464.67039999999997</c:v>
                </c:pt>
                <c:pt idx="31786">
                  <c:v>464.67340000000002</c:v>
                </c:pt>
                <c:pt idx="31787">
                  <c:v>464.67649999999998</c:v>
                </c:pt>
                <c:pt idx="31788">
                  <c:v>464.68090000000001</c:v>
                </c:pt>
                <c:pt idx="31789">
                  <c:v>464.68340000000001</c:v>
                </c:pt>
                <c:pt idx="31790">
                  <c:v>464.6884</c:v>
                </c:pt>
                <c:pt idx="31791">
                  <c:v>464.6918</c:v>
                </c:pt>
                <c:pt idx="31792">
                  <c:v>464.69540000000001</c:v>
                </c:pt>
                <c:pt idx="31793">
                  <c:v>464.69720000000001</c:v>
                </c:pt>
                <c:pt idx="31794">
                  <c:v>464.70060000000001</c:v>
                </c:pt>
                <c:pt idx="31795">
                  <c:v>464.70400000000001</c:v>
                </c:pt>
                <c:pt idx="31796">
                  <c:v>464.7081</c:v>
                </c:pt>
                <c:pt idx="31797">
                  <c:v>464.71249999999998</c:v>
                </c:pt>
                <c:pt idx="31798">
                  <c:v>464.71499999999997</c:v>
                </c:pt>
                <c:pt idx="31799">
                  <c:v>464.71820000000002</c:v>
                </c:pt>
                <c:pt idx="31800">
                  <c:v>464.7208</c:v>
                </c:pt>
                <c:pt idx="31801">
                  <c:v>464.72379999999998</c:v>
                </c:pt>
                <c:pt idx="31802">
                  <c:v>464.72930000000002</c:v>
                </c:pt>
                <c:pt idx="31803">
                  <c:v>464.73160000000001</c:v>
                </c:pt>
                <c:pt idx="31804">
                  <c:v>464.73399999999998</c:v>
                </c:pt>
                <c:pt idx="31805">
                  <c:v>464.73840000000001</c:v>
                </c:pt>
                <c:pt idx="31806">
                  <c:v>464.74279999999999</c:v>
                </c:pt>
                <c:pt idx="31807">
                  <c:v>464.74720000000002</c:v>
                </c:pt>
                <c:pt idx="31808">
                  <c:v>464.75069999999999</c:v>
                </c:pt>
                <c:pt idx="31809">
                  <c:v>464.75439999999998</c:v>
                </c:pt>
                <c:pt idx="31810">
                  <c:v>464.75900000000001</c:v>
                </c:pt>
                <c:pt idx="31811">
                  <c:v>464.76170000000002</c:v>
                </c:pt>
                <c:pt idx="31812">
                  <c:v>464.76679999999999</c:v>
                </c:pt>
                <c:pt idx="31813">
                  <c:v>464.7704</c:v>
                </c:pt>
                <c:pt idx="31814">
                  <c:v>464.77440000000001</c:v>
                </c:pt>
                <c:pt idx="31815">
                  <c:v>464.77760000000001</c:v>
                </c:pt>
                <c:pt idx="31816">
                  <c:v>464.78089999999997</c:v>
                </c:pt>
                <c:pt idx="31817">
                  <c:v>464.78460000000001</c:v>
                </c:pt>
                <c:pt idx="31818">
                  <c:v>464.78960000000001</c:v>
                </c:pt>
                <c:pt idx="31819">
                  <c:v>464.7937</c:v>
                </c:pt>
                <c:pt idx="31820">
                  <c:v>464.79689999999999</c:v>
                </c:pt>
                <c:pt idx="31821">
                  <c:v>464.80079999999998</c:v>
                </c:pt>
                <c:pt idx="31822">
                  <c:v>464.80540000000002</c:v>
                </c:pt>
                <c:pt idx="31823">
                  <c:v>464.8064</c:v>
                </c:pt>
                <c:pt idx="31824">
                  <c:v>464.81150000000002</c:v>
                </c:pt>
                <c:pt idx="31825">
                  <c:v>464.81529999999998</c:v>
                </c:pt>
                <c:pt idx="31826">
                  <c:v>464.81900000000002</c:v>
                </c:pt>
                <c:pt idx="31827">
                  <c:v>464.82260000000002</c:v>
                </c:pt>
                <c:pt idx="31828">
                  <c:v>464.82670000000002</c:v>
                </c:pt>
                <c:pt idx="31829">
                  <c:v>464.8304</c:v>
                </c:pt>
                <c:pt idx="31830">
                  <c:v>464.83460000000002</c:v>
                </c:pt>
                <c:pt idx="31831">
                  <c:v>464.83980000000003</c:v>
                </c:pt>
                <c:pt idx="31832">
                  <c:v>464.84440000000001</c:v>
                </c:pt>
                <c:pt idx="31833">
                  <c:v>464.84739999999999</c:v>
                </c:pt>
                <c:pt idx="31834">
                  <c:v>464.85019999999997</c:v>
                </c:pt>
                <c:pt idx="31835">
                  <c:v>464.85419999999999</c:v>
                </c:pt>
                <c:pt idx="31836">
                  <c:v>464.85820000000001</c:v>
                </c:pt>
                <c:pt idx="31837">
                  <c:v>464.86169999999998</c:v>
                </c:pt>
                <c:pt idx="31838">
                  <c:v>464.86500000000001</c:v>
                </c:pt>
                <c:pt idx="31839">
                  <c:v>464.86939999999998</c:v>
                </c:pt>
                <c:pt idx="31840">
                  <c:v>464.8723</c:v>
                </c:pt>
                <c:pt idx="31841">
                  <c:v>464.87630000000001</c:v>
                </c:pt>
                <c:pt idx="31842">
                  <c:v>464.88</c:v>
                </c:pt>
                <c:pt idx="31843">
                  <c:v>464.88279999999997</c:v>
                </c:pt>
                <c:pt idx="31844">
                  <c:v>464.88630000000001</c:v>
                </c:pt>
                <c:pt idx="31845">
                  <c:v>464.89299999999997</c:v>
                </c:pt>
                <c:pt idx="31846">
                  <c:v>464.89609999999999</c:v>
                </c:pt>
                <c:pt idx="31847">
                  <c:v>464.90069999999997</c:v>
                </c:pt>
                <c:pt idx="31848">
                  <c:v>464.90359999999998</c:v>
                </c:pt>
                <c:pt idx="31849">
                  <c:v>464.90809999999999</c:v>
                </c:pt>
                <c:pt idx="31850">
                  <c:v>464.91180000000003</c:v>
                </c:pt>
                <c:pt idx="31851">
                  <c:v>464.91609999999997</c:v>
                </c:pt>
                <c:pt idx="31852">
                  <c:v>464.91919999999999</c:v>
                </c:pt>
                <c:pt idx="31853">
                  <c:v>464.92340000000002</c:v>
                </c:pt>
                <c:pt idx="31854">
                  <c:v>464.92750000000001</c:v>
                </c:pt>
                <c:pt idx="31855">
                  <c:v>464.93239999999997</c:v>
                </c:pt>
                <c:pt idx="31856">
                  <c:v>464.93599999999998</c:v>
                </c:pt>
                <c:pt idx="31857">
                  <c:v>464.94069999999999</c:v>
                </c:pt>
                <c:pt idx="31858">
                  <c:v>464.9436</c:v>
                </c:pt>
                <c:pt idx="31859">
                  <c:v>464.94760000000002</c:v>
                </c:pt>
                <c:pt idx="31860">
                  <c:v>464.95159999999998</c:v>
                </c:pt>
                <c:pt idx="31861">
                  <c:v>464.9563</c:v>
                </c:pt>
                <c:pt idx="31862">
                  <c:v>464.96080000000001</c:v>
                </c:pt>
                <c:pt idx="31863">
                  <c:v>464.96460000000002</c:v>
                </c:pt>
                <c:pt idx="31864">
                  <c:v>464.9676</c:v>
                </c:pt>
                <c:pt idx="31865">
                  <c:v>464.97149999999999</c:v>
                </c:pt>
                <c:pt idx="31866">
                  <c:v>464.97559999999999</c:v>
                </c:pt>
                <c:pt idx="31867">
                  <c:v>464.9796</c:v>
                </c:pt>
                <c:pt idx="31868">
                  <c:v>464.98259999999999</c:v>
                </c:pt>
                <c:pt idx="31869">
                  <c:v>464.9864</c:v>
                </c:pt>
                <c:pt idx="31870">
                  <c:v>464.99160000000001</c:v>
                </c:pt>
                <c:pt idx="31871">
                  <c:v>464.99709999999999</c:v>
                </c:pt>
                <c:pt idx="31872">
                  <c:v>465.00279999999998</c:v>
                </c:pt>
                <c:pt idx="31873">
                  <c:v>465.0068</c:v>
                </c:pt>
                <c:pt idx="31874">
                  <c:v>465.01139999999998</c:v>
                </c:pt>
                <c:pt idx="31875">
                  <c:v>465.017</c:v>
                </c:pt>
                <c:pt idx="31876">
                  <c:v>465.02350000000001</c:v>
                </c:pt>
                <c:pt idx="31877">
                  <c:v>465.02820000000003</c:v>
                </c:pt>
                <c:pt idx="31878">
                  <c:v>465.03480000000002</c:v>
                </c:pt>
                <c:pt idx="31879">
                  <c:v>465.04140000000001</c:v>
                </c:pt>
                <c:pt idx="31880">
                  <c:v>465.04759999999999</c:v>
                </c:pt>
                <c:pt idx="31881">
                  <c:v>465.05119999999999</c:v>
                </c:pt>
                <c:pt idx="31882">
                  <c:v>465.05900000000003</c:v>
                </c:pt>
                <c:pt idx="31883">
                  <c:v>465.06270000000001</c:v>
                </c:pt>
                <c:pt idx="31884">
                  <c:v>465.0668</c:v>
                </c:pt>
                <c:pt idx="31885">
                  <c:v>465.07040000000001</c:v>
                </c:pt>
                <c:pt idx="31886">
                  <c:v>465.07350000000002</c:v>
                </c:pt>
                <c:pt idx="31887">
                  <c:v>465.0772</c:v>
                </c:pt>
                <c:pt idx="31888">
                  <c:v>465.08170000000001</c:v>
                </c:pt>
                <c:pt idx="31889">
                  <c:v>465.0856</c:v>
                </c:pt>
                <c:pt idx="31890">
                  <c:v>465.09100000000001</c:v>
                </c:pt>
                <c:pt idx="31891">
                  <c:v>465.09399999999999</c:v>
                </c:pt>
                <c:pt idx="31892">
                  <c:v>465.096</c:v>
                </c:pt>
                <c:pt idx="31893">
                  <c:v>465.09840000000003</c:v>
                </c:pt>
                <c:pt idx="31894">
                  <c:v>465.10090000000002</c:v>
                </c:pt>
                <c:pt idx="31895">
                  <c:v>465.10340000000002</c:v>
                </c:pt>
                <c:pt idx="31896">
                  <c:v>465.10640000000001</c:v>
                </c:pt>
                <c:pt idx="31897">
                  <c:v>465.10919999999999</c:v>
                </c:pt>
                <c:pt idx="31898">
                  <c:v>465.1112</c:v>
                </c:pt>
                <c:pt idx="31899">
                  <c:v>465.11360000000002</c:v>
                </c:pt>
                <c:pt idx="31900">
                  <c:v>465.11610000000002</c:v>
                </c:pt>
                <c:pt idx="31901">
                  <c:v>465.11880000000002</c:v>
                </c:pt>
                <c:pt idx="31902">
                  <c:v>465.12099999999998</c:v>
                </c:pt>
                <c:pt idx="31903">
                  <c:v>465.12540000000001</c:v>
                </c:pt>
                <c:pt idx="31904">
                  <c:v>465.12900000000002</c:v>
                </c:pt>
                <c:pt idx="31905">
                  <c:v>465.13339999999999</c:v>
                </c:pt>
                <c:pt idx="31906">
                  <c:v>465.1361</c:v>
                </c:pt>
                <c:pt idx="31907">
                  <c:v>465.13959999999997</c:v>
                </c:pt>
                <c:pt idx="31908">
                  <c:v>465.14280000000002</c:v>
                </c:pt>
                <c:pt idx="31909">
                  <c:v>465.14670000000001</c:v>
                </c:pt>
                <c:pt idx="31910">
                  <c:v>465.15219999999999</c:v>
                </c:pt>
                <c:pt idx="31911">
                  <c:v>465.1542</c:v>
                </c:pt>
                <c:pt idx="31912">
                  <c:v>465.15890000000002</c:v>
                </c:pt>
                <c:pt idx="31913">
                  <c:v>465.16359999999997</c:v>
                </c:pt>
                <c:pt idx="31914">
                  <c:v>465.16840000000002</c:v>
                </c:pt>
                <c:pt idx="31915">
                  <c:v>465.1712</c:v>
                </c:pt>
                <c:pt idx="31916">
                  <c:v>465.17540000000002</c:v>
                </c:pt>
                <c:pt idx="31917">
                  <c:v>465.17939999999999</c:v>
                </c:pt>
                <c:pt idx="31918">
                  <c:v>465.1832</c:v>
                </c:pt>
                <c:pt idx="31919">
                  <c:v>465.18799999999999</c:v>
                </c:pt>
                <c:pt idx="31920">
                  <c:v>465.19099999999997</c:v>
                </c:pt>
                <c:pt idx="31921">
                  <c:v>465.19499999999999</c:v>
                </c:pt>
                <c:pt idx="31922">
                  <c:v>465.19929999999999</c:v>
                </c:pt>
                <c:pt idx="31923">
                  <c:v>465.20319999999998</c:v>
                </c:pt>
                <c:pt idx="31924">
                  <c:v>465.2079</c:v>
                </c:pt>
                <c:pt idx="31925">
                  <c:v>465.21140000000003</c:v>
                </c:pt>
                <c:pt idx="31926">
                  <c:v>465.21530000000001</c:v>
                </c:pt>
                <c:pt idx="31927">
                  <c:v>465.2217</c:v>
                </c:pt>
                <c:pt idx="31928">
                  <c:v>465.2242</c:v>
                </c:pt>
                <c:pt idx="31929">
                  <c:v>465.22919999999999</c:v>
                </c:pt>
                <c:pt idx="31930">
                  <c:v>465.2328</c:v>
                </c:pt>
                <c:pt idx="31931">
                  <c:v>465.23770000000002</c:v>
                </c:pt>
                <c:pt idx="31932">
                  <c:v>465.24200000000002</c:v>
                </c:pt>
                <c:pt idx="31933">
                  <c:v>465.24669999999998</c:v>
                </c:pt>
                <c:pt idx="31934">
                  <c:v>465.25139999999999</c:v>
                </c:pt>
                <c:pt idx="31935">
                  <c:v>465.2568</c:v>
                </c:pt>
                <c:pt idx="31936">
                  <c:v>465.26119999999997</c:v>
                </c:pt>
                <c:pt idx="31937">
                  <c:v>465.26499999999999</c:v>
                </c:pt>
                <c:pt idx="31938">
                  <c:v>465.2688</c:v>
                </c:pt>
                <c:pt idx="31939">
                  <c:v>465.27199999999999</c:v>
                </c:pt>
                <c:pt idx="31940">
                  <c:v>465.27609999999999</c:v>
                </c:pt>
                <c:pt idx="31941">
                  <c:v>465.28</c:v>
                </c:pt>
                <c:pt idx="31942">
                  <c:v>465.28429999999997</c:v>
                </c:pt>
                <c:pt idx="31943">
                  <c:v>465.2876</c:v>
                </c:pt>
                <c:pt idx="31944">
                  <c:v>465.29289999999997</c:v>
                </c:pt>
                <c:pt idx="31945">
                  <c:v>465.29629999999997</c:v>
                </c:pt>
                <c:pt idx="31946">
                  <c:v>465.2998</c:v>
                </c:pt>
                <c:pt idx="31947">
                  <c:v>465.30380000000002</c:v>
                </c:pt>
                <c:pt idx="31948">
                  <c:v>465.30840000000001</c:v>
                </c:pt>
                <c:pt idx="31949">
                  <c:v>465.31220000000002</c:v>
                </c:pt>
                <c:pt idx="31950">
                  <c:v>465.315</c:v>
                </c:pt>
                <c:pt idx="31951">
                  <c:v>465.31760000000003</c:v>
                </c:pt>
                <c:pt idx="31952">
                  <c:v>465.32220000000001</c:v>
                </c:pt>
                <c:pt idx="31953">
                  <c:v>465.32639999999998</c:v>
                </c:pt>
                <c:pt idx="31954">
                  <c:v>465.3297</c:v>
                </c:pt>
                <c:pt idx="31955">
                  <c:v>465.33659999999998</c:v>
                </c:pt>
                <c:pt idx="31956">
                  <c:v>465.34179999999998</c:v>
                </c:pt>
                <c:pt idx="31957">
                  <c:v>465.34460000000001</c:v>
                </c:pt>
                <c:pt idx="31958">
                  <c:v>465.34910000000002</c:v>
                </c:pt>
                <c:pt idx="31959">
                  <c:v>465.35309999999998</c:v>
                </c:pt>
                <c:pt idx="31960">
                  <c:v>465.3562</c:v>
                </c:pt>
                <c:pt idx="31961">
                  <c:v>465.363</c:v>
                </c:pt>
                <c:pt idx="31962">
                  <c:v>465.36559999999997</c:v>
                </c:pt>
                <c:pt idx="31963">
                  <c:v>465.37</c:v>
                </c:pt>
                <c:pt idx="31964">
                  <c:v>465.37439999999998</c:v>
                </c:pt>
                <c:pt idx="31965">
                  <c:v>465.37889999999999</c:v>
                </c:pt>
                <c:pt idx="31966">
                  <c:v>465.38630000000001</c:v>
                </c:pt>
                <c:pt idx="31967">
                  <c:v>465.38979999999998</c:v>
                </c:pt>
                <c:pt idx="31968">
                  <c:v>465.39210000000003</c:v>
                </c:pt>
                <c:pt idx="31969">
                  <c:v>465.3974</c:v>
                </c:pt>
                <c:pt idx="31970">
                  <c:v>465.4024</c:v>
                </c:pt>
                <c:pt idx="31971">
                  <c:v>465.4074</c:v>
                </c:pt>
                <c:pt idx="31972">
                  <c:v>465.41059999999999</c:v>
                </c:pt>
                <c:pt idx="31973">
                  <c:v>465.41669999999999</c:v>
                </c:pt>
                <c:pt idx="31974">
                  <c:v>465.42129999999997</c:v>
                </c:pt>
                <c:pt idx="31975">
                  <c:v>465.423</c:v>
                </c:pt>
                <c:pt idx="31976">
                  <c:v>465.428</c:v>
                </c:pt>
                <c:pt idx="31977">
                  <c:v>465.4325</c:v>
                </c:pt>
                <c:pt idx="31978">
                  <c:v>465.43529999999998</c:v>
                </c:pt>
                <c:pt idx="31979">
                  <c:v>465.44099999999997</c:v>
                </c:pt>
                <c:pt idx="31980">
                  <c:v>465.44639999999998</c:v>
                </c:pt>
                <c:pt idx="31981">
                  <c:v>465.452</c:v>
                </c:pt>
                <c:pt idx="31982">
                  <c:v>465.4556</c:v>
                </c:pt>
                <c:pt idx="31983">
                  <c:v>465.4606</c:v>
                </c:pt>
                <c:pt idx="31984">
                  <c:v>465.46440000000001</c:v>
                </c:pt>
                <c:pt idx="31985">
                  <c:v>465.46940000000001</c:v>
                </c:pt>
                <c:pt idx="31986">
                  <c:v>465.47399999999999</c:v>
                </c:pt>
                <c:pt idx="31987">
                  <c:v>465.47699999999998</c:v>
                </c:pt>
                <c:pt idx="31988">
                  <c:v>465.48099999999999</c:v>
                </c:pt>
                <c:pt idx="31989">
                  <c:v>465.4853</c:v>
                </c:pt>
                <c:pt idx="31990">
                  <c:v>465.49</c:v>
                </c:pt>
                <c:pt idx="31991">
                  <c:v>465.495</c:v>
                </c:pt>
                <c:pt idx="31992">
                  <c:v>465.49919999999997</c:v>
                </c:pt>
                <c:pt idx="31993">
                  <c:v>465.50409999999999</c:v>
                </c:pt>
                <c:pt idx="31994">
                  <c:v>465.51</c:v>
                </c:pt>
                <c:pt idx="31995">
                  <c:v>465.51310000000001</c:v>
                </c:pt>
                <c:pt idx="31996">
                  <c:v>465.51830000000001</c:v>
                </c:pt>
                <c:pt idx="31997">
                  <c:v>465.5224</c:v>
                </c:pt>
                <c:pt idx="31998">
                  <c:v>465.52539999999999</c:v>
                </c:pt>
                <c:pt idx="31999">
                  <c:v>465.53030000000001</c:v>
                </c:pt>
                <c:pt idx="32000">
                  <c:v>465.53519999999997</c:v>
                </c:pt>
                <c:pt idx="32001">
                  <c:v>465.53980000000001</c:v>
                </c:pt>
                <c:pt idx="32002">
                  <c:v>465.54559999999998</c:v>
                </c:pt>
                <c:pt idx="32003">
                  <c:v>465.5498</c:v>
                </c:pt>
                <c:pt idx="32004">
                  <c:v>465.55360000000002</c:v>
                </c:pt>
                <c:pt idx="32005">
                  <c:v>465.56009999999998</c:v>
                </c:pt>
                <c:pt idx="32006">
                  <c:v>465.56290000000001</c:v>
                </c:pt>
                <c:pt idx="32007">
                  <c:v>465.56900000000002</c:v>
                </c:pt>
                <c:pt idx="32008">
                  <c:v>465.572</c:v>
                </c:pt>
                <c:pt idx="32009">
                  <c:v>465.57650000000001</c:v>
                </c:pt>
                <c:pt idx="32010">
                  <c:v>465.58199999999999</c:v>
                </c:pt>
                <c:pt idx="32011">
                  <c:v>465.58499999999998</c:v>
                </c:pt>
                <c:pt idx="32012">
                  <c:v>465.59059999999999</c:v>
                </c:pt>
                <c:pt idx="32013">
                  <c:v>465.59589999999997</c:v>
                </c:pt>
                <c:pt idx="32014">
                  <c:v>465.59969999999998</c:v>
                </c:pt>
                <c:pt idx="32015">
                  <c:v>465.60480000000001</c:v>
                </c:pt>
                <c:pt idx="32016">
                  <c:v>465.61040000000003</c:v>
                </c:pt>
                <c:pt idx="32017">
                  <c:v>465.6148</c:v>
                </c:pt>
                <c:pt idx="32018">
                  <c:v>465.6189</c:v>
                </c:pt>
                <c:pt idx="32019">
                  <c:v>465.62389999999999</c:v>
                </c:pt>
                <c:pt idx="32020">
                  <c:v>465.62860000000001</c:v>
                </c:pt>
                <c:pt idx="32021">
                  <c:v>465.63299999999998</c:v>
                </c:pt>
                <c:pt idx="32022">
                  <c:v>465.63720000000001</c:v>
                </c:pt>
                <c:pt idx="32023">
                  <c:v>465.64100000000002</c:v>
                </c:pt>
                <c:pt idx="32024">
                  <c:v>465.64609999999999</c:v>
                </c:pt>
                <c:pt idx="32025">
                  <c:v>465.65100000000001</c:v>
                </c:pt>
                <c:pt idx="32026">
                  <c:v>465.65539999999999</c:v>
                </c:pt>
                <c:pt idx="32027">
                  <c:v>465.65899999999999</c:v>
                </c:pt>
                <c:pt idx="32028">
                  <c:v>465.66309999999999</c:v>
                </c:pt>
                <c:pt idx="32029">
                  <c:v>465.66680000000002</c:v>
                </c:pt>
                <c:pt idx="32030">
                  <c:v>465.67219999999998</c:v>
                </c:pt>
                <c:pt idx="32031">
                  <c:v>465.67619999999999</c:v>
                </c:pt>
                <c:pt idx="32032">
                  <c:v>465.68040000000002</c:v>
                </c:pt>
                <c:pt idx="32033">
                  <c:v>465.68439999999998</c:v>
                </c:pt>
                <c:pt idx="32034">
                  <c:v>465.68939999999998</c:v>
                </c:pt>
                <c:pt idx="32035">
                  <c:v>465.69369999999998</c:v>
                </c:pt>
                <c:pt idx="32036">
                  <c:v>465.69959999999998</c:v>
                </c:pt>
                <c:pt idx="32037">
                  <c:v>465.70530000000002</c:v>
                </c:pt>
                <c:pt idx="32038">
                  <c:v>465.709</c:v>
                </c:pt>
                <c:pt idx="32039">
                  <c:v>465.7131</c:v>
                </c:pt>
                <c:pt idx="32040">
                  <c:v>465.71719999999999</c:v>
                </c:pt>
                <c:pt idx="32041">
                  <c:v>465.72280000000001</c:v>
                </c:pt>
                <c:pt idx="32042">
                  <c:v>465.7276</c:v>
                </c:pt>
                <c:pt idx="32043">
                  <c:v>465.73259999999999</c:v>
                </c:pt>
                <c:pt idx="32044">
                  <c:v>465.73809999999997</c:v>
                </c:pt>
                <c:pt idx="32045">
                  <c:v>465.74290000000002</c:v>
                </c:pt>
                <c:pt idx="32046">
                  <c:v>465.74810000000002</c:v>
                </c:pt>
                <c:pt idx="32047">
                  <c:v>465.75299999999999</c:v>
                </c:pt>
                <c:pt idx="32048">
                  <c:v>465.75819999999999</c:v>
                </c:pt>
                <c:pt idx="32049">
                  <c:v>465.7629</c:v>
                </c:pt>
                <c:pt idx="32050">
                  <c:v>465.76780000000002</c:v>
                </c:pt>
                <c:pt idx="32051">
                  <c:v>465.7706</c:v>
                </c:pt>
                <c:pt idx="32052">
                  <c:v>465.77569999999997</c:v>
                </c:pt>
                <c:pt idx="32053">
                  <c:v>465.78160000000003</c:v>
                </c:pt>
                <c:pt idx="32054">
                  <c:v>465.78719999999998</c:v>
                </c:pt>
                <c:pt idx="32055">
                  <c:v>465.79180000000002</c:v>
                </c:pt>
                <c:pt idx="32056">
                  <c:v>465.79629999999997</c:v>
                </c:pt>
                <c:pt idx="32057">
                  <c:v>465.80200000000002</c:v>
                </c:pt>
                <c:pt idx="32058">
                  <c:v>465.80739999999997</c:v>
                </c:pt>
                <c:pt idx="32059">
                  <c:v>465.81040000000002</c:v>
                </c:pt>
                <c:pt idx="32060">
                  <c:v>465.81670000000003</c:v>
                </c:pt>
                <c:pt idx="32061">
                  <c:v>465.82260000000002</c:v>
                </c:pt>
                <c:pt idx="32062">
                  <c:v>465.827</c:v>
                </c:pt>
                <c:pt idx="32063">
                  <c:v>465.8306</c:v>
                </c:pt>
                <c:pt idx="32064">
                  <c:v>465.83589999999998</c:v>
                </c:pt>
                <c:pt idx="32065">
                  <c:v>465.84019999999998</c:v>
                </c:pt>
                <c:pt idx="32066">
                  <c:v>465.84500000000003</c:v>
                </c:pt>
                <c:pt idx="32067">
                  <c:v>465.85120000000001</c:v>
                </c:pt>
                <c:pt idx="32068">
                  <c:v>465.85559999999998</c:v>
                </c:pt>
                <c:pt idx="32069">
                  <c:v>465.8596</c:v>
                </c:pt>
                <c:pt idx="32070">
                  <c:v>465.86520000000002</c:v>
                </c:pt>
                <c:pt idx="32071">
                  <c:v>465.86880000000002</c:v>
                </c:pt>
                <c:pt idx="32072">
                  <c:v>465.87430000000001</c:v>
                </c:pt>
                <c:pt idx="32073">
                  <c:v>465.88029999999998</c:v>
                </c:pt>
                <c:pt idx="32074">
                  <c:v>465.88380000000001</c:v>
                </c:pt>
                <c:pt idx="32075">
                  <c:v>465.88749999999999</c:v>
                </c:pt>
                <c:pt idx="32076">
                  <c:v>465.89339999999999</c:v>
                </c:pt>
                <c:pt idx="32077">
                  <c:v>465.89699999999999</c:v>
                </c:pt>
                <c:pt idx="32078">
                  <c:v>465.90339999999998</c:v>
                </c:pt>
                <c:pt idx="32079">
                  <c:v>465.90789999999998</c:v>
                </c:pt>
                <c:pt idx="32080">
                  <c:v>465.9126</c:v>
                </c:pt>
                <c:pt idx="32081">
                  <c:v>465.91699999999997</c:v>
                </c:pt>
                <c:pt idx="32082">
                  <c:v>465.92259999999999</c:v>
                </c:pt>
                <c:pt idx="32083">
                  <c:v>465.92689999999999</c:v>
                </c:pt>
                <c:pt idx="32084">
                  <c:v>465.9316</c:v>
                </c:pt>
                <c:pt idx="32085">
                  <c:v>465.93700000000001</c:v>
                </c:pt>
                <c:pt idx="32086">
                  <c:v>465.94260000000003</c:v>
                </c:pt>
                <c:pt idx="32087">
                  <c:v>465.94720000000001</c:v>
                </c:pt>
                <c:pt idx="32088">
                  <c:v>465.9522</c:v>
                </c:pt>
                <c:pt idx="32089">
                  <c:v>465.9563</c:v>
                </c:pt>
                <c:pt idx="32090">
                  <c:v>465.96120000000002</c:v>
                </c:pt>
                <c:pt idx="32091">
                  <c:v>465.96600000000001</c:v>
                </c:pt>
                <c:pt idx="32092">
                  <c:v>465.9699</c:v>
                </c:pt>
                <c:pt idx="32093">
                  <c:v>465.97680000000003</c:v>
                </c:pt>
                <c:pt idx="32094">
                  <c:v>465.98039999999997</c:v>
                </c:pt>
                <c:pt idx="32095">
                  <c:v>465.98390000000001</c:v>
                </c:pt>
                <c:pt idx="32096">
                  <c:v>465.98970000000003</c:v>
                </c:pt>
                <c:pt idx="32097">
                  <c:v>465.99360000000001</c:v>
                </c:pt>
                <c:pt idx="32098">
                  <c:v>465.99900000000002</c:v>
                </c:pt>
                <c:pt idx="32099">
                  <c:v>466.00420000000003</c:v>
                </c:pt>
                <c:pt idx="32100">
                  <c:v>466.01</c:v>
                </c:pt>
                <c:pt idx="32101">
                  <c:v>466.01560000000001</c:v>
                </c:pt>
                <c:pt idx="32102">
                  <c:v>466.02019999999999</c:v>
                </c:pt>
                <c:pt idx="32103">
                  <c:v>466.02609999999999</c:v>
                </c:pt>
                <c:pt idx="32104">
                  <c:v>466.03059999999999</c:v>
                </c:pt>
                <c:pt idx="32105">
                  <c:v>466.03719999999998</c:v>
                </c:pt>
                <c:pt idx="32106">
                  <c:v>466.041</c:v>
                </c:pt>
                <c:pt idx="32107">
                  <c:v>466.0462</c:v>
                </c:pt>
                <c:pt idx="32108">
                  <c:v>466.05239999999998</c:v>
                </c:pt>
                <c:pt idx="32109">
                  <c:v>466.05579999999998</c:v>
                </c:pt>
                <c:pt idx="32110">
                  <c:v>466.06290000000001</c:v>
                </c:pt>
                <c:pt idx="32111">
                  <c:v>466.06639999999999</c:v>
                </c:pt>
                <c:pt idx="32112">
                  <c:v>466.07159999999999</c:v>
                </c:pt>
                <c:pt idx="32113">
                  <c:v>466.07760000000002</c:v>
                </c:pt>
                <c:pt idx="32114">
                  <c:v>466.08170000000001</c:v>
                </c:pt>
                <c:pt idx="32115">
                  <c:v>466.08580000000001</c:v>
                </c:pt>
                <c:pt idx="32116">
                  <c:v>466.08940000000001</c:v>
                </c:pt>
                <c:pt idx="32117">
                  <c:v>466.09530000000001</c:v>
                </c:pt>
                <c:pt idx="32118">
                  <c:v>466.10160000000002</c:v>
                </c:pt>
                <c:pt idx="32119">
                  <c:v>466.10559999999998</c:v>
                </c:pt>
                <c:pt idx="32120">
                  <c:v>466.11</c:v>
                </c:pt>
                <c:pt idx="32121">
                  <c:v>466.11559999999997</c:v>
                </c:pt>
                <c:pt idx="32122">
                  <c:v>466.12060000000002</c:v>
                </c:pt>
                <c:pt idx="32123">
                  <c:v>466.12580000000003</c:v>
                </c:pt>
                <c:pt idx="32124">
                  <c:v>466.13080000000002</c:v>
                </c:pt>
                <c:pt idx="32125">
                  <c:v>466.1352</c:v>
                </c:pt>
                <c:pt idx="32126">
                  <c:v>466.14240000000001</c:v>
                </c:pt>
                <c:pt idx="32127">
                  <c:v>466.14780000000002</c:v>
                </c:pt>
                <c:pt idx="32128">
                  <c:v>466.1524</c:v>
                </c:pt>
                <c:pt idx="32129">
                  <c:v>466.15780000000001</c:v>
                </c:pt>
                <c:pt idx="32130">
                  <c:v>466.16329999999999</c:v>
                </c:pt>
                <c:pt idx="32131">
                  <c:v>466.16800000000001</c:v>
                </c:pt>
                <c:pt idx="32132">
                  <c:v>466.17380000000003</c:v>
                </c:pt>
                <c:pt idx="32133">
                  <c:v>466.1782</c:v>
                </c:pt>
                <c:pt idx="32134">
                  <c:v>466.18400000000003</c:v>
                </c:pt>
                <c:pt idx="32135">
                  <c:v>466.18819999999999</c:v>
                </c:pt>
                <c:pt idx="32136">
                  <c:v>466.19380000000001</c:v>
                </c:pt>
                <c:pt idx="32137">
                  <c:v>466.19880000000001</c:v>
                </c:pt>
                <c:pt idx="32138">
                  <c:v>466.20400000000001</c:v>
                </c:pt>
                <c:pt idx="32139">
                  <c:v>466.209</c:v>
                </c:pt>
                <c:pt idx="32140">
                  <c:v>466.21350000000001</c:v>
                </c:pt>
                <c:pt idx="32141">
                  <c:v>466.2183</c:v>
                </c:pt>
                <c:pt idx="32142">
                  <c:v>466.2242</c:v>
                </c:pt>
                <c:pt idx="32143">
                  <c:v>466.22800000000001</c:v>
                </c:pt>
                <c:pt idx="32144">
                  <c:v>466.2328</c:v>
                </c:pt>
                <c:pt idx="32145">
                  <c:v>466.23809999999997</c:v>
                </c:pt>
                <c:pt idx="32146">
                  <c:v>466.24239999999998</c:v>
                </c:pt>
                <c:pt idx="32147">
                  <c:v>466.24919999999997</c:v>
                </c:pt>
                <c:pt idx="32148">
                  <c:v>466.25369999999998</c:v>
                </c:pt>
                <c:pt idx="32149">
                  <c:v>466.2586</c:v>
                </c:pt>
                <c:pt idx="32150">
                  <c:v>466.26569999999998</c:v>
                </c:pt>
                <c:pt idx="32151">
                  <c:v>466.27170000000001</c:v>
                </c:pt>
                <c:pt idx="32152">
                  <c:v>466.27499999999998</c:v>
                </c:pt>
                <c:pt idx="32153">
                  <c:v>466.28199999999998</c:v>
                </c:pt>
                <c:pt idx="32154">
                  <c:v>466.28699999999998</c:v>
                </c:pt>
                <c:pt idx="32155">
                  <c:v>466.29300000000001</c:v>
                </c:pt>
                <c:pt idx="32156">
                  <c:v>466.29809999999998</c:v>
                </c:pt>
                <c:pt idx="32157">
                  <c:v>466.303</c:v>
                </c:pt>
                <c:pt idx="32158">
                  <c:v>466.30959999999999</c:v>
                </c:pt>
                <c:pt idx="32159">
                  <c:v>466.31450000000001</c:v>
                </c:pt>
                <c:pt idx="32160">
                  <c:v>466.3184</c:v>
                </c:pt>
                <c:pt idx="32161">
                  <c:v>466.32530000000003</c:v>
                </c:pt>
                <c:pt idx="32162">
                  <c:v>466.33</c:v>
                </c:pt>
                <c:pt idx="32163">
                  <c:v>466.3347</c:v>
                </c:pt>
                <c:pt idx="32164">
                  <c:v>466.34039999999999</c:v>
                </c:pt>
                <c:pt idx="32165">
                  <c:v>466.34530000000001</c:v>
                </c:pt>
                <c:pt idx="32166">
                  <c:v>466.351</c:v>
                </c:pt>
                <c:pt idx="32167">
                  <c:v>466.35520000000002</c:v>
                </c:pt>
                <c:pt idx="32168">
                  <c:v>466.36040000000003</c:v>
                </c:pt>
                <c:pt idx="32169">
                  <c:v>466.36599999999999</c:v>
                </c:pt>
                <c:pt idx="32170">
                  <c:v>466.37169999999998</c:v>
                </c:pt>
                <c:pt idx="32171">
                  <c:v>466.3766</c:v>
                </c:pt>
                <c:pt idx="32172">
                  <c:v>466.38099999999997</c:v>
                </c:pt>
                <c:pt idx="32173">
                  <c:v>466.38679999999999</c:v>
                </c:pt>
                <c:pt idx="32174">
                  <c:v>466.39159999999998</c:v>
                </c:pt>
                <c:pt idx="32175">
                  <c:v>466.39780000000002</c:v>
                </c:pt>
                <c:pt idx="32176">
                  <c:v>466.40370000000001</c:v>
                </c:pt>
                <c:pt idx="32177">
                  <c:v>466.40839999999997</c:v>
                </c:pt>
                <c:pt idx="32178">
                  <c:v>466.41379999999998</c:v>
                </c:pt>
                <c:pt idx="32179">
                  <c:v>466.41879999999998</c:v>
                </c:pt>
                <c:pt idx="32180">
                  <c:v>466.42410000000001</c:v>
                </c:pt>
                <c:pt idx="32181">
                  <c:v>466.43009999999998</c:v>
                </c:pt>
                <c:pt idx="32182">
                  <c:v>466.43560000000002</c:v>
                </c:pt>
                <c:pt idx="32183">
                  <c:v>466.44040000000001</c:v>
                </c:pt>
                <c:pt idx="32184">
                  <c:v>466.44439999999997</c:v>
                </c:pt>
                <c:pt idx="32185">
                  <c:v>466.45170000000002</c:v>
                </c:pt>
                <c:pt idx="32186">
                  <c:v>466.45519999999999</c:v>
                </c:pt>
                <c:pt idx="32187">
                  <c:v>466.46190000000001</c:v>
                </c:pt>
                <c:pt idx="32188">
                  <c:v>466.4676</c:v>
                </c:pt>
                <c:pt idx="32189">
                  <c:v>466.47340000000003</c:v>
                </c:pt>
                <c:pt idx="32190">
                  <c:v>466.47750000000002</c:v>
                </c:pt>
                <c:pt idx="32191">
                  <c:v>466.48320000000001</c:v>
                </c:pt>
                <c:pt idx="32192">
                  <c:v>466.48939999999999</c:v>
                </c:pt>
                <c:pt idx="32193">
                  <c:v>466.49439999999998</c:v>
                </c:pt>
                <c:pt idx="32194">
                  <c:v>466.49889999999999</c:v>
                </c:pt>
                <c:pt idx="32195">
                  <c:v>466.50369999999998</c:v>
                </c:pt>
                <c:pt idx="32196">
                  <c:v>466.51080000000002</c:v>
                </c:pt>
                <c:pt idx="32197">
                  <c:v>466.51560000000001</c:v>
                </c:pt>
                <c:pt idx="32198">
                  <c:v>466.5213</c:v>
                </c:pt>
                <c:pt idx="32199">
                  <c:v>466.52879999999999</c:v>
                </c:pt>
                <c:pt idx="32200">
                  <c:v>466.53379999999999</c:v>
                </c:pt>
                <c:pt idx="32201">
                  <c:v>466.53890000000001</c:v>
                </c:pt>
                <c:pt idx="32202">
                  <c:v>466.54450000000003</c:v>
                </c:pt>
                <c:pt idx="32203">
                  <c:v>466.55079999999998</c:v>
                </c:pt>
                <c:pt idx="32204">
                  <c:v>466.55439999999999</c:v>
                </c:pt>
                <c:pt idx="32205">
                  <c:v>466.56099999999998</c:v>
                </c:pt>
                <c:pt idx="32206">
                  <c:v>466.56619999999998</c:v>
                </c:pt>
                <c:pt idx="32207">
                  <c:v>466.57170000000002</c:v>
                </c:pt>
                <c:pt idx="32208">
                  <c:v>466.57619999999997</c:v>
                </c:pt>
                <c:pt idx="32209">
                  <c:v>466.58280000000002</c:v>
                </c:pt>
                <c:pt idx="32210">
                  <c:v>466.58699999999999</c:v>
                </c:pt>
                <c:pt idx="32211">
                  <c:v>466.59379999999999</c:v>
                </c:pt>
                <c:pt idx="32212">
                  <c:v>466.59960000000001</c:v>
                </c:pt>
                <c:pt idx="32213">
                  <c:v>466.60469999999998</c:v>
                </c:pt>
                <c:pt idx="32214">
                  <c:v>466.61079999999998</c:v>
                </c:pt>
                <c:pt idx="32215">
                  <c:v>466.61880000000002</c:v>
                </c:pt>
                <c:pt idx="32216">
                  <c:v>466.62360000000001</c:v>
                </c:pt>
                <c:pt idx="32217">
                  <c:v>466.63040000000001</c:v>
                </c:pt>
                <c:pt idx="32218">
                  <c:v>466.63600000000002</c:v>
                </c:pt>
                <c:pt idx="32219">
                  <c:v>466.642</c:v>
                </c:pt>
                <c:pt idx="32220">
                  <c:v>466.6481</c:v>
                </c:pt>
                <c:pt idx="32221">
                  <c:v>466.65379999999999</c:v>
                </c:pt>
                <c:pt idx="32222">
                  <c:v>466.6592</c:v>
                </c:pt>
                <c:pt idx="32223">
                  <c:v>466.66520000000003</c:v>
                </c:pt>
                <c:pt idx="32224">
                  <c:v>466.67079999999999</c:v>
                </c:pt>
                <c:pt idx="32225">
                  <c:v>466.67660000000001</c:v>
                </c:pt>
                <c:pt idx="32226">
                  <c:v>466.68220000000002</c:v>
                </c:pt>
                <c:pt idx="32227">
                  <c:v>466.68779999999998</c:v>
                </c:pt>
                <c:pt idx="32228">
                  <c:v>466.69389999999999</c:v>
                </c:pt>
                <c:pt idx="32229">
                  <c:v>466.69920000000002</c:v>
                </c:pt>
                <c:pt idx="32230">
                  <c:v>466.70460000000003</c:v>
                </c:pt>
                <c:pt idx="32231">
                  <c:v>466.70979999999997</c:v>
                </c:pt>
                <c:pt idx="32232">
                  <c:v>466.71660000000003</c:v>
                </c:pt>
                <c:pt idx="32233">
                  <c:v>466.7244</c:v>
                </c:pt>
                <c:pt idx="32234">
                  <c:v>466.72899999999998</c:v>
                </c:pt>
                <c:pt idx="32235">
                  <c:v>466.7346</c:v>
                </c:pt>
                <c:pt idx="32236">
                  <c:v>466.7396</c:v>
                </c:pt>
                <c:pt idx="32237">
                  <c:v>466.74579999999997</c:v>
                </c:pt>
                <c:pt idx="32238">
                  <c:v>466.75040000000001</c:v>
                </c:pt>
                <c:pt idx="32239">
                  <c:v>466.75639999999999</c:v>
                </c:pt>
                <c:pt idx="32240">
                  <c:v>466.76310000000001</c:v>
                </c:pt>
                <c:pt idx="32241">
                  <c:v>466.76940000000002</c:v>
                </c:pt>
                <c:pt idx="32242">
                  <c:v>466.7756</c:v>
                </c:pt>
                <c:pt idx="32243">
                  <c:v>466.78</c:v>
                </c:pt>
                <c:pt idx="32244">
                  <c:v>466.78539999999998</c:v>
                </c:pt>
                <c:pt idx="32245">
                  <c:v>466.79180000000002</c:v>
                </c:pt>
                <c:pt idx="32246">
                  <c:v>466.79840000000002</c:v>
                </c:pt>
                <c:pt idx="32247">
                  <c:v>466.80439999999999</c:v>
                </c:pt>
                <c:pt idx="32248">
                  <c:v>466.80939999999998</c:v>
                </c:pt>
                <c:pt idx="32249">
                  <c:v>466.81610000000001</c:v>
                </c:pt>
                <c:pt idx="32250">
                  <c:v>466.82029999999997</c:v>
                </c:pt>
                <c:pt idx="32251">
                  <c:v>466.82760000000002</c:v>
                </c:pt>
                <c:pt idx="32252">
                  <c:v>466.83260000000001</c:v>
                </c:pt>
                <c:pt idx="32253">
                  <c:v>466.83859999999999</c:v>
                </c:pt>
                <c:pt idx="32254">
                  <c:v>466.84449999999998</c:v>
                </c:pt>
                <c:pt idx="32255">
                  <c:v>466.84980000000002</c:v>
                </c:pt>
                <c:pt idx="32256">
                  <c:v>466.85539999999997</c:v>
                </c:pt>
                <c:pt idx="32257">
                  <c:v>466.86059999999998</c:v>
                </c:pt>
                <c:pt idx="32258">
                  <c:v>466.86739999999998</c:v>
                </c:pt>
                <c:pt idx="32259">
                  <c:v>466.87200000000001</c:v>
                </c:pt>
                <c:pt idx="32260">
                  <c:v>466.87830000000002</c:v>
                </c:pt>
                <c:pt idx="32261">
                  <c:v>466.88499999999999</c:v>
                </c:pt>
                <c:pt idx="32262">
                  <c:v>466.89030000000002</c:v>
                </c:pt>
                <c:pt idx="32263">
                  <c:v>466.89479999999998</c:v>
                </c:pt>
                <c:pt idx="32264">
                  <c:v>466.90390000000002</c:v>
                </c:pt>
                <c:pt idx="32265">
                  <c:v>466.90890000000002</c:v>
                </c:pt>
                <c:pt idx="32266">
                  <c:v>466.91399999999999</c:v>
                </c:pt>
                <c:pt idx="32267">
                  <c:v>466.91989999999998</c:v>
                </c:pt>
                <c:pt idx="32268">
                  <c:v>466.92660000000001</c:v>
                </c:pt>
                <c:pt idx="32269">
                  <c:v>466.93239999999997</c:v>
                </c:pt>
                <c:pt idx="32270">
                  <c:v>466.93799999999999</c:v>
                </c:pt>
                <c:pt idx="32271">
                  <c:v>466.94529999999997</c:v>
                </c:pt>
                <c:pt idx="32272">
                  <c:v>466.94940000000003</c:v>
                </c:pt>
                <c:pt idx="32273">
                  <c:v>466.95600000000002</c:v>
                </c:pt>
                <c:pt idx="32274">
                  <c:v>466.9622</c:v>
                </c:pt>
                <c:pt idx="32275">
                  <c:v>466.96879999999999</c:v>
                </c:pt>
                <c:pt idx="32276">
                  <c:v>466.97329999999999</c:v>
                </c:pt>
                <c:pt idx="32277">
                  <c:v>466.98020000000002</c:v>
                </c:pt>
                <c:pt idx="32278">
                  <c:v>466.98590000000002</c:v>
                </c:pt>
                <c:pt idx="32279">
                  <c:v>466.9914</c:v>
                </c:pt>
                <c:pt idx="32280">
                  <c:v>466.99680000000001</c:v>
                </c:pt>
                <c:pt idx="32281">
                  <c:v>467.0018</c:v>
                </c:pt>
                <c:pt idx="32282">
                  <c:v>467.00959999999998</c:v>
                </c:pt>
                <c:pt idx="32283">
                  <c:v>467.01560000000001</c:v>
                </c:pt>
                <c:pt idx="32284">
                  <c:v>467.02159999999998</c:v>
                </c:pt>
                <c:pt idx="32285">
                  <c:v>467.0292</c:v>
                </c:pt>
                <c:pt idx="32286">
                  <c:v>467.03320000000002</c:v>
                </c:pt>
                <c:pt idx="32287">
                  <c:v>467.04109999999997</c:v>
                </c:pt>
                <c:pt idx="32288">
                  <c:v>467.04599999999999</c:v>
                </c:pt>
                <c:pt idx="32289">
                  <c:v>467.053</c:v>
                </c:pt>
                <c:pt idx="32290">
                  <c:v>467.05959999999999</c:v>
                </c:pt>
                <c:pt idx="32291">
                  <c:v>467.06560000000002</c:v>
                </c:pt>
                <c:pt idx="32292">
                  <c:v>467.07229999999998</c:v>
                </c:pt>
                <c:pt idx="32293">
                  <c:v>467.07740000000001</c:v>
                </c:pt>
                <c:pt idx="32294">
                  <c:v>467.08510000000001</c:v>
                </c:pt>
                <c:pt idx="32295">
                  <c:v>467.09019999999998</c:v>
                </c:pt>
                <c:pt idx="32296">
                  <c:v>467.09719999999999</c:v>
                </c:pt>
                <c:pt idx="32297">
                  <c:v>467.1028</c:v>
                </c:pt>
                <c:pt idx="32298">
                  <c:v>467.10899999999998</c:v>
                </c:pt>
                <c:pt idx="32299">
                  <c:v>467.1146</c:v>
                </c:pt>
                <c:pt idx="32300">
                  <c:v>467.12200000000001</c:v>
                </c:pt>
                <c:pt idx="32301">
                  <c:v>467.12759999999997</c:v>
                </c:pt>
                <c:pt idx="32302">
                  <c:v>467.13279999999997</c:v>
                </c:pt>
                <c:pt idx="32303">
                  <c:v>467.13959999999997</c:v>
                </c:pt>
                <c:pt idx="32304">
                  <c:v>467.14400000000001</c:v>
                </c:pt>
                <c:pt idx="32305">
                  <c:v>467.15</c:v>
                </c:pt>
                <c:pt idx="32306">
                  <c:v>467.1567</c:v>
                </c:pt>
                <c:pt idx="32307">
                  <c:v>467.16230000000002</c:v>
                </c:pt>
                <c:pt idx="32308">
                  <c:v>467.16800000000001</c:v>
                </c:pt>
                <c:pt idx="32309">
                  <c:v>467.173</c:v>
                </c:pt>
                <c:pt idx="32310">
                  <c:v>467.18110000000001</c:v>
                </c:pt>
                <c:pt idx="32311">
                  <c:v>467.18560000000002</c:v>
                </c:pt>
                <c:pt idx="32312">
                  <c:v>467.19159999999999</c:v>
                </c:pt>
                <c:pt idx="32313">
                  <c:v>467.19880000000001</c:v>
                </c:pt>
                <c:pt idx="32314">
                  <c:v>467.20530000000002</c:v>
                </c:pt>
                <c:pt idx="32315">
                  <c:v>467.21089999999998</c:v>
                </c:pt>
                <c:pt idx="32316">
                  <c:v>467.21800000000002</c:v>
                </c:pt>
                <c:pt idx="32317">
                  <c:v>467.22570000000002</c:v>
                </c:pt>
                <c:pt idx="32318">
                  <c:v>467.23200000000003</c:v>
                </c:pt>
                <c:pt idx="32319">
                  <c:v>467.23820000000001</c:v>
                </c:pt>
                <c:pt idx="32320">
                  <c:v>467.24459999999999</c:v>
                </c:pt>
                <c:pt idx="32321">
                  <c:v>467.25139999999999</c:v>
                </c:pt>
                <c:pt idx="32322">
                  <c:v>467.25889999999998</c:v>
                </c:pt>
                <c:pt idx="32323">
                  <c:v>467.26400000000001</c:v>
                </c:pt>
                <c:pt idx="32324">
                  <c:v>467.27109999999999</c:v>
                </c:pt>
                <c:pt idx="32325">
                  <c:v>467.27760000000001</c:v>
                </c:pt>
                <c:pt idx="32326">
                  <c:v>467.28440000000001</c:v>
                </c:pt>
                <c:pt idx="32327">
                  <c:v>467.29020000000003</c:v>
                </c:pt>
                <c:pt idx="32328">
                  <c:v>467.298</c:v>
                </c:pt>
                <c:pt idx="32329">
                  <c:v>467.30360000000002</c:v>
                </c:pt>
                <c:pt idx="32330">
                  <c:v>467.3098</c:v>
                </c:pt>
                <c:pt idx="32331">
                  <c:v>467.31599999999997</c:v>
                </c:pt>
                <c:pt idx="32332">
                  <c:v>467.32409999999999</c:v>
                </c:pt>
                <c:pt idx="32333">
                  <c:v>467.32990000000001</c:v>
                </c:pt>
                <c:pt idx="32334">
                  <c:v>467.33479999999997</c:v>
                </c:pt>
                <c:pt idx="32335">
                  <c:v>467.34199999999998</c:v>
                </c:pt>
                <c:pt idx="32336">
                  <c:v>467.34859999999998</c:v>
                </c:pt>
                <c:pt idx="32337">
                  <c:v>467.3546</c:v>
                </c:pt>
                <c:pt idx="32338">
                  <c:v>467.36090000000002</c:v>
                </c:pt>
                <c:pt idx="32339">
                  <c:v>467.36610000000002</c:v>
                </c:pt>
                <c:pt idx="32340">
                  <c:v>467.37240000000003</c:v>
                </c:pt>
                <c:pt idx="32341">
                  <c:v>467.37970000000001</c:v>
                </c:pt>
                <c:pt idx="32342">
                  <c:v>467.38670000000002</c:v>
                </c:pt>
                <c:pt idx="32343">
                  <c:v>467.39170000000001</c:v>
                </c:pt>
                <c:pt idx="32344">
                  <c:v>467.39839999999998</c:v>
                </c:pt>
                <c:pt idx="32345">
                  <c:v>467.40309999999999</c:v>
                </c:pt>
                <c:pt idx="32346">
                  <c:v>467.41019999999997</c:v>
                </c:pt>
                <c:pt idx="32347">
                  <c:v>467.41719999999998</c:v>
                </c:pt>
                <c:pt idx="32348">
                  <c:v>467.42410000000001</c:v>
                </c:pt>
                <c:pt idx="32349">
                  <c:v>467.42930000000001</c:v>
                </c:pt>
                <c:pt idx="32350">
                  <c:v>467.4359</c:v>
                </c:pt>
                <c:pt idx="32351">
                  <c:v>467.44220000000001</c:v>
                </c:pt>
                <c:pt idx="32352">
                  <c:v>467.44839999999999</c:v>
                </c:pt>
                <c:pt idx="32353">
                  <c:v>467.45519999999999</c:v>
                </c:pt>
                <c:pt idx="32354">
                  <c:v>467.46140000000003</c:v>
                </c:pt>
                <c:pt idx="32355">
                  <c:v>467.4676</c:v>
                </c:pt>
                <c:pt idx="32356">
                  <c:v>467.47280000000001</c:v>
                </c:pt>
                <c:pt idx="32357">
                  <c:v>467.48050000000001</c:v>
                </c:pt>
                <c:pt idx="32358">
                  <c:v>467.48669999999998</c:v>
                </c:pt>
                <c:pt idx="32359">
                  <c:v>467.49360000000001</c:v>
                </c:pt>
                <c:pt idx="32360">
                  <c:v>467.49900000000002</c:v>
                </c:pt>
                <c:pt idx="32361">
                  <c:v>467.50560000000002</c:v>
                </c:pt>
                <c:pt idx="32362">
                  <c:v>467.51389999999998</c:v>
                </c:pt>
                <c:pt idx="32363">
                  <c:v>467.51979999999998</c:v>
                </c:pt>
                <c:pt idx="32364">
                  <c:v>467.52519999999998</c:v>
                </c:pt>
                <c:pt idx="32365">
                  <c:v>467.53320000000002</c:v>
                </c:pt>
                <c:pt idx="32366">
                  <c:v>467.53980000000001</c:v>
                </c:pt>
                <c:pt idx="32367">
                  <c:v>467.5446</c:v>
                </c:pt>
                <c:pt idx="32368">
                  <c:v>467.55200000000002</c:v>
                </c:pt>
                <c:pt idx="32369">
                  <c:v>467.56079999999997</c:v>
                </c:pt>
                <c:pt idx="32370">
                  <c:v>467.56580000000002</c:v>
                </c:pt>
                <c:pt idx="32371">
                  <c:v>467.57249999999999</c:v>
                </c:pt>
                <c:pt idx="32372">
                  <c:v>467.57940000000002</c:v>
                </c:pt>
                <c:pt idx="32373">
                  <c:v>467.5874</c:v>
                </c:pt>
                <c:pt idx="32374">
                  <c:v>467.59530000000001</c:v>
                </c:pt>
                <c:pt idx="32375">
                  <c:v>467.60149999999999</c:v>
                </c:pt>
                <c:pt idx="32376">
                  <c:v>467.608</c:v>
                </c:pt>
                <c:pt idx="32377">
                  <c:v>467.61529999999999</c:v>
                </c:pt>
                <c:pt idx="32378">
                  <c:v>467.62209999999999</c:v>
                </c:pt>
                <c:pt idx="32379">
                  <c:v>467.63</c:v>
                </c:pt>
                <c:pt idx="32380">
                  <c:v>467.63589999999999</c:v>
                </c:pt>
                <c:pt idx="32381">
                  <c:v>467.64210000000003</c:v>
                </c:pt>
                <c:pt idx="32382">
                  <c:v>467.64870000000002</c:v>
                </c:pt>
                <c:pt idx="32383">
                  <c:v>467.6549</c:v>
                </c:pt>
                <c:pt idx="32384">
                  <c:v>467.66079999999999</c:v>
                </c:pt>
                <c:pt idx="32385">
                  <c:v>467.66820000000001</c:v>
                </c:pt>
                <c:pt idx="32386">
                  <c:v>467.67439999999999</c:v>
                </c:pt>
                <c:pt idx="32387">
                  <c:v>467.68239999999997</c:v>
                </c:pt>
                <c:pt idx="32388">
                  <c:v>467.68880000000001</c:v>
                </c:pt>
                <c:pt idx="32389">
                  <c:v>467.69400000000002</c:v>
                </c:pt>
                <c:pt idx="32390">
                  <c:v>467.70100000000002</c:v>
                </c:pt>
                <c:pt idx="32391">
                  <c:v>467.70819999999998</c:v>
                </c:pt>
                <c:pt idx="32392">
                  <c:v>467.71559999999999</c:v>
                </c:pt>
                <c:pt idx="32393">
                  <c:v>467.72280000000001</c:v>
                </c:pt>
                <c:pt idx="32394">
                  <c:v>467.73020000000002</c:v>
                </c:pt>
                <c:pt idx="32395">
                  <c:v>467.73469999999998</c:v>
                </c:pt>
                <c:pt idx="32396">
                  <c:v>467.7414</c:v>
                </c:pt>
                <c:pt idx="32397">
                  <c:v>467.74919999999997</c:v>
                </c:pt>
                <c:pt idx="32398">
                  <c:v>467.75580000000002</c:v>
                </c:pt>
                <c:pt idx="32399">
                  <c:v>467.76190000000003</c:v>
                </c:pt>
                <c:pt idx="32400">
                  <c:v>467.76960000000003</c:v>
                </c:pt>
                <c:pt idx="32401">
                  <c:v>467.77519999999998</c:v>
                </c:pt>
                <c:pt idx="32402">
                  <c:v>467.7826</c:v>
                </c:pt>
                <c:pt idx="32403">
                  <c:v>467.78829999999999</c:v>
                </c:pt>
                <c:pt idx="32404">
                  <c:v>467.79599999999999</c:v>
                </c:pt>
                <c:pt idx="32405">
                  <c:v>467.80380000000002</c:v>
                </c:pt>
                <c:pt idx="32406">
                  <c:v>467.81020000000001</c:v>
                </c:pt>
                <c:pt idx="32407">
                  <c:v>467.81720000000001</c:v>
                </c:pt>
                <c:pt idx="32408">
                  <c:v>467.82319999999999</c:v>
                </c:pt>
                <c:pt idx="32409">
                  <c:v>467.82979999999998</c:v>
                </c:pt>
                <c:pt idx="32410">
                  <c:v>467.8356</c:v>
                </c:pt>
                <c:pt idx="32411">
                  <c:v>467.84399999999999</c:v>
                </c:pt>
                <c:pt idx="32412">
                  <c:v>467.85039999999998</c:v>
                </c:pt>
                <c:pt idx="32413">
                  <c:v>467.85980000000001</c:v>
                </c:pt>
                <c:pt idx="32414">
                  <c:v>467.86810000000003</c:v>
                </c:pt>
                <c:pt idx="32415">
                  <c:v>467.87569999999999</c:v>
                </c:pt>
                <c:pt idx="32416">
                  <c:v>467.88130000000001</c:v>
                </c:pt>
                <c:pt idx="32417">
                  <c:v>467.88920000000002</c:v>
                </c:pt>
                <c:pt idx="32418">
                  <c:v>467.8956</c:v>
                </c:pt>
                <c:pt idx="32419">
                  <c:v>467.9033</c:v>
                </c:pt>
                <c:pt idx="32420">
                  <c:v>467.90890000000002</c:v>
                </c:pt>
                <c:pt idx="32421">
                  <c:v>467.91759999999999</c:v>
                </c:pt>
                <c:pt idx="32422">
                  <c:v>467.92320000000001</c:v>
                </c:pt>
                <c:pt idx="32423">
                  <c:v>467.92849999999999</c:v>
                </c:pt>
                <c:pt idx="32424">
                  <c:v>467.93650000000002</c:v>
                </c:pt>
                <c:pt idx="32425">
                  <c:v>467.9418</c:v>
                </c:pt>
                <c:pt idx="32426">
                  <c:v>467.94729999999998</c:v>
                </c:pt>
                <c:pt idx="32427">
                  <c:v>467.9563</c:v>
                </c:pt>
                <c:pt idx="32428">
                  <c:v>467.96420000000001</c:v>
                </c:pt>
                <c:pt idx="32429">
                  <c:v>467.9701</c:v>
                </c:pt>
                <c:pt idx="32430">
                  <c:v>467.97739999999999</c:v>
                </c:pt>
                <c:pt idx="32431">
                  <c:v>467.98610000000002</c:v>
                </c:pt>
                <c:pt idx="32432">
                  <c:v>467.99340000000001</c:v>
                </c:pt>
                <c:pt idx="32433">
                  <c:v>467.99860000000001</c:v>
                </c:pt>
                <c:pt idx="32434">
                  <c:v>468.00639999999999</c:v>
                </c:pt>
                <c:pt idx="32435">
                  <c:v>468.01369999999997</c:v>
                </c:pt>
                <c:pt idx="32436">
                  <c:v>468.02080000000001</c:v>
                </c:pt>
                <c:pt idx="32437">
                  <c:v>468.02760000000001</c:v>
                </c:pt>
                <c:pt idx="32438">
                  <c:v>468.03440000000001</c:v>
                </c:pt>
                <c:pt idx="32439">
                  <c:v>468.04160000000002</c:v>
                </c:pt>
                <c:pt idx="32440">
                  <c:v>468.04790000000003</c:v>
                </c:pt>
                <c:pt idx="32441">
                  <c:v>468.05540000000002</c:v>
                </c:pt>
                <c:pt idx="32442">
                  <c:v>468.06169999999997</c:v>
                </c:pt>
                <c:pt idx="32443">
                  <c:v>468.06889999999999</c:v>
                </c:pt>
                <c:pt idx="32444">
                  <c:v>468.07650000000001</c:v>
                </c:pt>
                <c:pt idx="32445">
                  <c:v>468.08319999999998</c:v>
                </c:pt>
                <c:pt idx="32446">
                  <c:v>468.09059999999999</c:v>
                </c:pt>
                <c:pt idx="32447">
                  <c:v>468.09750000000003</c:v>
                </c:pt>
                <c:pt idx="32448">
                  <c:v>468.10379999999998</c:v>
                </c:pt>
                <c:pt idx="32449">
                  <c:v>468.11079999999998</c:v>
                </c:pt>
                <c:pt idx="32450">
                  <c:v>468.11660000000001</c:v>
                </c:pt>
                <c:pt idx="32451">
                  <c:v>468.12380000000002</c:v>
                </c:pt>
                <c:pt idx="32452">
                  <c:v>468.1302</c:v>
                </c:pt>
                <c:pt idx="32453">
                  <c:v>468.13720000000001</c:v>
                </c:pt>
                <c:pt idx="32454">
                  <c:v>468.14440000000002</c:v>
                </c:pt>
                <c:pt idx="32455">
                  <c:v>468.1506</c:v>
                </c:pt>
                <c:pt idx="32456">
                  <c:v>468.1583</c:v>
                </c:pt>
                <c:pt idx="32457">
                  <c:v>468.16539999999998</c:v>
                </c:pt>
                <c:pt idx="32458">
                  <c:v>468.17259999999999</c:v>
                </c:pt>
                <c:pt idx="32459">
                  <c:v>468.17959999999999</c:v>
                </c:pt>
                <c:pt idx="32460">
                  <c:v>468.18560000000002</c:v>
                </c:pt>
                <c:pt idx="32461">
                  <c:v>468.19369999999998</c:v>
                </c:pt>
                <c:pt idx="32462">
                  <c:v>468.2004</c:v>
                </c:pt>
                <c:pt idx="32463">
                  <c:v>468.20859999999999</c:v>
                </c:pt>
                <c:pt idx="32464">
                  <c:v>468.21690000000001</c:v>
                </c:pt>
                <c:pt idx="32465">
                  <c:v>468.22269999999997</c:v>
                </c:pt>
                <c:pt idx="32466">
                  <c:v>468.23059999999998</c:v>
                </c:pt>
                <c:pt idx="32467">
                  <c:v>468.2371</c:v>
                </c:pt>
                <c:pt idx="32468">
                  <c:v>468.24439999999998</c:v>
                </c:pt>
                <c:pt idx="32469">
                  <c:v>468.25259999999997</c:v>
                </c:pt>
                <c:pt idx="32470">
                  <c:v>468.26130000000001</c:v>
                </c:pt>
                <c:pt idx="32471">
                  <c:v>468.26920000000001</c:v>
                </c:pt>
                <c:pt idx="32472">
                  <c:v>468.27730000000003</c:v>
                </c:pt>
                <c:pt idx="32473">
                  <c:v>468.28500000000003</c:v>
                </c:pt>
                <c:pt idx="32474">
                  <c:v>468.29109999999997</c:v>
                </c:pt>
                <c:pt idx="32475">
                  <c:v>468.29689999999999</c:v>
                </c:pt>
                <c:pt idx="32476">
                  <c:v>468.3064</c:v>
                </c:pt>
                <c:pt idx="32477">
                  <c:v>468.31299999999999</c:v>
                </c:pt>
                <c:pt idx="32478">
                  <c:v>468.3193</c:v>
                </c:pt>
                <c:pt idx="32479">
                  <c:v>468.3272</c:v>
                </c:pt>
                <c:pt idx="32480">
                  <c:v>468.334</c:v>
                </c:pt>
                <c:pt idx="32481">
                  <c:v>468.34190000000001</c:v>
                </c:pt>
                <c:pt idx="32482">
                  <c:v>468.34980000000002</c:v>
                </c:pt>
                <c:pt idx="32483">
                  <c:v>468.35669999999999</c:v>
                </c:pt>
                <c:pt idx="32484">
                  <c:v>468.36439999999999</c:v>
                </c:pt>
                <c:pt idx="32485">
                  <c:v>468.3716</c:v>
                </c:pt>
                <c:pt idx="32486">
                  <c:v>468.38060000000002</c:v>
                </c:pt>
                <c:pt idx="32487">
                  <c:v>468.38679999999999</c:v>
                </c:pt>
                <c:pt idx="32488">
                  <c:v>468.39460000000003</c:v>
                </c:pt>
                <c:pt idx="32489">
                  <c:v>468.40109999999999</c:v>
                </c:pt>
                <c:pt idx="32490">
                  <c:v>468.40859999999998</c:v>
                </c:pt>
                <c:pt idx="32491">
                  <c:v>468.41789999999997</c:v>
                </c:pt>
                <c:pt idx="32492">
                  <c:v>468.4246</c:v>
                </c:pt>
                <c:pt idx="32493">
                  <c:v>468.43060000000003</c:v>
                </c:pt>
                <c:pt idx="32494">
                  <c:v>468.43720000000002</c:v>
                </c:pt>
                <c:pt idx="32495">
                  <c:v>468.44499999999999</c:v>
                </c:pt>
                <c:pt idx="32496">
                  <c:v>468.45159999999998</c:v>
                </c:pt>
                <c:pt idx="32497">
                  <c:v>468.45979999999997</c:v>
                </c:pt>
                <c:pt idx="32498">
                  <c:v>468.46839999999997</c:v>
                </c:pt>
                <c:pt idx="32499">
                  <c:v>468.47579999999999</c:v>
                </c:pt>
                <c:pt idx="32500">
                  <c:v>468.48439999999999</c:v>
                </c:pt>
                <c:pt idx="32501">
                  <c:v>468.49130000000002</c:v>
                </c:pt>
                <c:pt idx="32502">
                  <c:v>468.49880000000002</c:v>
                </c:pt>
                <c:pt idx="32503">
                  <c:v>468.50760000000002</c:v>
                </c:pt>
                <c:pt idx="32504">
                  <c:v>468.51400000000001</c:v>
                </c:pt>
                <c:pt idx="32505">
                  <c:v>468.5222</c:v>
                </c:pt>
                <c:pt idx="32506">
                  <c:v>468.53039999999999</c:v>
                </c:pt>
                <c:pt idx="32507">
                  <c:v>468.53699999999998</c:v>
                </c:pt>
                <c:pt idx="32508">
                  <c:v>468.54559999999998</c:v>
                </c:pt>
                <c:pt idx="32509">
                  <c:v>468.55279999999999</c:v>
                </c:pt>
                <c:pt idx="32510">
                  <c:v>468.56009999999998</c:v>
                </c:pt>
                <c:pt idx="32511">
                  <c:v>468.56810000000002</c:v>
                </c:pt>
                <c:pt idx="32512">
                  <c:v>468.57499999999999</c:v>
                </c:pt>
                <c:pt idx="32513">
                  <c:v>468.58300000000003</c:v>
                </c:pt>
                <c:pt idx="32514">
                  <c:v>468.59039999999999</c:v>
                </c:pt>
                <c:pt idx="32515">
                  <c:v>468.59879999999998</c:v>
                </c:pt>
                <c:pt idx="32516">
                  <c:v>468.60599999999999</c:v>
                </c:pt>
                <c:pt idx="32517">
                  <c:v>468.61309999999997</c:v>
                </c:pt>
                <c:pt idx="32518">
                  <c:v>468.62110000000001</c:v>
                </c:pt>
                <c:pt idx="32519">
                  <c:v>468.62889999999999</c:v>
                </c:pt>
                <c:pt idx="32520">
                  <c:v>468.63630000000001</c:v>
                </c:pt>
                <c:pt idx="32521">
                  <c:v>468.64479999999998</c:v>
                </c:pt>
                <c:pt idx="32522">
                  <c:v>468.65030000000002</c:v>
                </c:pt>
                <c:pt idx="32523">
                  <c:v>468.65820000000002</c:v>
                </c:pt>
                <c:pt idx="32524">
                  <c:v>468.66640000000001</c:v>
                </c:pt>
                <c:pt idx="32525">
                  <c:v>468.67340000000002</c:v>
                </c:pt>
                <c:pt idx="32526">
                  <c:v>468.68279999999999</c:v>
                </c:pt>
                <c:pt idx="32527">
                  <c:v>468.69099999999997</c:v>
                </c:pt>
                <c:pt idx="32528">
                  <c:v>468.69850000000002</c:v>
                </c:pt>
                <c:pt idx="32529">
                  <c:v>468.70530000000002</c:v>
                </c:pt>
                <c:pt idx="32530">
                  <c:v>468.71390000000002</c:v>
                </c:pt>
                <c:pt idx="32531">
                  <c:v>468.72219999999999</c:v>
                </c:pt>
                <c:pt idx="32532">
                  <c:v>468.73149999999998</c:v>
                </c:pt>
                <c:pt idx="32533">
                  <c:v>468.73809999999997</c:v>
                </c:pt>
                <c:pt idx="32534">
                  <c:v>468.74540000000002</c:v>
                </c:pt>
                <c:pt idx="32535">
                  <c:v>468.7534</c:v>
                </c:pt>
                <c:pt idx="32536">
                  <c:v>468.76130000000001</c:v>
                </c:pt>
                <c:pt idx="32537">
                  <c:v>468.76979999999998</c:v>
                </c:pt>
                <c:pt idx="32538">
                  <c:v>468.77659999999997</c:v>
                </c:pt>
                <c:pt idx="32539">
                  <c:v>468.78429999999997</c:v>
                </c:pt>
                <c:pt idx="32540">
                  <c:v>468.7928</c:v>
                </c:pt>
                <c:pt idx="32541">
                  <c:v>468.80020000000002</c:v>
                </c:pt>
                <c:pt idx="32542">
                  <c:v>468.80790000000002</c:v>
                </c:pt>
                <c:pt idx="32543">
                  <c:v>468.81619999999998</c:v>
                </c:pt>
                <c:pt idx="32544">
                  <c:v>468.82459999999998</c:v>
                </c:pt>
                <c:pt idx="32545">
                  <c:v>468.83199999999999</c:v>
                </c:pt>
                <c:pt idx="32546">
                  <c:v>468.8415</c:v>
                </c:pt>
                <c:pt idx="32547">
                  <c:v>468.84870000000001</c:v>
                </c:pt>
                <c:pt idx="32548">
                  <c:v>468.85500000000002</c:v>
                </c:pt>
                <c:pt idx="32549">
                  <c:v>468.86399999999998</c:v>
                </c:pt>
                <c:pt idx="32550">
                  <c:v>468.87099999999998</c:v>
                </c:pt>
                <c:pt idx="32551">
                  <c:v>468.87889999999999</c:v>
                </c:pt>
                <c:pt idx="32552">
                  <c:v>468.88799999999998</c:v>
                </c:pt>
                <c:pt idx="32553">
                  <c:v>468.89460000000003</c:v>
                </c:pt>
                <c:pt idx="32554">
                  <c:v>468.90280000000001</c:v>
                </c:pt>
                <c:pt idx="32555">
                  <c:v>468.91</c:v>
                </c:pt>
                <c:pt idx="32556">
                  <c:v>468.9169</c:v>
                </c:pt>
                <c:pt idx="32557">
                  <c:v>468.92500000000001</c:v>
                </c:pt>
                <c:pt idx="32558">
                  <c:v>468.93259999999998</c:v>
                </c:pt>
                <c:pt idx="32559">
                  <c:v>468.93920000000003</c:v>
                </c:pt>
                <c:pt idx="32560">
                  <c:v>468.94779999999997</c:v>
                </c:pt>
                <c:pt idx="32561">
                  <c:v>468.9547</c:v>
                </c:pt>
                <c:pt idx="32562">
                  <c:v>468.96280000000002</c:v>
                </c:pt>
                <c:pt idx="32563">
                  <c:v>468.97129999999999</c:v>
                </c:pt>
                <c:pt idx="32564">
                  <c:v>468.9794</c:v>
                </c:pt>
                <c:pt idx="32565">
                  <c:v>468.9873</c:v>
                </c:pt>
                <c:pt idx="32566">
                  <c:v>468.9975</c:v>
                </c:pt>
                <c:pt idx="32567">
                  <c:v>469.00479999999999</c:v>
                </c:pt>
                <c:pt idx="32568">
                  <c:v>469.01170000000002</c:v>
                </c:pt>
                <c:pt idx="32569">
                  <c:v>469.0197</c:v>
                </c:pt>
                <c:pt idx="32570">
                  <c:v>469.02800000000002</c:v>
                </c:pt>
                <c:pt idx="32571">
                  <c:v>469.03469999999999</c:v>
                </c:pt>
                <c:pt idx="32572">
                  <c:v>469.04320000000001</c:v>
                </c:pt>
                <c:pt idx="32573">
                  <c:v>469.05099999999999</c:v>
                </c:pt>
                <c:pt idx="32574">
                  <c:v>469.06040000000002</c:v>
                </c:pt>
                <c:pt idx="32575">
                  <c:v>469.06639999999999</c:v>
                </c:pt>
                <c:pt idx="32576">
                  <c:v>469.0761</c:v>
                </c:pt>
                <c:pt idx="32577">
                  <c:v>469.08440000000002</c:v>
                </c:pt>
                <c:pt idx="32578">
                  <c:v>469.0915</c:v>
                </c:pt>
                <c:pt idx="32579">
                  <c:v>469.09980000000002</c:v>
                </c:pt>
                <c:pt idx="32580">
                  <c:v>469.10840000000002</c:v>
                </c:pt>
                <c:pt idx="32581">
                  <c:v>469.11739999999998</c:v>
                </c:pt>
                <c:pt idx="32582">
                  <c:v>469.12439999999998</c:v>
                </c:pt>
                <c:pt idx="32583">
                  <c:v>469.13260000000002</c:v>
                </c:pt>
                <c:pt idx="32584">
                  <c:v>469.13940000000002</c:v>
                </c:pt>
                <c:pt idx="32585">
                  <c:v>469.1456</c:v>
                </c:pt>
                <c:pt idx="32586">
                  <c:v>469.1558</c:v>
                </c:pt>
                <c:pt idx="32587">
                  <c:v>469.16370000000001</c:v>
                </c:pt>
                <c:pt idx="32588">
                  <c:v>469.1721</c:v>
                </c:pt>
                <c:pt idx="32589">
                  <c:v>469.17989999999998</c:v>
                </c:pt>
                <c:pt idx="32590">
                  <c:v>469.18689999999998</c:v>
                </c:pt>
                <c:pt idx="32591">
                  <c:v>469.19529999999997</c:v>
                </c:pt>
                <c:pt idx="32592">
                  <c:v>469.20499999999998</c:v>
                </c:pt>
                <c:pt idx="32593">
                  <c:v>469.21260000000001</c:v>
                </c:pt>
                <c:pt idx="32594">
                  <c:v>469.22219999999999</c:v>
                </c:pt>
                <c:pt idx="32595">
                  <c:v>469.2303</c:v>
                </c:pt>
                <c:pt idx="32596">
                  <c:v>469.23759999999999</c:v>
                </c:pt>
                <c:pt idx="32597">
                  <c:v>469.24689999999998</c:v>
                </c:pt>
                <c:pt idx="32598">
                  <c:v>469.255</c:v>
                </c:pt>
                <c:pt idx="32599">
                  <c:v>469.26310000000001</c:v>
                </c:pt>
                <c:pt idx="32600">
                  <c:v>469.27210000000002</c:v>
                </c:pt>
                <c:pt idx="32601">
                  <c:v>469.27839999999998</c:v>
                </c:pt>
                <c:pt idx="32602">
                  <c:v>469.28660000000002</c:v>
                </c:pt>
                <c:pt idx="32603">
                  <c:v>469.29599999999999</c:v>
                </c:pt>
                <c:pt idx="32604">
                  <c:v>469.30459999999999</c:v>
                </c:pt>
                <c:pt idx="32605">
                  <c:v>469.31279999999998</c:v>
                </c:pt>
                <c:pt idx="32606">
                  <c:v>469.32159999999999</c:v>
                </c:pt>
                <c:pt idx="32607">
                  <c:v>469.32819999999998</c:v>
                </c:pt>
                <c:pt idx="32608">
                  <c:v>469.33580000000001</c:v>
                </c:pt>
                <c:pt idx="32609">
                  <c:v>469.34550000000002</c:v>
                </c:pt>
                <c:pt idx="32610">
                  <c:v>469.35320000000002</c:v>
                </c:pt>
                <c:pt idx="32611">
                  <c:v>469.3623</c:v>
                </c:pt>
                <c:pt idx="32612">
                  <c:v>469.36959999999999</c:v>
                </c:pt>
                <c:pt idx="32613">
                  <c:v>469.37939999999998</c:v>
                </c:pt>
                <c:pt idx="32614">
                  <c:v>469.38679999999999</c:v>
                </c:pt>
                <c:pt idx="32615">
                  <c:v>469.39519999999999</c:v>
                </c:pt>
                <c:pt idx="32616">
                  <c:v>469.40429999999998</c:v>
                </c:pt>
                <c:pt idx="32617">
                  <c:v>469.41239999999999</c:v>
                </c:pt>
                <c:pt idx="32618">
                  <c:v>469.42079999999999</c:v>
                </c:pt>
                <c:pt idx="32619">
                  <c:v>469.42860000000002</c:v>
                </c:pt>
                <c:pt idx="32620">
                  <c:v>469.43779999999998</c:v>
                </c:pt>
                <c:pt idx="32621">
                  <c:v>469.44510000000002</c:v>
                </c:pt>
                <c:pt idx="32622">
                  <c:v>469.4556</c:v>
                </c:pt>
                <c:pt idx="32623">
                  <c:v>469.4622</c:v>
                </c:pt>
                <c:pt idx="32624">
                  <c:v>469.47219999999999</c:v>
                </c:pt>
                <c:pt idx="32625">
                  <c:v>469.48050000000001</c:v>
                </c:pt>
                <c:pt idx="32626">
                  <c:v>469.48860000000002</c:v>
                </c:pt>
                <c:pt idx="32627">
                  <c:v>469.49759999999998</c:v>
                </c:pt>
                <c:pt idx="32628">
                  <c:v>469.50599999999997</c:v>
                </c:pt>
                <c:pt idx="32629">
                  <c:v>469.51499999999999</c:v>
                </c:pt>
                <c:pt idx="32630">
                  <c:v>469.524</c:v>
                </c:pt>
                <c:pt idx="32631">
                  <c:v>469.53280000000001</c:v>
                </c:pt>
                <c:pt idx="32632">
                  <c:v>469.53980000000001</c:v>
                </c:pt>
                <c:pt idx="32633">
                  <c:v>469.55</c:v>
                </c:pt>
                <c:pt idx="32634">
                  <c:v>469.55700000000002</c:v>
                </c:pt>
                <c:pt idx="32635">
                  <c:v>469.56580000000002</c:v>
                </c:pt>
                <c:pt idx="32636">
                  <c:v>469.5754</c:v>
                </c:pt>
                <c:pt idx="32637">
                  <c:v>469.58330000000001</c:v>
                </c:pt>
                <c:pt idx="32638">
                  <c:v>469.59219999999999</c:v>
                </c:pt>
                <c:pt idx="32639">
                  <c:v>469.601</c:v>
                </c:pt>
                <c:pt idx="32640">
                  <c:v>469.60759999999999</c:v>
                </c:pt>
                <c:pt idx="32641">
                  <c:v>469.61759999999998</c:v>
                </c:pt>
                <c:pt idx="32642">
                  <c:v>469.6266</c:v>
                </c:pt>
                <c:pt idx="32643">
                  <c:v>469.6361</c:v>
                </c:pt>
                <c:pt idx="32644">
                  <c:v>469.64400000000001</c:v>
                </c:pt>
                <c:pt idx="32645">
                  <c:v>469.6542</c:v>
                </c:pt>
                <c:pt idx="32646">
                  <c:v>469.6628</c:v>
                </c:pt>
                <c:pt idx="32647">
                  <c:v>469.67219999999998</c:v>
                </c:pt>
                <c:pt idx="32648">
                  <c:v>469.68099999999998</c:v>
                </c:pt>
                <c:pt idx="32649">
                  <c:v>469.68939999999998</c:v>
                </c:pt>
                <c:pt idx="32650">
                  <c:v>469.69760000000002</c:v>
                </c:pt>
                <c:pt idx="32651">
                  <c:v>469.7072</c:v>
                </c:pt>
                <c:pt idx="32652">
                  <c:v>469.71559999999999</c:v>
                </c:pt>
                <c:pt idx="32653">
                  <c:v>469.72219999999999</c:v>
                </c:pt>
                <c:pt idx="32654">
                  <c:v>469.73239999999998</c:v>
                </c:pt>
                <c:pt idx="32655">
                  <c:v>469.74029999999999</c:v>
                </c:pt>
                <c:pt idx="32656">
                  <c:v>469.7484</c:v>
                </c:pt>
                <c:pt idx="32657">
                  <c:v>469.75740000000002</c:v>
                </c:pt>
                <c:pt idx="32658">
                  <c:v>469.76659999999998</c:v>
                </c:pt>
                <c:pt idx="32659">
                  <c:v>469.77600000000001</c:v>
                </c:pt>
                <c:pt idx="32660">
                  <c:v>469.78390000000002</c:v>
                </c:pt>
                <c:pt idx="32661">
                  <c:v>469.79520000000002</c:v>
                </c:pt>
                <c:pt idx="32662">
                  <c:v>469.803</c:v>
                </c:pt>
                <c:pt idx="32663">
                  <c:v>469.8134</c:v>
                </c:pt>
                <c:pt idx="32664">
                  <c:v>469.82240000000002</c:v>
                </c:pt>
                <c:pt idx="32665">
                  <c:v>469.83170000000001</c:v>
                </c:pt>
                <c:pt idx="32666">
                  <c:v>469.84179999999998</c:v>
                </c:pt>
                <c:pt idx="32667">
                  <c:v>469.84960000000001</c:v>
                </c:pt>
                <c:pt idx="32668">
                  <c:v>469.85899999999998</c:v>
                </c:pt>
                <c:pt idx="32669">
                  <c:v>469.86840000000001</c:v>
                </c:pt>
                <c:pt idx="32670">
                  <c:v>469.87759999999997</c:v>
                </c:pt>
                <c:pt idx="32671">
                  <c:v>469.88639999999998</c:v>
                </c:pt>
                <c:pt idx="32672">
                  <c:v>469.89460000000003</c:v>
                </c:pt>
                <c:pt idx="32673">
                  <c:v>469.90309999999999</c:v>
                </c:pt>
                <c:pt idx="32674">
                  <c:v>469.9128</c:v>
                </c:pt>
                <c:pt idx="32675">
                  <c:v>469.92169999999999</c:v>
                </c:pt>
                <c:pt idx="32676">
                  <c:v>469.93169999999998</c:v>
                </c:pt>
                <c:pt idx="32677">
                  <c:v>469.94040000000001</c:v>
                </c:pt>
                <c:pt idx="32678">
                  <c:v>469.94880000000001</c:v>
                </c:pt>
                <c:pt idx="32679">
                  <c:v>469.9579</c:v>
                </c:pt>
                <c:pt idx="32680">
                  <c:v>469.96660000000003</c:v>
                </c:pt>
                <c:pt idx="32681">
                  <c:v>469.97620000000001</c:v>
                </c:pt>
                <c:pt idx="32682">
                  <c:v>469.98719999999997</c:v>
                </c:pt>
                <c:pt idx="32683">
                  <c:v>469.99740000000003</c:v>
                </c:pt>
                <c:pt idx="32684">
                  <c:v>470.00569999999999</c:v>
                </c:pt>
                <c:pt idx="32685">
                  <c:v>470.01330000000002</c:v>
                </c:pt>
                <c:pt idx="32686">
                  <c:v>470.02339999999998</c:v>
                </c:pt>
                <c:pt idx="32687">
                  <c:v>470.03300000000002</c:v>
                </c:pt>
                <c:pt idx="32688">
                  <c:v>470.04079999999999</c:v>
                </c:pt>
                <c:pt idx="32689">
                  <c:v>470.05020000000002</c:v>
                </c:pt>
                <c:pt idx="32690">
                  <c:v>470.0598</c:v>
                </c:pt>
                <c:pt idx="32691">
                  <c:v>470.0711</c:v>
                </c:pt>
                <c:pt idx="32692">
                  <c:v>470.08010000000002</c:v>
                </c:pt>
                <c:pt idx="32693">
                  <c:v>470.0881</c:v>
                </c:pt>
                <c:pt idx="32694">
                  <c:v>470.0967</c:v>
                </c:pt>
                <c:pt idx="32695">
                  <c:v>470.10660000000001</c:v>
                </c:pt>
                <c:pt idx="32696">
                  <c:v>470.11599999999999</c:v>
                </c:pt>
                <c:pt idx="32697">
                  <c:v>470.12610000000001</c:v>
                </c:pt>
                <c:pt idx="32698">
                  <c:v>470.13549999999998</c:v>
                </c:pt>
                <c:pt idx="32699">
                  <c:v>470.14370000000002</c:v>
                </c:pt>
                <c:pt idx="32700">
                  <c:v>470.15379999999999</c:v>
                </c:pt>
                <c:pt idx="32701">
                  <c:v>470.1626</c:v>
                </c:pt>
                <c:pt idx="32702">
                  <c:v>470.17340000000002</c:v>
                </c:pt>
                <c:pt idx="32703">
                  <c:v>470.1814</c:v>
                </c:pt>
                <c:pt idx="32704">
                  <c:v>470.1918</c:v>
                </c:pt>
                <c:pt idx="32705">
                  <c:v>470.20179999999999</c:v>
                </c:pt>
                <c:pt idx="32706">
                  <c:v>470.2115</c:v>
                </c:pt>
                <c:pt idx="32707">
                  <c:v>470.21969999999999</c:v>
                </c:pt>
                <c:pt idx="32708">
                  <c:v>470.23059999999998</c:v>
                </c:pt>
                <c:pt idx="32709">
                  <c:v>470.23930000000001</c:v>
                </c:pt>
                <c:pt idx="32710">
                  <c:v>470.2482</c:v>
                </c:pt>
                <c:pt idx="32711">
                  <c:v>470.25819999999999</c:v>
                </c:pt>
                <c:pt idx="32712">
                  <c:v>470.26839999999999</c:v>
                </c:pt>
                <c:pt idx="32713">
                  <c:v>470.27679999999998</c:v>
                </c:pt>
                <c:pt idx="32714">
                  <c:v>470.28739999999999</c:v>
                </c:pt>
                <c:pt idx="32715">
                  <c:v>470.29719999999998</c:v>
                </c:pt>
                <c:pt idx="32716">
                  <c:v>470.30720000000002</c:v>
                </c:pt>
                <c:pt idx="32717">
                  <c:v>470.31810000000002</c:v>
                </c:pt>
                <c:pt idx="32718">
                  <c:v>470.32659999999998</c:v>
                </c:pt>
                <c:pt idx="32719">
                  <c:v>470.33580000000001</c:v>
                </c:pt>
                <c:pt idx="32720">
                  <c:v>470.34609999999998</c:v>
                </c:pt>
                <c:pt idx="32721">
                  <c:v>470.35469999999998</c:v>
                </c:pt>
                <c:pt idx="32722">
                  <c:v>470.36559999999997</c:v>
                </c:pt>
                <c:pt idx="32723">
                  <c:v>470.37580000000003</c:v>
                </c:pt>
                <c:pt idx="32724">
                  <c:v>470.38279999999997</c:v>
                </c:pt>
                <c:pt idx="32725">
                  <c:v>470.39190000000002</c:v>
                </c:pt>
                <c:pt idx="32726">
                  <c:v>470.4042</c:v>
                </c:pt>
                <c:pt idx="32727">
                  <c:v>470.41219999999998</c:v>
                </c:pt>
                <c:pt idx="32728">
                  <c:v>470.42219999999998</c:v>
                </c:pt>
                <c:pt idx="32729">
                  <c:v>470.43180000000001</c:v>
                </c:pt>
                <c:pt idx="32730">
                  <c:v>470.43979999999999</c:v>
                </c:pt>
                <c:pt idx="32731">
                  <c:v>470.44880000000001</c:v>
                </c:pt>
                <c:pt idx="32732">
                  <c:v>470.46</c:v>
                </c:pt>
                <c:pt idx="32733">
                  <c:v>470.46960000000001</c:v>
                </c:pt>
                <c:pt idx="32734">
                  <c:v>470.47989999999999</c:v>
                </c:pt>
                <c:pt idx="32735">
                  <c:v>470.48970000000003</c:v>
                </c:pt>
                <c:pt idx="32736">
                  <c:v>470.49799999999999</c:v>
                </c:pt>
                <c:pt idx="32737">
                  <c:v>470.50819999999999</c:v>
                </c:pt>
                <c:pt idx="32738">
                  <c:v>470.5181</c:v>
                </c:pt>
                <c:pt idx="32739">
                  <c:v>470.52699999999999</c:v>
                </c:pt>
                <c:pt idx="32740">
                  <c:v>470.53649999999999</c:v>
                </c:pt>
                <c:pt idx="32741">
                  <c:v>470.54599999999999</c:v>
                </c:pt>
                <c:pt idx="32742">
                  <c:v>470.55610000000001</c:v>
                </c:pt>
                <c:pt idx="32743">
                  <c:v>470.5652</c:v>
                </c:pt>
                <c:pt idx="32744">
                  <c:v>470.57600000000002</c:v>
                </c:pt>
                <c:pt idx="32745">
                  <c:v>470.58620000000002</c:v>
                </c:pt>
                <c:pt idx="32746">
                  <c:v>470.596</c:v>
                </c:pt>
                <c:pt idx="32747">
                  <c:v>470.60599999999999</c:v>
                </c:pt>
                <c:pt idx="32748">
                  <c:v>470.61559999999997</c:v>
                </c:pt>
                <c:pt idx="32749">
                  <c:v>470.62599999999998</c:v>
                </c:pt>
                <c:pt idx="32750">
                  <c:v>470.63630000000001</c:v>
                </c:pt>
                <c:pt idx="32751">
                  <c:v>470.64600000000002</c:v>
                </c:pt>
                <c:pt idx="32752">
                  <c:v>470.65699999999998</c:v>
                </c:pt>
                <c:pt idx="32753">
                  <c:v>470.66739999999999</c:v>
                </c:pt>
                <c:pt idx="32754">
                  <c:v>470.67739999999998</c:v>
                </c:pt>
                <c:pt idx="32755">
                  <c:v>470.68799999999999</c:v>
                </c:pt>
                <c:pt idx="32756">
                  <c:v>470.69619999999998</c:v>
                </c:pt>
                <c:pt idx="32757">
                  <c:v>470.70659999999998</c:v>
                </c:pt>
                <c:pt idx="32758">
                  <c:v>470.71719999999999</c:v>
                </c:pt>
                <c:pt idx="32759">
                  <c:v>470.72809999999998</c:v>
                </c:pt>
                <c:pt idx="32760">
                  <c:v>470.73579999999998</c:v>
                </c:pt>
                <c:pt idx="32761">
                  <c:v>470.74779999999998</c:v>
                </c:pt>
                <c:pt idx="32762">
                  <c:v>470.75839999999999</c:v>
                </c:pt>
                <c:pt idx="32763">
                  <c:v>470.76760000000002</c:v>
                </c:pt>
                <c:pt idx="32764">
                  <c:v>470.7765</c:v>
                </c:pt>
                <c:pt idx="32765">
                  <c:v>470.78660000000002</c:v>
                </c:pt>
                <c:pt idx="32766">
                  <c:v>470.79809999999998</c:v>
                </c:pt>
                <c:pt idx="32767">
                  <c:v>470.80840000000001</c:v>
                </c:pt>
                <c:pt idx="32768">
                  <c:v>470.81830000000002</c:v>
                </c:pt>
                <c:pt idx="32769">
                  <c:v>470.82799999999997</c:v>
                </c:pt>
                <c:pt idx="32770">
                  <c:v>470.83800000000002</c:v>
                </c:pt>
                <c:pt idx="32771">
                  <c:v>470.8476</c:v>
                </c:pt>
                <c:pt idx="32772">
                  <c:v>470.8578</c:v>
                </c:pt>
                <c:pt idx="32773">
                  <c:v>470.86880000000002</c:v>
                </c:pt>
                <c:pt idx="32774">
                  <c:v>470.87729999999999</c:v>
                </c:pt>
                <c:pt idx="32775">
                  <c:v>470.88799999999998</c:v>
                </c:pt>
                <c:pt idx="32776">
                  <c:v>470.89960000000002</c:v>
                </c:pt>
                <c:pt idx="32777">
                  <c:v>470.9074</c:v>
                </c:pt>
                <c:pt idx="32778">
                  <c:v>470.91840000000002</c:v>
                </c:pt>
                <c:pt idx="32779">
                  <c:v>470.92869999999999</c:v>
                </c:pt>
                <c:pt idx="32780">
                  <c:v>470.93900000000002</c:v>
                </c:pt>
                <c:pt idx="32781">
                  <c:v>470.94839999999999</c:v>
                </c:pt>
                <c:pt idx="32782">
                  <c:v>470.95940000000002</c:v>
                </c:pt>
                <c:pt idx="32783">
                  <c:v>470.96899999999999</c:v>
                </c:pt>
                <c:pt idx="32784">
                  <c:v>470.97930000000002</c:v>
                </c:pt>
                <c:pt idx="32785">
                  <c:v>470.99059999999997</c:v>
                </c:pt>
                <c:pt idx="32786">
                  <c:v>471.00060000000002</c:v>
                </c:pt>
                <c:pt idx="32787">
                  <c:v>471.01159999999999</c:v>
                </c:pt>
                <c:pt idx="32788">
                  <c:v>471.02170000000001</c:v>
                </c:pt>
                <c:pt idx="32789">
                  <c:v>471.0326</c:v>
                </c:pt>
                <c:pt idx="32790">
                  <c:v>471.0412</c:v>
                </c:pt>
                <c:pt idx="32791">
                  <c:v>471.05279999999999</c:v>
                </c:pt>
                <c:pt idx="32792">
                  <c:v>471.06279999999998</c:v>
                </c:pt>
                <c:pt idx="32793">
                  <c:v>471.07240000000002</c:v>
                </c:pt>
                <c:pt idx="32794">
                  <c:v>471.08240000000001</c:v>
                </c:pt>
                <c:pt idx="32795">
                  <c:v>471.0926</c:v>
                </c:pt>
                <c:pt idx="32796">
                  <c:v>471.1037</c:v>
                </c:pt>
                <c:pt idx="32797">
                  <c:v>471.11309999999997</c:v>
                </c:pt>
                <c:pt idx="32798">
                  <c:v>471.125</c:v>
                </c:pt>
                <c:pt idx="32799">
                  <c:v>471.13380000000001</c:v>
                </c:pt>
                <c:pt idx="32800">
                  <c:v>471.14440000000002</c:v>
                </c:pt>
                <c:pt idx="32801">
                  <c:v>471.1558</c:v>
                </c:pt>
                <c:pt idx="32802">
                  <c:v>471.16809999999998</c:v>
                </c:pt>
                <c:pt idx="32803">
                  <c:v>471.17630000000003</c:v>
                </c:pt>
                <c:pt idx="32804">
                  <c:v>471.18610000000001</c:v>
                </c:pt>
                <c:pt idx="32805">
                  <c:v>471.19580000000002</c:v>
                </c:pt>
                <c:pt idx="32806">
                  <c:v>471.20639999999997</c:v>
                </c:pt>
                <c:pt idx="32807">
                  <c:v>471.21719999999999</c:v>
                </c:pt>
                <c:pt idx="32808">
                  <c:v>471.22899999999998</c:v>
                </c:pt>
                <c:pt idx="32809">
                  <c:v>471.23840000000001</c:v>
                </c:pt>
                <c:pt idx="32810">
                  <c:v>471.2484</c:v>
                </c:pt>
                <c:pt idx="32811">
                  <c:v>471.2604</c:v>
                </c:pt>
                <c:pt idx="32812">
                  <c:v>471.26909999999998</c:v>
                </c:pt>
                <c:pt idx="32813">
                  <c:v>471.2808</c:v>
                </c:pt>
                <c:pt idx="32814">
                  <c:v>471.29140000000001</c:v>
                </c:pt>
                <c:pt idx="32815">
                  <c:v>471.30419999999998</c:v>
                </c:pt>
                <c:pt idx="32816">
                  <c:v>471.31319999999999</c:v>
                </c:pt>
                <c:pt idx="32817">
                  <c:v>471.32369999999997</c:v>
                </c:pt>
                <c:pt idx="32818">
                  <c:v>471.33499999999998</c:v>
                </c:pt>
                <c:pt idx="32819">
                  <c:v>471.3467</c:v>
                </c:pt>
                <c:pt idx="32820">
                  <c:v>471.35719999999998</c:v>
                </c:pt>
                <c:pt idx="32821">
                  <c:v>471.36779999999999</c:v>
                </c:pt>
                <c:pt idx="32822">
                  <c:v>471.38029999999998</c:v>
                </c:pt>
                <c:pt idx="32823">
                  <c:v>471.38959999999997</c:v>
                </c:pt>
                <c:pt idx="32824">
                  <c:v>471.40159999999997</c:v>
                </c:pt>
                <c:pt idx="32825">
                  <c:v>471.4117</c:v>
                </c:pt>
                <c:pt idx="32826">
                  <c:v>471.42180000000002</c:v>
                </c:pt>
                <c:pt idx="32827">
                  <c:v>471.43299999999999</c:v>
                </c:pt>
                <c:pt idx="32828">
                  <c:v>471.44260000000003</c:v>
                </c:pt>
                <c:pt idx="32829">
                  <c:v>471.4556</c:v>
                </c:pt>
                <c:pt idx="32830">
                  <c:v>471.46440000000001</c:v>
                </c:pt>
                <c:pt idx="32831">
                  <c:v>471.47469999999998</c:v>
                </c:pt>
                <c:pt idx="32832">
                  <c:v>471.4864</c:v>
                </c:pt>
                <c:pt idx="32833">
                  <c:v>471.49720000000002</c:v>
                </c:pt>
                <c:pt idx="32834">
                  <c:v>471.50709999999998</c:v>
                </c:pt>
                <c:pt idx="32835">
                  <c:v>471.51830000000001</c:v>
                </c:pt>
                <c:pt idx="32836">
                  <c:v>471.53120000000001</c:v>
                </c:pt>
                <c:pt idx="32837">
                  <c:v>471.54219999999998</c:v>
                </c:pt>
                <c:pt idx="32838">
                  <c:v>471.55020000000002</c:v>
                </c:pt>
                <c:pt idx="32839">
                  <c:v>471.56169999999997</c:v>
                </c:pt>
                <c:pt idx="32840">
                  <c:v>471.5727</c:v>
                </c:pt>
                <c:pt idx="32841">
                  <c:v>471.58370000000002</c:v>
                </c:pt>
                <c:pt idx="32842">
                  <c:v>471.59440000000001</c:v>
                </c:pt>
                <c:pt idx="32843">
                  <c:v>471.60379999999998</c:v>
                </c:pt>
                <c:pt idx="32844">
                  <c:v>471.61619999999999</c:v>
                </c:pt>
                <c:pt idx="32845">
                  <c:v>471.62700000000001</c:v>
                </c:pt>
                <c:pt idx="32846">
                  <c:v>471.63729999999998</c:v>
                </c:pt>
                <c:pt idx="32847">
                  <c:v>471.64909999999998</c:v>
                </c:pt>
                <c:pt idx="32848">
                  <c:v>471.65929999999997</c:v>
                </c:pt>
                <c:pt idx="32849">
                  <c:v>471.67099999999999</c:v>
                </c:pt>
                <c:pt idx="32850">
                  <c:v>471.68040000000002</c:v>
                </c:pt>
                <c:pt idx="32851">
                  <c:v>471.69150000000002</c:v>
                </c:pt>
                <c:pt idx="32852">
                  <c:v>471.70269999999999</c:v>
                </c:pt>
                <c:pt idx="32853">
                  <c:v>471.71460000000002</c:v>
                </c:pt>
                <c:pt idx="32854">
                  <c:v>471.72500000000002</c:v>
                </c:pt>
                <c:pt idx="32855">
                  <c:v>471.7364</c:v>
                </c:pt>
                <c:pt idx="32856">
                  <c:v>471.74720000000002</c:v>
                </c:pt>
                <c:pt idx="32857">
                  <c:v>471.75720000000001</c:v>
                </c:pt>
                <c:pt idx="32858">
                  <c:v>471.76920000000001</c:v>
                </c:pt>
                <c:pt idx="32859">
                  <c:v>471.7817</c:v>
                </c:pt>
                <c:pt idx="32860">
                  <c:v>471.7928</c:v>
                </c:pt>
                <c:pt idx="32861">
                  <c:v>471.803</c:v>
                </c:pt>
                <c:pt idx="32862">
                  <c:v>471.81529999999998</c:v>
                </c:pt>
                <c:pt idx="32863">
                  <c:v>471.82619999999997</c:v>
                </c:pt>
                <c:pt idx="32864">
                  <c:v>471.83760000000001</c:v>
                </c:pt>
                <c:pt idx="32865">
                  <c:v>471.84969999999998</c:v>
                </c:pt>
                <c:pt idx="32866">
                  <c:v>471.86059999999998</c:v>
                </c:pt>
                <c:pt idx="32867">
                  <c:v>471.87360000000001</c:v>
                </c:pt>
                <c:pt idx="32868">
                  <c:v>471.88549999999998</c:v>
                </c:pt>
                <c:pt idx="32869">
                  <c:v>471.89640000000003</c:v>
                </c:pt>
                <c:pt idx="32870">
                  <c:v>471.90679999999998</c:v>
                </c:pt>
                <c:pt idx="32871">
                  <c:v>471.92</c:v>
                </c:pt>
                <c:pt idx="32872">
                  <c:v>471.92989999999998</c:v>
                </c:pt>
                <c:pt idx="32873">
                  <c:v>471.94299999999998</c:v>
                </c:pt>
                <c:pt idx="32874">
                  <c:v>471.95370000000003</c:v>
                </c:pt>
                <c:pt idx="32875">
                  <c:v>471.96440000000001</c:v>
                </c:pt>
                <c:pt idx="32876">
                  <c:v>471.97620000000001</c:v>
                </c:pt>
                <c:pt idx="32877">
                  <c:v>471.98649999999998</c:v>
                </c:pt>
                <c:pt idx="32878">
                  <c:v>471.99709999999999</c:v>
                </c:pt>
                <c:pt idx="32879">
                  <c:v>472.00920000000002</c:v>
                </c:pt>
                <c:pt idx="32880">
                  <c:v>472.02019999999999</c:v>
                </c:pt>
                <c:pt idx="32881">
                  <c:v>472.03100000000001</c:v>
                </c:pt>
                <c:pt idx="32882">
                  <c:v>472.0428</c:v>
                </c:pt>
                <c:pt idx="32883">
                  <c:v>472.0532</c:v>
                </c:pt>
                <c:pt idx="32884">
                  <c:v>472.06490000000002</c:v>
                </c:pt>
                <c:pt idx="32885">
                  <c:v>472.0752</c:v>
                </c:pt>
                <c:pt idx="32886">
                  <c:v>472.08699999999999</c:v>
                </c:pt>
                <c:pt idx="32887">
                  <c:v>472.09789999999998</c:v>
                </c:pt>
                <c:pt idx="32888">
                  <c:v>472.11059999999998</c:v>
                </c:pt>
                <c:pt idx="32889">
                  <c:v>472.1216</c:v>
                </c:pt>
                <c:pt idx="32890">
                  <c:v>472.13279999999997</c:v>
                </c:pt>
                <c:pt idx="32891">
                  <c:v>472.14400000000001</c:v>
                </c:pt>
                <c:pt idx="32892">
                  <c:v>472.15550000000002</c:v>
                </c:pt>
                <c:pt idx="32893">
                  <c:v>472.16660000000002</c:v>
                </c:pt>
                <c:pt idx="32894">
                  <c:v>472.17809999999997</c:v>
                </c:pt>
                <c:pt idx="32895">
                  <c:v>472.18950000000001</c:v>
                </c:pt>
                <c:pt idx="32896">
                  <c:v>472.20139999999998</c:v>
                </c:pt>
                <c:pt idx="32897">
                  <c:v>472.21179999999998</c:v>
                </c:pt>
                <c:pt idx="32898">
                  <c:v>472.22460000000001</c:v>
                </c:pt>
                <c:pt idx="32899">
                  <c:v>472.23559999999998</c:v>
                </c:pt>
                <c:pt idx="32900">
                  <c:v>472.24689999999998</c:v>
                </c:pt>
                <c:pt idx="32901">
                  <c:v>472.25900000000001</c:v>
                </c:pt>
                <c:pt idx="32902">
                  <c:v>472.27050000000003</c:v>
                </c:pt>
                <c:pt idx="32903">
                  <c:v>472.28219999999999</c:v>
                </c:pt>
                <c:pt idx="32904">
                  <c:v>472.29469999999998</c:v>
                </c:pt>
                <c:pt idx="32905">
                  <c:v>472.30540000000002</c:v>
                </c:pt>
                <c:pt idx="32906">
                  <c:v>472.31720000000001</c:v>
                </c:pt>
                <c:pt idx="32907">
                  <c:v>472.33080000000001</c:v>
                </c:pt>
                <c:pt idx="32908">
                  <c:v>472.3424</c:v>
                </c:pt>
                <c:pt idx="32909">
                  <c:v>472.35359999999997</c:v>
                </c:pt>
                <c:pt idx="32910">
                  <c:v>472.36559999999997</c:v>
                </c:pt>
                <c:pt idx="32911">
                  <c:v>472.3784</c:v>
                </c:pt>
                <c:pt idx="32912">
                  <c:v>472.39179999999999</c:v>
                </c:pt>
                <c:pt idx="32913">
                  <c:v>472.40159999999997</c:v>
                </c:pt>
                <c:pt idx="32914">
                  <c:v>472.4128</c:v>
                </c:pt>
                <c:pt idx="32915">
                  <c:v>472.42599999999999</c:v>
                </c:pt>
                <c:pt idx="32916">
                  <c:v>472.43830000000003</c:v>
                </c:pt>
                <c:pt idx="32917">
                  <c:v>472.45</c:v>
                </c:pt>
                <c:pt idx="32918">
                  <c:v>472.46159999999998</c:v>
                </c:pt>
                <c:pt idx="32919">
                  <c:v>472.47300000000001</c:v>
                </c:pt>
                <c:pt idx="32920">
                  <c:v>472.48500000000001</c:v>
                </c:pt>
                <c:pt idx="32921">
                  <c:v>472.49599999999998</c:v>
                </c:pt>
                <c:pt idx="32922">
                  <c:v>472.5086</c:v>
                </c:pt>
                <c:pt idx="32923">
                  <c:v>472.52170000000001</c:v>
                </c:pt>
                <c:pt idx="32924">
                  <c:v>472.53280000000001</c:v>
                </c:pt>
                <c:pt idx="32925">
                  <c:v>472.54480000000001</c:v>
                </c:pt>
                <c:pt idx="32926">
                  <c:v>472.55759999999998</c:v>
                </c:pt>
                <c:pt idx="32927">
                  <c:v>472.5684</c:v>
                </c:pt>
                <c:pt idx="32928">
                  <c:v>472.58150000000001</c:v>
                </c:pt>
                <c:pt idx="32929">
                  <c:v>472.59320000000002</c:v>
                </c:pt>
                <c:pt idx="32930">
                  <c:v>472.60739999999998</c:v>
                </c:pt>
                <c:pt idx="32931">
                  <c:v>472.61880000000002</c:v>
                </c:pt>
                <c:pt idx="32932">
                  <c:v>472.62959999999998</c:v>
                </c:pt>
                <c:pt idx="32933">
                  <c:v>472.64159999999998</c:v>
                </c:pt>
                <c:pt idx="32934">
                  <c:v>472.65309999999999</c:v>
                </c:pt>
                <c:pt idx="32935">
                  <c:v>472.66449999999998</c:v>
                </c:pt>
                <c:pt idx="32936">
                  <c:v>472.67619999999999</c:v>
                </c:pt>
                <c:pt idx="32937">
                  <c:v>472.68920000000003</c:v>
                </c:pt>
                <c:pt idx="32938">
                  <c:v>472.702</c:v>
                </c:pt>
                <c:pt idx="32939">
                  <c:v>472.71280000000002</c:v>
                </c:pt>
                <c:pt idx="32940">
                  <c:v>472.72399999999999</c:v>
                </c:pt>
                <c:pt idx="32941">
                  <c:v>472.73570000000001</c:v>
                </c:pt>
                <c:pt idx="32942">
                  <c:v>472.74720000000002</c:v>
                </c:pt>
                <c:pt idx="32943">
                  <c:v>472.75920000000002</c:v>
                </c:pt>
                <c:pt idx="32944">
                  <c:v>472.77109999999999</c:v>
                </c:pt>
                <c:pt idx="32945">
                  <c:v>472.78379999999999</c:v>
                </c:pt>
                <c:pt idx="32946">
                  <c:v>472.79669999999999</c:v>
                </c:pt>
                <c:pt idx="32947">
                  <c:v>472.81060000000002</c:v>
                </c:pt>
                <c:pt idx="32948">
                  <c:v>472.82429999999999</c:v>
                </c:pt>
                <c:pt idx="32949">
                  <c:v>472.83879999999999</c:v>
                </c:pt>
                <c:pt idx="32950">
                  <c:v>472.85109999999997</c:v>
                </c:pt>
                <c:pt idx="32951">
                  <c:v>472.86439999999999</c:v>
                </c:pt>
                <c:pt idx="32952">
                  <c:v>472.87939999999998</c:v>
                </c:pt>
                <c:pt idx="32953">
                  <c:v>472.8929</c:v>
                </c:pt>
                <c:pt idx="32954">
                  <c:v>472.90780000000001</c:v>
                </c:pt>
                <c:pt idx="32955">
                  <c:v>472.92</c:v>
                </c:pt>
                <c:pt idx="32956">
                  <c:v>472.93209999999999</c:v>
                </c:pt>
                <c:pt idx="32957">
                  <c:v>472.94580000000002</c:v>
                </c:pt>
                <c:pt idx="32958">
                  <c:v>472.95940000000002</c:v>
                </c:pt>
                <c:pt idx="32959">
                  <c:v>472.9717</c:v>
                </c:pt>
                <c:pt idx="32960">
                  <c:v>472.98599999999999</c:v>
                </c:pt>
                <c:pt idx="32961">
                  <c:v>472.99880000000002</c:v>
                </c:pt>
                <c:pt idx="32962">
                  <c:v>473.0104</c:v>
                </c:pt>
                <c:pt idx="32963">
                  <c:v>473.02170000000001</c:v>
                </c:pt>
                <c:pt idx="32964">
                  <c:v>473.03120000000001</c:v>
                </c:pt>
                <c:pt idx="32965">
                  <c:v>473.04520000000002</c:v>
                </c:pt>
                <c:pt idx="32966">
                  <c:v>473.05630000000002</c:v>
                </c:pt>
                <c:pt idx="32967">
                  <c:v>473.06889999999999</c:v>
                </c:pt>
                <c:pt idx="32968">
                  <c:v>473.0804</c:v>
                </c:pt>
                <c:pt idx="32969">
                  <c:v>473.09160000000003</c:v>
                </c:pt>
                <c:pt idx="32970">
                  <c:v>473.10410000000002</c:v>
                </c:pt>
                <c:pt idx="32971">
                  <c:v>473.11500000000001</c:v>
                </c:pt>
                <c:pt idx="32972">
                  <c:v>473.1259</c:v>
                </c:pt>
                <c:pt idx="32973">
                  <c:v>473.13630000000001</c:v>
                </c:pt>
                <c:pt idx="32974">
                  <c:v>473.14859999999999</c:v>
                </c:pt>
                <c:pt idx="32975">
                  <c:v>473.16019999999997</c:v>
                </c:pt>
                <c:pt idx="32976">
                  <c:v>473.17219999999998</c:v>
                </c:pt>
                <c:pt idx="32977">
                  <c:v>473.18369999999999</c:v>
                </c:pt>
                <c:pt idx="32978">
                  <c:v>473.19549999999998</c:v>
                </c:pt>
                <c:pt idx="32979">
                  <c:v>473.20859999999999</c:v>
                </c:pt>
                <c:pt idx="32980">
                  <c:v>473.2183</c:v>
                </c:pt>
                <c:pt idx="32981">
                  <c:v>473.23160000000001</c:v>
                </c:pt>
                <c:pt idx="32982">
                  <c:v>473.24419999999998</c:v>
                </c:pt>
                <c:pt idx="32983">
                  <c:v>473.2561</c:v>
                </c:pt>
                <c:pt idx="32984">
                  <c:v>473.2672</c:v>
                </c:pt>
                <c:pt idx="32985">
                  <c:v>473.28089999999997</c:v>
                </c:pt>
                <c:pt idx="32986">
                  <c:v>473.2921</c:v>
                </c:pt>
                <c:pt idx="32987">
                  <c:v>473.30500000000001</c:v>
                </c:pt>
                <c:pt idx="32988">
                  <c:v>473.3184</c:v>
                </c:pt>
                <c:pt idx="32989">
                  <c:v>473.32990000000001</c:v>
                </c:pt>
                <c:pt idx="32990">
                  <c:v>473.34429999999998</c:v>
                </c:pt>
                <c:pt idx="32991">
                  <c:v>473.35759999999999</c:v>
                </c:pt>
                <c:pt idx="32992">
                  <c:v>473.37189999999998</c:v>
                </c:pt>
                <c:pt idx="32993">
                  <c:v>473.38170000000002</c:v>
                </c:pt>
                <c:pt idx="32994">
                  <c:v>473.39600000000002</c:v>
                </c:pt>
                <c:pt idx="32995">
                  <c:v>473.40879999999999</c:v>
                </c:pt>
                <c:pt idx="32996">
                  <c:v>473.42099999999999</c:v>
                </c:pt>
                <c:pt idx="32997">
                  <c:v>473.43470000000002</c:v>
                </c:pt>
                <c:pt idx="32998">
                  <c:v>473.44839999999999</c:v>
                </c:pt>
                <c:pt idx="32999">
                  <c:v>473.46089999999998</c:v>
                </c:pt>
                <c:pt idx="33000">
                  <c:v>473.47480000000002</c:v>
                </c:pt>
                <c:pt idx="33001">
                  <c:v>473.48689999999999</c:v>
                </c:pt>
                <c:pt idx="33002">
                  <c:v>473.5</c:v>
                </c:pt>
                <c:pt idx="33003">
                  <c:v>473.51400000000001</c:v>
                </c:pt>
                <c:pt idx="33004">
                  <c:v>473.52629999999999</c:v>
                </c:pt>
                <c:pt idx="33005">
                  <c:v>473.53800000000001</c:v>
                </c:pt>
                <c:pt idx="33006">
                  <c:v>473.5523</c:v>
                </c:pt>
                <c:pt idx="33007">
                  <c:v>473.56319999999999</c:v>
                </c:pt>
                <c:pt idx="33008">
                  <c:v>473.57740000000001</c:v>
                </c:pt>
                <c:pt idx="33009">
                  <c:v>473.59</c:v>
                </c:pt>
                <c:pt idx="33010">
                  <c:v>473.60250000000002</c:v>
                </c:pt>
                <c:pt idx="33011">
                  <c:v>473.61470000000003</c:v>
                </c:pt>
                <c:pt idx="33012">
                  <c:v>473.62779999999998</c:v>
                </c:pt>
                <c:pt idx="33013">
                  <c:v>473.64019999999999</c:v>
                </c:pt>
                <c:pt idx="33014">
                  <c:v>473.65300000000002</c:v>
                </c:pt>
                <c:pt idx="33015">
                  <c:v>473.66520000000003</c:v>
                </c:pt>
                <c:pt idx="33016">
                  <c:v>473.67899999999997</c:v>
                </c:pt>
                <c:pt idx="33017">
                  <c:v>473.6909</c:v>
                </c:pt>
                <c:pt idx="33018">
                  <c:v>473.70420000000001</c:v>
                </c:pt>
                <c:pt idx="33019">
                  <c:v>473.71690000000001</c:v>
                </c:pt>
                <c:pt idx="33020">
                  <c:v>473.7285</c:v>
                </c:pt>
                <c:pt idx="33021">
                  <c:v>473.74189999999999</c:v>
                </c:pt>
                <c:pt idx="33022">
                  <c:v>473.75529999999998</c:v>
                </c:pt>
                <c:pt idx="33023">
                  <c:v>473.767</c:v>
                </c:pt>
                <c:pt idx="33024">
                  <c:v>473.78109999999998</c:v>
                </c:pt>
                <c:pt idx="33025">
                  <c:v>473.79340000000002</c:v>
                </c:pt>
                <c:pt idx="33026">
                  <c:v>473.80439999999999</c:v>
                </c:pt>
                <c:pt idx="33027">
                  <c:v>473.8184</c:v>
                </c:pt>
                <c:pt idx="33028">
                  <c:v>473.83199999999999</c:v>
                </c:pt>
                <c:pt idx="33029">
                  <c:v>473.84530000000001</c:v>
                </c:pt>
                <c:pt idx="33030">
                  <c:v>473.85739999999998</c:v>
                </c:pt>
                <c:pt idx="33031">
                  <c:v>473.87</c:v>
                </c:pt>
                <c:pt idx="33032">
                  <c:v>473.88260000000002</c:v>
                </c:pt>
                <c:pt idx="33033">
                  <c:v>473.89670000000001</c:v>
                </c:pt>
                <c:pt idx="33034">
                  <c:v>473.90969999999999</c:v>
                </c:pt>
                <c:pt idx="33035">
                  <c:v>473.92129999999997</c:v>
                </c:pt>
                <c:pt idx="33036">
                  <c:v>473.9359</c:v>
                </c:pt>
                <c:pt idx="33037">
                  <c:v>473.94909999999999</c:v>
                </c:pt>
                <c:pt idx="33038">
                  <c:v>473.96120000000002</c:v>
                </c:pt>
                <c:pt idx="33039">
                  <c:v>473.97390000000001</c:v>
                </c:pt>
                <c:pt idx="33040">
                  <c:v>473.98700000000002</c:v>
                </c:pt>
                <c:pt idx="33041">
                  <c:v>474.00060000000002</c:v>
                </c:pt>
                <c:pt idx="33042">
                  <c:v>474.01440000000002</c:v>
                </c:pt>
                <c:pt idx="33043">
                  <c:v>474.02780000000001</c:v>
                </c:pt>
                <c:pt idx="33044">
                  <c:v>474.04</c:v>
                </c:pt>
                <c:pt idx="33045">
                  <c:v>474.05439999999999</c:v>
                </c:pt>
                <c:pt idx="33046">
                  <c:v>474.06659999999999</c:v>
                </c:pt>
                <c:pt idx="33047">
                  <c:v>474.07960000000003</c:v>
                </c:pt>
                <c:pt idx="33048">
                  <c:v>474.09350000000001</c:v>
                </c:pt>
                <c:pt idx="33049">
                  <c:v>474.108</c:v>
                </c:pt>
                <c:pt idx="33050">
                  <c:v>474.12099999999998</c:v>
                </c:pt>
                <c:pt idx="33051">
                  <c:v>474.1343</c:v>
                </c:pt>
                <c:pt idx="33052">
                  <c:v>474.14780000000002</c:v>
                </c:pt>
                <c:pt idx="33053">
                  <c:v>474.16219999999998</c:v>
                </c:pt>
                <c:pt idx="33054">
                  <c:v>474.17630000000003</c:v>
                </c:pt>
                <c:pt idx="33055">
                  <c:v>474.19099999999997</c:v>
                </c:pt>
                <c:pt idx="33056">
                  <c:v>474.20460000000003</c:v>
                </c:pt>
                <c:pt idx="33057">
                  <c:v>474.2174</c:v>
                </c:pt>
                <c:pt idx="33058">
                  <c:v>474.22910000000002</c:v>
                </c:pt>
                <c:pt idx="33059">
                  <c:v>474.24200000000002</c:v>
                </c:pt>
                <c:pt idx="33060">
                  <c:v>474.2568</c:v>
                </c:pt>
                <c:pt idx="33061">
                  <c:v>474.27140000000003</c:v>
                </c:pt>
                <c:pt idx="33062">
                  <c:v>474.28539999999998</c:v>
                </c:pt>
                <c:pt idx="33063">
                  <c:v>474.29820000000001</c:v>
                </c:pt>
                <c:pt idx="33064">
                  <c:v>474.31009999999998</c:v>
                </c:pt>
                <c:pt idx="33065">
                  <c:v>474.32420000000002</c:v>
                </c:pt>
                <c:pt idx="33066">
                  <c:v>474.33670000000001</c:v>
                </c:pt>
                <c:pt idx="33067">
                  <c:v>474.35</c:v>
                </c:pt>
                <c:pt idx="33068">
                  <c:v>474.36559999999997</c:v>
                </c:pt>
                <c:pt idx="33069">
                  <c:v>474.37689999999998</c:v>
                </c:pt>
                <c:pt idx="33070">
                  <c:v>474.39080000000001</c:v>
                </c:pt>
                <c:pt idx="33071">
                  <c:v>474.40440000000001</c:v>
                </c:pt>
                <c:pt idx="33072">
                  <c:v>474.41919999999999</c:v>
                </c:pt>
                <c:pt idx="33073">
                  <c:v>474.43259999999998</c:v>
                </c:pt>
                <c:pt idx="33074">
                  <c:v>474.44690000000003</c:v>
                </c:pt>
                <c:pt idx="33075">
                  <c:v>474.46039999999999</c:v>
                </c:pt>
                <c:pt idx="33076">
                  <c:v>474.47480000000002</c:v>
                </c:pt>
                <c:pt idx="33077">
                  <c:v>474.48869999999999</c:v>
                </c:pt>
                <c:pt idx="33078">
                  <c:v>474.50279999999998</c:v>
                </c:pt>
                <c:pt idx="33079">
                  <c:v>474.51530000000002</c:v>
                </c:pt>
                <c:pt idx="33080">
                  <c:v>474.52940000000001</c:v>
                </c:pt>
                <c:pt idx="33081">
                  <c:v>474.54450000000003</c:v>
                </c:pt>
                <c:pt idx="33082">
                  <c:v>474.55970000000002</c:v>
                </c:pt>
                <c:pt idx="33083">
                  <c:v>474.57409999999999</c:v>
                </c:pt>
                <c:pt idx="33084">
                  <c:v>474.58879999999999</c:v>
                </c:pt>
                <c:pt idx="33085">
                  <c:v>474.6062</c:v>
                </c:pt>
                <c:pt idx="33086">
                  <c:v>474.62259999999998</c:v>
                </c:pt>
                <c:pt idx="33087">
                  <c:v>474.6386</c:v>
                </c:pt>
                <c:pt idx="33088">
                  <c:v>474.65449999999998</c:v>
                </c:pt>
                <c:pt idx="33089">
                  <c:v>474.66969999999998</c:v>
                </c:pt>
                <c:pt idx="33090">
                  <c:v>474.68680000000001</c:v>
                </c:pt>
                <c:pt idx="33091">
                  <c:v>474.70339999999999</c:v>
                </c:pt>
                <c:pt idx="33092">
                  <c:v>474.72039999999998</c:v>
                </c:pt>
                <c:pt idx="33093">
                  <c:v>474.73599999999999</c:v>
                </c:pt>
                <c:pt idx="33094">
                  <c:v>474.75200000000001</c:v>
                </c:pt>
                <c:pt idx="33095">
                  <c:v>474.77080000000001</c:v>
                </c:pt>
                <c:pt idx="33096">
                  <c:v>474.78609999999998</c:v>
                </c:pt>
                <c:pt idx="33097">
                  <c:v>474.803</c:v>
                </c:pt>
                <c:pt idx="33098">
                  <c:v>474.82010000000002</c:v>
                </c:pt>
                <c:pt idx="33099">
                  <c:v>474.83699999999999</c:v>
                </c:pt>
                <c:pt idx="33100">
                  <c:v>474.8537</c:v>
                </c:pt>
                <c:pt idx="33101">
                  <c:v>474.86900000000003</c:v>
                </c:pt>
                <c:pt idx="33102">
                  <c:v>474.88499999999999</c:v>
                </c:pt>
                <c:pt idx="33103">
                  <c:v>474.89960000000002</c:v>
                </c:pt>
                <c:pt idx="33104">
                  <c:v>474.91649999999998</c:v>
                </c:pt>
                <c:pt idx="33105">
                  <c:v>474.92939999999999</c:v>
                </c:pt>
                <c:pt idx="33106">
                  <c:v>474.94459999999998</c:v>
                </c:pt>
                <c:pt idx="33107">
                  <c:v>474.96190000000001</c:v>
                </c:pt>
                <c:pt idx="33108">
                  <c:v>474.97640000000001</c:v>
                </c:pt>
                <c:pt idx="33109">
                  <c:v>474.99029999999999</c:v>
                </c:pt>
                <c:pt idx="33110">
                  <c:v>475.00540000000001</c:v>
                </c:pt>
                <c:pt idx="33111">
                  <c:v>475.01859999999999</c:v>
                </c:pt>
                <c:pt idx="33112">
                  <c:v>475.03579999999999</c:v>
                </c:pt>
                <c:pt idx="33113">
                  <c:v>475.05079999999998</c:v>
                </c:pt>
                <c:pt idx="33114">
                  <c:v>475.06560000000002</c:v>
                </c:pt>
                <c:pt idx="33115">
                  <c:v>475.07960000000003</c:v>
                </c:pt>
                <c:pt idx="33116">
                  <c:v>475.096</c:v>
                </c:pt>
                <c:pt idx="33117">
                  <c:v>475.11040000000003</c:v>
                </c:pt>
                <c:pt idx="33118">
                  <c:v>475.1268</c:v>
                </c:pt>
                <c:pt idx="33119">
                  <c:v>475.13900000000001</c:v>
                </c:pt>
                <c:pt idx="33120">
                  <c:v>475.15519999999998</c:v>
                </c:pt>
                <c:pt idx="33121">
                  <c:v>475.17110000000002</c:v>
                </c:pt>
                <c:pt idx="33122">
                  <c:v>475.18540000000002</c:v>
                </c:pt>
                <c:pt idx="33123">
                  <c:v>475.20069999999998</c:v>
                </c:pt>
                <c:pt idx="33124">
                  <c:v>475.21539999999999</c:v>
                </c:pt>
                <c:pt idx="33125">
                  <c:v>475.22820000000002</c:v>
                </c:pt>
                <c:pt idx="33126">
                  <c:v>475.2414</c:v>
                </c:pt>
                <c:pt idx="33127">
                  <c:v>475.25659999999999</c:v>
                </c:pt>
                <c:pt idx="33128">
                  <c:v>475.27050000000003</c:v>
                </c:pt>
                <c:pt idx="33129">
                  <c:v>475.28539999999998</c:v>
                </c:pt>
                <c:pt idx="33130">
                  <c:v>475.3</c:v>
                </c:pt>
                <c:pt idx="33131">
                  <c:v>475.31360000000001</c:v>
                </c:pt>
                <c:pt idx="33132">
                  <c:v>475.32740000000001</c:v>
                </c:pt>
                <c:pt idx="33133">
                  <c:v>475.34190000000001</c:v>
                </c:pt>
                <c:pt idx="33134">
                  <c:v>475.35700000000003</c:v>
                </c:pt>
                <c:pt idx="33135">
                  <c:v>475.37090000000001</c:v>
                </c:pt>
                <c:pt idx="33136">
                  <c:v>475.38670000000002</c:v>
                </c:pt>
                <c:pt idx="33137">
                  <c:v>475.40199999999999</c:v>
                </c:pt>
                <c:pt idx="33138">
                  <c:v>475.41759999999999</c:v>
                </c:pt>
                <c:pt idx="33139">
                  <c:v>475.43130000000002</c:v>
                </c:pt>
                <c:pt idx="33140">
                  <c:v>475.4486</c:v>
                </c:pt>
                <c:pt idx="33141">
                  <c:v>475.4622</c:v>
                </c:pt>
                <c:pt idx="33142">
                  <c:v>475.47859999999997</c:v>
                </c:pt>
                <c:pt idx="33143">
                  <c:v>475.49209999999999</c:v>
                </c:pt>
                <c:pt idx="33144">
                  <c:v>475.50779999999997</c:v>
                </c:pt>
                <c:pt idx="33145">
                  <c:v>475.524</c:v>
                </c:pt>
                <c:pt idx="33146">
                  <c:v>475.53710000000001</c:v>
                </c:pt>
                <c:pt idx="33147">
                  <c:v>475.55259999999998</c:v>
                </c:pt>
                <c:pt idx="33148">
                  <c:v>475.56830000000002</c:v>
                </c:pt>
                <c:pt idx="33149">
                  <c:v>475.58280000000002</c:v>
                </c:pt>
                <c:pt idx="33150">
                  <c:v>475.59640000000002</c:v>
                </c:pt>
                <c:pt idx="33151">
                  <c:v>475.61079999999998</c:v>
                </c:pt>
                <c:pt idx="33152">
                  <c:v>475.62810000000002</c:v>
                </c:pt>
                <c:pt idx="33153">
                  <c:v>475.6422</c:v>
                </c:pt>
                <c:pt idx="33154">
                  <c:v>475.65800000000002</c:v>
                </c:pt>
                <c:pt idx="33155">
                  <c:v>475.6746</c:v>
                </c:pt>
                <c:pt idx="33156">
                  <c:v>475.68920000000003</c:v>
                </c:pt>
                <c:pt idx="33157">
                  <c:v>475.70589999999999</c:v>
                </c:pt>
                <c:pt idx="33158">
                  <c:v>475.72039999999998</c:v>
                </c:pt>
                <c:pt idx="33159">
                  <c:v>475.73630000000003</c:v>
                </c:pt>
                <c:pt idx="33160">
                  <c:v>475.74959999999999</c:v>
                </c:pt>
                <c:pt idx="33161">
                  <c:v>475.76440000000002</c:v>
                </c:pt>
                <c:pt idx="33162">
                  <c:v>475.77980000000002</c:v>
                </c:pt>
                <c:pt idx="33163">
                  <c:v>475.79349999999999</c:v>
                </c:pt>
                <c:pt idx="33164">
                  <c:v>475.80880000000002</c:v>
                </c:pt>
                <c:pt idx="33165">
                  <c:v>475.82560000000001</c:v>
                </c:pt>
                <c:pt idx="33166">
                  <c:v>475.84070000000003</c:v>
                </c:pt>
                <c:pt idx="33167">
                  <c:v>475.85359999999997</c:v>
                </c:pt>
                <c:pt idx="33168">
                  <c:v>475.87</c:v>
                </c:pt>
                <c:pt idx="33169">
                  <c:v>475.88459999999998</c:v>
                </c:pt>
                <c:pt idx="33170">
                  <c:v>475.90039999999999</c:v>
                </c:pt>
                <c:pt idx="33171">
                  <c:v>475.91520000000003</c:v>
                </c:pt>
                <c:pt idx="33172">
                  <c:v>475.9298</c:v>
                </c:pt>
                <c:pt idx="33173">
                  <c:v>475.94400000000002</c:v>
                </c:pt>
                <c:pt idx="33174">
                  <c:v>475.96089999999998</c:v>
                </c:pt>
                <c:pt idx="33175">
                  <c:v>475.97719999999998</c:v>
                </c:pt>
                <c:pt idx="33176">
                  <c:v>475.9914</c:v>
                </c:pt>
                <c:pt idx="33177">
                  <c:v>476.00700000000001</c:v>
                </c:pt>
                <c:pt idx="33178">
                  <c:v>476.02249999999998</c:v>
                </c:pt>
                <c:pt idx="33179">
                  <c:v>476.0376</c:v>
                </c:pt>
                <c:pt idx="33180">
                  <c:v>476.05279999999999</c:v>
                </c:pt>
                <c:pt idx="33181">
                  <c:v>476.06659999999999</c:v>
                </c:pt>
                <c:pt idx="33182">
                  <c:v>476.08260000000001</c:v>
                </c:pt>
                <c:pt idx="33183">
                  <c:v>476.09699999999998</c:v>
                </c:pt>
                <c:pt idx="33184">
                  <c:v>476.11279999999999</c:v>
                </c:pt>
                <c:pt idx="33185">
                  <c:v>476.12799999999999</c:v>
                </c:pt>
                <c:pt idx="33186">
                  <c:v>476.14350000000002</c:v>
                </c:pt>
                <c:pt idx="33187">
                  <c:v>476.1601</c:v>
                </c:pt>
                <c:pt idx="33188">
                  <c:v>476.17579999999998</c:v>
                </c:pt>
                <c:pt idx="33189">
                  <c:v>476.19299999999998</c:v>
                </c:pt>
                <c:pt idx="33190">
                  <c:v>476.2063</c:v>
                </c:pt>
                <c:pt idx="33191">
                  <c:v>476.22239999999999</c:v>
                </c:pt>
                <c:pt idx="33192">
                  <c:v>476.23869999999999</c:v>
                </c:pt>
                <c:pt idx="33193">
                  <c:v>476.25420000000003</c:v>
                </c:pt>
                <c:pt idx="33194">
                  <c:v>476.27019999999999</c:v>
                </c:pt>
                <c:pt idx="33195">
                  <c:v>476.28719999999998</c:v>
                </c:pt>
                <c:pt idx="33196">
                  <c:v>476.30220000000003</c:v>
                </c:pt>
                <c:pt idx="33197">
                  <c:v>476.31760000000003</c:v>
                </c:pt>
                <c:pt idx="33198">
                  <c:v>476.33339999999998</c:v>
                </c:pt>
                <c:pt idx="33199">
                  <c:v>476.34840000000003</c:v>
                </c:pt>
                <c:pt idx="33200">
                  <c:v>476.3648</c:v>
                </c:pt>
                <c:pt idx="33201">
                  <c:v>476.38040000000001</c:v>
                </c:pt>
                <c:pt idx="33202">
                  <c:v>476.39589999999998</c:v>
                </c:pt>
                <c:pt idx="33203">
                  <c:v>476.41230000000002</c:v>
                </c:pt>
                <c:pt idx="33204">
                  <c:v>476.42779999999999</c:v>
                </c:pt>
                <c:pt idx="33205">
                  <c:v>476.44400000000002</c:v>
                </c:pt>
                <c:pt idx="33206">
                  <c:v>476.46</c:v>
                </c:pt>
                <c:pt idx="33207">
                  <c:v>476.47629999999998</c:v>
                </c:pt>
                <c:pt idx="33208">
                  <c:v>476.49119999999999</c:v>
                </c:pt>
                <c:pt idx="33209">
                  <c:v>476.50850000000003</c:v>
                </c:pt>
                <c:pt idx="33210">
                  <c:v>476.52280000000002</c:v>
                </c:pt>
                <c:pt idx="33211">
                  <c:v>476.53859999999997</c:v>
                </c:pt>
                <c:pt idx="33212">
                  <c:v>476.55399999999997</c:v>
                </c:pt>
                <c:pt idx="33213">
                  <c:v>476.56979999999999</c:v>
                </c:pt>
                <c:pt idx="33214">
                  <c:v>476.58479999999997</c:v>
                </c:pt>
                <c:pt idx="33215">
                  <c:v>476.6019</c:v>
                </c:pt>
                <c:pt idx="33216">
                  <c:v>476.61709999999999</c:v>
                </c:pt>
                <c:pt idx="33217">
                  <c:v>476.63420000000002</c:v>
                </c:pt>
                <c:pt idx="33218">
                  <c:v>476.64890000000003</c:v>
                </c:pt>
                <c:pt idx="33219">
                  <c:v>476.66559999999998</c:v>
                </c:pt>
                <c:pt idx="33220">
                  <c:v>476.6825</c:v>
                </c:pt>
                <c:pt idx="33221">
                  <c:v>476.69889999999998</c:v>
                </c:pt>
                <c:pt idx="33222">
                  <c:v>476.71469999999999</c:v>
                </c:pt>
                <c:pt idx="33223">
                  <c:v>476.73020000000002</c:v>
                </c:pt>
                <c:pt idx="33224">
                  <c:v>476.74669999999998</c:v>
                </c:pt>
                <c:pt idx="33225">
                  <c:v>476.76409999999998</c:v>
                </c:pt>
                <c:pt idx="33226">
                  <c:v>476.78019999999998</c:v>
                </c:pt>
                <c:pt idx="33227">
                  <c:v>476.79739999999998</c:v>
                </c:pt>
                <c:pt idx="33228">
                  <c:v>476.81389999999999</c:v>
                </c:pt>
                <c:pt idx="33229">
                  <c:v>476.82979999999998</c:v>
                </c:pt>
                <c:pt idx="33230">
                  <c:v>476.84410000000003</c:v>
                </c:pt>
                <c:pt idx="33231">
                  <c:v>476.8603</c:v>
                </c:pt>
                <c:pt idx="33232">
                  <c:v>476.87479999999999</c:v>
                </c:pt>
                <c:pt idx="33233">
                  <c:v>476.8922</c:v>
                </c:pt>
                <c:pt idx="33234">
                  <c:v>476.9074</c:v>
                </c:pt>
                <c:pt idx="33235">
                  <c:v>476.92610000000002</c:v>
                </c:pt>
                <c:pt idx="33236">
                  <c:v>476.94260000000003</c:v>
                </c:pt>
                <c:pt idx="33237">
                  <c:v>476.95859999999999</c:v>
                </c:pt>
                <c:pt idx="33238">
                  <c:v>476.97500000000002</c:v>
                </c:pt>
                <c:pt idx="33239">
                  <c:v>476.99180000000001</c:v>
                </c:pt>
                <c:pt idx="33240">
                  <c:v>477.00790000000001</c:v>
                </c:pt>
                <c:pt idx="33241">
                  <c:v>477.02600000000001</c:v>
                </c:pt>
                <c:pt idx="33242">
                  <c:v>477.04239999999999</c:v>
                </c:pt>
                <c:pt idx="33243">
                  <c:v>477.05700000000002</c:v>
                </c:pt>
                <c:pt idx="33244">
                  <c:v>477.07350000000002</c:v>
                </c:pt>
                <c:pt idx="33245">
                  <c:v>477.08980000000003</c:v>
                </c:pt>
                <c:pt idx="33246">
                  <c:v>477.10660000000001</c:v>
                </c:pt>
                <c:pt idx="33247">
                  <c:v>477.1216</c:v>
                </c:pt>
                <c:pt idx="33248">
                  <c:v>477.14030000000002</c:v>
                </c:pt>
                <c:pt idx="33249">
                  <c:v>477.15620000000001</c:v>
                </c:pt>
                <c:pt idx="33250">
                  <c:v>477.17239999999998</c:v>
                </c:pt>
                <c:pt idx="33251">
                  <c:v>477.18860000000001</c:v>
                </c:pt>
                <c:pt idx="33252">
                  <c:v>477.2054</c:v>
                </c:pt>
                <c:pt idx="33253">
                  <c:v>477.22190000000001</c:v>
                </c:pt>
                <c:pt idx="33254">
                  <c:v>477.23910000000001</c:v>
                </c:pt>
                <c:pt idx="33255">
                  <c:v>477.25540000000001</c:v>
                </c:pt>
                <c:pt idx="33256">
                  <c:v>477.27249999999998</c:v>
                </c:pt>
                <c:pt idx="33257">
                  <c:v>477.28960000000001</c:v>
                </c:pt>
                <c:pt idx="33258">
                  <c:v>477.30619999999999</c:v>
                </c:pt>
                <c:pt idx="33259">
                  <c:v>477.32220000000001</c:v>
                </c:pt>
                <c:pt idx="33260">
                  <c:v>477.33870000000002</c:v>
                </c:pt>
                <c:pt idx="33261">
                  <c:v>477.35559999999998</c:v>
                </c:pt>
                <c:pt idx="33262">
                  <c:v>477.37310000000002</c:v>
                </c:pt>
                <c:pt idx="33263">
                  <c:v>477.39080000000001</c:v>
                </c:pt>
                <c:pt idx="33264">
                  <c:v>477.40789999999998</c:v>
                </c:pt>
                <c:pt idx="33265">
                  <c:v>477.4228</c:v>
                </c:pt>
                <c:pt idx="33266">
                  <c:v>477.4409</c:v>
                </c:pt>
                <c:pt idx="33267">
                  <c:v>477.45659999999998</c:v>
                </c:pt>
                <c:pt idx="33268">
                  <c:v>477.47280000000001</c:v>
                </c:pt>
                <c:pt idx="33269">
                  <c:v>477.4889</c:v>
                </c:pt>
                <c:pt idx="33270">
                  <c:v>477.50510000000003</c:v>
                </c:pt>
                <c:pt idx="33271">
                  <c:v>477.52280000000002</c:v>
                </c:pt>
                <c:pt idx="33272">
                  <c:v>477.53859999999997</c:v>
                </c:pt>
                <c:pt idx="33273">
                  <c:v>477.5564</c:v>
                </c:pt>
                <c:pt idx="33274">
                  <c:v>477.57240000000002</c:v>
                </c:pt>
                <c:pt idx="33275">
                  <c:v>477.59</c:v>
                </c:pt>
                <c:pt idx="33276">
                  <c:v>477.60640000000001</c:v>
                </c:pt>
                <c:pt idx="33277">
                  <c:v>477.62360000000001</c:v>
                </c:pt>
                <c:pt idx="33278">
                  <c:v>477.64060000000001</c:v>
                </c:pt>
                <c:pt idx="33279">
                  <c:v>477.65699999999998</c:v>
                </c:pt>
                <c:pt idx="33280">
                  <c:v>477.6746</c:v>
                </c:pt>
                <c:pt idx="33281">
                  <c:v>477.6918</c:v>
                </c:pt>
                <c:pt idx="33282">
                  <c:v>477.70920000000001</c:v>
                </c:pt>
                <c:pt idx="33283">
                  <c:v>477.72660000000002</c:v>
                </c:pt>
                <c:pt idx="33284">
                  <c:v>477.74400000000003</c:v>
                </c:pt>
                <c:pt idx="33285">
                  <c:v>477.7604</c:v>
                </c:pt>
                <c:pt idx="33286">
                  <c:v>477.77859999999998</c:v>
                </c:pt>
                <c:pt idx="33287">
                  <c:v>477.79450000000003</c:v>
                </c:pt>
                <c:pt idx="33288">
                  <c:v>477.81220000000002</c:v>
                </c:pt>
                <c:pt idx="33289">
                  <c:v>477.82690000000002</c:v>
                </c:pt>
                <c:pt idx="33290">
                  <c:v>477.84370000000001</c:v>
                </c:pt>
                <c:pt idx="33291">
                  <c:v>477.86099999999999</c:v>
                </c:pt>
                <c:pt idx="33292">
                  <c:v>477.8775</c:v>
                </c:pt>
                <c:pt idx="33293">
                  <c:v>477.89460000000003</c:v>
                </c:pt>
                <c:pt idx="33294">
                  <c:v>477.91309999999999</c:v>
                </c:pt>
                <c:pt idx="33295">
                  <c:v>477.93079999999998</c:v>
                </c:pt>
                <c:pt idx="33296">
                  <c:v>477.94749999999999</c:v>
                </c:pt>
                <c:pt idx="33297">
                  <c:v>477.96519999999998</c:v>
                </c:pt>
                <c:pt idx="33298">
                  <c:v>477.98180000000002</c:v>
                </c:pt>
                <c:pt idx="33299">
                  <c:v>477.99880000000002</c:v>
                </c:pt>
                <c:pt idx="33300">
                  <c:v>478.017</c:v>
                </c:pt>
                <c:pt idx="33301">
                  <c:v>478.0335</c:v>
                </c:pt>
                <c:pt idx="33302">
                  <c:v>478.05040000000002</c:v>
                </c:pt>
                <c:pt idx="33303">
                  <c:v>478.06740000000002</c:v>
                </c:pt>
                <c:pt idx="33304">
                  <c:v>478.0847</c:v>
                </c:pt>
                <c:pt idx="33305">
                  <c:v>478.10160000000002</c:v>
                </c:pt>
                <c:pt idx="33306">
                  <c:v>478.1198</c:v>
                </c:pt>
                <c:pt idx="33307">
                  <c:v>478.13810000000001</c:v>
                </c:pt>
                <c:pt idx="33308">
                  <c:v>478.15620000000001</c:v>
                </c:pt>
                <c:pt idx="33309">
                  <c:v>478.17340000000002</c:v>
                </c:pt>
                <c:pt idx="33310">
                  <c:v>478.18959999999998</c:v>
                </c:pt>
                <c:pt idx="33311">
                  <c:v>478.209</c:v>
                </c:pt>
                <c:pt idx="33312">
                  <c:v>478.22829999999999</c:v>
                </c:pt>
                <c:pt idx="33313">
                  <c:v>478.245</c:v>
                </c:pt>
                <c:pt idx="33314">
                  <c:v>478.26319999999998</c:v>
                </c:pt>
                <c:pt idx="33315">
                  <c:v>478.28</c:v>
                </c:pt>
                <c:pt idx="33316">
                  <c:v>478.2978</c:v>
                </c:pt>
                <c:pt idx="33317">
                  <c:v>478.31459999999998</c:v>
                </c:pt>
                <c:pt idx="33318">
                  <c:v>478.33159999999998</c:v>
                </c:pt>
                <c:pt idx="33319">
                  <c:v>478.34980000000002</c:v>
                </c:pt>
                <c:pt idx="33320">
                  <c:v>478.36860000000001</c:v>
                </c:pt>
                <c:pt idx="33321">
                  <c:v>478.38670000000002</c:v>
                </c:pt>
                <c:pt idx="33322">
                  <c:v>478.40339999999998</c:v>
                </c:pt>
                <c:pt idx="33323">
                  <c:v>478.42230000000001</c:v>
                </c:pt>
                <c:pt idx="33324">
                  <c:v>478.44040000000001</c:v>
                </c:pt>
                <c:pt idx="33325">
                  <c:v>478.45710000000003</c:v>
                </c:pt>
                <c:pt idx="33326">
                  <c:v>478.47519999999997</c:v>
                </c:pt>
                <c:pt idx="33327">
                  <c:v>478.49200000000002</c:v>
                </c:pt>
                <c:pt idx="33328">
                  <c:v>478.51</c:v>
                </c:pt>
                <c:pt idx="33329">
                  <c:v>478.52679999999998</c:v>
                </c:pt>
                <c:pt idx="33330">
                  <c:v>478.54559999999998</c:v>
                </c:pt>
                <c:pt idx="33331">
                  <c:v>478.56330000000003</c:v>
                </c:pt>
                <c:pt idx="33332">
                  <c:v>478.58260000000001</c:v>
                </c:pt>
                <c:pt idx="33333">
                  <c:v>478.60039999999998</c:v>
                </c:pt>
                <c:pt idx="33334">
                  <c:v>478.61799999999999</c:v>
                </c:pt>
                <c:pt idx="33335">
                  <c:v>478.63560000000001</c:v>
                </c:pt>
                <c:pt idx="33336">
                  <c:v>478.65359999999998</c:v>
                </c:pt>
                <c:pt idx="33337">
                  <c:v>478.67259999999999</c:v>
                </c:pt>
                <c:pt idx="33338">
                  <c:v>478.6902</c:v>
                </c:pt>
                <c:pt idx="33339">
                  <c:v>478.70699999999999</c:v>
                </c:pt>
                <c:pt idx="33340">
                  <c:v>478.7269</c:v>
                </c:pt>
                <c:pt idx="33341">
                  <c:v>478.74470000000002</c:v>
                </c:pt>
                <c:pt idx="33342">
                  <c:v>478.76150000000001</c:v>
                </c:pt>
                <c:pt idx="33343">
                  <c:v>478.77879999999999</c:v>
                </c:pt>
                <c:pt idx="33344">
                  <c:v>478.79739999999998</c:v>
                </c:pt>
                <c:pt idx="33345">
                  <c:v>478.81670000000003</c:v>
                </c:pt>
                <c:pt idx="33346">
                  <c:v>478.83429999999998</c:v>
                </c:pt>
                <c:pt idx="33347">
                  <c:v>478.85309999999998</c:v>
                </c:pt>
                <c:pt idx="33348">
                  <c:v>478.87180000000001</c:v>
                </c:pt>
                <c:pt idx="33349">
                  <c:v>478.89</c:v>
                </c:pt>
                <c:pt idx="33350">
                  <c:v>478.90960000000001</c:v>
                </c:pt>
                <c:pt idx="33351">
                  <c:v>478.92619999999999</c:v>
                </c:pt>
                <c:pt idx="33352">
                  <c:v>478.94560000000001</c:v>
                </c:pt>
                <c:pt idx="33353">
                  <c:v>478.96480000000003</c:v>
                </c:pt>
                <c:pt idx="33354">
                  <c:v>478.98239999999998</c:v>
                </c:pt>
                <c:pt idx="33355">
                  <c:v>479.00119999999998</c:v>
                </c:pt>
                <c:pt idx="33356">
                  <c:v>479.0222</c:v>
                </c:pt>
                <c:pt idx="33357">
                  <c:v>479.04</c:v>
                </c:pt>
                <c:pt idx="33358">
                  <c:v>479.0575</c:v>
                </c:pt>
                <c:pt idx="33359">
                  <c:v>479.07659999999998</c:v>
                </c:pt>
                <c:pt idx="33360">
                  <c:v>479.09550000000002</c:v>
                </c:pt>
                <c:pt idx="33361">
                  <c:v>479.11439999999999</c:v>
                </c:pt>
                <c:pt idx="33362">
                  <c:v>479.13249999999999</c:v>
                </c:pt>
                <c:pt idx="33363">
                  <c:v>479.14940000000001</c:v>
                </c:pt>
                <c:pt idx="33364">
                  <c:v>479.16840000000002</c:v>
                </c:pt>
                <c:pt idx="33365">
                  <c:v>479.18669999999997</c:v>
                </c:pt>
                <c:pt idx="33366">
                  <c:v>479.2056</c:v>
                </c:pt>
                <c:pt idx="33367">
                  <c:v>479.2226</c:v>
                </c:pt>
                <c:pt idx="33368">
                  <c:v>479.24119999999999</c:v>
                </c:pt>
                <c:pt idx="33369">
                  <c:v>479.25819999999999</c:v>
                </c:pt>
                <c:pt idx="33370">
                  <c:v>479.27659999999997</c:v>
                </c:pt>
                <c:pt idx="33371">
                  <c:v>479.2937</c:v>
                </c:pt>
                <c:pt idx="33372">
                  <c:v>479.31279999999998</c:v>
                </c:pt>
                <c:pt idx="33373">
                  <c:v>479.33339999999998</c:v>
                </c:pt>
                <c:pt idx="33374">
                  <c:v>479.35019999999997</c:v>
                </c:pt>
                <c:pt idx="33375">
                  <c:v>479.36759999999998</c:v>
                </c:pt>
                <c:pt idx="33376">
                  <c:v>479.38720000000001</c:v>
                </c:pt>
                <c:pt idx="33377">
                  <c:v>479.40460000000002</c:v>
                </c:pt>
                <c:pt idx="33378">
                  <c:v>479.42419999999998</c:v>
                </c:pt>
                <c:pt idx="33379">
                  <c:v>479.44139999999999</c:v>
                </c:pt>
                <c:pt idx="33380">
                  <c:v>479.4615</c:v>
                </c:pt>
                <c:pt idx="33381">
                  <c:v>479.4796</c:v>
                </c:pt>
                <c:pt idx="33382">
                  <c:v>479.49740000000003</c:v>
                </c:pt>
                <c:pt idx="33383">
                  <c:v>479.51600000000002</c:v>
                </c:pt>
                <c:pt idx="33384">
                  <c:v>479.53410000000002</c:v>
                </c:pt>
                <c:pt idx="33385">
                  <c:v>479.55239999999998</c:v>
                </c:pt>
                <c:pt idx="33386">
                  <c:v>479.57100000000003</c:v>
                </c:pt>
                <c:pt idx="33387">
                  <c:v>479.59059999999999</c:v>
                </c:pt>
                <c:pt idx="33388">
                  <c:v>479.61</c:v>
                </c:pt>
                <c:pt idx="33389">
                  <c:v>479.6277</c:v>
                </c:pt>
                <c:pt idx="33390">
                  <c:v>479.64659999999998</c:v>
                </c:pt>
                <c:pt idx="33391">
                  <c:v>479.6671</c:v>
                </c:pt>
                <c:pt idx="33392">
                  <c:v>479.68720000000002</c:v>
                </c:pt>
                <c:pt idx="33393">
                  <c:v>479.70479999999998</c:v>
                </c:pt>
                <c:pt idx="33394">
                  <c:v>479.72519999999997</c:v>
                </c:pt>
                <c:pt idx="33395">
                  <c:v>479.74459999999999</c:v>
                </c:pt>
                <c:pt idx="33396">
                  <c:v>479.76339999999999</c:v>
                </c:pt>
                <c:pt idx="33397">
                  <c:v>479.78250000000003</c:v>
                </c:pt>
                <c:pt idx="33398">
                  <c:v>479.80259999999998</c:v>
                </c:pt>
                <c:pt idx="33399">
                  <c:v>479.82229999999998</c:v>
                </c:pt>
                <c:pt idx="33400">
                  <c:v>479.84100000000001</c:v>
                </c:pt>
                <c:pt idx="33401">
                  <c:v>479.86</c:v>
                </c:pt>
                <c:pt idx="33402">
                  <c:v>479.87939999999998</c:v>
                </c:pt>
                <c:pt idx="33403">
                  <c:v>479.89760000000001</c:v>
                </c:pt>
                <c:pt idx="33404">
                  <c:v>479.91640000000001</c:v>
                </c:pt>
                <c:pt idx="33405">
                  <c:v>479.9366</c:v>
                </c:pt>
                <c:pt idx="33406">
                  <c:v>479.9556</c:v>
                </c:pt>
                <c:pt idx="33407">
                  <c:v>479.97519999999997</c:v>
                </c:pt>
                <c:pt idx="33408">
                  <c:v>479.99459999999999</c:v>
                </c:pt>
                <c:pt idx="33409">
                  <c:v>480.01440000000002</c:v>
                </c:pt>
                <c:pt idx="33410">
                  <c:v>480.03460000000001</c:v>
                </c:pt>
                <c:pt idx="33411">
                  <c:v>480.0523</c:v>
                </c:pt>
                <c:pt idx="33412">
                  <c:v>480.07170000000002</c:v>
                </c:pt>
                <c:pt idx="33413">
                  <c:v>480.09179999999998</c:v>
                </c:pt>
                <c:pt idx="33414">
                  <c:v>480.11200000000002</c:v>
                </c:pt>
                <c:pt idx="33415">
                  <c:v>480.13080000000002</c:v>
                </c:pt>
                <c:pt idx="33416">
                  <c:v>480.15120000000002</c:v>
                </c:pt>
                <c:pt idx="33417">
                  <c:v>480.16930000000002</c:v>
                </c:pt>
                <c:pt idx="33418">
                  <c:v>480.18869999999998</c:v>
                </c:pt>
                <c:pt idx="33419">
                  <c:v>480.20890000000003</c:v>
                </c:pt>
                <c:pt idx="33420">
                  <c:v>480.22680000000003</c:v>
                </c:pt>
                <c:pt idx="33421">
                  <c:v>480.24639999999999</c:v>
                </c:pt>
                <c:pt idx="33422">
                  <c:v>480.26600000000002</c:v>
                </c:pt>
                <c:pt idx="33423">
                  <c:v>480.28519999999997</c:v>
                </c:pt>
                <c:pt idx="33424">
                  <c:v>480.30399999999997</c:v>
                </c:pt>
                <c:pt idx="33425">
                  <c:v>480.32420000000002</c:v>
                </c:pt>
                <c:pt idx="33426">
                  <c:v>480.34480000000002</c:v>
                </c:pt>
                <c:pt idx="33427">
                  <c:v>480.36399999999998</c:v>
                </c:pt>
                <c:pt idx="33428">
                  <c:v>480.38279999999997</c:v>
                </c:pt>
                <c:pt idx="33429">
                  <c:v>480.40199999999999</c:v>
                </c:pt>
                <c:pt idx="33430">
                  <c:v>480.42149999999998</c:v>
                </c:pt>
                <c:pt idx="33431">
                  <c:v>480.43979999999999</c:v>
                </c:pt>
                <c:pt idx="33432">
                  <c:v>480.46089999999998</c:v>
                </c:pt>
                <c:pt idx="33433">
                  <c:v>480.47969999999998</c:v>
                </c:pt>
                <c:pt idx="33434">
                  <c:v>480.5</c:v>
                </c:pt>
                <c:pt idx="33435">
                  <c:v>480.51960000000003</c:v>
                </c:pt>
                <c:pt idx="33436">
                  <c:v>480.53949999999998</c:v>
                </c:pt>
                <c:pt idx="33437">
                  <c:v>480.55849999999998</c:v>
                </c:pt>
                <c:pt idx="33438">
                  <c:v>480.57870000000003</c:v>
                </c:pt>
                <c:pt idx="33439">
                  <c:v>480.59809999999999</c:v>
                </c:pt>
                <c:pt idx="33440">
                  <c:v>480.61829999999998</c:v>
                </c:pt>
                <c:pt idx="33441">
                  <c:v>480.6379</c:v>
                </c:pt>
                <c:pt idx="33442">
                  <c:v>480.65719999999999</c:v>
                </c:pt>
                <c:pt idx="33443">
                  <c:v>480.67520000000002</c:v>
                </c:pt>
                <c:pt idx="33444">
                  <c:v>480.69540000000001</c:v>
                </c:pt>
                <c:pt idx="33445">
                  <c:v>480.71530000000001</c:v>
                </c:pt>
                <c:pt idx="33446">
                  <c:v>480.73500000000001</c:v>
                </c:pt>
                <c:pt idx="33447">
                  <c:v>480.75470000000001</c:v>
                </c:pt>
                <c:pt idx="33448">
                  <c:v>480.77519999999998</c:v>
                </c:pt>
                <c:pt idx="33449">
                  <c:v>480.79539999999997</c:v>
                </c:pt>
                <c:pt idx="33450">
                  <c:v>480.8152</c:v>
                </c:pt>
                <c:pt idx="33451">
                  <c:v>480.8374</c:v>
                </c:pt>
                <c:pt idx="33452">
                  <c:v>480.8571</c:v>
                </c:pt>
                <c:pt idx="33453">
                  <c:v>480.87740000000002</c:v>
                </c:pt>
                <c:pt idx="33454">
                  <c:v>480.89640000000003</c:v>
                </c:pt>
                <c:pt idx="33455">
                  <c:v>480.91559999999998</c:v>
                </c:pt>
                <c:pt idx="33456">
                  <c:v>480.9366</c:v>
                </c:pt>
                <c:pt idx="33457">
                  <c:v>480.9572</c:v>
                </c:pt>
                <c:pt idx="33458">
                  <c:v>480.97840000000002</c:v>
                </c:pt>
                <c:pt idx="33459">
                  <c:v>480.99880000000002</c:v>
                </c:pt>
                <c:pt idx="33460">
                  <c:v>481.01679999999999</c:v>
                </c:pt>
                <c:pt idx="33461">
                  <c:v>481.03820000000002</c:v>
                </c:pt>
                <c:pt idx="33462">
                  <c:v>481.05739999999997</c:v>
                </c:pt>
                <c:pt idx="33463">
                  <c:v>481.07799999999997</c:v>
                </c:pt>
                <c:pt idx="33464">
                  <c:v>481.0992</c:v>
                </c:pt>
                <c:pt idx="33465">
                  <c:v>481.11939999999998</c:v>
                </c:pt>
                <c:pt idx="33466">
                  <c:v>481.13940000000002</c:v>
                </c:pt>
                <c:pt idx="33467">
                  <c:v>481.15940000000001</c:v>
                </c:pt>
                <c:pt idx="33468">
                  <c:v>481.18040000000002</c:v>
                </c:pt>
                <c:pt idx="33469">
                  <c:v>481.202</c:v>
                </c:pt>
                <c:pt idx="33470">
                  <c:v>481.22120000000001</c:v>
                </c:pt>
                <c:pt idx="33471">
                  <c:v>481.24189999999999</c:v>
                </c:pt>
                <c:pt idx="33472">
                  <c:v>481.26260000000002</c:v>
                </c:pt>
                <c:pt idx="33473">
                  <c:v>481.28320000000002</c:v>
                </c:pt>
                <c:pt idx="33474">
                  <c:v>481.30439999999999</c:v>
                </c:pt>
                <c:pt idx="33475">
                  <c:v>481.32499999999999</c:v>
                </c:pt>
                <c:pt idx="33476">
                  <c:v>481.34679999999997</c:v>
                </c:pt>
                <c:pt idx="33477">
                  <c:v>481.3689</c:v>
                </c:pt>
                <c:pt idx="33478">
                  <c:v>481.387</c:v>
                </c:pt>
                <c:pt idx="33479">
                  <c:v>481.40820000000002</c:v>
                </c:pt>
                <c:pt idx="33480">
                  <c:v>481.42989999999998</c:v>
                </c:pt>
                <c:pt idx="33481">
                  <c:v>481.45060000000001</c:v>
                </c:pt>
                <c:pt idx="33482">
                  <c:v>481.4708</c:v>
                </c:pt>
                <c:pt idx="33483">
                  <c:v>481.49259999999998</c:v>
                </c:pt>
                <c:pt idx="33484">
                  <c:v>481.51339999999999</c:v>
                </c:pt>
                <c:pt idx="33485">
                  <c:v>481.53460000000001</c:v>
                </c:pt>
                <c:pt idx="33486">
                  <c:v>481.55470000000003</c:v>
                </c:pt>
                <c:pt idx="33487">
                  <c:v>481.57499999999999</c:v>
                </c:pt>
                <c:pt idx="33488">
                  <c:v>481.5942</c:v>
                </c:pt>
                <c:pt idx="33489">
                  <c:v>481.61590000000001</c:v>
                </c:pt>
                <c:pt idx="33490">
                  <c:v>481.63580000000002</c:v>
                </c:pt>
                <c:pt idx="33491">
                  <c:v>481.65629999999999</c:v>
                </c:pt>
                <c:pt idx="33492">
                  <c:v>481.67829999999998</c:v>
                </c:pt>
                <c:pt idx="33493">
                  <c:v>481.69889999999998</c:v>
                </c:pt>
                <c:pt idx="33494">
                  <c:v>481.71940000000001</c:v>
                </c:pt>
                <c:pt idx="33495">
                  <c:v>481.74160000000001</c:v>
                </c:pt>
                <c:pt idx="33496">
                  <c:v>481.76240000000001</c:v>
                </c:pt>
                <c:pt idx="33497">
                  <c:v>481.78469999999999</c:v>
                </c:pt>
                <c:pt idx="33498">
                  <c:v>481.80470000000003</c:v>
                </c:pt>
                <c:pt idx="33499">
                  <c:v>481.8261</c:v>
                </c:pt>
                <c:pt idx="33500">
                  <c:v>481.84620000000001</c:v>
                </c:pt>
                <c:pt idx="33501">
                  <c:v>481.86739999999998</c:v>
                </c:pt>
                <c:pt idx="33502">
                  <c:v>481.88929999999999</c:v>
                </c:pt>
                <c:pt idx="33503">
                  <c:v>481.91219999999998</c:v>
                </c:pt>
                <c:pt idx="33504">
                  <c:v>481.93430000000001</c:v>
                </c:pt>
                <c:pt idx="33505">
                  <c:v>481.9547</c:v>
                </c:pt>
                <c:pt idx="33506">
                  <c:v>481.9753</c:v>
                </c:pt>
                <c:pt idx="33507">
                  <c:v>481.99799999999999</c:v>
                </c:pt>
                <c:pt idx="33508">
                  <c:v>482.01940000000002</c:v>
                </c:pt>
                <c:pt idx="33509">
                  <c:v>482.0394</c:v>
                </c:pt>
                <c:pt idx="33510">
                  <c:v>482.06259999999997</c:v>
                </c:pt>
                <c:pt idx="33511">
                  <c:v>482.084</c:v>
                </c:pt>
                <c:pt idx="33512">
                  <c:v>482.10500000000002</c:v>
                </c:pt>
                <c:pt idx="33513">
                  <c:v>482.1266</c:v>
                </c:pt>
                <c:pt idx="33514">
                  <c:v>482.1472</c:v>
                </c:pt>
                <c:pt idx="33515">
                  <c:v>482.16840000000002</c:v>
                </c:pt>
                <c:pt idx="33516">
                  <c:v>482.1918</c:v>
                </c:pt>
                <c:pt idx="33517">
                  <c:v>482.21159999999998</c:v>
                </c:pt>
                <c:pt idx="33518">
                  <c:v>482.23340000000002</c:v>
                </c:pt>
                <c:pt idx="33519">
                  <c:v>482.25659999999999</c:v>
                </c:pt>
                <c:pt idx="33520">
                  <c:v>482.27800000000002</c:v>
                </c:pt>
                <c:pt idx="33521">
                  <c:v>482.29899999999998</c:v>
                </c:pt>
                <c:pt idx="33522">
                  <c:v>482.31970000000001</c:v>
                </c:pt>
                <c:pt idx="33523">
                  <c:v>482.34140000000002</c:v>
                </c:pt>
                <c:pt idx="33524">
                  <c:v>482.36250000000001</c:v>
                </c:pt>
                <c:pt idx="33525">
                  <c:v>482.38499999999999</c:v>
                </c:pt>
                <c:pt idx="33526">
                  <c:v>482.4058</c:v>
                </c:pt>
                <c:pt idx="33527">
                  <c:v>482.42649999999998</c:v>
                </c:pt>
                <c:pt idx="33528">
                  <c:v>482.44959999999998</c:v>
                </c:pt>
                <c:pt idx="33529">
                  <c:v>482.47059999999999</c:v>
                </c:pt>
                <c:pt idx="33530">
                  <c:v>482.49130000000002</c:v>
                </c:pt>
                <c:pt idx="33531">
                  <c:v>482.51159999999999</c:v>
                </c:pt>
                <c:pt idx="33532">
                  <c:v>482.53469999999999</c:v>
                </c:pt>
                <c:pt idx="33533">
                  <c:v>482.55459999999999</c:v>
                </c:pt>
                <c:pt idx="33534">
                  <c:v>482.57619999999997</c:v>
                </c:pt>
                <c:pt idx="33535">
                  <c:v>482.59890000000001</c:v>
                </c:pt>
                <c:pt idx="33536">
                  <c:v>482.61880000000002</c:v>
                </c:pt>
                <c:pt idx="33537">
                  <c:v>482.64240000000001</c:v>
                </c:pt>
                <c:pt idx="33538">
                  <c:v>482.6653</c:v>
                </c:pt>
                <c:pt idx="33539">
                  <c:v>482.68700000000001</c:v>
                </c:pt>
                <c:pt idx="33540">
                  <c:v>482.7097</c:v>
                </c:pt>
                <c:pt idx="33541">
                  <c:v>482.73</c:v>
                </c:pt>
                <c:pt idx="33542">
                  <c:v>482.75240000000002</c:v>
                </c:pt>
                <c:pt idx="33543">
                  <c:v>482.77350000000001</c:v>
                </c:pt>
                <c:pt idx="33544">
                  <c:v>482.7944</c:v>
                </c:pt>
                <c:pt idx="33545">
                  <c:v>482.81630000000001</c:v>
                </c:pt>
                <c:pt idx="33546">
                  <c:v>482.83679999999998</c:v>
                </c:pt>
                <c:pt idx="33547">
                  <c:v>482.85899999999998</c:v>
                </c:pt>
                <c:pt idx="33548">
                  <c:v>482.88159999999999</c:v>
                </c:pt>
                <c:pt idx="33549">
                  <c:v>482.90390000000002</c:v>
                </c:pt>
                <c:pt idx="33550">
                  <c:v>482.92520000000002</c:v>
                </c:pt>
                <c:pt idx="33551">
                  <c:v>482.94839999999999</c:v>
                </c:pt>
                <c:pt idx="33552">
                  <c:v>482.97039999999998</c:v>
                </c:pt>
                <c:pt idx="33553">
                  <c:v>482.99329999999998</c:v>
                </c:pt>
                <c:pt idx="33554">
                  <c:v>483.01420000000002</c:v>
                </c:pt>
                <c:pt idx="33555">
                  <c:v>483.0367</c:v>
                </c:pt>
                <c:pt idx="33556">
                  <c:v>483.05880000000002</c:v>
                </c:pt>
                <c:pt idx="33557">
                  <c:v>483.08030000000002</c:v>
                </c:pt>
                <c:pt idx="33558">
                  <c:v>483.10329999999999</c:v>
                </c:pt>
                <c:pt idx="33559">
                  <c:v>483.12700000000001</c:v>
                </c:pt>
                <c:pt idx="33560">
                  <c:v>483.14839999999998</c:v>
                </c:pt>
                <c:pt idx="33561">
                  <c:v>483.17110000000002</c:v>
                </c:pt>
                <c:pt idx="33562">
                  <c:v>483.19139999999999</c:v>
                </c:pt>
                <c:pt idx="33563">
                  <c:v>483.21280000000002</c:v>
                </c:pt>
                <c:pt idx="33564">
                  <c:v>483.23669999999998</c:v>
                </c:pt>
                <c:pt idx="33565">
                  <c:v>483.26080000000002</c:v>
                </c:pt>
                <c:pt idx="33566">
                  <c:v>483.2833</c:v>
                </c:pt>
                <c:pt idx="33567">
                  <c:v>483.30599999999998</c:v>
                </c:pt>
                <c:pt idx="33568">
                  <c:v>483.32960000000003</c:v>
                </c:pt>
                <c:pt idx="33569">
                  <c:v>483.35</c:v>
                </c:pt>
                <c:pt idx="33570">
                  <c:v>483.3732</c:v>
                </c:pt>
                <c:pt idx="33571">
                  <c:v>483.3947</c:v>
                </c:pt>
                <c:pt idx="33572">
                  <c:v>483.416</c:v>
                </c:pt>
                <c:pt idx="33573">
                  <c:v>483.43729999999999</c:v>
                </c:pt>
                <c:pt idx="33574">
                  <c:v>483.4597</c:v>
                </c:pt>
                <c:pt idx="33575">
                  <c:v>483.48050000000001</c:v>
                </c:pt>
                <c:pt idx="33576">
                  <c:v>483.50240000000002</c:v>
                </c:pt>
                <c:pt idx="33577">
                  <c:v>483.52420000000001</c:v>
                </c:pt>
                <c:pt idx="33578">
                  <c:v>483.54590000000002</c:v>
                </c:pt>
                <c:pt idx="33579">
                  <c:v>483.56880000000001</c:v>
                </c:pt>
                <c:pt idx="33580">
                  <c:v>483.58909999999997</c:v>
                </c:pt>
                <c:pt idx="33581">
                  <c:v>483.61079999999998</c:v>
                </c:pt>
                <c:pt idx="33582">
                  <c:v>483.63200000000001</c:v>
                </c:pt>
                <c:pt idx="33583">
                  <c:v>483.65699999999998</c:v>
                </c:pt>
                <c:pt idx="33584">
                  <c:v>483.67720000000003</c:v>
                </c:pt>
                <c:pt idx="33585">
                  <c:v>483.69959999999998</c:v>
                </c:pt>
                <c:pt idx="33586">
                  <c:v>483.72179999999997</c:v>
                </c:pt>
                <c:pt idx="33587">
                  <c:v>483.74459999999999</c:v>
                </c:pt>
                <c:pt idx="33588">
                  <c:v>483.76819999999998</c:v>
                </c:pt>
                <c:pt idx="33589">
                  <c:v>483.78980000000001</c:v>
                </c:pt>
                <c:pt idx="33590">
                  <c:v>483.81310000000002</c:v>
                </c:pt>
                <c:pt idx="33591">
                  <c:v>483.83499999999998</c:v>
                </c:pt>
                <c:pt idx="33592">
                  <c:v>483.85759999999999</c:v>
                </c:pt>
                <c:pt idx="33593">
                  <c:v>483.88</c:v>
                </c:pt>
                <c:pt idx="33594">
                  <c:v>483.90429999999998</c:v>
                </c:pt>
                <c:pt idx="33595">
                  <c:v>483.92660000000001</c:v>
                </c:pt>
                <c:pt idx="33596">
                  <c:v>483.9502</c:v>
                </c:pt>
                <c:pt idx="33597">
                  <c:v>483.97219999999999</c:v>
                </c:pt>
                <c:pt idx="33598">
                  <c:v>483.99590000000001</c:v>
                </c:pt>
                <c:pt idx="33599">
                  <c:v>484.01870000000002</c:v>
                </c:pt>
                <c:pt idx="33600">
                  <c:v>484.04219999999998</c:v>
                </c:pt>
                <c:pt idx="33601">
                  <c:v>484.06479999999999</c:v>
                </c:pt>
                <c:pt idx="33602">
                  <c:v>484.08699999999999</c:v>
                </c:pt>
                <c:pt idx="33603">
                  <c:v>484.10919999999999</c:v>
                </c:pt>
                <c:pt idx="33604">
                  <c:v>484.13380000000001</c:v>
                </c:pt>
                <c:pt idx="33605">
                  <c:v>484.15530000000001</c:v>
                </c:pt>
                <c:pt idx="33606">
                  <c:v>484.17959999999999</c:v>
                </c:pt>
                <c:pt idx="33607">
                  <c:v>484.202</c:v>
                </c:pt>
                <c:pt idx="33608">
                  <c:v>484.22660000000002</c:v>
                </c:pt>
                <c:pt idx="33609">
                  <c:v>484.24810000000002</c:v>
                </c:pt>
                <c:pt idx="33610">
                  <c:v>484.2724</c:v>
                </c:pt>
                <c:pt idx="33611">
                  <c:v>484.29559999999998</c:v>
                </c:pt>
                <c:pt idx="33612">
                  <c:v>484.31990000000002</c:v>
                </c:pt>
                <c:pt idx="33613">
                  <c:v>484.34359999999998</c:v>
                </c:pt>
                <c:pt idx="33614">
                  <c:v>484.36579999999998</c:v>
                </c:pt>
                <c:pt idx="33615">
                  <c:v>484.38869999999997</c:v>
                </c:pt>
                <c:pt idx="33616">
                  <c:v>484.41180000000003</c:v>
                </c:pt>
                <c:pt idx="33617">
                  <c:v>484.43459999999999</c:v>
                </c:pt>
                <c:pt idx="33618">
                  <c:v>484.459</c:v>
                </c:pt>
                <c:pt idx="33619">
                  <c:v>484.48129999999998</c:v>
                </c:pt>
                <c:pt idx="33620">
                  <c:v>484.5034</c:v>
                </c:pt>
                <c:pt idx="33621">
                  <c:v>484.52609999999999</c:v>
                </c:pt>
                <c:pt idx="33622">
                  <c:v>484.54919999999998</c:v>
                </c:pt>
                <c:pt idx="33623">
                  <c:v>484.57220000000001</c:v>
                </c:pt>
                <c:pt idx="33624">
                  <c:v>484.5933</c:v>
                </c:pt>
                <c:pt idx="33625">
                  <c:v>484.61590000000001</c:v>
                </c:pt>
                <c:pt idx="33626">
                  <c:v>484.63709999999998</c:v>
                </c:pt>
                <c:pt idx="33627">
                  <c:v>484.65719999999999</c:v>
                </c:pt>
                <c:pt idx="33628">
                  <c:v>484.68009999999998</c:v>
                </c:pt>
                <c:pt idx="33629">
                  <c:v>484.70069999999998</c:v>
                </c:pt>
                <c:pt idx="33630">
                  <c:v>484.7226</c:v>
                </c:pt>
                <c:pt idx="33631">
                  <c:v>484.7441</c:v>
                </c:pt>
                <c:pt idx="33632">
                  <c:v>484.76650000000001</c:v>
                </c:pt>
                <c:pt idx="33633">
                  <c:v>484.78960000000001</c:v>
                </c:pt>
                <c:pt idx="33634">
                  <c:v>484.81389999999999</c:v>
                </c:pt>
                <c:pt idx="33635">
                  <c:v>484.83620000000002</c:v>
                </c:pt>
                <c:pt idx="33636">
                  <c:v>484.85939999999999</c:v>
                </c:pt>
                <c:pt idx="33637">
                  <c:v>484.88319999999999</c:v>
                </c:pt>
                <c:pt idx="33638">
                  <c:v>484.9067</c:v>
                </c:pt>
                <c:pt idx="33639">
                  <c:v>484.93239999999997</c:v>
                </c:pt>
                <c:pt idx="33640">
                  <c:v>484.9572</c:v>
                </c:pt>
                <c:pt idx="33641">
                  <c:v>484.98070000000001</c:v>
                </c:pt>
                <c:pt idx="33642">
                  <c:v>485.0052</c:v>
                </c:pt>
                <c:pt idx="33643">
                  <c:v>485.02960000000002</c:v>
                </c:pt>
                <c:pt idx="33644">
                  <c:v>485.05630000000002</c:v>
                </c:pt>
                <c:pt idx="33645">
                  <c:v>485.07900000000001</c:v>
                </c:pt>
                <c:pt idx="33646">
                  <c:v>485.1046</c:v>
                </c:pt>
                <c:pt idx="33647">
                  <c:v>485.12920000000003</c:v>
                </c:pt>
                <c:pt idx="33648">
                  <c:v>485.15309999999999</c:v>
                </c:pt>
                <c:pt idx="33649">
                  <c:v>485.1771</c:v>
                </c:pt>
                <c:pt idx="33650">
                  <c:v>485.20060000000001</c:v>
                </c:pt>
                <c:pt idx="33651">
                  <c:v>485.22329999999999</c:v>
                </c:pt>
                <c:pt idx="33652">
                  <c:v>485.24680000000001</c:v>
                </c:pt>
                <c:pt idx="33653">
                  <c:v>485.26940000000002</c:v>
                </c:pt>
                <c:pt idx="33654">
                  <c:v>485.29379999999998</c:v>
                </c:pt>
                <c:pt idx="33655">
                  <c:v>485.31830000000002</c:v>
                </c:pt>
                <c:pt idx="33656">
                  <c:v>485.34059999999999</c:v>
                </c:pt>
                <c:pt idx="33657">
                  <c:v>485.36079999999998</c:v>
                </c:pt>
                <c:pt idx="33658">
                  <c:v>485.38499999999999</c:v>
                </c:pt>
                <c:pt idx="33659">
                  <c:v>485.40719999999999</c:v>
                </c:pt>
                <c:pt idx="33660">
                  <c:v>485.4307</c:v>
                </c:pt>
                <c:pt idx="33661">
                  <c:v>485.4538</c:v>
                </c:pt>
                <c:pt idx="33662">
                  <c:v>485.47719999999998</c:v>
                </c:pt>
                <c:pt idx="33663">
                  <c:v>485.49939999999998</c:v>
                </c:pt>
                <c:pt idx="33664">
                  <c:v>485.5231</c:v>
                </c:pt>
                <c:pt idx="33665">
                  <c:v>485.54489999999998</c:v>
                </c:pt>
                <c:pt idx="33666">
                  <c:v>485.5686</c:v>
                </c:pt>
                <c:pt idx="33667">
                  <c:v>485.59300000000002</c:v>
                </c:pt>
                <c:pt idx="33668">
                  <c:v>485.61660000000001</c:v>
                </c:pt>
                <c:pt idx="33669">
                  <c:v>485.6404</c:v>
                </c:pt>
                <c:pt idx="33670">
                  <c:v>485.66359999999997</c:v>
                </c:pt>
                <c:pt idx="33671">
                  <c:v>485.68680000000001</c:v>
                </c:pt>
                <c:pt idx="33672">
                  <c:v>485.71179999999998</c:v>
                </c:pt>
                <c:pt idx="33673">
                  <c:v>485.73610000000002</c:v>
                </c:pt>
                <c:pt idx="33674">
                  <c:v>485.76080000000002</c:v>
                </c:pt>
                <c:pt idx="33675">
                  <c:v>485.78640000000001</c:v>
                </c:pt>
                <c:pt idx="33676">
                  <c:v>485.8098</c:v>
                </c:pt>
                <c:pt idx="33677">
                  <c:v>485.8338</c:v>
                </c:pt>
                <c:pt idx="33678">
                  <c:v>485.85719999999998</c:v>
                </c:pt>
                <c:pt idx="33679">
                  <c:v>485.88279999999997</c:v>
                </c:pt>
                <c:pt idx="33680">
                  <c:v>485.90780000000001</c:v>
                </c:pt>
                <c:pt idx="33681">
                  <c:v>485.93340000000001</c:v>
                </c:pt>
                <c:pt idx="33682">
                  <c:v>485.95839999999998</c:v>
                </c:pt>
                <c:pt idx="33683">
                  <c:v>485.98379999999997</c:v>
                </c:pt>
                <c:pt idx="33684">
                  <c:v>486.00880000000001</c:v>
                </c:pt>
                <c:pt idx="33685">
                  <c:v>486.0333</c:v>
                </c:pt>
                <c:pt idx="33686">
                  <c:v>486.05939999999998</c:v>
                </c:pt>
                <c:pt idx="33687">
                  <c:v>486.08539999999999</c:v>
                </c:pt>
                <c:pt idx="33688">
                  <c:v>486.11130000000003</c:v>
                </c:pt>
                <c:pt idx="33689">
                  <c:v>486.13630000000001</c:v>
                </c:pt>
                <c:pt idx="33690">
                  <c:v>486.1617</c:v>
                </c:pt>
                <c:pt idx="33691">
                  <c:v>486.18799999999999</c:v>
                </c:pt>
                <c:pt idx="33692">
                  <c:v>486.21339999999998</c:v>
                </c:pt>
                <c:pt idx="33693">
                  <c:v>486.23840000000001</c:v>
                </c:pt>
                <c:pt idx="33694">
                  <c:v>486.2627</c:v>
                </c:pt>
                <c:pt idx="33695">
                  <c:v>486.2869</c:v>
                </c:pt>
                <c:pt idx="33696">
                  <c:v>486.31450000000001</c:v>
                </c:pt>
                <c:pt idx="33697">
                  <c:v>486.339</c:v>
                </c:pt>
                <c:pt idx="33698">
                  <c:v>486.36599999999999</c:v>
                </c:pt>
                <c:pt idx="33699">
                  <c:v>486.39159999999998</c:v>
                </c:pt>
                <c:pt idx="33700">
                  <c:v>486.41579999999999</c:v>
                </c:pt>
                <c:pt idx="33701">
                  <c:v>486.44080000000002</c:v>
                </c:pt>
                <c:pt idx="33702">
                  <c:v>486.46679999999998</c:v>
                </c:pt>
                <c:pt idx="33703">
                  <c:v>486.49299999999999</c:v>
                </c:pt>
                <c:pt idx="33704">
                  <c:v>486.51780000000002</c:v>
                </c:pt>
                <c:pt idx="33705">
                  <c:v>486.54360000000003</c:v>
                </c:pt>
                <c:pt idx="33706">
                  <c:v>486.56909999999999</c:v>
                </c:pt>
                <c:pt idx="33707">
                  <c:v>486.59469999999999</c:v>
                </c:pt>
                <c:pt idx="33708">
                  <c:v>486.62</c:v>
                </c:pt>
                <c:pt idx="33709">
                  <c:v>486.6447</c:v>
                </c:pt>
                <c:pt idx="33710">
                  <c:v>486.67020000000002</c:v>
                </c:pt>
                <c:pt idx="33711">
                  <c:v>486.69670000000002</c:v>
                </c:pt>
                <c:pt idx="33712">
                  <c:v>486.72120000000001</c:v>
                </c:pt>
                <c:pt idx="33713">
                  <c:v>486.74650000000003</c:v>
                </c:pt>
                <c:pt idx="33714">
                  <c:v>486.77300000000002</c:v>
                </c:pt>
                <c:pt idx="33715">
                  <c:v>486.79919999999998</c:v>
                </c:pt>
                <c:pt idx="33716">
                  <c:v>486.82389999999998</c:v>
                </c:pt>
                <c:pt idx="33717">
                  <c:v>486.84980000000002</c:v>
                </c:pt>
                <c:pt idx="33718">
                  <c:v>486.87580000000003</c:v>
                </c:pt>
                <c:pt idx="33719">
                  <c:v>486.9042</c:v>
                </c:pt>
                <c:pt idx="33720">
                  <c:v>486.92809999999997</c:v>
                </c:pt>
                <c:pt idx="33721">
                  <c:v>486.9538</c:v>
                </c:pt>
                <c:pt idx="33722">
                  <c:v>486.98</c:v>
                </c:pt>
                <c:pt idx="33723">
                  <c:v>487.00510000000003</c:v>
                </c:pt>
                <c:pt idx="33724">
                  <c:v>487.03190000000001</c:v>
                </c:pt>
                <c:pt idx="33725">
                  <c:v>487.05700000000002</c:v>
                </c:pt>
                <c:pt idx="33726">
                  <c:v>487.08159999999998</c:v>
                </c:pt>
                <c:pt idx="33727">
                  <c:v>487.10860000000002</c:v>
                </c:pt>
                <c:pt idx="33728">
                  <c:v>487.13279999999997</c:v>
                </c:pt>
                <c:pt idx="33729">
                  <c:v>487.15859999999998</c:v>
                </c:pt>
                <c:pt idx="33730">
                  <c:v>487.1866</c:v>
                </c:pt>
                <c:pt idx="33731">
                  <c:v>487.2122</c:v>
                </c:pt>
                <c:pt idx="33732">
                  <c:v>487.23779999999999</c:v>
                </c:pt>
                <c:pt idx="33733">
                  <c:v>487.26440000000002</c:v>
                </c:pt>
                <c:pt idx="33734">
                  <c:v>487.29</c:v>
                </c:pt>
                <c:pt idx="33735">
                  <c:v>487.31639999999999</c:v>
                </c:pt>
                <c:pt idx="33736">
                  <c:v>487.34199999999998</c:v>
                </c:pt>
                <c:pt idx="33737">
                  <c:v>487.36919999999998</c:v>
                </c:pt>
                <c:pt idx="33738">
                  <c:v>487.39620000000002</c:v>
                </c:pt>
                <c:pt idx="33739">
                  <c:v>487.42349999999999</c:v>
                </c:pt>
                <c:pt idx="33740">
                  <c:v>487.44839999999999</c:v>
                </c:pt>
                <c:pt idx="33741">
                  <c:v>487.47399999999999</c:v>
                </c:pt>
                <c:pt idx="33742">
                  <c:v>487.49959999999999</c:v>
                </c:pt>
                <c:pt idx="33743">
                  <c:v>487.52679999999998</c:v>
                </c:pt>
                <c:pt idx="33744">
                  <c:v>487.55250000000001</c:v>
                </c:pt>
                <c:pt idx="33745">
                  <c:v>487.58019999999999</c:v>
                </c:pt>
                <c:pt idx="33746">
                  <c:v>487.60599999999999</c:v>
                </c:pt>
                <c:pt idx="33747">
                  <c:v>487.63260000000002</c:v>
                </c:pt>
                <c:pt idx="33748">
                  <c:v>487.65899999999999</c:v>
                </c:pt>
                <c:pt idx="33749">
                  <c:v>487.6866</c:v>
                </c:pt>
                <c:pt idx="33750">
                  <c:v>487.7133</c:v>
                </c:pt>
                <c:pt idx="33751">
                  <c:v>487.74029999999999</c:v>
                </c:pt>
                <c:pt idx="33752">
                  <c:v>487.76670000000001</c:v>
                </c:pt>
                <c:pt idx="33753">
                  <c:v>487.7928</c:v>
                </c:pt>
                <c:pt idx="33754">
                  <c:v>487.8184</c:v>
                </c:pt>
                <c:pt idx="33755">
                  <c:v>487.84620000000001</c:v>
                </c:pt>
                <c:pt idx="33756">
                  <c:v>487.87259999999998</c:v>
                </c:pt>
                <c:pt idx="33757">
                  <c:v>487.9008</c:v>
                </c:pt>
                <c:pt idx="33758">
                  <c:v>487.92660000000001</c:v>
                </c:pt>
                <c:pt idx="33759">
                  <c:v>487.95479999999998</c:v>
                </c:pt>
                <c:pt idx="33760">
                  <c:v>487.98259999999999</c:v>
                </c:pt>
                <c:pt idx="33761">
                  <c:v>488.00880000000001</c:v>
                </c:pt>
                <c:pt idx="33762">
                  <c:v>488.03730000000002</c:v>
                </c:pt>
                <c:pt idx="33763">
                  <c:v>488.06389999999999</c:v>
                </c:pt>
                <c:pt idx="33764">
                  <c:v>488.0899</c:v>
                </c:pt>
                <c:pt idx="33765">
                  <c:v>488.11829999999998</c:v>
                </c:pt>
                <c:pt idx="33766">
                  <c:v>488.14490000000001</c:v>
                </c:pt>
                <c:pt idx="33767">
                  <c:v>488.17340000000002</c:v>
                </c:pt>
                <c:pt idx="33768">
                  <c:v>488.2002</c:v>
                </c:pt>
                <c:pt idx="33769">
                  <c:v>488.22640000000001</c:v>
                </c:pt>
                <c:pt idx="33770">
                  <c:v>488.25479999999999</c:v>
                </c:pt>
                <c:pt idx="33771">
                  <c:v>488.28100000000001</c:v>
                </c:pt>
                <c:pt idx="33772">
                  <c:v>488.3109</c:v>
                </c:pt>
                <c:pt idx="33773">
                  <c:v>488.3372</c:v>
                </c:pt>
                <c:pt idx="33774">
                  <c:v>488.3648</c:v>
                </c:pt>
                <c:pt idx="33775">
                  <c:v>488.39109999999999</c:v>
                </c:pt>
                <c:pt idx="33776">
                  <c:v>488.41719999999998</c:v>
                </c:pt>
                <c:pt idx="33777">
                  <c:v>488.44549999999998</c:v>
                </c:pt>
                <c:pt idx="33778">
                  <c:v>488.47239999999999</c:v>
                </c:pt>
                <c:pt idx="33779">
                  <c:v>488.49900000000002</c:v>
                </c:pt>
                <c:pt idx="33780">
                  <c:v>488.52589999999998</c:v>
                </c:pt>
                <c:pt idx="33781">
                  <c:v>488.55360000000002</c:v>
                </c:pt>
                <c:pt idx="33782">
                  <c:v>488.58240000000001</c:v>
                </c:pt>
                <c:pt idx="33783">
                  <c:v>488.6087</c:v>
                </c:pt>
                <c:pt idx="33784">
                  <c:v>488.63479999999998</c:v>
                </c:pt>
                <c:pt idx="33785">
                  <c:v>488.66289999999998</c:v>
                </c:pt>
                <c:pt idx="33786">
                  <c:v>488.69040000000001</c:v>
                </c:pt>
                <c:pt idx="33787">
                  <c:v>488.7167</c:v>
                </c:pt>
                <c:pt idx="33788">
                  <c:v>488.74459999999999</c:v>
                </c:pt>
                <c:pt idx="33789">
                  <c:v>488.77120000000002</c:v>
                </c:pt>
                <c:pt idx="33790">
                  <c:v>488.79840000000002</c:v>
                </c:pt>
                <c:pt idx="33791">
                  <c:v>488.827</c:v>
                </c:pt>
                <c:pt idx="33792">
                  <c:v>488.85539999999997</c:v>
                </c:pt>
                <c:pt idx="33793">
                  <c:v>488.88279999999997</c:v>
                </c:pt>
                <c:pt idx="33794">
                  <c:v>488.91059999999999</c:v>
                </c:pt>
                <c:pt idx="33795">
                  <c:v>488.93939999999998</c:v>
                </c:pt>
                <c:pt idx="33796">
                  <c:v>488.9676</c:v>
                </c:pt>
                <c:pt idx="33797">
                  <c:v>488.9948</c:v>
                </c:pt>
                <c:pt idx="33798">
                  <c:v>489.0224</c:v>
                </c:pt>
                <c:pt idx="33799">
                  <c:v>489.04860000000002</c:v>
                </c:pt>
                <c:pt idx="33800">
                  <c:v>489.07569999999998</c:v>
                </c:pt>
                <c:pt idx="33801">
                  <c:v>489.10390000000001</c:v>
                </c:pt>
                <c:pt idx="33802">
                  <c:v>489.13240000000002</c:v>
                </c:pt>
                <c:pt idx="33803">
                  <c:v>489.15969999999999</c:v>
                </c:pt>
                <c:pt idx="33804">
                  <c:v>489.18740000000003</c:v>
                </c:pt>
                <c:pt idx="33805">
                  <c:v>489.21600000000001</c:v>
                </c:pt>
                <c:pt idx="33806">
                  <c:v>489.2439</c:v>
                </c:pt>
                <c:pt idx="33807">
                  <c:v>489.2706</c:v>
                </c:pt>
                <c:pt idx="33808">
                  <c:v>489.29759999999999</c:v>
                </c:pt>
                <c:pt idx="33809">
                  <c:v>489.32580000000002</c:v>
                </c:pt>
                <c:pt idx="33810">
                  <c:v>489.35340000000002</c:v>
                </c:pt>
                <c:pt idx="33811">
                  <c:v>489.38139999999999</c:v>
                </c:pt>
                <c:pt idx="33812">
                  <c:v>489.40839999999997</c:v>
                </c:pt>
                <c:pt idx="33813">
                  <c:v>489.43709999999999</c:v>
                </c:pt>
                <c:pt idx="33814">
                  <c:v>489.4633</c:v>
                </c:pt>
                <c:pt idx="33815">
                  <c:v>489.49130000000002</c:v>
                </c:pt>
                <c:pt idx="33816">
                  <c:v>489.52109999999999</c:v>
                </c:pt>
                <c:pt idx="33817">
                  <c:v>489.54880000000003</c:v>
                </c:pt>
                <c:pt idx="33818">
                  <c:v>489.57830000000001</c:v>
                </c:pt>
                <c:pt idx="33819">
                  <c:v>489.60789999999997</c:v>
                </c:pt>
                <c:pt idx="33820">
                  <c:v>489.63569999999999</c:v>
                </c:pt>
                <c:pt idx="33821">
                  <c:v>489.66480000000001</c:v>
                </c:pt>
                <c:pt idx="33822">
                  <c:v>489.69459999999998</c:v>
                </c:pt>
                <c:pt idx="33823">
                  <c:v>489.72219999999999</c:v>
                </c:pt>
                <c:pt idx="33824">
                  <c:v>489.7525</c:v>
                </c:pt>
                <c:pt idx="33825">
                  <c:v>489.78160000000003</c:v>
                </c:pt>
                <c:pt idx="33826">
                  <c:v>489.80939999999998</c:v>
                </c:pt>
                <c:pt idx="33827">
                  <c:v>489.83710000000002</c:v>
                </c:pt>
                <c:pt idx="33828">
                  <c:v>489.86619999999999</c:v>
                </c:pt>
                <c:pt idx="33829">
                  <c:v>489.89479999999998</c:v>
                </c:pt>
                <c:pt idx="33830">
                  <c:v>489.92129999999997</c:v>
                </c:pt>
                <c:pt idx="33831">
                  <c:v>489.95100000000002</c:v>
                </c:pt>
                <c:pt idx="33832">
                  <c:v>489.98039999999997</c:v>
                </c:pt>
                <c:pt idx="33833">
                  <c:v>490.00839999999999</c:v>
                </c:pt>
                <c:pt idx="33834">
                  <c:v>490.03800000000001</c:v>
                </c:pt>
                <c:pt idx="33835">
                  <c:v>490.06560000000002</c:v>
                </c:pt>
                <c:pt idx="33836">
                  <c:v>490.09320000000002</c:v>
                </c:pt>
                <c:pt idx="33837">
                  <c:v>490.1216</c:v>
                </c:pt>
                <c:pt idx="33838">
                  <c:v>490.15019999999998</c:v>
                </c:pt>
                <c:pt idx="33839">
                  <c:v>490.17809999999997</c:v>
                </c:pt>
                <c:pt idx="33840">
                  <c:v>490.20600000000002</c:v>
                </c:pt>
                <c:pt idx="33841">
                  <c:v>490.2337</c:v>
                </c:pt>
                <c:pt idx="33842">
                  <c:v>490.26130000000001</c:v>
                </c:pt>
                <c:pt idx="33843">
                  <c:v>490.29</c:v>
                </c:pt>
                <c:pt idx="33844">
                  <c:v>490.31799999999998</c:v>
                </c:pt>
                <c:pt idx="33845">
                  <c:v>490.346</c:v>
                </c:pt>
                <c:pt idx="33846">
                  <c:v>490.3741</c:v>
                </c:pt>
                <c:pt idx="33847">
                  <c:v>490.40309999999999</c:v>
                </c:pt>
                <c:pt idx="33848">
                  <c:v>490.4316</c:v>
                </c:pt>
                <c:pt idx="33849">
                  <c:v>490.46089999999998</c:v>
                </c:pt>
                <c:pt idx="33850">
                  <c:v>490.49</c:v>
                </c:pt>
                <c:pt idx="33851">
                  <c:v>490.51780000000002</c:v>
                </c:pt>
                <c:pt idx="33852">
                  <c:v>490.54660000000001</c:v>
                </c:pt>
                <c:pt idx="33853">
                  <c:v>490.57499999999999</c:v>
                </c:pt>
                <c:pt idx="33854">
                  <c:v>490.6037</c:v>
                </c:pt>
                <c:pt idx="33855">
                  <c:v>490.63339999999999</c:v>
                </c:pt>
                <c:pt idx="33856">
                  <c:v>490.66199999999998</c:v>
                </c:pt>
                <c:pt idx="33857">
                  <c:v>490.69040000000001</c:v>
                </c:pt>
                <c:pt idx="33858">
                  <c:v>490.72120000000001</c:v>
                </c:pt>
                <c:pt idx="33859">
                  <c:v>490.75</c:v>
                </c:pt>
                <c:pt idx="33860">
                  <c:v>490.77929999999998</c:v>
                </c:pt>
                <c:pt idx="33861">
                  <c:v>490.80939999999998</c:v>
                </c:pt>
                <c:pt idx="33862">
                  <c:v>490.83859999999999</c:v>
                </c:pt>
                <c:pt idx="33863">
                  <c:v>490.86799999999999</c:v>
                </c:pt>
                <c:pt idx="33864">
                  <c:v>490.89780000000002</c:v>
                </c:pt>
                <c:pt idx="33865">
                  <c:v>490.92680000000001</c:v>
                </c:pt>
                <c:pt idx="33866">
                  <c:v>490.95670000000001</c:v>
                </c:pt>
                <c:pt idx="33867">
                  <c:v>490.98590000000002</c:v>
                </c:pt>
                <c:pt idx="33868">
                  <c:v>491.01569999999998</c:v>
                </c:pt>
                <c:pt idx="33869">
                  <c:v>491.0471</c:v>
                </c:pt>
                <c:pt idx="33870">
                  <c:v>491.07569999999998</c:v>
                </c:pt>
                <c:pt idx="33871">
                  <c:v>491.10599999999999</c:v>
                </c:pt>
                <c:pt idx="33872">
                  <c:v>491.13549999999998</c:v>
                </c:pt>
                <c:pt idx="33873">
                  <c:v>491.16719999999998</c:v>
                </c:pt>
                <c:pt idx="33874">
                  <c:v>491.19670000000002</c:v>
                </c:pt>
                <c:pt idx="33875">
                  <c:v>491.2269</c:v>
                </c:pt>
                <c:pt idx="33876">
                  <c:v>491.25700000000001</c:v>
                </c:pt>
                <c:pt idx="33877">
                  <c:v>491.28629999999998</c:v>
                </c:pt>
                <c:pt idx="33878">
                  <c:v>491.31610000000001</c:v>
                </c:pt>
                <c:pt idx="33879">
                  <c:v>491.34530000000001</c:v>
                </c:pt>
                <c:pt idx="33880">
                  <c:v>491.37459999999999</c:v>
                </c:pt>
                <c:pt idx="33881">
                  <c:v>491.40530000000001</c:v>
                </c:pt>
                <c:pt idx="33882">
                  <c:v>491.43540000000002</c:v>
                </c:pt>
                <c:pt idx="33883">
                  <c:v>491.46539999999999</c:v>
                </c:pt>
                <c:pt idx="33884">
                  <c:v>491.49560000000002</c:v>
                </c:pt>
                <c:pt idx="33885">
                  <c:v>491.52499999999998</c:v>
                </c:pt>
                <c:pt idx="33886">
                  <c:v>491.55500000000001</c:v>
                </c:pt>
                <c:pt idx="33887">
                  <c:v>491.58659999999998</c:v>
                </c:pt>
                <c:pt idx="33888">
                  <c:v>491.61540000000002</c:v>
                </c:pt>
                <c:pt idx="33889">
                  <c:v>491.64659999999998</c:v>
                </c:pt>
                <c:pt idx="33890">
                  <c:v>491.67829999999998</c:v>
                </c:pt>
                <c:pt idx="33891">
                  <c:v>491.70710000000003</c:v>
                </c:pt>
                <c:pt idx="33892">
                  <c:v>491.7373</c:v>
                </c:pt>
                <c:pt idx="33893">
                  <c:v>491.767</c:v>
                </c:pt>
                <c:pt idx="33894">
                  <c:v>491.79759999999999</c:v>
                </c:pt>
                <c:pt idx="33895">
                  <c:v>491.82780000000002</c:v>
                </c:pt>
                <c:pt idx="33896">
                  <c:v>491.85939999999999</c:v>
                </c:pt>
                <c:pt idx="33897">
                  <c:v>491.88900000000001</c:v>
                </c:pt>
                <c:pt idx="33898">
                  <c:v>491.91950000000003</c:v>
                </c:pt>
                <c:pt idx="33899">
                  <c:v>491.94929999999999</c:v>
                </c:pt>
                <c:pt idx="33900">
                  <c:v>491.9794</c:v>
                </c:pt>
                <c:pt idx="33901">
                  <c:v>492.01029999999997</c:v>
                </c:pt>
                <c:pt idx="33902">
                  <c:v>492.04020000000003</c:v>
                </c:pt>
                <c:pt idx="33903">
                  <c:v>492.06979999999999</c:v>
                </c:pt>
                <c:pt idx="33904">
                  <c:v>492.10169999999999</c:v>
                </c:pt>
                <c:pt idx="33905">
                  <c:v>492.1354</c:v>
                </c:pt>
                <c:pt idx="33906">
                  <c:v>492.16559999999998</c:v>
                </c:pt>
                <c:pt idx="33907">
                  <c:v>492.19490000000002</c:v>
                </c:pt>
                <c:pt idx="33908">
                  <c:v>492.22719999999998</c:v>
                </c:pt>
                <c:pt idx="33909">
                  <c:v>492.25799999999998</c:v>
                </c:pt>
                <c:pt idx="33910">
                  <c:v>492.28800000000001</c:v>
                </c:pt>
                <c:pt idx="33911">
                  <c:v>492.31900000000002</c:v>
                </c:pt>
                <c:pt idx="33912">
                  <c:v>492.35039999999998</c:v>
                </c:pt>
                <c:pt idx="33913">
                  <c:v>492.38080000000002</c:v>
                </c:pt>
                <c:pt idx="33914">
                  <c:v>492.41300000000001</c:v>
                </c:pt>
                <c:pt idx="33915">
                  <c:v>492.4436</c:v>
                </c:pt>
                <c:pt idx="33916">
                  <c:v>492.47460000000001</c:v>
                </c:pt>
                <c:pt idx="33917">
                  <c:v>492.50439999999998</c:v>
                </c:pt>
                <c:pt idx="33918">
                  <c:v>492.53469999999999</c:v>
                </c:pt>
                <c:pt idx="33919">
                  <c:v>492.56619999999998</c:v>
                </c:pt>
                <c:pt idx="33920">
                  <c:v>492.59660000000002</c:v>
                </c:pt>
                <c:pt idx="33921">
                  <c:v>492.6284</c:v>
                </c:pt>
                <c:pt idx="33922">
                  <c:v>492.65890000000002</c:v>
                </c:pt>
                <c:pt idx="33923">
                  <c:v>492.69040000000001</c:v>
                </c:pt>
                <c:pt idx="33924">
                  <c:v>492.72250000000003</c:v>
                </c:pt>
                <c:pt idx="33925">
                  <c:v>492.7534</c:v>
                </c:pt>
                <c:pt idx="33926">
                  <c:v>492.78399999999999</c:v>
                </c:pt>
                <c:pt idx="33927">
                  <c:v>492.81599999999997</c:v>
                </c:pt>
                <c:pt idx="33928">
                  <c:v>492.84690000000001</c:v>
                </c:pt>
                <c:pt idx="33929">
                  <c:v>492.8793</c:v>
                </c:pt>
                <c:pt idx="33930">
                  <c:v>492.91199999999998</c:v>
                </c:pt>
                <c:pt idx="33931">
                  <c:v>492.94389999999999</c:v>
                </c:pt>
                <c:pt idx="33932">
                  <c:v>492.97480000000002</c:v>
                </c:pt>
                <c:pt idx="33933">
                  <c:v>493.00659999999999</c:v>
                </c:pt>
                <c:pt idx="33934">
                  <c:v>493.03730000000002</c:v>
                </c:pt>
                <c:pt idx="33935">
                  <c:v>493.06799999999998</c:v>
                </c:pt>
                <c:pt idx="33936">
                  <c:v>493.1</c:v>
                </c:pt>
                <c:pt idx="33937">
                  <c:v>493.13189999999997</c:v>
                </c:pt>
                <c:pt idx="33938">
                  <c:v>493.16199999999998</c:v>
                </c:pt>
                <c:pt idx="33939">
                  <c:v>493.1943</c:v>
                </c:pt>
                <c:pt idx="33940">
                  <c:v>493.22710000000001</c:v>
                </c:pt>
                <c:pt idx="33941">
                  <c:v>493.25709999999998</c:v>
                </c:pt>
                <c:pt idx="33942">
                  <c:v>493.28969999999998</c:v>
                </c:pt>
                <c:pt idx="33943">
                  <c:v>493.32130000000001</c:v>
                </c:pt>
                <c:pt idx="33944">
                  <c:v>493.3526</c:v>
                </c:pt>
                <c:pt idx="33945">
                  <c:v>493.3854</c:v>
                </c:pt>
                <c:pt idx="33946">
                  <c:v>493.4169</c:v>
                </c:pt>
                <c:pt idx="33947">
                  <c:v>493.44810000000001</c:v>
                </c:pt>
                <c:pt idx="33948">
                  <c:v>493.48149999999998</c:v>
                </c:pt>
                <c:pt idx="33949">
                  <c:v>493.51159999999999</c:v>
                </c:pt>
                <c:pt idx="33950">
                  <c:v>493.5446</c:v>
                </c:pt>
                <c:pt idx="33951">
                  <c:v>493.57709999999997</c:v>
                </c:pt>
                <c:pt idx="33952">
                  <c:v>493.60939999999999</c:v>
                </c:pt>
                <c:pt idx="33953">
                  <c:v>493.64260000000002</c:v>
                </c:pt>
                <c:pt idx="33954">
                  <c:v>493.67439999999999</c:v>
                </c:pt>
                <c:pt idx="33955">
                  <c:v>493.70589999999999</c:v>
                </c:pt>
                <c:pt idx="33956">
                  <c:v>493.73829999999998</c:v>
                </c:pt>
                <c:pt idx="33957">
                  <c:v>493.77190000000002</c:v>
                </c:pt>
                <c:pt idx="33958">
                  <c:v>493.80329999999998</c:v>
                </c:pt>
                <c:pt idx="33959">
                  <c:v>493.83589999999998</c:v>
                </c:pt>
                <c:pt idx="33960">
                  <c:v>493.86939999999998</c:v>
                </c:pt>
                <c:pt idx="33961">
                  <c:v>493.90179999999998</c:v>
                </c:pt>
                <c:pt idx="33962">
                  <c:v>493.93360000000001</c:v>
                </c:pt>
                <c:pt idx="33963">
                  <c:v>493.96539999999999</c:v>
                </c:pt>
                <c:pt idx="33964">
                  <c:v>493.99630000000002</c:v>
                </c:pt>
                <c:pt idx="33965">
                  <c:v>494.02969999999999</c:v>
                </c:pt>
                <c:pt idx="33966">
                  <c:v>494.06220000000002</c:v>
                </c:pt>
                <c:pt idx="33967">
                  <c:v>494.0942</c:v>
                </c:pt>
                <c:pt idx="33968">
                  <c:v>494.1266</c:v>
                </c:pt>
                <c:pt idx="33969">
                  <c:v>494.15800000000002</c:v>
                </c:pt>
                <c:pt idx="33970">
                  <c:v>494.1909</c:v>
                </c:pt>
                <c:pt idx="33971">
                  <c:v>494.22239999999999</c:v>
                </c:pt>
                <c:pt idx="33972">
                  <c:v>494.255</c:v>
                </c:pt>
                <c:pt idx="33973">
                  <c:v>494.28680000000003</c:v>
                </c:pt>
                <c:pt idx="33974">
                  <c:v>494.31959999999998</c:v>
                </c:pt>
                <c:pt idx="33975">
                  <c:v>494.3526</c:v>
                </c:pt>
                <c:pt idx="33976">
                  <c:v>494.38600000000002</c:v>
                </c:pt>
                <c:pt idx="33977">
                  <c:v>494.4194</c:v>
                </c:pt>
                <c:pt idx="33978">
                  <c:v>494.45080000000002</c:v>
                </c:pt>
                <c:pt idx="33979">
                  <c:v>494.48419999999999</c:v>
                </c:pt>
                <c:pt idx="33980">
                  <c:v>494.517</c:v>
                </c:pt>
                <c:pt idx="33981">
                  <c:v>494.5498</c:v>
                </c:pt>
                <c:pt idx="33982">
                  <c:v>494.5822</c:v>
                </c:pt>
                <c:pt idx="33983">
                  <c:v>494.6148</c:v>
                </c:pt>
                <c:pt idx="33984">
                  <c:v>494.64780000000002</c:v>
                </c:pt>
                <c:pt idx="33985">
                  <c:v>494.68020000000001</c:v>
                </c:pt>
                <c:pt idx="33986">
                  <c:v>494.7149</c:v>
                </c:pt>
                <c:pt idx="33987">
                  <c:v>494.7482</c:v>
                </c:pt>
                <c:pt idx="33988">
                  <c:v>494.78059999999999</c:v>
                </c:pt>
                <c:pt idx="33989">
                  <c:v>494.81439999999998</c:v>
                </c:pt>
                <c:pt idx="33990">
                  <c:v>494.84879999999998</c:v>
                </c:pt>
                <c:pt idx="33991">
                  <c:v>494.88260000000002</c:v>
                </c:pt>
                <c:pt idx="33992">
                  <c:v>494.91680000000002</c:v>
                </c:pt>
                <c:pt idx="33993">
                  <c:v>494.94979999999998</c:v>
                </c:pt>
                <c:pt idx="33994">
                  <c:v>494.98360000000002</c:v>
                </c:pt>
                <c:pt idx="33995">
                  <c:v>495.01799999999997</c:v>
                </c:pt>
                <c:pt idx="33996">
                  <c:v>495.05</c:v>
                </c:pt>
                <c:pt idx="33997">
                  <c:v>495.08339999999998</c:v>
                </c:pt>
                <c:pt idx="33998">
                  <c:v>495.11579999999998</c:v>
                </c:pt>
                <c:pt idx="33999">
                  <c:v>495.15019999999998</c:v>
                </c:pt>
                <c:pt idx="34000">
                  <c:v>495.18299999999999</c:v>
                </c:pt>
                <c:pt idx="34001">
                  <c:v>495.21640000000002</c:v>
                </c:pt>
                <c:pt idx="34002">
                  <c:v>495.2509</c:v>
                </c:pt>
                <c:pt idx="34003">
                  <c:v>495.28210000000001</c:v>
                </c:pt>
                <c:pt idx="34004">
                  <c:v>495.3141</c:v>
                </c:pt>
                <c:pt idx="34005">
                  <c:v>495.34789999999998</c:v>
                </c:pt>
                <c:pt idx="34006">
                  <c:v>495.38189999999997</c:v>
                </c:pt>
                <c:pt idx="34007">
                  <c:v>495.41500000000002</c:v>
                </c:pt>
                <c:pt idx="34008">
                  <c:v>495.45</c:v>
                </c:pt>
                <c:pt idx="34009">
                  <c:v>495.4828</c:v>
                </c:pt>
                <c:pt idx="34010">
                  <c:v>495.51679999999999</c:v>
                </c:pt>
                <c:pt idx="34011">
                  <c:v>495.55169999999998</c:v>
                </c:pt>
                <c:pt idx="34012">
                  <c:v>495.58519999999999</c:v>
                </c:pt>
                <c:pt idx="34013">
                  <c:v>495.61900000000003</c:v>
                </c:pt>
                <c:pt idx="34014">
                  <c:v>495.6533</c:v>
                </c:pt>
                <c:pt idx="34015">
                  <c:v>495.68599999999998</c:v>
                </c:pt>
                <c:pt idx="34016">
                  <c:v>495.72030000000001</c:v>
                </c:pt>
                <c:pt idx="34017">
                  <c:v>495.755</c:v>
                </c:pt>
                <c:pt idx="34018">
                  <c:v>495.78919999999999</c:v>
                </c:pt>
                <c:pt idx="34019">
                  <c:v>495.82459999999998</c:v>
                </c:pt>
                <c:pt idx="34020">
                  <c:v>495.85939999999999</c:v>
                </c:pt>
                <c:pt idx="34021">
                  <c:v>495.89580000000001</c:v>
                </c:pt>
                <c:pt idx="34022">
                  <c:v>495.93060000000003</c:v>
                </c:pt>
                <c:pt idx="34023">
                  <c:v>495.96780000000001</c:v>
                </c:pt>
                <c:pt idx="34024">
                  <c:v>496.00310000000002</c:v>
                </c:pt>
                <c:pt idx="34025">
                  <c:v>496.03859999999997</c:v>
                </c:pt>
                <c:pt idx="34026">
                  <c:v>496.07279999999997</c:v>
                </c:pt>
                <c:pt idx="34027">
                  <c:v>496.10739999999998</c:v>
                </c:pt>
                <c:pt idx="34028">
                  <c:v>496.14100000000002</c:v>
                </c:pt>
                <c:pt idx="34029">
                  <c:v>496.17540000000002</c:v>
                </c:pt>
                <c:pt idx="34030">
                  <c:v>496.21100000000001</c:v>
                </c:pt>
                <c:pt idx="34031">
                  <c:v>496.24360000000001</c:v>
                </c:pt>
                <c:pt idx="34032">
                  <c:v>496.27960000000002</c:v>
                </c:pt>
                <c:pt idx="34033">
                  <c:v>496.31360000000001</c:v>
                </c:pt>
                <c:pt idx="34034">
                  <c:v>496.34820000000002</c:v>
                </c:pt>
                <c:pt idx="34035">
                  <c:v>496.38339999999999</c:v>
                </c:pt>
                <c:pt idx="34036">
                  <c:v>496.41759999999999</c:v>
                </c:pt>
                <c:pt idx="34037">
                  <c:v>496.45080000000002</c:v>
                </c:pt>
                <c:pt idx="34038">
                  <c:v>496.48689999999999</c:v>
                </c:pt>
                <c:pt idx="34039">
                  <c:v>496.51990000000001</c:v>
                </c:pt>
                <c:pt idx="34040">
                  <c:v>496.55529999999999</c:v>
                </c:pt>
                <c:pt idx="34041">
                  <c:v>496.58800000000002</c:v>
                </c:pt>
                <c:pt idx="34042">
                  <c:v>496.62360000000001</c:v>
                </c:pt>
                <c:pt idx="34043">
                  <c:v>496.65719999999999</c:v>
                </c:pt>
                <c:pt idx="34044">
                  <c:v>496.69279999999998</c:v>
                </c:pt>
                <c:pt idx="34045">
                  <c:v>496.7285</c:v>
                </c:pt>
                <c:pt idx="34046">
                  <c:v>496.76420000000002</c:v>
                </c:pt>
                <c:pt idx="34047">
                  <c:v>496.79759999999999</c:v>
                </c:pt>
                <c:pt idx="34048">
                  <c:v>496.83109999999999</c:v>
                </c:pt>
                <c:pt idx="34049">
                  <c:v>496.86559999999997</c:v>
                </c:pt>
                <c:pt idx="34050">
                  <c:v>496.89980000000003</c:v>
                </c:pt>
                <c:pt idx="34051">
                  <c:v>496.93579999999997</c:v>
                </c:pt>
                <c:pt idx="34052">
                  <c:v>496.97179999999997</c:v>
                </c:pt>
                <c:pt idx="34053">
                  <c:v>497.00709999999998</c:v>
                </c:pt>
                <c:pt idx="34054">
                  <c:v>497.04239999999999</c:v>
                </c:pt>
                <c:pt idx="34055">
                  <c:v>497.07810000000001</c:v>
                </c:pt>
                <c:pt idx="34056">
                  <c:v>497.11259999999999</c:v>
                </c:pt>
                <c:pt idx="34057">
                  <c:v>497.1472</c:v>
                </c:pt>
                <c:pt idx="34058">
                  <c:v>497.18299999999999</c:v>
                </c:pt>
                <c:pt idx="34059">
                  <c:v>497.21850000000001</c:v>
                </c:pt>
                <c:pt idx="34060">
                  <c:v>497.25599999999997</c:v>
                </c:pt>
                <c:pt idx="34061">
                  <c:v>497.29</c:v>
                </c:pt>
                <c:pt idx="34062">
                  <c:v>497.32819999999998</c:v>
                </c:pt>
                <c:pt idx="34063">
                  <c:v>497.36419999999998</c:v>
                </c:pt>
                <c:pt idx="34064">
                  <c:v>497.40159999999997</c:v>
                </c:pt>
                <c:pt idx="34065">
                  <c:v>497.44</c:v>
                </c:pt>
                <c:pt idx="34066">
                  <c:v>497.47890000000001</c:v>
                </c:pt>
                <c:pt idx="34067">
                  <c:v>497.51659999999998</c:v>
                </c:pt>
                <c:pt idx="34068">
                  <c:v>497.55669999999998</c:v>
                </c:pt>
                <c:pt idx="34069">
                  <c:v>497.59609999999998</c:v>
                </c:pt>
                <c:pt idx="34070">
                  <c:v>497.63440000000003</c:v>
                </c:pt>
                <c:pt idx="34071">
                  <c:v>497.67380000000003</c:v>
                </c:pt>
                <c:pt idx="34072">
                  <c:v>497.71339999999998</c:v>
                </c:pt>
                <c:pt idx="34073">
                  <c:v>497.75279999999998</c:v>
                </c:pt>
                <c:pt idx="34074">
                  <c:v>497.79320000000001</c:v>
                </c:pt>
                <c:pt idx="34075">
                  <c:v>497.83199999999999</c:v>
                </c:pt>
                <c:pt idx="34076">
                  <c:v>497.87139999999999</c:v>
                </c:pt>
                <c:pt idx="34077">
                  <c:v>497.91019999999997</c:v>
                </c:pt>
                <c:pt idx="34078">
                  <c:v>497.94900000000001</c:v>
                </c:pt>
                <c:pt idx="34079">
                  <c:v>497.98840000000001</c:v>
                </c:pt>
                <c:pt idx="34080">
                  <c:v>498.02600000000001</c:v>
                </c:pt>
                <c:pt idx="34081">
                  <c:v>498.065</c:v>
                </c:pt>
                <c:pt idx="34082">
                  <c:v>498.10300000000001</c:v>
                </c:pt>
                <c:pt idx="34083">
                  <c:v>498.14120000000003</c:v>
                </c:pt>
                <c:pt idx="34084">
                  <c:v>498.17910000000001</c:v>
                </c:pt>
                <c:pt idx="34085">
                  <c:v>498.21640000000002</c:v>
                </c:pt>
                <c:pt idx="34086">
                  <c:v>498.25740000000002</c:v>
                </c:pt>
                <c:pt idx="34087">
                  <c:v>498.2946</c:v>
                </c:pt>
                <c:pt idx="34088">
                  <c:v>498.33139999999997</c:v>
                </c:pt>
                <c:pt idx="34089">
                  <c:v>498.36759999999998</c:v>
                </c:pt>
                <c:pt idx="34090">
                  <c:v>498.40660000000003</c:v>
                </c:pt>
                <c:pt idx="34091">
                  <c:v>498.44510000000002</c:v>
                </c:pt>
                <c:pt idx="34092">
                  <c:v>498.4812</c:v>
                </c:pt>
                <c:pt idx="34093">
                  <c:v>498.5172</c:v>
                </c:pt>
                <c:pt idx="34094">
                  <c:v>498.55500000000001</c:v>
                </c:pt>
                <c:pt idx="34095">
                  <c:v>498.59160000000003</c:v>
                </c:pt>
                <c:pt idx="34096">
                  <c:v>498.62869999999998</c:v>
                </c:pt>
                <c:pt idx="34097">
                  <c:v>498.66750000000002</c:v>
                </c:pt>
                <c:pt idx="34098">
                  <c:v>498.70260000000002</c:v>
                </c:pt>
                <c:pt idx="34099">
                  <c:v>498.74099999999999</c:v>
                </c:pt>
                <c:pt idx="34100">
                  <c:v>498.77690000000001</c:v>
                </c:pt>
                <c:pt idx="34101">
                  <c:v>498.81619999999998</c:v>
                </c:pt>
                <c:pt idx="34102">
                  <c:v>498.8526</c:v>
                </c:pt>
                <c:pt idx="34103">
                  <c:v>498.89060000000001</c:v>
                </c:pt>
                <c:pt idx="34104">
                  <c:v>498.92739999999998</c:v>
                </c:pt>
                <c:pt idx="34105">
                  <c:v>498.964</c:v>
                </c:pt>
                <c:pt idx="34106">
                  <c:v>499.00060000000002</c:v>
                </c:pt>
                <c:pt idx="34107">
                  <c:v>499.03800000000001</c:v>
                </c:pt>
                <c:pt idx="34108">
                  <c:v>499.07459999999998</c:v>
                </c:pt>
                <c:pt idx="34109">
                  <c:v>499.1114</c:v>
                </c:pt>
                <c:pt idx="34110">
                  <c:v>499.14839999999998</c:v>
                </c:pt>
                <c:pt idx="34111">
                  <c:v>499.18599999999998</c:v>
                </c:pt>
                <c:pt idx="34112">
                  <c:v>499.22359999999998</c:v>
                </c:pt>
                <c:pt idx="34113">
                  <c:v>499.26190000000003</c:v>
                </c:pt>
                <c:pt idx="34114">
                  <c:v>499.29910000000001</c:v>
                </c:pt>
                <c:pt idx="34115">
                  <c:v>499.3356</c:v>
                </c:pt>
                <c:pt idx="34116">
                  <c:v>499.37299999999999</c:v>
                </c:pt>
                <c:pt idx="34117">
                  <c:v>499.41059999999999</c:v>
                </c:pt>
                <c:pt idx="34118">
                  <c:v>499.44850000000002</c:v>
                </c:pt>
                <c:pt idx="34119">
                  <c:v>499.48669999999998</c:v>
                </c:pt>
                <c:pt idx="34120">
                  <c:v>499.5231</c:v>
                </c:pt>
                <c:pt idx="34121">
                  <c:v>499.5616</c:v>
                </c:pt>
                <c:pt idx="34122">
                  <c:v>499.6</c:v>
                </c:pt>
                <c:pt idx="34123">
                  <c:v>499.63780000000003</c:v>
                </c:pt>
                <c:pt idx="34124">
                  <c:v>499.67500000000001</c:v>
                </c:pt>
                <c:pt idx="34125">
                  <c:v>499.71379999999999</c:v>
                </c:pt>
                <c:pt idx="34126">
                  <c:v>499.75130000000001</c:v>
                </c:pt>
                <c:pt idx="34127">
                  <c:v>499.79079999999999</c:v>
                </c:pt>
                <c:pt idx="34128">
                  <c:v>499.82780000000002</c:v>
                </c:pt>
                <c:pt idx="34129">
                  <c:v>499.86540000000002</c:v>
                </c:pt>
                <c:pt idx="34130">
                  <c:v>499.90390000000002</c:v>
                </c:pt>
                <c:pt idx="34131">
                  <c:v>499.94139999999999</c:v>
                </c:pt>
                <c:pt idx="34132">
                  <c:v>499.97930000000002</c:v>
                </c:pt>
                <c:pt idx="34133">
                  <c:v>500.01819999999998</c:v>
                </c:pt>
                <c:pt idx="34134">
                  <c:v>500.0564</c:v>
                </c:pt>
                <c:pt idx="34135">
                  <c:v>500.09480000000002</c:v>
                </c:pt>
                <c:pt idx="34136">
                  <c:v>500.13130000000001</c:v>
                </c:pt>
                <c:pt idx="34137">
                  <c:v>500.1694</c:v>
                </c:pt>
                <c:pt idx="34138">
                  <c:v>500.20620000000002</c:v>
                </c:pt>
                <c:pt idx="34139">
                  <c:v>500.24329999999998</c:v>
                </c:pt>
                <c:pt idx="34140">
                  <c:v>500.2799</c:v>
                </c:pt>
                <c:pt idx="34141">
                  <c:v>500.31760000000003</c:v>
                </c:pt>
                <c:pt idx="34142">
                  <c:v>500.3528</c:v>
                </c:pt>
                <c:pt idx="34143">
                  <c:v>500.3904</c:v>
                </c:pt>
                <c:pt idx="34144">
                  <c:v>500.42619999999999</c:v>
                </c:pt>
                <c:pt idx="34145">
                  <c:v>500.4633</c:v>
                </c:pt>
                <c:pt idx="34146">
                  <c:v>500.49919999999997</c:v>
                </c:pt>
                <c:pt idx="34147">
                  <c:v>500.53590000000003</c:v>
                </c:pt>
                <c:pt idx="34148">
                  <c:v>500.57260000000002</c:v>
                </c:pt>
                <c:pt idx="34149">
                  <c:v>500.60849999999999</c:v>
                </c:pt>
                <c:pt idx="34150">
                  <c:v>500.6456</c:v>
                </c:pt>
                <c:pt idx="34151">
                  <c:v>500.68400000000003</c:v>
                </c:pt>
                <c:pt idx="34152">
                  <c:v>500.71960000000001</c:v>
                </c:pt>
                <c:pt idx="34153">
                  <c:v>500.75779999999997</c:v>
                </c:pt>
                <c:pt idx="34154">
                  <c:v>500.79480000000001</c:v>
                </c:pt>
                <c:pt idx="34155">
                  <c:v>500.83300000000003</c:v>
                </c:pt>
                <c:pt idx="34156">
                  <c:v>500.87060000000002</c:v>
                </c:pt>
                <c:pt idx="34157">
                  <c:v>500.90859999999998</c:v>
                </c:pt>
                <c:pt idx="34158">
                  <c:v>500.94650000000001</c:v>
                </c:pt>
                <c:pt idx="34159">
                  <c:v>500.98500000000001</c:v>
                </c:pt>
                <c:pt idx="34160">
                  <c:v>501.02339999999998</c:v>
                </c:pt>
                <c:pt idx="34161">
                  <c:v>501.06150000000002</c:v>
                </c:pt>
                <c:pt idx="34162">
                  <c:v>501.10109999999997</c:v>
                </c:pt>
                <c:pt idx="34163">
                  <c:v>501.13900000000001</c:v>
                </c:pt>
                <c:pt idx="34164">
                  <c:v>501.17910000000001</c:v>
                </c:pt>
                <c:pt idx="34165">
                  <c:v>501.21640000000002</c:v>
                </c:pt>
                <c:pt idx="34166">
                  <c:v>501.25659999999999</c:v>
                </c:pt>
                <c:pt idx="34167">
                  <c:v>501.29590000000002</c:v>
                </c:pt>
                <c:pt idx="34168">
                  <c:v>501.33609999999999</c:v>
                </c:pt>
                <c:pt idx="34169">
                  <c:v>501.37619999999998</c:v>
                </c:pt>
                <c:pt idx="34170">
                  <c:v>501.41719999999998</c:v>
                </c:pt>
                <c:pt idx="34171">
                  <c:v>501.45440000000002</c:v>
                </c:pt>
                <c:pt idx="34172">
                  <c:v>501.4932</c:v>
                </c:pt>
                <c:pt idx="34173">
                  <c:v>501.53429999999997</c:v>
                </c:pt>
                <c:pt idx="34174">
                  <c:v>501.57400000000001</c:v>
                </c:pt>
                <c:pt idx="34175">
                  <c:v>501.61439999999999</c:v>
                </c:pt>
                <c:pt idx="34176">
                  <c:v>501.65370000000001</c:v>
                </c:pt>
                <c:pt idx="34177">
                  <c:v>501.69540000000001</c:v>
                </c:pt>
                <c:pt idx="34178">
                  <c:v>501.73860000000002</c:v>
                </c:pt>
                <c:pt idx="34179">
                  <c:v>501.77879999999999</c:v>
                </c:pt>
                <c:pt idx="34180">
                  <c:v>501.81970000000001</c:v>
                </c:pt>
                <c:pt idx="34181">
                  <c:v>501.86099999999999</c:v>
                </c:pt>
                <c:pt idx="34182">
                  <c:v>501.90309999999999</c:v>
                </c:pt>
                <c:pt idx="34183">
                  <c:v>501.94540000000001</c:v>
                </c:pt>
                <c:pt idx="34184">
                  <c:v>501.9889</c:v>
                </c:pt>
                <c:pt idx="34185">
                  <c:v>502.02940000000001</c:v>
                </c:pt>
                <c:pt idx="34186">
                  <c:v>502.072</c:v>
                </c:pt>
                <c:pt idx="34187">
                  <c:v>502.11360000000002</c:v>
                </c:pt>
                <c:pt idx="34188">
                  <c:v>502.15440000000001</c:v>
                </c:pt>
                <c:pt idx="34189">
                  <c:v>502.19650000000001</c:v>
                </c:pt>
                <c:pt idx="34190">
                  <c:v>502.23880000000003</c:v>
                </c:pt>
                <c:pt idx="34191">
                  <c:v>502.2808</c:v>
                </c:pt>
                <c:pt idx="34192">
                  <c:v>502.32190000000003</c:v>
                </c:pt>
                <c:pt idx="34193">
                  <c:v>502.36369999999999</c:v>
                </c:pt>
                <c:pt idx="34194">
                  <c:v>502.40530000000001</c:v>
                </c:pt>
                <c:pt idx="34195">
                  <c:v>502.447</c:v>
                </c:pt>
                <c:pt idx="34196">
                  <c:v>502.48899999999998</c:v>
                </c:pt>
                <c:pt idx="34197">
                  <c:v>502.5308</c:v>
                </c:pt>
                <c:pt idx="34198">
                  <c:v>502.57220000000001</c:v>
                </c:pt>
                <c:pt idx="34199">
                  <c:v>502.61369999999999</c:v>
                </c:pt>
                <c:pt idx="34200">
                  <c:v>502.65620000000001</c:v>
                </c:pt>
                <c:pt idx="34201">
                  <c:v>502.69670000000002</c:v>
                </c:pt>
                <c:pt idx="34202">
                  <c:v>502.73770000000002</c:v>
                </c:pt>
                <c:pt idx="34203">
                  <c:v>502.77850000000001</c:v>
                </c:pt>
                <c:pt idx="34204">
                  <c:v>502.82089999999999</c:v>
                </c:pt>
                <c:pt idx="34205">
                  <c:v>502.86279999999999</c:v>
                </c:pt>
                <c:pt idx="34206">
                  <c:v>502.90440000000001</c:v>
                </c:pt>
                <c:pt idx="34207">
                  <c:v>502.94499999999999</c:v>
                </c:pt>
                <c:pt idx="34208">
                  <c:v>502.98700000000002</c:v>
                </c:pt>
                <c:pt idx="34209">
                  <c:v>503.02940000000001</c:v>
                </c:pt>
                <c:pt idx="34210">
                  <c:v>503.07040000000001</c:v>
                </c:pt>
                <c:pt idx="34211">
                  <c:v>503.11130000000003</c:v>
                </c:pt>
                <c:pt idx="34212">
                  <c:v>503.15190000000001</c:v>
                </c:pt>
                <c:pt idx="34213">
                  <c:v>503.19400000000002</c:v>
                </c:pt>
                <c:pt idx="34214">
                  <c:v>503.2355</c:v>
                </c:pt>
                <c:pt idx="34215">
                  <c:v>503.27890000000002</c:v>
                </c:pt>
                <c:pt idx="34216">
                  <c:v>503.31900000000002</c:v>
                </c:pt>
                <c:pt idx="34217">
                  <c:v>503.3603</c:v>
                </c:pt>
                <c:pt idx="34218">
                  <c:v>503.40339999999998</c:v>
                </c:pt>
                <c:pt idx="34219">
                  <c:v>503.44470000000001</c:v>
                </c:pt>
                <c:pt idx="34220">
                  <c:v>503.48779999999999</c:v>
                </c:pt>
                <c:pt idx="34221">
                  <c:v>503.53019999999998</c:v>
                </c:pt>
                <c:pt idx="34222">
                  <c:v>503.572</c:v>
                </c:pt>
                <c:pt idx="34223">
                  <c:v>503.61399999999998</c:v>
                </c:pt>
                <c:pt idx="34224">
                  <c:v>503.6576</c:v>
                </c:pt>
                <c:pt idx="34225">
                  <c:v>503.69810000000001</c:v>
                </c:pt>
                <c:pt idx="34226">
                  <c:v>503.7396</c:v>
                </c:pt>
                <c:pt idx="34227">
                  <c:v>503.78250000000003</c:v>
                </c:pt>
                <c:pt idx="34228">
                  <c:v>503.82780000000002</c:v>
                </c:pt>
                <c:pt idx="34229">
                  <c:v>503.86799999999999</c:v>
                </c:pt>
                <c:pt idx="34230">
                  <c:v>503.91199999999998</c:v>
                </c:pt>
                <c:pt idx="34231">
                  <c:v>503.95400000000001</c:v>
                </c:pt>
                <c:pt idx="34232">
                  <c:v>503.99459999999999</c:v>
                </c:pt>
                <c:pt idx="34233">
                  <c:v>504.03730000000002</c:v>
                </c:pt>
                <c:pt idx="34234">
                  <c:v>504.08159999999998</c:v>
                </c:pt>
                <c:pt idx="34235">
                  <c:v>504.12360000000001</c:v>
                </c:pt>
                <c:pt idx="34236">
                  <c:v>504.16660000000002</c:v>
                </c:pt>
                <c:pt idx="34237">
                  <c:v>504.20780000000002</c:v>
                </c:pt>
                <c:pt idx="34238">
                  <c:v>504.25240000000002</c:v>
                </c:pt>
                <c:pt idx="34239">
                  <c:v>504.29700000000003</c:v>
                </c:pt>
                <c:pt idx="34240">
                  <c:v>504.34030000000001</c:v>
                </c:pt>
                <c:pt idx="34241">
                  <c:v>504.38380000000001</c:v>
                </c:pt>
                <c:pt idx="34242">
                  <c:v>504.42689999999999</c:v>
                </c:pt>
                <c:pt idx="34243">
                  <c:v>504.46929999999998</c:v>
                </c:pt>
                <c:pt idx="34244">
                  <c:v>504.51330000000002</c:v>
                </c:pt>
                <c:pt idx="34245">
                  <c:v>504.5566</c:v>
                </c:pt>
                <c:pt idx="34246">
                  <c:v>504.60070000000002</c:v>
                </c:pt>
                <c:pt idx="34247">
                  <c:v>504.64440000000002</c:v>
                </c:pt>
                <c:pt idx="34248">
                  <c:v>504.68700000000001</c:v>
                </c:pt>
                <c:pt idx="34249">
                  <c:v>504.73099999999999</c:v>
                </c:pt>
                <c:pt idx="34250">
                  <c:v>504.77499999999998</c:v>
                </c:pt>
                <c:pt idx="34251">
                  <c:v>504.8175</c:v>
                </c:pt>
                <c:pt idx="34252">
                  <c:v>504.86160000000001</c:v>
                </c:pt>
                <c:pt idx="34253">
                  <c:v>504.90620000000001</c:v>
                </c:pt>
                <c:pt idx="34254">
                  <c:v>504.94959999999998</c:v>
                </c:pt>
                <c:pt idx="34255">
                  <c:v>504.99360000000001</c:v>
                </c:pt>
                <c:pt idx="34256">
                  <c:v>505.03769999999997</c:v>
                </c:pt>
                <c:pt idx="34257">
                  <c:v>505.08199999999999</c:v>
                </c:pt>
                <c:pt idx="34258">
                  <c:v>505.12540000000001</c:v>
                </c:pt>
                <c:pt idx="34259">
                  <c:v>505.16989999999998</c:v>
                </c:pt>
                <c:pt idx="34260">
                  <c:v>505.21379999999999</c:v>
                </c:pt>
                <c:pt idx="34261">
                  <c:v>505.25850000000003</c:v>
                </c:pt>
                <c:pt idx="34262">
                  <c:v>505.30200000000002</c:v>
                </c:pt>
                <c:pt idx="34263">
                  <c:v>505.34480000000002</c:v>
                </c:pt>
                <c:pt idx="34264">
                  <c:v>505.38799999999998</c:v>
                </c:pt>
                <c:pt idx="34265">
                  <c:v>505.43119999999999</c:v>
                </c:pt>
                <c:pt idx="34266">
                  <c:v>505.47320000000002</c:v>
                </c:pt>
                <c:pt idx="34267">
                  <c:v>505.51679999999999</c:v>
                </c:pt>
                <c:pt idx="34268">
                  <c:v>505.55829999999997</c:v>
                </c:pt>
                <c:pt idx="34269">
                  <c:v>505.60109999999997</c:v>
                </c:pt>
                <c:pt idx="34270">
                  <c:v>505.64460000000003</c:v>
                </c:pt>
                <c:pt idx="34271">
                  <c:v>505.68729999999999</c:v>
                </c:pt>
                <c:pt idx="34272">
                  <c:v>505.7312</c:v>
                </c:pt>
                <c:pt idx="34273">
                  <c:v>505.77350000000001</c:v>
                </c:pt>
                <c:pt idx="34274">
                  <c:v>505.81900000000002</c:v>
                </c:pt>
                <c:pt idx="34275">
                  <c:v>505.86130000000003</c:v>
                </c:pt>
                <c:pt idx="34276">
                  <c:v>505.90519999999998</c:v>
                </c:pt>
                <c:pt idx="34277">
                  <c:v>505.94900000000001</c:v>
                </c:pt>
                <c:pt idx="34278">
                  <c:v>505.9941</c:v>
                </c:pt>
                <c:pt idx="34279">
                  <c:v>506.03870000000001</c:v>
                </c:pt>
                <c:pt idx="34280">
                  <c:v>506.08409999999998</c:v>
                </c:pt>
                <c:pt idx="34281">
                  <c:v>506.12959999999998</c:v>
                </c:pt>
                <c:pt idx="34282">
                  <c:v>506.17559999999997</c:v>
                </c:pt>
                <c:pt idx="34283">
                  <c:v>506.2208</c:v>
                </c:pt>
                <c:pt idx="34284">
                  <c:v>506.2672</c:v>
                </c:pt>
                <c:pt idx="34285">
                  <c:v>506.31299999999999</c:v>
                </c:pt>
                <c:pt idx="34286">
                  <c:v>506.35700000000003</c:v>
                </c:pt>
                <c:pt idx="34287">
                  <c:v>506.404</c:v>
                </c:pt>
                <c:pt idx="34288">
                  <c:v>506.45159999999998</c:v>
                </c:pt>
                <c:pt idx="34289">
                  <c:v>506.49759999999998</c:v>
                </c:pt>
                <c:pt idx="34290">
                  <c:v>506.54349999999999</c:v>
                </c:pt>
                <c:pt idx="34291">
                  <c:v>506.58909999999997</c:v>
                </c:pt>
                <c:pt idx="34292">
                  <c:v>506.6386</c:v>
                </c:pt>
                <c:pt idx="34293">
                  <c:v>506.6848</c:v>
                </c:pt>
                <c:pt idx="34294">
                  <c:v>506.73360000000002</c:v>
                </c:pt>
                <c:pt idx="34295">
                  <c:v>506.78100000000001</c:v>
                </c:pt>
                <c:pt idx="34296">
                  <c:v>506.83100000000002</c:v>
                </c:pt>
                <c:pt idx="34297">
                  <c:v>506.87920000000003</c:v>
                </c:pt>
                <c:pt idx="34298">
                  <c:v>506.92739999999998</c:v>
                </c:pt>
                <c:pt idx="34299">
                  <c:v>506.9776</c:v>
                </c:pt>
                <c:pt idx="34300">
                  <c:v>507.02620000000002</c:v>
                </c:pt>
                <c:pt idx="34301">
                  <c:v>507.07499999999999</c:v>
                </c:pt>
                <c:pt idx="34302">
                  <c:v>507.125</c:v>
                </c:pt>
                <c:pt idx="34303">
                  <c:v>507.17599999999999</c:v>
                </c:pt>
                <c:pt idx="34304">
                  <c:v>507.2253</c:v>
                </c:pt>
                <c:pt idx="34305">
                  <c:v>507.27600000000001</c:v>
                </c:pt>
                <c:pt idx="34306">
                  <c:v>507.32560000000001</c:v>
                </c:pt>
                <c:pt idx="34307">
                  <c:v>507.37389999999999</c:v>
                </c:pt>
                <c:pt idx="34308">
                  <c:v>507.42239999999998</c:v>
                </c:pt>
                <c:pt idx="34309">
                  <c:v>507.47199999999998</c:v>
                </c:pt>
                <c:pt idx="34310">
                  <c:v>507.52089999999998</c:v>
                </c:pt>
                <c:pt idx="34311">
                  <c:v>507.56869999999998</c:v>
                </c:pt>
                <c:pt idx="34312">
                  <c:v>507.61720000000003</c:v>
                </c:pt>
                <c:pt idx="34313">
                  <c:v>507.66579999999999</c:v>
                </c:pt>
                <c:pt idx="34314">
                  <c:v>507.71499999999997</c:v>
                </c:pt>
                <c:pt idx="34315">
                  <c:v>507.76299999999998</c:v>
                </c:pt>
                <c:pt idx="34316">
                  <c:v>507.81040000000002</c:v>
                </c:pt>
                <c:pt idx="34317">
                  <c:v>507.85719999999998</c:v>
                </c:pt>
                <c:pt idx="34318">
                  <c:v>507.9067</c:v>
                </c:pt>
                <c:pt idx="34319">
                  <c:v>507.9554</c:v>
                </c:pt>
                <c:pt idx="34320">
                  <c:v>508.00450000000001</c:v>
                </c:pt>
                <c:pt idx="34321">
                  <c:v>508.05239999999998</c:v>
                </c:pt>
                <c:pt idx="34322">
                  <c:v>508.10120000000001</c:v>
                </c:pt>
                <c:pt idx="34323">
                  <c:v>508.15</c:v>
                </c:pt>
                <c:pt idx="34324">
                  <c:v>508.19709999999998</c:v>
                </c:pt>
                <c:pt idx="34325">
                  <c:v>508.24520000000001</c:v>
                </c:pt>
                <c:pt idx="34326">
                  <c:v>508.29410000000001</c:v>
                </c:pt>
                <c:pt idx="34327">
                  <c:v>508.34460000000001</c:v>
                </c:pt>
                <c:pt idx="34328">
                  <c:v>508.392</c:v>
                </c:pt>
                <c:pt idx="34329">
                  <c:v>508.44139999999999</c:v>
                </c:pt>
                <c:pt idx="34330">
                  <c:v>508.49279999999999</c:v>
                </c:pt>
                <c:pt idx="34331">
                  <c:v>508.54140000000001</c:v>
                </c:pt>
                <c:pt idx="34332">
                  <c:v>508.59140000000002</c:v>
                </c:pt>
                <c:pt idx="34333">
                  <c:v>508.64</c:v>
                </c:pt>
                <c:pt idx="34334">
                  <c:v>508.68939999999998</c:v>
                </c:pt>
                <c:pt idx="34335">
                  <c:v>508.7398</c:v>
                </c:pt>
                <c:pt idx="34336">
                  <c:v>508.78899999999999</c:v>
                </c:pt>
                <c:pt idx="34337">
                  <c:v>508.83960000000002</c:v>
                </c:pt>
                <c:pt idx="34338">
                  <c:v>508.88940000000002</c:v>
                </c:pt>
                <c:pt idx="34339">
                  <c:v>508.93880000000001</c:v>
                </c:pt>
                <c:pt idx="34340">
                  <c:v>508.98899999999998</c:v>
                </c:pt>
                <c:pt idx="34341">
                  <c:v>509.03859999999997</c:v>
                </c:pt>
                <c:pt idx="34342">
                  <c:v>509.08920000000001</c:v>
                </c:pt>
                <c:pt idx="34343">
                  <c:v>509.13900000000001</c:v>
                </c:pt>
                <c:pt idx="34344">
                  <c:v>509.19029999999998</c:v>
                </c:pt>
                <c:pt idx="34345">
                  <c:v>509.24079999999998</c:v>
                </c:pt>
                <c:pt idx="34346">
                  <c:v>509.29140000000001</c:v>
                </c:pt>
                <c:pt idx="34347">
                  <c:v>509.34160000000003</c:v>
                </c:pt>
                <c:pt idx="34348">
                  <c:v>509.39319999999998</c:v>
                </c:pt>
                <c:pt idx="34349">
                  <c:v>509.44319999999999</c:v>
                </c:pt>
                <c:pt idx="34350">
                  <c:v>509.495</c:v>
                </c:pt>
                <c:pt idx="34351">
                  <c:v>509.54399999999998</c:v>
                </c:pt>
                <c:pt idx="34352">
                  <c:v>509.59370000000001</c:v>
                </c:pt>
                <c:pt idx="34353">
                  <c:v>509.64400000000001</c:v>
                </c:pt>
                <c:pt idx="34354">
                  <c:v>509.69299999999998</c:v>
                </c:pt>
                <c:pt idx="34355">
                  <c:v>509.74250000000001</c:v>
                </c:pt>
                <c:pt idx="34356">
                  <c:v>509.79219999999998</c:v>
                </c:pt>
                <c:pt idx="34357">
                  <c:v>509.8424</c:v>
                </c:pt>
                <c:pt idx="34358">
                  <c:v>509.8922</c:v>
                </c:pt>
                <c:pt idx="34359">
                  <c:v>509.94159999999999</c:v>
                </c:pt>
                <c:pt idx="34360">
                  <c:v>509.99160000000001</c:v>
                </c:pt>
                <c:pt idx="34361">
                  <c:v>510.04259999999999</c:v>
                </c:pt>
                <c:pt idx="34362">
                  <c:v>510.09300000000002</c:v>
                </c:pt>
                <c:pt idx="34363">
                  <c:v>510.14249999999998</c:v>
                </c:pt>
                <c:pt idx="34364">
                  <c:v>510.19330000000002</c:v>
                </c:pt>
                <c:pt idx="34365">
                  <c:v>510.24400000000003</c:v>
                </c:pt>
                <c:pt idx="34366">
                  <c:v>510.2962</c:v>
                </c:pt>
                <c:pt idx="34367">
                  <c:v>510.3467</c:v>
                </c:pt>
                <c:pt idx="34368">
                  <c:v>510.39960000000002</c:v>
                </c:pt>
                <c:pt idx="34369">
                  <c:v>510.45240000000001</c:v>
                </c:pt>
                <c:pt idx="34370">
                  <c:v>510.50220000000002</c:v>
                </c:pt>
                <c:pt idx="34371">
                  <c:v>510.55540000000002</c:v>
                </c:pt>
                <c:pt idx="34372">
                  <c:v>510.60719999999998</c:v>
                </c:pt>
                <c:pt idx="34373">
                  <c:v>510.66059999999999</c:v>
                </c:pt>
                <c:pt idx="34374">
                  <c:v>510.71370000000002</c:v>
                </c:pt>
                <c:pt idx="34375">
                  <c:v>510.76479999999998</c:v>
                </c:pt>
                <c:pt idx="34376">
                  <c:v>510.81799999999998</c:v>
                </c:pt>
                <c:pt idx="34377">
                  <c:v>510.86939999999998</c:v>
                </c:pt>
                <c:pt idx="34378">
                  <c:v>510.92160000000001</c:v>
                </c:pt>
                <c:pt idx="34379">
                  <c:v>510.97519999999997</c:v>
                </c:pt>
                <c:pt idx="34380">
                  <c:v>511.02789999999999</c:v>
                </c:pt>
                <c:pt idx="34381">
                  <c:v>511.07940000000002</c:v>
                </c:pt>
                <c:pt idx="34382">
                  <c:v>511.13249999999999</c:v>
                </c:pt>
                <c:pt idx="34383">
                  <c:v>511.1848</c:v>
                </c:pt>
                <c:pt idx="34384">
                  <c:v>511.23630000000003</c:v>
                </c:pt>
                <c:pt idx="34385">
                  <c:v>511.29039999999998</c:v>
                </c:pt>
                <c:pt idx="34386">
                  <c:v>511.3424</c:v>
                </c:pt>
                <c:pt idx="34387">
                  <c:v>511.39499999999998</c:v>
                </c:pt>
                <c:pt idx="34388">
                  <c:v>511.44670000000002</c:v>
                </c:pt>
                <c:pt idx="34389">
                  <c:v>511.49939999999998</c:v>
                </c:pt>
                <c:pt idx="34390">
                  <c:v>511.553</c:v>
                </c:pt>
                <c:pt idx="34391">
                  <c:v>511.60559999999998</c:v>
                </c:pt>
                <c:pt idx="34392">
                  <c:v>511.66019999999997</c:v>
                </c:pt>
                <c:pt idx="34393">
                  <c:v>511.7131</c:v>
                </c:pt>
                <c:pt idx="34394">
                  <c:v>511.76600000000002</c:v>
                </c:pt>
                <c:pt idx="34395">
                  <c:v>511.8175</c:v>
                </c:pt>
                <c:pt idx="34396">
                  <c:v>511.87139999999999</c:v>
                </c:pt>
                <c:pt idx="34397">
                  <c:v>511.9239</c:v>
                </c:pt>
                <c:pt idx="34398">
                  <c:v>511.97800000000001</c:v>
                </c:pt>
                <c:pt idx="34399">
                  <c:v>512.0299</c:v>
                </c:pt>
                <c:pt idx="34400">
                  <c:v>512.08360000000005</c:v>
                </c:pt>
                <c:pt idx="34401">
                  <c:v>512.1386</c:v>
                </c:pt>
                <c:pt idx="34402">
                  <c:v>512.19209999999998</c:v>
                </c:pt>
                <c:pt idx="34403">
                  <c:v>512.24609999999996</c:v>
                </c:pt>
                <c:pt idx="34404">
                  <c:v>512.29780000000005</c:v>
                </c:pt>
                <c:pt idx="34405">
                  <c:v>512.35199999999998</c:v>
                </c:pt>
                <c:pt idx="34406">
                  <c:v>512.40629999999999</c:v>
                </c:pt>
                <c:pt idx="34407">
                  <c:v>512.46040000000005</c:v>
                </c:pt>
                <c:pt idx="34408">
                  <c:v>512.51499999999999</c:v>
                </c:pt>
                <c:pt idx="34409">
                  <c:v>512.56719999999996</c:v>
                </c:pt>
                <c:pt idx="34410">
                  <c:v>512.62360000000001</c:v>
                </c:pt>
                <c:pt idx="34411">
                  <c:v>512.678</c:v>
                </c:pt>
                <c:pt idx="34412">
                  <c:v>512.73199999999997</c:v>
                </c:pt>
                <c:pt idx="34413">
                  <c:v>512.78520000000003</c:v>
                </c:pt>
                <c:pt idx="34414">
                  <c:v>512.83979999999997</c:v>
                </c:pt>
                <c:pt idx="34415">
                  <c:v>512.89400000000001</c:v>
                </c:pt>
                <c:pt idx="34416">
                  <c:v>512.94830000000002</c:v>
                </c:pt>
                <c:pt idx="34417">
                  <c:v>513.0027</c:v>
                </c:pt>
                <c:pt idx="34418">
                  <c:v>513.05780000000004</c:v>
                </c:pt>
                <c:pt idx="34419">
                  <c:v>513.11120000000005</c:v>
                </c:pt>
                <c:pt idx="34420">
                  <c:v>513.16780000000006</c:v>
                </c:pt>
                <c:pt idx="34421">
                  <c:v>513.22239999999999</c:v>
                </c:pt>
                <c:pt idx="34422">
                  <c:v>513.27689999999996</c:v>
                </c:pt>
                <c:pt idx="34423">
                  <c:v>513.33199999999999</c:v>
                </c:pt>
                <c:pt idx="34424">
                  <c:v>513.38660000000004</c:v>
                </c:pt>
                <c:pt idx="34425">
                  <c:v>513.44359999999995</c:v>
                </c:pt>
                <c:pt idx="34426">
                  <c:v>513.50099999999998</c:v>
                </c:pt>
                <c:pt idx="34427">
                  <c:v>513.55610000000001</c:v>
                </c:pt>
                <c:pt idx="34428">
                  <c:v>513.61300000000006</c:v>
                </c:pt>
                <c:pt idx="34429">
                  <c:v>513.66890000000001</c:v>
                </c:pt>
                <c:pt idx="34430">
                  <c:v>513.72580000000005</c:v>
                </c:pt>
                <c:pt idx="34431">
                  <c:v>513.78160000000003</c:v>
                </c:pt>
                <c:pt idx="34432">
                  <c:v>513.84</c:v>
                </c:pt>
                <c:pt idx="34433">
                  <c:v>513.89549999999997</c:v>
                </c:pt>
                <c:pt idx="34434">
                  <c:v>513.95240000000001</c:v>
                </c:pt>
                <c:pt idx="34435">
                  <c:v>514.01110000000006</c:v>
                </c:pt>
                <c:pt idx="34436">
                  <c:v>514.06799999999998</c:v>
                </c:pt>
                <c:pt idx="34437">
                  <c:v>514.125</c:v>
                </c:pt>
                <c:pt idx="34438">
                  <c:v>514.18380000000002</c:v>
                </c:pt>
                <c:pt idx="34439">
                  <c:v>514.24149999999997</c:v>
                </c:pt>
                <c:pt idx="34440">
                  <c:v>514.29700000000003</c:v>
                </c:pt>
                <c:pt idx="34441">
                  <c:v>514.35540000000003</c:v>
                </c:pt>
                <c:pt idx="34442">
                  <c:v>514.41409999999996</c:v>
                </c:pt>
                <c:pt idx="34443">
                  <c:v>514.4701</c:v>
                </c:pt>
                <c:pt idx="34444">
                  <c:v>514.52819999999997</c:v>
                </c:pt>
                <c:pt idx="34445">
                  <c:v>514.58600000000001</c:v>
                </c:pt>
                <c:pt idx="34446">
                  <c:v>514.64359999999999</c:v>
                </c:pt>
                <c:pt idx="34447">
                  <c:v>514.70259999999996</c:v>
                </c:pt>
                <c:pt idx="34448">
                  <c:v>514.75919999999996</c:v>
                </c:pt>
                <c:pt idx="34449">
                  <c:v>514.81600000000003</c:v>
                </c:pt>
                <c:pt idx="34450">
                  <c:v>514.875</c:v>
                </c:pt>
                <c:pt idx="34451">
                  <c:v>514.93179999999995</c:v>
                </c:pt>
                <c:pt idx="34452">
                  <c:v>514.98869999999999</c:v>
                </c:pt>
                <c:pt idx="34453">
                  <c:v>515.04539999999997</c:v>
                </c:pt>
                <c:pt idx="34454">
                  <c:v>515.10440000000006</c:v>
                </c:pt>
                <c:pt idx="34455">
                  <c:v>515.16229999999996</c:v>
                </c:pt>
                <c:pt idx="34456">
                  <c:v>515.2192</c:v>
                </c:pt>
                <c:pt idx="34457">
                  <c:v>515.27689999999996</c:v>
                </c:pt>
                <c:pt idx="34458">
                  <c:v>515.33399999999995</c:v>
                </c:pt>
                <c:pt idx="34459">
                  <c:v>515.39380000000006</c:v>
                </c:pt>
                <c:pt idx="34460">
                  <c:v>515.45360000000005</c:v>
                </c:pt>
                <c:pt idx="34461">
                  <c:v>515.5104</c:v>
                </c:pt>
                <c:pt idx="34462">
                  <c:v>515.56719999999996</c:v>
                </c:pt>
                <c:pt idx="34463">
                  <c:v>515.62720000000002</c:v>
                </c:pt>
                <c:pt idx="34464">
                  <c:v>515.6866</c:v>
                </c:pt>
                <c:pt idx="34465">
                  <c:v>515.74419999999998</c:v>
                </c:pt>
                <c:pt idx="34466">
                  <c:v>515.80319999999995</c:v>
                </c:pt>
                <c:pt idx="34467">
                  <c:v>515.86</c:v>
                </c:pt>
                <c:pt idx="34468">
                  <c:v>515.91790000000003</c:v>
                </c:pt>
                <c:pt idx="34469">
                  <c:v>515.97460000000001</c:v>
                </c:pt>
                <c:pt idx="34470">
                  <c:v>516.03030000000001</c:v>
                </c:pt>
                <c:pt idx="34471">
                  <c:v>516.08659999999998</c:v>
                </c:pt>
                <c:pt idx="34472">
                  <c:v>516.14160000000004</c:v>
                </c:pt>
                <c:pt idx="34473">
                  <c:v>516.19839999999999</c:v>
                </c:pt>
                <c:pt idx="34474">
                  <c:v>516.25580000000002</c:v>
                </c:pt>
                <c:pt idx="34475">
                  <c:v>516.31219999999996</c:v>
                </c:pt>
                <c:pt idx="34476">
                  <c:v>516.36779999999999</c:v>
                </c:pt>
                <c:pt idx="34477">
                  <c:v>516.4248</c:v>
                </c:pt>
                <c:pt idx="34478">
                  <c:v>516.48159999999996</c:v>
                </c:pt>
                <c:pt idx="34479">
                  <c:v>516.53859999999997</c:v>
                </c:pt>
                <c:pt idx="34480">
                  <c:v>516.59739999999999</c:v>
                </c:pt>
                <c:pt idx="34481">
                  <c:v>516.6558</c:v>
                </c:pt>
                <c:pt idx="34482">
                  <c:v>516.71320000000003</c:v>
                </c:pt>
                <c:pt idx="34483">
                  <c:v>516.77380000000005</c:v>
                </c:pt>
                <c:pt idx="34484">
                  <c:v>516.83180000000004</c:v>
                </c:pt>
                <c:pt idx="34485">
                  <c:v>516.89250000000004</c:v>
                </c:pt>
                <c:pt idx="34486">
                  <c:v>516.95079999999996</c:v>
                </c:pt>
                <c:pt idx="34487">
                  <c:v>517.00980000000004</c:v>
                </c:pt>
                <c:pt idx="34488">
                  <c:v>517.06939999999997</c:v>
                </c:pt>
                <c:pt idx="34489">
                  <c:v>517.12909999999999</c:v>
                </c:pt>
                <c:pt idx="34490">
                  <c:v>517.18939999999998</c:v>
                </c:pt>
                <c:pt idx="34491">
                  <c:v>517.24959999999999</c:v>
                </c:pt>
                <c:pt idx="34492">
                  <c:v>517.30999999999995</c:v>
                </c:pt>
                <c:pt idx="34493">
                  <c:v>517.36919999999998</c:v>
                </c:pt>
                <c:pt idx="34494">
                  <c:v>517.43039999999996</c:v>
                </c:pt>
                <c:pt idx="34495">
                  <c:v>517.4914</c:v>
                </c:pt>
                <c:pt idx="34496">
                  <c:v>517.55219999999997</c:v>
                </c:pt>
                <c:pt idx="34497">
                  <c:v>517.61199999999997</c:v>
                </c:pt>
                <c:pt idx="34498">
                  <c:v>517.673</c:v>
                </c:pt>
                <c:pt idx="34499">
                  <c:v>517.7328</c:v>
                </c:pt>
                <c:pt idx="34500">
                  <c:v>517.79480000000001</c:v>
                </c:pt>
                <c:pt idx="34501">
                  <c:v>517.85699999999997</c:v>
                </c:pt>
                <c:pt idx="34502">
                  <c:v>517.91719999999998</c:v>
                </c:pt>
                <c:pt idx="34503">
                  <c:v>517.97900000000004</c:v>
                </c:pt>
                <c:pt idx="34504">
                  <c:v>518.0412</c:v>
                </c:pt>
                <c:pt idx="34505">
                  <c:v>518.10209999999995</c:v>
                </c:pt>
                <c:pt idx="34506">
                  <c:v>518.16340000000002</c:v>
                </c:pt>
                <c:pt idx="34507">
                  <c:v>518.22379999999998</c:v>
                </c:pt>
                <c:pt idx="34508">
                  <c:v>518.2867</c:v>
                </c:pt>
                <c:pt idx="34509">
                  <c:v>518.34820000000002</c:v>
                </c:pt>
                <c:pt idx="34510">
                  <c:v>518.40959999999995</c:v>
                </c:pt>
                <c:pt idx="34511">
                  <c:v>518.47379999999998</c:v>
                </c:pt>
                <c:pt idx="34512">
                  <c:v>518.53420000000006</c:v>
                </c:pt>
                <c:pt idx="34513">
                  <c:v>518.59550000000002</c:v>
                </c:pt>
                <c:pt idx="34514">
                  <c:v>518.65660000000003</c:v>
                </c:pt>
                <c:pt idx="34515">
                  <c:v>518.71780000000001</c:v>
                </c:pt>
                <c:pt idx="34516">
                  <c:v>518.78020000000004</c:v>
                </c:pt>
                <c:pt idx="34517">
                  <c:v>518.84320000000002</c:v>
                </c:pt>
                <c:pt idx="34518">
                  <c:v>518.90459999999996</c:v>
                </c:pt>
                <c:pt idx="34519">
                  <c:v>518.96640000000002</c:v>
                </c:pt>
                <c:pt idx="34520">
                  <c:v>519.02760000000001</c:v>
                </c:pt>
                <c:pt idx="34521">
                  <c:v>519.08839999999998</c:v>
                </c:pt>
                <c:pt idx="34522">
                  <c:v>519.15309999999999</c:v>
                </c:pt>
                <c:pt idx="34523">
                  <c:v>519.21479999999997</c:v>
                </c:pt>
                <c:pt idx="34524">
                  <c:v>519.2758</c:v>
                </c:pt>
                <c:pt idx="34525">
                  <c:v>519.3374</c:v>
                </c:pt>
                <c:pt idx="34526">
                  <c:v>519.39919999999995</c:v>
                </c:pt>
                <c:pt idx="34527">
                  <c:v>519.46249999999998</c:v>
                </c:pt>
                <c:pt idx="34528">
                  <c:v>519.52319999999997</c:v>
                </c:pt>
                <c:pt idx="34529">
                  <c:v>519.58590000000004</c:v>
                </c:pt>
                <c:pt idx="34530">
                  <c:v>519.64800000000002</c:v>
                </c:pt>
                <c:pt idx="34531">
                  <c:v>519.71040000000005</c:v>
                </c:pt>
                <c:pt idx="34532">
                  <c:v>519.77390000000003</c:v>
                </c:pt>
                <c:pt idx="34533">
                  <c:v>519.83600000000001</c:v>
                </c:pt>
                <c:pt idx="34534">
                  <c:v>519.89499999999998</c:v>
                </c:pt>
                <c:pt idx="34535">
                  <c:v>519.95780000000002</c:v>
                </c:pt>
                <c:pt idx="34536">
                  <c:v>520.01919999999996</c:v>
                </c:pt>
                <c:pt idx="34537">
                  <c:v>520.08109999999999</c:v>
                </c:pt>
                <c:pt idx="34538">
                  <c:v>520.14239999999995</c:v>
                </c:pt>
                <c:pt idx="34539">
                  <c:v>520.20619999999997</c:v>
                </c:pt>
                <c:pt idx="34540">
                  <c:v>520.26760000000002</c:v>
                </c:pt>
                <c:pt idx="34541">
                  <c:v>520.33010000000002</c:v>
                </c:pt>
                <c:pt idx="34542">
                  <c:v>520.39260000000002</c:v>
                </c:pt>
                <c:pt idx="34543">
                  <c:v>520.4556</c:v>
                </c:pt>
                <c:pt idx="34544">
                  <c:v>520.51790000000005</c:v>
                </c:pt>
                <c:pt idx="34545">
                  <c:v>520.58219999999994</c:v>
                </c:pt>
                <c:pt idx="34546">
                  <c:v>520.64559999999994</c:v>
                </c:pt>
                <c:pt idx="34547">
                  <c:v>520.70809999999994</c:v>
                </c:pt>
                <c:pt idx="34548">
                  <c:v>520.77170000000001</c:v>
                </c:pt>
                <c:pt idx="34549">
                  <c:v>520.83569999999997</c:v>
                </c:pt>
                <c:pt idx="34550">
                  <c:v>520.90020000000004</c:v>
                </c:pt>
                <c:pt idx="34551">
                  <c:v>520.96489999999994</c:v>
                </c:pt>
                <c:pt idx="34552">
                  <c:v>521.02829999999994</c:v>
                </c:pt>
                <c:pt idx="34553">
                  <c:v>521.09220000000005</c:v>
                </c:pt>
                <c:pt idx="34554">
                  <c:v>521.15740000000005</c:v>
                </c:pt>
                <c:pt idx="34555">
                  <c:v>521.22289999999998</c:v>
                </c:pt>
                <c:pt idx="34556">
                  <c:v>521.28689999999995</c:v>
                </c:pt>
                <c:pt idx="34557">
                  <c:v>521.35260000000005</c:v>
                </c:pt>
                <c:pt idx="34558">
                  <c:v>521.41840000000002</c:v>
                </c:pt>
                <c:pt idx="34559">
                  <c:v>521.48360000000002</c:v>
                </c:pt>
                <c:pt idx="34560">
                  <c:v>521.54589999999996</c:v>
                </c:pt>
                <c:pt idx="34561">
                  <c:v>521.60900000000004</c:v>
                </c:pt>
                <c:pt idx="34562">
                  <c:v>521.673</c:v>
                </c:pt>
                <c:pt idx="34563">
                  <c:v>521.73379999999997</c:v>
                </c:pt>
                <c:pt idx="34564">
                  <c:v>521.79700000000003</c:v>
                </c:pt>
                <c:pt idx="34565">
                  <c:v>521.86090000000002</c:v>
                </c:pt>
                <c:pt idx="34566">
                  <c:v>521.92240000000004</c:v>
                </c:pt>
                <c:pt idx="34567">
                  <c:v>521.98479999999995</c:v>
                </c:pt>
                <c:pt idx="34568">
                  <c:v>522.048</c:v>
                </c:pt>
                <c:pt idx="34569">
                  <c:v>522.11249999999995</c:v>
                </c:pt>
                <c:pt idx="34570">
                  <c:v>522.17439999999999</c:v>
                </c:pt>
                <c:pt idx="34571">
                  <c:v>522.23779999999999</c:v>
                </c:pt>
                <c:pt idx="34572">
                  <c:v>522.30219999999997</c:v>
                </c:pt>
                <c:pt idx="34573">
                  <c:v>522.3664</c:v>
                </c:pt>
                <c:pt idx="34574">
                  <c:v>522.42930000000001</c:v>
                </c:pt>
                <c:pt idx="34575">
                  <c:v>522.49390000000005</c:v>
                </c:pt>
                <c:pt idx="34576">
                  <c:v>522.55759999999998</c:v>
                </c:pt>
                <c:pt idx="34577">
                  <c:v>522.62379999999996</c:v>
                </c:pt>
                <c:pt idx="34578">
                  <c:v>522.68979999999999</c:v>
                </c:pt>
                <c:pt idx="34579">
                  <c:v>522.75400000000002</c:v>
                </c:pt>
                <c:pt idx="34580">
                  <c:v>522.81859999999995</c:v>
                </c:pt>
                <c:pt idx="34581">
                  <c:v>522.88440000000003</c:v>
                </c:pt>
                <c:pt idx="34582">
                  <c:v>522.94899999999996</c:v>
                </c:pt>
                <c:pt idx="34583">
                  <c:v>523.01520000000005</c:v>
                </c:pt>
                <c:pt idx="34584">
                  <c:v>523.08119999999997</c:v>
                </c:pt>
                <c:pt idx="34585">
                  <c:v>523.14649999999995</c:v>
                </c:pt>
                <c:pt idx="34586">
                  <c:v>523.21360000000004</c:v>
                </c:pt>
                <c:pt idx="34587">
                  <c:v>523.28049999999996</c:v>
                </c:pt>
                <c:pt idx="34588">
                  <c:v>523.34699999999998</c:v>
                </c:pt>
                <c:pt idx="34589">
                  <c:v>523.41459999999995</c:v>
                </c:pt>
                <c:pt idx="34590">
                  <c:v>523.48199999999997</c:v>
                </c:pt>
                <c:pt idx="34591">
                  <c:v>523.54780000000005</c:v>
                </c:pt>
                <c:pt idx="34592">
                  <c:v>523.61320000000001</c:v>
                </c:pt>
                <c:pt idx="34593">
                  <c:v>523.68029999999999</c:v>
                </c:pt>
                <c:pt idx="34594">
                  <c:v>523.74779999999998</c:v>
                </c:pt>
                <c:pt idx="34595">
                  <c:v>523.81500000000005</c:v>
                </c:pt>
                <c:pt idx="34596">
                  <c:v>523.88030000000003</c:v>
                </c:pt>
                <c:pt idx="34597">
                  <c:v>523.94830000000002</c:v>
                </c:pt>
                <c:pt idx="34598">
                  <c:v>524.01369999999997</c:v>
                </c:pt>
                <c:pt idx="34599">
                  <c:v>524.08280000000002</c:v>
                </c:pt>
                <c:pt idx="34600">
                  <c:v>524.15030000000002</c:v>
                </c:pt>
                <c:pt idx="34601">
                  <c:v>524.21699999999998</c:v>
                </c:pt>
                <c:pt idx="34602">
                  <c:v>524.28459999999995</c:v>
                </c:pt>
                <c:pt idx="34603">
                  <c:v>524.3537</c:v>
                </c:pt>
                <c:pt idx="34604">
                  <c:v>524.41999999999996</c:v>
                </c:pt>
                <c:pt idx="34605">
                  <c:v>524.48739999999998</c:v>
                </c:pt>
                <c:pt idx="34606">
                  <c:v>524.55439999999999</c:v>
                </c:pt>
                <c:pt idx="34607">
                  <c:v>524.62480000000005</c:v>
                </c:pt>
                <c:pt idx="34608">
                  <c:v>524.69069999999999</c:v>
                </c:pt>
                <c:pt idx="34609">
                  <c:v>524.76009999999997</c:v>
                </c:pt>
                <c:pt idx="34610">
                  <c:v>524.82799999999997</c:v>
                </c:pt>
                <c:pt idx="34611">
                  <c:v>524.89610000000005</c:v>
                </c:pt>
                <c:pt idx="34612">
                  <c:v>524.96590000000003</c:v>
                </c:pt>
                <c:pt idx="34613">
                  <c:v>525.03340000000003</c:v>
                </c:pt>
                <c:pt idx="34614">
                  <c:v>525.1019</c:v>
                </c:pt>
                <c:pt idx="34615">
                  <c:v>525.16899999999998</c:v>
                </c:pt>
                <c:pt idx="34616">
                  <c:v>525.24059999999997</c:v>
                </c:pt>
                <c:pt idx="34617">
                  <c:v>525.30930000000001</c:v>
                </c:pt>
                <c:pt idx="34618">
                  <c:v>525.37810000000002</c:v>
                </c:pt>
                <c:pt idx="34619">
                  <c:v>525.44920000000002</c:v>
                </c:pt>
                <c:pt idx="34620">
                  <c:v>525.51949999999999</c:v>
                </c:pt>
                <c:pt idx="34621">
                  <c:v>525.58879999999999</c:v>
                </c:pt>
                <c:pt idx="34622">
                  <c:v>525.66</c:v>
                </c:pt>
                <c:pt idx="34623">
                  <c:v>525.72910000000002</c:v>
                </c:pt>
                <c:pt idx="34624">
                  <c:v>525.79899999999998</c:v>
                </c:pt>
                <c:pt idx="34625">
                  <c:v>525.86900000000003</c:v>
                </c:pt>
                <c:pt idx="34626">
                  <c:v>525.94140000000004</c:v>
                </c:pt>
                <c:pt idx="34627">
                  <c:v>526.00959999999998</c:v>
                </c:pt>
                <c:pt idx="34628">
                  <c:v>526.08050000000003</c:v>
                </c:pt>
                <c:pt idx="34629">
                  <c:v>526.15189999999996</c:v>
                </c:pt>
                <c:pt idx="34630">
                  <c:v>526.22109999999998</c:v>
                </c:pt>
                <c:pt idx="34631">
                  <c:v>526.2912</c:v>
                </c:pt>
                <c:pt idx="34632">
                  <c:v>526.36080000000004</c:v>
                </c:pt>
                <c:pt idx="34633">
                  <c:v>526.43179999999995</c:v>
                </c:pt>
                <c:pt idx="34634">
                  <c:v>526.50070000000005</c:v>
                </c:pt>
                <c:pt idx="34635">
                  <c:v>526.572</c:v>
                </c:pt>
                <c:pt idx="34636">
                  <c:v>526.64059999999995</c:v>
                </c:pt>
                <c:pt idx="34637">
                  <c:v>526.7115</c:v>
                </c:pt>
                <c:pt idx="34638">
                  <c:v>526.7808</c:v>
                </c:pt>
                <c:pt idx="34639">
                  <c:v>526.85109999999997</c:v>
                </c:pt>
                <c:pt idx="34640">
                  <c:v>526.92060000000004</c:v>
                </c:pt>
                <c:pt idx="34641">
                  <c:v>526.99099999999999</c:v>
                </c:pt>
                <c:pt idx="34642">
                  <c:v>527.05920000000003</c:v>
                </c:pt>
                <c:pt idx="34643">
                  <c:v>527.12940000000003</c:v>
                </c:pt>
                <c:pt idx="34644">
                  <c:v>527.19880000000001</c:v>
                </c:pt>
                <c:pt idx="34645">
                  <c:v>527.26760000000002</c:v>
                </c:pt>
                <c:pt idx="34646">
                  <c:v>527.33770000000004</c:v>
                </c:pt>
                <c:pt idx="34647">
                  <c:v>527.40629999999999</c:v>
                </c:pt>
                <c:pt idx="34648">
                  <c:v>527.47519999999997</c:v>
                </c:pt>
                <c:pt idx="34649">
                  <c:v>527.54489999999998</c:v>
                </c:pt>
                <c:pt idx="34650">
                  <c:v>527.61530000000005</c:v>
                </c:pt>
                <c:pt idx="34651">
                  <c:v>527.68370000000004</c:v>
                </c:pt>
                <c:pt idx="34652">
                  <c:v>527.75340000000006</c:v>
                </c:pt>
                <c:pt idx="34653">
                  <c:v>527.82180000000005</c:v>
                </c:pt>
                <c:pt idx="34654">
                  <c:v>527.89200000000005</c:v>
                </c:pt>
                <c:pt idx="34655">
                  <c:v>527.96119999999996</c:v>
                </c:pt>
                <c:pt idx="34656">
                  <c:v>528.03129999999999</c:v>
                </c:pt>
                <c:pt idx="34657">
                  <c:v>528.10199999999998</c:v>
                </c:pt>
                <c:pt idx="34658">
                  <c:v>528.17240000000004</c:v>
                </c:pt>
                <c:pt idx="34659">
                  <c:v>528.2441</c:v>
                </c:pt>
                <c:pt idx="34660">
                  <c:v>528.31449999999995</c:v>
                </c:pt>
                <c:pt idx="34661">
                  <c:v>528.38610000000006</c:v>
                </c:pt>
                <c:pt idx="34662">
                  <c:v>528.45569999999998</c:v>
                </c:pt>
                <c:pt idx="34663">
                  <c:v>528.52660000000003</c:v>
                </c:pt>
                <c:pt idx="34664">
                  <c:v>528.59720000000004</c:v>
                </c:pt>
                <c:pt idx="34665">
                  <c:v>528.66719999999998</c:v>
                </c:pt>
                <c:pt idx="34666">
                  <c:v>528.74019999999996</c:v>
                </c:pt>
                <c:pt idx="34667">
                  <c:v>528.80849999999998</c:v>
                </c:pt>
                <c:pt idx="34668">
                  <c:v>528.88059999999996</c:v>
                </c:pt>
                <c:pt idx="34669">
                  <c:v>528.95119999999997</c:v>
                </c:pt>
                <c:pt idx="34670">
                  <c:v>529.02170000000001</c:v>
                </c:pt>
                <c:pt idx="34671">
                  <c:v>529.09220000000005</c:v>
                </c:pt>
                <c:pt idx="34672">
                  <c:v>529.16499999999996</c:v>
                </c:pt>
                <c:pt idx="34673">
                  <c:v>529.23440000000005</c:v>
                </c:pt>
                <c:pt idx="34674">
                  <c:v>529.30560000000003</c:v>
                </c:pt>
                <c:pt idx="34675">
                  <c:v>529.37800000000004</c:v>
                </c:pt>
                <c:pt idx="34676">
                  <c:v>529.44910000000004</c:v>
                </c:pt>
                <c:pt idx="34677">
                  <c:v>529.5222</c:v>
                </c:pt>
                <c:pt idx="34678">
                  <c:v>529.59479999999996</c:v>
                </c:pt>
                <c:pt idx="34679">
                  <c:v>529.66840000000002</c:v>
                </c:pt>
                <c:pt idx="34680">
                  <c:v>529.74069999999995</c:v>
                </c:pt>
                <c:pt idx="34681">
                  <c:v>529.81179999999995</c:v>
                </c:pt>
                <c:pt idx="34682">
                  <c:v>529.88430000000005</c:v>
                </c:pt>
                <c:pt idx="34683">
                  <c:v>529.95839999999998</c:v>
                </c:pt>
                <c:pt idx="34684">
                  <c:v>530.03049999999996</c:v>
                </c:pt>
                <c:pt idx="34685">
                  <c:v>530.10490000000004</c:v>
                </c:pt>
                <c:pt idx="34686">
                  <c:v>530.17600000000004</c:v>
                </c:pt>
                <c:pt idx="34687">
                  <c:v>530.24919999999997</c:v>
                </c:pt>
                <c:pt idx="34688">
                  <c:v>530.32180000000005</c:v>
                </c:pt>
                <c:pt idx="34689">
                  <c:v>530.39599999999996</c:v>
                </c:pt>
                <c:pt idx="34690">
                  <c:v>530.46939999999995</c:v>
                </c:pt>
                <c:pt idx="34691">
                  <c:v>530.54290000000003</c:v>
                </c:pt>
                <c:pt idx="34692">
                  <c:v>530.61739999999998</c:v>
                </c:pt>
                <c:pt idx="34693">
                  <c:v>530.69039999999995</c:v>
                </c:pt>
                <c:pt idx="34694">
                  <c:v>530.76499999999999</c:v>
                </c:pt>
                <c:pt idx="34695">
                  <c:v>530.83879999999999</c:v>
                </c:pt>
                <c:pt idx="34696">
                  <c:v>530.91319999999996</c:v>
                </c:pt>
                <c:pt idx="34697">
                  <c:v>530.98699999999997</c:v>
                </c:pt>
                <c:pt idx="34698">
                  <c:v>531.0616</c:v>
                </c:pt>
                <c:pt idx="34699">
                  <c:v>531.13580000000002</c:v>
                </c:pt>
                <c:pt idx="34700">
                  <c:v>531.20979999999997</c:v>
                </c:pt>
                <c:pt idx="34701">
                  <c:v>531.28499999999997</c:v>
                </c:pt>
                <c:pt idx="34702">
                  <c:v>531.35760000000005</c:v>
                </c:pt>
                <c:pt idx="34703">
                  <c:v>531.43209999999999</c:v>
                </c:pt>
                <c:pt idx="34704">
                  <c:v>531.505</c:v>
                </c:pt>
                <c:pt idx="34705">
                  <c:v>531.57719999999995</c:v>
                </c:pt>
                <c:pt idx="34706">
                  <c:v>531.65</c:v>
                </c:pt>
                <c:pt idx="34707">
                  <c:v>531.72379999999998</c:v>
                </c:pt>
                <c:pt idx="34708">
                  <c:v>531.79719999999998</c:v>
                </c:pt>
                <c:pt idx="34709">
                  <c:v>531.87009999999998</c:v>
                </c:pt>
                <c:pt idx="34710">
                  <c:v>531.94240000000002</c:v>
                </c:pt>
                <c:pt idx="34711">
                  <c:v>532.01599999999996</c:v>
                </c:pt>
                <c:pt idx="34712">
                  <c:v>532.08989999999994</c:v>
                </c:pt>
                <c:pt idx="34713">
                  <c:v>532.16300000000001</c:v>
                </c:pt>
                <c:pt idx="34714">
                  <c:v>532.23590000000002</c:v>
                </c:pt>
                <c:pt idx="34715">
                  <c:v>532.30870000000004</c:v>
                </c:pt>
                <c:pt idx="34716">
                  <c:v>532.38120000000004</c:v>
                </c:pt>
                <c:pt idx="34717">
                  <c:v>532.45209999999997</c:v>
                </c:pt>
                <c:pt idx="34718">
                  <c:v>532.52470000000005</c:v>
                </c:pt>
                <c:pt idx="34719">
                  <c:v>532.59820000000002</c:v>
                </c:pt>
                <c:pt idx="34720">
                  <c:v>532.67139999999995</c:v>
                </c:pt>
                <c:pt idx="34721">
                  <c:v>532.74570000000006</c:v>
                </c:pt>
                <c:pt idx="34722">
                  <c:v>532.81859999999995</c:v>
                </c:pt>
                <c:pt idx="34723">
                  <c:v>532.89120000000003</c:v>
                </c:pt>
                <c:pt idx="34724">
                  <c:v>532.96439999999996</c:v>
                </c:pt>
                <c:pt idx="34725">
                  <c:v>533.03920000000005</c:v>
                </c:pt>
                <c:pt idx="34726">
                  <c:v>533.11210000000005</c:v>
                </c:pt>
                <c:pt idx="34727">
                  <c:v>533.18700000000001</c:v>
                </c:pt>
                <c:pt idx="34728">
                  <c:v>533.26020000000005</c:v>
                </c:pt>
                <c:pt idx="34729">
                  <c:v>533.33360000000005</c:v>
                </c:pt>
                <c:pt idx="34730">
                  <c:v>533.41110000000003</c:v>
                </c:pt>
                <c:pt idx="34731">
                  <c:v>533.48559999999998</c:v>
                </c:pt>
                <c:pt idx="34732">
                  <c:v>533.56089999999995</c:v>
                </c:pt>
                <c:pt idx="34733">
                  <c:v>533.63720000000001</c:v>
                </c:pt>
                <c:pt idx="34734">
                  <c:v>533.71280000000002</c:v>
                </c:pt>
                <c:pt idx="34735">
                  <c:v>533.78819999999996</c:v>
                </c:pt>
                <c:pt idx="34736">
                  <c:v>533.86339999999996</c:v>
                </c:pt>
                <c:pt idx="34737">
                  <c:v>533.93849999999998</c:v>
                </c:pt>
                <c:pt idx="34738">
                  <c:v>534.01210000000003</c:v>
                </c:pt>
                <c:pt idx="34739">
                  <c:v>534.08680000000004</c:v>
                </c:pt>
                <c:pt idx="34740">
                  <c:v>534.16139999999996</c:v>
                </c:pt>
                <c:pt idx="34741">
                  <c:v>534.2355</c:v>
                </c:pt>
                <c:pt idx="34742">
                  <c:v>534.30949999999996</c:v>
                </c:pt>
                <c:pt idx="34743">
                  <c:v>534.38379999999995</c:v>
                </c:pt>
                <c:pt idx="34744">
                  <c:v>534.45759999999996</c:v>
                </c:pt>
                <c:pt idx="34745">
                  <c:v>534.53160000000003</c:v>
                </c:pt>
                <c:pt idx="34746">
                  <c:v>534.60720000000003</c:v>
                </c:pt>
                <c:pt idx="34747">
                  <c:v>534.68179999999995</c:v>
                </c:pt>
                <c:pt idx="34748">
                  <c:v>534.75789999999995</c:v>
                </c:pt>
                <c:pt idx="34749">
                  <c:v>534.83180000000004</c:v>
                </c:pt>
                <c:pt idx="34750">
                  <c:v>534.90790000000004</c:v>
                </c:pt>
                <c:pt idx="34751">
                  <c:v>534.98199999999997</c:v>
                </c:pt>
                <c:pt idx="34752">
                  <c:v>535.05780000000004</c:v>
                </c:pt>
                <c:pt idx="34753">
                  <c:v>535.13289999999995</c:v>
                </c:pt>
                <c:pt idx="34754">
                  <c:v>535.20719999999994</c:v>
                </c:pt>
                <c:pt idx="34755">
                  <c:v>535.28480000000002</c:v>
                </c:pt>
                <c:pt idx="34756">
                  <c:v>535.36</c:v>
                </c:pt>
                <c:pt idx="34757">
                  <c:v>535.4366</c:v>
                </c:pt>
                <c:pt idx="34758">
                  <c:v>535.51300000000003</c:v>
                </c:pt>
                <c:pt idx="34759">
                  <c:v>535.58950000000004</c:v>
                </c:pt>
                <c:pt idx="34760">
                  <c:v>535.66679999999997</c:v>
                </c:pt>
                <c:pt idx="34761">
                  <c:v>535.74360000000001</c:v>
                </c:pt>
                <c:pt idx="34762">
                  <c:v>535.82029999999997</c:v>
                </c:pt>
                <c:pt idx="34763">
                  <c:v>535.89800000000002</c:v>
                </c:pt>
                <c:pt idx="34764">
                  <c:v>535.97580000000005</c:v>
                </c:pt>
                <c:pt idx="34765">
                  <c:v>536.05280000000005</c:v>
                </c:pt>
                <c:pt idx="34766">
                  <c:v>536.12900000000002</c:v>
                </c:pt>
                <c:pt idx="34767">
                  <c:v>536.2056</c:v>
                </c:pt>
                <c:pt idx="34768">
                  <c:v>536.28430000000003</c:v>
                </c:pt>
                <c:pt idx="34769">
                  <c:v>536.36099999999999</c:v>
                </c:pt>
                <c:pt idx="34770">
                  <c:v>536.4384</c:v>
                </c:pt>
                <c:pt idx="34771">
                  <c:v>536.51340000000005</c:v>
                </c:pt>
                <c:pt idx="34772">
                  <c:v>536.59199999999998</c:v>
                </c:pt>
                <c:pt idx="34773">
                  <c:v>536.66920000000005</c:v>
                </c:pt>
                <c:pt idx="34774">
                  <c:v>536.74720000000002</c:v>
                </c:pt>
                <c:pt idx="34775">
                  <c:v>536.82399999999996</c:v>
                </c:pt>
                <c:pt idx="34776">
                  <c:v>536.90160000000003</c:v>
                </c:pt>
                <c:pt idx="34777">
                  <c:v>536.9769</c:v>
                </c:pt>
                <c:pt idx="34778">
                  <c:v>537.053</c:v>
                </c:pt>
                <c:pt idx="34779">
                  <c:v>537.13080000000002</c:v>
                </c:pt>
                <c:pt idx="34780">
                  <c:v>537.20699999999999</c:v>
                </c:pt>
                <c:pt idx="34781">
                  <c:v>537.28440000000001</c:v>
                </c:pt>
                <c:pt idx="34782">
                  <c:v>537.36109999999996</c:v>
                </c:pt>
                <c:pt idx="34783">
                  <c:v>537.43799999999999</c:v>
                </c:pt>
                <c:pt idx="34784">
                  <c:v>537.51639999999998</c:v>
                </c:pt>
                <c:pt idx="34785">
                  <c:v>537.59379999999999</c:v>
                </c:pt>
                <c:pt idx="34786">
                  <c:v>537.67070000000001</c:v>
                </c:pt>
                <c:pt idx="34787">
                  <c:v>537.74649999999997</c:v>
                </c:pt>
                <c:pt idx="34788">
                  <c:v>537.82349999999997</c:v>
                </c:pt>
                <c:pt idx="34789">
                  <c:v>537.90340000000003</c:v>
                </c:pt>
                <c:pt idx="34790">
                  <c:v>537.98050000000001</c:v>
                </c:pt>
                <c:pt idx="34791">
                  <c:v>538.05740000000003</c:v>
                </c:pt>
                <c:pt idx="34792">
                  <c:v>538.13520000000005</c:v>
                </c:pt>
                <c:pt idx="34793">
                  <c:v>538.21259999999995</c:v>
                </c:pt>
                <c:pt idx="34794">
                  <c:v>538.28949999999998</c:v>
                </c:pt>
                <c:pt idx="34795">
                  <c:v>538.36649999999997</c:v>
                </c:pt>
                <c:pt idx="34796">
                  <c:v>538.44259999999997</c:v>
                </c:pt>
                <c:pt idx="34797">
                  <c:v>538.51900000000001</c:v>
                </c:pt>
                <c:pt idx="34798">
                  <c:v>538.59619999999995</c:v>
                </c:pt>
                <c:pt idx="34799">
                  <c:v>538.67359999999996</c:v>
                </c:pt>
                <c:pt idx="34800">
                  <c:v>538.75</c:v>
                </c:pt>
                <c:pt idx="34801">
                  <c:v>538.82780000000002</c:v>
                </c:pt>
                <c:pt idx="34802">
                  <c:v>538.904</c:v>
                </c:pt>
                <c:pt idx="34803">
                  <c:v>538.97950000000003</c:v>
                </c:pt>
                <c:pt idx="34804">
                  <c:v>539.05539999999996</c:v>
                </c:pt>
                <c:pt idx="34805">
                  <c:v>539.13160000000005</c:v>
                </c:pt>
                <c:pt idx="34806">
                  <c:v>539.20899999999995</c:v>
                </c:pt>
                <c:pt idx="34807">
                  <c:v>539.28399999999999</c:v>
                </c:pt>
                <c:pt idx="34808">
                  <c:v>539.36220000000003</c:v>
                </c:pt>
                <c:pt idx="34809">
                  <c:v>539.43849999999998</c:v>
                </c:pt>
                <c:pt idx="34810">
                  <c:v>539.51570000000004</c:v>
                </c:pt>
                <c:pt idx="34811">
                  <c:v>539.5924</c:v>
                </c:pt>
                <c:pt idx="34812">
                  <c:v>539.67070000000001</c:v>
                </c:pt>
                <c:pt idx="34813">
                  <c:v>539.7491</c:v>
                </c:pt>
                <c:pt idx="34814">
                  <c:v>539.82759999999996</c:v>
                </c:pt>
                <c:pt idx="34815">
                  <c:v>539.90629999999999</c:v>
                </c:pt>
                <c:pt idx="34816">
                  <c:v>539.9873</c:v>
                </c:pt>
                <c:pt idx="34817">
                  <c:v>540.06640000000004</c:v>
                </c:pt>
                <c:pt idx="34818">
                  <c:v>540.1463</c:v>
                </c:pt>
                <c:pt idx="34819">
                  <c:v>540.22640000000001</c:v>
                </c:pt>
                <c:pt idx="34820">
                  <c:v>540.30489999999998</c:v>
                </c:pt>
                <c:pt idx="34821">
                  <c:v>540.38340000000005</c:v>
                </c:pt>
                <c:pt idx="34822">
                  <c:v>540.46249999999998</c:v>
                </c:pt>
                <c:pt idx="34823">
                  <c:v>540.54280000000006</c:v>
                </c:pt>
                <c:pt idx="34824">
                  <c:v>540.62180000000001</c:v>
                </c:pt>
                <c:pt idx="34825">
                  <c:v>540.69839999999999</c:v>
                </c:pt>
                <c:pt idx="34826">
                  <c:v>540.77739999999994</c:v>
                </c:pt>
                <c:pt idx="34827">
                  <c:v>540.85699999999997</c:v>
                </c:pt>
                <c:pt idx="34828">
                  <c:v>540.93619999999999</c:v>
                </c:pt>
                <c:pt idx="34829">
                  <c:v>541.01409999999998</c:v>
                </c:pt>
                <c:pt idx="34830">
                  <c:v>541.09220000000005</c:v>
                </c:pt>
                <c:pt idx="34831">
                  <c:v>541.17110000000002</c:v>
                </c:pt>
                <c:pt idx="34832">
                  <c:v>541.25</c:v>
                </c:pt>
                <c:pt idx="34833">
                  <c:v>541.33050000000003</c:v>
                </c:pt>
                <c:pt idx="34834">
                  <c:v>541.40899999999999</c:v>
                </c:pt>
                <c:pt idx="34835">
                  <c:v>541.48990000000003</c:v>
                </c:pt>
                <c:pt idx="34836">
                  <c:v>541.56979999999999</c:v>
                </c:pt>
                <c:pt idx="34837">
                  <c:v>541.64970000000005</c:v>
                </c:pt>
                <c:pt idx="34838">
                  <c:v>541.73080000000004</c:v>
                </c:pt>
                <c:pt idx="34839">
                  <c:v>541.81150000000002</c:v>
                </c:pt>
                <c:pt idx="34840">
                  <c:v>541.89290000000005</c:v>
                </c:pt>
                <c:pt idx="34841">
                  <c:v>541.97360000000003</c:v>
                </c:pt>
                <c:pt idx="34842">
                  <c:v>542.05470000000003</c:v>
                </c:pt>
                <c:pt idx="34843">
                  <c:v>542.13610000000006</c:v>
                </c:pt>
                <c:pt idx="34844">
                  <c:v>542.21619999999996</c:v>
                </c:pt>
                <c:pt idx="34845">
                  <c:v>542.29740000000004</c:v>
                </c:pt>
                <c:pt idx="34846">
                  <c:v>542.37840000000006</c:v>
                </c:pt>
                <c:pt idx="34847">
                  <c:v>542.45680000000004</c:v>
                </c:pt>
                <c:pt idx="34848">
                  <c:v>542.5367</c:v>
                </c:pt>
                <c:pt idx="34849">
                  <c:v>542.61369999999999</c:v>
                </c:pt>
                <c:pt idx="34850">
                  <c:v>542.69380000000001</c:v>
                </c:pt>
                <c:pt idx="34851">
                  <c:v>542.77139999999997</c:v>
                </c:pt>
                <c:pt idx="34852">
                  <c:v>542.84580000000005</c:v>
                </c:pt>
                <c:pt idx="34853">
                  <c:v>542.92359999999996</c:v>
                </c:pt>
                <c:pt idx="34854">
                  <c:v>543.00040000000001</c:v>
                </c:pt>
                <c:pt idx="34855">
                  <c:v>543.07579999999996</c:v>
                </c:pt>
                <c:pt idx="34856">
                  <c:v>543.15239999999994</c:v>
                </c:pt>
                <c:pt idx="34857">
                  <c:v>543.22879999999998</c:v>
                </c:pt>
                <c:pt idx="34858">
                  <c:v>543.3048</c:v>
                </c:pt>
                <c:pt idx="34859">
                  <c:v>543.38</c:v>
                </c:pt>
                <c:pt idx="34860">
                  <c:v>543.45510000000002</c:v>
                </c:pt>
                <c:pt idx="34861">
                  <c:v>543.52970000000005</c:v>
                </c:pt>
                <c:pt idx="34862">
                  <c:v>543.60490000000004</c:v>
                </c:pt>
                <c:pt idx="34863">
                  <c:v>543.6807</c:v>
                </c:pt>
                <c:pt idx="34864">
                  <c:v>543.75779999999997</c:v>
                </c:pt>
                <c:pt idx="34865">
                  <c:v>543.83680000000004</c:v>
                </c:pt>
                <c:pt idx="34866">
                  <c:v>543.91499999999996</c:v>
                </c:pt>
                <c:pt idx="34867">
                  <c:v>543.99260000000004</c:v>
                </c:pt>
                <c:pt idx="34868">
                  <c:v>544.07219999999995</c:v>
                </c:pt>
                <c:pt idx="34869">
                  <c:v>544.15290000000005</c:v>
                </c:pt>
                <c:pt idx="34870">
                  <c:v>544.23050000000001</c:v>
                </c:pt>
                <c:pt idx="34871">
                  <c:v>544.31100000000004</c:v>
                </c:pt>
                <c:pt idx="34872">
                  <c:v>544.39260000000002</c:v>
                </c:pt>
                <c:pt idx="34873">
                  <c:v>544.47339999999997</c:v>
                </c:pt>
                <c:pt idx="34874">
                  <c:v>544.55420000000004</c:v>
                </c:pt>
                <c:pt idx="34875">
                  <c:v>544.63630000000001</c:v>
                </c:pt>
                <c:pt idx="34876">
                  <c:v>544.71720000000005</c:v>
                </c:pt>
                <c:pt idx="34877">
                  <c:v>544.798</c:v>
                </c:pt>
                <c:pt idx="34878">
                  <c:v>544.87819999999999</c:v>
                </c:pt>
                <c:pt idx="34879">
                  <c:v>544.95939999999996</c:v>
                </c:pt>
                <c:pt idx="34880">
                  <c:v>545.04060000000004</c:v>
                </c:pt>
                <c:pt idx="34881">
                  <c:v>545.12030000000004</c:v>
                </c:pt>
                <c:pt idx="34882">
                  <c:v>545.20069999999998</c:v>
                </c:pt>
                <c:pt idx="34883">
                  <c:v>545.2808</c:v>
                </c:pt>
                <c:pt idx="34884">
                  <c:v>545.36159999999995</c:v>
                </c:pt>
                <c:pt idx="34885">
                  <c:v>545.43949999999995</c:v>
                </c:pt>
                <c:pt idx="34886">
                  <c:v>545.51739999999995</c:v>
                </c:pt>
                <c:pt idx="34887">
                  <c:v>545.59699999999998</c:v>
                </c:pt>
                <c:pt idx="34888">
                  <c:v>545.67460000000005</c:v>
                </c:pt>
                <c:pt idx="34889">
                  <c:v>545.75490000000002</c:v>
                </c:pt>
                <c:pt idx="34890">
                  <c:v>545.83309999999994</c:v>
                </c:pt>
                <c:pt idx="34891">
                  <c:v>545.91099999999994</c:v>
                </c:pt>
                <c:pt idx="34892">
                  <c:v>545.98850000000004</c:v>
                </c:pt>
                <c:pt idx="34893">
                  <c:v>546.06389999999999</c:v>
                </c:pt>
                <c:pt idx="34894">
                  <c:v>546.14210000000003</c:v>
                </c:pt>
                <c:pt idx="34895">
                  <c:v>546.21839999999997</c:v>
                </c:pt>
                <c:pt idx="34896">
                  <c:v>546.29650000000004</c:v>
                </c:pt>
                <c:pt idx="34897">
                  <c:v>546.37300000000005</c:v>
                </c:pt>
                <c:pt idx="34898">
                  <c:v>546.4511</c:v>
                </c:pt>
                <c:pt idx="34899">
                  <c:v>546.52700000000004</c:v>
                </c:pt>
                <c:pt idx="34900">
                  <c:v>546.60339999999997</c:v>
                </c:pt>
                <c:pt idx="34901">
                  <c:v>546.67999999999995</c:v>
                </c:pt>
                <c:pt idx="34902">
                  <c:v>546.7568</c:v>
                </c:pt>
                <c:pt idx="34903">
                  <c:v>546.83299999999997</c:v>
                </c:pt>
                <c:pt idx="34904">
                  <c:v>546.91110000000003</c:v>
                </c:pt>
                <c:pt idx="34905">
                  <c:v>546.98889999999994</c:v>
                </c:pt>
                <c:pt idx="34906">
                  <c:v>547.06439999999998</c:v>
                </c:pt>
                <c:pt idx="34907">
                  <c:v>547.14239999999995</c:v>
                </c:pt>
                <c:pt idx="34908">
                  <c:v>547.22029999999995</c:v>
                </c:pt>
                <c:pt idx="34909">
                  <c:v>547.298</c:v>
                </c:pt>
                <c:pt idx="34910">
                  <c:v>547.375</c:v>
                </c:pt>
                <c:pt idx="34911">
                  <c:v>547.4538</c:v>
                </c:pt>
                <c:pt idx="34912">
                  <c:v>547.53139999999996</c:v>
                </c:pt>
                <c:pt idx="34913">
                  <c:v>547.6105</c:v>
                </c:pt>
                <c:pt idx="34914">
                  <c:v>547.68849999999998</c:v>
                </c:pt>
                <c:pt idx="34915">
                  <c:v>547.76819999999998</c:v>
                </c:pt>
                <c:pt idx="34916">
                  <c:v>547.84849999999994</c:v>
                </c:pt>
                <c:pt idx="34917">
                  <c:v>547.92700000000002</c:v>
                </c:pt>
                <c:pt idx="34918">
                  <c:v>548.00620000000004</c:v>
                </c:pt>
                <c:pt idx="34919">
                  <c:v>548.08759999999995</c:v>
                </c:pt>
                <c:pt idx="34920">
                  <c:v>548.16600000000005</c:v>
                </c:pt>
                <c:pt idx="34921">
                  <c:v>548.24559999999997</c:v>
                </c:pt>
                <c:pt idx="34922">
                  <c:v>548.32600000000002</c:v>
                </c:pt>
                <c:pt idx="34923">
                  <c:v>548.40570000000002</c:v>
                </c:pt>
                <c:pt idx="34924">
                  <c:v>548.48540000000003</c:v>
                </c:pt>
                <c:pt idx="34925">
                  <c:v>548.56600000000003</c:v>
                </c:pt>
                <c:pt idx="34926">
                  <c:v>548.6463</c:v>
                </c:pt>
                <c:pt idx="34927">
                  <c:v>548.72479999999996</c:v>
                </c:pt>
                <c:pt idx="34928">
                  <c:v>548.80370000000005</c:v>
                </c:pt>
                <c:pt idx="34929">
                  <c:v>548.88239999999996</c:v>
                </c:pt>
                <c:pt idx="34930">
                  <c:v>548.96230000000003</c:v>
                </c:pt>
                <c:pt idx="34931">
                  <c:v>549.04250000000002</c:v>
                </c:pt>
                <c:pt idx="34932">
                  <c:v>549.12109999999996</c:v>
                </c:pt>
                <c:pt idx="34933">
                  <c:v>549.19910000000004</c:v>
                </c:pt>
                <c:pt idx="34934">
                  <c:v>549.27909999999997</c:v>
                </c:pt>
                <c:pt idx="34935">
                  <c:v>549.35940000000005</c:v>
                </c:pt>
                <c:pt idx="34936">
                  <c:v>549.43870000000004</c:v>
                </c:pt>
                <c:pt idx="34937">
                  <c:v>549.51949999999999</c:v>
                </c:pt>
                <c:pt idx="34938">
                  <c:v>549.59969999999998</c:v>
                </c:pt>
                <c:pt idx="34939">
                  <c:v>549.67809999999997</c:v>
                </c:pt>
                <c:pt idx="34940">
                  <c:v>549.75919999999996</c:v>
                </c:pt>
                <c:pt idx="34941">
                  <c:v>549.83929999999998</c:v>
                </c:pt>
                <c:pt idx="34942">
                  <c:v>549.91700000000003</c:v>
                </c:pt>
                <c:pt idx="34943">
                  <c:v>549.99739999999997</c:v>
                </c:pt>
                <c:pt idx="34944">
                  <c:v>550.07659999999998</c:v>
                </c:pt>
                <c:pt idx="34945">
                  <c:v>550.15329999999994</c:v>
                </c:pt>
                <c:pt idx="34946">
                  <c:v>550.23159999999996</c:v>
                </c:pt>
                <c:pt idx="34947">
                  <c:v>550.30859999999996</c:v>
                </c:pt>
                <c:pt idx="34948">
                  <c:v>550.38589999999999</c:v>
                </c:pt>
                <c:pt idx="34949">
                  <c:v>550.46230000000003</c:v>
                </c:pt>
                <c:pt idx="34950">
                  <c:v>550.5376</c:v>
                </c:pt>
                <c:pt idx="34951">
                  <c:v>550.61320000000001</c:v>
                </c:pt>
                <c:pt idx="34952">
                  <c:v>550.69060000000002</c:v>
                </c:pt>
                <c:pt idx="34953">
                  <c:v>550.76689999999996</c:v>
                </c:pt>
                <c:pt idx="34954">
                  <c:v>550.8433</c:v>
                </c:pt>
                <c:pt idx="34955">
                  <c:v>550.92219999999998</c:v>
                </c:pt>
                <c:pt idx="34956">
                  <c:v>550.99800000000005</c:v>
                </c:pt>
                <c:pt idx="34957">
                  <c:v>551.07590000000005</c:v>
                </c:pt>
                <c:pt idx="34958">
                  <c:v>551.15319999999997</c:v>
                </c:pt>
                <c:pt idx="34959">
                  <c:v>551.23090000000002</c:v>
                </c:pt>
                <c:pt idx="34960">
                  <c:v>551.30780000000004</c:v>
                </c:pt>
                <c:pt idx="34961">
                  <c:v>551.38699999999994</c:v>
                </c:pt>
                <c:pt idx="34962">
                  <c:v>551.46540000000005</c:v>
                </c:pt>
                <c:pt idx="34963">
                  <c:v>551.54380000000003</c:v>
                </c:pt>
                <c:pt idx="34964">
                  <c:v>551.62289999999996</c:v>
                </c:pt>
                <c:pt idx="34965">
                  <c:v>551.70119999999997</c:v>
                </c:pt>
                <c:pt idx="34966">
                  <c:v>551.77880000000005</c:v>
                </c:pt>
                <c:pt idx="34967">
                  <c:v>551.85699999999997</c:v>
                </c:pt>
                <c:pt idx="34968">
                  <c:v>551.93600000000004</c:v>
                </c:pt>
                <c:pt idx="34969">
                  <c:v>552.01239999999996</c:v>
                </c:pt>
                <c:pt idx="34970">
                  <c:v>552.08900000000006</c:v>
                </c:pt>
                <c:pt idx="34971">
                  <c:v>552.16840000000002</c:v>
                </c:pt>
                <c:pt idx="34972">
                  <c:v>552.24739999999997</c:v>
                </c:pt>
                <c:pt idx="34973">
                  <c:v>552.32579999999996</c:v>
                </c:pt>
                <c:pt idx="34974">
                  <c:v>552.40449999999998</c:v>
                </c:pt>
                <c:pt idx="34975">
                  <c:v>552.48400000000004</c:v>
                </c:pt>
                <c:pt idx="34976">
                  <c:v>552.56439999999998</c:v>
                </c:pt>
                <c:pt idx="34977">
                  <c:v>552.64260000000002</c:v>
                </c:pt>
                <c:pt idx="34978">
                  <c:v>552.72260000000006</c:v>
                </c:pt>
                <c:pt idx="34979">
                  <c:v>552.80190000000005</c:v>
                </c:pt>
                <c:pt idx="34980">
                  <c:v>552.88239999999996</c:v>
                </c:pt>
                <c:pt idx="34981">
                  <c:v>552.96389999999997</c:v>
                </c:pt>
                <c:pt idx="34982">
                  <c:v>553.04399999999998</c:v>
                </c:pt>
                <c:pt idx="34983">
                  <c:v>553.12450000000001</c:v>
                </c:pt>
                <c:pt idx="34984">
                  <c:v>553.20489999999995</c:v>
                </c:pt>
                <c:pt idx="34985">
                  <c:v>553.28470000000004</c:v>
                </c:pt>
                <c:pt idx="34986">
                  <c:v>553.36530000000005</c:v>
                </c:pt>
                <c:pt idx="34987">
                  <c:v>553.44539999999995</c:v>
                </c:pt>
                <c:pt idx="34988">
                  <c:v>553.52459999999996</c:v>
                </c:pt>
                <c:pt idx="34989">
                  <c:v>553.60550000000001</c:v>
                </c:pt>
                <c:pt idx="34990">
                  <c:v>553.68529999999998</c:v>
                </c:pt>
                <c:pt idx="34991">
                  <c:v>553.76459999999997</c:v>
                </c:pt>
                <c:pt idx="34992">
                  <c:v>553.84379999999999</c:v>
                </c:pt>
                <c:pt idx="34993">
                  <c:v>553.92650000000003</c:v>
                </c:pt>
                <c:pt idx="34994">
                  <c:v>554.00390000000004</c:v>
                </c:pt>
                <c:pt idx="34995">
                  <c:v>554.08590000000004</c:v>
                </c:pt>
                <c:pt idx="34996">
                  <c:v>554.16610000000003</c:v>
                </c:pt>
                <c:pt idx="34997">
                  <c:v>554.24609999999996</c:v>
                </c:pt>
                <c:pt idx="34998">
                  <c:v>554.32539999999995</c:v>
                </c:pt>
                <c:pt idx="34999">
                  <c:v>554.40530000000001</c:v>
                </c:pt>
                <c:pt idx="35000">
                  <c:v>554.48379999999997</c:v>
                </c:pt>
                <c:pt idx="35001">
                  <c:v>554.56370000000004</c:v>
                </c:pt>
                <c:pt idx="35002">
                  <c:v>554.64400000000001</c:v>
                </c:pt>
                <c:pt idx="35003">
                  <c:v>554.72289999999998</c:v>
                </c:pt>
                <c:pt idx="35004">
                  <c:v>554.80139999999994</c:v>
                </c:pt>
                <c:pt idx="35005">
                  <c:v>554.88279999999997</c:v>
                </c:pt>
                <c:pt idx="35006">
                  <c:v>554.96230000000003</c:v>
                </c:pt>
                <c:pt idx="35007">
                  <c:v>555.04100000000005</c:v>
                </c:pt>
                <c:pt idx="35008">
                  <c:v>555.12009999999998</c:v>
                </c:pt>
                <c:pt idx="35009">
                  <c:v>555.20000000000005</c:v>
                </c:pt>
                <c:pt idx="35010">
                  <c:v>555.2799</c:v>
                </c:pt>
                <c:pt idx="35011">
                  <c:v>555.35919999999999</c:v>
                </c:pt>
                <c:pt idx="35012">
                  <c:v>555.43859999999995</c:v>
                </c:pt>
                <c:pt idx="35013">
                  <c:v>555.5172</c:v>
                </c:pt>
                <c:pt idx="35014">
                  <c:v>555.59770000000003</c:v>
                </c:pt>
                <c:pt idx="35015">
                  <c:v>555.67920000000004</c:v>
                </c:pt>
                <c:pt idx="35016">
                  <c:v>555.76</c:v>
                </c:pt>
                <c:pt idx="35017">
                  <c:v>555.84090000000003</c:v>
                </c:pt>
                <c:pt idx="35018">
                  <c:v>555.92290000000003</c:v>
                </c:pt>
                <c:pt idx="35019">
                  <c:v>556.00300000000004</c:v>
                </c:pt>
                <c:pt idx="35020">
                  <c:v>556.08299999999997</c:v>
                </c:pt>
                <c:pt idx="35021">
                  <c:v>556.16290000000004</c:v>
                </c:pt>
                <c:pt idx="35022">
                  <c:v>556.24260000000004</c:v>
                </c:pt>
                <c:pt idx="35023">
                  <c:v>556.32299999999998</c:v>
                </c:pt>
                <c:pt idx="35024">
                  <c:v>556.40160000000003</c:v>
                </c:pt>
                <c:pt idx="35025">
                  <c:v>556.48199999999997</c:v>
                </c:pt>
                <c:pt idx="35026">
                  <c:v>556.56100000000004</c:v>
                </c:pt>
                <c:pt idx="35027">
                  <c:v>556.64080000000001</c:v>
                </c:pt>
                <c:pt idx="35028">
                  <c:v>556.71950000000004</c:v>
                </c:pt>
                <c:pt idx="35029">
                  <c:v>556.79859999999996</c:v>
                </c:pt>
                <c:pt idx="35030">
                  <c:v>556.8777</c:v>
                </c:pt>
                <c:pt idx="35031">
                  <c:v>556.95820000000003</c:v>
                </c:pt>
                <c:pt idx="35032">
                  <c:v>557.03599999999994</c:v>
                </c:pt>
                <c:pt idx="35033">
                  <c:v>557.11569999999995</c:v>
                </c:pt>
                <c:pt idx="35034">
                  <c:v>557.19590000000005</c:v>
                </c:pt>
                <c:pt idx="35035">
                  <c:v>557.27440000000001</c:v>
                </c:pt>
                <c:pt idx="35036">
                  <c:v>557.35260000000005</c:v>
                </c:pt>
                <c:pt idx="35037">
                  <c:v>557.42870000000005</c:v>
                </c:pt>
                <c:pt idx="35038">
                  <c:v>557.50739999999996</c:v>
                </c:pt>
                <c:pt idx="35039">
                  <c:v>557.58600000000001</c:v>
                </c:pt>
                <c:pt idx="35040">
                  <c:v>557.66380000000004</c:v>
                </c:pt>
                <c:pt idx="35041">
                  <c:v>557.73979999999995</c:v>
                </c:pt>
                <c:pt idx="35042">
                  <c:v>557.81719999999996</c:v>
                </c:pt>
                <c:pt idx="35043">
                  <c:v>557.89300000000003</c:v>
                </c:pt>
                <c:pt idx="35044">
                  <c:v>557.96879999999999</c:v>
                </c:pt>
                <c:pt idx="35045">
                  <c:v>558.04629999999997</c:v>
                </c:pt>
                <c:pt idx="35046">
                  <c:v>558.12120000000004</c:v>
                </c:pt>
                <c:pt idx="35047">
                  <c:v>558.19799999999998</c:v>
                </c:pt>
                <c:pt idx="35048">
                  <c:v>558.27620000000002</c:v>
                </c:pt>
                <c:pt idx="35049">
                  <c:v>558.35159999999996</c:v>
                </c:pt>
                <c:pt idx="35050">
                  <c:v>558.42849999999999</c:v>
                </c:pt>
                <c:pt idx="35051">
                  <c:v>558.50779999999997</c:v>
                </c:pt>
                <c:pt idx="35052">
                  <c:v>558.58569999999997</c:v>
                </c:pt>
                <c:pt idx="35053">
                  <c:v>558.66359999999997</c:v>
                </c:pt>
                <c:pt idx="35054">
                  <c:v>558.74180000000001</c:v>
                </c:pt>
                <c:pt idx="35055">
                  <c:v>558.82150000000001</c:v>
                </c:pt>
                <c:pt idx="35056">
                  <c:v>558.9008</c:v>
                </c:pt>
                <c:pt idx="35057">
                  <c:v>558.98069999999996</c:v>
                </c:pt>
                <c:pt idx="35058">
                  <c:v>559.05859999999996</c:v>
                </c:pt>
                <c:pt idx="35059">
                  <c:v>559.13710000000003</c:v>
                </c:pt>
                <c:pt idx="35060">
                  <c:v>559.21799999999996</c:v>
                </c:pt>
                <c:pt idx="35061">
                  <c:v>559.29840000000002</c:v>
                </c:pt>
                <c:pt idx="35062">
                  <c:v>559.375</c:v>
                </c:pt>
                <c:pt idx="35063">
                  <c:v>559.45460000000003</c:v>
                </c:pt>
                <c:pt idx="35064">
                  <c:v>559.53340000000003</c:v>
                </c:pt>
                <c:pt idx="35065">
                  <c:v>559.61469999999997</c:v>
                </c:pt>
                <c:pt idx="35066">
                  <c:v>559.69140000000004</c:v>
                </c:pt>
                <c:pt idx="35067">
                  <c:v>559.7722</c:v>
                </c:pt>
                <c:pt idx="35068">
                  <c:v>559.85149999999999</c:v>
                </c:pt>
                <c:pt idx="35069">
                  <c:v>559.93259999999998</c:v>
                </c:pt>
                <c:pt idx="35070">
                  <c:v>560.01220000000001</c:v>
                </c:pt>
                <c:pt idx="35071">
                  <c:v>560.09429999999998</c:v>
                </c:pt>
                <c:pt idx="35072">
                  <c:v>560.17470000000003</c:v>
                </c:pt>
                <c:pt idx="35073">
                  <c:v>560.2568</c:v>
                </c:pt>
                <c:pt idx="35074">
                  <c:v>560.3383</c:v>
                </c:pt>
                <c:pt idx="35075">
                  <c:v>560.42020000000002</c:v>
                </c:pt>
                <c:pt idx="35076">
                  <c:v>560.50220000000002</c:v>
                </c:pt>
                <c:pt idx="35077">
                  <c:v>560.58439999999996</c:v>
                </c:pt>
                <c:pt idx="35078">
                  <c:v>560.66579999999999</c:v>
                </c:pt>
                <c:pt idx="35079">
                  <c:v>560.74919999999997</c:v>
                </c:pt>
                <c:pt idx="35080">
                  <c:v>560.82889999999998</c:v>
                </c:pt>
                <c:pt idx="35081">
                  <c:v>560.91120000000001</c:v>
                </c:pt>
                <c:pt idx="35082">
                  <c:v>560.99239999999998</c:v>
                </c:pt>
                <c:pt idx="35083">
                  <c:v>561.07420000000002</c:v>
                </c:pt>
                <c:pt idx="35084">
                  <c:v>561.15409999999997</c:v>
                </c:pt>
                <c:pt idx="35085">
                  <c:v>561.23649999999998</c:v>
                </c:pt>
                <c:pt idx="35086">
                  <c:v>561.31859999999995</c:v>
                </c:pt>
                <c:pt idx="35087">
                  <c:v>561.39850000000001</c:v>
                </c:pt>
                <c:pt idx="35088">
                  <c:v>561.48</c:v>
                </c:pt>
                <c:pt idx="35089">
                  <c:v>561.55939999999998</c:v>
                </c:pt>
                <c:pt idx="35090">
                  <c:v>561.64089999999999</c:v>
                </c:pt>
                <c:pt idx="35091">
                  <c:v>561.72140000000002</c:v>
                </c:pt>
                <c:pt idx="35092">
                  <c:v>561.80160000000001</c:v>
                </c:pt>
                <c:pt idx="35093">
                  <c:v>561.87969999999996</c:v>
                </c:pt>
                <c:pt idx="35094">
                  <c:v>561.95680000000004</c:v>
                </c:pt>
                <c:pt idx="35095">
                  <c:v>562.03560000000004</c:v>
                </c:pt>
                <c:pt idx="35096">
                  <c:v>562.11149999999998</c:v>
                </c:pt>
                <c:pt idx="35097">
                  <c:v>562.18799999999999</c:v>
                </c:pt>
                <c:pt idx="35098">
                  <c:v>562.2672</c:v>
                </c:pt>
                <c:pt idx="35099">
                  <c:v>562.34299999999996</c:v>
                </c:pt>
                <c:pt idx="35100">
                  <c:v>562.41970000000003</c:v>
                </c:pt>
                <c:pt idx="35101">
                  <c:v>562.49720000000002</c:v>
                </c:pt>
                <c:pt idx="35102">
                  <c:v>562.57050000000004</c:v>
                </c:pt>
                <c:pt idx="35103">
                  <c:v>562.64850000000001</c:v>
                </c:pt>
                <c:pt idx="35104">
                  <c:v>562.72529999999995</c:v>
                </c:pt>
                <c:pt idx="35105">
                  <c:v>562.8039</c:v>
                </c:pt>
                <c:pt idx="35106">
                  <c:v>562.88260000000002</c:v>
                </c:pt>
                <c:pt idx="35107">
                  <c:v>562.95939999999996</c:v>
                </c:pt>
                <c:pt idx="35108">
                  <c:v>563.03800000000001</c:v>
                </c:pt>
                <c:pt idx="35109">
                  <c:v>563.11530000000005</c:v>
                </c:pt>
                <c:pt idx="35110">
                  <c:v>563.1934</c:v>
                </c:pt>
                <c:pt idx="35111">
                  <c:v>563.27170000000001</c:v>
                </c:pt>
                <c:pt idx="35112">
                  <c:v>563.35149999999999</c:v>
                </c:pt>
                <c:pt idx="35113">
                  <c:v>563.42930000000001</c:v>
                </c:pt>
                <c:pt idx="35114">
                  <c:v>563.50789999999995</c:v>
                </c:pt>
                <c:pt idx="35115">
                  <c:v>563.58680000000004</c:v>
                </c:pt>
                <c:pt idx="35116">
                  <c:v>563.66489999999999</c:v>
                </c:pt>
                <c:pt idx="35117">
                  <c:v>563.74369999999999</c:v>
                </c:pt>
                <c:pt idx="35118">
                  <c:v>563.82129999999995</c:v>
                </c:pt>
                <c:pt idx="35119">
                  <c:v>563.89980000000003</c:v>
                </c:pt>
                <c:pt idx="35120">
                  <c:v>563.97839999999997</c:v>
                </c:pt>
                <c:pt idx="35121">
                  <c:v>564.05700000000002</c:v>
                </c:pt>
                <c:pt idx="35122">
                  <c:v>564.1354</c:v>
                </c:pt>
                <c:pt idx="35123">
                  <c:v>564.21460000000002</c:v>
                </c:pt>
                <c:pt idx="35124">
                  <c:v>564.29300000000001</c:v>
                </c:pt>
                <c:pt idx="35125">
                  <c:v>564.37159999999994</c:v>
                </c:pt>
                <c:pt idx="35126">
                  <c:v>564.45000000000005</c:v>
                </c:pt>
                <c:pt idx="35127">
                  <c:v>564.52779999999996</c:v>
                </c:pt>
                <c:pt idx="35128">
                  <c:v>564.60550000000001</c:v>
                </c:pt>
                <c:pt idx="35129">
                  <c:v>564.68439999999998</c:v>
                </c:pt>
                <c:pt idx="35130">
                  <c:v>564.76139999999998</c:v>
                </c:pt>
                <c:pt idx="35131">
                  <c:v>564.83889999999997</c:v>
                </c:pt>
                <c:pt idx="35132">
                  <c:v>564.9171</c:v>
                </c:pt>
                <c:pt idx="35133">
                  <c:v>564.995</c:v>
                </c:pt>
                <c:pt idx="35134">
                  <c:v>565.0729</c:v>
                </c:pt>
                <c:pt idx="35135">
                  <c:v>565.15039999999999</c:v>
                </c:pt>
                <c:pt idx="35136">
                  <c:v>565.22640000000001</c:v>
                </c:pt>
                <c:pt idx="35137">
                  <c:v>565.30399999999997</c:v>
                </c:pt>
                <c:pt idx="35138">
                  <c:v>565.38099999999997</c:v>
                </c:pt>
                <c:pt idx="35139">
                  <c:v>565.45989999999995</c:v>
                </c:pt>
                <c:pt idx="35140">
                  <c:v>565.53700000000003</c:v>
                </c:pt>
                <c:pt idx="35141">
                  <c:v>565.61580000000004</c:v>
                </c:pt>
                <c:pt idx="35142">
                  <c:v>565.69380000000001</c:v>
                </c:pt>
                <c:pt idx="35143">
                  <c:v>565.77290000000005</c:v>
                </c:pt>
                <c:pt idx="35144">
                  <c:v>565.85130000000004</c:v>
                </c:pt>
                <c:pt idx="35145">
                  <c:v>565.92880000000002</c:v>
                </c:pt>
                <c:pt idx="35146">
                  <c:v>566.00689999999997</c:v>
                </c:pt>
                <c:pt idx="35147">
                  <c:v>566.08669999999995</c:v>
                </c:pt>
                <c:pt idx="35148">
                  <c:v>566.16650000000004</c:v>
                </c:pt>
                <c:pt idx="35149">
                  <c:v>566.24459999999999</c:v>
                </c:pt>
                <c:pt idx="35150">
                  <c:v>566.32079999999996</c:v>
                </c:pt>
                <c:pt idx="35151">
                  <c:v>566.39800000000002</c:v>
                </c:pt>
                <c:pt idx="35152">
                  <c:v>566.47429999999997</c:v>
                </c:pt>
                <c:pt idx="35153">
                  <c:v>566.55370000000005</c:v>
                </c:pt>
                <c:pt idx="35154">
                  <c:v>566.63099999999997</c:v>
                </c:pt>
                <c:pt idx="35155">
                  <c:v>566.70780000000002</c:v>
                </c:pt>
                <c:pt idx="35156">
                  <c:v>566.78639999999996</c:v>
                </c:pt>
                <c:pt idx="35157">
                  <c:v>566.86410000000001</c:v>
                </c:pt>
                <c:pt idx="35158">
                  <c:v>566.9434</c:v>
                </c:pt>
                <c:pt idx="35159">
                  <c:v>567.02160000000003</c:v>
                </c:pt>
                <c:pt idx="35160">
                  <c:v>567.0992</c:v>
                </c:pt>
                <c:pt idx="35161">
                  <c:v>567.17740000000003</c:v>
                </c:pt>
                <c:pt idx="35162">
                  <c:v>567.25429999999994</c:v>
                </c:pt>
                <c:pt idx="35163">
                  <c:v>567.33159999999998</c:v>
                </c:pt>
                <c:pt idx="35164">
                  <c:v>567.4085</c:v>
                </c:pt>
                <c:pt idx="35165">
                  <c:v>567.48699999999997</c:v>
                </c:pt>
                <c:pt idx="35166">
                  <c:v>567.56370000000004</c:v>
                </c:pt>
                <c:pt idx="35167">
                  <c:v>567.64200000000005</c:v>
                </c:pt>
                <c:pt idx="35168">
                  <c:v>567.71969999999999</c:v>
                </c:pt>
                <c:pt idx="35169">
                  <c:v>567.79759999999999</c:v>
                </c:pt>
                <c:pt idx="35170">
                  <c:v>567.87530000000004</c:v>
                </c:pt>
                <c:pt idx="35171">
                  <c:v>567.95330000000001</c:v>
                </c:pt>
                <c:pt idx="35172">
                  <c:v>568.03160000000003</c:v>
                </c:pt>
                <c:pt idx="35173">
                  <c:v>568.10940000000005</c:v>
                </c:pt>
                <c:pt idx="35174">
                  <c:v>568.19179999999994</c:v>
                </c:pt>
                <c:pt idx="35175">
                  <c:v>568.2722</c:v>
                </c:pt>
                <c:pt idx="35176">
                  <c:v>568.35239999999999</c:v>
                </c:pt>
                <c:pt idx="35177">
                  <c:v>568.43430000000001</c:v>
                </c:pt>
                <c:pt idx="35178">
                  <c:v>568.51700000000005</c:v>
                </c:pt>
                <c:pt idx="35179">
                  <c:v>568.59990000000005</c:v>
                </c:pt>
                <c:pt idx="35180">
                  <c:v>568.6848</c:v>
                </c:pt>
                <c:pt idx="35181">
                  <c:v>568.7672</c:v>
                </c:pt>
                <c:pt idx="35182">
                  <c:v>568.85109999999997</c:v>
                </c:pt>
                <c:pt idx="35183">
                  <c:v>568.93320000000006</c:v>
                </c:pt>
                <c:pt idx="35184">
                  <c:v>569.0181</c:v>
                </c:pt>
                <c:pt idx="35185">
                  <c:v>569.10029999999995</c:v>
                </c:pt>
                <c:pt idx="35186">
                  <c:v>569.1807</c:v>
                </c:pt>
                <c:pt idx="35187">
                  <c:v>569.26049999999998</c:v>
                </c:pt>
                <c:pt idx="35188">
                  <c:v>569.33910000000003</c:v>
                </c:pt>
                <c:pt idx="35189">
                  <c:v>569.41560000000004</c:v>
                </c:pt>
                <c:pt idx="35190">
                  <c:v>569.49220000000003</c:v>
                </c:pt>
                <c:pt idx="35191">
                  <c:v>569.56780000000003</c:v>
                </c:pt>
                <c:pt idx="35192">
                  <c:v>569.64340000000004</c:v>
                </c:pt>
                <c:pt idx="35193">
                  <c:v>569.71699999999998</c:v>
                </c:pt>
                <c:pt idx="35194">
                  <c:v>569.79139999999995</c:v>
                </c:pt>
                <c:pt idx="35195">
                  <c:v>569.86260000000004</c:v>
                </c:pt>
                <c:pt idx="35196">
                  <c:v>569.93700000000001</c:v>
                </c:pt>
                <c:pt idx="35197">
                  <c:v>570.01239999999996</c:v>
                </c:pt>
                <c:pt idx="35198">
                  <c:v>570.08540000000005</c:v>
                </c:pt>
                <c:pt idx="35199">
                  <c:v>570.16049999999996</c:v>
                </c:pt>
                <c:pt idx="35200">
                  <c:v>570.23530000000005</c:v>
                </c:pt>
                <c:pt idx="35201">
                  <c:v>570.31119999999999</c:v>
                </c:pt>
                <c:pt idx="35202">
                  <c:v>570.38699999999994</c:v>
                </c:pt>
                <c:pt idx="35203">
                  <c:v>570.46289999999999</c:v>
                </c:pt>
                <c:pt idx="35204">
                  <c:v>570.53899999999999</c:v>
                </c:pt>
                <c:pt idx="35205">
                  <c:v>570.61530000000005</c:v>
                </c:pt>
                <c:pt idx="35206">
                  <c:v>570.69200000000001</c:v>
                </c:pt>
                <c:pt idx="35207">
                  <c:v>570.77030000000002</c:v>
                </c:pt>
                <c:pt idx="35208">
                  <c:v>570.84709999999995</c:v>
                </c:pt>
                <c:pt idx="35209">
                  <c:v>570.9248</c:v>
                </c:pt>
                <c:pt idx="35210">
                  <c:v>571.0018</c:v>
                </c:pt>
                <c:pt idx="35211">
                  <c:v>571.08029999999997</c:v>
                </c:pt>
                <c:pt idx="35212">
                  <c:v>571.15869999999995</c:v>
                </c:pt>
                <c:pt idx="35213">
                  <c:v>571.23800000000006</c:v>
                </c:pt>
                <c:pt idx="35214">
                  <c:v>571.31619999999998</c:v>
                </c:pt>
                <c:pt idx="35215">
                  <c:v>571.39400000000001</c:v>
                </c:pt>
                <c:pt idx="35216">
                  <c:v>571.47209999999995</c:v>
                </c:pt>
                <c:pt idx="35217">
                  <c:v>571.54939999999999</c:v>
                </c:pt>
                <c:pt idx="35218">
                  <c:v>571.62699999999995</c:v>
                </c:pt>
                <c:pt idx="35219">
                  <c:v>571.70460000000003</c:v>
                </c:pt>
                <c:pt idx="35220">
                  <c:v>571.78399999999999</c:v>
                </c:pt>
                <c:pt idx="35221">
                  <c:v>571.86300000000006</c:v>
                </c:pt>
                <c:pt idx="35222">
                  <c:v>571.94129999999996</c:v>
                </c:pt>
                <c:pt idx="35223">
                  <c:v>572.01800000000003</c:v>
                </c:pt>
                <c:pt idx="35224">
                  <c:v>572.09659999999997</c:v>
                </c:pt>
                <c:pt idx="35225">
                  <c:v>572.1748</c:v>
                </c:pt>
                <c:pt idx="35226">
                  <c:v>572.25120000000004</c:v>
                </c:pt>
                <c:pt idx="35227">
                  <c:v>572.32929999999999</c:v>
                </c:pt>
                <c:pt idx="35228">
                  <c:v>572.40700000000004</c:v>
                </c:pt>
                <c:pt idx="35229">
                  <c:v>572.48490000000004</c:v>
                </c:pt>
                <c:pt idx="35230">
                  <c:v>572.56320000000005</c:v>
                </c:pt>
                <c:pt idx="35231">
                  <c:v>572.63940000000002</c:v>
                </c:pt>
                <c:pt idx="35232">
                  <c:v>572.71659999999997</c:v>
                </c:pt>
                <c:pt idx="35233">
                  <c:v>572.79420000000005</c:v>
                </c:pt>
                <c:pt idx="35234">
                  <c:v>572.87009999999998</c:v>
                </c:pt>
                <c:pt idx="35235">
                  <c:v>572.94600000000003</c:v>
                </c:pt>
                <c:pt idx="35236">
                  <c:v>573.0222</c:v>
                </c:pt>
                <c:pt idx="35237">
                  <c:v>573.09839999999997</c:v>
                </c:pt>
                <c:pt idx="35238">
                  <c:v>573.17290000000003</c:v>
                </c:pt>
                <c:pt idx="35239">
                  <c:v>573.24800000000005</c:v>
                </c:pt>
                <c:pt idx="35240">
                  <c:v>573.3229</c:v>
                </c:pt>
                <c:pt idx="35241">
                  <c:v>573.39779999999996</c:v>
                </c:pt>
                <c:pt idx="35242">
                  <c:v>573.47339999999997</c:v>
                </c:pt>
                <c:pt idx="35243">
                  <c:v>573.54740000000004</c:v>
                </c:pt>
                <c:pt idx="35244">
                  <c:v>573.62170000000003</c:v>
                </c:pt>
                <c:pt idx="35245">
                  <c:v>573.69690000000003</c:v>
                </c:pt>
                <c:pt idx="35246">
                  <c:v>573.7722</c:v>
                </c:pt>
                <c:pt idx="35247">
                  <c:v>573.84879999999998</c:v>
                </c:pt>
                <c:pt idx="35248">
                  <c:v>573.92359999999996</c:v>
                </c:pt>
                <c:pt idx="35249">
                  <c:v>574.00099999999998</c:v>
                </c:pt>
                <c:pt idx="35250">
                  <c:v>574.0779</c:v>
                </c:pt>
                <c:pt idx="35251">
                  <c:v>574.15660000000003</c:v>
                </c:pt>
                <c:pt idx="35252">
                  <c:v>574.23379999999997</c:v>
                </c:pt>
                <c:pt idx="35253">
                  <c:v>574.31179999999995</c:v>
                </c:pt>
                <c:pt idx="35254">
                  <c:v>574.38649999999996</c:v>
                </c:pt>
                <c:pt idx="35255">
                  <c:v>574.46529999999996</c:v>
                </c:pt>
                <c:pt idx="35256">
                  <c:v>574.54219999999998</c:v>
                </c:pt>
                <c:pt idx="35257">
                  <c:v>574.62059999999997</c:v>
                </c:pt>
                <c:pt idx="35258">
                  <c:v>574.69780000000003</c:v>
                </c:pt>
                <c:pt idx="35259">
                  <c:v>574.77499999999998</c:v>
                </c:pt>
                <c:pt idx="35260">
                  <c:v>574.85360000000003</c:v>
                </c:pt>
                <c:pt idx="35261">
                  <c:v>574.93200000000002</c:v>
                </c:pt>
                <c:pt idx="35262">
                  <c:v>575.00990000000002</c:v>
                </c:pt>
                <c:pt idx="35263">
                  <c:v>575.08799999999997</c:v>
                </c:pt>
                <c:pt idx="35264">
                  <c:v>575.1662</c:v>
                </c:pt>
                <c:pt idx="35265">
                  <c:v>575.24450000000002</c:v>
                </c:pt>
                <c:pt idx="35266">
                  <c:v>575.32219999999995</c:v>
                </c:pt>
                <c:pt idx="35267">
                  <c:v>575.40200000000004</c:v>
                </c:pt>
                <c:pt idx="35268">
                  <c:v>575.48080000000004</c:v>
                </c:pt>
                <c:pt idx="35269">
                  <c:v>575.55930000000001</c:v>
                </c:pt>
                <c:pt idx="35270">
                  <c:v>575.63699999999994</c:v>
                </c:pt>
                <c:pt idx="35271">
                  <c:v>575.71199999999999</c:v>
                </c:pt>
                <c:pt idx="35272">
                  <c:v>575.78909999999996</c:v>
                </c:pt>
                <c:pt idx="35273">
                  <c:v>575.86350000000004</c:v>
                </c:pt>
                <c:pt idx="35274">
                  <c:v>575.93870000000004</c:v>
                </c:pt>
                <c:pt idx="35275">
                  <c:v>576.01110000000006</c:v>
                </c:pt>
                <c:pt idx="35276">
                  <c:v>576.08500000000004</c:v>
                </c:pt>
                <c:pt idx="35277">
                  <c:v>576.15719999999999</c:v>
                </c:pt>
                <c:pt idx="35278">
                  <c:v>576.23140000000001</c:v>
                </c:pt>
                <c:pt idx="35279">
                  <c:v>576.30589999999995</c:v>
                </c:pt>
                <c:pt idx="35280">
                  <c:v>576.37869999999998</c:v>
                </c:pt>
                <c:pt idx="35281">
                  <c:v>576.45270000000005</c:v>
                </c:pt>
                <c:pt idx="35282">
                  <c:v>576.52679999999998</c:v>
                </c:pt>
                <c:pt idx="35283">
                  <c:v>576.6</c:v>
                </c:pt>
                <c:pt idx="35284">
                  <c:v>576.6748</c:v>
                </c:pt>
                <c:pt idx="35285">
                  <c:v>576.74779999999998</c:v>
                </c:pt>
                <c:pt idx="35286">
                  <c:v>576.8229</c:v>
                </c:pt>
                <c:pt idx="35287">
                  <c:v>576.89800000000002</c:v>
                </c:pt>
                <c:pt idx="35288">
                  <c:v>576.97320000000002</c:v>
                </c:pt>
                <c:pt idx="35289">
                  <c:v>577.04899999999998</c:v>
                </c:pt>
                <c:pt idx="35290">
                  <c:v>577.12519999999995</c:v>
                </c:pt>
                <c:pt idx="35291">
                  <c:v>577.20119999999997</c:v>
                </c:pt>
                <c:pt idx="35292">
                  <c:v>577.27930000000003</c:v>
                </c:pt>
                <c:pt idx="35293">
                  <c:v>577.3537</c:v>
                </c:pt>
                <c:pt idx="35294">
                  <c:v>577.4307</c:v>
                </c:pt>
                <c:pt idx="35295">
                  <c:v>577.5068</c:v>
                </c:pt>
                <c:pt idx="35296">
                  <c:v>577.58339999999998</c:v>
                </c:pt>
                <c:pt idx="35297">
                  <c:v>577.65740000000005</c:v>
                </c:pt>
                <c:pt idx="35298">
                  <c:v>577.73069999999996</c:v>
                </c:pt>
                <c:pt idx="35299">
                  <c:v>577.80380000000002</c:v>
                </c:pt>
                <c:pt idx="35300">
                  <c:v>577.87689999999998</c:v>
                </c:pt>
                <c:pt idx="35301">
                  <c:v>577.9511</c:v>
                </c:pt>
                <c:pt idx="35302">
                  <c:v>578.02250000000004</c:v>
                </c:pt>
                <c:pt idx="35303">
                  <c:v>578.09680000000003</c:v>
                </c:pt>
                <c:pt idx="35304">
                  <c:v>578.17079999999999</c:v>
                </c:pt>
                <c:pt idx="35305">
                  <c:v>578.24300000000005</c:v>
                </c:pt>
                <c:pt idx="35306">
                  <c:v>578.31799999999998</c:v>
                </c:pt>
                <c:pt idx="35307">
                  <c:v>578.39120000000003</c:v>
                </c:pt>
                <c:pt idx="35308">
                  <c:v>578.46519999999998</c:v>
                </c:pt>
                <c:pt idx="35309">
                  <c:v>578.53859999999997</c:v>
                </c:pt>
                <c:pt idx="35310">
                  <c:v>578.61329999999998</c:v>
                </c:pt>
                <c:pt idx="35311">
                  <c:v>578.68820000000005</c:v>
                </c:pt>
                <c:pt idx="35312">
                  <c:v>578.76210000000003</c:v>
                </c:pt>
                <c:pt idx="35313">
                  <c:v>578.83860000000004</c:v>
                </c:pt>
                <c:pt idx="35314">
                  <c:v>578.91200000000003</c:v>
                </c:pt>
                <c:pt idx="35315">
                  <c:v>578.98900000000003</c:v>
                </c:pt>
                <c:pt idx="35316">
                  <c:v>579.06439999999998</c:v>
                </c:pt>
                <c:pt idx="35317">
                  <c:v>579.13850000000002</c:v>
                </c:pt>
                <c:pt idx="35318">
                  <c:v>579.21310000000005</c:v>
                </c:pt>
                <c:pt idx="35319">
                  <c:v>579.28779999999995</c:v>
                </c:pt>
                <c:pt idx="35320">
                  <c:v>579.36300000000006</c:v>
                </c:pt>
                <c:pt idx="35321">
                  <c:v>579.43920000000003</c:v>
                </c:pt>
                <c:pt idx="35322">
                  <c:v>579.51440000000002</c:v>
                </c:pt>
                <c:pt idx="35323">
                  <c:v>579.59109999999998</c:v>
                </c:pt>
                <c:pt idx="35324">
                  <c:v>579.66600000000005</c:v>
                </c:pt>
                <c:pt idx="35325">
                  <c:v>579.74199999999996</c:v>
                </c:pt>
                <c:pt idx="35326">
                  <c:v>579.81799999999998</c:v>
                </c:pt>
                <c:pt idx="35327">
                  <c:v>579.89400000000001</c:v>
                </c:pt>
                <c:pt idx="35328">
                  <c:v>579.96860000000004</c:v>
                </c:pt>
                <c:pt idx="35329">
                  <c:v>580.0444</c:v>
                </c:pt>
                <c:pt idx="35330">
                  <c:v>580.1191</c:v>
                </c:pt>
                <c:pt idx="35331">
                  <c:v>580.19420000000002</c:v>
                </c:pt>
                <c:pt idx="35332">
                  <c:v>580.26980000000003</c:v>
                </c:pt>
                <c:pt idx="35333">
                  <c:v>580.34590000000003</c:v>
                </c:pt>
                <c:pt idx="35334">
                  <c:v>580.42139999999995</c:v>
                </c:pt>
                <c:pt idx="35335">
                  <c:v>580.49699999999996</c:v>
                </c:pt>
                <c:pt idx="35336">
                  <c:v>580.57259999999997</c:v>
                </c:pt>
                <c:pt idx="35337">
                  <c:v>580.64840000000004</c:v>
                </c:pt>
                <c:pt idx="35338">
                  <c:v>580.72379999999998</c:v>
                </c:pt>
                <c:pt idx="35339">
                  <c:v>580.79970000000003</c:v>
                </c:pt>
                <c:pt idx="35340">
                  <c:v>580.87429999999995</c:v>
                </c:pt>
                <c:pt idx="35341">
                  <c:v>580.95119999999997</c:v>
                </c:pt>
                <c:pt idx="35342">
                  <c:v>581.02440000000001</c:v>
                </c:pt>
                <c:pt idx="35343">
                  <c:v>581.09960000000001</c:v>
                </c:pt>
                <c:pt idx="35344">
                  <c:v>581.17359999999996</c:v>
                </c:pt>
                <c:pt idx="35345">
                  <c:v>581.24760000000003</c:v>
                </c:pt>
                <c:pt idx="35346">
                  <c:v>581.32119999999998</c:v>
                </c:pt>
                <c:pt idx="35347">
                  <c:v>581.39549999999997</c:v>
                </c:pt>
                <c:pt idx="35348">
                  <c:v>581.46910000000003</c:v>
                </c:pt>
                <c:pt idx="35349">
                  <c:v>581.54280000000006</c:v>
                </c:pt>
                <c:pt idx="35350">
                  <c:v>581.61410000000001</c:v>
                </c:pt>
                <c:pt idx="35351">
                  <c:v>581.68730000000005</c:v>
                </c:pt>
                <c:pt idx="35352">
                  <c:v>581.7595</c:v>
                </c:pt>
                <c:pt idx="35353">
                  <c:v>581.83159999999998</c:v>
                </c:pt>
                <c:pt idx="35354">
                  <c:v>581.90480000000002</c:v>
                </c:pt>
                <c:pt idx="35355">
                  <c:v>581.9778</c:v>
                </c:pt>
                <c:pt idx="35356">
                  <c:v>582.04899999999998</c:v>
                </c:pt>
                <c:pt idx="35357">
                  <c:v>582.12260000000003</c:v>
                </c:pt>
                <c:pt idx="35358">
                  <c:v>582.19569999999999</c:v>
                </c:pt>
                <c:pt idx="35359">
                  <c:v>582.27</c:v>
                </c:pt>
                <c:pt idx="35360">
                  <c:v>582.34550000000002</c:v>
                </c:pt>
                <c:pt idx="35361">
                  <c:v>582.42039999999997</c:v>
                </c:pt>
                <c:pt idx="35362">
                  <c:v>582.49659999999994</c:v>
                </c:pt>
                <c:pt idx="35363">
                  <c:v>582.57339999999999</c:v>
                </c:pt>
                <c:pt idx="35364">
                  <c:v>582.6508</c:v>
                </c:pt>
                <c:pt idx="35365">
                  <c:v>582.73</c:v>
                </c:pt>
                <c:pt idx="35366">
                  <c:v>582.80719999999997</c:v>
                </c:pt>
                <c:pt idx="35367">
                  <c:v>582.88779999999997</c:v>
                </c:pt>
                <c:pt idx="35368">
                  <c:v>582.96680000000003</c:v>
                </c:pt>
                <c:pt idx="35369">
                  <c:v>583.04660000000001</c:v>
                </c:pt>
                <c:pt idx="35370">
                  <c:v>583.125</c:v>
                </c:pt>
                <c:pt idx="35371">
                  <c:v>583.20339999999999</c:v>
                </c:pt>
                <c:pt idx="35372">
                  <c:v>583.28099999999995</c:v>
                </c:pt>
                <c:pt idx="35373">
                  <c:v>583.35749999999996</c:v>
                </c:pt>
                <c:pt idx="35374">
                  <c:v>583.43370000000004</c:v>
                </c:pt>
                <c:pt idx="35375">
                  <c:v>583.50980000000004</c:v>
                </c:pt>
                <c:pt idx="35376">
                  <c:v>583.5856</c:v>
                </c:pt>
                <c:pt idx="35377">
                  <c:v>583.66089999999997</c:v>
                </c:pt>
                <c:pt idx="35378">
                  <c:v>583.73779999999999</c:v>
                </c:pt>
                <c:pt idx="35379">
                  <c:v>583.81219999999996</c:v>
                </c:pt>
                <c:pt idx="35380">
                  <c:v>583.8854</c:v>
                </c:pt>
                <c:pt idx="35381">
                  <c:v>583.95920000000001</c:v>
                </c:pt>
                <c:pt idx="35382">
                  <c:v>584.03200000000004</c:v>
                </c:pt>
                <c:pt idx="35383">
                  <c:v>584.10400000000004</c:v>
                </c:pt>
                <c:pt idx="35384">
                  <c:v>584.17520000000002</c:v>
                </c:pt>
                <c:pt idx="35385">
                  <c:v>584.24630000000002</c:v>
                </c:pt>
                <c:pt idx="35386">
                  <c:v>584.31569999999999</c:v>
                </c:pt>
                <c:pt idx="35387">
                  <c:v>584.38379999999995</c:v>
                </c:pt>
                <c:pt idx="35388">
                  <c:v>584.4538</c:v>
                </c:pt>
                <c:pt idx="35389">
                  <c:v>584.52200000000005</c:v>
                </c:pt>
                <c:pt idx="35390">
                  <c:v>584.59069999999997</c:v>
                </c:pt>
                <c:pt idx="35391">
                  <c:v>584.66279999999995</c:v>
                </c:pt>
                <c:pt idx="35392">
                  <c:v>584.73239999999998</c:v>
                </c:pt>
                <c:pt idx="35393">
                  <c:v>584.80150000000003</c:v>
                </c:pt>
                <c:pt idx="35394">
                  <c:v>584.8723</c:v>
                </c:pt>
                <c:pt idx="35395">
                  <c:v>584.94119999999998</c:v>
                </c:pt>
                <c:pt idx="35396">
                  <c:v>585.01170000000002</c:v>
                </c:pt>
                <c:pt idx="35397">
                  <c:v>585.08100000000002</c:v>
                </c:pt>
                <c:pt idx="35398">
                  <c:v>585.15309999999999</c:v>
                </c:pt>
                <c:pt idx="35399">
                  <c:v>585.22400000000005</c:v>
                </c:pt>
                <c:pt idx="35400">
                  <c:v>585.29549999999995</c:v>
                </c:pt>
                <c:pt idx="35401">
                  <c:v>585.36789999999996</c:v>
                </c:pt>
                <c:pt idx="35402">
                  <c:v>585.43889999999999</c:v>
                </c:pt>
                <c:pt idx="35403">
                  <c:v>585.51319999999998</c:v>
                </c:pt>
                <c:pt idx="35404">
                  <c:v>585.58600000000001</c:v>
                </c:pt>
                <c:pt idx="35405">
                  <c:v>585.65940000000001</c:v>
                </c:pt>
                <c:pt idx="35406">
                  <c:v>585.73429999999996</c:v>
                </c:pt>
                <c:pt idx="35407">
                  <c:v>585.80719999999997</c:v>
                </c:pt>
                <c:pt idx="35408">
                  <c:v>585.88260000000002</c:v>
                </c:pt>
                <c:pt idx="35409">
                  <c:v>585.95579999999995</c:v>
                </c:pt>
                <c:pt idx="35410">
                  <c:v>586.02859999999998</c:v>
                </c:pt>
                <c:pt idx="35411">
                  <c:v>586.10320000000002</c:v>
                </c:pt>
                <c:pt idx="35412">
                  <c:v>586.17780000000005</c:v>
                </c:pt>
                <c:pt idx="35413">
                  <c:v>586.25390000000004</c:v>
                </c:pt>
                <c:pt idx="35414">
                  <c:v>586.32719999999995</c:v>
                </c:pt>
                <c:pt idx="35415">
                  <c:v>586.40089999999998</c:v>
                </c:pt>
                <c:pt idx="35416">
                  <c:v>586.47339999999997</c:v>
                </c:pt>
                <c:pt idx="35417">
                  <c:v>586.5471</c:v>
                </c:pt>
                <c:pt idx="35418">
                  <c:v>586.61959999999999</c:v>
                </c:pt>
                <c:pt idx="35419">
                  <c:v>586.69039999999995</c:v>
                </c:pt>
                <c:pt idx="35420">
                  <c:v>586.75900000000001</c:v>
                </c:pt>
                <c:pt idx="35421">
                  <c:v>586.82950000000005</c:v>
                </c:pt>
                <c:pt idx="35422">
                  <c:v>586.9008</c:v>
                </c:pt>
                <c:pt idx="35423">
                  <c:v>586.9701</c:v>
                </c:pt>
                <c:pt idx="35424">
                  <c:v>587.04</c:v>
                </c:pt>
                <c:pt idx="35425">
                  <c:v>587.1096</c:v>
                </c:pt>
                <c:pt idx="35426">
                  <c:v>587.1816</c:v>
                </c:pt>
                <c:pt idx="35427">
                  <c:v>587.25459999999998</c:v>
                </c:pt>
                <c:pt idx="35428">
                  <c:v>587.32470000000001</c:v>
                </c:pt>
                <c:pt idx="35429">
                  <c:v>587.39549999999997</c:v>
                </c:pt>
                <c:pt idx="35430">
                  <c:v>587.46780000000001</c:v>
                </c:pt>
                <c:pt idx="35431">
                  <c:v>587.53880000000004</c:v>
                </c:pt>
                <c:pt idx="35432">
                  <c:v>587.61279999999999</c:v>
                </c:pt>
                <c:pt idx="35433">
                  <c:v>587.6866</c:v>
                </c:pt>
                <c:pt idx="35434">
                  <c:v>587.76030000000003</c:v>
                </c:pt>
                <c:pt idx="35435">
                  <c:v>587.83140000000003</c:v>
                </c:pt>
                <c:pt idx="35436">
                  <c:v>587.9058</c:v>
                </c:pt>
                <c:pt idx="35437">
                  <c:v>587.97760000000005</c:v>
                </c:pt>
                <c:pt idx="35438">
                  <c:v>588.04999999999995</c:v>
                </c:pt>
                <c:pt idx="35439">
                  <c:v>588.12120000000004</c:v>
                </c:pt>
                <c:pt idx="35440">
                  <c:v>588.19370000000004</c:v>
                </c:pt>
                <c:pt idx="35441">
                  <c:v>588.2672</c:v>
                </c:pt>
                <c:pt idx="35442">
                  <c:v>588.3415</c:v>
                </c:pt>
                <c:pt idx="35443">
                  <c:v>588.41399999999999</c:v>
                </c:pt>
                <c:pt idx="35444">
                  <c:v>588.48800000000006</c:v>
                </c:pt>
                <c:pt idx="35445">
                  <c:v>588.56209999999999</c:v>
                </c:pt>
                <c:pt idx="35446">
                  <c:v>588.63459999999998</c:v>
                </c:pt>
                <c:pt idx="35447">
                  <c:v>588.70939999999996</c:v>
                </c:pt>
                <c:pt idx="35448">
                  <c:v>588.78319999999997</c:v>
                </c:pt>
                <c:pt idx="35449">
                  <c:v>588.85739999999998</c:v>
                </c:pt>
                <c:pt idx="35450">
                  <c:v>588.93140000000005</c:v>
                </c:pt>
                <c:pt idx="35451">
                  <c:v>589.00699999999995</c:v>
                </c:pt>
                <c:pt idx="35452">
                  <c:v>589.0806</c:v>
                </c:pt>
                <c:pt idx="35453">
                  <c:v>589.15520000000004</c:v>
                </c:pt>
                <c:pt idx="35454">
                  <c:v>589.22950000000003</c:v>
                </c:pt>
                <c:pt idx="35455">
                  <c:v>589.3039</c:v>
                </c:pt>
                <c:pt idx="35456">
                  <c:v>589.37990000000002</c:v>
                </c:pt>
                <c:pt idx="35457">
                  <c:v>589.45489999999995</c:v>
                </c:pt>
                <c:pt idx="35458">
                  <c:v>589.52949999999998</c:v>
                </c:pt>
                <c:pt idx="35459">
                  <c:v>589.60230000000001</c:v>
                </c:pt>
                <c:pt idx="35460">
                  <c:v>589.67750000000001</c:v>
                </c:pt>
                <c:pt idx="35461">
                  <c:v>589.75</c:v>
                </c:pt>
                <c:pt idx="35462">
                  <c:v>589.82299999999998</c:v>
                </c:pt>
                <c:pt idx="35463">
                  <c:v>589.89530000000002</c:v>
                </c:pt>
                <c:pt idx="35464">
                  <c:v>589.96619999999996</c:v>
                </c:pt>
                <c:pt idx="35465">
                  <c:v>590.03520000000003</c:v>
                </c:pt>
                <c:pt idx="35466">
                  <c:v>590.10350000000005</c:v>
                </c:pt>
                <c:pt idx="35467">
                  <c:v>590.17229999999995</c:v>
                </c:pt>
                <c:pt idx="35468">
                  <c:v>590.24130000000002</c:v>
                </c:pt>
                <c:pt idx="35469">
                  <c:v>590.30510000000004</c:v>
                </c:pt>
                <c:pt idx="35470">
                  <c:v>590.37149999999997</c:v>
                </c:pt>
                <c:pt idx="35471">
                  <c:v>590.43740000000003</c:v>
                </c:pt>
                <c:pt idx="35472">
                  <c:v>590.50319999999999</c:v>
                </c:pt>
                <c:pt idx="35473">
                  <c:v>590.56920000000002</c:v>
                </c:pt>
                <c:pt idx="35474">
                  <c:v>590.6395</c:v>
                </c:pt>
                <c:pt idx="35475">
                  <c:v>590.70740000000001</c:v>
                </c:pt>
                <c:pt idx="35476">
                  <c:v>590.77739999999994</c:v>
                </c:pt>
                <c:pt idx="35477">
                  <c:v>590.84739999999999</c:v>
                </c:pt>
                <c:pt idx="35478">
                  <c:v>590.91719999999998</c:v>
                </c:pt>
                <c:pt idx="35479">
                  <c:v>590.98940000000005</c:v>
                </c:pt>
                <c:pt idx="35480">
                  <c:v>591.06150000000002</c:v>
                </c:pt>
                <c:pt idx="35481">
                  <c:v>591.1336</c:v>
                </c:pt>
                <c:pt idx="35482">
                  <c:v>591.20839999999998</c:v>
                </c:pt>
                <c:pt idx="35483">
                  <c:v>591.2826</c:v>
                </c:pt>
                <c:pt idx="35484">
                  <c:v>591.35839999999996</c:v>
                </c:pt>
                <c:pt idx="35485">
                  <c:v>591.43579999999997</c:v>
                </c:pt>
                <c:pt idx="35486">
                  <c:v>591.51179999999999</c:v>
                </c:pt>
                <c:pt idx="35487">
                  <c:v>591.58849999999995</c:v>
                </c:pt>
                <c:pt idx="35488">
                  <c:v>591.66449999999998</c:v>
                </c:pt>
                <c:pt idx="35489">
                  <c:v>591.74260000000004</c:v>
                </c:pt>
                <c:pt idx="35490">
                  <c:v>591.81989999999996</c:v>
                </c:pt>
                <c:pt idx="35491">
                  <c:v>591.89449999999999</c:v>
                </c:pt>
                <c:pt idx="35492">
                  <c:v>591.97280000000001</c:v>
                </c:pt>
                <c:pt idx="35493">
                  <c:v>592.04740000000004</c:v>
                </c:pt>
                <c:pt idx="35494">
                  <c:v>592.12149999999997</c:v>
                </c:pt>
                <c:pt idx="35495">
                  <c:v>592.19740000000002</c:v>
                </c:pt>
                <c:pt idx="35496">
                  <c:v>592.27030000000002</c:v>
                </c:pt>
                <c:pt idx="35497">
                  <c:v>592.34180000000003</c:v>
                </c:pt>
                <c:pt idx="35498">
                  <c:v>592.41240000000005</c:v>
                </c:pt>
                <c:pt idx="35499">
                  <c:v>592.48119999999994</c:v>
                </c:pt>
                <c:pt idx="35500">
                  <c:v>592.55160000000001</c:v>
                </c:pt>
                <c:pt idx="35501">
                  <c:v>592.62</c:v>
                </c:pt>
                <c:pt idx="35502">
                  <c:v>592.68880000000001</c:v>
                </c:pt>
                <c:pt idx="35503">
                  <c:v>592.7568</c:v>
                </c:pt>
                <c:pt idx="35504">
                  <c:v>592.827</c:v>
                </c:pt>
                <c:pt idx="35505">
                  <c:v>592.89459999999997</c:v>
                </c:pt>
                <c:pt idx="35506">
                  <c:v>592.96540000000005</c:v>
                </c:pt>
                <c:pt idx="35507">
                  <c:v>593.03399999999999</c:v>
                </c:pt>
                <c:pt idx="35508">
                  <c:v>593.10029999999995</c:v>
                </c:pt>
                <c:pt idx="35509">
                  <c:v>593.16880000000003</c:v>
                </c:pt>
                <c:pt idx="35510">
                  <c:v>593.23789999999997</c:v>
                </c:pt>
                <c:pt idx="35511">
                  <c:v>593.30520000000001</c:v>
                </c:pt>
                <c:pt idx="35512">
                  <c:v>593.37440000000004</c:v>
                </c:pt>
                <c:pt idx="35513">
                  <c:v>593.4443</c:v>
                </c:pt>
                <c:pt idx="35514">
                  <c:v>593.5127</c:v>
                </c:pt>
                <c:pt idx="35515">
                  <c:v>593.58180000000004</c:v>
                </c:pt>
                <c:pt idx="35516">
                  <c:v>593.65110000000004</c:v>
                </c:pt>
                <c:pt idx="35517">
                  <c:v>593.72109999999998</c:v>
                </c:pt>
                <c:pt idx="35518">
                  <c:v>593.79129999999998</c:v>
                </c:pt>
                <c:pt idx="35519">
                  <c:v>593.86090000000002</c:v>
                </c:pt>
                <c:pt idx="35520">
                  <c:v>593.93240000000003</c:v>
                </c:pt>
                <c:pt idx="35521">
                  <c:v>594.00580000000002</c:v>
                </c:pt>
                <c:pt idx="35522">
                  <c:v>594.07770000000005</c:v>
                </c:pt>
                <c:pt idx="35523">
                  <c:v>594.15150000000006</c:v>
                </c:pt>
                <c:pt idx="35524">
                  <c:v>594.22260000000006</c:v>
                </c:pt>
                <c:pt idx="35525">
                  <c:v>594.29610000000002</c:v>
                </c:pt>
                <c:pt idx="35526">
                  <c:v>594.36919999999998</c:v>
                </c:pt>
                <c:pt idx="35527">
                  <c:v>594.44209999999998</c:v>
                </c:pt>
                <c:pt idx="35528">
                  <c:v>594.51589999999999</c:v>
                </c:pt>
                <c:pt idx="35529">
                  <c:v>594.59140000000002</c:v>
                </c:pt>
                <c:pt idx="35530">
                  <c:v>594.66480000000001</c:v>
                </c:pt>
                <c:pt idx="35531">
                  <c:v>594.73879999999997</c:v>
                </c:pt>
                <c:pt idx="35532">
                  <c:v>594.8152</c:v>
                </c:pt>
                <c:pt idx="35533">
                  <c:v>594.88760000000002</c:v>
                </c:pt>
                <c:pt idx="35534">
                  <c:v>594.96040000000005</c:v>
                </c:pt>
                <c:pt idx="35535">
                  <c:v>595.03340000000003</c:v>
                </c:pt>
                <c:pt idx="35536">
                  <c:v>595.10619999999994</c:v>
                </c:pt>
                <c:pt idx="35537">
                  <c:v>595.17589999999996</c:v>
                </c:pt>
                <c:pt idx="35538">
                  <c:v>595.24440000000004</c:v>
                </c:pt>
                <c:pt idx="35539">
                  <c:v>595.31500000000005</c:v>
                </c:pt>
                <c:pt idx="35540">
                  <c:v>595.38559999999995</c:v>
                </c:pt>
                <c:pt idx="35541">
                  <c:v>595.45569999999998</c:v>
                </c:pt>
                <c:pt idx="35542">
                  <c:v>595.52390000000003</c:v>
                </c:pt>
                <c:pt idx="35543">
                  <c:v>595.59429999999998</c:v>
                </c:pt>
                <c:pt idx="35544">
                  <c:v>595.66219999999998</c:v>
                </c:pt>
                <c:pt idx="35545">
                  <c:v>595.7319</c:v>
                </c:pt>
                <c:pt idx="35546">
                  <c:v>595.80460000000005</c:v>
                </c:pt>
                <c:pt idx="35547">
                  <c:v>595.87540000000001</c:v>
                </c:pt>
                <c:pt idx="35548">
                  <c:v>595.94680000000005</c:v>
                </c:pt>
                <c:pt idx="35549">
                  <c:v>596.02</c:v>
                </c:pt>
                <c:pt idx="35550">
                  <c:v>596.09180000000003</c:v>
                </c:pt>
                <c:pt idx="35551">
                  <c:v>596.16399999999999</c:v>
                </c:pt>
                <c:pt idx="35552">
                  <c:v>596.23590000000002</c:v>
                </c:pt>
                <c:pt idx="35553">
                  <c:v>596.30840000000001</c:v>
                </c:pt>
                <c:pt idx="35554">
                  <c:v>596.3809</c:v>
                </c:pt>
                <c:pt idx="35555">
                  <c:v>596.45320000000004</c:v>
                </c:pt>
                <c:pt idx="35556">
                  <c:v>596.52390000000003</c:v>
                </c:pt>
                <c:pt idx="35557">
                  <c:v>596.59659999999997</c:v>
                </c:pt>
                <c:pt idx="35558">
                  <c:v>596.66899999999998</c:v>
                </c:pt>
                <c:pt idx="35559">
                  <c:v>596.74099999999999</c:v>
                </c:pt>
                <c:pt idx="35560">
                  <c:v>596.81399999999996</c:v>
                </c:pt>
                <c:pt idx="35561">
                  <c:v>596.88909999999998</c:v>
                </c:pt>
                <c:pt idx="35562">
                  <c:v>596.96019999999999</c:v>
                </c:pt>
                <c:pt idx="35563">
                  <c:v>597.03459999999995</c:v>
                </c:pt>
                <c:pt idx="35564">
                  <c:v>597.10820000000001</c:v>
                </c:pt>
                <c:pt idx="35565">
                  <c:v>597.18240000000003</c:v>
                </c:pt>
                <c:pt idx="35566">
                  <c:v>597.255</c:v>
                </c:pt>
                <c:pt idx="35567">
                  <c:v>597.32740000000001</c:v>
                </c:pt>
                <c:pt idx="35568">
                  <c:v>597.39880000000005</c:v>
                </c:pt>
                <c:pt idx="35569">
                  <c:v>597.47180000000003</c:v>
                </c:pt>
                <c:pt idx="35570">
                  <c:v>597.54499999999996</c:v>
                </c:pt>
                <c:pt idx="35571">
                  <c:v>597.6164</c:v>
                </c:pt>
                <c:pt idx="35572">
                  <c:v>597.68899999999996</c:v>
                </c:pt>
                <c:pt idx="35573">
                  <c:v>597.75980000000004</c:v>
                </c:pt>
                <c:pt idx="35574">
                  <c:v>597.82989999999995</c:v>
                </c:pt>
                <c:pt idx="35575">
                  <c:v>597.90290000000005</c:v>
                </c:pt>
                <c:pt idx="35576">
                  <c:v>597.9751</c:v>
                </c:pt>
                <c:pt idx="35577">
                  <c:v>598.04669999999999</c:v>
                </c:pt>
                <c:pt idx="35578">
                  <c:v>598.12059999999997</c:v>
                </c:pt>
                <c:pt idx="35579">
                  <c:v>598.19179999999994</c:v>
                </c:pt>
                <c:pt idx="35580">
                  <c:v>598.26440000000002</c:v>
                </c:pt>
                <c:pt idx="35581">
                  <c:v>598.33889999999997</c:v>
                </c:pt>
                <c:pt idx="35582">
                  <c:v>598.41200000000003</c:v>
                </c:pt>
                <c:pt idx="35583">
                  <c:v>598.48440000000005</c:v>
                </c:pt>
                <c:pt idx="35584">
                  <c:v>598.55949999999996</c:v>
                </c:pt>
                <c:pt idx="35585">
                  <c:v>598.63379999999995</c:v>
                </c:pt>
                <c:pt idx="35586">
                  <c:v>598.70749999999998</c:v>
                </c:pt>
                <c:pt idx="35587">
                  <c:v>598.78250000000003</c:v>
                </c:pt>
                <c:pt idx="35588">
                  <c:v>598.8569</c:v>
                </c:pt>
                <c:pt idx="35589">
                  <c:v>598.9325</c:v>
                </c:pt>
                <c:pt idx="35590">
                  <c:v>599.0068</c:v>
                </c:pt>
                <c:pt idx="35591">
                  <c:v>599.08079999999995</c:v>
                </c:pt>
                <c:pt idx="35592">
                  <c:v>599.15599999999995</c:v>
                </c:pt>
                <c:pt idx="35593">
                  <c:v>599.2278</c:v>
                </c:pt>
                <c:pt idx="35594">
                  <c:v>599.30100000000004</c:v>
                </c:pt>
                <c:pt idx="35595">
                  <c:v>599.37419999999997</c:v>
                </c:pt>
                <c:pt idx="35596">
                  <c:v>599.44579999999996</c:v>
                </c:pt>
                <c:pt idx="35597">
                  <c:v>599.51490000000001</c:v>
                </c:pt>
                <c:pt idx="35598">
                  <c:v>599.58479999999997</c:v>
                </c:pt>
                <c:pt idx="35599">
                  <c:v>599.65390000000002</c:v>
                </c:pt>
                <c:pt idx="35600">
                  <c:v>599.72239999999999</c:v>
                </c:pt>
                <c:pt idx="35601">
                  <c:v>599.79100000000005</c:v>
                </c:pt>
                <c:pt idx="35602">
                  <c:v>599.85919999999999</c:v>
                </c:pt>
                <c:pt idx="35603">
                  <c:v>599.92840000000001</c:v>
                </c:pt>
                <c:pt idx="35604">
                  <c:v>599.99699999999996</c:v>
                </c:pt>
                <c:pt idx="35605">
                  <c:v>600.06780000000003</c:v>
                </c:pt>
                <c:pt idx="35606">
                  <c:v>600.13610000000006</c:v>
                </c:pt>
                <c:pt idx="35607">
                  <c:v>600.2079</c:v>
                </c:pt>
                <c:pt idx="35608">
                  <c:v>600.28</c:v>
                </c:pt>
                <c:pt idx="35609">
                  <c:v>600.35149999999999</c:v>
                </c:pt>
                <c:pt idx="35610">
                  <c:v>600.42359999999996</c:v>
                </c:pt>
                <c:pt idx="35611">
                  <c:v>600.49659999999994</c:v>
                </c:pt>
                <c:pt idx="35612">
                  <c:v>600.56759999999997</c:v>
                </c:pt>
                <c:pt idx="35613">
                  <c:v>600.64179999999999</c:v>
                </c:pt>
                <c:pt idx="35614">
                  <c:v>600.71420000000001</c:v>
                </c:pt>
                <c:pt idx="35615">
                  <c:v>600.7885</c:v>
                </c:pt>
                <c:pt idx="35616">
                  <c:v>600.86130000000003</c:v>
                </c:pt>
                <c:pt idx="35617">
                  <c:v>600.93629999999996</c:v>
                </c:pt>
                <c:pt idx="35618">
                  <c:v>601.01099999999997</c:v>
                </c:pt>
                <c:pt idx="35619">
                  <c:v>601.08510000000001</c:v>
                </c:pt>
                <c:pt idx="35620">
                  <c:v>601.16300000000001</c:v>
                </c:pt>
                <c:pt idx="35621">
                  <c:v>601.23879999999997</c:v>
                </c:pt>
                <c:pt idx="35622">
                  <c:v>601.31370000000004</c:v>
                </c:pt>
                <c:pt idx="35623">
                  <c:v>601.3913</c:v>
                </c:pt>
                <c:pt idx="35624">
                  <c:v>601.46749999999997</c:v>
                </c:pt>
                <c:pt idx="35625">
                  <c:v>601.5444</c:v>
                </c:pt>
                <c:pt idx="35626">
                  <c:v>601.62199999999996</c:v>
                </c:pt>
                <c:pt idx="35627">
                  <c:v>601.69650000000001</c:v>
                </c:pt>
                <c:pt idx="35628">
                  <c:v>601.77290000000005</c:v>
                </c:pt>
                <c:pt idx="35629">
                  <c:v>601.84939999999995</c:v>
                </c:pt>
                <c:pt idx="35630">
                  <c:v>601.92520000000002</c:v>
                </c:pt>
                <c:pt idx="35631">
                  <c:v>602.00279999999998</c:v>
                </c:pt>
                <c:pt idx="35632">
                  <c:v>602.07799999999997</c:v>
                </c:pt>
                <c:pt idx="35633">
                  <c:v>602.15359999999998</c:v>
                </c:pt>
                <c:pt idx="35634">
                  <c:v>602.22900000000004</c:v>
                </c:pt>
                <c:pt idx="35635">
                  <c:v>602.30240000000003</c:v>
                </c:pt>
                <c:pt idx="35636">
                  <c:v>602.37699999999995</c:v>
                </c:pt>
                <c:pt idx="35637">
                  <c:v>602.45159999999998</c:v>
                </c:pt>
                <c:pt idx="35638">
                  <c:v>602.52459999999996</c:v>
                </c:pt>
                <c:pt idx="35639">
                  <c:v>602.59709999999995</c:v>
                </c:pt>
                <c:pt idx="35640">
                  <c:v>602.67240000000004</c:v>
                </c:pt>
                <c:pt idx="35641">
                  <c:v>602.74879999999996</c:v>
                </c:pt>
                <c:pt idx="35642">
                  <c:v>602.82100000000003</c:v>
                </c:pt>
                <c:pt idx="35643">
                  <c:v>602.89490000000001</c:v>
                </c:pt>
                <c:pt idx="35644">
                  <c:v>602.96820000000002</c:v>
                </c:pt>
                <c:pt idx="35645">
                  <c:v>603.04020000000003</c:v>
                </c:pt>
                <c:pt idx="35646">
                  <c:v>603.11339999999996</c:v>
                </c:pt>
                <c:pt idx="35647">
                  <c:v>603.18589999999995</c:v>
                </c:pt>
                <c:pt idx="35648">
                  <c:v>603.25699999999995</c:v>
                </c:pt>
                <c:pt idx="35649">
                  <c:v>603.32849999999996</c:v>
                </c:pt>
                <c:pt idx="35650">
                  <c:v>603.40060000000005</c:v>
                </c:pt>
                <c:pt idx="35651">
                  <c:v>603.47289999999998</c:v>
                </c:pt>
                <c:pt idx="35652">
                  <c:v>603.54600000000005</c:v>
                </c:pt>
                <c:pt idx="35653">
                  <c:v>603.61869999999999</c:v>
                </c:pt>
                <c:pt idx="35654">
                  <c:v>603.69140000000004</c:v>
                </c:pt>
                <c:pt idx="35655">
                  <c:v>603.76480000000004</c:v>
                </c:pt>
                <c:pt idx="35656">
                  <c:v>603.83540000000005</c:v>
                </c:pt>
                <c:pt idx="35657">
                  <c:v>603.90750000000003</c:v>
                </c:pt>
                <c:pt idx="35658">
                  <c:v>603.98320000000001</c:v>
                </c:pt>
                <c:pt idx="35659">
                  <c:v>604.0566</c:v>
                </c:pt>
                <c:pt idx="35660">
                  <c:v>604.1318</c:v>
                </c:pt>
                <c:pt idx="35661">
                  <c:v>604.20510000000002</c:v>
                </c:pt>
                <c:pt idx="35662">
                  <c:v>604.28319999999997</c:v>
                </c:pt>
                <c:pt idx="35663">
                  <c:v>604.35760000000005</c:v>
                </c:pt>
                <c:pt idx="35664">
                  <c:v>604.43290000000002</c:v>
                </c:pt>
                <c:pt idx="35665">
                  <c:v>604.50940000000003</c:v>
                </c:pt>
                <c:pt idx="35666">
                  <c:v>604.58450000000005</c:v>
                </c:pt>
                <c:pt idx="35667">
                  <c:v>604.66110000000003</c:v>
                </c:pt>
                <c:pt idx="35668">
                  <c:v>604.73699999999997</c:v>
                </c:pt>
                <c:pt idx="35669">
                  <c:v>604.81299999999999</c:v>
                </c:pt>
                <c:pt idx="35670">
                  <c:v>604.89059999999995</c:v>
                </c:pt>
                <c:pt idx="35671">
                  <c:v>604.96439999999996</c:v>
                </c:pt>
                <c:pt idx="35672">
                  <c:v>605.04070000000002</c:v>
                </c:pt>
                <c:pt idx="35673">
                  <c:v>605.11479999999995</c:v>
                </c:pt>
                <c:pt idx="35674">
                  <c:v>605.19000000000005</c:v>
                </c:pt>
                <c:pt idx="35675">
                  <c:v>605.2636</c:v>
                </c:pt>
                <c:pt idx="35676">
                  <c:v>605.33879999999999</c:v>
                </c:pt>
                <c:pt idx="35677">
                  <c:v>605.41229999999996</c:v>
                </c:pt>
                <c:pt idx="35678">
                  <c:v>605.48479999999995</c:v>
                </c:pt>
                <c:pt idx="35679">
                  <c:v>605.56039999999996</c:v>
                </c:pt>
                <c:pt idx="35680">
                  <c:v>605.63340000000005</c:v>
                </c:pt>
                <c:pt idx="35681">
                  <c:v>605.7088</c:v>
                </c:pt>
                <c:pt idx="35682">
                  <c:v>605.78319999999997</c:v>
                </c:pt>
                <c:pt idx="35683">
                  <c:v>605.85519999999997</c:v>
                </c:pt>
                <c:pt idx="35684">
                  <c:v>605.92809999999997</c:v>
                </c:pt>
                <c:pt idx="35685">
                  <c:v>605.99900000000002</c:v>
                </c:pt>
                <c:pt idx="35686">
                  <c:v>606.07339999999999</c:v>
                </c:pt>
                <c:pt idx="35687">
                  <c:v>606.1472</c:v>
                </c:pt>
                <c:pt idx="35688">
                  <c:v>606.21960000000001</c:v>
                </c:pt>
                <c:pt idx="35689">
                  <c:v>606.2912</c:v>
                </c:pt>
                <c:pt idx="35690">
                  <c:v>606.36279999999999</c:v>
                </c:pt>
                <c:pt idx="35691">
                  <c:v>606.43439999999998</c:v>
                </c:pt>
                <c:pt idx="35692">
                  <c:v>606.5086</c:v>
                </c:pt>
                <c:pt idx="35693">
                  <c:v>606.58259999999996</c:v>
                </c:pt>
                <c:pt idx="35694">
                  <c:v>606.6549</c:v>
                </c:pt>
                <c:pt idx="35695">
                  <c:v>606.72900000000004</c:v>
                </c:pt>
                <c:pt idx="35696">
                  <c:v>606.80539999999996</c:v>
                </c:pt>
                <c:pt idx="35697">
                  <c:v>606.87950000000001</c:v>
                </c:pt>
                <c:pt idx="35698">
                  <c:v>606.95429999999999</c:v>
                </c:pt>
                <c:pt idx="35699">
                  <c:v>607.02809999999999</c:v>
                </c:pt>
                <c:pt idx="35700">
                  <c:v>607.1037</c:v>
                </c:pt>
                <c:pt idx="35701">
                  <c:v>607.18179999999995</c:v>
                </c:pt>
                <c:pt idx="35702">
                  <c:v>607.25630000000001</c:v>
                </c:pt>
                <c:pt idx="35703">
                  <c:v>607.33439999999996</c:v>
                </c:pt>
                <c:pt idx="35704">
                  <c:v>607.40880000000004</c:v>
                </c:pt>
                <c:pt idx="35705">
                  <c:v>607.4855</c:v>
                </c:pt>
                <c:pt idx="35706">
                  <c:v>607.56129999999996</c:v>
                </c:pt>
                <c:pt idx="35707">
                  <c:v>607.63639999999998</c:v>
                </c:pt>
                <c:pt idx="35708">
                  <c:v>607.71339999999998</c:v>
                </c:pt>
                <c:pt idx="35709">
                  <c:v>607.78800000000001</c:v>
                </c:pt>
                <c:pt idx="35710">
                  <c:v>607.86220000000003</c:v>
                </c:pt>
                <c:pt idx="35711">
                  <c:v>607.93700000000001</c:v>
                </c:pt>
                <c:pt idx="35712">
                  <c:v>608.01020000000005</c:v>
                </c:pt>
                <c:pt idx="35713">
                  <c:v>608.08590000000004</c:v>
                </c:pt>
                <c:pt idx="35714">
                  <c:v>608.16</c:v>
                </c:pt>
                <c:pt idx="35715">
                  <c:v>608.23400000000004</c:v>
                </c:pt>
                <c:pt idx="35716">
                  <c:v>608.30840000000001</c:v>
                </c:pt>
                <c:pt idx="35717">
                  <c:v>608.37990000000002</c:v>
                </c:pt>
                <c:pt idx="35718">
                  <c:v>608.45389999999998</c:v>
                </c:pt>
                <c:pt idx="35719">
                  <c:v>608.52800000000002</c:v>
                </c:pt>
                <c:pt idx="35720">
                  <c:v>608.60199999999998</c:v>
                </c:pt>
                <c:pt idx="35721">
                  <c:v>608.67570000000001</c:v>
                </c:pt>
                <c:pt idx="35722">
                  <c:v>608.74850000000004</c:v>
                </c:pt>
                <c:pt idx="35723">
                  <c:v>608.82169999999996</c:v>
                </c:pt>
                <c:pt idx="35724">
                  <c:v>608.89480000000003</c:v>
                </c:pt>
                <c:pt idx="35725">
                  <c:v>608.96789999999999</c:v>
                </c:pt>
                <c:pt idx="35726">
                  <c:v>609.04160000000002</c:v>
                </c:pt>
                <c:pt idx="35727">
                  <c:v>609.11369999999999</c:v>
                </c:pt>
                <c:pt idx="35728">
                  <c:v>609.18619999999999</c:v>
                </c:pt>
                <c:pt idx="35729">
                  <c:v>609.25990000000002</c:v>
                </c:pt>
                <c:pt idx="35730">
                  <c:v>609.33370000000002</c:v>
                </c:pt>
                <c:pt idx="35731">
                  <c:v>609.40380000000005</c:v>
                </c:pt>
                <c:pt idx="35732">
                  <c:v>609.47919999999999</c:v>
                </c:pt>
                <c:pt idx="35733">
                  <c:v>609.55280000000005</c:v>
                </c:pt>
                <c:pt idx="35734">
                  <c:v>609.62789999999995</c:v>
                </c:pt>
                <c:pt idx="35735">
                  <c:v>609.70180000000005</c:v>
                </c:pt>
                <c:pt idx="35736">
                  <c:v>609.77660000000003</c:v>
                </c:pt>
                <c:pt idx="35737">
                  <c:v>609.85260000000005</c:v>
                </c:pt>
                <c:pt idx="35738">
                  <c:v>609.92600000000004</c:v>
                </c:pt>
                <c:pt idx="35739">
                  <c:v>610.00099999999998</c:v>
                </c:pt>
                <c:pt idx="35740">
                  <c:v>610.07259999999997</c:v>
                </c:pt>
                <c:pt idx="35741">
                  <c:v>610.14739999999995</c:v>
                </c:pt>
                <c:pt idx="35742">
                  <c:v>610.21879999999999</c:v>
                </c:pt>
                <c:pt idx="35743">
                  <c:v>610.29150000000004</c:v>
                </c:pt>
                <c:pt idx="35744">
                  <c:v>610.36400000000003</c:v>
                </c:pt>
                <c:pt idx="35745">
                  <c:v>610.43619999999999</c:v>
                </c:pt>
                <c:pt idx="35746">
                  <c:v>610.50750000000005</c:v>
                </c:pt>
                <c:pt idx="35747">
                  <c:v>610.57659999999998</c:v>
                </c:pt>
                <c:pt idx="35748">
                  <c:v>610.64800000000002</c:v>
                </c:pt>
                <c:pt idx="35749">
                  <c:v>610.721</c:v>
                </c:pt>
                <c:pt idx="35750">
                  <c:v>610.79200000000003</c:v>
                </c:pt>
                <c:pt idx="35751">
                  <c:v>610.86519999999996</c:v>
                </c:pt>
                <c:pt idx="35752">
                  <c:v>610.93719999999996</c:v>
                </c:pt>
                <c:pt idx="35753">
                  <c:v>611.00990000000002</c:v>
                </c:pt>
                <c:pt idx="35754">
                  <c:v>611.08420000000001</c:v>
                </c:pt>
                <c:pt idx="35755">
                  <c:v>611.15740000000005</c:v>
                </c:pt>
                <c:pt idx="35756">
                  <c:v>611.23</c:v>
                </c:pt>
                <c:pt idx="35757">
                  <c:v>611.30499999999995</c:v>
                </c:pt>
                <c:pt idx="35758">
                  <c:v>611.37850000000003</c:v>
                </c:pt>
                <c:pt idx="35759">
                  <c:v>611.45240000000001</c:v>
                </c:pt>
                <c:pt idx="35760">
                  <c:v>611.52800000000002</c:v>
                </c:pt>
                <c:pt idx="35761">
                  <c:v>611.60519999999997</c:v>
                </c:pt>
                <c:pt idx="35762">
                  <c:v>611.67780000000005</c:v>
                </c:pt>
                <c:pt idx="35763">
                  <c:v>611.75260000000003</c:v>
                </c:pt>
                <c:pt idx="35764">
                  <c:v>611.82960000000003</c:v>
                </c:pt>
                <c:pt idx="35765">
                  <c:v>611.90499999999997</c:v>
                </c:pt>
                <c:pt idx="35766">
                  <c:v>611.98040000000003</c:v>
                </c:pt>
                <c:pt idx="35767">
                  <c:v>612.0557</c:v>
                </c:pt>
                <c:pt idx="35768">
                  <c:v>612.13289999999995</c:v>
                </c:pt>
                <c:pt idx="35769">
                  <c:v>612.20939999999996</c:v>
                </c:pt>
                <c:pt idx="35770">
                  <c:v>612.28359999999998</c:v>
                </c:pt>
                <c:pt idx="35771">
                  <c:v>612.35879999999997</c:v>
                </c:pt>
                <c:pt idx="35772">
                  <c:v>612.43320000000006</c:v>
                </c:pt>
                <c:pt idx="35773">
                  <c:v>612.50879999999995</c:v>
                </c:pt>
                <c:pt idx="35774">
                  <c:v>612.58249999999998</c:v>
                </c:pt>
                <c:pt idx="35775">
                  <c:v>612.65449999999998</c:v>
                </c:pt>
                <c:pt idx="35776">
                  <c:v>612.73040000000003</c:v>
                </c:pt>
                <c:pt idx="35777">
                  <c:v>612.8048</c:v>
                </c:pt>
                <c:pt idx="35778">
                  <c:v>612.87929999999994</c:v>
                </c:pt>
                <c:pt idx="35779">
                  <c:v>612.95320000000004</c:v>
                </c:pt>
                <c:pt idx="35780">
                  <c:v>613.02760000000001</c:v>
                </c:pt>
                <c:pt idx="35781">
                  <c:v>613.10130000000004</c:v>
                </c:pt>
                <c:pt idx="35782">
                  <c:v>613.17499999999995</c:v>
                </c:pt>
                <c:pt idx="35783">
                  <c:v>613.24969999999996</c:v>
                </c:pt>
                <c:pt idx="35784">
                  <c:v>613.32539999999995</c:v>
                </c:pt>
                <c:pt idx="35785">
                  <c:v>613.4008</c:v>
                </c:pt>
                <c:pt idx="35786">
                  <c:v>613.47559999999999</c:v>
                </c:pt>
                <c:pt idx="35787">
                  <c:v>613.54999999999995</c:v>
                </c:pt>
                <c:pt idx="35788">
                  <c:v>613.62599999999998</c:v>
                </c:pt>
                <c:pt idx="35789">
                  <c:v>613.69920000000002</c:v>
                </c:pt>
                <c:pt idx="35790">
                  <c:v>613.77260000000001</c:v>
                </c:pt>
                <c:pt idx="35791">
                  <c:v>613.84739999999999</c:v>
                </c:pt>
                <c:pt idx="35792">
                  <c:v>613.92160000000001</c:v>
                </c:pt>
                <c:pt idx="35793">
                  <c:v>613.99559999999997</c:v>
                </c:pt>
                <c:pt idx="35794">
                  <c:v>614.06799999999998</c:v>
                </c:pt>
                <c:pt idx="35795">
                  <c:v>614.14300000000003</c:v>
                </c:pt>
                <c:pt idx="35796">
                  <c:v>614.21640000000002</c:v>
                </c:pt>
                <c:pt idx="35797">
                  <c:v>614.29060000000004</c:v>
                </c:pt>
                <c:pt idx="35798">
                  <c:v>614.36400000000003</c:v>
                </c:pt>
                <c:pt idx="35799">
                  <c:v>614.43790000000001</c:v>
                </c:pt>
                <c:pt idx="35800">
                  <c:v>614.51199999999994</c:v>
                </c:pt>
                <c:pt idx="35801">
                  <c:v>614.58619999999996</c:v>
                </c:pt>
                <c:pt idx="35802">
                  <c:v>614.65899999999999</c:v>
                </c:pt>
                <c:pt idx="35803">
                  <c:v>614.73339999999996</c:v>
                </c:pt>
                <c:pt idx="35804">
                  <c:v>614.80700000000002</c:v>
                </c:pt>
                <c:pt idx="35805">
                  <c:v>614.8818</c:v>
                </c:pt>
                <c:pt idx="35806">
                  <c:v>614.95699999999999</c:v>
                </c:pt>
                <c:pt idx="35807">
                  <c:v>615.03179999999998</c:v>
                </c:pt>
                <c:pt idx="35808">
                  <c:v>615.10519999999997</c:v>
                </c:pt>
                <c:pt idx="35809">
                  <c:v>615.17960000000005</c:v>
                </c:pt>
                <c:pt idx="35810">
                  <c:v>615.25459999999998</c:v>
                </c:pt>
                <c:pt idx="35811">
                  <c:v>615.32809999999995</c:v>
                </c:pt>
                <c:pt idx="35812">
                  <c:v>615.40329999999994</c:v>
                </c:pt>
                <c:pt idx="35813">
                  <c:v>615.47799999999995</c:v>
                </c:pt>
                <c:pt idx="35814">
                  <c:v>615.55449999999996</c:v>
                </c:pt>
                <c:pt idx="35815">
                  <c:v>615.63009999999997</c:v>
                </c:pt>
                <c:pt idx="35816">
                  <c:v>615.70579999999995</c:v>
                </c:pt>
                <c:pt idx="35817">
                  <c:v>615.77940000000001</c:v>
                </c:pt>
                <c:pt idx="35818">
                  <c:v>615.85239999999999</c:v>
                </c:pt>
                <c:pt idx="35819">
                  <c:v>615.92849999999999</c:v>
                </c:pt>
                <c:pt idx="35820">
                  <c:v>616.00350000000003</c:v>
                </c:pt>
                <c:pt idx="35821">
                  <c:v>616.07740000000001</c:v>
                </c:pt>
                <c:pt idx="35822">
                  <c:v>616.15</c:v>
                </c:pt>
                <c:pt idx="35823">
                  <c:v>616.22540000000004</c:v>
                </c:pt>
                <c:pt idx="35824">
                  <c:v>616.29780000000005</c:v>
                </c:pt>
                <c:pt idx="35825">
                  <c:v>616.37040000000002</c:v>
                </c:pt>
                <c:pt idx="35826">
                  <c:v>616.44370000000004</c:v>
                </c:pt>
                <c:pt idx="35827">
                  <c:v>616.51620000000003</c:v>
                </c:pt>
                <c:pt idx="35828">
                  <c:v>616.5874</c:v>
                </c:pt>
                <c:pt idx="35829">
                  <c:v>616.65819999999997</c:v>
                </c:pt>
                <c:pt idx="35830">
                  <c:v>616.73040000000003</c:v>
                </c:pt>
                <c:pt idx="35831">
                  <c:v>616.80150000000003</c:v>
                </c:pt>
                <c:pt idx="35832">
                  <c:v>616.87360000000001</c:v>
                </c:pt>
                <c:pt idx="35833">
                  <c:v>616.94560000000001</c:v>
                </c:pt>
                <c:pt idx="35834">
                  <c:v>617.01739999999995</c:v>
                </c:pt>
                <c:pt idx="35835">
                  <c:v>617.08989999999994</c:v>
                </c:pt>
                <c:pt idx="35836">
                  <c:v>617.16340000000002</c:v>
                </c:pt>
                <c:pt idx="35837">
                  <c:v>617.23630000000003</c:v>
                </c:pt>
                <c:pt idx="35838">
                  <c:v>617.30999999999995</c:v>
                </c:pt>
                <c:pt idx="35839">
                  <c:v>617.38599999999997</c:v>
                </c:pt>
                <c:pt idx="35840">
                  <c:v>617.46109999999999</c:v>
                </c:pt>
                <c:pt idx="35841">
                  <c:v>617.53679999999997</c:v>
                </c:pt>
                <c:pt idx="35842">
                  <c:v>617.61260000000004</c:v>
                </c:pt>
                <c:pt idx="35843">
                  <c:v>617.68849999999998</c:v>
                </c:pt>
                <c:pt idx="35844">
                  <c:v>617.7645</c:v>
                </c:pt>
                <c:pt idx="35845">
                  <c:v>617.84010000000001</c:v>
                </c:pt>
                <c:pt idx="35846">
                  <c:v>617.91800000000001</c:v>
                </c:pt>
                <c:pt idx="35847">
                  <c:v>617.99360000000001</c:v>
                </c:pt>
                <c:pt idx="35848">
                  <c:v>618.06949999999995</c:v>
                </c:pt>
                <c:pt idx="35849">
                  <c:v>618.14449999999999</c:v>
                </c:pt>
                <c:pt idx="35850">
                  <c:v>618.2183</c:v>
                </c:pt>
                <c:pt idx="35851">
                  <c:v>618.29200000000003</c:v>
                </c:pt>
                <c:pt idx="35852">
                  <c:v>618.36329999999998</c:v>
                </c:pt>
                <c:pt idx="35853">
                  <c:v>618.43550000000005</c:v>
                </c:pt>
                <c:pt idx="35854">
                  <c:v>618.50599999999997</c:v>
                </c:pt>
                <c:pt idx="35855">
                  <c:v>618.57839999999999</c:v>
                </c:pt>
                <c:pt idx="35856">
                  <c:v>618.64840000000004</c:v>
                </c:pt>
                <c:pt idx="35857">
                  <c:v>618.72029999999995</c:v>
                </c:pt>
                <c:pt idx="35858">
                  <c:v>618.79510000000005</c:v>
                </c:pt>
                <c:pt idx="35859">
                  <c:v>618.86680000000001</c:v>
                </c:pt>
                <c:pt idx="35860">
                  <c:v>618.94100000000003</c:v>
                </c:pt>
                <c:pt idx="35861">
                  <c:v>619.01490000000001</c:v>
                </c:pt>
                <c:pt idx="35862">
                  <c:v>619.08910000000003</c:v>
                </c:pt>
                <c:pt idx="35863">
                  <c:v>619.16219999999998</c:v>
                </c:pt>
                <c:pt idx="35864">
                  <c:v>619.23820000000001</c:v>
                </c:pt>
                <c:pt idx="35865">
                  <c:v>619.31489999999997</c:v>
                </c:pt>
                <c:pt idx="35866">
                  <c:v>619.38940000000002</c:v>
                </c:pt>
                <c:pt idx="35867">
                  <c:v>619.46439999999996</c:v>
                </c:pt>
                <c:pt idx="35868">
                  <c:v>619.53899999999999</c:v>
                </c:pt>
                <c:pt idx="35869">
                  <c:v>619.61260000000004</c:v>
                </c:pt>
                <c:pt idx="35870">
                  <c:v>619.68740000000003</c:v>
                </c:pt>
                <c:pt idx="35871">
                  <c:v>619.76289999999995</c:v>
                </c:pt>
                <c:pt idx="35872">
                  <c:v>619.83659999999998</c:v>
                </c:pt>
                <c:pt idx="35873">
                  <c:v>619.91079999999999</c:v>
                </c:pt>
                <c:pt idx="35874">
                  <c:v>619.98490000000004</c:v>
                </c:pt>
                <c:pt idx="35875">
                  <c:v>620.06020000000001</c:v>
                </c:pt>
                <c:pt idx="35876">
                  <c:v>620.1345</c:v>
                </c:pt>
                <c:pt idx="35877">
                  <c:v>620.21040000000005</c:v>
                </c:pt>
                <c:pt idx="35878">
                  <c:v>620.28560000000004</c:v>
                </c:pt>
                <c:pt idx="35879">
                  <c:v>620.35929999999996</c:v>
                </c:pt>
                <c:pt idx="35880">
                  <c:v>620.43520000000001</c:v>
                </c:pt>
                <c:pt idx="35881">
                  <c:v>620.51059999999995</c:v>
                </c:pt>
                <c:pt idx="35882">
                  <c:v>620.58320000000003</c:v>
                </c:pt>
                <c:pt idx="35883">
                  <c:v>620.65980000000002</c:v>
                </c:pt>
                <c:pt idx="35884">
                  <c:v>620.73419999999999</c:v>
                </c:pt>
                <c:pt idx="35885">
                  <c:v>620.81060000000002</c:v>
                </c:pt>
                <c:pt idx="35886">
                  <c:v>620.88549999999998</c:v>
                </c:pt>
                <c:pt idx="35887">
                  <c:v>620.96169999999995</c:v>
                </c:pt>
                <c:pt idx="35888">
                  <c:v>621.0376</c:v>
                </c:pt>
                <c:pt idx="35889">
                  <c:v>621.11419999999998</c:v>
                </c:pt>
                <c:pt idx="35890">
                  <c:v>621.18849999999998</c:v>
                </c:pt>
                <c:pt idx="35891">
                  <c:v>621.26559999999995</c:v>
                </c:pt>
                <c:pt idx="35892">
                  <c:v>621.3424</c:v>
                </c:pt>
                <c:pt idx="35893">
                  <c:v>621.41899999999998</c:v>
                </c:pt>
                <c:pt idx="35894">
                  <c:v>621.49400000000003</c:v>
                </c:pt>
                <c:pt idx="35895">
                  <c:v>621.57069999999999</c:v>
                </c:pt>
                <c:pt idx="35896">
                  <c:v>621.64480000000003</c:v>
                </c:pt>
                <c:pt idx="35897">
                  <c:v>621.71749999999997</c:v>
                </c:pt>
                <c:pt idx="35898">
                  <c:v>621.79200000000003</c:v>
                </c:pt>
                <c:pt idx="35899">
                  <c:v>621.86599999999999</c:v>
                </c:pt>
                <c:pt idx="35900">
                  <c:v>621.93960000000004</c:v>
                </c:pt>
                <c:pt idx="35901">
                  <c:v>622.01469999999995</c:v>
                </c:pt>
                <c:pt idx="35902">
                  <c:v>622.08849999999995</c:v>
                </c:pt>
                <c:pt idx="35903">
                  <c:v>622.16240000000005</c:v>
                </c:pt>
                <c:pt idx="35904">
                  <c:v>622.23519999999996</c:v>
                </c:pt>
                <c:pt idx="35905">
                  <c:v>622.31050000000005</c:v>
                </c:pt>
                <c:pt idx="35906">
                  <c:v>622.38430000000005</c:v>
                </c:pt>
                <c:pt idx="35907">
                  <c:v>622.46</c:v>
                </c:pt>
                <c:pt idx="35908">
                  <c:v>622.53480000000002</c:v>
                </c:pt>
                <c:pt idx="35909">
                  <c:v>622.60940000000005</c:v>
                </c:pt>
                <c:pt idx="35910">
                  <c:v>622.68470000000002</c:v>
                </c:pt>
                <c:pt idx="35911">
                  <c:v>622.75930000000005</c:v>
                </c:pt>
                <c:pt idx="35912">
                  <c:v>622.83500000000004</c:v>
                </c:pt>
                <c:pt idx="35913">
                  <c:v>622.91120000000001</c:v>
                </c:pt>
                <c:pt idx="35914">
                  <c:v>622.98500000000001</c:v>
                </c:pt>
                <c:pt idx="35915">
                  <c:v>623.05780000000004</c:v>
                </c:pt>
                <c:pt idx="35916">
                  <c:v>623.13059999999996</c:v>
                </c:pt>
                <c:pt idx="35917">
                  <c:v>623.20259999999996</c:v>
                </c:pt>
                <c:pt idx="35918">
                  <c:v>623.27650000000006</c:v>
                </c:pt>
                <c:pt idx="35919">
                  <c:v>623.35059999999999</c:v>
                </c:pt>
                <c:pt idx="35920">
                  <c:v>623.42399999999998</c:v>
                </c:pt>
                <c:pt idx="35921">
                  <c:v>623.49800000000005</c:v>
                </c:pt>
                <c:pt idx="35922">
                  <c:v>623.57230000000004</c:v>
                </c:pt>
                <c:pt idx="35923">
                  <c:v>623.64480000000003</c:v>
                </c:pt>
                <c:pt idx="35924">
                  <c:v>623.71900000000005</c:v>
                </c:pt>
                <c:pt idx="35925">
                  <c:v>623.79179999999997</c:v>
                </c:pt>
                <c:pt idx="35926">
                  <c:v>623.86620000000005</c:v>
                </c:pt>
                <c:pt idx="35927">
                  <c:v>623.94159999999999</c:v>
                </c:pt>
                <c:pt idx="35928">
                  <c:v>624.01620000000003</c:v>
                </c:pt>
                <c:pt idx="35929">
                  <c:v>624.08989999999994</c:v>
                </c:pt>
                <c:pt idx="35930">
                  <c:v>624.16740000000004</c:v>
                </c:pt>
                <c:pt idx="35931">
                  <c:v>624.2414</c:v>
                </c:pt>
                <c:pt idx="35932">
                  <c:v>624.31759999999997</c:v>
                </c:pt>
                <c:pt idx="35933">
                  <c:v>624.39430000000004</c:v>
                </c:pt>
                <c:pt idx="35934">
                  <c:v>624.46900000000005</c:v>
                </c:pt>
                <c:pt idx="35935">
                  <c:v>624.54390000000001</c:v>
                </c:pt>
                <c:pt idx="35936">
                  <c:v>624.61879999999996</c:v>
                </c:pt>
                <c:pt idx="35937">
                  <c:v>624.69719999999995</c:v>
                </c:pt>
                <c:pt idx="35938">
                  <c:v>624.77200000000005</c:v>
                </c:pt>
                <c:pt idx="35939">
                  <c:v>624.84799999999996</c:v>
                </c:pt>
                <c:pt idx="35940">
                  <c:v>624.9248</c:v>
                </c:pt>
                <c:pt idx="35941">
                  <c:v>625.00099999999998</c:v>
                </c:pt>
                <c:pt idx="35942">
                  <c:v>625.07759999999996</c:v>
                </c:pt>
                <c:pt idx="35943">
                  <c:v>625.15200000000004</c:v>
                </c:pt>
                <c:pt idx="35944">
                  <c:v>625.22760000000005</c:v>
                </c:pt>
                <c:pt idx="35945">
                  <c:v>625.30280000000005</c:v>
                </c:pt>
                <c:pt idx="35946">
                  <c:v>625.37829999999997</c:v>
                </c:pt>
                <c:pt idx="35947">
                  <c:v>625.452</c:v>
                </c:pt>
                <c:pt idx="35948">
                  <c:v>625.52660000000003</c:v>
                </c:pt>
                <c:pt idx="35949">
                  <c:v>625.60239999999999</c:v>
                </c:pt>
                <c:pt idx="35950">
                  <c:v>625.67719999999997</c:v>
                </c:pt>
                <c:pt idx="35951">
                  <c:v>625.75369999999998</c:v>
                </c:pt>
                <c:pt idx="35952">
                  <c:v>625.82759999999996</c:v>
                </c:pt>
                <c:pt idx="35953">
                  <c:v>625.90260000000001</c:v>
                </c:pt>
                <c:pt idx="35954">
                  <c:v>625.97699999999998</c:v>
                </c:pt>
                <c:pt idx="35955">
                  <c:v>626.05020000000002</c:v>
                </c:pt>
                <c:pt idx="35956">
                  <c:v>626.125</c:v>
                </c:pt>
                <c:pt idx="35957">
                  <c:v>626.2002</c:v>
                </c:pt>
                <c:pt idx="35958">
                  <c:v>626.27499999999998</c:v>
                </c:pt>
                <c:pt idx="35959">
                  <c:v>626.34770000000003</c:v>
                </c:pt>
                <c:pt idx="35960">
                  <c:v>626.42560000000003</c:v>
                </c:pt>
                <c:pt idx="35961">
                  <c:v>626.49900000000002</c:v>
                </c:pt>
                <c:pt idx="35962">
                  <c:v>626.57240000000002</c:v>
                </c:pt>
                <c:pt idx="35963">
                  <c:v>626.64739999999995</c:v>
                </c:pt>
                <c:pt idx="35964">
                  <c:v>626.72180000000003</c:v>
                </c:pt>
                <c:pt idx="35965">
                  <c:v>626.79759999999999</c:v>
                </c:pt>
                <c:pt idx="35966">
                  <c:v>626.87019999999995</c:v>
                </c:pt>
                <c:pt idx="35967">
                  <c:v>626.94489999999996</c:v>
                </c:pt>
                <c:pt idx="35968">
                  <c:v>627.01880000000006</c:v>
                </c:pt>
                <c:pt idx="35969">
                  <c:v>627.09370000000001</c:v>
                </c:pt>
                <c:pt idx="35970">
                  <c:v>627.16740000000004</c:v>
                </c:pt>
                <c:pt idx="35971">
                  <c:v>627.24080000000004</c:v>
                </c:pt>
                <c:pt idx="35972">
                  <c:v>627.31659999999999</c:v>
                </c:pt>
                <c:pt idx="35973">
                  <c:v>627.39160000000004</c:v>
                </c:pt>
                <c:pt idx="35974">
                  <c:v>627.46619999999996</c:v>
                </c:pt>
                <c:pt idx="35975">
                  <c:v>627.54010000000005</c:v>
                </c:pt>
                <c:pt idx="35976">
                  <c:v>627.61519999999996</c:v>
                </c:pt>
                <c:pt idx="35977">
                  <c:v>627.68989999999997</c:v>
                </c:pt>
                <c:pt idx="35978">
                  <c:v>627.76490000000001</c:v>
                </c:pt>
                <c:pt idx="35979">
                  <c:v>627.83860000000004</c:v>
                </c:pt>
                <c:pt idx="35980">
                  <c:v>627.91269999999997</c:v>
                </c:pt>
                <c:pt idx="35981">
                  <c:v>627.98699999999997</c:v>
                </c:pt>
                <c:pt idx="35982">
                  <c:v>628.06179999999995</c:v>
                </c:pt>
                <c:pt idx="35983">
                  <c:v>628.13620000000003</c:v>
                </c:pt>
                <c:pt idx="35984">
                  <c:v>628.21079999999995</c:v>
                </c:pt>
                <c:pt idx="35985">
                  <c:v>628.28660000000002</c:v>
                </c:pt>
                <c:pt idx="35986">
                  <c:v>628.36159999999995</c:v>
                </c:pt>
                <c:pt idx="35987">
                  <c:v>628.43820000000005</c:v>
                </c:pt>
                <c:pt idx="35988">
                  <c:v>628.51220000000001</c:v>
                </c:pt>
                <c:pt idx="35989">
                  <c:v>628.58939999999996</c:v>
                </c:pt>
                <c:pt idx="35990">
                  <c:v>628.66510000000005</c:v>
                </c:pt>
                <c:pt idx="35991">
                  <c:v>628.74220000000003</c:v>
                </c:pt>
                <c:pt idx="35992">
                  <c:v>628.81809999999996</c:v>
                </c:pt>
                <c:pt idx="35993">
                  <c:v>628.89369999999997</c:v>
                </c:pt>
                <c:pt idx="35994">
                  <c:v>628.96900000000005</c:v>
                </c:pt>
                <c:pt idx="35995">
                  <c:v>629.04359999999997</c:v>
                </c:pt>
                <c:pt idx="35996">
                  <c:v>629.11599999999999</c:v>
                </c:pt>
                <c:pt idx="35997">
                  <c:v>629.18820000000005</c:v>
                </c:pt>
                <c:pt idx="35998">
                  <c:v>629.25990000000002</c:v>
                </c:pt>
                <c:pt idx="35999">
                  <c:v>629.33219999999994</c:v>
                </c:pt>
                <c:pt idx="36000">
                  <c:v>629.40549999999996</c:v>
                </c:pt>
                <c:pt idx="36001">
                  <c:v>629.47699999999998</c:v>
                </c:pt>
                <c:pt idx="36002">
                  <c:v>629.54920000000004</c:v>
                </c:pt>
                <c:pt idx="36003">
                  <c:v>629.62009999999998</c:v>
                </c:pt>
                <c:pt idx="36004">
                  <c:v>629.69299999999998</c:v>
                </c:pt>
                <c:pt idx="36005">
                  <c:v>629.76760000000002</c:v>
                </c:pt>
                <c:pt idx="36006">
                  <c:v>629.84159999999997</c:v>
                </c:pt>
                <c:pt idx="36007">
                  <c:v>629.91549999999995</c:v>
                </c:pt>
                <c:pt idx="36008">
                  <c:v>629.99180000000001</c:v>
                </c:pt>
                <c:pt idx="36009">
                  <c:v>630.06640000000004</c:v>
                </c:pt>
                <c:pt idx="36010">
                  <c:v>630.14120000000003</c:v>
                </c:pt>
                <c:pt idx="36011">
                  <c:v>630.21680000000003</c:v>
                </c:pt>
                <c:pt idx="36012">
                  <c:v>630.29340000000002</c:v>
                </c:pt>
                <c:pt idx="36013">
                  <c:v>630.37009999999998</c:v>
                </c:pt>
                <c:pt idx="36014">
                  <c:v>630.44510000000002</c:v>
                </c:pt>
                <c:pt idx="36015">
                  <c:v>630.51840000000004</c:v>
                </c:pt>
                <c:pt idx="36016">
                  <c:v>630.59220000000005</c:v>
                </c:pt>
                <c:pt idx="36017">
                  <c:v>630.66510000000005</c:v>
                </c:pt>
                <c:pt idx="36018">
                  <c:v>630.73850000000004</c:v>
                </c:pt>
                <c:pt idx="36019">
                  <c:v>630.80999999999995</c:v>
                </c:pt>
                <c:pt idx="36020">
                  <c:v>630.88109999999995</c:v>
                </c:pt>
                <c:pt idx="36021">
                  <c:v>630.95240000000001</c:v>
                </c:pt>
                <c:pt idx="36022">
                  <c:v>631.0222</c:v>
                </c:pt>
                <c:pt idx="36023">
                  <c:v>631.09220000000005</c:v>
                </c:pt>
                <c:pt idx="36024">
                  <c:v>631.16459999999995</c:v>
                </c:pt>
                <c:pt idx="36025">
                  <c:v>631.23609999999996</c:v>
                </c:pt>
                <c:pt idx="36026">
                  <c:v>631.30610000000001</c:v>
                </c:pt>
                <c:pt idx="36027">
                  <c:v>631.37699999999995</c:v>
                </c:pt>
                <c:pt idx="36028">
                  <c:v>631.44690000000003</c:v>
                </c:pt>
                <c:pt idx="36029">
                  <c:v>631.51819999999998</c:v>
                </c:pt>
                <c:pt idx="36030">
                  <c:v>631.59159999999997</c:v>
                </c:pt>
                <c:pt idx="36031">
                  <c:v>631.66409999999996</c:v>
                </c:pt>
                <c:pt idx="36032">
                  <c:v>631.73829999999998</c:v>
                </c:pt>
                <c:pt idx="36033">
                  <c:v>631.80939999999998</c:v>
                </c:pt>
                <c:pt idx="36034">
                  <c:v>631.88340000000005</c:v>
                </c:pt>
                <c:pt idx="36035">
                  <c:v>631.95899999999995</c:v>
                </c:pt>
                <c:pt idx="36036">
                  <c:v>632.03440000000001</c:v>
                </c:pt>
                <c:pt idx="36037">
                  <c:v>632.11</c:v>
                </c:pt>
                <c:pt idx="36038">
                  <c:v>632.18510000000003</c:v>
                </c:pt>
                <c:pt idx="36039">
                  <c:v>632.26070000000004</c:v>
                </c:pt>
                <c:pt idx="36040">
                  <c:v>632.33680000000004</c:v>
                </c:pt>
                <c:pt idx="36041">
                  <c:v>632.41219999999998</c:v>
                </c:pt>
                <c:pt idx="36042">
                  <c:v>632.48900000000003</c:v>
                </c:pt>
                <c:pt idx="36043">
                  <c:v>632.56539999999995</c:v>
                </c:pt>
                <c:pt idx="36044">
                  <c:v>632.64210000000003</c:v>
                </c:pt>
                <c:pt idx="36045">
                  <c:v>632.71820000000002</c:v>
                </c:pt>
                <c:pt idx="36046">
                  <c:v>632.79679999999996</c:v>
                </c:pt>
                <c:pt idx="36047">
                  <c:v>632.87300000000005</c:v>
                </c:pt>
                <c:pt idx="36048">
                  <c:v>632.95000000000005</c:v>
                </c:pt>
                <c:pt idx="36049">
                  <c:v>633.02459999999996</c:v>
                </c:pt>
                <c:pt idx="36050">
                  <c:v>633.10249999999996</c:v>
                </c:pt>
                <c:pt idx="36051">
                  <c:v>633.17899999999997</c:v>
                </c:pt>
                <c:pt idx="36052">
                  <c:v>633.2559</c:v>
                </c:pt>
                <c:pt idx="36053">
                  <c:v>633.33240000000001</c:v>
                </c:pt>
                <c:pt idx="36054">
                  <c:v>633.40589999999997</c:v>
                </c:pt>
                <c:pt idx="36055">
                  <c:v>633.47950000000003</c:v>
                </c:pt>
                <c:pt idx="36056">
                  <c:v>633.55250000000001</c:v>
                </c:pt>
                <c:pt idx="36057">
                  <c:v>633.62350000000004</c:v>
                </c:pt>
                <c:pt idx="36058">
                  <c:v>633.69280000000003</c:v>
                </c:pt>
                <c:pt idx="36059">
                  <c:v>633.76220000000001</c:v>
                </c:pt>
                <c:pt idx="36060">
                  <c:v>633.83209999999997</c:v>
                </c:pt>
                <c:pt idx="36061">
                  <c:v>633.90279999999996</c:v>
                </c:pt>
                <c:pt idx="36062">
                  <c:v>633.97299999999996</c:v>
                </c:pt>
                <c:pt idx="36063">
                  <c:v>634.04290000000003</c:v>
                </c:pt>
                <c:pt idx="36064">
                  <c:v>634.11450000000002</c:v>
                </c:pt>
                <c:pt idx="36065">
                  <c:v>634.18730000000005</c:v>
                </c:pt>
                <c:pt idx="36066">
                  <c:v>634.25930000000005</c:v>
                </c:pt>
                <c:pt idx="36067">
                  <c:v>634.33259999999996</c:v>
                </c:pt>
                <c:pt idx="36068">
                  <c:v>634.40869999999995</c:v>
                </c:pt>
                <c:pt idx="36069">
                  <c:v>634.48260000000005</c:v>
                </c:pt>
                <c:pt idx="36070">
                  <c:v>634.55700000000002</c:v>
                </c:pt>
                <c:pt idx="36071">
                  <c:v>634.6318</c:v>
                </c:pt>
                <c:pt idx="36072">
                  <c:v>634.70600000000002</c:v>
                </c:pt>
                <c:pt idx="36073">
                  <c:v>634.78020000000004</c:v>
                </c:pt>
                <c:pt idx="36074">
                  <c:v>634.85910000000001</c:v>
                </c:pt>
                <c:pt idx="36075">
                  <c:v>634.93600000000004</c:v>
                </c:pt>
                <c:pt idx="36076">
                  <c:v>635.01239999999996</c:v>
                </c:pt>
                <c:pt idx="36077">
                  <c:v>635.09119999999996</c:v>
                </c:pt>
                <c:pt idx="36078">
                  <c:v>635.16629999999998</c:v>
                </c:pt>
                <c:pt idx="36079">
                  <c:v>635.24440000000004</c:v>
                </c:pt>
                <c:pt idx="36080">
                  <c:v>635.32000000000005</c:v>
                </c:pt>
                <c:pt idx="36081">
                  <c:v>635.39580000000001</c:v>
                </c:pt>
                <c:pt idx="36082">
                  <c:v>635.47170000000006</c:v>
                </c:pt>
                <c:pt idx="36083">
                  <c:v>635.54610000000002</c:v>
                </c:pt>
                <c:pt idx="36084">
                  <c:v>635.62</c:v>
                </c:pt>
                <c:pt idx="36085">
                  <c:v>635.69240000000002</c:v>
                </c:pt>
                <c:pt idx="36086">
                  <c:v>635.76559999999995</c:v>
                </c:pt>
                <c:pt idx="36087">
                  <c:v>635.8374</c:v>
                </c:pt>
                <c:pt idx="36088">
                  <c:v>635.91139999999996</c:v>
                </c:pt>
                <c:pt idx="36089">
                  <c:v>635.98379999999997</c:v>
                </c:pt>
                <c:pt idx="36090">
                  <c:v>636.05380000000002</c:v>
                </c:pt>
                <c:pt idx="36091">
                  <c:v>636.1241</c:v>
                </c:pt>
                <c:pt idx="36092">
                  <c:v>636.19500000000005</c:v>
                </c:pt>
                <c:pt idx="36093">
                  <c:v>636.26679999999999</c:v>
                </c:pt>
                <c:pt idx="36094">
                  <c:v>636.33839999999998</c:v>
                </c:pt>
                <c:pt idx="36095">
                  <c:v>636.41160000000002</c:v>
                </c:pt>
                <c:pt idx="36096">
                  <c:v>636.48440000000005</c:v>
                </c:pt>
                <c:pt idx="36097">
                  <c:v>636.55880000000002</c:v>
                </c:pt>
                <c:pt idx="36098">
                  <c:v>636.63369999999998</c:v>
                </c:pt>
                <c:pt idx="36099">
                  <c:v>636.71</c:v>
                </c:pt>
                <c:pt idx="36100">
                  <c:v>636.78719999999998</c:v>
                </c:pt>
                <c:pt idx="36101">
                  <c:v>636.86479999999995</c:v>
                </c:pt>
                <c:pt idx="36102">
                  <c:v>636.94330000000002</c:v>
                </c:pt>
                <c:pt idx="36103">
                  <c:v>637.02179999999998</c:v>
                </c:pt>
                <c:pt idx="36104">
                  <c:v>637.10199999999998</c:v>
                </c:pt>
                <c:pt idx="36105">
                  <c:v>637.17740000000003</c:v>
                </c:pt>
                <c:pt idx="36106">
                  <c:v>637.25390000000004</c:v>
                </c:pt>
                <c:pt idx="36107">
                  <c:v>637.33159999999998</c:v>
                </c:pt>
                <c:pt idx="36108">
                  <c:v>637.40819999999997</c:v>
                </c:pt>
                <c:pt idx="36109">
                  <c:v>637.48339999999996</c:v>
                </c:pt>
                <c:pt idx="36110">
                  <c:v>637.55960000000005</c:v>
                </c:pt>
                <c:pt idx="36111">
                  <c:v>637.63599999999997</c:v>
                </c:pt>
                <c:pt idx="36112">
                  <c:v>637.71180000000004</c:v>
                </c:pt>
                <c:pt idx="36113">
                  <c:v>637.78740000000005</c:v>
                </c:pt>
                <c:pt idx="36114">
                  <c:v>637.86260000000004</c:v>
                </c:pt>
                <c:pt idx="36115">
                  <c:v>637.93939999999998</c:v>
                </c:pt>
                <c:pt idx="36116">
                  <c:v>638.01469999999995</c:v>
                </c:pt>
                <c:pt idx="36117">
                  <c:v>638.0874</c:v>
                </c:pt>
                <c:pt idx="36118">
                  <c:v>638.1617</c:v>
                </c:pt>
                <c:pt idx="36119">
                  <c:v>638.2364</c:v>
                </c:pt>
                <c:pt idx="36120">
                  <c:v>638.30949999999996</c:v>
                </c:pt>
                <c:pt idx="36121">
                  <c:v>638.38279999999997</c:v>
                </c:pt>
                <c:pt idx="36122">
                  <c:v>638.45650000000001</c:v>
                </c:pt>
                <c:pt idx="36123">
                  <c:v>638.53070000000002</c:v>
                </c:pt>
                <c:pt idx="36124">
                  <c:v>638.60500000000002</c:v>
                </c:pt>
                <c:pt idx="36125">
                  <c:v>638.67899999999997</c:v>
                </c:pt>
                <c:pt idx="36126">
                  <c:v>638.75300000000004</c:v>
                </c:pt>
                <c:pt idx="36127">
                  <c:v>638.82979999999998</c:v>
                </c:pt>
                <c:pt idx="36128">
                  <c:v>638.90359999999998</c:v>
                </c:pt>
                <c:pt idx="36129">
                  <c:v>638.97799999999995</c:v>
                </c:pt>
                <c:pt idx="36130">
                  <c:v>639.05399999999997</c:v>
                </c:pt>
                <c:pt idx="36131">
                  <c:v>639.12850000000003</c:v>
                </c:pt>
                <c:pt idx="36132">
                  <c:v>639.20500000000004</c:v>
                </c:pt>
                <c:pt idx="36133">
                  <c:v>639.279</c:v>
                </c:pt>
                <c:pt idx="36134">
                  <c:v>639.35400000000004</c:v>
                </c:pt>
                <c:pt idx="36135">
                  <c:v>639.42930000000001</c:v>
                </c:pt>
                <c:pt idx="36136">
                  <c:v>639.505</c:v>
                </c:pt>
                <c:pt idx="36137">
                  <c:v>639.58050000000003</c:v>
                </c:pt>
                <c:pt idx="36138">
                  <c:v>639.65599999999995</c:v>
                </c:pt>
                <c:pt idx="36139">
                  <c:v>639.73249999999996</c:v>
                </c:pt>
                <c:pt idx="36140">
                  <c:v>639.80820000000006</c:v>
                </c:pt>
                <c:pt idx="36141">
                  <c:v>639.88289999999995</c:v>
                </c:pt>
                <c:pt idx="36142">
                  <c:v>639.95709999999997</c:v>
                </c:pt>
                <c:pt idx="36143">
                  <c:v>640.03200000000004</c:v>
                </c:pt>
                <c:pt idx="36144">
                  <c:v>640.10400000000004</c:v>
                </c:pt>
                <c:pt idx="36145">
                  <c:v>640.17679999999996</c:v>
                </c:pt>
                <c:pt idx="36146">
                  <c:v>640.25099999999998</c:v>
                </c:pt>
                <c:pt idx="36147">
                  <c:v>640.32399999999996</c:v>
                </c:pt>
                <c:pt idx="36148">
                  <c:v>640.39599999999996</c:v>
                </c:pt>
                <c:pt idx="36149">
                  <c:v>640.46799999999996</c:v>
                </c:pt>
                <c:pt idx="36150">
                  <c:v>640.54020000000003</c:v>
                </c:pt>
                <c:pt idx="36151">
                  <c:v>640.61369999999999</c:v>
                </c:pt>
                <c:pt idx="36152">
                  <c:v>640.68629999999996</c:v>
                </c:pt>
                <c:pt idx="36153">
                  <c:v>640.75940000000003</c:v>
                </c:pt>
                <c:pt idx="36154">
                  <c:v>640.83320000000003</c:v>
                </c:pt>
                <c:pt idx="36155">
                  <c:v>640.90740000000005</c:v>
                </c:pt>
                <c:pt idx="36156">
                  <c:v>640.98059999999998</c:v>
                </c:pt>
                <c:pt idx="36157">
                  <c:v>641.05330000000004</c:v>
                </c:pt>
                <c:pt idx="36158">
                  <c:v>641.12660000000005</c:v>
                </c:pt>
                <c:pt idx="36159">
                  <c:v>641.20219999999995</c:v>
                </c:pt>
                <c:pt idx="36160">
                  <c:v>641.27610000000004</c:v>
                </c:pt>
                <c:pt idx="36161">
                  <c:v>641.35069999999996</c:v>
                </c:pt>
                <c:pt idx="36162">
                  <c:v>641.42380000000003</c:v>
                </c:pt>
                <c:pt idx="36163">
                  <c:v>641.49919999999997</c:v>
                </c:pt>
                <c:pt idx="36164">
                  <c:v>641.57380000000001</c:v>
                </c:pt>
                <c:pt idx="36165">
                  <c:v>641.64840000000004</c:v>
                </c:pt>
                <c:pt idx="36166">
                  <c:v>641.72339999999997</c:v>
                </c:pt>
                <c:pt idx="36167">
                  <c:v>641.79660000000001</c:v>
                </c:pt>
                <c:pt idx="36168">
                  <c:v>641.87120000000004</c:v>
                </c:pt>
                <c:pt idx="36169">
                  <c:v>641.94529999999997</c:v>
                </c:pt>
                <c:pt idx="36170">
                  <c:v>642.02049999999997</c:v>
                </c:pt>
                <c:pt idx="36171">
                  <c:v>642.09460000000001</c:v>
                </c:pt>
                <c:pt idx="36172">
                  <c:v>642.16980000000001</c:v>
                </c:pt>
                <c:pt idx="36173">
                  <c:v>642.24590000000001</c:v>
                </c:pt>
                <c:pt idx="36174">
                  <c:v>642.32129999999995</c:v>
                </c:pt>
                <c:pt idx="36175">
                  <c:v>642.39490000000001</c:v>
                </c:pt>
                <c:pt idx="36176">
                  <c:v>642.47059999999999</c:v>
                </c:pt>
                <c:pt idx="36177">
                  <c:v>642.54380000000003</c:v>
                </c:pt>
                <c:pt idx="36178">
                  <c:v>642.61890000000005</c:v>
                </c:pt>
                <c:pt idx="36179">
                  <c:v>642.69479999999999</c:v>
                </c:pt>
                <c:pt idx="36180">
                  <c:v>642.77120000000002</c:v>
                </c:pt>
                <c:pt idx="36181">
                  <c:v>642.84400000000005</c:v>
                </c:pt>
                <c:pt idx="36182">
                  <c:v>642.91930000000002</c:v>
                </c:pt>
                <c:pt idx="36183">
                  <c:v>642.99490000000003</c:v>
                </c:pt>
                <c:pt idx="36184">
                  <c:v>643.06859999999995</c:v>
                </c:pt>
                <c:pt idx="36185">
                  <c:v>643.14359999999999</c:v>
                </c:pt>
                <c:pt idx="36186">
                  <c:v>643.21910000000003</c:v>
                </c:pt>
                <c:pt idx="36187">
                  <c:v>643.29390000000001</c:v>
                </c:pt>
                <c:pt idx="36188">
                  <c:v>643.36900000000003</c:v>
                </c:pt>
                <c:pt idx="36189">
                  <c:v>643.44140000000004</c:v>
                </c:pt>
                <c:pt idx="36190">
                  <c:v>643.51649999999995</c:v>
                </c:pt>
                <c:pt idx="36191">
                  <c:v>643.59019999999998</c:v>
                </c:pt>
                <c:pt idx="36192">
                  <c:v>643.66499999999996</c:v>
                </c:pt>
                <c:pt idx="36193">
                  <c:v>643.74080000000004</c:v>
                </c:pt>
                <c:pt idx="36194">
                  <c:v>643.81370000000004</c:v>
                </c:pt>
                <c:pt idx="36195">
                  <c:v>643.89020000000005</c:v>
                </c:pt>
                <c:pt idx="36196">
                  <c:v>643.96299999999997</c:v>
                </c:pt>
                <c:pt idx="36197">
                  <c:v>644.03719999999998</c:v>
                </c:pt>
                <c:pt idx="36198">
                  <c:v>644.11180000000002</c:v>
                </c:pt>
                <c:pt idx="36199">
                  <c:v>644.18700000000001</c:v>
                </c:pt>
                <c:pt idx="36200">
                  <c:v>644.26260000000002</c:v>
                </c:pt>
                <c:pt idx="36201">
                  <c:v>644.33730000000003</c:v>
                </c:pt>
                <c:pt idx="36202">
                  <c:v>644.41300000000001</c:v>
                </c:pt>
                <c:pt idx="36203">
                  <c:v>644.48789999999997</c:v>
                </c:pt>
                <c:pt idx="36204">
                  <c:v>644.5634</c:v>
                </c:pt>
                <c:pt idx="36205">
                  <c:v>644.63840000000005</c:v>
                </c:pt>
                <c:pt idx="36206">
                  <c:v>644.71299999999997</c:v>
                </c:pt>
                <c:pt idx="36207">
                  <c:v>644.78629999999998</c:v>
                </c:pt>
                <c:pt idx="36208">
                  <c:v>644.86</c:v>
                </c:pt>
                <c:pt idx="36209">
                  <c:v>644.93299999999999</c:v>
                </c:pt>
                <c:pt idx="36210">
                  <c:v>645.00459999999998</c:v>
                </c:pt>
                <c:pt idx="36211">
                  <c:v>645.07740000000001</c:v>
                </c:pt>
                <c:pt idx="36212">
                  <c:v>645.14700000000005</c:v>
                </c:pt>
                <c:pt idx="36213">
                  <c:v>645.21990000000005</c:v>
                </c:pt>
                <c:pt idx="36214">
                  <c:v>645.29190000000006</c:v>
                </c:pt>
                <c:pt idx="36215">
                  <c:v>645.36379999999997</c:v>
                </c:pt>
                <c:pt idx="36216">
                  <c:v>645.43629999999996</c:v>
                </c:pt>
                <c:pt idx="36217">
                  <c:v>645.50819999999999</c:v>
                </c:pt>
                <c:pt idx="36218">
                  <c:v>645.58119999999997</c:v>
                </c:pt>
                <c:pt idx="36219">
                  <c:v>645.65459999999996</c:v>
                </c:pt>
                <c:pt idx="36220">
                  <c:v>645.72680000000003</c:v>
                </c:pt>
                <c:pt idx="36221">
                  <c:v>645.80070000000001</c:v>
                </c:pt>
                <c:pt idx="36222">
                  <c:v>645.87149999999997</c:v>
                </c:pt>
                <c:pt idx="36223">
                  <c:v>645.94669999999996</c:v>
                </c:pt>
                <c:pt idx="36224">
                  <c:v>646.01900000000001</c:v>
                </c:pt>
                <c:pt idx="36225">
                  <c:v>646.09199999999998</c:v>
                </c:pt>
                <c:pt idx="36226">
                  <c:v>646.16740000000004</c:v>
                </c:pt>
                <c:pt idx="36227">
                  <c:v>646.24149999999997</c:v>
                </c:pt>
                <c:pt idx="36228">
                  <c:v>646.31600000000003</c:v>
                </c:pt>
                <c:pt idx="36229">
                  <c:v>646.39099999999996</c:v>
                </c:pt>
                <c:pt idx="36230">
                  <c:v>646.46600000000001</c:v>
                </c:pt>
                <c:pt idx="36231">
                  <c:v>646.54110000000003</c:v>
                </c:pt>
                <c:pt idx="36232">
                  <c:v>646.61519999999996</c:v>
                </c:pt>
                <c:pt idx="36233">
                  <c:v>646.68899999999996</c:v>
                </c:pt>
                <c:pt idx="36234">
                  <c:v>646.76229999999998</c:v>
                </c:pt>
                <c:pt idx="36235">
                  <c:v>646.83749999999998</c:v>
                </c:pt>
                <c:pt idx="36236">
                  <c:v>646.91020000000003</c:v>
                </c:pt>
                <c:pt idx="36237">
                  <c:v>646.98199999999997</c:v>
                </c:pt>
                <c:pt idx="36238">
                  <c:v>647.05560000000003</c:v>
                </c:pt>
                <c:pt idx="36239">
                  <c:v>647.12699999999995</c:v>
                </c:pt>
                <c:pt idx="36240">
                  <c:v>647.19759999999997</c:v>
                </c:pt>
                <c:pt idx="36241">
                  <c:v>647.26900000000001</c:v>
                </c:pt>
                <c:pt idx="36242">
                  <c:v>647.34019999999998</c:v>
                </c:pt>
                <c:pt idx="36243">
                  <c:v>647.40959999999995</c:v>
                </c:pt>
                <c:pt idx="36244">
                  <c:v>647.48149999999998</c:v>
                </c:pt>
                <c:pt idx="36245">
                  <c:v>647.55259999999998</c:v>
                </c:pt>
                <c:pt idx="36246">
                  <c:v>647.62400000000002</c:v>
                </c:pt>
                <c:pt idx="36247">
                  <c:v>647.69560000000001</c:v>
                </c:pt>
                <c:pt idx="36248">
                  <c:v>647.76710000000003</c:v>
                </c:pt>
                <c:pt idx="36249">
                  <c:v>647.83960000000002</c:v>
                </c:pt>
                <c:pt idx="36250">
                  <c:v>647.91359999999997</c:v>
                </c:pt>
                <c:pt idx="36251">
                  <c:v>647.9864</c:v>
                </c:pt>
                <c:pt idx="36252">
                  <c:v>648.06010000000003</c:v>
                </c:pt>
                <c:pt idx="36253">
                  <c:v>648.1318</c:v>
                </c:pt>
                <c:pt idx="36254">
                  <c:v>648.20699999999999</c:v>
                </c:pt>
                <c:pt idx="36255">
                  <c:v>648.27949999999998</c:v>
                </c:pt>
                <c:pt idx="36256">
                  <c:v>648.35490000000004</c:v>
                </c:pt>
                <c:pt idx="36257">
                  <c:v>648.42880000000002</c:v>
                </c:pt>
                <c:pt idx="36258">
                  <c:v>648.505</c:v>
                </c:pt>
                <c:pt idx="36259">
                  <c:v>648.58000000000004</c:v>
                </c:pt>
                <c:pt idx="36260">
                  <c:v>648.65570000000002</c:v>
                </c:pt>
                <c:pt idx="36261">
                  <c:v>648.73220000000003</c:v>
                </c:pt>
                <c:pt idx="36262">
                  <c:v>648.80799999999999</c:v>
                </c:pt>
                <c:pt idx="36263">
                  <c:v>648.88440000000003</c:v>
                </c:pt>
                <c:pt idx="36264">
                  <c:v>648.96199999999999</c:v>
                </c:pt>
                <c:pt idx="36265">
                  <c:v>649.03859999999997</c:v>
                </c:pt>
                <c:pt idx="36266">
                  <c:v>649.11419999999998</c:v>
                </c:pt>
                <c:pt idx="36267">
                  <c:v>649.18899999999996</c:v>
                </c:pt>
                <c:pt idx="36268">
                  <c:v>649.2636</c:v>
                </c:pt>
                <c:pt idx="36269">
                  <c:v>649.3365</c:v>
                </c:pt>
                <c:pt idx="36270">
                  <c:v>649.41</c:v>
                </c:pt>
                <c:pt idx="36271">
                  <c:v>649.48469999999998</c:v>
                </c:pt>
                <c:pt idx="36272">
                  <c:v>649.55780000000004</c:v>
                </c:pt>
                <c:pt idx="36273">
                  <c:v>649.63080000000002</c:v>
                </c:pt>
                <c:pt idx="36274">
                  <c:v>649.70429999999999</c:v>
                </c:pt>
                <c:pt idx="36275">
                  <c:v>649.77629999999999</c:v>
                </c:pt>
                <c:pt idx="36276">
                  <c:v>649.84839999999997</c:v>
                </c:pt>
                <c:pt idx="36277">
                  <c:v>649.92240000000004</c:v>
                </c:pt>
                <c:pt idx="36278">
                  <c:v>649.995</c:v>
                </c:pt>
                <c:pt idx="36279">
                  <c:v>650.06859999999995</c:v>
                </c:pt>
                <c:pt idx="36280">
                  <c:v>650.13869999999997</c:v>
                </c:pt>
                <c:pt idx="36281">
                  <c:v>650.21109999999999</c:v>
                </c:pt>
                <c:pt idx="36282">
                  <c:v>650.28499999999997</c:v>
                </c:pt>
                <c:pt idx="36283">
                  <c:v>650.35720000000003</c:v>
                </c:pt>
                <c:pt idx="36284">
                  <c:v>650.42960000000005</c:v>
                </c:pt>
                <c:pt idx="36285">
                  <c:v>650.505</c:v>
                </c:pt>
                <c:pt idx="36286">
                  <c:v>650.57719999999995</c:v>
                </c:pt>
                <c:pt idx="36287">
                  <c:v>650.65</c:v>
                </c:pt>
                <c:pt idx="36288">
                  <c:v>650.72270000000003</c:v>
                </c:pt>
                <c:pt idx="36289">
                  <c:v>650.79660000000001</c:v>
                </c:pt>
                <c:pt idx="36290">
                  <c:v>650.87040000000002</c:v>
                </c:pt>
                <c:pt idx="36291">
                  <c:v>650.94590000000005</c:v>
                </c:pt>
                <c:pt idx="36292">
                  <c:v>651.01990000000001</c:v>
                </c:pt>
                <c:pt idx="36293">
                  <c:v>651.09429999999998</c:v>
                </c:pt>
                <c:pt idx="36294">
                  <c:v>651.17049999999995</c:v>
                </c:pt>
                <c:pt idx="36295">
                  <c:v>651.24440000000004</c:v>
                </c:pt>
                <c:pt idx="36296">
                  <c:v>651.32050000000004</c:v>
                </c:pt>
                <c:pt idx="36297">
                  <c:v>651.39490000000001</c:v>
                </c:pt>
                <c:pt idx="36298">
                  <c:v>651.46839999999997</c:v>
                </c:pt>
                <c:pt idx="36299">
                  <c:v>651.54200000000003</c:v>
                </c:pt>
                <c:pt idx="36300">
                  <c:v>651.61519999999996</c:v>
                </c:pt>
                <c:pt idx="36301">
                  <c:v>651.68939999999998</c:v>
                </c:pt>
                <c:pt idx="36302">
                  <c:v>651.76310000000001</c:v>
                </c:pt>
                <c:pt idx="36303">
                  <c:v>651.83630000000005</c:v>
                </c:pt>
                <c:pt idx="36304">
                  <c:v>651.90970000000004</c:v>
                </c:pt>
                <c:pt idx="36305">
                  <c:v>651.98339999999996</c:v>
                </c:pt>
                <c:pt idx="36306">
                  <c:v>652.05679999999995</c:v>
                </c:pt>
                <c:pt idx="36307">
                  <c:v>652.13030000000003</c:v>
                </c:pt>
                <c:pt idx="36308">
                  <c:v>652.20439999999996</c:v>
                </c:pt>
                <c:pt idx="36309">
                  <c:v>652.27739999999994</c:v>
                </c:pt>
                <c:pt idx="36310">
                  <c:v>652.34860000000003</c:v>
                </c:pt>
                <c:pt idx="36311">
                  <c:v>652.42380000000003</c:v>
                </c:pt>
                <c:pt idx="36312">
                  <c:v>652.5</c:v>
                </c:pt>
                <c:pt idx="36313">
                  <c:v>652.57500000000005</c:v>
                </c:pt>
                <c:pt idx="36314">
                  <c:v>652.65039999999999</c:v>
                </c:pt>
                <c:pt idx="36315">
                  <c:v>652.72559999999999</c:v>
                </c:pt>
                <c:pt idx="36316">
                  <c:v>652.7989</c:v>
                </c:pt>
                <c:pt idx="36317">
                  <c:v>652.87440000000004</c:v>
                </c:pt>
                <c:pt idx="36318">
                  <c:v>652.95029999999997</c:v>
                </c:pt>
                <c:pt idx="36319">
                  <c:v>653.02440000000001</c:v>
                </c:pt>
                <c:pt idx="36320">
                  <c:v>653.09910000000002</c:v>
                </c:pt>
                <c:pt idx="36321">
                  <c:v>653.17679999999996</c:v>
                </c:pt>
                <c:pt idx="36322">
                  <c:v>653.25189999999998</c:v>
                </c:pt>
                <c:pt idx="36323">
                  <c:v>653.32820000000004</c:v>
                </c:pt>
                <c:pt idx="36324">
                  <c:v>653.40239999999994</c:v>
                </c:pt>
                <c:pt idx="36325">
                  <c:v>653.47799999999995</c:v>
                </c:pt>
                <c:pt idx="36326">
                  <c:v>653.55259999999998</c:v>
                </c:pt>
                <c:pt idx="36327">
                  <c:v>653.63059999999996</c:v>
                </c:pt>
                <c:pt idx="36328">
                  <c:v>653.70630000000006</c:v>
                </c:pt>
                <c:pt idx="36329">
                  <c:v>653.78099999999995</c:v>
                </c:pt>
                <c:pt idx="36330">
                  <c:v>653.8587</c:v>
                </c:pt>
                <c:pt idx="36331">
                  <c:v>653.93240000000003</c:v>
                </c:pt>
                <c:pt idx="36332">
                  <c:v>654.0068</c:v>
                </c:pt>
                <c:pt idx="36333">
                  <c:v>654.08090000000004</c:v>
                </c:pt>
                <c:pt idx="36334">
                  <c:v>654.15509999999995</c:v>
                </c:pt>
                <c:pt idx="36335">
                  <c:v>654.22680000000003</c:v>
                </c:pt>
                <c:pt idx="36336">
                  <c:v>654.29759999999999</c:v>
                </c:pt>
                <c:pt idx="36337">
                  <c:v>654.3691</c:v>
                </c:pt>
                <c:pt idx="36338">
                  <c:v>654.43780000000004</c:v>
                </c:pt>
                <c:pt idx="36339">
                  <c:v>654.50959999999998</c:v>
                </c:pt>
                <c:pt idx="36340">
                  <c:v>654.58010000000002</c:v>
                </c:pt>
                <c:pt idx="36341">
                  <c:v>654.65129999999999</c:v>
                </c:pt>
                <c:pt idx="36342">
                  <c:v>654.721</c:v>
                </c:pt>
                <c:pt idx="36343">
                  <c:v>654.79340000000002</c:v>
                </c:pt>
                <c:pt idx="36344">
                  <c:v>654.86620000000005</c:v>
                </c:pt>
                <c:pt idx="36345">
                  <c:v>654.93859999999995</c:v>
                </c:pt>
                <c:pt idx="36346">
                  <c:v>655.01340000000005</c:v>
                </c:pt>
                <c:pt idx="36347">
                  <c:v>655.08860000000004</c:v>
                </c:pt>
                <c:pt idx="36348">
                  <c:v>655.16359999999997</c:v>
                </c:pt>
                <c:pt idx="36349">
                  <c:v>655.24019999999996</c:v>
                </c:pt>
                <c:pt idx="36350">
                  <c:v>655.31690000000003</c:v>
                </c:pt>
                <c:pt idx="36351">
                  <c:v>655.39110000000005</c:v>
                </c:pt>
                <c:pt idx="36352">
                  <c:v>655.46879999999999</c:v>
                </c:pt>
                <c:pt idx="36353">
                  <c:v>655.54600000000005</c:v>
                </c:pt>
                <c:pt idx="36354">
                  <c:v>655.62180000000001</c:v>
                </c:pt>
                <c:pt idx="36355">
                  <c:v>655.69949999999994</c:v>
                </c:pt>
                <c:pt idx="36356">
                  <c:v>655.77610000000004</c:v>
                </c:pt>
                <c:pt idx="36357">
                  <c:v>655.85299999999995</c:v>
                </c:pt>
                <c:pt idx="36358">
                  <c:v>655.92719999999997</c:v>
                </c:pt>
                <c:pt idx="36359">
                  <c:v>656.0059</c:v>
                </c:pt>
                <c:pt idx="36360">
                  <c:v>656.08259999999996</c:v>
                </c:pt>
                <c:pt idx="36361">
                  <c:v>656.16049999999996</c:v>
                </c:pt>
                <c:pt idx="36362">
                  <c:v>656.23820000000001</c:v>
                </c:pt>
                <c:pt idx="36363">
                  <c:v>656.31439999999998</c:v>
                </c:pt>
                <c:pt idx="36364">
                  <c:v>656.39179999999999</c:v>
                </c:pt>
                <c:pt idx="36365">
                  <c:v>656.46879999999999</c:v>
                </c:pt>
                <c:pt idx="36366">
                  <c:v>656.54280000000006</c:v>
                </c:pt>
                <c:pt idx="36367">
                  <c:v>656.61990000000003</c:v>
                </c:pt>
                <c:pt idx="36368">
                  <c:v>656.69380000000001</c:v>
                </c:pt>
                <c:pt idx="36369">
                  <c:v>656.76610000000005</c:v>
                </c:pt>
                <c:pt idx="36370">
                  <c:v>656.84079999999994</c:v>
                </c:pt>
                <c:pt idx="36371">
                  <c:v>656.91600000000005</c:v>
                </c:pt>
                <c:pt idx="36372">
                  <c:v>656.98779999999999</c:v>
                </c:pt>
                <c:pt idx="36373">
                  <c:v>657.05939999999998</c:v>
                </c:pt>
                <c:pt idx="36374">
                  <c:v>657.12950000000001</c:v>
                </c:pt>
                <c:pt idx="36375">
                  <c:v>657.20069999999998</c:v>
                </c:pt>
                <c:pt idx="36376">
                  <c:v>657.27390000000003</c:v>
                </c:pt>
                <c:pt idx="36377">
                  <c:v>657.34529999999995</c:v>
                </c:pt>
                <c:pt idx="36378">
                  <c:v>657.41800000000001</c:v>
                </c:pt>
                <c:pt idx="36379">
                  <c:v>657.48900000000003</c:v>
                </c:pt>
                <c:pt idx="36380">
                  <c:v>657.5616</c:v>
                </c:pt>
                <c:pt idx="36381">
                  <c:v>657.63430000000005</c:v>
                </c:pt>
                <c:pt idx="36382">
                  <c:v>657.70619999999997</c:v>
                </c:pt>
                <c:pt idx="36383">
                  <c:v>657.78179999999998</c:v>
                </c:pt>
                <c:pt idx="36384">
                  <c:v>657.85479999999995</c:v>
                </c:pt>
                <c:pt idx="36385">
                  <c:v>657.92949999999996</c:v>
                </c:pt>
                <c:pt idx="36386">
                  <c:v>658.005</c:v>
                </c:pt>
                <c:pt idx="36387">
                  <c:v>658.08130000000006</c:v>
                </c:pt>
                <c:pt idx="36388">
                  <c:v>658.15650000000005</c:v>
                </c:pt>
                <c:pt idx="36389">
                  <c:v>658.23040000000003</c:v>
                </c:pt>
                <c:pt idx="36390">
                  <c:v>658.30550000000005</c:v>
                </c:pt>
                <c:pt idx="36391">
                  <c:v>658.37750000000005</c:v>
                </c:pt>
                <c:pt idx="36392">
                  <c:v>658.45119999999997</c:v>
                </c:pt>
                <c:pt idx="36393">
                  <c:v>658.5249</c:v>
                </c:pt>
                <c:pt idx="36394">
                  <c:v>658.59780000000001</c:v>
                </c:pt>
                <c:pt idx="36395">
                  <c:v>658.67060000000004</c:v>
                </c:pt>
                <c:pt idx="36396">
                  <c:v>658.74469999999997</c:v>
                </c:pt>
                <c:pt idx="36397">
                  <c:v>658.81640000000004</c:v>
                </c:pt>
                <c:pt idx="36398">
                  <c:v>658.88909999999998</c:v>
                </c:pt>
                <c:pt idx="36399">
                  <c:v>658.96190000000001</c:v>
                </c:pt>
                <c:pt idx="36400">
                  <c:v>659.03499999999997</c:v>
                </c:pt>
                <c:pt idx="36401">
                  <c:v>659.11</c:v>
                </c:pt>
                <c:pt idx="36402">
                  <c:v>659.18449999999996</c:v>
                </c:pt>
                <c:pt idx="36403">
                  <c:v>659.25890000000004</c:v>
                </c:pt>
                <c:pt idx="36404">
                  <c:v>659.3329</c:v>
                </c:pt>
                <c:pt idx="36405">
                  <c:v>659.40719999999999</c:v>
                </c:pt>
                <c:pt idx="36406">
                  <c:v>659.48239999999998</c:v>
                </c:pt>
                <c:pt idx="36407">
                  <c:v>659.55759999999998</c:v>
                </c:pt>
                <c:pt idx="36408">
                  <c:v>659.63160000000005</c:v>
                </c:pt>
                <c:pt idx="36409">
                  <c:v>659.70659999999998</c:v>
                </c:pt>
                <c:pt idx="36410">
                  <c:v>659.77949999999998</c:v>
                </c:pt>
                <c:pt idx="36411">
                  <c:v>659.85260000000005</c:v>
                </c:pt>
                <c:pt idx="36412">
                  <c:v>659.92560000000003</c:v>
                </c:pt>
                <c:pt idx="36413">
                  <c:v>659.99810000000002</c:v>
                </c:pt>
                <c:pt idx="36414">
                  <c:v>660.06970000000001</c:v>
                </c:pt>
                <c:pt idx="36415">
                  <c:v>660.14279999999997</c:v>
                </c:pt>
                <c:pt idx="36416">
                  <c:v>660.21519999999998</c:v>
                </c:pt>
                <c:pt idx="36417">
                  <c:v>660.28819999999996</c:v>
                </c:pt>
                <c:pt idx="36418">
                  <c:v>660.36239999999998</c:v>
                </c:pt>
                <c:pt idx="36419">
                  <c:v>660.43449999999996</c:v>
                </c:pt>
                <c:pt idx="36420">
                  <c:v>660.50760000000002</c:v>
                </c:pt>
                <c:pt idx="36421">
                  <c:v>660.57899999999995</c:v>
                </c:pt>
                <c:pt idx="36422">
                  <c:v>660.65300000000002</c:v>
                </c:pt>
                <c:pt idx="36423">
                  <c:v>660.72659999999996</c:v>
                </c:pt>
                <c:pt idx="36424">
                  <c:v>660.79949999999997</c:v>
                </c:pt>
                <c:pt idx="36425">
                  <c:v>660.8732</c:v>
                </c:pt>
                <c:pt idx="36426">
                  <c:v>660.94870000000003</c:v>
                </c:pt>
                <c:pt idx="36427">
                  <c:v>661.02239999999995</c:v>
                </c:pt>
                <c:pt idx="36428">
                  <c:v>661.09690000000001</c:v>
                </c:pt>
                <c:pt idx="36429">
                  <c:v>661.17139999999995</c:v>
                </c:pt>
                <c:pt idx="36430">
                  <c:v>661.24599999999998</c:v>
                </c:pt>
                <c:pt idx="36431">
                  <c:v>661.3202</c:v>
                </c:pt>
                <c:pt idx="36432">
                  <c:v>661.39639999999997</c:v>
                </c:pt>
                <c:pt idx="36433">
                  <c:v>661.47119999999995</c:v>
                </c:pt>
                <c:pt idx="36434">
                  <c:v>661.54660000000001</c:v>
                </c:pt>
                <c:pt idx="36435">
                  <c:v>661.62339999999995</c:v>
                </c:pt>
                <c:pt idx="36436">
                  <c:v>661.69849999999997</c:v>
                </c:pt>
                <c:pt idx="36437">
                  <c:v>661.77380000000005</c:v>
                </c:pt>
                <c:pt idx="36438">
                  <c:v>661.84939999999995</c:v>
                </c:pt>
                <c:pt idx="36439">
                  <c:v>661.92340000000002</c:v>
                </c:pt>
                <c:pt idx="36440">
                  <c:v>661.99760000000003</c:v>
                </c:pt>
                <c:pt idx="36441">
                  <c:v>662.07180000000005</c:v>
                </c:pt>
                <c:pt idx="36442">
                  <c:v>662.14639999999997</c:v>
                </c:pt>
                <c:pt idx="36443">
                  <c:v>662.22190000000001</c:v>
                </c:pt>
                <c:pt idx="36444">
                  <c:v>662.2962</c:v>
                </c:pt>
                <c:pt idx="36445">
                  <c:v>662.37099999999998</c:v>
                </c:pt>
                <c:pt idx="36446">
                  <c:v>662.4452</c:v>
                </c:pt>
                <c:pt idx="36447">
                  <c:v>662.51800000000003</c:v>
                </c:pt>
                <c:pt idx="36448">
                  <c:v>662.59140000000002</c:v>
                </c:pt>
                <c:pt idx="36449">
                  <c:v>662.66380000000004</c:v>
                </c:pt>
                <c:pt idx="36450">
                  <c:v>662.73609999999996</c:v>
                </c:pt>
                <c:pt idx="36451">
                  <c:v>662.8075</c:v>
                </c:pt>
                <c:pt idx="36452">
                  <c:v>662.87760000000003</c:v>
                </c:pt>
                <c:pt idx="36453">
                  <c:v>662.94920000000002</c:v>
                </c:pt>
                <c:pt idx="36454">
                  <c:v>663.02110000000005</c:v>
                </c:pt>
                <c:pt idx="36455">
                  <c:v>663.09140000000002</c:v>
                </c:pt>
                <c:pt idx="36456">
                  <c:v>663.16399999999999</c:v>
                </c:pt>
                <c:pt idx="36457">
                  <c:v>663.23490000000004</c:v>
                </c:pt>
                <c:pt idx="36458">
                  <c:v>663.30809999999997</c:v>
                </c:pt>
                <c:pt idx="36459">
                  <c:v>663.3809</c:v>
                </c:pt>
                <c:pt idx="36460">
                  <c:v>663.45529999999997</c:v>
                </c:pt>
                <c:pt idx="36461">
                  <c:v>663.52719999999999</c:v>
                </c:pt>
                <c:pt idx="36462">
                  <c:v>663.60350000000005</c:v>
                </c:pt>
                <c:pt idx="36463">
                  <c:v>663.67579999999998</c:v>
                </c:pt>
                <c:pt idx="36464">
                  <c:v>663.74810000000002</c:v>
                </c:pt>
                <c:pt idx="36465">
                  <c:v>663.81989999999996</c:v>
                </c:pt>
                <c:pt idx="36466">
                  <c:v>663.89239999999995</c:v>
                </c:pt>
                <c:pt idx="36467">
                  <c:v>663.96410000000003</c:v>
                </c:pt>
                <c:pt idx="36468">
                  <c:v>664.03610000000003</c:v>
                </c:pt>
                <c:pt idx="36469">
                  <c:v>664.10699999999997</c:v>
                </c:pt>
                <c:pt idx="36470">
                  <c:v>664.18</c:v>
                </c:pt>
                <c:pt idx="36471">
                  <c:v>664.25260000000003</c:v>
                </c:pt>
                <c:pt idx="36472">
                  <c:v>664.32529999999997</c:v>
                </c:pt>
                <c:pt idx="36473">
                  <c:v>664.39779999999996</c:v>
                </c:pt>
                <c:pt idx="36474">
                  <c:v>664.46969999999999</c:v>
                </c:pt>
                <c:pt idx="36475">
                  <c:v>664.54600000000005</c:v>
                </c:pt>
                <c:pt idx="36476">
                  <c:v>664.62009999999998</c:v>
                </c:pt>
                <c:pt idx="36477">
                  <c:v>664.69410000000005</c:v>
                </c:pt>
                <c:pt idx="36478">
                  <c:v>664.76900000000001</c:v>
                </c:pt>
                <c:pt idx="36479">
                  <c:v>664.84280000000001</c:v>
                </c:pt>
                <c:pt idx="36480">
                  <c:v>664.91780000000006</c:v>
                </c:pt>
                <c:pt idx="36481">
                  <c:v>664.99300000000005</c:v>
                </c:pt>
                <c:pt idx="36482">
                  <c:v>665.06939999999997</c:v>
                </c:pt>
                <c:pt idx="36483">
                  <c:v>665.14440000000002</c:v>
                </c:pt>
                <c:pt idx="36484">
                  <c:v>665.21860000000004</c:v>
                </c:pt>
                <c:pt idx="36485">
                  <c:v>665.2921</c:v>
                </c:pt>
                <c:pt idx="36486">
                  <c:v>665.36450000000002</c:v>
                </c:pt>
                <c:pt idx="36487">
                  <c:v>665.43709999999999</c:v>
                </c:pt>
                <c:pt idx="36488">
                  <c:v>665.51</c:v>
                </c:pt>
                <c:pt idx="36489">
                  <c:v>665.58209999999997</c:v>
                </c:pt>
                <c:pt idx="36490">
                  <c:v>665.65350000000001</c:v>
                </c:pt>
                <c:pt idx="36491">
                  <c:v>665.72410000000002</c:v>
                </c:pt>
                <c:pt idx="36492">
                  <c:v>665.79499999999996</c:v>
                </c:pt>
                <c:pt idx="36493">
                  <c:v>665.86440000000005</c:v>
                </c:pt>
                <c:pt idx="36494">
                  <c:v>665.93380000000002</c:v>
                </c:pt>
                <c:pt idx="36495">
                  <c:v>666.00199999999995</c:v>
                </c:pt>
                <c:pt idx="36496">
                  <c:v>666.072</c:v>
                </c:pt>
                <c:pt idx="36497">
                  <c:v>666.14260000000002</c:v>
                </c:pt>
                <c:pt idx="36498">
                  <c:v>666.21379999999999</c:v>
                </c:pt>
                <c:pt idx="36499">
                  <c:v>666.28549999999996</c:v>
                </c:pt>
                <c:pt idx="36500">
                  <c:v>666.35699999999997</c:v>
                </c:pt>
                <c:pt idx="36501">
                  <c:v>666.43</c:v>
                </c:pt>
                <c:pt idx="36502">
                  <c:v>666.50350000000003</c:v>
                </c:pt>
                <c:pt idx="36503">
                  <c:v>666.57579999999996</c:v>
                </c:pt>
                <c:pt idx="36504">
                  <c:v>666.65160000000003</c:v>
                </c:pt>
                <c:pt idx="36505">
                  <c:v>666.72540000000004</c:v>
                </c:pt>
                <c:pt idx="36506">
                  <c:v>666.80089999999996</c:v>
                </c:pt>
                <c:pt idx="36507">
                  <c:v>666.87689999999998</c:v>
                </c:pt>
                <c:pt idx="36508">
                  <c:v>666.95140000000004</c:v>
                </c:pt>
                <c:pt idx="36509">
                  <c:v>667.02790000000005</c:v>
                </c:pt>
                <c:pt idx="36510">
                  <c:v>667.10199999999998</c:v>
                </c:pt>
                <c:pt idx="36511">
                  <c:v>667.17750000000001</c:v>
                </c:pt>
                <c:pt idx="36512">
                  <c:v>667.25390000000004</c:v>
                </c:pt>
                <c:pt idx="36513">
                  <c:v>667.32910000000004</c:v>
                </c:pt>
                <c:pt idx="36514">
                  <c:v>667.40419999999995</c:v>
                </c:pt>
                <c:pt idx="36515">
                  <c:v>667.47839999999997</c:v>
                </c:pt>
                <c:pt idx="36516">
                  <c:v>667.55160000000001</c:v>
                </c:pt>
                <c:pt idx="36517">
                  <c:v>667.62570000000005</c:v>
                </c:pt>
                <c:pt idx="36518">
                  <c:v>667.697</c:v>
                </c:pt>
                <c:pt idx="36519">
                  <c:v>667.76959999999997</c:v>
                </c:pt>
                <c:pt idx="36520">
                  <c:v>667.84320000000002</c:v>
                </c:pt>
                <c:pt idx="36521">
                  <c:v>667.91610000000003</c:v>
                </c:pt>
                <c:pt idx="36522">
                  <c:v>667.98919999999998</c:v>
                </c:pt>
                <c:pt idx="36523">
                  <c:v>668.06</c:v>
                </c:pt>
                <c:pt idx="36524">
                  <c:v>668.13499999999999</c:v>
                </c:pt>
                <c:pt idx="36525">
                  <c:v>668.20510000000002</c:v>
                </c:pt>
                <c:pt idx="36526">
                  <c:v>668.27610000000004</c:v>
                </c:pt>
                <c:pt idx="36527">
                  <c:v>668.34810000000004</c:v>
                </c:pt>
                <c:pt idx="36528">
                  <c:v>668.41740000000004</c:v>
                </c:pt>
                <c:pt idx="36529">
                  <c:v>668.48779999999999</c:v>
                </c:pt>
                <c:pt idx="36530">
                  <c:v>668.56</c:v>
                </c:pt>
                <c:pt idx="36531">
                  <c:v>668.63109999999995</c:v>
                </c:pt>
                <c:pt idx="36532">
                  <c:v>668.70259999999996</c:v>
                </c:pt>
                <c:pt idx="36533">
                  <c:v>668.77599999999995</c:v>
                </c:pt>
                <c:pt idx="36534">
                  <c:v>668.84910000000002</c:v>
                </c:pt>
                <c:pt idx="36535">
                  <c:v>668.92340000000002</c:v>
                </c:pt>
                <c:pt idx="36536">
                  <c:v>668.99720000000002</c:v>
                </c:pt>
                <c:pt idx="36537">
                  <c:v>669.07100000000003</c:v>
                </c:pt>
                <c:pt idx="36538">
                  <c:v>669.14639999999997</c:v>
                </c:pt>
                <c:pt idx="36539">
                  <c:v>669.22289999999998</c:v>
                </c:pt>
                <c:pt idx="36540">
                  <c:v>669.29719999999998</c:v>
                </c:pt>
                <c:pt idx="36541">
                  <c:v>669.37239999999997</c:v>
                </c:pt>
                <c:pt idx="36542">
                  <c:v>669.44880000000001</c:v>
                </c:pt>
                <c:pt idx="36543">
                  <c:v>669.52250000000004</c:v>
                </c:pt>
                <c:pt idx="36544">
                  <c:v>669.59619999999995</c:v>
                </c:pt>
                <c:pt idx="36545">
                  <c:v>669.67039999999997</c:v>
                </c:pt>
                <c:pt idx="36546">
                  <c:v>669.74459999999999</c:v>
                </c:pt>
                <c:pt idx="36547">
                  <c:v>669.81870000000004</c:v>
                </c:pt>
                <c:pt idx="36548">
                  <c:v>669.89200000000005</c:v>
                </c:pt>
                <c:pt idx="36549">
                  <c:v>669.96559999999999</c:v>
                </c:pt>
                <c:pt idx="36550">
                  <c:v>670.0394</c:v>
                </c:pt>
                <c:pt idx="36551">
                  <c:v>670.11180000000002</c:v>
                </c:pt>
                <c:pt idx="36552">
                  <c:v>670.18560000000002</c:v>
                </c:pt>
                <c:pt idx="36553">
                  <c:v>670.2568</c:v>
                </c:pt>
                <c:pt idx="36554">
                  <c:v>670.3306</c:v>
                </c:pt>
                <c:pt idx="36555">
                  <c:v>670.404</c:v>
                </c:pt>
                <c:pt idx="36556">
                  <c:v>670.47720000000004</c:v>
                </c:pt>
                <c:pt idx="36557">
                  <c:v>670.55</c:v>
                </c:pt>
                <c:pt idx="36558">
                  <c:v>670.6232</c:v>
                </c:pt>
                <c:pt idx="36559">
                  <c:v>670.69470000000001</c:v>
                </c:pt>
                <c:pt idx="36560">
                  <c:v>670.76620000000003</c:v>
                </c:pt>
                <c:pt idx="36561">
                  <c:v>670.83900000000006</c:v>
                </c:pt>
                <c:pt idx="36562">
                  <c:v>670.91099999999994</c:v>
                </c:pt>
                <c:pt idx="36563">
                  <c:v>670.98559999999998</c:v>
                </c:pt>
                <c:pt idx="36564">
                  <c:v>671.05939999999998</c:v>
                </c:pt>
                <c:pt idx="36565">
                  <c:v>671.13300000000004</c:v>
                </c:pt>
                <c:pt idx="36566">
                  <c:v>671.21019999999999</c:v>
                </c:pt>
                <c:pt idx="36567">
                  <c:v>671.28589999999997</c:v>
                </c:pt>
                <c:pt idx="36568">
                  <c:v>671.3614</c:v>
                </c:pt>
                <c:pt idx="36569">
                  <c:v>671.43799999999999</c:v>
                </c:pt>
                <c:pt idx="36570">
                  <c:v>671.51520000000005</c:v>
                </c:pt>
                <c:pt idx="36571">
                  <c:v>671.58889999999997</c:v>
                </c:pt>
                <c:pt idx="36572">
                  <c:v>671.66420000000005</c:v>
                </c:pt>
                <c:pt idx="36573">
                  <c:v>671.73820000000001</c:v>
                </c:pt>
                <c:pt idx="36574">
                  <c:v>671.81280000000004</c:v>
                </c:pt>
                <c:pt idx="36575">
                  <c:v>671.88699999999994</c:v>
                </c:pt>
                <c:pt idx="36576">
                  <c:v>671.95989999999995</c:v>
                </c:pt>
                <c:pt idx="36577">
                  <c:v>672.03369999999995</c:v>
                </c:pt>
                <c:pt idx="36578">
                  <c:v>672.10739999999998</c:v>
                </c:pt>
                <c:pt idx="36579">
                  <c:v>672.18029999999999</c:v>
                </c:pt>
                <c:pt idx="36580">
                  <c:v>672.25530000000003</c:v>
                </c:pt>
                <c:pt idx="36581">
                  <c:v>672.32799999999997</c:v>
                </c:pt>
                <c:pt idx="36582">
                  <c:v>672.4008</c:v>
                </c:pt>
                <c:pt idx="36583">
                  <c:v>672.47379999999998</c:v>
                </c:pt>
                <c:pt idx="36584">
                  <c:v>672.54759999999999</c:v>
                </c:pt>
                <c:pt idx="36585">
                  <c:v>672.62090000000001</c:v>
                </c:pt>
                <c:pt idx="36586">
                  <c:v>672.69569999999999</c:v>
                </c:pt>
                <c:pt idx="36587">
                  <c:v>672.76940000000002</c:v>
                </c:pt>
                <c:pt idx="36588">
                  <c:v>672.8442</c:v>
                </c:pt>
                <c:pt idx="36589">
                  <c:v>672.91899999999998</c:v>
                </c:pt>
                <c:pt idx="36590">
                  <c:v>672.99369999999999</c:v>
                </c:pt>
                <c:pt idx="36591">
                  <c:v>673.06759999999997</c:v>
                </c:pt>
                <c:pt idx="36592">
                  <c:v>673.14239999999995</c:v>
                </c:pt>
                <c:pt idx="36593">
                  <c:v>673.21699999999998</c:v>
                </c:pt>
                <c:pt idx="36594">
                  <c:v>673.29049999999995</c:v>
                </c:pt>
                <c:pt idx="36595">
                  <c:v>673.36630000000002</c:v>
                </c:pt>
                <c:pt idx="36596">
                  <c:v>673.44050000000004</c:v>
                </c:pt>
                <c:pt idx="36597">
                  <c:v>673.51499999999999</c:v>
                </c:pt>
                <c:pt idx="36598">
                  <c:v>673.59109999999998</c:v>
                </c:pt>
                <c:pt idx="36599">
                  <c:v>673.66560000000004</c:v>
                </c:pt>
                <c:pt idx="36600">
                  <c:v>673.7414</c:v>
                </c:pt>
                <c:pt idx="36601">
                  <c:v>673.81740000000002</c:v>
                </c:pt>
                <c:pt idx="36602">
                  <c:v>673.89359999999999</c:v>
                </c:pt>
                <c:pt idx="36603">
                  <c:v>673.96680000000003</c:v>
                </c:pt>
                <c:pt idx="36604">
                  <c:v>674.03880000000004</c:v>
                </c:pt>
                <c:pt idx="36605">
                  <c:v>674.11159999999995</c:v>
                </c:pt>
                <c:pt idx="36606">
                  <c:v>674.18399999999997</c:v>
                </c:pt>
                <c:pt idx="36607">
                  <c:v>674.25559999999996</c:v>
                </c:pt>
                <c:pt idx="36608">
                  <c:v>674.32659999999998</c:v>
                </c:pt>
                <c:pt idx="36609">
                  <c:v>674.3999</c:v>
                </c:pt>
                <c:pt idx="36610">
                  <c:v>674.471</c:v>
                </c:pt>
                <c:pt idx="36611">
                  <c:v>674.54110000000003</c:v>
                </c:pt>
                <c:pt idx="36612">
                  <c:v>674.61220000000003</c:v>
                </c:pt>
                <c:pt idx="36613">
                  <c:v>674.68399999999997</c:v>
                </c:pt>
                <c:pt idx="36614">
                  <c:v>674.75530000000003</c:v>
                </c:pt>
                <c:pt idx="36615">
                  <c:v>674.82740000000001</c:v>
                </c:pt>
                <c:pt idx="36616">
                  <c:v>674.89880000000005</c:v>
                </c:pt>
                <c:pt idx="36617">
                  <c:v>674.96820000000002</c:v>
                </c:pt>
                <c:pt idx="36618">
                  <c:v>675.04060000000004</c:v>
                </c:pt>
                <c:pt idx="36619">
                  <c:v>675.11030000000005</c:v>
                </c:pt>
                <c:pt idx="36620">
                  <c:v>675.18119999999999</c:v>
                </c:pt>
                <c:pt idx="36621">
                  <c:v>675.25109999999995</c:v>
                </c:pt>
                <c:pt idx="36622">
                  <c:v>675.32100000000003</c:v>
                </c:pt>
                <c:pt idx="36623">
                  <c:v>675.39210000000003</c:v>
                </c:pt>
                <c:pt idx="36624">
                  <c:v>675.46559999999999</c:v>
                </c:pt>
                <c:pt idx="36625">
                  <c:v>675.53520000000003</c:v>
                </c:pt>
                <c:pt idx="36626">
                  <c:v>675.6078</c:v>
                </c:pt>
                <c:pt idx="36627">
                  <c:v>675.67989999999998</c:v>
                </c:pt>
                <c:pt idx="36628">
                  <c:v>675.755</c:v>
                </c:pt>
                <c:pt idx="36629">
                  <c:v>675.8288</c:v>
                </c:pt>
                <c:pt idx="36630">
                  <c:v>675.90239999999994</c:v>
                </c:pt>
                <c:pt idx="36631">
                  <c:v>675.97720000000004</c:v>
                </c:pt>
                <c:pt idx="36632">
                  <c:v>676.05160000000001</c:v>
                </c:pt>
                <c:pt idx="36633">
                  <c:v>676.12739999999997</c:v>
                </c:pt>
                <c:pt idx="36634">
                  <c:v>676.20360000000005</c:v>
                </c:pt>
                <c:pt idx="36635">
                  <c:v>676.27949999999998</c:v>
                </c:pt>
                <c:pt idx="36636">
                  <c:v>676.35519999999997</c:v>
                </c:pt>
                <c:pt idx="36637">
                  <c:v>676.4316</c:v>
                </c:pt>
                <c:pt idx="36638">
                  <c:v>676.50689999999997</c:v>
                </c:pt>
                <c:pt idx="36639">
                  <c:v>676.58249999999998</c:v>
                </c:pt>
                <c:pt idx="36640">
                  <c:v>676.65700000000004</c:v>
                </c:pt>
                <c:pt idx="36641">
                  <c:v>676.73320000000001</c:v>
                </c:pt>
                <c:pt idx="36642">
                  <c:v>676.80690000000004</c:v>
                </c:pt>
                <c:pt idx="36643">
                  <c:v>676.87950000000001</c:v>
                </c:pt>
                <c:pt idx="36644">
                  <c:v>676.95460000000003</c:v>
                </c:pt>
                <c:pt idx="36645">
                  <c:v>677.03030000000001</c:v>
                </c:pt>
                <c:pt idx="36646">
                  <c:v>677.10119999999995</c:v>
                </c:pt>
                <c:pt idx="36647">
                  <c:v>677.17499999999995</c:v>
                </c:pt>
                <c:pt idx="36648">
                  <c:v>677.24739999999997</c:v>
                </c:pt>
                <c:pt idx="36649">
                  <c:v>677.32069999999999</c:v>
                </c:pt>
                <c:pt idx="36650">
                  <c:v>677.39279999999997</c:v>
                </c:pt>
                <c:pt idx="36651">
                  <c:v>677.46469999999999</c:v>
                </c:pt>
                <c:pt idx="36652">
                  <c:v>677.53740000000005</c:v>
                </c:pt>
                <c:pt idx="36653">
                  <c:v>677.61289999999997</c:v>
                </c:pt>
                <c:pt idx="36654">
                  <c:v>677.68309999999997</c:v>
                </c:pt>
                <c:pt idx="36655">
                  <c:v>677.75409999999999</c:v>
                </c:pt>
                <c:pt idx="36656">
                  <c:v>677.82470000000001</c:v>
                </c:pt>
                <c:pt idx="36657">
                  <c:v>677.8981</c:v>
                </c:pt>
                <c:pt idx="36658">
                  <c:v>677.96720000000005</c:v>
                </c:pt>
                <c:pt idx="36659">
                  <c:v>678.03840000000002</c:v>
                </c:pt>
                <c:pt idx="36660">
                  <c:v>678.11180000000002</c:v>
                </c:pt>
                <c:pt idx="36661">
                  <c:v>678.18219999999997</c:v>
                </c:pt>
                <c:pt idx="36662">
                  <c:v>678.25540000000001</c:v>
                </c:pt>
                <c:pt idx="36663">
                  <c:v>678.32799999999997</c:v>
                </c:pt>
                <c:pt idx="36664">
                  <c:v>678.40070000000003</c:v>
                </c:pt>
                <c:pt idx="36665">
                  <c:v>678.47289999999998</c:v>
                </c:pt>
                <c:pt idx="36666">
                  <c:v>678.54520000000002</c:v>
                </c:pt>
                <c:pt idx="36667">
                  <c:v>678.61569999999995</c:v>
                </c:pt>
                <c:pt idx="36668">
                  <c:v>678.69010000000003</c:v>
                </c:pt>
                <c:pt idx="36669">
                  <c:v>678.76279999999997</c:v>
                </c:pt>
                <c:pt idx="36670">
                  <c:v>678.83519999999999</c:v>
                </c:pt>
                <c:pt idx="36671">
                  <c:v>678.91</c:v>
                </c:pt>
                <c:pt idx="36672">
                  <c:v>678.98429999999996</c:v>
                </c:pt>
                <c:pt idx="36673">
                  <c:v>679.05939999999998</c:v>
                </c:pt>
                <c:pt idx="36674">
                  <c:v>679.13499999999999</c:v>
                </c:pt>
                <c:pt idx="36675">
                  <c:v>679.20950000000005</c:v>
                </c:pt>
                <c:pt idx="36676">
                  <c:v>679.28470000000004</c:v>
                </c:pt>
                <c:pt idx="36677">
                  <c:v>679.35739999999998</c:v>
                </c:pt>
                <c:pt idx="36678">
                  <c:v>679.43110000000001</c:v>
                </c:pt>
                <c:pt idx="36679">
                  <c:v>679.50310000000002</c:v>
                </c:pt>
                <c:pt idx="36680">
                  <c:v>679.57500000000005</c:v>
                </c:pt>
                <c:pt idx="36681">
                  <c:v>679.64819999999997</c:v>
                </c:pt>
                <c:pt idx="36682">
                  <c:v>679.71879999999999</c:v>
                </c:pt>
                <c:pt idx="36683">
                  <c:v>679.79070000000002</c:v>
                </c:pt>
                <c:pt idx="36684">
                  <c:v>679.86300000000006</c:v>
                </c:pt>
                <c:pt idx="36685">
                  <c:v>679.93560000000002</c:v>
                </c:pt>
                <c:pt idx="36686">
                  <c:v>680.00639999999999</c:v>
                </c:pt>
                <c:pt idx="36687">
                  <c:v>680.07719999999995</c:v>
                </c:pt>
                <c:pt idx="36688">
                  <c:v>680.15060000000005</c:v>
                </c:pt>
                <c:pt idx="36689">
                  <c:v>680.22019999999998</c:v>
                </c:pt>
                <c:pt idx="36690">
                  <c:v>680.29160000000002</c:v>
                </c:pt>
                <c:pt idx="36691">
                  <c:v>680.36159999999995</c:v>
                </c:pt>
                <c:pt idx="36692">
                  <c:v>680.43280000000004</c:v>
                </c:pt>
                <c:pt idx="36693">
                  <c:v>680.50369999999998</c:v>
                </c:pt>
                <c:pt idx="36694">
                  <c:v>680.57439999999997</c:v>
                </c:pt>
                <c:pt idx="36695">
                  <c:v>680.64549999999997</c:v>
                </c:pt>
                <c:pt idx="36696">
                  <c:v>680.71910000000003</c:v>
                </c:pt>
                <c:pt idx="36697">
                  <c:v>680.79100000000005</c:v>
                </c:pt>
                <c:pt idx="36698">
                  <c:v>680.86440000000005</c:v>
                </c:pt>
                <c:pt idx="36699">
                  <c:v>680.93820000000005</c:v>
                </c:pt>
                <c:pt idx="36700">
                  <c:v>681.01059999999995</c:v>
                </c:pt>
                <c:pt idx="36701">
                  <c:v>681.0856</c:v>
                </c:pt>
                <c:pt idx="36702">
                  <c:v>681.15819999999997</c:v>
                </c:pt>
                <c:pt idx="36703">
                  <c:v>681.23289999999997</c:v>
                </c:pt>
                <c:pt idx="36704">
                  <c:v>681.30640000000005</c:v>
                </c:pt>
                <c:pt idx="36705">
                  <c:v>681.38220000000001</c:v>
                </c:pt>
                <c:pt idx="36706">
                  <c:v>681.45680000000004</c:v>
                </c:pt>
                <c:pt idx="36707">
                  <c:v>681.53129999999999</c:v>
                </c:pt>
                <c:pt idx="36708">
                  <c:v>681.6078</c:v>
                </c:pt>
                <c:pt idx="36709">
                  <c:v>681.68280000000004</c:v>
                </c:pt>
                <c:pt idx="36710">
                  <c:v>681.75750000000005</c:v>
                </c:pt>
                <c:pt idx="36711">
                  <c:v>681.83119999999997</c:v>
                </c:pt>
                <c:pt idx="36712">
                  <c:v>681.90700000000004</c:v>
                </c:pt>
                <c:pt idx="36713">
                  <c:v>681.97839999999997</c:v>
                </c:pt>
                <c:pt idx="36714">
                  <c:v>682.04970000000003</c:v>
                </c:pt>
                <c:pt idx="36715">
                  <c:v>682.11959999999999</c:v>
                </c:pt>
                <c:pt idx="36716">
                  <c:v>682.19050000000004</c:v>
                </c:pt>
                <c:pt idx="36717">
                  <c:v>682.25840000000005</c:v>
                </c:pt>
                <c:pt idx="36718">
                  <c:v>682.33130000000006</c:v>
                </c:pt>
                <c:pt idx="36719">
                  <c:v>682.40030000000002</c:v>
                </c:pt>
                <c:pt idx="36720">
                  <c:v>682.46900000000005</c:v>
                </c:pt>
                <c:pt idx="36721">
                  <c:v>682.53880000000004</c:v>
                </c:pt>
                <c:pt idx="36722">
                  <c:v>682.61059999999998</c:v>
                </c:pt>
                <c:pt idx="36723">
                  <c:v>682.68280000000004</c:v>
                </c:pt>
                <c:pt idx="36724">
                  <c:v>682.75379999999996</c:v>
                </c:pt>
                <c:pt idx="36725">
                  <c:v>682.8279</c:v>
                </c:pt>
                <c:pt idx="36726">
                  <c:v>682.90030000000002</c:v>
                </c:pt>
                <c:pt idx="36727">
                  <c:v>682.97379999999998</c:v>
                </c:pt>
                <c:pt idx="36728">
                  <c:v>683.04639999999995</c:v>
                </c:pt>
                <c:pt idx="36729">
                  <c:v>683.11860000000001</c:v>
                </c:pt>
                <c:pt idx="36730">
                  <c:v>683.19240000000002</c:v>
                </c:pt>
                <c:pt idx="36731">
                  <c:v>683.2636</c:v>
                </c:pt>
                <c:pt idx="36732">
                  <c:v>683.33659999999998</c:v>
                </c:pt>
                <c:pt idx="36733">
                  <c:v>683.40940000000001</c:v>
                </c:pt>
                <c:pt idx="36734">
                  <c:v>683.48140000000001</c:v>
                </c:pt>
                <c:pt idx="36735">
                  <c:v>683.55619999999999</c:v>
                </c:pt>
                <c:pt idx="36736">
                  <c:v>683.62800000000004</c:v>
                </c:pt>
                <c:pt idx="36737">
                  <c:v>683.7011</c:v>
                </c:pt>
                <c:pt idx="36738">
                  <c:v>683.77440000000001</c:v>
                </c:pt>
                <c:pt idx="36739">
                  <c:v>683.84709999999995</c:v>
                </c:pt>
                <c:pt idx="36740">
                  <c:v>683.92179999999996</c:v>
                </c:pt>
                <c:pt idx="36741">
                  <c:v>683.99699999999996</c:v>
                </c:pt>
                <c:pt idx="36742">
                  <c:v>684.07079999999996</c:v>
                </c:pt>
                <c:pt idx="36743">
                  <c:v>684.14400000000001</c:v>
                </c:pt>
                <c:pt idx="36744">
                  <c:v>684.21479999999997</c:v>
                </c:pt>
                <c:pt idx="36745">
                  <c:v>684.28800000000001</c:v>
                </c:pt>
                <c:pt idx="36746">
                  <c:v>684.35820000000001</c:v>
                </c:pt>
                <c:pt idx="36747">
                  <c:v>684.43100000000004</c:v>
                </c:pt>
                <c:pt idx="36748">
                  <c:v>684.50109999999995</c:v>
                </c:pt>
                <c:pt idx="36749">
                  <c:v>684.57339999999999</c:v>
                </c:pt>
                <c:pt idx="36750">
                  <c:v>684.64380000000006</c:v>
                </c:pt>
                <c:pt idx="36751">
                  <c:v>684.71630000000005</c:v>
                </c:pt>
                <c:pt idx="36752">
                  <c:v>684.78800000000001</c:v>
                </c:pt>
                <c:pt idx="36753">
                  <c:v>684.85969999999998</c:v>
                </c:pt>
                <c:pt idx="36754">
                  <c:v>684.92949999999996</c:v>
                </c:pt>
                <c:pt idx="36755">
                  <c:v>685.00040000000001</c:v>
                </c:pt>
                <c:pt idx="36756">
                  <c:v>685.07</c:v>
                </c:pt>
                <c:pt idx="36757">
                  <c:v>685.13900000000001</c:v>
                </c:pt>
                <c:pt idx="36758">
                  <c:v>685.21</c:v>
                </c:pt>
                <c:pt idx="36759">
                  <c:v>685.27940000000001</c:v>
                </c:pt>
                <c:pt idx="36760">
                  <c:v>685.35029999999995</c:v>
                </c:pt>
                <c:pt idx="36761">
                  <c:v>685.42380000000003</c:v>
                </c:pt>
                <c:pt idx="36762">
                  <c:v>685.49459999999999</c:v>
                </c:pt>
                <c:pt idx="36763">
                  <c:v>685.56619999999998</c:v>
                </c:pt>
                <c:pt idx="36764">
                  <c:v>685.64</c:v>
                </c:pt>
                <c:pt idx="36765">
                  <c:v>685.71259999999995</c:v>
                </c:pt>
                <c:pt idx="36766">
                  <c:v>685.78750000000002</c:v>
                </c:pt>
                <c:pt idx="36767">
                  <c:v>685.85969999999998</c:v>
                </c:pt>
                <c:pt idx="36768">
                  <c:v>685.93359999999996</c:v>
                </c:pt>
                <c:pt idx="36769">
                  <c:v>686.00699999999995</c:v>
                </c:pt>
                <c:pt idx="36770">
                  <c:v>686.07799999999997</c:v>
                </c:pt>
                <c:pt idx="36771">
                  <c:v>686.15219999999999</c:v>
                </c:pt>
                <c:pt idx="36772">
                  <c:v>686.22630000000004</c:v>
                </c:pt>
                <c:pt idx="36773">
                  <c:v>686.29740000000004</c:v>
                </c:pt>
                <c:pt idx="36774">
                  <c:v>686.37199999999996</c:v>
                </c:pt>
                <c:pt idx="36775">
                  <c:v>686.44539999999995</c:v>
                </c:pt>
                <c:pt idx="36776">
                  <c:v>686.51900000000001</c:v>
                </c:pt>
                <c:pt idx="36777">
                  <c:v>686.59190000000001</c:v>
                </c:pt>
                <c:pt idx="36778">
                  <c:v>686.66430000000003</c:v>
                </c:pt>
                <c:pt idx="36779">
                  <c:v>686.73479999999995</c:v>
                </c:pt>
                <c:pt idx="36780">
                  <c:v>686.80740000000003</c:v>
                </c:pt>
                <c:pt idx="36781">
                  <c:v>686.87940000000003</c:v>
                </c:pt>
                <c:pt idx="36782">
                  <c:v>686.94839999999999</c:v>
                </c:pt>
                <c:pt idx="36783">
                  <c:v>687.01949999999999</c:v>
                </c:pt>
                <c:pt idx="36784">
                  <c:v>687.08969999999999</c:v>
                </c:pt>
                <c:pt idx="36785">
                  <c:v>687.15899999999999</c:v>
                </c:pt>
                <c:pt idx="36786">
                  <c:v>687.23040000000003</c:v>
                </c:pt>
                <c:pt idx="36787">
                  <c:v>687.29939999999999</c:v>
                </c:pt>
                <c:pt idx="36788">
                  <c:v>687.36800000000005</c:v>
                </c:pt>
                <c:pt idx="36789">
                  <c:v>687.43939999999998</c:v>
                </c:pt>
                <c:pt idx="36790">
                  <c:v>687.51279999999997</c:v>
                </c:pt>
                <c:pt idx="36791">
                  <c:v>687.58569999999997</c:v>
                </c:pt>
                <c:pt idx="36792">
                  <c:v>687.6576</c:v>
                </c:pt>
                <c:pt idx="36793">
                  <c:v>687.73059999999998</c:v>
                </c:pt>
                <c:pt idx="36794">
                  <c:v>687.80399999999997</c:v>
                </c:pt>
                <c:pt idx="36795">
                  <c:v>687.87720000000002</c:v>
                </c:pt>
                <c:pt idx="36796">
                  <c:v>687.9502</c:v>
                </c:pt>
                <c:pt idx="36797">
                  <c:v>688.02179999999998</c:v>
                </c:pt>
                <c:pt idx="36798">
                  <c:v>688.09580000000005</c:v>
                </c:pt>
                <c:pt idx="36799">
                  <c:v>688.16989999999998</c:v>
                </c:pt>
                <c:pt idx="36800">
                  <c:v>688.24379999999996</c:v>
                </c:pt>
                <c:pt idx="36801">
                  <c:v>688.31889999999999</c:v>
                </c:pt>
                <c:pt idx="36802">
                  <c:v>688.39239999999995</c:v>
                </c:pt>
                <c:pt idx="36803">
                  <c:v>688.46640000000002</c:v>
                </c:pt>
                <c:pt idx="36804">
                  <c:v>688.5421</c:v>
                </c:pt>
                <c:pt idx="36805">
                  <c:v>688.61580000000004</c:v>
                </c:pt>
                <c:pt idx="36806">
                  <c:v>688.69069999999999</c:v>
                </c:pt>
                <c:pt idx="36807">
                  <c:v>688.76400000000001</c:v>
                </c:pt>
                <c:pt idx="36808">
                  <c:v>688.83799999999997</c:v>
                </c:pt>
                <c:pt idx="36809">
                  <c:v>688.91340000000002</c:v>
                </c:pt>
                <c:pt idx="36810">
                  <c:v>688.98530000000005</c:v>
                </c:pt>
                <c:pt idx="36811">
                  <c:v>689.05820000000006</c:v>
                </c:pt>
                <c:pt idx="36812">
                  <c:v>689.13099999999997</c:v>
                </c:pt>
                <c:pt idx="36813">
                  <c:v>689.20299999999997</c:v>
                </c:pt>
                <c:pt idx="36814">
                  <c:v>689.27250000000004</c:v>
                </c:pt>
                <c:pt idx="36815">
                  <c:v>689.34130000000005</c:v>
                </c:pt>
                <c:pt idx="36816">
                  <c:v>689.41010000000006</c:v>
                </c:pt>
                <c:pt idx="36817">
                  <c:v>689.4778</c:v>
                </c:pt>
                <c:pt idx="36818">
                  <c:v>689.5462</c:v>
                </c:pt>
                <c:pt idx="36819">
                  <c:v>689.61210000000005</c:v>
                </c:pt>
                <c:pt idx="36820">
                  <c:v>689.67840000000001</c:v>
                </c:pt>
                <c:pt idx="36821">
                  <c:v>689.74450000000002</c:v>
                </c:pt>
                <c:pt idx="36822">
                  <c:v>689.81060000000002</c:v>
                </c:pt>
                <c:pt idx="36823">
                  <c:v>689.87779999999998</c:v>
                </c:pt>
                <c:pt idx="36824">
                  <c:v>689.94449999999995</c:v>
                </c:pt>
                <c:pt idx="36825">
                  <c:v>690.01239999999996</c:v>
                </c:pt>
                <c:pt idx="36826">
                  <c:v>690.08119999999997</c:v>
                </c:pt>
                <c:pt idx="36827">
                  <c:v>690.15060000000005</c:v>
                </c:pt>
                <c:pt idx="36828">
                  <c:v>690.22239999999999</c:v>
                </c:pt>
                <c:pt idx="36829">
                  <c:v>690.29359999999997</c:v>
                </c:pt>
                <c:pt idx="36830">
                  <c:v>690.36479999999995</c:v>
                </c:pt>
                <c:pt idx="36831">
                  <c:v>690.43820000000005</c:v>
                </c:pt>
                <c:pt idx="36832">
                  <c:v>690.51260000000002</c:v>
                </c:pt>
                <c:pt idx="36833">
                  <c:v>690.58659999999998</c:v>
                </c:pt>
                <c:pt idx="36834">
                  <c:v>690.66030000000001</c:v>
                </c:pt>
                <c:pt idx="36835">
                  <c:v>690.73559999999998</c:v>
                </c:pt>
                <c:pt idx="36836">
                  <c:v>690.81</c:v>
                </c:pt>
                <c:pt idx="36837">
                  <c:v>690.88620000000003</c:v>
                </c:pt>
                <c:pt idx="36838">
                  <c:v>690.96140000000003</c:v>
                </c:pt>
                <c:pt idx="36839">
                  <c:v>691.03740000000005</c:v>
                </c:pt>
                <c:pt idx="36840">
                  <c:v>691.11400000000003</c:v>
                </c:pt>
                <c:pt idx="36841">
                  <c:v>691.18809999999996</c:v>
                </c:pt>
                <c:pt idx="36842">
                  <c:v>691.26400000000001</c:v>
                </c:pt>
                <c:pt idx="36843">
                  <c:v>691.3374</c:v>
                </c:pt>
                <c:pt idx="36844">
                  <c:v>691.41160000000002</c:v>
                </c:pt>
                <c:pt idx="36845">
                  <c:v>691.48620000000005</c:v>
                </c:pt>
                <c:pt idx="36846">
                  <c:v>691.55640000000005</c:v>
                </c:pt>
                <c:pt idx="36847">
                  <c:v>691.62540000000001</c:v>
                </c:pt>
                <c:pt idx="36848">
                  <c:v>691.697</c:v>
                </c:pt>
                <c:pt idx="36849">
                  <c:v>691.76779999999997</c:v>
                </c:pt>
                <c:pt idx="36850">
                  <c:v>691.8374</c:v>
                </c:pt>
                <c:pt idx="36851">
                  <c:v>691.90750000000003</c:v>
                </c:pt>
                <c:pt idx="36852">
                  <c:v>691.97760000000005</c:v>
                </c:pt>
                <c:pt idx="36853">
                  <c:v>692.04600000000005</c:v>
                </c:pt>
                <c:pt idx="36854">
                  <c:v>692.11530000000005</c:v>
                </c:pt>
                <c:pt idx="36855">
                  <c:v>692.18370000000004</c:v>
                </c:pt>
                <c:pt idx="36856">
                  <c:v>692.25139999999999</c:v>
                </c:pt>
                <c:pt idx="36857">
                  <c:v>692.31740000000002</c:v>
                </c:pt>
                <c:pt idx="36858">
                  <c:v>692.38350000000003</c:v>
                </c:pt>
                <c:pt idx="36859">
                  <c:v>692.44960000000003</c:v>
                </c:pt>
                <c:pt idx="36860">
                  <c:v>692.51570000000004</c:v>
                </c:pt>
                <c:pt idx="36861">
                  <c:v>692.58249999999998</c:v>
                </c:pt>
                <c:pt idx="36862">
                  <c:v>692.64800000000002</c:v>
                </c:pt>
                <c:pt idx="36863">
                  <c:v>692.71749999999997</c:v>
                </c:pt>
                <c:pt idx="36864">
                  <c:v>692.78499999999997</c:v>
                </c:pt>
                <c:pt idx="36865">
                  <c:v>692.85609999999997</c:v>
                </c:pt>
                <c:pt idx="36866">
                  <c:v>692.92570000000001</c:v>
                </c:pt>
                <c:pt idx="36867">
                  <c:v>692.99850000000004</c:v>
                </c:pt>
                <c:pt idx="36868">
                  <c:v>693.07</c:v>
                </c:pt>
                <c:pt idx="36869">
                  <c:v>693.14179999999999</c:v>
                </c:pt>
                <c:pt idx="36870">
                  <c:v>693.21190000000001</c:v>
                </c:pt>
                <c:pt idx="36871">
                  <c:v>693.28240000000005</c:v>
                </c:pt>
                <c:pt idx="36872">
                  <c:v>693.35530000000006</c:v>
                </c:pt>
                <c:pt idx="36873">
                  <c:v>693.42840000000001</c:v>
                </c:pt>
                <c:pt idx="36874">
                  <c:v>693.5009</c:v>
                </c:pt>
                <c:pt idx="36875">
                  <c:v>693.57389999999998</c:v>
                </c:pt>
                <c:pt idx="36876">
                  <c:v>693.64449999999999</c:v>
                </c:pt>
                <c:pt idx="36877">
                  <c:v>693.71759999999995</c:v>
                </c:pt>
                <c:pt idx="36878">
                  <c:v>693.78949999999998</c:v>
                </c:pt>
                <c:pt idx="36879">
                  <c:v>693.86289999999997</c:v>
                </c:pt>
                <c:pt idx="36880">
                  <c:v>693.93619999999999</c:v>
                </c:pt>
                <c:pt idx="36881">
                  <c:v>694.00819999999999</c:v>
                </c:pt>
                <c:pt idx="36882">
                  <c:v>694.08280000000002</c:v>
                </c:pt>
                <c:pt idx="36883">
                  <c:v>694.15620000000001</c:v>
                </c:pt>
                <c:pt idx="36884">
                  <c:v>694.22850000000005</c:v>
                </c:pt>
                <c:pt idx="36885">
                  <c:v>694.30280000000005</c:v>
                </c:pt>
                <c:pt idx="36886">
                  <c:v>694.37720000000002</c:v>
                </c:pt>
                <c:pt idx="36887">
                  <c:v>694.44979999999998</c:v>
                </c:pt>
                <c:pt idx="36888">
                  <c:v>694.52279999999996</c:v>
                </c:pt>
                <c:pt idx="36889">
                  <c:v>694.59739999999999</c:v>
                </c:pt>
                <c:pt idx="36890">
                  <c:v>694.67060000000004</c:v>
                </c:pt>
                <c:pt idx="36891">
                  <c:v>694.74379999999996</c:v>
                </c:pt>
                <c:pt idx="36892">
                  <c:v>694.81439999999998</c:v>
                </c:pt>
                <c:pt idx="36893">
                  <c:v>694.88620000000003</c:v>
                </c:pt>
                <c:pt idx="36894">
                  <c:v>694.95709999999997</c:v>
                </c:pt>
                <c:pt idx="36895">
                  <c:v>695.03030000000001</c:v>
                </c:pt>
                <c:pt idx="36896">
                  <c:v>695.10220000000004</c:v>
                </c:pt>
                <c:pt idx="36897">
                  <c:v>695.17619999999999</c:v>
                </c:pt>
                <c:pt idx="36898">
                  <c:v>695.24950000000001</c:v>
                </c:pt>
                <c:pt idx="36899">
                  <c:v>695.32280000000003</c:v>
                </c:pt>
                <c:pt idx="36900">
                  <c:v>695.39449999999999</c:v>
                </c:pt>
                <c:pt idx="36901">
                  <c:v>695.46780000000001</c:v>
                </c:pt>
                <c:pt idx="36902">
                  <c:v>695.54129999999998</c:v>
                </c:pt>
                <c:pt idx="36903">
                  <c:v>695.61680000000001</c:v>
                </c:pt>
                <c:pt idx="36904">
                  <c:v>695.6902</c:v>
                </c:pt>
                <c:pt idx="36905">
                  <c:v>695.76310000000001</c:v>
                </c:pt>
                <c:pt idx="36906">
                  <c:v>695.83799999999997</c:v>
                </c:pt>
                <c:pt idx="36907">
                  <c:v>695.90890000000002</c:v>
                </c:pt>
                <c:pt idx="36908">
                  <c:v>695.98069999999996</c:v>
                </c:pt>
                <c:pt idx="36909">
                  <c:v>696.05200000000002</c:v>
                </c:pt>
                <c:pt idx="36910">
                  <c:v>696.12090000000001</c:v>
                </c:pt>
                <c:pt idx="36911">
                  <c:v>696.19029999999998</c:v>
                </c:pt>
                <c:pt idx="36912">
                  <c:v>696.25840000000005</c:v>
                </c:pt>
                <c:pt idx="36913">
                  <c:v>696.3288</c:v>
                </c:pt>
                <c:pt idx="36914">
                  <c:v>696.39760000000001</c:v>
                </c:pt>
                <c:pt idx="36915">
                  <c:v>696.46789999999999</c:v>
                </c:pt>
                <c:pt idx="36916">
                  <c:v>696.53949999999998</c:v>
                </c:pt>
                <c:pt idx="36917">
                  <c:v>696.60799999999995</c:v>
                </c:pt>
                <c:pt idx="36918">
                  <c:v>696.67899999999997</c:v>
                </c:pt>
                <c:pt idx="36919">
                  <c:v>696.75</c:v>
                </c:pt>
                <c:pt idx="36920">
                  <c:v>696.82280000000003</c:v>
                </c:pt>
                <c:pt idx="36921">
                  <c:v>696.89380000000006</c:v>
                </c:pt>
                <c:pt idx="36922">
                  <c:v>696.96699999999998</c:v>
                </c:pt>
                <c:pt idx="36923">
                  <c:v>697.04</c:v>
                </c:pt>
                <c:pt idx="36924">
                  <c:v>697.11350000000004</c:v>
                </c:pt>
                <c:pt idx="36925">
                  <c:v>697.18820000000005</c:v>
                </c:pt>
                <c:pt idx="36926">
                  <c:v>697.26310000000001</c:v>
                </c:pt>
                <c:pt idx="36927">
                  <c:v>697.33609999999999</c:v>
                </c:pt>
                <c:pt idx="36928">
                  <c:v>697.41139999999996</c:v>
                </c:pt>
                <c:pt idx="36929">
                  <c:v>697.48689999999999</c:v>
                </c:pt>
                <c:pt idx="36930">
                  <c:v>697.56119999999999</c:v>
                </c:pt>
                <c:pt idx="36931">
                  <c:v>697.63440000000003</c:v>
                </c:pt>
                <c:pt idx="36932">
                  <c:v>697.70619999999997</c:v>
                </c:pt>
                <c:pt idx="36933">
                  <c:v>697.77840000000003</c:v>
                </c:pt>
                <c:pt idx="36934">
                  <c:v>697.84910000000002</c:v>
                </c:pt>
                <c:pt idx="36935">
                  <c:v>697.91790000000003</c:v>
                </c:pt>
                <c:pt idx="36936">
                  <c:v>697.98450000000003</c:v>
                </c:pt>
                <c:pt idx="36937">
                  <c:v>698.05150000000003</c:v>
                </c:pt>
                <c:pt idx="36938">
                  <c:v>698.11990000000003</c:v>
                </c:pt>
                <c:pt idx="36939">
                  <c:v>698.18799999999999</c:v>
                </c:pt>
                <c:pt idx="36940">
                  <c:v>698.25360000000001</c:v>
                </c:pt>
                <c:pt idx="36941">
                  <c:v>698.32180000000005</c:v>
                </c:pt>
                <c:pt idx="36942">
                  <c:v>698.38909999999998</c:v>
                </c:pt>
                <c:pt idx="36943">
                  <c:v>698.45759999999996</c:v>
                </c:pt>
                <c:pt idx="36944">
                  <c:v>698.52660000000003</c:v>
                </c:pt>
                <c:pt idx="36945">
                  <c:v>698.59659999999997</c:v>
                </c:pt>
                <c:pt idx="36946">
                  <c:v>698.66890000000001</c:v>
                </c:pt>
                <c:pt idx="36947">
                  <c:v>698.73950000000002</c:v>
                </c:pt>
                <c:pt idx="36948">
                  <c:v>698.8134</c:v>
                </c:pt>
                <c:pt idx="36949">
                  <c:v>698.88660000000004</c:v>
                </c:pt>
                <c:pt idx="36950">
                  <c:v>698.96119999999996</c:v>
                </c:pt>
                <c:pt idx="36951">
                  <c:v>699.03440000000001</c:v>
                </c:pt>
                <c:pt idx="36952">
                  <c:v>699.10940000000005</c:v>
                </c:pt>
                <c:pt idx="36953">
                  <c:v>699.18179999999995</c:v>
                </c:pt>
                <c:pt idx="36954">
                  <c:v>699.25400000000002</c:v>
                </c:pt>
                <c:pt idx="36955">
                  <c:v>699.32640000000004</c:v>
                </c:pt>
                <c:pt idx="36956">
                  <c:v>699.39800000000002</c:v>
                </c:pt>
                <c:pt idx="36957">
                  <c:v>699.47</c:v>
                </c:pt>
                <c:pt idx="36958">
                  <c:v>699.54200000000003</c:v>
                </c:pt>
                <c:pt idx="36959">
                  <c:v>699.6114</c:v>
                </c:pt>
                <c:pt idx="36960">
                  <c:v>699.6825</c:v>
                </c:pt>
                <c:pt idx="36961">
                  <c:v>699.75239999999997</c:v>
                </c:pt>
                <c:pt idx="36962">
                  <c:v>699.82569999999998</c:v>
                </c:pt>
                <c:pt idx="36963">
                  <c:v>699.89649999999995</c:v>
                </c:pt>
                <c:pt idx="36964">
                  <c:v>699.96879999999999</c:v>
                </c:pt>
                <c:pt idx="36965">
                  <c:v>700.04380000000003</c:v>
                </c:pt>
                <c:pt idx="36966">
                  <c:v>700.11450000000002</c:v>
                </c:pt>
                <c:pt idx="36967">
                  <c:v>700.18499999999995</c:v>
                </c:pt>
                <c:pt idx="36968">
                  <c:v>700.25739999999996</c:v>
                </c:pt>
                <c:pt idx="36969">
                  <c:v>700.327</c:v>
                </c:pt>
                <c:pt idx="36970">
                  <c:v>700.39779999999996</c:v>
                </c:pt>
                <c:pt idx="36971">
                  <c:v>700.46389999999997</c:v>
                </c:pt>
                <c:pt idx="36972">
                  <c:v>700.53420000000006</c:v>
                </c:pt>
                <c:pt idx="36973">
                  <c:v>700.6</c:v>
                </c:pt>
                <c:pt idx="36974">
                  <c:v>700.66719999999998</c:v>
                </c:pt>
                <c:pt idx="36975">
                  <c:v>700.73599999999999</c:v>
                </c:pt>
                <c:pt idx="36976">
                  <c:v>700.80399999999997</c:v>
                </c:pt>
                <c:pt idx="36977">
                  <c:v>700.87300000000005</c:v>
                </c:pt>
                <c:pt idx="36978">
                  <c:v>700.94299999999998</c:v>
                </c:pt>
                <c:pt idx="36979">
                  <c:v>701.01239999999996</c:v>
                </c:pt>
                <c:pt idx="36980">
                  <c:v>701.08199999999999</c:v>
                </c:pt>
                <c:pt idx="36981">
                  <c:v>701.15340000000003</c:v>
                </c:pt>
                <c:pt idx="36982">
                  <c:v>701.22500000000002</c:v>
                </c:pt>
                <c:pt idx="36983">
                  <c:v>701.29750000000001</c:v>
                </c:pt>
                <c:pt idx="36984">
                  <c:v>701.36940000000004</c:v>
                </c:pt>
                <c:pt idx="36985">
                  <c:v>701.44410000000005</c:v>
                </c:pt>
                <c:pt idx="36986">
                  <c:v>701.51599999999996</c:v>
                </c:pt>
                <c:pt idx="36987">
                  <c:v>701.59059999999999</c:v>
                </c:pt>
                <c:pt idx="36988">
                  <c:v>701.66399999999999</c:v>
                </c:pt>
                <c:pt idx="36989">
                  <c:v>701.73749999999995</c:v>
                </c:pt>
                <c:pt idx="36990">
                  <c:v>701.81309999999996</c:v>
                </c:pt>
                <c:pt idx="36991">
                  <c:v>701.88620000000003</c:v>
                </c:pt>
                <c:pt idx="36992">
                  <c:v>701.95899999999995</c:v>
                </c:pt>
                <c:pt idx="36993">
                  <c:v>702.03279999999995</c:v>
                </c:pt>
                <c:pt idx="36994">
                  <c:v>702.1078</c:v>
                </c:pt>
                <c:pt idx="36995">
                  <c:v>702.17840000000001</c:v>
                </c:pt>
                <c:pt idx="36996">
                  <c:v>702.24839999999995</c:v>
                </c:pt>
                <c:pt idx="36997">
                  <c:v>702.31629999999996</c:v>
                </c:pt>
                <c:pt idx="36998">
                  <c:v>702.38239999999996</c:v>
                </c:pt>
                <c:pt idx="36999">
                  <c:v>702.44889999999998</c:v>
                </c:pt>
                <c:pt idx="37000">
                  <c:v>702.51509999999996</c:v>
                </c:pt>
                <c:pt idx="37001">
                  <c:v>702.58309999999994</c:v>
                </c:pt>
                <c:pt idx="37002">
                  <c:v>702.64859999999999</c:v>
                </c:pt>
                <c:pt idx="37003">
                  <c:v>702.71609999999998</c:v>
                </c:pt>
                <c:pt idx="37004">
                  <c:v>702.78200000000004</c:v>
                </c:pt>
                <c:pt idx="37005">
                  <c:v>702.85180000000003</c:v>
                </c:pt>
                <c:pt idx="37006">
                  <c:v>702.9212</c:v>
                </c:pt>
                <c:pt idx="37007">
                  <c:v>702.99210000000005</c:v>
                </c:pt>
                <c:pt idx="37008">
                  <c:v>703.06219999999996</c:v>
                </c:pt>
                <c:pt idx="37009">
                  <c:v>703.13469999999995</c:v>
                </c:pt>
                <c:pt idx="37010">
                  <c:v>703.20780000000002</c:v>
                </c:pt>
                <c:pt idx="37011">
                  <c:v>703.28060000000005</c:v>
                </c:pt>
                <c:pt idx="37012">
                  <c:v>703.35450000000003</c:v>
                </c:pt>
                <c:pt idx="37013">
                  <c:v>703.428</c:v>
                </c:pt>
                <c:pt idx="37014">
                  <c:v>703.50250000000005</c:v>
                </c:pt>
                <c:pt idx="37015">
                  <c:v>703.57719999999995</c:v>
                </c:pt>
                <c:pt idx="37016">
                  <c:v>703.65099999999995</c:v>
                </c:pt>
                <c:pt idx="37017">
                  <c:v>703.72260000000006</c:v>
                </c:pt>
                <c:pt idx="37018">
                  <c:v>703.79589999999996</c:v>
                </c:pt>
                <c:pt idx="37019">
                  <c:v>703.86680000000001</c:v>
                </c:pt>
                <c:pt idx="37020">
                  <c:v>703.93700000000001</c:v>
                </c:pt>
                <c:pt idx="37021">
                  <c:v>704.00699999999995</c:v>
                </c:pt>
                <c:pt idx="37022">
                  <c:v>704.0761</c:v>
                </c:pt>
                <c:pt idx="37023">
                  <c:v>704.14459999999997</c:v>
                </c:pt>
                <c:pt idx="37024">
                  <c:v>704.21540000000005</c:v>
                </c:pt>
                <c:pt idx="37025">
                  <c:v>704.28440000000001</c:v>
                </c:pt>
                <c:pt idx="37026">
                  <c:v>704.35500000000002</c:v>
                </c:pt>
                <c:pt idx="37027">
                  <c:v>704.42579999999998</c:v>
                </c:pt>
                <c:pt idx="37028">
                  <c:v>704.49760000000003</c:v>
                </c:pt>
                <c:pt idx="37029">
                  <c:v>704.5693</c:v>
                </c:pt>
                <c:pt idx="37030">
                  <c:v>704.64160000000004</c:v>
                </c:pt>
                <c:pt idx="37031">
                  <c:v>704.71320000000003</c:v>
                </c:pt>
                <c:pt idx="37032">
                  <c:v>704.78399999999999</c:v>
                </c:pt>
                <c:pt idx="37033">
                  <c:v>704.85500000000002</c:v>
                </c:pt>
                <c:pt idx="37034">
                  <c:v>704.928</c:v>
                </c:pt>
                <c:pt idx="37035">
                  <c:v>705</c:v>
                </c:pt>
                <c:pt idx="37036">
                  <c:v>705.07129999999995</c:v>
                </c:pt>
                <c:pt idx="37037">
                  <c:v>705.14239999999995</c:v>
                </c:pt>
                <c:pt idx="37038">
                  <c:v>705.21339999999998</c:v>
                </c:pt>
                <c:pt idx="37039">
                  <c:v>705.28499999999997</c:v>
                </c:pt>
                <c:pt idx="37040">
                  <c:v>705.35789999999997</c:v>
                </c:pt>
                <c:pt idx="37041">
                  <c:v>705.42819999999995</c:v>
                </c:pt>
                <c:pt idx="37042">
                  <c:v>705.50160000000005</c:v>
                </c:pt>
                <c:pt idx="37043">
                  <c:v>705.57380000000001</c:v>
                </c:pt>
                <c:pt idx="37044">
                  <c:v>705.64689999999996</c:v>
                </c:pt>
                <c:pt idx="37045">
                  <c:v>705.71939999999995</c:v>
                </c:pt>
                <c:pt idx="37046">
                  <c:v>705.79060000000004</c:v>
                </c:pt>
                <c:pt idx="37047">
                  <c:v>705.85919999999999</c:v>
                </c:pt>
                <c:pt idx="37048">
                  <c:v>705.92859999999996</c:v>
                </c:pt>
                <c:pt idx="37049">
                  <c:v>705.99659999999994</c:v>
                </c:pt>
                <c:pt idx="37050">
                  <c:v>706.06320000000005</c:v>
                </c:pt>
                <c:pt idx="37051">
                  <c:v>706.13160000000005</c:v>
                </c:pt>
                <c:pt idx="37052">
                  <c:v>706.19949999999994</c:v>
                </c:pt>
                <c:pt idx="37053">
                  <c:v>706.26750000000004</c:v>
                </c:pt>
                <c:pt idx="37054">
                  <c:v>706.33659999999998</c:v>
                </c:pt>
                <c:pt idx="37055">
                  <c:v>706.4049</c:v>
                </c:pt>
                <c:pt idx="37056">
                  <c:v>706.47529999999995</c:v>
                </c:pt>
                <c:pt idx="37057">
                  <c:v>706.5462</c:v>
                </c:pt>
                <c:pt idx="37058">
                  <c:v>706.61500000000001</c:v>
                </c:pt>
                <c:pt idx="37059">
                  <c:v>706.68560000000002</c:v>
                </c:pt>
                <c:pt idx="37060">
                  <c:v>706.75559999999996</c:v>
                </c:pt>
                <c:pt idx="37061">
                  <c:v>706.82550000000003</c:v>
                </c:pt>
                <c:pt idx="37062">
                  <c:v>706.8954</c:v>
                </c:pt>
                <c:pt idx="37063">
                  <c:v>706.96699999999998</c:v>
                </c:pt>
                <c:pt idx="37064">
                  <c:v>707.0376</c:v>
                </c:pt>
                <c:pt idx="37065">
                  <c:v>707.10839999999996</c:v>
                </c:pt>
                <c:pt idx="37066">
                  <c:v>707.17920000000004</c:v>
                </c:pt>
                <c:pt idx="37067">
                  <c:v>707.25</c:v>
                </c:pt>
                <c:pt idx="37068">
                  <c:v>707.322</c:v>
                </c:pt>
                <c:pt idx="37069">
                  <c:v>707.3931</c:v>
                </c:pt>
                <c:pt idx="37070">
                  <c:v>707.46360000000004</c:v>
                </c:pt>
                <c:pt idx="37071">
                  <c:v>707.53440000000001</c:v>
                </c:pt>
                <c:pt idx="37072">
                  <c:v>707.60709999999995</c:v>
                </c:pt>
                <c:pt idx="37073">
                  <c:v>707.67719999999997</c:v>
                </c:pt>
                <c:pt idx="37074">
                  <c:v>707.74890000000005</c:v>
                </c:pt>
                <c:pt idx="37075">
                  <c:v>707.82</c:v>
                </c:pt>
                <c:pt idx="37076">
                  <c:v>707.89059999999995</c:v>
                </c:pt>
                <c:pt idx="37077">
                  <c:v>707.96180000000004</c:v>
                </c:pt>
                <c:pt idx="37078">
                  <c:v>708.03499999999997</c:v>
                </c:pt>
                <c:pt idx="37079">
                  <c:v>708.10850000000005</c:v>
                </c:pt>
                <c:pt idx="37080">
                  <c:v>708.18110000000001</c:v>
                </c:pt>
                <c:pt idx="37081">
                  <c:v>708.25120000000004</c:v>
                </c:pt>
                <c:pt idx="37082">
                  <c:v>708.32529999999997</c:v>
                </c:pt>
                <c:pt idx="37083">
                  <c:v>708.39739999999995</c:v>
                </c:pt>
                <c:pt idx="37084">
                  <c:v>708.47040000000004</c:v>
                </c:pt>
                <c:pt idx="37085">
                  <c:v>708.54139999999995</c:v>
                </c:pt>
                <c:pt idx="37086">
                  <c:v>708.61400000000003</c:v>
                </c:pt>
                <c:pt idx="37087">
                  <c:v>708.68520000000001</c:v>
                </c:pt>
                <c:pt idx="37088">
                  <c:v>708.75660000000005</c:v>
                </c:pt>
                <c:pt idx="37089">
                  <c:v>708.8279</c:v>
                </c:pt>
                <c:pt idx="37090">
                  <c:v>708.89840000000004</c:v>
                </c:pt>
                <c:pt idx="37091">
                  <c:v>708.96839999999997</c:v>
                </c:pt>
                <c:pt idx="37092">
                  <c:v>709.03980000000001</c:v>
                </c:pt>
                <c:pt idx="37093">
                  <c:v>709.11030000000005</c:v>
                </c:pt>
                <c:pt idx="37094">
                  <c:v>709.18359999999996</c:v>
                </c:pt>
                <c:pt idx="37095">
                  <c:v>709.25379999999996</c:v>
                </c:pt>
                <c:pt idx="37096">
                  <c:v>709.32500000000005</c:v>
                </c:pt>
                <c:pt idx="37097">
                  <c:v>709.3972</c:v>
                </c:pt>
                <c:pt idx="37098">
                  <c:v>709.47019999999998</c:v>
                </c:pt>
                <c:pt idx="37099">
                  <c:v>709.54380000000003</c:v>
                </c:pt>
                <c:pt idx="37100">
                  <c:v>709.61720000000003</c:v>
                </c:pt>
                <c:pt idx="37101">
                  <c:v>709.6884</c:v>
                </c:pt>
                <c:pt idx="37102">
                  <c:v>709.76059999999995</c:v>
                </c:pt>
                <c:pt idx="37103">
                  <c:v>709.83399999999995</c:v>
                </c:pt>
                <c:pt idx="37104">
                  <c:v>709.90869999999995</c:v>
                </c:pt>
                <c:pt idx="37105">
                  <c:v>709.98059999999998</c:v>
                </c:pt>
                <c:pt idx="37106">
                  <c:v>710.05219999999997</c:v>
                </c:pt>
                <c:pt idx="37107">
                  <c:v>710.125</c:v>
                </c:pt>
                <c:pt idx="37108">
                  <c:v>710.19749999999999</c:v>
                </c:pt>
                <c:pt idx="37109">
                  <c:v>710.27099999999996</c:v>
                </c:pt>
                <c:pt idx="37110">
                  <c:v>710.34320000000002</c:v>
                </c:pt>
                <c:pt idx="37111">
                  <c:v>710.41560000000004</c:v>
                </c:pt>
                <c:pt idx="37112">
                  <c:v>710.48820000000001</c:v>
                </c:pt>
                <c:pt idx="37113">
                  <c:v>710.55949999999996</c:v>
                </c:pt>
                <c:pt idx="37114">
                  <c:v>710.63279999999997</c:v>
                </c:pt>
                <c:pt idx="37115">
                  <c:v>710.70680000000004</c:v>
                </c:pt>
                <c:pt idx="37116">
                  <c:v>710.78020000000004</c:v>
                </c:pt>
                <c:pt idx="37117">
                  <c:v>710.85119999999995</c:v>
                </c:pt>
                <c:pt idx="37118">
                  <c:v>710.92449999999997</c:v>
                </c:pt>
                <c:pt idx="37119">
                  <c:v>710.99639999999999</c:v>
                </c:pt>
                <c:pt idx="37120">
                  <c:v>711.07039999999995</c:v>
                </c:pt>
                <c:pt idx="37121">
                  <c:v>711.14300000000003</c:v>
                </c:pt>
                <c:pt idx="37122">
                  <c:v>711.21759999999995</c:v>
                </c:pt>
                <c:pt idx="37123">
                  <c:v>711.2903</c:v>
                </c:pt>
                <c:pt idx="37124">
                  <c:v>711.36199999999997</c:v>
                </c:pt>
                <c:pt idx="37125">
                  <c:v>711.43529999999998</c:v>
                </c:pt>
                <c:pt idx="37126">
                  <c:v>711.505</c:v>
                </c:pt>
                <c:pt idx="37127">
                  <c:v>711.57749999999999</c:v>
                </c:pt>
                <c:pt idx="37128">
                  <c:v>711.64880000000005</c:v>
                </c:pt>
                <c:pt idx="37129">
                  <c:v>711.71950000000004</c:v>
                </c:pt>
                <c:pt idx="37130">
                  <c:v>711.79</c:v>
                </c:pt>
                <c:pt idx="37131">
                  <c:v>711.85969999999998</c:v>
                </c:pt>
                <c:pt idx="37132">
                  <c:v>711.92719999999997</c:v>
                </c:pt>
                <c:pt idx="37133">
                  <c:v>711.99739999999997</c:v>
                </c:pt>
                <c:pt idx="37134">
                  <c:v>712.06759999999997</c:v>
                </c:pt>
                <c:pt idx="37135">
                  <c:v>712.13699999999994</c:v>
                </c:pt>
                <c:pt idx="37136">
                  <c:v>712.20529999999997</c:v>
                </c:pt>
                <c:pt idx="37137">
                  <c:v>712.27599999999995</c:v>
                </c:pt>
                <c:pt idx="37138">
                  <c:v>712.34720000000004</c:v>
                </c:pt>
                <c:pt idx="37139">
                  <c:v>712.41819999999996</c:v>
                </c:pt>
                <c:pt idx="37140">
                  <c:v>712.4905</c:v>
                </c:pt>
                <c:pt idx="37141">
                  <c:v>712.56479999999999</c:v>
                </c:pt>
                <c:pt idx="37142">
                  <c:v>712.63919999999996</c:v>
                </c:pt>
                <c:pt idx="37143">
                  <c:v>712.7124</c:v>
                </c:pt>
                <c:pt idx="37144">
                  <c:v>712.78809999999999</c:v>
                </c:pt>
                <c:pt idx="37145">
                  <c:v>712.86080000000004</c:v>
                </c:pt>
                <c:pt idx="37146">
                  <c:v>712.93359999999996</c:v>
                </c:pt>
                <c:pt idx="37147">
                  <c:v>713.00720000000001</c:v>
                </c:pt>
                <c:pt idx="37148">
                  <c:v>713.07910000000004</c:v>
                </c:pt>
                <c:pt idx="37149">
                  <c:v>713.15039999999999</c:v>
                </c:pt>
                <c:pt idx="37150">
                  <c:v>713.22299999999996</c:v>
                </c:pt>
                <c:pt idx="37151">
                  <c:v>713.29319999999996</c:v>
                </c:pt>
                <c:pt idx="37152">
                  <c:v>713.36599999999999</c:v>
                </c:pt>
                <c:pt idx="37153">
                  <c:v>713.43650000000002</c:v>
                </c:pt>
                <c:pt idx="37154">
                  <c:v>713.50739999999996</c:v>
                </c:pt>
                <c:pt idx="37155">
                  <c:v>713.57709999999997</c:v>
                </c:pt>
                <c:pt idx="37156">
                  <c:v>713.649</c:v>
                </c:pt>
                <c:pt idx="37157">
                  <c:v>713.71870000000001</c:v>
                </c:pt>
                <c:pt idx="37158">
                  <c:v>713.79060000000004</c:v>
                </c:pt>
                <c:pt idx="37159">
                  <c:v>713.86090000000002</c:v>
                </c:pt>
                <c:pt idx="37160">
                  <c:v>713.93190000000004</c:v>
                </c:pt>
                <c:pt idx="37161">
                  <c:v>714.00310000000002</c:v>
                </c:pt>
                <c:pt idx="37162">
                  <c:v>714.07460000000003</c:v>
                </c:pt>
                <c:pt idx="37163">
                  <c:v>714.14639999999997</c:v>
                </c:pt>
                <c:pt idx="37164">
                  <c:v>714.21820000000002</c:v>
                </c:pt>
                <c:pt idx="37165">
                  <c:v>714.29</c:v>
                </c:pt>
                <c:pt idx="37166">
                  <c:v>714.36180000000002</c:v>
                </c:pt>
                <c:pt idx="37167">
                  <c:v>714.43290000000002</c:v>
                </c:pt>
                <c:pt idx="37168">
                  <c:v>714.50490000000002</c:v>
                </c:pt>
                <c:pt idx="37169">
                  <c:v>714.57529999999997</c:v>
                </c:pt>
                <c:pt idx="37170">
                  <c:v>714.64679999999998</c:v>
                </c:pt>
                <c:pt idx="37171">
                  <c:v>714.71820000000002</c:v>
                </c:pt>
                <c:pt idx="37172">
                  <c:v>714.78989999999999</c:v>
                </c:pt>
                <c:pt idx="37173">
                  <c:v>714.85900000000004</c:v>
                </c:pt>
                <c:pt idx="37174">
                  <c:v>714.93110000000001</c:v>
                </c:pt>
                <c:pt idx="37175">
                  <c:v>715.00220000000002</c:v>
                </c:pt>
                <c:pt idx="37176">
                  <c:v>715.07360000000006</c:v>
                </c:pt>
                <c:pt idx="37177">
                  <c:v>715.14580000000001</c:v>
                </c:pt>
                <c:pt idx="37178">
                  <c:v>715.21540000000005</c:v>
                </c:pt>
                <c:pt idx="37179">
                  <c:v>715.28899999999999</c:v>
                </c:pt>
                <c:pt idx="37180">
                  <c:v>715.36159999999995</c:v>
                </c:pt>
                <c:pt idx="37181">
                  <c:v>715.43399999999997</c:v>
                </c:pt>
                <c:pt idx="37182">
                  <c:v>715.50630000000001</c:v>
                </c:pt>
                <c:pt idx="37183">
                  <c:v>715.57910000000004</c:v>
                </c:pt>
                <c:pt idx="37184">
                  <c:v>715.65120000000002</c:v>
                </c:pt>
                <c:pt idx="37185">
                  <c:v>715.72140000000002</c:v>
                </c:pt>
                <c:pt idx="37186">
                  <c:v>715.79160000000002</c:v>
                </c:pt>
                <c:pt idx="37187">
                  <c:v>715.86260000000004</c:v>
                </c:pt>
                <c:pt idx="37188">
                  <c:v>715.93309999999997</c:v>
                </c:pt>
                <c:pt idx="37189">
                  <c:v>716.00450000000001</c:v>
                </c:pt>
                <c:pt idx="37190">
                  <c:v>716.07299999999998</c:v>
                </c:pt>
                <c:pt idx="37191">
                  <c:v>716.1454</c:v>
                </c:pt>
                <c:pt idx="37192">
                  <c:v>716.21640000000002</c:v>
                </c:pt>
                <c:pt idx="37193">
                  <c:v>716.28679999999997</c:v>
                </c:pt>
                <c:pt idx="37194">
                  <c:v>716.35760000000005</c:v>
                </c:pt>
                <c:pt idx="37195">
                  <c:v>716.42719999999997</c:v>
                </c:pt>
                <c:pt idx="37196">
                  <c:v>716.49659999999994</c:v>
                </c:pt>
                <c:pt idx="37197">
                  <c:v>716.56439999999998</c:v>
                </c:pt>
                <c:pt idx="37198">
                  <c:v>716.6345</c:v>
                </c:pt>
                <c:pt idx="37199">
                  <c:v>716.70240000000001</c:v>
                </c:pt>
                <c:pt idx="37200">
                  <c:v>716.76940000000002</c:v>
                </c:pt>
                <c:pt idx="37201">
                  <c:v>716.83759999999995</c:v>
                </c:pt>
                <c:pt idx="37202">
                  <c:v>716.90530000000001</c:v>
                </c:pt>
                <c:pt idx="37203">
                  <c:v>716.97209999999995</c:v>
                </c:pt>
                <c:pt idx="37204">
                  <c:v>717.04049999999995</c:v>
                </c:pt>
                <c:pt idx="37205">
                  <c:v>717.10760000000005</c:v>
                </c:pt>
                <c:pt idx="37206">
                  <c:v>717.17819999999995</c:v>
                </c:pt>
                <c:pt idx="37207">
                  <c:v>717.24659999999994</c:v>
                </c:pt>
                <c:pt idx="37208">
                  <c:v>717.31579999999997</c:v>
                </c:pt>
                <c:pt idx="37209">
                  <c:v>717.38599999999997</c:v>
                </c:pt>
                <c:pt idx="37210">
                  <c:v>717.45619999999997</c:v>
                </c:pt>
                <c:pt idx="37211">
                  <c:v>717.52719999999999</c:v>
                </c:pt>
                <c:pt idx="37212">
                  <c:v>717.59950000000003</c:v>
                </c:pt>
                <c:pt idx="37213">
                  <c:v>717.67179999999996</c:v>
                </c:pt>
                <c:pt idx="37214">
                  <c:v>717.74450000000002</c:v>
                </c:pt>
                <c:pt idx="37215">
                  <c:v>717.81629999999996</c:v>
                </c:pt>
                <c:pt idx="37216">
                  <c:v>717.88819999999998</c:v>
                </c:pt>
                <c:pt idx="37217">
                  <c:v>717.96100000000001</c:v>
                </c:pt>
                <c:pt idx="37218">
                  <c:v>718.03129999999999</c:v>
                </c:pt>
                <c:pt idx="37219">
                  <c:v>718.10220000000004</c:v>
                </c:pt>
                <c:pt idx="37220">
                  <c:v>718.17280000000005</c:v>
                </c:pt>
                <c:pt idx="37221">
                  <c:v>718.23739999999998</c:v>
                </c:pt>
                <c:pt idx="37222">
                  <c:v>718.30560000000003</c:v>
                </c:pt>
                <c:pt idx="37223">
                  <c:v>718.37530000000004</c:v>
                </c:pt>
                <c:pt idx="37224">
                  <c:v>718.43820000000005</c:v>
                </c:pt>
                <c:pt idx="37225">
                  <c:v>718.50530000000003</c:v>
                </c:pt>
                <c:pt idx="37226">
                  <c:v>718.57320000000004</c:v>
                </c:pt>
                <c:pt idx="37227">
                  <c:v>718.64430000000004</c:v>
                </c:pt>
                <c:pt idx="37228">
                  <c:v>718.71579999999994</c:v>
                </c:pt>
                <c:pt idx="37229">
                  <c:v>718.78869999999995</c:v>
                </c:pt>
                <c:pt idx="37230">
                  <c:v>718.86159999999995</c:v>
                </c:pt>
                <c:pt idx="37231">
                  <c:v>718.93600000000004</c:v>
                </c:pt>
                <c:pt idx="37232">
                  <c:v>719.00819999999999</c:v>
                </c:pt>
                <c:pt idx="37233">
                  <c:v>719.08420000000001</c:v>
                </c:pt>
                <c:pt idx="37234">
                  <c:v>719.16079999999999</c:v>
                </c:pt>
                <c:pt idx="37235">
                  <c:v>719.23680000000002</c:v>
                </c:pt>
                <c:pt idx="37236">
                  <c:v>719.31500000000005</c:v>
                </c:pt>
                <c:pt idx="37237">
                  <c:v>719.39099999999996</c:v>
                </c:pt>
                <c:pt idx="37238">
                  <c:v>719.4674</c:v>
                </c:pt>
                <c:pt idx="37239">
                  <c:v>719.5421</c:v>
                </c:pt>
                <c:pt idx="37240">
                  <c:v>719.61789999999996</c:v>
                </c:pt>
                <c:pt idx="37241">
                  <c:v>719.69209999999998</c:v>
                </c:pt>
                <c:pt idx="37242">
                  <c:v>719.76620000000003</c:v>
                </c:pt>
                <c:pt idx="37243">
                  <c:v>719.83879999999999</c:v>
                </c:pt>
                <c:pt idx="37244">
                  <c:v>719.91219999999998</c:v>
                </c:pt>
                <c:pt idx="37245">
                  <c:v>719.98389999999995</c:v>
                </c:pt>
                <c:pt idx="37246">
                  <c:v>720.05619999999999</c:v>
                </c:pt>
                <c:pt idx="37247">
                  <c:v>720.12819999999999</c:v>
                </c:pt>
                <c:pt idx="37248">
                  <c:v>720.19820000000004</c:v>
                </c:pt>
                <c:pt idx="37249">
                  <c:v>720.26760000000002</c:v>
                </c:pt>
                <c:pt idx="37250">
                  <c:v>720.33630000000005</c:v>
                </c:pt>
                <c:pt idx="37251">
                  <c:v>720.40750000000003</c:v>
                </c:pt>
                <c:pt idx="37252">
                  <c:v>720.476</c:v>
                </c:pt>
                <c:pt idx="37253">
                  <c:v>720.54780000000005</c:v>
                </c:pt>
                <c:pt idx="37254">
                  <c:v>720.61689999999999</c:v>
                </c:pt>
                <c:pt idx="37255">
                  <c:v>720.68899999999996</c:v>
                </c:pt>
                <c:pt idx="37256">
                  <c:v>720.75900000000001</c:v>
                </c:pt>
                <c:pt idx="37257">
                  <c:v>720.82950000000005</c:v>
                </c:pt>
                <c:pt idx="37258">
                  <c:v>720.90110000000004</c:v>
                </c:pt>
                <c:pt idx="37259">
                  <c:v>720.97320000000002</c:v>
                </c:pt>
                <c:pt idx="37260">
                  <c:v>721.04359999999997</c:v>
                </c:pt>
                <c:pt idx="37261">
                  <c:v>721.11559999999997</c:v>
                </c:pt>
                <c:pt idx="37262">
                  <c:v>721.18799999999999</c:v>
                </c:pt>
                <c:pt idx="37263">
                  <c:v>721.26030000000003</c:v>
                </c:pt>
                <c:pt idx="37264">
                  <c:v>721.33199999999999</c:v>
                </c:pt>
                <c:pt idx="37265">
                  <c:v>721.40459999999996</c:v>
                </c:pt>
                <c:pt idx="37266">
                  <c:v>721.47680000000003</c:v>
                </c:pt>
                <c:pt idx="37267">
                  <c:v>721.55070000000001</c:v>
                </c:pt>
                <c:pt idx="37268">
                  <c:v>721.62260000000003</c:v>
                </c:pt>
                <c:pt idx="37269">
                  <c:v>721.69619999999998</c:v>
                </c:pt>
                <c:pt idx="37270">
                  <c:v>721.76980000000003</c:v>
                </c:pt>
                <c:pt idx="37271">
                  <c:v>721.84320000000002</c:v>
                </c:pt>
                <c:pt idx="37272">
                  <c:v>721.91880000000003</c:v>
                </c:pt>
                <c:pt idx="37273">
                  <c:v>721.99120000000005</c:v>
                </c:pt>
                <c:pt idx="37274">
                  <c:v>722.06259999999997</c:v>
                </c:pt>
                <c:pt idx="37275">
                  <c:v>722.13220000000001</c:v>
                </c:pt>
                <c:pt idx="37276">
                  <c:v>722.20119999999997</c:v>
                </c:pt>
                <c:pt idx="37277">
                  <c:v>722.2722</c:v>
                </c:pt>
                <c:pt idx="37278">
                  <c:v>722.33929999999998</c:v>
                </c:pt>
                <c:pt idx="37279">
                  <c:v>722.40790000000004</c:v>
                </c:pt>
                <c:pt idx="37280">
                  <c:v>722.4751</c:v>
                </c:pt>
                <c:pt idx="37281">
                  <c:v>722.54179999999997</c:v>
                </c:pt>
                <c:pt idx="37282">
                  <c:v>722.60940000000005</c:v>
                </c:pt>
                <c:pt idx="37283">
                  <c:v>722.67660000000001</c:v>
                </c:pt>
                <c:pt idx="37284">
                  <c:v>722.74289999999996</c:v>
                </c:pt>
                <c:pt idx="37285">
                  <c:v>722.81219999999996</c:v>
                </c:pt>
                <c:pt idx="37286">
                  <c:v>722.87980000000005</c:v>
                </c:pt>
                <c:pt idx="37287">
                  <c:v>722.94820000000004</c:v>
                </c:pt>
                <c:pt idx="37288">
                  <c:v>723.0163</c:v>
                </c:pt>
                <c:pt idx="37289">
                  <c:v>723.0847</c:v>
                </c:pt>
                <c:pt idx="37290">
                  <c:v>723.15480000000002</c:v>
                </c:pt>
                <c:pt idx="37291">
                  <c:v>723.22339999999997</c:v>
                </c:pt>
                <c:pt idx="37292">
                  <c:v>723.2944</c:v>
                </c:pt>
                <c:pt idx="37293">
                  <c:v>723.36450000000002</c:v>
                </c:pt>
                <c:pt idx="37294">
                  <c:v>723.43610000000001</c:v>
                </c:pt>
                <c:pt idx="37295">
                  <c:v>723.50699999999995</c:v>
                </c:pt>
                <c:pt idx="37296">
                  <c:v>723.58029999999997</c:v>
                </c:pt>
                <c:pt idx="37297">
                  <c:v>723.65219999999999</c:v>
                </c:pt>
                <c:pt idx="37298">
                  <c:v>723.72400000000005</c:v>
                </c:pt>
                <c:pt idx="37299">
                  <c:v>723.79740000000004</c:v>
                </c:pt>
                <c:pt idx="37300">
                  <c:v>723.87059999999997</c:v>
                </c:pt>
                <c:pt idx="37301">
                  <c:v>723.94579999999996</c:v>
                </c:pt>
                <c:pt idx="37302">
                  <c:v>724.0181</c:v>
                </c:pt>
                <c:pt idx="37303">
                  <c:v>724.09190000000001</c:v>
                </c:pt>
                <c:pt idx="37304">
                  <c:v>724.16499999999996</c:v>
                </c:pt>
                <c:pt idx="37305">
                  <c:v>724.23820000000001</c:v>
                </c:pt>
                <c:pt idx="37306">
                  <c:v>724.31060000000002</c:v>
                </c:pt>
                <c:pt idx="37307">
                  <c:v>724.38220000000001</c:v>
                </c:pt>
                <c:pt idx="37308">
                  <c:v>724.45209999999997</c:v>
                </c:pt>
                <c:pt idx="37309">
                  <c:v>724.51940000000002</c:v>
                </c:pt>
                <c:pt idx="37310">
                  <c:v>724.5874</c:v>
                </c:pt>
                <c:pt idx="37311">
                  <c:v>724.65219999999999</c:v>
                </c:pt>
                <c:pt idx="37312">
                  <c:v>724.71569999999997</c:v>
                </c:pt>
                <c:pt idx="37313">
                  <c:v>724.77880000000005</c:v>
                </c:pt>
                <c:pt idx="37314">
                  <c:v>724.84140000000002</c:v>
                </c:pt>
                <c:pt idx="37315">
                  <c:v>724.90610000000004</c:v>
                </c:pt>
                <c:pt idx="37316">
                  <c:v>724.96990000000005</c:v>
                </c:pt>
                <c:pt idx="37317">
                  <c:v>725.03440000000001</c:v>
                </c:pt>
                <c:pt idx="37318">
                  <c:v>725.10059999999999</c:v>
                </c:pt>
                <c:pt idx="37319">
                  <c:v>725.1694</c:v>
                </c:pt>
                <c:pt idx="37320">
                  <c:v>725.23699999999997</c:v>
                </c:pt>
                <c:pt idx="37321">
                  <c:v>725.30640000000005</c:v>
                </c:pt>
                <c:pt idx="37322">
                  <c:v>725.37800000000004</c:v>
                </c:pt>
                <c:pt idx="37323">
                  <c:v>725.44849999999997</c:v>
                </c:pt>
                <c:pt idx="37324">
                  <c:v>725.52189999999996</c:v>
                </c:pt>
                <c:pt idx="37325">
                  <c:v>725.59370000000001</c:v>
                </c:pt>
                <c:pt idx="37326">
                  <c:v>725.66459999999995</c:v>
                </c:pt>
                <c:pt idx="37327">
                  <c:v>725.73820000000001</c:v>
                </c:pt>
                <c:pt idx="37328">
                  <c:v>725.81110000000001</c:v>
                </c:pt>
                <c:pt idx="37329">
                  <c:v>725.88239999999996</c:v>
                </c:pt>
                <c:pt idx="37330">
                  <c:v>725.95500000000004</c:v>
                </c:pt>
                <c:pt idx="37331">
                  <c:v>726.02880000000005</c:v>
                </c:pt>
                <c:pt idx="37332">
                  <c:v>726.09900000000005</c:v>
                </c:pt>
                <c:pt idx="37333">
                  <c:v>726.1694</c:v>
                </c:pt>
                <c:pt idx="37334">
                  <c:v>726.24</c:v>
                </c:pt>
                <c:pt idx="37335">
                  <c:v>726.31029999999998</c:v>
                </c:pt>
                <c:pt idx="37336">
                  <c:v>726.38099999999997</c:v>
                </c:pt>
                <c:pt idx="37337">
                  <c:v>726.44949999999994</c:v>
                </c:pt>
                <c:pt idx="37338">
                  <c:v>726.51900000000001</c:v>
                </c:pt>
                <c:pt idx="37339">
                  <c:v>726.59</c:v>
                </c:pt>
                <c:pt idx="37340">
                  <c:v>726.65890000000002</c:v>
                </c:pt>
                <c:pt idx="37341">
                  <c:v>726.72799999999995</c:v>
                </c:pt>
                <c:pt idx="37342">
                  <c:v>726.79600000000005</c:v>
                </c:pt>
                <c:pt idx="37343">
                  <c:v>726.86189999999999</c:v>
                </c:pt>
                <c:pt idx="37344">
                  <c:v>726.92700000000002</c:v>
                </c:pt>
                <c:pt idx="37345">
                  <c:v>726.99339999999995</c:v>
                </c:pt>
                <c:pt idx="37346">
                  <c:v>727.05960000000005</c:v>
                </c:pt>
                <c:pt idx="37347">
                  <c:v>727.12739999999997</c:v>
                </c:pt>
                <c:pt idx="37348">
                  <c:v>727.19439999999997</c:v>
                </c:pt>
                <c:pt idx="37349">
                  <c:v>727.26279999999997</c:v>
                </c:pt>
                <c:pt idx="37350">
                  <c:v>727.33209999999997</c:v>
                </c:pt>
                <c:pt idx="37351">
                  <c:v>727.40319999999997</c:v>
                </c:pt>
                <c:pt idx="37352">
                  <c:v>727.47450000000003</c:v>
                </c:pt>
                <c:pt idx="37353">
                  <c:v>727.54539999999997</c:v>
                </c:pt>
                <c:pt idx="37354">
                  <c:v>727.61680000000001</c:v>
                </c:pt>
                <c:pt idx="37355">
                  <c:v>727.68700000000001</c:v>
                </c:pt>
                <c:pt idx="37356">
                  <c:v>727.75940000000003</c:v>
                </c:pt>
                <c:pt idx="37357">
                  <c:v>727.83029999999997</c:v>
                </c:pt>
                <c:pt idx="37358">
                  <c:v>727.90049999999997</c:v>
                </c:pt>
                <c:pt idx="37359">
                  <c:v>727.97199999999998</c:v>
                </c:pt>
                <c:pt idx="37360">
                  <c:v>728.04390000000001</c:v>
                </c:pt>
                <c:pt idx="37361">
                  <c:v>728.11440000000005</c:v>
                </c:pt>
                <c:pt idx="37362">
                  <c:v>728.18430000000001</c:v>
                </c:pt>
                <c:pt idx="37363">
                  <c:v>728.25559999999996</c:v>
                </c:pt>
                <c:pt idx="37364">
                  <c:v>728.32640000000004</c:v>
                </c:pt>
                <c:pt idx="37365">
                  <c:v>728.39679999999998</c:v>
                </c:pt>
                <c:pt idx="37366">
                  <c:v>728.46699999999998</c:v>
                </c:pt>
                <c:pt idx="37367">
                  <c:v>728.53980000000001</c:v>
                </c:pt>
                <c:pt idx="37368">
                  <c:v>728.61279999999999</c:v>
                </c:pt>
                <c:pt idx="37369">
                  <c:v>728.68499999999995</c:v>
                </c:pt>
                <c:pt idx="37370">
                  <c:v>728.75710000000004</c:v>
                </c:pt>
                <c:pt idx="37371">
                  <c:v>728.82929999999999</c:v>
                </c:pt>
                <c:pt idx="37372">
                  <c:v>728.90160000000003</c:v>
                </c:pt>
                <c:pt idx="37373">
                  <c:v>728.97389999999996</c:v>
                </c:pt>
                <c:pt idx="37374">
                  <c:v>729.04660000000001</c:v>
                </c:pt>
                <c:pt idx="37375">
                  <c:v>729.11869999999999</c:v>
                </c:pt>
                <c:pt idx="37376">
                  <c:v>729.18849999999998</c:v>
                </c:pt>
                <c:pt idx="37377">
                  <c:v>729.25940000000003</c:v>
                </c:pt>
                <c:pt idx="37378">
                  <c:v>729.3297</c:v>
                </c:pt>
                <c:pt idx="37379">
                  <c:v>729.39800000000002</c:v>
                </c:pt>
                <c:pt idx="37380">
                  <c:v>729.46579999999994</c:v>
                </c:pt>
                <c:pt idx="37381">
                  <c:v>729.53440000000001</c:v>
                </c:pt>
                <c:pt idx="37382">
                  <c:v>729.60260000000005</c:v>
                </c:pt>
                <c:pt idx="37383">
                  <c:v>729.67100000000005</c:v>
                </c:pt>
                <c:pt idx="37384">
                  <c:v>729.73820000000001</c:v>
                </c:pt>
                <c:pt idx="37385">
                  <c:v>729.80430000000001</c:v>
                </c:pt>
                <c:pt idx="37386">
                  <c:v>729.87360000000001</c:v>
                </c:pt>
                <c:pt idx="37387">
                  <c:v>729.94119999999998</c:v>
                </c:pt>
                <c:pt idx="37388">
                  <c:v>730.01080000000002</c:v>
                </c:pt>
                <c:pt idx="37389">
                  <c:v>730.08109999999999</c:v>
                </c:pt>
                <c:pt idx="37390">
                  <c:v>730.15060000000005</c:v>
                </c:pt>
                <c:pt idx="37391">
                  <c:v>730.22260000000006</c:v>
                </c:pt>
                <c:pt idx="37392">
                  <c:v>730.29570000000001</c:v>
                </c:pt>
                <c:pt idx="37393">
                  <c:v>730.36680000000001</c:v>
                </c:pt>
                <c:pt idx="37394">
                  <c:v>730.4375</c:v>
                </c:pt>
                <c:pt idx="37395">
                  <c:v>730.51120000000003</c:v>
                </c:pt>
                <c:pt idx="37396">
                  <c:v>730.58420000000001</c:v>
                </c:pt>
                <c:pt idx="37397">
                  <c:v>730.65499999999997</c:v>
                </c:pt>
                <c:pt idx="37398">
                  <c:v>730.72580000000005</c:v>
                </c:pt>
                <c:pt idx="37399">
                  <c:v>730.79880000000003</c:v>
                </c:pt>
                <c:pt idx="37400">
                  <c:v>730.87239999999997</c:v>
                </c:pt>
                <c:pt idx="37401">
                  <c:v>730.94460000000004</c:v>
                </c:pt>
                <c:pt idx="37402">
                  <c:v>731.01710000000003</c:v>
                </c:pt>
                <c:pt idx="37403">
                  <c:v>731.08939999999996</c:v>
                </c:pt>
                <c:pt idx="37404">
                  <c:v>731.16060000000004</c:v>
                </c:pt>
                <c:pt idx="37405">
                  <c:v>731.22900000000004</c:v>
                </c:pt>
                <c:pt idx="37406">
                  <c:v>731.29880000000003</c:v>
                </c:pt>
                <c:pt idx="37407">
                  <c:v>731.36720000000003</c:v>
                </c:pt>
                <c:pt idx="37408">
                  <c:v>731.43370000000004</c:v>
                </c:pt>
                <c:pt idx="37409">
                  <c:v>731.49929999999995</c:v>
                </c:pt>
                <c:pt idx="37410">
                  <c:v>731.56550000000004</c:v>
                </c:pt>
                <c:pt idx="37411">
                  <c:v>731.63220000000001</c:v>
                </c:pt>
                <c:pt idx="37412">
                  <c:v>731.69849999999997</c:v>
                </c:pt>
                <c:pt idx="37413">
                  <c:v>731.76520000000005</c:v>
                </c:pt>
                <c:pt idx="37414">
                  <c:v>731.83320000000003</c:v>
                </c:pt>
                <c:pt idx="37415">
                  <c:v>731.90099999999995</c:v>
                </c:pt>
                <c:pt idx="37416">
                  <c:v>731.96990000000005</c:v>
                </c:pt>
                <c:pt idx="37417">
                  <c:v>732.0394</c:v>
                </c:pt>
                <c:pt idx="37418">
                  <c:v>732.10979999999995</c:v>
                </c:pt>
                <c:pt idx="37419">
                  <c:v>732.17859999999996</c:v>
                </c:pt>
                <c:pt idx="37420">
                  <c:v>732.24950000000001</c:v>
                </c:pt>
                <c:pt idx="37421">
                  <c:v>732.32299999999998</c:v>
                </c:pt>
                <c:pt idx="37422">
                  <c:v>732.39340000000004</c:v>
                </c:pt>
                <c:pt idx="37423">
                  <c:v>732.46310000000005</c:v>
                </c:pt>
                <c:pt idx="37424">
                  <c:v>732.53520000000003</c:v>
                </c:pt>
                <c:pt idx="37425">
                  <c:v>732.60519999999997</c:v>
                </c:pt>
                <c:pt idx="37426">
                  <c:v>732.67719999999997</c:v>
                </c:pt>
                <c:pt idx="37427">
                  <c:v>732.74749999999995</c:v>
                </c:pt>
                <c:pt idx="37428">
                  <c:v>732.81759999999997</c:v>
                </c:pt>
                <c:pt idx="37429">
                  <c:v>732.89059999999995</c:v>
                </c:pt>
                <c:pt idx="37430">
                  <c:v>732.96050000000002</c:v>
                </c:pt>
                <c:pt idx="37431">
                  <c:v>733.03089999999997</c:v>
                </c:pt>
                <c:pt idx="37432">
                  <c:v>733.10379999999998</c:v>
                </c:pt>
                <c:pt idx="37433">
                  <c:v>733.17589999999996</c:v>
                </c:pt>
                <c:pt idx="37434">
                  <c:v>733.24710000000005</c:v>
                </c:pt>
                <c:pt idx="37435">
                  <c:v>733.31939999999997</c:v>
                </c:pt>
                <c:pt idx="37436">
                  <c:v>733.38819999999998</c:v>
                </c:pt>
                <c:pt idx="37437">
                  <c:v>733.45899999999995</c:v>
                </c:pt>
                <c:pt idx="37438">
                  <c:v>733.52880000000005</c:v>
                </c:pt>
                <c:pt idx="37439">
                  <c:v>733.59879999999998</c:v>
                </c:pt>
                <c:pt idx="37440">
                  <c:v>733.66869999999994</c:v>
                </c:pt>
                <c:pt idx="37441">
                  <c:v>733.73910000000001</c:v>
                </c:pt>
                <c:pt idx="37442">
                  <c:v>733.81060000000002</c:v>
                </c:pt>
                <c:pt idx="37443">
                  <c:v>733.88189999999997</c:v>
                </c:pt>
                <c:pt idx="37444">
                  <c:v>733.95249999999999</c:v>
                </c:pt>
                <c:pt idx="37445">
                  <c:v>734.02440000000001</c:v>
                </c:pt>
                <c:pt idx="37446">
                  <c:v>734.09659999999997</c:v>
                </c:pt>
                <c:pt idx="37447">
                  <c:v>734.16510000000005</c:v>
                </c:pt>
                <c:pt idx="37448">
                  <c:v>734.23239999999998</c:v>
                </c:pt>
                <c:pt idx="37449">
                  <c:v>734.29809999999998</c:v>
                </c:pt>
                <c:pt idx="37450">
                  <c:v>734.36419999999998</c:v>
                </c:pt>
                <c:pt idx="37451">
                  <c:v>734.42819999999995</c:v>
                </c:pt>
                <c:pt idx="37452">
                  <c:v>734.49440000000004</c:v>
                </c:pt>
                <c:pt idx="37453">
                  <c:v>734.55989999999997</c:v>
                </c:pt>
                <c:pt idx="37454">
                  <c:v>734.62549999999999</c:v>
                </c:pt>
                <c:pt idx="37455">
                  <c:v>734.69320000000005</c:v>
                </c:pt>
                <c:pt idx="37456">
                  <c:v>734.75699999999995</c:v>
                </c:pt>
                <c:pt idx="37457">
                  <c:v>734.82550000000003</c:v>
                </c:pt>
                <c:pt idx="37458">
                  <c:v>734.89390000000003</c:v>
                </c:pt>
                <c:pt idx="37459">
                  <c:v>734.96320000000003</c:v>
                </c:pt>
                <c:pt idx="37460">
                  <c:v>735.03309999999999</c:v>
                </c:pt>
                <c:pt idx="37461">
                  <c:v>735.10400000000004</c:v>
                </c:pt>
                <c:pt idx="37462">
                  <c:v>735.17529999999999</c:v>
                </c:pt>
                <c:pt idx="37463">
                  <c:v>735.24749999999995</c:v>
                </c:pt>
                <c:pt idx="37464">
                  <c:v>735.3193</c:v>
                </c:pt>
                <c:pt idx="37465">
                  <c:v>735.39359999999999</c:v>
                </c:pt>
                <c:pt idx="37466">
                  <c:v>735.46709999999996</c:v>
                </c:pt>
                <c:pt idx="37467">
                  <c:v>735.53750000000002</c:v>
                </c:pt>
                <c:pt idx="37468">
                  <c:v>735.60889999999995</c:v>
                </c:pt>
                <c:pt idx="37469">
                  <c:v>735.67809999999997</c:v>
                </c:pt>
                <c:pt idx="37470">
                  <c:v>735.74680000000001</c:v>
                </c:pt>
                <c:pt idx="37471">
                  <c:v>735.81050000000005</c:v>
                </c:pt>
                <c:pt idx="37472">
                  <c:v>735.87739999999997</c:v>
                </c:pt>
                <c:pt idx="37473">
                  <c:v>735.94100000000003</c:v>
                </c:pt>
                <c:pt idx="37474">
                  <c:v>736.00369999999998</c:v>
                </c:pt>
                <c:pt idx="37475">
                  <c:v>736.06859999999995</c:v>
                </c:pt>
                <c:pt idx="37476">
                  <c:v>736.1318</c:v>
                </c:pt>
                <c:pt idx="37477">
                  <c:v>736.1952</c:v>
                </c:pt>
                <c:pt idx="37478">
                  <c:v>736.26099999999997</c:v>
                </c:pt>
                <c:pt idx="37479">
                  <c:v>736.32650000000001</c:v>
                </c:pt>
                <c:pt idx="37480">
                  <c:v>736.3931</c:v>
                </c:pt>
                <c:pt idx="37481">
                  <c:v>736.46100000000001</c:v>
                </c:pt>
                <c:pt idx="37482">
                  <c:v>736.52919999999995</c:v>
                </c:pt>
                <c:pt idx="37483">
                  <c:v>736.59910000000002</c:v>
                </c:pt>
                <c:pt idx="37484">
                  <c:v>736.66970000000003</c:v>
                </c:pt>
                <c:pt idx="37485">
                  <c:v>736.74069999999995</c:v>
                </c:pt>
                <c:pt idx="37486">
                  <c:v>736.81320000000005</c:v>
                </c:pt>
                <c:pt idx="37487">
                  <c:v>736.88660000000004</c:v>
                </c:pt>
                <c:pt idx="37488">
                  <c:v>736.95609999999999</c:v>
                </c:pt>
                <c:pt idx="37489">
                  <c:v>737.02850000000001</c:v>
                </c:pt>
                <c:pt idx="37490">
                  <c:v>737.10080000000005</c:v>
                </c:pt>
                <c:pt idx="37491">
                  <c:v>737.17039999999997</c:v>
                </c:pt>
                <c:pt idx="37492">
                  <c:v>737.23979999999995</c:v>
                </c:pt>
                <c:pt idx="37493">
                  <c:v>737.3057</c:v>
                </c:pt>
                <c:pt idx="37494">
                  <c:v>737.37469999999996</c:v>
                </c:pt>
                <c:pt idx="37495">
                  <c:v>737.44259999999997</c:v>
                </c:pt>
                <c:pt idx="37496">
                  <c:v>737.50990000000002</c:v>
                </c:pt>
                <c:pt idx="37497">
                  <c:v>737.57849999999996</c:v>
                </c:pt>
                <c:pt idx="37498">
                  <c:v>737.6472</c:v>
                </c:pt>
                <c:pt idx="37499">
                  <c:v>737.71559999999999</c:v>
                </c:pt>
                <c:pt idx="37500">
                  <c:v>737.78420000000006</c:v>
                </c:pt>
                <c:pt idx="37501">
                  <c:v>737.85220000000004</c:v>
                </c:pt>
                <c:pt idx="37502">
                  <c:v>737.92</c:v>
                </c:pt>
                <c:pt idx="37503">
                  <c:v>737.99030000000005</c:v>
                </c:pt>
                <c:pt idx="37504">
                  <c:v>738.05899999999997</c:v>
                </c:pt>
                <c:pt idx="37505">
                  <c:v>738.12959999999998</c:v>
                </c:pt>
                <c:pt idx="37506">
                  <c:v>738.19979999999998</c:v>
                </c:pt>
                <c:pt idx="37507">
                  <c:v>738.27120000000002</c:v>
                </c:pt>
                <c:pt idx="37508">
                  <c:v>738.34130000000005</c:v>
                </c:pt>
                <c:pt idx="37509">
                  <c:v>738.41240000000005</c:v>
                </c:pt>
                <c:pt idx="37510">
                  <c:v>738.48130000000003</c:v>
                </c:pt>
                <c:pt idx="37511">
                  <c:v>738.54989999999998</c:v>
                </c:pt>
                <c:pt idx="37512">
                  <c:v>738.61680000000001</c:v>
                </c:pt>
                <c:pt idx="37513">
                  <c:v>738.68259999999998</c:v>
                </c:pt>
                <c:pt idx="37514">
                  <c:v>738.74860000000001</c:v>
                </c:pt>
                <c:pt idx="37515">
                  <c:v>738.81389999999999</c:v>
                </c:pt>
                <c:pt idx="37516">
                  <c:v>738.88</c:v>
                </c:pt>
                <c:pt idx="37517">
                  <c:v>738.94380000000001</c:v>
                </c:pt>
                <c:pt idx="37518">
                  <c:v>739.01049999999998</c:v>
                </c:pt>
                <c:pt idx="37519">
                  <c:v>739.077</c:v>
                </c:pt>
                <c:pt idx="37520">
                  <c:v>739.14570000000003</c:v>
                </c:pt>
                <c:pt idx="37521">
                  <c:v>739.21320000000003</c:v>
                </c:pt>
                <c:pt idx="37522">
                  <c:v>739.28309999999999</c:v>
                </c:pt>
                <c:pt idx="37523">
                  <c:v>739.35389999999995</c:v>
                </c:pt>
                <c:pt idx="37524">
                  <c:v>739.42520000000002</c:v>
                </c:pt>
                <c:pt idx="37525">
                  <c:v>739.49779999999998</c:v>
                </c:pt>
                <c:pt idx="37526">
                  <c:v>739.56880000000001</c:v>
                </c:pt>
                <c:pt idx="37527">
                  <c:v>739.64200000000005</c:v>
                </c:pt>
                <c:pt idx="37528">
                  <c:v>739.71400000000006</c:v>
                </c:pt>
                <c:pt idx="37529">
                  <c:v>739.78510000000006</c:v>
                </c:pt>
                <c:pt idx="37530">
                  <c:v>739.85640000000001</c:v>
                </c:pt>
                <c:pt idx="37531">
                  <c:v>739.92679999999996</c:v>
                </c:pt>
                <c:pt idx="37532">
                  <c:v>739.99879999999996</c:v>
                </c:pt>
                <c:pt idx="37533">
                  <c:v>740.06880000000001</c:v>
                </c:pt>
                <c:pt idx="37534">
                  <c:v>740.14059999999995</c:v>
                </c:pt>
                <c:pt idx="37535">
                  <c:v>740.20899999999995</c:v>
                </c:pt>
                <c:pt idx="37536">
                  <c:v>740.28060000000005</c:v>
                </c:pt>
                <c:pt idx="37537">
                  <c:v>740.35090000000002</c:v>
                </c:pt>
                <c:pt idx="37538">
                  <c:v>740.42240000000004</c:v>
                </c:pt>
                <c:pt idx="37539">
                  <c:v>740.49390000000005</c:v>
                </c:pt>
                <c:pt idx="37540">
                  <c:v>740.56470000000002</c:v>
                </c:pt>
                <c:pt idx="37541">
                  <c:v>740.63559999999995</c:v>
                </c:pt>
                <c:pt idx="37542">
                  <c:v>740.70609999999999</c:v>
                </c:pt>
                <c:pt idx="37543">
                  <c:v>740.77639999999997</c:v>
                </c:pt>
                <c:pt idx="37544">
                  <c:v>740.846</c:v>
                </c:pt>
                <c:pt idx="37545">
                  <c:v>740.91399999999999</c:v>
                </c:pt>
                <c:pt idx="37546">
                  <c:v>740.9828</c:v>
                </c:pt>
                <c:pt idx="37547">
                  <c:v>741.05250000000001</c:v>
                </c:pt>
                <c:pt idx="37548">
                  <c:v>741.12180000000001</c:v>
                </c:pt>
                <c:pt idx="37549">
                  <c:v>741.19119999999998</c:v>
                </c:pt>
                <c:pt idx="37550">
                  <c:v>741.25980000000004</c:v>
                </c:pt>
                <c:pt idx="37551">
                  <c:v>741.32820000000004</c:v>
                </c:pt>
                <c:pt idx="37552">
                  <c:v>741.39750000000004</c:v>
                </c:pt>
                <c:pt idx="37553">
                  <c:v>741.4674</c:v>
                </c:pt>
                <c:pt idx="37554">
                  <c:v>741.53740000000005</c:v>
                </c:pt>
                <c:pt idx="37555">
                  <c:v>741.60649999999998</c:v>
                </c:pt>
                <c:pt idx="37556">
                  <c:v>741.67700000000002</c:v>
                </c:pt>
                <c:pt idx="37557">
                  <c:v>741.74800000000005</c:v>
                </c:pt>
                <c:pt idx="37558">
                  <c:v>741.81600000000003</c:v>
                </c:pt>
                <c:pt idx="37559">
                  <c:v>741.88879999999995</c:v>
                </c:pt>
                <c:pt idx="37560">
                  <c:v>741.96259999999995</c:v>
                </c:pt>
                <c:pt idx="37561">
                  <c:v>742.03390000000002</c:v>
                </c:pt>
                <c:pt idx="37562">
                  <c:v>742.10640000000001</c:v>
                </c:pt>
                <c:pt idx="37563">
                  <c:v>742.17849999999999</c:v>
                </c:pt>
                <c:pt idx="37564">
                  <c:v>742.25139999999999</c:v>
                </c:pt>
                <c:pt idx="37565">
                  <c:v>742.32539999999995</c:v>
                </c:pt>
                <c:pt idx="37566">
                  <c:v>742.39790000000005</c:v>
                </c:pt>
                <c:pt idx="37567">
                  <c:v>742.47299999999996</c:v>
                </c:pt>
                <c:pt idx="37568">
                  <c:v>742.54589999999996</c:v>
                </c:pt>
                <c:pt idx="37569">
                  <c:v>742.61569999999995</c:v>
                </c:pt>
                <c:pt idx="37570">
                  <c:v>742.68560000000002</c:v>
                </c:pt>
                <c:pt idx="37571">
                  <c:v>742.755</c:v>
                </c:pt>
                <c:pt idx="37572">
                  <c:v>742.82249999999999</c:v>
                </c:pt>
                <c:pt idx="37573">
                  <c:v>742.8913</c:v>
                </c:pt>
                <c:pt idx="37574">
                  <c:v>742.95950000000005</c:v>
                </c:pt>
                <c:pt idx="37575">
                  <c:v>743.02689999999996</c:v>
                </c:pt>
                <c:pt idx="37576">
                  <c:v>743.09410000000003</c:v>
                </c:pt>
                <c:pt idx="37577">
                  <c:v>743.16139999999996</c:v>
                </c:pt>
                <c:pt idx="37578">
                  <c:v>743.22900000000004</c:v>
                </c:pt>
                <c:pt idx="37579">
                  <c:v>743.29740000000004</c:v>
                </c:pt>
                <c:pt idx="37580">
                  <c:v>743.36620000000005</c:v>
                </c:pt>
                <c:pt idx="37581">
                  <c:v>743.43259999999998</c:v>
                </c:pt>
                <c:pt idx="37582">
                  <c:v>743.5</c:v>
                </c:pt>
                <c:pt idx="37583">
                  <c:v>743.56759999999997</c:v>
                </c:pt>
                <c:pt idx="37584">
                  <c:v>743.6345</c:v>
                </c:pt>
                <c:pt idx="37585">
                  <c:v>743.70159999999998</c:v>
                </c:pt>
                <c:pt idx="37586">
                  <c:v>743.76940000000002</c:v>
                </c:pt>
                <c:pt idx="37587">
                  <c:v>743.83680000000004</c:v>
                </c:pt>
                <c:pt idx="37588">
                  <c:v>743.90390000000002</c:v>
                </c:pt>
                <c:pt idx="37589">
                  <c:v>743.97220000000004</c:v>
                </c:pt>
                <c:pt idx="37590">
                  <c:v>744.04300000000001</c:v>
                </c:pt>
                <c:pt idx="37591">
                  <c:v>744.11410000000001</c:v>
                </c:pt>
                <c:pt idx="37592">
                  <c:v>744.18489999999997</c:v>
                </c:pt>
                <c:pt idx="37593">
                  <c:v>744.25660000000005</c:v>
                </c:pt>
                <c:pt idx="37594">
                  <c:v>744.32799999999997</c:v>
                </c:pt>
                <c:pt idx="37595">
                  <c:v>744.39970000000005</c:v>
                </c:pt>
                <c:pt idx="37596">
                  <c:v>744.47220000000004</c:v>
                </c:pt>
                <c:pt idx="37597">
                  <c:v>744.54489999999998</c:v>
                </c:pt>
                <c:pt idx="37598">
                  <c:v>744.61530000000005</c:v>
                </c:pt>
                <c:pt idx="37599">
                  <c:v>744.6884</c:v>
                </c:pt>
                <c:pt idx="37600">
                  <c:v>744.75840000000005</c:v>
                </c:pt>
                <c:pt idx="37601">
                  <c:v>744.82860000000005</c:v>
                </c:pt>
                <c:pt idx="37602">
                  <c:v>744.90060000000005</c:v>
                </c:pt>
                <c:pt idx="37603">
                  <c:v>744.97199999999998</c:v>
                </c:pt>
                <c:pt idx="37604">
                  <c:v>745.04290000000003</c:v>
                </c:pt>
                <c:pt idx="37605">
                  <c:v>745.11350000000004</c:v>
                </c:pt>
                <c:pt idx="37606">
                  <c:v>745.18430000000001</c:v>
                </c:pt>
                <c:pt idx="37607">
                  <c:v>745.25409999999999</c:v>
                </c:pt>
                <c:pt idx="37608">
                  <c:v>745.32389999999998</c:v>
                </c:pt>
                <c:pt idx="37609">
                  <c:v>745.39620000000002</c:v>
                </c:pt>
                <c:pt idx="37610">
                  <c:v>745.46690000000001</c:v>
                </c:pt>
                <c:pt idx="37611">
                  <c:v>745.5376</c:v>
                </c:pt>
                <c:pt idx="37612">
                  <c:v>745.60929999999996</c:v>
                </c:pt>
                <c:pt idx="37613">
                  <c:v>745.67780000000005</c:v>
                </c:pt>
                <c:pt idx="37614">
                  <c:v>745.74639999999999</c:v>
                </c:pt>
                <c:pt idx="37615">
                  <c:v>745.81470000000002</c:v>
                </c:pt>
                <c:pt idx="37616">
                  <c:v>745.88400000000001</c:v>
                </c:pt>
                <c:pt idx="37617">
                  <c:v>745.9538</c:v>
                </c:pt>
                <c:pt idx="37618">
                  <c:v>746.02120000000002</c:v>
                </c:pt>
                <c:pt idx="37619">
                  <c:v>746.09050000000002</c:v>
                </c:pt>
                <c:pt idx="37620">
                  <c:v>746.15700000000004</c:v>
                </c:pt>
                <c:pt idx="37621">
                  <c:v>746.22659999999996</c:v>
                </c:pt>
                <c:pt idx="37622">
                  <c:v>746.29759999999999</c:v>
                </c:pt>
                <c:pt idx="37623">
                  <c:v>746.36810000000003</c:v>
                </c:pt>
                <c:pt idx="37624">
                  <c:v>746.4384</c:v>
                </c:pt>
                <c:pt idx="37625">
                  <c:v>746.50879999999995</c:v>
                </c:pt>
                <c:pt idx="37626">
                  <c:v>746.58050000000003</c:v>
                </c:pt>
                <c:pt idx="37627">
                  <c:v>746.65279999999996</c:v>
                </c:pt>
                <c:pt idx="37628">
                  <c:v>746.72379999999998</c:v>
                </c:pt>
                <c:pt idx="37629">
                  <c:v>746.79639999999995</c:v>
                </c:pt>
                <c:pt idx="37630">
                  <c:v>746.86839999999995</c:v>
                </c:pt>
                <c:pt idx="37631">
                  <c:v>746.93939999999998</c:v>
                </c:pt>
                <c:pt idx="37632">
                  <c:v>747.01319999999998</c:v>
                </c:pt>
                <c:pt idx="37633">
                  <c:v>747.08510000000001</c:v>
                </c:pt>
                <c:pt idx="37634">
                  <c:v>747.15809999999999</c:v>
                </c:pt>
                <c:pt idx="37635">
                  <c:v>747.22979999999995</c:v>
                </c:pt>
                <c:pt idx="37636">
                  <c:v>747.30119999999999</c:v>
                </c:pt>
                <c:pt idx="37637">
                  <c:v>747.37379999999996</c:v>
                </c:pt>
                <c:pt idx="37638">
                  <c:v>747.44749999999999</c:v>
                </c:pt>
                <c:pt idx="37639">
                  <c:v>747.51930000000004</c:v>
                </c:pt>
                <c:pt idx="37640">
                  <c:v>747.59</c:v>
                </c:pt>
                <c:pt idx="37641">
                  <c:v>747.66359999999997</c:v>
                </c:pt>
                <c:pt idx="37642">
                  <c:v>747.73429999999996</c:v>
                </c:pt>
                <c:pt idx="37643">
                  <c:v>747.80470000000003</c:v>
                </c:pt>
                <c:pt idx="37644">
                  <c:v>747.87450000000001</c:v>
                </c:pt>
                <c:pt idx="37645">
                  <c:v>747.94259999999997</c:v>
                </c:pt>
                <c:pt idx="37646">
                  <c:v>748.00990000000002</c:v>
                </c:pt>
                <c:pt idx="37647">
                  <c:v>748.07680000000005</c:v>
                </c:pt>
                <c:pt idx="37648">
                  <c:v>748.14350000000002</c:v>
                </c:pt>
                <c:pt idx="37649">
                  <c:v>748.2097</c:v>
                </c:pt>
                <c:pt idx="37650">
                  <c:v>748.27679999999998</c:v>
                </c:pt>
                <c:pt idx="37651">
                  <c:v>748.34310000000005</c:v>
                </c:pt>
                <c:pt idx="37652">
                  <c:v>748.41279999999995</c:v>
                </c:pt>
                <c:pt idx="37653">
                  <c:v>748.48199999999997</c:v>
                </c:pt>
                <c:pt idx="37654">
                  <c:v>748.54909999999995</c:v>
                </c:pt>
                <c:pt idx="37655">
                  <c:v>748.61900000000003</c:v>
                </c:pt>
                <c:pt idx="37656">
                  <c:v>748.68859999999995</c:v>
                </c:pt>
                <c:pt idx="37657">
                  <c:v>748.76080000000002</c:v>
                </c:pt>
                <c:pt idx="37658">
                  <c:v>748.83180000000004</c:v>
                </c:pt>
                <c:pt idx="37659">
                  <c:v>748.90239999999994</c:v>
                </c:pt>
                <c:pt idx="37660">
                  <c:v>748.97360000000003</c:v>
                </c:pt>
                <c:pt idx="37661">
                  <c:v>749.04579999999999</c:v>
                </c:pt>
                <c:pt idx="37662">
                  <c:v>749.11710000000005</c:v>
                </c:pt>
                <c:pt idx="37663">
                  <c:v>749.18820000000005</c:v>
                </c:pt>
                <c:pt idx="37664">
                  <c:v>749.26030000000003</c:v>
                </c:pt>
                <c:pt idx="37665">
                  <c:v>749.33209999999997</c:v>
                </c:pt>
                <c:pt idx="37666">
                  <c:v>749.40599999999995</c:v>
                </c:pt>
                <c:pt idx="37667">
                  <c:v>749.47799999999995</c:v>
                </c:pt>
                <c:pt idx="37668">
                  <c:v>749.55089999999996</c:v>
                </c:pt>
                <c:pt idx="37669">
                  <c:v>749.62300000000005</c:v>
                </c:pt>
                <c:pt idx="37670">
                  <c:v>749.69780000000003</c:v>
                </c:pt>
                <c:pt idx="37671">
                  <c:v>749.76940000000002</c:v>
                </c:pt>
                <c:pt idx="37672">
                  <c:v>749.84109999999998</c:v>
                </c:pt>
                <c:pt idx="37673">
                  <c:v>749.91380000000004</c:v>
                </c:pt>
                <c:pt idx="37674">
                  <c:v>749.98519999999996</c:v>
                </c:pt>
                <c:pt idx="37675">
                  <c:v>750.05579999999998</c:v>
                </c:pt>
                <c:pt idx="37676">
                  <c:v>750.12620000000004</c:v>
                </c:pt>
                <c:pt idx="37677">
                  <c:v>750.19560000000001</c:v>
                </c:pt>
                <c:pt idx="37678">
                  <c:v>750.26390000000004</c:v>
                </c:pt>
                <c:pt idx="37679">
                  <c:v>750.33429999999998</c:v>
                </c:pt>
                <c:pt idx="37680">
                  <c:v>750.40340000000003</c:v>
                </c:pt>
                <c:pt idx="37681">
                  <c:v>750.47059999999999</c:v>
                </c:pt>
                <c:pt idx="37682">
                  <c:v>750.5376</c:v>
                </c:pt>
                <c:pt idx="37683">
                  <c:v>750.60479999999995</c:v>
                </c:pt>
                <c:pt idx="37684">
                  <c:v>750.67139999999995</c:v>
                </c:pt>
                <c:pt idx="37685">
                  <c:v>750.74220000000003</c:v>
                </c:pt>
                <c:pt idx="37686">
                  <c:v>750.80870000000004</c:v>
                </c:pt>
                <c:pt idx="37687">
                  <c:v>750.87940000000003</c:v>
                </c:pt>
                <c:pt idx="37688">
                  <c:v>750.94839999999999</c:v>
                </c:pt>
                <c:pt idx="37689">
                  <c:v>751.01900000000001</c:v>
                </c:pt>
                <c:pt idx="37690">
                  <c:v>751.09109999999998</c:v>
                </c:pt>
                <c:pt idx="37691">
                  <c:v>751.16120000000001</c:v>
                </c:pt>
                <c:pt idx="37692">
                  <c:v>751.23509999999999</c:v>
                </c:pt>
                <c:pt idx="37693">
                  <c:v>751.30759999999998</c:v>
                </c:pt>
                <c:pt idx="37694">
                  <c:v>751.38099999999997</c:v>
                </c:pt>
                <c:pt idx="37695">
                  <c:v>751.45460000000003</c:v>
                </c:pt>
                <c:pt idx="37696">
                  <c:v>751.52779999999996</c:v>
                </c:pt>
                <c:pt idx="37697">
                  <c:v>751.60090000000002</c:v>
                </c:pt>
                <c:pt idx="37698">
                  <c:v>751.67309999999998</c:v>
                </c:pt>
                <c:pt idx="37699">
                  <c:v>751.74599999999998</c:v>
                </c:pt>
                <c:pt idx="37700">
                  <c:v>751.81899999999996</c:v>
                </c:pt>
                <c:pt idx="37701">
                  <c:v>751.89179999999999</c:v>
                </c:pt>
                <c:pt idx="37702">
                  <c:v>751.96360000000004</c:v>
                </c:pt>
                <c:pt idx="37703">
                  <c:v>752.03629999999998</c:v>
                </c:pt>
                <c:pt idx="37704">
                  <c:v>752.1087</c:v>
                </c:pt>
                <c:pt idx="37705">
                  <c:v>752.18079999999998</c:v>
                </c:pt>
                <c:pt idx="37706">
                  <c:v>752.25120000000004</c:v>
                </c:pt>
                <c:pt idx="37707">
                  <c:v>752.32550000000003</c:v>
                </c:pt>
                <c:pt idx="37708">
                  <c:v>752.39599999999996</c:v>
                </c:pt>
                <c:pt idx="37709">
                  <c:v>752.46799999999996</c:v>
                </c:pt>
                <c:pt idx="37710">
                  <c:v>752.53980000000001</c:v>
                </c:pt>
                <c:pt idx="37711">
                  <c:v>752.6105</c:v>
                </c:pt>
                <c:pt idx="37712">
                  <c:v>752.68050000000005</c:v>
                </c:pt>
                <c:pt idx="37713">
                  <c:v>752.74779999999998</c:v>
                </c:pt>
                <c:pt idx="37714">
                  <c:v>752.81610000000001</c:v>
                </c:pt>
                <c:pt idx="37715">
                  <c:v>752.88469999999995</c:v>
                </c:pt>
                <c:pt idx="37716">
                  <c:v>752.95320000000004</c:v>
                </c:pt>
                <c:pt idx="37717">
                  <c:v>753.01940000000002</c:v>
                </c:pt>
                <c:pt idx="37718">
                  <c:v>753.08749999999998</c:v>
                </c:pt>
                <c:pt idx="37719">
                  <c:v>753.1558</c:v>
                </c:pt>
                <c:pt idx="37720">
                  <c:v>753.22360000000003</c:v>
                </c:pt>
                <c:pt idx="37721">
                  <c:v>753.29340000000002</c:v>
                </c:pt>
                <c:pt idx="37722">
                  <c:v>753.36300000000006</c:v>
                </c:pt>
                <c:pt idx="37723">
                  <c:v>753.4316</c:v>
                </c:pt>
                <c:pt idx="37724">
                  <c:v>753.50319999999999</c:v>
                </c:pt>
                <c:pt idx="37725">
                  <c:v>753.57320000000004</c:v>
                </c:pt>
                <c:pt idx="37726">
                  <c:v>753.64239999999995</c:v>
                </c:pt>
                <c:pt idx="37727">
                  <c:v>753.7097</c:v>
                </c:pt>
                <c:pt idx="37728">
                  <c:v>753.77760000000001</c:v>
                </c:pt>
                <c:pt idx="37729">
                  <c:v>753.84469999999999</c:v>
                </c:pt>
                <c:pt idx="37730">
                  <c:v>753.91369999999995</c:v>
                </c:pt>
                <c:pt idx="37731">
                  <c:v>753.98140000000001</c:v>
                </c:pt>
                <c:pt idx="37732">
                  <c:v>754.04780000000005</c:v>
                </c:pt>
                <c:pt idx="37733">
                  <c:v>754.11720000000003</c:v>
                </c:pt>
                <c:pt idx="37734">
                  <c:v>754.18820000000005</c:v>
                </c:pt>
                <c:pt idx="37735">
                  <c:v>754.25800000000004</c:v>
                </c:pt>
                <c:pt idx="37736">
                  <c:v>754.32809999999995</c:v>
                </c:pt>
                <c:pt idx="37737">
                  <c:v>754.39930000000004</c:v>
                </c:pt>
                <c:pt idx="37738">
                  <c:v>754.471</c:v>
                </c:pt>
                <c:pt idx="37739">
                  <c:v>754.54240000000004</c:v>
                </c:pt>
                <c:pt idx="37740">
                  <c:v>754.61509999999998</c:v>
                </c:pt>
                <c:pt idx="37741">
                  <c:v>754.68880000000001</c:v>
                </c:pt>
                <c:pt idx="37742">
                  <c:v>754.76260000000002</c:v>
                </c:pt>
                <c:pt idx="37743">
                  <c:v>754.83540000000005</c:v>
                </c:pt>
                <c:pt idx="37744">
                  <c:v>754.90719999999999</c:v>
                </c:pt>
                <c:pt idx="37745">
                  <c:v>754.97900000000004</c:v>
                </c:pt>
                <c:pt idx="37746">
                  <c:v>755.04949999999997</c:v>
                </c:pt>
                <c:pt idx="37747">
                  <c:v>755.11720000000003</c:v>
                </c:pt>
                <c:pt idx="37748">
                  <c:v>755.18619999999999</c:v>
                </c:pt>
                <c:pt idx="37749">
                  <c:v>755.25609999999995</c:v>
                </c:pt>
                <c:pt idx="37750">
                  <c:v>755.32420000000002</c:v>
                </c:pt>
                <c:pt idx="37751">
                  <c:v>755.39440000000002</c:v>
                </c:pt>
                <c:pt idx="37752">
                  <c:v>755.46400000000006</c:v>
                </c:pt>
                <c:pt idx="37753">
                  <c:v>755.53380000000004</c:v>
                </c:pt>
                <c:pt idx="37754">
                  <c:v>755.60339999999997</c:v>
                </c:pt>
                <c:pt idx="37755">
                  <c:v>755.67319999999995</c:v>
                </c:pt>
                <c:pt idx="37756">
                  <c:v>755.74440000000004</c:v>
                </c:pt>
                <c:pt idx="37757">
                  <c:v>755.81610000000001</c:v>
                </c:pt>
                <c:pt idx="37758">
                  <c:v>755.8886</c:v>
                </c:pt>
                <c:pt idx="37759">
                  <c:v>755.96100000000001</c:v>
                </c:pt>
                <c:pt idx="37760">
                  <c:v>756.03319999999997</c:v>
                </c:pt>
                <c:pt idx="37761">
                  <c:v>756.10479999999995</c:v>
                </c:pt>
                <c:pt idx="37762">
                  <c:v>756.17570000000001</c:v>
                </c:pt>
                <c:pt idx="37763">
                  <c:v>756.24900000000002</c:v>
                </c:pt>
                <c:pt idx="37764">
                  <c:v>756.322</c:v>
                </c:pt>
                <c:pt idx="37765">
                  <c:v>756.39419999999996</c:v>
                </c:pt>
                <c:pt idx="37766">
                  <c:v>756.46820000000002</c:v>
                </c:pt>
                <c:pt idx="37767">
                  <c:v>756.54060000000004</c:v>
                </c:pt>
                <c:pt idx="37768">
                  <c:v>756.61289999999997</c:v>
                </c:pt>
                <c:pt idx="37769">
                  <c:v>756.68820000000005</c:v>
                </c:pt>
                <c:pt idx="37770">
                  <c:v>756.76049999999998</c:v>
                </c:pt>
                <c:pt idx="37771">
                  <c:v>756.83299999999997</c:v>
                </c:pt>
                <c:pt idx="37772">
                  <c:v>756.90599999999995</c:v>
                </c:pt>
                <c:pt idx="37773">
                  <c:v>756.97590000000002</c:v>
                </c:pt>
                <c:pt idx="37774">
                  <c:v>757.04319999999996</c:v>
                </c:pt>
                <c:pt idx="37775">
                  <c:v>757.10720000000003</c:v>
                </c:pt>
                <c:pt idx="37776">
                  <c:v>757.17259999999999</c:v>
                </c:pt>
                <c:pt idx="37777">
                  <c:v>757.23689999999999</c:v>
                </c:pt>
                <c:pt idx="37778">
                  <c:v>757.30020000000002</c:v>
                </c:pt>
                <c:pt idx="37779">
                  <c:v>757.36300000000006</c:v>
                </c:pt>
                <c:pt idx="37780">
                  <c:v>757.42750000000001</c:v>
                </c:pt>
                <c:pt idx="37781">
                  <c:v>757.49360000000001</c:v>
                </c:pt>
                <c:pt idx="37782">
                  <c:v>757.55809999999997</c:v>
                </c:pt>
                <c:pt idx="37783">
                  <c:v>757.62739999999997</c:v>
                </c:pt>
                <c:pt idx="37784">
                  <c:v>757.69560000000001</c:v>
                </c:pt>
                <c:pt idx="37785">
                  <c:v>757.76300000000003</c:v>
                </c:pt>
                <c:pt idx="37786">
                  <c:v>757.83280000000002</c:v>
                </c:pt>
                <c:pt idx="37787">
                  <c:v>757.9058</c:v>
                </c:pt>
                <c:pt idx="37788">
                  <c:v>757.97919999999999</c:v>
                </c:pt>
                <c:pt idx="37789">
                  <c:v>758.05240000000003</c:v>
                </c:pt>
                <c:pt idx="37790">
                  <c:v>758.12509999999997</c:v>
                </c:pt>
                <c:pt idx="37791">
                  <c:v>758.2</c:v>
                </c:pt>
                <c:pt idx="37792">
                  <c:v>758.274</c:v>
                </c:pt>
                <c:pt idx="37793">
                  <c:v>758.3492</c:v>
                </c:pt>
                <c:pt idx="37794">
                  <c:v>758.42340000000002</c:v>
                </c:pt>
                <c:pt idx="37795">
                  <c:v>758.4982</c:v>
                </c:pt>
                <c:pt idx="37796">
                  <c:v>758.57429999999999</c:v>
                </c:pt>
                <c:pt idx="37797">
                  <c:v>758.64689999999996</c:v>
                </c:pt>
                <c:pt idx="37798">
                  <c:v>758.72199999999998</c:v>
                </c:pt>
                <c:pt idx="37799">
                  <c:v>758.7944</c:v>
                </c:pt>
                <c:pt idx="37800">
                  <c:v>758.86890000000005</c:v>
                </c:pt>
                <c:pt idx="37801">
                  <c:v>758.94179999999994</c:v>
                </c:pt>
                <c:pt idx="37802">
                  <c:v>759.01239999999996</c:v>
                </c:pt>
                <c:pt idx="37803">
                  <c:v>759.0829</c:v>
                </c:pt>
                <c:pt idx="37804">
                  <c:v>759.15499999999997</c:v>
                </c:pt>
                <c:pt idx="37805">
                  <c:v>759.22569999999996</c:v>
                </c:pt>
                <c:pt idx="37806">
                  <c:v>759.2962</c:v>
                </c:pt>
                <c:pt idx="37807">
                  <c:v>759.36699999999996</c:v>
                </c:pt>
                <c:pt idx="37808">
                  <c:v>759.43650000000002</c:v>
                </c:pt>
                <c:pt idx="37809">
                  <c:v>759.50710000000004</c:v>
                </c:pt>
                <c:pt idx="37810">
                  <c:v>759.57799999999997</c:v>
                </c:pt>
                <c:pt idx="37811">
                  <c:v>759.64700000000005</c:v>
                </c:pt>
                <c:pt idx="37812">
                  <c:v>759.71720000000005</c:v>
                </c:pt>
                <c:pt idx="37813">
                  <c:v>759.78740000000005</c:v>
                </c:pt>
                <c:pt idx="37814">
                  <c:v>759.8578</c:v>
                </c:pt>
                <c:pt idx="37815">
                  <c:v>759.92899999999997</c:v>
                </c:pt>
                <c:pt idx="37816">
                  <c:v>759.99919999999997</c:v>
                </c:pt>
                <c:pt idx="37817">
                  <c:v>760.07090000000005</c:v>
                </c:pt>
                <c:pt idx="37818">
                  <c:v>760.14110000000005</c:v>
                </c:pt>
                <c:pt idx="37819">
                  <c:v>760.21199999999999</c:v>
                </c:pt>
                <c:pt idx="37820">
                  <c:v>760.28060000000005</c:v>
                </c:pt>
                <c:pt idx="37821">
                  <c:v>760.34950000000003</c:v>
                </c:pt>
                <c:pt idx="37822">
                  <c:v>760.41759999999999</c:v>
                </c:pt>
                <c:pt idx="37823">
                  <c:v>760.48760000000004</c:v>
                </c:pt>
                <c:pt idx="37824">
                  <c:v>760.55909999999994</c:v>
                </c:pt>
                <c:pt idx="37825">
                  <c:v>760.62800000000004</c:v>
                </c:pt>
                <c:pt idx="37826">
                  <c:v>760.69719999999995</c:v>
                </c:pt>
                <c:pt idx="37827">
                  <c:v>760.76850000000002</c:v>
                </c:pt>
                <c:pt idx="37828">
                  <c:v>760.83860000000004</c:v>
                </c:pt>
                <c:pt idx="37829">
                  <c:v>760.90909999999997</c:v>
                </c:pt>
                <c:pt idx="37830">
                  <c:v>760.98159999999996</c:v>
                </c:pt>
                <c:pt idx="37831">
                  <c:v>761.05399999999997</c:v>
                </c:pt>
                <c:pt idx="37832">
                  <c:v>761.12599999999998</c:v>
                </c:pt>
                <c:pt idx="37833">
                  <c:v>761.19970000000001</c:v>
                </c:pt>
                <c:pt idx="37834">
                  <c:v>761.27300000000002</c:v>
                </c:pt>
                <c:pt idx="37835">
                  <c:v>761.34619999999995</c:v>
                </c:pt>
                <c:pt idx="37836">
                  <c:v>761.41869999999994</c:v>
                </c:pt>
                <c:pt idx="37837">
                  <c:v>761.49019999999996</c:v>
                </c:pt>
                <c:pt idx="37838">
                  <c:v>761.56259999999997</c:v>
                </c:pt>
                <c:pt idx="37839">
                  <c:v>761.63400000000001</c:v>
                </c:pt>
                <c:pt idx="37840">
                  <c:v>761.70609999999999</c:v>
                </c:pt>
                <c:pt idx="37841">
                  <c:v>761.77689999999996</c:v>
                </c:pt>
                <c:pt idx="37842">
                  <c:v>761.84820000000002</c:v>
                </c:pt>
                <c:pt idx="37843">
                  <c:v>761.91840000000002</c:v>
                </c:pt>
                <c:pt idx="37844">
                  <c:v>761.9905</c:v>
                </c:pt>
                <c:pt idx="37845">
                  <c:v>762.06209999999999</c:v>
                </c:pt>
                <c:pt idx="37846">
                  <c:v>762.13469999999995</c:v>
                </c:pt>
                <c:pt idx="37847">
                  <c:v>762.20699999999999</c:v>
                </c:pt>
                <c:pt idx="37848">
                  <c:v>762.28060000000005</c:v>
                </c:pt>
                <c:pt idx="37849">
                  <c:v>762.3528</c:v>
                </c:pt>
                <c:pt idx="37850">
                  <c:v>762.42690000000005</c:v>
                </c:pt>
                <c:pt idx="37851">
                  <c:v>762.49860000000001</c:v>
                </c:pt>
                <c:pt idx="37852">
                  <c:v>762.57249999999999</c:v>
                </c:pt>
                <c:pt idx="37853">
                  <c:v>762.64380000000006</c:v>
                </c:pt>
                <c:pt idx="37854">
                  <c:v>762.71529999999996</c:v>
                </c:pt>
                <c:pt idx="37855">
                  <c:v>762.7876</c:v>
                </c:pt>
                <c:pt idx="37856">
                  <c:v>762.85839999999996</c:v>
                </c:pt>
                <c:pt idx="37857">
                  <c:v>762.93</c:v>
                </c:pt>
                <c:pt idx="37858">
                  <c:v>763.00040000000001</c:v>
                </c:pt>
                <c:pt idx="37859">
                  <c:v>763.07410000000004</c:v>
                </c:pt>
                <c:pt idx="37860">
                  <c:v>763.14580000000001</c:v>
                </c:pt>
                <c:pt idx="37861">
                  <c:v>763.21810000000005</c:v>
                </c:pt>
                <c:pt idx="37862">
                  <c:v>763.29100000000005</c:v>
                </c:pt>
                <c:pt idx="37863">
                  <c:v>763.36500000000001</c:v>
                </c:pt>
                <c:pt idx="37864">
                  <c:v>763.43700000000001</c:v>
                </c:pt>
                <c:pt idx="37865">
                  <c:v>763.51160000000004</c:v>
                </c:pt>
                <c:pt idx="37866">
                  <c:v>763.58439999999996</c:v>
                </c:pt>
                <c:pt idx="37867">
                  <c:v>763.65719999999999</c:v>
                </c:pt>
                <c:pt idx="37868">
                  <c:v>763.72900000000004</c:v>
                </c:pt>
                <c:pt idx="37869">
                  <c:v>763.80160000000001</c:v>
                </c:pt>
                <c:pt idx="37870">
                  <c:v>763.87459999999999</c:v>
                </c:pt>
                <c:pt idx="37871">
                  <c:v>763.94439999999997</c:v>
                </c:pt>
                <c:pt idx="37872">
                  <c:v>764.01639999999998</c:v>
                </c:pt>
                <c:pt idx="37873">
                  <c:v>764.08939999999996</c:v>
                </c:pt>
                <c:pt idx="37874">
                  <c:v>764.16240000000005</c:v>
                </c:pt>
                <c:pt idx="37875">
                  <c:v>764.23239999999998</c:v>
                </c:pt>
                <c:pt idx="37876">
                  <c:v>764.30439999999999</c:v>
                </c:pt>
                <c:pt idx="37877">
                  <c:v>764.37580000000003</c:v>
                </c:pt>
                <c:pt idx="37878">
                  <c:v>764.45</c:v>
                </c:pt>
                <c:pt idx="37879">
                  <c:v>764.52070000000003</c:v>
                </c:pt>
                <c:pt idx="37880">
                  <c:v>764.59299999999996</c:v>
                </c:pt>
                <c:pt idx="37881">
                  <c:v>764.6644</c:v>
                </c:pt>
                <c:pt idx="37882">
                  <c:v>764.73469999999998</c:v>
                </c:pt>
                <c:pt idx="37883">
                  <c:v>764.80560000000003</c:v>
                </c:pt>
                <c:pt idx="37884">
                  <c:v>764.87450000000001</c:v>
                </c:pt>
                <c:pt idx="37885">
                  <c:v>764.94510000000002</c:v>
                </c:pt>
                <c:pt idx="37886">
                  <c:v>765.01400000000001</c:v>
                </c:pt>
                <c:pt idx="37887">
                  <c:v>765.08489999999995</c:v>
                </c:pt>
                <c:pt idx="37888">
                  <c:v>765.15430000000003</c:v>
                </c:pt>
                <c:pt idx="37889">
                  <c:v>765.22559999999999</c:v>
                </c:pt>
                <c:pt idx="37890">
                  <c:v>765.29589999999996</c:v>
                </c:pt>
                <c:pt idx="37891">
                  <c:v>765.3691</c:v>
                </c:pt>
                <c:pt idx="37892">
                  <c:v>765.43899999999996</c:v>
                </c:pt>
                <c:pt idx="37893">
                  <c:v>765.51020000000005</c:v>
                </c:pt>
                <c:pt idx="37894">
                  <c:v>765.58010000000002</c:v>
                </c:pt>
                <c:pt idx="37895">
                  <c:v>765.65030000000002</c:v>
                </c:pt>
                <c:pt idx="37896">
                  <c:v>765.71889999999996</c:v>
                </c:pt>
                <c:pt idx="37897">
                  <c:v>765.78560000000004</c:v>
                </c:pt>
                <c:pt idx="37898">
                  <c:v>765.85400000000004</c:v>
                </c:pt>
                <c:pt idx="37899">
                  <c:v>765.92280000000005</c:v>
                </c:pt>
                <c:pt idx="37900">
                  <c:v>765.99419999999998</c:v>
                </c:pt>
                <c:pt idx="37901">
                  <c:v>766.06560000000002</c:v>
                </c:pt>
                <c:pt idx="37902">
                  <c:v>766.13660000000004</c:v>
                </c:pt>
                <c:pt idx="37903">
                  <c:v>766.2088</c:v>
                </c:pt>
                <c:pt idx="37904">
                  <c:v>766.28060000000005</c:v>
                </c:pt>
                <c:pt idx="37905">
                  <c:v>766.35400000000004</c:v>
                </c:pt>
                <c:pt idx="37906">
                  <c:v>766.42619999999999</c:v>
                </c:pt>
                <c:pt idx="37907">
                  <c:v>766.50099999999998</c:v>
                </c:pt>
                <c:pt idx="37908">
                  <c:v>766.57320000000004</c:v>
                </c:pt>
                <c:pt idx="37909">
                  <c:v>766.64430000000004</c:v>
                </c:pt>
                <c:pt idx="37910">
                  <c:v>766.71540000000005</c:v>
                </c:pt>
                <c:pt idx="37911">
                  <c:v>766.78620000000001</c:v>
                </c:pt>
                <c:pt idx="37912">
                  <c:v>766.85630000000003</c:v>
                </c:pt>
                <c:pt idx="37913">
                  <c:v>766.92499999999995</c:v>
                </c:pt>
                <c:pt idx="37914">
                  <c:v>766.99440000000004</c:v>
                </c:pt>
                <c:pt idx="37915">
                  <c:v>767.06280000000004</c:v>
                </c:pt>
                <c:pt idx="37916">
                  <c:v>767.1318</c:v>
                </c:pt>
                <c:pt idx="37917">
                  <c:v>767.20190000000002</c:v>
                </c:pt>
                <c:pt idx="37918">
                  <c:v>767.27099999999996</c:v>
                </c:pt>
                <c:pt idx="37919">
                  <c:v>767.33879999999999</c:v>
                </c:pt>
                <c:pt idx="37920">
                  <c:v>767.40819999999997</c:v>
                </c:pt>
                <c:pt idx="37921">
                  <c:v>767.4778</c:v>
                </c:pt>
                <c:pt idx="37922">
                  <c:v>767.5471</c:v>
                </c:pt>
                <c:pt idx="37923">
                  <c:v>767.61890000000005</c:v>
                </c:pt>
                <c:pt idx="37924">
                  <c:v>767.6884</c:v>
                </c:pt>
                <c:pt idx="37925">
                  <c:v>767.76059999999995</c:v>
                </c:pt>
                <c:pt idx="37926">
                  <c:v>767.83159999999998</c:v>
                </c:pt>
                <c:pt idx="37927">
                  <c:v>767.9058</c:v>
                </c:pt>
                <c:pt idx="37928">
                  <c:v>767.9778</c:v>
                </c:pt>
                <c:pt idx="37929">
                  <c:v>768.04880000000003</c:v>
                </c:pt>
                <c:pt idx="37930">
                  <c:v>768.12040000000002</c:v>
                </c:pt>
                <c:pt idx="37931">
                  <c:v>768.19320000000005</c:v>
                </c:pt>
                <c:pt idx="37932">
                  <c:v>768.26390000000004</c:v>
                </c:pt>
                <c:pt idx="37933">
                  <c:v>768.33420000000001</c:v>
                </c:pt>
                <c:pt idx="37934">
                  <c:v>768.40599999999995</c:v>
                </c:pt>
                <c:pt idx="37935">
                  <c:v>768.47739999999999</c:v>
                </c:pt>
                <c:pt idx="37936">
                  <c:v>768.5462</c:v>
                </c:pt>
                <c:pt idx="37937">
                  <c:v>768.61649999999997</c:v>
                </c:pt>
                <c:pt idx="37938">
                  <c:v>768.68430000000001</c:v>
                </c:pt>
                <c:pt idx="37939">
                  <c:v>768.755</c:v>
                </c:pt>
                <c:pt idx="37940">
                  <c:v>768.82500000000005</c:v>
                </c:pt>
                <c:pt idx="37941">
                  <c:v>768.89390000000003</c:v>
                </c:pt>
                <c:pt idx="37942">
                  <c:v>768.96299999999997</c:v>
                </c:pt>
                <c:pt idx="37943">
                  <c:v>769.03430000000003</c:v>
                </c:pt>
                <c:pt idx="37944">
                  <c:v>769.10599999999999</c:v>
                </c:pt>
                <c:pt idx="37945">
                  <c:v>769.17780000000005</c:v>
                </c:pt>
                <c:pt idx="37946">
                  <c:v>769.25220000000002</c:v>
                </c:pt>
                <c:pt idx="37947">
                  <c:v>769.32410000000004</c:v>
                </c:pt>
                <c:pt idx="37948">
                  <c:v>769.39700000000005</c:v>
                </c:pt>
                <c:pt idx="37949">
                  <c:v>769.47140000000002</c:v>
                </c:pt>
                <c:pt idx="37950">
                  <c:v>769.54340000000002</c:v>
                </c:pt>
                <c:pt idx="37951">
                  <c:v>769.61779999999999</c:v>
                </c:pt>
                <c:pt idx="37952">
                  <c:v>769.69380000000001</c:v>
                </c:pt>
                <c:pt idx="37953">
                  <c:v>769.76580000000001</c:v>
                </c:pt>
                <c:pt idx="37954">
                  <c:v>769.84059999999999</c:v>
                </c:pt>
                <c:pt idx="37955">
                  <c:v>769.91449999999998</c:v>
                </c:pt>
                <c:pt idx="37956">
                  <c:v>769.98689999999999</c:v>
                </c:pt>
                <c:pt idx="37957">
                  <c:v>770.06060000000002</c:v>
                </c:pt>
                <c:pt idx="37958">
                  <c:v>770.13220000000001</c:v>
                </c:pt>
                <c:pt idx="37959">
                  <c:v>770.2056</c:v>
                </c:pt>
                <c:pt idx="37960">
                  <c:v>770.27779999999996</c:v>
                </c:pt>
                <c:pt idx="37961">
                  <c:v>770.35109999999997</c:v>
                </c:pt>
                <c:pt idx="37962">
                  <c:v>770.42340000000002</c:v>
                </c:pt>
                <c:pt idx="37963">
                  <c:v>770.49699999999996</c:v>
                </c:pt>
                <c:pt idx="37964">
                  <c:v>770.56939999999997</c:v>
                </c:pt>
                <c:pt idx="37965">
                  <c:v>770.64319999999998</c:v>
                </c:pt>
                <c:pt idx="37966">
                  <c:v>770.7174</c:v>
                </c:pt>
                <c:pt idx="37967">
                  <c:v>770.78800000000001</c:v>
                </c:pt>
                <c:pt idx="37968">
                  <c:v>770.86080000000004</c:v>
                </c:pt>
                <c:pt idx="37969">
                  <c:v>770.9316</c:v>
                </c:pt>
                <c:pt idx="37970">
                  <c:v>770.99950000000001</c:v>
                </c:pt>
                <c:pt idx="37971">
                  <c:v>771.06989999999996</c:v>
                </c:pt>
                <c:pt idx="37972">
                  <c:v>771.13520000000005</c:v>
                </c:pt>
                <c:pt idx="37973">
                  <c:v>771.20349999999996</c:v>
                </c:pt>
                <c:pt idx="37974">
                  <c:v>771.27179999999998</c:v>
                </c:pt>
                <c:pt idx="37975">
                  <c:v>771.34109999999998</c:v>
                </c:pt>
                <c:pt idx="37976">
                  <c:v>771.41179999999997</c:v>
                </c:pt>
                <c:pt idx="37977">
                  <c:v>771.48199999999997</c:v>
                </c:pt>
                <c:pt idx="37978">
                  <c:v>771.553</c:v>
                </c:pt>
                <c:pt idx="37979">
                  <c:v>771.625</c:v>
                </c:pt>
                <c:pt idx="37980">
                  <c:v>771.69929999999999</c:v>
                </c:pt>
                <c:pt idx="37981">
                  <c:v>771.76850000000002</c:v>
                </c:pt>
                <c:pt idx="37982">
                  <c:v>771.83939999999996</c:v>
                </c:pt>
                <c:pt idx="37983">
                  <c:v>771.90880000000004</c:v>
                </c:pt>
                <c:pt idx="37984">
                  <c:v>771.97659999999996</c:v>
                </c:pt>
                <c:pt idx="37985">
                  <c:v>772.04399999999998</c:v>
                </c:pt>
                <c:pt idx="37986">
                  <c:v>772.11260000000004</c:v>
                </c:pt>
                <c:pt idx="37987">
                  <c:v>772.18060000000003</c:v>
                </c:pt>
                <c:pt idx="37988">
                  <c:v>772.25099999999998</c:v>
                </c:pt>
                <c:pt idx="37989">
                  <c:v>772.31939999999997</c:v>
                </c:pt>
                <c:pt idx="37990">
                  <c:v>772.39</c:v>
                </c:pt>
                <c:pt idx="37991">
                  <c:v>772.45979999999997</c:v>
                </c:pt>
                <c:pt idx="37992">
                  <c:v>772.53150000000005</c:v>
                </c:pt>
                <c:pt idx="37993">
                  <c:v>772.60299999999995</c:v>
                </c:pt>
                <c:pt idx="37994">
                  <c:v>772.67619999999999</c:v>
                </c:pt>
                <c:pt idx="37995">
                  <c:v>772.74839999999995</c:v>
                </c:pt>
                <c:pt idx="37996">
                  <c:v>772.82079999999996</c:v>
                </c:pt>
                <c:pt idx="37997">
                  <c:v>772.89179999999999</c:v>
                </c:pt>
                <c:pt idx="37998">
                  <c:v>772.96400000000006</c:v>
                </c:pt>
                <c:pt idx="37999">
                  <c:v>773.03740000000005</c:v>
                </c:pt>
                <c:pt idx="38000">
                  <c:v>773.10910000000001</c:v>
                </c:pt>
                <c:pt idx="38001">
                  <c:v>773.18240000000003</c:v>
                </c:pt>
                <c:pt idx="38002">
                  <c:v>773.25540000000001</c:v>
                </c:pt>
                <c:pt idx="38003">
                  <c:v>773.32709999999997</c:v>
                </c:pt>
                <c:pt idx="38004">
                  <c:v>773.3999</c:v>
                </c:pt>
                <c:pt idx="38005">
                  <c:v>773.471</c:v>
                </c:pt>
                <c:pt idx="38006">
                  <c:v>773.54079999999999</c:v>
                </c:pt>
                <c:pt idx="38007">
                  <c:v>773.60940000000005</c:v>
                </c:pt>
                <c:pt idx="38008">
                  <c:v>773.67650000000003</c:v>
                </c:pt>
                <c:pt idx="38009">
                  <c:v>773.74519999999995</c:v>
                </c:pt>
                <c:pt idx="38010">
                  <c:v>773.81100000000004</c:v>
                </c:pt>
                <c:pt idx="38011">
                  <c:v>773.87699999999995</c:v>
                </c:pt>
                <c:pt idx="38012">
                  <c:v>773.94399999999996</c:v>
                </c:pt>
                <c:pt idx="38013">
                  <c:v>774.01210000000003</c:v>
                </c:pt>
                <c:pt idx="38014">
                  <c:v>774.08010000000002</c:v>
                </c:pt>
                <c:pt idx="38015">
                  <c:v>774.149</c:v>
                </c:pt>
                <c:pt idx="38016">
                  <c:v>774.21799999999996</c:v>
                </c:pt>
                <c:pt idx="38017">
                  <c:v>774.29</c:v>
                </c:pt>
                <c:pt idx="38018">
                  <c:v>774.36120000000005</c:v>
                </c:pt>
                <c:pt idx="38019">
                  <c:v>774.43320000000006</c:v>
                </c:pt>
                <c:pt idx="38020">
                  <c:v>774.50580000000002</c:v>
                </c:pt>
                <c:pt idx="38021">
                  <c:v>774.57899999999995</c:v>
                </c:pt>
                <c:pt idx="38022">
                  <c:v>774.65139999999997</c:v>
                </c:pt>
                <c:pt idx="38023">
                  <c:v>774.72260000000006</c:v>
                </c:pt>
                <c:pt idx="38024">
                  <c:v>774.79420000000005</c:v>
                </c:pt>
                <c:pt idx="38025">
                  <c:v>774.86569999999995</c:v>
                </c:pt>
                <c:pt idx="38026">
                  <c:v>774.9366</c:v>
                </c:pt>
                <c:pt idx="38027">
                  <c:v>775.00919999999996</c:v>
                </c:pt>
                <c:pt idx="38028">
                  <c:v>775.07899999999995</c:v>
                </c:pt>
                <c:pt idx="38029">
                  <c:v>775.15070000000003</c:v>
                </c:pt>
                <c:pt idx="38030">
                  <c:v>775.22119999999995</c:v>
                </c:pt>
                <c:pt idx="38031">
                  <c:v>775.2944</c:v>
                </c:pt>
                <c:pt idx="38032">
                  <c:v>775.36509999999998</c:v>
                </c:pt>
                <c:pt idx="38033">
                  <c:v>775.43709999999999</c:v>
                </c:pt>
                <c:pt idx="38034">
                  <c:v>775.51009999999997</c:v>
                </c:pt>
                <c:pt idx="38035">
                  <c:v>775.58209999999997</c:v>
                </c:pt>
                <c:pt idx="38036">
                  <c:v>775.65470000000005</c:v>
                </c:pt>
                <c:pt idx="38037">
                  <c:v>775.72460000000001</c:v>
                </c:pt>
                <c:pt idx="38038">
                  <c:v>775.7962</c:v>
                </c:pt>
                <c:pt idx="38039">
                  <c:v>775.86760000000004</c:v>
                </c:pt>
                <c:pt idx="38040">
                  <c:v>775.9384</c:v>
                </c:pt>
                <c:pt idx="38041">
                  <c:v>776.01</c:v>
                </c:pt>
                <c:pt idx="38042">
                  <c:v>776.08029999999997</c:v>
                </c:pt>
                <c:pt idx="38043">
                  <c:v>776.15110000000004</c:v>
                </c:pt>
                <c:pt idx="38044">
                  <c:v>776.21889999999996</c:v>
                </c:pt>
                <c:pt idx="38045">
                  <c:v>776.28639999999996</c:v>
                </c:pt>
                <c:pt idx="38046">
                  <c:v>776.35590000000002</c:v>
                </c:pt>
                <c:pt idx="38047">
                  <c:v>776.42539999999997</c:v>
                </c:pt>
                <c:pt idx="38048">
                  <c:v>776.49519999999995</c:v>
                </c:pt>
                <c:pt idx="38049">
                  <c:v>776.56470000000002</c:v>
                </c:pt>
                <c:pt idx="38050">
                  <c:v>776.63440000000003</c:v>
                </c:pt>
                <c:pt idx="38051">
                  <c:v>776.7038</c:v>
                </c:pt>
                <c:pt idx="38052">
                  <c:v>776.77499999999998</c:v>
                </c:pt>
                <c:pt idx="38053">
                  <c:v>776.84680000000003</c:v>
                </c:pt>
                <c:pt idx="38054">
                  <c:v>776.91890000000001</c:v>
                </c:pt>
                <c:pt idx="38055">
                  <c:v>776.99130000000002</c:v>
                </c:pt>
                <c:pt idx="38056">
                  <c:v>777.0634</c:v>
                </c:pt>
                <c:pt idx="38057">
                  <c:v>777.13689999999997</c:v>
                </c:pt>
                <c:pt idx="38058">
                  <c:v>777.21289999999999</c:v>
                </c:pt>
                <c:pt idx="38059">
                  <c:v>777.28579999999999</c:v>
                </c:pt>
                <c:pt idx="38060">
                  <c:v>777.35940000000005</c:v>
                </c:pt>
                <c:pt idx="38061">
                  <c:v>777.43299999999999</c:v>
                </c:pt>
                <c:pt idx="38062">
                  <c:v>777.5059</c:v>
                </c:pt>
                <c:pt idx="38063">
                  <c:v>777.57929999999999</c:v>
                </c:pt>
                <c:pt idx="38064">
                  <c:v>777.65150000000006</c:v>
                </c:pt>
                <c:pt idx="38065">
                  <c:v>777.72289999999998</c:v>
                </c:pt>
                <c:pt idx="38066">
                  <c:v>777.7944</c:v>
                </c:pt>
                <c:pt idx="38067">
                  <c:v>777.86339999999996</c:v>
                </c:pt>
                <c:pt idx="38068">
                  <c:v>777.93449999999996</c:v>
                </c:pt>
                <c:pt idx="38069">
                  <c:v>778.00400000000002</c:v>
                </c:pt>
                <c:pt idx="38070">
                  <c:v>778.07389999999998</c:v>
                </c:pt>
                <c:pt idx="38071">
                  <c:v>778.14400000000001</c:v>
                </c:pt>
                <c:pt idx="38072">
                  <c:v>778.21439999999996</c:v>
                </c:pt>
                <c:pt idx="38073">
                  <c:v>778.28700000000003</c:v>
                </c:pt>
                <c:pt idx="38074">
                  <c:v>778.35810000000004</c:v>
                </c:pt>
                <c:pt idx="38075">
                  <c:v>778.43039999999996</c:v>
                </c:pt>
                <c:pt idx="38076">
                  <c:v>778.5018</c:v>
                </c:pt>
                <c:pt idx="38077">
                  <c:v>778.57470000000001</c:v>
                </c:pt>
                <c:pt idx="38078">
                  <c:v>778.64499999999998</c:v>
                </c:pt>
                <c:pt idx="38079">
                  <c:v>778.71500000000003</c:v>
                </c:pt>
                <c:pt idx="38080">
                  <c:v>778.78689999999995</c:v>
                </c:pt>
                <c:pt idx="38081">
                  <c:v>778.85490000000004</c:v>
                </c:pt>
                <c:pt idx="38082">
                  <c:v>778.91970000000003</c:v>
                </c:pt>
                <c:pt idx="38083">
                  <c:v>778.98469999999998</c:v>
                </c:pt>
                <c:pt idx="38084">
                  <c:v>779.05029999999999</c:v>
                </c:pt>
                <c:pt idx="38085">
                  <c:v>779.11620000000005</c:v>
                </c:pt>
                <c:pt idx="38086">
                  <c:v>779.18100000000004</c:v>
                </c:pt>
                <c:pt idx="38087">
                  <c:v>779.24779999999998</c:v>
                </c:pt>
                <c:pt idx="38088">
                  <c:v>779.31579999999997</c:v>
                </c:pt>
                <c:pt idx="38089">
                  <c:v>779.38520000000005</c:v>
                </c:pt>
                <c:pt idx="38090">
                  <c:v>779.45439999999996</c:v>
                </c:pt>
                <c:pt idx="38091">
                  <c:v>779.52440000000001</c:v>
                </c:pt>
                <c:pt idx="38092">
                  <c:v>779.59699999999998</c:v>
                </c:pt>
                <c:pt idx="38093">
                  <c:v>779.66949999999997</c:v>
                </c:pt>
                <c:pt idx="38094">
                  <c:v>779.74220000000003</c:v>
                </c:pt>
                <c:pt idx="38095">
                  <c:v>779.81719999999996</c:v>
                </c:pt>
                <c:pt idx="38096">
                  <c:v>779.89070000000004</c:v>
                </c:pt>
                <c:pt idx="38097">
                  <c:v>779.96600000000001</c:v>
                </c:pt>
                <c:pt idx="38098">
                  <c:v>780.0394</c:v>
                </c:pt>
                <c:pt idx="38099">
                  <c:v>780.11239999999998</c:v>
                </c:pt>
                <c:pt idx="38100">
                  <c:v>780.18409999999994</c:v>
                </c:pt>
                <c:pt idx="38101">
                  <c:v>780.25490000000002</c:v>
                </c:pt>
                <c:pt idx="38102">
                  <c:v>780.32380000000001</c:v>
                </c:pt>
                <c:pt idx="38103">
                  <c:v>780.39480000000003</c:v>
                </c:pt>
                <c:pt idx="38104">
                  <c:v>780.46389999999997</c:v>
                </c:pt>
                <c:pt idx="38105">
                  <c:v>780.53300000000002</c:v>
                </c:pt>
                <c:pt idx="38106">
                  <c:v>780.60149999999999</c:v>
                </c:pt>
                <c:pt idx="38107">
                  <c:v>780.673</c:v>
                </c:pt>
                <c:pt idx="38108">
                  <c:v>780.74210000000005</c:v>
                </c:pt>
                <c:pt idx="38109">
                  <c:v>780.8125</c:v>
                </c:pt>
                <c:pt idx="38110">
                  <c:v>780.88340000000005</c:v>
                </c:pt>
                <c:pt idx="38111">
                  <c:v>780.95429999999999</c:v>
                </c:pt>
                <c:pt idx="38112">
                  <c:v>781.02660000000003</c:v>
                </c:pt>
                <c:pt idx="38113">
                  <c:v>781.09699999999998</c:v>
                </c:pt>
                <c:pt idx="38114">
                  <c:v>781.16970000000003</c:v>
                </c:pt>
                <c:pt idx="38115">
                  <c:v>781.2432</c:v>
                </c:pt>
                <c:pt idx="38116">
                  <c:v>781.31529999999998</c:v>
                </c:pt>
                <c:pt idx="38117">
                  <c:v>781.38819999999998</c:v>
                </c:pt>
                <c:pt idx="38118">
                  <c:v>781.46029999999996</c:v>
                </c:pt>
                <c:pt idx="38119">
                  <c:v>781.5335</c:v>
                </c:pt>
                <c:pt idx="38120">
                  <c:v>781.60540000000003</c:v>
                </c:pt>
                <c:pt idx="38121">
                  <c:v>781.67870000000005</c:v>
                </c:pt>
                <c:pt idx="38122">
                  <c:v>781.75319999999999</c:v>
                </c:pt>
                <c:pt idx="38123">
                  <c:v>781.82579999999996</c:v>
                </c:pt>
                <c:pt idx="38124">
                  <c:v>781.89819999999997</c:v>
                </c:pt>
                <c:pt idx="38125">
                  <c:v>781.96969999999999</c:v>
                </c:pt>
                <c:pt idx="38126">
                  <c:v>782.04139999999995</c:v>
                </c:pt>
                <c:pt idx="38127">
                  <c:v>782.10950000000003</c:v>
                </c:pt>
                <c:pt idx="38128">
                  <c:v>782.17939999999999</c:v>
                </c:pt>
                <c:pt idx="38129">
                  <c:v>782.24689999999998</c:v>
                </c:pt>
                <c:pt idx="38130">
                  <c:v>782.31240000000003</c:v>
                </c:pt>
                <c:pt idx="38131">
                  <c:v>782.37890000000004</c:v>
                </c:pt>
                <c:pt idx="38132">
                  <c:v>782.44600000000003</c:v>
                </c:pt>
                <c:pt idx="38133">
                  <c:v>782.51340000000005</c:v>
                </c:pt>
                <c:pt idx="38134">
                  <c:v>782.58159999999998</c:v>
                </c:pt>
                <c:pt idx="38135">
                  <c:v>782.65139999999997</c:v>
                </c:pt>
                <c:pt idx="38136">
                  <c:v>782.72239999999999</c:v>
                </c:pt>
                <c:pt idx="38137">
                  <c:v>782.79300000000001</c:v>
                </c:pt>
                <c:pt idx="38138">
                  <c:v>782.86649999999997</c:v>
                </c:pt>
                <c:pt idx="38139">
                  <c:v>782.93880000000001</c:v>
                </c:pt>
                <c:pt idx="38140">
                  <c:v>783.00789999999995</c:v>
                </c:pt>
                <c:pt idx="38141">
                  <c:v>783.08100000000002</c:v>
                </c:pt>
                <c:pt idx="38142">
                  <c:v>783.15239999999994</c:v>
                </c:pt>
                <c:pt idx="38143">
                  <c:v>783.22410000000002</c:v>
                </c:pt>
                <c:pt idx="38144">
                  <c:v>783.29549999999995</c:v>
                </c:pt>
                <c:pt idx="38145">
                  <c:v>783.36599999999999</c:v>
                </c:pt>
                <c:pt idx="38146">
                  <c:v>783.43709999999999</c:v>
                </c:pt>
                <c:pt idx="38147">
                  <c:v>783.50800000000004</c:v>
                </c:pt>
                <c:pt idx="38148">
                  <c:v>783.57839999999999</c:v>
                </c:pt>
                <c:pt idx="38149">
                  <c:v>783.64850000000001</c:v>
                </c:pt>
                <c:pt idx="38150">
                  <c:v>783.72029999999995</c:v>
                </c:pt>
                <c:pt idx="38151">
                  <c:v>783.79100000000005</c:v>
                </c:pt>
                <c:pt idx="38152">
                  <c:v>783.86159999999995</c:v>
                </c:pt>
                <c:pt idx="38153">
                  <c:v>783.9316</c:v>
                </c:pt>
              </c:numCache>
            </c:numRef>
          </c:xVal>
          <c:yVal>
            <c:numRef>
              <c:f>Feuil2!$C$2:$C$38197</c:f>
              <c:numCache>
                <c:formatCode>General</c:formatCode>
                <c:ptCount val="38196"/>
                <c:pt idx="0">
                  <c:v>100</c:v>
                </c:pt>
                <c:pt idx="1">
                  <c:v>99.995415234230578</c:v>
                </c:pt>
                <c:pt idx="2">
                  <c:v>99.988865568845711</c:v>
                </c:pt>
                <c:pt idx="3">
                  <c:v>99.984935769614779</c:v>
                </c:pt>
                <c:pt idx="4">
                  <c:v>99.980059907606048</c:v>
                </c:pt>
                <c:pt idx="5">
                  <c:v>99.973073597862182</c:v>
                </c:pt>
                <c:pt idx="6">
                  <c:v>99.971690890725384</c:v>
                </c:pt>
                <c:pt idx="7">
                  <c:v>99.963831292263535</c:v>
                </c:pt>
                <c:pt idx="8">
                  <c:v>99.961793618588231</c:v>
                </c:pt>
                <c:pt idx="9">
                  <c:v>99.953934020126383</c:v>
                </c:pt>
                <c:pt idx="10">
                  <c:v>99.95422511636572</c:v>
                </c:pt>
                <c:pt idx="11">
                  <c:v>99.943891199869583</c:v>
                </c:pt>
                <c:pt idx="12">
                  <c:v>99.945419455126057</c:v>
                </c:pt>
                <c:pt idx="13">
                  <c:v>99.934794442390597</c:v>
                </c:pt>
                <c:pt idx="14">
                  <c:v>99.93508553862992</c:v>
                </c:pt>
                <c:pt idx="15">
                  <c:v>99.924606074014122</c:v>
                </c:pt>
                <c:pt idx="16">
                  <c:v>99.92649819956975</c:v>
                </c:pt>
                <c:pt idx="17">
                  <c:v>99.915072672176137</c:v>
                </c:pt>
                <c:pt idx="18">
                  <c:v>99.916892023671934</c:v>
                </c:pt>
                <c:pt idx="19">
                  <c:v>99.907431395893795</c:v>
                </c:pt>
                <c:pt idx="20">
                  <c:v>99.907576944013456</c:v>
                </c:pt>
                <c:pt idx="21">
                  <c:v>99.898116316235303</c:v>
                </c:pt>
                <c:pt idx="22">
                  <c:v>99.899135153072947</c:v>
                </c:pt>
                <c:pt idx="23">
                  <c:v>99.88931065499564</c:v>
                </c:pt>
                <c:pt idx="24">
                  <c:v>99.888437366277657</c:v>
                </c:pt>
                <c:pt idx="25">
                  <c:v>99.881232734354299</c:v>
                </c:pt>
                <c:pt idx="26">
                  <c:v>99.87919506067901</c:v>
                </c:pt>
                <c:pt idx="27">
                  <c:v>99.872499847174467</c:v>
                </c:pt>
                <c:pt idx="28">
                  <c:v>99.87068049567867</c:v>
                </c:pt>
                <c:pt idx="29">
                  <c:v>99.86536798931094</c:v>
                </c:pt>
                <c:pt idx="30">
                  <c:v>99.862238704738175</c:v>
                </c:pt>
                <c:pt idx="31">
                  <c:v>99.858454453626905</c:v>
                </c:pt>
                <c:pt idx="32">
                  <c:v>99.853796913797652</c:v>
                </c:pt>
                <c:pt idx="33">
                  <c:v>99.850085436746241</c:v>
                </c:pt>
                <c:pt idx="34">
                  <c:v>99.845573445036649</c:v>
                </c:pt>
                <c:pt idx="35">
                  <c:v>99.841934742045069</c:v>
                </c:pt>
                <c:pt idx="36">
                  <c:v>99.835166754480696</c:v>
                </c:pt>
                <c:pt idx="37">
                  <c:v>99.832765210506253</c:v>
                </c:pt>
                <c:pt idx="38">
                  <c:v>99.826943285719693</c:v>
                </c:pt>
                <c:pt idx="39">
                  <c:v>99.82439619362556</c:v>
                </c:pt>
                <c:pt idx="40">
                  <c:v>99.819156461317675</c:v>
                </c:pt>
                <c:pt idx="41">
                  <c:v>99.816318272984233</c:v>
                </c:pt>
                <c:pt idx="42">
                  <c:v>99.810496348197674</c:v>
                </c:pt>
                <c:pt idx="43">
                  <c:v>99.808604222642032</c:v>
                </c:pt>
                <c:pt idx="44">
                  <c:v>99.803801134693131</c:v>
                </c:pt>
                <c:pt idx="45">
                  <c:v>99.800817398240028</c:v>
                </c:pt>
                <c:pt idx="46">
                  <c:v>99.796014310291113</c:v>
                </c:pt>
                <c:pt idx="47">
                  <c:v>99.793321670077333</c:v>
                </c:pt>
                <c:pt idx="48">
                  <c:v>99.788955226487431</c:v>
                </c:pt>
                <c:pt idx="49">
                  <c:v>99.785898715974483</c:v>
                </c:pt>
                <c:pt idx="50">
                  <c:v>99.782041690803396</c:v>
                </c:pt>
                <c:pt idx="51">
                  <c:v>99.777529699093819</c:v>
                </c:pt>
                <c:pt idx="52">
                  <c:v>99.77440041452104</c:v>
                </c:pt>
                <c:pt idx="53">
                  <c:v>99.770397841230292</c:v>
                </c:pt>
                <c:pt idx="54">
                  <c:v>99.767559652896836</c:v>
                </c:pt>
                <c:pt idx="55">
                  <c:v>99.762756564947935</c:v>
                </c:pt>
                <c:pt idx="56">
                  <c:v>99.761301083751292</c:v>
                </c:pt>
                <c:pt idx="57">
                  <c:v>99.755697481144239</c:v>
                </c:pt>
                <c:pt idx="58">
                  <c:v>99.754169225887765</c:v>
                </c:pt>
                <c:pt idx="59">
                  <c:v>99.749438911998695</c:v>
                </c:pt>
                <c:pt idx="60">
                  <c:v>99.747619560502898</c:v>
                </c:pt>
                <c:pt idx="61">
                  <c:v>99.741724861656493</c:v>
                </c:pt>
                <c:pt idx="62">
                  <c:v>99.740924346998355</c:v>
                </c:pt>
                <c:pt idx="63">
                  <c:v>99.73510242221181</c:v>
                </c:pt>
                <c:pt idx="64">
                  <c:v>99.733646941015166</c:v>
                </c:pt>
                <c:pt idx="65">
                  <c:v>99.72862553088676</c:v>
                </c:pt>
                <c:pt idx="66">
                  <c:v>99.727461145929439</c:v>
                </c:pt>
                <c:pt idx="67">
                  <c:v>99.722294187681385</c:v>
                </c:pt>
                <c:pt idx="68">
                  <c:v>99.720838706484756</c:v>
                </c:pt>
                <c:pt idx="69">
                  <c:v>99.715307877937519</c:v>
                </c:pt>
                <c:pt idx="70">
                  <c:v>99.713051882082723</c:v>
                </c:pt>
                <c:pt idx="71">
                  <c:v>99.708685438492807</c:v>
                </c:pt>
                <c:pt idx="72">
                  <c:v>99.706574990757687</c:v>
                </c:pt>
                <c:pt idx="73">
                  <c:v>99.702936287766093</c:v>
                </c:pt>
                <c:pt idx="74">
                  <c:v>99.700680291911297</c:v>
                </c:pt>
                <c:pt idx="75">
                  <c:v>99.697478233278702</c:v>
                </c:pt>
                <c:pt idx="76">
                  <c:v>99.694348948705922</c:v>
                </c:pt>
                <c:pt idx="77">
                  <c:v>99.691292438192988</c:v>
                </c:pt>
                <c:pt idx="78">
                  <c:v>99.688381475799702</c:v>
                </c:pt>
                <c:pt idx="79">
                  <c:v>99.685543287466274</c:v>
                </c:pt>
                <c:pt idx="80">
                  <c:v>99.681977358534496</c:v>
                </c:pt>
                <c:pt idx="81">
                  <c:v>99.679794136739545</c:v>
                </c:pt>
                <c:pt idx="82">
                  <c:v>99.676300981867612</c:v>
                </c:pt>
                <c:pt idx="83">
                  <c:v>99.674117760072647</c:v>
                </c:pt>
                <c:pt idx="84">
                  <c:v>99.670115186781899</c:v>
                </c:pt>
                <c:pt idx="85">
                  <c:v>99.667931964986934</c:v>
                </c:pt>
                <c:pt idx="86">
                  <c:v>99.663711069516694</c:v>
                </c:pt>
                <c:pt idx="87">
                  <c:v>99.661746169901221</c:v>
                </c:pt>
                <c:pt idx="88">
                  <c:v>99.657961918789965</c:v>
                </c:pt>
                <c:pt idx="89">
                  <c:v>99.656215341353999</c:v>
                </c:pt>
                <c:pt idx="90">
                  <c:v>99.652358316182912</c:v>
                </c:pt>
                <c:pt idx="91">
                  <c:v>99.649592901909287</c:v>
                </c:pt>
                <c:pt idx="92">
                  <c:v>99.646026972977523</c:v>
                </c:pt>
                <c:pt idx="93">
                  <c:v>99.644134847421896</c:v>
                </c:pt>
                <c:pt idx="94">
                  <c:v>99.640860014729469</c:v>
                </c:pt>
                <c:pt idx="95">
                  <c:v>99.638967889173841</c:v>
                </c:pt>
                <c:pt idx="96">
                  <c:v>99.635401960242078</c:v>
                </c:pt>
                <c:pt idx="97">
                  <c:v>99.63292764220779</c:v>
                </c:pt>
                <c:pt idx="98">
                  <c:v>99.630016679814503</c:v>
                </c:pt>
                <c:pt idx="99">
                  <c:v>99.627833458019552</c:v>
                </c:pt>
                <c:pt idx="100">
                  <c:v>99.624849721566449</c:v>
                </c:pt>
                <c:pt idx="101">
                  <c:v>99.622084307292837</c:v>
                </c:pt>
                <c:pt idx="102">
                  <c:v>99.619755537378211</c:v>
                </c:pt>
                <c:pt idx="103">
                  <c:v>99.616626252805446</c:v>
                </c:pt>
                <c:pt idx="104">
                  <c:v>99.614224708830974</c:v>
                </c:pt>
                <c:pt idx="105">
                  <c:v>99.61116819831804</c:v>
                </c:pt>
                <c:pt idx="106">
                  <c:v>99.609130524642751</c:v>
                </c:pt>
                <c:pt idx="107">
                  <c:v>99.605928466010155</c:v>
                </c:pt>
                <c:pt idx="108">
                  <c:v>99.603818018275021</c:v>
                </c:pt>
                <c:pt idx="109">
                  <c:v>99.600907055881734</c:v>
                </c:pt>
                <c:pt idx="110">
                  <c:v>99.598723834086783</c:v>
                </c:pt>
                <c:pt idx="111">
                  <c:v>99.595958419813172</c:v>
                </c:pt>
                <c:pt idx="112">
                  <c:v>99.593847972078038</c:v>
                </c:pt>
                <c:pt idx="113">
                  <c:v>99.590645913445442</c:v>
                </c:pt>
                <c:pt idx="114">
                  <c:v>99.588608239770153</c:v>
                </c:pt>
                <c:pt idx="115">
                  <c:v>99.585770051436711</c:v>
                </c:pt>
                <c:pt idx="116">
                  <c:v>99.583441281522084</c:v>
                </c:pt>
                <c:pt idx="117">
                  <c:v>99.580821415368121</c:v>
                </c:pt>
                <c:pt idx="118">
                  <c:v>99.578128775154354</c:v>
                </c:pt>
                <c:pt idx="119">
                  <c:v>99.575363360880729</c:v>
                </c:pt>
                <c:pt idx="120">
                  <c:v>99.573180139085778</c:v>
                </c:pt>
                <c:pt idx="121">
                  <c:v>99.570851369171152</c:v>
                </c:pt>
                <c:pt idx="122">
                  <c:v>99.568085954897541</c:v>
                </c:pt>
                <c:pt idx="123">
                  <c:v>99.565684410923097</c:v>
                </c:pt>
                <c:pt idx="124">
                  <c:v>99.563428415068302</c:v>
                </c:pt>
                <c:pt idx="125">
                  <c:v>99.561245193273351</c:v>
                </c:pt>
                <c:pt idx="126">
                  <c:v>99.55855255305957</c:v>
                </c:pt>
                <c:pt idx="127">
                  <c:v>99.556660427503928</c:v>
                </c:pt>
                <c:pt idx="128">
                  <c:v>99.55360391699098</c:v>
                </c:pt>
                <c:pt idx="129">
                  <c:v>99.551784565495197</c:v>
                </c:pt>
                <c:pt idx="130">
                  <c:v>99.549237473401092</c:v>
                </c:pt>
                <c:pt idx="131">
                  <c:v>99.547490895965112</c:v>
                </c:pt>
                <c:pt idx="132">
                  <c:v>99.544288837332502</c:v>
                </c:pt>
                <c:pt idx="133">
                  <c:v>99.542396711776888</c:v>
                </c:pt>
                <c:pt idx="134">
                  <c:v>99.539704071563094</c:v>
                </c:pt>
                <c:pt idx="135">
                  <c:v>99.537957494127141</c:v>
                </c:pt>
                <c:pt idx="136">
                  <c:v>99.535264853913347</c:v>
                </c:pt>
                <c:pt idx="137">
                  <c:v>99.53293608399872</c:v>
                </c:pt>
                <c:pt idx="138">
                  <c:v>99.529806799425955</c:v>
                </c:pt>
                <c:pt idx="139">
                  <c:v>99.528278544169481</c:v>
                </c:pt>
                <c:pt idx="140">
                  <c:v>99.525731452075377</c:v>
                </c:pt>
                <c:pt idx="141">
                  <c:v>99.523766552459904</c:v>
                </c:pt>
                <c:pt idx="142">
                  <c:v>99.521001138186293</c:v>
                </c:pt>
                <c:pt idx="143">
                  <c:v>99.519327334810157</c:v>
                </c:pt>
                <c:pt idx="144">
                  <c:v>99.516489146476715</c:v>
                </c:pt>
                <c:pt idx="145">
                  <c:v>99.514524246861242</c:v>
                </c:pt>
                <c:pt idx="146">
                  <c:v>99.512704895365459</c:v>
                </c:pt>
                <c:pt idx="147">
                  <c:v>99.51066722169017</c:v>
                </c:pt>
                <c:pt idx="148">
                  <c:v>99.508338451775529</c:v>
                </c:pt>
                <c:pt idx="149">
                  <c:v>99.506082455920748</c:v>
                </c:pt>
                <c:pt idx="150">
                  <c:v>99.50368091194629</c:v>
                </c:pt>
                <c:pt idx="151">
                  <c:v>99.501279367971847</c:v>
                </c:pt>
                <c:pt idx="152">
                  <c:v>99.499168920236713</c:v>
                </c:pt>
                <c:pt idx="153">
                  <c:v>99.496985698441762</c:v>
                </c:pt>
                <c:pt idx="154">
                  <c:v>99.494802476646797</c:v>
                </c:pt>
                <c:pt idx="155">
                  <c:v>99.492400932672339</c:v>
                </c:pt>
                <c:pt idx="156">
                  <c:v>99.490799903356049</c:v>
                </c:pt>
                <c:pt idx="157">
                  <c:v>99.48883500374059</c:v>
                </c:pt>
                <c:pt idx="158">
                  <c:v>99.486724556005441</c:v>
                </c:pt>
                <c:pt idx="159">
                  <c:v>99.48446856015066</c:v>
                </c:pt>
                <c:pt idx="160">
                  <c:v>99.482285338355709</c:v>
                </c:pt>
                <c:pt idx="161">
                  <c:v>99.480029342500913</c:v>
                </c:pt>
                <c:pt idx="162">
                  <c:v>99.477846120705962</c:v>
                </c:pt>
                <c:pt idx="163">
                  <c:v>99.475299028611843</c:v>
                </c:pt>
                <c:pt idx="164">
                  <c:v>99.473552451175891</c:v>
                </c:pt>
                <c:pt idx="165">
                  <c:v>99.471587551560418</c:v>
                </c:pt>
                <c:pt idx="166">
                  <c:v>99.469258781645792</c:v>
                </c:pt>
                <c:pt idx="167">
                  <c:v>99.467730526389332</c:v>
                </c:pt>
                <c:pt idx="168">
                  <c:v>99.466129497073013</c:v>
                </c:pt>
                <c:pt idx="169">
                  <c:v>99.46431014557723</c:v>
                </c:pt>
                <c:pt idx="170">
                  <c:v>99.462054149722434</c:v>
                </c:pt>
                <c:pt idx="171">
                  <c:v>99.459943701987314</c:v>
                </c:pt>
                <c:pt idx="172">
                  <c:v>99.457687706132518</c:v>
                </c:pt>
                <c:pt idx="173">
                  <c:v>99.455722806517059</c:v>
                </c:pt>
                <c:pt idx="174">
                  <c:v>99.453102940363109</c:v>
                </c:pt>
                <c:pt idx="175">
                  <c:v>99.451138040747651</c:v>
                </c:pt>
                <c:pt idx="176">
                  <c:v>99.449173141132178</c:v>
                </c:pt>
                <c:pt idx="177">
                  <c:v>99.447499337756057</c:v>
                </c:pt>
                <c:pt idx="178">
                  <c:v>99.445388890020922</c:v>
                </c:pt>
                <c:pt idx="179">
                  <c:v>99.443860634764462</c:v>
                </c:pt>
                <c:pt idx="180">
                  <c:v>99.441313542670329</c:v>
                </c:pt>
                <c:pt idx="181">
                  <c:v>99.439785287413855</c:v>
                </c:pt>
                <c:pt idx="182">
                  <c:v>99.437529291559073</c:v>
                </c:pt>
                <c:pt idx="183">
                  <c:v>99.435709940063276</c:v>
                </c:pt>
                <c:pt idx="184">
                  <c:v>99.433017299849496</c:v>
                </c:pt>
                <c:pt idx="185">
                  <c:v>99.431052400234037</c:v>
                </c:pt>
                <c:pt idx="186">
                  <c:v>99.429014726558734</c:v>
                </c:pt>
                <c:pt idx="187">
                  <c:v>99.427923115661258</c:v>
                </c:pt>
                <c:pt idx="188">
                  <c:v>99.425812667926138</c:v>
                </c:pt>
                <c:pt idx="189">
                  <c:v>99.423702220191018</c:v>
                </c:pt>
                <c:pt idx="190">
                  <c:v>99.421664546515714</c:v>
                </c:pt>
                <c:pt idx="191">
                  <c:v>99.42064570967807</c:v>
                </c:pt>
                <c:pt idx="192">
                  <c:v>99.418899132242117</c:v>
                </c:pt>
                <c:pt idx="193">
                  <c:v>99.417152554806137</c:v>
                </c:pt>
                <c:pt idx="194">
                  <c:v>99.414678236771849</c:v>
                </c:pt>
                <c:pt idx="195">
                  <c:v>99.413077207455558</c:v>
                </c:pt>
                <c:pt idx="196">
                  <c:v>99.411185081899916</c:v>
                </c:pt>
                <c:pt idx="197">
                  <c:v>99.409584052583625</c:v>
                </c:pt>
                <c:pt idx="198">
                  <c:v>99.40791024920749</c:v>
                </c:pt>
                <c:pt idx="199">
                  <c:v>99.406309219891185</c:v>
                </c:pt>
                <c:pt idx="200">
                  <c:v>99.404562642455218</c:v>
                </c:pt>
                <c:pt idx="201">
                  <c:v>99.40208832442093</c:v>
                </c:pt>
                <c:pt idx="202">
                  <c:v>99.399686780446487</c:v>
                </c:pt>
                <c:pt idx="203">
                  <c:v>99.398304073309674</c:v>
                </c:pt>
                <c:pt idx="204">
                  <c:v>99.396630269933539</c:v>
                </c:pt>
                <c:pt idx="205">
                  <c:v>99.394738144377897</c:v>
                </c:pt>
                <c:pt idx="206">
                  <c:v>99.392991566941944</c:v>
                </c:pt>
                <c:pt idx="207">
                  <c:v>99.390808345146979</c:v>
                </c:pt>
                <c:pt idx="208">
                  <c:v>99.389643960189673</c:v>
                </c:pt>
                <c:pt idx="209">
                  <c:v>99.388115704933213</c:v>
                </c:pt>
                <c:pt idx="210">
                  <c:v>99.386369127497247</c:v>
                </c:pt>
                <c:pt idx="211">
                  <c:v>99.384549776001435</c:v>
                </c:pt>
                <c:pt idx="212">
                  <c:v>99.382584876385977</c:v>
                </c:pt>
                <c:pt idx="213">
                  <c:v>99.380983847069686</c:v>
                </c:pt>
                <c:pt idx="214">
                  <c:v>99.378873399334552</c:v>
                </c:pt>
                <c:pt idx="215">
                  <c:v>99.376981273778924</c:v>
                </c:pt>
                <c:pt idx="216">
                  <c:v>99.375161922283127</c:v>
                </c:pt>
                <c:pt idx="217">
                  <c:v>99.372978700488162</c:v>
                </c:pt>
                <c:pt idx="218">
                  <c:v>99.370868252753027</c:v>
                </c:pt>
                <c:pt idx="219">
                  <c:v>99.369267223436736</c:v>
                </c:pt>
                <c:pt idx="220">
                  <c:v>99.368321160658923</c:v>
                </c:pt>
                <c:pt idx="221">
                  <c:v>99.36693845352211</c:v>
                </c:pt>
                <c:pt idx="222">
                  <c:v>99.365191876086158</c:v>
                </c:pt>
                <c:pt idx="223">
                  <c:v>99.3637363948895</c:v>
                </c:pt>
                <c:pt idx="224">
                  <c:v>99.361917043393717</c:v>
                </c:pt>
                <c:pt idx="225">
                  <c:v>99.360461562197074</c:v>
                </c:pt>
                <c:pt idx="226">
                  <c:v>99.358569436641446</c:v>
                </c:pt>
                <c:pt idx="227">
                  <c:v>99.356750085145649</c:v>
                </c:pt>
                <c:pt idx="228">
                  <c:v>99.355076281769513</c:v>
                </c:pt>
                <c:pt idx="229">
                  <c:v>99.353184156213885</c:v>
                </c:pt>
                <c:pt idx="230">
                  <c:v>99.351437578777919</c:v>
                </c:pt>
                <c:pt idx="231">
                  <c:v>99.349982097581275</c:v>
                </c:pt>
                <c:pt idx="232">
                  <c:v>99.34830829420514</c:v>
                </c:pt>
                <c:pt idx="233">
                  <c:v>99.346998361128172</c:v>
                </c:pt>
                <c:pt idx="234">
                  <c:v>99.345251783692206</c:v>
                </c:pt>
                <c:pt idx="235">
                  <c:v>99.343505206256239</c:v>
                </c:pt>
                <c:pt idx="236">
                  <c:v>99.341613080700611</c:v>
                </c:pt>
                <c:pt idx="237">
                  <c:v>99.3397937292048</c:v>
                </c:pt>
                <c:pt idx="238">
                  <c:v>99.338338248008171</c:v>
                </c:pt>
                <c:pt idx="239">
                  <c:v>99.336737218691866</c:v>
                </c:pt>
                <c:pt idx="240">
                  <c:v>99.335136189375575</c:v>
                </c:pt>
                <c:pt idx="241">
                  <c:v>99.333535160059256</c:v>
                </c:pt>
                <c:pt idx="242">
                  <c:v>99.331788582623304</c:v>
                </c:pt>
                <c:pt idx="243">
                  <c:v>99.330187553306999</c:v>
                </c:pt>
                <c:pt idx="244">
                  <c:v>99.328659298050525</c:v>
                </c:pt>
                <c:pt idx="245">
                  <c:v>99.326985494674389</c:v>
                </c:pt>
                <c:pt idx="246">
                  <c:v>99.325457239417915</c:v>
                </c:pt>
                <c:pt idx="247">
                  <c:v>99.324147306340933</c:v>
                </c:pt>
                <c:pt idx="248">
                  <c:v>99.322619051084473</c:v>
                </c:pt>
                <c:pt idx="249">
                  <c:v>99.321236343947675</c:v>
                </c:pt>
                <c:pt idx="250">
                  <c:v>99.319489766511708</c:v>
                </c:pt>
                <c:pt idx="251">
                  <c:v>99.317306544716743</c:v>
                </c:pt>
                <c:pt idx="252">
                  <c:v>99.315559967280777</c:v>
                </c:pt>
                <c:pt idx="253">
                  <c:v>99.314250034203795</c:v>
                </c:pt>
                <c:pt idx="254">
                  <c:v>99.312721778947335</c:v>
                </c:pt>
                <c:pt idx="255">
                  <c:v>99.31112074963103</c:v>
                </c:pt>
                <c:pt idx="256">
                  <c:v>99.309738042494217</c:v>
                </c:pt>
                <c:pt idx="257">
                  <c:v>99.307918690998434</c:v>
                </c:pt>
                <c:pt idx="258">
                  <c:v>99.3058082432633</c:v>
                </c:pt>
                <c:pt idx="259">
                  <c:v>99.304207213946995</c:v>
                </c:pt>
                <c:pt idx="260">
                  <c:v>99.302897280870013</c:v>
                </c:pt>
                <c:pt idx="261">
                  <c:v>99.30166012185289</c:v>
                </c:pt>
                <c:pt idx="262">
                  <c:v>99.300059092536586</c:v>
                </c:pt>
                <c:pt idx="263">
                  <c:v>99.298166966980943</c:v>
                </c:pt>
                <c:pt idx="264">
                  <c:v>99.296929807963807</c:v>
                </c:pt>
                <c:pt idx="265">
                  <c:v>99.295547100827008</c:v>
                </c:pt>
                <c:pt idx="266">
                  <c:v>99.294018845570534</c:v>
                </c:pt>
                <c:pt idx="267">
                  <c:v>99.292563364373891</c:v>
                </c:pt>
                <c:pt idx="268">
                  <c:v>99.291471753476415</c:v>
                </c:pt>
                <c:pt idx="269">
                  <c:v>99.289797950100279</c:v>
                </c:pt>
                <c:pt idx="270">
                  <c:v>99.287978598604482</c:v>
                </c:pt>
                <c:pt idx="271">
                  <c:v>99.286814213647162</c:v>
                </c:pt>
                <c:pt idx="272">
                  <c:v>99.285431506510363</c:v>
                </c:pt>
                <c:pt idx="273">
                  <c:v>99.283466606894905</c:v>
                </c:pt>
                <c:pt idx="274">
                  <c:v>99.281647255399108</c:v>
                </c:pt>
                <c:pt idx="275">
                  <c:v>99.279755129843466</c:v>
                </c:pt>
                <c:pt idx="276">
                  <c:v>99.278372422706667</c:v>
                </c:pt>
                <c:pt idx="277">
                  <c:v>99.277062489629685</c:v>
                </c:pt>
                <c:pt idx="278">
                  <c:v>99.275607008433056</c:v>
                </c:pt>
                <c:pt idx="279">
                  <c:v>99.274369849415905</c:v>
                </c:pt>
                <c:pt idx="280">
                  <c:v>99.273132690398768</c:v>
                </c:pt>
                <c:pt idx="281">
                  <c:v>99.271968305441462</c:v>
                </c:pt>
                <c:pt idx="282">
                  <c:v>99.270803920484141</c:v>
                </c:pt>
                <c:pt idx="283">
                  <c:v>99.269785083646497</c:v>
                </c:pt>
                <c:pt idx="284">
                  <c:v>99.268402376509684</c:v>
                </c:pt>
                <c:pt idx="285">
                  <c:v>99.267019669372885</c:v>
                </c:pt>
                <c:pt idx="286">
                  <c:v>99.265418640056581</c:v>
                </c:pt>
                <c:pt idx="287">
                  <c:v>99.263744836680445</c:v>
                </c:pt>
                <c:pt idx="288">
                  <c:v>99.261998259244479</c:v>
                </c:pt>
                <c:pt idx="289">
                  <c:v>99.26061555210768</c:v>
                </c:pt>
                <c:pt idx="290">
                  <c:v>99.258868974671714</c:v>
                </c:pt>
                <c:pt idx="291">
                  <c:v>99.256976849116086</c:v>
                </c:pt>
                <c:pt idx="292">
                  <c:v>99.256103560398103</c:v>
                </c:pt>
                <c:pt idx="293">
                  <c:v>99.254502531081783</c:v>
                </c:pt>
                <c:pt idx="294">
                  <c:v>99.253047049885154</c:v>
                </c:pt>
                <c:pt idx="295">
                  <c:v>99.251227698389371</c:v>
                </c:pt>
                <c:pt idx="296">
                  <c:v>99.249553895013236</c:v>
                </c:pt>
                <c:pt idx="297">
                  <c:v>99.247952865696917</c:v>
                </c:pt>
                <c:pt idx="298">
                  <c:v>99.247225125098609</c:v>
                </c:pt>
                <c:pt idx="299">
                  <c:v>99.245332999542981</c:v>
                </c:pt>
                <c:pt idx="300">
                  <c:v>99.244168614585661</c:v>
                </c:pt>
                <c:pt idx="301">
                  <c:v>99.243149777748016</c:v>
                </c:pt>
                <c:pt idx="302">
                  <c:v>99.242058166850526</c:v>
                </c:pt>
                <c:pt idx="303">
                  <c:v>99.240602685653897</c:v>
                </c:pt>
                <c:pt idx="304">
                  <c:v>99.23929275257693</c:v>
                </c:pt>
                <c:pt idx="305">
                  <c:v>99.238128367619609</c:v>
                </c:pt>
                <c:pt idx="306">
                  <c:v>99.236309016123812</c:v>
                </c:pt>
                <c:pt idx="307">
                  <c:v>99.234416890568184</c:v>
                </c:pt>
                <c:pt idx="308">
                  <c:v>99.233179731551047</c:v>
                </c:pt>
                <c:pt idx="309">
                  <c:v>99.231651476294573</c:v>
                </c:pt>
                <c:pt idx="310">
                  <c:v>99.230632639456914</c:v>
                </c:pt>
                <c:pt idx="311">
                  <c:v>99.229322706379946</c:v>
                </c:pt>
                <c:pt idx="312">
                  <c:v>99.227648903003825</c:v>
                </c:pt>
                <c:pt idx="313">
                  <c:v>99.226775614285827</c:v>
                </c:pt>
                <c:pt idx="314">
                  <c:v>99.225320133089198</c:v>
                </c:pt>
                <c:pt idx="315">
                  <c:v>99.223719103772893</c:v>
                </c:pt>
                <c:pt idx="316">
                  <c:v>99.222190848516419</c:v>
                </c:pt>
                <c:pt idx="317">
                  <c:v>99.220808141379621</c:v>
                </c:pt>
                <c:pt idx="318">
                  <c:v>99.21957098236247</c:v>
                </c:pt>
                <c:pt idx="319">
                  <c:v>99.218770467704317</c:v>
                </c:pt>
                <c:pt idx="320">
                  <c:v>99.217824404926503</c:v>
                </c:pt>
                <c:pt idx="321">
                  <c:v>99.216805568088859</c:v>
                </c:pt>
                <c:pt idx="322">
                  <c:v>99.215495635011891</c:v>
                </c:pt>
                <c:pt idx="323">
                  <c:v>99.214404024114415</c:v>
                </c:pt>
                <c:pt idx="324">
                  <c:v>99.212875768857927</c:v>
                </c:pt>
                <c:pt idx="325">
                  <c:v>99.211056417362144</c:v>
                </c:pt>
                <c:pt idx="326">
                  <c:v>99.209673710225331</c:v>
                </c:pt>
                <c:pt idx="327">
                  <c:v>99.20843655120818</c:v>
                </c:pt>
                <c:pt idx="328">
                  <c:v>99.207053844071382</c:v>
                </c:pt>
                <c:pt idx="329">
                  <c:v>99.205452814755077</c:v>
                </c:pt>
                <c:pt idx="330">
                  <c:v>99.20363346325928</c:v>
                </c:pt>
                <c:pt idx="331">
                  <c:v>99.202396304242143</c:v>
                </c:pt>
                <c:pt idx="332">
                  <c:v>99.201377467404498</c:v>
                </c:pt>
                <c:pt idx="333">
                  <c:v>99.200285856507023</c:v>
                </c:pt>
                <c:pt idx="334">
                  <c:v>99.19890314937021</c:v>
                </c:pt>
                <c:pt idx="335">
                  <c:v>99.197374894113736</c:v>
                </c:pt>
                <c:pt idx="336">
                  <c:v>99.195846638857276</c:v>
                </c:pt>
                <c:pt idx="337">
                  <c:v>99.194245609540971</c:v>
                </c:pt>
                <c:pt idx="338">
                  <c:v>99.192935676463989</c:v>
                </c:pt>
                <c:pt idx="339">
                  <c:v>99.192353483985329</c:v>
                </c:pt>
                <c:pt idx="340">
                  <c:v>99.1908980027887</c:v>
                </c:pt>
                <c:pt idx="341">
                  <c:v>99.190024714070717</c:v>
                </c:pt>
                <c:pt idx="342">
                  <c:v>99.188787555053565</c:v>
                </c:pt>
                <c:pt idx="343">
                  <c:v>99.187259299797091</c:v>
                </c:pt>
                <c:pt idx="344">
                  <c:v>99.185949366720124</c:v>
                </c:pt>
                <c:pt idx="345">
                  <c:v>99.18449388552348</c:v>
                </c:pt>
                <c:pt idx="346">
                  <c:v>99.183038404326851</c:v>
                </c:pt>
                <c:pt idx="347">
                  <c:v>99.182092341549037</c:v>
                </c:pt>
                <c:pt idx="348">
                  <c:v>99.180855182531886</c:v>
                </c:pt>
                <c:pt idx="349">
                  <c:v>99.179545249454918</c:v>
                </c:pt>
                <c:pt idx="350">
                  <c:v>99.178453638557443</c:v>
                </c:pt>
                <c:pt idx="351">
                  <c:v>99.177507575779629</c:v>
                </c:pt>
                <c:pt idx="352">
                  <c:v>99.176270416762478</c:v>
                </c:pt>
                <c:pt idx="353">
                  <c:v>99.174887709625665</c:v>
                </c:pt>
                <c:pt idx="354">
                  <c:v>99.173796098728189</c:v>
                </c:pt>
                <c:pt idx="355">
                  <c:v>99.172777261890545</c:v>
                </c:pt>
                <c:pt idx="356">
                  <c:v>99.171612876933253</c:v>
                </c:pt>
                <c:pt idx="357">
                  <c:v>99.170084621676764</c:v>
                </c:pt>
                <c:pt idx="358">
                  <c:v>99.168920236719458</c:v>
                </c:pt>
                <c:pt idx="359">
                  <c:v>99.167828625821983</c:v>
                </c:pt>
                <c:pt idx="360">
                  <c:v>99.166882563044169</c:v>
                </c:pt>
                <c:pt idx="361">
                  <c:v>99.16542708184754</c:v>
                </c:pt>
                <c:pt idx="362">
                  <c:v>99.164044374710713</c:v>
                </c:pt>
                <c:pt idx="363">
                  <c:v>99.162734441633745</c:v>
                </c:pt>
                <c:pt idx="364">
                  <c:v>99.161497282616594</c:v>
                </c:pt>
                <c:pt idx="365">
                  <c:v>99.160478445778949</c:v>
                </c:pt>
                <c:pt idx="366">
                  <c:v>99.159168512701982</c:v>
                </c:pt>
                <c:pt idx="367">
                  <c:v>99.157931353684845</c:v>
                </c:pt>
                <c:pt idx="368">
                  <c:v>99.156839742787355</c:v>
                </c:pt>
                <c:pt idx="369">
                  <c:v>99.155311487530881</c:v>
                </c:pt>
                <c:pt idx="370">
                  <c:v>99.154147102573589</c:v>
                </c:pt>
                <c:pt idx="371">
                  <c:v>99.152982717616268</c:v>
                </c:pt>
                <c:pt idx="372">
                  <c:v>99.152182202958116</c:v>
                </c:pt>
                <c:pt idx="373">
                  <c:v>99.151381688299949</c:v>
                </c:pt>
                <c:pt idx="374">
                  <c:v>99.150362851462319</c:v>
                </c:pt>
                <c:pt idx="375">
                  <c:v>99.149052918385351</c:v>
                </c:pt>
                <c:pt idx="376">
                  <c:v>99.147670211248538</c:v>
                </c:pt>
                <c:pt idx="377">
                  <c:v>99.146433052231401</c:v>
                </c:pt>
                <c:pt idx="378">
                  <c:v>99.145632537573249</c:v>
                </c:pt>
                <c:pt idx="379">
                  <c:v>99.144540926675759</c:v>
                </c:pt>
                <c:pt idx="380">
                  <c:v>99.142939897359454</c:v>
                </c:pt>
                <c:pt idx="381">
                  <c:v>99.141848286461979</c:v>
                </c:pt>
                <c:pt idx="382">
                  <c:v>99.140465579325166</c:v>
                </c:pt>
                <c:pt idx="383">
                  <c:v>99.139082872188368</c:v>
                </c:pt>
                <c:pt idx="384">
                  <c:v>99.138282357530215</c:v>
                </c:pt>
                <c:pt idx="385">
                  <c:v>99.137263520692571</c:v>
                </c:pt>
                <c:pt idx="386">
                  <c:v>99.136244683854926</c:v>
                </c:pt>
                <c:pt idx="387">
                  <c:v>99.134861976718113</c:v>
                </c:pt>
                <c:pt idx="388">
                  <c:v>99.13398868800013</c:v>
                </c:pt>
                <c:pt idx="389">
                  <c:v>99.132969851162471</c:v>
                </c:pt>
                <c:pt idx="390">
                  <c:v>99.131514369965842</c:v>
                </c:pt>
                <c:pt idx="391">
                  <c:v>99.130495533128197</c:v>
                </c:pt>
                <c:pt idx="392">
                  <c:v>99.129185600051215</c:v>
                </c:pt>
                <c:pt idx="393">
                  <c:v>99.128239537273416</c:v>
                </c:pt>
                <c:pt idx="394">
                  <c:v>99.126929604196448</c:v>
                </c:pt>
                <c:pt idx="395">
                  <c:v>99.125546897059635</c:v>
                </c:pt>
                <c:pt idx="396">
                  <c:v>99.124528060221991</c:v>
                </c:pt>
                <c:pt idx="397">
                  <c:v>99.123218127145009</c:v>
                </c:pt>
                <c:pt idx="398">
                  <c:v>99.12183542000821</c:v>
                </c:pt>
                <c:pt idx="399">
                  <c:v>99.120743809110735</c:v>
                </c:pt>
                <c:pt idx="400">
                  <c:v>99.119797746332921</c:v>
                </c:pt>
                <c:pt idx="401">
                  <c:v>99.118924457614924</c:v>
                </c:pt>
                <c:pt idx="402">
                  <c:v>99.117541750478125</c:v>
                </c:pt>
                <c:pt idx="403">
                  <c:v>99.116086269281482</c:v>
                </c:pt>
                <c:pt idx="404">
                  <c:v>99.114703562144683</c:v>
                </c:pt>
                <c:pt idx="405">
                  <c:v>99.113539177187377</c:v>
                </c:pt>
                <c:pt idx="406">
                  <c:v>99.112593114409549</c:v>
                </c:pt>
                <c:pt idx="407">
                  <c:v>99.111865373811241</c:v>
                </c:pt>
                <c:pt idx="408">
                  <c:v>99.110628214794076</c:v>
                </c:pt>
                <c:pt idx="409">
                  <c:v>99.109754926076107</c:v>
                </c:pt>
                <c:pt idx="410">
                  <c:v>99.108590541118787</c:v>
                </c:pt>
                <c:pt idx="411">
                  <c:v>99.10735338210165</c:v>
                </c:pt>
                <c:pt idx="412">
                  <c:v>99.106480093383666</c:v>
                </c:pt>
                <c:pt idx="413">
                  <c:v>99.105679578725528</c:v>
                </c:pt>
                <c:pt idx="414">
                  <c:v>99.104660741887869</c:v>
                </c:pt>
                <c:pt idx="415">
                  <c:v>99.103132486631395</c:v>
                </c:pt>
                <c:pt idx="416">
                  <c:v>99.102186423853581</c:v>
                </c:pt>
                <c:pt idx="417">
                  <c:v>99.101094812956106</c:v>
                </c:pt>
                <c:pt idx="418">
                  <c:v>99.100221524238137</c:v>
                </c:pt>
                <c:pt idx="419">
                  <c:v>99.098911591161155</c:v>
                </c:pt>
                <c:pt idx="420">
                  <c:v>99.097528884024342</c:v>
                </c:pt>
                <c:pt idx="421">
                  <c:v>99.096000628767868</c:v>
                </c:pt>
                <c:pt idx="422">
                  <c:v>99.094909017870393</c:v>
                </c:pt>
                <c:pt idx="423">
                  <c:v>99.093599084793411</c:v>
                </c:pt>
                <c:pt idx="424">
                  <c:v>99.092725796075442</c:v>
                </c:pt>
                <c:pt idx="425">
                  <c:v>99.091343088938629</c:v>
                </c:pt>
                <c:pt idx="426">
                  <c:v>99.090251478041154</c:v>
                </c:pt>
                <c:pt idx="427">
                  <c:v>99.089450963383001</c:v>
                </c:pt>
                <c:pt idx="428">
                  <c:v>99.088432126545356</c:v>
                </c:pt>
                <c:pt idx="429">
                  <c:v>99.087558837827373</c:v>
                </c:pt>
                <c:pt idx="430">
                  <c:v>99.086540000989729</c:v>
                </c:pt>
                <c:pt idx="431">
                  <c:v>99.085812260391393</c:v>
                </c:pt>
                <c:pt idx="432">
                  <c:v>99.084647875434101</c:v>
                </c:pt>
                <c:pt idx="433">
                  <c:v>99.083774586716103</c:v>
                </c:pt>
                <c:pt idx="434">
                  <c:v>99.082755749878459</c:v>
                </c:pt>
                <c:pt idx="435">
                  <c:v>99.081736913040814</c:v>
                </c:pt>
                <c:pt idx="436">
                  <c:v>99.08028143184417</c:v>
                </c:pt>
                <c:pt idx="437">
                  <c:v>99.078971498767203</c:v>
                </c:pt>
                <c:pt idx="438">
                  <c:v>99.07758879163039</c:v>
                </c:pt>
                <c:pt idx="439">
                  <c:v>99.076861051032068</c:v>
                </c:pt>
                <c:pt idx="440">
                  <c:v>99.075987762314099</c:v>
                </c:pt>
                <c:pt idx="441">
                  <c:v>99.07489615141661</c:v>
                </c:pt>
                <c:pt idx="442">
                  <c:v>99.074022862698627</c:v>
                </c:pt>
                <c:pt idx="443">
                  <c:v>99.072858477741306</c:v>
                </c:pt>
                <c:pt idx="444">
                  <c:v>99.072057963083168</c:v>
                </c:pt>
                <c:pt idx="445">
                  <c:v>99.071257448425015</c:v>
                </c:pt>
                <c:pt idx="446">
                  <c:v>99.070093063467695</c:v>
                </c:pt>
                <c:pt idx="447">
                  <c:v>99.069219774749726</c:v>
                </c:pt>
                <c:pt idx="448">
                  <c:v>99.068564808211235</c:v>
                </c:pt>
                <c:pt idx="449">
                  <c:v>99.067618745433421</c:v>
                </c:pt>
                <c:pt idx="450">
                  <c:v>99.066672682655593</c:v>
                </c:pt>
                <c:pt idx="451">
                  <c:v>99.065653845817963</c:v>
                </c:pt>
                <c:pt idx="452">
                  <c:v>99.064416686800826</c:v>
                </c:pt>
                <c:pt idx="453">
                  <c:v>99.063179527783674</c:v>
                </c:pt>
                <c:pt idx="454">
                  <c:v>99.062160690946016</c:v>
                </c:pt>
                <c:pt idx="455">
                  <c:v>99.061141854108385</c:v>
                </c:pt>
                <c:pt idx="456">
                  <c:v>99.059977469151079</c:v>
                </c:pt>
                <c:pt idx="457">
                  <c:v>99.058740310133928</c:v>
                </c:pt>
                <c:pt idx="458">
                  <c:v>99.057939795475775</c:v>
                </c:pt>
                <c:pt idx="459">
                  <c:v>99.057357602997115</c:v>
                </c:pt>
                <c:pt idx="460">
                  <c:v>99.055974895860317</c:v>
                </c:pt>
                <c:pt idx="461">
                  <c:v>99.054956059022672</c:v>
                </c:pt>
                <c:pt idx="462">
                  <c:v>99.054009996244858</c:v>
                </c:pt>
                <c:pt idx="463">
                  <c:v>99.053136707526875</c:v>
                </c:pt>
                <c:pt idx="464">
                  <c:v>99.052190644749061</c:v>
                </c:pt>
                <c:pt idx="465">
                  <c:v>99.05153567821057</c:v>
                </c:pt>
                <c:pt idx="466">
                  <c:v>99.050298519193419</c:v>
                </c:pt>
                <c:pt idx="467">
                  <c:v>99.048697489877128</c:v>
                </c:pt>
                <c:pt idx="468">
                  <c:v>99.047678653039483</c:v>
                </c:pt>
                <c:pt idx="469">
                  <c:v>99.046950912441162</c:v>
                </c:pt>
                <c:pt idx="470">
                  <c:v>99.045786527483841</c:v>
                </c:pt>
                <c:pt idx="471">
                  <c:v>99.045204335005195</c:v>
                </c:pt>
                <c:pt idx="472">
                  <c:v>99.044476594406873</c:v>
                </c:pt>
                <c:pt idx="473">
                  <c:v>99.043093887270061</c:v>
                </c:pt>
                <c:pt idx="474">
                  <c:v>99.042220598552092</c:v>
                </c:pt>
                <c:pt idx="475">
                  <c:v>99.041420083893925</c:v>
                </c:pt>
                <c:pt idx="476">
                  <c:v>99.04032847299645</c:v>
                </c:pt>
                <c:pt idx="477">
                  <c:v>99.039164088039144</c:v>
                </c:pt>
                <c:pt idx="478">
                  <c:v>99.03829079932116</c:v>
                </c:pt>
                <c:pt idx="479">
                  <c:v>99.037417510603177</c:v>
                </c:pt>
                <c:pt idx="480">
                  <c:v>99.036398673765532</c:v>
                </c:pt>
                <c:pt idx="481">
                  <c:v>99.035161514748381</c:v>
                </c:pt>
                <c:pt idx="482">
                  <c:v>99.034506548209905</c:v>
                </c:pt>
                <c:pt idx="483">
                  <c:v>99.033487711372246</c:v>
                </c:pt>
                <c:pt idx="484">
                  <c:v>99.032541648594432</c:v>
                </c:pt>
                <c:pt idx="485">
                  <c:v>99.031595585816618</c:v>
                </c:pt>
                <c:pt idx="486">
                  <c:v>99.030722297098634</c:v>
                </c:pt>
                <c:pt idx="487">
                  <c:v>99.029921782440482</c:v>
                </c:pt>
                <c:pt idx="488">
                  <c:v>99.028902945602852</c:v>
                </c:pt>
                <c:pt idx="489">
                  <c:v>99.027956882825023</c:v>
                </c:pt>
                <c:pt idx="490">
                  <c:v>99.026938045987379</c:v>
                </c:pt>
                <c:pt idx="491">
                  <c:v>99.026137531329226</c:v>
                </c:pt>
                <c:pt idx="492">
                  <c:v>99.025118694491582</c:v>
                </c:pt>
                <c:pt idx="493">
                  <c:v>99.023954309534261</c:v>
                </c:pt>
                <c:pt idx="494">
                  <c:v>99.023008246756447</c:v>
                </c:pt>
                <c:pt idx="495">
                  <c:v>99.021771087739324</c:v>
                </c:pt>
                <c:pt idx="496">
                  <c:v>99.020461154662343</c:v>
                </c:pt>
                <c:pt idx="497">
                  <c:v>99.019733414064021</c:v>
                </c:pt>
                <c:pt idx="498">
                  <c:v>99.019151221585361</c:v>
                </c:pt>
                <c:pt idx="499">
                  <c:v>99.018132384747716</c:v>
                </c:pt>
                <c:pt idx="500">
                  <c:v>99.017186321969902</c:v>
                </c:pt>
                <c:pt idx="501">
                  <c:v>99.016313033251919</c:v>
                </c:pt>
                <c:pt idx="502">
                  <c:v>99.015294196414274</c:v>
                </c:pt>
                <c:pt idx="503">
                  <c:v>99.014493681756122</c:v>
                </c:pt>
                <c:pt idx="504">
                  <c:v>99.013620393038138</c:v>
                </c:pt>
                <c:pt idx="505">
                  <c:v>99.012747104320155</c:v>
                </c:pt>
                <c:pt idx="506">
                  <c:v>99.011728267482496</c:v>
                </c:pt>
                <c:pt idx="507">
                  <c:v>99.010854978764527</c:v>
                </c:pt>
                <c:pt idx="508">
                  <c:v>99.009763367867052</c:v>
                </c:pt>
                <c:pt idx="509">
                  <c:v>99.009181175388392</c:v>
                </c:pt>
                <c:pt idx="510">
                  <c:v>99.008089564490902</c:v>
                </c:pt>
                <c:pt idx="511">
                  <c:v>99.007216275772919</c:v>
                </c:pt>
                <c:pt idx="512">
                  <c:v>99.006634083294273</c:v>
                </c:pt>
                <c:pt idx="513">
                  <c:v>99.005542472396797</c:v>
                </c:pt>
                <c:pt idx="514">
                  <c:v>99.00430531337966</c:v>
                </c:pt>
                <c:pt idx="515">
                  <c:v>99.00314092842234</c:v>
                </c:pt>
                <c:pt idx="516">
                  <c:v>99.002267639704371</c:v>
                </c:pt>
                <c:pt idx="517">
                  <c:v>99.001176028806881</c:v>
                </c:pt>
                <c:pt idx="518">
                  <c:v>99.00044828820856</c:v>
                </c:pt>
                <c:pt idx="519">
                  <c:v>98.999647773550407</c:v>
                </c:pt>
                <c:pt idx="520">
                  <c:v>98.998556162652932</c:v>
                </c:pt>
                <c:pt idx="521">
                  <c:v>98.998337840473425</c:v>
                </c:pt>
                <c:pt idx="522">
                  <c:v>98.997027907396458</c:v>
                </c:pt>
                <c:pt idx="523">
                  <c:v>98.996445714917812</c:v>
                </c:pt>
                <c:pt idx="524">
                  <c:v>98.995863522439151</c:v>
                </c:pt>
                <c:pt idx="525">
                  <c:v>98.994699137481845</c:v>
                </c:pt>
                <c:pt idx="526">
                  <c:v>98.993316430345033</c:v>
                </c:pt>
                <c:pt idx="527">
                  <c:v>98.992079271327896</c:v>
                </c:pt>
                <c:pt idx="528">
                  <c:v>98.990842112310744</c:v>
                </c:pt>
                <c:pt idx="529">
                  <c:v>98.989896049532916</c:v>
                </c:pt>
                <c:pt idx="530">
                  <c:v>98.989750501413269</c:v>
                </c:pt>
                <c:pt idx="531">
                  <c:v>98.989168308934609</c:v>
                </c:pt>
                <c:pt idx="532">
                  <c:v>98.988076698037133</c:v>
                </c:pt>
                <c:pt idx="533">
                  <c:v>98.986839539019996</c:v>
                </c:pt>
                <c:pt idx="534">
                  <c:v>98.985966250301999</c:v>
                </c:pt>
                <c:pt idx="535">
                  <c:v>98.984801865344707</c:v>
                </c:pt>
                <c:pt idx="536">
                  <c:v>98.984219672866047</c:v>
                </c:pt>
                <c:pt idx="537">
                  <c:v>98.983783028507048</c:v>
                </c:pt>
                <c:pt idx="538">
                  <c:v>98.982618643549742</c:v>
                </c:pt>
                <c:pt idx="539">
                  <c:v>98.982181999190743</c:v>
                </c:pt>
                <c:pt idx="540">
                  <c:v>98.981017614233437</c:v>
                </c:pt>
                <c:pt idx="541">
                  <c:v>98.980508195814608</c:v>
                </c:pt>
                <c:pt idx="542">
                  <c:v>98.979416584917132</c:v>
                </c:pt>
                <c:pt idx="543">
                  <c:v>98.978688844318825</c:v>
                </c:pt>
                <c:pt idx="544">
                  <c:v>98.977888329660658</c:v>
                </c:pt>
                <c:pt idx="545">
                  <c:v>98.976796718763183</c:v>
                </c:pt>
                <c:pt idx="546">
                  <c:v>98.976214526284522</c:v>
                </c:pt>
                <c:pt idx="547">
                  <c:v>98.975122915387047</c:v>
                </c:pt>
                <c:pt idx="548">
                  <c:v>98.974467948848556</c:v>
                </c:pt>
                <c:pt idx="549">
                  <c:v>98.973303563891264</c:v>
                </c:pt>
                <c:pt idx="550">
                  <c:v>98.972211952993788</c:v>
                </c:pt>
                <c:pt idx="551">
                  <c:v>98.971848082694621</c:v>
                </c:pt>
                <c:pt idx="552">
                  <c:v>98.971120342096299</c:v>
                </c:pt>
                <c:pt idx="553">
                  <c:v>98.970028731198809</c:v>
                </c:pt>
                <c:pt idx="554">
                  <c:v>98.969009894361164</c:v>
                </c:pt>
                <c:pt idx="555">
                  <c:v>98.968354927822674</c:v>
                </c:pt>
                <c:pt idx="556">
                  <c:v>98.967918283463689</c:v>
                </c:pt>
                <c:pt idx="557">
                  <c:v>98.966899446626044</c:v>
                </c:pt>
                <c:pt idx="558">
                  <c:v>98.965807835728569</c:v>
                </c:pt>
                <c:pt idx="559">
                  <c:v>98.964497902651587</c:v>
                </c:pt>
                <c:pt idx="560">
                  <c:v>98.963406291754112</c:v>
                </c:pt>
                <c:pt idx="561">
                  <c:v>98.962896873335282</c:v>
                </c:pt>
                <c:pt idx="562">
                  <c:v>98.961514166198469</c:v>
                </c:pt>
                <c:pt idx="563">
                  <c:v>98.960422555300994</c:v>
                </c:pt>
                <c:pt idx="564">
                  <c:v>98.959767588762517</c:v>
                </c:pt>
                <c:pt idx="565">
                  <c:v>98.959039848164196</c:v>
                </c:pt>
                <c:pt idx="566">
                  <c:v>98.958093785386382</c:v>
                </c:pt>
                <c:pt idx="567">
                  <c:v>98.957147722608568</c:v>
                </c:pt>
                <c:pt idx="568">
                  <c:v>98.956419982010246</c:v>
                </c:pt>
                <c:pt idx="569">
                  <c:v>98.9558377895316</c:v>
                </c:pt>
                <c:pt idx="570">
                  <c:v>98.954964500813603</c:v>
                </c:pt>
                <c:pt idx="571">
                  <c:v>98.954527856454618</c:v>
                </c:pt>
                <c:pt idx="572">
                  <c:v>98.953509019616973</c:v>
                </c:pt>
                <c:pt idx="573">
                  <c:v>98.952854053078482</c:v>
                </c:pt>
                <c:pt idx="574">
                  <c:v>98.951762442181007</c:v>
                </c:pt>
                <c:pt idx="575">
                  <c:v>98.951180249702347</c:v>
                </c:pt>
                <c:pt idx="576">
                  <c:v>98.950452509104025</c:v>
                </c:pt>
                <c:pt idx="577">
                  <c:v>98.949724768505703</c:v>
                </c:pt>
                <c:pt idx="578">
                  <c:v>98.94885147978772</c:v>
                </c:pt>
                <c:pt idx="579">
                  <c:v>98.947978191069751</c:v>
                </c:pt>
                <c:pt idx="580">
                  <c:v>98.946886580172261</c:v>
                </c:pt>
                <c:pt idx="581">
                  <c:v>98.945722195214955</c:v>
                </c:pt>
                <c:pt idx="582">
                  <c:v>98.945285550855971</c:v>
                </c:pt>
                <c:pt idx="583">
                  <c:v>98.944339488078143</c:v>
                </c:pt>
                <c:pt idx="584">
                  <c:v>98.943466199360174</c:v>
                </c:pt>
                <c:pt idx="585">
                  <c:v>98.942738458761838</c:v>
                </c:pt>
                <c:pt idx="586">
                  <c:v>98.942010718163516</c:v>
                </c:pt>
                <c:pt idx="587">
                  <c:v>98.940991881325886</c:v>
                </c:pt>
                <c:pt idx="588">
                  <c:v>98.940191366667733</c:v>
                </c:pt>
                <c:pt idx="589">
                  <c:v>98.939245303889905</c:v>
                </c:pt>
                <c:pt idx="590">
                  <c:v>98.938372015171936</c:v>
                </c:pt>
                <c:pt idx="591">
                  <c:v>98.937353178334291</c:v>
                </c:pt>
                <c:pt idx="592">
                  <c:v>98.936770985855631</c:v>
                </c:pt>
                <c:pt idx="593">
                  <c:v>98.936043245257309</c:v>
                </c:pt>
                <c:pt idx="594">
                  <c:v>98.935169956539326</c:v>
                </c:pt>
                <c:pt idx="595">
                  <c:v>98.934369441881174</c:v>
                </c:pt>
                <c:pt idx="596">
                  <c:v>98.93342337910336</c:v>
                </c:pt>
                <c:pt idx="597">
                  <c:v>98.932550090385391</c:v>
                </c:pt>
                <c:pt idx="598">
                  <c:v>98.931531253547732</c:v>
                </c:pt>
                <c:pt idx="599">
                  <c:v>98.930585190769918</c:v>
                </c:pt>
                <c:pt idx="600">
                  <c:v>98.930294094530595</c:v>
                </c:pt>
                <c:pt idx="601">
                  <c:v>98.929639127992104</c:v>
                </c:pt>
                <c:pt idx="602">
                  <c:v>98.928911387393782</c:v>
                </c:pt>
                <c:pt idx="603">
                  <c:v>98.928329194915122</c:v>
                </c:pt>
                <c:pt idx="604">
                  <c:v>98.927237584017647</c:v>
                </c:pt>
                <c:pt idx="605">
                  <c:v>98.926437069359494</c:v>
                </c:pt>
                <c:pt idx="606">
                  <c:v>98.925709328761187</c:v>
                </c:pt>
                <c:pt idx="607">
                  <c:v>98.925272684402174</c:v>
                </c:pt>
                <c:pt idx="608">
                  <c:v>98.924836040043189</c:v>
                </c:pt>
                <c:pt idx="609">
                  <c:v>98.923671655085883</c:v>
                </c:pt>
                <c:pt idx="610">
                  <c:v>98.922725592308069</c:v>
                </c:pt>
                <c:pt idx="611">
                  <c:v>98.921997851709747</c:v>
                </c:pt>
                <c:pt idx="612">
                  <c:v>98.921415659231087</c:v>
                </c:pt>
                <c:pt idx="613">
                  <c:v>98.920396822393442</c:v>
                </c:pt>
                <c:pt idx="614">
                  <c:v>98.919450759615628</c:v>
                </c:pt>
                <c:pt idx="615">
                  <c:v>98.91865024495749</c:v>
                </c:pt>
                <c:pt idx="616">
                  <c:v>98.917704182179662</c:v>
                </c:pt>
                <c:pt idx="617">
                  <c:v>98.91748586000017</c:v>
                </c:pt>
                <c:pt idx="618">
                  <c:v>98.916467023162511</c:v>
                </c:pt>
                <c:pt idx="619">
                  <c:v>98.915520960384711</c:v>
                </c:pt>
                <c:pt idx="620">
                  <c:v>98.914502123547067</c:v>
                </c:pt>
                <c:pt idx="621">
                  <c:v>98.9137016088889</c:v>
                </c:pt>
                <c:pt idx="622">
                  <c:v>98.913119416410254</c:v>
                </c:pt>
                <c:pt idx="623">
                  <c:v>98.912609997991424</c:v>
                </c:pt>
                <c:pt idx="624">
                  <c:v>98.911809483333286</c:v>
                </c:pt>
                <c:pt idx="625">
                  <c:v>98.910572324316135</c:v>
                </c:pt>
                <c:pt idx="626">
                  <c:v>98.909844583717828</c:v>
                </c:pt>
                <c:pt idx="627">
                  <c:v>98.909189617179322</c:v>
                </c:pt>
                <c:pt idx="628">
                  <c:v>98.908461876581015</c:v>
                </c:pt>
                <c:pt idx="629">
                  <c:v>98.907224717563864</c:v>
                </c:pt>
                <c:pt idx="630">
                  <c:v>98.906569751025373</c:v>
                </c:pt>
                <c:pt idx="631">
                  <c:v>98.905987558546727</c:v>
                </c:pt>
                <c:pt idx="632">
                  <c:v>98.90518704388856</c:v>
                </c:pt>
                <c:pt idx="633">
                  <c:v>98.904823173589406</c:v>
                </c:pt>
                <c:pt idx="634">
                  <c:v>98.904022658931268</c:v>
                </c:pt>
                <c:pt idx="635">
                  <c:v>98.903294918332946</c:v>
                </c:pt>
                <c:pt idx="636">
                  <c:v>98.902785499914117</c:v>
                </c:pt>
                <c:pt idx="637">
                  <c:v>98.901984985255979</c:v>
                </c:pt>
                <c:pt idx="638">
                  <c:v>98.901038922478151</c:v>
                </c:pt>
                <c:pt idx="639">
                  <c:v>98.900020085640506</c:v>
                </c:pt>
                <c:pt idx="640">
                  <c:v>98.89943789316186</c:v>
                </c:pt>
                <c:pt idx="641">
                  <c:v>98.898782926623369</c:v>
                </c:pt>
                <c:pt idx="642">
                  <c:v>98.897764089785724</c:v>
                </c:pt>
                <c:pt idx="643">
                  <c:v>98.897181897307064</c:v>
                </c:pt>
                <c:pt idx="644">
                  <c:v>98.896308608589081</c:v>
                </c:pt>
                <c:pt idx="645">
                  <c:v>98.894998675512113</c:v>
                </c:pt>
                <c:pt idx="646">
                  <c:v>98.894198160853946</c:v>
                </c:pt>
                <c:pt idx="647">
                  <c:v>98.893761516494962</c:v>
                </c:pt>
                <c:pt idx="648">
                  <c:v>98.892888227776979</c:v>
                </c:pt>
                <c:pt idx="649">
                  <c:v>98.891942164999165</c:v>
                </c:pt>
                <c:pt idx="650">
                  <c:v>98.890996102221351</c:v>
                </c:pt>
                <c:pt idx="651">
                  <c:v>98.890486683802521</c:v>
                </c:pt>
                <c:pt idx="652">
                  <c:v>98.890122813503368</c:v>
                </c:pt>
                <c:pt idx="653">
                  <c:v>98.889322298845215</c:v>
                </c:pt>
                <c:pt idx="654">
                  <c:v>98.888885654486231</c:v>
                </c:pt>
                <c:pt idx="655">
                  <c:v>98.888012365768247</c:v>
                </c:pt>
                <c:pt idx="656">
                  <c:v>98.887357399229742</c:v>
                </c:pt>
                <c:pt idx="657">
                  <c:v>98.886993528930589</c:v>
                </c:pt>
                <c:pt idx="658">
                  <c:v>98.886265788332267</c:v>
                </c:pt>
                <c:pt idx="659">
                  <c:v>98.885174177434791</c:v>
                </c:pt>
                <c:pt idx="660">
                  <c:v>98.884955855255299</c:v>
                </c:pt>
                <c:pt idx="661">
                  <c:v>98.884228114656977</c:v>
                </c:pt>
                <c:pt idx="662">
                  <c:v>98.883645922178317</c:v>
                </c:pt>
                <c:pt idx="663">
                  <c:v>98.882627085340687</c:v>
                </c:pt>
                <c:pt idx="664">
                  <c:v>98.881681022562873</c:v>
                </c:pt>
                <c:pt idx="665">
                  <c:v>98.881098830084213</c:v>
                </c:pt>
                <c:pt idx="666">
                  <c:v>98.880225541366215</c:v>
                </c:pt>
                <c:pt idx="667">
                  <c:v>98.879425026708077</c:v>
                </c:pt>
                <c:pt idx="668">
                  <c:v>98.87855173799008</c:v>
                </c:pt>
                <c:pt idx="669">
                  <c:v>98.877314578972957</c:v>
                </c:pt>
                <c:pt idx="670">
                  <c:v>98.876659612434452</c:v>
                </c:pt>
                <c:pt idx="671">
                  <c:v>98.875495227477145</c:v>
                </c:pt>
                <c:pt idx="672">
                  <c:v>98.874621938759162</c:v>
                </c:pt>
                <c:pt idx="673">
                  <c:v>98.873894198160855</c:v>
                </c:pt>
                <c:pt idx="674">
                  <c:v>98.873239231622364</c:v>
                </c:pt>
                <c:pt idx="675">
                  <c:v>98.872584265083873</c:v>
                </c:pt>
                <c:pt idx="676">
                  <c:v>98.87178375042572</c:v>
                </c:pt>
                <c:pt idx="677">
                  <c:v>98.871056009827399</c:v>
                </c:pt>
                <c:pt idx="678">
                  <c:v>98.870546591408583</c:v>
                </c:pt>
                <c:pt idx="679">
                  <c:v>98.869818850810262</c:v>
                </c:pt>
                <c:pt idx="680">
                  <c:v>98.86960052863077</c:v>
                </c:pt>
                <c:pt idx="681">
                  <c:v>98.869163884271771</c:v>
                </c:pt>
                <c:pt idx="682">
                  <c:v>98.868508917733294</c:v>
                </c:pt>
                <c:pt idx="683">
                  <c:v>98.867999499314479</c:v>
                </c:pt>
                <c:pt idx="684">
                  <c:v>98.867635629015297</c:v>
                </c:pt>
                <c:pt idx="685">
                  <c:v>98.866907888416975</c:v>
                </c:pt>
                <c:pt idx="686">
                  <c:v>98.8658162775195</c:v>
                </c:pt>
                <c:pt idx="687">
                  <c:v>98.864724666622024</c:v>
                </c:pt>
                <c:pt idx="688">
                  <c:v>98.86428802226304</c:v>
                </c:pt>
                <c:pt idx="689">
                  <c:v>98.863341959485211</c:v>
                </c:pt>
                <c:pt idx="690">
                  <c:v>98.862395896707397</c:v>
                </c:pt>
                <c:pt idx="691">
                  <c:v>98.86166815610909</c:v>
                </c:pt>
                <c:pt idx="692">
                  <c:v>98.860722093331262</c:v>
                </c:pt>
                <c:pt idx="693">
                  <c:v>98.860212674912447</c:v>
                </c:pt>
                <c:pt idx="694">
                  <c:v>98.859703256493631</c:v>
                </c:pt>
                <c:pt idx="695">
                  <c:v>98.85897551589531</c:v>
                </c:pt>
                <c:pt idx="696">
                  <c:v>98.858175001237157</c:v>
                </c:pt>
                <c:pt idx="697">
                  <c:v>98.857811130938003</c:v>
                </c:pt>
                <c:pt idx="698">
                  <c:v>98.857010616279837</c:v>
                </c:pt>
                <c:pt idx="699">
                  <c:v>98.855846231322531</c:v>
                </c:pt>
                <c:pt idx="700">
                  <c:v>98.855191264784054</c:v>
                </c:pt>
                <c:pt idx="701">
                  <c:v>98.854099653886578</c:v>
                </c:pt>
                <c:pt idx="702">
                  <c:v>98.853590235467735</c:v>
                </c:pt>
                <c:pt idx="703">
                  <c:v>98.853371913288242</c:v>
                </c:pt>
                <c:pt idx="704">
                  <c:v>98.85257139863009</c:v>
                </c:pt>
                <c:pt idx="705">
                  <c:v>98.851916432091599</c:v>
                </c:pt>
                <c:pt idx="706">
                  <c:v>98.851115917433447</c:v>
                </c:pt>
                <c:pt idx="707">
                  <c:v>98.850533724954786</c:v>
                </c:pt>
                <c:pt idx="708">
                  <c:v>98.849587662177001</c:v>
                </c:pt>
                <c:pt idx="709">
                  <c:v>98.848568825339342</c:v>
                </c:pt>
                <c:pt idx="710">
                  <c:v>98.847695536621359</c:v>
                </c:pt>
                <c:pt idx="711">
                  <c:v>98.847113344142699</c:v>
                </c:pt>
                <c:pt idx="712">
                  <c:v>98.846822247903376</c:v>
                </c:pt>
                <c:pt idx="713">
                  <c:v>98.845876185125562</c:v>
                </c:pt>
                <c:pt idx="714">
                  <c:v>98.845221218587071</c:v>
                </c:pt>
                <c:pt idx="715">
                  <c:v>98.84463902610841</c:v>
                </c:pt>
                <c:pt idx="716">
                  <c:v>98.84398405956992</c:v>
                </c:pt>
                <c:pt idx="717">
                  <c:v>98.843256318971612</c:v>
                </c:pt>
                <c:pt idx="718">
                  <c:v>98.842601352433121</c:v>
                </c:pt>
                <c:pt idx="719">
                  <c:v>98.841873611834814</c:v>
                </c:pt>
                <c:pt idx="720">
                  <c:v>98.841145871236492</c:v>
                </c:pt>
                <c:pt idx="721">
                  <c:v>98.840709226877493</c:v>
                </c:pt>
                <c:pt idx="722">
                  <c:v>98.840054260339002</c:v>
                </c:pt>
                <c:pt idx="723">
                  <c:v>98.839180971621019</c:v>
                </c:pt>
                <c:pt idx="724">
                  <c:v>98.838380456962867</c:v>
                </c:pt>
                <c:pt idx="725">
                  <c:v>98.837579942304714</c:v>
                </c:pt>
                <c:pt idx="726">
                  <c:v>98.836270009227761</c:v>
                </c:pt>
                <c:pt idx="727">
                  <c:v>98.836124461108071</c:v>
                </c:pt>
                <c:pt idx="728">
                  <c:v>98.835251172390102</c:v>
                </c:pt>
                <c:pt idx="729">
                  <c:v>98.834596205851611</c:v>
                </c:pt>
                <c:pt idx="730">
                  <c:v>98.834086787432781</c:v>
                </c:pt>
                <c:pt idx="731">
                  <c:v>98.834159561492612</c:v>
                </c:pt>
                <c:pt idx="732">
                  <c:v>98.833868465253289</c:v>
                </c:pt>
                <c:pt idx="733">
                  <c:v>98.833067950595137</c:v>
                </c:pt>
                <c:pt idx="734">
                  <c:v>98.832412984056646</c:v>
                </c:pt>
                <c:pt idx="735">
                  <c:v>98.831758017518155</c:v>
                </c:pt>
                <c:pt idx="736">
                  <c:v>98.830811954740355</c:v>
                </c:pt>
                <c:pt idx="737">
                  <c:v>98.829865891962541</c:v>
                </c:pt>
                <c:pt idx="738">
                  <c:v>98.828992603244544</c:v>
                </c:pt>
                <c:pt idx="739">
                  <c:v>98.828555958885573</c:v>
                </c:pt>
                <c:pt idx="740">
                  <c:v>98.828046540466744</c:v>
                </c:pt>
                <c:pt idx="741">
                  <c:v>98.827464347988084</c:v>
                </c:pt>
                <c:pt idx="742">
                  <c:v>98.826736607389762</c:v>
                </c:pt>
                <c:pt idx="743">
                  <c:v>98.825717770552117</c:v>
                </c:pt>
                <c:pt idx="744">
                  <c:v>98.825135578073457</c:v>
                </c:pt>
                <c:pt idx="745">
                  <c:v>98.824553385594811</c:v>
                </c:pt>
                <c:pt idx="746">
                  <c:v>98.824043967175996</c:v>
                </c:pt>
                <c:pt idx="747">
                  <c:v>98.823243452517829</c:v>
                </c:pt>
                <c:pt idx="748">
                  <c:v>98.82237016379986</c:v>
                </c:pt>
                <c:pt idx="749">
                  <c:v>98.822151841620354</c:v>
                </c:pt>
                <c:pt idx="750">
                  <c:v>98.821860745381016</c:v>
                </c:pt>
                <c:pt idx="751">
                  <c:v>98.821133004782695</c:v>
                </c:pt>
                <c:pt idx="752">
                  <c:v>98.820186942004895</c:v>
                </c:pt>
                <c:pt idx="753">
                  <c:v>98.819240879227081</c:v>
                </c:pt>
                <c:pt idx="754">
                  <c:v>98.818658686748421</c:v>
                </c:pt>
                <c:pt idx="755">
                  <c:v>98.817712623970593</c:v>
                </c:pt>
                <c:pt idx="756">
                  <c:v>98.816621013073132</c:v>
                </c:pt>
                <c:pt idx="757">
                  <c:v>98.81589327247481</c:v>
                </c:pt>
                <c:pt idx="758">
                  <c:v>98.815529402175656</c:v>
                </c:pt>
                <c:pt idx="759">
                  <c:v>98.815019983756827</c:v>
                </c:pt>
                <c:pt idx="760">
                  <c:v>98.814437791278181</c:v>
                </c:pt>
                <c:pt idx="761">
                  <c:v>98.813637276620014</c:v>
                </c:pt>
                <c:pt idx="762">
                  <c:v>98.812763987902045</c:v>
                </c:pt>
                <c:pt idx="763">
                  <c:v>98.812181795423385</c:v>
                </c:pt>
                <c:pt idx="764">
                  <c:v>98.811890699184048</c:v>
                </c:pt>
                <c:pt idx="765">
                  <c:v>98.811235732645571</c:v>
                </c:pt>
                <c:pt idx="766">
                  <c:v>98.810944636406234</c:v>
                </c:pt>
                <c:pt idx="767">
                  <c:v>98.810507992047249</c:v>
                </c:pt>
                <c:pt idx="768">
                  <c:v>98.809634703329266</c:v>
                </c:pt>
                <c:pt idx="769">
                  <c:v>98.808979736790775</c:v>
                </c:pt>
                <c:pt idx="770">
                  <c:v>98.808397544312115</c:v>
                </c:pt>
                <c:pt idx="771">
                  <c:v>98.807742577773624</c:v>
                </c:pt>
                <c:pt idx="772">
                  <c:v>98.806578192816332</c:v>
                </c:pt>
                <c:pt idx="773">
                  <c:v>98.805996000337672</c:v>
                </c:pt>
                <c:pt idx="774">
                  <c:v>98.805486581918828</c:v>
                </c:pt>
                <c:pt idx="775">
                  <c:v>98.804467745081197</c:v>
                </c:pt>
                <c:pt idx="776">
                  <c:v>98.804031100722199</c:v>
                </c:pt>
                <c:pt idx="777">
                  <c:v>98.803012263884554</c:v>
                </c:pt>
                <c:pt idx="778">
                  <c:v>98.802357297346063</c:v>
                </c:pt>
                <c:pt idx="779">
                  <c:v>98.801993427046909</c:v>
                </c:pt>
                <c:pt idx="780">
                  <c:v>98.801265686448588</c:v>
                </c:pt>
                <c:pt idx="781">
                  <c:v>98.800683493969927</c:v>
                </c:pt>
                <c:pt idx="782">
                  <c:v>98.800319623670774</c:v>
                </c:pt>
                <c:pt idx="783">
                  <c:v>98.799882979311775</c:v>
                </c:pt>
                <c:pt idx="784">
                  <c:v>98.799519109012621</c:v>
                </c:pt>
                <c:pt idx="785">
                  <c:v>98.798500272174977</c:v>
                </c:pt>
                <c:pt idx="786">
                  <c:v>98.798209175935654</c:v>
                </c:pt>
                <c:pt idx="787">
                  <c:v>98.797626983456993</c:v>
                </c:pt>
                <c:pt idx="788">
                  <c:v>98.797044790978333</c:v>
                </c:pt>
                <c:pt idx="789">
                  <c:v>98.796389824439856</c:v>
                </c:pt>
                <c:pt idx="790">
                  <c:v>98.79558930978169</c:v>
                </c:pt>
                <c:pt idx="791">
                  <c:v>98.795007117303044</c:v>
                </c:pt>
                <c:pt idx="792">
                  <c:v>98.794788795123551</c:v>
                </c:pt>
                <c:pt idx="793">
                  <c:v>98.793842732345723</c:v>
                </c:pt>
                <c:pt idx="794">
                  <c:v>98.793260539867092</c:v>
                </c:pt>
                <c:pt idx="795">
                  <c:v>98.792460025208925</c:v>
                </c:pt>
                <c:pt idx="796">
                  <c:v>98.791586736490956</c:v>
                </c:pt>
                <c:pt idx="797">
                  <c:v>98.791004544012296</c:v>
                </c:pt>
                <c:pt idx="798">
                  <c:v>98.790349577473805</c:v>
                </c:pt>
                <c:pt idx="799">
                  <c:v>98.789767384995145</c:v>
                </c:pt>
                <c:pt idx="800">
                  <c:v>98.789185192516499</c:v>
                </c:pt>
                <c:pt idx="801">
                  <c:v>98.788311903798515</c:v>
                </c:pt>
                <c:pt idx="802">
                  <c:v>98.787438615080532</c:v>
                </c:pt>
                <c:pt idx="803">
                  <c:v>98.787584163200194</c:v>
                </c:pt>
                <c:pt idx="804">
                  <c:v>98.787147518841195</c:v>
                </c:pt>
                <c:pt idx="805">
                  <c:v>98.786856422601872</c:v>
                </c:pt>
                <c:pt idx="806">
                  <c:v>98.786201456063381</c:v>
                </c:pt>
                <c:pt idx="807">
                  <c:v>98.785400941405229</c:v>
                </c:pt>
                <c:pt idx="808">
                  <c:v>98.784891522986413</c:v>
                </c:pt>
                <c:pt idx="809">
                  <c:v>98.784236556447922</c:v>
                </c:pt>
                <c:pt idx="810">
                  <c:v>98.783581589909431</c:v>
                </c:pt>
                <c:pt idx="811">
                  <c:v>98.783508815849601</c:v>
                </c:pt>
                <c:pt idx="812">
                  <c:v>98.783217719610278</c:v>
                </c:pt>
                <c:pt idx="813">
                  <c:v>98.782344430892294</c:v>
                </c:pt>
                <c:pt idx="814">
                  <c:v>98.781980560593141</c:v>
                </c:pt>
                <c:pt idx="815">
                  <c:v>98.781034497815327</c:v>
                </c:pt>
                <c:pt idx="816">
                  <c:v>98.78023398315716</c:v>
                </c:pt>
                <c:pt idx="817">
                  <c:v>98.779433468499008</c:v>
                </c:pt>
                <c:pt idx="818">
                  <c:v>98.778851276020347</c:v>
                </c:pt>
                <c:pt idx="819">
                  <c:v>98.777977987302378</c:v>
                </c:pt>
                <c:pt idx="820">
                  <c:v>98.777395794823718</c:v>
                </c:pt>
                <c:pt idx="821">
                  <c:v>98.776522506105749</c:v>
                </c:pt>
                <c:pt idx="822">
                  <c:v>98.775794765507413</c:v>
                </c:pt>
                <c:pt idx="823">
                  <c:v>98.775649217387752</c:v>
                </c:pt>
                <c:pt idx="824">
                  <c:v>98.775285347088598</c:v>
                </c:pt>
                <c:pt idx="825">
                  <c:v>98.774775928669783</c:v>
                </c:pt>
                <c:pt idx="826">
                  <c:v>98.774120962131292</c:v>
                </c:pt>
                <c:pt idx="827">
                  <c:v>98.773684317772293</c:v>
                </c:pt>
                <c:pt idx="828">
                  <c:v>98.773102125293647</c:v>
                </c:pt>
                <c:pt idx="829">
                  <c:v>98.772301610635481</c:v>
                </c:pt>
                <c:pt idx="830">
                  <c:v>98.771792192216665</c:v>
                </c:pt>
                <c:pt idx="831">
                  <c:v>98.771209999738005</c:v>
                </c:pt>
                <c:pt idx="832">
                  <c:v>98.770627807259345</c:v>
                </c:pt>
                <c:pt idx="833">
                  <c:v>98.77011838884053</c:v>
                </c:pt>
                <c:pt idx="834">
                  <c:v>98.769026777943054</c:v>
                </c:pt>
                <c:pt idx="835">
                  <c:v>98.768590133584055</c:v>
                </c:pt>
                <c:pt idx="836">
                  <c:v>98.768153489225057</c:v>
                </c:pt>
                <c:pt idx="837">
                  <c:v>98.767571296746411</c:v>
                </c:pt>
                <c:pt idx="838">
                  <c:v>98.766698008028428</c:v>
                </c:pt>
                <c:pt idx="839">
                  <c:v>98.766188589609598</c:v>
                </c:pt>
                <c:pt idx="840">
                  <c:v>98.765533623071107</c:v>
                </c:pt>
                <c:pt idx="841">
                  <c:v>98.764587560293307</c:v>
                </c:pt>
                <c:pt idx="842">
                  <c:v>98.763714271575324</c:v>
                </c:pt>
                <c:pt idx="843">
                  <c:v>98.763423175335987</c:v>
                </c:pt>
                <c:pt idx="844">
                  <c:v>98.762840982857341</c:v>
                </c:pt>
                <c:pt idx="845">
                  <c:v>98.76218601631885</c:v>
                </c:pt>
                <c:pt idx="846">
                  <c:v>98.761531049780373</c:v>
                </c:pt>
                <c:pt idx="847">
                  <c:v>98.761094405421375</c:v>
                </c:pt>
                <c:pt idx="848">
                  <c:v>98.760876083241882</c:v>
                </c:pt>
                <c:pt idx="849">
                  <c:v>98.75949337610507</c:v>
                </c:pt>
                <c:pt idx="850">
                  <c:v>98.759056731746071</c:v>
                </c:pt>
                <c:pt idx="851">
                  <c:v>98.758183443028088</c:v>
                </c:pt>
                <c:pt idx="852">
                  <c:v>98.75745570242978</c:v>
                </c:pt>
                <c:pt idx="853">
                  <c:v>98.757164606190457</c:v>
                </c:pt>
                <c:pt idx="854">
                  <c:v>98.757164606190457</c:v>
                </c:pt>
                <c:pt idx="855">
                  <c:v>98.756655187771614</c:v>
                </c:pt>
                <c:pt idx="856">
                  <c:v>98.755927447173292</c:v>
                </c:pt>
                <c:pt idx="857">
                  <c:v>98.755418028754477</c:v>
                </c:pt>
                <c:pt idx="858">
                  <c:v>98.754908610335661</c:v>
                </c:pt>
                <c:pt idx="859">
                  <c:v>98.754108095677509</c:v>
                </c:pt>
                <c:pt idx="860">
                  <c:v>98.75367145131851</c:v>
                </c:pt>
                <c:pt idx="861">
                  <c:v>98.753234806959526</c:v>
                </c:pt>
                <c:pt idx="862">
                  <c:v>98.75265261448088</c:v>
                </c:pt>
                <c:pt idx="863">
                  <c:v>98.75207042200222</c:v>
                </c:pt>
                <c:pt idx="864">
                  <c:v>98.751051585164561</c:v>
                </c:pt>
                <c:pt idx="865">
                  <c:v>98.750396618626084</c:v>
                </c:pt>
                <c:pt idx="866">
                  <c:v>98.749668878027762</c:v>
                </c:pt>
                <c:pt idx="867">
                  <c:v>98.748722815249948</c:v>
                </c:pt>
                <c:pt idx="868">
                  <c:v>98.74828617089095</c:v>
                </c:pt>
                <c:pt idx="869">
                  <c:v>98.747776752472134</c:v>
                </c:pt>
                <c:pt idx="870">
                  <c:v>98.747194559993474</c:v>
                </c:pt>
                <c:pt idx="871">
                  <c:v>98.746466819395167</c:v>
                </c:pt>
                <c:pt idx="872">
                  <c:v>98.746030175036154</c:v>
                </c:pt>
                <c:pt idx="873">
                  <c:v>98.745375208497663</c:v>
                </c:pt>
                <c:pt idx="874">
                  <c:v>98.744793016019031</c:v>
                </c:pt>
                <c:pt idx="875">
                  <c:v>98.744210823540371</c:v>
                </c:pt>
                <c:pt idx="876">
                  <c:v>98.743337534822373</c:v>
                </c:pt>
                <c:pt idx="877">
                  <c:v>98.74297366452322</c:v>
                </c:pt>
                <c:pt idx="878">
                  <c:v>98.742682568283897</c:v>
                </c:pt>
                <c:pt idx="879">
                  <c:v>98.741809279565913</c:v>
                </c:pt>
                <c:pt idx="880">
                  <c:v>98.741518183326576</c:v>
                </c:pt>
                <c:pt idx="881">
                  <c:v>98.741227087087253</c:v>
                </c:pt>
                <c:pt idx="882">
                  <c:v>98.740572120548762</c:v>
                </c:pt>
                <c:pt idx="883">
                  <c:v>98.740062702129947</c:v>
                </c:pt>
                <c:pt idx="884">
                  <c:v>98.739262187471795</c:v>
                </c:pt>
                <c:pt idx="885">
                  <c:v>98.738534446873473</c:v>
                </c:pt>
                <c:pt idx="886">
                  <c:v>98.738097802514474</c:v>
                </c:pt>
                <c:pt idx="887">
                  <c:v>98.737661158155504</c:v>
                </c:pt>
                <c:pt idx="888">
                  <c:v>98.737006191616999</c:v>
                </c:pt>
                <c:pt idx="889">
                  <c:v>98.736351225078522</c:v>
                </c:pt>
                <c:pt idx="890">
                  <c:v>98.736278451018691</c:v>
                </c:pt>
                <c:pt idx="891">
                  <c:v>98.735696258540031</c:v>
                </c:pt>
                <c:pt idx="892">
                  <c:v>98.73504129200154</c:v>
                </c:pt>
                <c:pt idx="893">
                  <c:v>98.734386325463049</c:v>
                </c:pt>
                <c:pt idx="894">
                  <c:v>98.733658584864742</c:v>
                </c:pt>
                <c:pt idx="895">
                  <c:v>98.733731358924572</c:v>
                </c:pt>
                <c:pt idx="896">
                  <c:v>98.732712522086914</c:v>
                </c:pt>
                <c:pt idx="897">
                  <c:v>98.731766459309114</c:v>
                </c:pt>
                <c:pt idx="898">
                  <c:v>98.731184266830454</c:v>
                </c:pt>
                <c:pt idx="899">
                  <c:v>98.730456526232132</c:v>
                </c:pt>
                <c:pt idx="900">
                  <c:v>98.729583237514149</c:v>
                </c:pt>
                <c:pt idx="901">
                  <c:v>98.729146593155164</c:v>
                </c:pt>
                <c:pt idx="902">
                  <c:v>98.728855496915841</c:v>
                </c:pt>
                <c:pt idx="903">
                  <c:v>98.728200530377336</c:v>
                </c:pt>
                <c:pt idx="904">
                  <c:v>98.727836660078182</c:v>
                </c:pt>
                <c:pt idx="905">
                  <c:v>98.727327241659367</c:v>
                </c:pt>
                <c:pt idx="906">
                  <c:v>98.72703614542003</c:v>
                </c:pt>
                <c:pt idx="907">
                  <c:v>98.72645395294137</c:v>
                </c:pt>
                <c:pt idx="908">
                  <c:v>98.725726212343062</c:v>
                </c:pt>
                <c:pt idx="909">
                  <c:v>98.725216793924233</c:v>
                </c:pt>
                <c:pt idx="910">
                  <c:v>98.72441627926608</c:v>
                </c:pt>
                <c:pt idx="911">
                  <c:v>98.723542990548097</c:v>
                </c:pt>
                <c:pt idx="912">
                  <c:v>98.723688538667759</c:v>
                </c:pt>
                <c:pt idx="913">
                  <c:v>98.723324668368605</c:v>
                </c:pt>
                <c:pt idx="914">
                  <c:v>98.722524153710438</c:v>
                </c:pt>
                <c:pt idx="915">
                  <c:v>98.722014735291623</c:v>
                </c:pt>
                <c:pt idx="916">
                  <c:v>98.721578090932638</c:v>
                </c:pt>
                <c:pt idx="917">
                  <c:v>98.7217236390523</c:v>
                </c:pt>
                <c:pt idx="918">
                  <c:v>98.720923124394162</c:v>
                </c:pt>
                <c:pt idx="919">
                  <c:v>98.720268157855656</c:v>
                </c:pt>
                <c:pt idx="920">
                  <c:v>98.719904287556503</c:v>
                </c:pt>
                <c:pt idx="921">
                  <c:v>98.71903099883852</c:v>
                </c:pt>
                <c:pt idx="922">
                  <c:v>98.718157710120551</c:v>
                </c:pt>
                <c:pt idx="923">
                  <c:v>98.717648291701707</c:v>
                </c:pt>
                <c:pt idx="924">
                  <c:v>98.717429969522215</c:v>
                </c:pt>
                <c:pt idx="925">
                  <c:v>98.716702228923893</c:v>
                </c:pt>
                <c:pt idx="926">
                  <c:v>98.715901714265755</c:v>
                </c:pt>
                <c:pt idx="927">
                  <c:v>98.715683392086248</c:v>
                </c:pt>
                <c:pt idx="928">
                  <c:v>98.715465069906756</c:v>
                </c:pt>
                <c:pt idx="929">
                  <c:v>98.714882877428096</c:v>
                </c:pt>
                <c:pt idx="930">
                  <c:v>98.713645718410945</c:v>
                </c:pt>
                <c:pt idx="931">
                  <c:v>98.712990751872482</c:v>
                </c:pt>
                <c:pt idx="932">
                  <c:v>98.712481333453653</c:v>
                </c:pt>
                <c:pt idx="933">
                  <c:v>98.712699655633145</c:v>
                </c:pt>
                <c:pt idx="934">
                  <c:v>98.712554107513469</c:v>
                </c:pt>
                <c:pt idx="935">
                  <c:v>98.711899140974992</c:v>
                </c:pt>
                <c:pt idx="936">
                  <c:v>98.711171400376671</c:v>
                </c:pt>
                <c:pt idx="937">
                  <c:v>98.710589207898025</c:v>
                </c:pt>
                <c:pt idx="938">
                  <c:v>98.709715919180027</c:v>
                </c:pt>
                <c:pt idx="939">
                  <c:v>98.709206500761198</c:v>
                </c:pt>
                <c:pt idx="940">
                  <c:v>98.708624308282552</c:v>
                </c:pt>
                <c:pt idx="941">
                  <c:v>98.707678245504738</c:v>
                </c:pt>
                <c:pt idx="942">
                  <c:v>98.707387149265415</c:v>
                </c:pt>
                <c:pt idx="943">
                  <c:v>98.7068777308466</c:v>
                </c:pt>
                <c:pt idx="944">
                  <c:v>98.706513860547446</c:v>
                </c:pt>
                <c:pt idx="945">
                  <c:v>98.705858894008941</c:v>
                </c:pt>
                <c:pt idx="946">
                  <c:v>98.705422249649942</c:v>
                </c:pt>
                <c:pt idx="947">
                  <c:v>98.70469450905162</c:v>
                </c:pt>
                <c:pt idx="948">
                  <c:v>98.704112316572974</c:v>
                </c:pt>
                <c:pt idx="949">
                  <c:v>98.703748446273821</c:v>
                </c:pt>
                <c:pt idx="950">
                  <c:v>98.70316625379516</c:v>
                </c:pt>
                <c:pt idx="951">
                  <c:v>98.702438513196839</c:v>
                </c:pt>
                <c:pt idx="952">
                  <c:v>98.701637998538686</c:v>
                </c:pt>
                <c:pt idx="953">
                  <c:v>98.700983032000195</c:v>
                </c:pt>
                <c:pt idx="954">
                  <c:v>98.700328065461704</c:v>
                </c:pt>
                <c:pt idx="955">
                  <c:v>98.699964195162551</c:v>
                </c:pt>
                <c:pt idx="956">
                  <c:v>98.699236454564229</c:v>
                </c:pt>
                <c:pt idx="957">
                  <c:v>98.698581488025752</c:v>
                </c:pt>
                <c:pt idx="958">
                  <c:v>98.697708199307769</c:v>
                </c:pt>
                <c:pt idx="959">
                  <c:v>98.6977809733676</c:v>
                </c:pt>
                <c:pt idx="960">
                  <c:v>98.697271554948784</c:v>
                </c:pt>
                <c:pt idx="961">
                  <c:v>98.696616588410294</c:v>
                </c:pt>
                <c:pt idx="962">
                  <c:v>98.696471040290618</c:v>
                </c:pt>
                <c:pt idx="963">
                  <c:v>98.696471040290618</c:v>
                </c:pt>
                <c:pt idx="964">
                  <c:v>98.695597751572649</c:v>
                </c:pt>
                <c:pt idx="965">
                  <c:v>98.694942785034158</c:v>
                </c:pt>
                <c:pt idx="966">
                  <c:v>98.694215044435836</c:v>
                </c:pt>
                <c:pt idx="967">
                  <c:v>98.693705626017021</c:v>
                </c:pt>
                <c:pt idx="968">
                  <c:v>98.693196207598206</c:v>
                </c:pt>
                <c:pt idx="969">
                  <c:v>98.692250144820377</c:v>
                </c:pt>
                <c:pt idx="970">
                  <c:v>98.691667952341717</c:v>
                </c:pt>
                <c:pt idx="971">
                  <c:v>98.691231307982733</c:v>
                </c:pt>
                <c:pt idx="972">
                  <c:v>98.690794663623734</c:v>
                </c:pt>
                <c:pt idx="973">
                  <c:v>98.690285245204905</c:v>
                </c:pt>
                <c:pt idx="974">
                  <c:v>98.689921374905751</c:v>
                </c:pt>
                <c:pt idx="975">
                  <c:v>98.689484730546766</c:v>
                </c:pt>
                <c:pt idx="976">
                  <c:v>98.689193634307443</c:v>
                </c:pt>
                <c:pt idx="977">
                  <c:v>98.6886842158886</c:v>
                </c:pt>
                <c:pt idx="978">
                  <c:v>98.688174797469784</c:v>
                </c:pt>
                <c:pt idx="979">
                  <c:v>98.687592604991124</c:v>
                </c:pt>
                <c:pt idx="980">
                  <c:v>98.687301508751801</c:v>
                </c:pt>
                <c:pt idx="981">
                  <c:v>98.68657376815348</c:v>
                </c:pt>
                <c:pt idx="982">
                  <c:v>98.686064349734664</c:v>
                </c:pt>
                <c:pt idx="983">
                  <c:v>98.685700479435496</c:v>
                </c:pt>
                <c:pt idx="984">
                  <c:v>98.685118286956836</c:v>
                </c:pt>
                <c:pt idx="985">
                  <c:v>98.684754416657682</c:v>
                </c:pt>
                <c:pt idx="986">
                  <c:v>98.684099450119206</c:v>
                </c:pt>
                <c:pt idx="987">
                  <c:v>98.683808353879868</c:v>
                </c:pt>
                <c:pt idx="988">
                  <c:v>98.683080613281547</c:v>
                </c:pt>
                <c:pt idx="989">
                  <c:v>98.682061776443902</c:v>
                </c:pt>
                <c:pt idx="990">
                  <c:v>98.681334035845595</c:v>
                </c:pt>
                <c:pt idx="991">
                  <c:v>98.680751843366934</c:v>
                </c:pt>
                <c:pt idx="992">
                  <c:v>98.680242424948105</c:v>
                </c:pt>
                <c:pt idx="993">
                  <c:v>98.679514684349783</c:v>
                </c:pt>
                <c:pt idx="994">
                  <c:v>98.678786943751462</c:v>
                </c:pt>
                <c:pt idx="995">
                  <c:v>98.678423073452308</c:v>
                </c:pt>
                <c:pt idx="996">
                  <c:v>98.677768106913817</c:v>
                </c:pt>
                <c:pt idx="997">
                  <c:v>98.677840880973662</c:v>
                </c:pt>
                <c:pt idx="998">
                  <c:v>98.677477010674494</c:v>
                </c:pt>
                <c:pt idx="999">
                  <c:v>98.676967592255664</c:v>
                </c:pt>
                <c:pt idx="1000">
                  <c:v>98.676094303537695</c:v>
                </c:pt>
                <c:pt idx="1001">
                  <c:v>98.675657659178697</c:v>
                </c:pt>
                <c:pt idx="1002">
                  <c:v>98.675366562939359</c:v>
                </c:pt>
                <c:pt idx="1003">
                  <c:v>98.675148240759881</c:v>
                </c:pt>
                <c:pt idx="1004">
                  <c:v>98.674784370460728</c:v>
                </c:pt>
                <c:pt idx="1005">
                  <c:v>98.674129403922223</c:v>
                </c:pt>
                <c:pt idx="1006">
                  <c:v>98.67391108174273</c:v>
                </c:pt>
                <c:pt idx="1007">
                  <c:v>98.673765533623069</c:v>
                </c:pt>
                <c:pt idx="1008">
                  <c:v>98.672965018964902</c:v>
                </c:pt>
                <c:pt idx="1009">
                  <c:v>98.672237278366595</c:v>
                </c:pt>
                <c:pt idx="1010">
                  <c:v>98.671873408067441</c:v>
                </c:pt>
                <c:pt idx="1011">
                  <c:v>98.671145667469119</c:v>
                </c:pt>
                <c:pt idx="1012">
                  <c:v>98.67070902311012</c:v>
                </c:pt>
                <c:pt idx="1013">
                  <c:v>98.670054056571644</c:v>
                </c:pt>
                <c:pt idx="1014">
                  <c:v>98.669399090033153</c:v>
                </c:pt>
                <c:pt idx="1015">
                  <c:v>98.66910799379383</c:v>
                </c:pt>
                <c:pt idx="1016">
                  <c:v>98.668816897554493</c:v>
                </c:pt>
                <c:pt idx="1017">
                  <c:v>98.667943608836524</c:v>
                </c:pt>
                <c:pt idx="1018">
                  <c:v>98.667361416357863</c:v>
                </c:pt>
                <c:pt idx="1019">
                  <c:v>98.667070320118526</c:v>
                </c:pt>
                <c:pt idx="1020">
                  <c:v>98.666415353580035</c:v>
                </c:pt>
                <c:pt idx="1021">
                  <c:v>98.666124257340712</c:v>
                </c:pt>
                <c:pt idx="1022">
                  <c:v>98.665833161101375</c:v>
                </c:pt>
                <c:pt idx="1023">
                  <c:v>98.665250968622729</c:v>
                </c:pt>
                <c:pt idx="1024">
                  <c:v>98.665178194562912</c:v>
                </c:pt>
                <c:pt idx="1025">
                  <c:v>98.664450453964577</c:v>
                </c:pt>
                <c:pt idx="1026">
                  <c:v>98.6637954874261</c:v>
                </c:pt>
                <c:pt idx="1027">
                  <c:v>98.663140520887609</c:v>
                </c:pt>
                <c:pt idx="1028">
                  <c:v>98.662994972767933</c:v>
                </c:pt>
                <c:pt idx="1029">
                  <c:v>98.663140520887609</c:v>
                </c:pt>
                <c:pt idx="1030">
                  <c:v>98.661830587810641</c:v>
                </c:pt>
                <c:pt idx="1031">
                  <c:v>98.661612265631135</c:v>
                </c:pt>
                <c:pt idx="1032">
                  <c:v>98.660811750972982</c:v>
                </c:pt>
                <c:pt idx="1033">
                  <c:v>98.660084010374675</c:v>
                </c:pt>
                <c:pt idx="1034">
                  <c:v>98.659938462254999</c:v>
                </c:pt>
                <c:pt idx="1035">
                  <c:v>98.659137947596847</c:v>
                </c:pt>
                <c:pt idx="1036">
                  <c:v>98.658410206998539</c:v>
                </c:pt>
                <c:pt idx="1037">
                  <c:v>98.657828014519879</c:v>
                </c:pt>
                <c:pt idx="1038">
                  <c:v>98.657318596101064</c:v>
                </c:pt>
                <c:pt idx="1039">
                  <c:v>98.656518081442897</c:v>
                </c:pt>
                <c:pt idx="1040">
                  <c:v>98.656008663024082</c:v>
                </c:pt>
                <c:pt idx="1041">
                  <c:v>98.655426470545422</c:v>
                </c:pt>
                <c:pt idx="1042">
                  <c:v>98.654989826186437</c:v>
                </c:pt>
                <c:pt idx="1043">
                  <c:v>98.654844278066761</c:v>
                </c:pt>
                <c:pt idx="1044">
                  <c:v>98.6546987299471</c:v>
                </c:pt>
                <c:pt idx="1045">
                  <c:v>98.654334859647946</c:v>
                </c:pt>
                <c:pt idx="1046">
                  <c:v>98.654262085588115</c:v>
                </c:pt>
                <c:pt idx="1047">
                  <c:v>98.653461570929963</c:v>
                </c:pt>
                <c:pt idx="1048">
                  <c:v>98.653097700630795</c:v>
                </c:pt>
                <c:pt idx="1049">
                  <c:v>98.652442734092304</c:v>
                </c:pt>
                <c:pt idx="1050">
                  <c:v>98.65207886379315</c:v>
                </c:pt>
                <c:pt idx="1051">
                  <c:v>98.651860541613672</c:v>
                </c:pt>
                <c:pt idx="1052">
                  <c:v>98.650914478835844</c:v>
                </c:pt>
                <c:pt idx="1053">
                  <c:v>98.650332286357184</c:v>
                </c:pt>
                <c:pt idx="1054">
                  <c:v>98.650041190117861</c:v>
                </c:pt>
                <c:pt idx="1055">
                  <c:v>98.649313449519539</c:v>
                </c:pt>
                <c:pt idx="1056">
                  <c:v>98.648731257040879</c:v>
                </c:pt>
                <c:pt idx="1057">
                  <c:v>98.648294612681894</c:v>
                </c:pt>
                <c:pt idx="1058">
                  <c:v>98.648003516442557</c:v>
                </c:pt>
                <c:pt idx="1059">
                  <c:v>98.64785796832291</c:v>
                </c:pt>
                <c:pt idx="1060">
                  <c:v>98.647566872083573</c:v>
                </c:pt>
                <c:pt idx="1061">
                  <c:v>98.647130227724588</c:v>
                </c:pt>
                <c:pt idx="1062">
                  <c:v>98.646184164946774</c:v>
                </c:pt>
                <c:pt idx="1063">
                  <c:v>98.646038616827113</c:v>
                </c:pt>
                <c:pt idx="1064">
                  <c:v>98.645674746527931</c:v>
                </c:pt>
                <c:pt idx="1065">
                  <c:v>98.645019779989468</c:v>
                </c:pt>
                <c:pt idx="1066">
                  <c:v>98.6446559096903</c:v>
                </c:pt>
                <c:pt idx="1067">
                  <c:v>98.643782620972317</c:v>
                </c:pt>
                <c:pt idx="1068">
                  <c:v>98.643200428493657</c:v>
                </c:pt>
                <c:pt idx="1069">
                  <c:v>98.642108817596181</c:v>
                </c:pt>
                <c:pt idx="1070">
                  <c:v>98.64138107699786</c:v>
                </c:pt>
                <c:pt idx="1071">
                  <c:v>98.640726110459383</c:v>
                </c:pt>
                <c:pt idx="1072">
                  <c:v>98.640289466100384</c:v>
                </c:pt>
                <c:pt idx="1073">
                  <c:v>98.63992559580123</c:v>
                </c:pt>
                <c:pt idx="1074">
                  <c:v>98.639707273621724</c:v>
                </c:pt>
                <c:pt idx="1075">
                  <c:v>98.63934340332257</c:v>
                </c:pt>
                <c:pt idx="1076">
                  <c:v>98.638906758963586</c:v>
                </c:pt>
                <c:pt idx="1077">
                  <c:v>98.638397340544742</c:v>
                </c:pt>
                <c:pt idx="1078">
                  <c:v>98.637742374006265</c:v>
                </c:pt>
                <c:pt idx="1079">
                  <c:v>98.637524051826773</c:v>
                </c:pt>
                <c:pt idx="1080">
                  <c:v>98.637669599946435</c:v>
                </c:pt>
                <c:pt idx="1081">
                  <c:v>98.636577989048959</c:v>
                </c:pt>
                <c:pt idx="1082">
                  <c:v>98.636432440929283</c:v>
                </c:pt>
                <c:pt idx="1083">
                  <c:v>98.635923022510468</c:v>
                </c:pt>
                <c:pt idx="1084">
                  <c:v>98.63497695973264</c:v>
                </c:pt>
                <c:pt idx="1085">
                  <c:v>98.634613089433486</c:v>
                </c:pt>
                <c:pt idx="1086">
                  <c:v>98.634176445074502</c:v>
                </c:pt>
                <c:pt idx="1087">
                  <c:v>98.633885348835165</c:v>
                </c:pt>
                <c:pt idx="1088">
                  <c:v>98.633303156356504</c:v>
                </c:pt>
                <c:pt idx="1089">
                  <c:v>98.632575415758197</c:v>
                </c:pt>
                <c:pt idx="1090">
                  <c:v>98.631920449219706</c:v>
                </c:pt>
                <c:pt idx="1091">
                  <c:v>98.631483804860721</c:v>
                </c:pt>
                <c:pt idx="1092">
                  <c:v>98.631265482681215</c:v>
                </c:pt>
                <c:pt idx="1093">
                  <c:v>98.630537742082907</c:v>
                </c:pt>
                <c:pt idx="1094">
                  <c:v>98.629591679305079</c:v>
                </c:pt>
                <c:pt idx="1095">
                  <c:v>98.629373357125587</c:v>
                </c:pt>
                <c:pt idx="1096">
                  <c:v>98.629227809005926</c:v>
                </c:pt>
                <c:pt idx="1097">
                  <c:v>98.629082260886264</c:v>
                </c:pt>
                <c:pt idx="1098">
                  <c:v>98.62864561652728</c:v>
                </c:pt>
                <c:pt idx="1099">
                  <c:v>98.628354520287957</c:v>
                </c:pt>
                <c:pt idx="1100">
                  <c:v>98.627990649988789</c:v>
                </c:pt>
                <c:pt idx="1101">
                  <c:v>98.627845101869113</c:v>
                </c:pt>
                <c:pt idx="1102">
                  <c:v>98.627626779689635</c:v>
                </c:pt>
                <c:pt idx="1103">
                  <c:v>98.626971813151144</c:v>
                </c:pt>
                <c:pt idx="1104">
                  <c:v>98.626680716911821</c:v>
                </c:pt>
                <c:pt idx="1105">
                  <c:v>98.626316846612667</c:v>
                </c:pt>
                <c:pt idx="1106">
                  <c:v>98.625589106014345</c:v>
                </c:pt>
                <c:pt idx="1107">
                  <c:v>98.62486136541601</c:v>
                </c:pt>
                <c:pt idx="1108">
                  <c:v>98.624424721057025</c:v>
                </c:pt>
                <c:pt idx="1109">
                  <c:v>98.623478658279211</c:v>
                </c:pt>
                <c:pt idx="1110">
                  <c:v>98.623405884219366</c:v>
                </c:pt>
                <c:pt idx="1111">
                  <c:v>98.623114787980043</c:v>
                </c:pt>
                <c:pt idx="1112">
                  <c:v>98.622605369561228</c:v>
                </c:pt>
                <c:pt idx="1113">
                  <c:v>98.622023177082568</c:v>
                </c:pt>
                <c:pt idx="1114">
                  <c:v>98.621368210544077</c:v>
                </c:pt>
                <c:pt idx="1115">
                  <c:v>98.621222662424429</c:v>
                </c:pt>
                <c:pt idx="1116">
                  <c:v>98.620567695885924</c:v>
                </c:pt>
                <c:pt idx="1117">
                  <c:v>98.619767181227786</c:v>
                </c:pt>
                <c:pt idx="1118">
                  <c:v>98.618966666569634</c:v>
                </c:pt>
                <c:pt idx="1119">
                  <c:v>98.618602796270466</c:v>
                </c:pt>
                <c:pt idx="1120">
                  <c:v>98.618166151911481</c:v>
                </c:pt>
                <c:pt idx="1121">
                  <c:v>98.618311700031143</c:v>
                </c:pt>
                <c:pt idx="1122">
                  <c:v>98.617875055672158</c:v>
                </c:pt>
                <c:pt idx="1123">
                  <c:v>98.617365637253329</c:v>
                </c:pt>
                <c:pt idx="1124">
                  <c:v>98.617147315073822</c:v>
                </c:pt>
                <c:pt idx="1125">
                  <c:v>98.616928992894344</c:v>
                </c:pt>
                <c:pt idx="1126">
                  <c:v>98.616346800415684</c:v>
                </c:pt>
                <c:pt idx="1127">
                  <c:v>98.615910156056685</c:v>
                </c:pt>
                <c:pt idx="1128">
                  <c:v>98.615837381996855</c:v>
                </c:pt>
                <c:pt idx="1129">
                  <c:v>98.615182415458364</c:v>
                </c:pt>
                <c:pt idx="1130">
                  <c:v>98.614600222979703</c:v>
                </c:pt>
                <c:pt idx="1131">
                  <c:v>98.614090804560888</c:v>
                </c:pt>
                <c:pt idx="1132">
                  <c:v>98.613508612082228</c:v>
                </c:pt>
                <c:pt idx="1133">
                  <c:v>98.613071967723243</c:v>
                </c:pt>
                <c:pt idx="1134">
                  <c:v>98.612562549304414</c:v>
                </c:pt>
                <c:pt idx="1135">
                  <c:v>98.611907582765937</c:v>
                </c:pt>
                <c:pt idx="1136">
                  <c:v>98.611470938406939</c:v>
                </c:pt>
                <c:pt idx="1137">
                  <c:v>98.610743197808631</c:v>
                </c:pt>
                <c:pt idx="1138">
                  <c:v>98.610233779389802</c:v>
                </c:pt>
                <c:pt idx="1139">
                  <c:v>98.610015457210295</c:v>
                </c:pt>
                <c:pt idx="1140">
                  <c:v>98.609433264731635</c:v>
                </c:pt>
                <c:pt idx="1141">
                  <c:v>98.609214942552157</c:v>
                </c:pt>
                <c:pt idx="1142">
                  <c:v>98.608996620372665</c:v>
                </c:pt>
                <c:pt idx="1143">
                  <c:v>98.60834165383416</c:v>
                </c:pt>
                <c:pt idx="1144">
                  <c:v>98.607977783535006</c:v>
                </c:pt>
                <c:pt idx="1145">
                  <c:v>98.607468365116191</c:v>
                </c:pt>
                <c:pt idx="1146">
                  <c:v>98.60688617263753</c:v>
                </c:pt>
                <c:pt idx="1147">
                  <c:v>98.606667850458024</c:v>
                </c:pt>
                <c:pt idx="1148">
                  <c:v>98.606085657979378</c:v>
                </c:pt>
                <c:pt idx="1149">
                  <c:v>98.605503465500718</c:v>
                </c:pt>
                <c:pt idx="1150">
                  <c:v>98.604848498962241</c:v>
                </c:pt>
                <c:pt idx="1151">
                  <c:v>98.604120758363919</c:v>
                </c:pt>
                <c:pt idx="1152">
                  <c:v>98.603756888064765</c:v>
                </c:pt>
                <c:pt idx="1153">
                  <c:v>98.603538565885259</c:v>
                </c:pt>
                <c:pt idx="1154">
                  <c:v>98.603101921526275</c:v>
                </c:pt>
                <c:pt idx="1155">
                  <c:v>98.602592503107445</c:v>
                </c:pt>
                <c:pt idx="1156">
                  <c:v>98.602010310628799</c:v>
                </c:pt>
                <c:pt idx="1157">
                  <c:v>98.601937536568954</c:v>
                </c:pt>
                <c:pt idx="1158">
                  <c:v>98.601573666269786</c:v>
                </c:pt>
                <c:pt idx="1159">
                  <c:v>98.601209795970632</c:v>
                </c:pt>
                <c:pt idx="1160">
                  <c:v>98.600554829432156</c:v>
                </c:pt>
                <c:pt idx="1161">
                  <c:v>98.60004541101334</c:v>
                </c:pt>
                <c:pt idx="1162">
                  <c:v>98.599390444474849</c:v>
                </c:pt>
                <c:pt idx="1163">
                  <c:v>98.599026574175682</c:v>
                </c:pt>
                <c:pt idx="1164">
                  <c:v>98.598589929816697</c:v>
                </c:pt>
                <c:pt idx="1165">
                  <c:v>98.598007737338037</c:v>
                </c:pt>
                <c:pt idx="1166">
                  <c:v>98.597425544859377</c:v>
                </c:pt>
                <c:pt idx="1167">
                  <c:v>98.596770578320886</c:v>
                </c:pt>
                <c:pt idx="1168">
                  <c:v>98.59626115990207</c:v>
                </c:pt>
                <c:pt idx="1169">
                  <c:v>98.595533419303763</c:v>
                </c:pt>
                <c:pt idx="1170">
                  <c:v>98.595533419303763</c:v>
                </c:pt>
                <c:pt idx="1171">
                  <c:v>98.595460645243918</c:v>
                </c:pt>
                <c:pt idx="1172">
                  <c:v>98.595387871184087</c:v>
                </c:pt>
                <c:pt idx="1173">
                  <c:v>98.594514582466104</c:v>
                </c:pt>
                <c:pt idx="1174">
                  <c:v>98.594441808406259</c:v>
                </c:pt>
                <c:pt idx="1175">
                  <c:v>98.593859615927627</c:v>
                </c:pt>
                <c:pt idx="1176">
                  <c:v>98.593641293748121</c:v>
                </c:pt>
                <c:pt idx="1177">
                  <c:v>98.593204649389136</c:v>
                </c:pt>
                <c:pt idx="1178">
                  <c:v>98.592622456910476</c:v>
                </c:pt>
                <c:pt idx="1179">
                  <c:v>98.592258586611308</c:v>
                </c:pt>
                <c:pt idx="1180">
                  <c:v>98.591967490371985</c:v>
                </c:pt>
                <c:pt idx="1181">
                  <c:v>98.591312523833494</c:v>
                </c:pt>
                <c:pt idx="1182">
                  <c:v>98.590730331354848</c:v>
                </c:pt>
                <c:pt idx="1183">
                  <c:v>98.589857042636865</c:v>
                </c:pt>
                <c:pt idx="1184">
                  <c:v>98.589857042636865</c:v>
                </c:pt>
                <c:pt idx="1185">
                  <c:v>98.589347624218021</c:v>
                </c:pt>
                <c:pt idx="1186">
                  <c:v>98.588910979859051</c:v>
                </c:pt>
                <c:pt idx="1187">
                  <c:v>98.588692657679559</c:v>
                </c:pt>
                <c:pt idx="1188">
                  <c:v>98.588328787380391</c:v>
                </c:pt>
                <c:pt idx="1189">
                  <c:v>98.588037691141068</c:v>
                </c:pt>
                <c:pt idx="1190">
                  <c:v>98.58716440242307</c:v>
                </c:pt>
                <c:pt idx="1191">
                  <c:v>98.586800532123917</c:v>
                </c:pt>
                <c:pt idx="1192">
                  <c:v>98.586436661824763</c:v>
                </c:pt>
                <c:pt idx="1193">
                  <c:v>98.585708921226441</c:v>
                </c:pt>
                <c:pt idx="1194">
                  <c:v>98.585854469346103</c:v>
                </c:pt>
                <c:pt idx="1195">
                  <c:v>98.585126728747781</c:v>
                </c:pt>
                <c:pt idx="1196">
                  <c:v>98.584835632508444</c:v>
                </c:pt>
                <c:pt idx="1197">
                  <c:v>98.583598473491321</c:v>
                </c:pt>
                <c:pt idx="1198">
                  <c:v>98.582579636653676</c:v>
                </c:pt>
                <c:pt idx="1199">
                  <c:v>98.582288540414339</c:v>
                </c:pt>
                <c:pt idx="1200">
                  <c:v>98.581997444175016</c:v>
                </c:pt>
                <c:pt idx="1201">
                  <c:v>98.581706347935679</c:v>
                </c:pt>
                <c:pt idx="1202">
                  <c:v>98.581269703576709</c:v>
                </c:pt>
                <c:pt idx="1203">
                  <c:v>98.581342477636525</c:v>
                </c:pt>
                <c:pt idx="1204">
                  <c:v>98.581196929516864</c:v>
                </c:pt>
                <c:pt idx="1205">
                  <c:v>98.580760285157865</c:v>
                </c:pt>
                <c:pt idx="1206">
                  <c:v>98.580396414858711</c:v>
                </c:pt>
                <c:pt idx="1207">
                  <c:v>98.580178092679219</c:v>
                </c:pt>
                <c:pt idx="1208">
                  <c:v>98.580032544559543</c:v>
                </c:pt>
                <c:pt idx="1209">
                  <c:v>98.579814222380051</c:v>
                </c:pt>
                <c:pt idx="1210">
                  <c:v>98.579159255841574</c:v>
                </c:pt>
                <c:pt idx="1211">
                  <c:v>98.578722611482576</c:v>
                </c:pt>
                <c:pt idx="1212">
                  <c:v>98.578649837422745</c:v>
                </c:pt>
                <c:pt idx="1213">
                  <c:v>98.578431515243253</c:v>
                </c:pt>
                <c:pt idx="1214">
                  <c:v>98.578358741183408</c:v>
                </c:pt>
                <c:pt idx="1215">
                  <c:v>98.577267130285946</c:v>
                </c:pt>
                <c:pt idx="1216">
                  <c:v>98.576684937807286</c:v>
                </c:pt>
                <c:pt idx="1217">
                  <c:v>98.575884423149134</c:v>
                </c:pt>
                <c:pt idx="1218">
                  <c:v>98.575302230670474</c:v>
                </c:pt>
                <c:pt idx="1219">
                  <c:v>98.574865586311489</c:v>
                </c:pt>
                <c:pt idx="1220">
                  <c:v>98.574210619772998</c:v>
                </c:pt>
                <c:pt idx="1221">
                  <c:v>98.573482879174676</c:v>
                </c:pt>
                <c:pt idx="1222">
                  <c:v>98.572755138576369</c:v>
                </c:pt>
                <c:pt idx="1223">
                  <c:v>98.572900686696016</c:v>
                </c:pt>
                <c:pt idx="1224">
                  <c:v>98.572464042337032</c:v>
                </c:pt>
                <c:pt idx="1225">
                  <c:v>98.572027397978047</c:v>
                </c:pt>
                <c:pt idx="1226">
                  <c:v>98.571954623918216</c:v>
                </c:pt>
                <c:pt idx="1227">
                  <c:v>98.572172946097709</c:v>
                </c:pt>
                <c:pt idx="1228">
                  <c:v>98.57173630173871</c:v>
                </c:pt>
                <c:pt idx="1229">
                  <c:v>98.571226883319881</c:v>
                </c:pt>
                <c:pt idx="1230">
                  <c:v>98.569916950242913</c:v>
                </c:pt>
                <c:pt idx="1231">
                  <c:v>98.568097598747116</c:v>
                </c:pt>
                <c:pt idx="1232">
                  <c:v>98.568970887465099</c:v>
                </c:pt>
                <c:pt idx="1233">
                  <c:v>98.568898113405268</c:v>
                </c:pt>
                <c:pt idx="1234">
                  <c:v>98.568388694986439</c:v>
                </c:pt>
                <c:pt idx="1235">
                  <c:v>98.567442632208625</c:v>
                </c:pt>
                <c:pt idx="1236">
                  <c:v>98.567660954388131</c:v>
                </c:pt>
                <c:pt idx="1237">
                  <c:v>98.567369858148794</c:v>
                </c:pt>
                <c:pt idx="1238">
                  <c:v>98.566787665670148</c:v>
                </c:pt>
                <c:pt idx="1239">
                  <c:v>98.566787665670148</c:v>
                </c:pt>
                <c:pt idx="1240">
                  <c:v>98.56642379537098</c:v>
                </c:pt>
                <c:pt idx="1241">
                  <c:v>98.565768828832489</c:v>
                </c:pt>
                <c:pt idx="1242">
                  <c:v>98.564749991994844</c:v>
                </c:pt>
                <c:pt idx="1243">
                  <c:v>98.563876703276861</c:v>
                </c:pt>
                <c:pt idx="1244">
                  <c:v>98.564167799516198</c:v>
                </c:pt>
                <c:pt idx="1245">
                  <c:v>98.563512832977707</c:v>
                </c:pt>
                <c:pt idx="1246">
                  <c:v>98.562930640499047</c:v>
                </c:pt>
                <c:pt idx="1247">
                  <c:v>98.562639544259724</c:v>
                </c:pt>
                <c:pt idx="1248">
                  <c:v>98.561984577721233</c:v>
                </c:pt>
                <c:pt idx="1249">
                  <c:v>98.561984577721233</c:v>
                </c:pt>
                <c:pt idx="1250">
                  <c:v>98.560892966823758</c:v>
                </c:pt>
                <c:pt idx="1251">
                  <c:v>98.560165226225436</c:v>
                </c:pt>
                <c:pt idx="1252">
                  <c:v>98.560674644644266</c:v>
                </c:pt>
                <c:pt idx="1253">
                  <c:v>98.560820192763927</c:v>
                </c:pt>
                <c:pt idx="1254">
                  <c:v>98.560747418704096</c:v>
                </c:pt>
                <c:pt idx="1255">
                  <c:v>98.56052909652459</c:v>
                </c:pt>
                <c:pt idx="1256">
                  <c:v>98.559583033746776</c:v>
                </c:pt>
                <c:pt idx="1257">
                  <c:v>98.558636970968976</c:v>
                </c:pt>
                <c:pt idx="1258">
                  <c:v>98.55841864878947</c:v>
                </c:pt>
                <c:pt idx="1259">
                  <c:v>98.55783645631081</c:v>
                </c:pt>
                <c:pt idx="1260">
                  <c:v>98.557472586011656</c:v>
                </c:pt>
                <c:pt idx="1261">
                  <c:v>98.556890393532996</c:v>
                </c:pt>
                <c:pt idx="1262">
                  <c:v>98.55630820105435</c:v>
                </c:pt>
                <c:pt idx="1263">
                  <c:v>98.556235426994519</c:v>
                </c:pt>
                <c:pt idx="1264">
                  <c:v>98.555944330755182</c:v>
                </c:pt>
                <c:pt idx="1265">
                  <c:v>98.555434912336352</c:v>
                </c:pt>
                <c:pt idx="1266">
                  <c:v>98.554925493917551</c:v>
                </c:pt>
                <c:pt idx="1267">
                  <c:v>98.554270527379046</c:v>
                </c:pt>
                <c:pt idx="1268">
                  <c:v>98.553761108960231</c:v>
                </c:pt>
                <c:pt idx="1269">
                  <c:v>98.553761108960231</c:v>
                </c:pt>
                <c:pt idx="1270">
                  <c:v>98.553397238661063</c:v>
                </c:pt>
                <c:pt idx="1271">
                  <c:v>98.553615560840569</c:v>
                </c:pt>
                <c:pt idx="1272">
                  <c:v>98.553033368361909</c:v>
                </c:pt>
                <c:pt idx="1273">
                  <c:v>98.552087305584095</c:v>
                </c:pt>
                <c:pt idx="1274">
                  <c:v>98.55201453152425</c:v>
                </c:pt>
                <c:pt idx="1275">
                  <c:v>98.551505113105435</c:v>
                </c:pt>
                <c:pt idx="1276">
                  <c:v>98.550922920626789</c:v>
                </c:pt>
                <c:pt idx="1277">
                  <c:v>98.550267954088298</c:v>
                </c:pt>
                <c:pt idx="1278">
                  <c:v>98.549831309729313</c:v>
                </c:pt>
                <c:pt idx="1279">
                  <c:v>98.549467439430146</c:v>
                </c:pt>
                <c:pt idx="1280">
                  <c:v>98.549321891310484</c:v>
                </c:pt>
                <c:pt idx="1281">
                  <c:v>98.549103569130992</c:v>
                </c:pt>
                <c:pt idx="1282">
                  <c:v>98.54895802101133</c:v>
                </c:pt>
                <c:pt idx="1283">
                  <c:v>98.548594150712162</c:v>
                </c:pt>
                <c:pt idx="1284">
                  <c:v>98.54837582853267</c:v>
                </c:pt>
                <c:pt idx="1285">
                  <c:v>98.547720861994179</c:v>
                </c:pt>
                <c:pt idx="1286">
                  <c:v>98.547138669515519</c:v>
                </c:pt>
                <c:pt idx="1287">
                  <c:v>98.546483702977042</c:v>
                </c:pt>
                <c:pt idx="1288">
                  <c:v>98.545901510498382</c:v>
                </c:pt>
                <c:pt idx="1289">
                  <c:v>98.545610414259045</c:v>
                </c:pt>
                <c:pt idx="1290">
                  <c:v>98.545537640199228</c:v>
                </c:pt>
                <c:pt idx="1291">
                  <c:v>98.544737125541076</c:v>
                </c:pt>
                <c:pt idx="1292">
                  <c:v>98.544009384942754</c:v>
                </c:pt>
                <c:pt idx="1293">
                  <c:v>98.544009384942754</c:v>
                </c:pt>
                <c:pt idx="1294">
                  <c:v>98.543863836823093</c:v>
                </c:pt>
                <c:pt idx="1295">
                  <c:v>98.543427192464094</c:v>
                </c:pt>
                <c:pt idx="1296">
                  <c:v>98.543499966523925</c:v>
                </c:pt>
                <c:pt idx="1297">
                  <c:v>98.543427192464094</c:v>
                </c:pt>
                <c:pt idx="1298">
                  <c:v>98.542917774045279</c:v>
                </c:pt>
                <c:pt idx="1299">
                  <c:v>98.542190033446957</c:v>
                </c:pt>
                <c:pt idx="1300">
                  <c:v>98.541462292848621</c:v>
                </c:pt>
                <c:pt idx="1301">
                  <c:v>98.541243970669143</c:v>
                </c:pt>
                <c:pt idx="1302">
                  <c:v>98.540661778190483</c:v>
                </c:pt>
                <c:pt idx="1303">
                  <c:v>98.540589004130652</c:v>
                </c:pt>
                <c:pt idx="1304">
                  <c:v>98.540152359771653</c:v>
                </c:pt>
                <c:pt idx="1305">
                  <c:v>98.539642941352838</c:v>
                </c:pt>
                <c:pt idx="1306">
                  <c:v>98.539351845113515</c:v>
                </c:pt>
                <c:pt idx="1307">
                  <c:v>98.538551330455363</c:v>
                </c:pt>
                <c:pt idx="1308">
                  <c:v>98.538405782335687</c:v>
                </c:pt>
                <c:pt idx="1309">
                  <c:v>98.537823589857041</c:v>
                </c:pt>
                <c:pt idx="1310">
                  <c:v>98.537532493617704</c:v>
                </c:pt>
                <c:pt idx="1311">
                  <c:v>98.537314171438211</c:v>
                </c:pt>
                <c:pt idx="1312">
                  <c:v>98.53716862331855</c:v>
                </c:pt>
                <c:pt idx="1313">
                  <c:v>98.536440882720228</c:v>
                </c:pt>
                <c:pt idx="1314">
                  <c:v>98.535931464301413</c:v>
                </c:pt>
                <c:pt idx="1315">
                  <c:v>98.535203723703091</c:v>
                </c:pt>
                <c:pt idx="1316">
                  <c:v>98.534694305284248</c:v>
                </c:pt>
                <c:pt idx="1317">
                  <c:v>98.533893790626109</c:v>
                </c:pt>
                <c:pt idx="1318">
                  <c:v>98.533238824087618</c:v>
                </c:pt>
                <c:pt idx="1319">
                  <c:v>98.532874953788465</c:v>
                </c:pt>
                <c:pt idx="1320">
                  <c:v>98.532802179728634</c:v>
                </c:pt>
                <c:pt idx="1321">
                  <c:v>98.532656631608958</c:v>
                </c:pt>
                <c:pt idx="1322">
                  <c:v>98.532292761309805</c:v>
                </c:pt>
                <c:pt idx="1323">
                  <c:v>98.532001665070496</c:v>
                </c:pt>
                <c:pt idx="1324">
                  <c:v>98.531565020711483</c:v>
                </c:pt>
                <c:pt idx="1325">
                  <c:v>98.530764506053345</c:v>
                </c:pt>
                <c:pt idx="1326">
                  <c:v>98.530400635754177</c:v>
                </c:pt>
                <c:pt idx="1327">
                  <c:v>98.530400635754177</c:v>
                </c:pt>
                <c:pt idx="1328">
                  <c:v>98.530036765455023</c:v>
                </c:pt>
                <c:pt idx="1329">
                  <c:v>98.529017928617378</c:v>
                </c:pt>
                <c:pt idx="1330">
                  <c:v>98.528654058318224</c:v>
                </c:pt>
                <c:pt idx="1331">
                  <c:v>98.528362962078887</c:v>
                </c:pt>
                <c:pt idx="1332">
                  <c:v>98.528654058318224</c:v>
                </c:pt>
                <c:pt idx="1333">
                  <c:v>98.528290188019056</c:v>
                </c:pt>
                <c:pt idx="1334">
                  <c:v>98.527853543660058</c:v>
                </c:pt>
                <c:pt idx="1335">
                  <c:v>98.527489673360904</c:v>
                </c:pt>
                <c:pt idx="1336">
                  <c:v>98.527198577121567</c:v>
                </c:pt>
                <c:pt idx="1337">
                  <c:v>98.526616384642935</c:v>
                </c:pt>
                <c:pt idx="1338">
                  <c:v>98.526179740283922</c:v>
                </c:pt>
                <c:pt idx="1339">
                  <c:v>98.525451999685615</c:v>
                </c:pt>
                <c:pt idx="1340">
                  <c:v>98.525233677506122</c:v>
                </c:pt>
                <c:pt idx="1341">
                  <c:v>98.525015355326616</c:v>
                </c:pt>
                <c:pt idx="1342">
                  <c:v>98.524360388788139</c:v>
                </c:pt>
                <c:pt idx="1343">
                  <c:v>98.52392374442914</c:v>
                </c:pt>
                <c:pt idx="1344">
                  <c:v>98.523487100070156</c:v>
                </c:pt>
                <c:pt idx="1345">
                  <c:v>98.523050455711157</c:v>
                </c:pt>
                <c:pt idx="1346">
                  <c:v>98.522904907591496</c:v>
                </c:pt>
                <c:pt idx="1347">
                  <c:v>98.522832133531665</c:v>
                </c:pt>
                <c:pt idx="1348">
                  <c:v>98.522395489172666</c:v>
                </c:pt>
                <c:pt idx="1349">
                  <c:v>98.522104392933358</c:v>
                </c:pt>
                <c:pt idx="1350">
                  <c:v>98.521958844813668</c:v>
                </c:pt>
                <c:pt idx="1351">
                  <c:v>98.521449426394852</c:v>
                </c:pt>
                <c:pt idx="1352">
                  <c:v>98.520794459856376</c:v>
                </c:pt>
                <c:pt idx="1353">
                  <c:v>98.5206489117367</c:v>
                </c:pt>
                <c:pt idx="1354">
                  <c:v>98.519921171138378</c:v>
                </c:pt>
                <c:pt idx="1355">
                  <c:v>98.518829560240903</c:v>
                </c:pt>
                <c:pt idx="1356">
                  <c:v>98.518756786181072</c:v>
                </c:pt>
                <c:pt idx="1357">
                  <c:v>98.518684012121255</c:v>
                </c:pt>
                <c:pt idx="1358">
                  <c:v>98.518320141822073</c:v>
                </c:pt>
                <c:pt idx="1359">
                  <c:v>98.517519627163935</c:v>
                </c:pt>
                <c:pt idx="1360">
                  <c:v>98.517228530924612</c:v>
                </c:pt>
                <c:pt idx="1361">
                  <c:v>98.516791886565613</c:v>
                </c:pt>
                <c:pt idx="1362">
                  <c:v>98.516719112505783</c:v>
                </c:pt>
                <c:pt idx="1363">
                  <c:v>98.51642801626646</c:v>
                </c:pt>
                <c:pt idx="1364">
                  <c:v>98.516064145967292</c:v>
                </c:pt>
                <c:pt idx="1365">
                  <c:v>98.515700275668138</c:v>
                </c:pt>
                <c:pt idx="1366">
                  <c:v>98.515190857249308</c:v>
                </c:pt>
                <c:pt idx="1367">
                  <c:v>98.514390342591156</c:v>
                </c:pt>
                <c:pt idx="1368">
                  <c:v>98.514172020411664</c:v>
                </c:pt>
                <c:pt idx="1369">
                  <c:v>98.514244794471509</c:v>
                </c:pt>
                <c:pt idx="1370">
                  <c:v>98.513735376052665</c:v>
                </c:pt>
                <c:pt idx="1371">
                  <c:v>98.513371505753511</c:v>
                </c:pt>
                <c:pt idx="1372">
                  <c:v>98.51322595763385</c:v>
                </c:pt>
                <c:pt idx="1373">
                  <c:v>98.512862087334682</c:v>
                </c:pt>
                <c:pt idx="1374">
                  <c:v>98.512425442975697</c:v>
                </c:pt>
                <c:pt idx="1375">
                  <c:v>98.512498217035528</c:v>
                </c:pt>
                <c:pt idx="1376">
                  <c:v>98.512279894856036</c:v>
                </c:pt>
                <c:pt idx="1377">
                  <c:v>98.511770476437206</c:v>
                </c:pt>
                <c:pt idx="1378">
                  <c:v>98.511261058018391</c:v>
                </c:pt>
                <c:pt idx="1379">
                  <c:v>98.51118828395856</c:v>
                </c:pt>
                <c:pt idx="1380">
                  <c:v>98.510678865539731</c:v>
                </c:pt>
                <c:pt idx="1381">
                  <c:v>98.51002389900124</c:v>
                </c:pt>
                <c:pt idx="1382">
                  <c:v>98.50944170652258</c:v>
                </c:pt>
                <c:pt idx="1383">
                  <c:v>98.508568417804611</c:v>
                </c:pt>
                <c:pt idx="1384">
                  <c:v>98.508204547505457</c:v>
                </c:pt>
                <c:pt idx="1385">
                  <c:v>98.508422869684935</c:v>
                </c:pt>
                <c:pt idx="1386">
                  <c:v>98.508058999385767</c:v>
                </c:pt>
                <c:pt idx="1387">
                  <c:v>98.507549580966952</c:v>
                </c:pt>
                <c:pt idx="1388">
                  <c:v>98.506894614428475</c:v>
                </c:pt>
                <c:pt idx="1389">
                  <c:v>98.506312421949815</c:v>
                </c:pt>
                <c:pt idx="1390">
                  <c:v>98.50587577759083</c:v>
                </c:pt>
                <c:pt idx="1391">
                  <c:v>98.505584681351493</c:v>
                </c:pt>
                <c:pt idx="1392">
                  <c:v>98.50529358511217</c:v>
                </c:pt>
                <c:pt idx="1393">
                  <c:v>98.50522081105234</c:v>
                </c:pt>
                <c:pt idx="1394">
                  <c:v>98.505148036992509</c:v>
                </c:pt>
                <c:pt idx="1395">
                  <c:v>98.504565844513849</c:v>
                </c:pt>
                <c:pt idx="1396">
                  <c:v>98.504274748274526</c:v>
                </c:pt>
                <c:pt idx="1397">
                  <c:v>98.503983652035188</c:v>
                </c:pt>
                <c:pt idx="1398">
                  <c:v>98.503765329855696</c:v>
                </c:pt>
                <c:pt idx="1399">
                  <c:v>98.503110363317219</c:v>
                </c:pt>
                <c:pt idx="1400">
                  <c:v>98.502600944898376</c:v>
                </c:pt>
                <c:pt idx="1401">
                  <c:v>98.502237074599222</c:v>
                </c:pt>
                <c:pt idx="1402">
                  <c:v>98.502018752419744</c:v>
                </c:pt>
                <c:pt idx="1403">
                  <c:v>98.501800430240237</c:v>
                </c:pt>
                <c:pt idx="1404">
                  <c:v>98.501727656180407</c:v>
                </c:pt>
                <c:pt idx="1405">
                  <c:v>98.500781593402593</c:v>
                </c:pt>
                <c:pt idx="1406">
                  <c:v>98.500126626864102</c:v>
                </c:pt>
                <c:pt idx="1407">
                  <c:v>98.500126626864102</c:v>
                </c:pt>
                <c:pt idx="1408">
                  <c:v>98.499253338146119</c:v>
                </c:pt>
                <c:pt idx="1409">
                  <c:v>98.498525597547797</c:v>
                </c:pt>
                <c:pt idx="1410">
                  <c:v>98.498234501308474</c:v>
                </c:pt>
                <c:pt idx="1411">
                  <c:v>98.49787063100932</c:v>
                </c:pt>
                <c:pt idx="1412">
                  <c:v>98.49728843853066</c:v>
                </c:pt>
                <c:pt idx="1413">
                  <c:v>98.497797856949475</c:v>
                </c:pt>
                <c:pt idx="1414">
                  <c:v>98.498016179128982</c:v>
                </c:pt>
                <c:pt idx="1415">
                  <c:v>98.497215664470829</c:v>
                </c:pt>
                <c:pt idx="1416">
                  <c:v>98.496560697932338</c:v>
                </c:pt>
                <c:pt idx="1417">
                  <c:v>98.496196827633185</c:v>
                </c:pt>
                <c:pt idx="1418">
                  <c:v>98.496415149812663</c:v>
                </c:pt>
                <c:pt idx="1419">
                  <c:v>98.495760183274186</c:v>
                </c:pt>
                <c:pt idx="1420">
                  <c:v>98.495469087034877</c:v>
                </c:pt>
                <c:pt idx="1421">
                  <c:v>98.494814120496372</c:v>
                </c:pt>
                <c:pt idx="1422">
                  <c:v>98.494450250197218</c:v>
                </c:pt>
                <c:pt idx="1423">
                  <c:v>98.493722509598896</c:v>
                </c:pt>
                <c:pt idx="1424">
                  <c:v>98.493504187419404</c:v>
                </c:pt>
                <c:pt idx="1425">
                  <c:v>98.492849220880913</c:v>
                </c:pt>
                <c:pt idx="1426">
                  <c:v>98.492048706222761</c:v>
                </c:pt>
                <c:pt idx="1427">
                  <c:v>98.491830384043269</c:v>
                </c:pt>
                <c:pt idx="1428">
                  <c:v>98.491684835923593</c:v>
                </c:pt>
                <c:pt idx="1429">
                  <c:v>98.491102643444947</c:v>
                </c:pt>
                <c:pt idx="1430">
                  <c:v>98.491757609983438</c:v>
                </c:pt>
                <c:pt idx="1431">
                  <c:v>98.491612061863762</c:v>
                </c:pt>
                <c:pt idx="1432">
                  <c:v>98.491248191564608</c:v>
                </c:pt>
                <c:pt idx="1433">
                  <c:v>98.490665999085948</c:v>
                </c:pt>
                <c:pt idx="1434">
                  <c:v>98.490447676906456</c:v>
                </c:pt>
                <c:pt idx="1435">
                  <c:v>98.489574388188473</c:v>
                </c:pt>
                <c:pt idx="1436">
                  <c:v>98.489210517889319</c:v>
                </c:pt>
                <c:pt idx="1437">
                  <c:v>98.489137743829474</c:v>
                </c:pt>
                <c:pt idx="1438">
                  <c:v>98.48877387353032</c:v>
                </c:pt>
                <c:pt idx="1439">
                  <c:v>98.487827810752506</c:v>
                </c:pt>
                <c:pt idx="1440">
                  <c:v>98.487391166393522</c:v>
                </c:pt>
                <c:pt idx="1441">
                  <c:v>98.487245618273846</c:v>
                </c:pt>
                <c:pt idx="1442">
                  <c:v>98.486954522034537</c:v>
                </c:pt>
                <c:pt idx="1443">
                  <c:v>98.487100070154185</c:v>
                </c:pt>
                <c:pt idx="1444">
                  <c:v>98.486881747974692</c:v>
                </c:pt>
                <c:pt idx="1445">
                  <c:v>98.486590651735369</c:v>
                </c:pt>
                <c:pt idx="1446">
                  <c:v>98.486517877675524</c:v>
                </c:pt>
                <c:pt idx="1447">
                  <c:v>98.486008459256709</c:v>
                </c:pt>
                <c:pt idx="1448">
                  <c:v>98.485353492718218</c:v>
                </c:pt>
                <c:pt idx="1449">
                  <c:v>98.484116333701081</c:v>
                </c:pt>
                <c:pt idx="1450">
                  <c:v>98.484989622419064</c:v>
                </c:pt>
                <c:pt idx="1451">
                  <c:v>98.485135170538712</c:v>
                </c:pt>
                <c:pt idx="1452">
                  <c:v>98.484771300239558</c:v>
                </c:pt>
                <c:pt idx="1453">
                  <c:v>98.484261881820743</c:v>
                </c:pt>
                <c:pt idx="1454">
                  <c:v>98.483097496863422</c:v>
                </c:pt>
                <c:pt idx="1455">
                  <c:v>98.483024722803606</c:v>
                </c:pt>
                <c:pt idx="1456">
                  <c:v>98.482879174683944</c:v>
                </c:pt>
                <c:pt idx="1457">
                  <c:v>98.482588078444607</c:v>
                </c:pt>
                <c:pt idx="1458">
                  <c:v>98.482078660025792</c:v>
                </c:pt>
                <c:pt idx="1459">
                  <c:v>98.48135091942747</c:v>
                </c:pt>
                <c:pt idx="1460">
                  <c:v>98.481132597247978</c:v>
                </c:pt>
                <c:pt idx="1461">
                  <c:v>98.480623178829148</c:v>
                </c:pt>
                <c:pt idx="1462">
                  <c:v>98.480040986350488</c:v>
                </c:pt>
                <c:pt idx="1463">
                  <c:v>98.479604341991504</c:v>
                </c:pt>
                <c:pt idx="1464">
                  <c:v>98.479240471692336</c:v>
                </c:pt>
                <c:pt idx="1465">
                  <c:v>98.479240471692336</c:v>
                </c:pt>
                <c:pt idx="1466">
                  <c:v>98.478803827333351</c:v>
                </c:pt>
                <c:pt idx="1467">
                  <c:v>98.478148860794875</c:v>
                </c:pt>
                <c:pt idx="1468">
                  <c:v>98.477857764555537</c:v>
                </c:pt>
                <c:pt idx="1469">
                  <c:v>98.476984475837554</c:v>
                </c:pt>
                <c:pt idx="1470">
                  <c:v>98.476547831478555</c:v>
                </c:pt>
                <c:pt idx="1471">
                  <c:v>98.476475057418739</c:v>
                </c:pt>
                <c:pt idx="1472">
                  <c:v>98.476475057418739</c:v>
                </c:pt>
                <c:pt idx="1473">
                  <c:v>98.475820090880234</c:v>
                </c:pt>
                <c:pt idx="1474">
                  <c:v>98.475674542760586</c:v>
                </c:pt>
                <c:pt idx="1475">
                  <c:v>98.475747316820417</c:v>
                </c:pt>
                <c:pt idx="1476">
                  <c:v>98.474728479982758</c:v>
                </c:pt>
                <c:pt idx="1477">
                  <c:v>98.474582931863097</c:v>
                </c:pt>
                <c:pt idx="1478">
                  <c:v>98.474073513444267</c:v>
                </c:pt>
                <c:pt idx="1479">
                  <c:v>98.473636869085297</c:v>
                </c:pt>
                <c:pt idx="1480">
                  <c:v>98.473200224726284</c:v>
                </c:pt>
                <c:pt idx="1481">
                  <c:v>98.472981902546792</c:v>
                </c:pt>
                <c:pt idx="1482">
                  <c:v>98.472399710068132</c:v>
                </c:pt>
                <c:pt idx="1483">
                  <c:v>98.472035839768978</c:v>
                </c:pt>
                <c:pt idx="1484">
                  <c:v>98.471744743529655</c:v>
                </c:pt>
                <c:pt idx="1485">
                  <c:v>98.471671969469824</c:v>
                </c:pt>
                <c:pt idx="1486">
                  <c:v>98.471671969469824</c:v>
                </c:pt>
                <c:pt idx="1487">
                  <c:v>98.471526421350148</c:v>
                </c:pt>
                <c:pt idx="1488">
                  <c:v>98.470725906691996</c:v>
                </c:pt>
                <c:pt idx="1489">
                  <c:v>98.470289262333026</c:v>
                </c:pt>
                <c:pt idx="1490">
                  <c:v>98.470289262333026</c:v>
                </c:pt>
                <c:pt idx="1491">
                  <c:v>98.470289262333026</c:v>
                </c:pt>
                <c:pt idx="1492">
                  <c:v>98.469634295794535</c:v>
                </c:pt>
                <c:pt idx="1493">
                  <c:v>98.469270425495367</c:v>
                </c:pt>
                <c:pt idx="1494">
                  <c:v>98.469270425495367</c:v>
                </c:pt>
                <c:pt idx="1495">
                  <c:v>98.469052103315875</c:v>
                </c:pt>
                <c:pt idx="1496">
                  <c:v>98.468542684897059</c:v>
                </c:pt>
                <c:pt idx="1497">
                  <c:v>98.467742170238893</c:v>
                </c:pt>
                <c:pt idx="1498">
                  <c:v>98.467378299939739</c:v>
                </c:pt>
                <c:pt idx="1499">
                  <c:v>98.467451073999584</c:v>
                </c:pt>
                <c:pt idx="1500">
                  <c:v>98.467232751820077</c:v>
                </c:pt>
                <c:pt idx="1501">
                  <c:v>98.466868881520924</c:v>
                </c:pt>
                <c:pt idx="1502">
                  <c:v>98.466432237161925</c:v>
                </c:pt>
                <c:pt idx="1503">
                  <c:v>98.466213914982433</c:v>
                </c:pt>
                <c:pt idx="1504">
                  <c:v>98.465486174384111</c:v>
                </c:pt>
                <c:pt idx="1505">
                  <c:v>98.464903981905451</c:v>
                </c:pt>
                <c:pt idx="1506">
                  <c:v>98.46483120784562</c:v>
                </c:pt>
                <c:pt idx="1507">
                  <c:v>98.464903981905451</c:v>
                </c:pt>
                <c:pt idx="1508">
                  <c:v>98.464758433785789</c:v>
                </c:pt>
                <c:pt idx="1509">
                  <c:v>98.464612885666128</c:v>
                </c:pt>
                <c:pt idx="1510">
                  <c:v>98.463739596948159</c:v>
                </c:pt>
                <c:pt idx="1511">
                  <c:v>98.463084630409654</c:v>
                </c:pt>
                <c:pt idx="1512">
                  <c:v>98.462429663871163</c:v>
                </c:pt>
                <c:pt idx="1513">
                  <c:v>98.462065793572009</c:v>
                </c:pt>
                <c:pt idx="1514">
                  <c:v>98.461847471392517</c:v>
                </c:pt>
                <c:pt idx="1515">
                  <c:v>98.461192504854026</c:v>
                </c:pt>
                <c:pt idx="1516">
                  <c:v>98.460974182674533</c:v>
                </c:pt>
                <c:pt idx="1517">
                  <c:v>98.460537538315535</c:v>
                </c:pt>
                <c:pt idx="1518">
                  <c:v>98.459809797717213</c:v>
                </c:pt>
                <c:pt idx="1519">
                  <c:v>98.45951870147789</c:v>
                </c:pt>
                <c:pt idx="1520">
                  <c:v>98.459227605238553</c:v>
                </c:pt>
                <c:pt idx="1521">
                  <c:v>98.459154831178736</c:v>
                </c:pt>
                <c:pt idx="1522">
                  <c:v>98.459009283059075</c:v>
                </c:pt>
                <c:pt idx="1523">
                  <c:v>98.458645412759921</c:v>
                </c:pt>
                <c:pt idx="1524">
                  <c:v>98.458499864640231</c:v>
                </c:pt>
                <c:pt idx="1525">
                  <c:v>98.457917672161599</c:v>
                </c:pt>
                <c:pt idx="1526">
                  <c:v>98.457481027802601</c:v>
                </c:pt>
                <c:pt idx="1527">
                  <c:v>98.457117157503433</c:v>
                </c:pt>
                <c:pt idx="1528">
                  <c:v>98.456607739084617</c:v>
                </c:pt>
                <c:pt idx="1529">
                  <c:v>98.45624386878545</c:v>
                </c:pt>
                <c:pt idx="1530">
                  <c:v>98.456171094725619</c:v>
                </c:pt>
                <c:pt idx="1531">
                  <c:v>98.455588902246973</c:v>
                </c:pt>
                <c:pt idx="1532">
                  <c:v>98.455588902246973</c:v>
                </c:pt>
                <c:pt idx="1533">
                  <c:v>98.455152257887974</c:v>
                </c:pt>
                <c:pt idx="1534">
                  <c:v>98.454861161648651</c:v>
                </c:pt>
                <c:pt idx="1535">
                  <c:v>98.454497291349497</c:v>
                </c:pt>
                <c:pt idx="1536">
                  <c:v>98.45420619511016</c:v>
                </c:pt>
                <c:pt idx="1537">
                  <c:v>98.453769550751161</c:v>
                </c:pt>
                <c:pt idx="1538">
                  <c:v>98.452969036093023</c:v>
                </c:pt>
                <c:pt idx="1539">
                  <c:v>98.452605165793855</c:v>
                </c:pt>
                <c:pt idx="1540">
                  <c:v>98.452168521434871</c:v>
                </c:pt>
                <c:pt idx="1541">
                  <c:v>98.452022973315195</c:v>
                </c:pt>
                <c:pt idx="1542">
                  <c:v>98.451950199255364</c:v>
                </c:pt>
                <c:pt idx="1543">
                  <c:v>98.45151355489638</c:v>
                </c:pt>
                <c:pt idx="1544">
                  <c:v>98.45100413647755</c:v>
                </c:pt>
                <c:pt idx="1545">
                  <c:v>98.450494718058735</c:v>
                </c:pt>
                <c:pt idx="1546">
                  <c:v>98.449985299639906</c:v>
                </c:pt>
                <c:pt idx="1547">
                  <c:v>98.450130847759581</c:v>
                </c:pt>
                <c:pt idx="1548">
                  <c:v>98.449912525580075</c:v>
                </c:pt>
                <c:pt idx="1549">
                  <c:v>98.449548655280921</c:v>
                </c:pt>
                <c:pt idx="1550">
                  <c:v>98.449257559041598</c:v>
                </c:pt>
                <c:pt idx="1551">
                  <c:v>98.448893688742416</c:v>
                </c:pt>
                <c:pt idx="1552">
                  <c:v>98.448529818443262</c:v>
                </c:pt>
                <c:pt idx="1553">
                  <c:v>98.447947625964602</c:v>
                </c:pt>
                <c:pt idx="1554">
                  <c:v>98.447583755665448</c:v>
                </c:pt>
                <c:pt idx="1555">
                  <c:v>98.447510981605618</c:v>
                </c:pt>
                <c:pt idx="1556">
                  <c:v>98.447438207545787</c:v>
                </c:pt>
                <c:pt idx="1557">
                  <c:v>98.447219885366295</c:v>
                </c:pt>
                <c:pt idx="1558">
                  <c:v>98.447147111306464</c:v>
                </c:pt>
                <c:pt idx="1559">
                  <c:v>98.446637692887649</c:v>
                </c:pt>
                <c:pt idx="1560">
                  <c:v>98.446273822588466</c:v>
                </c:pt>
                <c:pt idx="1561">
                  <c:v>98.446128274468819</c:v>
                </c:pt>
                <c:pt idx="1562">
                  <c:v>98.446128274468819</c:v>
                </c:pt>
                <c:pt idx="1563">
                  <c:v>98.445473307930328</c:v>
                </c:pt>
                <c:pt idx="1564">
                  <c:v>98.445036663571344</c:v>
                </c:pt>
                <c:pt idx="1565">
                  <c:v>98.444600019212345</c:v>
                </c:pt>
                <c:pt idx="1566">
                  <c:v>98.444090600793515</c:v>
                </c:pt>
                <c:pt idx="1567">
                  <c:v>98.444454471092683</c:v>
                </c:pt>
                <c:pt idx="1568">
                  <c:v>98.44416337485336</c:v>
                </c:pt>
                <c:pt idx="1569">
                  <c:v>98.443435634255039</c:v>
                </c:pt>
                <c:pt idx="1570">
                  <c:v>98.443144538015702</c:v>
                </c:pt>
                <c:pt idx="1571">
                  <c:v>98.442271249297733</c:v>
                </c:pt>
                <c:pt idx="1572">
                  <c:v>98.441980153058395</c:v>
                </c:pt>
                <c:pt idx="1573">
                  <c:v>98.441834604938734</c:v>
                </c:pt>
                <c:pt idx="1574">
                  <c:v>98.441397960579735</c:v>
                </c:pt>
                <c:pt idx="1575">
                  <c:v>98.440815768101103</c:v>
                </c:pt>
                <c:pt idx="1576">
                  <c:v>98.44037912374209</c:v>
                </c:pt>
                <c:pt idx="1577">
                  <c:v>98.440088027502753</c:v>
                </c:pt>
                <c:pt idx="1578">
                  <c:v>98.439942479383106</c:v>
                </c:pt>
                <c:pt idx="1579">
                  <c:v>98.439578609083938</c:v>
                </c:pt>
                <c:pt idx="1580">
                  <c:v>98.439141964724968</c:v>
                </c:pt>
                <c:pt idx="1581">
                  <c:v>98.438632546306124</c:v>
                </c:pt>
                <c:pt idx="1582">
                  <c:v>98.438559772246307</c:v>
                </c:pt>
                <c:pt idx="1583">
                  <c:v>98.438486998186477</c:v>
                </c:pt>
                <c:pt idx="1584">
                  <c:v>98.438123127887309</c:v>
                </c:pt>
                <c:pt idx="1585">
                  <c:v>98.437759257588155</c:v>
                </c:pt>
                <c:pt idx="1586">
                  <c:v>98.436885968870158</c:v>
                </c:pt>
                <c:pt idx="1587">
                  <c:v>98.436667646690665</c:v>
                </c:pt>
                <c:pt idx="1588">
                  <c:v>98.436158228271836</c:v>
                </c:pt>
                <c:pt idx="1589">
                  <c:v>98.436085454212019</c:v>
                </c:pt>
                <c:pt idx="1590">
                  <c:v>98.436303776391512</c:v>
                </c:pt>
                <c:pt idx="1591">
                  <c:v>98.435867132032513</c:v>
                </c:pt>
                <c:pt idx="1592">
                  <c:v>98.435576035793176</c:v>
                </c:pt>
                <c:pt idx="1593">
                  <c:v>98.434775521135037</c:v>
                </c:pt>
                <c:pt idx="1594">
                  <c:v>98.434848295194868</c:v>
                </c:pt>
                <c:pt idx="1595">
                  <c:v>98.434848295194868</c:v>
                </c:pt>
                <c:pt idx="1596">
                  <c:v>98.434266102716208</c:v>
                </c:pt>
                <c:pt idx="1597">
                  <c:v>98.433829458357224</c:v>
                </c:pt>
                <c:pt idx="1598">
                  <c:v>98.433392813998239</c:v>
                </c:pt>
                <c:pt idx="1599">
                  <c:v>98.433247265878563</c:v>
                </c:pt>
                <c:pt idx="1600">
                  <c:v>98.433174491818733</c:v>
                </c:pt>
                <c:pt idx="1601">
                  <c:v>98.43288339557941</c:v>
                </c:pt>
                <c:pt idx="1602">
                  <c:v>98.432665073399917</c:v>
                </c:pt>
                <c:pt idx="1603">
                  <c:v>98.432446751220411</c:v>
                </c:pt>
                <c:pt idx="1604">
                  <c:v>98.431937332801596</c:v>
                </c:pt>
                <c:pt idx="1605">
                  <c:v>98.431864558741751</c:v>
                </c:pt>
                <c:pt idx="1606">
                  <c:v>98.431282366263105</c:v>
                </c:pt>
                <c:pt idx="1607">
                  <c:v>98.430700173784444</c:v>
                </c:pt>
                <c:pt idx="1608">
                  <c:v>98.430481851604952</c:v>
                </c:pt>
                <c:pt idx="1609">
                  <c:v>98.430409077545121</c:v>
                </c:pt>
                <c:pt idx="1610">
                  <c:v>98.43026352942546</c:v>
                </c:pt>
                <c:pt idx="1611">
                  <c:v>98.429754111006631</c:v>
                </c:pt>
                <c:pt idx="1612">
                  <c:v>98.429463014767308</c:v>
                </c:pt>
                <c:pt idx="1613">
                  <c:v>98.429317466647646</c:v>
                </c:pt>
                <c:pt idx="1614">
                  <c:v>98.428880822288662</c:v>
                </c:pt>
                <c:pt idx="1615">
                  <c:v>98.428225855750171</c:v>
                </c:pt>
                <c:pt idx="1616">
                  <c:v>98.427934759510833</c:v>
                </c:pt>
                <c:pt idx="1617">
                  <c:v>98.427934759510833</c:v>
                </c:pt>
                <c:pt idx="1618">
                  <c:v>98.427352567032173</c:v>
                </c:pt>
                <c:pt idx="1619">
                  <c:v>98.426843148613358</c:v>
                </c:pt>
                <c:pt idx="1620">
                  <c:v>98.426624826433866</c:v>
                </c:pt>
                <c:pt idx="1621">
                  <c:v>98.426115408015036</c:v>
                </c:pt>
                <c:pt idx="1622">
                  <c:v>98.425824311775713</c:v>
                </c:pt>
                <c:pt idx="1623">
                  <c:v>98.425751537715882</c:v>
                </c:pt>
                <c:pt idx="1624">
                  <c:v>98.425314893356884</c:v>
                </c:pt>
                <c:pt idx="1625">
                  <c:v>98.425460441476559</c:v>
                </c:pt>
                <c:pt idx="1626">
                  <c:v>98.424878248997899</c:v>
                </c:pt>
                <c:pt idx="1627">
                  <c:v>98.424223282459408</c:v>
                </c:pt>
                <c:pt idx="1628">
                  <c:v>98.424004960279916</c:v>
                </c:pt>
                <c:pt idx="1629">
                  <c:v>98.423859412160255</c:v>
                </c:pt>
                <c:pt idx="1630">
                  <c:v>98.423058897502102</c:v>
                </c:pt>
                <c:pt idx="1631">
                  <c:v>98.422840575322596</c:v>
                </c:pt>
                <c:pt idx="1632">
                  <c:v>98.422258382843935</c:v>
                </c:pt>
                <c:pt idx="1633">
                  <c:v>98.421676190365275</c:v>
                </c:pt>
                <c:pt idx="1634">
                  <c:v>98.421676190365275</c:v>
                </c:pt>
                <c:pt idx="1635">
                  <c:v>98.421093997886643</c:v>
                </c:pt>
                <c:pt idx="1636">
                  <c:v>98.420802901647306</c:v>
                </c:pt>
                <c:pt idx="1637">
                  <c:v>98.42073012758749</c:v>
                </c:pt>
                <c:pt idx="1638">
                  <c:v>98.420366257288322</c:v>
                </c:pt>
                <c:pt idx="1639">
                  <c:v>98.420075161048999</c:v>
                </c:pt>
                <c:pt idx="1640">
                  <c:v>98.419929612929323</c:v>
                </c:pt>
                <c:pt idx="1641">
                  <c:v>98.419929612929323</c:v>
                </c:pt>
                <c:pt idx="1642">
                  <c:v>98.419565742630169</c:v>
                </c:pt>
                <c:pt idx="1643">
                  <c:v>98.419201872331001</c:v>
                </c:pt>
                <c:pt idx="1644">
                  <c:v>98.418765227972017</c:v>
                </c:pt>
                <c:pt idx="1645">
                  <c:v>98.418255809553187</c:v>
                </c:pt>
                <c:pt idx="1646">
                  <c:v>98.418328583613018</c:v>
                </c:pt>
                <c:pt idx="1647">
                  <c:v>98.417673617074541</c:v>
                </c:pt>
                <c:pt idx="1648">
                  <c:v>98.416873102416375</c:v>
                </c:pt>
                <c:pt idx="1649">
                  <c:v>98.416654780236883</c:v>
                </c:pt>
                <c:pt idx="1650">
                  <c:v>98.416290909937729</c:v>
                </c:pt>
                <c:pt idx="1651">
                  <c:v>98.416290909937729</c:v>
                </c:pt>
                <c:pt idx="1652">
                  <c:v>98.41636368399756</c:v>
                </c:pt>
                <c:pt idx="1653">
                  <c:v>98.416072587758237</c:v>
                </c:pt>
                <c:pt idx="1654">
                  <c:v>98.415781491518899</c:v>
                </c:pt>
                <c:pt idx="1655">
                  <c:v>98.415126524980408</c:v>
                </c:pt>
                <c:pt idx="1656">
                  <c:v>98.415053750920592</c:v>
                </c:pt>
                <c:pt idx="1657">
                  <c:v>98.414980976860761</c:v>
                </c:pt>
                <c:pt idx="1658">
                  <c:v>98.41490820280093</c:v>
                </c:pt>
                <c:pt idx="1659">
                  <c:v>98.414398784382101</c:v>
                </c:pt>
                <c:pt idx="1660">
                  <c:v>98.414253236262439</c:v>
                </c:pt>
                <c:pt idx="1661">
                  <c:v>98.413525495664118</c:v>
                </c:pt>
                <c:pt idx="1662">
                  <c:v>98.412870529125627</c:v>
                </c:pt>
                <c:pt idx="1663">
                  <c:v>98.412797755065796</c:v>
                </c:pt>
                <c:pt idx="1664">
                  <c:v>98.412506658826473</c:v>
                </c:pt>
                <c:pt idx="1665">
                  <c:v>98.411487821988828</c:v>
                </c:pt>
                <c:pt idx="1666">
                  <c:v>98.411342273869153</c:v>
                </c:pt>
                <c:pt idx="1667">
                  <c:v>98.410905629510168</c:v>
                </c:pt>
                <c:pt idx="1668">
                  <c:v>98.410468985151184</c:v>
                </c:pt>
                <c:pt idx="1669">
                  <c:v>98.410032340792171</c:v>
                </c:pt>
                <c:pt idx="1670">
                  <c:v>98.409668470493017</c:v>
                </c:pt>
                <c:pt idx="1671">
                  <c:v>98.409522922373355</c:v>
                </c:pt>
                <c:pt idx="1672">
                  <c:v>98.409304600193863</c:v>
                </c:pt>
                <c:pt idx="1673">
                  <c:v>98.409086278014385</c:v>
                </c:pt>
                <c:pt idx="1674">
                  <c:v>98.40901350395454</c:v>
                </c:pt>
                <c:pt idx="1675">
                  <c:v>98.408504085535725</c:v>
                </c:pt>
                <c:pt idx="1676">
                  <c:v>98.408067441176726</c:v>
                </c:pt>
                <c:pt idx="1677">
                  <c:v>98.407776344937403</c:v>
                </c:pt>
                <c:pt idx="1678">
                  <c:v>98.407630796817728</c:v>
                </c:pt>
                <c:pt idx="1679">
                  <c:v>98.407485248698066</c:v>
                </c:pt>
                <c:pt idx="1680">
                  <c:v>98.407194152458743</c:v>
                </c:pt>
                <c:pt idx="1681">
                  <c:v>98.406539185920252</c:v>
                </c:pt>
                <c:pt idx="1682">
                  <c:v>98.406248089680929</c:v>
                </c:pt>
                <c:pt idx="1683">
                  <c:v>98.406102541561253</c:v>
                </c:pt>
                <c:pt idx="1684">
                  <c:v>98.406102541561253</c:v>
                </c:pt>
                <c:pt idx="1685">
                  <c:v>98.40581144532193</c:v>
                </c:pt>
                <c:pt idx="1686">
                  <c:v>98.40581144532193</c:v>
                </c:pt>
                <c:pt idx="1687">
                  <c:v>98.405665897202283</c:v>
                </c:pt>
                <c:pt idx="1688">
                  <c:v>98.405083704723623</c:v>
                </c:pt>
                <c:pt idx="1689">
                  <c:v>98.405083704723623</c:v>
                </c:pt>
                <c:pt idx="1690">
                  <c:v>98.404574286304779</c:v>
                </c:pt>
                <c:pt idx="1691">
                  <c:v>98.404210416005625</c:v>
                </c:pt>
                <c:pt idx="1692">
                  <c:v>98.404210416005625</c:v>
                </c:pt>
                <c:pt idx="1693">
                  <c:v>98.404064867885964</c:v>
                </c:pt>
                <c:pt idx="1694">
                  <c:v>98.40370099758681</c:v>
                </c:pt>
                <c:pt idx="1695">
                  <c:v>98.40311880510815</c:v>
                </c:pt>
                <c:pt idx="1696">
                  <c:v>98.402827708868827</c:v>
                </c:pt>
                <c:pt idx="1697">
                  <c:v>98.40253661262949</c:v>
                </c:pt>
                <c:pt idx="1698">
                  <c:v>98.402099968270505</c:v>
                </c:pt>
                <c:pt idx="1699">
                  <c:v>98.401954420150844</c:v>
                </c:pt>
                <c:pt idx="1700">
                  <c:v>98.40100835737303</c:v>
                </c:pt>
                <c:pt idx="1701">
                  <c:v>98.400862809253368</c:v>
                </c:pt>
                <c:pt idx="1702">
                  <c:v>98.401081131432861</c:v>
                </c:pt>
                <c:pt idx="1703">
                  <c:v>98.40042616489437</c:v>
                </c:pt>
                <c:pt idx="1704">
                  <c:v>98.400207842714877</c:v>
                </c:pt>
                <c:pt idx="1705">
                  <c:v>98.399989520535385</c:v>
                </c:pt>
                <c:pt idx="1706">
                  <c:v>98.399552876176386</c:v>
                </c:pt>
                <c:pt idx="1707">
                  <c:v>98.399189005877233</c:v>
                </c:pt>
                <c:pt idx="1708">
                  <c:v>98.398534039338742</c:v>
                </c:pt>
                <c:pt idx="1709">
                  <c:v>98.398024620919912</c:v>
                </c:pt>
                <c:pt idx="1710">
                  <c:v>98.397879072800251</c:v>
                </c:pt>
                <c:pt idx="1711">
                  <c:v>98.397515202501097</c:v>
                </c:pt>
                <c:pt idx="1712">
                  <c:v>98.396787461902775</c:v>
                </c:pt>
                <c:pt idx="1713">
                  <c:v>98.396205269424115</c:v>
                </c:pt>
                <c:pt idx="1714">
                  <c:v>98.395768625065131</c:v>
                </c:pt>
                <c:pt idx="1715">
                  <c:v>98.395331980706132</c:v>
                </c:pt>
                <c:pt idx="1716">
                  <c:v>98.395040884466795</c:v>
                </c:pt>
                <c:pt idx="1717">
                  <c:v>98.395186432586485</c:v>
                </c:pt>
                <c:pt idx="1718">
                  <c:v>98.39511365852664</c:v>
                </c:pt>
                <c:pt idx="1719">
                  <c:v>98.394895336347147</c:v>
                </c:pt>
                <c:pt idx="1720">
                  <c:v>98.394677014167641</c:v>
                </c:pt>
                <c:pt idx="1721">
                  <c:v>98.394677014167641</c:v>
                </c:pt>
                <c:pt idx="1722">
                  <c:v>98.394458691988149</c:v>
                </c:pt>
                <c:pt idx="1723">
                  <c:v>98.394022047629164</c:v>
                </c:pt>
                <c:pt idx="1724">
                  <c:v>98.393512629210335</c:v>
                </c:pt>
                <c:pt idx="1725">
                  <c:v>98.393439855150504</c:v>
                </c:pt>
                <c:pt idx="1726">
                  <c:v>98.392857662671844</c:v>
                </c:pt>
                <c:pt idx="1727">
                  <c:v>98.392129922073536</c:v>
                </c:pt>
                <c:pt idx="1728">
                  <c:v>98.392202696133353</c:v>
                </c:pt>
                <c:pt idx="1729">
                  <c:v>98.391693277714538</c:v>
                </c:pt>
                <c:pt idx="1730">
                  <c:v>98.391111085235877</c:v>
                </c:pt>
                <c:pt idx="1731">
                  <c:v>98.390819988996554</c:v>
                </c:pt>
                <c:pt idx="1732">
                  <c:v>98.390601666817062</c:v>
                </c:pt>
                <c:pt idx="1733">
                  <c:v>98.39038334463757</c:v>
                </c:pt>
                <c:pt idx="1734">
                  <c:v>98.390674440876907</c:v>
                </c:pt>
                <c:pt idx="1735">
                  <c:v>98.390237796517894</c:v>
                </c:pt>
                <c:pt idx="1736">
                  <c:v>98.389946700278585</c:v>
                </c:pt>
                <c:pt idx="1737">
                  <c:v>98.389437281859742</c:v>
                </c:pt>
                <c:pt idx="1738">
                  <c:v>98.389510055919587</c:v>
                </c:pt>
                <c:pt idx="1739">
                  <c:v>98.389364507799925</c:v>
                </c:pt>
                <c:pt idx="1740">
                  <c:v>98.389291733740095</c:v>
                </c:pt>
                <c:pt idx="1741">
                  <c:v>98.388563993141759</c:v>
                </c:pt>
                <c:pt idx="1742">
                  <c:v>98.388127348782774</c:v>
                </c:pt>
                <c:pt idx="1743">
                  <c:v>98.388127348782774</c:v>
                </c:pt>
                <c:pt idx="1744">
                  <c:v>98.387909026603282</c:v>
                </c:pt>
                <c:pt idx="1745">
                  <c:v>98.387545156304128</c:v>
                </c:pt>
                <c:pt idx="1746">
                  <c:v>98.386962963825468</c:v>
                </c:pt>
                <c:pt idx="1747">
                  <c:v>98.386744641645961</c:v>
                </c:pt>
                <c:pt idx="1748">
                  <c:v>98.386453545406638</c:v>
                </c:pt>
                <c:pt idx="1749">
                  <c:v>98.386162449167315</c:v>
                </c:pt>
                <c:pt idx="1750">
                  <c:v>98.385289160449332</c:v>
                </c:pt>
                <c:pt idx="1751">
                  <c:v>98.385143612329657</c:v>
                </c:pt>
                <c:pt idx="1752">
                  <c:v>98.384779742030503</c:v>
                </c:pt>
                <c:pt idx="1753">
                  <c:v>98.384488645791194</c:v>
                </c:pt>
                <c:pt idx="1754">
                  <c:v>98.384634193910841</c:v>
                </c:pt>
                <c:pt idx="1755">
                  <c:v>98.384415871731349</c:v>
                </c:pt>
                <c:pt idx="1756">
                  <c:v>98.383906453312534</c:v>
                </c:pt>
                <c:pt idx="1757">
                  <c:v>98.383833679252703</c:v>
                </c:pt>
                <c:pt idx="1758">
                  <c:v>98.383178712714212</c:v>
                </c:pt>
                <c:pt idx="1759">
                  <c:v>98.382305423996215</c:v>
                </c:pt>
                <c:pt idx="1760">
                  <c:v>98.38186877963723</c:v>
                </c:pt>
                <c:pt idx="1761">
                  <c:v>98.381796005577399</c:v>
                </c:pt>
                <c:pt idx="1762">
                  <c:v>98.381577683397907</c:v>
                </c:pt>
                <c:pt idx="1763">
                  <c:v>98.381213813098739</c:v>
                </c:pt>
                <c:pt idx="1764">
                  <c:v>98.380922716859402</c:v>
                </c:pt>
                <c:pt idx="1765">
                  <c:v>98.380631620620079</c:v>
                </c:pt>
                <c:pt idx="1766">
                  <c:v>98.380631620620079</c:v>
                </c:pt>
                <c:pt idx="1767">
                  <c:v>98.380194976261095</c:v>
                </c:pt>
                <c:pt idx="1768">
                  <c:v>98.379831105961941</c:v>
                </c:pt>
                <c:pt idx="1769">
                  <c:v>98.379540009722604</c:v>
                </c:pt>
                <c:pt idx="1770">
                  <c:v>98.379103365363619</c:v>
                </c:pt>
                <c:pt idx="1771">
                  <c:v>98.378666721004635</c:v>
                </c:pt>
                <c:pt idx="1772">
                  <c:v>98.378302850705452</c:v>
                </c:pt>
                <c:pt idx="1773">
                  <c:v>98.378157302585805</c:v>
                </c:pt>
                <c:pt idx="1774">
                  <c:v>98.378157302585805</c:v>
                </c:pt>
                <c:pt idx="1775">
                  <c:v>98.378230076645636</c:v>
                </c:pt>
                <c:pt idx="1776">
                  <c:v>98.377720658226821</c:v>
                </c:pt>
                <c:pt idx="1777">
                  <c:v>98.377575110107145</c:v>
                </c:pt>
                <c:pt idx="1778">
                  <c:v>98.37764788416699</c:v>
                </c:pt>
                <c:pt idx="1779">
                  <c:v>98.37713846574816</c:v>
                </c:pt>
                <c:pt idx="1780">
                  <c:v>98.3765562732695</c:v>
                </c:pt>
                <c:pt idx="1781">
                  <c:v>98.376046854850671</c:v>
                </c:pt>
                <c:pt idx="1782">
                  <c:v>98.375100792072857</c:v>
                </c:pt>
                <c:pt idx="1783">
                  <c:v>98.374518599594211</c:v>
                </c:pt>
                <c:pt idx="1784">
                  <c:v>98.374664147713872</c:v>
                </c:pt>
                <c:pt idx="1785">
                  <c:v>98.374591373654042</c:v>
                </c:pt>
                <c:pt idx="1786">
                  <c:v>98.374300277414719</c:v>
                </c:pt>
                <c:pt idx="1787">
                  <c:v>98.374227503354888</c:v>
                </c:pt>
                <c:pt idx="1788">
                  <c:v>98.373936407115565</c:v>
                </c:pt>
                <c:pt idx="1789">
                  <c:v>98.373936407115565</c:v>
                </c:pt>
                <c:pt idx="1790">
                  <c:v>98.373718084936058</c:v>
                </c:pt>
                <c:pt idx="1791">
                  <c:v>98.373790858995875</c:v>
                </c:pt>
                <c:pt idx="1792">
                  <c:v>98.373426988696721</c:v>
                </c:pt>
                <c:pt idx="1793">
                  <c:v>98.373208666517243</c:v>
                </c:pt>
                <c:pt idx="1794">
                  <c:v>98.372772022158244</c:v>
                </c:pt>
                <c:pt idx="1795">
                  <c:v>98.372772022158244</c:v>
                </c:pt>
                <c:pt idx="1796">
                  <c:v>98.372480925918907</c:v>
                </c:pt>
                <c:pt idx="1797">
                  <c:v>98.371898733440261</c:v>
                </c:pt>
                <c:pt idx="1798">
                  <c:v>98.371462089081263</c:v>
                </c:pt>
                <c:pt idx="1799">
                  <c:v>98.371170992841954</c:v>
                </c:pt>
                <c:pt idx="1800">
                  <c:v>98.371025444722278</c:v>
                </c:pt>
                <c:pt idx="1801">
                  <c:v>98.370588800363294</c:v>
                </c:pt>
                <c:pt idx="1802">
                  <c:v>98.369933833824803</c:v>
                </c:pt>
                <c:pt idx="1803">
                  <c:v>98.369715511645296</c:v>
                </c:pt>
                <c:pt idx="1804">
                  <c:v>98.368987771046974</c:v>
                </c:pt>
                <c:pt idx="1805">
                  <c:v>98.368696674807651</c:v>
                </c:pt>
                <c:pt idx="1806">
                  <c:v>98.368260030448667</c:v>
                </c:pt>
                <c:pt idx="1807">
                  <c:v>98.367896160149499</c:v>
                </c:pt>
                <c:pt idx="1808">
                  <c:v>98.367677837970007</c:v>
                </c:pt>
                <c:pt idx="1809">
                  <c:v>98.367823386089668</c:v>
                </c:pt>
                <c:pt idx="1810">
                  <c:v>98.367386741730684</c:v>
                </c:pt>
                <c:pt idx="1811">
                  <c:v>98.366877323311854</c:v>
                </c:pt>
                <c:pt idx="1812">
                  <c:v>98.366586227072531</c:v>
                </c:pt>
                <c:pt idx="1813">
                  <c:v>98.366367904893025</c:v>
                </c:pt>
                <c:pt idx="1814">
                  <c:v>98.36593126053404</c:v>
                </c:pt>
                <c:pt idx="1815">
                  <c:v>98.365567390234872</c:v>
                </c:pt>
                <c:pt idx="1816">
                  <c:v>98.365640164294703</c:v>
                </c:pt>
                <c:pt idx="1817">
                  <c:v>98.365494616175056</c:v>
                </c:pt>
                <c:pt idx="1818">
                  <c:v>98.365130745875888</c:v>
                </c:pt>
                <c:pt idx="1819">
                  <c:v>98.364985197756212</c:v>
                </c:pt>
                <c:pt idx="1820">
                  <c:v>98.364766875576734</c:v>
                </c:pt>
                <c:pt idx="1821">
                  <c:v>98.36440300527758</c:v>
                </c:pt>
                <c:pt idx="1822">
                  <c:v>98.363893586858737</c:v>
                </c:pt>
                <c:pt idx="1823">
                  <c:v>98.363529716559583</c:v>
                </c:pt>
                <c:pt idx="1824">
                  <c:v>98.363748038739089</c:v>
                </c:pt>
                <c:pt idx="1825">
                  <c:v>98.36323862032026</c:v>
                </c:pt>
                <c:pt idx="1826">
                  <c:v>98.362947524080923</c:v>
                </c:pt>
                <c:pt idx="1827">
                  <c:v>98.362729201901431</c:v>
                </c:pt>
                <c:pt idx="1828">
                  <c:v>98.362656427841614</c:v>
                </c:pt>
                <c:pt idx="1829">
                  <c:v>98.362656427841614</c:v>
                </c:pt>
                <c:pt idx="1830">
                  <c:v>98.362438105662108</c:v>
                </c:pt>
                <c:pt idx="1831">
                  <c:v>98.362292557542446</c:v>
                </c:pt>
                <c:pt idx="1832">
                  <c:v>98.362438105662108</c:v>
                </c:pt>
                <c:pt idx="1833">
                  <c:v>98.362583653781769</c:v>
                </c:pt>
                <c:pt idx="1834">
                  <c:v>98.362292557542446</c:v>
                </c:pt>
                <c:pt idx="1835">
                  <c:v>98.362874750021106</c:v>
                </c:pt>
                <c:pt idx="1836">
                  <c:v>98.363311394380091</c:v>
                </c:pt>
                <c:pt idx="1837">
                  <c:v>98.363165846260429</c:v>
                </c:pt>
                <c:pt idx="1838">
                  <c:v>98.362874750021106</c:v>
                </c:pt>
                <c:pt idx="1839">
                  <c:v>98.363165846260429</c:v>
                </c:pt>
                <c:pt idx="1840">
                  <c:v>98.363311394380091</c:v>
                </c:pt>
                <c:pt idx="1841">
                  <c:v>98.363020298140768</c:v>
                </c:pt>
                <c:pt idx="1842">
                  <c:v>98.362947524080923</c:v>
                </c:pt>
                <c:pt idx="1843">
                  <c:v>98.36323862032026</c:v>
                </c:pt>
                <c:pt idx="1844">
                  <c:v>98.363456942499766</c:v>
                </c:pt>
                <c:pt idx="1845">
                  <c:v>98.363020298140768</c:v>
                </c:pt>
                <c:pt idx="1846">
                  <c:v>98.363456942499766</c:v>
                </c:pt>
                <c:pt idx="1847">
                  <c:v>98.364184683098074</c:v>
                </c:pt>
                <c:pt idx="1848">
                  <c:v>98.364257457157905</c:v>
                </c:pt>
                <c:pt idx="1849">
                  <c:v>98.364184683098074</c:v>
                </c:pt>
                <c:pt idx="1850">
                  <c:v>98.364839649636565</c:v>
                </c:pt>
                <c:pt idx="1851">
                  <c:v>98.364184683098074</c:v>
                </c:pt>
                <c:pt idx="1852">
                  <c:v>98.364475779337397</c:v>
                </c:pt>
                <c:pt idx="1853">
                  <c:v>98.364766875576734</c:v>
                </c:pt>
                <c:pt idx="1854">
                  <c:v>98.364985197756212</c:v>
                </c:pt>
                <c:pt idx="1855">
                  <c:v>98.365494616175056</c:v>
                </c:pt>
                <c:pt idx="1856">
                  <c:v>98.366076808653716</c:v>
                </c:pt>
                <c:pt idx="1857">
                  <c:v>98.36593126053404</c:v>
                </c:pt>
                <c:pt idx="1858">
                  <c:v>98.365785712414379</c:v>
                </c:pt>
                <c:pt idx="1859">
                  <c:v>98.365785712414379</c:v>
                </c:pt>
                <c:pt idx="1860">
                  <c:v>98.36593126053404</c:v>
                </c:pt>
                <c:pt idx="1861">
                  <c:v>98.366004034593871</c:v>
                </c:pt>
                <c:pt idx="1862">
                  <c:v>98.36593126053404</c:v>
                </c:pt>
                <c:pt idx="1863">
                  <c:v>98.365640164294703</c:v>
                </c:pt>
                <c:pt idx="1864">
                  <c:v>98.365785712414379</c:v>
                </c:pt>
                <c:pt idx="1865">
                  <c:v>98.365640164294703</c:v>
                </c:pt>
                <c:pt idx="1866">
                  <c:v>98.365057971816057</c:v>
                </c:pt>
                <c:pt idx="1867">
                  <c:v>98.364912423696396</c:v>
                </c:pt>
                <c:pt idx="1868">
                  <c:v>98.365057971816057</c:v>
                </c:pt>
                <c:pt idx="1869">
                  <c:v>98.364985197756212</c:v>
                </c:pt>
                <c:pt idx="1870">
                  <c:v>98.364912423696396</c:v>
                </c:pt>
                <c:pt idx="1871">
                  <c:v>98.365276293995549</c:v>
                </c:pt>
                <c:pt idx="1872">
                  <c:v>98.365421842115225</c:v>
                </c:pt>
                <c:pt idx="1873">
                  <c:v>98.364985197756212</c:v>
                </c:pt>
                <c:pt idx="1874">
                  <c:v>98.364912423696396</c:v>
                </c:pt>
                <c:pt idx="1875">
                  <c:v>98.364621327457058</c:v>
                </c:pt>
                <c:pt idx="1876">
                  <c:v>98.364257457157905</c:v>
                </c:pt>
                <c:pt idx="1877">
                  <c:v>98.363748038739089</c:v>
                </c:pt>
                <c:pt idx="1878">
                  <c:v>98.363456942499766</c:v>
                </c:pt>
                <c:pt idx="1879">
                  <c:v>98.363675264679244</c:v>
                </c:pt>
                <c:pt idx="1880">
                  <c:v>98.363893586858737</c:v>
                </c:pt>
                <c:pt idx="1881">
                  <c:v>98.363748038739089</c:v>
                </c:pt>
                <c:pt idx="1882">
                  <c:v>98.363384168439921</c:v>
                </c:pt>
                <c:pt idx="1883">
                  <c:v>98.362874750021106</c:v>
                </c:pt>
                <c:pt idx="1884">
                  <c:v>98.363020298140768</c:v>
                </c:pt>
                <c:pt idx="1885">
                  <c:v>98.362438105662108</c:v>
                </c:pt>
                <c:pt idx="1886">
                  <c:v>98.362292557542446</c:v>
                </c:pt>
                <c:pt idx="1887">
                  <c:v>98.36214700942277</c:v>
                </c:pt>
                <c:pt idx="1888">
                  <c:v>98.361855913183447</c:v>
                </c:pt>
                <c:pt idx="1889">
                  <c:v>98.361273720704801</c:v>
                </c:pt>
                <c:pt idx="1890">
                  <c:v>98.361273720704801</c:v>
                </c:pt>
                <c:pt idx="1891">
                  <c:v>98.360764302285972</c:v>
                </c:pt>
                <c:pt idx="1892">
                  <c:v>98.360254883867157</c:v>
                </c:pt>
                <c:pt idx="1893">
                  <c:v>98.359599917328666</c:v>
                </c:pt>
                <c:pt idx="1894">
                  <c:v>98.358799402670499</c:v>
                </c:pt>
                <c:pt idx="1895">
                  <c:v>98.358217210191853</c:v>
                </c:pt>
                <c:pt idx="1896">
                  <c:v>98.357780565832869</c:v>
                </c:pt>
                <c:pt idx="1897">
                  <c:v>98.357198373354208</c:v>
                </c:pt>
                <c:pt idx="1898">
                  <c:v>98.356325084636225</c:v>
                </c:pt>
                <c:pt idx="1899">
                  <c:v>98.35581566621741</c:v>
                </c:pt>
                <c:pt idx="1900">
                  <c:v>98.355160699678919</c:v>
                </c:pt>
                <c:pt idx="1901">
                  <c:v>98.354578507200259</c:v>
                </c:pt>
                <c:pt idx="1902">
                  <c:v>98.353850766601951</c:v>
                </c:pt>
                <c:pt idx="1903">
                  <c:v>98.353486896302783</c:v>
                </c:pt>
                <c:pt idx="1904">
                  <c:v>98.35312302600363</c:v>
                </c:pt>
                <c:pt idx="1905">
                  <c:v>98.352395285405308</c:v>
                </c:pt>
                <c:pt idx="1906">
                  <c:v>98.351813092926648</c:v>
                </c:pt>
                <c:pt idx="1907">
                  <c:v>98.351376448567663</c:v>
                </c:pt>
                <c:pt idx="1908">
                  <c:v>98.350648707969341</c:v>
                </c:pt>
                <c:pt idx="1909">
                  <c:v>98.34999374143085</c:v>
                </c:pt>
                <c:pt idx="1910">
                  <c:v>98.349120452712867</c:v>
                </c:pt>
                <c:pt idx="1911">
                  <c:v>98.348465486174376</c:v>
                </c:pt>
                <c:pt idx="1912">
                  <c:v>98.347810519635885</c:v>
                </c:pt>
                <c:pt idx="1913">
                  <c:v>98.347082779037578</c:v>
                </c:pt>
                <c:pt idx="1914">
                  <c:v>98.346864456858071</c:v>
                </c:pt>
                <c:pt idx="1915">
                  <c:v>98.346063942199919</c:v>
                </c:pt>
                <c:pt idx="1916">
                  <c:v>98.345700071900765</c:v>
                </c:pt>
                <c:pt idx="1917">
                  <c:v>98.344754009122951</c:v>
                </c:pt>
                <c:pt idx="1918">
                  <c:v>98.343953494464799</c:v>
                </c:pt>
                <c:pt idx="1919">
                  <c:v>98.342861883567323</c:v>
                </c:pt>
                <c:pt idx="1920">
                  <c:v>98.342206917028847</c:v>
                </c:pt>
                <c:pt idx="1921">
                  <c:v>98.341915820789509</c:v>
                </c:pt>
                <c:pt idx="1922">
                  <c:v>98.341115306131371</c:v>
                </c:pt>
                <c:pt idx="1923">
                  <c:v>98.340242017413374</c:v>
                </c:pt>
                <c:pt idx="1924">
                  <c:v>98.339514276815052</c:v>
                </c:pt>
                <c:pt idx="1925">
                  <c:v>98.339004858396223</c:v>
                </c:pt>
                <c:pt idx="1926">
                  <c:v>98.338495439977407</c:v>
                </c:pt>
                <c:pt idx="1927">
                  <c:v>98.337986021558578</c:v>
                </c:pt>
                <c:pt idx="1928">
                  <c:v>98.337622151259424</c:v>
                </c:pt>
                <c:pt idx="1929">
                  <c:v>98.336894410661102</c:v>
                </c:pt>
                <c:pt idx="1930">
                  <c:v>98.336312218182442</c:v>
                </c:pt>
                <c:pt idx="1931">
                  <c:v>98.335875573823444</c:v>
                </c:pt>
                <c:pt idx="1932">
                  <c:v>98.335075059165305</c:v>
                </c:pt>
                <c:pt idx="1933">
                  <c:v>98.334492866686645</c:v>
                </c:pt>
                <c:pt idx="1934">
                  <c:v>98.333765126088338</c:v>
                </c:pt>
                <c:pt idx="1935">
                  <c:v>98.333110159549847</c:v>
                </c:pt>
                <c:pt idx="1936">
                  <c:v>98.332455193011356</c:v>
                </c:pt>
                <c:pt idx="1937">
                  <c:v>98.331581904293373</c:v>
                </c:pt>
                <c:pt idx="1938">
                  <c:v>98.330926937754896</c:v>
                </c:pt>
                <c:pt idx="1939">
                  <c:v>98.330199197156574</c:v>
                </c:pt>
                <c:pt idx="1940">
                  <c:v>98.329980874977068</c:v>
                </c:pt>
                <c:pt idx="1941">
                  <c:v>98.329617004677914</c:v>
                </c:pt>
                <c:pt idx="1942">
                  <c:v>98.329762552797575</c:v>
                </c:pt>
                <c:pt idx="1943">
                  <c:v>98.329107586259084</c:v>
                </c:pt>
                <c:pt idx="1944">
                  <c:v>98.327943201301778</c:v>
                </c:pt>
                <c:pt idx="1945">
                  <c:v>98.327288234763287</c:v>
                </c:pt>
                <c:pt idx="1946">
                  <c:v>98.326924364464134</c:v>
                </c:pt>
                <c:pt idx="1947">
                  <c:v>98.326342171985473</c:v>
                </c:pt>
                <c:pt idx="1948">
                  <c:v>98.325323335147829</c:v>
                </c:pt>
                <c:pt idx="1949">
                  <c:v>98.324741142669183</c:v>
                </c:pt>
                <c:pt idx="1950">
                  <c:v>98.324013402070847</c:v>
                </c:pt>
                <c:pt idx="1951">
                  <c:v>98.323431209592201</c:v>
                </c:pt>
                <c:pt idx="1952">
                  <c:v>98.322630694934048</c:v>
                </c:pt>
                <c:pt idx="1953">
                  <c:v>98.321975728395543</c:v>
                </c:pt>
                <c:pt idx="1954">
                  <c:v>98.321539084036573</c:v>
                </c:pt>
                <c:pt idx="1955">
                  <c:v>98.321393535916911</c:v>
                </c:pt>
                <c:pt idx="1956">
                  <c:v>98.32066579531859</c:v>
                </c:pt>
                <c:pt idx="1957">
                  <c:v>98.319792506600606</c:v>
                </c:pt>
                <c:pt idx="1958">
                  <c:v>98.318991991942454</c:v>
                </c:pt>
                <c:pt idx="1959">
                  <c:v>98.318628121643286</c:v>
                </c:pt>
                <c:pt idx="1960">
                  <c:v>98.318118703224471</c:v>
                </c:pt>
                <c:pt idx="1961">
                  <c:v>98.317536510745811</c:v>
                </c:pt>
                <c:pt idx="1962">
                  <c:v>98.316954318267165</c:v>
                </c:pt>
                <c:pt idx="1963">
                  <c:v>98.316444899848335</c:v>
                </c:pt>
                <c:pt idx="1964">
                  <c:v>98.316153803608998</c:v>
                </c:pt>
                <c:pt idx="1965">
                  <c:v>98.316153803608998</c:v>
                </c:pt>
                <c:pt idx="1966">
                  <c:v>98.315280514891029</c:v>
                </c:pt>
                <c:pt idx="1967">
                  <c:v>98.314625548352538</c:v>
                </c:pt>
                <c:pt idx="1968">
                  <c:v>98.314116129933709</c:v>
                </c:pt>
                <c:pt idx="1969">
                  <c:v>98.313388389335387</c:v>
                </c:pt>
                <c:pt idx="1970">
                  <c:v>98.312878970916572</c:v>
                </c:pt>
                <c:pt idx="1971">
                  <c:v>98.312442326557587</c:v>
                </c:pt>
                <c:pt idx="1972">
                  <c:v>98.311787360019096</c:v>
                </c:pt>
                <c:pt idx="1973">
                  <c:v>98.311714585959251</c:v>
                </c:pt>
                <c:pt idx="1974">
                  <c:v>98.310986845360944</c:v>
                </c:pt>
                <c:pt idx="1975">
                  <c:v>98.310259104762622</c:v>
                </c:pt>
                <c:pt idx="1976">
                  <c:v>98.309749686343807</c:v>
                </c:pt>
                <c:pt idx="1977">
                  <c:v>98.30894917168564</c:v>
                </c:pt>
                <c:pt idx="1978">
                  <c:v>98.308585301386486</c:v>
                </c:pt>
                <c:pt idx="1979">
                  <c:v>98.308148657027488</c:v>
                </c:pt>
                <c:pt idx="1980">
                  <c:v>98.307712012668503</c:v>
                </c:pt>
                <c:pt idx="1981">
                  <c:v>98.306693175830858</c:v>
                </c:pt>
                <c:pt idx="1982">
                  <c:v>98.306402079591521</c:v>
                </c:pt>
                <c:pt idx="1983">
                  <c:v>98.305892661172706</c:v>
                </c:pt>
                <c:pt idx="1984">
                  <c:v>98.305310468694046</c:v>
                </c:pt>
                <c:pt idx="1985">
                  <c:v>98.305164920574384</c:v>
                </c:pt>
                <c:pt idx="1986">
                  <c:v>98.304437179976063</c:v>
                </c:pt>
                <c:pt idx="1987">
                  <c:v>98.303854987497402</c:v>
                </c:pt>
                <c:pt idx="1988">
                  <c:v>98.303200020958911</c:v>
                </c:pt>
                <c:pt idx="1989">
                  <c:v>98.302763376599927</c:v>
                </c:pt>
                <c:pt idx="1990">
                  <c:v>98.301744539762282</c:v>
                </c:pt>
                <c:pt idx="1991">
                  <c:v>98.301089573223805</c:v>
                </c:pt>
                <c:pt idx="1992">
                  <c:v>98.300871251044313</c:v>
                </c:pt>
                <c:pt idx="1993">
                  <c:v>98.299852414206654</c:v>
                </c:pt>
                <c:pt idx="1994">
                  <c:v>98.298688029249334</c:v>
                </c:pt>
                <c:pt idx="1995">
                  <c:v>98.297960288651026</c:v>
                </c:pt>
                <c:pt idx="1996">
                  <c:v>98.297378096172366</c:v>
                </c:pt>
                <c:pt idx="1997">
                  <c:v>98.297232548052705</c:v>
                </c:pt>
                <c:pt idx="1998">
                  <c:v>98.29679590369372</c:v>
                </c:pt>
                <c:pt idx="1999">
                  <c:v>98.296432033394566</c:v>
                </c:pt>
                <c:pt idx="2000">
                  <c:v>98.2956315187364</c:v>
                </c:pt>
                <c:pt idx="2001">
                  <c:v>98.295049326257754</c:v>
                </c:pt>
                <c:pt idx="2002">
                  <c:v>98.294248811599587</c:v>
                </c:pt>
                <c:pt idx="2003">
                  <c:v>98.293448296941449</c:v>
                </c:pt>
                <c:pt idx="2004">
                  <c:v>98.293157200702126</c:v>
                </c:pt>
                <c:pt idx="2005">
                  <c:v>98.292866104462789</c:v>
                </c:pt>
                <c:pt idx="2006">
                  <c:v>98.292575008223466</c:v>
                </c:pt>
                <c:pt idx="2007">
                  <c:v>98.291920041684961</c:v>
                </c:pt>
                <c:pt idx="2008">
                  <c:v>98.291337849206329</c:v>
                </c:pt>
                <c:pt idx="2009">
                  <c:v>98.290973978907175</c:v>
                </c:pt>
                <c:pt idx="2010">
                  <c:v>98.290027916129347</c:v>
                </c:pt>
                <c:pt idx="2011">
                  <c:v>98.289300175531025</c:v>
                </c:pt>
                <c:pt idx="2012">
                  <c:v>98.288717983052379</c:v>
                </c:pt>
                <c:pt idx="2013">
                  <c:v>98.287917468394227</c:v>
                </c:pt>
                <c:pt idx="2014">
                  <c:v>98.28711695373606</c:v>
                </c:pt>
                <c:pt idx="2015">
                  <c:v>98.286607535317245</c:v>
                </c:pt>
                <c:pt idx="2016">
                  <c:v>98.285879794718937</c:v>
                </c:pt>
                <c:pt idx="2017">
                  <c:v>98.285152054120616</c:v>
                </c:pt>
                <c:pt idx="2018">
                  <c:v>98.284569861641955</c:v>
                </c:pt>
                <c:pt idx="2019">
                  <c:v>98.283987669163295</c:v>
                </c:pt>
                <c:pt idx="2020">
                  <c:v>98.283041606385481</c:v>
                </c:pt>
                <c:pt idx="2021">
                  <c:v>98.281949995488006</c:v>
                </c:pt>
                <c:pt idx="2022">
                  <c:v>98.281440577069176</c:v>
                </c:pt>
                <c:pt idx="2023">
                  <c:v>98.280931158650347</c:v>
                </c:pt>
                <c:pt idx="2024">
                  <c:v>98.280057869932378</c:v>
                </c:pt>
                <c:pt idx="2025">
                  <c:v>98.279184581214381</c:v>
                </c:pt>
                <c:pt idx="2026">
                  <c:v>98.27860238873572</c:v>
                </c:pt>
                <c:pt idx="2027">
                  <c:v>98.278384066556242</c:v>
                </c:pt>
                <c:pt idx="2028">
                  <c:v>98.277947422197258</c:v>
                </c:pt>
                <c:pt idx="2029">
                  <c:v>98.277292455658767</c:v>
                </c:pt>
                <c:pt idx="2030">
                  <c:v>98.276346392880939</c:v>
                </c:pt>
                <c:pt idx="2031">
                  <c:v>98.2755458782228</c:v>
                </c:pt>
                <c:pt idx="2032">
                  <c:v>98.274745363564648</c:v>
                </c:pt>
                <c:pt idx="2033">
                  <c:v>98.274090397026143</c:v>
                </c:pt>
                <c:pt idx="2034">
                  <c:v>98.273508204547511</c:v>
                </c:pt>
                <c:pt idx="2035">
                  <c:v>98.27285323800902</c:v>
                </c:pt>
                <c:pt idx="2036">
                  <c:v>98.271979949291037</c:v>
                </c:pt>
                <c:pt idx="2037">
                  <c:v>98.271616078991869</c:v>
                </c:pt>
                <c:pt idx="2038">
                  <c:v>98.271033886513209</c:v>
                </c:pt>
                <c:pt idx="2039">
                  <c:v>98.270378919974718</c:v>
                </c:pt>
                <c:pt idx="2040">
                  <c:v>98.269578405316565</c:v>
                </c:pt>
                <c:pt idx="2041">
                  <c:v>98.268632342538751</c:v>
                </c:pt>
                <c:pt idx="2042">
                  <c:v>98.268268472239598</c:v>
                </c:pt>
                <c:pt idx="2043">
                  <c:v>98.267395183521629</c:v>
                </c:pt>
                <c:pt idx="2044">
                  <c:v>98.266885765102799</c:v>
                </c:pt>
                <c:pt idx="2045">
                  <c:v>98.266521894803631</c:v>
                </c:pt>
                <c:pt idx="2046">
                  <c:v>98.266085250444647</c:v>
                </c:pt>
                <c:pt idx="2047">
                  <c:v>98.265139187666833</c:v>
                </c:pt>
                <c:pt idx="2048">
                  <c:v>98.264193124889005</c:v>
                </c:pt>
                <c:pt idx="2049">
                  <c:v>98.264193124889005</c:v>
                </c:pt>
                <c:pt idx="2050">
                  <c:v>98.263902028649682</c:v>
                </c:pt>
                <c:pt idx="2051">
                  <c:v>98.262883191812037</c:v>
                </c:pt>
                <c:pt idx="2052">
                  <c:v>98.262155451213715</c:v>
                </c:pt>
                <c:pt idx="2053">
                  <c:v>98.261354936555563</c:v>
                </c:pt>
                <c:pt idx="2054">
                  <c:v>98.260772744076903</c:v>
                </c:pt>
                <c:pt idx="2055">
                  <c:v>98.260699970017086</c:v>
                </c:pt>
                <c:pt idx="2056">
                  <c:v>98.260408873777749</c:v>
                </c:pt>
                <c:pt idx="2057">
                  <c:v>98.259608359119611</c:v>
                </c:pt>
                <c:pt idx="2058">
                  <c:v>98.258516748222121</c:v>
                </c:pt>
                <c:pt idx="2059">
                  <c:v>98.257789007623813</c:v>
                </c:pt>
                <c:pt idx="2060">
                  <c:v>98.257206815145153</c:v>
                </c:pt>
                <c:pt idx="2061">
                  <c:v>98.256260752367325</c:v>
                </c:pt>
                <c:pt idx="2062">
                  <c:v>98.255533011769018</c:v>
                </c:pt>
                <c:pt idx="2063">
                  <c:v>98.254659723051034</c:v>
                </c:pt>
                <c:pt idx="2064">
                  <c:v>98.253931982452713</c:v>
                </c:pt>
                <c:pt idx="2065">
                  <c:v>98.25313146779456</c:v>
                </c:pt>
                <c:pt idx="2066">
                  <c:v>98.252403727196253</c:v>
                </c:pt>
                <c:pt idx="2067">
                  <c:v>98.251821534717592</c:v>
                </c:pt>
                <c:pt idx="2068">
                  <c:v>98.250729923820117</c:v>
                </c:pt>
                <c:pt idx="2069">
                  <c:v>98.24992940916195</c:v>
                </c:pt>
                <c:pt idx="2070">
                  <c:v>98.249638312922642</c:v>
                </c:pt>
                <c:pt idx="2071">
                  <c:v>98.24891057232432</c:v>
                </c:pt>
                <c:pt idx="2072">
                  <c:v>98.247527865187507</c:v>
                </c:pt>
                <c:pt idx="2073">
                  <c:v>98.246945672708847</c:v>
                </c:pt>
                <c:pt idx="2074">
                  <c:v>98.24629070617037</c:v>
                </c:pt>
                <c:pt idx="2075">
                  <c:v>98.245562965572049</c:v>
                </c:pt>
                <c:pt idx="2076">
                  <c:v>98.244980773093388</c:v>
                </c:pt>
                <c:pt idx="2077">
                  <c:v>98.244325806554897</c:v>
                </c:pt>
                <c:pt idx="2078">
                  <c:v>98.24359806595659</c:v>
                </c:pt>
                <c:pt idx="2079">
                  <c:v>98.243234195657422</c:v>
                </c:pt>
                <c:pt idx="2080">
                  <c:v>98.24243368099927</c:v>
                </c:pt>
                <c:pt idx="2081">
                  <c:v>98.241633166341117</c:v>
                </c:pt>
                <c:pt idx="2082">
                  <c:v>98.240905425742795</c:v>
                </c:pt>
                <c:pt idx="2083">
                  <c:v>98.240104911084643</c:v>
                </c:pt>
                <c:pt idx="2084">
                  <c:v>98.23930439642649</c:v>
                </c:pt>
                <c:pt idx="2085">
                  <c:v>98.238503881768352</c:v>
                </c:pt>
                <c:pt idx="2086">
                  <c:v>98.238212785529015</c:v>
                </c:pt>
                <c:pt idx="2087">
                  <c:v>98.237412270870877</c:v>
                </c:pt>
                <c:pt idx="2088">
                  <c:v>98.236757304332372</c:v>
                </c:pt>
                <c:pt idx="2089">
                  <c:v>98.235956789674233</c:v>
                </c:pt>
                <c:pt idx="2090">
                  <c:v>98.235520145315235</c:v>
                </c:pt>
                <c:pt idx="2091">
                  <c:v>98.23450130847759</c:v>
                </c:pt>
                <c:pt idx="2092">
                  <c:v>98.233773567879268</c:v>
                </c:pt>
                <c:pt idx="2093">
                  <c:v>98.233191375400608</c:v>
                </c:pt>
                <c:pt idx="2094">
                  <c:v>98.232754731041624</c:v>
                </c:pt>
                <c:pt idx="2095">
                  <c:v>98.23188144232364</c:v>
                </c:pt>
                <c:pt idx="2096">
                  <c:v>98.231008153605657</c:v>
                </c:pt>
                <c:pt idx="2097">
                  <c:v>98.230353187067166</c:v>
                </c:pt>
                <c:pt idx="2098">
                  <c:v>98.229552672409028</c:v>
                </c:pt>
                <c:pt idx="2099">
                  <c:v>98.229334350229522</c:v>
                </c:pt>
                <c:pt idx="2100">
                  <c:v>98.228606609631214</c:v>
                </c:pt>
                <c:pt idx="2101">
                  <c:v>98.227951643092709</c:v>
                </c:pt>
                <c:pt idx="2102">
                  <c:v>98.22707835437474</c:v>
                </c:pt>
                <c:pt idx="2103">
                  <c:v>98.226277839716573</c:v>
                </c:pt>
                <c:pt idx="2104">
                  <c:v>98.225186228819112</c:v>
                </c:pt>
                <c:pt idx="2105">
                  <c:v>98.22445848822079</c:v>
                </c:pt>
                <c:pt idx="2106">
                  <c:v>98.223730747622469</c:v>
                </c:pt>
                <c:pt idx="2107">
                  <c:v>98.223003007024161</c:v>
                </c:pt>
                <c:pt idx="2108">
                  <c:v>98.222566362665148</c:v>
                </c:pt>
                <c:pt idx="2109">
                  <c:v>98.221838622066841</c:v>
                </c:pt>
                <c:pt idx="2110">
                  <c:v>98.221110881468519</c:v>
                </c:pt>
                <c:pt idx="2111">
                  <c:v>98.220164818690705</c:v>
                </c:pt>
                <c:pt idx="2112">
                  <c:v>98.219655400271876</c:v>
                </c:pt>
                <c:pt idx="2113">
                  <c:v>98.219582626212059</c:v>
                </c:pt>
                <c:pt idx="2114">
                  <c:v>98.219073207793215</c:v>
                </c:pt>
                <c:pt idx="2115">
                  <c:v>98.217763274716248</c:v>
                </c:pt>
                <c:pt idx="2116">
                  <c:v>98.216889985998264</c:v>
                </c:pt>
                <c:pt idx="2117">
                  <c:v>98.215943923220451</c:v>
                </c:pt>
                <c:pt idx="2118">
                  <c:v>98.215216182622129</c:v>
                </c:pt>
                <c:pt idx="2119">
                  <c:v>98.214197345784484</c:v>
                </c:pt>
                <c:pt idx="2120">
                  <c:v>98.213324057066501</c:v>
                </c:pt>
                <c:pt idx="2121">
                  <c:v>98.213178508946839</c:v>
                </c:pt>
                <c:pt idx="2122">
                  <c:v>98.212377994288687</c:v>
                </c:pt>
                <c:pt idx="2123">
                  <c:v>98.211286383391212</c:v>
                </c:pt>
                <c:pt idx="2124">
                  <c:v>98.210485868733059</c:v>
                </c:pt>
                <c:pt idx="2125">
                  <c:v>98.209758128134737</c:v>
                </c:pt>
                <c:pt idx="2126">
                  <c:v>98.209175935656077</c:v>
                </c:pt>
                <c:pt idx="2127">
                  <c:v>98.208302646938108</c:v>
                </c:pt>
                <c:pt idx="2128">
                  <c:v>98.208011550698771</c:v>
                </c:pt>
                <c:pt idx="2129">
                  <c:v>98.206992713861126</c:v>
                </c:pt>
                <c:pt idx="2130">
                  <c:v>98.206847165741451</c:v>
                </c:pt>
                <c:pt idx="2131">
                  <c:v>98.205682780784159</c:v>
                </c:pt>
                <c:pt idx="2132">
                  <c:v>98.204809492066161</c:v>
                </c:pt>
                <c:pt idx="2133">
                  <c:v>98.20415452552767</c:v>
                </c:pt>
                <c:pt idx="2134">
                  <c:v>98.203572333049024</c:v>
                </c:pt>
                <c:pt idx="2135">
                  <c:v>98.20255349621138</c:v>
                </c:pt>
                <c:pt idx="2136">
                  <c:v>98.201752981553227</c:v>
                </c:pt>
                <c:pt idx="2137">
                  <c:v>98.200806918775413</c:v>
                </c:pt>
                <c:pt idx="2138">
                  <c:v>98.200079178177106</c:v>
                </c:pt>
                <c:pt idx="2139">
                  <c:v>98.199642533818093</c:v>
                </c:pt>
                <c:pt idx="2140">
                  <c:v>98.198914793219785</c:v>
                </c:pt>
                <c:pt idx="2141">
                  <c:v>98.198114278561633</c:v>
                </c:pt>
                <c:pt idx="2142">
                  <c:v>98.197313763903466</c:v>
                </c:pt>
                <c:pt idx="2143">
                  <c:v>98.196513249245328</c:v>
                </c:pt>
                <c:pt idx="2144">
                  <c:v>98.195785508647006</c:v>
                </c:pt>
                <c:pt idx="2145">
                  <c:v>98.194912219929023</c:v>
                </c:pt>
                <c:pt idx="2146">
                  <c:v>98.194330027450377</c:v>
                </c:pt>
                <c:pt idx="2147">
                  <c:v>98.193675060911886</c:v>
                </c:pt>
                <c:pt idx="2148">
                  <c:v>98.193165642493057</c:v>
                </c:pt>
                <c:pt idx="2149">
                  <c:v>98.192583450014411</c:v>
                </c:pt>
                <c:pt idx="2150">
                  <c:v>98.191710161296413</c:v>
                </c:pt>
                <c:pt idx="2151">
                  <c:v>98.191127968817753</c:v>
                </c:pt>
                <c:pt idx="2152">
                  <c:v>98.190764098518599</c:v>
                </c:pt>
                <c:pt idx="2153">
                  <c:v>98.190109131980122</c:v>
                </c:pt>
                <c:pt idx="2154">
                  <c:v>98.189235843262139</c:v>
                </c:pt>
                <c:pt idx="2155">
                  <c:v>98.188144232364664</c:v>
                </c:pt>
                <c:pt idx="2156">
                  <c:v>98.187198169586836</c:v>
                </c:pt>
                <c:pt idx="2157">
                  <c:v>98.186324880868852</c:v>
                </c:pt>
                <c:pt idx="2158">
                  <c:v>98.185378818091039</c:v>
                </c:pt>
                <c:pt idx="2159">
                  <c:v>98.184796625612393</c:v>
                </c:pt>
                <c:pt idx="2160">
                  <c:v>98.183559466595256</c:v>
                </c:pt>
                <c:pt idx="2161">
                  <c:v>98.183050048176426</c:v>
                </c:pt>
                <c:pt idx="2162">
                  <c:v>98.182031211338781</c:v>
                </c:pt>
                <c:pt idx="2163">
                  <c:v>98.18137624480029</c:v>
                </c:pt>
                <c:pt idx="2164">
                  <c:v>98.180721278261814</c:v>
                </c:pt>
                <c:pt idx="2165">
                  <c:v>98.18021185984297</c:v>
                </c:pt>
                <c:pt idx="2166">
                  <c:v>98.179556893304493</c:v>
                </c:pt>
                <c:pt idx="2167">
                  <c:v>98.178610830526679</c:v>
                </c:pt>
                <c:pt idx="2168">
                  <c:v>98.178028638048019</c:v>
                </c:pt>
                <c:pt idx="2169">
                  <c:v>98.177082575270205</c:v>
                </c:pt>
                <c:pt idx="2170">
                  <c:v>98.175772642193223</c:v>
                </c:pt>
                <c:pt idx="2171">
                  <c:v>98.174972127535071</c:v>
                </c:pt>
                <c:pt idx="2172">
                  <c:v>98.174389935056411</c:v>
                </c:pt>
                <c:pt idx="2173">
                  <c:v>98.174171612876933</c:v>
                </c:pt>
                <c:pt idx="2174">
                  <c:v>98.173589420398272</c:v>
                </c:pt>
                <c:pt idx="2175">
                  <c:v>98.172133939201629</c:v>
                </c:pt>
                <c:pt idx="2176">
                  <c:v>98.171406198603322</c:v>
                </c:pt>
                <c:pt idx="2177">
                  <c:v>98.170824006124661</c:v>
                </c:pt>
                <c:pt idx="2178">
                  <c:v>98.169950717406678</c:v>
                </c:pt>
                <c:pt idx="2179">
                  <c:v>98.168859106509203</c:v>
                </c:pt>
                <c:pt idx="2180">
                  <c:v>98.167694721551896</c:v>
                </c:pt>
                <c:pt idx="2181">
                  <c:v>98.167039755013406</c:v>
                </c:pt>
                <c:pt idx="2182">
                  <c:v>98.165948144115916</c:v>
                </c:pt>
                <c:pt idx="2183">
                  <c:v>98.165438725697101</c:v>
                </c:pt>
                <c:pt idx="2184">
                  <c:v>98.165220403517594</c:v>
                </c:pt>
                <c:pt idx="2185">
                  <c:v>98.164638211038948</c:v>
                </c:pt>
                <c:pt idx="2186">
                  <c:v>98.163837696380796</c:v>
                </c:pt>
                <c:pt idx="2187">
                  <c:v>98.162891633602982</c:v>
                </c:pt>
                <c:pt idx="2188">
                  <c:v>98.161363378346508</c:v>
                </c:pt>
                <c:pt idx="2189">
                  <c:v>98.160198993389201</c:v>
                </c:pt>
                <c:pt idx="2190">
                  <c:v>98.15947125279088</c:v>
                </c:pt>
                <c:pt idx="2191">
                  <c:v>98.158816286252389</c:v>
                </c:pt>
                <c:pt idx="2192">
                  <c:v>98.158015771594236</c:v>
                </c:pt>
                <c:pt idx="2193">
                  <c:v>98.157579127235252</c:v>
                </c:pt>
                <c:pt idx="2194">
                  <c:v>98.15685138663693</c:v>
                </c:pt>
                <c:pt idx="2195">
                  <c:v>98.155905323859116</c:v>
                </c:pt>
                <c:pt idx="2196">
                  <c:v>98.155468679500117</c:v>
                </c:pt>
                <c:pt idx="2197">
                  <c:v>98.154522616722303</c:v>
                </c:pt>
                <c:pt idx="2198">
                  <c:v>98.153649328004335</c:v>
                </c:pt>
                <c:pt idx="2199">
                  <c:v>98.152994361465844</c:v>
                </c:pt>
                <c:pt idx="2200">
                  <c:v>98.151902750568354</c:v>
                </c:pt>
                <c:pt idx="2201">
                  <c:v>98.15095668779054</c:v>
                </c:pt>
                <c:pt idx="2202">
                  <c:v>98.150083399072557</c:v>
                </c:pt>
                <c:pt idx="2203">
                  <c:v>98.149646754713572</c:v>
                </c:pt>
                <c:pt idx="2204">
                  <c:v>98.148919014115251</c:v>
                </c:pt>
                <c:pt idx="2205">
                  <c:v>98.148264047576774</c:v>
                </c:pt>
                <c:pt idx="2206">
                  <c:v>98.14731798479896</c:v>
                </c:pt>
                <c:pt idx="2207">
                  <c:v>98.146517470140807</c:v>
                </c:pt>
                <c:pt idx="2208">
                  <c:v>98.145571407362979</c:v>
                </c:pt>
                <c:pt idx="2209">
                  <c:v>98.144552570525335</c:v>
                </c:pt>
                <c:pt idx="2210">
                  <c:v>98.14411592616635</c:v>
                </c:pt>
                <c:pt idx="2211">
                  <c:v>98.143460959627859</c:v>
                </c:pt>
                <c:pt idx="2212">
                  <c:v>98.142660444969692</c:v>
                </c:pt>
                <c:pt idx="2213">
                  <c:v>98.141641608132062</c:v>
                </c:pt>
                <c:pt idx="2214">
                  <c:v>98.140331675055094</c:v>
                </c:pt>
                <c:pt idx="2215">
                  <c:v>98.139967804755926</c:v>
                </c:pt>
                <c:pt idx="2216">
                  <c:v>98.139240064157605</c:v>
                </c:pt>
                <c:pt idx="2217">
                  <c:v>98.139021741978112</c:v>
                </c:pt>
                <c:pt idx="2218">
                  <c:v>98.138148453260115</c:v>
                </c:pt>
                <c:pt idx="2219">
                  <c:v>98.137347938601977</c:v>
                </c:pt>
                <c:pt idx="2220">
                  <c:v>98.136620198003669</c:v>
                </c:pt>
                <c:pt idx="2221">
                  <c:v>98.135674135225841</c:v>
                </c:pt>
                <c:pt idx="2222">
                  <c:v>98.13501916868735</c:v>
                </c:pt>
                <c:pt idx="2223">
                  <c:v>98.13443697620869</c:v>
                </c:pt>
                <c:pt idx="2224">
                  <c:v>98.133199817191567</c:v>
                </c:pt>
                <c:pt idx="2225">
                  <c:v>98.132108206294077</c:v>
                </c:pt>
                <c:pt idx="2226">
                  <c:v>98.131380465695756</c:v>
                </c:pt>
                <c:pt idx="2227">
                  <c:v>98.130652725097434</c:v>
                </c:pt>
                <c:pt idx="2228">
                  <c:v>98.129633888259789</c:v>
                </c:pt>
                <c:pt idx="2229">
                  <c:v>98.129342792020452</c:v>
                </c:pt>
                <c:pt idx="2230">
                  <c:v>98.128687825481975</c:v>
                </c:pt>
                <c:pt idx="2231">
                  <c:v>98.127960084883654</c:v>
                </c:pt>
                <c:pt idx="2232">
                  <c:v>98.126577377746855</c:v>
                </c:pt>
                <c:pt idx="2233">
                  <c:v>98.125049122490381</c:v>
                </c:pt>
                <c:pt idx="2234">
                  <c:v>98.124321381892059</c:v>
                </c:pt>
                <c:pt idx="2235">
                  <c:v>98.123666415353583</c:v>
                </c:pt>
                <c:pt idx="2236">
                  <c:v>98.123084222874922</c:v>
                </c:pt>
                <c:pt idx="2237">
                  <c:v>98.122429256336432</c:v>
                </c:pt>
                <c:pt idx="2238">
                  <c:v>98.121919837917616</c:v>
                </c:pt>
                <c:pt idx="2239">
                  <c:v>98.120609904840634</c:v>
                </c:pt>
                <c:pt idx="2240">
                  <c:v>98.119227197703822</c:v>
                </c:pt>
                <c:pt idx="2241">
                  <c:v>98.118208360866191</c:v>
                </c:pt>
                <c:pt idx="2242">
                  <c:v>98.117771716507178</c:v>
                </c:pt>
                <c:pt idx="2243">
                  <c:v>98.11697120184904</c:v>
                </c:pt>
                <c:pt idx="2244">
                  <c:v>98.116243461250718</c:v>
                </c:pt>
                <c:pt idx="2245">
                  <c:v>98.11580681689172</c:v>
                </c:pt>
                <c:pt idx="2246">
                  <c:v>98.114569657874583</c:v>
                </c:pt>
                <c:pt idx="2247">
                  <c:v>98.113696369156614</c:v>
                </c:pt>
                <c:pt idx="2248">
                  <c:v>98.113405272917277</c:v>
                </c:pt>
                <c:pt idx="2249">
                  <c:v>98.1127503063788</c:v>
                </c:pt>
                <c:pt idx="2250">
                  <c:v>98.111804243600972</c:v>
                </c:pt>
                <c:pt idx="2251">
                  <c:v>98.110712632703496</c:v>
                </c:pt>
                <c:pt idx="2252">
                  <c:v>98.110057666165005</c:v>
                </c:pt>
                <c:pt idx="2253">
                  <c:v>98.109111603387191</c:v>
                </c:pt>
                <c:pt idx="2254">
                  <c:v>98.108311088729039</c:v>
                </c:pt>
                <c:pt idx="2255">
                  <c:v>98.10692838159224</c:v>
                </c:pt>
                <c:pt idx="2256">
                  <c:v>98.105982318814426</c:v>
                </c:pt>
                <c:pt idx="2257">
                  <c:v>98.104890707916951</c:v>
                </c:pt>
                <c:pt idx="2258">
                  <c:v>98.1036535488998</c:v>
                </c:pt>
                <c:pt idx="2259">
                  <c:v>98.102780260181817</c:v>
                </c:pt>
                <c:pt idx="2260">
                  <c:v>98.101979745523664</c:v>
                </c:pt>
                <c:pt idx="2261">
                  <c:v>98.101615875224496</c:v>
                </c:pt>
                <c:pt idx="2262">
                  <c:v>98.100888134626189</c:v>
                </c:pt>
                <c:pt idx="2263">
                  <c:v>98.100305942147529</c:v>
                </c:pt>
                <c:pt idx="2264">
                  <c:v>98.099359879369715</c:v>
                </c:pt>
                <c:pt idx="2265">
                  <c:v>98.098777686891054</c:v>
                </c:pt>
                <c:pt idx="2266">
                  <c:v>98.097977172232902</c:v>
                </c:pt>
                <c:pt idx="2267">
                  <c:v>98.096812787275596</c:v>
                </c:pt>
                <c:pt idx="2268">
                  <c:v>98.096230594796936</c:v>
                </c:pt>
                <c:pt idx="2269">
                  <c:v>98.095502854198614</c:v>
                </c:pt>
                <c:pt idx="2270">
                  <c:v>98.0945567914208</c:v>
                </c:pt>
                <c:pt idx="2271">
                  <c:v>98.093901824882323</c:v>
                </c:pt>
                <c:pt idx="2272">
                  <c:v>98.092810213984833</c:v>
                </c:pt>
                <c:pt idx="2273">
                  <c:v>98.091718603087358</c:v>
                </c:pt>
                <c:pt idx="2274">
                  <c:v>98.090990862489051</c:v>
                </c:pt>
                <c:pt idx="2275">
                  <c:v>98.090190347830898</c:v>
                </c:pt>
                <c:pt idx="2276">
                  <c:v>98.089098736933408</c:v>
                </c:pt>
                <c:pt idx="2277">
                  <c:v>98.088007126035919</c:v>
                </c:pt>
                <c:pt idx="2278">
                  <c:v>98.087206611377781</c:v>
                </c:pt>
                <c:pt idx="2279">
                  <c:v>98.086260548599967</c:v>
                </c:pt>
                <c:pt idx="2280">
                  <c:v>98.085532808001659</c:v>
                </c:pt>
                <c:pt idx="2281">
                  <c:v>98.084659519283662</c:v>
                </c:pt>
                <c:pt idx="2282">
                  <c:v>98.08393177868534</c:v>
                </c:pt>
                <c:pt idx="2283">
                  <c:v>98.083131264027188</c:v>
                </c:pt>
                <c:pt idx="2284">
                  <c:v>98.082549071548527</c:v>
                </c:pt>
                <c:pt idx="2285">
                  <c:v>98.081675782830558</c:v>
                </c:pt>
                <c:pt idx="2286">
                  <c:v>98.080948042232237</c:v>
                </c:pt>
                <c:pt idx="2287">
                  <c:v>98.080584171933083</c:v>
                </c:pt>
                <c:pt idx="2288">
                  <c:v>98.080220301633915</c:v>
                </c:pt>
                <c:pt idx="2289">
                  <c:v>98.079419786975762</c:v>
                </c:pt>
                <c:pt idx="2290">
                  <c:v>98.078328176078287</c:v>
                </c:pt>
                <c:pt idx="2291">
                  <c:v>98.077454887360304</c:v>
                </c:pt>
                <c:pt idx="2292">
                  <c:v>98.076508824582504</c:v>
                </c:pt>
                <c:pt idx="2293">
                  <c:v>98.075271665565339</c:v>
                </c:pt>
                <c:pt idx="2294">
                  <c:v>98.074252828727708</c:v>
                </c:pt>
                <c:pt idx="2295">
                  <c:v>98.072870121590896</c:v>
                </c:pt>
                <c:pt idx="2296">
                  <c:v>98.072069606932743</c:v>
                </c:pt>
                <c:pt idx="2297">
                  <c:v>98.071414640394266</c:v>
                </c:pt>
                <c:pt idx="2298">
                  <c:v>98.070977996035253</c:v>
                </c:pt>
                <c:pt idx="2299">
                  <c:v>98.070177481377101</c:v>
                </c:pt>
                <c:pt idx="2300">
                  <c:v>98.069813611077947</c:v>
                </c:pt>
                <c:pt idx="2301">
                  <c:v>98.068722000180472</c:v>
                </c:pt>
                <c:pt idx="2302">
                  <c:v>98.067775937402658</c:v>
                </c:pt>
                <c:pt idx="2303">
                  <c:v>98.067120970864181</c:v>
                </c:pt>
                <c:pt idx="2304">
                  <c:v>98.066611552445352</c:v>
                </c:pt>
                <c:pt idx="2305">
                  <c:v>98.065665489667538</c:v>
                </c:pt>
                <c:pt idx="2306">
                  <c:v>98.06471942688971</c:v>
                </c:pt>
                <c:pt idx="2307">
                  <c:v>98.063918912231571</c:v>
                </c:pt>
                <c:pt idx="2308">
                  <c:v>98.062900075393927</c:v>
                </c:pt>
                <c:pt idx="2309">
                  <c:v>98.061590142316945</c:v>
                </c:pt>
                <c:pt idx="2310">
                  <c:v>98.060716853598962</c:v>
                </c:pt>
                <c:pt idx="2311">
                  <c:v>98.059916338940809</c:v>
                </c:pt>
                <c:pt idx="2312">
                  <c:v>98.059115824282657</c:v>
                </c:pt>
                <c:pt idx="2313">
                  <c:v>98.058388083684349</c:v>
                </c:pt>
                <c:pt idx="2314">
                  <c:v>98.057442020906521</c:v>
                </c:pt>
                <c:pt idx="2315">
                  <c:v>98.056568732188538</c:v>
                </c:pt>
                <c:pt idx="2316">
                  <c:v>98.055622669410724</c:v>
                </c:pt>
                <c:pt idx="2317">
                  <c:v>98.054676606632924</c:v>
                </c:pt>
                <c:pt idx="2318">
                  <c:v>98.054021640094419</c:v>
                </c:pt>
                <c:pt idx="2319">
                  <c:v>98.053075577316605</c:v>
                </c:pt>
                <c:pt idx="2320">
                  <c:v>98.051838418299468</c:v>
                </c:pt>
                <c:pt idx="2321">
                  <c:v>98.050965129581485</c:v>
                </c:pt>
                <c:pt idx="2322">
                  <c:v>98.050019066803671</c:v>
                </c:pt>
                <c:pt idx="2323">
                  <c:v>98.04936410026518</c:v>
                </c:pt>
                <c:pt idx="2324">
                  <c:v>98.048636359666858</c:v>
                </c:pt>
                <c:pt idx="2325">
                  <c:v>98.048054167188198</c:v>
                </c:pt>
                <c:pt idx="2326">
                  <c:v>98.047108104410398</c:v>
                </c:pt>
                <c:pt idx="2327">
                  <c:v>98.0466714600514</c:v>
                </c:pt>
                <c:pt idx="2328">
                  <c:v>98.046089267572754</c:v>
                </c:pt>
                <c:pt idx="2329">
                  <c:v>98.045434301034263</c:v>
                </c:pt>
                <c:pt idx="2330">
                  <c:v>98.044124367957281</c:v>
                </c:pt>
                <c:pt idx="2331">
                  <c:v>98.043396627358973</c:v>
                </c:pt>
                <c:pt idx="2332">
                  <c:v>98.042086694281991</c:v>
                </c:pt>
                <c:pt idx="2333">
                  <c:v>98.041358953683684</c:v>
                </c:pt>
                <c:pt idx="2334">
                  <c:v>98.040412890905856</c:v>
                </c:pt>
                <c:pt idx="2335">
                  <c:v>98.039757924367365</c:v>
                </c:pt>
                <c:pt idx="2336">
                  <c:v>98.038957409709226</c:v>
                </c:pt>
                <c:pt idx="2337">
                  <c:v>98.038084120991229</c:v>
                </c:pt>
                <c:pt idx="2338">
                  <c:v>98.037283606333091</c:v>
                </c:pt>
                <c:pt idx="2339">
                  <c:v>98.036701413854431</c:v>
                </c:pt>
                <c:pt idx="2340">
                  <c:v>98.03604644731594</c:v>
                </c:pt>
                <c:pt idx="2341">
                  <c:v>98.034736514238958</c:v>
                </c:pt>
                <c:pt idx="2342">
                  <c:v>98.033863225520989</c:v>
                </c:pt>
                <c:pt idx="2343">
                  <c:v>98.033135484922667</c:v>
                </c:pt>
                <c:pt idx="2344">
                  <c:v>98.032480518384176</c:v>
                </c:pt>
                <c:pt idx="2345">
                  <c:v>98.031825551845699</c:v>
                </c:pt>
                <c:pt idx="2346">
                  <c:v>98.031025037187533</c:v>
                </c:pt>
                <c:pt idx="2347">
                  <c:v>98.029860652230226</c:v>
                </c:pt>
                <c:pt idx="2348">
                  <c:v>98.02920568569175</c:v>
                </c:pt>
                <c:pt idx="2349">
                  <c:v>98.028550719153245</c:v>
                </c:pt>
                <c:pt idx="2350">
                  <c:v>98.027677430435276</c:v>
                </c:pt>
                <c:pt idx="2351">
                  <c:v>98.026731367657462</c:v>
                </c:pt>
                <c:pt idx="2352">
                  <c:v>98.026221949238618</c:v>
                </c:pt>
                <c:pt idx="2353">
                  <c:v>98.025348660520649</c:v>
                </c:pt>
                <c:pt idx="2354">
                  <c:v>98.024620919922327</c:v>
                </c:pt>
                <c:pt idx="2355">
                  <c:v>98.023602083084683</c:v>
                </c:pt>
                <c:pt idx="2356">
                  <c:v>98.022656020306869</c:v>
                </c:pt>
                <c:pt idx="2357">
                  <c:v>98.02185550564873</c:v>
                </c:pt>
                <c:pt idx="2358">
                  <c:v>98.020982216930733</c:v>
                </c:pt>
                <c:pt idx="2359">
                  <c:v>98.020036154152905</c:v>
                </c:pt>
                <c:pt idx="2360">
                  <c:v>98.019235639494767</c:v>
                </c:pt>
                <c:pt idx="2361">
                  <c:v>98.018216802657122</c:v>
                </c:pt>
                <c:pt idx="2362">
                  <c:v>98.017925706417799</c:v>
                </c:pt>
                <c:pt idx="2363">
                  <c:v>98.017052417699816</c:v>
                </c:pt>
                <c:pt idx="2364">
                  <c:v>98.015669710563003</c:v>
                </c:pt>
                <c:pt idx="2365">
                  <c:v>98.014723647785189</c:v>
                </c:pt>
                <c:pt idx="2366">
                  <c:v>98.013268166588546</c:v>
                </c:pt>
                <c:pt idx="2367">
                  <c:v>98.012103781631239</c:v>
                </c:pt>
                <c:pt idx="2368">
                  <c:v>98.011376041032932</c:v>
                </c:pt>
                <c:pt idx="2369">
                  <c:v>98.010793848554272</c:v>
                </c:pt>
                <c:pt idx="2370">
                  <c:v>98.010648300434596</c:v>
                </c:pt>
                <c:pt idx="2371">
                  <c:v>98.009775011716613</c:v>
                </c:pt>
                <c:pt idx="2372">
                  <c:v>98.008828948938799</c:v>
                </c:pt>
                <c:pt idx="2373">
                  <c:v>98.008028434280646</c:v>
                </c:pt>
                <c:pt idx="2374">
                  <c:v>98.007227919622508</c:v>
                </c:pt>
                <c:pt idx="2375">
                  <c:v>98.006354630904511</c:v>
                </c:pt>
                <c:pt idx="2376">
                  <c:v>98.005335794066866</c:v>
                </c:pt>
                <c:pt idx="2377">
                  <c:v>98.004316957229221</c:v>
                </c:pt>
                <c:pt idx="2378">
                  <c:v>98.003225346331746</c:v>
                </c:pt>
                <c:pt idx="2379">
                  <c:v>98.002497605733424</c:v>
                </c:pt>
                <c:pt idx="2380">
                  <c:v>98.00155154295561</c:v>
                </c:pt>
                <c:pt idx="2381">
                  <c:v>98.000605480177796</c:v>
                </c:pt>
                <c:pt idx="2382">
                  <c:v>97.999732191459827</c:v>
                </c:pt>
                <c:pt idx="2383">
                  <c:v>97.998931676801661</c:v>
                </c:pt>
                <c:pt idx="2384">
                  <c:v>97.997912839964002</c:v>
                </c:pt>
                <c:pt idx="2385">
                  <c:v>97.996966777186202</c:v>
                </c:pt>
                <c:pt idx="2386">
                  <c:v>97.996311810647711</c:v>
                </c:pt>
                <c:pt idx="2387">
                  <c:v>97.99565684410922</c:v>
                </c:pt>
                <c:pt idx="2388">
                  <c:v>97.994201362912591</c:v>
                </c:pt>
                <c:pt idx="2389">
                  <c:v>97.993255300134777</c:v>
                </c:pt>
                <c:pt idx="2390">
                  <c:v>97.992382011416794</c:v>
                </c:pt>
                <c:pt idx="2391">
                  <c:v>97.991508722698811</c:v>
                </c:pt>
                <c:pt idx="2392">
                  <c:v>97.990417111801335</c:v>
                </c:pt>
                <c:pt idx="2393">
                  <c:v>97.989689371202999</c:v>
                </c:pt>
                <c:pt idx="2394">
                  <c:v>97.988888856544847</c:v>
                </c:pt>
                <c:pt idx="2395">
                  <c:v>97.987797245647386</c:v>
                </c:pt>
                <c:pt idx="2396">
                  <c:v>97.987069505049064</c:v>
                </c:pt>
                <c:pt idx="2397">
                  <c:v>97.986050668211405</c:v>
                </c:pt>
                <c:pt idx="2398">
                  <c:v>97.985468475732759</c:v>
                </c:pt>
                <c:pt idx="2399">
                  <c:v>97.98495905731393</c:v>
                </c:pt>
                <c:pt idx="2400">
                  <c:v>97.984376864835269</c:v>
                </c:pt>
                <c:pt idx="2401">
                  <c:v>97.983576350177131</c:v>
                </c:pt>
                <c:pt idx="2402">
                  <c:v>97.982630287399317</c:v>
                </c:pt>
                <c:pt idx="2403">
                  <c:v>97.982120868980488</c:v>
                </c:pt>
                <c:pt idx="2404">
                  <c:v>97.981029258083012</c:v>
                </c:pt>
                <c:pt idx="2405">
                  <c:v>97.979864873125706</c:v>
                </c:pt>
                <c:pt idx="2406">
                  <c:v>97.979064358467554</c:v>
                </c:pt>
                <c:pt idx="2407">
                  <c:v>97.978045521629895</c:v>
                </c:pt>
                <c:pt idx="2408">
                  <c:v>97.977172232911926</c:v>
                </c:pt>
                <c:pt idx="2409">
                  <c:v>97.976153396074267</c:v>
                </c:pt>
                <c:pt idx="2410">
                  <c:v>97.975716751715268</c:v>
                </c:pt>
                <c:pt idx="2411">
                  <c:v>97.974625140817793</c:v>
                </c:pt>
                <c:pt idx="2412">
                  <c:v>97.973169659621163</c:v>
                </c:pt>
                <c:pt idx="2413">
                  <c:v>97.972150822783505</c:v>
                </c:pt>
                <c:pt idx="2414">
                  <c:v>97.971641404364689</c:v>
                </c:pt>
                <c:pt idx="2415">
                  <c:v>97.971350308125366</c:v>
                </c:pt>
                <c:pt idx="2416">
                  <c:v>97.970622567527059</c:v>
                </c:pt>
                <c:pt idx="2417">
                  <c:v>97.969312634450077</c:v>
                </c:pt>
                <c:pt idx="2418">
                  <c:v>97.968366571672263</c:v>
                </c:pt>
                <c:pt idx="2419">
                  <c:v>97.967347734834604</c:v>
                </c:pt>
                <c:pt idx="2420">
                  <c:v>97.966547220176466</c:v>
                </c:pt>
                <c:pt idx="2421">
                  <c:v>97.965746705518313</c:v>
                </c:pt>
                <c:pt idx="2422">
                  <c:v>97.965237287099484</c:v>
                </c:pt>
                <c:pt idx="2423">
                  <c:v>97.964582320560993</c:v>
                </c:pt>
                <c:pt idx="2424">
                  <c:v>97.963781805902855</c:v>
                </c:pt>
                <c:pt idx="2425">
                  <c:v>97.96276296906521</c:v>
                </c:pt>
                <c:pt idx="2426">
                  <c:v>97.962035228466874</c:v>
                </c:pt>
                <c:pt idx="2427">
                  <c:v>97.961307487868552</c:v>
                </c:pt>
                <c:pt idx="2428">
                  <c:v>97.960725295389906</c:v>
                </c:pt>
                <c:pt idx="2429">
                  <c:v>97.960143102911246</c:v>
                </c:pt>
                <c:pt idx="2430">
                  <c:v>97.959124266073601</c:v>
                </c:pt>
                <c:pt idx="2431">
                  <c:v>97.958178203295788</c:v>
                </c:pt>
                <c:pt idx="2432">
                  <c:v>97.957304914577819</c:v>
                </c:pt>
                <c:pt idx="2433">
                  <c:v>97.955994981500837</c:v>
                </c:pt>
                <c:pt idx="2434">
                  <c:v>97.954976144663192</c:v>
                </c:pt>
                <c:pt idx="2435">
                  <c:v>97.953811759705872</c:v>
                </c:pt>
                <c:pt idx="2436">
                  <c:v>97.952865696928058</c:v>
                </c:pt>
                <c:pt idx="2437">
                  <c:v>97.951919634150244</c:v>
                </c:pt>
                <c:pt idx="2438">
                  <c:v>97.951628537910921</c:v>
                </c:pt>
                <c:pt idx="2439">
                  <c:v>97.95097357137243</c:v>
                </c:pt>
                <c:pt idx="2440">
                  <c:v>97.950100282654446</c:v>
                </c:pt>
                <c:pt idx="2441">
                  <c:v>97.949081445816788</c:v>
                </c:pt>
                <c:pt idx="2442">
                  <c:v>97.948426479278311</c:v>
                </c:pt>
                <c:pt idx="2443">
                  <c:v>97.947334868380835</c:v>
                </c:pt>
                <c:pt idx="2444">
                  <c:v>97.946097709363684</c:v>
                </c:pt>
                <c:pt idx="2445">
                  <c:v>97.944860550346547</c:v>
                </c:pt>
                <c:pt idx="2446">
                  <c:v>97.944132809748226</c:v>
                </c:pt>
                <c:pt idx="2447">
                  <c:v>97.943259521030228</c:v>
                </c:pt>
                <c:pt idx="2448">
                  <c:v>97.942677328551582</c:v>
                </c:pt>
                <c:pt idx="2449">
                  <c:v>97.941949587953275</c:v>
                </c:pt>
                <c:pt idx="2450">
                  <c:v>97.941149073295122</c:v>
                </c:pt>
                <c:pt idx="2451">
                  <c:v>97.94034855863697</c:v>
                </c:pt>
                <c:pt idx="2452">
                  <c:v>97.939475269918972</c:v>
                </c:pt>
                <c:pt idx="2453">
                  <c:v>97.938529207141173</c:v>
                </c:pt>
                <c:pt idx="2454">
                  <c:v>97.938165336842005</c:v>
                </c:pt>
                <c:pt idx="2455">
                  <c:v>97.937437596243683</c:v>
                </c:pt>
                <c:pt idx="2456">
                  <c:v>97.936418759406038</c:v>
                </c:pt>
                <c:pt idx="2457">
                  <c:v>97.935691018807731</c:v>
                </c:pt>
                <c:pt idx="2458">
                  <c:v>97.934744956029903</c:v>
                </c:pt>
                <c:pt idx="2459">
                  <c:v>97.933653345132427</c:v>
                </c:pt>
                <c:pt idx="2460">
                  <c:v>97.933653345132427</c:v>
                </c:pt>
                <c:pt idx="2461">
                  <c:v>97.932925604534105</c:v>
                </c:pt>
                <c:pt idx="2462">
                  <c:v>97.931615671457124</c:v>
                </c:pt>
                <c:pt idx="2463">
                  <c:v>97.930669608679324</c:v>
                </c:pt>
                <c:pt idx="2464">
                  <c:v>97.92921412748268</c:v>
                </c:pt>
                <c:pt idx="2465">
                  <c:v>97.928413612824528</c:v>
                </c:pt>
                <c:pt idx="2466">
                  <c:v>97.927685872226206</c:v>
                </c:pt>
                <c:pt idx="2467">
                  <c:v>97.926812583508223</c:v>
                </c:pt>
                <c:pt idx="2468">
                  <c:v>97.926012068850071</c:v>
                </c:pt>
                <c:pt idx="2469">
                  <c:v>97.925211554191932</c:v>
                </c:pt>
                <c:pt idx="2470">
                  <c:v>97.92484768389275</c:v>
                </c:pt>
                <c:pt idx="2471">
                  <c:v>97.92390162111495</c:v>
                </c:pt>
                <c:pt idx="2472">
                  <c:v>97.922955558337136</c:v>
                </c:pt>
                <c:pt idx="2473">
                  <c:v>97.921718399319985</c:v>
                </c:pt>
                <c:pt idx="2474">
                  <c:v>97.920408466243018</c:v>
                </c:pt>
                <c:pt idx="2475">
                  <c:v>97.919535177525034</c:v>
                </c:pt>
                <c:pt idx="2476">
                  <c:v>97.918880210986543</c:v>
                </c:pt>
                <c:pt idx="2477">
                  <c:v>97.91800692226856</c:v>
                </c:pt>
                <c:pt idx="2478">
                  <c:v>97.916915311371085</c:v>
                </c:pt>
                <c:pt idx="2479">
                  <c:v>97.916333118892439</c:v>
                </c:pt>
                <c:pt idx="2480">
                  <c:v>97.915605378294117</c:v>
                </c:pt>
                <c:pt idx="2481">
                  <c:v>97.914877637695781</c:v>
                </c:pt>
                <c:pt idx="2482">
                  <c:v>97.913931574917996</c:v>
                </c:pt>
                <c:pt idx="2483">
                  <c:v>97.913131060259829</c:v>
                </c:pt>
                <c:pt idx="2484">
                  <c:v>97.912184997482015</c:v>
                </c:pt>
                <c:pt idx="2485">
                  <c:v>97.910947838464864</c:v>
                </c:pt>
                <c:pt idx="2486">
                  <c:v>97.910147323806711</c:v>
                </c:pt>
                <c:pt idx="2487">
                  <c:v>97.909128486969067</c:v>
                </c:pt>
                <c:pt idx="2488">
                  <c:v>97.908182424191253</c:v>
                </c:pt>
                <c:pt idx="2489">
                  <c:v>97.907163587353622</c:v>
                </c:pt>
                <c:pt idx="2490">
                  <c:v>97.906217524575794</c:v>
                </c:pt>
                <c:pt idx="2491">
                  <c:v>97.905708106156965</c:v>
                </c:pt>
                <c:pt idx="2492">
                  <c:v>97.90468926931932</c:v>
                </c:pt>
                <c:pt idx="2493">
                  <c:v>97.904034302780843</c:v>
                </c:pt>
                <c:pt idx="2494">
                  <c:v>97.902942691883354</c:v>
                </c:pt>
                <c:pt idx="2495">
                  <c:v>97.902214951285032</c:v>
                </c:pt>
                <c:pt idx="2496">
                  <c:v>97.901196114447387</c:v>
                </c:pt>
                <c:pt idx="2497">
                  <c:v>97.900177277609743</c:v>
                </c:pt>
                <c:pt idx="2498">
                  <c:v>97.899522311071252</c:v>
                </c:pt>
                <c:pt idx="2499">
                  <c:v>97.898867344532775</c:v>
                </c:pt>
                <c:pt idx="2500">
                  <c:v>97.898139603934453</c:v>
                </c:pt>
                <c:pt idx="2501">
                  <c:v>97.897120767096794</c:v>
                </c:pt>
                <c:pt idx="2502">
                  <c:v>97.895810834019827</c:v>
                </c:pt>
                <c:pt idx="2503">
                  <c:v>97.895228641541181</c:v>
                </c:pt>
                <c:pt idx="2504">
                  <c:v>97.894428126883014</c:v>
                </c:pt>
                <c:pt idx="2505">
                  <c:v>97.893773160344537</c:v>
                </c:pt>
                <c:pt idx="2506">
                  <c:v>97.893263741925722</c:v>
                </c:pt>
                <c:pt idx="2507">
                  <c:v>97.892317679147894</c:v>
                </c:pt>
                <c:pt idx="2508">
                  <c:v>97.891735486669248</c:v>
                </c:pt>
                <c:pt idx="2509">
                  <c:v>97.890716649831603</c:v>
                </c:pt>
                <c:pt idx="2510">
                  <c:v>97.889479490814452</c:v>
                </c:pt>
                <c:pt idx="2511">
                  <c:v>97.888460653976807</c:v>
                </c:pt>
                <c:pt idx="2512">
                  <c:v>97.88722349495967</c:v>
                </c:pt>
                <c:pt idx="2513">
                  <c:v>97.886422980301518</c:v>
                </c:pt>
                <c:pt idx="2514">
                  <c:v>97.885549691583535</c:v>
                </c:pt>
                <c:pt idx="2515">
                  <c:v>97.884312532566383</c:v>
                </c:pt>
                <c:pt idx="2516">
                  <c:v>97.883512017908231</c:v>
                </c:pt>
                <c:pt idx="2517">
                  <c:v>97.882711503250093</c:v>
                </c:pt>
                <c:pt idx="2518">
                  <c:v>97.881983762651771</c:v>
                </c:pt>
                <c:pt idx="2519">
                  <c:v>97.880819377694465</c:v>
                </c:pt>
                <c:pt idx="2520">
                  <c:v>97.879946088976467</c:v>
                </c:pt>
                <c:pt idx="2521">
                  <c:v>97.879218348378146</c:v>
                </c:pt>
                <c:pt idx="2522">
                  <c:v>97.878417833720007</c:v>
                </c:pt>
                <c:pt idx="2523">
                  <c:v>97.877617319061855</c:v>
                </c:pt>
                <c:pt idx="2524">
                  <c:v>97.876889578463533</c:v>
                </c:pt>
                <c:pt idx="2525">
                  <c:v>97.876307385984873</c:v>
                </c:pt>
                <c:pt idx="2526">
                  <c:v>97.875070226967736</c:v>
                </c:pt>
                <c:pt idx="2527">
                  <c:v>97.874488034489076</c:v>
                </c:pt>
                <c:pt idx="2528">
                  <c:v>97.874196938249753</c:v>
                </c:pt>
                <c:pt idx="2529">
                  <c:v>97.873105327352278</c:v>
                </c:pt>
                <c:pt idx="2530">
                  <c:v>97.872013716454802</c:v>
                </c:pt>
                <c:pt idx="2531">
                  <c:v>97.871067653676974</c:v>
                </c:pt>
                <c:pt idx="2532">
                  <c:v>97.870194364958991</c:v>
                </c:pt>
                <c:pt idx="2533">
                  <c:v>97.869612172480345</c:v>
                </c:pt>
                <c:pt idx="2534">
                  <c:v>97.869029980001685</c:v>
                </c:pt>
                <c:pt idx="2535">
                  <c:v>97.868520561582855</c:v>
                </c:pt>
                <c:pt idx="2536">
                  <c:v>97.867720046924717</c:v>
                </c:pt>
                <c:pt idx="2537">
                  <c:v>97.867065080386212</c:v>
                </c:pt>
                <c:pt idx="2538">
                  <c:v>97.866264565728073</c:v>
                </c:pt>
                <c:pt idx="2539">
                  <c:v>97.865100180770767</c:v>
                </c:pt>
                <c:pt idx="2540">
                  <c:v>97.86422689205277</c:v>
                </c:pt>
                <c:pt idx="2541">
                  <c:v>97.863062507095464</c:v>
                </c:pt>
                <c:pt idx="2542">
                  <c:v>97.862261992437311</c:v>
                </c:pt>
                <c:pt idx="2543">
                  <c:v>97.861097607480005</c:v>
                </c:pt>
                <c:pt idx="2544">
                  <c:v>97.860224318762008</c:v>
                </c:pt>
                <c:pt idx="2545">
                  <c:v>97.859278255984194</c:v>
                </c:pt>
                <c:pt idx="2546">
                  <c:v>97.858332193206394</c:v>
                </c:pt>
                <c:pt idx="2547">
                  <c:v>97.857240582308904</c:v>
                </c:pt>
                <c:pt idx="2548">
                  <c:v>97.856003423291767</c:v>
                </c:pt>
                <c:pt idx="2549">
                  <c:v>97.855130134573784</c:v>
                </c:pt>
                <c:pt idx="2550">
                  <c:v>97.854620716154955</c:v>
                </c:pt>
                <c:pt idx="2551">
                  <c:v>97.853383557137818</c:v>
                </c:pt>
                <c:pt idx="2552">
                  <c:v>97.852655816539496</c:v>
                </c:pt>
                <c:pt idx="2553">
                  <c:v>97.851855301881358</c:v>
                </c:pt>
                <c:pt idx="2554">
                  <c:v>97.851127561283036</c:v>
                </c:pt>
                <c:pt idx="2555">
                  <c:v>97.850836465043713</c:v>
                </c:pt>
                <c:pt idx="2556">
                  <c:v>97.850181498505222</c:v>
                </c:pt>
                <c:pt idx="2557">
                  <c:v>97.848798791368409</c:v>
                </c:pt>
                <c:pt idx="2558">
                  <c:v>97.84828937294958</c:v>
                </c:pt>
                <c:pt idx="2559">
                  <c:v>97.847852728590595</c:v>
                </c:pt>
                <c:pt idx="2560">
                  <c:v>97.846979439872612</c:v>
                </c:pt>
                <c:pt idx="2561">
                  <c:v>97.845887828975137</c:v>
                </c:pt>
                <c:pt idx="2562">
                  <c:v>97.845305636496477</c:v>
                </c:pt>
                <c:pt idx="2563">
                  <c:v>97.844214025599001</c:v>
                </c:pt>
                <c:pt idx="2564">
                  <c:v>97.84297686658185</c:v>
                </c:pt>
                <c:pt idx="2565">
                  <c:v>97.841666933504882</c:v>
                </c:pt>
                <c:pt idx="2566">
                  <c:v>97.840211452308239</c:v>
                </c:pt>
                <c:pt idx="2567">
                  <c:v>97.839629259829593</c:v>
                </c:pt>
                <c:pt idx="2568">
                  <c:v>97.838755971111595</c:v>
                </c:pt>
                <c:pt idx="2569">
                  <c:v>97.837518812094459</c:v>
                </c:pt>
                <c:pt idx="2570">
                  <c:v>97.836645523376475</c:v>
                </c:pt>
                <c:pt idx="2571">
                  <c:v>97.835845008718323</c:v>
                </c:pt>
                <c:pt idx="2572">
                  <c:v>97.835190042179846</c:v>
                </c:pt>
                <c:pt idx="2573">
                  <c:v>97.834389527521694</c:v>
                </c:pt>
                <c:pt idx="2574">
                  <c:v>97.833661786923358</c:v>
                </c:pt>
                <c:pt idx="2575">
                  <c:v>97.832642950085713</c:v>
                </c:pt>
                <c:pt idx="2576">
                  <c:v>97.831405791068576</c:v>
                </c:pt>
                <c:pt idx="2577">
                  <c:v>97.830459728290762</c:v>
                </c:pt>
                <c:pt idx="2578">
                  <c:v>97.82973198769244</c:v>
                </c:pt>
                <c:pt idx="2579">
                  <c:v>97.829149795213795</c:v>
                </c:pt>
                <c:pt idx="2580">
                  <c:v>97.828422054615473</c:v>
                </c:pt>
                <c:pt idx="2581">
                  <c:v>97.827985410256474</c:v>
                </c:pt>
                <c:pt idx="2582">
                  <c:v>97.827257669658167</c:v>
                </c:pt>
                <c:pt idx="2583">
                  <c:v>97.826457155</c:v>
                </c:pt>
                <c:pt idx="2584">
                  <c:v>97.825438318162355</c:v>
                </c:pt>
                <c:pt idx="2585">
                  <c:v>97.824856125683709</c:v>
                </c:pt>
                <c:pt idx="2586">
                  <c:v>97.824273933205049</c:v>
                </c:pt>
                <c:pt idx="2587">
                  <c:v>97.823182322307574</c:v>
                </c:pt>
                <c:pt idx="2588">
                  <c:v>97.822600129828913</c:v>
                </c:pt>
                <c:pt idx="2589">
                  <c:v>97.821508518931438</c:v>
                </c:pt>
                <c:pt idx="2590">
                  <c:v>97.8207080042733</c:v>
                </c:pt>
                <c:pt idx="2591">
                  <c:v>97.819543619315979</c:v>
                </c:pt>
                <c:pt idx="2592">
                  <c:v>97.818233686238997</c:v>
                </c:pt>
                <c:pt idx="2593">
                  <c:v>97.817651493760351</c:v>
                </c:pt>
                <c:pt idx="2594">
                  <c:v>97.816778205042368</c:v>
                </c:pt>
                <c:pt idx="2595">
                  <c:v>97.816050464444046</c:v>
                </c:pt>
                <c:pt idx="2596">
                  <c:v>97.815249949785894</c:v>
                </c:pt>
                <c:pt idx="2597">
                  <c:v>97.815031627606402</c:v>
                </c:pt>
                <c:pt idx="2598">
                  <c:v>97.81430388700808</c:v>
                </c:pt>
                <c:pt idx="2599">
                  <c:v>97.813503372349913</c:v>
                </c:pt>
                <c:pt idx="2600">
                  <c:v>97.812630083631944</c:v>
                </c:pt>
                <c:pt idx="2601">
                  <c:v>97.811975117093453</c:v>
                </c:pt>
                <c:pt idx="2602">
                  <c:v>97.81110182837547</c:v>
                </c:pt>
                <c:pt idx="2603">
                  <c:v>97.810737958076317</c:v>
                </c:pt>
                <c:pt idx="2604">
                  <c:v>97.80950079905918</c:v>
                </c:pt>
                <c:pt idx="2605">
                  <c:v>97.808773058460858</c:v>
                </c:pt>
                <c:pt idx="2606">
                  <c:v>97.807681447563368</c:v>
                </c:pt>
                <c:pt idx="2607">
                  <c:v>97.806808158845399</c:v>
                </c:pt>
                <c:pt idx="2608">
                  <c:v>97.805498225768417</c:v>
                </c:pt>
                <c:pt idx="2609">
                  <c:v>97.804188292691435</c:v>
                </c:pt>
                <c:pt idx="2610">
                  <c:v>97.803533326152944</c:v>
                </c:pt>
                <c:pt idx="2611">
                  <c:v>97.802951133674313</c:v>
                </c:pt>
                <c:pt idx="2612">
                  <c:v>97.8025144893153</c:v>
                </c:pt>
                <c:pt idx="2613">
                  <c:v>97.801641200597331</c:v>
                </c:pt>
                <c:pt idx="2614">
                  <c:v>97.800185719400673</c:v>
                </c:pt>
                <c:pt idx="2615">
                  <c:v>97.799166882563043</c:v>
                </c:pt>
                <c:pt idx="2616">
                  <c:v>97.798584690084382</c:v>
                </c:pt>
                <c:pt idx="2617">
                  <c:v>97.797711401366399</c:v>
                </c:pt>
                <c:pt idx="2618">
                  <c:v>97.796474242349262</c:v>
                </c:pt>
                <c:pt idx="2619">
                  <c:v>97.795746501750941</c:v>
                </c:pt>
                <c:pt idx="2620">
                  <c:v>97.794945987092788</c:v>
                </c:pt>
                <c:pt idx="2621">
                  <c:v>97.794145472434636</c:v>
                </c:pt>
                <c:pt idx="2622">
                  <c:v>97.793272183716653</c:v>
                </c:pt>
                <c:pt idx="2623">
                  <c:v>97.792689991237992</c:v>
                </c:pt>
                <c:pt idx="2624">
                  <c:v>97.792253346878994</c:v>
                </c:pt>
                <c:pt idx="2625">
                  <c:v>97.790725091622548</c:v>
                </c:pt>
                <c:pt idx="2626">
                  <c:v>97.790215673203704</c:v>
                </c:pt>
                <c:pt idx="2627">
                  <c:v>97.78919683636606</c:v>
                </c:pt>
                <c:pt idx="2628">
                  <c:v>97.788323547648076</c:v>
                </c:pt>
                <c:pt idx="2629">
                  <c:v>97.787377484870262</c:v>
                </c:pt>
                <c:pt idx="2630">
                  <c:v>97.786504196152279</c:v>
                </c:pt>
                <c:pt idx="2631">
                  <c:v>97.78606755179328</c:v>
                </c:pt>
                <c:pt idx="2632">
                  <c:v>97.784975940895819</c:v>
                </c:pt>
                <c:pt idx="2633">
                  <c:v>97.784248200297498</c:v>
                </c:pt>
                <c:pt idx="2634">
                  <c:v>97.783593233759021</c:v>
                </c:pt>
                <c:pt idx="2635">
                  <c:v>97.7824288488017</c:v>
                </c:pt>
                <c:pt idx="2636">
                  <c:v>97.78126446384438</c:v>
                </c:pt>
                <c:pt idx="2637">
                  <c:v>97.78126446384438</c:v>
                </c:pt>
                <c:pt idx="2638">
                  <c:v>97.780973367605057</c:v>
                </c:pt>
                <c:pt idx="2639">
                  <c:v>97.779372338288752</c:v>
                </c:pt>
                <c:pt idx="2640">
                  <c:v>97.778426275510938</c:v>
                </c:pt>
                <c:pt idx="2641">
                  <c:v>97.777989631151939</c:v>
                </c:pt>
                <c:pt idx="2642">
                  <c:v>97.777552986792955</c:v>
                </c:pt>
                <c:pt idx="2643">
                  <c:v>97.777189116493801</c:v>
                </c:pt>
                <c:pt idx="2644">
                  <c:v>97.775879183416819</c:v>
                </c:pt>
                <c:pt idx="2645">
                  <c:v>97.774569250339852</c:v>
                </c:pt>
                <c:pt idx="2646">
                  <c:v>97.773768735681699</c:v>
                </c:pt>
                <c:pt idx="2647">
                  <c:v>97.772968221023547</c:v>
                </c:pt>
                <c:pt idx="2648">
                  <c:v>97.772167706365394</c:v>
                </c:pt>
                <c:pt idx="2649">
                  <c:v>97.771367191707242</c:v>
                </c:pt>
                <c:pt idx="2650">
                  <c:v>97.770421128929428</c:v>
                </c:pt>
                <c:pt idx="2651">
                  <c:v>97.769475066151614</c:v>
                </c:pt>
                <c:pt idx="2652">
                  <c:v>97.7685290033738</c:v>
                </c:pt>
                <c:pt idx="2653">
                  <c:v>97.767291844356649</c:v>
                </c:pt>
                <c:pt idx="2654">
                  <c:v>97.766782425937834</c:v>
                </c:pt>
                <c:pt idx="2655">
                  <c:v>97.766054685339512</c:v>
                </c:pt>
                <c:pt idx="2656">
                  <c:v>97.765472492860866</c:v>
                </c:pt>
                <c:pt idx="2657">
                  <c:v>97.764235333843715</c:v>
                </c:pt>
                <c:pt idx="2658">
                  <c:v>97.763725915424899</c:v>
                </c:pt>
                <c:pt idx="2659">
                  <c:v>97.763434819185562</c:v>
                </c:pt>
                <c:pt idx="2660">
                  <c:v>97.76263430452741</c:v>
                </c:pt>
                <c:pt idx="2661">
                  <c:v>97.761615467689765</c:v>
                </c:pt>
                <c:pt idx="2662">
                  <c:v>97.760305534612797</c:v>
                </c:pt>
                <c:pt idx="2663">
                  <c:v>97.758558957176831</c:v>
                </c:pt>
                <c:pt idx="2664">
                  <c:v>97.758195086877663</c:v>
                </c:pt>
                <c:pt idx="2665">
                  <c:v>97.757976764698171</c:v>
                </c:pt>
                <c:pt idx="2666">
                  <c:v>97.757685668458848</c:v>
                </c:pt>
                <c:pt idx="2667">
                  <c:v>97.757176250040018</c:v>
                </c:pt>
                <c:pt idx="2668">
                  <c:v>97.756011865082712</c:v>
                </c:pt>
                <c:pt idx="2669">
                  <c:v>97.754993028245067</c:v>
                </c:pt>
                <c:pt idx="2670">
                  <c:v>97.754046965467239</c:v>
                </c:pt>
                <c:pt idx="2671">
                  <c:v>97.753246450809101</c:v>
                </c:pt>
                <c:pt idx="2672">
                  <c:v>97.752955354569764</c:v>
                </c:pt>
                <c:pt idx="2673">
                  <c:v>97.751645421492796</c:v>
                </c:pt>
                <c:pt idx="2674">
                  <c:v>97.750262714355983</c:v>
                </c:pt>
                <c:pt idx="2675">
                  <c:v>97.749243877518339</c:v>
                </c:pt>
                <c:pt idx="2676">
                  <c:v>97.748807233159354</c:v>
                </c:pt>
                <c:pt idx="2677">
                  <c:v>97.747933944441357</c:v>
                </c:pt>
                <c:pt idx="2678">
                  <c:v>97.747570074142203</c:v>
                </c:pt>
                <c:pt idx="2679">
                  <c:v>97.746915107603712</c:v>
                </c:pt>
                <c:pt idx="2680">
                  <c:v>97.745605174526744</c:v>
                </c:pt>
                <c:pt idx="2681">
                  <c:v>97.744804659868592</c:v>
                </c:pt>
                <c:pt idx="2682">
                  <c:v>97.743931371150623</c:v>
                </c:pt>
                <c:pt idx="2683">
                  <c:v>97.742766986193303</c:v>
                </c:pt>
                <c:pt idx="2684">
                  <c:v>97.742112019654797</c:v>
                </c:pt>
                <c:pt idx="2685">
                  <c:v>97.741093182817167</c:v>
                </c:pt>
                <c:pt idx="2686">
                  <c:v>97.740292668159015</c:v>
                </c:pt>
                <c:pt idx="2687">
                  <c:v>97.739419379441031</c:v>
                </c:pt>
                <c:pt idx="2688">
                  <c:v>97.738473316663217</c:v>
                </c:pt>
                <c:pt idx="2689">
                  <c:v>97.737454479825573</c:v>
                </c:pt>
                <c:pt idx="2690">
                  <c:v>97.736799513287082</c:v>
                </c:pt>
                <c:pt idx="2691">
                  <c:v>97.735635128329761</c:v>
                </c:pt>
                <c:pt idx="2692">
                  <c:v>97.735562354269931</c:v>
                </c:pt>
                <c:pt idx="2693">
                  <c:v>97.735489580210114</c:v>
                </c:pt>
                <c:pt idx="2694">
                  <c:v>97.734179647133132</c:v>
                </c:pt>
                <c:pt idx="2695">
                  <c:v>97.733088036235657</c:v>
                </c:pt>
                <c:pt idx="2696">
                  <c:v>97.732214747517659</c:v>
                </c:pt>
                <c:pt idx="2697">
                  <c:v>97.731632555039013</c:v>
                </c:pt>
                <c:pt idx="2698">
                  <c:v>97.730832040380861</c:v>
                </c:pt>
                <c:pt idx="2699">
                  <c:v>97.729813203543216</c:v>
                </c:pt>
                <c:pt idx="2700">
                  <c:v>97.728867140765402</c:v>
                </c:pt>
                <c:pt idx="2701">
                  <c:v>97.727993852047419</c:v>
                </c:pt>
                <c:pt idx="2702">
                  <c:v>97.727484433628604</c:v>
                </c:pt>
                <c:pt idx="2703">
                  <c:v>97.726320048671283</c:v>
                </c:pt>
                <c:pt idx="2704">
                  <c:v>97.725737856192623</c:v>
                </c:pt>
                <c:pt idx="2705">
                  <c:v>97.725301211833639</c:v>
                </c:pt>
                <c:pt idx="2706">
                  <c:v>97.724573471235317</c:v>
                </c:pt>
                <c:pt idx="2707">
                  <c:v>97.723336312218166</c:v>
                </c:pt>
                <c:pt idx="2708">
                  <c:v>97.721880831021537</c:v>
                </c:pt>
                <c:pt idx="2709">
                  <c:v>97.720861994183892</c:v>
                </c:pt>
                <c:pt idx="2710">
                  <c:v>97.720716446064245</c:v>
                </c:pt>
                <c:pt idx="2711">
                  <c:v>97.720498123884738</c:v>
                </c:pt>
                <c:pt idx="2712">
                  <c:v>97.719552061106924</c:v>
                </c:pt>
                <c:pt idx="2713">
                  <c:v>97.718678772388927</c:v>
                </c:pt>
                <c:pt idx="2714">
                  <c:v>97.717878257730789</c:v>
                </c:pt>
                <c:pt idx="2715">
                  <c:v>97.717004969012805</c:v>
                </c:pt>
                <c:pt idx="2716">
                  <c:v>97.715840584055485</c:v>
                </c:pt>
                <c:pt idx="2717">
                  <c:v>97.715258391576839</c:v>
                </c:pt>
                <c:pt idx="2718">
                  <c:v>97.714312328799025</c:v>
                </c:pt>
                <c:pt idx="2719">
                  <c:v>97.713439040081028</c:v>
                </c:pt>
                <c:pt idx="2720">
                  <c:v>97.713002395722043</c:v>
                </c:pt>
                <c:pt idx="2721">
                  <c:v>97.712056332944229</c:v>
                </c:pt>
                <c:pt idx="2722">
                  <c:v>97.711474140465583</c:v>
                </c:pt>
                <c:pt idx="2723">
                  <c:v>97.710382529568079</c:v>
                </c:pt>
                <c:pt idx="2724">
                  <c:v>97.70950924085011</c:v>
                </c:pt>
                <c:pt idx="2725">
                  <c:v>97.70834485589279</c:v>
                </c:pt>
                <c:pt idx="2726">
                  <c:v>97.707762663414158</c:v>
                </c:pt>
                <c:pt idx="2727">
                  <c:v>97.707107696875667</c:v>
                </c:pt>
                <c:pt idx="2728">
                  <c:v>97.706525504397007</c:v>
                </c:pt>
                <c:pt idx="2729">
                  <c:v>97.705652215679024</c:v>
                </c:pt>
                <c:pt idx="2730">
                  <c:v>97.705070023200363</c:v>
                </c:pt>
                <c:pt idx="2731">
                  <c:v>97.70412396042255</c:v>
                </c:pt>
                <c:pt idx="2732">
                  <c:v>97.703468993884059</c:v>
                </c:pt>
                <c:pt idx="2733">
                  <c:v>97.702377382986583</c:v>
                </c:pt>
                <c:pt idx="2734">
                  <c:v>97.701212998029277</c:v>
                </c:pt>
                <c:pt idx="2735">
                  <c:v>97.700776353670278</c:v>
                </c:pt>
                <c:pt idx="2736">
                  <c:v>97.700339709311294</c:v>
                </c:pt>
                <c:pt idx="2737">
                  <c:v>97.699684742772803</c:v>
                </c:pt>
                <c:pt idx="2738">
                  <c:v>97.69888422811465</c:v>
                </c:pt>
                <c:pt idx="2739">
                  <c:v>97.697574295037683</c:v>
                </c:pt>
                <c:pt idx="2740">
                  <c:v>97.696992102559022</c:v>
                </c:pt>
                <c:pt idx="2741">
                  <c:v>97.696628232259869</c:v>
                </c:pt>
                <c:pt idx="2742">
                  <c:v>97.695973265721364</c:v>
                </c:pt>
                <c:pt idx="2743">
                  <c:v>97.694954428883733</c:v>
                </c:pt>
                <c:pt idx="2744">
                  <c:v>97.693935592046074</c:v>
                </c:pt>
                <c:pt idx="2745">
                  <c:v>97.693280625507597</c:v>
                </c:pt>
                <c:pt idx="2746">
                  <c:v>97.692407336789614</c:v>
                </c:pt>
                <c:pt idx="2747">
                  <c:v>97.691242951832294</c:v>
                </c:pt>
                <c:pt idx="2748">
                  <c:v>97.690078566874988</c:v>
                </c:pt>
                <c:pt idx="2749">
                  <c:v>97.689569148456158</c:v>
                </c:pt>
                <c:pt idx="2750">
                  <c:v>97.688841407857836</c:v>
                </c:pt>
                <c:pt idx="2751">
                  <c:v>97.68767702290053</c:v>
                </c:pt>
                <c:pt idx="2752">
                  <c:v>97.686876508242392</c:v>
                </c:pt>
                <c:pt idx="2753">
                  <c:v>97.686294315763732</c:v>
                </c:pt>
                <c:pt idx="2754">
                  <c:v>97.685421027045734</c:v>
                </c:pt>
                <c:pt idx="2755">
                  <c:v>97.684693286447427</c:v>
                </c:pt>
                <c:pt idx="2756">
                  <c:v>97.684547738327765</c:v>
                </c:pt>
                <c:pt idx="2757">
                  <c:v>97.683674449609782</c:v>
                </c:pt>
                <c:pt idx="2758">
                  <c:v>97.682655612772123</c:v>
                </c:pt>
                <c:pt idx="2759">
                  <c:v>97.682146194353308</c:v>
                </c:pt>
                <c:pt idx="2760">
                  <c:v>97.681564001874648</c:v>
                </c:pt>
                <c:pt idx="2761">
                  <c:v>97.68083626127634</c:v>
                </c:pt>
                <c:pt idx="2762">
                  <c:v>97.680181294737849</c:v>
                </c:pt>
                <c:pt idx="2763">
                  <c:v>97.679526328199358</c:v>
                </c:pt>
                <c:pt idx="2764">
                  <c:v>97.678434717301883</c:v>
                </c:pt>
                <c:pt idx="2765">
                  <c:v>97.677488654524069</c:v>
                </c:pt>
                <c:pt idx="2766">
                  <c:v>97.676251495506918</c:v>
                </c:pt>
                <c:pt idx="2767">
                  <c:v>97.675378206788949</c:v>
                </c:pt>
                <c:pt idx="2768">
                  <c:v>97.67435936995129</c:v>
                </c:pt>
                <c:pt idx="2769">
                  <c:v>97.673486081233307</c:v>
                </c:pt>
                <c:pt idx="2770">
                  <c:v>97.672685566575154</c:v>
                </c:pt>
                <c:pt idx="2771">
                  <c:v>97.672030600036678</c:v>
                </c:pt>
                <c:pt idx="2772">
                  <c:v>97.671084537258849</c:v>
                </c:pt>
                <c:pt idx="2773">
                  <c:v>97.670356796660542</c:v>
                </c:pt>
                <c:pt idx="2774">
                  <c:v>97.669701830122051</c:v>
                </c:pt>
                <c:pt idx="2775">
                  <c:v>97.668828541404068</c:v>
                </c:pt>
                <c:pt idx="2776">
                  <c:v>97.667736930506592</c:v>
                </c:pt>
                <c:pt idx="2777">
                  <c:v>97.666718093668948</c:v>
                </c:pt>
                <c:pt idx="2778">
                  <c:v>97.666281449309949</c:v>
                </c:pt>
                <c:pt idx="2779">
                  <c:v>97.665699256831303</c:v>
                </c:pt>
                <c:pt idx="2780">
                  <c:v>97.665044290292812</c:v>
                </c:pt>
                <c:pt idx="2781">
                  <c:v>97.664389323754335</c:v>
                </c:pt>
                <c:pt idx="2782">
                  <c:v>97.663224938797015</c:v>
                </c:pt>
                <c:pt idx="2783">
                  <c:v>97.662351650079032</c:v>
                </c:pt>
                <c:pt idx="2784">
                  <c:v>97.661842231660202</c:v>
                </c:pt>
                <c:pt idx="2785">
                  <c:v>97.66104171700205</c:v>
                </c:pt>
                <c:pt idx="2786">
                  <c:v>97.660095654224236</c:v>
                </c:pt>
                <c:pt idx="2787">
                  <c:v>97.658640173027607</c:v>
                </c:pt>
                <c:pt idx="2788">
                  <c:v>97.657766884309609</c:v>
                </c:pt>
                <c:pt idx="2789">
                  <c:v>97.656820821531809</c:v>
                </c:pt>
                <c:pt idx="2790">
                  <c:v>97.656165854993318</c:v>
                </c:pt>
                <c:pt idx="2791">
                  <c:v>97.655292566275335</c:v>
                </c:pt>
                <c:pt idx="2792">
                  <c:v>97.654128181318029</c:v>
                </c:pt>
                <c:pt idx="2793">
                  <c:v>97.653764311018861</c:v>
                </c:pt>
                <c:pt idx="2794">
                  <c:v>97.653909859138523</c:v>
                </c:pt>
                <c:pt idx="2795">
                  <c:v>97.653400440719707</c:v>
                </c:pt>
                <c:pt idx="2796">
                  <c:v>97.652891022300878</c:v>
                </c:pt>
                <c:pt idx="2797">
                  <c:v>97.65216328170257</c:v>
                </c:pt>
                <c:pt idx="2798">
                  <c:v>97.651289992984573</c:v>
                </c:pt>
                <c:pt idx="2799">
                  <c:v>97.650562252386251</c:v>
                </c:pt>
                <c:pt idx="2800">
                  <c:v>97.649543415548607</c:v>
                </c:pt>
                <c:pt idx="2801">
                  <c:v>97.648961223069961</c:v>
                </c:pt>
                <c:pt idx="2802">
                  <c:v>97.648670126830623</c:v>
                </c:pt>
                <c:pt idx="2803">
                  <c:v>97.64779683811264</c:v>
                </c:pt>
                <c:pt idx="2804">
                  <c:v>97.646559679095503</c:v>
                </c:pt>
                <c:pt idx="2805">
                  <c:v>97.645831938497167</c:v>
                </c:pt>
                <c:pt idx="2806">
                  <c:v>97.645031423839029</c:v>
                </c:pt>
                <c:pt idx="2807">
                  <c:v>97.644158135121046</c:v>
                </c:pt>
                <c:pt idx="2808">
                  <c:v>97.64306652422357</c:v>
                </c:pt>
                <c:pt idx="2809">
                  <c:v>97.642411557685065</c:v>
                </c:pt>
                <c:pt idx="2810">
                  <c:v>97.64190213926625</c:v>
                </c:pt>
                <c:pt idx="2811">
                  <c:v>97.640519432129452</c:v>
                </c:pt>
                <c:pt idx="2812">
                  <c:v>97.639500595291807</c:v>
                </c:pt>
                <c:pt idx="2813">
                  <c:v>97.638918402813147</c:v>
                </c:pt>
                <c:pt idx="2814">
                  <c:v>97.638336210334487</c:v>
                </c:pt>
                <c:pt idx="2815">
                  <c:v>97.637026277257519</c:v>
                </c:pt>
                <c:pt idx="2816">
                  <c:v>97.63564357012072</c:v>
                </c:pt>
                <c:pt idx="2817">
                  <c:v>97.635425247941214</c:v>
                </c:pt>
                <c:pt idx="2818">
                  <c:v>97.634988603582229</c:v>
                </c:pt>
                <c:pt idx="2819">
                  <c:v>97.634260862983908</c:v>
                </c:pt>
                <c:pt idx="2820">
                  <c:v>97.63389699268474</c:v>
                </c:pt>
                <c:pt idx="2821">
                  <c:v>97.633678670505248</c:v>
                </c:pt>
                <c:pt idx="2822">
                  <c:v>97.633023703966771</c:v>
                </c:pt>
                <c:pt idx="2823">
                  <c:v>97.632004867129112</c:v>
                </c:pt>
                <c:pt idx="2824">
                  <c:v>97.630986030291467</c:v>
                </c:pt>
                <c:pt idx="2825">
                  <c:v>97.629894419393992</c:v>
                </c:pt>
                <c:pt idx="2826">
                  <c:v>97.628948356616178</c:v>
                </c:pt>
                <c:pt idx="2827">
                  <c:v>97.627420101359689</c:v>
                </c:pt>
                <c:pt idx="2828">
                  <c:v>97.626255716402397</c:v>
                </c:pt>
                <c:pt idx="2829">
                  <c:v>97.624654687086093</c:v>
                </c:pt>
                <c:pt idx="2830">
                  <c:v>97.623344754009125</c:v>
                </c:pt>
                <c:pt idx="2831">
                  <c:v>97.623635850248434</c:v>
                </c:pt>
                <c:pt idx="2832">
                  <c:v>97.62385417242794</c:v>
                </c:pt>
                <c:pt idx="2833">
                  <c:v>97.622835335590295</c:v>
                </c:pt>
                <c:pt idx="2834">
                  <c:v>97.621670950632989</c:v>
                </c:pt>
                <c:pt idx="2835">
                  <c:v>97.622034820932143</c:v>
                </c:pt>
                <c:pt idx="2836">
                  <c:v>97.621452628453483</c:v>
                </c:pt>
                <c:pt idx="2837">
                  <c:v>97.619706051017516</c:v>
                </c:pt>
                <c:pt idx="2838">
                  <c:v>97.618614440120041</c:v>
                </c:pt>
                <c:pt idx="2839">
                  <c:v>97.617522829222565</c:v>
                </c:pt>
                <c:pt idx="2840">
                  <c:v>97.617086184863567</c:v>
                </c:pt>
                <c:pt idx="2841">
                  <c:v>97.61701341080375</c:v>
                </c:pt>
                <c:pt idx="2842">
                  <c:v>97.616358444265245</c:v>
                </c:pt>
                <c:pt idx="2843">
                  <c:v>97.615921799906275</c:v>
                </c:pt>
                <c:pt idx="2844">
                  <c:v>97.614975737128447</c:v>
                </c:pt>
                <c:pt idx="2845">
                  <c:v>97.614466318709631</c:v>
                </c:pt>
                <c:pt idx="2846">
                  <c:v>97.614175222470294</c:v>
                </c:pt>
                <c:pt idx="2847">
                  <c:v>97.612719741273651</c:v>
                </c:pt>
                <c:pt idx="2848">
                  <c:v>97.612210322854835</c:v>
                </c:pt>
                <c:pt idx="2849">
                  <c:v>97.611555356316345</c:v>
                </c:pt>
                <c:pt idx="2850">
                  <c:v>97.610172649179532</c:v>
                </c:pt>
                <c:pt idx="2851">
                  <c:v>97.609008264222226</c:v>
                </c:pt>
                <c:pt idx="2852">
                  <c:v>97.607843879264919</c:v>
                </c:pt>
                <c:pt idx="2853">
                  <c:v>97.607843879264919</c:v>
                </c:pt>
                <c:pt idx="2854">
                  <c:v>97.607625557085413</c:v>
                </c:pt>
                <c:pt idx="2855">
                  <c:v>97.606679494307613</c:v>
                </c:pt>
                <c:pt idx="2856">
                  <c:v>97.606242849948615</c:v>
                </c:pt>
                <c:pt idx="2857">
                  <c:v>97.605442335290462</c:v>
                </c:pt>
                <c:pt idx="2858">
                  <c:v>97.604569046572493</c:v>
                </c:pt>
                <c:pt idx="2859">
                  <c:v>97.603695757854496</c:v>
                </c:pt>
                <c:pt idx="2860">
                  <c:v>97.602385824777528</c:v>
                </c:pt>
                <c:pt idx="2861">
                  <c:v>97.601949180418529</c:v>
                </c:pt>
                <c:pt idx="2862">
                  <c:v>97.601003117640715</c:v>
                </c:pt>
                <c:pt idx="2863">
                  <c:v>97.600712021401392</c:v>
                </c:pt>
                <c:pt idx="2864">
                  <c:v>97.59991150674324</c:v>
                </c:pt>
                <c:pt idx="2865">
                  <c:v>97.59932931426458</c:v>
                </c:pt>
                <c:pt idx="2866">
                  <c:v>97.598747121785919</c:v>
                </c:pt>
                <c:pt idx="2867">
                  <c:v>97.598019381187612</c:v>
                </c:pt>
                <c:pt idx="2868">
                  <c:v>97.597655510888444</c:v>
                </c:pt>
                <c:pt idx="2869">
                  <c:v>97.597655510888444</c:v>
                </c:pt>
                <c:pt idx="2870">
                  <c:v>97.596491125931138</c:v>
                </c:pt>
                <c:pt idx="2871">
                  <c:v>97.594962870674664</c:v>
                </c:pt>
                <c:pt idx="2872">
                  <c:v>97.593944033837019</c:v>
                </c:pt>
                <c:pt idx="2873">
                  <c:v>97.593070745119036</c:v>
                </c:pt>
                <c:pt idx="2874">
                  <c:v>97.592634100760051</c:v>
                </c:pt>
                <c:pt idx="2875">
                  <c:v>97.592124682341222</c:v>
                </c:pt>
                <c:pt idx="2876">
                  <c:v>97.5913969417429</c:v>
                </c:pt>
                <c:pt idx="2877">
                  <c:v>97.591178619563408</c:v>
                </c:pt>
                <c:pt idx="2878">
                  <c:v>97.590669201144593</c:v>
                </c:pt>
                <c:pt idx="2879">
                  <c:v>97.589941460546271</c:v>
                </c:pt>
                <c:pt idx="2880">
                  <c:v>97.588413205289797</c:v>
                </c:pt>
                <c:pt idx="2881">
                  <c:v>97.588122109050474</c:v>
                </c:pt>
                <c:pt idx="2882">
                  <c:v>97.588049334990629</c:v>
                </c:pt>
                <c:pt idx="2883">
                  <c:v>97.587612690631644</c:v>
                </c:pt>
                <c:pt idx="2884">
                  <c:v>97.58666662785383</c:v>
                </c:pt>
                <c:pt idx="2885">
                  <c:v>97.585793339135847</c:v>
                </c:pt>
                <c:pt idx="2886">
                  <c:v>97.584774502298217</c:v>
                </c:pt>
                <c:pt idx="2887">
                  <c:v>97.583464569221221</c:v>
                </c:pt>
                <c:pt idx="2888">
                  <c:v>97.582591280503237</c:v>
                </c:pt>
                <c:pt idx="2889">
                  <c:v>97.58186353990493</c:v>
                </c:pt>
                <c:pt idx="2890">
                  <c:v>97.581354121486115</c:v>
                </c:pt>
                <c:pt idx="2891">
                  <c:v>97.580553606827948</c:v>
                </c:pt>
                <c:pt idx="2892">
                  <c:v>97.579316447810811</c:v>
                </c:pt>
                <c:pt idx="2893">
                  <c:v>97.57866148127232</c:v>
                </c:pt>
                <c:pt idx="2894">
                  <c:v>97.577933740674013</c:v>
                </c:pt>
                <c:pt idx="2895">
                  <c:v>97.577206000075677</c:v>
                </c:pt>
                <c:pt idx="2896">
                  <c:v>97.576623807597031</c:v>
                </c:pt>
                <c:pt idx="2897">
                  <c:v>97.575896066998709</c:v>
                </c:pt>
                <c:pt idx="2898">
                  <c:v>97.575677744819217</c:v>
                </c:pt>
                <c:pt idx="2899">
                  <c:v>97.57538664857988</c:v>
                </c:pt>
                <c:pt idx="2900">
                  <c:v>97.574513359861896</c:v>
                </c:pt>
                <c:pt idx="2901">
                  <c:v>97.573421748964421</c:v>
                </c:pt>
                <c:pt idx="2902">
                  <c:v>97.572548460246438</c:v>
                </c:pt>
                <c:pt idx="2903">
                  <c:v>97.572330138066945</c:v>
                </c:pt>
                <c:pt idx="2904">
                  <c:v>97.572039041827608</c:v>
                </c:pt>
                <c:pt idx="2905">
                  <c:v>97.57123852716947</c:v>
                </c:pt>
                <c:pt idx="2906">
                  <c:v>97.570292464391656</c:v>
                </c:pt>
                <c:pt idx="2907">
                  <c:v>97.569346401613828</c:v>
                </c:pt>
                <c:pt idx="2908">
                  <c:v>97.568618661015506</c:v>
                </c:pt>
                <c:pt idx="2909">
                  <c:v>97.567745372297537</c:v>
                </c:pt>
                <c:pt idx="2910">
                  <c:v>97.567163179818877</c:v>
                </c:pt>
                <c:pt idx="2911">
                  <c:v>97.565926020801726</c:v>
                </c:pt>
                <c:pt idx="2912">
                  <c:v>97.564907183964081</c:v>
                </c:pt>
                <c:pt idx="2913">
                  <c:v>97.56425221742559</c:v>
                </c:pt>
                <c:pt idx="2914">
                  <c:v>97.563597250887113</c:v>
                </c:pt>
                <c:pt idx="2915">
                  <c:v>97.562651188109299</c:v>
                </c:pt>
                <c:pt idx="2916">
                  <c:v>97.561632351271655</c:v>
                </c:pt>
                <c:pt idx="2917">
                  <c:v>97.561195706912656</c:v>
                </c:pt>
                <c:pt idx="2918">
                  <c:v>97.560613514433996</c:v>
                </c:pt>
                <c:pt idx="2919">
                  <c:v>97.559740225716013</c:v>
                </c:pt>
                <c:pt idx="2920">
                  <c:v>97.558794162938199</c:v>
                </c:pt>
                <c:pt idx="2921">
                  <c:v>97.558503066698876</c:v>
                </c:pt>
                <c:pt idx="2922">
                  <c:v>97.557920874220216</c:v>
                </c:pt>
                <c:pt idx="2923">
                  <c:v>97.55733868174157</c:v>
                </c:pt>
                <c:pt idx="2924">
                  <c:v>97.556683715203079</c:v>
                </c:pt>
                <c:pt idx="2925">
                  <c:v>97.555592104305603</c:v>
                </c:pt>
                <c:pt idx="2926">
                  <c:v>97.555228234006435</c:v>
                </c:pt>
                <c:pt idx="2927">
                  <c:v>97.555082685886788</c:v>
                </c:pt>
                <c:pt idx="2928">
                  <c:v>97.55420939716879</c:v>
                </c:pt>
                <c:pt idx="2929">
                  <c:v>97.553190560331146</c:v>
                </c:pt>
                <c:pt idx="2930">
                  <c:v>97.552535593792655</c:v>
                </c:pt>
                <c:pt idx="2931">
                  <c:v>97.551371208835349</c:v>
                </c:pt>
                <c:pt idx="2932">
                  <c:v>97.550643468237027</c:v>
                </c:pt>
                <c:pt idx="2933">
                  <c:v>97.550497920117365</c:v>
                </c:pt>
                <c:pt idx="2934">
                  <c:v>97.549770179519044</c:v>
                </c:pt>
                <c:pt idx="2935">
                  <c:v>97.54882411674123</c:v>
                </c:pt>
                <c:pt idx="2936">
                  <c:v>97.548096376142908</c:v>
                </c:pt>
                <c:pt idx="2937">
                  <c:v>97.547004765245433</c:v>
                </c:pt>
                <c:pt idx="2938">
                  <c:v>97.546349798706942</c:v>
                </c:pt>
                <c:pt idx="2939">
                  <c:v>97.545913154347957</c:v>
                </c:pt>
                <c:pt idx="2940">
                  <c:v>97.546058702467619</c:v>
                </c:pt>
                <c:pt idx="2941">
                  <c:v>97.545985928407788</c:v>
                </c:pt>
                <c:pt idx="2942">
                  <c:v>97.544894317510312</c:v>
                </c:pt>
                <c:pt idx="2943">
                  <c:v>97.5435116103735</c:v>
                </c:pt>
                <c:pt idx="2944">
                  <c:v>97.54300219195467</c:v>
                </c:pt>
                <c:pt idx="2945">
                  <c:v>97.542419999476024</c:v>
                </c:pt>
                <c:pt idx="2946">
                  <c:v>97.541837806997364</c:v>
                </c:pt>
                <c:pt idx="2947">
                  <c:v>97.54089174421955</c:v>
                </c:pt>
                <c:pt idx="2948">
                  <c:v>97.539727359262244</c:v>
                </c:pt>
                <c:pt idx="2949">
                  <c:v>97.538926844604092</c:v>
                </c:pt>
                <c:pt idx="2950">
                  <c:v>97.537980781826278</c:v>
                </c:pt>
                <c:pt idx="2951">
                  <c:v>97.537253041227942</c:v>
                </c:pt>
                <c:pt idx="2952">
                  <c:v>97.536743622809126</c:v>
                </c:pt>
                <c:pt idx="2953">
                  <c:v>97.536161430330466</c:v>
                </c:pt>
                <c:pt idx="2954">
                  <c:v>97.535142593492836</c:v>
                </c:pt>
                <c:pt idx="2955">
                  <c:v>97.534269304774853</c:v>
                </c:pt>
                <c:pt idx="2956">
                  <c:v>97.533978208535515</c:v>
                </c:pt>
                <c:pt idx="2957">
                  <c:v>97.533687112296192</c:v>
                </c:pt>
                <c:pt idx="2958">
                  <c:v>97.533614338236362</c:v>
                </c:pt>
                <c:pt idx="2959">
                  <c:v>97.532449953279041</c:v>
                </c:pt>
                <c:pt idx="2960">
                  <c:v>97.531649438620889</c:v>
                </c:pt>
                <c:pt idx="2961">
                  <c:v>97.531212794261918</c:v>
                </c:pt>
                <c:pt idx="2962">
                  <c:v>97.530848923962751</c:v>
                </c:pt>
                <c:pt idx="2963">
                  <c:v>97.530339505543921</c:v>
                </c:pt>
                <c:pt idx="2964">
                  <c:v>97.529320668706276</c:v>
                </c:pt>
                <c:pt idx="2965">
                  <c:v>97.528592928107955</c:v>
                </c:pt>
                <c:pt idx="2966">
                  <c:v>97.527865187509647</c:v>
                </c:pt>
                <c:pt idx="2967">
                  <c:v>97.527137446911311</c:v>
                </c:pt>
                <c:pt idx="2968">
                  <c:v>97.526555254432665</c:v>
                </c:pt>
                <c:pt idx="2969">
                  <c:v>97.525754739774513</c:v>
                </c:pt>
                <c:pt idx="2970">
                  <c:v>97.525026999176205</c:v>
                </c:pt>
                <c:pt idx="2971">
                  <c:v>97.524517580757362</c:v>
                </c:pt>
                <c:pt idx="2972">
                  <c:v>97.523789840159054</c:v>
                </c:pt>
                <c:pt idx="2973">
                  <c:v>97.52226158490258</c:v>
                </c:pt>
                <c:pt idx="2974">
                  <c:v>97.521679392423934</c:v>
                </c:pt>
                <c:pt idx="2975">
                  <c:v>97.520369459346938</c:v>
                </c:pt>
                <c:pt idx="2976">
                  <c:v>97.5195689446888</c:v>
                </c:pt>
                <c:pt idx="2977">
                  <c:v>97.519132300329801</c:v>
                </c:pt>
                <c:pt idx="2978">
                  <c:v>97.518259011611832</c:v>
                </c:pt>
                <c:pt idx="2979">
                  <c:v>97.51753127101351</c:v>
                </c:pt>
                <c:pt idx="2980">
                  <c:v>97.516803530415203</c:v>
                </c:pt>
                <c:pt idx="2981">
                  <c:v>97.516075789816853</c:v>
                </c:pt>
                <c:pt idx="2982">
                  <c:v>97.515129727039053</c:v>
                </c:pt>
                <c:pt idx="2983">
                  <c:v>97.514183664261239</c:v>
                </c:pt>
                <c:pt idx="2984">
                  <c:v>97.51367424584241</c:v>
                </c:pt>
                <c:pt idx="2985">
                  <c:v>97.513164827423594</c:v>
                </c:pt>
                <c:pt idx="2986">
                  <c:v>97.513019279303919</c:v>
                </c:pt>
                <c:pt idx="2987">
                  <c:v>97.511854894346612</c:v>
                </c:pt>
                <c:pt idx="2988">
                  <c:v>97.511199927808121</c:v>
                </c:pt>
                <c:pt idx="2989">
                  <c:v>97.510690509389306</c:v>
                </c:pt>
                <c:pt idx="2990">
                  <c:v>97.509962768790984</c:v>
                </c:pt>
                <c:pt idx="2991">
                  <c:v>97.509307802252494</c:v>
                </c:pt>
                <c:pt idx="2992">
                  <c:v>97.508070643235357</c:v>
                </c:pt>
                <c:pt idx="2993">
                  <c:v>97.507415676696866</c:v>
                </c:pt>
                <c:pt idx="2994">
                  <c:v>97.506178517679714</c:v>
                </c:pt>
                <c:pt idx="2995">
                  <c:v>97.504941358662592</c:v>
                </c:pt>
                <c:pt idx="2996">
                  <c:v>97.503704199645441</c:v>
                </c:pt>
                <c:pt idx="2997">
                  <c:v>97.502394266568459</c:v>
                </c:pt>
                <c:pt idx="2998">
                  <c:v>97.50152097785049</c:v>
                </c:pt>
                <c:pt idx="2999">
                  <c:v>97.500429366953014</c:v>
                </c:pt>
                <c:pt idx="3000">
                  <c:v>97.498610015457203</c:v>
                </c:pt>
                <c:pt idx="3001">
                  <c:v>97.496281245542576</c:v>
                </c:pt>
                <c:pt idx="3002">
                  <c:v>97.493661379388641</c:v>
                </c:pt>
                <c:pt idx="3003">
                  <c:v>97.490168224516708</c:v>
                </c:pt>
                <c:pt idx="3004">
                  <c:v>97.484782944089147</c:v>
                </c:pt>
                <c:pt idx="3005">
                  <c:v>97.474740123832333</c:v>
                </c:pt>
                <c:pt idx="3006">
                  <c:v>97.458802604729144</c:v>
                </c:pt>
                <c:pt idx="3007">
                  <c:v>97.43871696421553</c:v>
                </c:pt>
                <c:pt idx="3008">
                  <c:v>97.422561122932848</c:v>
                </c:pt>
                <c:pt idx="3009">
                  <c:v>97.414847072590661</c:v>
                </c:pt>
                <c:pt idx="3010">
                  <c:v>97.41215443237688</c:v>
                </c:pt>
                <c:pt idx="3011">
                  <c:v>97.411499465838389</c:v>
                </c:pt>
                <c:pt idx="3012">
                  <c:v>97.411863336137543</c:v>
                </c:pt>
                <c:pt idx="3013">
                  <c:v>97.411863336137543</c:v>
                </c:pt>
                <c:pt idx="3014">
                  <c:v>97.412299980496542</c:v>
                </c:pt>
                <c:pt idx="3015">
                  <c:v>97.412954947035018</c:v>
                </c:pt>
                <c:pt idx="3016">
                  <c:v>97.413609913573524</c:v>
                </c:pt>
                <c:pt idx="3017">
                  <c:v>97.414628750411168</c:v>
                </c:pt>
                <c:pt idx="3018">
                  <c:v>97.414774298530844</c:v>
                </c:pt>
                <c:pt idx="3019">
                  <c:v>97.414919846650491</c:v>
                </c:pt>
                <c:pt idx="3020">
                  <c:v>97.415210942889814</c:v>
                </c:pt>
                <c:pt idx="3021">
                  <c:v>97.415138168829998</c:v>
                </c:pt>
                <c:pt idx="3022">
                  <c:v>97.415283716949659</c:v>
                </c:pt>
                <c:pt idx="3023">
                  <c:v>97.416084231607812</c:v>
                </c:pt>
                <c:pt idx="3024">
                  <c:v>97.416448101906965</c:v>
                </c:pt>
                <c:pt idx="3025">
                  <c:v>97.416375327847121</c:v>
                </c:pt>
                <c:pt idx="3026">
                  <c:v>97.416084231607812</c:v>
                </c:pt>
                <c:pt idx="3027">
                  <c:v>97.415574813188982</c:v>
                </c:pt>
                <c:pt idx="3028">
                  <c:v>97.415283716949659</c:v>
                </c:pt>
                <c:pt idx="3029">
                  <c:v>97.415065394770167</c:v>
                </c:pt>
                <c:pt idx="3030">
                  <c:v>97.415283716949659</c:v>
                </c:pt>
                <c:pt idx="3031">
                  <c:v>97.415502039129152</c:v>
                </c:pt>
                <c:pt idx="3032">
                  <c:v>97.415502039129152</c:v>
                </c:pt>
                <c:pt idx="3033">
                  <c:v>97.415138168829998</c:v>
                </c:pt>
                <c:pt idx="3034">
                  <c:v>97.414483202291507</c:v>
                </c:pt>
                <c:pt idx="3035">
                  <c:v>97.414337654171831</c:v>
                </c:pt>
                <c:pt idx="3036">
                  <c:v>97.414192106052184</c:v>
                </c:pt>
                <c:pt idx="3037">
                  <c:v>97.413318817334186</c:v>
                </c:pt>
                <c:pt idx="3038">
                  <c:v>97.412954947035018</c:v>
                </c:pt>
                <c:pt idx="3039">
                  <c:v>97.412445528616203</c:v>
                </c:pt>
                <c:pt idx="3040">
                  <c:v>97.412227206436711</c:v>
                </c:pt>
                <c:pt idx="3041">
                  <c:v>97.411645013958065</c:v>
                </c:pt>
                <c:pt idx="3042">
                  <c:v>97.410917273359729</c:v>
                </c:pt>
                <c:pt idx="3043">
                  <c:v>97.410189532761422</c:v>
                </c:pt>
                <c:pt idx="3044">
                  <c:v>97.409680114342606</c:v>
                </c:pt>
                <c:pt idx="3045">
                  <c:v>97.408661277504947</c:v>
                </c:pt>
                <c:pt idx="3046">
                  <c:v>97.407642440667303</c:v>
                </c:pt>
                <c:pt idx="3047">
                  <c:v>97.406987474128812</c:v>
                </c:pt>
                <c:pt idx="3048">
                  <c:v>97.406478055709982</c:v>
                </c:pt>
                <c:pt idx="3049">
                  <c:v>97.405604766992013</c:v>
                </c:pt>
                <c:pt idx="3050">
                  <c:v>97.404658704214199</c:v>
                </c:pt>
                <c:pt idx="3051">
                  <c:v>97.40363986737654</c:v>
                </c:pt>
                <c:pt idx="3052">
                  <c:v>97.402984900838064</c:v>
                </c:pt>
                <c:pt idx="3053">
                  <c:v>97.402402708359404</c:v>
                </c:pt>
                <c:pt idx="3054">
                  <c:v>97.401820515880758</c:v>
                </c:pt>
                <c:pt idx="3055">
                  <c:v>97.401165549342267</c:v>
                </c:pt>
                <c:pt idx="3056">
                  <c:v>97.40094722716276</c:v>
                </c:pt>
                <c:pt idx="3057">
                  <c:v>97.400510582803776</c:v>
                </c:pt>
                <c:pt idx="3058">
                  <c:v>97.400146712504622</c:v>
                </c:pt>
                <c:pt idx="3059">
                  <c:v>97.399346197846469</c:v>
                </c:pt>
                <c:pt idx="3060">
                  <c:v>97.398545683188303</c:v>
                </c:pt>
                <c:pt idx="3061">
                  <c:v>97.397817942589995</c:v>
                </c:pt>
                <c:pt idx="3062">
                  <c:v>97.397381298230997</c:v>
                </c:pt>
                <c:pt idx="3063">
                  <c:v>97.396799105752351</c:v>
                </c:pt>
                <c:pt idx="3064">
                  <c:v>97.39621691327369</c:v>
                </c:pt>
                <c:pt idx="3065">
                  <c:v>97.395489172675369</c:v>
                </c:pt>
                <c:pt idx="3066">
                  <c:v>97.394979754256553</c:v>
                </c:pt>
                <c:pt idx="3067">
                  <c:v>97.394397561777893</c:v>
                </c:pt>
                <c:pt idx="3068">
                  <c:v>97.393597047119755</c:v>
                </c:pt>
                <c:pt idx="3069">
                  <c:v>97.392796532461588</c:v>
                </c:pt>
                <c:pt idx="3070">
                  <c:v>97.391923243743619</c:v>
                </c:pt>
                <c:pt idx="3071">
                  <c:v>97.391341051264959</c:v>
                </c:pt>
                <c:pt idx="3072">
                  <c:v>97.390758858786299</c:v>
                </c:pt>
                <c:pt idx="3073">
                  <c:v>97.389958344128146</c:v>
                </c:pt>
                <c:pt idx="3074">
                  <c:v>97.388939507290502</c:v>
                </c:pt>
                <c:pt idx="3075">
                  <c:v>97.388502862931517</c:v>
                </c:pt>
                <c:pt idx="3076">
                  <c:v>97.388138992632349</c:v>
                </c:pt>
                <c:pt idx="3077">
                  <c:v>97.387702348273351</c:v>
                </c:pt>
                <c:pt idx="3078">
                  <c:v>97.387411252034042</c:v>
                </c:pt>
                <c:pt idx="3079">
                  <c:v>97.386901833615198</c:v>
                </c:pt>
                <c:pt idx="3080">
                  <c:v>97.386610737375875</c:v>
                </c:pt>
                <c:pt idx="3081">
                  <c:v>97.386028544897229</c:v>
                </c:pt>
                <c:pt idx="3082">
                  <c:v>97.385300804298907</c:v>
                </c:pt>
                <c:pt idx="3083">
                  <c:v>97.384718611820247</c:v>
                </c:pt>
                <c:pt idx="3084">
                  <c:v>97.383918097162095</c:v>
                </c:pt>
                <c:pt idx="3085">
                  <c:v>97.38340867874328</c:v>
                </c:pt>
                <c:pt idx="3086">
                  <c:v>97.382972034384281</c:v>
                </c:pt>
                <c:pt idx="3087">
                  <c:v>97.38289926032445</c:v>
                </c:pt>
                <c:pt idx="3088">
                  <c:v>97.382171519726128</c:v>
                </c:pt>
                <c:pt idx="3089">
                  <c:v>97.3812254569483</c:v>
                </c:pt>
                <c:pt idx="3090">
                  <c:v>97.380424942290162</c:v>
                </c:pt>
                <c:pt idx="3091">
                  <c:v>97.380061071991008</c:v>
                </c:pt>
                <c:pt idx="3092">
                  <c:v>97.379406105452517</c:v>
                </c:pt>
                <c:pt idx="3093">
                  <c:v>97.379115009213194</c:v>
                </c:pt>
                <c:pt idx="3094">
                  <c:v>97.378896687033702</c:v>
                </c:pt>
                <c:pt idx="3095">
                  <c:v>97.377950624255888</c:v>
                </c:pt>
                <c:pt idx="3096">
                  <c:v>97.377368431777228</c:v>
                </c:pt>
                <c:pt idx="3097">
                  <c:v>97.376786239298568</c:v>
                </c:pt>
                <c:pt idx="3098">
                  <c:v>97.376495143059245</c:v>
                </c:pt>
                <c:pt idx="3099">
                  <c:v>97.375912950580584</c:v>
                </c:pt>
                <c:pt idx="3100">
                  <c:v>97.375621854341261</c:v>
                </c:pt>
                <c:pt idx="3101">
                  <c:v>97.37489411374294</c:v>
                </c:pt>
                <c:pt idx="3102">
                  <c:v>97.374020825024957</c:v>
                </c:pt>
                <c:pt idx="3103">
                  <c:v>97.373438632546311</c:v>
                </c:pt>
                <c:pt idx="3104">
                  <c:v>97.373001988187298</c:v>
                </c:pt>
                <c:pt idx="3105">
                  <c:v>97.372492569768482</c:v>
                </c:pt>
                <c:pt idx="3106">
                  <c:v>97.371692055110344</c:v>
                </c:pt>
                <c:pt idx="3107">
                  <c:v>97.371109862631684</c:v>
                </c:pt>
                <c:pt idx="3108">
                  <c:v>97.370527670153024</c:v>
                </c:pt>
                <c:pt idx="3109">
                  <c:v>97.369872703614533</c:v>
                </c:pt>
                <c:pt idx="3110">
                  <c:v>97.369290511135887</c:v>
                </c:pt>
                <c:pt idx="3111">
                  <c:v>97.369144963016225</c:v>
                </c:pt>
                <c:pt idx="3112">
                  <c:v>97.368344448358073</c:v>
                </c:pt>
                <c:pt idx="3113">
                  <c:v>97.367980578058905</c:v>
                </c:pt>
                <c:pt idx="3114">
                  <c:v>97.367252837460597</c:v>
                </c:pt>
                <c:pt idx="3115">
                  <c:v>97.366452322802431</c:v>
                </c:pt>
                <c:pt idx="3116">
                  <c:v>97.365433485964786</c:v>
                </c:pt>
                <c:pt idx="3117">
                  <c:v>97.364560197246803</c:v>
                </c:pt>
                <c:pt idx="3118">
                  <c:v>97.363614134468989</c:v>
                </c:pt>
                <c:pt idx="3119">
                  <c:v>97.363323038229666</c:v>
                </c:pt>
                <c:pt idx="3120">
                  <c:v>97.363104716050159</c:v>
                </c:pt>
                <c:pt idx="3121">
                  <c:v>97.362595297631344</c:v>
                </c:pt>
                <c:pt idx="3122">
                  <c:v>97.3615764607937</c:v>
                </c:pt>
                <c:pt idx="3123">
                  <c:v>97.361503686733869</c:v>
                </c:pt>
                <c:pt idx="3124">
                  <c:v>97.360775946135547</c:v>
                </c:pt>
                <c:pt idx="3125">
                  <c:v>97.359975431477395</c:v>
                </c:pt>
                <c:pt idx="3126">
                  <c:v>97.35953878711841</c:v>
                </c:pt>
                <c:pt idx="3127">
                  <c:v>97.359029368699581</c:v>
                </c:pt>
                <c:pt idx="3128">
                  <c:v>97.358447176220935</c:v>
                </c:pt>
                <c:pt idx="3129">
                  <c:v>97.357719435622613</c:v>
                </c:pt>
                <c:pt idx="3130">
                  <c:v>97.357719435622613</c:v>
                </c:pt>
                <c:pt idx="3131">
                  <c:v>97.357719435622613</c:v>
                </c:pt>
                <c:pt idx="3132">
                  <c:v>97.357210017203784</c:v>
                </c:pt>
                <c:pt idx="3133">
                  <c:v>97.356118406306308</c:v>
                </c:pt>
                <c:pt idx="3134">
                  <c:v>97.355536213827648</c:v>
                </c:pt>
                <c:pt idx="3135">
                  <c:v>97.355099569468663</c:v>
                </c:pt>
                <c:pt idx="3136">
                  <c:v>97.354371828870342</c:v>
                </c:pt>
                <c:pt idx="3137">
                  <c:v>97.353571314212189</c:v>
                </c:pt>
                <c:pt idx="3138">
                  <c:v>97.352916347673698</c:v>
                </c:pt>
                <c:pt idx="3139">
                  <c:v>97.352406929254869</c:v>
                </c:pt>
                <c:pt idx="3140">
                  <c:v>97.351970284895884</c:v>
                </c:pt>
                <c:pt idx="3141">
                  <c:v>97.351460866477055</c:v>
                </c:pt>
                <c:pt idx="3142">
                  <c:v>97.351096996177901</c:v>
                </c:pt>
                <c:pt idx="3143">
                  <c:v>97.350733125878747</c:v>
                </c:pt>
                <c:pt idx="3144">
                  <c:v>97.350587577759086</c:v>
                </c:pt>
                <c:pt idx="3145">
                  <c:v>97.350005385280426</c:v>
                </c:pt>
                <c:pt idx="3146">
                  <c:v>97.349132096562428</c:v>
                </c:pt>
                <c:pt idx="3147">
                  <c:v>97.348695452203444</c:v>
                </c:pt>
                <c:pt idx="3148">
                  <c:v>97.347603841305968</c:v>
                </c:pt>
                <c:pt idx="3149">
                  <c:v>97.346948874767477</c:v>
                </c:pt>
                <c:pt idx="3150">
                  <c:v>97.346366682288817</c:v>
                </c:pt>
                <c:pt idx="3151">
                  <c:v>97.345930037929833</c:v>
                </c:pt>
                <c:pt idx="3152">
                  <c:v>97.345420619511017</c:v>
                </c:pt>
                <c:pt idx="3153">
                  <c:v>97.344838427032357</c:v>
                </c:pt>
                <c:pt idx="3154">
                  <c:v>97.343965138314374</c:v>
                </c:pt>
                <c:pt idx="3155">
                  <c:v>97.343382945835728</c:v>
                </c:pt>
                <c:pt idx="3156">
                  <c:v>97.343091849596391</c:v>
                </c:pt>
                <c:pt idx="3157">
                  <c:v>97.342145786818577</c:v>
                </c:pt>
                <c:pt idx="3158">
                  <c:v>97.341345272160424</c:v>
                </c:pt>
                <c:pt idx="3159">
                  <c:v>97.340763079681764</c:v>
                </c:pt>
                <c:pt idx="3160">
                  <c:v>97.340617531562117</c:v>
                </c:pt>
                <c:pt idx="3161">
                  <c:v>97.339889790963781</c:v>
                </c:pt>
                <c:pt idx="3162">
                  <c:v>97.339380372544966</c:v>
                </c:pt>
                <c:pt idx="3163">
                  <c:v>97.338943728185981</c:v>
                </c:pt>
                <c:pt idx="3164">
                  <c:v>97.338579857886813</c:v>
                </c:pt>
                <c:pt idx="3165">
                  <c:v>97.338143213527815</c:v>
                </c:pt>
                <c:pt idx="3166">
                  <c:v>97.337488246989324</c:v>
                </c:pt>
                <c:pt idx="3167">
                  <c:v>97.33712437669017</c:v>
                </c:pt>
                <c:pt idx="3168">
                  <c:v>97.336614958271355</c:v>
                </c:pt>
                <c:pt idx="3169">
                  <c:v>97.336469410151679</c:v>
                </c:pt>
                <c:pt idx="3170">
                  <c:v>97.335887217673033</c:v>
                </c:pt>
                <c:pt idx="3171">
                  <c:v>97.334868380835388</c:v>
                </c:pt>
                <c:pt idx="3172">
                  <c:v>97.33392231805756</c:v>
                </c:pt>
                <c:pt idx="3173">
                  <c:v>97.33348567369859</c:v>
                </c:pt>
                <c:pt idx="3174">
                  <c:v>97.332685159040423</c:v>
                </c:pt>
                <c:pt idx="3175">
                  <c:v>97.331884644382271</c:v>
                </c:pt>
                <c:pt idx="3176">
                  <c:v>97.331229677843794</c:v>
                </c:pt>
                <c:pt idx="3177">
                  <c:v>97.330938581604457</c:v>
                </c:pt>
                <c:pt idx="3178">
                  <c:v>97.330865807544626</c:v>
                </c:pt>
                <c:pt idx="3179">
                  <c:v>97.330356389125811</c:v>
                </c:pt>
                <c:pt idx="3180">
                  <c:v>97.329483100407828</c:v>
                </c:pt>
                <c:pt idx="3181">
                  <c:v>97.329337552288166</c:v>
                </c:pt>
                <c:pt idx="3182">
                  <c:v>97.328828133869337</c:v>
                </c:pt>
                <c:pt idx="3183">
                  <c:v>97.328027619211184</c:v>
                </c:pt>
                <c:pt idx="3184">
                  <c:v>97.327736522971847</c:v>
                </c:pt>
                <c:pt idx="3185">
                  <c:v>97.327299878612877</c:v>
                </c:pt>
                <c:pt idx="3186">
                  <c:v>97.32708155643337</c:v>
                </c:pt>
                <c:pt idx="3187">
                  <c:v>97.326353815835049</c:v>
                </c:pt>
                <c:pt idx="3188">
                  <c:v>97.325771623356388</c:v>
                </c:pt>
                <c:pt idx="3189">
                  <c:v>97.325116656817897</c:v>
                </c:pt>
                <c:pt idx="3190">
                  <c:v>97.324534464339237</c:v>
                </c:pt>
                <c:pt idx="3191">
                  <c:v>97.323661175621268</c:v>
                </c:pt>
                <c:pt idx="3192">
                  <c:v>97.322933435022946</c:v>
                </c:pt>
                <c:pt idx="3193">
                  <c:v>97.322424016604131</c:v>
                </c:pt>
                <c:pt idx="3194">
                  <c:v>97.322132920364794</c:v>
                </c:pt>
                <c:pt idx="3195">
                  <c:v>97.321405179766472</c:v>
                </c:pt>
                <c:pt idx="3196">
                  <c:v>97.320968535407488</c:v>
                </c:pt>
                <c:pt idx="3197">
                  <c:v>97.320240794809166</c:v>
                </c:pt>
                <c:pt idx="3198">
                  <c:v>97.319949698569843</c:v>
                </c:pt>
                <c:pt idx="3199">
                  <c:v>97.319585828270689</c:v>
                </c:pt>
                <c:pt idx="3200">
                  <c:v>97.318785313612537</c:v>
                </c:pt>
                <c:pt idx="3201">
                  <c:v>97.318639765492861</c:v>
                </c:pt>
                <c:pt idx="3202">
                  <c:v>97.317912024894554</c:v>
                </c:pt>
                <c:pt idx="3203">
                  <c:v>97.317620928655217</c:v>
                </c:pt>
                <c:pt idx="3204">
                  <c:v>97.317038736176571</c:v>
                </c:pt>
                <c:pt idx="3205">
                  <c:v>97.316019899338926</c:v>
                </c:pt>
                <c:pt idx="3206">
                  <c:v>97.315728803099589</c:v>
                </c:pt>
                <c:pt idx="3207">
                  <c:v>97.31529215874059</c:v>
                </c:pt>
                <c:pt idx="3208">
                  <c:v>97.314782740321775</c:v>
                </c:pt>
                <c:pt idx="3209">
                  <c:v>97.31434609596279</c:v>
                </c:pt>
                <c:pt idx="3210">
                  <c:v>97.313982225663636</c:v>
                </c:pt>
                <c:pt idx="3211">
                  <c:v>97.313545581304624</c:v>
                </c:pt>
                <c:pt idx="3212">
                  <c:v>97.312672292586655</c:v>
                </c:pt>
                <c:pt idx="3213">
                  <c:v>97.312017326048164</c:v>
                </c:pt>
                <c:pt idx="3214">
                  <c:v>97.311580681689165</c:v>
                </c:pt>
                <c:pt idx="3215">
                  <c:v>97.311289585449842</c:v>
                </c:pt>
                <c:pt idx="3216">
                  <c:v>97.310052426432705</c:v>
                </c:pt>
                <c:pt idx="3217">
                  <c:v>97.308960815535215</c:v>
                </c:pt>
                <c:pt idx="3218">
                  <c:v>97.308305848996739</c:v>
                </c:pt>
                <c:pt idx="3219">
                  <c:v>97.308233074936908</c:v>
                </c:pt>
                <c:pt idx="3220">
                  <c:v>97.307941978697571</c:v>
                </c:pt>
                <c:pt idx="3221">
                  <c:v>97.307505334338586</c:v>
                </c:pt>
                <c:pt idx="3222">
                  <c:v>97.306632045620603</c:v>
                </c:pt>
                <c:pt idx="3223">
                  <c:v>97.306049853141943</c:v>
                </c:pt>
                <c:pt idx="3224">
                  <c:v>97.30583153096245</c:v>
                </c:pt>
                <c:pt idx="3225">
                  <c:v>97.305613208782944</c:v>
                </c:pt>
                <c:pt idx="3226">
                  <c:v>97.304958242244467</c:v>
                </c:pt>
                <c:pt idx="3227">
                  <c:v>97.304157727586315</c:v>
                </c:pt>
                <c:pt idx="3228">
                  <c:v>97.303866631346978</c:v>
                </c:pt>
                <c:pt idx="3229">
                  <c:v>97.303211664808501</c:v>
                </c:pt>
                <c:pt idx="3230">
                  <c:v>97.302265602030673</c:v>
                </c:pt>
                <c:pt idx="3231">
                  <c:v>97.301756183611872</c:v>
                </c:pt>
                <c:pt idx="3232">
                  <c:v>97.300955668953705</c:v>
                </c:pt>
                <c:pt idx="3233">
                  <c:v>97.300227928355383</c:v>
                </c:pt>
                <c:pt idx="3234">
                  <c:v>97.299718509936568</c:v>
                </c:pt>
                <c:pt idx="3235">
                  <c:v>97.299500187757076</c:v>
                </c:pt>
                <c:pt idx="3236">
                  <c:v>97.299354639637414</c:v>
                </c:pt>
                <c:pt idx="3237">
                  <c:v>97.299063543398077</c:v>
                </c:pt>
                <c:pt idx="3238">
                  <c:v>97.298190254680094</c:v>
                </c:pt>
                <c:pt idx="3239">
                  <c:v>97.297462514081772</c:v>
                </c:pt>
                <c:pt idx="3240">
                  <c:v>97.297098643782604</c:v>
                </c:pt>
                <c:pt idx="3241">
                  <c:v>97.296443677244127</c:v>
                </c:pt>
                <c:pt idx="3242">
                  <c:v>97.295861484765467</c:v>
                </c:pt>
                <c:pt idx="3243">
                  <c:v>97.295570388526158</c:v>
                </c:pt>
                <c:pt idx="3244">
                  <c:v>97.294988196047498</c:v>
                </c:pt>
                <c:pt idx="3245">
                  <c:v>97.293751037030347</c:v>
                </c:pt>
                <c:pt idx="3246">
                  <c:v>97.293241618611532</c:v>
                </c:pt>
                <c:pt idx="3247">
                  <c:v>97.292877748312364</c:v>
                </c:pt>
                <c:pt idx="3248">
                  <c:v>97.292732200192702</c:v>
                </c:pt>
                <c:pt idx="3249">
                  <c:v>97.292368329893549</c:v>
                </c:pt>
                <c:pt idx="3250">
                  <c:v>97.291713363355043</c:v>
                </c:pt>
                <c:pt idx="3251">
                  <c:v>97.291203944936228</c:v>
                </c:pt>
                <c:pt idx="3252">
                  <c:v>97.290185108098584</c:v>
                </c:pt>
                <c:pt idx="3253">
                  <c:v>97.289530141560093</c:v>
                </c:pt>
                <c:pt idx="3254">
                  <c:v>97.288802400961785</c:v>
                </c:pt>
                <c:pt idx="3255">
                  <c:v>97.288584078782279</c:v>
                </c:pt>
                <c:pt idx="3256">
                  <c:v>97.288001886303618</c:v>
                </c:pt>
                <c:pt idx="3257">
                  <c:v>97.287128597585649</c:v>
                </c:pt>
                <c:pt idx="3258">
                  <c:v>97.286546405106989</c:v>
                </c:pt>
                <c:pt idx="3259">
                  <c:v>97.286109760747991</c:v>
                </c:pt>
                <c:pt idx="3260">
                  <c:v>97.28552756826933</c:v>
                </c:pt>
                <c:pt idx="3261">
                  <c:v>97.285454794209514</c:v>
                </c:pt>
                <c:pt idx="3262">
                  <c:v>97.284799827671023</c:v>
                </c:pt>
                <c:pt idx="3263">
                  <c:v>97.284290409252208</c:v>
                </c:pt>
                <c:pt idx="3264">
                  <c:v>97.283635442713717</c:v>
                </c:pt>
                <c:pt idx="3265">
                  <c:v>97.283126024294887</c:v>
                </c:pt>
                <c:pt idx="3266">
                  <c:v>97.282762153995733</c:v>
                </c:pt>
                <c:pt idx="3267">
                  <c:v>97.282543831816227</c:v>
                </c:pt>
                <c:pt idx="3268">
                  <c:v>97.28188886527775</c:v>
                </c:pt>
                <c:pt idx="3269">
                  <c:v>97.280651706260599</c:v>
                </c:pt>
                <c:pt idx="3270">
                  <c:v>97.280287835961445</c:v>
                </c:pt>
                <c:pt idx="3271">
                  <c:v>97.279923965662292</c:v>
                </c:pt>
                <c:pt idx="3272">
                  <c:v>97.279414547243462</c:v>
                </c:pt>
                <c:pt idx="3273">
                  <c:v>97.278395710405803</c:v>
                </c:pt>
                <c:pt idx="3274">
                  <c:v>97.277813517927157</c:v>
                </c:pt>
                <c:pt idx="3275">
                  <c:v>97.277522421687834</c:v>
                </c:pt>
                <c:pt idx="3276">
                  <c:v>97.277085777328836</c:v>
                </c:pt>
                <c:pt idx="3277">
                  <c:v>97.276867455149343</c:v>
                </c:pt>
                <c:pt idx="3278">
                  <c:v>97.276649132969837</c:v>
                </c:pt>
                <c:pt idx="3279">
                  <c:v>97.275703070192023</c:v>
                </c:pt>
                <c:pt idx="3280">
                  <c:v>97.274829781474054</c:v>
                </c:pt>
                <c:pt idx="3281">
                  <c:v>97.274393137115055</c:v>
                </c:pt>
                <c:pt idx="3282">
                  <c:v>97.274102040875732</c:v>
                </c:pt>
                <c:pt idx="3283">
                  <c:v>97.273592622456903</c:v>
                </c:pt>
                <c:pt idx="3284">
                  <c:v>97.27279210779875</c:v>
                </c:pt>
                <c:pt idx="3285">
                  <c:v>97.272282689379935</c:v>
                </c:pt>
                <c:pt idx="3286">
                  <c:v>97.27220991532009</c:v>
                </c:pt>
                <c:pt idx="3287">
                  <c:v>97.271773270961106</c:v>
                </c:pt>
                <c:pt idx="3288">
                  <c:v>97.270972756302967</c:v>
                </c:pt>
                <c:pt idx="3289">
                  <c:v>97.270608886003799</c:v>
                </c:pt>
                <c:pt idx="3290">
                  <c:v>97.27009946758497</c:v>
                </c:pt>
                <c:pt idx="3291">
                  <c:v>97.269590049166155</c:v>
                </c:pt>
                <c:pt idx="3292">
                  <c:v>97.269371726986648</c:v>
                </c:pt>
                <c:pt idx="3293">
                  <c:v>97.268789534507988</c:v>
                </c:pt>
                <c:pt idx="3294">
                  <c:v>97.268498438268665</c:v>
                </c:pt>
                <c:pt idx="3295">
                  <c:v>97.267770697670358</c:v>
                </c:pt>
                <c:pt idx="3296">
                  <c:v>97.26740682737119</c:v>
                </c:pt>
                <c:pt idx="3297">
                  <c:v>97.267042957072036</c:v>
                </c:pt>
                <c:pt idx="3298">
                  <c:v>97.266606312713037</c:v>
                </c:pt>
                <c:pt idx="3299">
                  <c:v>97.265733023995054</c:v>
                </c:pt>
                <c:pt idx="3300">
                  <c:v>97.265369153695886</c:v>
                </c:pt>
                <c:pt idx="3301">
                  <c:v>97.265150831516408</c:v>
                </c:pt>
                <c:pt idx="3302">
                  <c:v>97.264495864977917</c:v>
                </c:pt>
                <c:pt idx="3303">
                  <c:v>97.26384089843944</c:v>
                </c:pt>
                <c:pt idx="3304">
                  <c:v>97.26325870596078</c:v>
                </c:pt>
                <c:pt idx="3305">
                  <c:v>97.262021546943629</c:v>
                </c:pt>
                <c:pt idx="3306">
                  <c:v>97.261730450704306</c:v>
                </c:pt>
                <c:pt idx="3307">
                  <c:v>97.261221032285476</c:v>
                </c:pt>
                <c:pt idx="3308">
                  <c:v>97.260784387926492</c:v>
                </c:pt>
                <c:pt idx="3309">
                  <c:v>97.260566065746985</c:v>
                </c:pt>
                <c:pt idx="3310">
                  <c:v>97.260129421388001</c:v>
                </c:pt>
                <c:pt idx="3311">
                  <c:v>97.259838325148678</c:v>
                </c:pt>
                <c:pt idx="3312">
                  <c:v>97.258965036430695</c:v>
                </c:pt>
                <c:pt idx="3313">
                  <c:v>97.257800651473374</c:v>
                </c:pt>
                <c:pt idx="3314">
                  <c:v>97.257655103353727</c:v>
                </c:pt>
                <c:pt idx="3315">
                  <c:v>97.25685458869556</c:v>
                </c:pt>
                <c:pt idx="3316">
                  <c:v>97.256199622157069</c:v>
                </c:pt>
                <c:pt idx="3317">
                  <c:v>97.255762977798085</c:v>
                </c:pt>
                <c:pt idx="3318">
                  <c:v>97.255471881558748</c:v>
                </c:pt>
                <c:pt idx="3319">
                  <c:v>97.255180785319425</c:v>
                </c:pt>
                <c:pt idx="3320">
                  <c:v>97.254816915020271</c:v>
                </c:pt>
                <c:pt idx="3321">
                  <c:v>97.25416194848178</c:v>
                </c:pt>
                <c:pt idx="3322">
                  <c:v>97.253070337584305</c:v>
                </c:pt>
                <c:pt idx="3323">
                  <c:v>97.252415371045814</c:v>
                </c:pt>
                <c:pt idx="3324">
                  <c:v>97.251905952626998</c:v>
                </c:pt>
                <c:pt idx="3325">
                  <c:v>97.251323760148338</c:v>
                </c:pt>
                <c:pt idx="3326">
                  <c:v>97.251178212028677</c:v>
                </c:pt>
                <c:pt idx="3327">
                  <c:v>97.251178212028677</c:v>
                </c:pt>
                <c:pt idx="3328">
                  <c:v>97.250596019550017</c:v>
                </c:pt>
                <c:pt idx="3329">
                  <c:v>97.250304923310694</c:v>
                </c:pt>
                <c:pt idx="3330">
                  <c:v>97.24994105301154</c:v>
                </c:pt>
                <c:pt idx="3331">
                  <c:v>97.249577182712372</c:v>
                </c:pt>
                <c:pt idx="3332">
                  <c:v>97.248994990233712</c:v>
                </c:pt>
                <c:pt idx="3333">
                  <c:v>97.248412797755066</c:v>
                </c:pt>
                <c:pt idx="3334">
                  <c:v>97.247976153396067</c:v>
                </c:pt>
                <c:pt idx="3335">
                  <c:v>97.247248412797745</c:v>
                </c:pt>
                <c:pt idx="3336">
                  <c:v>97.246229575960101</c:v>
                </c:pt>
                <c:pt idx="3337">
                  <c:v>97.245938479720778</c:v>
                </c:pt>
                <c:pt idx="3338">
                  <c:v>97.24564738348144</c:v>
                </c:pt>
                <c:pt idx="3339">
                  <c:v>97.245356287242117</c:v>
                </c:pt>
                <c:pt idx="3340">
                  <c:v>97.244410224464303</c:v>
                </c:pt>
                <c:pt idx="3341">
                  <c:v>97.244337450404487</c:v>
                </c:pt>
                <c:pt idx="3342">
                  <c:v>97.243900806045474</c:v>
                </c:pt>
                <c:pt idx="3343">
                  <c:v>97.243173065447166</c:v>
                </c:pt>
                <c:pt idx="3344">
                  <c:v>97.242954743267674</c:v>
                </c:pt>
                <c:pt idx="3345">
                  <c:v>97.242590872968506</c:v>
                </c:pt>
                <c:pt idx="3346">
                  <c:v>97.242299776729183</c:v>
                </c:pt>
                <c:pt idx="3347">
                  <c:v>97.242154228609508</c:v>
                </c:pt>
                <c:pt idx="3348">
                  <c:v>97.241280939891539</c:v>
                </c:pt>
                <c:pt idx="3349">
                  <c:v>97.240407651173541</c:v>
                </c:pt>
                <c:pt idx="3350">
                  <c:v>97.240116554934218</c:v>
                </c:pt>
                <c:pt idx="3351">
                  <c:v>97.239825458694881</c:v>
                </c:pt>
                <c:pt idx="3352">
                  <c:v>97.239534362455572</c:v>
                </c:pt>
                <c:pt idx="3353">
                  <c:v>97.239170492156404</c:v>
                </c:pt>
                <c:pt idx="3354">
                  <c:v>97.238515525617927</c:v>
                </c:pt>
                <c:pt idx="3355">
                  <c:v>97.237933333139267</c:v>
                </c:pt>
                <c:pt idx="3356">
                  <c:v>97.237715010959775</c:v>
                </c:pt>
                <c:pt idx="3357">
                  <c:v>97.23764223689993</c:v>
                </c:pt>
                <c:pt idx="3358">
                  <c:v>97.23720559254096</c:v>
                </c:pt>
                <c:pt idx="3359">
                  <c:v>97.236332303822962</c:v>
                </c:pt>
                <c:pt idx="3360">
                  <c:v>97.235313466985318</c:v>
                </c:pt>
                <c:pt idx="3361">
                  <c:v>97.234512952327165</c:v>
                </c:pt>
                <c:pt idx="3362">
                  <c:v>97.234076307968181</c:v>
                </c:pt>
                <c:pt idx="3363">
                  <c:v>97.234076307968181</c:v>
                </c:pt>
                <c:pt idx="3364">
                  <c:v>97.234149082028011</c:v>
                </c:pt>
                <c:pt idx="3365">
                  <c:v>97.233785211728858</c:v>
                </c:pt>
                <c:pt idx="3366">
                  <c:v>97.23342134142969</c:v>
                </c:pt>
                <c:pt idx="3367">
                  <c:v>97.232984697070691</c:v>
                </c:pt>
                <c:pt idx="3368">
                  <c:v>97.232184182412539</c:v>
                </c:pt>
                <c:pt idx="3369">
                  <c:v>97.231092571515063</c:v>
                </c:pt>
                <c:pt idx="3370">
                  <c:v>97.23080147527574</c:v>
                </c:pt>
                <c:pt idx="3371">
                  <c:v>97.230510379036403</c:v>
                </c:pt>
                <c:pt idx="3372">
                  <c:v>97.229782638438095</c:v>
                </c:pt>
                <c:pt idx="3373">
                  <c:v>97.229345994079097</c:v>
                </c:pt>
                <c:pt idx="3374">
                  <c:v>97.228909349720112</c:v>
                </c:pt>
                <c:pt idx="3375">
                  <c:v>97.228763801600437</c:v>
                </c:pt>
                <c:pt idx="3376">
                  <c:v>97.228181609121776</c:v>
                </c:pt>
                <c:pt idx="3377">
                  <c:v>97.2275266425833</c:v>
                </c:pt>
                <c:pt idx="3378">
                  <c:v>97.227453868523455</c:v>
                </c:pt>
                <c:pt idx="3379">
                  <c:v>97.226944450104639</c:v>
                </c:pt>
                <c:pt idx="3380">
                  <c:v>97.226507805745641</c:v>
                </c:pt>
                <c:pt idx="3381">
                  <c:v>97.226143935446487</c:v>
                </c:pt>
                <c:pt idx="3382">
                  <c:v>97.225488968907996</c:v>
                </c:pt>
                <c:pt idx="3383">
                  <c:v>97.225488968907996</c:v>
                </c:pt>
                <c:pt idx="3384">
                  <c:v>97.224615680190027</c:v>
                </c:pt>
                <c:pt idx="3385">
                  <c:v>97.224033487711367</c:v>
                </c:pt>
                <c:pt idx="3386">
                  <c:v>97.22374239147203</c:v>
                </c:pt>
                <c:pt idx="3387">
                  <c:v>97.223305747113045</c:v>
                </c:pt>
                <c:pt idx="3388">
                  <c:v>97.223014650873722</c:v>
                </c:pt>
                <c:pt idx="3389">
                  <c:v>97.22221413621557</c:v>
                </c:pt>
                <c:pt idx="3390">
                  <c:v>97.221340847497586</c:v>
                </c:pt>
                <c:pt idx="3391">
                  <c:v>97.220322010659928</c:v>
                </c:pt>
                <c:pt idx="3392">
                  <c:v>97.219885366300957</c:v>
                </c:pt>
                <c:pt idx="3393">
                  <c:v>97.21901207758296</c:v>
                </c:pt>
                <c:pt idx="3394">
                  <c:v>97.21901207758296</c:v>
                </c:pt>
                <c:pt idx="3395">
                  <c:v>97.218429885104314</c:v>
                </c:pt>
                <c:pt idx="3396">
                  <c:v>97.218066014805146</c:v>
                </c:pt>
                <c:pt idx="3397">
                  <c:v>97.217920466685484</c:v>
                </c:pt>
                <c:pt idx="3398">
                  <c:v>97.2174838223265</c:v>
                </c:pt>
                <c:pt idx="3399">
                  <c:v>97.217411048266669</c:v>
                </c:pt>
                <c:pt idx="3400">
                  <c:v>97.217265500146993</c:v>
                </c:pt>
                <c:pt idx="3401">
                  <c:v>97.216610533608502</c:v>
                </c:pt>
                <c:pt idx="3402">
                  <c:v>97.216173889249518</c:v>
                </c:pt>
                <c:pt idx="3403">
                  <c:v>97.215882793010195</c:v>
                </c:pt>
                <c:pt idx="3404">
                  <c:v>97.215882793010195</c:v>
                </c:pt>
                <c:pt idx="3405">
                  <c:v>97.215155052411873</c:v>
                </c:pt>
                <c:pt idx="3406">
                  <c:v>97.214136215574214</c:v>
                </c:pt>
                <c:pt idx="3407">
                  <c:v>97.213626797155399</c:v>
                </c:pt>
                <c:pt idx="3408">
                  <c:v>97.213044604676753</c:v>
                </c:pt>
                <c:pt idx="3409">
                  <c:v>97.212535186257924</c:v>
                </c:pt>
                <c:pt idx="3410">
                  <c:v>97.212316864078431</c:v>
                </c:pt>
                <c:pt idx="3411">
                  <c:v>97.211807445659602</c:v>
                </c:pt>
                <c:pt idx="3412">
                  <c:v>97.211370801300617</c:v>
                </c:pt>
                <c:pt idx="3413">
                  <c:v>97.21100693100145</c:v>
                </c:pt>
                <c:pt idx="3414">
                  <c:v>97.210788608821957</c:v>
                </c:pt>
                <c:pt idx="3415">
                  <c:v>97.210351964462959</c:v>
                </c:pt>
                <c:pt idx="3416">
                  <c:v>97.209988094163805</c:v>
                </c:pt>
                <c:pt idx="3417">
                  <c:v>97.209624223864637</c:v>
                </c:pt>
                <c:pt idx="3418">
                  <c:v>97.209187579505667</c:v>
                </c:pt>
                <c:pt idx="3419">
                  <c:v>97.208532612967176</c:v>
                </c:pt>
                <c:pt idx="3420">
                  <c:v>97.208459838907345</c:v>
                </c:pt>
                <c:pt idx="3421">
                  <c:v>97.208168742668008</c:v>
                </c:pt>
                <c:pt idx="3422">
                  <c:v>97.207732098309009</c:v>
                </c:pt>
                <c:pt idx="3423">
                  <c:v>97.2074410020697</c:v>
                </c:pt>
                <c:pt idx="3424">
                  <c:v>97.207004357710687</c:v>
                </c:pt>
                <c:pt idx="3425">
                  <c:v>97.206422165232041</c:v>
                </c:pt>
                <c:pt idx="3426">
                  <c:v>97.205985520873057</c:v>
                </c:pt>
                <c:pt idx="3427">
                  <c:v>97.205330554334552</c:v>
                </c:pt>
                <c:pt idx="3428">
                  <c:v>97.205039458095243</c:v>
                </c:pt>
                <c:pt idx="3429">
                  <c:v>97.204457265616583</c:v>
                </c:pt>
                <c:pt idx="3430">
                  <c:v>97.204020621257598</c:v>
                </c:pt>
                <c:pt idx="3431">
                  <c:v>97.203438428778938</c:v>
                </c:pt>
                <c:pt idx="3432">
                  <c:v>97.20249236600111</c:v>
                </c:pt>
                <c:pt idx="3433">
                  <c:v>97.202637914120771</c:v>
                </c:pt>
                <c:pt idx="3434">
                  <c:v>97.202710688180616</c:v>
                </c:pt>
                <c:pt idx="3435">
                  <c:v>97.202419591941293</c:v>
                </c:pt>
                <c:pt idx="3436">
                  <c:v>97.201837399462633</c:v>
                </c:pt>
                <c:pt idx="3437">
                  <c:v>97.201400755103634</c:v>
                </c:pt>
                <c:pt idx="3438">
                  <c:v>97.200527466385651</c:v>
                </c:pt>
                <c:pt idx="3439">
                  <c:v>97.200018047966836</c:v>
                </c:pt>
                <c:pt idx="3440">
                  <c:v>97.199654177667682</c:v>
                </c:pt>
                <c:pt idx="3441">
                  <c:v>97.199508629548006</c:v>
                </c:pt>
                <c:pt idx="3442">
                  <c:v>97.199581403607851</c:v>
                </c:pt>
                <c:pt idx="3443">
                  <c:v>97.199435855488176</c:v>
                </c:pt>
                <c:pt idx="3444">
                  <c:v>97.198780888949685</c:v>
                </c:pt>
                <c:pt idx="3445">
                  <c:v>97.198053148351377</c:v>
                </c:pt>
                <c:pt idx="3446">
                  <c:v>97.197398181812872</c:v>
                </c:pt>
                <c:pt idx="3447">
                  <c:v>97.197107085573549</c:v>
                </c:pt>
                <c:pt idx="3448">
                  <c:v>97.197034311513718</c:v>
                </c:pt>
                <c:pt idx="3449">
                  <c:v>97.196888763394057</c:v>
                </c:pt>
                <c:pt idx="3450">
                  <c:v>97.196597667154734</c:v>
                </c:pt>
                <c:pt idx="3451">
                  <c:v>97.196452119035058</c:v>
                </c:pt>
                <c:pt idx="3452">
                  <c:v>97.196088248735904</c:v>
                </c:pt>
                <c:pt idx="3453">
                  <c:v>97.195360508137583</c:v>
                </c:pt>
                <c:pt idx="3454">
                  <c:v>97.194923863778598</c:v>
                </c:pt>
                <c:pt idx="3455">
                  <c:v>97.194414445359769</c:v>
                </c:pt>
                <c:pt idx="3456">
                  <c:v>97.193759478821278</c:v>
                </c:pt>
                <c:pt idx="3457">
                  <c:v>97.193177286342632</c:v>
                </c:pt>
                <c:pt idx="3458">
                  <c:v>97.193177286342632</c:v>
                </c:pt>
                <c:pt idx="3459">
                  <c:v>97.192813416043478</c:v>
                </c:pt>
                <c:pt idx="3460">
                  <c:v>97.192085675445156</c:v>
                </c:pt>
                <c:pt idx="3461">
                  <c:v>97.192522319804141</c:v>
                </c:pt>
                <c:pt idx="3462">
                  <c:v>97.191940127325495</c:v>
                </c:pt>
                <c:pt idx="3463">
                  <c:v>97.191430708906665</c:v>
                </c:pt>
                <c:pt idx="3464">
                  <c:v>97.191066838607512</c:v>
                </c:pt>
                <c:pt idx="3465">
                  <c:v>97.190193549889528</c:v>
                </c:pt>
                <c:pt idx="3466">
                  <c:v>97.189684131470713</c:v>
                </c:pt>
                <c:pt idx="3467">
                  <c:v>97.188883616812547</c:v>
                </c:pt>
                <c:pt idx="3468">
                  <c:v>97.188592520573209</c:v>
                </c:pt>
                <c:pt idx="3469">
                  <c:v>97.188810842752716</c:v>
                </c:pt>
                <c:pt idx="3470">
                  <c:v>97.188446972453562</c:v>
                </c:pt>
                <c:pt idx="3471">
                  <c:v>97.187864779974902</c:v>
                </c:pt>
                <c:pt idx="3472">
                  <c:v>97.187500909675734</c:v>
                </c:pt>
                <c:pt idx="3473">
                  <c:v>97.187209813436411</c:v>
                </c:pt>
                <c:pt idx="3474">
                  <c:v>97.187282587496242</c:v>
                </c:pt>
                <c:pt idx="3475">
                  <c:v>97.186918717197074</c:v>
                </c:pt>
                <c:pt idx="3476">
                  <c:v>97.186118202538935</c:v>
                </c:pt>
                <c:pt idx="3477">
                  <c:v>97.186045428479105</c:v>
                </c:pt>
                <c:pt idx="3478">
                  <c:v>97.185390461940614</c:v>
                </c:pt>
                <c:pt idx="3479">
                  <c:v>97.184517173222631</c:v>
                </c:pt>
                <c:pt idx="3480">
                  <c:v>97.183934980743985</c:v>
                </c:pt>
                <c:pt idx="3481">
                  <c:v>97.183643884504662</c:v>
                </c:pt>
                <c:pt idx="3482">
                  <c:v>97.183643884504662</c:v>
                </c:pt>
                <c:pt idx="3483">
                  <c:v>97.18291614390634</c:v>
                </c:pt>
                <c:pt idx="3484">
                  <c:v>97.182406725487496</c:v>
                </c:pt>
                <c:pt idx="3485">
                  <c:v>97.182188403308018</c:v>
                </c:pt>
                <c:pt idx="3486">
                  <c:v>97.182261177367849</c:v>
                </c:pt>
                <c:pt idx="3487">
                  <c:v>97.181897307068681</c:v>
                </c:pt>
                <c:pt idx="3488">
                  <c:v>97.181533436769527</c:v>
                </c:pt>
                <c:pt idx="3489">
                  <c:v>97.181096792410528</c:v>
                </c:pt>
                <c:pt idx="3490">
                  <c:v>97.180732922111375</c:v>
                </c:pt>
                <c:pt idx="3491">
                  <c:v>97.180077955572884</c:v>
                </c:pt>
                <c:pt idx="3492">
                  <c:v>97.179568537154054</c:v>
                </c:pt>
                <c:pt idx="3493">
                  <c:v>97.179277440914731</c:v>
                </c:pt>
                <c:pt idx="3494">
                  <c:v>97.179131892795084</c:v>
                </c:pt>
                <c:pt idx="3495">
                  <c:v>97.17862247437624</c:v>
                </c:pt>
                <c:pt idx="3496">
                  <c:v>97.178113055957425</c:v>
                </c:pt>
                <c:pt idx="3497">
                  <c:v>97.177603637538596</c:v>
                </c:pt>
                <c:pt idx="3498">
                  <c:v>97.177385315359118</c:v>
                </c:pt>
                <c:pt idx="3499">
                  <c:v>97.177239767239442</c:v>
                </c:pt>
                <c:pt idx="3500">
                  <c:v>97.176803122880457</c:v>
                </c:pt>
                <c:pt idx="3501">
                  <c:v>97.17651202664112</c:v>
                </c:pt>
                <c:pt idx="3502">
                  <c:v>97.176220930401797</c:v>
                </c:pt>
                <c:pt idx="3503">
                  <c:v>97.175857060102629</c:v>
                </c:pt>
                <c:pt idx="3504">
                  <c:v>97.175202093564153</c:v>
                </c:pt>
                <c:pt idx="3505">
                  <c:v>97.174765449205154</c:v>
                </c:pt>
                <c:pt idx="3506">
                  <c:v>97.175056545444491</c:v>
                </c:pt>
                <c:pt idx="3507">
                  <c:v>97.174765449205154</c:v>
                </c:pt>
                <c:pt idx="3508">
                  <c:v>97.174256030786339</c:v>
                </c:pt>
                <c:pt idx="3509">
                  <c:v>97.17381938642734</c:v>
                </c:pt>
                <c:pt idx="3510">
                  <c:v>97.173309968008525</c:v>
                </c:pt>
                <c:pt idx="3511">
                  <c:v>97.172946097709371</c:v>
                </c:pt>
                <c:pt idx="3512">
                  <c:v>97.172000034931543</c:v>
                </c:pt>
                <c:pt idx="3513">
                  <c:v>97.17170893869222</c:v>
                </c:pt>
                <c:pt idx="3514">
                  <c:v>97.171636164632389</c:v>
                </c:pt>
                <c:pt idx="3515">
                  <c:v>97.170908424034081</c:v>
                </c:pt>
                <c:pt idx="3516">
                  <c:v>97.170326231555421</c:v>
                </c:pt>
                <c:pt idx="3517">
                  <c:v>97.169525716897269</c:v>
                </c:pt>
                <c:pt idx="3518">
                  <c:v>97.169089072538256</c:v>
                </c:pt>
                <c:pt idx="3519">
                  <c:v>97.169161846598101</c:v>
                </c:pt>
                <c:pt idx="3520">
                  <c:v>97.1695984909571</c:v>
                </c:pt>
                <c:pt idx="3521">
                  <c:v>97.169161846598101</c:v>
                </c:pt>
                <c:pt idx="3522">
                  <c:v>97.168797976298933</c:v>
                </c:pt>
                <c:pt idx="3523">
                  <c:v>97.168725202239102</c:v>
                </c:pt>
                <c:pt idx="3524">
                  <c:v>97.168361331939948</c:v>
                </c:pt>
                <c:pt idx="3525">
                  <c:v>97.167706365401457</c:v>
                </c:pt>
                <c:pt idx="3526">
                  <c:v>97.167560817281796</c:v>
                </c:pt>
                <c:pt idx="3527">
                  <c:v>97.166760302623643</c:v>
                </c:pt>
                <c:pt idx="3528">
                  <c:v>97.166250884204814</c:v>
                </c:pt>
                <c:pt idx="3529">
                  <c:v>97.166032562025322</c:v>
                </c:pt>
                <c:pt idx="3530">
                  <c:v>97.165159273307339</c:v>
                </c:pt>
                <c:pt idx="3531">
                  <c:v>97.165013725187677</c:v>
                </c:pt>
                <c:pt idx="3532">
                  <c:v>97.164577080828678</c:v>
                </c:pt>
                <c:pt idx="3533">
                  <c:v>97.164067662409863</c:v>
                </c:pt>
                <c:pt idx="3534">
                  <c:v>97.163994888350018</c:v>
                </c:pt>
                <c:pt idx="3535">
                  <c:v>97.163849340230371</c:v>
                </c:pt>
                <c:pt idx="3536">
                  <c:v>97.163339921811541</c:v>
                </c:pt>
                <c:pt idx="3537">
                  <c:v>97.163267147751711</c:v>
                </c:pt>
                <c:pt idx="3538">
                  <c:v>97.162976051512388</c:v>
                </c:pt>
                <c:pt idx="3539">
                  <c:v>97.16319437369188</c:v>
                </c:pt>
                <c:pt idx="3540">
                  <c:v>97.162757729332895</c:v>
                </c:pt>
                <c:pt idx="3541">
                  <c:v>97.162466633093572</c:v>
                </c:pt>
                <c:pt idx="3542">
                  <c:v>97.162175536854235</c:v>
                </c:pt>
                <c:pt idx="3543">
                  <c:v>97.161520570315759</c:v>
                </c:pt>
                <c:pt idx="3544">
                  <c:v>97.160938377837098</c:v>
                </c:pt>
                <c:pt idx="3545">
                  <c:v>97.160356185358438</c:v>
                </c:pt>
                <c:pt idx="3546">
                  <c:v>97.159482896640441</c:v>
                </c:pt>
                <c:pt idx="3547">
                  <c:v>97.158755156042133</c:v>
                </c:pt>
                <c:pt idx="3548">
                  <c:v>97.158682381982302</c:v>
                </c:pt>
                <c:pt idx="3549">
                  <c:v>97.15846405980281</c:v>
                </c:pt>
                <c:pt idx="3550">
                  <c:v>97.158391285742979</c:v>
                </c:pt>
                <c:pt idx="3551">
                  <c:v>97.158245737623304</c:v>
                </c:pt>
                <c:pt idx="3552">
                  <c:v>97.157590771084841</c:v>
                </c:pt>
                <c:pt idx="3553">
                  <c:v>97.157154126725828</c:v>
                </c:pt>
                <c:pt idx="3554">
                  <c:v>97.157154126725828</c:v>
                </c:pt>
                <c:pt idx="3555">
                  <c:v>97.156571934247182</c:v>
                </c:pt>
                <c:pt idx="3556">
                  <c:v>97.156644708307013</c:v>
                </c:pt>
                <c:pt idx="3557">
                  <c:v>97.156571934247182</c:v>
                </c:pt>
                <c:pt idx="3558">
                  <c:v>97.156208063948029</c:v>
                </c:pt>
                <c:pt idx="3559">
                  <c:v>97.155553097409523</c:v>
                </c:pt>
                <c:pt idx="3560">
                  <c:v>97.154607034631709</c:v>
                </c:pt>
                <c:pt idx="3561">
                  <c:v>97.15409761621288</c:v>
                </c:pt>
                <c:pt idx="3562">
                  <c:v>97.153660971853895</c:v>
                </c:pt>
                <c:pt idx="3563">
                  <c:v>97.153660971853895</c:v>
                </c:pt>
                <c:pt idx="3564">
                  <c:v>97.153515423734234</c:v>
                </c:pt>
                <c:pt idx="3565">
                  <c:v>97.152860457195757</c:v>
                </c:pt>
                <c:pt idx="3566">
                  <c:v>97.152351038776914</c:v>
                </c:pt>
                <c:pt idx="3567">
                  <c:v>97.151768846298282</c:v>
                </c:pt>
                <c:pt idx="3568">
                  <c:v>97.151623298178606</c:v>
                </c:pt>
                <c:pt idx="3569">
                  <c:v>97.151186653819622</c:v>
                </c:pt>
                <c:pt idx="3570">
                  <c:v>97.150677235400778</c:v>
                </c:pt>
                <c:pt idx="3571">
                  <c:v>97.150095042922132</c:v>
                </c:pt>
                <c:pt idx="3572">
                  <c:v>97.150313365101624</c:v>
                </c:pt>
                <c:pt idx="3573">
                  <c:v>97.14994949480247</c:v>
                </c:pt>
                <c:pt idx="3574">
                  <c:v>97.149221754204149</c:v>
                </c:pt>
                <c:pt idx="3575">
                  <c:v>97.149076206084501</c:v>
                </c:pt>
                <c:pt idx="3576">
                  <c:v>97.148857883904995</c:v>
                </c:pt>
                <c:pt idx="3577">
                  <c:v>97.148421239545996</c:v>
                </c:pt>
                <c:pt idx="3578">
                  <c:v>97.147547950828013</c:v>
                </c:pt>
                <c:pt idx="3579">
                  <c:v>97.146674662110044</c:v>
                </c:pt>
                <c:pt idx="3580">
                  <c:v>97.146238017751045</c:v>
                </c:pt>
                <c:pt idx="3581">
                  <c:v>97.145364729033062</c:v>
                </c:pt>
                <c:pt idx="3582">
                  <c:v>97.145073632793739</c:v>
                </c:pt>
                <c:pt idx="3583">
                  <c:v>97.144782536554402</c:v>
                </c:pt>
                <c:pt idx="3584">
                  <c:v>97.144054795956094</c:v>
                </c:pt>
                <c:pt idx="3585">
                  <c:v>97.143618151597096</c:v>
                </c:pt>
                <c:pt idx="3586">
                  <c:v>97.143181507238097</c:v>
                </c:pt>
                <c:pt idx="3587">
                  <c:v>97.142672088819282</c:v>
                </c:pt>
                <c:pt idx="3588">
                  <c:v>97.142380992579945</c:v>
                </c:pt>
                <c:pt idx="3589">
                  <c:v>97.141507703861961</c:v>
                </c:pt>
                <c:pt idx="3590">
                  <c:v>97.140925511383315</c:v>
                </c:pt>
                <c:pt idx="3591">
                  <c:v>97.140343318904655</c:v>
                </c:pt>
                <c:pt idx="3592">
                  <c:v>97.140124996725149</c:v>
                </c:pt>
                <c:pt idx="3593">
                  <c:v>97.139542804246517</c:v>
                </c:pt>
                <c:pt idx="3594">
                  <c:v>97.139542804246517</c:v>
                </c:pt>
                <c:pt idx="3595">
                  <c:v>97.13925170800718</c:v>
                </c:pt>
                <c:pt idx="3596">
                  <c:v>97.13925170800718</c:v>
                </c:pt>
                <c:pt idx="3597">
                  <c:v>97.139397256126841</c:v>
                </c:pt>
                <c:pt idx="3598">
                  <c:v>97.13925170800718</c:v>
                </c:pt>
                <c:pt idx="3599">
                  <c:v>97.139397256126841</c:v>
                </c:pt>
                <c:pt idx="3600">
                  <c:v>97.138815063648195</c:v>
                </c:pt>
                <c:pt idx="3601">
                  <c:v>97.138960611767857</c:v>
                </c:pt>
                <c:pt idx="3602">
                  <c:v>97.138887837708026</c:v>
                </c:pt>
                <c:pt idx="3603">
                  <c:v>97.138451193349027</c:v>
                </c:pt>
                <c:pt idx="3604">
                  <c:v>97.138378419289197</c:v>
                </c:pt>
                <c:pt idx="3605">
                  <c:v>97.138160097109704</c:v>
                </c:pt>
                <c:pt idx="3606">
                  <c:v>97.138451193349027</c:v>
                </c:pt>
                <c:pt idx="3607">
                  <c:v>97.138232871169535</c:v>
                </c:pt>
                <c:pt idx="3608">
                  <c:v>97.137505130571213</c:v>
                </c:pt>
                <c:pt idx="3609">
                  <c:v>97.137577904631044</c:v>
                </c:pt>
                <c:pt idx="3610">
                  <c:v>97.137432356511383</c:v>
                </c:pt>
                <c:pt idx="3611">
                  <c:v>97.137432356511383</c:v>
                </c:pt>
                <c:pt idx="3612">
                  <c:v>97.137577904631044</c:v>
                </c:pt>
                <c:pt idx="3613">
                  <c:v>97.13714126027206</c:v>
                </c:pt>
                <c:pt idx="3614">
                  <c:v>97.137068486212215</c:v>
                </c:pt>
                <c:pt idx="3615">
                  <c:v>97.136559067793399</c:v>
                </c:pt>
                <c:pt idx="3616">
                  <c:v>97.13604964937457</c:v>
                </c:pt>
                <c:pt idx="3617">
                  <c:v>97.135976875314739</c:v>
                </c:pt>
                <c:pt idx="3618">
                  <c:v>97.135904101254908</c:v>
                </c:pt>
                <c:pt idx="3619">
                  <c:v>97.135976875314739</c:v>
                </c:pt>
                <c:pt idx="3620">
                  <c:v>97.135321908776248</c:v>
                </c:pt>
                <c:pt idx="3621">
                  <c:v>97.134812490357433</c:v>
                </c:pt>
                <c:pt idx="3622">
                  <c:v>97.134666942237757</c:v>
                </c:pt>
                <c:pt idx="3623">
                  <c:v>97.134594168177941</c:v>
                </c:pt>
                <c:pt idx="3624">
                  <c:v>97.134375845998449</c:v>
                </c:pt>
                <c:pt idx="3625">
                  <c:v>97.134303071938604</c:v>
                </c:pt>
                <c:pt idx="3626">
                  <c:v>97.134011975699281</c:v>
                </c:pt>
                <c:pt idx="3627">
                  <c:v>97.133502557280465</c:v>
                </c:pt>
                <c:pt idx="3628">
                  <c:v>97.133211461041128</c:v>
                </c:pt>
                <c:pt idx="3629">
                  <c:v>97.132629268562468</c:v>
                </c:pt>
                <c:pt idx="3630">
                  <c:v>97.13241094638299</c:v>
                </c:pt>
                <c:pt idx="3631">
                  <c:v>97.132192624203483</c:v>
                </c:pt>
                <c:pt idx="3632">
                  <c:v>97.132483720442806</c:v>
                </c:pt>
                <c:pt idx="3633">
                  <c:v>97.13241094638299</c:v>
                </c:pt>
                <c:pt idx="3634">
                  <c:v>97.131974302023991</c:v>
                </c:pt>
                <c:pt idx="3635">
                  <c:v>97.1313193354855</c:v>
                </c:pt>
                <c:pt idx="3636">
                  <c:v>97.130955465186346</c:v>
                </c:pt>
                <c:pt idx="3637">
                  <c:v>97.130664368947023</c:v>
                </c:pt>
                <c:pt idx="3638">
                  <c:v>97.130446046767517</c:v>
                </c:pt>
                <c:pt idx="3639">
                  <c:v>97.129645532109365</c:v>
                </c:pt>
                <c:pt idx="3640">
                  <c:v>97.130227724588011</c:v>
                </c:pt>
                <c:pt idx="3641">
                  <c:v>97.130373272707686</c:v>
                </c:pt>
                <c:pt idx="3642">
                  <c:v>97.130518820827348</c:v>
                </c:pt>
                <c:pt idx="3643">
                  <c:v>97.130591594887179</c:v>
                </c:pt>
                <c:pt idx="3644">
                  <c:v>97.129499983989703</c:v>
                </c:pt>
                <c:pt idx="3645">
                  <c:v>97.130082176468363</c:v>
                </c:pt>
                <c:pt idx="3646">
                  <c:v>97.129572758049548</c:v>
                </c:pt>
                <c:pt idx="3647">
                  <c:v>97.129572758049548</c:v>
                </c:pt>
                <c:pt idx="3648">
                  <c:v>97.129281661810211</c:v>
                </c:pt>
                <c:pt idx="3649">
                  <c:v>97.128772243391381</c:v>
                </c:pt>
                <c:pt idx="3650">
                  <c:v>97.128335599032383</c:v>
                </c:pt>
                <c:pt idx="3651">
                  <c:v>97.127826180613567</c:v>
                </c:pt>
                <c:pt idx="3652">
                  <c:v>97.127171214075076</c:v>
                </c:pt>
                <c:pt idx="3653">
                  <c:v>97.126880117835753</c:v>
                </c:pt>
                <c:pt idx="3654">
                  <c:v>97.126880117835753</c:v>
                </c:pt>
                <c:pt idx="3655">
                  <c:v>97.127462310314399</c:v>
                </c:pt>
                <c:pt idx="3656">
                  <c:v>97.128262824972566</c:v>
                </c:pt>
                <c:pt idx="3657">
                  <c:v>97.127025665955415</c:v>
                </c:pt>
                <c:pt idx="3658">
                  <c:v>97.126661795656261</c:v>
                </c:pt>
                <c:pt idx="3659">
                  <c:v>97.126297925357093</c:v>
                </c:pt>
                <c:pt idx="3660">
                  <c:v>97.126297925357093</c:v>
                </c:pt>
                <c:pt idx="3661">
                  <c:v>97.125715732878433</c:v>
                </c:pt>
                <c:pt idx="3662">
                  <c:v>97.125351862579279</c:v>
                </c:pt>
                <c:pt idx="3663">
                  <c:v>97.124696896040803</c:v>
                </c:pt>
                <c:pt idx="3664">
                  <c:v>97.124405799801465</c:v>
                </c:pt>
                <c:pt idx="3665">
                  <c:v>97.124260251681804</c:v>
                </c:pt>
                <c:pt idx="3666">
                  <c:v>97.124333025741635</c:v>
                </c:pt>
                <c:pt idx="3667">
                  <c:v>97.123823607322805</c:v>
                </c:pt>
                <c:pt idx="3668">
                  <c:v>97.123386962963821</c:v>
                </c:pt>
                <c:pt idx="3669">
                  <c:v>97.123241414844159</c:v>
                </c:pt>
                <c:pt idx="3670">
                  <c:v>97.123241414844159</c:v>
                </c:pt>
                <c:pt idx="3671">
                  <c:v>97.123095866724498</c:v>
                </c:pt>
                <c:pt idx="3672">
                  <c:v>97.122804770485175</c:v>
                </c:pt>
                <c:pt idx="3673">
                  <c:v>97.122804770485175</c:v>
                </c:pt>
                <c:pt idx="3674">
                  <c:v>97.123095866724498</c:v>
                </c:pt>
                <c:pt idx="3675">
                  <c:v>97.122586448305668</c:v>
                </c:pt>
                <c:pt idx="3676">
                  <c:v>97.121640385527854</c:v>
                </c:pt>
                <c:pt idx="3677">
                  <c:v>97.122077029886853</c:v>
                </c:pt>
                <c:pt idx="3678">
                  <c:v>97.122222578006514</c:v>
                </c:pt>
                <c:pt idx="3679">
                  <c:v>97.121931481767177</c:v>
                </c:pt>
                <c:pt idx="3680">
                  <c:v>97.122295352066331</c:v>
                </c:pt>
                <c:pt idx="3681">
                  <c:v>97.121858707707361</c:v>
                </c:pt>
                <c:pt idx="3682">
                  <c:v>97.121130967109039</c:v>
                </c:pt>
                <c:pt idx="3683">
                  <c:v>97.121203741168856</c:v>
                </c:pt>
                <c:pt idx="3684">
                  <c:v>97.121494837408193</c:v>
                </c:pt>
                <c:pt idx="3685">
                  <c:v>97.121203741168856</c:v>
                </c:pt>
                <c:pt idx="3686">
                  <c:v>97.120912644929533</c:v>
                </c:pt>
                <c:pt idx="3687">
                  <c:v>97.120330452450872</c:v>
                </c:pt>
                <c:pt idx="3688">
                  <c:v>97.12011213027138</c:v>
                </c:pt>
                <c:pt idx="3689">
                  <c:v>97.119966582151719</c:v>
                </c:pt>
                <c:pt idx="3690">
                  <c:v>97.119748259972226</c:v>
                </c:pt>
                <c:pt idx="3691">
                  <c:v>97.119821034032057</c:v>
                </c:pt>
                <c:pt idx="3692">
                  <c:v>97.119748259972226</c:v>
                </c:pt>
                <c:pt idx="3693">
                  <c:v>97.119384389673073</c:v>
                </c:pt>
                <c:pt idx="3694">
                  <c:v>97.119020519373905</c:v>
                </c:pt>
                <c:pt idx="3695">
                  <c:v>97.118729423134582</c:v>
                </c:pt>
                <c:pt idx="3696">
                  <c:v>97.118874971254243</c:v>
                </c:pt>
                <c:pt idx="3697">
                  <c:v>97.11894774531406</c:v>
                </c:pt>
                <c:pt idx="3698">
                  <c:v>97.118874971254243</c:v>
                </c:pt>
                <c:pt idx="3699">
                  <c:v>97.118583875014906</c:v>
                </c:pt>
                <c:pt idx="3700">
                  <c:v>97.118511100955089</c:v>
                </c:pt>
                <c:pt idx="3701">
                  <c:v>97.118583875014906</c:v>
                </c:pt>
                <c:pt idx="3702">
                  <c:v>97.118147230655921</c:v>
                </c:pt>
                <c:pt idx="3703">
                  <c:v>97.117856134416598</c:v>
                </c:pt>
                <c:pt idx="3704">
                  <c:v>97.117928908476429</c:v>
                </c:pt>
                <c:pt idx="3705">
                  <c:v>97.117710586296937</c:v>
                </c:pt>
                <c:pt idx="3706">
                  <c:v>97.117128393818277</c:v>
                </c:pt>
                <c:pt idx="3707">
                  <c:v>97.11691007163877</c:v>
                </c:pt>
                <c:pt idx="3708">
                  <c:v>97.116691749459278</c:v>
                </c:pt>
                <c:pt idx="3709">
                  <c:v>97.116327879160124</c:v>
                </c:pt>
                <c:pt idx="3710">
                  <c:v>97.115964008860971</c:v>
                </c:pt>
                <c:pt idx="3711">
                  <c:v>97.116109556980618</c:v>
                </c:pt>
                <c:pt idx="3712">
                  <c:v>97.116109556980618</c:v>
                </c:pt>
                <c:pt idx="3713">
                  <c:v>97.115891234801126</c:v>
                </c:pt>
                <c:pt idx="3714">
                  <c:v>97.115600138561803</c:v>
                </c:pt>
                <c:pt idx="3715">
                  <c:v>97.11530904232248</c:v>
                </c:pt>
                <c:pt idx="3716">
                  <c:v>97.115236268262649</c:v>
                </c:pt>
                <c:pt idx="3717">
                  <c:v>97.115163494202804</c:v>
                </c:pt>
                <c:pt idx="3718">
                  <c:v>97.115017946083142</c:v>
                </c:pt>
                <c:pt idx="3719">
                  <c:v>97.114945172023326</c:v>
                </c:pt>
                <c:pt idx="3720">
                  <c:v>97.11479962390365</c:v>
                </c:pt>
                <c:pt idx="3721">
                  <c:v>97.11479962390365</c:v>
                </c:pt>
                <c:pt idx="3722">
                  <c:v>97.114435753604482</c:v>
                </c:pt>
                <c:pt idx="3723">
                  <c:v>97.114362979544666</c:v>
                </c:pt>
                <c:pt idx="3724">
                  <c:v>97.114435753604482</c:v>
                </c:pt>
                <c:pt idx="3725">
                  <c:v>97.114362979544666</c:v>
                </c:pt>
                <c:pt idx="3726">
                  <c:v>97.114071883305328</c:v>
                </c:pt>
                <c:pt idx="3727">
                  <c:v>97.113780787066005</c:v>
                </c:pt>
                <c:pt idx="3728">
                  <c:v>97.113416916766852</c:v>
                </c:pt>
                <c:pt idx="3729">
                  <c:v>97.113125820527515</c:v>
                </c:pt>
                <c:pt idx="3730">
                  <c:v>97.112834724288192</c:v>
                </c:pt>
                <c:pt idx="3731">
                  <c:v>97.112980272407853</c:v>
                </c:pt>
                <c:pt idx="3732">
                  <c:v>97.113125820527515</c:v>
                </c:pt>
                <c:pt idx="3733">
                  <c:v>97.112907498348022</c:v>
                </c:pt>
                <c:pt idx="3734">
                  <c:v>97.11268917616853</c:v>
                </c:pt>
                <c:pt idx="3735">
                  <c:v>97.11268917616853</c:v>
                </c:pt>
                <c:pt idx="3736">
                  <c:v>97.112543628048869</c:v>
                </c:pt>
                <c:pt idx="3737">
                  <c:v>97.111961435570208</c:v>
                </c:pt>
                <c:pt idx="3738">
                  <c:v>97.111888661510378</c:v>
                </c:pt>
                <c:pt idx="3739">
                  <c:v>97.112179757749701</c:v>
                </c:pt>
                <c:pt idx="3740">
                  <c:v>97.112325305869376</c:v>
                </c:pt>
                <c:pt idx="3741">
                  <c:v>97.112252531809546</c:v>
                </c:pt>
                <c:pt idx="3742">
                  <c:v>97.111815887450547</c:v>
                </c:pt>
                <c:pt idx="3743">
                  <c:v>97.11101537279238</c:v>
                </c:pt>
                <c:pt idx="3744">
                  <c:v>97.11101537279238</c:v>
                </c:pt>
                <c:pt idx="3745">
                  <c:v>97.11101537279238</c:v>
                </c:pt>
                <c:pt idx="3746">
                  <c:v>97.11101537279238</c:v>
                </c:pt>
                <c:pt idx="3747">
                  <c:v>97.110433180313734</c:v>
                </c:pt>
                <c:pt idx="3748">
                  <c:v>97.110433180313734</c:v>
                </c:pt>
                <c:pt idx="3749">
                  <c:v>97.110214858134242</c:v>
                </c:pt>
                <c:pt idx="3750">
                  <c:v>97.109778213775257</c:v>
                </c:pt>
                <c:pt idx="3751">
                  <c:v>97.10999653595475</c:v>
                </c:pt>
                <c:pt idx="3752">
                  <c:v>97.110142084074411</c:v>
                </c:pt>
                <c:pt idx="3753">
                  <c:v>97.109705439715412</c:v>
                </c:pt>
                <c:pt idx="3754">
                  <c:v>97.109414343476089</c:v>
                </c:pt>
                <c:pt idx="3755">
                  <c:v>97.109487117535934</c:v>
                </c:pt>
                <c:pt idx="3756">
                  <c:v>97.109341569416259</c:v>
                </c:pt>
                <c:pt idx="3757">
                  <c:v>97.108904925057274</c:v>
                </c:pt>
                <c:pt idx="3758">
                  <c:v>97.108832150997443</c:v>
                </c:pt>
                <c:pt idx="3759">
                  <c:v>97.109123247236766</c:v>
                </c:pt>
                <c:pt idx="3760">
                  <c:v>97.108686602877768</c:v>
                </c:pt>
                <c:pt idx="3761">
                  <c:v>97.108468280698276</c:v>
                </c:pt>
                <c:pt idx="3762">
                  <c:v>97.108249958518783</c:v>
                </c:pt>
                <c:pt idx="3763">
                  <c:v>97.108322732578614</c:v>
                </c:pt>
                <c:pt idx="3764">
                  <c:v>97.108104410399122</c:v>
                </c:pt>
                <c:pt idx="3765">
                  <c:v>97.107886088219615</c:v>
                </c:pt>
                <c:pt idx="3766">
                  <c:v>97.108104410399122</c:v>
                </c:pt>
                <c:pt idx="3767">
                  <c:v>97.108104410399122</c:v>
                </c:pt>
                <c:pt idx="3768">
                  <c:v>97.107740540099968</c:v>
                </c:pt>
                <c:pt idx="3769">
                  <c:v>97.107231121681139</c:v>
                </c:pt>
                <c:pt idx="3770">
                  <c:v>97.107085573561463</c:v>
                </c:pt>
                <c:pt idx="3771">
                  <c:v>97.106648929202478</c:v>
                </c:pt>
                <c:pt idx="3772">
                  <c:v>97.106285058903325</c:v>
                </c:pt>
                <c:pt idx="3773">
                  <c:v>97.10621228484348</c:v>
                </c:pt>
                <c:pt idx="3774">
                  <c:v>97.105630092364819</c:v>
                </c:pt>
                <c:pt idx="3775">
                  <c:v>97.105484544245172</c:v>
                </c:pt>
                <c:pt idx="3776">
                  <c:v>97.105775640484495</c:v>
                </c:pt>
                <c:pt idx="3777">
                  <c:v>97.106285058903325</c:v>
                </c:pt>
                <c:pt idx="3778">
                  <c:v>97.106721703262309</c:v>
                </c:pt>
                <c:pt idx="3779">
                  <c:v>97.10621228484348</c:v>
                </c:pt>
                <c:pt idx="3780">
                  <c:v>97.106357832963155</c:v>
                </c:pt>
                <c:pt idx="3781">
                  <c:v>97.10621228484348</c:v>
                </c:pt>
                <c:pt idx="3782">
                  <c:v>97.106430607022986</c:v>
                </c:pt>
                <c:pt idx="3783">
                  <c:v>97.106357832963155</c:v>
                </c:pt>
                <c:pt idx="3784">
                  <c:v>97.105993962663987</c:v>
                </c:pt>
                <c:pt idx="3785">
                  <c:v>97.105557318305003</c:v>
                </c:pt>
                <c:pt idx="3786">
                  <c:v>97.105411770185341</c:v>
                </c:pt>
                <c:pt idx="3787">
                  <c:v>97.105193448005835</c:v>
                </c:pt>
                <c:pt idx="3788">
                  <c:v>97.105266222065666</c:v>
                </c:pt>
                <c:pt idx="3789">
                  <c:v>97.104902351766512</c:v>
                </c:pt>
                <c:pt idx="3790">
                  <c:v>97.104611255527189</c:v>
                </c:pt>
                <c:pt idx="3791">
                  <c:v>97.104392933347697</c:v>
                </c:pt>
                <c:pt idx="3792">
                  <c:v>97.104247385228021</c:v>
                </c:pt>
                <c:pt idx="3793">
                  <c:v>97.104247385228021</c:v>
                </c:pt>
                <c:pt idx="3794">
                  <c:v>97.10410183710836</c:v>
                </c:pt>
                <c:pt idx="3795">
                  <c:v>97.103446870569883</c:v>
                </c:pt>
                <c:pt idx="3796">
                  <c:v>97.103228548390376</c:v>
                </c:pt>
                <c:pt idx="3797">
                  <c:v>97.102791904031378</c:v>
                </c:pt>
                <c:pt idx="3798">
                  <c:v>97.102719129971561</c:v>
                </c:pt>
                <c:pt idx="3799">
                  <c:v>97.103228548390376</c:v>
                </c:pt>
                <c:pt idx="3800">
                  <c:v>97.103374096510038</c:v>
                </c:pt>
                <c:pt idx="3801">
                  <c:v>97.103228548390376</c:v>
                </c:pt>
                <c:pt idx="3802">
                  <c:v>97.102864678091223</c:v>
                </c:pt>
                <c:pt idx="3803">
                  <c:v>97.102791904031378</c:v>
                </c:pt>
                <c:pt idx="3804">
                  <c:v>97.102719129971561</c:v>
                </c:pt>
                <c:pt idx="3805">
                  <c:v>97.102428033732224</c:v>
                </c:pt>
                <c:pt idx="3806">
                  <c:v>97.102355259672407</c:v>
                </c:pt>
                <c:pt idx="3807">
                  <c:v>97.102209711552717</c:v>
                </c:pt>
                <c:pt idx="3808">
                  <c:v>97.102209711552717</c:v>
                </c:pt>
                <c:pt idx="3809">
                  <c:v>97.101845841253564</c:v>
                </c:pt>
                <c:pt idx="3810">
                  <c:v>97.102428033732224</c:v>
                </c:pt>
                <c:pt idx="3811">
                  <c:v>97.10264635591173</c:v>
                </c:pt>
                <c:pt idx="3812">
                  <c:v>97.102282485612562</c:v>
                </c:pt>
                <c:pt idx="3813">
                  <c:v>97.102209711552717</c:v>
                </c:pt>
                <c:pt idx="3814">
                  <c:v>97.101773067193747</c:v>
                </c:pt>
                <c:pt idx="3815">
                  <c:v>97.101773067193747</c:v>
                </c:pt>
                <c:pt idx="3816">
                  <c:v>97.101336422834748</c:v>
                </c:pt>
                <c:pt idx="3817">
                  <c:v>97.101263648774932</c:v>
                </c:pt>
                <c:pt idx="3818">
                  <c:v>97.101190874715087</c:v>
                </c:pt>
                <c:pt idx="3819">
                  <c:v>97.100681456296272</c:v>
                </c:pt>
                <c:pt idx="3820">
                  <c:v>97.100681456296272</c:v>
                </c:pt>
                <c:pt idx="3821">
                  <c:v>97.100317585997104</c:v>
                </c:pt>
                <c:pt idx="3822">
                  <c:v>97.099808167578274</c:v>
                </c:pt>
                <c:pt idx="3823">
                  <c:v>97.100099263817611</c:v>
                </c:pt>
                <c:pt idx="3824">
                  <c:v>97.099953715697936</c:v>
                </c:pt>
                <c:pt idx="3825">
                  <c:v>97.100317585997104</c:v>
                </c:pt>
                <c:pt idx="3826">
                  <c:v>97.100244811937273</c:v>
                </c:pt>
                <c:pt idx="3827">
                  <c:v>97.099953715697936</c:v>
                </c:pt>
                <c:pt idx="3828">
                  <c:v>97.099808167578274</c:v>
                </c:pt>
                <c:pt idx="3829">
                  <c:v>97.099444297279121</c:v>
                </c:pt>
                <c:pt idx="3830">
                  <c:v>97.099662619458613</c:v>
                </c:pt>
                <c:pt idx="3831">
                  <c:v>97.100172037877428</c:v>
                </c:pt>
                <c:pt idx="3832">
                  <c:v>97.099735393518444</c:v>
                </c:pt>
                <c:pt idx="3833">
                  <c:v>97.09937152321929</c:v>
                </c:pt>
                <c:pt idx="3834">
                  <c:v>97.099517071338951</c:v>
                </c:pt>
                <c:pt idx="3835">
                  <c:v>97.099589845398782</c:v>
                </c:pt>
                <c:pt idx="3836">
                  <c:v>97.099662619458613</c:v>
                </c:pt>
                <c:pt idx="3837">
                  <c:v>97.099517071338951</c:v>
                </c:pt>
                <c:pt idx="3838">
                  <c:v>97.09937152321929</c:v>
                </c:pt>
                <c:pt idx="3839">
                  <c:v>97.099662619458613</c:v>
                </c:pt>
                <c:pt idx="3840">
                  <c:v>97.099880941638119</c:v>
                </c:pt>
                <c:pt idx="3841">
                  <c:v>97.099662619458613</c:v>
                </c:pt>
                <c:pt idx="3842">
                  <c:v>97.099080426979953</c:v>
                </c:pt>
                <c:pt idx="3843">
                  <c:v>97.09878933074063</c:v>
                </c:pt>
                <c:pt idx="3844">
                  <c:v>97.098498234501307</c:v>
                </c:pt>
                <c:pt idx="3845">
                  <c:v>97.0982799123218</c:v>
                </c:pt>
                <c:pt idx="3846">
                  <c:v>97.0982799123218</c:v>
                </c:pt>
                <c:pt idx="3847">
                  <c:v>97.0982799123218</c:v>
                </c:pt>
                <c:pt idx="3848">
                  <c:v>97.098425460441476</c:v>
                </c:pt>
                <c:pt idx="3849">
                  <c:v>97.098134364202139</c:v>
                </c:pt>
                <c:pt idx="3850">
                  <c:v>97.098061590142308</c:v>
                </c:pt>
                <c:pt idx="3851">
                  <c:v>97.098352686381645</c:v>
                </c:pt>
                <c:pt idx="3852">
                  <c:v>97.097916042022646</c:v>
                </c:pt>
                <c:pt idx="3853">
                  <c:v>97.097624945783323</c:v>
                </c:pt>
                <c:pt idx="3854">
                  <c:v>97.097479397663662</c:v>
                </c:pt>
                <c:pt idx="3855">
                  <c:v>97.097406623603817</c:v>
                </c:pt>
                <c:pt idx="3856">
                  <c:v>97.097406623603817</c:v>
                </c:pt>
                <c:pt idx="3857">
                  <c:v>97.097552171723493</c:v>
                </c:pt>
                <c:pt idx="3858">
                  <c:v>97.097624945783323</c:v>
                </c:pt>
                <c:pt idx="3859">
                  <c:v>97.097624945783323</c:v>
                </c:pt>
                <c:pt idx="3860">
                  <c:v>97.097988816082477</c:v>
                </c:pt>
                <c:pt idx="3861">
                  <c:v>97.098134364202139</c:v>
                </c:pt>
                <c:pt idx="3862">
                  <c:v>97.097479397663662</c:v>
                </c:pt>
                <c:pt idx="3863">
                  <c:v>97.097333849543986</c:v>
                </c:pt>
                <c:pt idx="3864">
                  <c:v>97.096897205185002</c:v>
                </c:pt>
                <c:pt idx="3865">
                  <c:v>97.096897205185002</c:v>
                </c:pt>
                <c:pt idx="3866">
                  <c:v>97.096751657065326</c:v>
                </c:pt>
                <c:pt idx="3867">
                  <c:v>97.096751657065326</c:v>
                </c:pt>
                <c:pt idx="3868">
                  <c:v>97.096533334885848</c:v>
                </c:pt>
                <c:pt idx="3869">
                  <c:v>97.095951142407188</c:v>
                </c:pt>
                <c:pt idx="3870">
                  <c:v>97.095587272108034</c:v>
                </c:pt>
                <c:pt idx="3871">
                  <c:v>97.095514498048203</c:v>
                </c:pt>
                <c:pt idx="3872">
                  <c:v>97.095878368347357</c:v>
                </c:pt>
                <c:pt idx="3873">
                  <c:v>97.095951142407188</c:v>
                </c:pt>
                <c:pt idx="3874">
                  <c:v>97.095732820227681</c:v>
                </c:pt>
                <c:pt idx="3875">
                  <c:v>97.095805594287526</c:v>
                </c:pt>
                <c:pt idx="3876">
                  <c:v>97.096096690526849</c:v>
                </c:pt>
                <c:pt idx="3877">
                  <c:v>97.095732820227681</c:v>
                </c:pt>
                <c:pt idx="3878">
                  <c:v>97.095368949928528</c:v>
                </c:pt>
                <c:pt idx="3879">
                  <c:v>97.094641209330206</c:v>
                </c:pt>
                <c:pt idx="3880">
                  <c:v>97.094495661210559</c:v>
                </c:pt>
                <c:pt idx="3881">
                  <c:v>97.094568435270375</c:v>
                </c:pt>
                <c:pt idx="3882">
                  <c:v>97.094495661210559</c:v>
                </c:pt>
                <c:pt idx="3883">
                  <c:v>97.094859531509712</c:v>
                </c:pt>
                <c:pt idx="3884">
                  <c:v>97.095005079629374</c:v>
                </c:pt>
                <c:pt idx="3885">
                  <c:v>97.094641209330206</c:v>
                </c:pt>
                <c:pt idx="3886">
                  <c:v>97.094713983390037</c:v>
                </c:pt>
                <c:pt idx="3887">
                  <c:v>97.094932305569543</c:v>
                </c:pt>
                <c:pt idx="3888">
                  <c:v>97.094932305569543</c:v>
                </c:pt>
                <c:pt idx="3889">
                  <c:v>97.094932305569543</c:v>
                </c:pt>
                <c:pt idx="3890">
                  <c:v>97.094859531509712</c:v>
                </c:pt>
                <c:pt idx="3891">
                  <c:v>97.094350113090883</c:v>
                </c:pt>
                <c:pt idx="3892">
                  <c:v>97.093913468731898</c:v>
                </c:pt>
                <c:pt idx="3893">
                  <c:v>97.093767920612223</c:v>
                </c:pt>
                <c:pt idx="3894">
                  <c:v>97.093767920612223</c:v>
                </c:pt>
                <c:pt idx="3895">
                  <c:v>97.093767920612223</c:v>
                </c:pt>
                <c:pt idx="3896">
                  <c:v>97.093986242791715</c:v>
                </c:pt>
                <c:pt idx="3897">
                  <c:v>97.093986242791715</c:v>
                </c:pt>
                <c:pt idx="3898">
                  <c:v>97.093695146552392</c:v>
                </c:pt>
                <c:pt idx="3899">
                  <c:v>97.093404050313069</c:v>
                </c:pt>
                <c:pt idx="3900">
                  <c:v>97.0934768243729</c:v>
                </c:pt>
                <c:pt idx="3901">
                  <c:v>97.093258502193407</c:v>
                </c:pt>
                <c:pt idx="3902">
                  <c:v>97.093549598432745</c:v>
                </c:pt>
                <c:pt idx="3903">
                  <c:v>97.093040180013915</c:v>
                </c:pt>
                <c:pt idx="3904">
                  <c:v>97.092821857834409</c:v>
                </c:pt>
                <c:pt idx="3905">
                  <c:v>97.092967405954084</c:v>
                </c:pt>
                <c:pt idx="3906">
                  <c:v>97.092967405954084</c:v>
                </c:pt>
                <c:pt idx="3907">
                  <c:v>97.093040180013915</c:v>
                </c:pt>
                <c:pt idx="3908">
                  <c:v>97.092821857834409</c:v>
                </c:pt>
                <c:pt idx="3909">
                  <c:v>97.092312439415579</c:v>
                </c:pt>
                <c:pt idx="3910">
                  <c:v>97.092312439415579</c:v>
                </c:pt>
                <c:pt idx="3911">
                  <c:v>97.092603535654916</c:v>
                </c:pt>
                <c:pt idx="3912">
                  <c:v>97.092967405954084</c:v>
                </c:pt>
                <c:pt idx="3913">
                  <c:v>97.092967405954084</c:v>
                </c:pt>
                <c:pt idx="3914">
                  <c:v>97.092530761595086</c:v>
                </c:pt>
                <c:pt idx="3915">
                  <c:v>97.092239665355748</c:v>
                </c:pt>
                <c:pt idx="3916">
                  <c:v>97.092530761595086</c:v>
                </c:pt>
                <c:pt idx="3917">
                  <c:v>97.092603535654916</c:v>
                </c:pt>
                <c:pt idx="3918">
                  <c:v>97.092676309714747</c:v>
                </c:pt>
                <c:pt idx="3919">
                  <c:v>97.092676309714747</c:v>
                </c:pt>
                <c:pt idx="3920">
                  <c:v>97.092385213475424</c:v>
                </c:pt>
                <c:pt idx="3921">
                  <c:v>97.092166891295932</c:v>
                </c:pt>
                <c:pt idx="3922">
                  <c:v>97.091948569116425</c:v>
                </c:pt>
                <c:pt idx="3923">
                  <c:v>97.091584698817272</c:v>
                </c:pt>
                <c:pt idx="3924">
                  <c:v>97.09143915069761</c:v>
                </c:pt>
                <c:pt idx="3925">
                  <c:v>97.090929732278781</c:v>
                </c:pt>
                <c:pt idx="3926">
                  <c:v>97.090784184159119</c:v>
                </c:pt>
                <c:pt idx="3927">
                  <c:v>97.090711410099289</c:v>
                </c:pt>
                <c:pt idx="3928">
                  <c:v>97.09085695821895</c:v>
                </c:pt>
                <c:pt idx="3929">
                  <c:v>97.091002506338626</c:v>
                </c:pt>
                <c:pt idx="3930">
                  <c:v>97.090784184159119</c:v>
                </c:pt>
                <c:pt idx="3931">
                  <c:v>97.09027476574029</c:v>
                </c:pt>
                <c:pt idx="3932">
                  <c:v>97.090201991680459</c:v>
                </c:pt>
                <c:pt idx="3933">
                  <c:v>97.09027476574029</c:v>
                </c:pt>
                <c:pt idx="3934">
                  <c:v>97.090565861979613</c:v>
                </c:pt>
                <c:pt idx="3935">
                  <c:v>97.090638636039444</c:v>
                </c:pt>
                <c:pt idx="3936">
                  <c:v>97.090565861979613</c:v>
                </c:pt>
                <c:pt idx="3937">
                  <c:v>97.09085695821895</c:v>
                </c:pt>
                <c:pt idx="3938">
                  <c:v>97.090711410099289</c:v>
                </c:pt>
                <c:pt idx="3939">
                  <c:v>97.090638636039444</c:v>
                </c:pt>
                <c:pt idx="3940">
                  <c:v>97.09085695821895</c:v>
                </c:pt>
                <c:pt idx="3941">
                  <c:v>97.090784184159119</c:v>
                </c:pt>
                <c:pt idx="3942">
                  <c:v>97.090493087919796</c:v>
                </c:pt>
                <c:pt idx="3943">
                  <c:v>97.090347539800135</c:v>
                </c:pt>
                <c:pt idx="3944">
                  <c:v>97.09027476574029</c:v>
                </c:pt>
                <c:pt idx="3945">
                  <c:v>97.090420313859966</c:v>
                </c:pt>
                <c:pt idx="3946">
                  <c:v>97.090347539800135</c:v>
                </c:pt>
                <c:pt idx="3947">
                  <c:v>97.090056443560798</c:v>
                </c:pt>
                <c:pt idx="3948">
                  <c:v>97.090129217620643</c:v>
                </c:pt>
                <c:pt idx="3949">
                  <c:v>97.089983669500981</c:v>
                </c:pt>
                <c:pt idx="3950">
                  <c:v>97.090056443560798</c:v>
                </c:pt>
                <c:pt idx="3951">
                  <c:v>97.090347539800135</c:v>
                </c:pt>
                <c:pt idx="3952">
                  <c:v>97.09027476574029</c:v>
                </c:pt>
                <c:pt idx="3953">
                  <c:v>97.090347539800135</c:v>
                </c:pt>
                <c:pt idx="3954">
                  <c:v>97.090347539800135</c:v>
                </c:pt>
                <c:pt idx="3955">
                  <c:v>97.089910895441136</c:v>
                </c:pt>
                <c:pt idx="3956">
                  <c:v>97.089547025141982</c:v>
                </c:pt>
                <c:pt idx="3957">
                  <c:v>97.089765347321475</c:v>
                </c:pt>
                <c:pt idx="3958">
                  <c:v>97.089692573261644</c:v>
                </c:pt>
                <c:pt idx="3959">
                  <c:v>97.089619799201827</c:v>
                </c:pt>
                <c:pt idx="3960">
                  <c:v>97.08932870296249</c:v>
                </c:pt>
                <c:pt idx="3961">
                  <c:v>97.089255928902645</c:v>
                </c:pt>
                <c:pt idx="3962">
                  <c:v>97.089037606723167</c:v>
                </c:pt>
                <c:pt idx="3963">
                  <c:v>97.08874651048383</c:v>
                </c:pt>
                <c:pt idx="3964">
                  <c:v>97.08874651048383</c:v>
                </c:pt>
                <c:pt idx="3965">
                  <c:v>97.088892058603477</c:v>
                </c:pt>
                <c:pt idx="3966">
                  <c:v>97.089037606723167</c:v>
                </c:pt>
                <c:pt idx="3967">
                  <c:v>97.089037606723167</c:v>
                </c:pt>
                <c:pt idx="3968">
                  <c:v>97.088892058603477</c:v>
                </c:pt>
                <c:pt idx="3969">
                  <c:v>97.089110380782984</c:v>
                </c:pt>
                <c:pt idx="3970">
                  <c:v>97.089401477022321</c:v>
                </c:pt>
                <c:pt idx="3971">
                  <c:v>97.089474251082137</c:v>
                </c:pt>
                <c:pt idx="3972">
                  <c:v>97.089183154842814</c:v>
                </c:pt>
                <c:pt idx="3973">
                  <c:v>97.088673736423999</c:v>
                </c:pt>
                <c:pt idx="3974">
                  <c:v>97.088018769885508</c:v>
                </c:pt>
                <c:pt idx="3975">
                  <c:v>97.087800447706002</c:v>
                </c:pt>
                <c:pt idx="3976">
                  <c:v>97.087873221765847</c:v>
                </c:pt>
                <c:pt idx="3977">
                  <c:v>97.087873221765847</c:v>
                </c:pt>
                <c:pt idx="3978">
                  <c:v>97.087873221765847</c:v>
                </c:pt>
                <c:pt idx="3979">
                  <c:v>97.088018769885508</c:v>
                </c:pt>
                <c:pt idx="3980">
                  <c:v>97.087945995825677</c:v>
                </c:pt>
                <c:pt idx="3981">
                  <c:v>97.087509351466679</c:v>
                </c:pt>
                <c:pt idx="3982">
                  <c:v>97.087727673646185</c:v>
                </c:pt>
                <c:pt idx="3983">
                  <c:v>97.087291029287186</c:v>
                </c:pt>
                <c:pt idx="3984">
                  <c:v>97.086854384928188</c:v>
                </c:pt>
                <c:pt idx="3985">
                  <c:v>97.086708836808526</c:v>
                </c:pt>
                <c:pt idx="3986">
                  <c:v>97.086490514629034</c:v>
                </c:pt>
                <c:pt idx="3987">
                  <c:v>97.086636062748696</c:v>
                </c:pt>
                <c:pt idx="3988">
                  <c:v>97.086272192449542</c:v>
                </c:pt>
                <c:pt idx="3989">
                  <c:v>97.086708836808526</c:v>
                </c:pt>
                <c:pt idx="3990">
                  <c:v>97.086854384928188</c:v>
                </c:pt>
                <c:pt idx="3991">
                  <c:v>97.086999933047863</c:v>
                </c:pt>
                <c:pt idx="3992">
                  <c:v>97.087218255227342</c:v>
                </c:pt>
                <c:pt idx="3993">
                  <c:v>97.086708836808526</c:v>
                </c:pt>
                <c:pt idx="3994">
                  <c:v>97.086490514629034</c:v>
                </c:pt>
                <c:pt idx="3995">
                  <c:v>97.086708836808526</c:v>
                </c:pt>
                <c:pt idx="3996">
                  <c:v>97.086417740569203</c:v>
                </c:pt>
                <c:pt idx="3997">
                  <c:v>97.08612664432988</c:v>
                </c:pt>
                <c:pt idx="3998">
                  <c:v>97.086344966509373</c:v>
                </c:pt>
                <c:pt idx="3999">
                  <c:v>97.086272192449542</c:v>
                </c:pt>
                <c:pt idx="4000">
                  <c:v>97.086199418389711</c:v>
                </c:pt>
                <c:pt idx="4001">
                  <c:v>97.08612664432988</c:v>
                </c:pt>
                <c:pt idx="4002">
                  <c:v>97.086272192449542</c:v>
                </c:pt>
                <c:pt idx="4003">
                  <c:v>97.086490514629034</c:v>
                </c:pt>
                <c:pt idx="4004">
                  <c:v>97.08612664432988</c:v>
                </c:pt>
                <c:pt idx="4005">
                  <c:v>97.085398903731559</c:v>
                </c:pt>
                <c:pt idx="4006">
                  <c:v>97.085835548090543</c:v>
                </c:pt>
                <c:pt idx="4007">
                  <c:v>97.085689999970882</c:v>
                </c:pt>
                <c:pt idx="4008">
                  <c:v>97.085617225911065</c:v>
                </c:pt>
                <c:pt idx="4009">
                  <c:v>97.085689999970882</c:v>
                </c:pt>
                <c:pt idx="4010">
                  <c:v>97.085689999970882</c:v>
                </c:pt>
                <c:pt idx="4011">
                  <c:v>97.085762774030712</c:v>
                </c:pt>
                <c:pt idx="4012">
                  <c:v>97.085762774030712</c:v>
                </c:pt>
                <c:pt idx="4013">
                  <c:v>97.085835548090543</c:v>
                </c:pt>
                <c:pt idx="4014">
                  <c:v>97.086199418389711</c:v>
                </c:pt>
                <c:pt idx="4015">
                  <c:v>97.086417740569203</c:v>
                </c:pt>
                <c:pt idx="4016">
                  <c:v>97.086490514629034</c:v>
                </c:pt>
                <c:pt idx="4017">
                  <c:v>97.085762774030712</c:v>
                </c:pt>
                <c:pt idx="4018">
                  <c:v>97.085253355611897</c:v>
                </c:pt>
                <c:pt idx="4019">
                  <c:v>97.085398903731559</c:v>
                </c:pt>
                <c:pt idx="4020">
                  <c:v>97.085326129671728</c:v>
                </c:pt>
                <c:pt idx="4021">
                  <c:v>97.085398903731559</c:v>
                </c:pt>
                <c:pt idx="4022">
                  <c:v>97.085471677791375</c:v>
                </c:pt>
                <c:pt idx="4023">
                  <c:v>97.085398903731559</c:v>
                </c:pt>
                <c:pt idx="4024">
                  <c:v>97.08554445185122</c:v>
                </c:pt>
                <c:pt idx="4025">
                  <c:v>97.085617225911065</c:v>
                </c:pt>
                <c:pt idx="4026">
                  <c:v>97.085326129671728</c:v>
                </c:pt>
                <c:pt idx="4027">
                  <c:v>97.085107807492221</c:v>
                </c:pt>
                <c:pt idx="4028">
                  <c:v>97.085107807492221</c:v>
                </c:pt>
                <c:pt idx="4029">
                  <c:v>97.085253355611897</c:v>
                </c:pt>
                <c:pt idx="4030">
                  <c:v>97.085253355611897</c:v>
                </c:pt>
                <c:pt idx="4031">
                  <c:v>97.085180581552066</c:v>
                </c:pt>
                <c:pt idx="4032">
                  <c:v>97.085326129671728</c:v>
                </c:pt>
                <c:pt idx="4033">
                  <c:v>97.08496225937256</c:v>
                </c:pt>
                <c:pt idx="4034">
                  <c:v>97.084598389073406</c:v>
                </c:pt>
                <c:pt idx="4035">
                  <c:v>97.084016196594746</c:v>
                </c:pt>
                <c:pt idx="4036">
                  <c:v>97.083579552235761</c:v>
                </c:pt>
                <c:pt idx="4037">
                  <c:v>97.083943422534929</c:v>
                </c:pt>
                <c:pt idx="4038">
                  <c:v>97.084016196594746</c:v>
                </c:pt>
                <c:pt idx="4039">
                  <c:v>97.084234518774252</c:v>
                </c:pt>
                <c:pt idx="4040">
                  <c:v>97.084016196594746</c:v>
                </c:pt>
                <c:pt idx="4041">
                  <c:v>97.083579552235761</c:v>
                </c:pt>
                <c:pt idx="4042">
                  <c:v>97.083506778175931</c:v>
                </c:pt>
                <c:pt idx="4043">
                  <c:v>97.083652326295592</c:v>
                </c:pt>
                <c:pt idx="4044">
                  <c:v>97.083725100355423</c:v>
                </c:pt>
                <c:pt idx="4045">
                  <c:v>97.083434004116086</c:v>
                </c:pt>
                <c:pt idx="4046">
                  <c:v>97.083506778175931</c:v>
                </c:pt>
                <c:pt idx="4047">
                  <c:v>97.083361230056269</c:v>
                </c:pt>
                <c:pt idx="4048">
                  <c:v>97.083943422534929</c:v>
                </c:pt>
                <c:pt idx="4049">
                  <c:v>97.083652326295592</c:v>
                </c:pt>
                <c:pt idx="4050">
                  <c:v>97.083870648475084</c:v>
                </c:pt>
                <c:pt idx="4051">
                  <c:v>97.084088970654577</c:v>
                </c:pt>
                <c:pt idx="4052">
                  <c:v>97.084016196594746</c:v>
                </c:pt>
                <c:pt idx="4053">
                  <c:v>97.084088970654577</c:v>
                </c:pt>
                <c:pt idx="4054">
                  <c:v>97.084234518774252</c:v>
                </c:pt>
                <c:pt idx="4055">
                  <c:v>97.084161744714422</c:v>
                </c:pt>
                <c:pt idx="4056">
                  <c:v>97.0843800668939</c:v>
                </c:pt>
                <c:pt idx="4057">
                  <c:v>97.083797874415239</c:v>
                </c:pt>
                <c:pt idx="4058">
                  <c:v>97.083434004116086</c:v>
                </c:pt>
                <c:pt idx="4059">
                  <c:v>97.083579552235761</c:v>
                </c:pt>
                <c:pt idx="4060">
                  <c:v>97.083434004116086</c:v>
                </c:pt>
                <c:pt idx="4061">
                  <c:v>97.083288455996424</c:v>
                </c:pt>
                <c:pt idx="4062">
                  <c:v>97.083070133816932</c:v>
                </c:pt>
                <c:pt idx="4063">
                  <c:v>97.083070133816932</c:v>
                </c:pt>
                <c:pt idx="4064">
                  <c:v>97.083288455996424</c:v>
                </c:pt>
                <c:pt idx="4065">
                  <c:v>97.083434004116086</c:v>
                </c:pt>
                <c:pt idx="4066">
                  <c:v>97.083361230056269</c:v>
                </c:pt>
                <c:pt idx="4067">
                  <c:v>97.083215681936608</c:v>
                </c:pt>
                <c:pt idx="4068">
                  <c:v>97.082706263517764</c:v>
                </c:pt>
                <c:pt idx="4069">
                  <c:v>97.082851811637454</c:v>
                </c:pt>
                <c:pt idx="4070">
                  <c:v>97.08234239321861</c:v>
                </c:pt>
                <c:pt idx="4071">
                  <c:v>97.081905748859626</c:v>
                </c:pt>
                <c:pt idx="4072">
                  <c:v>97.082269619158794</c:v>
                </c:pt>
                <c:pt idx="4073">
                  <c:v>97.082124071039118</c:v>
                </c:pt>
                <c:pt idx="4074">
                  <c:v>97.08176020073995</c:v>
                </c:pt>
                <c:pt idx="4075">
                  <c:v>97.081614652620303</c:v>
                </c:pt>
                <c:pt idx="4076">
                  <c:v>97.081541878560472</c:v>
                </c:pt>
                <c:pt idx="4077">
                  <c:v>97.081905748859626</c:v>
                </c:pt>
                <c:pt idx="4078">
                  <c:v>97.082196845098963</c:v>
                </c:pt>
                <c:pt idx="4079">
                  <c:v>97.082124071039118</c:v>
                </c:pt>
                <c:pt idx="4080">
                  <c:v>97.081614652620303</c:v>
                </c:pt>
                <c:pt idx="4081">
                  <c:v>97.081396330440796</c:v>
                </c:pt>
                <c:pt idx="4082">
                  <c:v>97.081469104500641</c:v>
                </c:pt>
                <c:pt idx="4083">
                  <c:v>97.081614652620303</c:v>
                </c:pt>
                <c:pt idx="4084">
                  <c:v>97.081614652620303</c:v>
                </c:pt>
                <c:pt idx="4085">
                  <c:v>97.08176020073995</c:v>
                </c:pt>
                <c:pt idx="4086">
                  <c:v>97.081614652620303</c:v>
                </c:pt>
                <c:pt idx="4087">
                  <c:v>97.081541878560472</c:v>
                </c:pt>
                <c:pt idx="4088">
                  <c:v>97.081469104500641</c:v>
                </c:pt>
                <c:pt idx="4089">
                  <c:v>97.081614652620303</c:v>
                </c:pt>
                <c:pt idx="4090">
                  <c:v>97.081614652620303</c:v>
                </c:pt>
                <c:pt idx="4091">
                  <c:v>97.081614652620303</c:v>
                </c:pt>
                <c:pt idx="4092">
                  <c:v>97.081250782321135</c:v>
                </c:pt>
                <c:pt idx="4093">
                  <c:v>97.08176020073995</c:v>
                </c:pt>
                <c:pt idx="4094">
                  <c:v>97.081687426680134</c:v>
                </c:pt>
                <c:pt idx="4095">
                  <c:v>97.081105234201488</c:v>
                </c:pt>
                <c:pt idx="4096">
                  <c:v>97.08074136390232</c:v>
                </c:pt>
                <c:pt idx="4097">
                  <c:v>97.081105234201488</c:v>
                </c:pt>
                <c:pt idx="4098">
                  <c:v>97.081178008261304</c:v>
                </c:pt>
                <c:pt idx="4099">
                  <c:v>97.080886912021981</c:v>
                </c:pt>
                <c:pt idx="4100">
                  <c:v>97.08081413796215</c:v>
                </c:pt>
                <c:pt idx="4101">
                  <c:v>97.080668589842475</c:v>
                </c:pt>
                <c:pt idx="4102">
                  <c:v>97.08081413796215</c:v>
                </c:pt>
                <c:pt idx="4103">
                  <c:v>97.08074136390232</c:v>
                </c:pt>
                <c:pt idx="4104">
                  <c:v>97.081032460141643</c:v>
                </c:pt>
                <c:pt idx="4105">
                  <c:v>97.080959686081812</c:v>
                </c:pt>
                <c:pt idx="4106">
                  <c:v>97.08074136390232</c:v>
                </c:pt>
                <c:pt idx="4107">
                  <c:v>97.080668589842475</c:v>
                </c:pt>
                <c:pt idx="4108">
                  <c:v>97.08074136390232</c:v>
                </c:pt>
                <c:pt idx="4109">
                  <c:v>97.080595815782658</c:v>
                </c:pt>
                <c:pt idx="4110">
                  <c:v>97.080523041722827</c:v>
                </c:pt>
                <c:pt idx="4111">
                  <c:v>97.080159171423659</c:v>
                </c:pt>
                <c:pt idx="4112">
                  <c:v>97.079795301124506</c:v>
                </c:pt>
                <c:pt idx="4113">
                  <c:v>97.079795301124506</c:v>
                </c:pt>
                <c:pt idx="4114">
                  <c:v>97.080086397363829</c:v>
                </c:pt>
                <c:pt idx="4115">
                  <c:v>97.080304719543321</c:v>
                </c:pt>
                <c:pt idx="4116">
                  <c:v>97.079868075184322</c:v>
                </c:pt>
                <c:pt idx="4117">
                  <c:v>97.079795301124506</c:v>
                </c:pt>
                <c:pt idx="4118">
                  <c:v>97.080013623303998</c:v>
                </c:pt>
                <c:pt idx="4119">
                  <c:v>97.080086397363829</c:v>
                </c:pt>
                <c:pt idx="4120">
                  <c:v>97.079795301124506</c:v>
                </c:pt>
                <c:pt idx="4121">
                  <c:v>97.079576978944999</c:v>
                </c:pt>
                <c:pt idx="4122">
                  <c:v>97.079358656765507</c:v>
                </c:pt>
                <c:pt idx="4123">
                  <c:v>97.078849238346692</c:v>
                </c:pt>
                <c:pt idx="4124">
                  <c:v>97.078485368047524</c:v>
                </c:pt>
                <c:pt idx="4125">
                  <c:v>97.078412593987693</c:v>
                </c:pt>
                <c:pt idx="4126">
                  <c:v>97.078776464286847</c:v>
                </c:pt>
                <c:pt idx="4127">
                  <c:v>97.078994786466339</c:v>
                </c:pt>
                <c:pt idx="4128">
                  <c:v>97.078776464286847</c:v>
                </c:pt>
                <c:pt idx="4129">
                  <c:v>97.078412593987693</c:v>
                </c:pt>
                <c:pt idx="4130">
                  <c:v>97.078267045868031</c:v>
                </c:pt>
                <c:pt idx="4131">
                  <c:v>97.078412593987693</c:v>
                </c:pt>
                <c:pt idx="4132">
                  <c:v>97.079140334586015</c:v>
                </c:pt>
                <c:pt idx="4133">
                  <c:v>97.079576978944999</c:v>
                </c:pt>
                <c:pt idx="4134">
                  <c:v>97.080013623303998</c:v>
                </c:pt>
                <c:pt idx="4135">
                  <c:v>97.079795301124506</c:v>
                </c:pt>
                <c:pt idx="4136">
                  <c:v>97.079649753004844</c:v>
                </c:pt>
                <c:pt idx="4137">
                  <c:v>97.079358656765507</c:v>
                </c:pt>
                <c:pt idx="4138">
                  <c:v>97.079431430825352</c:v>
                </c:pt>
                <c:pt idx="4139">
                  <c:v>97.079213108645845</c:v>
                </c:pt>
                <c:pt idx="4140">
                  <c:v>97.079067560526184</c:v>
                </c:pt>
                <c:pt idx="4141">
                  <c:v>97.07812149774837</c:v>
                </c:pt>
                <c:pt idx="4142">
                  <c:v>97.07812149774837</c:v>
                </c:pt>
                <c:pt idx="4143">
                  <c:v>97.077466531209879</c:v>
                </c:pt>
                <c:pt idx="4144">
                  <c:v>97.077684853389385</c:v>
                </c:pt>
                <c:pt idx="4145">
                  <c:v>97.077975949628694</c:v>
                </c:pt>
                <c:pt idx="4146">
                  <c:v>97.077830401509033</c:v>
                </c:pt>
                <c:pt idx="4147">
                  <c:v>97.077757627449216</c:v>
                </c:pt>
                <c:pt idx="4148">
                  <c:v>97.077757627449216</c:v>
                </c:pt>
                <c:pt idx="4149">
                  <c:v>97.07753930526971</c:v>
                </c:pt>
                <c:pt idx="4150">
                  <c:v>97.077757627449216</c:v>
                </c:pt>
                <c:pt idx="4151">
                  <c:v>97.07812149774837</c:v>
                </c:pt>
                <c:pt idx="4152">
                  <c:v>97.078048723688539</c:v>
                </c:pt>
                <c:pt idx="4153">
                  <c:v>97.077903175568864</c:v>
                </c:pt>
                <c:pt idx="4154">
                  <c:v>97.078048723688539</c:v>
                </c:pt>
                <c:pt idx="4155">
                  <c:v>97.077684853389385</c:v>
                </c:pt>
                <c:pt idx="4156">
                  <c:v>97.077757627449216</c:v>
                </c:pt>
                <c:pt idx="4157">
                  <c:v>97.078048723688539</c:v>
                </c:pt>
                <c:pt idx="4158">
                  <c:v>97.077830401509033</c:v>
                </c:pt>
                <c:pt idx="4159">
                  <c:v>97.077612079329541</c:v>
                </c:pt>
                <c:pt idx="4160">
                  <c:v>97.078048723688539</c:v>
                </c:pt>
                <c:pt idx="4161">
                  <c:v>97.078194271808201</c:v>
                </c:pt>
                <c:pt idx="4162">
                  <c:v>97.078412593987693</c:v>
                </c:pt>
                <c:pt idx="4163">
                  <c:v>97.078267045868031</c:v>
                </c:pt>
                <c:pt idx="4164">
                  <c:v>97.078194271808201</c:v>
                </c:pt>
                <c:pt idx="4165">
                  <c:v>97.077903175568864</c:v>
                </c:pt>
                <c:pt idx="4166">
                  <c:v>97.07753930526971</c:v>
                </c:pt>
                <c:pt idx="4167">
                  <c:v>97.077248209030373</c:v>
                </c:pt>
                <c:pt idx="4168">
                  <c:v>97.07695711279105</c:v>
                </c:pt>
                <c:pt idx="4169">
                  <c:v>97.076738790611557</c:v>
                </c:pt>
                <c:pt idx="4170">
                  <c:v>97.076666016551741</c:v>
                </c:pt>
                <c:pt idx="4171">
                  <c:v>97.076520468432065</c:v>
                </c:pt>
                <c:pt idx="4172">
                  <c:v>97.07695711279105</c:v>
                </c:pt>
                <c:pt idx="4173">
                  <c:v>97.07695711279105</c:v>
                </c:pt>
                <c:pt idx="4174">
                  <c:v>97.076302146252573</c:v>
                </c:pt>
                <c:pt idx="4175">
                  <c:v>97.07601105001325</c:v>
                </c:pt>
                <c:pt idx="4176">
                  <c:v>97.076302146252573</c:v>
                </c:pt>
                <c:pt idx="4177">
                  <c:v>97.076520468432065</c:v>
                </c:pt>
                <c:pt idx="4178">
                  <c:v>97.076447694372234</c:v>
                </c:pt>
                <c:pt idx="4179">
                  <c:v>97.07695711279105</c:v>
                </c:pt>
                <c:pt idx="4180">
                  <c:v>97.076811564671388</c:v>
                </c:pt>
                <c:pt idx="4181">
                  <c:v>97.076666016551741</c:v>
                </c:pt>
                <c:pt idx="4182">
                  <c:v>97.076593242491896</c:v>
                </c:pt>
                <c:pt idx="4183">
                  <c:v>97.076374920312404</c:v>
                </c:pt>
                <c:pt idx="4184">
                  <c:v>97.076374920312404</c:v>
                </c:pt>
                <c:pt idx="4185">
                  <c:v>97.076156598132897</c:v>
                </c:pt>
                <c:pt idx="4186">
                  <c:v>97.076593242491896</c:v>
                </c:pt>
                <c:pt idx="4187">
                  <c:v>97.07695711279105</c:v>
                </c:pt>
                <c:pt idx="4188">
                  <c:v>97.076374920312404</c:v>
                </c:pt>
                <c:pt idx="4189">
                  <c:v>97.076374920312404</c:v>
                </c:pt>
                <c:pt idx="4190">
                  <c:v>97.07601105001325</c:v>
                </c:pt>
                <c:pt idx="4191">
                  <c:v>97.07550163159442</c:v>
                </c:pt>
                <c:pt idx="4192">
                  <c:v>97.075574405654237</c:v>
                </c:pt>
                <c:pt idx="4193">
                  <c:v>97.075938275953405</c:v>
                </c:pt>
                <c:pt idx="4194">
                  <c:v>97.075792727833743</c:v>
                </c:pt>
                <c:pt idx="4195">
                  <c:v>97.075719953773927</c:v>
                </c:pt>
                <c:pt idx="4196">
                  <c:v>97.075792727833743</c:v>
                </c:pt>
                <c:pt idx="4197">
                  <c:v>97.075356083474745</c:v>
                </c:pt>
                <c:pt idx="4198">
                  <c:v>97.075283309414928</c:v>
                </c:pt>
                <c:pt idx="4199">
                  <c:v>97.075210535355083</c:v>
                </c:pt>
                <c:pt idx="4200">
                  <c:v>97.074992213175591</c:v>
                </c:pt>
                <c:pt idx="4201">
                  <c:v>97.075137761295267</c:v>
                </c:pt>
                <c:pt idx="4202">
                  <c:v>97.074846665055929</c:v>
                </c:pt>
                <c:pt idx="4203">
                  <c:v>97.074773890996099</c:v>
                </c:pt>
                <c:pt idx="4204">
                  <c:v>97.074846665055929</c:v>
                </c:pt>
                <c:pt idx="4205">
                  <c:v>97.074846665055929</c:v>
                </c:pt>
                <c:pt idx="4206">
                  <c:v>97.074410020696931</c:v>
                </c:pt>
                <c:pt idx="4207">
                  <c:v>97.074118924457608</c:v>
                </c:pt>
                <c:pt idx="4208">
                  <c:v>97.074482794756761</c:v>
                </c:pt>
                <c:pt idx="4209">
                  <c:v>97.074482794756761</c:v>
                </c:pt>
                <c:pt idx="4210">
                  <c:v>97.074628342876437</c:v>
                </c:pt>
                <c:pt idx="4211">
                  <c:v>97.074628342876437</c:v>
                </c:pt>
                <c:pt idx="4212">
                  <c:v>97.074337246637114</c:v>
                </c:pt>
                <c:pt idx="4213">
                  <c:v>97.074264472577283</c:v>
                </c:pt>
                <c:pt idx="4214">
                  <c:v>97.074046150397777</c:v>
                </c:pt>
                <c:pt idx="4215">
                  <c:v>97.073755054158454</c:v>
                </c:pt>
                <c:pt idx="4216">
                  <c:v>97.073973376337946</c:v>
                </c:pt>
                <c:pt idx="4217">
                  <c:v>97.074482794756761</c:v>
                </c:pt>
                <c:pt idx="4218">
                  <c:v>97.074410020696931</c:v>
                </c:pt>
                <c:pt idx="4219">
                  <c:v>97.074118924457608</c:v>
                </c:pt>
                <c:pt idx="4220">
                  <c:v>97.074118924457608</c:v>
                </c:pt>
                <c:pt idx="4221">
                  <c:v>97.074191698517438</c:v>
                </c:pt>
                <c:pt idx="4222">
                  <c:v>97.074482794756761</c:v>
                </c:pt>
                <c:pt idx="4223">
                  <c:v>97.074337246637114</c:v>
                </c:pt>
                <c:pt idx="4224">
                  <c:v>97.073900602278101</c:v>
                </c:pt>
                <c:pt idx="4225">
                  <c:v>97.073973376337946</c:v>
                </c:pt>
                <c:pt idx="4226">
                  <c:v>97.073973376337946</c:v>
                </c:pt>
                <c:pt idx="4227">
                  <c:v>97.073609506038792</c:v>
                </c:pt>
                <c:pt idx="4228">
                  <c:v>97.073391183859286</c:v>
                </c:pt>
                <c:pt idx="4229">
                  <c:v>97.073172861679794</c:v>
                </c:pt>
                <c:pt idx="4230">
                  <c:v>97.072954539500302</c:v>
                </c:pt>
                <c:pt idx="4231">
                  <c:v>97.073027313560132</c:v>
                </c:pt>
                <c:pt idx="4232">
                  <c:v>97.073172861679794</c:v>
                </c:pt>
                <c:pt idx="4233">
                  <c:v>97.073027313560132</c:v>
                </c:pt>
                <c:pt idx="4234">
                  <c:v>97.072590669201148</c:v>
                </c:pt>
                <c:pt idx="4235">
                  <c:v>97.072736217320795</c:v>
                </c:pt>
                <c:pt idx="4236">
                  <c:v>97.072299572961811</c:v>
                </c:pt>
                <c:pt idx="4237">
                  <c:v>97.072154024842135</c:v>
                </c:pt>
                <c:pt idx="4238">
                  <c:v>97.072299572961811</c:v>
                </c:pt>
                <c:pt idx="4239">
                  <c:v>97.072663443260979</c:v>
                </c:pt>
                <c:pt idx="4240">
                  <c:v>97.072808991380626</c:v>
                </c:pt>
                <c:pt idx="4241">
                  <c:v>97.072881765440471</c:v>
                </c:pt>
                <c:pt idx="4242">
                  <c:v>97.072517895141303</c:v>
                </c:pt>
                <c:pt idx="4243">
                  <c:v>97.072299572961811</c:v>
                </c:pt>
                <c:pt idx="4244">
                  <c:v>97.072299572961811</c:v>
                </c:pt>
                <c:pt idx="4245">
                  <c:v>97.072808991380626</c:v>
                </c:pt>
                <c:pt idx="4246">
                  <c:v>97.073100087619963</c:v>
                </c:pt>
                <c:pt idx="4247">
                  <c:v>97.072299572961811</c:v>
                </c:pt>
                <c:pt idx="4248">
                  <c:v>97.07222679890198</c:v>
                </c:pt>
                <c:pt idx="4249">
                  <c:v>97.072372347021641</c:v>
                </c:pt>
                <c:pt idx="4250">
                  <c:v>97.072154024842135</c:v>
                </c:pt>
                <c:pt idx="4251">
                  <c:v>97.072081250782318</c:v>
                </c:pt>
                <c:pt idx="4252">
                  <c:v>97.072008476722488</c:v>
                </c:pt>
                <c:pt idx="4253">
                  <c:v>97.072154024842135</c:v>
                </c:pt>
                <c:pt idx="4254">
                  <c:v>97.072008476722488</c:v>
                </c:pt>
                <c:pt idx="4255">
                  <c:v>97.072299572961811</c:v>
                </c:pt>
                <c:pt idx="4256">
                  <c:v>97.071935702662657</c:v>
                </c:pt>
                <c:pt idx="4257">
                  <c:v>97.071717380483165</c:v>
                </c:pt>
                <c:pt idx="4258">
                  <c:v>97.071426284243827</c:v>
                </c:pt>
                <c:pt idx="4259">
                  <c:v>97.07164460642332</c:v>
                </c:pt>
                <c:pt idx="4260">
                  <c:v>97.071790154542981</c:v>
                </c:pt>
                <c:pt idx="4261">
                  <c:v>97.071499058303658</c:v>
                </c:pt>
                <c:pt idx="4262">
                  <c:v>97.071790154542981</c:v>
                </c:pt>
                <c:pt idx="4263">
                  <c:v>97.071790154542981</c:v>
                </c:pt>
                <c:pt idx="4264">
                  <c:v>97.071935702662657</c:v>
                </c:pt>
                <c:pt idx="4265">
                  <c:v>97.071862928602826</c:v>
                </c:pt>
                <c:pt idx="4266">
                  <c:v>97.071571832363503</c:v>
                </c:pt>
                <c:pt idx="4267">
                  <c:v>97.071280736124166</c:v>
                </c:pt>
                <c:pt idx="4268">
                  <c:v>97.07164460642332</c:v>
                </c:pt>
                <c:pt idx="4269">
                  <c:v>97.071353510183997</c:v>
                </c:pt>
                <c:pt idx="4270">
                  <c:v>97.071135188004504</c:v>
                </c:pt>
                <c:pt idx="4271">
                  <c:v>97.070771317705336</c:v>
                </c:pt>
                <c:pt idx="4272">
                  <c:v>97.070552995525844</c:v>
                </c:pt>
                <c:pt idx="4273">
                  <c:v>97.070771317705336</c:v>
                </c:pt>
                <c:pt idx="4274">
                  <c:v>97.070552995525844</c:v>
                </c:pt>
                <c:pt idx="4275">
                  <c:v>97.070552995525844</c:v>
                </c:pt>
                <c:pt idx="4276">
                  <c:v>97.071062413944659</c:v>
                </c:pt>
                <c:pt idx="4277">
                  <c:v>97.070698543645506</c:v>
                </c:pt>
                <c:pt idx="4278">
                  <c:v>97.070261899286521</c:v>
                </c:pt>
                <c:pt idx="4279">
                  <c:v>97.069825254927537</c:v>
                </c:pt>
                <c:pt idx="4280">
                  <c:v>97.069825254927537</c:v>
                </c:pt>
                <c:pt idx="4281">
                  <c:v>97.069898028987367</c:v>
                </c:pt>
                <c:pt idx="4282">
                  <c:v>97.069898028987367</c:v>
                </c:pt>
                <c:pt idx="4283">
                  <c:v>97.069388610568524</c:v>
                </c:pt>
                <c:pt idx="4284">
                  <c:v>97.069388610568524</c:v>
                </c:pt>
                <c:pt idx="4285">
                  <c:v>97.06960693274803</c:v>
                </c:pt>
                <c:pt idx="4286">
                  <c:v>97.069898028987367</c:v>
                </c:pt>
                <c:pt idx="4287">
                  <c:v>97.069534158688199</c:v>
                </c:pt>
                <c:pt idx="4288">
                  <c:v>97.069388610568524</c:v>
                </c:pt>
                <c:pt idx="4289">
                  <c:v>97.069388610568524</c:v>
                </c:pt>
                <c:pt idx="4290">
                  <c:v>97.069315836508707</c:v>
                </c:pt>
                <c:pt idx="4291">
                  <c:v>97.069534158688199</c:v>
                </c:pt>
                <c:pt idx="4292">
                  <c:v>97.069388610568524</c:v>
                </c:pt>
                <c:pt idx="4293">
                  <c:v>97.069170288389046</c:v>
                </c:pt>
                <c:pt idx="4294">
                  <c:v>97.069243062448876</c:v>
                </c:pt>
                <c:pt idx="4295">
                  <c:v>97.069097514329201</c:v>
                </c:pt>
                <c:pt idx="4296">
                  <c:v>97.068806418089878</c:v>
                </c:pt>
                <c:pt idx="4297">
                  <c:v>97.068733644030047</c:v>
                </c:pt>
                <c:pt idx="4298">
                  <c:v>97.068951966209553</c:v>
                </c:pt>
                <c:pt idx="4299">
                  <c:v>97.068951966209553</c:v>
                </c:pt>
                <c:pt idx="4300">
                  <c:v>97.06902474026937</c:v>
                </c:pt>
                <c:pt idx="4301">
                  <c:v>97.069097514329201</c:v>
                </c:pt>
                <c:pt idx="4302">
                  <c:v>97.068951966209553</c:v>
                </c:pt>
                <c:pt idx="4303">
                  <c:v>97.068879192149709</c:v>
                </c:pt>
                <c:pt idx="4304">
                  <c:v>97.068660869970216</c:v>
                </c:pt>
                <c:pt idx="4305">
                  <c:v>97.068733644030047</c:v>
                </c:pt>
                <c:pt idx="4306">
                  <c:v>97.06902474026937</c:v>
                </c:pt>
                <c:pt idx="4307">
                  <c:v>97.068806418089878</c:v>
                </c:pt>
                <c:pt idx="4308">
                  <c:v>97.068806418089878</c:v>
                </c:pt>
                <c:pt idx="4309">
                  <c:v>97.069170288389046</c:v>
                </c:pt>
                <c:pt idx="4310">
                  <c:v>97.068515321850555</c:v>
                </c:pt>
                <c:pt idx="4311">
                  <c:v>97.068296999671048</c:v>
                </c:pt>
                <c:pt idx="4312">
                  <c:v>97.068224225611218</c:v>
                </c:pt>
                <c:pt idx="4313">
                  <c:v>97.068078677491556</c:v>
                </c:pt>
                <c:pt idx="4314">
                  <c:v>97.068151451551401</c:v>
                </c:pt>
                <c:pt idx="4315">
                  <c:v>97.067569259072741</c:v>
                </c:pt>
                <c:pt idx="4316">
                  <c:v>97.067278162833404</c:v>
                </c:pt>
                <c:pt idx="4317">
                  <c:v>97.06749648501291</c:v>
                </c:pt>
                <c:pt idx="4318">
                  <c:v>97.067714807192402</c:v>
                </c:pt>
                <c:pt idx="4319">
                  <c:v>97.067860355312064</c:v>
                </c:pt>
                <c:pt idx="4320">
                  <c:v>97.067642033132557</c:v>
                </c:pt>
                <c:pt idx="4321">
                  <c:v>97.067642033132557</c:v>
                </c:pt>
                <c:pt idx="4322">
                  <c:v>97.067278162833404</c:v>
                </c:pt>
                <c:pt idx="4323">
                  <c:v>97.067714807192402</c:v>
                </c:pt>
                <c:pt idx="4324">
                  <c:v>97.067423710953079</c:v>
                </c:pt>
                <c:pt idx="4325">
                  <c:v>97.067278162833404</c:v>
                </c:pt>
                <c:pt idx="4326">
                  <c:v>97.067059840653911</c:v>
                </c:pt>
                <c:pt idx="4327">
                  <c:v>97.067350936893234</c:v>
                </c:pt>
                <c:pt idx="4328">
                  <c:v>97.06749648501291</c:v>
                </c:pt>
                <c:pt idx="4329">
                  <c:v>97.06691429253425</c:v>
                </c:pt>
                <c:pt idx="4330">
                  <c:v>97.06633210005559</c:v>
                </c:pt>
                <c:pt idx="4331">
                  <c:v>97.066623196294927</c:v>
                </c:pt>
                <c:pt idx="4332">
                  <c:v>97.066695970354743</c:v>
                </c:pt>
                <c:pt idx="4333">
                  <c:v>97.066768744414588</c:v>
                </c:pt>
                <c:pt idx="4334">
                  <c:v>97.066695970354743</c:v>
                </c:pt>
                <c:pt idx="4335">
                  <c:v>97.066477648175265</c:v>
                </c:pt>
                <c:pt idx="4336">
                  <c:v>97.066477648175265</c:v>
                </c:pt>
                <c:pt idx="4337">
                  <c:v>97.066768744414588</c:v>
                </c:pt>
                <c:pt idx="4338">
                  <c:v>97.066695970354743</c:v>
                </c:pt>
                <c:pt idx="4339">
                  <c:v>97.066695970354743</c:v>
                </c:pt>
                <c:pt idx="4340">
                  <c:v>97.06633210005559</c:v>
                </c:pt>
                <c:pt idx="4341">
                  <c:v>97.065677133517099</c:v>
                </c:pt>
                <c:pt idx="4342">
                  <c:v>97.065167715098283</c:v>
                </c:pt>
                <c:pt idx="4343">
                  <c:v>97.065313263217945</c:v>
                </c:pt>
                <c:pt idx="4344">
                  <c:v>97.06538603727779</c:v>
                </c:pt>
                <c:pt idx="4345">
                  <c:v>97.065458811337606</c:v>
                </c:pt>
                <c:pt idx="4346">
                  <c:v>97.06480384479913</c:v>
                </c:pt>
                <c:pt idx="4347">
                  <c:v>97.064367200440131</c:v>
                </c:pt>
                <c:pt idx="4348">
                  <c:v>97.064294426380286</c:v>
                </c:pt>
                <c:pt idx="4349">
                  <c:v>97.064294426380286</c:v>
                </c:pt>
                <c:pt idx="4350">
                  <c:v>97.064439974499976</c:v>
                </c:pt>
                <c:pt idx="4351">
                  <c:v>97.064439974499976</c:v>
                </c:pt>
                <c:pt idx="4352">
                  <c:v>97.064876618858946</c:v>
                </c:pt>
                <c:pt idx="4353">
                  <c:v>97.065094941038453</c:v>
                </c:pt>
                <c:pt idx="4354">
                  <c:v>97.06480384479913</c:v>
                </c:pt>
                <c:pt idx="4355">
                  <c:v>97.064512748559792</c:v>
                </c:pt>
                <c:pt idx="4356">
                  <c:v>97.064148878260639</c:v>
                </c:pt>
                <c:pt idx="4357">
                  <c:v>97.064148878260639</c:v>
                </c:pt>
                <c:pt idx="4358">
                  <c:v>97.063857782021316</c:v>
                </c:pt>
                <c:pt idx="4359">
                  <c:v>97.063639459841809</c:v>
                </c:pt>
                <c:pt idx="4360">
                  <c:v>97.063348363602486</c:v>
                </c:pt>
                <c:pt idx="4361">
                  <c:v>97.063493911722148</c:v>
                </c:pt>
                <c:pt idx="4362">
                  <c:v>97.063421137662317</c:v>
                </c:pt>
                <c:pt idx="4363">
                  <c:v>97.063566685781979</c:v>
                </c:pt>
                <c:pt idx="4364">
                  <c:v>97.063785007961485</c:v>
                </c:pt>
                <c:pt idx="4365">
                  <c:v>97.063421137662317</c:v>
                </c:pt>
                <c:pt idx="4366">
                  <c:v>97.062984493303333</c:v>
                </c:pt>
                <c:pt idx="4367">
                  <c:v>97.062838945183657</c:v>
                </c:pt>
                <c:pt idx="4368">
                  <c:v>97.062838945183657</c:v>
                </c:pt>
                <c:pt idx="4369">
                  <c:v>97.062911719243488</c:v>
                </c:pt>
                <c:pt idx="4370">
                  <c:v>97.062766171123826</c:v>
                </c:pt>
                <c:pt idx="4371">
                  <c:v>97.063275589542656</c:v>
                </c:pt>
                <c:pt idx="4372">
                  <c:v>97.063275589542656</c:v>
                </c:pt>
                <c:pt idx="4373">
                  <c:v>97.063348363602486</c:v>
                </c:pt>
                <c:pt idx="4374">
                  <c:v>97.06371223390164</c:v>
                </c:pt>
                <c:pt idx="4375">
                  <c:v>97.064076104200808</c:v>
                </c:pt>
                <c:pt idx="4376">
                  <c:v>97.063639459841809</c:v>
                </c:pt>
                <c:pt idx="4377">
                  <c:v>97.06371223390164</c:v>
                </c:pt>
                <c:pt idx="4378">
                  <c:v>97.062984493303333</c:v>
                </c:pt>
                <c:pt idx="4379">
                  <c:v>97.062329526764842</c:v>
                </c:pt>
                <c:pt idx="4380">
                  <c:v>97.062620623004165</c:v>
                </c:pt>
                <c:pt idx="4381">
                  <c:v>97.062256752704997</c:v>
                </c:pt>
                <c:pt idx="4382">
                  <c:v>97.062402300824672</c:v>
                </c:pt>
                <c:pt idx="4383">
                  <c:v>97.062256752704997</c:v>
                </c:pt>
                <c:pt idx="4384">
                  <c:v>97.061965656465688</c:v>
                </c:pt>
                <c:pt idx="4385">
                  <c:v>97.062111204585349</c:v>
                </c:pt>
                <c:pt idx="4386">
                  <c:v>97.061747334286181</c:v>
                </c:pt>
                <c:pt idx="4387">
                  <c:v>97.061674560226351</c:v>
                </c:pt>
                <c:pt idx="4388">
                  <c:v>97.061674560226351</c:v>
                </c:pt>
                <c:pt idx="4389">
                  <c:v>97.061529012106689</c:v>
                </c:pt>
                <c:pt idx="4390">
                  <c:v>97.061529012106689</c:v>
                </c:pt>
                <c:pt idx="4391">
                  <c:v>97.061237915867366</c:v>
                </c:pt>
                <c:pt idx="4392">
                  <c:v>97.061310689927197</c:v>
                </c:pt>
                <c:pt idx="4393">
                  <c:v>97.061310689927197</c:v>
                </c:pt>
                <c:pt idx="4394">
                  <c:v>97.061237915867366</c:v>
                </c:pt>
                <c:pt idx="4395">
                  <c:v>97.060874045568184</c:v>
                </c:pt>
                <c:pt idx="4396">
                  <c:v>97.060437401209214</c:v>
                </c:pt>
                <c:pt idx="4397">
                  <c:v>97.060291853089552</c:v>
                </c:pt>
                <c:pt idx="4398">
                  <c:v>97.060219079029707</c:v>
                </c:pt>
                <c:pt idx="4399">
                  <c:v>97.059855208730553</c:v>
                </c:pt>
                <c:pt idx="4400">
                  <c:v>97.059782434670723</c:v>
                </c:pt>
                <c:pt idx="4401">
                  <c:v>97.059418564371555</c:v>
                </c:pt>
                <c:pt idx="4402">
                  <c:v>97.059709660610892</c:v>
                </c:pt>
                <c:pt idx="4403">
                  <c:v>97.060146304969876</c:v>
                </c:pt>
                <c:pt idx="4404">
                  <c:v>97.060364627149369</c:v>
                </c:pt>
                <c:pt idx="4405">
                  <c:v>97.060437401209214</c:v>
                </c:pt>
                <c:pt idx="4406">
                  <c:v>97.060146304969876</c:v>
                </c:pt>
                <c:pt idx="4407">
                  <c:v>97.060000756850215</c:v>
                </c:pt>
                <c:pt idx="4408">
                  <c:v>97.060073530910046</c:v>
                </c:pt>
                <c:pt idx="4409">
                  <c:v>97.060146304969876</c:v>
                </c:pt>
                <c:pt idx="4410">
                  <c:v>97.060073530910046</c:v>
                </c:pt>
                <c:pt idx="4411">
                  <c:v>97.059782434670723</c:v>
                </c:pt>
                <c:pt idx="4412">
                  <c:v>97.059709660610892</c:v>
                </c:pt>
                <c:pt idx="4413">
                  <c:v>97.059418564371555</c:v>
                </c:pt>
                <c:pt idx="4414">
                  <c:v>97.05898192001257</c:v>
                </c:pt>
                <c:pt idx="4415">
                  <c:v>97.05890914595274</c:v>
                </c:pt>
                <c:pt idx="4416">
                  <c:v>97.058763597833078</c:v>
                </c:pt>
                <c:pt idx="4417">
                  <c:v>97.05890914595274</c:v>
                </c:pt>
                <c:pt idx="4418">
                  <c:v>97.059054694072401</c:v>
                </c:pt>
                <c:pt idx="4419">
                  <c:v>97.059054694072401</c:v>
                </c:pt>
                <c:pt idx="4420">
                  <c:v>97.059127468132232</c:v>
                </c:pt>
                <c:pt idx="4421">
                  <c:v>97.058763597833078</c:v>
                </c:pt>
                <c:pt idx="4422">
                  <c:v>97.058399727533924</c:v>
                </c:pt>
                <c:pt idx="4423">
                  <c:v>97.058326953474079</c:v>
                </c:pt>
                <c:pt idx="4424">
                  <c:v>97.058399727533924</c:v>
                </c:pt>
                <c:pt idx="4425">
                  <c:v>97.058690823773247</c:v>
                </c:pt>
                <c:pt idx="4426">
                  <c:v>97.059127468132232</c:v>
                </c:pt>
                <c:pt idx="4427">
                  <c:v>97.05898192001257</c:v>
                </c:pt>
                <c:pt idx="4428">
                  <c:v>97.058618049713417</c:v>
                </c:pt>
                <c:pt idx="4429">
                  <c:v>97.058326953474079</c:v>
                </c:pt>
                <c:pt idx="4430">
                  <c:v>97.058326953474079</c:v>
                </c:pt>
                <c:pt idx="4431">
                  <c:v>97.058254179414263</c:v>
                </c:pt>
                <c:pt idx="4432">
                  <c:v>97.058035857234756</c:v>
                </c:pt>
                <c:pt idx="4433">
                  <c:v>97.058108631294587</c:v>
                </c:pt>
                <c:pt idx="4434">
                  <c:v>97.057744760995419</c:v>
                </c:pt>
                <c:pt idx="4435">
                  <c:v>97.058545275653586</c:v>
                </c:pt>
                <c:pt idx="4436">
                  <c:v>97.057089794456942</c:v>
                </c:pt>
                <c:pt idx="4437">
                  <c:v>97.057671986935603</c:v>
                </c:pt>
                <c:pt idx="4438">
                  <c:v>97.057162568516759</c:v>
                </c:pt>
                <c:pt idx="4439">
                  <c:v>97.057599212875772</c:v>
                </c:pt>
                <c:pt idx="4440">
                  <c:v>97.057526438815927</c:v>
                </c:pt>
                <c:pt idx="4441">
                  <c:v>97.057599212875772</c:v>
                </c:pt>
                <c:pt idx="4442">
                  <c:v>97.056798698217605</c:v>
                </c:pt>
                <c:pt idx="4443">
                  <c:v>97.056653150097944</c:v>
                </c:pt>
                <c:pt idx="4444">
                  <c:v>97.057162568516759</c:v>
                </c:pt>
                <c:pt idx="4445">
                  <c:v>97.05687147227745</c:v>
                </c:pt>
                <c:pt idx="4446">
                  <c:v>97.05628927979879</c:v>
                </c:pt>
                <c:pt idx="4447">
                  <c:v>97.056507601978296</c:v>
                </c:pt>
                <c:pt idx="4448">
                  <c:v>97.056507601978296</c:v>
                </c:pt>
                <c:pt idx="4449">
                  <c:v>97.056944246337281</c:v>
                </c:pt>
                <c:pt idx="4450">
                  <c:v>97.056507601978296</c:v>
                </c:pt>
                <c:pt idx="4451">
                  <c:v>97.056143731679128</c:v>
                </c:pt>
                <c:pt idx="4452">
                  <c:v>97.05570708732013</c:v>
                </c:pt>
                <c:pt idx="4453">
                  <c:v>97.05512489484147</c:v>
                </c:pt>
                <c:pt idx="4454">
                  <c:v>97.05512489484147</c:v>
                </c:pt>
                <c:pt idx="4455">
                  <c:v>97.055343217020976</c:v>
                </c:pt>
                <c:pt idx="4456">
                  <c:v>97.055197668901315</c:v>
                </c:pt>
                <c:pt idx="4457">
                  <c:v>97.055197668901315</c:v>
                </c:pt>
                <c:pt idx="4458">
                  <c:v>97.055052120781653</c:v>
                </c:pt>
                <c:pt idx="4459">
                  <c:v>97.055270442961145</c:v>
                </c:pt>
                <c:pt idx="4460">
                  <c:v>97.054979346721808</c:v>
                </c:pt>
                <c:pt idx="4461">
                  <c:v>97.054833798602161</c:v>
                </c:pt>
                <c:pt idx="4462">
                  <c:v>97.054615476422654</c:v>
                </c:pt>
                <c:pt idx="4463">
                  <c:v>97.054833798602161</c:v>
                </c:pt>
                <c:pt idx="4464">
                  <c:v>97.054833798602161</c:v>
                </c:pt>
                <c:pt idx="4465">
                  <c:v>97.054761024542316</c:v>
                </c:pt>
                <c:pt idx="4466">
                  <c:v>97.054397154243162</c:v>
                </c:pt>
                <c:pt idx="4467">
                  <c:v>97.054397154243162</c:v>
                </c:pt>
                <c:pt idx="4468">
                  <c:v>97.054324380183317</c:v>
                </c:pt>
                <c:pt idx="4469">
                  <c:v>97.054251606123501</c:v>
                </c:pt>
                <c:pt idx="4470">
                  <c:v>97.054469928303007</c:v>
                </c:pt>
                <c:pt idx="4471">
                  <c:v>97.054469928303007</c:v>
                </c:pt>
                <c:pt idx="4472">
                  <c:v>97.054542702362824</c:v>
                </c:pt>
                <c:pt idx="4473">
                  <c:v>97.05417883206367</c:v>
                </c:pt>
                <c:pt idx="4474">
                  <c:v>97.053523865525179</c:v>
                </c:pt>
                <c:pt idx="4475">
                  <c:v>97.053087221166194</c:v>
                </c:pt>
                <c:pt idx="4476">
                  <c:v>97.052650576807181</c:v>
                </c:pt>
                <c:pt idx="4477">
                  <c:v>97.052505028687534</c:v>
                </c:pt>
                <c:pt idx="4478">
                  <c:v>97.052432254627703</c:v>
                </c:pt>
                <c:pt idx="4479">
                  <c:v>97.052505028687534</c:v>
                </c:pt>
                <c:pt idx="4480">
                  <c:v>97.052941673046519</c:v>
                </c:pt>
                <c:pt idx="4481">
                  <c:v>97.053014447106349</c:v>
                </c:pt>
                <c:pt idx="4482">
                  <c:v>97.052723350867026</c:v>
                </c:pt>
                <c:pt idx="4483">
                  <c:v>97.052505028687534</c:v>
                </c:pt>
                <c:pt idx="4484">
                  <c:v>97.051922836208874</c:v>
                </c:pt>
                <c:pt idx="4485">
                  <c:v>97.051777288089212</c:v>
                </c:pt>
                <c:pt idx="4486">
                  <c:v>97.051413417790059</c:v>
                </c:pt>
                <c:pt idx="4487">
                  <c:v>97.051413417790059</c:v>
                </c:pt>
                <c:pt idx="4488">
                  <c:v>97.051195095610552</c:v>
                </c:pt>
                <c:pt idx="4489">
                  <c:v>97.051267869670383</c:v>
                </c:pt>
                <c:pt idx="4490">
                  <c:v>97.051195095610552</c:v>
                </c:pt>
                <c:pt idx="4491">
                  <c:v>97.050903999371229</c:v>
                </c:pt>
                <c:pt idx="4492">
                  <c:v>97.051049547490891</c:v>
                </c:pt>
                <c:pt idx="4493">
                  <c:v>97.051340643730214</c:v>
                </c:pt>
                <c:pt idx="4494">
                  <c:v>97.051340643730214</c:v>
                </c:pt>
                <c:pt idx="4495">
                  <c:v>97.051413417790059</c:v>
                </c:pt>
                <c:pt idx="4496">
                  <c:v>97.050831225311398</c:v>
                </c:pt>
                <c:pt idx="4497">
                  <c:v>97.050467355012245</c:v>
                </c:pt>
                <c:pt idx="4498">
                  <c:v>97.050467355012245</c:v>
                </c:pt>
                <c:pt idx="4499">
                  <c:v>97.050321806892569</c:v>
                </c:pt>
                <c:pt idx="4500">
                  <c:v>97.049957936593415</c:v>
                </c:pt>
                <c:pt idx="4501">
                  <c:v>97.050176258772908</c:v>
                </c:pt>
                <c:pt idx="4502">
                  <c:v>97.050540129072076</c:v>
                </c:pt>
                <c:pt idx="4503">
                  <c:v>97.050976773431046</c:v>
                </c:pt>
                <c:pt idx="4504">
                  <c:v>97.050321806892569</c:v>
                </c:pt>
                <c:pt idx="4505">
                  <c:v>97.04981238847374</c:v>
                </c:pt>
                <c:pt idx="4506">
                  <c:v>97.049448518174586</c:v>
                </c:pt>
                <c:pt idx="4507">
                  <c:v>97.049739614413923</c:v>
                </c:pt>
                <c:pt idx="4508">
                  <c:v>97.050176258772908</c:v>
                </c:pt>
                <c:pt idx="4509">
                  <c:v>97.049957936593415</c:v>
                </c:pt>
                <c:pt idx="4510">
                  <c:v>97.049448518174586</c:v>
                </c:pt>
                <c:pt idx="4511">
                  <c:v>97.049157421935263</c:v>
                </c:pt>
                <c:pt idx="4512">
                  <c:v>97.049375744114769</c:v>
                </c:pt>
                <c:pt idx="4513">
                  <c:v>97.049011873815601</c:v>
                </c:pt>
                <c:pt idx="4514">
                  <c:v>97.049011873815601</c:v>
                </c:pt>
                <c:pt idx="4515">
                  <c:v>97.048720777576264</c:v>
                </c:pt>
                <c:pt idx="4516">
                  <c:v>97.048648003516448</c:v>
                </c:pt>
                <c:pt idx="4517">
                  <c:v>97.048793551636109</c:v>
                </c:pt>
                <c:pt idx="4518">
                  <c:v>97.04835690727711</c:v>
                </c:pt>
                <c:pt idx="4519">
                  <c:v>97.04828413321728</c:v>
                </c:pt>
                <c:pt idx="4520">
                  <c:v>97.04828413321728</c:v>
                </c:pt>
                <c:pt idx="4521">
                  <c:v>97.04828413321728</c:v>
                </c:pt>
                <c:pt idx="4522">
                  <c:v>97.048429681336941</c:v>
                </c:pt>
                <c:pt idx="4523">
                  <c:v>97.04828413321728</c:v>
                </c:pt>
                <c:pt idx="4524">
                  <c:v>97.047993036977957</c:v>
                </c:pt>
                <c:pt idx="4525">
                  <c:v>97.047847488858281</c:v>
                </c:pt>
                <c:pt idx="4526">
                  <c:v>97.047629166678789</c:v>
                </c:pt>
                <c:pt idx="4527">
                  <c:v>97.047629166678789</c:v>
                </c:pt>
                <c:pt idx="4528">
                  <c:v>97.047701940738634</c:v>
                </c:pt>
                <c:pt idx="4529">
                  <c:v>97.047847488858281</c:v>
                </c:pt>
                <c:pt idx="4530">
                  <c:v>97.04777471479845</c:v>
                </c:pt>
                <c:pt idx="4531">
                  <c:v>97.04777471479845</c:v>
                </c:pt>
                <c:pt idx="4532">
                  <c:v>97.047556392618944</c:v>
                </c:pt>
                <c:pt idx="4533">
                  <c:v>97.047265296379621</c:v>
                </c:pt>
                <c:pt idx="4534">
                  <c:v>97.047556392618944</c:v>
                </c:pt>
                <c:pt idx="4535">
                  <c:v>97.047046974200128</c:v>
                </c:pt>
                <c:pt idx="4536">
                  <c:v>97.046537555781313</c:v>
                </c:pt>
                <c:pt idx="4537">
                  <c:v>97.046392007661652</c:v>
                </c:pt>
                <c:pt idx="4538">
                  <c:v>97.046319233601821</c:v>
                </c:pt>
                <c:pt idx="4539">
                  <c:v>97.046610329841158</c:v>
                </c:pt>
                <c:pt idx="4540">
                  <c:v>97.046683103900975</c:v>
                </c:pt>
                <c:pt idx="4541">
                  <c:v>97.046683103900975</c:v>
                </c:pt>
                <c:pt idx="4542">
                  <c:v>97.046246459541976</c:v>
                </c:pt>
                <c:pt idx="4543">
                  <c:v>97.046100911422315</c:v>
                </c:pt>
                <c:pt idx="4544">
                  <c:v>97.046028137362498</c:v>
                </c:pt>
                <c:pt idx="4545">
                  <c:v>97.045955363302667</c:v>
                </c:pt>
                <c:pt idx="4546">
                  <c:v>97.045809815182992</c:v>
                </c:pt>
                <c:pt idx="4547">
                  <c:v>97.045518718943654</c:v>
                </c:pt>
                <c:pt idx="4548">
                  <c:v>97.04566426706333</c:v>
                </c:pt>
                <c:pt idx="4549">
                  <c:v>97.045373170824007</c:v>
                </c:pt>
                <c:pt idx="4550">
                  <c:v>97.044790978345347</c:v>
                </c:pt>
                <c:pt idx="4551">
                  <c:v>97.044718204285516</c:v>
                </c:pt>
                <c:pt idx="4552">
                  <c:v>97.044863752405178</c:v>
                </c:pt>
                <c:pt idx="4553">
                  <c:v>97.044718204285516</c:v>
                </c:pt>
                <c:pt idx="4554">
                  <c:v>97.044718204285516</c:v>
                </c:pt>
                <c:pt idx="4555">
                  <c:v>97.044208785866687</c:v>
                </c:pt>
                <c:pt idx="4556">
                  <c:v>97.043772141507702</c:v>
                </c:pt>
                <c:pt idx="4557">
                  <c:v>97.043699367447871</c:v>
                </c:pt>
                <c:pt idx="4558">
                  <c:v>97.043626593388026</c:v>
                </c:pt>
                <c:pt idx="4559">
                  <c:v>97.044063237747025</c:v>
                </c:pt>
                <c:pt idx="4560">
                  <c:v>97.044063237747025</c:v>
                </c:pt>
                <c:pt idx="4561">
                  <c:v>97.044281559926532</c:v>
                </c:pt>
                <c:pt idx="4562">
                  <c:v>97.044645430225685</c:v>
                </c:pt>
                <c:pt idx="4563">
                  <c:v>97.044208785866687</c:v>
                </c:pt>
                <c:pt idx="4564">
                  <c:v>97.043917689627364</c:v>
                </c:pt>
                <c:pt idx="4565">
                  <c:v>97.043990463687194</c:v>
                </c:pt>
                <c:pt idx="4566">
                  <c:v>97.044354333986362</c:v>
                </c:pt>
                <c:pt idx="4567">
                  <c:v>97.044136011806856</c:v>
                </c:pt>
                <c:pt idx="4568">
                  <c:v>97.04355381932821</c:v>
                </c:pt>
                <c:pt idx="4569">
                  <c:v>97.042680530610212</c:v>
                </c:pt>
                <c:pt idx="4570">
                  <c:v>97.042316660311059</c:v>
                </c:pt>
                <c:pt idx="4571">
                  <c:v>97.042316660311059</c:v>
                </c:pt>
                <c:pt idx="4572">
                  <c:v>97.042389434370889</c:v>
                </c:pt>
                <c:pt idx="4573">
                  <c:v>97.042316660311059</c:v>
                </c:pt>
                <c:pt idx="4574">
                  <c:v>97.042243886251228</c:v>
                </c:pt>
                <c:pt idx="4575">
                  <c:v>97.041952790011905</c:v>
                </c:pt>
                <c:pt idx="4576">
                  <c:v>97.041880015952074</c:v>
                </c:pt>
                <c:pt idx="4577">
                  <c:v>97.041807241892229</c:v>
                </c:pt>
                <c:pt idx="4578">
                  <c:v>97.04151614565292</c:v>
                </c:pt>
                <c:pt idx="4579">
                  <c:v>97.041370597533245</c:v>
                </c:pt>
                <c:pt idx="4580">
                  <c:v>97.041152275353753</c:v>
                </c:pt>
                <c:pt idx="4581">
                  <c:v>97.04086117911443</c:v>
                </c:pt>
                <c:pt idx="4582">
                  <c:v>97.041152275353753</c:v>
                </c:pt>
                <c:pt idx="4583">
                  <c:v>97.040715630994754</c:v>
                </c:pt>
                <c:pt idx="4584">
                  <c:v>97.040642856934923</c:v>
                </c:pt>
                <c:pt idx="4585">
                  <c:v>97.040570082875092</c:v>
                </c:pt>
                <c:pt idx="4586">
                  <c:v>97.040206212575939</c:v>
                </c:pt>
                <c:pt idx="4587">
                  <c:v>97.040133438516108</c:v>
                </c:pt>
                <c:pt idx="4588">
                  <c:v>97.039696794157109</c:v>
                </c:pt>
                <c:pt idx="4589">
                  <c:v>97.039624020097278</c:v>
                </c:pt>
                <c:pt idx="4590">
                  <c:v>97.038969053558787</c:v>
                </c:pt>
                <c:pt idx="4591">
                  <c:v>97.038750731379295</c:v>
                </c:pt>
                <c:pt idx="4592">
                  <c:v>97.038750731379295</c:v>
                </c:pt>
                <c:pt idx="4593">
                  <c:v>97.038750731379295</c:v>
                </c:pt>
                <c:pt idx="4594">
                  <c:v>97.038168538900635</c:v>
                </c:pt>
                <c:pt idx="4595">
                  <c:v>97.03773189454165</c:v>
                </c:pt>
                <c:pt idx="4596">
                  <c:v>97.037513572362158</c:v>
                </c:pt>
                <c:pt idx="4597">
                  <c:v>97.037586346421989</c:v>
                </c:pt>
                <c:pt idx="4598">
                  <c:v>97.037586346421989</c:v>
                </c:pt>
                <c:pt idx="4599">
                  <c:v>97.037222476122821</c:v>
                </c:pt>
                <c:pt idx="4600">
                  <c:v>97.03773189454165</c:v>
                </c:pt>
                <c:pt idx="4601">
                  <c:v>97.037950216721143</c:v>
                </c:pt>
                <c:pt idx="4602">
                  <c:v>97.037659120481806</c:v>
                </c:pt>
                <c:pt idx="4603">
                  <c:v>97.037004153943329</c:v>
                </c:pt>
                <c:pt idx="4604">
                  <c:v>97.035985317105684</c:v>
                </c:pt>
                <c:pt idx="4605">
                  <c:v>97.036349187404852</c:v>
                </c:pt>
                <c:pt idx="4606">
                  <c:v>97.036785831763837</c:v>
                </c:pt>
                <c:pt idx="4607">
                  <c:v>97.037222476122821</c:v>
                </c:pt>
                <c:pt idx="4608">
                  <c:v>97.037004153943329</c:v>
                </c:pt>
                <c:pt idx="4609">
                  <c:v>97.036640283644175</c:v>
                </c:pt>
                <c:pt idx="4610">
                  <c:v>97.03707692800316</c:v>
                </c:pt>
                <c:pt idx="4611">
                  <c:v>97.036785831763837</c:v>
                </c:pt>
                <c:pt idx="4612">
                  <c:v>97.035839768986023</c:v>
                </c:pt>
                <c:pt idx="4613">
                  <c:v>97.035912543045839</c:v>
                </c:pt>
                <c:pt idx="4614">
                  <c:v>97.035766994926192</c:v>
                </c:pt>
                <c:pt idx="4615">
                  <c:v>97.036130865225346</c:v>
                </c:pt>
                <c:pt idx="4616">
                  <c:v>97.036276413345007</c:v>
                </c:pt>
                <c:pt idx="4617">
                  <c:v>97.036349187404852</c:v>
                </c:pt>
                <c:pt idx="4618">
                  <c:v>97.036130865225346</c:v>
                </c:pt>
                <c:pt idx="4619">
                  <c:v>97.035112028387701</c:v>
                </c:pt>
                <c:pt idx="4620">
                  <c:v>97.035257576507362</c:v>
                </c:pt>
                <c:pt idx="4621">
                  <c:v>97.035548672746685</c:v>
                </c:pt>
                <c:pt idx="4622">
                  <c:v>97.03503925432787</c:v>
                </c:pt>
                <c:pt idx="4623">
                  <c:v>97.035184802447532</c:v>
                </c:pt>
                <c:pt idx="4624">
                  <c:v>97.034748158088547</c:v>
                </c:pt>
                <c:pt idx="4625">
                  <c:v>97.034748158088547</c:v>
                </c:pt>
                <c:pt idx="4626">
                  <c:v>97.034165965609887</c:v>
                </c:pt>
                <c:pt idx="4627">
                  <c:v>97.034093191550056</c:v>
                </c:pt>
                <c:pt idx="4628">
                  <c:v>97.033802095310733</c:v>
                </c:pt>
                <c:pt idx="4629">
                  <c:v>97.034093191550056</c:v>
                </c:pt>
                <c:pt idx="4630">
                  <c:v>97.034093191550056</c:v>
                </c:pt>
                <c:pt idx="4631">
                  <c:v>97.034020417490225</c:v>
                </c:pt>
                <c:pt idx="4632">
                  <c:v>97.034020417490225</c:v>
                </c:pt>
                <c:pt idx="4633">
                  <c:v>97.033583773131227</c:v>
                </c:pt>
                <c:pt idx="4634">
                  <c:v>97.033583773131227</c:v>
                </c:pt>
                <c:pt idx="4635">
                  <c:v>97.033802095310733</c:v>
                </c:pt>
                <c:pt idx="4636">
                  <c:v>97.033147128772228</c:v>
                </c:pt>
                <c:pt idx="4637">
                  <c:v>97.032856032532905</c:v>
                </c:pt>
                <c:pt idx="4638">
                  <c:v>97.032856032532905</c:v>
                </c:pt>
                <c:pt idx="4639">
                  <c:v>97.032856032532905</c:v>
                </c:pt>
                <c:pt idx="4640">
                  <c:v>97.032564936293568</c:v>
                </c:pt>
                <c:pt idx="4641">
                  <c:v>97.032637710353413</c:v>
                </c:pt>
                <c:pt idx="4642">
                  <c:v>97.032419388173921</c:v>
                </c:pt>
                <c:pt idx="4643">
                  <c:v>97.031909969755105</c:v>
                </c:pt>
                <c:pt idx="4644">
                  <c:v>97.031909969755105</c:v>
                </c:pt>
                <c:pt idx="4645">
                  <c:v>97.031327777276445</c:v>
                </c:pt>
                <c:pt idx="4646">
                  <c:v>97.031036681037108</c:v>
                </c:pt>
                <c:pt idx="4647">
                  <c:v>97.031400551336276</c:v>
                </c:pt>
                <c:pt idx="4648">
                  <c:v>97.031618873515768</c:v>
                </c:pt>
                <c:pt idx="4649">
                  <c:v>97.03176442163543</c:v>
                </c:pt>
                <c:pt idx="4650">
                  <c:v>97.031546099455937</c:v>
                </c:pt>
                <c:pt idx="4651">
                  <c:v>97.03176442163543</c:v>
                </c:pt>
                <c:pt idx="4652">
                  <c:v>97.031618873515768</c:v>
                </c:pt>
                <c:pt idx="4653">
                  <c:v>97.031473325396107</c:v>
                </c:pt>
                <c:pt idx="4654">
                  <c:v>97.031036681037108</c:v>
                </c:pt>
                <c:pt idx="4655">
                  <c:v>97.030600036678123</c:v>
                </c:pt>
                <c:pt idx="4656">
                  <c:v>97.030381714498631</c:v>
                </c:pt>
                <c:pt idx="4657">
                  <c:v>97.029945070139632</c:v>
                </c:pt>
                <c:pt idx="4658">
                  <c:v>97.030090618259294</c:v>
                </c:pt>
                <c:pt idx="4659">
                  <c:v>97.030090618259294</c:v>
                </c:pt>
                <c:pt idx="4660">
                  <c:v>97.030163392319125</c:v>
                </c:pt>
                <c:pt idx="4661">
                  <c:v>97.029872296079816</c:v>
                </c:pt>
                <c:pt idx="4662">
                  <c:v>97.029508425780648</c:v>
                </c:pt>
                <c:pt idx="4663">
                  <c:v>97.028780685182312</c:v>
                </c:pt>
                <c:pt idx="4664">
                  <c:v>97.029217329541311</c:v>
                </c:pt>
                <c:pt idx="4665">
                  <c:v>97.029071781421649</c:v>
                </c:pt>
                <c:pt idx="4666">
                  <c:v>97.028853459242157</c:v>
                </c:pt>
                <c:pt idx="4667">
                  <c:v>97.028416814883158</c:v>
                </c:pt>
                <c:pt idx="4668">
                  <c:v>97.028416814883158</c:v>
                </c:pt>
                <c:pt idx="4669">
                  <c:v>97.027761848344667</c:v>
                </c:pt>
                <c:pt idx="4670">
                  <c:v>97.027834622404512</c:v>
                </c:pt>
                <c:pt idx="4671">
                  <c:v>97.027834622404512</c:v>
                </c:pt>
                <c:pt idx="4672">
                  <c:v>97.027980170524174</c:v>
                </c:pt>
                <c:pt idx="4673">
                  <c:v>97.028271266763497</c:v>
                </c:pt>
                <c:pt idx="4674">
                  <c:v>97.027834622404512</c:v>
                </c:pt>
                <c:pt idx="4675">
                  <c:v>97.027543526165189</c:v>
                </c:pt>
                <c:pt idx="4676">
                  <c:v>97.027834622404512</c:v>
                </c:pt>
                <c:pt idx="4677">
                  <c:v>97.02703410774636</c:v>
                </c:pt>
                <c:pt idx="4678">
                  <c:v>97.026743011507023</c:v>
                </c:pt>
                <c:pt idx="4679">
                  <c:v>97.026888559626698</c:v>
                </c:pt>
                <c:pt idx="4680">
                  <c:v>97.026597463387361</c:v>
                </c:pt>
                <c:pt idx="4681">
                  <c:v>97.026160819028377</c:v>
                </c:pt>
                <c:pt idx="4682">
                  <c:v>97.026160819028377</c:v>
                </c:pt>
                <c:pt idx="4683">
                  <c:v>97.026451915267714</c:v>
                </c:pt>
                <c:pt idx="4684">
                  <c:v>97.026233593088207</c:v>
                </c:pt>
                <c:pt idx="4685">
                  <c:v>97.025578626549731</c:v>
                </c:pt>
                <c:pt idx="4686">
                  <c:v>97.025214756250548</c:v>
                </c:pt>
                <c:pt idx="4687">
                  <c:v>97.025433078430055</c:v>
                </c:pt>
                <c:pt idx="4688">
                  <c:v>97.025651400609547</c:v>
                </c:pt>
                <c:pt idx="4689">
                  <c:v>97.026160819028377</c:v>
                </c:pt>
                <c:pt idx="4690">
                  <c:v>97.026379141207869</c:v>
                </c:pt>
                <c:pt idx="4691">
                  <c:v>97.026306367148038</c:v>
                </c:pt>
                <c:pt idx="4692">
                  <c:v>97.026088044968546</c:v>
                </c:pt>
                <c:pt idx="4693">
                  <c:v>97.025942496848884</c:v>
                </c:pt>
                <c:pt idx="4694">
                  <c:v>97.025433078430055</c:v>
                </c:pt>
                <c:pt idx="4695">
                  <c:v>97.024850885951395</c:v>
                </c:pt>
                <c:pt idx="4696">
                  <c:v>97.024850885951395</c:v>
                </c:pt>
                <c:pt idx="4697">
                  <c:v>97.024341467532565</c:v>
                </c:pt>
                <c:pt idx="4698">
                  <c:v>97.023977597233412</c:v>
                </c:pt>
                <c:pt idx="4699">
                  <c:v>97.023686500994089</c:v>
                </c:pt>
                <c:pt idx="4700">
                  <c:v>97.023322630694921</c:v>
                </c:pt>
                <c:pt idx="4701">
                  <c:v>97.023177082575259</c:v>
                </c:pt>
                <c:pt idx="4702">
                  <c:v>97.022522116036782</c:v>
                </c:pt>
                <c:pt idx="4703">
                  <c:v>97.022449341976952</c:v>
                </c:pt>
                <c:pt idx="4704">
                  <c:v>97.022449341976952</c:v>
                </c:pt>
                <c:pt idx="4705">
                  <c:v>97.022449341976952</c:v>
                </c:pt>
                <c:pt idx="4706">
                  <c:v>97.022085471677784</c:v>
                </c:pt>
                <c:pt idx="4707">
                  <c:v>97.022303793857276</c:v>
                </c:pt>
                <c:pt idx="4708">
                  <c:v>97.022012697617967</c:v>
                </c:pt>
                <c:pt idx="4709">
                  <c:v>97.022012697617967</c:v>
                </c:pt>
                <c:pt idx="4710">
                  <c:v>97.021939923558122</c:v>
                </c:pt>
                <c:pt idx="4711">
                  <c:v>97.021794375438461</c:v>
                </c:pt>
                <c:pt idx="4712">
                  <c:v>97.021357731079476</c:v>
                </c:pt>
                <c:pt idx="4713">
                  <c:v>97.02062999048114</c:v>
                </c:pt>
                <c:pt idx="4714">
                  <c:v>97.020848312660647</c:v>
                </c:pt>
                <c:pt idx="4715">
                  <c:v>97.02062999048114</c:v>
                </c:pt>
                <c:pt idx="4716">
                  <c:v>97.020775538600816</c:v>
                </c:pt>
                <c:pt idx="4717">
                  <c:v>97.02062999048114</c:v>
                </c:pt>
                <c:pt idx="4718">
                  <c:v>97.020411668301648</c:v>
                </c:pt>
                <c:pt idx="4719">
                  <c:v>97.020702764540985</c:v>
                </c:pt>
                <c:pt idx="4720">
                  <c:v>97.020484442361493</c:v>
                </c:pt>
                <c:pt idx="4721">
                  <c:v>97.019829475822988</c:v>
                </c:pt>
                <c:pt idx="4722">
                  <c:v>97.019174509284511</c:v>
                </c:pt>
                <c:pt idx="4723">
                  <c:v>97.01910173522468</c:v>
                </c:pt>
                <c:pt idx="4724">
                  <c:v>97.019174509284511</c:v>
                </c:pt>
                <c:pt idx="4725">
                  <c:v>97.018665090865682</c:v>
                </c:pt>
                <c:pt idx="4726">
                  <c:v>97.018155672446866</c:v>
                </c:pt>
                <c:pt idx="4727">
                  <c:v>97.017937350267374</c:v>
                </c:pt>
                <c:pt idx="4728">
                  <c:v>97.017646254028051</c:v>
                </c:pt>
                <c:pt idx="4729">
                  <c:v>97.017573479968206</c:v>
                </c:pt>
                <c:pt idx="4730">
                  <c:v>97.017791802147698</c:v>
                </c:pt>
                <c:pt idx="4731">
                  <c:v>97.018082898387021</c:v>
                </c:pt>
                <c:pt idx="4732">
                  <c:v>97.018082898387021</c:v>
                </c:pt>
                <c:pt idx="4733">
                  <c:v>97.017573479968206</c:v>
                </c:pt>
                <c:pt idx="4734">
                  <c:v>97.017282383728883</c:v>
                </c:pt>
                <c:pt idx="4735">
                  <c:v>97.016991287489546</c:v>
                </c:pt>
                <c:pt idx="4736">
                  <c:v>97.016991287489546</c:v>
                </c:pt>
                <c:pt idx="4737">
                  <c:v>97.016845739369884</c:v>
                </c:pt>
                <c:pt idx="4738">
                  <c:v>97.016991287489546</c:v>
                </c:pt>
                <c:pt idx="4739">
                  <c:v>97.017136835609207</c:v>
                </c:pt>
                <c:pt idx="4740">
                  <c:v>97.016700191250223</c:v>
                </c:pt>
                <c:pt idx="4741">
                  <c:v>97.016481869070731</c:v>
                </c:pt>
                <c:pt idx="4742">
                  <c:v>97.016117998771563</c:v>
                </c:pt>
                <c:pt idx="4743">
                  <c:v>97.015972450651915</c:v>
                </c:pt>
                <c:pt idx="4744">
                  <c:v>97.015826902532226</c:v>
                </c:pt>
                <c:pt idx="4745">
                  <c:v>97.015535806292917</c:v>
                </c:pt>
                <c:pt idx="4746">
                  <c:v>97.015390258173255</c:v>
                </c:pt>
                <c:pt idx="4747">
                  <c:v>97.015244710053594</c:v>
                </c:pt>
                <c:pt idx="4748">
                  <c:v>97.014808065694595</c:v>
                </c:pt>
                <c:pt idx="4749">
                  <c:v>97.014444195395427</c:v>
                </c:pt>
                <c:pt idx="4750">
                  <c:v>97.013934776976612</c:v>
                </c:pt>
                <c:pt idx="4751">
                  <c:v>97.013498132617627</c:v>
                </c:pt>
                <c:pt idx="4752">
                  <c:v>97.013352584497952</c:v>
                </c:pt>
                <c:pt idx="4753">
                  <c:v>97.013498132617627</c:v>
                </c:pt>
                <c:pt idx="4754">
                  <c:v>97.01320703637829</c:v>
                </c:pt>
                <c:pt idx="4755">
                  <c:v>97.012770392019291</c:v>
                </c:pt>
                <c:pt idx="4756">
                  <c:v>97.012697617959461</c:v>
                </c:pt>
                <c:pt idx="4757">
                  <c:v>97.012479295779968</c:v>
                </c:pt>
                <c:pt idx="4758">
                  <c:v>97.012333747660307</c:v>
                </c:pt>
                <c:pt idx="4759">
                  <c:v>97.012406521720138</c:v>
                </c:pt>
                <c:pt idx="4760">
                  <c:v>97.011824329241492</c:v>
                </c:pt>
                <c:pt idx="4761">
                  <c:v>97.011533233002154</c:v>
                </c:pt>
                <c:pt idx="4762">
                  <c:v>97.011897103301308</c:v>
                </c:pt>
                <c:pt idx="4763">
                  <c:v>97.011678781121816</c:v>
                </c:pt>
                <c:pt idx="4764">
                  <c:v>97.011314910822648</c:v>
                </c:pt>
                <c:pt idx="4765">
                  <c:v>97.01109658864317</c:v>
                </c:pt>
                <c:pt idx="4766">
                  <c:v>97.011169362703001</c:v>
                </c:pt>
                <c:pt idx="4767">
                  <c:v>97.010878266463678</c:v>
                </c:pt>
                <c:pt idx="4768">
                  <c:v>97.010878266463678</c:v>
                </c:pt>
                <c:pt idx="4769">
                  <c:v>97.010732718344002</c:v>
                </c:pt>
                <c:pt idx="4770">
                  <c:v>97.010441622104679</c:v>
                </c:pt>
                <c:pt idx="4771">
                  <c:v>97.010077751805525</c:v>
                </c:pt>
                <c:pt idx="4772">
                  <c:v>97.00993220368585</c:v>
                </c:pt>
                <c:pt idx="4773">
                  <c:v>97.009713881506372</c:v>
                </c:pt>
                <c:pt idx="4774">
                  <c:v>97.009713881506372</c:v>
                </c:pt>
                <c:pt idx="4775">
                  <c:v>97.009422785267034</c:v>
                </c:pt>
                <c:pt idx="4776">
                  <c:v>97.009131689027711</c:v>
                </c:pt>
                <c:pt idx="4777">
                  <c:v>97.008331174369545</c:v>
                </c:pt>
                <c:pt idx="4778">
                  <c:v>97.008258400309728</c:v>
                </c:pt>
                <c:pt idx="4779">
                  <c:v>97.007967304070391</c:v>
                </c:pt>
                <c:pt idx="4780">
                  <c:v>97.007748981890913</c:v>
                </c:pt>
                <c:pt idx="4781">
                  <c:v>97.007748981890913</c:v>
                </c:pt>
                <c:pt idx="4782">
                  <c:v>97.007821755950729</c:v>
                </c:pt>
                <c:pt idx="4783">
                  <c:v>97.007385111591731</c:v>
                </c:pt>
                <c:pt idx="4784">
                  <c:v>97.006802919113085</c:v>
                </c:pt>
                <c:pt idx="4785">
                  <c:v>97.006657370993423</c:v>
                </c:pt>
                <c:pt idx="4786">
                  <c:v>97.0063662747541</c:v>
                </c:pt>
                <c:pt idx="4787">
                  <c:v>97.0063662747541</c:v>
                </c:pt>
                <c:pt idx="4788">
                  <c:v>97.006002404454932</c:v>
                </c:pt>
                <c:pt idx="4789">
                  <c:v>97.00578408227544</c:v>
                </c:pt>
                <c:pt idx="4790">
                  <c:v>97.005856856335271</c:v>
                </c:pt>
                <c:pt idx="4791">
                  <c:v>97.005638534155779</c:v>
                </c:pt>
                <c:pt idx="4792">
                  <c:v>97.00520188979678</c:v>
                </c:pt>
                <c:pt idx="4793">
                  <c:v>97.005347437916441</c:v>
                </c:pt>
                <c:pt idx="4794">
                  <c:v>97.004619697318134</c:v>
                </c:pt>
                <c:pt idx="4795">
                  <c:v>97.004619697318134</c:v>
                </c:pt>
                <c:pt idx="4796">
                  <c:v>97.004692471377965</c:v>
                </c:pt>
                <c:pt idx="4797">
                  <c:v>97.004619697318134</c:v>
                </c:pt>
                <c:pt idx="4798">
                  <c:v>97.004474149198458</c:v>
                </c:pt>
                <c:pt idx="4799">
                  <c:v>97.004401375138627</c:v>
                </c:pt>
                <c:pt idx="4800">
                  <c:v>97.004255827018966</c:v>
                </c:pt>
                <c:pt idx="4801">
                  <c:v>97.003891956719798</c:v>
                </c:pt>
                <c:pt idx="4802">
                  <c:v>97.003455312360813</c:v>
                </c:pt>
                <c:pt idx="4803">
                  <c:v>97.003091442061645</c:v>
                </c:pt>
                <c:pt idx="4804">
                  <c:v>97.003091442061645</c:v>
                </c:pt>
                <c:pt idx="4805">
                  <c:v>97.002945893941998</c:v>
                </c:pt>
                <c:pt idx="4806">
                  <c:v>97.00258202364283</c:v>
                </c:pt>
                <c:pt idx="4807">
                  <c:v>97.00258202364283</c:v>
                </c:pt>
                <c:pt idx="4808">
                  <c:v>97.001927057104353</c:v>
                </c:pt>
                <c:pt idx="4809">
                  <c:v>97.001199316506032</c:v>
                </c:pt>
                <c:pt idx="4810">
                  <c:v>97.001272090565863</c:v>
                </c:pt>
                <c:pt idx="4811">
                  <c:v>97.000544349967541</c:v>
                </c:pt>
                <c:pt idx="4812">
                  <c:v>97.000762672147033</c:v>
                </c:pt>
                <c:pt idx="4813">
                  <c:v>97.000544349967541</c:v>
                </c:pt>
                <c:pt idx="4814">
                  <c:v>97.000398801847879</c:v>
                </c:pt>
                <c:pt idx="4815">
                  <c:v>97.000107705608542</c:v>
                </c:pt>
                <c:pt idx="4816">
                  <c:v>96.999816609369233</c:v>
                </c:pt>
                <c:pt idx="4817">
                  <c:v>96.999743835309388</c:v>
                </c:pt>
                <c:pt idx="4818">
                  <c:v>96.999525513129896</c:v>
                </c:pt>
                <c:pt idx="4819">
                  <c:v>96.99937996501022</c:v>
                </c:pt>
                <c:pt idx="4820">
                  <c:v>96.999161642830728</c:v>
                </c:pt>
                <c:pt idx="4821">
                  <c:v>96.99937996501022</c:v>
                </c:pt>
                <c:pt idx="4822">
                  <c:v>96.998943320651236</c:v>
                </c:pt>
                <c:pt idx="4823">
                  <c:v>96.998870546591405</c:v>
                </c:pt>
                <c:pt idx="4824">
                  <c:v>96.998215580052914</c:v>
                </c:pt>
                <c:pt idx="4825">
                  <c:v>96.99785170975376</c:v>
                </c:pt>
                <c:pt idx="4826">
                  <c:v>96.997924483813591</c:v>
                </c:pt>
                <c:pt idx="4827">
                  <c:v>96.997633387574254</c:v>
                </c:pt>
                <c:pt idx="4828">
                  <c:v>96.997123969155439</c:v>
                </c:pt>
                <c:pt idx="4829">
                  <c:v>96.996760098856285</c:v>
                </c:pt>
                <c:pt idx="4830">
                  <c:v>96.996323454497286</c:v>
                </c:pt>
                <c:pt idx="4831">
                  <c:v>96.995959584198118</c:v>
                </c:pt>
                <c:pt idx="4832">
                  <c:v>96.995668487958795</c:v>
                </c:pt>
                <c:pt idx="4833">
                  <c:v>96.995668487958795</c:v>
                </c:pt>
                <c:pt idx="4834">
                  <c:v>96.995668487958795</c:v>
                </c:pt>
                <c:pt idx="4835">
                  <c:v>96.995304617659642</c:v>
                </c:pt>
                <c:pt idx="4836">
                  <c:v>96.994867973300643</c:v>
                </c:pt>
                <c:pt idx="4837">
                  <c:v>96.994431328941658</c:v>
                </c:pt>
                <c:pt idx="4838">
                  <c:v>96.994213006762166</c:v>
                </c:pt>
                <c:pt idx="4839">
                  <c:v>96.99406745864249</c:v>
                </c:pt>
                <c:pt idx="4840">
                  <c:v>96.993921910522829</c:v>
                </c:pt>
                <c:pt idx="4841">
                  <c:v>96.993703588343337</c:v>
                </c:pt>
                <c:pt idx="4842">
                  <c:v>96.993194169924507</c:v>
                </c:pt>
                <c:pt idx="4843">
                  <c:v>96.99304862180486</c:v>
                </c:pt>
                <c:pt idx="4844">
                  <c:v>96.993121395864677</c:v>
                </c:pt>
                <c:pt idx="4845">
                  <c:v>96.99290307368517</c:v>
                </c:pt>
                <c:pt idx="4846">
                  <c:v>96.992248107146693</c:v>
                </c:pt>
                <c:pt idx="4847">
                  <c:v>96.992248107146693</c:v>
                </c:pt>
                <c:pt idx="4848">
                  <c:v>96.992248107146693</c:v>
                </c:pt>
                <c:pt idx="4849">
                  <c:v>96.99188423684754</c:v>
                </c:pt>
                <c:pt idx="4850">
                  <c:v>96.991302044368894</c:v>
                </c:pt>
                <c:pt idx="4851">
                  <c:v>96.990865400009881</c:v>
                </c:pt>
                <c:pt idx="4852">
                  <c:v>96.990719851890233</c:v>
                </c:pt>
                <c:pt idx="4853">
                  <c:v>96.99042875565091</c:v>
                </c:pt>
                <c:pt idx="4854">
                  <c:v>96.989628240992758</c:v>
                </c:pt>
                <c:pt idx="4855">
                  <c:v>96.989191596633745</c:v>
                </c:pt>
                <c:pt idx="4856">
                  <c:v>96.988391081975607</c:v>
                </c:pt>
                <c:pt idx="4857">
                  <c:v>96.988245533855945</c:v>
                </c:pt>
                <c:pt idx="4858">
                  <c:v>96.988245533855945</c:v>
                </c:pt>
                <c:pt idx="4859">
                  <c:v>96.987663341377285</c:v>
                </c:pt>
                <c:pt idx="4860">
                  <c:v>96.987590567317454</c:v>
                </c:pt>
                <c:pt idx="4861">
                  <c:v>96.987226697018301</c:v>
                </c:pt>
                <c:pt idx="4862">
                  <c:v>96.987081148898639</c:v>
                </c:pt>
                <c:pt idx="4863">
                  <c:v>96.987299471078131</c:v>
                </c:pt>
                <c:pt idx="4864">
                  <c:v>96.986862826719147</c:v>
                </c:pt>
                <c:pt idx="4865">
                  <c:v>96.986353408300303</c:v>
                </c:pt>
                <c:pt idx="4866">
                  <c:v>96.98606231206098</c:v>
                </c:pt>
                <c:pt idx="4867">
                  <c:v>96.98606231206098</c:v>
                </c:pt>
                <c:pt idx="4868">
                  <c:v>96.985552893642165</c:v>
                </c:pt>
                <c:pt idx="4869">
                  <c:v>96.985334571462673</c:v>
                </c:pt>
                <c:pt idx="4870">
                  <c:v>96.985116249283166</c:v>
                </c:pt>
                <c:pt idx="4871">
                  <c:v>96.984679604924168</c:v>
                </c:pt>
                <c:pt idx="4872">
                  <c:v>96.98453405680452</c:v>
                </c:pt>
                <c:pt idx="4873">
                  <c:v>96.984315734625014</c:v>
                </c:pt>
                <c:pt idx="4874">
                  <c:v>96.98395186432586</c:v>
                </c:pt>
                <c:pt idx="4875">
                  <c:v>96.983442445907045</c:v>
                </c:pt>
                <c:pt idx="4876">
                  <c:v>96.982860253428385</c:v>
                </c:pt>
                <c:pt idx="4877">
                  <c:v>96.982205286889894</c:v>
                </c:pt>
                <c:pt idx="4878">
                  <c:v>96.982350835009555</c:v>
                </c:pt>
                <c:pt idx="4879">
                  <c:v>96.982423609069386</c:v>
                </c:pt>
                <c:pt idx="4880">
                  <c:v>96.982350835009555</c:v>
                </c:pt>
                <c:pt idx="4881">
                  <c:v>96.982059738770232</c:v>
                </c:pt>
                <c:pt idx="4882">
                  <c:v>96.981986964710401</c:v>
                </c:pt>
                <c:pt idx="4883">
                  <c:v>96.982423609069386</c:v>
                </c:pt>
                <c:pt idx="4884">
                  <c:v>96.982423609069386</c:v>
                </c:pt>
                <c:pt idx="4885">
                  <c:v>96.982059738770232</c:v>
                </c:pt>
                <c:pt idx="4886">
                  <c:v>96.981914190650571</c:v>
                </c:pt>
                <c:pt idx="4887">
                  <c:v>96.981623094411233</c:v>
                </c:pt>
                <c:pt idx="4888">
                  <c:v>96.981477546291572</c:v>
                </c:pt>
                <c:pt idx="4889">
                  <c:v>96.981113675992418</c:v>
                </c:pt>
                <c:pt idx="4890">
                  <c:v>96.980458709453927</c:v>
                </c:pt>
                <c:pt idx="4891">
                  <c:v>96.979803742915436</c:v>
                </c:pt>
                <c:pt idx="4892">
                  <c:v>96.97958542073593</c:v>
                </c:pt>
                <c:pt idx="4893">
                  <c:v>96.979294324496607</c:v>
                </c:pt>
                <c:pt idx="4894">
                  <c:v>96.978639357958116</c:v>
                </c:pt>
                <c:pt idx="4895">
                  <c:v>96.977838843299978</c:v>
                </c:pt>
                <c:pt idx="4896">
                  <c:v>96.977838843299978</c:v>
                </c:pt>
                <c:pt idx="4897">
                  <c:v>96.977766069240147</c:v>
                </c:pt>
                <c:pt idx="4898">
                  <c:v>96.977911617359808</c:v>
                </c:pt>
                <c:pt idx="4899">
                  <c:v>96.976820006462333</c:v>
                </c:pt>
                <c:pt idx="4900">
                  <c:v>96.977183876761487</c:v>
                </c:pt>
                <c:pt idx="4901">
                  <c:v>96.976965554581994</c:v>
                </c:pt>
                <c:pt idx="4902">
                  <c:v>96.977038328641825</c:v>
                </c:pt>
                <c:pt idx="4903">
                  <c:v>96.976674458342671</c:v>
                </c:pt>
                <c:pt idx="4904">
                  <c:v>96.976310588043518</c:v>
                </c:pt>
                <c:pt idx="4905">
                  <c:v>96.97594671774435</c:v>
                </c:pt>
                <c:pt idx="4906">
                  <c:v>96.975728395564857</c:v>
                </c:pt>
                <c:pt idx="4907">
                  <c:v>96.975655621505013</c:v>
                </c:pt>
                <c:pt idx="4908">
                  <c:v>96.975146203086197</c:v>
                </c:pt>
                <c:pt idx="4909">
                  <c:v>96.974636784667382</c:v>
                </c:pt>
                <c:pt idx="4910">
                  <c:v>96.974564010607551</c:v>
                </c:pt>
                <c:pt idx="4911">
                  <c:v>96.973763495949385</c:v>
                </c:pt>
                <c:pt idx="4912">
                  <c:v>96.973763495949385</c:v>
                </c:pt>
                <c:pt idx="4913">
                  <c:v>96.973981818128891</c:v>
                </c:pt>
                <c:pt idx="4914">
                  <c:v>96.973472399710062</c:v>
                </c:pt>
                <c:pt idx="4915">
                  <c:v>96.973035755351063</c:v>
                </c:pt>
                <c:pt idx="4916">
                  <c:v>96.972162466633094</c:v>
                </c:pt>
                <c:pt idx="4917">
                  <c:v>96.97121640385528</c:v>
                </c:pt>
                <c:pt idx="4918">
                  <c:v>96.970561437316789</c:v>
                </c:pt>
                <c:pt idx="4919">
                  <c:v>96.970343115137297</c:v>
                </c:pt>
                <c:pt idx="4920">
                  <c:v>96.970124792957805</c:v>
                </c:pt>
                <c:pt idx="4921">
                  <c:v>96.969688148598792</c:v>
                </c:pt>
                <c:pt idx="4922">
                  <c:v>96.969397052359469</c:v>
                </c:pt>
                <c:pt idx="4923">
                  <c:v>96.969251504239807</c:v>
                </c:pt>
                <c:pt idx="4924">
                  <c:v>96.968814859880823</c:v>
                </c:pt>
                <c:pt idx="4925">
                  <c:v>96.968378215521824</c:v>
                </c:pt>
                <c:pt idx="4926">
                  <c:v>96.968232667402162</c:v>
                </c:pt>
                <c:pt idx="4927">
                  <c:v>96.967723248983347</c:v>
                </c:pt>
                <c:pt idx="4928">
                  <c:v>96.967577700863671</c:v>
                </c:pt>
                <c:pt idx="4929">
                  <c:v>96.967868797103009</c:v>
                </c:pt>
                <c:pt idx="4930">
                  <c:v>96.96801434522267</c:v>
                </c:pt>
                <c:pt idx="4931">
                  <c:v>96.967650474923502</c:v>
                </c:pt>
                <c:pt idx="4932">
                  <c:v>96.967650474923502</c:v>
                </c:pt>
                <c:pt idx="4933">
                  <c:v>96.966995508385011</c:v>
                </c:pt>
                <c:pt idx="4934">
                  <c:v>96.966486089966196</c:v>
                </c:pt>
                <c:pt idx="4935">
                  <c:v>96.966631638085858</c:v>
                </c:pt>
                <c:pt idx="4936">
                  <c:v>96.966049445607212</c:v>
                </c:pt>
                <c:pt idx="4937">
                  <c:v>96.965467253128551</c:v>
                </c:pt>
                <c:pt idx="4938">
                  <c:v>96.964957834709722</c:v>
                </c:pt>
                <c:pt idx="4939">
                  <c:v>96.964593964410568</c:v>
                </c:pt>
                <c:pt idx="4940">
                  <c:v>96.964521190350737</c:v>
                </c:pt>
                <c:pt idx="4941">
                  <c:v>96.964375642231076</c:v>
                </c:pt>
                <c:pt idx="4942">
                  <c:v>96.963866223812246</c:v>
                </c:pt>
                <c:pt idx="4943">
                  <c:v>96.963575127572923</c:v>
                </c:pt>
                <c:pt idx="4944">
                  <c:v>96.963575127572923</c:v>
                </c:pt>
                <c:pt idx="4945">
                  <c:v>96.963065709154094</c:v>
                </c:pt>
                <c:pt idx="4946">
                  <c:v>96.961974098256619</c:v>
                </c:pt>
                <c:pt idx="4947">
                  <c:v>96.961828550136957</c:v>
                </c:pt>
                <c:pt idx="4948">
                  <c:v>96.961974098256619</c:v>
                </c:pt>
                <c:pt idx="4949">
                  <c:v>96.961828550136957</c:v>
                </c:pt>
                <c:pt idx="4950">
                  <c:v>96.961464679837789</c:v>
                </c:pt>
                <c:pt idx="4951">
                  <c:v>96.961173583598452</c:v>
                </c:pt>
                <c:pt idx="4952">
                  <c:v>96.960809713299298</c:v>
                </c:pt>
                <c:pt idx="4953">
                  <c:v>96.960300294880483</c:v>
                </c:pt>
                <c:pt idx="4954">
                  <c:v>96.959936424581329</c:v>
                </c:pt>
                <c:pt idx="4955">
                  <c:v>96.959790876461653</c:v>
                </c:pt>
                <c:pt idx="4956">
                  <c:v>96.959354232102669</c:v>
                </c:pt>
                <c:pt idx="4957">
                  <c:v>96.959135909923162</c:v>
                </c:pt>
                <c:pt idx="4958">
                  <c:v>96.959281458042852</c:v>
                </c:pt>
                <c:pt idx="4959">
                  <c:v>96.959135909923162</c:v>
                </c:pt>
                <c:pt idx="4960">
                  <c:v>96.958699265564192</c:v>
                </c:pt>
                <c:pt idx="4961">
                  <c:v>96.958189847145363</c:v>
                </c:pt>
                <c:pt idx="4962">
                  <c:v>96.957825976846195</c:v>
                </c:pt>
                <c:pt idx="4963">
                  <c:v>96.957025462188057</c:v>
                </c:pt>
                <c:pt idx="4964">
                  <c:v>96.956734365948719</c:v>
                </c:pt>
                <c:pt idx="4965">
                  <c:v>96.956297721589721</c:v>
                </c:pt>
                <c:pt idx="4966">
                  <c:v>96.956152173470073</c:v>
                </c:pt>
                <c:pt idx="4967">
                  <c:v>96.955715529111075</c:v>
                </c:pt>
                <c:pt idx="4968">
                  <c:v>96.955060562572584</c:v>
                </c:pt>
                <c:pt idx="4969">
                  <c:v>96.954769466333275</c:v>
                </c:pt>
                <c:pt idx="4970">
                  <c:v>96.95411449979477</c:v>
                </c:pt>
                <c:pt idx="4971">
                  <c:v>96.954041725734925</c:v>
                </c:pt>
                <c:pt idx="4972">
                  <c:v>96.953605081375954</c:v>
                </c:pt>
                <c:pt idx="4973">
                  <c:v>96.952804566717802</c:v>
                </c:pt>
                <c:pt idx="4974">
                  <c:v>96.952659018598126</c:v>
                </c:pt>
                <c:pt idx="4975">
                  <c:v>96.952367922358803</c:v>
                </c:pt>
                <c:pt idx="4976">
                  <c:v>96.951858503939974</c:v>
                </c:pt>
                <c:pt idx="4977">
                  <c:v>96.951785729880157</c:v>
                </c:pt>
                <c:pt idx="4978">
                  <c:v>96.951640181760482</c:v>
                </c:pt>
                <c:pt idx="4979">
                  <c:v>96.951276311461328</c:v>
                </c:pt>
                <c:pt idx="4980">
                  <c:v>96.95091244116216</c:v>
                </c:pt>
                <c:pt idx="4981">
                  <c:v>96.950621344922837</c:v>
                </c:pt>
                <c:pt idx="4982">
                  <c:v>96.950257474623683</c:v>
                </c:pt>
                <c:pt idx="4983">
                  <c:v>96.949748056204854</c:v>
                </c:pt>
                <c:pt idx="4984">
                  <c:v>96.949093089666377</c:v>
                </c:pt>
                <c:pt idx="4985">
                  <c:v>96.948510897187717</c:v>
                </c:pt>
                <c:pt idx="4986">
                  <c:v>96.948292575008225</c:v>
                </c:pt>
                <c:pt idx="4987">
                  <c:v>96.948147026888549</c:v>
                </c:pt>
                <c:pt idx="4988">
                  <c:v>96.947855930649212</c:v>
                </c:pt>
                <c:pt idx="4989">
                  <c:v>96.947492060350058</c:v>
                </c:pt>
                <c:pt idx="4990">
                  <c:v>96.94727373817058</c:v>
                </c:pt>
                <c:pt idx="4991">
                  <c:v>96.946982641931243</c:v>
                </c:pt>
                <c:pt idx="4992">
                  <c:v>96.94676431975175</c:v>
                </c:pt>
                <c:pt idx="4993">
                  <c:v>96.946545997572258</c:v>
                </c:pt>
                <c:pt idx="4994">
                  <c:v>96.94618212727309</c:v>
                </c:pt>
                <c:pt idx="4995">
                  <c:v>96.946109353213259</c:v>
                </c:pt>
                <c:pt idx="4996">
                  <c:v>96.94618212727309</c:v>
                </c:pt>
                <c:pt idx="4997">
                  <c:v>96.945308838555107</c:v>
                </c:pt>
                <c:pt idx="4998">
                  <c:v>96.944799420136292</c:v>
                </c:pt>
                <c:pt idx="4999">
                  <c:v>96.943780583298633</c:v>
                </c:pt>
                <c:pt idx="5000">
                  <c:v>96.943853357358478</c:v>
                </c:pt>
                <c:pt idx="5001">
                  <c:v>96.94407167953797</c:v>
                </c:pt>
                <c:pt idx="5002">
                  <c:v>96.943489487059324</c:v>
                </c:pt>
                <c:pt idx="5003">
                  <c:v>96.942907294580664</c:v>
                </c:pt>
                <c:pt idx="5004">
                  <c:v>96.942616198341327</c:v>
                </c:pt>
                <c:pt idx="5005">
                  <c:v>96.941888457743005</c:v>
                </c:pt>
                <c:pt idx="5006">
                  <c:v>96.941306265264345</c:v>
                </c:pt>
                <c:pt idx="5007">
                  <c:v>96.940578524666037</c:v>
                </c:pt>
                <c:pt idx="5008">
                  <c:v>96.940287428426714</c:v>
                </c:pt>
                <c:pt idx="5009">
                  <c:v>96.939632461888209</c:v>
                </c:pt>
                <c:pt idx="5010">
                  <c:v>96.939486913768562</c:v>
                </c:pt>
                <c:pt idx="5011">
                  <c:v>96.939050269409563</c:v>
                </c:pt>
                <c:pt idx="5012">
                  <c:v>96.938977495349732</c:v>
                </c:pt>
                <c:pt idx="5013">
                  <c:v>96.93875917317024</c:v>
                </c:pt>
                <c:pt idx="5014">
                  <c:v>96.938322528811241</c:v>
                </c:pt>
                <c:pt idx="5015">
                  <c:v>96.938104206631749</c:v>
                </c:pt>
                <c:pt idx="5016">
                  <c:v>96.938249754751411</c:v>
                </c:pt>
                <c:pt idx="5017">
                  <c:v>96.937958658512073</c:v>
                </c:pt>
                <c:pt idx="5018">
                  <c:v>96.937303691973597</c:v>
                </c:pt>
                <c:pt idx="5019">
                  <c:v>96.936794273554767</c:v>
                </c:pt>
                <c:pt idx="5020">
                  <c:v>96.935993758896629</c:v>
                </c:pt>
                <c:pt idx="5021">
                  <c:v>96.935629888597475</c:v>
                </c:pt>
                <c:pt idx="5022">
                  <c:v>96.935484340477799</c:v>
                </c:pt>
                <c:pt idx="5023">
                  <c:v>96.935629888597475</c:v>
                </c:pt>
                <c:pt idx="5024">
                  <c:v>96.934974922058984</c:v>
                </c:pt>
                <c:pt idx="5025">
                  <c:v>96.934611051759816</c:v>
                </c:pt>
                <c:pt idx="5026">
                  <c:v>96.93395608522134</c:v>
                </c:pt>
                <c:pt idx="5027">
                  <c:v>96.933010022443526</c:v>
                </c:pt>
                <c:pt idx="5028">
                  <c:v>96.932646152144358</c:v>
                </c:pt>
                <c:pt idx="5029">
                  <c:v>96.93286447432385</c:v>
                </c:pt>
                <c:pt idx="5030">
                  <c:v>96.932791700264019</c:v>
                </c:pt>
                <c:pt idx="5031">
                  <c:v>96.932355055905035</c:v>
                </c:pt>
                <c:pt idx="5032">
                  <c:v>96.932063959665697</c:v>
                </c:pt>
                <c:pt idx="5033">
                  <c:v>96.932136733725528</c:v>
                </c:pt>
                <c:pt idx="5034">
                  <c:v>96.930972348768222</c:v>
                </c:pt>
                <c:pt idx="5035">
                  <c:v>96.92966241569124</c:v>
                </c:pt>
                <c:pt idx="5036">
                  <c:v>96.92908022321258</c:v>
                </c:pt>
                <c:pt idx="5037">
                  <c:v>96.929225771332256</c:v>
                </c:pt>
                <c:pt idx="5038">
                  <c:v>96.929516867571579</c:v>
                </c:pt>
                <c:pt idx="5039">
                  <c:v>96.928934675092933</c:v>
                </c:pt>
                <c:pt idx="5040">
                  <c:v>96.928643578853595</c:v>
                </c:pt>
                <c:pt idx="5041">
                  <c:v>96.928206934494611</c:v>
                </c:pt>
                <c:pt idx="5042">
                  <c:v>96.928061386374935</c:v>
                </c:pt>
                <c:pt idx="5043">
                  <c:v>96.928061386374935</c:v>
                </c:pt>
                <c:pt idx="5044">
                  <c:v>96.927260871716797</c:v>
                </c:pt>
                <c:pt idx="5045">
                  <c:v>96.926605905178306</c:v>
                </c:pt>
                <c:pt idx="5046">
                  <c:v>96.926242034879152</c:v>
                </c:pt>
                <c:pt idx="5047">
                  <c:v>96.925805390520154</c:v>
                </c:pt>
                <c:pt idx="5048">
                  <c:v>96.925659842400492</c:v>
                </c:pt>
                <c:pt idx="5049">
                  <c:v>96.925441520221</c:v>
                </c:pt>
                <c:pt idx="5050">
                  <c:v>96.925077649921846</c:v>
                </c:pt>
                <c:pt idx="5051">
                  <c:v>96.924422683383355</c:v>
                </c:pt>
                <c:pt idx="5052">
                  <c:v>96.924277135263679</c:v>
                </c:pt>
                <c:pt idx="5053">
                  <c:v>96.923694942785033</c:v>
                </c:pt>
                <c:pt idx="5054">
                  <c:v>96.923258298426035</c:v>
                </c:pt>
                <c:pt idx="5055">
                  <c:v>96.92333107248588</c:v>
                </c:pt>
                <c:pt idx="5056">
                  <c:v>96.922312235648235</c:v>
                </c:pt>
                <c:pt idx="5057">
                  <c:v>96.922093913468728</c:v>
                </c:pt>
                <c:pt idx="5058">
                  <c:v>96.921875591289236</c:v>
                </c:pt>
                <c:pt idx="5059">
                  <c:v>96.922021139408898</c:v>
                </c:pt>
                <c:pt idx="5060">
                  <c:v>96.921002302571253</c:v>
                </c:pt>
                <c:pt idx="5061">
                  <c:v>96.920711206331916</c:v>
                </c:pt>
                <c:pt idx="5062">
                  <c:v>96.920492884152424</c:v>
                </c:pt>
                <c:pt idx="5063">
                  <c:v>96.920056239793425</c:v>
                </c:pt>
                <c:pt idx="5064">
                  <c:v>96.91954682137461</c:v>
                </c:pt>
                <c:pt idx="5065">
                  <c:v>96.918455210477134</c:v>
                </c:pt>
                <c:pt idx="5066">
                  <c:v>96.918819080776288</c:v>
                </c:pt>
                <c:pt idx="5067">
                  <c:v>96.918527984536965</c:v>
                </c:pt>
                <c:pt idx="5068">
                  <c:v>96.918018566118135</c:v>
                </c:pt>
                <c:pt idx="5069">
                  <c:v>96.917218051459997</c:v>
                </c:pt>
                <c:pt idx="5070">
                  <c:v>96.916854181160843</c:v>
                </c:pt>
                <c:pt idx="5071">
                  <c:v>96.916417536801831</c:v>
                </c:pt>
                <c:pt idx="5072">
                  <c:v>96.915980892442846</c:v>
                </c:pt>
                <c:pt idx="5073">
                  <c:v>96.915617022143692</c:v>
                </c:pt>
                <c:pt idx="5074">
                  <c:v>96.915253151844524</c:v>
                </c:pt>
                <c:pt idx="5075">
                  <c:v>96.914670959365864</c:v>
                </c:pt>
                <c:pt idx="5076">
                  <c:v>96.914379863126541</c:v>
                </c:pt>
                <c:pt idx="5077">
                  <c:v>96.913943218767557</c:v>
                </c:pt>
                <c:pt idx="5078">
                  <c:v>96.913506574408558</c:v>
                </c:pt>
                <c:pt idx="5079">
                  <c:v>96.913142704109404</c:v>
                </c:pt>
                <c:pt idx="5080">
                  <c:v>96.912706059750406</c:v>
                </c:pt>
                <c:pt idx="5081">
                  <c:v>96.912342189451252</c:v>
                </c:pt>
                <c:pt idx="5082">
                  <c:v>96.912269415391421</c:v>
                </c:pt>
                <c:pt idx="5083">
                  <c:v>96.911759996972606</c:v>
                </c:pt>
                <c:pt idx="5084">
                  <c:v>96.910886708254608</c:v>
                </c:pt>
                <c:pt idx="5085">
                  <c:v>96.910450063895624</c:v>
                </c:pt>
                <c:pt idx="5086">
                  <c:v>96.910158967656287</c:v>
                </c:pt>
                <c:pt idx="5087">
                  <c:v>96.910013419536639</c:v>
                </c:pt>
                <c:pt idx="5088">
                  <c:v>96.909140130818656</c:v>
                </c:pt>
                <c:pt idx="5089">
                  <c:v>96.908849034579319</c:v>
                </c:pt>
                <c:pt idx="5090">
                  <c:v>96.908412390220334</c:v>
                </c:pt>
                <c:pt idx="5091">
                  <c:v>96.908266842100659</c:v>
                </c:pt>
                <c:pt idx="5092">
                  <c:v>96.907539101502337</c:v>
                </c:pt>
                <c:pt idx="5093">
                  <c:v>96.907320779322845</c:v>
                </c:pt>
                <c:pt idx="5094">
                  <c:v>96.907102457143353</c:v>
                </c:pt>
                <c:pt idx="5095">
                  <c:v>96.907248005263014</c:v>
                </c:pt>
                <c:pt idx="5096">
                  <c:v>96.906447490604862</c:v>
                </c:pt>
                <c:pt idx="5097">
                  <c:v>96.905574201886893</c:v>
                </c:pt>
                <c:pt idx="5098">
                  <c:v>96.905501427827048</c:v>
                </c:pt>
                <c:pt idx="5099">
                  <c:v>96.905501427827048</c:v>
                </c:pt>
                <c:pt idx="5100">
                  <c:v>96.904992009408232</c:v>
                </c:pt>
                <c:pt idx="5101">
                  <c:v>96.903900398510757</c:v>
                </c:pt>
                <c:pt idx="5102">
                  <c:v>96.903900398510757</c:v>
                </c:pt>
                <c:pt idx="5103">
                  <c:v>96.90302710979276</c:v>
                </c:pt>
                <c:pt idx="5104">
                  <c:v>96.902081047014946</c:v>
                </c:pt>
                <c:pt idx="5105">
                  <c:v>96.9014988545363</c:v>
                </c:pt>
                <c:pt idx="5106">
                  <c:v>96.901862724835453</c:v>
                </c:pt>
                <c:pt idx="5107">
                  <c:v>96.90157162859613</c:v>
                </c:pt>
                <c:pt idx="5108">
                  <c:v>96.90098943611747</c:v>
                </c:pt>
                <c:pt idx="5109">
                  <c:v>96.900552791758471</c:v>
                </c:pt>
                <c:pt idx="5110">
                  <c:v>96.900188921459318</c:v>
                </c:pt>
                <c:pt idx="5111">
                  <c:v>96.899606728980658</c:v>
                </c:pt>
                <c:pt idx="5112">
                  <c:v>96.898515118083182</c:v>
                </c:pt>
                <c:pt idx="5113">
                  <c:v>96.898369569963521</c:v>
                </c:pt>
                <c:pt idx="5114">
                  <c:v>96.898078473724198</c:v>
                </c:pt>
                <c:pt idx="5115">
                  <c:v>96.897350733125862</c:v>
                </c:pt>
                <c:pt idx="5116">
                  <c:v>96.896622992527554</c:v>
                </c:pt>
                <c:pt idx="5117">
                  <c:v>96.895968025989063</c:v>
                </c:pt>
                <c:pt idx="5118">
                  <c:v>96.895895251929232</c:v>
                </c:pt>
                <c:pt idx="5119">
                  <c:v>96.895822477869416</c:v>
                </c:pt>
                <c:pt idx="5120">
                  <c:v>96.895749703809571</c:v>
                </c:pt>
                <c:pt idx="5121">
                  <c:v>96.895604155689909</c:v>
                </c:pt>
                <c:pt idx="5122">
                  <c:v>96.895021963211263</c:v>
                </c:pt>
                <c:pt idx="5123">
                  <c:v>96.894876415091588</c:v>
                </c:pt>
                <c:pt idx="5124">
                  <c:v>96.894949189151419</c:v>
                </c:pt>
                <c:pt idx="5125">
                  <c:v>96.894585318852251</c:v>
                </c:pt>
                <c:pt idx="5126">
                  <c:v>96.894148674493266</c:v>
                </c:pt>
                <c:pt idx="5127">
                  <c:v>96.893493707954775</c:v>
                </c:pt>
                <c:pt idx="5128">
                  <c:v>96.892256548937652</c:v>
                </c:pt>
                <c:pt idx="5129">
                  <c:v>96.891528808339316</c:v>
                </c:pt>
                <c:pt idx="5130">
                  <c:v>96.891092163980332</c:v>
                </c:pt>
                <c:pt idx="5131">
                  <c:v>96.890728293681178</c:v>
                </c:pt>
                <c:pt idx="5132">
                  <c:v>96.890509971501672</c:v>
                </c:pt>
                <c:pt idx="5133">
                  <c:v>96.89036442338201</c:v>
                </c:pt>
                <c:pt idx="5134">
                  <c:v>96.890218875262349</c:v>
                </c:pt>
                <c:pt idx="5135">
                  <c:v>96.889054490305043</c:v>
                </c:pt>
                <c:pt idx="5136">
                  <c:v>96.888326749706707</c:v>
                </c:pt>
                <c:pt idx="5137">
                  <c:v>96.887817331287891</c:v>
                </c:pt>
                <c:pt idx="5138">
                  <c:v>96.887453460988723</c:v>
                </c:pt>
                <c:pt idx="5139">
                  <c:v>96.886871268510077</c:v>
                </c:pt>
                <c:pt idx="5140">
                  <c:v>96.886143527911756</c:v>
                </c:pt>
                <c:pt idx="5141">
                  <c:v>96.886289076031417</c:v>
                </c:pt>
                <c:pt idx="5142">
                  <c:v>96.885852431672433</c:v>
                </c:pt>
                <c:pt idx="5143">
                  <c:v>96.885634109492941</c:v>
                </c:pt>
                <c:pt idx="5144">
                  <c:v>96.885925205732264</c:v>
                </c:pt>
                <c:pt idx="5145">
                  <c:v>96.885270239193773</c:v>
                </c:pt>
                <c:pt idx="5146">
                  <c:v>96.884979142954435</c:v>
                </c:pt>
                <c:pt idx="5147">
                  <c:v>96.88446972453562</c:v>
                </c:pt>
                <c:pt idx="5148">
                  <c:v>96.883741983937313</c:v>
                </c:pt>
                <c:pt idx="5149">
                  <c:v>96.883305339578314</c:v>
                </c:pt>
                <c:pt idx="5150">
                  <c:v>96.883232565518483</c:v>
                </c:pt>
                <c:pt idx="5151">
                  <c:v>96.883087017398822</c:v>
                </c:pt>
                <c:pt idx="5152">
                  <c:v>96.8823592768005</c:v>
                </c:pt>
                <c:pt idx="5153">
                  <c:v>96.881558762142333</c:v>
                </c:pt>
                <c:pt idx="5154">
                  <c:v>96.881049343723518</c:v>
                </c:pt>
                <c:pt idx="5155">
                  <c:v>96.879957732826057</c:v>
                </c:pt>
                <c:pt idx="5156">
                  <c:v>96.87966663658672</c:v>
                </c:pt>
                <c:pt idx="5157">
                  <c:v>96.879521088467044</c:v>
                </c:pt>
                <c:pt idx="5158">
                  <c:v>96.879302766287566</c:v>
                </c:pt>
                <c:pt idx="5159">
                  <c:v>96.878866121928567</c:v>
                </c:pt>
                <c:pt idx="5160">
                  <c:v>96.878138381330245</c:v>
                </c:pt>
                <c:pt idx="5161">
                  <c:v>96.877701736971261</c:v>
                </c:pt>
                <c:pt idx="5162">
                  <c:v>96.87704677043277</c:v>
                </c:pt>
                <c:pt idx="5163">
                  <c:v>96.876027933595125</c:v>
                </c:pt>
                <c:pt idx="5164">
                  <c:v>96.875809611415619</c:v>
                </c:pt>
                <c:pt idx="5165">
                  <c:v>96.876100707654956</c:v>
                </c:pt>
                <c:pt idx="5166">
                  <c:v>96.875591289236127</c:v>
                </c:pt>
                <c:pt idx="5167">
                  <c:v>96.875227418936973</c:v>
                </c:pt>
                <c:pt idx="5168">
                  <c:v>96.873990259919822</c:v>
                </c:pt>
                <c:pt idx="5169">
                  <c:v>96.874135808039483</c:v>
                </c:pt>
                <c:pt idx="5170">
                  <c:v>96.874135808039483</c:v>
                </c:pt>
                <c:pt idx="5171">
                  <c:v>96.873771937740329</c:v>
                </c:pt>
                <c:pt idx="5172">
                  <c:v>96.873408067441176</c:v>
                </c:pt>
                <c:pt idx="5173">
                  <c:v>96.873044197142008</c:v>
                </c:pt>
                <c:pt idx="5174">
                  <c:v>96.872462004663362</c:v>
                </c:pt>
                <c:pt idx="5175">
                  <c:v>96.871588715945379</c:v>
                </c:pt>
                <c:pt idx="5176">
                  <c:v>96.870933749406888</c:v>
                </c:pt>
                <c:pt idx="5177">
                  <c:v>96.870351556928227</c:v>
                </c:pt>
                <c:pt idx="5178">
                  <c:v>96.870133234748735</c:v>
                </c:pt>
                <c:pt idx="5179">
                  <c:v>96.869551042270075</c:v>
                </c:pt>
                <c:pt idx="5180">
                  <c:v>96.869259946030752</c:v>
                </c:pt>
                <c:pt idx="5181">
                  <c:v>96.868896075731598</c:v>
                </c:pt>
                <c:pt idx="5182">
                  <c:v>96.868750527611937</c:v>
                </c:pt>
                <c:pt idx="5183">
                  <c:v>96.868313883252938</c:v>
                </c:pt>
                <c:pt idx="5184">
                  <c:v>96.867877238893939</c:v>
                </c:pt>
                <c:pt idx="5185">
                  <c:v>96.867295046415279</c:v>
                </c:pt>
                <c:pt idx="5186">
                  <c:v>96.866712853936647</c:v>
                </c:pt>
                <c:pt idx="5187">
                  <c:v>96.866130661457987</c:v>
                </c:pt>
                <c:pt idx="5188">
                  <c:v>96.865694017098988</c:v>
                </c:pt>
                <c:pt idx="5189">
                  <c:v>96.864747954321174</c:v>
                </c:pt>
                <c:pt idx="5190">
                  <c:v>96.864384084022021</c:v>
                </c:pt>
                <c:pt idx="5191">
                  <c:v>96.863656343423699</c:v>
                </c:pt>
                <c:pt idx="5192">
                  <c:v>96.863292473124545</c:v>
                </c:pt>
                <c:pt idx="5193">
                  <c:v>96.86314692500487</c:v>
                </c:pt>
                <c:pt idx="5194">
                  <c:v>96.862855828765532</c:v>
                </c:pt>
                <c:pt idx="5195">
                  <c:v>96.862419184406548</c:v>
                </c:pt>
                <c:pt idx="5196">
                  <c:v>96.861691443808226</c:v>
                </c:pt>
                <c:pt idx="5197">
                  <c:v>96.860963703209919</c:v>
                </c:pt>
                <c:pt idx="5198">
                  <c:v>96.860527058850934</c:v>
                </c:pt>
                <c:pt idx="5199">
                  <c:v>96.86016318855178</c:v>
                </c:pt>
                <c:pt idx="5200">
                  <c:v>96.859944866372274</c:v>
                </c:pt>
                <c:pt idx="5201">
                  <c:v>96.859799318252598</c:v>
                </c:pt>
                <c:pt idx="5202">
                  <c:v>96.859362673893614</c:v>
                </c:pt>
                <c:pt idx="5203">
                  <c:v>96.858926029534615</c:v>
                </c:pt>
                <c:pt idx="5204">
                  <c:v>96.858489385175631</c:v>
                </c:pt>
                <c:pt idx="5205">
                  <c:v>96.85783441863714</c:v>
                </c:pt>
                <c:pt idx="5206">
                  <c:v>96.856670033679819</c:v>
                </c:pt>
                <c:pt idx="5207">
                  <c:v>96.856233389320835</c:v>
                </c:pt>
                <c:pt idx="5208">
                  <c:v>96.856160615261018</c:v>
                </c:pt>
                <c:pt idx="5209">
                  <c:v>96.85579674496185</c:v>
                </c:pt>
                <c:pt idx="5210">
                  <c:v>96.854996230303698</c:v>
                </c:pt>
                <c:pt idx="5211">
                  <c:v>96.854268489705376</c:v>
                </c:pt>
                <c:pt idx="5212">
                  <c:v>96.854122941585715</c:v>
                </c:pt>
                <c:pt idx="5213">
                  <c:v>96.853467975047224</c:v>
                </c:pt>
                <c:pt idx="5214">
                  <c:v>96.852740234448902</c:v>
                </c:pt>
                <c:pt idx="5215">
                  <c:v>96.852376364149748</c:v>
                </c:pt>
                <c:pt idx="5216">
                  <c:v>96.851866945730919</c:v>
                </c:pt>
                <c:pt idx="5217">
                  <c:v>96.851648623551441</c:v>
                </c:pt>
                <c:pt idx="5218">
                  <c:v>96.850702560773613</c:v>
                </c:pt>
                <c:pt idx="5219">
                  <c:v>96.849974820175305</c:v>
                </c:pt>
                <c:pt idx="5220">
                  <c:v>96.849538175816292</c:v>
                </c:pt>
                <c:pt idx="5221">
                  <c:v>96.84888320927783</c:v>
                </c:pt>
                <c:pt idx="5222">
                  <c:v>96.848519338978647</c:v>
                </c:pt>
                <c:pt idx="5223">
                  <c:v>96.848155468679494</c:v>
                </c:pt>
                <c:pt idx="5224">
                  <c:v>96.847063857782018</c:v>
                </c:pt>
                <c:pt idx="5225">
                  <c:v>96.846772761542681</c:v>
                </c:pt>
                <c:pt idx="5226">
                  <c:v>96.846408891243527</c:v>
                </c:pt>
                <c:pt idx="5227">
                  <c:v>96.846190569064035</c:v>
                </c:pt>
                <c:pt idx="5228">
                  <c:v>96.84611779500419</c:v>
                </c:pt>
                <c:pt idx="5229">
                  <c:v>96.845608376585375</c:v>
                </c:pt>
                <c:pt idx="5230">
                  <c:v>96.845244506286221</c:v>
                </c:pt>
                <c:pt idx="5231">
                  <c:v>96.844516765687899</c:v>
                </c:pt>
                <c:pt idx="5232">
                  <c:v>96.84400734726907</c:v>
                </c:pt>
                <c:pt idx="5233">
                  <c:v>96.843716251029747</c:v>
                </c:pt>
                <c:pt idx="5234">
                  <c:v>96.843570702910085</c:v>
                </c:pt>
                <c:pt idx="5235">
                  <c:v>96.843206832610932</c:v>
                </c:pt>
                <c:pt idx="5236">
                  <c:v>96.842770188251933</c:v>
                </c:pt>
                <c:pt idx="5237">
                  <c:v>96.84196967359378</c:v>
                </c:pt>
                <c:pt idx="5238">
                  <c:v>96.841605803294613</c:v>
                </c:pt>
                <c:pt idx="5239">
                  <c:v>96.841387481115135</c:v>
                </c:pt>
                <c:pt idx="5240">
                  <c:v>96.840878062696305</c:v>
                </c:pt>
                <c:pt idx="5241">
                  <c:v>96.83978645179883</c:v>
                </c:pt>
                <c:pt idx="5242">
                  <c:v>96.83927703338</c:v>
                </c:pt>
                <c:pt idx="5243">
                  <c:v>96.838767614961171</c:v>
                </c:pt>
                <c:pt idx="5244">
                  <c:v>96.83818542248251</c:v>
                </c:pt>
                <c:pt idx="5245">
                  <c:v>96.837457681884203</c:v>
                </c:pt>
                <c:pt idx="5246">
                  <c:v>96.837603230003864</c:v>
                </c:pt>
                <c:pt idx="5247">
                  <c:v>96.837021037525219</c:v>
                </c:pt>
                <c:pt idx="5248">
                  <c:v>96.836074974747405</c:v>
                </c:pt>
                <c:pt idx="5249">
                  <c:v>96.835201686029407</c:v>
                </c:pt>
                <c:pt idx="5250">
                  <c:v>96.834692267610592</c:v>
                </c:pt>
                <c:pt idx="5251">
                  <c:v>96.834473945431085</c:v>
                </c:pt>
                <c:pt idx="5252">
                  <c:v>96.833818978892609</c:v>
                </c:pt>
                <c:pt idx="5253">
                  <c:v>96.833818978892609</c:v>
                </c:pt>
                <c:pt idx="5254">
                  <c:v>96.833746204832778</c:v>
                </c:pt>
                <c:pt idx="5255">
                  <c:v>96.833018464234456</c:v>
                </c:pt>
                <c:pt idx="5256">
                  <c:v>96.832654593935303</c:v>
                </c:pt>
                <c:pt idx="5257">
                  <c:v>96.832290723636135</c:v>
                </c:pt>
                <c:pt idx="5258">
                  <c:v>96.831999627396797</c:v>
                </c:pt>
                <c:pt idx="5259">
                  <c:v>96.831053564618983</c:v>
                </c:pt>
                <c:pt idx="5260">
                  <c:v>96.829816405601861</c:v>
                </c:pt>
                <c:pt idx="5261">
                  <c:v>96.828870342824032</c:v>
                </c:pt>
                <c:pt idx="5262">
                  <c:v>96.828360924405217</c:v>
                </c:pt>
                <c:pt idx="5263">
                  <c:v>96.82806982816588</c:v>
                </c:pt>
                <c:pt idx="5264">
                  <c:v>96.827924280046219</c:v>
                </c:pt>
                <c:pt idx="5265">
                  <c:v>96.827778731926557</c:v>
                </c:pt>
                <c:pt idx="5266">
                  <c:v>96.827196539447897</c:v>
                </c:pt>
                <c:pt idx="5267">
                  <c:v>96.826541572909406</c:v>
                </c:pt>
                <c:pt idx="5268">
                  <c:v>96.825668284191437</c:v>
                </c:pt>
                <c:pt idx="5269">
                  <c:v>96.825231639832438</c:v>
                </c:pt>
                <c:pt idx="5270">
                  <c:v>96.825013317652946</c:v>
                </c:pt>
                <c:pt idx="5271">
                  <c:v>96.824649447353792</c:v>
                </c:pt>
                <c:pt idx="5272">
                  <c:v>96.824140028934963</c:v>
                </c:pt>
                <c:pt idx="5273">
                  <c:v>96.823412288336641</c:v>
                </c:pt>
                <c:pt idx="5274">
                  <c:v>96.822830095857981</c:v>
                </c:pt>
                <c:pt idx="5275">
                  <c:v>96.822466225558827</c:v>
                </c:pt>
                <c:pt idx="5276">
                  <c:v>96.821956807140012</c:v>
                </c:pt>
                <c:pt idx="5277">
                  <c:v>96.821301840601521</c:v>
                </c:pt>
                <c:pt idx="5278">
                  <c:v>96.820719648122861</c:v>
                </c:pt>
                <c:pt idx="5279">
                  <c:v>96.819991907524539</c:v>
                </c:pt>
                <c:pt idx="5280">
                  <c:v>96.818900296627064</c:v>
                </c:pt>
                <c:pt idx="5281">
                  <c:v>96.818609200387741</c:v>
                </c:pt>
                <c:pt idx="5282">
                  <c:v>96.81802700790908</c:v>
                </c:pt>
                <c:pt idx="5283">
                  <c:v>96.817517589490265</c:v>
                </c:pt>
                <c:pt idx="5284">
                  <c:v>96.817080945131266</c:v>
                </c:pt>
                <c:pt idx="5285">
                  <c:v>96.816425978592775</c:v>
                </c:pt>
                <c:pt idx="5286">
                  <c:v>96.815989334233791</c:v>
                </c:pt>
                <c:pt idx="5287">
                  <c:v>96.815479915814961</c:v>
                </c:pt>
                <c:pt idx="5288">
                  <c:v>96.814897723336315</c:v>
                </c:pt>
                <c:pt idx="5289">
                  <c:v>96.81416998273798</c:v>
                </c:pt>
                <c:pt idx="5290">
                  <c:v>96.813951660558502</c:v>
                </c:pt>
                <c:pt idx="5291">
                  <c:v>96.813369468079841</c:v>
                </c:pt>
                <c:pt idx="5292">
                  <c:v>96.812641727481505</c:v>
                </c:pt>
                <c:pt idx="5293">
                  <c:v>96.812423405302027</c:v>
                </c:pt>
                <c:pt idx="5294">
                  <c:v>96.812277857182352</c:v>
                </c:pt>
                <c:pt idx="5295">
                  <c:v>96.811913986883198</c:v>
                </c:pt>
                <c:pt idx="5296">
                  <c:v>96.811113472225045</c:v>
                </c:pt>
                <c:pt idx="5297">
                  <c:v>96.810458505686555</c:v>
                </c:pt>
                <c:pt idx="5298">
                  <c:v>96.809657991028402</c:v>
                </c:pt>
                <c:pt idx="5299">
                  <c:v>96.809294120729248</c:v>
                </c:pt>
                <c:pt idx="5300">
                  <c:v>96.808711928250588</c:v>
                </c:pt>
                <c:pt idx="5301">
                  <c:v>96.808348057951434</c:v>
                </c:pt>
                <c:pt idx="5302">
                  <c:v>96.807838639532605</c:v>
                </c:pt>
                <c:pt idx="5303">
                  <c:v>96.807110898934283</c:v>
                </c:pt>
                <c:pt idx="5304">
                  <c:v>96.806455932395792</c:v>
                </c:pt>
                <c:pt idx="5305">
                  <c:v>96.805800965857316</c:v>
                </c:pt>
                <c:pt idx="5306">
                  <c:v>96.805364321498317</c:v>
                </c:pt>
                <c:pt idx="5307">
                  <c:v>96.804854903079502</c:v>
                </c:pt>
                <c:pt idx="5308">
                  <c:v>96.803981614361518</c:v>
                </c:pt>
                <c:pt idx="5309">
                  <c:v>96.803472195942703</c:v>
                </c:pt>
                <c:pt idx="5310">
                  <c:v>96.803108325643521</c:v>
                </c:pt>
                <c:pt idx="5311">
                  <c:v>96.802598907224706</c:v>
                </c:pt>
                <c:pt idx="5312">
                  <c:v>96.801652844446892</c:v>
                </c:pt>
                <c:pt idx="5313">
                  <c:v>96.801507296327244</c:v>
                </c:pt>
                <c:pt idx="5314">
                  <c:v>96.801143426028077</c:v>
                </c:pt>
                <c:pt idx="5315">
                  <c:v>96.800852329788739</c:v>
                </c:pt>
                <c:pt idx="5316">
                  <c:v>96.800561233549416</c:v>
                </c:pt>
                <c:pt idx="5317">
                  <c:v>96.79939684859211</c:v>
                </c:pt>
                <c:pt idx="5318">
                  <c:v>96.798523559874127</c:v>
                </c:pt>
                <c:pt idx="5319">
                  <c:v>96.797795819275805</c:v>
                </c:pt>
                <c:pt idx="5320">
                  <c:v>96.797577497096313</c:v>
                </c:pt>
                <c:pt idx="5321">
                  <c:v>96.796995304617667</c:v>
                </c:pt>
                <c:pt idx="5322">
                  <c:v>96.796558660258654</c:v>
                </c:pt>
                <c:pt idx="5323">
                  <c:v>96.796049241839839</c:v>
                </c:pt>
                <c:pt idx="5324">
                  <c:v>96.795758145600502</c:v>
                </c:pt>
                <c:pt idx="5325">
                  <c:v>96.795539823421024</c:v>
                </c:pt>
                <c:pt idx="5326">
                  <c:v>96.795175953121856</c:v>
                </c:pt>
                <c:pt idx="5327">
                  <c:v>96.794375438463703</c:v>
                </c:pt>
                <c:pt idx="5328">
                  <c:v>96.793720471925212</c:v>
                </c:pt>
                <c:pt idx="5329">
                  <c:v>96.792628861027737</c:v>
                </c:pt>
                <c:pt idx="5330">
                  <c:v>96.792119442608922</c:v>
                </c:pt>
                <c:pt idx="5331">
                  <c:v>96.792046668549077</c:v>
                </c:pt>
                <c:pt idx="5332">
                  <c:v>96.791173379831108</c:v>
                </c:pt>
                <c:pt idx="5333">
                  <c:v>96.790591187352447</c:v>
                </c:pt>
                <c:pt idx="5334">
                  <c:v>96.790154542993463</c:v>
                </c:pt>
                <c:pt idx="5335">
                  <c:v>96.789426802395127</c:v>
                </c:pt>
                <c:pt idx="5336">
                  <c:v>96.789208480215635</c:v>
                </c:pt>
                <c:pt idx="5337">
                  <c:v>96.788407965557482</c:v>
                </c:pt>
                <c:pt idx="5338">
                  <c:v>96.787898547138667</c:v>
                </c:pt>
                <c:pt idx="5339">
                  <c:v>96.787389128719838</c:v>
                </c:pt>
                <c:pt idx="5340">
                  <c:v>96.786952484360839</c:v>
                </c:pt>
                <c:pt idx="5341">
                  <c:v>96.786806936241192</c:v>
                </c:pt>
                <c:pt idx="5342">
                  <c:v>96.785715325343716</c:v>
                </c:pt>
                <c:pt idx="5343">
                  <c:v>96.784914810685549</c:v>
                </c:pt>
                <c:pt idx="5344">
                  <c:v>96.784187070087242</c:v>
                </c:pt>
                <c:pt idx="5345">
                  <c:v>96.783604877608582</c:v>
                </c:pt>
                <c:pt idx="5346">
                  <c:v>96.782804362950429</c:v>
                </c:pt>
                <c:pt idx="5347">
                  <c:v>96.782367718591445</c:v>
                </c:pt>
                <c:pt idx="5348">
                  <c:v>96.781712752052954</c:v>
                </c:pt>
                <c:pt idx="5349">
                  <c:v>96.780985011454632</c:v>
                </c:pt>
                <c:pt idx="5350">
                  <c:v>96.780621141155478</c:v>
                </c:pt>
                <c:pt idx="5351">
                  <c:v>96.780402818975972</c:v>
                </c:pt>
                <c:pt idx="5352">
                  <c:v>96.780257270856325</c:v>
                </c:pt>
                <c:pt idx="5353">
                  <c:v>96.779383982138327</c:v>
                </c:pt>
                <c:pt idx="5354">
                  <c:v>96.778292371240852</c:v>
                </c:pt>
                <c:pt idx="5355">
                  <c:v>96.777055212223701</c:v>
                </c:pt>
                <c:pt idx="5356">
                  <c:v>96.777200760343376</c:v>
                </c:pt>
                <c:pt idx="5357">
                  <c:v>96.776764115984378</c:v>
                </c:pt>
                <c:pt idx="5358">
                  <c:v>96.776764115984378</c:v>
                </c:pt>
                <c:pt idx="5359">
                  <c:v>96.776545793804885</c:v>
                </c:pt>
                <c:pt idx="5360">
                  <c:v>96.776036375386056</c:v>
                </c:pt>
                <c:pt idx="5361">
                  <c:v>96.775526956967241</c:v>
                </c:pt>
                <c:pt idx="5362">
                  <c:v>96.77487199042875</c:v>
                </c:pt>
                <c:pt idx="5363">
                  <c:v>96.774799216368919</c:v>
                </c:pt>
                <c:pt idx="5364">
                  <c:v>96.774508120129596</c:v>
                </c:pt>
                <c:pt idx="5365">
                  <c:v>96.773634831411599</c:v>
                </c:pt>
                <c:pt idx="5366">
                  <c:v>96.77276154269363</c:v>
                </c:pt>
                <c:pt idx="5367">
                  <c:v>96.771888253975646</c:v>
                </c:pt>
                <c:pt idx="5368">
                  <c:v>96.770869417137988</c:v>
                </c:pt>
                <c:pt idx="5369">
                  <c:v>96.77014167653968</c:v>
                </c:pt>
                <c:pt idx="5370">
                  <c:v>96.76955948406102</c:v>
                </c:pt>
                <c:pt idx="5371">
                  <c:v>96.769050065642205</c:v>
                </c:pt>
                <c:pt idx="5372">
                  <c:v>96.768758969402867</c:v>
                </c:pt>
                <c:pt idx="5373">
                  <c:v>96.767812906625053</c:v>
                </c:pt>
                <c:pt idx="5374">
                  <c:v>96.767230714146393</c:v>
                </c:pt>
                <c:pt idx="5375">
                  <c:v>96.766794069787409</c:v>
                </c:pt>
                <c:pt idx="5376">
                  <c:v>96.766139103248918</c:v>
                </c:pt>
                <c:pt idx="5377">
                  <c:v>96.765848007009595</c:v>
                </c:pt>
                <c:pt idx="5378">
                  <c:v>96.765047492351442</c:v>
                </c:pt>
                <c:pt idx="5379">
                  <c:v>96.764465299872782</c:v>
                </c:pt>
                <c:pt idx="5380">
                  <c:v>96.763810333334305</c:v>
                </c:pt>
                <c:pt idx="5381">
                  <c:v>96.7631553667958</c:v>
                </c:pt>
                <c:pt idx="5382">
                  <c:v>96.762427626197493</c:v>
                </c:pt>
                <c:pt idx="5383">
                  <c:v>96.761699885599171</c:v>
                </c:pt>
                <c:pt idx="5384">
                  <c:v>96.761117693120511</c:v>
                </c:pt>
                <c:pt idx="5385">
                  <c:v>96.760681048761526</c:v>
                </c:pt>
                <c:pt idx="5386">
                  <c:v>96.760462726582034</c:v>
                </c:pt>
                <c:pt idx="5387">
                  <c:v>96.759953308163205</c:v>
                </c:pt>
                <c:pt idx="5388">
                  <c:v>96.759371115684544</c:v>
                </c:pt>
                <c:pt idx="5389">
                  <c:v>96.758570601026392</c:v>
                </c:pt>
                <c:pt idx="5390">
                  <c:v>96.757915634487915</c:v>
                </c:pt>
                <c:pt idx="5391">
                  <c:v>96.757842860428084</c:v>
                </c:pt>
                <c:pt idx="5392">
                  <c:v>96.756969571710101</c:v>
                </c:pt>
                <c:pt idx="5393">
                  <c:v>96.755877960812626</c:v>
                </c:pt>
                <c:pt idx="5394">
                  <c:v>96.755295768333966</c:v>
                </c:pt>
                <c:pt idx="5395">
                  <c:v>96.754859123974967</c:v>
                </c:pt>
                <c:pt idx="5396">
                  <c:v>96.754058609316829</c:v>
                </c:pt>
                <c:pt idx="5397">
                  <c:v>96.753258094658662</c:v>
                </c:pt>
                <c:pt idx="5398">
                  <c:v>96.752966998419339</c:v>
                </c:pt>
                <c:pt idx="5399">
                  <c:v>96.752312031880862</c:v>
                </c:pt>
                <c:pt idx="5400">
                  <c:v>96.751365969103048</c:v>
                </c:pt>
                <c:pt idx="5401">
                  <c:v>96.750638228504727</c:v>
                </c:pt>
                <c:pt idx="5402">
                  <c:v>96.750128810085883</c:v>
                </c:pt>
                <c:pt idx="5403">
                  <c:v>96.749546617607251</c:v>
                </c:pt>
                <c:pt idx="5404">
                  <c:v>96.749182747308097</c:v>
                </c:pt>
                <c:pt idx="5405">
                  <c:v>96.748673328889254</c:v>
                </c:pt>
                <c:pt idx="5406">
                  <c:v>96.748091136410594</c:v>
                </c:pt>
                <c:pt idx="5407">
                  <c:v>96.747363395812286</c:v>
                </c:pt>
                <c:pt idx="5408">
                  <c:v>96.746781203333626</c:v>
                </c:pt>
                <c:pt idx="5409">
                  <c:v>96.746126236795149</c:v>
                </c:pt>
                <c:pt idx="5410">
                  <c:v>96.74568959243615</c:v>
                </c:pt>
                <c:pt idx="5411">
                  <c:v>96.744889077777998</c:v>
                </c:pt>
                <c:pt idx="5412">
                  <c:v>96.744161337179676</c:v>
                </c:pt>
                <c:pt idx="5413">
                  <c:v>96.743651918760847</c:v>
                </c:pt>
                <c:pt idx="5414">
                  <c:v>96.743142500342032</c:v>
                </c:pt>
                <c:pt idx="5415">
                  <c:v>96.742196437564218</c:v>
                </c:pt>
                <c:pt idx="5416">
                  <c:v>96.74205088944457</c:v>
                </c:pt>
                <c:pt idx="5417">
                  <c:v>96.741541471025727</c:v>
                </c:pt>
                <c:pt idx="5418">
                  <c:v>96.740813730427405</c:v>
                </c:pt>
                <c:pt idx="5419">
                  <c:v>96.740231537948745</c:v>
                </c:pt>
                <c:pt idx="5420">
                  <c:v>96.739431023290607</c:v>
                </c:pt>
                <c:pt idx="5421">
                  <c:v>96.738557734572623</c:v>
                </c:pt>
                <c:pt idx="5422">
                  <c:v>96.737757219914471</c:v>
                </c:pt>
                <c:pt idx="5423">
                  <c:v>96.737393349615303</c:v>
                </c:pt>
                <c:pt idx="5424">
                  <c:v>96.73710225337598</c:v>
                </c:pt>
                <c:pt idx="5425">
                  <c:v>96.737466123675148</c:v>
                </c:pt>
                <c:pt idx="5426">
                  <c:v>96.73652006089732</c:v>
                </c:pt>
                <c:pt idx="5427">
                  <c:v>96.735501224059675</c:v>
                </c:pt>
                <c:pt idx="5428">
                  <c:v>96.73448238722203</c:v>
                </c:pt>
                <c:pt idx="5429">
                  <c:v>96.734336839102369</c:v>
                </c:pt>
                <c:pt idx="5430">
                  <c:v>96.734045742863046</c:v>
                </c:pt>
                <c:pt idx="5431">
                  <c:v>96.733245228204893</c:v>
                </c:pt>
                <c:pt idx="5432">
                  <c:v>96.732663035726233</c:v>
                </c:pt>
                <c:pt idx="5433">
                  <c:v>96.732008069187742</c:v>
                </c:pt>
                <c:pt idx="5434">
                  <c:v>96.730989232350097</c:v>
                </c:pt>
                <c:pt idx="5435">
                  <c:v>96.730552587991113</c:v>
                </c:pt>
                <c:pt idx="5436">
                  <c:v>96.729679299273116</c:v>
                </c:pt>
                <c:pt idx="5437">
                  <c:v>96.728806010555147</c:v>
                </c:pt>
                <c:pt idx="5438">
                  <c:v>96.727496077478165</c:v>
                </c:pt>
                <c:pt idx="5439">
                  <c:v>96.726331692520858</c:v>
                </c:pt>
                <c:pt idx="5440">
                  <c:v>96.725822274102029</c:v>
                </c:pt>
                <c:pt idx="5441">
                  <c:v>96.725385629743045</c:v>
                </c:pt>
                <c:pt idx="5442">
                  <c:v>96.724730663204568</c:v>
                </c:pt>
                <c:pt idx="5443">
                  <c:v>96.723711826366909</c:v>
                </c:pt>
                <c:pt idx="5444">
                  <c:v>96.723056859828432</c:v>
                </c:pt>
                <c:pt idx="5445">
                  <c:v>96.722838537648926</c:v>
                </c:pt>
                <c:pt idx="5446">
                  <c:v>96.72232911923011</c:v>
                </c:pt>
                <c:pt idx="5447">
                  <c:v>96.721892474871112</c:v>
                </c:pt>
                <c:pt idx="5448">
                  <c:v>96.722110797050604</c:v>
                </c:pt>
                <c:pt idx="5449">
                  <c:v>96.721455830512113</c:v>
                </c:pt>
                <c:pt idx="5450">
                  <c:v>96.72021867149499</c:v>
                </c:pt>
                <c:pt idx="5451">
                  <c:v>96.719782027135977</c:v>
                </c:pt>
                <c:pt idx="5452">
                  <c:v>96.718763190298333</c:v>
                </c:pt>
                <c:pt idx="5453">
                  <c:v>96.717744353460688</c:v>
                </c:pt>
                <c:pt idx="5454">
                  <c:v>96.717016612862366</c:v>
                </c:pt>
                <c:pt idx="5455">
                  <c:v>96.716871064742719</c:v>
                </c:pt>
                <c:pt idx="5456">
                  <c:v>96.716725516623043</c:v>
                </c:pt>
                <c:pt idx="5457">
                  <c:v>96.715415583546076</c:v>
                </c:pt>
                <c:pt idx="5458">
                  <c:v>96.714833391067415</c:v>
                </c:pt>
                <c:pt idx="5459">
                  <c:v>96.714178424528924</c:v>
                </c:pt>
                <c:pt idx="5460">
                  <c:v>96.713596232050264</c:v>
                </c:pt>
                <c:pt idx="5461">
                  <c:v>96.712067976793804</c:v>
                </c:pt>
                <c:pt idx="5462">
                  <c:v>96.711776880554481</c:v>
                </c:pt>
                <c:pt idx="5463">
                  <c:v>96.71112191401599</c:v>
                </c:pt>
                <c:pt idx="5464">
                  <c:v>96.710612495597175</c:v>
                </c:pt>
                <c:pt idx="5465">
                  <c:v>96.710103077178346</c:v>
                </c:pt>
                <c:pt idx="5466">
                  <c:v>96.709157014400532</c:v>
                </c:pt>
                <c:pt idx="5467">
                  <c:v>96.707555985084227</c:v>
                </c:pt>
                <c:pt idx="5468">
                  <c:v>96.707555985084227</c:v>
                </c:pt>
                <c:pt idx="5469">
                  <c:v>96.706973792605567</c:v>
                </c:pt>
                <c:pt idx="5470">
                  <c:v>96.706173277947428</c:v>
                </c:pt>
                <c:pt idx="5471">
                  <c:v>96.705954955767922</c:v>
                </c:pt>
                <c:pt idx="5472">
                  <c:v>96.705372763289262</c:v>
                </c:pt>
                <c:pt idx="5473">
                  <c:v>96.704717796750771</c:v>
                </c:pt>
                <c:pt idx="5474">
                  <c:v>96.703626185853295</c:v>
                </c:pt>
                <c:pt idx="5475">
                  <c:v>96.702825671195143</c:v>
                </c:pt>
                <c:pt idx="5476">
                  <c:v>96.702316252776328</c:v>
                </c:pt>
                <c:pt idx="5477">
                  <c:v>96.701151867819007</c:v>
                </c:pt>
                <c:pt idx="5478">
                  <c:v>96.7004241272207</c:v>
                </c:pt>
                <c:pt idx="5479">
                  <c:v>96.699696386622378</c:v>
                </c:pt>
                <c:pt idx="5480">
                  <c:v>96.699259742263379</c:v>
                </c:pt>
                <c:pt idx="5481">
                  <c:v>96.698532001665058</c:v>
                </c:pt>
                <c:pt idx="5482">
                  <c:v>96.698240905425735</c:v>
                </c:pt>
                <c:pt idx="5483">
                  <c:v>96.697513164827427</c:v>
                </c:pt>
                <c:pt idx="5484">
                  <c:v>96.696930972348767</c:v>
                </c:pt>
                <c:pt idx="5485">
                  <c:v>96.696057683630769</c:v>
                </c:pt>
                <c:pt idx="5486">
                  <c:v>96.695329943032462</c:v>
                </c:pt>
                <c:pt idx="5487">
                  <c:v>96.694820524613633</c:v>
                </c:pt>
                <c:pt idx="5488">
                  <c:v>96.694820524613633</c:v>
                </c:pt>
                <c:pt idx="5489">
                  <c:v>96.69402000995548</c:v>
                </c:pt>
                <c:pt idx="5490">
                  <c:v>96.69358336559651</c:v>
                </c:pt>
                <c:pt idx="5491">
                  <c:v>96.69249175469902</c:v>
                </c:pt>
                <c:pt idx="5492">
                  <c:v>96.691254595681869</c:v>
                </c:pt>
                <c:pt idx="5493">
                  <c:v>96.690308532904055</c:v>
                </c:pt>
                <c:pt idx="5494">
                  <c:v>96.689653566365564</c:v>
                </c:pt>
                <c:pt idx="5495">
                  <c:v>96.688780277647595</c:v>
                </c:pt>
                <c:pt idx="5496">
                  <c:v>96.688052537049273</c:v>
                </c:pt>
                <c:pt idx="5497">
                  <c:v>96.687324796450952</c:v>
                </c:pt>
                <c:pt idx="5498">
                  <c:v>96.68717924833129</c:v>
                </c:pt>
                <c:pt idx="5499">
                  <c:v>96.68659705585263</c:v>
                </c:pt>
                <c:pt idx="5500">
                  <c:v>96.686087637433815</c:v>
                </c:pt>
                <c:pt idx="5501">
                  <c:v>96.685505444955155</c:v>
                </c:pt>
                <c:pt idx="5502">
                  <c:v>96.68448660811751</c:v>
                </c:pt>
                <c:pt idx="5503">
                  <c:v>96.683686093459357</c:v>
                </c:pt>
                <c:pt idx="5504">
                  <c:v>96.682885578801191</c:v>
                </c:pt>
                <c:pt idx="5505">
                  <c:v>96.682376160382375</c:v>
                </c:pt>
                <c:pt idx="5506">
                  <c:v>96.681430097604562</c:v>
                </c:pt>
                <c:pt idx="5507">
                  <c:v>96.680556808886593</c:v>
                </c:pt>
                <c:pt idx="5508">
                  <c:v>96.679537972048934</c:v>
                </c:pt>
                <c:pt idx="5509">
                  <c:v>96.678883005510457</c:v>
                </c:pt>
                <c:pt idx="5510">
                  <c:v>96.678300813031797</c:v>
                </c:pt>
                <c:pt idx="5511">
                  <c:v>96.677936942732629</c:v>
                </c:pt>
                <c:pt idx="5512">
                  <c:v>96.676990879954815</c:v>
                </c:pt>
                <c:pt idx="5513">
                  <c:v>96.676481461536</c:v>
                </c:pt>
                <c:pt idx="5514">
                  <c:v>96.675608172818002</c:v>
                </c:pt>
                <c:pt idx="5515">
                  <c:v>96.675025980339342</c:v>
                </c:pt>
                <c:pt idx="5516">
                  <c:v>96.674516561920527</c:v>
                </c:pt>
                <c:pt idx="5517">
                  <c:v>96.673643273202543</c:v>
                </c:pt>
                <c:pt idx="5518">
                  <c:v>96.673206628843559</c:v>
                </c:pt>
                <c:pt idx="5519">
                  <c:v>96.672115017946084</c:v>
                </c:pt>
                <c:pt idx="5520">
                  <c:v>96.671023407048608</c:v>
                </c:pt>
                <c:pt idx="5521">
                  <c:v>96.670150118330611</c:v>
                </c:pt>
                <c:pt idx="5522">
                  <c:v>96.669640699911795</c:v>
                </c:pt>
                <c:pt idx="5523">
                  <c:v>96.668840185253629</c:v>
                </c:pt>
                <c:pt idx="5524">
                  <c:v>96.668549089014306</c:v>
                </c:pt>
                <c:pt idx="5525">
                  <c:v>96.667821348415998</c:v>
                </c:pt>
                <c:pt idx="5526">
                  <c:v>96.666948059698015</c:v>
                </c:pt>
                <c:pt idx="5527">
                  <c:v>96.666365867219355</c:v>
                </c:pt>
                <c:pt idx="5528">
                  <c:v>96.665492578501372</c:v>
                </c:pt>
                <c:pt idx="5529">
                  <c:v>96.664473741663727</c:v>
                </c:pt>
                <c:pt idx="5530">
                  <c:v>96.663818775125236</c:v>
                </c:pt>
                <c:pt idx="5531">
                  <c:v>96.662945486407253</c:v>
                </c:pt>
                <c:pt idx="5532">
                  <c:v>96.662581616108099</c:v>
                </c:pt>
                <c:pt idx="5533">
                  <c:v>96.662144971749115</c:v>
                </c:pt>
                <c:pt idx="5534">
                  <c:v>96.661271683031131</c:v>
                </c:pt>
                <c:pt idx="5535">
                  <c:v>96.66054394243281</c:v>
                </c:pt>
                <c:pt idx="5536">
                  <c:v>96.659743427774657</c:v>
                </c:pt>
                <c:pt idx="5537">
                  <c:v>96.659234009355828</c:v>
                </c:pt>
                <c:pt idx="5538">
                  <c:v>96.658069624398522</c:v>
                </c:pt>
                <c:pt idx="5539">
                  <c:v>96.65683246538137</c:v>
                </c:pt>
                <c:pt idx="5540">
                  <c:v>96.656104724783049</c:v>
                </c:pt>
                <c:pt idx="5541">
                  <c:v>96.655813628543726</c:v>
                </c:pt>
                <c:pt idx="5542">
                  <c:v>96.654940339825743</c:v>
                </c:pt>
                <c:pt idx="5543">
                  <c:v>96.654067051107759</c:v>
                </c:pt>
                <c:pt idx="5544">
                  <c:v>96.652975440210284</c:v>
                </c:pt>
                <c:pt idx="5545">
                  <c:v>96.652102151492286</c:v>
                </c:pt>
                <c:pt idx="5546">
                  <c:v>96.651665507133316</c:v>
                </c:pt>
                <c:pt idx="5547">
                  <c:v>96.650646670295657</c:v>
                </c:pt>
                <c:pt idx="5548">
                  <c:v>96.649700607517843</c:v>
                </c:pt>
                <c:pt idx="5549">
                  <c:v>96.648972866919522</c:v>
                </c:pt>
                <c:pt idx="5550">
                  <c:v>96.648390674440861</c:v>
                </c:pt>
                <c:pt idx="5551">
                  <c:v>96.647954030081877</c:v>
                </c:pt>
                <c:pt idx="5552">
                  <c:v>96.647371837603231</c:v>
                </c:pt>
                <c:pt idx="5553">
                  <c:v>96.646644097004909</c:v>
                </c:pt>
                <c:pt idx="5554">
                  <c:v>96.64562526016725</c:v>
                </c:pt>
                <c:pt idx="5555">
                  <c:v>96.645115841748435</c:v>
                </c:pt>
                <c:pt idx="5556">
                  <c:v>96.644679197389436</c:v>
                </c:pt>
                <c:pt idx="5557">
                  <c:v>96.643587586491961</c:v>
                </c:pt>
                <c:pt idx="5558">
                  <c:v>96.642787071833808</c:v>
                </c:pt>
                <c:pt idx="5559">
                  <c:v>96.642132105295332</c:v>
                </c:pt>
                <c:pt idx="5560">
                  <c:v>96.641477138756841</c:v>
                </c:pt>
                <c:pt idx="5561">
                  <c:v>96.640749398158519</c:v>
                </c:pt>
                <c:pt idx="5562">
                  <c:v>96.640531075979013</c:v>
                </c:pt>
                <c:pt idx="5563">
                  <c:v>96.640312753799535</c:v>
                </c:pt>
                <c:pt idx="5564">
                  <c:v>96.639439465081551</c:v>
                </c:pt>
                <c:pt idx="5565">
                  <c:v>96.638493402303723</c:v>
                </c:pt>
                <c:pt idx="5566">
                  <c:v>96.637765661705416</c:v>
                </c:pt>
                <c:pt idx="5567">
                  <c:v>96.6372562432866</c:v>
                </c:pt>
                <c:pt idx="5568">
                  <c:v>96.636601276748095</c:v>
                </c:pt>
                <c:pt idx="5569">
                  <c:v>96.636019084269435</c:v>
                </c:pt>
                <c:pt idx="5570">
                  <c:v>96.635291343671128</c:v>
                </c:pt>
                <c:pt idx="5571">
                  <c:v>96.634490829012975</c:v>
                </c:pt>
                <c:pt idx="5572">
                  <c:v>96.633253669995838</c:v>
                </c:pt>
                <c:pt idx="5573">
                  <c:v>96.63230760721801</c:v>
                </c:pt>
                <c:pt idx="5574">
                  <c:v>96.631870962859026</c:v>
                </c:pt>
                <c:pt idx="5575">
                  <c:v>96.630706577901719</c:v>
                </c:pt>
                <c:pt idx="5576">
                  <c:v>96.629687741064075</c:v>
                </c:pt>
                <c:pt idx="5577">
                  <c:v>96.628596130166585</c:v>
                </c:pt>
                <c:pt idx="5578">
                  <c:v>96.627213423029772</c:v>
                </c:pt>
                <c:pt idx="5579">
                  <c:v>96.626485682431465</c:v>
                </c:pt>
                <c:pt idx="5580">
                  <c:v>96.626194586192128</c:v>
                </c:pt>
                <c:pt idx="5581">
                  <c:v>96.625539619653651</c:v>
                </c:pt>
                <c:pt idx="5582">
                  <c:v>96.62393859033736</c:v>
                </c:pt>
                <c:pt idx="5583">
                  <c:v>96.622919753499701</c:v>
                </c:pt>
                <c:pt idx="5584">
                  <c:v>96.62226478696121</c:v>
                </c:pt>
                <c:pt idx="5585">
                  <c:v>96.621245950123566</c:v>
                </c:pt>
                <c:pt idx="5586">
                  <c:v>96.621100402003904</c:v>
                </c:pt>
                <c:pt idx="5587">
                  <c:v>96.621173176063735</c:v>
                </c:pt>
                <c:pt idx="5588">
                  <c:v>96.620372661405568</c:v>
                </c:pt>
                <c:pt idx="5589">
                  <c:v>96.619644920807261</c:v>
                </c:pt>
                <c:pt idx="5590">
                  <c:v>96.618698858029433</c:v>
                </c:pt>
                <c:pt idx="5591">
                  <c:v>96.617898343371294</c:v>
                </c:pt>
                <c:pt idx="5592">
                  <c:v>96.617097828713156</c:v>
                </c:pt>
                <c:pt idx="5593">
                  <c:v>96.616151765935328</c:v>
                </c:pt>
                <c:pt idx="5594">
                  <c:v>96.614769058798515</c:v>
                </c:pt>
                <c:pt idx="5595">
                  <c:v>96.613822996020701</c:v>
                </c:pt>
                <c:pt idx="5596">
                  <c:v>96.613095255422394</c:v>
                </c:pt>
                <c:pt idx="5597">
                  <c:v>96.612294740764241</c:v>
                </c:pt>
                <c:pt idx="5598">
                  <c:v>96.611858096405243</c:v>
                </c:pt>
                <c:pt idx="5599">
                  <c:v>96.611348677986427</c:v>
                </c:pt>
                <c:pt idx="5600">
                  <c:v>96.611348677986427</c:v>
                </c:pt>
                <c:pt idx="5601">
                  <c:v>96.610257067088952</c:v>
                </c:pt>
                <c:pt idx="5602">
                  <c:v>96.609383778370955</c:v>
                </c:pt>
                <c:pt idx="5603">
                  <c:v>96.608656037772647</c:v>
                </c:pt>
                <c:pt idx="5604">
                  <c:v>96.607855523114495</c:v>
                </c:pt>
                <c:pt idx="5605">
                  <c:v>96.606472815977696</c:v>
                </c:pt>
                <c:pt idx="5606">
                  <c:v>96.604944560721222</c:v>
                </c:pt>
                <c:pt idx="5607">
                  <c:v>96.60414404606307</c:v>
                </c:pt>
                <c:pt idx="5608">
                  <c:v>96.603343531404903</c:v>
                </c:pt>
                <c:pt idx="5609">
                  <c:v>96.60254301674675</c:v>
                </c:pt>
                <c:pt idx="5610">
                  <c:v>96.602179146447597</c:v>
                </c:pt>
                <c:pt idx="5611">
                  <c:v>96.601815276148443</c:v>
                </c:pt>
                <c:pt idx="5612">
                  <c:v>96.600869213370615</c:v>
                </c:pt>
                <c:pt idx="5613">
                  <c:v>96.600141472772307</c:v>
                </c:pt>
                <c:pt idx="5614">
                  <c:v>96.598977087815001</c:v>
                </c:pt>
                <c:pt idx="5615">
                  <c:v>96.598540443456002</c:v>
                </c:pt>
                <c:pt idx="5616">
                  <c:v>96.597958250977356</c:v>
                </c:pt>
                <c:pt idx="5617">
                  <c:v>96.596502769780713</c:v>
                </c:pt>
                <c:pt idx="5618">
                  <c:v>96.595483932943054</c:v>
                </c:pt>
                <c:pt idx="5619">
                  <c:v>96.594392322045593</c:v>
                </c:pt>
                <c:pt idx="5620">
                  <c:v>96.593882903626778</c:v>
                </c:pt>
                <c:pt idx="5621">
                  <c:v>96.592645744609612</c:v>
                </c:pt>
                <c:pt idx="5622">
                  <c:v>96.592136326190797</c:v>
                </c:pt>
                <c:pt idx="5623">
                  <c:v>96.591554133712137</c:v>
                </c:pt>
                <c:pt idx="5624">
                  <c:v>96.590680844994154</c:v>
                </c:pt>
                <c:pt idx="5625">
                  <c:v>96.589734782216354</c:v>
                </c:pt>
                <c:pt idx="5626">
                  <c:v>96.588352075079541</c:v>
                </c:pt>
                <c:pt idx="5627">
                  <c:v>96.587406012301727</c:v>
                </c:pt>
                <c:pt idx="5628">
                  <c:v>96.586241627344407</c:v>
                </c:pt>
                <c:pt idx="5629">
                  <c:v>96.58500446832727</c:v>
                </c:pt>
                <c:pt idx="5630">
                  <c:v>96.583985631489625</c:v>
                </c:pt>
                <c:pt idx="5631">
                  <c:v>96.583767309310119</c:v>
                </c:pt>
                <c:pt idx="5632">
                  <c:v>96.584349501788779</c:v>
                </c:pt>
                <c:pt idx="5633">
                  <c:v>96.583912857429794</c:v>
                </c:pt>
                <c:pt idx="5634">
                  <c:v>96.582966794651981</c:v>
                </c:pt>
                <c:pt idx="5635">
                  <c:v>96.582020731874167</c:v>
                </c:pt>
                <c:pt idx="5636">
                  <c:v>96.58085634691686</c:v>
                </c:pt>
                <c:pt idx="5637">
                  <c:v>96.579983058198877</c:v>
                </c:pt>
                <c:pt idx="5638">
                  <c:v>96.579546413839878</c:v>
                </c:pt>
                <c:pt idx="5639">
                  <c:v>96.578527577002234</c:v>
                </c:pt>
                <c:pt idx="5640">
                  <c:v>96.577508740164589</c:v>
                </c:pt>
                <c:pt idx="5641">
                  <c:v>96.576708225506422</c:v>
                </c:pt>
                <c:pt idx="5642">
                  <c:v>96.575980484908115</c:v>
                </c:pt>
                <c:pt idx="5643">
                  <c:v>96.575398292429455</c:v>
                </c:pt>
                <c:pt idx="5644">
                  <c:v>96.574161133412318</c:v>
                </c:pt>
                <c:pt idx="5645">
                  <c:v>96.572269007856676</c:v>
                </c:pt>
                <c:pt idx="5646">
                  <c:v>96.571031848839539</c:v>
                </c:pt>
                <c:pt idx="5647">
                  <c:v>96.570740752600216</c:v>
                </c:pt>
                <c:pt idx="5648">
                  <c:v>96.56957636764291</c:v>
                </c:pt>
                <c:pt idx="5649">
                  <c:v>96.568921401104419</c:v>
                </c:pt>
                <c:pt idx="5650">
                  <c:v>96.568266434565928</c:v>
                </c:pt>
                <c:pt idx="5651">
                  <c:v>96.567320371788114</c:v>
                </c:pt>
                <c:pt idx="5652">
                  <c:v>96.56644708307013</c:v>
                </c:pt>
                <c:pt idx="5653">
                  <c:v>96.565501020292317</c:v>
                </c:pt>
                <c:pt idx="5654">
                  <c:v>96.564191087215349</c:v>
                </c:pt>
                <c:pt idx="5655">
                  <c:v>96.56259005789903</c:v>
                </c:pt>
                <c:pt idx="5656">
                  <c:v>96.561789543240891</c:v>
                </c:pt>
                <c:pt idx="5657">
                  <c:v>96.561643995121216</c:v>
                </c:pt>
                <c:pt idx="5658">
                  <c:v>96.56106180264257</c:v>
                </c:pt>
                <c:pt idx="5659">
                  <c:v>96.560334062044234</c:v>
                </c:pt>
                <c:pt idx="5660">
                  <c:v>96.559387999266434</c:v>
                </c:pt>
                <c:pt idx="5661">
                  <c:v>96.558150840249297</c:v>
                </c:pt>
                <c:pt idx="5662">
                  <c:v>96.556622584992823</c:v>
                </c:pt>
                <c:pt idx="5663">
                  <c:v>96.555603748155178</c:v>
                </c:pt>
                <c:pt idx="5664">
                  <c:v>96.554512137257689</c:v>
                </c:pt>
                <c:pt idx="5665">
                  <c:v>96.553929944779043</c:v>
                </c:pt>
                <c:pt idx="5666">
                  <c:v>96.554075492898704</c:v>
                </c:pt>
                <c:pt idx="5667">
                  <c:v>96.552692785761892</c:v>
                </c:pt>
                <c:pt idx="5668">
                  <c:v>96.551892271103739</c:v>
                </c:pt>
                <c:pt idx="5669">
                  <c:v>96.551819497043923</c:v>
                </c:pt>
                <c:pt idx="5670">
                  <c:v>96.550873434266109</c:v>
                </c:pt>
                <c:pt idx="5671">
                  <c:v>96.550145693667787</c:v>
                </c:pt>
                <c:pt idx="5672">
                  <c:v>96.549781823368619</c:v>
                </c:pt>
                <c:pt idx="5673">
                  <c:v>96.549054082770297</c:v>
                </c:pt>
                <c:pt idx="5674">
                  <c:v>96.547889697812977</c:v>
                </c:pt>
                <c:pt idx="5675">
                  <c:v>96.546943635035163</c:v>
                </c:pt>
                <c:pt idx="5676">
                  <c:v>96.546725312855685</c:v>
                </c:pt>
                <c:pt idx="5677">
                  <c:v>96.545633701958195</c:v>
                </c:pt>
                <c:pt idx="5678">
                  <c:v>96.544833187300043</c:v>
                </c:pt>
                <c:pt idx="5679">
                  <c:v>96.543596028282892</c:v>
                </c:pt>
                <c:pt idx="5680">
                  <c:v>96.542722739564923</c:v>
                </c:pt>
                <c:pt idx="5681">
                  <c:v>96.541703902727278</c:v>
                </c:pt>
                <c:pt idx="5682">
                  <c:v>96.540903388069125</c:v>
                </c:pt>
                <c:pt idx="5683">
                  <c:v>96.539302358752821</c:v>
                </c:pt>
                <c:pt idx="5684">
                  <c:v>96.538356295975007</c:v>
                </c:pt>
                <c:pt idx="5685">
                  <c:v>96.536973588838208</c:v>
                </c:pt>
                <c:pt idx="5686">
                  <c:v>96.536100300120225</c:v>
                </c:pt>
                <c:pt idx="5687">
                  <c:v>96.535372559521889</c:v>
                </c:pt>
                <c:pt idx="5688">
                  <c:v>96.534353722684259</c:v>
                </c:pt>
                <c:pt idx="5689">
                  <c:v>96.533189337726938</c:v>
                </c:pt>
                <c:pt idx="5690">
                  <c:v>96.532607145248278</c:v>
                </c:pt>
                <c:pt idx="5691">
                  <c:v>96.532170500889293</c:v>
                </c:pt>
                <c:pt idx="5692">
                  <c:v>96.531369986231155</c:v>
                </c:pt>
                <c:pt idx="5693">
                  <c:v>96.530642245632819</c:v>
                </c:pt>
                <c:pt idx="5694">
                  <c:v>96.529841730974681</c:v>
                </c:pt>
                <c:pt idx="5695">
                  <c:v>96.529041216316529</c:v>
                </c:pt>
                <c:pt idx="5696">
                  <c:v>96.528386249778038</c:v>
                </c:pt>
                <c:pt idx="5697">
                  <c:v>96.527076316701056</c:v>
                </c:pt>
                <c:pt idx="5698">
                  <c:v>96.525620835504427</c:v>
                </c:pt>
                <c:pt idx="5699">
                  <c:v>96.524019806188122</c:v>
                </c:pt>
                <c:pt idx="5700">
                  <c:v>96.523000969350477</c:v>
                </c:pt>
                <c:pt idx="5701">
                  <c:v>96.522273228752155</c:v>
                </c:pt>
                <c:pt idx="5702">
                  <c:v>96.521036069735004</c:v>
                </c:pt>
                <c:pt idx="5703">
                  <c:v>96.520308329136682</c:v>
                </c:pt>
                <c:pt idx="5704">
                  <c:v>96.519653362598206</c:v>
                </c:pt>
                <c:pt idx="5705">
                  <c:v>96.519289492299038</c:v>
                </c:pt>
                <c:pt idx="5706">
                  <c:v>96.51914394417939</c:v>
                </c:pt>
                <c:pt idx="5707">
                  <c:v>96.51797955922207</c:v>
                </c:pt>
                <c:pt idx="5708">
                  <c:v>96.517033496444256</c:v>
                </c:pt>
                <c:pt idx="5709">
                  <c:v>96.515796337427105</c:v>
                </c:pt>
                <c:pt idx="5710">
                  <c:v>96.514559178409968</c:v>
                </c:pt>
                <c:pt idx="5711">
                  <c:v>96.513467567512492</c:v>
                </c:pt>
                <c:pt idx="5712">
                  <c:v>96.51266705285434</c:v>
                </c:pt>
                <c:pt idx="5713">
                  <c:v>96.512448730674834</c:v>
                </c:pt>
                <c:pt idx="5714">
                  <c:v>96.511793764136357</c:v>
                </c:pt>
                <c:pt idx="5715">
                  <c:v>96.510993249478204</c:v>
                </c:pt>
                <c:pt idx="5716">
                  <c:v>96.510192734820052</c:v>
                </c:pt>
                <c:pt idx="5717">
                  <c:v>96.509392220161899</c:v>
                </c:pt>
                <c:pt idx="5718">
                  <c:v>96.50786396490544</c:v>
                </c:pt>
                <c:pt idx="5719">
                  <c:v>96.507427320546441</c:v>
                </c:pt>
                <c:pt idx="5720">
                  <c:v>96.50626293558912</c:v>
                </c:pt>
                <c:pt idx="5721">
                  <c:v>96.50466190627283</c:v>
                </c:pt>
                <c:pt idx="5722">
                  <c:v>96.50357029537534</c:v>
                </c:pt>
                <c:pt idx="5723">
                  <c:v>96.50204204011888</c:v>
                </c:pt>
                <c:pt idx="5724">
                  <c:v>96.50087765516156</c:v>
                </c:pt>
                <c:pt idx="5725">
                  <c:v>96.500222688623069</c:v>
                </c:pt>
                <c:pt idx="5726">
                  <c:v>96.499713270204253</c:v>
                </c:pt>
                <c:pt idx="5727">
                  <c:v>96.498985529605946</c:v>
                </c:pt>
                <c:pt idx="5728">
                  <c:v>96.497966692768287</c:v>
                </c:pt>
                <c:pt idx="5729">
                  <c:v>96.496292889392151</c:v>
                </c:pt>
                <c:pt idx="5730">
                  <c:v>96.494910182255353</c:v>
                </c:pt>
                <c:pt idx="5731">
                  <c:v>96.494109667597201</c:v>
                </c:pt>
                <c:pt idx="5732">
                  <c:v>96.49345470105871</c:v>
                </c:pt>
                <c:pt idx="5733">
                  <c:v>96.492508638280896</c:v>
                </c:pt>
                <c:pt idx="5734">
                  <c:v>96.491489801443251</c:v>
                </c:pt>
                <c:pt idx="5735">
                  <c:v>96.4902526424261</c:v>
                </c:pt>
                <c:pt idx="5736">
                  <c:v>96.489379353708131</c:v>
                </c:pt>
                <c:pt idx="5737">
                  <c:v>96.488578839049964</c:v>
                </c:pt>
                <c:pt idx="5738">
                  <c:v>96.487996646571332</c:v>
                </c:pt>
                <c:pt idx="5739">
                  <c:v>96.487050583793504</c:v>
                </c:pt>
                <c:pt idx="5740">
                  <c:v>96.486541165374675</c:v>
                </c:pt>
                <c:pt idx="5741">
                  <c:v>96.485813424776353</c:v>
                </c:pt>
                <c:pt idx="5742">
                  <c:v>96.484503491699385</c:v>
                </c:pt>
                <c:pt idx="5743">
                  <c:v>96.483048010502742</c:v>
                </c:pt>
                <c:pt idx="5744">
                  <c:v>96.482393043964251</c:v>
                </c:pt>
                <c:pt idx="5745">
                  <c:v>96.481155884947128</c:v>
                </c:pt>
                <c:pt idx="5746">
                  <c:v>96.480137048109469</c:v>
                </c:pt>
                <c:pt idx="5747">
                  <c:v>96.478972663152149</c:v>
                </c:pt>
                <c:pt idx="5748">
                  <c:v>96.478317696613672</c:v>
                </c:pt>
                <c:pt idx="5749">
                  <c:v>96.47700776353669</c:v>
                </c:pt>
                <c:pt idx="5750">
                  <c:v>96.476207248878538</c:v>
                </c:pt>
                <c:pt idx="5751">
                  <c:v>96.476280022938383</c:v>
                </c:pt>
                <c:pt idx="5752">
                  <c:v>96.474970089861401</c:v>
                </c:pt>
                <c:pt idx="5753">
                  <c:v>96.474169575203248</c:v>
                </c:pt>
                <c:pt idx="5754">
                  <c:v>96.473514608664772</c:v>
                </c:pt>
                <c:pt idx="5755">
                  <c:v>96.472932416186126</c:v>
                </c:pt>
                <c:pt idx="5756">
                  <c:v>96.471986353408298</c:v>
                </c:pt>
                <c:pt idx="5757">
                  <c:v>96.471185838750145</c:v>
                </c:pt>
                <c:pt idx="5758">
                  <c:v>96.470167001912486</c:v>
                </c:pt>
                <c:pt idx="5759">
                  <c:v>96.468493198536365</c:v>
                </c:pt>
                <c:pt idx="5760">
                  <c:v>96.467692683878212</c:v>
                </c:pt>
                <c:pt idx="5761">
                  <c:v>96.466673847040568</c:v>
                </c:pt>
                <c:pt idx="5762">
                  <c:v>96.465218365843924</c:v>
                </c:pt>
                <c:pt idx="5763">
                  <c:v>96.463835658707126</c:v>
                </c:pt>
                <c:pt idx="5764">
                  <c:v>96.462889595929298</c:v>
                </c:pt>
                <c:pt idx="5765">
                  <c:v>96.461870759091667</c:v>
                </c:pt>
                <c:pt idx="5766">
                  <c:v>96.460851922254008</c:v>
                </c:pt>
                <c:pt idx="5767">
                  <c:v>96.460124181655686</c:v>
                </c:pt>
                <c:pt idx="5768">
                  <c:v>96.459250892937703</c:v>
                </c:pt>
                <c:pt idx="5769">
                  <c:v>96.45837760421972</c:v>
                </c:pt>
                <c:pt idx="5770">
                  <c:v>96.45735876738209</c:v>
                </c:pt>
                <c:pt idx="5771">
                  <c:v>96.456339930544431</c:v>
                </c:pt>
                <c:pt idx="5772">
                  <c:v>96.455684964005954</c:v>
                </c:pt>
                <c:pt idx="5773">
                  <c:v>96.454738901228126</c:v>
                </c:pt>
                <c:pt idx="5774">
                  <c:v>96.453792838450312</c:v>
                </c:pt>
                <c:pt idx="5775">
                  <c:v>96.452846775672512</c:v>
                </c:pt>
                <c:pt idx="5776">
                  <c:v>96.451755164775037</c:v>
                </c:pt>
                <c:pt idx="5777">
                  <c:v>96.451027424176701</c:v>
                </c:pt>
                <c:pt idx="5778">
                  <c:v>96.449863039219395</c:v>
                </c:pt>
                <c:pt idx="5779">
                  <c:v>96.448625880202243</c:v>
                </c:pt>
                <c:pt idx="5780">
                  <c:v>96.447534269304768</c:v>
                </c:pt>
                <c:pt idx="5781">
                  <c:v>96.446297110287631</c:v>
                </c:pt>
                <c:pt idx="5782">
                  <c:v>96.445132725330325</c:v>
                </c:pt>
                <c:pt idx="5783">
                  <c:v>96.444404984732003</c:v>
                </c:pt>
                <c:pt idx="5784">
                  <c:v>96.443677244133681</c:v>
                </c:pt>
                <c:pt idx="5785">
                  <c:v>96.442876729475529</c:v>
                </c:pt>
                <c:pt idx="5786">
                  <c:v>96.441930666697715</c:v>
                </c:pt>
                <c:pt idx="5787">
                  <c:v>96.441421248278886</c:v>
                </c:pt>
                <c:pt idx="5788">
                  <c:v>96.44032963738141</c:v>
                </c:pt>
                <c:pt idx="5789">
                  <c:v>96.439092478364259</c:v>
                </c:pt>
                <c:pt idx="5790">
                  <c:v>96.437855319347136</c:v>
                </c:pt>
                <c:pt idx="5791">
                  <c:v>96.43654538627014</c:v>
                </c:pt>
                <c:pt idx="5792">
                  <c:v>96.435308227253003</c:v>
                </c:pt>
                <c:pt idx="5793">
                  <c:v>96.434362164475189</c:v>
                </c:pt>
                <c:pt idx="5794">
                  <c:v>96.433634423876867</c:v>
                </c:pt>
                <c:pt idx="5795">
                  <c:v>96.432688361099068</c:v>
                </c:pt>
                <c:pt idx="5796">
                  <c:v>96.432033394560577</c:v>
                </c:pt>
                <c:pt idx="5797">
                  <c:v>96.430796235543426</c:v>
                </c:pt>
                <c:pt idx="5798">
                  <c:v>96.429486302466444</c:v>
                </c:pt>
                <c:pt idx="5799">
                  <c:v>96.428976884047628</c:v>
                </c:pt>
                <c:pt idx="5800">
                  <c:v>96.427885273150167</c:v>
                </c:pt>
                <c:pt idx="5801">
                  <c:v>96.426793662252663</c:v>
                </c:pt>
                <c:pt idx="5802">
                  <c:v>96.425192632936373</c:v>
                </c:pt>
                <c:pt idx="5803">
                  <c:v>96.424173796098728</c:v>
                </c:pt>
                <c:pt idx="5804">
                  <c:v>96.42264554084224</c:v>
                </c:pt>
                <c:pt idx="5805">
                  <c:v>96.421117285585794</c:v>
                </c:pt>
                <c:pt idx="5806">
                  <c:v>96.420389544987472</c:v>
                </c:pt>
                <c:pt idx="5807">
                  <c:v>96.419370708149827</c:v>
                </c:pt>
                <c:pt idx="5808">
                  <c:v>96.418279097252338</c:v>
                </c:pt>
                <c:pt idx="5809">
                  <c:v>96.416896390115525</c:v>
                </c:pt>
                <c:pt idx="5810">
                  <c:v>96.415950327337725</c:v>
                </c:pt>
                <c:pt idx="5811">
                  <c:v>96.415222586739404</c:v>
                </c:pt>
                <c:pt idx="5812">
                  <c:v>96.414567620200913</c:v>
                </c:pt>
                <c:pt idx="5813">
                  <c:v>96.414130975841914</c:v>
                </c:pt>
                <c:pt idx="5814">
                  <c:v>96.413112139004269</c:v>
                </c:pt>
                <c:pt idx="5815">
                  <c:v>96.412311624346131</c:v>
                </c:pt>
                <c:pt idx="5816">
                  <c:v>96.411220013448641</c:v>
                </c:pt>
                <c:pt idx="5817">
                  <c:v>96.410055628491321</c:v>
                </c:pt>
                <c:pt idx="5818">
                  <c:v>96.408891243534029</c:v>
                </c:pt>
                <c:pt idx="5819">
                  <c:v>96.40787240669637</c:v>
                </c:pt>
                <c:pt idx="5820">
                  <c:v>96.406635247679233</c:v>
                </c:pt>
                <c:pt idx="5821">
                  <c:v>96.405543636781758</c:v>
                </c:pt>
                <c:pt idx="5822">
                  <c:v>96.404888670243267</c:v>
                </c:pt>
                <c:pt idx="5823">
                  <c:v>96.403942607465439</c:v>
                </c:pt>
                <c:pt idx="5824">
                  <c:v>96.40365151122613</c:v>
                </c:pt>
                <c:pt idx="5825">
                  <c:v>96.403214866867131</c:v>
                </c:pt>
                <c:pt idx="5826">
                  <c:v>96.402123255969656</c:v>
                </c:pt>
                <c:pt idx="5827">
                  <c:v>96.40044945259352</c:v>
                </c:pt>
                <c:pt idx="5828">
                  <c:v>96.399139519516538</c:v>
                </c:pt>
                <c:pt idx="5829">
                  <c:v>96.397756812379725</c:v>
                </c:pt>
                <c:pt idx="5830">
                  <c:v>96.396810749601926</c:v>
                </c:pt>
                <c:pt idx="5831">
                  <c:v>96.395864686824112</c:v>
                </c:pt>
                <c:pt idx="5832">
                  <c:v>96.394918624046284</c:v>
                </c:pt>
                <c:pt idx="5833">
                  <c:v>96.393754239088977</c:v>
                </c:pt>
                <c:pt idx="5834">
                  <c:v>96.39251708007184</c:v>
                </c:pt>
                <c:pt idx="5835">
                  <c:v>96.391279921054689</c:v>
                </c:pt>
                <c:pt idx="5836">
                  <c:v>96.390406632336706</c:v>
                </c:pt>
                <c:pt idx="5837">
                  <c:v>96.389096699259738</c:v>
                </c:pt>
                <c:pt idx="5838">
                  <c:v>96.387786766182757</c:v>
                </c:pt>
                <c:pt idx="5839">
                  <c:v>96.386986251524604</c:v>
                </c:pt>
                <c:pt idx="5840">
                  <c:v>96.386549607165634</c:v>
                </c:pt>
                <c:pt idx="5841">
                  <c:v>96.385530770327975</c:v>
                </c:pt>
                <c:pt idx="5842">
                  <c:v>96.384584707550161</c:v>
                </c:pt>
                <c:pt idx="5843">
                  <c:v>96.38334754853301</c:v>
                </c:pt>
                <c:pt idx="5844">
                  <c:v>96.381892067336381</c:v>
                </c:pt>
                <c:pt idx="5845">
                  <c:v>96.380800456438891</c:v>
                </c:pt>
                <c:pt idx="5846">
                  <c:v>96.379999941780753</c:v>
                </c:pt>
                <c:pt idx="5847">
                  <c:v>96.378981104943094</c:v>
                </c:pt>
                <c:pt idx="5848">
                  <c:v>96.377598397806281</c:v>
                </c:pt>
                <c:pt idx="5849">
                  <c:v>96.376434012848989</c:v>
                </c:pt>
                <c:pt idx="5850">
                  <c:v>96.375487950071175</c:v>
                </c:pt>
                <c:pt idx="5851">
                  <c:v>96.374760209472853</c:v>
                </c:pt>
                <c:pt idx="5852">
                  <c:v>96.373741372635209</c:v>
                </c:pt>
                <c:pt idx="5853">
                  <c:v>96.372649761737733</c:v>
                </c:pt>
                <c:pt idx="5854">
                  <c:v>96.371339828660751</c:v>
                </c:pt>
                <c:pt idx="5855">
                  <c:v>96.369957121523939</c:v>
                </c:pt>
                <c:pt idx="5856">
                  <c:v>96.368865510626463</c:v>
                </c:pt>
                <c:pt idx="5857">
                  <c:v>96.367846673788819</c:v>
                </c:pt>
                <c:pt idx="5858">
                  <c:v>96.366973385070835</c:v>
                </c:pt>
                <c:pt idx="5859">
                  <c:v>96.365445129814361</c:v>
                </c:pt>
                <c:pt idx="5860">
                  <c:v>96.364280744857041</c:v>
                </c:pt>
                <c:pt idx="5861">
                  <c:v>96.363189133959565</c:v>
                </c:pt>
                <c:pt idx="5862">
                  <c:v>96.361733652762936</c:v>
                </c:pt>
                <c:pt idx="5863">
                  <c:v>96.360569267805616</c:v>
                </c:pt>
                <c:pt idx="5864">
                  <c:v>96.35998707532697</c:v>
                </c:pt>
                <c:pt idx="5865">
                  <c:v>96.359695979087647</c:v>
                </c:pt>
                <c:pt idx="5866">
                  <c:v>96.359113786608987</c:v>
                </c:pt>
                <c:pt idx="5867">
                  <c:v>96.357731079472174</c:v>
                </c:pt>
                <c:pt idx="5868">
                  <c:v>96.356348372335376</c:v>
                </c:pt>
                <c:pt idx="5869">
                  <c:v>96.355038439258394</c:v>
                </c:pt>
                <c:pt idx="5870">
                  <c:v>96.354456246779748</c:v>
                </c:pt>
                <c:pt idx="5871">
                  <c:v>96.353219087762596</c:v>
                </c:pt>
                <c:pt idx="5872">
                  <c:v>96.352418573104458</c:v>
                </c:pt>
                <c:pt idx="5873">
                  <c:v>96.351254188147138</c:v>
                </c:pt>
                <c:pt idx="5874">
                  <c:v>96.350089803189832</c:v>
                </c:pt>
                <c:pt idx="5875">
                  <c:v>96.34885264417268</c:v>
                </c:pt>
                <c:pt idx="5876">
                  <c:v>96.347761033275205</c:v>
                </c:pt>
                <c:pt idx="5877">
                  <c:v>96.34666942237773</c:v>
                </c:pt>
                <c:pt idx="5878">
                  <c:v>96.345577811480254</c:v>
                </c:pt>
                <c:pt idx="5879">
                  <c:v>96.34463174870244</c:v>
                </c:pt>
                <c:pt idx="5880">
                  <c:v>96.343612911864781</c:v>
                </c:pt>
                <c:pt idx="5881">
                  <c:v>96.342157430668152</c:v>
                </c:pt>
                <c:pt idx="5882">
                  <c:v>96.341065819770662</c:v>
                </c:pt>
                <c:pt idx="5883">
                  <c:v>96.339974208873187</c:v>
                </c:pt>
                <c:pt idx="5884">
                  <c:v>96.339173694215035</c:v>
                </c:pt>
                <c:pt idx="5885">
                  <c:v>96.338445953616727</c:v>
                </c:pt>
                <c:pt idx="5886">
                  <c:v>96.336990472420084</c:v>
                </c:pt>
                <c:pt idx="5887">
                  <c:v>96.33553499122344</c:v>
                </c:pt>
                <c:pt idx="5888">
                  <c:v>96.33400673596698</c:v>
                </c:pt>
                <c:pt idx="5889">
                  <c:v>96.333060673189166</c:v>
                </c:pt>
                <c:pt idx="5890">
                  <c:v>96.331532417932692</c:v>
                </c:pt>
                <c:pt idx="5891">
                  <c:v>96.330368032975372</c:v>
                </c:pt>
                <c:pt idx="5892">
                  <c:v>96.329567518317234</c:v>
                </c:pt>
                <c:pt idx="5893">
                  <c:v>96.329058099898404</c:v>
                </c:pt>
                <c:pt idx="5894">
                  <c:v>96.328475907419744</c:v>
                </c:pt>
                <c:pt idx="5895">
                  <c:v>96.327020426223115</c:v>
                </c:pt>
                <c:pt idx="5896">
                  <c:v>96.325346622846979</c:v>
                </c:pt>
                <c:pt idx="5897">
                  <c:v>96.324036689769997</c:v>
                </c:pt>
                <c:pt idx="5898">
                  <c:v>96.322872304812691</c:v>
                </c:pt>
                <c:pt idx="5899">
                  <c:v>96.321416823616062</c:v>
                </c:pt>
                <c:pt idx="5900">
                  <c:v>96.319743020239926</c:v>
                </c:pt>
                <c:pt idx="5901">
                  <c:v>96.318724183402267</c:v>
                </c:pt>
                <c:pt idx="5902">
                  <c:v>96.318069216863776</c:v>
                </c:pt>
                <c:pt idx="5903">
                  <c:v>96.317268702205638</c:v>
                </c:pt>
                <c:pt idx="5904">
                  <c:v>96.316322639427824</c:v>
                </c:pt>
                <c:pt idx="5905">
                  <c:v>96.315085480410673</c:v>
                </c:pt>
                <c:pt idx="5906">
                  <c:v>96.31421219169269</c:v>
                </c:pt>
                <c:pt idx="5907">
                  <c:v>96.313047806735369</c:v>
                </c:pt>
                <c:pt idx="5908">
                  <c:v>96.312392840196893</c:v>
                </c:pt>
                <c:pt idx="5909">
                  <c:v>96.311737873658402</c:v>
                </c:pt>
                <c:pt idx="5910">
                  <c:v>96.310791810880588</c:v>
                </c:pt>
                <c:pt idx="5911">
                  <c:v>96.30948187780362</c:v>
                </c:pt>
                <c:pt idx="5912">
                  <c:v>96.308171944726638</c:v>
                </c:pt>
                <c:pt idx="5913">
                  <c:v>96.307153107888993</c:v>
                </c:pt>
                <c:pt idx="5914">
                  <c:v>96.306134271051349</c:v>
                </c:pt>
                <c:pt idx="5915">
                  <c:v>96.304897112034212</c:v>
                </c:pt>
                <c:pt idx="5916">
                  <c:v>96.3030777605384</c:v>
                </c:pt>
                <c:pt idx="5917">
                  <c:v>96.30154950528194</c:v>
                </c:pt>
                <c:pt idx="5918">
                  <c:v>96.300312346264789</c:v>
                </c:pt>
                <c:pt idx="5919">
                  <c:v>96.299584605666482</c:v>
                </c:pt>
                <c:pt idx="5920">
                  <c:v>96.298565768828823</c:v>
                </c:pt>
                <c:pt idx="5921">
                  <c:v>96.297838028230515</c:v>
                </c:pt>
                <c:pt idx="5922">
                  <c:v>96.296891965452687</c:v>
                </c:pt>
                <c:pt idx="5923">
                  <c:v>96.295945902674873</c:v>
                </c:pt>
                <c:pt idx="5924">
                  <c:v>96.294999839897059</c:v>
                </c:pt>
                <c:pt idx="5925">
                  <c:v>96.293617132760261</c:v>
                </c:pt>
                <c:pt idx="5926">
                  <c:v>96.292525521862771</c:v>
                </c:pt>
                <c:pt idx="5927">
                  <c:v>96.291361136905479</c:v>
                </c:pt>
                <c:pt idx="5928">
                  <c:v>96.290196751948159</c:v>
                </c:pt>
                <c:pt idx="5929">
                  <c:v>96.2891779151105</c:v>
                </c:pt>
                <c:pt idx="5930">
                  <c:v>96.287940756093377</c:v>
                </c:pt>
                <c:pt idx="5931">
                  <c:v>96.286485274896734</c:v>
                </c:pt>
                <c:pt idx="5932">
                  <c:v>96.284884245580429</c:v>
                </c:pt>
                <c:pt idx="5933">
                  <c:v>96.284156504982107</c:v>
                </c:pt>
                <c:pt idx="5934">
                  <c:v>96.283064894084617</c:v>
                </c:pt>
                <c:pt idx="5935">
                  <c:v>96.281682186947819</c:v>
                </c:pt>
                <c:pt idx="5936">
                  <c:v>96.280299479811021</c:v>
                </c:pt>
                <c:pt idx="5937">
                  <c:v>96.278989546734053</c:v>
                </c:pt>
                <c:pt idx="5938">
                  <c:v>96.277970709896394</c:v>
                </c:pt>
                <c:pt idx="5939">
                  <c:v>96.27702464711858</c:v>
                </c:pt>
                <c:pt idx="5940">
                  <c:v>96.275423617802275</c:v>
                </c:pt>
                <c:pt idx="5941">
                  <c:v>96.273749814426139</c:v>
                </c:pt>
                <c:pt idx="5942">
                  <c:v>96.272439881349158</c:v>
                </c:pt>
                <c:pt idx="5943">
                  <c:v>96.271421044511513</c:v>
                </c:pt>
                <c:pt idx="5944">
                  <c:v>96.270402207673868</c:v>
                </c:pt>
                <c:pt idx="5945">
                  <c:v>96.269310596776393</c:v>
                </c:pt>
                <c:pt idx="5946">
                  <c:v>96.267782341519919</c:v>
                </c:pt>
                <c:pt idx="5947">
                  <c:v>96.267054600921611</c:v>
                </c:pt>
                <c:pt idx="5948">
                  <c:v>96.266254086263444</c:v>
                </c:pt>
                <c:pt idx="5949">
                  <c:v>96.265089701306152</c:v>
                </c:pt>
                <c:pt idx="5950">
                  <c:v>96.263925316348832</c:v>
                </c:pt>
                <c:pt idx="5951">
                  <c:v>96.262979253571018</c:v>
                </c:pt>
                <c:pt idx="5952">
                  <c:v>96.262033190793204</c:v>
                </c:pt>
                <c:pt idx="5953">
                  <c:v>96.260796031776053</c:v>
                </c:pt>
                <c:pt idx="5954">
                  <c:v>96.259122228399917</c:v>
                </c:pt>
                <c:pt idx="5955">
                  <c:v>96.258540035921285</c:v>
                </c:pt>
                <c:pt idx="5956">
                  <c:v>96.257448425023782</c:v>
                </c:pt>
                <c:pt idx="5957">
                  <c:v>96.256284040066475</c:v>
                </c:pt>
                <c:pt idx="5958">
                  <c:v>96.255119655109183</c:v>
                </c:pt>
                <c:pt idx="5959">
                  <c:v>96.25402804421168</c:v>
                </c:pt>
                <c:pt idx="5960">
                  <c:v>96.252863659254388</c:v>
                </c:pt>
                <c:pt idx="5961">
                  <c:v>96.251844822416729</c:v>
                </c:pt>
                <c:pt idx="5962">
                  <c:v>96.250243793100438</c:v>
                </c:pt>
                <c:pt idx="5963">
                  <c:v>96.249516052502102</c:v>
                </c:pt>
                <c:pt idx="5964">
                  <c:v>96.248278893484979</c:v>
                </c:pt>
                <c:pt idx="5965">
                  <c:v>96.247405604766982</c:v>
                </c:pt>
                <c:pt idx="5966">
                  <c:v>96.246168445749831</c:v>
                </c:pt>
                <c:pt idx="5967">
                  <c:v>96.24456741643354</c:v>
                </c:pt>
                <c:pt idx="5968">
                  <c:v>96.243111935236897</c:v>
                </c:pt>
                <c:pt idx="5969">
                  <c:v>96.242384194638575</c:v>
                </c:pt>
                <c:pt idx="5970">
                  <c:v>96.241583679980437</c:v>
                </c:pt>
                <c:pt idx="5971">
                  <c:v>96.240419295023131</c:v>
                </c:pt>
                <c:pt idx="5972">
                  <c:v>96.239618780364964</c:v>
                </c:pt>
                <c:pt idx="5973">
                  <c:v>96.238891039766656</c:v>
                </c:pt>
                <c:pt idx="5974">
                  <c:v>96.237290010450351</c:v>
                </c:pt>
                <c:pt idx="5975">
                  <c:v>96.23561620707423</c:v>
                </c:pt>
                <c:pt idx="5976">
                  <c:v>96.234597370236571</c:v>
                </c:pt>
                <c:pt idx="5977">
                  <c:v>96.233287437159603</c:v>
                </c:pt>
                <c:pt idx="5978">
                  <c:v>96.232050278142452</c:v>
                </c:pt>
                <c:pt idx="5979">
                  <c:v>96.230522022885992</c:v>
                </c:pt>
                <c:pt idx="5980">
                  <c:v>96.229648734167995</c:v>
                </c:pt>
                <c:pt idx="5981">
                  <c:v>96.228920993569673</c:v>
                </c:pt>
                <c:pt idx="5982">
                  <c:v>96.228193252971366</c:v>
                </c:pt>
                <c:pt idx="5983">
                  <c:v>96.227174416133721</c:v>
                </c:pt>
                <c:pt idx="5984">
                  <c:v>96.226155579296062</c:v>
                </c:pt>
                <c:pt idx="5985">
                  <c:v>96.224409001860096</c:v>
                </c:pt>
                <c:pt idx="5986">
                  <c:v>96.22273519848396</c:v>
                </c:pt>
                <c:pt idx="5987">
                  <c:v>96.22171636164633</c:v>
                </c:pt>
                <c:pt idx="5988">
                  <c:v>96.220770298868501</c:v>
                </c:pt>
                <c:pt idx="5989">
                  <c:v>96.218732625193198</c:v>
                </c:pt>
                <c:pt idx="5990">
                  <c:v>96.217204369936752</c:v>
                </c:pt>
                <c:pt idx="5991">
                  <c:v>96.215676114680264</c:v>
                </c:pt>
                <c:pt idx="5992">
                  <c:v>96.21473005190245</c:v>
                </c:pt>
                <c:pt idx="5993">
                  <c:v>96.21378398912465</c:v>
                </c:pt>
                <c:pt idx="5994">
                  <c:v>96.212401281987837</c:v>
                </c:pt>
                <c:pt idx="5995">
                  <c:v>96.211455219210023</c:v>
                </c:pt>
                <c:pt idx="5996">
                  <c:v>96.210363608312548</c:v>
                </c:pt>
                <c:pt idx="5997">
                  <c:v>96.208980901175735</c:v>
                </c:pt>
                <c:pt idx="5998">
                  <c:v>96.208180386517583</c:v>
                </c:pt>
                <c:pt idx="5999">
                  <c:v>96.20737987185943</c:v>
                </c:pt>
                <c:pt idx="6000">
                  <c:v>96.206433809081616</c:v>
                </c:pt>
                <c:pt idx="6001">
                  <c:v>96.205487746303803</c:v>
                </c:pt>
                <c:pt idx="6002">
                  <c:v>96.204250587286666</c:v>
                </c:pt>
                <c:pt idx="6003">
                  <c:v>96.202722332030191</c:v>
                </c:pt>
                <c:pt idx="6004">
                  <c:v>96.201194076773717</c:v>
                </c:pt>
                <c:pt idx="6005">
                  <c:v>96.19988414369675</c:v>
                </c:pt>
                <c:pt idx="6006">
                  <c:v>96.198428662500106</c:v>
                </c:pt>
                <c:pt idx="6007">
                  <c:v>96.196827633183801</c:v>
                </c:pt>
                <c:pt idx="6008">
                  <c:v>96.195372151987172</c:v>
                </c:pt>
                <c:pt idx="6009">
                  <c:v>96.193989444850359</c:v>
                </c:pt>
                <c:pt idx="6010">
                  <c:v>96.192970608012715</c:v>
                </c:pt>
                <c:pt idx="6011">
                  <c:v>96.191515126816057</c:v>
                </c:pt>
                <c:pt idx="6012">
                  <c:v>96.190641838098088</c:v>
                </c:pt>
                <c:pt idx="6013">
                  <c:v>96.190350741858765</c:v>
                </c:pt>
                <c:pt idx="6014">
                  <c:v>96.189404679080951</c:v>
                </c:pt>
                <c:pt idx="6015">
                  <c:v>96.188313068183461</c:v>
                </c:pt>
                <c:pt idx="6016">
                  <c:v>96.187803649764646</c:v>
                </c:pt>
                <c:pt idx="6017">
                  <c:v>96.186784812927002</c:v>
                </c:pt>
                <c:pt idx="6018">
                  <c:v>96.184674365191867</c:v>
                </c:pt>
                <c:pt idx="6019">
                  <c:v>96.183582754294392</c:v>
                </c:pt>
                <c:pt idx="6020">
                  <c:v>96.182200047157579</c:v>
                </c:pt>
                <c:pt idx="6021">
                  <c:v>96.180526243781443</c:v>
                </c:pt>
                <c:pt idx="6022">
                  <c:v>96.179725729123305</c:v>
                </c:pt>
                <c:pt idx="6023">
                  <c:v>96.178706892285661</c:v>
                </c:pt>
                <c:pt idx="6024">
                  <c:v>96.177324185148848</c:v>
                </c:pt>
                <c:pt idx="6025">
                  <c:v>96.176232574251372</c:v>
                </c:pt>
                <c:pt idx="6026">
                  <c:v>96.174704318994898</c:v>
                </c:pt>
                <c:pt idx="6027">
                  <c:v>96.173321611858086</c:v>
                </c:pt>
                <c:pt idx="6028">
                  <c:v>96.172302775020441</c:v>
                </c:pt>
                <c:pt idx="6029">
                  <c:v>96.170920067883642</c:v>
                </c:pt>
                <c:pt idx="6030">
                  <c:v>96.169464586686999</c:v>
                </c:pt>
                <c:pt idx="6031">
                  <c:v>96.167718009251033</c:v>
                </c:pt>
                <c:pt idx="6032">
                  <c:v>96.166262528054389</c:v>
                </c:pt>
                <c:pt idx="6033">
                  <c:v>96.165025369037267</c:v>
                </c:pt>
                <c:pt idx="6034">
                  <c:v>96.164079306259438</c:v>
                </c:pt>
                <c:pt idx="6035">
                  <c:v>96.162842147242287</c:v>
                </c:pt>
                <c:pt idx="6036">
                  <c:v>96.161459440105475</c:v>
                </c:pt>
                <c:pt idx="6037">
                  <c:v>96.160513377327689</c:v>
                </c:pt>
                <c:pt idx="6038">
                  <c:v>96.159348992370369</c:v>
                </c:pt>
                <c:pt idx="6039">
                  <c:v>96.158766799891708</c:v>
                </c:pt>
                <c:pt idx="6040">
                  <c:v>96.157966285233556</c:v>
                </c:pt>
                <c:pt idx="6041">
                  <c:v>96.156947448395897</c:v>
                </c:pt>
                <c:pt idx="6042">
                  <c:v>96.155491967199268</c:v>
                </c:pt>
                <c:pt idx="6043">
                  <c:v>96.154109260062469</c:v>
                </c:pt>
                <c:pt idx="6044">
                  <c:v>96.15301764916498</c:v>
                </c:pt>
                <c:pt idx="6045">
                  <c:v>96.151416619848689</c:v>
                </c:pt>
                <c:pt idx="6046">
                  <c:v>96.14981559053237</c:v>
                </c:pt>
                <c:pt idx="6047">
                  <c:v>96.148578431515247</c:v>
                </c:pt>
                <c:pt idx="6048">
                  <c:v>96.147632368737419</c:v>
                </c:pt>
                <c:pt idx="6049">
                  <c:v>96.146395209720282</c:v>
                </c:pt>
                <c:pt idx="6050">
                  <c:v>96.145303598822792</c:v>
                </c:pt>
                <c:pt idx="6051">
                  <c:v>96.143848117626163</c:v>
                </c:pt>
                <c:pt idx="6052">
                  <c:v>96.142610958609026</c:v>
                </c:pt>
                <c:pt idx="6053">
                  <c:v>96.141810443950874</c:v>
                </c:pt>
                <c:pt idx="6054">
                  <c:v>96.140209414634569</c:v>
                </c:pt>
                <c:pt idx="6055">
                  <c:v>96.139117803737079</c:v>
                </c:pt>
                <c:pt idx="6056">
                  <c:v>96.137953418779787</c:v>
                </c:pt>
                <c:pt idx="6057">
                  <c:v>96.136789033822467</c:v>
                </c:pt>
                <c:pt idx="6058">
                  <c:v>96.135115230446331</c:v>
                </c:pt>
                <c:pt idx="6059">
                  <c:v>96.133950845489025</c:v>
                </c:pt>
                <c:pt idx="6060">
                  <c:v>96.132932008651366</c:v>
                </c:pt>
                <c:pt idx="6061">
                  <c:v>96.131476527454737</c:v>
                </c:pt>
                <c:pt idx="6062">
                  <c:v>96.130166594377769</c:v>
                </c:pt>
                <c:pt idx="6063">
                  <c:v>96.129220531599941</c:v>
                </c:pt>
                <c:pt idx="6064">
                  <c:v>96.128056146642635</c:v>
                </c:pt>
                <c:pt idx="6065">
                  <c:v>96.127110083864821</c:v>
                </c:pt>
                <c:pt idx="6066">
                  <c:v>96.125945698907515</c:v>
                </c:pt>
                <c:pt idx="6067">
                  <c:v>96.124999636129701</c:v>
                </c:pt>
                <c:pt idx="6068">
                  <c:v>96.123616928992888</c:v>
                </c:pt>
                <c:pt idx="6069">
                  <c:v>96.122379769975751</c:v>
                </c:pt>
                <c:pt idx="6070">
                  <c:v>96.120560418479954</c:v>
                </c:pt>
                <c:pt idx="6071">
                  <c:v>96.119250485402972</c:v>
                </c:pt>
                <c:pt idx="6072">
                  <c:v>96.118158874505497</c:v>
                </c:pt>
                <c:pt idx="6073">
                  <c:v>96.11692171548836</c:v>
                </c:pt>
                <c:pt idx="6074">
                  <c:v>96.115393460231886</c:v>
                </c:pt>
                <c:pt idx="6075">
                  <c:v>96.114447397454072</c:v>
                </c:pt>
                <c:pt idx="6076">
                  <c:v>96.113792430915581</c:v>
                </c:pt>
                <c:pt idx="6077">
                  <c:v>96.112409723778782</c:v>
                </c:pt>
                <c:pt idx="6078">
                  <c:v>96.110735920402647</c:v>
                </c:pt>
                <c:pt idx="6079">
                  <c:v>96.108916568906849</c:v>
                </c:pt>
                <c:pt idx="6080">
                  <c:v>96.107461087710206</c:v>
                </c:pt>
                <c:pt idx="6081">
                  <c:v>96.106442250872547</c:v>
                </c:pt>
                <c:pt idx="6082">
                  <c:v>96.105277865915255</c:v>
                </c:pt>
                <c:pt idx="6083">
                  <c:v>96.104331803137427</c:v>
                </c:pt>
                <c:pt idx="6084">
                  <c:v>96.103167418180121</c:v>
                </c:pt>
                <c:pt idx="6085">
                  <c:v>96.102148581342476</c:v>
                </c:pt>
                <c:pt idx="6086">
                  <c:v>96.101056970444986</c:v>
                </c:pt>
                <c:pt idx="6087">
                  <c:v>96.099601489248357</c:v>
                </c:pt>
                <c:pt idx="6088">
                  <c:v>96.098582652410698</c:v>
                </c:pt>
                <c:pt idx="6089">
                  <c:v>96.097054397154253</c:v>
                </c:pt>
                <c:pt idx="6090">
                  <c:v>96.095453367837933</c:v>
                </c:pt>
                <c:pt idx="6091">
                  <c:v>96.093997886641304</c:v>
                </c:pt>
                <c:pt idx="6092">
                  <c:v>96.093124597923307</c:v>
                </c:pt>
                <c:pt idx="6093">
                  <c:v>96.091814664846325</c:v>
                </c:pt>
                <c:pt idx="6094">
                  <c:v>96.090286409589879</c:v>
                </c:pt>
                <c:pt idx="6095">
                  <c:v>96.088830928393236</c:v>
                </c:pt>
                <c:pt idx="6096">
                  <c:v>96.088248735914576</c:v>
                </c:pt>
                <c:pt idx="6097">
                  <c:v>96.087812091555591</c:v>
                </c:pt>
                <c:pt idx="6098">
                  <c:v>96.086138288179455</c:v>
                </c:pt>
                <c:pt idx="6099">
                  <c:v>96.084610032922981</c:v>
                </c:pt>
                <c:pt idx="6100">
                  <c:v>96.083154551726338</c:v>
                </c:pt>
                <c:pt idx="6101">
                  <c:v>96.081480748350202</c:v>
                </c:pt>
                <c:pt idx="6102">
                  <c:v>96.080389137452727</c:v>
                </c:pt>
                <c:pt idx="6103">
                  <c:v>96.079297526555251</c:v>
                </c:pt>
                <c:pt idx="6104">
                  <c:v>96.078060367538114</c:v>
                </c:pt>
                <c:pt idx="6105">
                  <c:v>96.077259852879962</c:v>
                </c:pt>
                <c:pt idx="6106">
                  <c:v>96.075294953264489</c:v>
                </c:pt>
                <c:pt idx="6107">
                  <c:v>96.073985020187507</c:v>
                </c:pt>
                <c:pt idx="6108">
                  <c:v>96.073402827708847</c:v>
                </c:pt>
                <c:pt idx="6109">
                  <c:v>96.072529538990878</c:v>
                </c:pt>
                <c:pt idx="6110">
                  <c:v>96.070928509674587</c:v>
                </c:pt>
                <c:pt idx="6111">
                  <c:v>96.068890835999269</c:v>
                </c:pt>
                <c:pt idx="6112">
                  <c:v>96.067726451041977</c:v>
                </c:pt>
                <c:pt idx="6113">
                  <c:v>96.066198195785503</c:v>
                </c:pt>
                <c:pt idx="6114">
                  <c:v>96.065179358947844</c:v>
                </c:pt>
                <c:pt idx="6115">
                  <c:v>96.064087748050369</c:v>
                </c:pt>
                <c:pt idx="6116">
                  <c:v>96.062850589033246</c:v>
                </c:pt>
                <c:pt idx="6117">
                  <c:v>96.061540655956264</c:v>
                </c:pt>
                <c:pt idx="6118">
                  <c:v>96.06059459317845</c:v>
                </c:pt>
                <c:pt idx="6119">
                  <c:v>96.058993563862145</c:v>
                </c:pt>
                <c:pt idx="6120">
                  <c:v>96.057538082665502</c:v>
                </c:pt>
                <c:pt idx="6121">
                  <c:v>96.056082601468873</c:v>
                </c:pt>
                <c:pt idx="6122">
                  <c:v>96.055136538691059</c:v>
                </c:pt>
                <c:pt idx="6123">
                  <c:v>96.053899379673908</c:v>
                </c:pt>
                <c:pt idx="6124">
                  <c:v>96.052152802237941</c:v>
                </c:pt>
                <c:pt idx="6125">
                  <c:v>96.050406224801975</c:v>
                </c:pt>
                <c:pt idx="6126">
                  <c:v>96.049096291724993</c:v>
                </c:pt>
                <c:pt idx="6127">
                  <c:v>96.047931906767687</c:v>
                </c:pt>
                <c:pt idx="6128">
                  <c:v>96.046621973690719</c:v>
                </c:pt>
                <c:pt idx="6129">
                  <c:v>96.046039781212059</c:v>
                </c:pt>
                <c:pt idx="6130">
                  <c:v>96.044657074075246</c:v>
                </c:pt>
                <c:pt idx="6131">
                  <c:v>96.042983270699111</c:v>
                </c:pt>
                <c:pt idx="6132">
                  <c:v>96.041746111681974</c:v>
                </c:pt>
                <c:pt idx="6133">
                  <c:v>96.040508952664837</c:v>
                </c:pt>
                <c:pt idx="6134">
                  <c:v>96.038980697408377</c:v>
                </c:pt>
                <c:pt idx="6135">
                  <c:v>96.037816312451056</c:v>
                </c:pt>
                <c:pt idx="6136">
                  <c:v>96.036288057194582</c:v>
                </c:pt>
                <c:pt idx="6137">
                  <c:v>96.035123672237262</c:v>
                </c:pt>
                <c:pt idx="6138">
                  <c:v>96.034323157579124</c:v>
                </c:pt>
                <c:pt idx="6139">
                  <c:v>96.033304320741479</c:v>
                </c:pt>
                <c:pt idx="6140">
                  <c:v>96.031921613604666</c:v>
                </c:pt>
                <c:pt idx="6141">
                  <c:v>96.030902776767022</c:v>
                </c:pt>
                <c:pt idx="6142">
                  <c:v>96.02966561774987</c:v>
                </c:pt>
                <c:pt idx="6143">
                  <c:v>96.028282910613072</c:v>
                </c:pt>
                <c:pt idx="6144">
                  <c:v>96.027191299715582</c:v>
                </c:pt>
                <c:pt idx="6145">
                  <c:v>96.026099688818107</c:v>
                </c:pt>
                <c:pt idx="6146">
                  <c:v>96.025008077920631</c:v>
                </c:pt>
                <c:pt idx="6147">
                  <c:v>96.023916467023156</c:v>
                </c:pt>
                <c:pt idx="6148">
                  <c:v>96.022533759886358</c:v>
                </c:pt>
                <c:pt idx="6149">
                  <c:v>96.020859956510222</c:v>
                </c:pt>
                <c:pt idx="6150">
                  <c:v>96.019186153134086</c:v>
                </c:pt>
                <c:pt idx="6151">
                  <c:v>96.018094542236611</c:v>
                </c:pt>
                <c:pt idx="6152">
                  <c:v>96.016711835099784</c:v>
                </c:pt>
                <c:pt idx="6153">
                  <c:v>96.015256353903155</c:v>
                </c:pt>
                <c:pt idx="6154">
                  <c:v>96.014164743005679</c:v>
                </c:pt>
                <c:pt idx="6155">
                  <c:v>96.012636487749219</c:v>
                </c:pt>
                <c:pt idx="6156">
                  <c:v>96.011108232492731</c:v>
                </c:pt>
                <c:pt idx="6157">
                  <c:v>96.009725525355933</c:v>
                </c:pt>
                <c:pt idx="6158">
                  <c:v>96.008270044159289</c:v>
                </c:pt>
                <c:pt idx="6159">
                  <c:v>96.007105659201969</c:v>
                </c:pt>
                <c:pt idx="6160">
                  <c:v>96.005868500184846</c:v>
                </c:pt>
                <c:pt idx="6161">
                  <c:v>96.004558567107864</c:v>
                </c:pt>
                <c:pt idx="6162">
                  <c:v>96.003175859971051</c:v>
                </c:pt>
                <c:pt idx="6163">
                  <c:v>96.001283734415424</c:v>
                </c:pt>
                <c:pt idx="6164">
                  <c:v>95.999901027278625</c:v>
                </c:pt>
                <c:pt idx="6165">
                  <c:v>95.998663868261488</c:v>
                </c:pt>
                <c:pt idx="6166">
                  <c:v>95.997790579543491</c:v>
                </c:pt>
                <c:pt idx="6167">
                  <c:v>95.996917290825522</c:v>
                </c:pt>
                <c:pt idx="6168">
                  <c:v>95.995680131808371</c:v>
                </c:pt>
                <c:pt idx="6169">
                  <c:v>95.99451574685105</c:v>
                </c:pt>
                <c:pt idx="6170">
                  <c:v>95.993424135953575</c:v>
                </c:pt>
                <c:pt idx="6171">
                  <c:v>95.991240914158624</c:v>
                </c:pt>
                <c:pt idx="6172">
                  <c:v>95.989785432961995</c:v>
                </c:pt>
                <c:pt idx="6173">
                  <c:v>95.988621048004674</c:v>
                </c:pt>
                <c:pt idx="6174">
                  <c:v>95.987311114927692</c:v>
                </c:pt>
                <c:pt idx="6175">
                  <c:v>95.986437826209723</c:v>
                </c:pt>
                <c:pt idx="6176">
                  <c:v>95.985418989372079</c:v>
                </c:pt>
                <c:pt idx="6177">
                  <c:v>95.983963508175435</c:v>
                </c:pt>
                <c:pt idx="6178">
                  <c:v>95.982726349158284</c:v>
                </c:pt>
                <c:pt idx="6179">
                  <c:v>95.981270867961655</c:v>
                </c:pt>
                <c:pt idx="6180">
                  <c:v>95.979815386765011</c:v>
                </c:pt>
                <c:pt idx="6181">
                  <c:v>95.978432679628199</c:v>
                </c:pt>
                <c:pt idx="6182">
                  <c:v>95.9770499724914</c:v>
                </c:pt>
                <c:pt idx="6183">
                  <c:v>95.975885587534094</c:v>
                </c:pt>
                <c:pt idx="6184">
                  <c:v>95.974430106337465</c:v>
                </c:pt>
                <c:pt idx="6185">
                  <c:v>95.973411269499806</c:v>
                </c:pt>
                <c:pt idx="6186">
                  <c:v>95.972246884542486</c:v>
                </c:pt>
                <c:pt idx="6187">
                  <c:v>95.970427533046703</c:v>
                </c:pt>
                <c:pt idx="6188">
                  <c:v>95.969263148089397</c:v>
                </c:pt>
                <c:pt idx="6189">
                  <c:v>95.968098763132076</c:v>
                </c:pt>
                <c:pt idx="6190">
                  <c:v>95.96635218569611</c:v>
                </c:pt>
                <c:pt idx="6191">
                  <c:v>95.964678382319974</c:v>
                </c:pt>
                <c:pt idx="6192">
                  <c:v>95.963950641721652</c:v>
                </c:pt>
                <c:pt idx="6193">
                  <c:v>95.963222901123331</c:v>
                </c:pt>
                <c:pt idx="6194">
                  <c:v>95.96162187180704</c:v>
                </c:pt>
                <c:pt idx="6195">
                  <c:v>95.959875294371074</c:v>
                </c:pt>
                <c:pt idx="6196">
                  <c:v>95.957983168815431</c:v>
                </c:pt>
                <c:pt idx="6197">
                  <c:v>95.956891557917956</c:v>
                </c:pt>
                <c:pt idx="6198">
                  <c:v>95.955799947020481</c:v>
                </c:pt>
                <c:pt idx="6199">
                  <c:v>95.953980595524683</c:v>
                </c:pt>
                <c:pt idx="6200">
                  <c:v>95.952452340268209</c:v>
                </c:pt>
                <c:pt idx="6201">
                  <c:v>95.95150627749041</c:v>
                </c:pt>
                <c:pt idx="6202">
                  <c:v>95.951069633131397</c:v>
                </c:pt>
                <c:pt idx="6203">
                  <c:v>95.949978022233921</c:v>
                </c:pt>
                <c:pt idx="6204">
                  <c:v>95.948813637276615</c:v>
                </c:pt>
                <c:pt idx="6205">
                  <c:v>95.947649252319295</c:v>
                </c:pt>
                <c:pt idx="6206">
                  <c:v>95.945611578644005</c:v>
                </c:pt>
                <c:pt idx="6207">
                  <c:v>95.943573904968716</c:v>
                </c:pt>
                <c:pt idx="6208">
                  <c:v>95.942191197831903</c:v>
                </c:pt>
                <c:pt idx="6209">
                  <c:v>95.941099586934428</c:v>
                </c:pt>
                <c:pt idx="6210">
                  <c:v>95.940007976036952</c:v>
                </c:pt>
                <c:pt idx="6211">
                  <c:v>95.938916365139477</c:v>
                </c:pt>
                <c:pt idx="6212">
                  <c:v>95.937242561763341</c:v>
                </c:pt>
                <c:pt idx="6213">
                  <c:v>95.935787080566698</c:v>
                </c:pt>
                <c:pt idx="6214">
                  <c:v>95.93447714748973</c:v>
                </c:pt>
                <c:pt idx="6215">
                  <c:v>95.932512247874271</c:v>
                </c:pt>
                <c:pt idx="6216">
                  <c:v>95.931056766677642</c:v>
                </c:pt>
                <c:pt idx="6217">
                  <c:v>95.92974683360066</c:v>
                </c:pt>
                <c:pt idx="6218">
                  <c:v>95.928436900523678</c:v>
                </c:pt>
                <c:pt idx="6219">
                  <c:v>95.926981419327035</c:v>
                </c:pt>
                <c:pt idx="6220">
                  <c:v>95.925962582489404</c:v>
                </c:pt>
                <c:pt idx="6221">
                  <c:v>95.924579875352592</c:v>
                </c:pt>
                <c:pt idx="6222">
                  <c:v>95.923197168215779</c:v>
                </c:pt>
                <c:pt idx="6223">
                  <c:v>95.921668912959305</c:v>
                </c:pt>
                <c:pt idx="6224">
                  <c:v>95.921377816719982</c:v>
                </c:pt>
                <c:pt idx="6225">
                  <c:v>95.92065007612166</c:v>
                </c:pt>
                <c:pt idx="6226">
                  <c:v>95.918976272745525</c:v>
                </c:pt>
                <c:pt idx="6227">
                  <c:v>95.917593565608712</c:v>
                </c:pt>
                <c:pt idx="6228">
                  <c:v>95.916429180651406</c:v>
                </c:pt>
                <c:pt idx="6229">
                  <c:v>95.91475537727527</c:v>
                </c:pt>
                <c:pt idx="6230">
                  <c:v>95.913299896078641</c:v>
                </c:pt>
                <c:pt idx="6231">
                  <c:v>95.912062737061504</c:v>
                </c:pt>
                <c:pt idx="6232">
                  <c:v>95.910680029924691</c:v>
                </c:pt>
                <c:pt idx="6233">
                  <c:v>95.908933452488725</c:v>
                </c:pt>
                <c:pt idx="6234">
                  <c:v>95.907405197232237</c:v>
                </c:pt>
                <c:pt idx="6235">
                  <c:v>95.906531908514268</c:v>
                </c:pt>
                <c:pt idx="6236">
                  <c:v>95.905440297616792</c:v>
                </c:pt>
                <c:pt idx="6237">
                  <c:v>95.903693720180826</c:v>
                </c:pt>
                <c:pt idx="6238">
                  <c:v>95.903111527702166</c:v>
                </c:pt>
                <c:pt idx="6239">
                  <c:v>95.901874368685029</c:v>
                </c:pt>
                <c:pt idx="6240">
                  <c:v>95.900200565308893</c:v>
                </c:pt>
                <c:pt idx="6241">
                  <c:v>95.898453987872927</c:v>
                </c:pt>
                <c:pt idx="6242">
                  <c:v>95.896852958556622</c:v>
                </c:pt>
                <c:pt idx="6243">
                  <c:v>95.895251929240317</c:v>
                </c:pt>
                <c:pt idx="6244">
                  <c:v>95.893941996163349</c:v>
                </c:pt>
                <c:pt idx="6245">
                  <c:v>95.892777611206043</c:v>
                </c:pt>
                <c:pt idx="6246">
                  <c:v>95.892049870607707</c:v>
                </c:pt>
                <c:pt idx="6247">
                  <c:v>95.890157745052079</c:v>
                </c:pt>
                <c:pt idx="6248">
                  <c:v>95.888847811975111</c:v>
                </c:pt>
                <c:pt idx="6249">
                  <c:v>95.887101234539145</c:v>
                </c:pt>
                <c:pt idx="6250">
                  <c:v>95.886373493940837</c:v>
                </c:pt>
                <c:pt idx="6251">
                  <c:v>95.884699690564688</c:v>
                </c:pt>
                <c:pt idx="6252">
                  <c:v>95.883462531547551</c:v>
                </c:pt>
                <c:pt idx="6253">
                  <c:v>95.882152598470569</c:v>
                </c:pt>
                <c:pt idx="6254">
                  <c:v>95.880915439453446</c:v>
                </c:pt>
                <c:pt idx="6255">
                  <c:v>95.879605506376464</c:v>
                </c:pt>
                <c:pt idx="6256">
                  <c:v>95.878150025179821</c:v>
                </c:pt>
                <c:pt idx="6257">
                  <c:v>95.876694543983177</c:v>
                </c:pt>
                <c:pt idx="6258">
                  <c:v>95.875530159025871</c:v>
                </c:pt>
                <c:pt idx="6259">
                  <c:v>95.874074677829242</c:v>
                </c:pt>
                <c:pt idx="6260">
                  <c:v>95.872691970692429</c:v>
                </c:pt>
                <c:pt idx="6261">
                  <c:v>95.871673133854785</c:v>
                </c:pt>
                <c:pt idx="6262">
                  <c:v>95.87014487859831</c:v>
                </c:pt>
                <c:pt idx="6263">
                  <c:v>95.868834945521328</c:v>
                </c:pt>
                <c:pt idx="6264">
                  <c:v>95.867597786504192</c:v>
                </c:pt>
                <c:pt idx="6265">
                  <c:v>95.865560112828902</c:v>
                </c:pt>
                <c:pt idx="6266">
                  <c:v>95.864395727871582</c:v>
                </c:pt>
                <c:pt idx="6267">
                  <c:v>95.863304116974106</c:v>
                </c:pt>
                <c:pt idx="6268">
                  <c:v>95.861921409837308</c:v>
                </c:pt>
                <c:pt idx="6269">
                  <c:v>95.860829798939832</c:v>
                </c:pt>
                <c:pt idx="6270">
                  <c:v>95.85944709180302</c:v>
                </c:pt>
                <c:pt idx="6271">
                  <c:v>95.857627740307223</c:v>
                </c:pt>
                <c:pt idx="6272">
                  <c:v>95.855735614751595</c:v>
                </c:pt>
                <c:pt idx="6273">
                  <c:v>95.854498455734443</c:v>
                </c:pt>
                <c:pt idx="6274">
                  <c:v>95.852970200477969</c:v>
                </c:pt>
                <c:pt idx="6275">
                  <c:v>95.851878589580494</c:v>
                </c:pt>
                <c:pt idx="6276">
                  <c:v>95.851078074922341</c:v>
                </c:pt>
                <c:pt idx="6277">
                  <c:v>95.849695367785543</c:v>
                </c:pt>
                <c:pt idx="6278">
                  <c:v>95.848530982828223</c:v>
                </c:pt>
                <c:pt idx="6279">
                  <c:v>95.846857179452087</c:v>
                </c:pt>
                <c:pt idx="6280">
                  <c:v>95.845401698255458</c:v>
                </c:pt>
                <c:pt idx="6281">
                  <c:v>95.843727894879322</c:v>
                </c:pt>
                <c:pt idx="6282">
                  <c:v>95.842490735862171</c:v>
                </c:pt>
                <c:pt idx="6283">
                  <c:v>95.841035254665542</c:v>
                </c:pt>
                <c:pt idx="6284">
                  <c:v>95.839943643768066</c:v>
                </c:pt>
                <c:pt idx="6285">
                  <c:v>95.838852032870591</c:v>
                </c:pt>
                <c:pt idx="6286">
                  <c:v>95.83761487385344</c:v>
                </c:pt>
                <c:pt idx="6287">
                  <c:v>95.835941070477304</c:v>
                </c:pt>
                <c:pt idx="6288">
                  <c:v>95.834922233639645</c:v>
                </c:pt>
                <c:pt idx="6289">
                  <c:v>95.833393978383199</c:v>
                </c:pt>
                <c:pt idx="6290">
                  <c:v>95.832084045306217</c:v>
                </c:pt>
                <c:pt idx="6291">
                  <c:v>95.830555790049743</c:v>
                </c:pt>
                <c:pt idx="6292">
                  <c:v>95.828736438553946</c:v>
                </c:pt>
                <c:pt idx="6293">
                  <c:v>95.827280957357303</c:v>
                </c:pt>
                <c:pt idx="6294">
                  <c:v>95.826189346459827</c:v>
                </c:pt>
                <c:pt idx="6295">
                  <c:v>95.825170509622183</c:v>
                </c:pt>
                <c:pt idx="6296">
                  <c:v>95.824006124664876</c:v>
                </c:pt>
                <c:pt idx="6297">
                  <c:v>95.82284173970757</c:v>
                </c:pt>
                <c:pt idx="6298">
                  <c:v>95.821240710391251</c:v>
                </c:pt>
                <c:pt idx="6299">
                  <c:v>95.819858003254453</c:v>
                </c:pt>
                <c:pt idx="6300">
                  <c:v>95.818402522057809</c:v>
                </c:pt>
                <c:pt idx="6301">
                  <c:v>95.817019814921011</c:v>
                </c:pt>
                <c:pt idx="6302">
                  <c:v>95.815491559664537</c:v>
                </c:pt>
                <c:pt idx="6303">
                  <c:v>95.81432717470723</c:v>
                </c:pt>
                <c:pt idx="6304">
                  <c:v>95.813235563809755</c:v>
                </c:pt>
                <c:pt idx="6305">
                  <c:v>95.811270664194282</c:v>
                </c:pt>
                <c:pt idx="6306">
                  <c:v>95.809669634877977</c:v>
                </c:pt>
                <c:pt idx="6307">
                  <c:v>95.807995831501842</c:v>
                </c:pt>
                <c:pt idx="6308">
                  <c:v>95.806176480006059</c:v>
                </c:pt>
                <c:pt idx="6309">
                  <c:v>95.805012095048752</c:v>
                </c:pt>
                <c:pt idx="6310">
                  <c:v>95.803847710091432</c:v>
                </c:pt>
                <c:pt idx="6311">
                  <c:v>95.802683325134126</c:v>
                </c:pt>
                <c:pt idx="6312">
                  <c:v>95.801446166116975</c:v>
                </c:pt>
                <c:pt idx="6313">
                  <c:v>95.800063458980162</c:v>
                </c:pt>
                <c:pt idx="6314">
                  <c:v>95.798826299963025</c:v>
                </c:pt>
                <c:pt idx="6315">
                  <c:v>95.797661915005719</c:v>
                </c:pt>
                <c:pt idx="6316">
                  <c:v>95.795915337569753</c:v>
                </c:pt>
                <c:pt idx="6317">
                  <c:v>95.794605404492771</c:v>
                </c:pt>
                <c:pt idx="6318">
                  <c:v>95.793295471415803</c:v>
                </c:pt>
                <c:pt idx="6319">
                  <c:v>95.791985538338821</c:v>
                </c:pt>
                <c:pt idx="6320">
                  <c:v>95.790748379321684</c:v>
                </c:pt>
                <c:pt idx="6321">
                  <c:v>95.789583994364364</c:v>
                </c:pt>
                <c:pt idx="6322">
                  <c:v>95.788128513167734</c:v>
                </c:pt>
                <c:pt idx="6323">
                  <c:v>95.786818580090767</c:v>
                </c:pt>
                <c:pt idx="6324">
                  <c:v>95.785508647013785</c:v>
                </c:pt>
                <c:pt idx="6325">
                  <c:v>95.784053165817141</c:v>
                </c:pt>
                <c:pt idx="6326">
                  <c:v>95.782161040261528</c:v>
                </c:pt>
                <c:pt idx="6327">
                  <c:v>95.781214977483714</c:v>
                </c:pt>
                <c:pt idx="6328">
                  <c:v>95.779977818466548</c:v>
                </c:pt>
                <c:pt idx="6329">
                  <c:v>95.77859511132975</c:v>
                </c:pt>
                <c:pt idx="6330">
                  <c:v>95.777139630133107</c:v>
                </c:pt>
                <c:pt idx="6331">
                  <c:v>95.775393052697154</c:v>
                </c:pt>
                <c:pt idx="6332">
                  <c:v>95.77379202338085</c:v>
                </c:pt>
                <c:pt idx="6333">
                  <c:v>95.772045445944869</c:v>
                </c:pt>
                <c:pt idx="6334">
                  <c:v>95.771463253466209</c:v>
                </c:pt>
                <c:pt idx="6335">
                  <c:v>95.77058996474824</c:v>
                </c:pt>
                <c:pt idx="6336">
                  <c:v>95.76855229107295</c:v>
                </c:pt>
                <c:pt idx="6337">
                  <c:v>95.767460680175475</c:v>
                </c:pt>
                <c:pt idx="6338">
                  <c:v>95.765568554619847</c:v>
                </c:pt>
                <c:pt idx="6339">
                  <c:v>95.763967525303528</c:v>
                </c:pt>
                <c:pt idx="6340">
                  <c:v>95.762439270047068</c:v>
                </c:pt>
                <c:pt idx="6341">
                  <c:v>95.761274885089747</c:v>
                </c:pt>
                <c:pt idx="6342">
                  <c:v>95.760110500132441</c:v>
                </c:pt>
                <c:pt idx="6343">
                  <c:v>95.75887334111529</c:v>
                </c:pt>
                <c:pt idx="6344">
                  <c:v>95.757417859918661</c:v>
                </c:pt>
                <c:pt idx="6345">
                  <c:v>95.756035152781863</c:v>
                </c:pt>
                <c:pt idx="6346">
                  <c:v>95.75465244564505</c:v>
                </c:pt>
                <c:pt idx="6347">
                  <c:v>95.753196964448421</c:v>
                </c:pt>
                <c:pt idx="6348">
                  <c:v>95.751595935132102</c:v>
                </c:pt>
                <c:pt idx="6349">
                  <c:v>95.750140453935472</c:v>
                </c:pt>
                <c:pt idx="6350">
                  <c:v>95.748684972738843</c:v>
                </c:pt>
                <c:pt idx="6351">
                  <c:v>95.746938395302863</c:v>
                </c:pt>
                <c:pt idx="6352">
                  <c:v>95.745482914106233</c:v>
                </c:pt>
                <c:pt idx="6353">
                  <c:v>95.74402743290959</c:v>
                </c:pt>
                <c:pt idx="6354">
                  <c:v>95.742499177653116</c:v>
                </c:pt>
                <c:pt idx="6355">
                  <c:v>95.741043696456472</c:v>
                </c:pt>
                <c:pt idx="6356">
                  <c:v>95.739952085558997</c:v>
                </c:pt>
                <c:pt idx="6357">
                  <c:v>95.738059960003369</c:v>
                </c:pt>
                <c:pt idx="6358">
                  <c:v>95.736895575046063</c:v>
                </c:pt>
                <c:pt idx="6359">
                  <c:v>95.73609506038791</c:v>
                </c:pt>
                <c:pt idx="6360">
                  <c:v>95.735148997610096</c:v>
                </c:pt>
                <c:pt idx="6361">
                  <c:v>95.73398461265279</c:v>
                </c:pt>
                <c:pt idx="6362">
                  <c:v>95.732674679575808</c:v>
                </c:pt>
                <c:pt idx="6363">
                  <c:v>95.730928102139842</c:v>
                </c:pt>
                <c:pt idx="6364">
                  <c:v>95.729327072823551</c:v>
                </c:pt>
                <c:pt idx="6365">
                  <c:v>95.727726043507232</c:v>
                </c:pt>
                <c:pt idx="6366">
                  <c:v>95.726634432609757</c:v>
                </c:pt>
                <c:pt idx="6367">
                  <c:v>95.725178951413127</c:v>
                </c:pt>
                <c:pt idx="6368">
                  <c:v>95.723650696156653</c:v>
                </c:pt>
                <c:pt idx="6369">
                  <c:v>95.72219521496001</c:v>
                </c:pt>
                <c:pt idx="6370">
                  <c:v>95.720739733763381</c:v>
                </c:pt>
                <c:pt idx="6371">
                  <c:v>95.719429800686413</c:v>
                </c:pt>
                <c:pt idx="6372">
                  <c:v>95.718702060088077</c:v>
                </c:pt>
                <c:pt idx="6373">
                  <c:v>95.717392127011109</c:v>
                </c:pt>
                <c:pt idx="6374">
                  <c:v>95.716154967993958</c:v>
                </c:pt>
                <c:pt idx="6375">
                  <c:v>95.714481164617823</c:v>
                </c:pt>
                <c:pt idx="6376">
                  <c:v>95.713025683421193</c:v>
                </c:pt>
                <c:pt idx="6377">
                  <c:v>95.711424654104889</c:v>
                </c:pt>
                <c:pt idx="6378">
                  <c:v>95.709823624788598</c:v>
                </c:pt>
                <c:pt idx="6379">
                  <c:v>95.708149821412462</c:v>
                </c:pt>
                <c:pt idx="6380">
                  <c:v>95.706912662395311</c:v>
                </c:pt>
                <c:pt idx="6381">
                  <c:v>95.706039373677328</c:v>
                </c:pt>
                <c:pt idx="6382">
                  <c:v>95.704001700002038</c:v>
                </c:pt>
                <c:pt idx="6383">
                  <c:v>95.702327896625903</c:v>
                </c:pt>
                <c:pt idx="6384">
                  <c:v>95.701381833848089</c:v>
                </c:pt>
                <c:pt idx="6385">
                  <c:v>95.699999126711276</c:v>
                </c:pt>
                <c:pt idx="6386">
                  <c:v>95.698689193634294</c:v>
                </c:pt>
                <c:pt idx="6387">
                  <c:v>95.697015390258173</c:v>
                </c:pt>
                <c:pt idx="6388">
                  <c:v>95.695851005300852</c:v>
                </c:pt>
                <c:pt idx="6389">
                  <c:v>95.694541072223885</c:v>
                </c:pt>
                <c:pt idx="6390">
                  <c:v>95.693085591027256</c:v>
                </c:pt>
                <c:pt idx="6391">
                  <c:v>95.69199398012978</c:v>
                </c:pt>
                <c:pt idx="6392">
                  <c:v>95.690538498933122</c:v>
                </c:pt>
                <c:pt idx="6393">
                  <c:v>95.689228565856141</c:v>
                </c:pt>
                <c:pt idx="6394">
                  <c:v>95.687918632779173</c:v>
                </c:pt>
                <c:pt idx="6395">
                  <c:v>95.686317603462882</c:v>
                </c:pt>
                <c:pt idx="6396">
                  <c:v>95.68493489632607</c:v>
                </c:pt>
                <c:pt idx="6397">
                  <c:v>95.68347941512944</c:v>
                </c:pt>
                <c:pt idx="6398">
                  <c:v>95.682242256112289</c:v>
                </c:pt>
                <c:pt idx="6399">
                  <c:v>95.680568452736154</c:v>
                </c:pt>
                <c:pt idx="6400">
                  <c:v>95.679040197479694</c:v>
                </c:pt>
                <c:pt idx="6401">
                  <c:v>95.677730264402712</c:v>
                </c:pt>
                <c:pt idx="6402">
                  <c:v>95.676929749744559</c:v>
                </c:pt>
                <c:pt idx="6403">
                  <c:v>95.675619816667592</c:v>
                </c:pt>
                <c:pt idx="6404">
                  <c:v>95.674164335470948</c:v>
                </c:pt>
                <c:pt idx="6405">
                  <c:v>95.672126661795645</c:v>
                </c:pt>
                <c:pt idx="6406">
                  <c:v>95.670016214060524</c:v>
                </c:pt>
                <c:pt idx="6407">
                  <c:v>95.668851829103218</c:v>
                </c:pt>
                <c:pt idx="6408">
                  <c:v>95.667687444145898</c:v>
                </c:pt>
                <c:pt idx="6409">
                  <c:v>95.666013640769762</c:v>
                </c:pt>
                <c:pt idx="6410">
                  <c:v>95.664922029872287</c:v>
                </c:pt>
                <c:pt idx="6411">
                  <c:v>95.663393774615827</c:v>
                </c:pt>
                <c:pt idx="6412">
                  <c:v>95.66164719717986</c:v>
                </c:pt>
                <c:pt idx="6413">
                  <c:v>95.659973393803725</c:v>
                </c:pt>
                <c:pt idx="6414">
                  <c:v>95.658299590427589</c:v>
                </c:pt>
                <c:pt idx="6415">
                  <c:v>95.656916883290776</c:v>
                </c:pt>
                <c:pt idx="6416">
                  <c:v>95.655825272393301</c:v>
                </c:pt>
                <c:pt idx="6417">
                  <c:v>95.654879209615487</c:v>
                </c:pt>
                <c:pt idx="6418">
                  <c:v>95.65305985811969</c:v>
                </c:pt>
                <c:pt idx="6419">
                  <c:v>95.651677150982877</c:v>
                </c:pt>
                <c:pt idx="6420">
                  <c:v>95.650658314145232</c:v>
                </c:pt>
                <c:pt idx="6421">
                  <c:v>95.649421155128096</c:v>
                </c:pt>
                <c:pt idx="6422">
                  <c:v>95.647820125811791</c:v>
                </c:pt>
                <c:pt idx="6423">
                  <c:v>95.646291870555316</c:v>
                </c:pt>
                <c:pt idx="6424">
                  <c:v>95.645200259657841</c:v>
                </c:pt>
                <c:pt idx="6425">
                  <c:v>95.643599230341536</c:v>
                </c:pt>
                <c:pt idx="6426">
                  <c:v>95.641998201025231</c:v>
                </c:pt>
                <c:pt idx="6427">
                  <c:v>95.640761042008108</c:v>
                </c:pt>
                <c:pt idx="6428">
                  <c:v>95.638868916452466</c:v>
                </c:pt>
                <c:pt idx="6429">
                  <c:v>95.637413435255823</c:v>
                </c:pt>
                <c:pt idx="6430">
                  <c:v>95.635885179999349</c:v>
                </c:pt>
                <c:pt idx="6431">
                  <c:v>95.635302987520703</c:v>
                </c:pt>
                <c:pt idx="6432">
                  <c:v>95.634211376623213</c:v>
                </c:pt>
                <c:pt idx="6433">
                  <c:v>95.633046991665921</c:v>
                </c:pt>
                <c:pt idx="6434">
                  <c:v>95.631373188289771</c:v>
                </c:pt>
                <c:pt idx="6435">
                  <c:v>95.629553836793974</c:v>
                </c:pt>
                <c:pt idx="6436">
                  <c:v>95.628534999956344</c:v>
                </c:pt>
                <c:pt idx="6437">
                  <c:v>95.627297840939178</c:v>
                </c:pt>
                <c:pt idx="6438">
                  <c:v>95.625624037563057</c:v>
                </c:pt>
                <c:pt idx="6439">
                  <c:v>95.624168556366413</c:v>
                </c:pt>
                <c:pt idx="6440">
                  <c:v>95.622203656750955</c:v>
                </c:pt>
                <c:pt idx="6441">
                  <c:v>95.62060262743465</c:v>
                </c:pt>
                <c:pt idx="6442">
                  <c:v>95.618928824058528</c:v>
                </c:pt>
                <c:pt idx="6443">
                  <c:v>95.617473342861871</c:v>
                </c:pt>
                <c:pt idx="6444">
                  <c:v>95.616090635725072</c:v>
                </c:pt>
                <c:pt idx="6445">
                  <c:v>95.61478070264809</c:v>
                </c:pt>
                <c:pt idx="6446">
                  <c:v>95.613325221451461</c:v>
                </c:pt>
                <c:pt idx="6447">
                  <c:v>95.611578644015495</c:v>
                </c:pt>
                <c:pt idx="6448">
                  <c:v>95.610268710938513</c:v>
                </c:pt>
                <c:pt idx="6449">
                  <c:v>95.608667681622222</c:v>
                </c:pt>
                <c:pt idx="6450">
                  <c:v>95.60735774854524</c:v>
                </c:pt>
                <c:pt idx="6451">
                  <c:v>95.605975041408442</c:v>
                </c:pt>
                <c:pt idx="6452">
                  <c:v>95.604592334271629</c:v>
                </c:pt>
                <c:pt idx="6453">
                  <c:v>95.603791819613477</c:v>
                </c:pt>
                <c:pt idx="6454">
                  <c:v>95.602263564357017</c:v>
                </c:pt>
                <c:pt idx="6455">
                  <c:v>95.600735309100543</c:v>
                </c:pt>
                <c:pt idx="6456">
                  <c:v>95.599207053844069</c:v>
                </c:pt>
                <c:pt idx="6457">
                  <c:v>95.597751572647439</c:v>
                </c:pt>
                <c:pt idx="6458">
                  <c:v>95.596441639570457</c:v>
                </c:pt>
                <c:pt idx="6459">
                  <c:v>95.59513170649349</c:v>
                </c:pt>
                <c:pt idx="6460">
                  <c:v>95.593385129057523</c:v>
                </c:pt>
                <c:pt idx="6461">
                  <c:v>95.591711325681388</c:v>
                </c:pt>
                <c:pt idx="6462">
                  <c:v>95.589964748245421</c:v>
                </c:pt>
                <c:pt idx="6463">
                  <c:v>95.588654815168439</c:v>
                </c:pt>
                <c:pt idx="6464">
                  <c:v>95.587781526450456</c:v>
                </c:pt>
                <c:pt idx="6465">
                  <c:v>95.587126559911965</c:v>
                </c:pt>
                <c:pt idx="6466">
                  <c:v>95.584870564057184</c:v>
                </c:pt>
                <c:pt idx="6467">
                  <c:v>95.583778953159708</c:v>
                </c:pt>
                <c:pt idx="6468">
                  <c:v>95.58283289038188</c:v>
                </c:pt>
                <c:pt idx="6469">
                  <c:v>95.581013538886097</c:v>
                </c:pt>
                <c:pt idx="6470">
                  <c:v>95.579558057689439</c:v>
                </c:pt>
                <c:pt idx="6471">
                  <c:v>95.577811480253487</c:v>
                </c:pt>
                <c:pt idx="6472">
                  <c:v>95.576137676877352</c:v>
                </c:pt>
                <c:pt idx="6473">
                  <c:v>95.574391099441385</c:v>
                </c:pt>
                <c:pt idx="6474">
                  <c:v>95.573372262603726</c:v>
                </c:pt>
                <c:pt idx="6475">
                  <c:v>95.571844007347266</c:v>
                </c:pt>
                <c:pt idx="6476">
                  <c:v>95.570606848330115</c:v>
                </c:pt>
                <c:pt idx="6477">
                  <c:v>95.569078593073655</c:v>
                </c:pt>
                <c:pt idx="6478">
                  <c:v>95.567695885936857</c:v>
                </c:pt>
                <c:pt idx="6479">
                  <c:v>95.56631317880003</c:v>
                </c:pt>
                <c:pt idx="6480">
                  <c:v>95.565003245723062</c:v>
                </c:pt>
                <c:pt idx="6481">
                  <c:v>95.563547764526419</c:v>
                </c:pt>
                <c:pt idx="6482">
                  <c:v>95.56216505738962</c:v>
                </c:pt>
                <c:pt idx="6483">
                  <c:v>95.560709576192977</c:v>
                </c:pt>
                <c:pt idx="6484">
                  <c:v>95.559035772816841</c:v>
                </c:pt>
                <c:pt idx="6485">
                  <c:v>95.557871387859535</c:v>
                </c:pt>
                <c:pt idx="6486">
                  <c:v>95.556634228842398</c:v>
                </c:pt>
                <c:pt idx="6487">
                  <c:v>95.555178747645755</c:v>
                </c:pt>
                <c:pt idx="6488">
                  <c:v>95.553868814568773</c:v>
                </c:pt>
                <c:pt idx="6489">
                  <c:v>95.552558881491805</c:v>
                </c:pt>
                <c:pt idx="6490">
                  <c:v>95.550739529996008</c:v>
                </c:pt>
                <c:pt idx="6491">
                  <c:v>95.549211274739534</c:v>
                </c:pt>
                <c:pt idx="6492">
                  <c:v>95.548046889782228</c:v>
                </c:pt>
                <c:pt idx="6493">
                  <c:v>95.546809730765077</c:v>
                </c:pt>
                <c:pt idx="6494">
                  <c:v>95.545135927388941</c:v>
                </c:pt>
                <c:pt idx="6495">
                  <c:v>95.543316575893144</c:v>
                </c:pt>
                <c:pt idx="6496">
                  <c:v>95.542152190935852</c:v>
                </c:pt>
                <c:pt idx="6497">
                  <c:v>95.541133354098193</c:v>
                </c:pt>
                <c:pt idx="6498">
                  <c:v>95.539532324781902</c:v>
                </c:pt>
                <c:pt idx="6499">
                  <c:v>95.53822239170492</c:v>
                </c:pt>
                <c:pt idx="6500">
                  <c:v>95.536839684568108</c:v>
                </c:pt>
                <c:pt idx="6501">
                  <c:v>95.53552975149114</c:v>
                </c:pt>
                <c:pt idx="6502">
                  <c:v>95.533855948115004</c:v>
                </c:pt>
                <c:pt idx="6503">
                  <c:v>95.531963822559376</c:v>
                </c:pt>
                <c:pt idx="6504">
                  <c:v>95.529926148884087</c:v>
                </c:pt>
                <c:pt idx="6505">
                  <c:v>95.528543441747274</c:v>
                </c:pt>
                <c:pt idx="6506">
                  <c:v>95.527379056789954</c:v>
                </c:pt>
                <c:pt idx="6507">
                  <c:v>95.525778027473663</c:v>
                </c:pt>
                <c:pt idx="6508">
                  <c:v>95.524759190636004</c:v>
                </c:pt>
                <c:pt idx="6509">
                  <c:v>95.522939839140207</c:v>
                </c:pt>
                <c:pt idx="6510">
                  <c:v>95.521047713584579</c:v>
                </c:pt>
                <c:pt idx="6511">
                  <c:v>95.519519458328105</c:v>
                </c:pt>
                <c:pt idx="6512">
                  <c:v>95.518136751191292</c:v>
                </c:pt>
                <c:pt idx="6513">
                  <c:v>95.517263462473323</c:v>
                </c:pt>
                <c:pt idx="6514">
                  <c:v>95.516026303456186</c:v>
                </c:pt>
                <c:pt idx="6515">
                  <c:v>95.514789144439035</c:v>
                </c:pt>
                <c:pt idx="6516">
                  <c:v>95.512751470763746</c:v>
                </c:pt>
                <c:pt idx="6517">
                  <c:v>95.511295989567103</c:v>
                </c:pt>
                <c:pt idx="6518">
                  <c:v>95.510349926789289</c:v>
                </c:pt>
                <c:pt idx="6519">
                  <c:v>95.509039993712321</c:v>
                </c:pt>
                <c:pt idx="6520">
                  <c:v>95.507511738455847</c:v>
                </c:pt>
                <c:pt idx="6521">
                  <c:v>95.506129031319034</c:v>
                </c:pt>
                <c:pt idx="6522">
                  <c:v>95.504819098242052</c:v>
                </c:pt>
                <c:pt idx="6523">
                  <c:v>95.503290842985606</c:v>
                </c:pt>
                <c:pt idx="6524">
                  <c:v>95.501762587729118</c:v>
                </c:pt>
                <c:pt idx="6525">
                  <c:v>95.500234332472658</c:v>
                </c:pt>
                <c:pt idx="6526">
                  <c:v>95.498633303156339</c:v>
                </c:pt>
                <c:pt idx="6527">
                  <c:v>95.497250596019541</c:v>
                </c:pt>
                <c:pt idx="6528">
                  <c:v>95.496013437002404</c:v>
                </c:pt>
                <c:pt idx="6529">
                  <c:v>95.494703503925422</c:v>
                </c:pt>
                <c:pt idx="6530">
                  <c:v>95.493320796788623</c:v>
                </c:pt>
                <c:pt idx="6531">
                  <c:v>95.491938089651825</c:v>
                </c:pt>
                <c:pt idx="6532">
                  <c:v>95.490409834395336</c:v>
                </c:pt>
                <c:pt idx="6533">
                  <c:v>95.488954353198707</c:v>
                </c:pt>
                <c:pt idx="6534">
                  <c:v>95.487426097942233</c:v>
                </c:pt>
                <c:pt idx="6535">
                  <c:v>95.485897842685759</c:v>
                </c:pt>
                <c:pt idx="6536">
                  <c:v>95.484369587429299</c:v>
                </c:pt>
                <c:pt idx="6537">
                  <c:v>95.483132428412148</c:v>
                </c:pt>
                <c:pt idx="6538">
                  <c:v>95.481531399095843</c:v>
                </c:pt>
                <c:pt idx="6539">
                  <c:v>95.479857595719707</c:v>
                </c:pt>
                <c:pt idx="6540">
                  <c:v>95.478547662642725</c:v>
                </c:pt>
                <c:pt idx="6541">
                  <c:v>95.477092181446096</c:v>
                </c:pt>
                <c:pt idx="6542">
                  <c:v>95.475709474309284</c:v>
                </c:pt>
                <c:pt idx="6543">
                  <c:v>95.474108444992993</c:v>
                </c:pt>
                <c:pt idx="6544">
                  <c:v>95.472361867557026</c:v>
                </c:pt>
                <c:pt idx="6545">
                  <c:v>95.47119748259972</c:v>
                </c:pt>
                <c:pt idx="6546">
                  <c:v>95.469669227343246</c:v>
                </c:pt>
                <c:pt idx="6547">
                  <c:v>95.46792264990728</c:v>
                </c:pt>
                <c:pt idx="6548">
                  <c:v>95.466321620590989</c:v>
                </c:pt>
                <c:pt idx="6549">
                  <c:v>95.464938913454176</c:v>
                </c:pt>
                <c:pt idx="6550">
                  <c:v>95.463192336018196</c:v>
                </c:pt>
                <c:pt idx="6551">
                  <c:v>95.461955177001073</c:v>
                </c:pt>
                <c:pt idx="6552">
                  <c:v>95.460718017983908</c:v>
                </c:pt>
                <c:pt idx="6553">
                  <c:v>95.459262536787278</c:v>
                </c:pt>
                <c:pt idx="6554">
                  <c:v>95.458170925889803</c:v>
                </c:pt>
                <c:pt idx="6555">
                  <c:v>95.456715444693174</c:v>
                </c:pt>
                <c:pt idx="6556">
                  <c:v>95.455551059735853</c:v>
                </c:pt>
                <c:pt idx="6557">
                  <c:v>95.454022804479393</c:v>
                </c:pt>
                <c:pt idx="6558">
                  <c:v>95.452858419522073</c:v>
                </c:pt>
                <c:pt idx="6559">
                  <c:v>95.451330164265599</c:v>
                </c:pt>
                <c:pt idx="6560">
                  <c:v>95.4499474571288</c:v>
                </c:pt>
                <c:pt idx="6561">
                  <c:v>95.448346427812496</c:v>
                </c:pt>
                <c:pt idx="6562">
                  <c:v>95.446963720675697</c:v>
                </c:pt>
                <c:pt idx="6563">
                  <c:v>95.445435465419209</c:v>
                </c:pt>
                <c:pt idx="6564">
                  <c:v>95.443834436102918</c:v>
                </c:pt>
                <c:pt idx="6565">
                  <c:v>95.442233406786613</c:v>
                </c:pt>
                <c:pt idx="6566">
                  <c:v>95.440996247769462</c:v>
                </c:pt>
                <c:pt idx="6567">
                  <c:v>95.439395218453171</c:v>
                </c:pt>
                <c:pt idx="6568">
                  <c:v>95.438012511316359</c:v>
                </c:pt>
                <c:pt idx="6569">
                  <c:v>95.436484256059885</c:v>
                </c:pt>
                <c:pt idx="6570">
                  <c:v>95.435028774863255</c:v>
                </c:pt>
                <c:pt idx="6571">
                  <c:v>95.43342774554695</c:v>
                </c:pt>
                <c:pt idx="6572">
                  <c:v>95.432117812469968</c:v>
                </c:pt>
                <c:pt idx="6573">
                  <c:v>95.430662331273325</c:v>
                </c:pt>
                <c:pt idx="6574">
                  <c:v>95.429425172256202</c:v>
                </c:pt>
                <c:pt idx="6575">
                  <c:v>95.427969691059559</c:v>
                </c:pt>
                <c:pt idx="6576">
                  <c:v>95.426514209862916</c:v>
                </c:pt>
                <c:pt idx="6577">
                  <c:v>95.42484040648678</c:v>
                </c:pt>
                <c:pt idx="6578">
                  <c:v>95.423166603110644</c:v>
                </c:pt>
                <c:pt idx="6579">
                  <c:v>95.421711121914015</c:v>
                </c:pt>
                <c:pt idx="6580">
                  <c:v>95.420182866657541</c:v>
                </c:pt>
                <c:pt idx="6581">
                  <c:v>95.41901848170022</c:v>
                </c:pt>
                <c:pt idx="6582">
                  <c:v>95.417344678324085</c:v>
                </c:pt>
                <c:pt idx="6583">
                  <c:v>95.416107519306962</c:v>
                </c:pt>
                <c:pt idx="6584">
                  <c:v>95.41479758622998</c:v>
                </c:pt>
                <c:pt idx="6585">
                  <c:v>95.413196556913675</c:v>
                </c:pt>
                <c:pt idx="6586">
                  <c:v>95.411668301657215</c:v>
                </c:pt>
                <c:pt idx="6587">
                  <c:v>95.41006727234091</c:v>
                </c:pt>
                <c:pt idx="6588">
                  <c:v>95.408684565204098</c:v>
                </c:pt>
                <c:pt idx="6589">
                  <c:v>95.407010761827962</c:v>
                </c:pt>
                <c:pt idx="6590">
                  <c:v>95.405409732511657</c:v>
                </c:pt>
                <c:pt idx="6591">
                  <c:v>95.404027025374845</c:v>
                </c:pt>
                <c:pt idx="6592">
                  <c:v>95.402498770118385</c:v>
                </c:pt>
                <c:pt idx="6593">
                  <c:v>95.401261611101233</c:v>
                </c:pt>
                <c:pt idx="6594">
                  <c:v>95.400024452084082</c:v>
                </c:pt>
                <c:pt idx="6595">
                  <c:v>95.398350648707975</c:v>
                </c:pt>
                <c:pt idx="6596">
                  <c:v>95.396822393451501</c:v>
                </c:pt>
                <c:pt idx="6597">
                  <c:v>95.394930267895873</c:v>
                </c:pt>
                <c:pt idx="6598">
                  <c:v>95.393765882938553</c:v>
                </c:pt>
                <c:pt idx="6599">
                  <c:v>95.392674272041077</c:v>
                </c:pt>
                <c:pt idx="6600">
                  <c:v>95.39180098332308</c:v>
                </c:pt>
                <c:pt idx="6601">
                  <c:v>95.390636598365788</c:v>
                </c:pt>
                <c:pt idx="6602">
                  <c:v>95.389035569049469</c:v>
                </c:pt>
                <c:pt idx="6603">
                  <c:v>95.387288991613502</c:v>
                </c:pt>
                <c:pt idx="6604">
                  <c:v>95.385687962297212</c:v>
                </c:pt>
                <c:pt idx="6605">
                  <c:v>95.384232481100568</c:v>
                </c:pt>
                <c:pt idx="6606">
                  <c:v>95.382122033365448</c:v>
                </c:pt>
                <c:pt idx="6607">
                  <c:v>95.380593778108974</c:v>
                </c:pt>
                <c:pt idx="6608">
                  <c:v>95.379211070972175</c:v>
                </c:pt>
                <c:pt idx="6609">
                  <c:v>95.377901137895194</c:v>
                </c:pt>
                <c:pt idx="6610">
                  <c:v>95.37702784917721</c:v>
                </c:pt>
                <c:pt idx="6611">
                  <c:v>95.375790690160073</c:v>
                </c:pt>
                <c:pt idx="6612">
                  <c:v>95.374189660843768</c:v>
                </c:pt>
                <c:pt idx="6613">
                  <c:v>95.373170824006124</c:v>
                </c:pt>
                <c:pt idx="6614">
                  <c:v>95.371860890929156</c:v>
                </c:pt>
                <c:pt idx="6615">
                  <c:v>95.370187087553006</c:v>
                </c:pt>
                <c:pt idx="6616">
                  <c:v>95.368731606356377</c:v>
                </c:pt>
                <c:pt idx="6617">
                  <c:v>95.367639995458902</c:v>
                </c:pt>
                <c:pt idx="6618">
                  <c:v>95.366038966142597</c:v>
                </c:pt>
                <c:pt idx="6619">
                  <c:v>95.36429238870663</c:v>
                </c:pt>
                <c:pt idx="6620">
                  <c:v>95.362764133450156</c:v>
                </c:pt>
                <c:pt idx="6621">
                  <c:v>95.361599748492836</c:v>
                </c:pt>
                <c:pt idx="6622">
                  <c:v>95.360362589475699</c:v>
                </c:pt>
                <c:pt idx="6623">
                  <c:v>95.358761560159394</c:v>
                </c:pt>
                <c:pt idx="6624">
                  <c:v>95.357160530843103</c:v>
                </c:pt>
                <c:pt idx="6625">
                  <c:v>95.355341179347306</c:v>
                </c:pt>
                <c:pt idx="6626">
                  <c:v>95.353812924090832</c:v>
                </c:pt>
                <c:pt idx="6627">
                  <c:v>95.352284668834358</c:v>
                </c:pt>
                <c:pt idx="6628">
                  <c:v>95.351193057936882</c:v>
                </c:pt>
                <c:pt idx="6629">
                  <c:v>95.349737576740239</c:v>
                </c:pt>
                <c:pt idx="6630">
                  <c:v>95.348427643663257</c:v>
                </c:pt>
                <c:pt idx="6631">
                  <c:v>95.347336032765782</c:v>
                </c:pt>
                <c:pt idx="6632">
                  <c:v>95.345807777509322</c:v>
                </c:pt>
                <c:pt idx="6633">
                  <c:v>95.344206748193017</c:v>
                </c:pt>
                <c:pt idx="6634">
                  <c:v>95.342969589175866</c:v>
                </c:pt>
                <c:pt idx="6635">
                  <c:v>95.341295785799744</c:v>
                </c:pt>
                <c:pt idx="6636">
                  <c:v>95.339840304603101</c:v>
                </c:pt>
                <c:pt idx="6637">
                  <c:v>95.338093727167134</c:v>
                </c:pt>
                <c:pt idx="6638">
                  <c:v>95.336638245970491</c:v>
                </c:pt>
                <c:pt idx="6639">
                  <c:v>95.334891668534524</c:v>
                </c:pt>
                <c:pt idx="6640">
                  <c:v>95.333145091098572</c:v>
                </c:pt>
                <c:pt idx="6641">
                  <c:v>95.331471287722437</c:v>
                </c:pt>
                <c:pt idx="6642">
                  <c:v>95.330088580585624</c:v>
                </c:pt>
                <c:pt idx="6643">
                  <c:v>95.328633099388981</c:v>
                </c:pt>
                <c:pt idx="6644">
                  <c:v>95.327032070072676</c:v>
                </c:pt>
                <c:pt idx="6645">
                  <c:v>95.325649362935877</c:v>
                </c:pt>
                <c:pt idx="6646">
                  <c:v>95.32433942985891</c:v>
                </c:pt>
                <c:pt idx="6647">
                  <c:v>95.322883948662266</c:v>
                </c:pt>
                <c:pt idx="6648">
                  <c:v>95.321501241525468</c:v>
                </c:pt>
                <c:pt idx="6649">
                  <c:v>95.320336856568147</c:v>
                </c:pt>
                <c:pt idx="6650">
                  <c:v>95.318663053192012</c:v>
                </c:pt>
                <c:pt idx="6651">
                  <c:v>95.317425894174875</c:v>
                </c:pt>
                <c:pt idx="6652">
                  <c:v>95.315970412978217</c:v>
                </c:pt>
                <c:pt idx="6653">
                  <c:v>95.314223835542251</c:v>
                </c:pt>
                <c:pt idx="6654">
                  <c:v>95.312913902465283</c:v>
                </c:pt>
                <c:pt idx="6655">
                  <c:v>95.31145842126864</c:v>
                </c:pt>
                <c:pt idx="6656">
                  <c:v>95.310294036311333</c:v>
                </c:pt>
                <c:pt idx="6657">
                  <c:v>95.308911329174535</c:v>
                </c:pt>
                <c:pt idx="6658">
                  <c:v>95.30731029985823</c:v>
                </c:pt>
                <c:pt idx="6659">
                  <c:v>95.306145914900924</c:v>
                </c:pt>
                <c:pt idx="6660">
                  <c:v>95.304544885584619</c:v>
                </c:pt>
                <c:pt idx="6661">
                  <c:v>95.303016630328145</c:v>
                </c:pt>
                <c:pt idx="6662">
                  <c:v>95.301197278832348</c:v>
                </c:pt>
                <c:pt idx="6663">
                  <c:v>95.299741797635718</c:v>
                </c:pt>
                <c:pt idx="6664">
                  <c:v>95.298504638618567</c:v>
                </c:pt>
                <c:pt idx="6665">
                  <c:v>95.297776898020246</c:v>
                </c:pt>
                <c:pt idx="6666">
                  <c:v>95.296248642763786</c:v>
                </c:pt>
                <c:pt idx="6667">
                  <c:v>95.294429291267974</c:v>
                </c:pt>
                <c:pt idx="6668">
                  <c:v>95.292828261951684</c:v>
                </c:pt>
                <c:pt idx="6669">
                  <c:v>95.291518328874702</c:v>
                </c:pt>
                <c:pt idx="6670">
                  <c:v>95.290645040156718</c:v>
                </c:pt>
                <c:pt idx="6671">
                  <c:v>95.289407881139581</c:v>
                </c:pt>
                <c:pt idx="6672">
                  <c:v>95.287879625883107</c:v>
                </c:pt>
                <c:pt idx="6673">
                  <c:v>95.286788014985632</c:v>
                </c:pt>
                <c:pt idx="6674">
                  <c:v>95.285114211609496</c:v>
                </c:pt>
                <c:pt idx="6675">
                  <c:v>95.28278544169487</c:v>
                </c:pt>
                <c:pt idx="6676">
                  <c:v>95.280966090199087</c:v>
                </c:pt>
                <c:pt idx="6677">
                  <c:v>95.279146738703275</c:v>
                </c:pt>
                <c:pt idx="6678">
                  <c:v>95.277545709386985</c:v>
                </c:pt>
                <c:pt idx="6679">
                  <c:v>95.276163002250172</c:v>
                </c:pt>
                <c:pt idx="6680">
                  <c:v>95.274780295113374</c:v>
                </c:pt>
                <c:pt idx="6681">
                  <c:v>95.27274262143807</c:v>
                </c:pt>
                <c:pt idx="6682">
                  <c:v>95.271869332720087</c:v>
                </c:pt>
                <c:pt idx="6683">
                  <c:v>95.270850495882428</c:v>
                </c:pt>
                <c:pt idx="6684">
                  <c:v>95.269686110925136</c:v>
                </c:pt>
                <c:pt idx="6685">
                  <c:v>95.267939533489169</c:v>
                </c:pt>
                <c:pt idx="6686">
                  <c:v>95.266047407933527</c:v>
                </c:pt>
                <c:pt idx="6687">
                  <c:v>95.264664700796715</c:v>
                </c:pt>
                <c:pt idx="6688">
                  <c:v>95.263281993659916</c:v>
                </c:pt>
                <c:pt idx="6689">
                  <c:v>95.262335930882102</c:v>
                </c:pt>
                <c:pt idx="6690">
                  <c:v>95.260371031266644</c:v>
                </c:pt>
                <c:pt idx="6691">
                  <c:v>95.25949774254866</c:v>
                </c:pt>
                <c:pt idx="6692">
                  <c:v>95.258187809471679</c:v>
                </c:pt>
                <c:pt idx="6693">
                  <c:v>95.25680510233488</c:v>
                </c:pt>
                <c:pt idx="6694">
                  <c:v>95.255131298958744</c:v>
                </c:pt>
                <c:pt idx="6695">
                  <c:v>95.253384721522778</c:v>
                </c:pt>
                <c:pt idx="6696">
                  <c:v>95.251856466266318</c:v>
                </c:pt>
                <c:pt idx="6697">
                  <c:v>95.249964340710676</c:v>
                </c:pt>
                <c:pt idx="6698">
                  <c:v>95.248436085454216</c:v>
                </c:pt>
                <c:pt idx="6699">
                  <c:v>95.246616733958405</c:v>
                </c:pt>
                <c:pt idx="6700">
                  <c:v>95.244797382462608</c:v>
                </c:pt>
                <c:pt idx="6701">
                  <c:v>95.24348744938564</c:v>
                </c:pt>
                <c:pt idx="6702">
                  <c:v>95.242323064428319</c:v>
                </c:pt>
                <c:pt idx="6703">
                  <c:v>95.241158679471013</c:v>
                </c:pt>
                <c:pt idx="6704">
                  <c:v>95.240139842633369</c:v>
                </c:pt>
                <c:pt idx="6705">
                  <c:v>95.238829909556387</c:v>
                </c:pt>
                <c:pt idx="6706">
                  <c:v>95.236937784000759</c:v>
                </c:pt>
                <c:pt idx="6707">
                  <c:v>95.235045658445131</c:v>
                </c:pt>
                <c:pt idx="6708">
                  <c:v>95.233517403188657</c:v>
                </c:pt>
                <c:pt idx="6709">
                  <c:v>95.231479729513367</c:v>
                </c:pt>
                <c:pt idx="6710">
                  <c:v>95.23024257049623</c:v>
                </c:pt>
                <c:pt idx="6711">
                  <c:v>95.229296507718416</c:v>
                </c:pt>
                <c:pt idx="6712">
                  <c:v>95.227913800581604</c:v>
                </c:pt>
                <c:pt idx="6713">
                  <c:v>95.22645831938496</c:v>
                </c:pt>
                <c:pt idx="6714">
                  <c:v>95.224420645709671</c:v>
                </c:pt>
                <c:pt idx="6715">
                  <c:v>95.223037938572858</c:v>
                </c:pt>
                <c:pt idx="6716">
                  <c:v>95.221582457376229</c:v>
                </c:pt>
                <c:pt idx="6717">
                  <c:v>95.220781942718077</c:v>
                </c:pt>
                <c:pt idx="6718">
                  <c:v>95.219908654000093</c:v>
                </c:pt>
                <c:pt idx="6719">
                  <c:v>95.218525946863281</c:v>
                </c:pt>
                <c:pt idx="6720">
                  <c:v>95.217288787846144</c:v>
                </c:pt>
                <c:pt idx="6721">
                  <c:v>95.215760532589684</c:v>
                </c:pt>
                <c:pt idx="6722">
                  <c:v>95.21372285891438</c:v>
                </c:pt>
                <c:pt idx="6723">
                  <c:v>95.212194603657906</c:v>
                </c:pt>
                <c:pt idx="6724">
                  <c:v>95.210957444640769</c:v>
                </c:pt>
                <c:pt idx="6725">
                  <c:v>95.209283641264634</c:v>
                </c:pt>
                <c:pt idx="6726">
                  <c:v>95.207391515708991</c:v>
                </c:pt>
                <c:pt idx="6727">
                  <c:v>95.205644938273039</c:v>
                </c:pt>
                <c:pt idx="6728">
                  <c:v>95.203898360837073</c:v>
                </c:pt>
                <c:pt idx="6729">
                  <c:v>95.202297331520768</c:v>
                </c:pt>
                <c:pt idx="6730">
                  <c:v>95.2009873984438</c:v>
                </c:pt>
                <c:pt idx="6731">
                  <c:v>95.199677465366833</c:v>
                </c:pt>
                <c:pt idx="6732">
                  <c:v>95.198221984170189</c:v>
                </c:pt>
                <c:pt idx="6733">
                  <c:v>95.196839277033376</c:v>
                </c:pt>
                <c:pt idx="6734">
                  <c:v>95.19509269959741</c:v>
                </c:pt>
                <c:pt idx="6735">
                  <c:v>95.193637218400767</c:v>
                </c:pt>
                <c:pt idx="6736">
                  <c:v>95.192181737204123</c:v>
                </c:pt>
                <c:pt idx="6737">
                  <c:v>95.190799030067325</c:v>
                </c:pt>
                <c:pt idx="6738">
                  <c:v>95.189270774810851</c:v>
                </c:pt>
                <c:pt idx="6739">
                  <c:v>95.187378649255223</c:v>
                </c:pt>
                <c:pt idx="6740">
                  <c:v>95.186723682716746</c:v>
                </c:pt>
                <c:pt idx="6741">
                  <c:v>95.185923168058594</c:v>
                </c:pt>
                <c:pt idx="6742">
                  <c:v>95.184249364682458</c:v>
                </c:pt>
                <c:pt idx="6743">
                  <c:v>95.182648335366153</c:v>
                </c:pt>
                <c:pt idx="6744">
                  <c:v>95.181338402289171</c:v>
                </c:pt>
                <c:pt idx="6745">
                  <c:v>95.180101243272034</c:v>
                </c:pt>
                <c:pt idx="6746">
                  <c:v>95.178136343656575</c:v>
                </c:pt>
                <c:pt idx="6747">
                  <c:v>95.1770447327591</c:v>
                </c:pt>
                <c:pt idx="6748">
                  <c:v>95.175370929382964</c:v>
                </c:pt>
                <c:pt idx="6749">
                  <c:v>95.173697126006829</c:v>
                </c:pt>
                <c:pt idx="6750">
                  <c:v>95.172096096690524</c:v>
                </c:pt>
                <c:pt idx="6751">
                  <c:v>95.169840100835728</c:v>
                </c:pt>
                <c:pt idx="6752">
                  <c:v>95.168311845579268</c:v>
                </c:pt>
                <c:pt idx="6753">
                  <c:v>95.166638042203118</c:v>
                </c:pt>
                <c:pt idx="6754">
                  <c:v>95.164891464767166</c:v>
                </c:pt>
                <c:pt idx="6755">
                  <c:v>95.1631448873312</c:v>
                </c:pt>
                <c:pt idx="6756">
                  <c:v>95.161471083955064</c:v>
                </c:pt>
                <c:pt idx="6757">
                  <c:v>95.160015602758435</c:v>
                </c:pt>
                <c:pt idx="6758">
                  <c:v>95.159215088100268</c:v>
                </c:pt>
                <c:pt idx="6759">
                  <c:v>95.158196251262623</c:v>
                </c:pt>
                <c:pt idx="6760">
                  <c:v>95.156813544125811</c:v>
                </c:pt>
                <c:pt idx="6761">
                  <c:v>95.155794707288166</c:v>
                </c:pt>
                <c:pt idx="6762">
                  <c:v>95.154557548271029</c:v>
                </c:pt>
                <c:pt idx="6763">
                  <c:v>95.152810970835063</c:v>
                </c:pt>
                <c:pt idx="6764">
                  <c:v>95.150918845279435</c:v>
                </c:pt>
                <c:pt idx="6765">
                  <c:v>95.149608912202453</c:v>
                </c:pt>
                <c:pt idx="6766">
                  <c:v>95.1488083975443</c:v>
                </c:pt>
                <c:pt idx="6767">
                  <c:v>95.147644012586994</c:v>
                </c:pt>
                <c:pt idx="6768">
                  <c:v>95.145460790792029</c:v>
                </c:pt>
                <c:pt idx="6769">
                  <c:v>95.143932535535569</c:v>
                </c:pt>
                <c:pt idx="6770">
                  <c:v>95.142477054338926</c:v>
                </c:pt>
                <c:pt idx="6771">
                  <c:v>95.140730476902959</c:v>
                </c:pt>
                <c:pt idx="6772">
                  <c:v>95.138983899467007</c:v>
                </c:pt>
                <c:pt idx="6773">
                  <c:v>95.136800677672042</c:v>
                </c:pt>
                <c:pt idx="6774">
                  <c:v>95.135126874295906</c:v>
                </c:pt>
                <c:pt idx="6775">
                  <c:v>95.133889715278769</c:v>
                </c:pt>
                <c:pt idx="6776">
                  <c:v>95.133234748740264</c:v>
                </c:pt>
                <c:pt idx="6777">
                  <c:v>95.131779267543635</c:v>
                </c:pt>
                <c:pt idx="6778">
                  <c:v>95.13017823822733</c:v>
                </c:pt>
                <c:pt idx="6779">
                  <c:v>95.12857720891104</c:v>
                </c:pt>
                <c:pt idx="6780">
                  <c:v>95.126976179594735</c:v>
                </c:pt>
                <c:pt idx="6781">
                  <c:v>95.125666246517753</c:v>
                </c:pt>
                <c:pt idx="6782">
                  <c:v>95.124501861560447</c:v>
                </c:pt>
                <c:pt idx="6783">
                  <c:v>95.123046380363803</c:v>
                </c:pt>
                <c:pt idx="6784">
                  <c:v>95.121227028868006</c:v>
                </c:pt>
                <c:pt idx="6785">
                  <c:v>95.120280966090192</c:v>
                </c:pt>
                <c:pt idx="6786">
                  <c:v>95.118607162714056</c:v>
                </c:pt>
                <c:pt idx="6787">
                  <c:v>95.116933359337921</c:v>
                </c:pt>
                <c:pt idx="6788">
                  <c:v>95.11533233002163</c:v>
                </c:pt>
                <c:pt idx="6789">
                  <c:v>95.113949622884817</c:v>
                </c:pt>
                <c:pt idx="6790">
                  <c:v>95.113003560107003</c:v>
                </c:pt>
                <c:pt idx="6791">
                  <c:v>95.111038660491545</c:v>
                </c:pt>
                <c:pt idx="6792">
                  <c:v>95.109655953354732</c:v>
                </c:pt>
                <c:pt idx="6793">
                  <c:v>95.107982149978596</c:v>
                </c:pt>
                <c:pt idx="6794">
                  <c:v>95.10681776502129</c:v>
                </c:pt>
                <c:pt idx="6795">
                  <c:v>95.105580606004153</c:v>
                </c:pt>
                <c:pt idx="6796">
                  <c:v>95.10354293232885</c:v>
                </c:pt>
                <c:pt idx="6797">
                  <c:v>95.101869128952714</c:v>
                </c:pt>
                <c:pt idx="6798">
                  <c:v>95.0999770033971</c:v>
                </c:pt>
                <c:pt idx="6799">
                  <c:v>95.098667070320104</c:v>
                </c:pt>
                <c:pt idx="6800">
                  <c:v>95.097502685362812</c:v>
                </c:pt>
                <c:pt idx="6801">
                  <c:v>95.095756107926832</c:v>
                </c:pt>
                <c:pt idx="6802">
                  <c:v>95.094227852670372</c:v>
                </c:pt>
                <c:pt idx="6803">
                  <c:v>95.093063467713051</c:v>
                </c:pt>
                <c:pt idx="6804">
                  <c:v>95.092044630875421</c:v>
                </c:pt>
                <c:pt idx="6805">
                  <c:v>95.09080747185827</c:v>
                </c:pt>
                <c:pt idx="6806">
                  <c:v>95.088915346302628</c:v>
                </c:pt>
                <c:pt idx="6807">
                  <c:v>95.087532639165829</c:v>
                </c:pt>
                <c:pt idx="6808">
                  <c:v>95.086295480148692</c:v>
                </c:pt>
                <c:pt idx="6809">
                  <c:v>95.084912773011894</c:v>
                </c:pt>
                <c:pt idx="6810">
                  <c:v>95.083384517755405</c:v>
                </c:pt>
                <c:pt idx="6811">
                  <c:v>95.081856262498945</c:v>
                </c:pt>
                <c:pt idx="6812">
                  <c:v>95.079891362883473</c:v>
                </c:pt>
                <c:pt idx="6813">
                  <c:v>95.078363107627013</c:v>
                </c:pt>
                <c:pt idx="6814">
                  <c:v>95.076762078310708</c:v>
                </c:pt>
                <c:pt idx="6815">
                  <c:v>95.075524919293571</c:v>
                </c:pt>
                <c:pt idx="6816">
                  <c:v>95.074142212156758</c:v>
                </c:pt>
                <c:pt idx="6817">
                  <c:v>95.072031764421624</c:v>
                </c:pt>
                <c:pt idx="6818">
                  <c:v>95.070721831344656</c:v>
                </c:pt>
                <c:pt idx="6819">
                  <c:v>95.069266350148013</c:v>
                </c:pt>
                <c:pt idx="6820">
                  <c:v>95.068393061430029</c:v>
                </c:pt>
                <c:pt idx="6821">
                  <c:v>95.066792032113739</c:v>
                </c:pt>
                <c:pt idx="6822">
                  <c:v>95.065118228737603</c:v>
                </c:pt>
                <c:pt idx="6823">
                  <c:v>95.063953843780283</c:v>
                </c:pt>
                <c:pt idx="6824">
                  <c:v>95.062789458822976</c:v>
                </c:pt>
                <c:pt idx="6825">
                  <c:v>95.061261203566502</c:v>
                </c:pt>
                <c:pt idx="6826">
                  <c:v>95.059951270489535</c:v>
                </c:pt>
                <c:pt idx="6827">
                  <c:v>95.058714111472383</c:v>
                </c:pt>
                <c:pt idx="6828">
                  <c:v>95.057113082156093</c:v>
                </c:pt>
                <c:pt idx="6829">
                  <c:v>95.05573037501928</c:v>
                </c:pt>
                <c:pt idx="6830">
                  <c:v>95.054202119762806</c:v>
                </c:pt>
                <c:pt idx="6831">
                  <c:v>95.052309994207178</c:v>
                </c:pt>
                <c:pt idx="6832">
                  <c:v>95.050636190831042</c:v>
                </c:pt>
                <c:pt idx="6833">
                  <c:v>95.048889613395076</c:v>
                </c:pt>
                <c:pt idx="6834">
                  <c:v>95.047870776557431</c:v>
                </c:pt>
                <c:pt idx="6835">
                  <c:v>95.046269747241141</c:v>
                </c:pt>
                <c:pt idx="6836">
                  <c:v>95.044814266044483</c:v>
                </c:pt>
                <c:pt idx="6837">
                  <c:v>95.043067688608531</c:v>
                </c:pt>
                <c:pt idx="6838">
                  <c:v>95.041466659292212</c:v>
                </c:pt>
                <c:pt idx="6839">
                  <c:v>95.039865629975935</c:v>
                </c:pt>
                <c:pt idx="6840">
                  <c:v>95.038701245018615</c:v>
                </c:pt>
                <c:pt idx="6841">
                  <c:v>95.037027441642479</c:v>
                </c:pt>
                <c:pt idx="6842">
                  <c:v>95.035353638266358</c:v>
                </c:pt>
                <c:pt idx="6843">
                  <c:v>95.0338981570697</c:v>
                </c:pt>
                <c:pt idx="6844">
                  <c:v>95.032660998052563</c:v>
                </c:pt>
                <c:pt idx="6845">
                  <c:v>95.031496613095243</c:v>
                </c:pt>
                <c:pt idx="6846">
                  <c:v>95.029822809719107</c:v>
                </c:pt>
                <c:pt idx="6847">
                  <c:v>95.028076232283141</c:v>
                </c:pt>
                <c:pt idx="6848">
                  <c:v>95.026911847325849</c:v>
                </c:pt>
                <c:pt idx="6849">
                  <c:v>95.025601914248867</c:v>
                </c:pt>
                <c:pt idx="6850">
                  <c:v>95.024510303351377</c:v>
                </c:pt>
                <c:pt idx="6851">
                  <c:v>95.02327314433424</c:v>
                </c:pt>
                <c:pt idx="6852">
                  <c:v>95.021308244718767</c:v>
                </c:pt>
                <c:pt idx="6853">
                  <c:v>95.019779989462322</c:v>
                </c:pt>
                <c:pt idx="6854">
                  <c:v>95.01788786390668</c:v>
                </c:pt>
                <c:pt idx="6855">
                  <c:v>95.016577930829712</c:v>
                </c:pt>
                <c:pt idx="6856">
                  <c:v>95.015195223692899</c:v>
                </c:pt>
                <c:pt idx="6857">
                  <c:v>95.013812516556087</c:v>
                </c:pt>
                <c:pt idx="6858">
                  <c:v>95.01264813159878</c:v>
                </c:pt>
                <c:pt idx="6859">
                  <c:v>95.011338198521813</c:v>
                </c:pt>
                <c:pt idx="6860">
                  <c:v>95.009737169205508</c:v>
                </c:pt>
                <c:pt idx="6861">
                  <c:v>95.007990591769527</c:v>
                </c:pt>
                <c:pt idx="6862">
                  <c:v>95.006607884632729</c:v>
                </c:pt>
                <c:pt idx="6863">
                  <c:v>95.005297951555761</c:v>
                </c:pt>
                <c:pt idx="6864">
                  <c:v>95.00406079253861</c:v>
                </c:pt>
                <c:pt idx="6865">
                  <c:v>95.002750859461642</c:v>
                </c:pt>
                <c:pt idx="6866">
                  <c:v>95.001077056085506</c:v>
                </c:pt>
                <c:pt idx="6867">
                  <c:v>94.999184930529879</c:v>
                </c:pt>
                <c:pt idx="6868">
                  <c:v>94.997583901213574</c:v>
                </c:pt>
                <c:pt idx="6869">
                  <c:v>94.995982871897269</c:v>
                </c:pt>
                <c:pt idx="6870">
                  <c:v>94.99460016476047</c:v>
                </c:pt>
                <c:pt idx="6871">
                  <c:v>94.992999135444165</c:v>
                </c:pt>
                <c:pt idx="6872">
                  <c:v>94.991689202367198</c:v>
                </c:pt>
                <c:pt idx="6873">
                  <c:v>94.989942624931231</c:v>
                </c:pt>
                <c:pt idx="6874">
                  <c:v>94.988487143734574</c:v>
                </c:pt>
                <c:pt idx="6875">
                  <c:v>94.987177210657606</c:v>
                </c:pt>
                <c:pt idx="6876">
                  <c:v>94.986085599760131</c:v>
                </c:pt>
                <c:pt idx="6877">
                  <c:v>94.984921214802824</c:v>
                </c:pt>
                <c:pt idx="6878">
                  <c:v>94.983538507666026</c:v>
                </c:pt>
                <c:pt idx="6879">
                  <c:v>94.981719156170215</c:v>
                </c:pt>
                <c:pt idx="6880">
                  <c:v>94.979972578734248</c:v>
                </c:pt>
                <c:pt idx="6881">
                  <c:v>94.978371549417943</c:v>
                </c:pt>
                <c:pt idx="6882">
                  <c:v>94.976552197922146</c:v>
                </c:pt>
                <c:pt idx="6883">
                  <c:v>94.975242264845178</c:v>
                </c:pt>
                <c:pt idx="6884">
                  <c:v>94.973641235528873</c:v>
                </c:pt>
                <c:pt idx="6885">
                  <c:v>94.971530787793753</c:v>
                </c:pt>
                <c:pt idx="6886">
                  <c:v>94.970148080656941</c:v>
                </c:pt>
                <c:pt idx="6887">
                  <c:v>94.968765373520142</c:v>
                </c:pt>
                <c:pt idx="6888">
                  <c:v>94.967237118263654</c:v>
                </c:pt>
                <c:pt idx="6889">
                  <c:v>94.965636088947363</c:v>
                </c:pt>
                <c:pt idx="6890">
                  <c:v>94.964253381810551</c:v>
                </c:pt>
                <c:pt idx="6891">
                  <c:v>94.963088996853244</c:v>
                </c:pt>
                <c:pt idx="6892">
                  <c:v>94.961706289716446</c:v>
                </c:pt>
                <c:pt idx="6893">
                  <c:v>94.96003248634031</c:v>
                </c:pt>
                <c:pt idx="6894">
                  <c:v>94.958431457023991</c:v>
                </c:pt>
                <c:pt idx="6895">
                  <c:v>94.956539331468377</c:v>
                </c:pt>
                <c:pt idx="6896">
                  <c:v>94.955156624331565</c:v>
                </c:pt>
                <c:pt idx="6897">
                  <c:v>94.954065013434104</c:v>
                </c:pt>
                <c:pt idx="6898">
                  <c:v>94.9529734025366</c:v>
                </c:pt>
                <c:pt idx="6899">
                  <c:v>94.951590695399801</c:v>
                </c:pt>
                <c:pt idx="6900">
                  <c:v>94.949844117963835</c:v>
                </c:pt>
                <c:pt idx="6901">
                  <c:v>94.948024766468038</c:v>
                </c:pt>
                <c:pt idx="6902">
                  <c:v>94.946423737151733</c:v>
                </c:pt>
                <c:pt idx="6903">
                  <c:v>94.944822707835428</c:v>
                </c:pt>
                <c:pt idx="6904">
                  <c:v>94.94351277475846</c:v>
                </c:pt>
                <c:pt idx="6905">
                  <c:v>94.942057293561817</c:v>
                </c:pt>
                <c:pt idx="6906">
                  <c:v>94.940529038305357</c:v>
                </c:pt>
                <c:pt idx="6907">
                  <c:v>94.939073557108713</c:v>
                </c:pt>
                <c:pt idx="6908">
                  <c:v>94.937472527792409</c:v>
                </c:pt>
                <c:pt idx="6909">
                  <c:v>94.935944272535934</c:v>
                </c:pt>
                <c:pt idx="6910">
                  <c:v>94.934488791339305</c:v>
                </c:pt>
                <c:pt idx="6911">
                  <c:v>94.933324406381985</c:v>
                </c:pt>
                <c:pt idx="6912">
                  <c:v>94.931796151125511</c:v>
                </c:pt>
                <c:pt idx="6913">
                  <c:v>94.930267895869051</c:v>
                </c:pt>
                <c:pt idx="6914">
                  <c:v>94.928739640612577</c:v>
                </c:pt>
                <c:pt idx="6915">
                  <c:v>94.927356933475764</c:v>
                </c:pt>
                <c:pt idx="6916">
                  <c:v>94.926047000398796</c:v>
                </c:pt>
                <c:pt idx="6917">
                  <c:v>94.924591519202167</c:v>
                </c:pt>
                <c:pt idx="6918">
                  <c:v>94.922917715826017</c:v>
                </c:pt>
                <c:pt idx="6919">
                  <c:v>94.921243912449881</c:v>
                </c:pt>
                <c:pt idx="6920">
                  <c:v>94.919861205313083</c:v>
                </c:pt>
                <c:pt idx="6921">
                  <c:v>94.918769594415608</c:v>
                </c:pt>
                <c:pt idx="6922">
                  <c:v>94.917459661338626</c:v>
                </c:pt>
                <c:pt idx="6923">
                  <c:v>94.915494761723167</c:v>
                </c:pt>
                <c:pt idx="6924">
                  <c:v>94.913820958347046</c:v>
                </c:pt>
                <c:pt idx="6925">
                  <c:v>94.91258379932988</c:v>
                </c:pt>
                <c:pt idx="6926">
                  <c:v>94.911201092193082</c:v>
                </c:pt>
                <c:pt idx="6927">
                  <c:v>94.909600062876777</c:v>
                </c:pt>
                <c:pt idx="6928">
                  <c:v>94.908581226039132</c:v>
                </c:pt>
                <c:pt idx="6929">
                  <c:v>94.907125744842503</c:v>
                </c:pt>
                <c:pt idx="6930">
                  <c:v>94.905597489586029</c:v>
                </c:pt>
                <c:pt idx="6931">
                  <c:v>94.90363258997057</c:v>
                </c:pt>
                <c:pt idx="6932">
                  <c:v>94.902540979073095</c:v>
                </c:pt>
                <c:pt idx="6933">
                  <c:v>94.901158271936282</c:v>
                </c:pt>
                <c:pt idx="6934">
                  <c:v>94.899702790739639</c:v>
                </c:pt>
                <c:pt idx="6935">
                  <c:v>94.898247309543009</c:v>
                </c:pt>
                <c:pt idx="6936">
                  <c:v>94.896719054286535</c:v>
                </c:pt>
                <c:pt idx="6937">
                  <c:v>94.895336347149723</c:v>
                </c:pt>
                <c:pt idx="6938">
                  <c:v>94.893589769713756</c:v>
                </c:pt>
                <c:pt idx="6939">
                  <c:v>94.892061514457296</c:v>
                </c:pt>
                <c:pt idx="6940">
                  <c:v>94.890242162961499</c:v>
                </c:pt>
                <c:pt idx="6941">
                  <c:v>94.888350037405871</c:v>
                </c:pt>
                <c:pt idx="6942">
                  <c:v>94.886749008089552</c:v>
                </c:pt>
                <c:pt idx="6943">
                  <c:v>94.885439075012584</c:v>
                </c:pt>
                <c:pt idx="6944">
                  <c:v>94.883983593815941</c:v>
                </c:pt>
                <c:pt idx="6945">
                  <c:v>94.882964756978296</c:v>
                </c:pt>
                <c:pt idx="6946">
                  <c:v>94.881654823901314</c:v>
                </c:pt>
                <c:pt idx="6947">
                  <c:v>94.880417664884192</c:v>
                </c:pt>
                <c:pt idx="6948">
                  <c:v>94.878889409627703</c:v>
                </c:pt>
                <c:pt idx="6949">
                  <c:v>94.876924510012245</c:v>
                </c:pt>
                <c:pt idx="6950">
                  <c:v>94.875250706636109</c:v>
                </c:pt>
                <c:pt idx="6951">
                  <c:v>94.873867999499311</c:v>
                </c:pt>
                <c:pt idx="6952">
                  <c:v>94.871975873943683</c:v>
                </c:pt>
                <c:pt idx="6953">
                  <c:v>94.870374844627364</c:v>
                </c:pt>
                <c:pt idx="6954">
                  <c:v>94.86906491155041</c:v>
                </c:pt>
                <c:pt idx="6955">
                  <c:v>94.867827752533259</c:v>
                </c:pt>
                <c:pt idx="6956">
                  <c:v>94.866081175097293</c:v>
                </c:pt>
                <c:pt idx="6957">
                  <c:v>94.864625693900663</c:v>
                </c:pt>
                <c:pt idx="6958">
                  <c:v>94.863388534883512</c:v>
                </c:pt>
                <c:pt idx="6959">
                  <c:v>94.861714731507377</c:v>
                </c:pt>
                <c:pt idx="6960">
                  <c:v>94.859822605951763</c:v>
                </c:pt>
                <c:pt idx="6961">
                  <c:v>94.858585446934612</c:v>
                </c:pt>
                <c:pt idx="6962">
                  <c:v>94.857421061977291</c:v>
                </c:pt>
                <c:pt idx="6963">
                  <c:v>94.855892806720817</c:v>
                </c:pt>
                <c:pt idx="6964">
                  <c:v>94.854582873643849</c:v>
                </c:pt>
                <c:pt idx="6965">
                  <c:v>94.853127392447206</c:v>
                </c:pt>
                <c:pt idx="6966">
                  <c:v>94.852326877789068</c:v>
                </c:pt>
                <c:pt idx="6967">
                  <c:v>94.850507526293256</c:v>
                </c:pt>
                <c:pt idx="6968">
                  <c:v>94.849197593216289</c:v>
                </c:pt>
                <c:pt idx="6969">
                  <c:v>94.847814886079476</c:v>
                </c:pt>
                <c:pt idx="6970">
                  <c:v>94.84614108270334</c:v>
                </c:pt>
                <c:pt idx="6971">
                  <c:v>94.844467279327219</c:v>
                </c:pt>
                <c:pt idx="6972">
                  <c:v>94.842939024070745</c:v>
                </c:pt>
                <c:pt idx="6973">
                  <c:v>94.841556316933946</c:v>
                </c:pt>
                <c:pt idx="6974">
                  <c:v>94.840100835737303</c:v>
                </c:pt>
                <c:pt idx="6975">
                  <c:v>94.838645354540645</c:v>
                </c:pt>
                <c:pt idx="6976">
                  <c:v>94.837117099284185</c:v>
                </c:pt>
                <c:pt idx="6977">
                  <c:v>94.835224973728543</c:v>
                </c:pt>
                <c:pt idx="6978">
                  <c:v>94.833551170352422</c:v>
                </c:pt>
                <c:pt idx="6979">
                  <c:v>94.832386785395116</c:v>
                </c:pt>
                <c:pt idx="6980">
                  <c:v>94.831076852318148</c:v>
                </c:pt>
                <c:pt idx="6981">
                  <c:v>94.829694145181335</c:v>
                </c:pt>
                <c:pt idx="6982">
                  <c:v>94.827656471506032</c:v>
                </c:pt>
                <c:pt idx="6983">
                  <c:v>94.826419312488895</c:v>
                </c:pt>
                <c:pt idx="6984">
                  <c:v>94.82540047565125</c:v>
                </c:pt>
                <c:pt idx="6985">
                  <c:v>94.824090542574282</c:v>
                </c:pt>
                <c:pt idx="6986">
                  <c:v>94.82270783543747</c:v>
                </c:pt>
                <c:pt idx="6987">
                  <c:v>94.820888483941673</c:v>
                </c:pt>
                <c:pt idx="6988">
                  <c:v>94.81950577680486</c:v>
                </c:pt>
                <c:pt idx="6989">
                  <c:v>94.817977521548386</c:v>
                </c:pt>
                <c:pt idx="6990">
                  <c:v>94.816594814411587</c:v>
                </c:pt>
                <c:pt idx="6991">
                  <c:v>94.815139333214944</c:v>
                </c:pt>
                <c:pt idx="6992">
                  <c:v>94.813392755778992</c:v>
                </c:pt>
                <c:pt idx="6993">
                  <c:v>94.811718952402856</c:v>
                </c:pt>
                <c:pt idx="6994">
                  <c:v>94.810481793385705</c:v>
                </c:pt>
                <c:pt idx="6995">
                  <c:v>94.809099086248906</c:v>
                </c:pt>
                <c:pt idx="6996">
                  <c:v>94.807789153171925</c:v>
                </c:pt>
                <c:pt idx="6997">
                  <c:v>94.806115349795789</c:v>
                </c:pt>
                <c:pt idx="6998">
                  <c:v>94.80473264265899</c:v>
                </c:pt>
                <c:pt idx="6999">
                  <c:v>94.803058839282855</c:v>
                </c:pt>
                <c:pt idx="7000">
                  <c:v>94.801603358086211</c:v>
                </c:pt>
                <c:pt idx="7001">
                  <c:v>94.80029342500923</c:v>
                </c:pt>
                <c:pt idx="7002">
                  <c:v>94.7988379438126</c:v>
                </c:pt>
                <c:pt idx="7003">
                  <c:v>94.797528010735618</c:v>
                </c:pt>
                <c:pt idx="7004">
                  <c:v>94.795926981419314</c:v>
                </c:pt>
                <c:pt idx="7005">
                  <c:v>94.794398726162854</c:v>
                </c:pt>
                <c:pt idx="7006">
                  <c:v>94.792797696846549</c:v>
                </c:pt>
                <c:pt idx="7007">
                  <c:v>94.790978345350752</c:v>
                </c:pt>
                <c:pt idx="7008">
                  <c:v>94.789231767914785</c:v>
                </c:pt>
                <c:pt idx="7009">
                  <c:v>94.787703512658311</c:v>
                </c:pt>
                <c:pt idx="7010">
                  <c:v>94.785884161162514</c:v>
                </c:pt>
                <c:pt idx="7011">
                  <c:v>94.784574228085532</c:v>
                </c:pt>
                <c:pt idx="7012">
                  <c:v>94.783409843128226</c:v>
                </c:pt>
                <c:pt idx="7013">
                  <c:v>94.782099910051258</c:v>
                </c:pt>
                <c:pt idx="7014">
                  <c:v>94.780862751034107</c:v>
                </c:pt>
                <c:pt idx="7015">
                  <c:v>94.779552817957139</c:v>
                </c:pt>
                <c:pt idx="7016">
                  <c:v>94.777806240521173</c:v>
                </c:pt>
                <c:pt idx="7017">
                  <c:v>94.776714629623697</c:v>
                </c:pt>
                <c:pt idx="7018">
                  <c:v>94.775695792786038</c:v>
                </c:pt>
                <c:pt idx="7019">
                  <c:v>94.77431308564924</c:v>
                </c:pt>
                <c:pt idx="7020">
                  <c:v>94.773075926632089</c:v>
                </c:pt>
                <c:pt idx="7021">
                  <c:v>94.771765993555121</c:v>
                </c:pt>
                <c:pt idx="7022">
                  <c:v>94.770310512358478</c:v>
                </c:pt>
                <c:pt idx="7023">
                  <c:v>94.768563934922511</c:v>
                </c:pt>
                <c:pt idx="7024">
                  <c:v>94.766671809366898</c:v>
                </c:pt>
                <c:pt idx="7025">
                  <c:v>94.764998005990748</c:v>
                </c:pt>
                <c:pt idx="7026">
                  <c:v>94.76368807291378</c:v>
                </c:pt>
                <c:pt idx="7027">
                  <c:v>94.762014269537644</c:v>
                </c:pt>
                <c:pt idx="7028">
                  <c:v>94.760631562400846</c:v>
                </c:pt>
                <c:pt idx="7029">
                  <c:v>94.759539951503371</c:v>
                </c:pt>
                <c:pt idx="7030">
                  <c:v>94.758011696246896</c:v>
                </c:pt>
                <c:pt idx="7031">
                  <c:v>94.756556215050253</c:v>
                </c:pt>
                <c:pt idx="7032">
                  <c:v>94.754955185733948</c:v>
                </c:pt>
                <c:pt idx="7033">
                  <c:v>94.753572478597135</c:v>
                </c:pt>
                <c:pt idx="7034">
                  <c:v>94.751680353041507</c:v>
                </c:pt>
                <c:pt idx="7035">
                  <c:v>94.750079323725217</c:v>
                </c:pt>
                <c:pt idx="7036">
                  <c:v>94.748332746289236</c:v>
                </c:pt>
                <c:pt idx="7037">
                  <c:v>94.746658942913115</c:v>
                </c:pt>
                <c:pt idx="7038">
                  <c:v>94.74505791359681</c:v>
                </c:pt>
                <c:pt idx="7039">
                  <c:v>94.743820754579673</c:v>
                </c:pt>
                <c:pt idx="7040">
                  <c:v>94.742438047442874</c:v>
                </c:pt>
                <c:pt idx="7041">
                  <c:v>94.741200888425709</c:v>
                </c:pt>
                <c:pt idx="7042">
                  <c:v>94.739890955348741</c:v>
                </c:pt>
                <c:pt idx="7043">
                  <c:v>94.738872118511097</c:v>
                </c:pt>
                <c:pt idx="7044">
                  <c:v>94.73712554107513</c:v>
                </c:pt>
                <c:pt idx="7045">
                  <c:v>94.735378963639164</c:v>
                </c:pt>
                <c:pt idx="7046">
                  <c:v>94.733632386203197</c:v>
                </c:pt>
                <c:pt idx="7047">
                  <c:v>94.731958582827062</c:v>
                </c:pt>
                <c:pt idx="7048">
                  <c:v>94.730430327570602</c:v>
                </c:pt>
                <c:pt idx="7049">
                  <c:v>94.729265942613281</c:v>
                </c:pt>
                <c:pt idx="7050">
                  <c:v>94.727592139237146</c:v>
                </c:pt>
                <c:pt idx="7051">
                  <c:v>94.726354980220009</c:v>
                </c:pt>
                <c:pt idx="7052">
                  <c:v>94.725263369322519</c:v>
                </c:pt>
                <c:pt idx="7053">
                  <c:v>94.72380788812589</c:v>
                </c:pt>
                <c:pt idx="7054">
                  <c:v>94.722061310689924</c:v>
                </c:pt>
                <c:pt idx="7055">
                  <c:v>94.720387507313788</c:v>
                </c:pt>
                <c:pt idx="7056">
                  <c:v>94.719223122356482</c:v>
                </c:pt>
                <c:pt idx="7057">
                  <c:v>94.717840415219683</c:v>
                </c:pt>
                <c:pt idx="7058">
                  <c:v>94.716457708082871</c:v>
                </c:pt>
                <c:pt idx="7059">
                  <c:v>94.715147775005889</c:v>
                </c:pt>
                <c:pt idx="7060">
                  <c:v>94.713546745689584</c:v>
                </c:pt>
                <c:pt idx="7061">
                  <c:v>94.71165462013397</c:v>
                </c:pt>
                <c:pt idx="7062">
                  <c:v>94.71049023517665</c:v>
                </c:pt>
                <c:pt idx="7063">
                  <c:v>94.709325850219344</c:v>
                </c:pt>
                <c:pt idx="7064">
                  <c:v>94.708161465262023</c:v>
                </c:pt>
                <c:pt idx="7065">
                  <c:v>94.706487661885888</c:v>
                </c:pt>
                <c:pt idx="7066">
                  <c:v>94.704959406629413</c:v>
                </c:pt>
                <c:pt idx="7067">
                  <c:v>94.703358377313123</c:v>
                </c:pt>
                <c:pt idx="7068">
                  <c:v>94.701902896116479</c:v>
                </c:pt>
                <c:pt idx="7069">
                  <c:v>94.700447414919836</c:v>
                </c:pt>
                <c:pt idx="7070">
                  <c:v>94.699210255902699</c:v>
                </c:pt>
                <c:pt idx="7071">
                  <c:v>94.697536452526563</c:v>
                </c:pt>
                <c:pt idx="7072">
                  <c:v>94.69608097132992</c:v>
                </c:pt>
                <c:pt idx="7073">
                  <c:v>94.695062134492275</c:v>
                </c:pt>
                <c:pt idx="7074">
                  <c:v>94.693533879235815</c:v>
                </c:pt>
                <c:pt idx="7075">
                  <c:v>94.692296720218678</c:v>
                </c:pt>
                <c:pt idx="7076">
                  <c:v>94.690986787141696</c:v>
                </c:pt>
                <c:pt idx="7077">
                  <c:v>94.689167435645899</c:v>
                </c:pt>
                <c:pt idx="7078">
                  <c:v>94.687784728509101</c:v>
                </c:pt>
                <c:pt idx="7079">
                  <c:v>94.686474795432119</c:v>
                </c:pt>
                <c:pt idx="7080">
                  <c:v>94.684800992055983</c:v>
                </c:pt>
                <c:pt idx="7081">
                  <c:v>94.68334551085934</c:v>
                </c:pt>
                <c:pt idx="7082">
                  <c:v>94.682035577782358</c:v>
                </c:pt>
                <c:pt idx="7083">
                  <c:v>94.680070678166899</c:v>
                </c:pt>
                <c:pt idx="7084">
                  <c:v>94.678906293209593</c:v>
                </c:pt>
                <c:pt idx="7085">
                  <c:v>94.676795845474473</c:v>
                </c:pt>
                <c:pt idx="7086">
                  <c:v>94.675704234576983</c:v>
                </c:pt>
                <c:pt idx="7087">
                  <c:v>94.674467075559861</c:v>
                </c:pt>
                <c:pt idx="7088">
                  <c:v>94.672793272183725</c:v>
                </c:pt>
                <c:pt idx="7089">
                  <c:v>94.671119468807575</c:v>
                </c:pt>
                <c:pt idx="7090">
                  <c:v>94.669663987610946</c:v>
                </c:pt>
                <c:pt idx="7091">
                  <c:v>94.668354054533964</c:v>
                </c:pt>
                <c:pt idx="7092">
                  <c:v>94.666898573337335</c:v>
                </c:pt>
                <c:pt idx="7093">
                  <c:v>94.665588640260353</c:v>
                </c:pt>
                <c:pt idx="7094">
                  <c:v>94.66420593312354</c:v>
                </c:pt>
                <c:pt idx="7095">
                  <c:v>94.662459355687588</c:v>
                </c:pt>
                <c:pt idx="7096">
                  <c:v>94.660858326371283</c:v>
                </c:pt>
                <c:pt idx="7097">
                  <c:v>94.659257297054978</c:v>
                </c:pt>
                <c:pt idx="7098">
                  <c:v>94.657583493678828</c:v>
                </c:pt>
                <c:pt idx="7099">
                  <c:v>94.656346334661706</c:v>
                </c:pt>
                <c:pt idx="7100">
                  <c:v>94.654818079405217</c:v>
                </c:pt>
                <c:pt idx="7101">
                  <c:v>94.653580920388094</c:v>
                </c:pt>
                <c:pt idx="7102">
                  <c:v>94.652125439191451</c:v>
                </c:pt>
                <c:pt idx="7103">
                  <c:v>94.650378861755485</c:v>
                </c:pt>
                <c:pt idx="7104">
                  <c:v>94.648923380558841</c:v>
                </c:pt>
                <c:pt idx="7105">
                  <c:v>94.647904543721197</c:v>
                </c:pt>
                <c:pt idx="7106">
                  <c:v>94.646812932823721</c:v>
                </c:pt>
                <c:pt idx="7107">
                  <c:v>94.645502999746739</c:v>
                </c:pt>
                <c:pt idx="7108">
                  <c:v>94.644338614789419</c:v>
                </c:pt>
                <c:pt idx="7109">
                  <c:v>94.642519263293636</c:v>
                </c:pt>
                <c:pt idx="7110">
                  <c:v>94.640991008037162</c:v>
                </c:pt>
                <c:pt idx="7111">
                  <c:v>94.639389978720857</c:v>
                </c:pt>
                <c:pt idx="7112">
                  <c:v>94.638007271584058</c:v>
                </c:pt>
                <c:pt idx="7113">
                  <c:v>94.636697338507076</c:v>
                </c:pt>
                <c:pt idx="7114">
                  <c:v>94.635169083250616</c:v>
                </c:pt>
                <c:pt idx="7115">
                  <c:v>94.633640827994142</c:v>
                </c:pt>
                <c:pt idx="7116">
                  <c:v>94.632039798677823</c:v>
                </c:pt>
                <c:pt idx="7117">
                  <c:v>94.630365995301716</c:v>
                </c:pt>
                <c:pt idx="7118">
                  <c:v>94.629274384404212</c:v>
                </c:pt>
                <c:pt idx="7119">
                  <c:v>94.627746129147752</c:v>
                </c:pt>
                <c:pt idx="7120">
                  <c:v>94.626363422010954</c:v>
                </c:pt>
                <c:pt idx="7121">
                  <c:v>94.624907940814325</c:v>
                </c:pt>
                <c:pt idx="7122">
                  <c:v>94.623088589318499</c:v>
                </c:pt>
                <c:pt idx="7123">
                  <c:v>94.621778656241531</c:v>
                </c:pt>
                <c:pt idx="7124">
                  <c:v>94.620541497224394</c:v>
                </c:pt>
                <c:pt idx="7125">
                  <c:v>94.619231564147427</c:v>
                </c:pt>
                <c:pt idx="7126">
                  <c:v>94.617994405130261</c:v>
                </c:pt>
                <c:pt idx="7127">
                  <c:v>94.616393375813985</c:v>
                </c:pt>
                <c:pt idx="7128">
                  <c:v>94.614937894617341</c:v>
                </c:pt>
                <c:pt idx="7129">
                  <c:v>94.613336865301036</c:v>
                </c:pt>
                <c:pt idx="7130">
                  <c:v>94.611371965685578</c:v>
                </c:pt>
                <c:pt idx="7131">
                  <c:v>94.609552614189766</c:v>
                </c:pt>
                <c:pt idx="7132">
                  <c:v>94.60889764765129</c:v>
                </c:pt>
                <c:pt idx="7133">
                  <c:v>94.6078060367538</c:v>
                </c:pt>
                <c:pt idx="7134">
                  <c:v>94.60569558901868</c:v>
                </c:pt>
                <c:pt idx="7135">
                  <c:v>94.604458430001543</c:v>
                </c:pt>
                <c:pt idx="7136">
                  <c:v>94.602857400685238</c:v>
                </c:pt>
                <c:pt idx="7137">
                  <c:v>94.601401919488609</c:v>
                </c:pt>
                <c:pt idx="7138">
                  <c:v>94.600164760471444</c:v>
                </c:pt>
                <c:pt idx="7139">
                  <c:v>94.599073149573982</c:v>
                </c:pt>
                <c:pt idx="7140">
                  <c:v>94.597108249958524</c:v>
                </c:pt>
                <c:pt idx="7141">
                  <c:v>94.596016639061034</c:v>
                </c:pt>
                <c:pt idx="7142">
                  <c:v>94.594706705984052</c:v>
                </c:pt>
                <c:pt idx="7143">
                  <c:v>94.593396772907084</c:v>
                </c:pt>
                <c:pt idx="7144">
                  <c:v>94.591941291710441</c:v>
                </c:pt>
                <c:pt idx="7145">
                  <c:v>94.590049166154813</c:v>
                </c:pt>
                <c:pt idx="7146">
                  <c:v>94.588593684958184</c:v>
                </c:pt>
                <c:pt idx="7147">
                  <c:v>94.58706542970171</c:v>
                </c:pt>
                <c:pt idx="7148">
                  <c:v>94.585682722564897</c:v>
                </c:pt>
                <c:pt idx="7149">
                  <c:v>94.584081693248606</c:v>
                </c:pt>
                <c:pt idx="7150">
                  <c:v>94.582553437992132</c:v>
                </c:pt>
                <c:pt idx="7151">
                  <c:v>94.581097956795489</c:v>
                </c:pt>
                <c:pt idx="7152">
                  <c:v>94.579788023718521</c:v>
                </c:pt>
                <c:pt idx="7153">
                  <c:v>94.578623638761201</c:v>
                </c:pt>
                <c:pt idx="7154">
                  <c:v>94.576877061325234</c:v>
                </c:pt>
                <c:pt idx="7155">
                  <c:v>94.575712676367914</c:v>
                </c:pt>
                <c:pt idx="7156">
                  <c:v>94.574184421111468</c:v>
                </c:pt>
                <c:pt idx="7157">
                  <c:v>94.572728939914825</c:v>
                </c:pt>
                <c:pt idx="7158">
                  <c:v>94.570909588419013</c:v>
                </c:pt>
                <c:pt idx="7159">
                  <c:v>94.569454107222384</c:v>
                </c:pt>
                <c:pt idx="7160">
                  <c:v>94.567998626025755</c:v>
                </c:pt>
                <c:pt idx="7161">
                  <c:v>94.566761467008604</c:v>
                </c:pt>
                <c:pt idx="7162">
                  <c:v>94.564942115512807</c:v>
                </c:pt>
                <c:pt idx="7163">
                  <c:v>94.563486634316178</c:v>
                </c:pt>
                <c:pt idx="7164">
                  <c:v>94.562322249358857</c:v>
                </c:pt>
                <c:pt idx="7165">
                  <c:v>94.561448960640888</c:v>
                </c:pt>
                <c:pt idx="7166">
                  <c:v>94.559847931324569</c:v>
                </c:pt>
                <c:pt idx="7167">
                  <c:v>94.558537998247587</c:v>
                </c:pt>
                <c:pt idx="7168">
                  <c:v>94.556500324572298</c:v>
                </c:pt>
                <c:pt idx="7169">
                  <c:v>94.554826521196162</c:v>
                </c:pt>
                <c:pt idx="7170">
                  <c:v>94.553298265939702</c:v>
                </c:pt>
                <c:pt idx="7171">
                  <c:v>94.552133880982382</c:v>
                </c:pt>
                <c:pt idx="7172">
                  <c:v>94.551187818204568</c:v>
                </c:pt>
                <c:pt idx="7173">
                  <c:v>94.550023433247247</c:v>
                </c:pt>
                <c:pt idx="7174">
                  <c:v>94.548786274230125</c:v>
                </c:pt>
                <c:pt idx="7175">
                  <c:v>94.54725801897365</c:v>
                </c:pt>
                <c:pt idx="7176">
                  <c:v>94.545438667477853</c:v>
                </c:pt>
                <c:pt idx="7177">
                  <c:v>94.543764864101718</c:v>
                </c:pt>
                <c:pt idx="7178">
                  <c:v>94.54245493102475</c:v>
                </c:pt>
                <c:pt idx="7179">
                  <c:v>94.541217772007585</c:v>
                </c:pt>
                <c:pt idx="7180">
                  <c:v>94.539907838930631</c:v>
                </c:pt>
                <c:pt idx="7181">
                  <c:v>94.537724617135666</c:v>
                </c:pt>
                <c:pt idx="7182">
                  <c:v>94.536341909998853</c:v>
                </c:pt>
                <c:pt idx="7183">
                  <c:v>94.534959202862055</c:v>
                </c:pt>
                <c:pt idx="7184">
                  <c:v>94.533285399485905</c:v>
                </c:pt>
                <c:pt idx="7185">
                  <c:v>94.531466047990122</c:v>
                </c:pt>
                <c:pt idx="7186">
                  <c:v>94.529646696494325</c:v>
                </c:pt>
                <c:pt idx="7187">
                  <c:v>94.528118441237851</c:v>
                </c:pt>
                <c:pt idx="7188">
                  <c:v>94.526954056280545</c:v>
                </c:pt>
                <c:pt idx="7189">
                  <c:v>94.525716897263408</c:v>
                </c:pt>
                <c:pt idx="7190">
                  <c:v>94.524625286365932</c:v>
                </c:pt>
                <c:pt idx="7191">
                  <c:v>94.523460901408612</c:v>
                </c:pt>
                <c:pt idx="7192">
                  <c:v>94.521714323972645</c:v>
                </c:pt>
                <c:pt idx="7193">
                  <c:v>94.519967746536665</c:v>
                </c:pt>
                <c:pt idx="7194">
                  <c:v>94.518876135639189</c:v>
                </c:pt>
                <c:pt idx="7195">
                  <c:v>94.517857298801559</c:v>
                </c:pt>
                <c:pt idx="7196">
                  <c:v>94.516620139784408</c:v>
                </c:pt>
                <c:pt idx="7197">
                  <c:v>94.515455754827087</c:v>
                </c:pt>
                <c:pt idx="7198">
                  <c:v>94.513636403331304</c:v>
                </c:pt>
                <c:pt idx="7199">
                  <c:v>94.512472018373984</c:v>
                </c:pt>
                <c:pt idx="7200">
                  <c:v>94.511234859356847</c:v>
                </c:pt>
                <c:pt idx="7201">
                  <c:v>94.509924926279879</c:v>
                </c:pt>
                <c:pt idx="7202">
                  <c:v>94.508396671023405</c:v>
                </c:pt>
                <c:pt idx="7203">
                  <c:v>94.506868415766931</c:v>
                </c:pt>
                <c:pt idx="7204">
                  <c:v>94.505340160510457</c:v>
                </c:pt>
                <c:pt idx="7205">
                  <c:v>94.503957453373658</c:v>
                </c:pt>
                <c:pt idx="7206">
                  <c:v>94.503229712775337</c:v>
                </c:pt>
                <c:pt idx="7207">
                  <c:v>94.502210875937692</c:v>
                </c:pt>
                <c:pt idx="7208">
                  <c:v>94.500537072561556</c:v>
                </c:pt>
                <c:pt idx="7209">
                  <c:v>94.499081591364913</c:v>
                </c:pt>
                <c:pt idx="7210">
                  <c:v>94.497698884228114</c:v>
                </c:pt>
                <c:pt idx="7211">
                  <c:v>94.496607273330639</c:v>
                </c:pt>
                <c:pt idx="7212">
                  <c:v>94.495224566193826</c:v>
                </c:pt>
                <c:pt idx="7213">
                  <c:v>94.493332440638184</c:v>
                </c:pt>
                <c:pt idx="7214">
                  <c:v>94.491731411321894</c:v>
                </c:pt>
                <c:pt idx="7215">
                  <c:v>94.490494252304742</c:v>
                </c:pt>
                <c:pt idx="7216">
                  <c:v>94.48874767486879</c:v>
                </c:pt>
                <c:pt idx="7217">
                  <c:v>94.486782775253317</c:v>
                </c:pt>
                <c:pt idx="7218">
                  <c:v>94.485254519996857</c:v>
                </c:pt>
                <c:pt idx="7219">
                  <c:v>94.483653490680553</c:v>
                </c:pt>
                <c:pt idx="7220">
                  <c:v>94.481470268885587</c:v>
                </c:pt>
                <c:pt idx="7221">
                  <c:v>94.479578143329974</c:v>
                </c:pt>
                <c:pt idx="7222">
                  <c:v>94.478049888073485</c:v>
                </c:pt>
                <c:pt idx="7223">
                  <c:v>94.476667180936687</c:v>
                </c:pt>
                <c:pt idx="7224">
                  <c:v>94.47543002191955</c:v>
                </c:pt>
                <c:pt idx="7225">
                  <c:v>94.475138925680213</c:v>
                </c:pt>
                <c:pt idx="7226">
                  <c:v>94.473828992603231</c:v>
                </c:pt>
                <c:pt idx="7227">
                  <c:v>94.472882929825417</c:v>
                </c:pt>
                <c:pt idx="7228">
                  <c:v>94.471500222688604</c:v>
                </c:pt>
                <c:pt idx="7229">
                  <c:v>94.469317000893653</c:v>
                </c:pt>
                <c:pt idx="7230">
                  <c:v>94.468007067816686</c:v>
                </c:pt>
                <c:pt idx="7231">
                  <c:v>94.466842682859379</c:v>
                </c:pt>
                <c:pt idx="7232">
                  <c:v>94.465168879483244</c:v>
                </c:pt>
                <c:pt idx="7233">
                  <c:v>94.463786172346445</c:v>
                </c:pt>
                <c:pt idx="7234">
                  <c:v>94.462476239269463</c:v>
                </c:pt>
                <c:pt idx="7235">
                  <c:v>94.460729661833497</c:v>
                </c:pt>
                <c:pt idx="7236">
                  <c:v>94.458910310337686</c:v>
                </c:pt>
                <c:pt idx="7237">
                  <c:v>94.45840089191887</c:v>
                </c:pt>
                <c:pt idx="7238">
                  <c:v>94.457163732901734</c:v>
                </c:pt>
                <c:pt idx="7239">
                  <c:v>94.455635477645259</c:v>
                </c:pt>
                <c:pt idx="7240">
                  <c:v>94.454543866747784</c:v>
                </c:pt>
                <c:pt idx="7241">
                  <c:v>94.453161159610971</c:v>
                </c:pt>
                <c:pt idx="7242">
                  <c:v>94.451632904354497</c:v>
                </c:pt>
                <c:pt idx="7243">
                  <c:v>94.450541293457022</c:v>
                </c:pt>
                <c:pt idx="7244">
                  <c:v>94.448503619781732</c:v>
                </c:pt>
                <c:pt idx="7245">
                  <c:v>94.44719368670475</c:v>
                </c:pt>
                <c:pt idx="7246">
                  <c:v>94.44566543144829</c:v>
                </c:pt>
                <c:pt idx="7247">
                  <c:v>94.444282724311492</c:v>
                </c:pt>
                <c:pt idx="7248">
                  <c:v>94.442536146875511</c:v>
                </c:pt>
                <c:pt idx="7249">
                  <c:v>94.440716795379714</c:v>
                </c:pt>
                <c:pt idx="7250">
                  <c:v>94.439552410422408</c:v>
                </c:pt>
                <c:pt idx="7251">
                  <c:v>94.438315251405257</c:v>
                </c:pt>
                <c:pt idx="7252">
                  <c:v>94.436859770208628</c:v>
                </c:pt>
                <c:pt idx="7253">
                  <c:v>94.435695385251307</c:v>
                </c:pt>
                <c:pt idx="7254">
                  <c:v>94.433584937516173</c:v>
                </c:pt>
                <c:pt idx="7255">
                  <c:v>94.432275004439205</c:v>
                </c:pt>
                <c:pt idx="7256">
                  <c:v>94.430892297302407</c:v>
                </c:pt>
                <c:pt idx="7257">
                  <c:v>94.429509590165594</c:v>
                </c:pt>
                <c:pt idx="7258">
                  <c:v>94.428126883028781</c:v>
                </c:pt>
                <c:pt idx="7259">
                  <c:v>94.426816949951814</c:v>
                </c:pt>
                <c:pt idx="7260">
                  <c:v>94.425434242815015</c:v>
                </c:pt>
                <c:pt idx="7261">
                  <c:v>94.424197083797864</c:v>
                </c:pt>
                <c:pt idx="7262">
                  <c:v>94.422741602601235</c:v>
                </c:pt>
                <c:pt idx="7263">
                  <c:v>94.421577217643915</c:v>
                </c:pt>
                <c:pt idx="7264">
                  <c:v>94.419830640207962</c:v>
                </c:pt>
                <c:pt idx="7265">
                  <c:v>94.418739029310487</c:v>
                </c:pt>
                <c:pt idx="7266">
                  <c:v>94.417210774054013</c:v>
                </c:pt>
                <c:pt idx="7267">
                  <c:v>94.416119163156523</c:v>
                </c:pt>
                <c:pt idx="7268">
                  <c:v>94.415100326318878</c:v>
                </c:pt>
                <c:pt idx="7269">
                  <c:v>94.413863167301741</c:v>
                </c:pt>
                <c:pt idx="7270">
                  <c:v>94.412407686105098</c:v>
                </c:pt>
                <c:pt idx="7271">
                  <c:v>94.410806656788807</c:v>
                </c:pt>
                <c:pt idx="7272">
                  <c:v>94.40935117559215</c:v>
                </c:pt>
                <c:pt idx="7273">
                  <c:v>94.408332338754505</c:v>
                </c:pt>
                <c:pt idx="7274">
                  <c:v>94.407022405677537</c:v>
                </c:pt>
                <c:pt idx="7275">
                  <c:v>94.40571247260057</c:v>
                </c:pt>
                <c:pt idx="7276">
                  <c:v>94.404111443284251</c:v>
                </c:pt>
                <c:pt idx="7277">
                  <c:v>94.402655962087621</c:v>
                </c:pt>
                <c:pt idx="7278">
                  <c:v>94.401709899309807</c:v>
                </c:pt>
                <c:pt idx="7279">
                  <c:v>94.400472740292656</c:v>
                </c:pt>
                <c:pt idx="7280">
                  <c:v>94.398289518497705</c:v>
                </c:pt>
                <c:pt idx="7281">
                  <c:v>94.396834037301076</c:v>
                </c:pt>
                <c:pt idx="7282">
                  <c:v>94.395742426403586</c:v>
                </c:pt>
                <c:pt idx="7283">
                  <c:v>94.394359719266774</c:v>
                </c:pt>
                <c:pt idx="7284">
                  <c:v>94.392613141830822</c:v>
                </c:pt>
                <c:pt idx="7285">
                  <c:v>94.391594304993163</c:v>
                </c:pt>
                <c:pt idx="7286">
                  <c:v>94.389920501617027</c:v>
                </c:pt>
                <c:pt idx="7287">
                  <c:v>94.388101150121244</c:v>
                </c:pt>
                <c:pt idx="7288">
                  <c:v>94.387227861403261</c:v>
                </c:pt>
                <c:pt idx="7289">
                  <c:v>94.386063476445941</c:v>
                </c:pt>
                <c:pt idx="7290">
                  <c:v>94.384680769309142</c:v>
                </c:pt>
                <c:pt idx="7291">
                  <c:v>94.38337083623216</c:v>
                </c:pt>
                <c:pt idx="7292">
                  <c:v>94.382133677215023</c:v>
                </c:pt>
                <c:pt idx="7293">
                  <c:v>94.380387099779057</c:v>
                </c:pt>
                <c:pt idx="7294">
                  <c:v>94.378786070462752</c:v>
                </c:pt>
                <c:pt idx="7295">
                  <c:v>94.377403363325953</c:v>
                </c:pt>
                <c:pt idx="7296">
                  <c:v>94.376311752428478</c:v>
                </c:pt>
                <c:pt idx="7297">
                  <c:v>94.374637949052328</c:v>
                </c:pt>
                <c:pt idx="7298">
                  <c:v>94.372818597556531</c:v>
                </c:pt>
                <c:pt idx="7299">
                  <c:v>94.371581438539394</c:v>
                </c:pt>
                <c:pt idx="7300">
                  <c:v>94.37005318328292</c:v>
                </c:pt>
                <c:pt idx="7301">
                  <c:v>94.368597702086291</c:v>
                </c:pt>
                <c:pt idx="7302">
                  <c:v>94.367506091188801</c:v>
                </c:pt>
                <c:pt idx="7303">
                  <c:v>94.366050609992158</c:v>
                </c:pt>
                <c:pt idx="7304">
                  <c:v>94.365104547214358</c:v>
                </c:pt>
                <c:pt idx="7305">
                  <c:v>94.363357969778392</c:v>
                </c:pt>
                <c:pt idx="7306">
                  <c:v>94.361756940462087</c:v>
                </c:pt>
                <c:pt idx="7307">
                  <c:v>94.359719266786783</c:v>
                </c:pt>
                <c:pt idx="7308">
                  <c:v>94.358409333709815</c:v>
                </c:pt>
                <c:pt idx="7309">
                  <c:v>94.357172174692664</c:v>
                </c:pt>
                <c:pt idx="7310">
                  <c:v>94.356153337855034</c:v>
                </c:pt>
                <c:pt idx="7311">
                  <c:v>94.354916178837883</c:v>
                </c:pt>
                <c:pt idx="7312">
                  <c:v>94.353897342000238</c:v>
                </c:pt>
                <c:pt idx="7313">
                  <c:v>94.352005216444596</c:v>
                </c:pt>
                <c:pt idx="7314">
                  <c:v>94.350622509307797</c:v>
                </c:pt>
                <c:pt idx="7315">
                  <c:v>94.349312576230815</c:v>
                </c:pt>
                <c:pt idx="7316">
                  <c:v>94.347857095034186</c:v>
                </c:pt>
                <c:pt idx="7317">
                  <c:v>94.346474387897374</c:v>
                </c:pt>
                <c:pt idx="7318">
                  <c:v>94.345164454820392</c:v>
                </c:pt>
                <c:pt idx="7319">
                  <c:v>94.3440000698631</c:v>
                </c:pt>
                <c:pt idx="7320">
                  <c:v>94.343126781145102</c:v>
                </c:pt>
                <c:pt idx="7321">
                  <c:v>94.341525751828812</c:v>
                </c:pt>
                <c:pt idx="7322">
                  <c:v>94.339997496572337</c:v>
                </c:pt>
                <c:pt idx="7323">
                  <c:v>94.338614789435525</c:v>
                </c:pt>
                <c:pt idx="7324">
                  <c:v>94.337304856358557</c:v>
                </c:pt>
                <c:pt idx="7325">
                  <c:v>94.335849375161914</c:v>
                </c:pt>
                <c:pt idx="7326">
                  <c:v>94.334248345845609</c:v>
                </c:pt>
                <c:pt idx="7327">
                  <c:v>94.33279286464898</c:v>
                </c:pt>
                <c:pt idx="7328">
                  <c:v>94.331191835332675</c:v>
                </c:pt>
                <c:pt idx="7329">
                  <c:v>94.329881902255707</c:v>
                </c:pt>
                <c:pt idx="7330">
                  <c:v>94.328353646999233</c:v>
                </c:pt>
                <c:pt idx="7331">
                  <c:v>94.327116487982082</c:v>
                </c:pt>
                <c:pt idx="7332">
                  <c:v>94.325588232725622</c:v>
                </c:pt>
                <c:pt idx="7333">
                  <c:v>94.324569395887963</c:v>
                </c:pt>
                <c:pt idx="7334">
                  <c:v>94.323477784990502</c:v>
                </c:pt>
                <c:pt idx="7335">
                  <c:v>94.322095077853689</c:v>
                </c:pt>
                <c:pt idx="7336">
                  <c:v>94.320421274477553</c:v>
                </c:pt>
                <c:pt idx="7337">
                  <c:v>94.319111341400571</c:v>
                </c:pt>
                <c:pt idx="7338">
                  <c:v>94.317728634263759</c:v>
                </c:pt>
                <c:pt idx="7339">
                  <c:v>94.316200379007313</c:v>
                </c:pt>
                <c:pt idx="7340">
                  <c:v>94.314744897810655</c:v>
                </c:pt>
                <c:pt idx="7341">
                  <c:v>94.313434964733673</c:v>
                </c:pt>
                <c:pt idx="7342">
                  <c:v>94.312125031656706</c:v>
                </c:pt>
                <c:pt idx="7343">
                  <c:v>94.31103342075923</c:v>
                </c:pt>
                <c:pt idx="7344">
                  <c:v>94.309505165502756</c:v>
                </c:pt>
                <c:pt idx="7345">
                  <c:v>94.308195232425788</c:v>
                </c:pt>
                <c:pt idx="7346">
                  <c:v>94.306594203109483</c:v>
                </c:pt>
                <c:pt idx="7347">
                  <c:v>94.305284270032516</c:v>
                </c:pt>
                <c:pt idx="7348">
                  <c:v>94.304192659135026</c:v>
                </c:pt>
                <c:pt idx="7349">
                  <c:v>94.302664403878566</c:v>
                </c:pt>
                <c:pt idx="7350">
                  <c:v>94.301645567040921</c:v>
                </c:pt>
                <c:pt idx="7351">
                  <c:v>94.300699504263093</c:v>
                </c:pt>
                <c:pt idx="7352">
                  <c:v>94.299316797126281</c:v>
                </c:pt>
                <c:pt idx="7353">
                  <c:v>94.29829796028865</c:v>
                </c:pt>
                <c:pt idx="7354">
                  <c:v>94.297424671570667</c:v>
                </c:pt>
                <c:pt idx="7355">
                  <c:v>94.295678094134701</c:v>
                </c:pt>
                <c:pt idx="7356">
                  <c:v>94.29393151669872</c:v>
                </c:pt>
                <c:pt idx="7357">
                  <c:v>94.292257713322584</c:v>
                </c:pt>
                <c:pt idx="7358">
                  <c:v>94.290802232125955</c:v>
                </c:pt>
                <c:pt idx="7359">
                  <c:v>94.289128428749819</c:v>
                </c:pt>
                <c:pt idx="7360">
                  <c:v>94.28760017349336</c:v>
                </c:pt>
                <c:pt idx="7361">
                  <c:v>94.286435788536039</c:v>
                </c:pt>
                <c:pt idx="7362">
                  <c:v>94.285198629518902</c:v>
                </c:pt>
                <c:pt idx="7363">
                  <c:v>94.283743148322259</c:v>
                </c:pt>
                <c:pt idx="7364">
                  <c:v>94.282433215245291</c:v>
                </c:pt>
                <c:pt idx="7365">
                  <c:v>94.281123282168309</c:v>
                </c:pt>
                <c:pt idx="7366">
                  <c:v>94.279958897211003</c:v>
                </c:pt>
                <c:pt idx="7367">
                  <c:v>94.27850341601436</c:v>
                </c:pt>
                <c:pt idx="7368">
                  <c:v>94.277193482937378</c:v>
                </c:pt>
                <c:pt idx="7369">
                  <c:v>94.276029097980086</c:v>
                </c:pt>
                <c:pt idx="7370">
                  <c:v>94.274500842723612</c:v>
                </c:pt>
                <c:pt idx="7371">
                  <c:v>94.273045361526968</c:v>
                </c:pt>
                <c:pt idx="7372">
                  <c:v>94.272026524689323</c:v>
                </c:pt>
                <c:pt idx="7373">
                  <c:v>94.270789365672186</c:v>
                </c:pt>
                <c:pt idx="7374">
                  <c:v>94.269261110415712</c:v>
                </c:pt>
                <c:pt idx="7375">
                  <c:v>94.267951177338745</c:v>
                </c:pt>
                <c:pt idx="7376">
                  <c:v>94.26642292208227</c:v>
                </c:pt>
                <c:pt idx="7377">
                  <c:v>94.265112989005289</c:v>
                </c:pt>
                <c:pt idx="7378">
                  <c:v>94.26314808938983</c:v>
                </c:pt>
                <c:pt idx="7379">
                  <c:v>94.261765382253017</c:v>
                </c:pt>
                <c:pt idx="7380">
                  <c:v>94.260455449176035</c:v>
                </c:pt>
                <c:pt idx="7381">
                  <c:v>94.259436612338405</c:v>
                </c:pt>
                <c:pt idx="7382">
                  <c:v>94.258417775500746</c:v>
                </c:pt>
                <c:pt idx="7383">
                  <c:v>94.256889520244286</c:v>
                </c:pt>
                <c:pt idx="7384">
                  <c:v>94.255579587167304</c:v>
                </c:pt>
                <c:pt idx="7385">
                  <c:v>94.254196880030506</c:v>
                </c:pt>
                <c:pt idx="7386">
                  <c:v>94.252886946953524</c:v>
                </c:pt>
                <c:pt idx="7387">
                  <c:v>94.251868110115879</c:v>
                </c:pt>
                <c:pt idx="7388">
                  <c:v>94.250703725158573</c:v>
                </c:pt>
                <c:pt idx="7389">
                  <c:v>94.249684888320928</c:v>
                </c:pt>
                <c:pt idx="7390">
                  <c:v>94.248229407124271</c:v>
                </c:pt>
                <c:pt idx="7391">
                  <c:v>94.246773925927641</c:v>
                </c:pt>
                <c:pt idx="7392">
                  <c:v>94.245318444731012</c:v>
                </c:pt>
                <c:pt idx="7393">
                  <c:v>94.244372381953184</c:v>
                </c:pt>
                <c:pt idx="7394">
                  <c:v>94.242989674816386</c:v>
                </c:pt>
                <c:pt idx="7395">
                  <c:v>94.241752515799234</c:v>
                </c:pt>
                <c:pt idx="7396">
                  <c:v>94.240442582722267</c:v>
                </c:pt>
                <c:pt idx="7397">
                  <c:v>94.238914327465793</c:v>
                </c:pt>
                <c:pt idx="7398">
                  <c:v>94.237749942508486</c:v>
                </c:pt>
                <c:pt idx="7399">
                  <c:v>94.236294461311843</c:v>
                </c:pt>
                <c:pt idx="7400">
                  <c:v>94.234547883875877</c:v>
                </c:pt>
                <c:pt idx="7401">
                  <c:v>94.23331072485874</c:v>
                </c:pt>
                <c:pt idx="7402">
                  <c:v>94.232073565841603</c:v>
                </c:pt>
                <c:pt idx="7403">
                  <c:v>94.230618084644959</c:v>
                </c:pt>
                <c:pt idx="7404">
                  <c:v>94.229308151567977</c:v>
                </c:pt>
                <c:pt idx="7405">
                  <c:v>94.22799821849101</c:v>
                </c:pt>
                <c:pt idx="7406">
                  <c:v>94.226979381653365</c:v>
                </c:pt>
                <c:pt idx="7407">
                  <c:v>94.22537835233706</c:v>
                </c:pt>
                <c:pt idx="7408">
                  <c:v>94.223413452721601</c:v>
                </c:pt>
                <c:pt idx="7409">
                  <c:v>94.221957971524972</c:v>
                </c:pt>
                <c:pt idx="7410">
                  <c:v>94.220720812507821</c:v>
                </c:pt>
                <c:pt idx="7411">
                  <c:v>94.21948365349067</c:v>
                </c:pt>
                <c:pt idx="7412">
                  <c:v>94.218392042593194</c:v>
                </c:pt>
                <c:pt idx="7413">
                  <c:v>94.216936561396551</c:v>
                </c:pt>
                <c:pt idx="7414">
                  <c:v>94.214971661781107</c:v>
                </c:pt>
                <c:pt idx="7415">
                  <c:v>94.213152310285295</c:v>
                </c:pt>
                <c:pt idx="7416">
                  <c:v>94.211405732849343</c:v>
                </c:pt>
                <c:pt idx="7417">
                  <c:v>94.210750766310852</c:v>
                </c:pt>
                <c:pt idx="7418">
                  <c:v>94.209295285114209</c:v>
                </c:pt>
                <c:pt idx="7419">
                  <c:v>94.207548707678228</c:v>
                </c:pt>
                <c:pt idx="7420">
                  <c:v>94.206457096780767</c:v>
                </c:pt>
                <c:pt idx="7421">
                  <c:v>94.205656582122614</c:v>
                </c:pt>
                <c:pt idx="7422">
                  <c:v>94.204564971225139</c:v>
                </c:pt>
                <c:pt idx="7423">
                  <c:v>94.203764456566972</c:v>
                </c:pt>
                <c:pt idx="7424">
                  <c:v>94.202818393789158</c:v>
                </c:pt>
                <c:pt idx="7425">
                  <c:v>94.201362912592529</c:v>
                </c:pt>
                <c:pt idx="7426">
                  <c:v>94.200052979515547</c:v>
                </c:pt>
                <c:pt idx="7427">
                  <c:v>94.198306402079581</c:v>
                </c:pt>
                <c:pt idx="7428">
                  <c:v>94.197069243062444</c:v>
                </c:pt>
                <c:pt idx="7429">
                  <c:v>94.1956137618658</c:v>
                </c:pt>
                <c:pt idx="7430">
                  <c:v>94.19401273254951</c:v>
                </c:pt>
                <c:pt idx="7431">
                  <c:v>94.192702799472528</c:v>
                </c:pt>
                <c:pt idx="7432">
                  <c:v>94.191611188575052</c:v>
                </c:pt>
                <c:pt idx="7433">
                  <c:v>94.190228481438254</c:v>
                </c:pt>
                <c:pt idx="7434">
                  <c:v>94.188554678062104</c:v>
                </c:pt>
                <c:pt idx="7435">
                  <c:v>94.186517004386815</c:v>
                </c:pt>
                <c:pt idx="7436">
                  <c:v>94.184988749130341</c:v>
                </c:pt>
                <c:pt idx="7437">
                  <c:v>94.183606041993542</c:v>
                </c:pt>
                <c:pt idx="7438">
                  <c:v>94.18287830139522</c:v>
                </c:pt>
                <c:pt idx="7439">
                  <c:v>94.181859464557576</c:v>
                </c:pt>
                <c:pt idx="7440">
                  <c:v>94.180403983360932</c:v>
                </c:pt>
                <c:pt idx="7441">
                  <c:v>94.179457920583118</c:v>
                </c:pt>
                <c:pt idx="7442">
                  <c:v>94.178220761565967</c:v>
                </c:pt>
                <c:pt idx="7443">
                  <c:v>94.177347472847998</c:v>
                </c:pt>
                <c:pt idx="7444">
                  <c:v>94.176110313830847</c:v>
                </c:pt>
                <c:pt idx="7445">
                  <c:v>94.175164251053033</c:v>
                </c:pt>
                <c:pt idx="7446">
                  <c:v>94.173126577377758</c:v>
                </c:pt>
                <c:pt idx="7447">
                  <c:v>94.171816644300776</c:v>
                </c:pt>
                <c:pt idx="7448">
                  <c:v>94.170506711223794</c:v>
                </c:pt>
                <c:pt idx="7449">
                  <c:v>94.168832907847658</c:v>
                </c:pt>
                <c:pt idx="7450">
                  <c:v>94.168177941309168</c:v>
                </c:pt>
                <c:pt idx="7451">
                  <c:v>94.166649686052708</c:v>
                </c:pt>
                <c:pt idx="7452">
                  <c:v>94.165194204856064</c:v>
                </c:pt>
                <c:pt idx="7453">
                  <c:v>94.16424814207825</c:v>
                </c:pt>
                <c:pt idx="7454">
                  <c:v>94.162574338702115</c:v>
                </c:pt>
                <c:pt idx="7455">
                  <c:v>94.161118857505471</c:v>
                </c:pt>
                <c:pt idx="7456">
                  <c:v>94.15951782818918</c:v>
                </c:pt>
                <c:pt idx="7457">
                  <c:v>94.158207895112199</c:v>
                </c:pt>
                <c:pt idx="7458">
                  <c:v>94.157043510154878</c:v>
                </c:pt>
                <c:pt idx="7459">
                  <c:v>94.156097447377078</c:v>
                </c:pt>
                <c:pt idx="7460">
                  <c:v>94.154641966180435</c:v>
                </c:pt>
                <c:pt idx="7461">
                  <c:v>94.153040936864144</c:v>
                </c:pt>
                <c:pt idx="7462">
                  <c:v>94.151803777846993</c:v>
                </c:pt>
                <c:pt idx="7463">
                  <c:v>94.150421070710181</c:v>
                </c:pt>
                <c:pt idx="7464">
                  <c:v>94.148674493274214</c:v>
                </c:pt>
                <c:pt idx="7465">
                  <c:v>94.147582882376753</c:v>
                </c:pt>
                <c:pt idx="7466">
                  <c:v>94.146564045539094</c:v>
                </c:pt>
                <c:pt idx="7467">
                  <c:v>94.145254112462112</c:v>
                </c:pt>
                <c:pt idx="7468">
                  <c:v>94.143798631265483</c:v>
                </c:pt>
                <c:pt idx="7469">
                  <c:v>94.142634246308162</c:v>
                </c:pt>
                <c:pt idx="7470">
                  <c:v>94.141615409470518</c:v>
                </c:pt>
                <c:pt idx="7471">
                  <c:v>94.140523798573042</c:v>
                </c:pt>
                <c:pt idx="7472">
                  <c:v>94.139141091436244</c:v>
                </c:pt>
                <c:pt idx="7473">
                  <c:v>94.13761283617977</c:v>
                </c:pt>
                <c:pt idx="7474">
                  <c:v>94.136302903102802</c:v>
                </c:pt>
                <c:pt idx="7475">
                  <c:v>94.135065744085651</c:v>
                </c:pt>
                <c:pt idx="7476">
                  <c:v>94.133755811008669</c:v>
                </c:pt>
                <c:pt idx="7477">
                  <c:v>94.132518651991532</c:v>
                </c:pt>
                <c:pt idx="7478">
                  <c:v>94.130917622675227</c:v>
                </c:pt>
                <c:pt idx="7479">
                  <c:v>94.129753237717907</c:v>
                </c:pt>
                <c:pt idx="7480">
                  <c:v>94.128734400880276</c:v>
                </c:pt>
                <c:pt idx="7481">
                  <c:v>94.127642789982787</c:v>
                </c:pt>
                <c:pt idx="7482">
                  <c:v>94.126187308786157</c:v>
                </c:pt>
                <c:pt idx="7483">
                  <c:v>94.125022923828851</c:v>
                </c:pt>
                <c:pt idx="7484">
                  <c:v>94.123130798273209</c:v>
                </c:pt>
                <c:pt idx="7485">
                  <c:v>94.122039187375734</c:v>
                </c:pt>
                <c:pt idx="7486">
                  <c:v>94.120947576478258</c:v>
                </c:pt>
                <c:pt idx="7487">
                  <c:v>94.119492095281615</c:v>
                </c:pt>
                <c:pt idx="7488">
                  <c:v>94.118254936264478</c:v>
                </c:pt>
                <c:pt idx="7489">
                  <c:v>94.117163325367002</c:v>
                </c:pt>
                <c:pt idx="7490">
                  <c:v>94.115635070110528</c:v>
                </c:pt>
                <c:pt idx="7491">
                  <c:v>94.114179588913885</c:v>
                </c:pt>
                <c:pt idx="7492">
                  <c:v>94.112724107717256</c:v>
                </c:pt>
                <c:pt idx="7493">
                  <c:v>94.111632496819766</c:v>
                </c:pt>
                <c:pt idx="7494">
                  <c:v>94.110322563742798</c:v>
                </c:pt>
                <c:pt idx="7495">
                  <c:v>94.108939856605986</c:v>
                </c:pt>
                <c:pt idx="7496">
                  <c:v>94.107775471648679</c:v>
                </c:pt>
                <c:pt idx="7497">
                  <c:v>94.106319990452036</c:v>
                </c:pt>
                <c:pt idx="7498">
                  <c:v>94.105010057375054</c:v>
                </c:pt>
                <c:pt idx="7499">
                  <c:v>94.103772898357917</c:v>
                </c:pt>
                <c:pt idx="7500">
                  <c:v>94.102390191221104</c:v>
                </c:pt>
                <c:pt idx="7501">
                  <c:v>94.101080258144137</c:v>
                </c:pt>
                <c:pt idx="7502">
                  <c:v>94.099988647246661</c:v>
                </c:pt>
                <c:pt idx="7503">
                  <c:v>94.09926090664834</c:v>
                </c:pt>
                <c:pt idx="7504">
                  <c:v>94.097878199511527</c:v>
                </c:pt>
                <c:pt idx="7505">
                  <c:v>94.095986073955913</c:v>
                </c:pt>
                <c:pt idx="7506">
                  <c:v>94.094821688998593</c:v>
                </c:pt>
                <c:pt idx="7507">
                  <c:v>94.093875626220779</c:v>
                </c:pt>
                <c:pt idx="7508">
                  <c:v>94.092638467203642</c:v>
                </c:pt>
                <c:pt idx="7509">
                  <c:v>94.091037437887337</c:v>
                </c:pt>
                <c:pt idx="7510">
                  <c:v>94.089727504810355</c:v>
                </c:pt>
                <c:pt idx="7511">
                  <c:v>94.088999764212048</c:v>
                </c:pt>
                <c:pt idx="7512">
                  <c:v>94.088053701434234</c:v>
                </c:pt>
                <c:pt idx="7513">
                  <c:v>94.086452672117929</c:v>
                </c:pt>
                <c:pt idx="7514">
                  <c:v>94.08506996498113</c:v>
                </c:pt>
                <c:pt idx="7515">
                  <c:v>94.083760031904134</c:v>
                </c:pt>
                <c:pt idx="7516">
                  <c:v>94.082086228527999</c:v>
                </c:pt>
                <c:pt idx="7517">
                  <c:v>94.081140165750185</c:v>
                </c:pt>
                <c:pt idx="7518">
                  <c:v>94.079611910493739</c:v>
                </c:pt>
                <c:pt idx="7519">
                  <c:v>94.078665847715911</c:v>
                </c:pt>
                <c:pt idx="7520">
                  <c:v>94.076700948100438</c:v>
                </c:pt>
                <c:pt idx="7521">
                  <c:v>94.07539101502347</c:v>
                </c:pt>
                <c:pt idx="7522">
                  <c:v>94.074299404125995</c:v>
                </c:pt>
                <c:pt idx="7523">
                  <c:v>94.072916696989182</c:v>
                </c:pt>
                <c:pt idx="7524">
                  <c:v>94.071970634211368</c:v>
                </c:pt>
                <c:pt idx="7525">
                  <c:v>94.070660701134386</c:v>
                </c:pt>
                <c:pt idx="7526">
                  <c:v>94.06949631617708</c:v>
                </c:pt>
                <c:pt idx="7527">
                  <c:v>94.068186383100112</c:v>
                </c:pt>
                <c:pt idx="7528">
                  <c:v>94.0668036759633</c:v>
                </c:pt>
                <c:pt idx="7529">
                  <c:v>94.065639291005994</c:v>
                </c:pt>
                <c:pt idx="7530">
                  <c:v>94.064474906048673</c:v>
                </c:pt>
                <c:pt idx="7531">
                  <c:v>94.063528843270873</c:v>
                </c:pt>
                <c:pt idx="7532">
                  <c:v>94.062437232373384</c:v>
                </c:pt>
                <c:pt idx="7533">
                  <c:v>94.061200073356261</c:v>
                </c:pt>
                <c:pt idx="7534">
                  <c:v>94.059890140279279</c:v>
                </c:pt>
                <c:pt idx="7535">
                  <c:v>94.058652981262128</c:v>
                </c:pt>
                <c:pt idx="7536">
                  <c:v>94.057343048185146</c:v>
                </c:pt>
                <c:pt idx="7537">
                  <c:v>94.055887566988517</c:v>
                </c:pt>
                <c:pt idx="7538">
                  <c:v>94.054723182031211</c:v>
                </c:pt>
                <c:pt idx="7539">
                  <c:v>94.053777119253397</c:v>
                </c:pt>
                <c:pt idx="7540">
                  <c:v>94.052176089937092</c:v>
                </c:pt>
                <c:pt idx="7541">
                  <c:v>94.05086615686011</c:v>
                </c:pt>
                <c:pt idx="7542">
                  <c:v>94.049265127543819</c:v>
                </c:pt>
                <c:pt idx="7543">
                  <c:v>94.047882420407021</c:v>
                </c:pt>
                <c:pt idx="7544">
                  <c:v>94.046863583569362</c:v>
                </c:pt>
                <c:pt idx="7545">
                  <c:v>94.045117006133395</c:v>
                </c:pt>
                <c:pt idx="7546">
                  <c:v>94.043370428697443</c:v>
                </c:pt>
                <c:pt idx="7547">
                  <c:v>94.042133269680278</c:v>
                </c:pt>
                <c:pt idx="7548">
                  <c:v>94.040532240363987</c:v>
                </c:pt>
                <c:pt idx="7549">
                  <c:v>94.039658951646004</c:v>
                </c:pt>
                <c:pt idx="7550">
                  <c:v>94.038567340748514</c:v>
                </c:pt>
                <c:pt idx="7551">
                  <c:v>94.037257407671547</c:v>
                </c:pt>
                <c:pt idx="7552">
                  <c:v>94.036311344893733</c:v>
                </c:pt>
                <c:pt idx="7553">
                  <c:v>94.035074185876582</c:v>
                </c:pt>
                <c:pt idx="7554">
                  <c:v>94.033254834380784</c:v>
                </c:pt>
                <c:pt idx="7555">
                  <c:v>94.031944901303817</c:v>
                </c:pt>
                <c:pt idx="7556">
                  <c:v>94.031653805064479</c:v>
                </c:pt>
                <c:pt idx="7557">
                  <c:v>94.031289934765326</c:v>
                </c:pt>
                <c:pt idx="7558">
                  <c:v>94.030343871987512</c:v>
                </c:pt>
                <c:pt idx="7559">
                  <c:v>94.028815616731038</c:v>
                </c:pt>
                <c:pt idx="7560">
                  <c:v>94.027360135534408</c:v>
                </c:pt>
                <c:pt idx="7561">
                  <c:v>94.025831880277934</c:v>
                </c:pt>
                <c:pt idx="7562">
                  <c:v>94.024158076901799</c:v>
                </c:pt>
                <c:pt idx="7563">
                  <c:v>94.022848143824817</c:v>
                </c:pt>
                <c:pt idx="7564">
                  <c:v>94.021465436688018</c:v>
                </c:pt>
                <c:pt idx="7565">
                  <c:v>94.020956018269203</c:v>
                </c:pt>
                <c:pt idx="7566">
                  <c:v>94.02008272955122</c:v>
                </c:pt>
                <c:pt idx="7567">
                  <c:v>94.018190603995592</c:v>
                </c:pt>
                <c:pt idx="7568">
                  <c:v>94.016516800619456</c:v>
                </c:pt>
                <c:pt idx="7569">
                  <c:v>94.014988545362982</c:v>
                </c:pt>
                <c:pt idx="7570">
                  <c:v>94.013023645747523</c:v>
                </c:pt>
                <c:pt idx="7571">
                  <c:v>94.011859260790203</c:v>
                </c:pt>
                <c:pt idx="7572">
                  <c:v>94.010694875832897</c:v>
                </c:pt>
                <c:pt idx="7573">
                  <c:v>94.009603264935421</c:v>
                </c:pt>
                <c:pt idx="7574">
                  <c:v>94.008220557798623</c:v>
                </c:pt>
                <c:pt idx="7575">
                  <c:v>94.007711139379779</c:v>
                </c:pt>
                <c:pt idx="7576">
                  <c:v>94.006765076601965</c:v>
                </c:pt>
                <c:pt idx="7577">
                  <c:v>94.005455143524983</c:v>
                </c:pt>
                <c:pt idx="7578">
                  <c:v>94.004727402926676</c:v>
                </c:pt>
                <c:pt idx="7579">
                  <c:v>94.003126373610385</c:v>
                </c:pt>
                <c:pt idx="7580">
                  <c:v>94.001743666473573</c:v>
                </c:pt>
                <c:pt idx="7581">
                  <c:v>94.000579281516252</c:v>
                </c:pt>
                <c:pt idx="7582">
                  <c:v>93.999196574379454</c:v>
                </c:pt>
                <c:pt idx="7583">
                  <c:v>93.998396059721301</c:v>
                </c:pt>
                <c:pt idx="7584">
                  <c:v>93.997595545063135</c:v>
                </c:pt>
                <c:pt idx="7585">
                  <c:v>93.996212837926336</c:v>
                </c:pt>
                <c:pt idx="7586">
                  <c:v>93.995412323268184</c:v>
                </c:pt>
                <c:pt idx="7587">
                  <c:v>93.993811293951879</c:v>
                </c:pt>
                <c:pt idx="7588">
                  <c:v>93.992137490575743</c:v>
                </c:pt>
                <c:pt idx="7589">
                  <c:v>93.990682009379114</c:v>
                </c:pt>
                <c:pt idx="7590">
                  <c:v>93.989590398481639</c:v>
                </c:pt>
                <c:pt idx="7591">
                  <c:v>93.988498787584163</c:v>
                </c:pt>
                <c:pt idx="7592">
                  <c:v>93.987188854507181</c:v>
                </c:pt>
                <c:pt idx="7593">
                  <c:v>93.986024469549875</c:v>
                </c:pt>
                <c:pt idx="7594">
                  <c:v>93.984787310532738</c:v>
                </c:pt>
                <c:pt idx="7595">
                  <c:v>93.983186281216419</c:v>
                </c:pt>
                <c:pt idx="7596">
                  <c:v>93.981949122199296</c:v>
                </c:pt>
                <c:pt idx="7597">
                  <c:v>93.981003059421482</c:v>
                </c:pt>
                <c:pt idx="7598">
                  <c:v>93.97962035228467</c:v>
                </c:pt>
                <c:pt idx="7599">
                  <c:v>93.978092097028181</c:v>
                </c:pt>
                <c:pt idx="7600">
                  <c:v>93.976782163951228</c:v>
                </c:pt>
                <c:pt idx="7601">
                  <c:v>93.975399456814401</c:v>
                </c:pt>
                <c:pt idx="7602">
                  <c:v>93.974235071857109</c:v>
                </c:pt>
                <c:pt idx="7603">
                  <c:v>93.973361783139111</c:v>
                </c:pt>
                <c:pt idx="7604">
                  <c:v>93.971760753822821</c:v>
                </c:pt>
                <c:pt idx="7605">
                  <c:v>93.970669142925345</c:v>
                </c:pt>
                <c:pt idx="7606">
                  <c:v>93.969286435788533</c:v>
                </c:pt>
                <c:pt idx="7607">
                  <c:v>93.968122050831212</c:v>
                </c:pt>
                <c:pt idx="7608">
                  <c:v>93.967030439933737</c:v>
                </c:pt>
                <c:pt idx="7609">
                  <c:v>93.966084377155923</c:v>
                </c:pt>
                <c:pt idx="7610">
                  <c:v>93.964701670019124</c:v>
                </c:pt>
                <c:pt idx="7611">
                  <c:v>93.962809544463497</c:v>
                </c:pt>
                <c:pt idx="7612">
                  <c:v>93.961499611386529</c:v>
                </c:pt>
                <c:pt idx="7613">
                  <c:v>93.960189678309547</c:v>
                </c:pt>
                <c:pt idx="7614">
                  <c:v>93.959243615531733</c:v>
                </c:pt>
                <c:pt idx="7615">
                  <c:v>93.958152004634243</c:v>
                </c:pt>
                <c:pt idx="7616">
                  <c:v>93.95727871591626</c:v>
                </c:pt>
                <c:pt idx="7617">
                  <c:v>93.956332653138446</c:v>
                </c:pt>
                <c:pt idx="7618">
                  <c:v>93.954440527582818</c:v>
                </c:pt>
                <c:pt idx="7619">
                  <c:v>93.952985046386189</c:v>
                </c:pt>
                <c:pt idx="7620">
                  <c:v>93.951820661428869</c:v>
                </c:pt>
                <c:pt idx="7621">
                  <c:v>93.951238468950208</c:v>
                </c:pt>
                <c:pt idx="7622">
                  <c:v>93.950583502411732</c:v>
                </c:pt>
                <c:pt idx="7623">
                  <c:v>93.949273569334764</c:v>
                </c:pt>
                <c:pt idx="7624">
                  <c:v>93.947963636257782</c:v>
                </c:pt>
                <c:pt idx="7625">
                  <c:v>93.9466537031808</c:v>
                </c:pt>
                <c:pt idx="7626">
                  <c:v>93.945270996044002</c:v>
                </c:pt>
                <c:pt idx="7627">
                  <c:v>93.943742740787528</c:v>
                </c:pt>
                <c:pt idx="7628">
                  <c:v>93.942432807710546</c:v>
                </c:pt>
                <c:pt idx="7629">
                  <c:v>93.941122874633578</c:v>
                </c:pt>
                <c:pt idx="7630">
                  <c:v>93.940686230274579</c:v>
                </c:pt>
                <c:pt idx="7631">
                  <c:v>93.939157975018119</c:v>
                </c:pt>
                <c:pt idx="7632">
                  <c:v>93.937920816000968</c:v>
                </c:pt>
                <c:pt idx="7633">
                  <c:v>93.937120301342816</c:v>
                </c:pt>
                <c:pt idx="7634">
                  <c:v>93.93595591638551</c:v>
                </c:pt>
                <c:pt idx="7635">
                  <c:v>93.934718757368358</c:v>
                </c:pt>
                <c:pt idx="7636">
                  <c:v>93.933554372411052</c:v>
                </c:pt>
                <c:pt idx="7637">
                  <c:v>93.932098891214423</c:v>
                </c:pt>
                <c:pt idx="7638">
                  <c:v>93.930570635957949</c:v>
                </c:pt>
                <c:pt idx="7639">
                  <c:v>93.929479025060473</c:v>
                </c:pt>
                <c:pt idx="7640">
                  <c:v>93.928314640103167</c:v>
                </c:pt>
                <c:pt idx="7641">
                  <c:v>93.927077481086016</c:v>
                </c:pt>
                <c:pt idx="7642">
                  <c:v>93.925476451769711</c:v>
                </c:pt>
                <c:pt idx="7643">
                  <c:v>93.924239292752574</c:v>
                </c:pt>
                <c:pt idx="7644">
                  <c:v>93.922856585615762</c:v>
                </c:pt>
                <c:pt idx="7645">
                  <c:v>93.921255556299471</c:v>
                </c:pt>
                <c:pt idx="7646">
                  <c:v>93.920163945401995</c:v>
                </c:pt>
                <c:pt idx="7647">
                  <c:v>93.918999560444675</c:v>
                </c:pt>
                <c:pt idx="7648">
                  <c:v>93.917980723607016</c:v>
                </c:pt>
                <c:pt idx="7649">
                  <c:v>93.917252983008709</c:v>
                </c:pt>
                <c:pt idx="7650">
                  <c:v>93.915943049931727</c:v>
                </c:pt>
                <c:pt idx="7651">
                  <c:v>93.914633116854759</c:v>
                </c:pt>
                <c:pt idx="7652">
                  <c:v>93.913614280017129</c:v>
                </c:pt>
                <c:pt idx="7653">
                  <c:v>93.912158798820471</c:v>
                </c:pt>
                <c:pt idx="7654">
                  <c:v>93.910994413863165</c:v>
                </c:pt>
                <c:pt idx="7655">
                  <c:v>93.910048351085351</c:v>
                </c:pt>
                <c:pt idx="7656">
                  <c:v>93.909102288307537</c:v>
                </c:pt>
                <c:pt idx="7657">
                  <c:v>93.907646807110893</c:v>
                </c:pt>
                <c:pt idx="7658">
                  <c:v>93.906627970273249</c:v>
                </c:pt>
                <c:pt idx="7659">
                  <c:v>93.905390811256098</c:v>
                </c:pt>
                <c:pt idx="7660">
                  <c:v>93.904226426298791</c:v>
                </c:pt>
                <c:pt idx="7661">
                  <c:v>93.903062041341485</c:v>
                </c:pt>
                <c:pt idx="7662">
                  <c:v>93.902188752623488</c:v>
                </c:pt>
                <c:pt idx="7663">
                  <c:v>93.90087881954652</c:v>
                </c:pt>
                <c:pt idx="7664">
                  <c:v>93.899641660529383</c:v>
                </c:pt>
                <c:pt idx="7665">
                  <c:v>93.898477275572063</c:v>
                </c:pt>
                <c:pt idx="7666">
                  <c:v>93.897312890614756</c:v>
                </c:pt>
                <c:pt idx="7667">
                  <c:v>93.896294053777112</c:v>
                </c:pt>
                <c:pt idx="7668">
                  <c:v>93.894838572580483</c:v>
                </c:pt>
                <c:pt idx="7669">
                  <c:v>93.893819735742838</c:v>
                </c:pt>
                <c:pt idx="7670">
                  <c:v>93.892800898905193</c:v>
                </c:pt>
                <c:pt idx="7671">
                  <c:v>93.891636513947873</c:v>
                </c:pt>
                <c:pt idx="7672">
                  <c:v>93.890181032751229</c:v>
                </c:pt>
                <c:pt idx="7673">
                  <c:v>93.889089421853754</c:v>
                </c:pt>
                <c:pt idx="7674">
                  <c:v>93.88756116659728</c:v>
                </c:pt>
                <c:pt idx="7675">
                  <c:v>93.886178459460481</c:v>
                </c:pt>
                <c:pt idx="7676">
                  <c:v>93.885232396682667</c:v>
                </c:pt>
                <c:pt idx="7677">
                  <c:v>93.883995237665516</c:v>
                </c:pt>
                <c:pt idx="7678">
                  <c:v>93.882976400827872</c:v>
                </c:pt>
                <c:pt idx="7679">
                  <c:v>93.88130259745175</c:v>
                </c:pt>
                <c:pt idx="7680">
                  <c:v>93.880356534673922</c:v>
                </c:pt>
                <c:pt idx="7681">
                  <c:v>93.879337697836277</c:v>
                </c:pt>
                <c:pt idx="7682">
                  <c:v>93.877809442579803</c:v>
                </c:pt>
                <c:pt idx="7683">
                  <c:v>93.876717831682328</c:v>
                </c:pt>
                <c:pt idx="7684">
                  <c:v>93.875189576425853</c:v>
                </c:pt>
                <c:pt idx="7685">
                  <c:v>93.874170739588209</c:v>
                </c:pt>
                <c:pt idx="7686">
                  <c:v>93.872860806511241</c:v>
                </c:pt>
                <c:pt idx="7687">
                  <c:v>93.871332551254767</c:v>
                </c:pt>
                <c:pt idx="7688">
                  <c:v>93.870095392237616</c:v>
                </c:pt>
                <c:pt idx="7689">
                  <c:v>93.869222103519647</c:v>
                </c:pt>
                <c:pt idx="7690">
                  <c:v>93.868130492622157</c:v>
                </c:pt>
                <c:pt idx="7691">
                  <c:v>93.867329977964005</c:v>
                </c:pt>
                <c:pt idx="7692">
                  <c:v>93.866165593006698</c:v>
                </c:pt>
                <c:pt idx="7693">
                  <c:v>93.864637337750224</c:v>
                </c:pt>
                <c:pt idx="7694">
                  <c:v>93.863472952792932</c:v>
                </c:pt>
                <c:pt idx="7695">
                  <c:v>93.862381341895428</c:v>
                </c:pt>
                <c:pt idx="7696">
                  <c:v>93.86099863475863</c:v>
                </c:pt>
                <c:pt idx="7697">
                  <c:v>93.859834249801324</c:v>
                </c:pt>
                <c:pt idx="7698">
                  <c:v>93.85888818702351</c:v>
                </c:pt>
                <c:pt idx="7699">
                  <c:v>93.857651028006373</c:v>
                </c:pt>
                <c:pt idx="7700">
                  <c:v>93.856559417108869</c:v>
                </c:pt>
                <c:pt idx="7701">
                  <c:v>93.8556861283909</c:v>
                </c:pt>
                <c:pt idx="7702">
                  <c:v>93.854448969373763</c:v>
                </c:pt>
                <c:pt idx="7703">
                  <c:v>93.853430132536104</c:v>
                </c:pt>
                <c:pt idx="7704">
                  <c:v>93.852265747578798</c:v>
                </c:pt>
                <c:pt idx="7705">
                  <c:v>93.851246910741153</c:v>
                </c:pt>
                <c:pt idx="7706">
                  <c:v>93.850009751724002</c:v>
                </c:pt>
                <c:pt idx="7707">
                  <c:v>93.848408722407711</c:v>
                </c:pt>
                <c:pt idx="7708">
                  <c:v>93.847098789330744</c:v>
                </c:pt>
                <c:pt idx="7709">
                  <c:v>93.8456433081341</c:v>
                </c:pt>
                <c:pt idx="7710">
                  <c:v>93.844406149116949</c:v>
                </c:pt>
                <c:pt idx="7711">
                  <c:v>93.843314538219474</c:v>
                </c:pt>
                <c:pt idx="7712">
                  <c:v>93.842150153262168</c:v>
                </c:pt>
                <c:pt idx="7713">
                  <c:v>93.840767446125355</c:v>
                </c:pt>
                <c:pt idx="7714">
                  <c:v>93.83974860928771</c:v>
                </c:pt>
                <c:pt idx="7715">
                  <c:v>93.838656998390235</c:v>
                </c:pt>
                <c:pt idx="7716">
                  <c:v>93.837492613432929</c:v>
                </c:pt>
                <c:pt idx="7717">
                  <c:v>93.836182680355947</c:v>
                </c:pt>
                <c:pt idx="7718">
                  <c:v>93.834727199159317</c:v>
                </c:pt>
                <c:pt idx="7719">
                  <c:v>93.833417266082336</c:v>
                </c:pt>
                <c:pt idx="7720">
                  <c:v>93.832689525484028</c:v>
                </c:pt>
                <c:pt idx="7721">
                  <c:v>93.831816236766031</c:v>
                </c:pt>
                <c:pt idx="7722">
                  <c:v>93.830942948048047</c:v>
                </c:pt>
                <c:pt idx="7723">
                  <c:v>93.82963301497108</c:v>
                </c:pt>
                <c:pt idx="7724">
                  <c:v>93.828177533774436</c:v>
                </c:pt>
                <c:pt idx="7725">
                  <c:v>93.82759534129579</c:v>
                </c:pt>
                <c:pt idx="7726">
                  <c:v>93.825703215740148</c:v>
                </c:pt>
                <c:pt idx="7727">
                  <c:v>93.824320508603336</c:v>
                </c:pt>
                <c:pt idx="7728">
                  <c:v>93.823083349586199</c:v>
                </c:pt>
                <c:pt idx="7729">
                  <c:v>93.822064512748554</c:v>
                </c:pt>
                <c:pt idx="7730">
                  <c:v>93.820900127791234</c:v>
                </c:pt>
                <c:pt idx="7731">
                  <c:v>93.819299098474943</c:v>
                </c:pt>
                <c:pt idx="7732">
                  <c:v>93.817770843218469</c:v>
                </c:pt>
                <c:pt idx="7733">
                  <c:v>93.816970328560316</c:v>
                </c:pt>
                <c:pt idx="7734">
                  <c:v>93.815951491722686</c:v>
                </c:pt>
                <c:pt idx="7735">
                  <c:v>93.814859880825182</c:v>
                </c:pt>
                <c:pt idx="7736">
                  <c:v>93.813768269927706</c:v>
                </c:pt>
                <c:pt idx="7737">
                  <c:v>93.812312788731077</c:v>
                </c:pt>
                <c:pt idx="7738">
                  <c:v>93.810930081594265</c:v>
                </c:pt>
                <c:pt idx="7739">
                  <c:v>93.810347889115619</c:v>
                </c:pt>
                <c:pt idx="7740">
                  <c:v>93.809401826337805</c:v>
                </c:pt>
                <c:pt idx="7741">
                  <c:v>93.808310215440315</c:v>
                </c:pt>
                <c:pt idx="7742">
                  <c:v>93.807655248901838</c:v>
                </c:pt>
                <c:pt idx="7743">
                  <c:v>93.806272541765026</c:v>
                </c:pt>
                <c:pt idx="7744">
                  <c:v>93.805035382747889</c:v>
                </c:pt>
                <c:pt idx="7745">
                  <c:v>93.803870997790568</c:v>
                </c:pt>
                <c:pt idx="7746">
                  <c:v>93.802706612833262</c:v>
                </c:pt>
                <c:pt idx="7747">
                  <c:v>93.801396679756294</c:v>
                </c:pt>
                <c:pt idx="7748">
                  <c:v>93.800305068858819</c:v>
                </c:pt>
                <c:pt idx="7749">
                  <c:v>93.799359006080991</c:v>
                </c:pt>
                <c:pt idx="7750">
                  <c:v>93.798558491422853</c:v>
                </c:pt>
                <c:pt idx="7751">
                  <c:v>93.797685202704855</c:v>
                </c:pt>
                <c:pt idx="7752">
                  <c:v>93.796229721508226</c:v>
                </c:pt>
                <c:pt idx="7753">
                  <c:v>93.794628692191921</c:v>
                </c:pt>
                <c:pt idx="7754">
                  <c:v>93.79339153317477</c:v>
                </c:pt>
                <c:pt idx="7755">
                  <c:v>93.791936051978141</c:v>
                </c:pt>
                <c:pt idx="7756">
                  <c:v>93.790553344841328</c:v>
                </c:pt>
                <c:pt idx="7757">
                  <c:v>93.789752830183176</c:v>
                </c:pt>
                <c:pt idx="7758">
                  <c:v>93.788442897106208</c:v>
                </c:pt>
                <c:pt idx="7759">
                  <c:v>93.787496834328394</c:v>
                </c:pt>
                <c:pt idx="7760">
                  <c:v>93.78596857907192</c:v>
                </c:pt>
                <c:pt idx="7761">
                  <c:v>93.784658645994938</c:v>
                </c:pt>
                <c:pt idx="7762">
                  <c:v>93.783567035097477</c:v>
                </c:pt>
                <c:pt idx="7763">
                  <c:v>93.782329876080325</c:v>
                </c:pt>
                <c:pt idx="7764">
                  <c:v>93.781456587362328</c:v>
                </c:pt>
                <c:pt idx="7765">
                  <c:v>93.780146654285375</c:v>
                </c:pt>
                <c:pt idx="7766">
                  <c:v>93.778909495268223</c:v>
                </c:pt>
                <c:pt idx="7767">
                  <c:v>93.777963432490409</c:v>
                </c:pt>
                <c:pt idx="7768">
                  <c:v>93.776944595652751</c:v>
                </c:pt>
                <c:pt idx="7769">
                  <c:v>93.775852984755275</c:v>
                </c:pt>
                <c:pt idx="7770">
                  <c:v>93.774543051678307</c:v>
                </c:pt>
                <c:pt idx="7771">
                  <c:v>93.77330589266117</c:v>
                </c:pt>
                <c:pt idx="7772">
                  <c:v>93.772359829883356</c:v>
                </c:pt>
                <c:pt idx="7773">
                  <c:v>93.771122670866205</c:v>
                </c:pt>
                <c:pt idx="7774">
                  <c:v>93.77061325244739</c:v>
                </c:pt>
                <c:pt idx="7775">
                  <c:v>93.769376093430239</c:v>
                </c:pt>
                <c:pt idx="7776">
                  <c:v>93.76792061223361</c:v>
                </c:pt>
                <c:pt idx="7777">
                  <c:v>93.766537905096797</c:v>
                </c:pt>
                <c:pt idx="7778">
                  <c:v>93.765009649840323</c:v>
                </c:pt>
                <c:pt idx="7779">
                  <c:v>93.7637724908232</c:v>
                </c:pt>
                <c:pt idx="7780">
                  <c:v>93.762680879925711</c:v>
                </c:pt>
                <c:pt idx="7781">
                  <c:v>93.76202591338722</c:v>
                </c:pt>
                <c:pt idx="7782">
                  <c:v>93.760497658130745</c:v>
                </c:pt>
                <c:pt idx="7783">
                  <c:v>93.759187725053778</c:v>
                </c:pt>
                <c:pt idx="7784">
                  <c:v>93.758459984455456</c:v>
                </c:pt>
                <c:pt idx="7785">
                  <c:v>93.757513921677642</c:v>
                </c:pt>
                <c:pt idx="7786">
                  <c:v>93.756131214540829</c:v>
                </c:pt>
                <c:pt idx="7787">
                  <c:v>93.754457411164694</c:v>
                </c:pt>
                <c:pt idx="7788">
                  <c:v>93.753438574327049</c:v>
                </c:pt>
                <c:pt idx="7789">
                  <c:v>93.752201415309912</c:v>
                </c:pt>
                <c:pt idx="7790">
                  <c:v>93.751255352532098</c:v>
                </c:pt>
                <c:pt idx="7791">
                  <c:v>93.750163741634623</c:v>
                </c:pt>
                <c:pt idx="7792">
                  <c:v>93.748635486378134</c:v>
                </c:pt>
                <c:pt idx="7793">
                  <c:v>93.747980519839658</c:v>
                </c:pt>
                <c:pt idx="7794">
                  <c:v>93.746961683002013</c:v>
                </c:pt>
                <c:pt idx="7795">
                  <c:v>93.74550620180537</c:v>
                </c:pt>
                <c:pt idx="7796">
                  <c:v>93.744341816848063</c:v>
                </c:pt>
                <c:pt idx="7797">
                  <c:v>93.742959109711251</c:v>
                </c:pt>
                <c:pt idx="7798">
                  <c:v>93.742013046933437</c:v>
                </c:pt>
                <c:pt idx="7799">
                  <c:v>93.740703113856455</c:v>
                </c:pt>
                <c:pt idx="7800">
                  <c:v>93.739611502958979</c:v>
                </c:pt>
                <c:pt idx="7801">
                  <c:v>93.738374343941842</c:v>
                </c:pt>
                <c:pt idx="7802">
                  <c:v>93.737282733044367</c:v>
                </c:pt>
                <c:pt idx="7803">
                  <c:v>93.736336670266553</c:v>
                </c:pt>
                <c:pt idx="7804">
                  <c:v>93.734735640950248</c:v>
                </c:pt>
                <c:pt idx="7805">
                  <c:v>93.734371770651094</c:v>
                </c:pt>
                <c:pt idx="7806">
                  <c:v>93.733280159753605</c:v>
                </c:pt>
                <c:pt idx="7807">
                  <c:v>93.732406871035636</c:v>
                </c:pt>
                <c:pt idx="7808">
                  <c:v>93.731533582317638</c:v>
                </c:pt>
                <c:pt idx="7809">
                  <c:v>93.730441971420163</c:v>
                </c:pt>
                <c:pt idx="7810">
                  <c:v>93.729568682702194</c:v>
                </c:pt>
                <c:pt idx="7811">
                  <c:v>93.728477071804704</c:v>
                </c:pt>
                <c:pt idx="7812">
                  <c:v>93.727167138727737</c:v>
                </c:pt>
                <c:pt idx="7813">
                  <c:v>93.726293850009739</c:v>
                </c:pt>
                <c:pt idx="7814">
                  <c:v>93.724765594753265</c:v>
                </c:pt>
                <c:pt idx="7815">
                  <c:v>93.723528435736142</c:v>
                </c:pt>
                <c:pt idx="7816">
                  <c:v>93.722655147018159</c:v>
                </c:pt>
                <c:pt idx="7817">
                  <c:v>93.72214572859933</c:v>
                </c:pt>
                <c:pt idx="7818">
                  <c:v>93.721417988001008</c:v>
                </c:pt>
                <c:pt idx="7819">
                  <c:v>93.72010805492404</c:v>
                </c:pt>
                <c:pt idx="7820">
                  <c:v>93.718652573727397</c:v>
                </c:pt>
                <c:pt idx="7821">
                  <c:v>93.717415414710246</c:v>
                </c:pt>
                <c:pt idx="7822">
                  <c:v>93.716251029752954</c:v>
                </c:pt>
                <c:pt idx="7823">
                  <c:v>93.714722774496479</c:v>
                </c:pt>
                <c:pt idx="7824">
                  <c:v>93.713048971120344</c:v>
                </c:pt>
                <c:pt idx="7825">
                  <c:v>93.712030134282685</c:v>
                </c:pt>
                <c:pt idx="7826">
                  <c:v>93.711156845564716</c:v>
                </c:pt>
                <c:pt idx="7827">
                  <c:v>93.709992460607396</c:v>
                </c:pt>
                <c:pt idx="7828">
                  <c:v>93.709046397829582</c:v>
                </c:pt>
                <c:pt idx="7829">
                  <c:v>93.707809238812445</c:v>
                </c:pt>
                <c:pt idx="7830">
                  <c:v>93.707008724154278</c:v>
                </c:pt>
                <c:pt idx="7831">
                  <c:v>93.706426531675632</c:v>
                </c:pt>
                <c:pt idx="7832">
                  <c:v>93.705407694837987</c:v>
                </c:pt>
                <c:pt idx="7833">
                  <c:v>93.704097761761005</c:v>
                </c:pt>
                <c:pt idx="7834">
                  <c:v>93.702715054624207</c:v>
                </c:pt>
                <c:pt idx="7835">
                  <c:v>93.701987314025885</c:v>
                </c:pt>
                <c:pt idx="7836">
                  <c:v>93.700750155008734</c:v>
                </c:pt>
                <c:pt idx="7837">
                  <c:v>93.699149125692443</c:v>
                </c:pt>
                <c:pt idx="7838">
                  <c:v>93.697911966675292</c:v>
                </c:pt>
                <c:pt idx="7839">
                  <c:v>93.696747581717972</c:v>
                </c:pt>
                <c:pt idx="7840">
                  <c:v>93.695437648641018</c:v>
                </c:pt>
                <c:pt idx="7841">
                  <c:v>93.694346037743529</c:v>
                </c:pt>
                <c:pt idx="7842">
                  <c:v>93.693108878726392</c:v>
                </c:pt>
                <c:pt idx="7843">
                  <c:v>93.691798945649424</c:v>
                </c:pt>
                <c:pt idx="7844">
                  <c:v>93.690998430991272</c:v>
                </c:pt>
                <c:pt idx="7845">
                  <c:v>93.690270690392936</c:v>
                </c:pt>
                <c:pt idx="7846">
                  <c:v>93.68976127197412</c:v>
                </c:pt>
                <c:pt idx="7847">
                  <c:v>93.688815209196306</c:v>
                </c:pt>
                <c:pt idx="7848">
                  <c:v>93.687432502059494</c:v>
                </c:pt>
                <c:pt idx="7849">
                  <c:v>93.686340891162018</c:v>
                </c:pt>
                <c:pt idx="7850">
                  <c:v>93.685103732144867</c:v>
                </c:pt>
                <c:pt idx="7851">
                  <c:v>93.683939347187575</c:v>
                </c:pt>
                <c:pt idx="7852">
                  <c:v>93.682483865990946</c:v>
                </c:pt>
                <c:pt idx="7853">
                  <c:v>93.681101158854133</c:v>
                </c:pt>
                <c:pt idx="7854">
                  <c:v>93.679209033298491</c:v>
                </c:pt>
                <c:pt idx="7855">
                  <c:v>93.678044648341185</c:v>
                </c:pt>
                <c:pt idx="7856">
                  <c:v>93.677316907742863</c:v>
                </c:pt>
                <c:pt idx="7857">
                  <c:v>93.676734715264203</c:v>
                </c:pt>
                <c:pt idx="7858">
                  <c:v>93.675643104366742</c:v>
                </c:pt>
                <c:pt idx="7859">
                  <c:v>93.674405945349591</c:v>
                </c:pt>
                <c:pt idx="7860">
                  <c:v>93.673459882571777</c:v>
                </c:pt>
                <c:pt idx="7861">
                  <c:v>93.671931627315303</c:v>
                </c:pt>
                <c:pt idx="7862">
                  <c:v>93.670767242357982</c:v>
                </c:pt>
                <c:pt idx="7863">
                  <c:v>93.669675631460507</c:v>
                </c:pt>
                <c:pt idx="7864">
                  <c:v>93.668074602144202</c:v>
                </c:pt>
                <c:pt idx="7865">
                  <c:v>93.667565183725387</c:v>
                </c:pt>
                <c:pt idx="7866">
                  <c:v>93.666182476588574</c:v>
                </c:pt>
                <c:pt idx="7867">
                  <c:v>93.665163639750944</c:v>
                </c:pt>
                <c:pt idx="7868">
                  <c:v>93.664508673212438</c:v>
                </c:pt>
                <c:pt idx="7869">
                  <c:v>93.663562610434624</c:v>
                </c:pt>
                <c:pt idx="7870">
                  <c:v>93.66261654765681</c:v>
                </c:pt>
                <c:pt idx="7871">
                  <c:v>93.661743258938827</c:v>
                </c:pt>
                <c:pt idx="7872">
                  <c:v>93.660506099921676</c:v>
                </c:pt>
                <c:pt idx="7873">
                  <c:v>93.659196166844708</c:v>
                </c:pt>
                <c:pt idx="7874">
                  <c:v>93.657959007827571</c:v>
                </c:pt>
                <c:pt idx="7875">
                  <c:v>93.656867396930096</c:v>
                </c:pt>
                <c:pt idx="7876">
                  <c:v>93.65512081949413</c:v>
                </c:pt>
                <c:pt idx="7877">
                  <c:v>93.654174756716316</c:v>
                </c:pt>
                <c:pt idx="7878">
                  <c:v>93.653519790177825</c:v>
                </c:pt>
                <c:pt idx="7879">
                  <c:v>93.651991534921351</c:v>
                </c:pt>
                <c:pt idx="7880">
                  <c:v>93.651191020263198</c:v>
                </c:pt>
                <c:pt idx="7881">
                  <c:v>93.650390505605046</c:v>
                </c:pt>
                <c:pt idx="7882">
                  <c:v>93.648789476288755</c:v>
                </c:pt>
                <c:pt idx="7883">
                  <c:v>93.647552317271604</c:v>
                </c:pt>
                <c:pt idx="7884">
                  <c:v>93.646387932314298</c:v>
                </c:pt>
                <c:pt idx="7885">
                  <c:v>93.645732965775807</c:v>
                </c:pt>
                <c:pt idx="7886">
                  <c:v>93.645150773297146</c:v>
                </c:pt>
                <c:pt idx="7887">
                  <c:v>93.643476969921011</c:v>
                </c:pt>
                <c:pt idx="7888">
                  <c:v>93.642458133083366</c:v>
                </c:pt>
                <c:pt idx="7889">
                  <c:v>93.640929877826906</c:v>
                </c:pt>
                <c:pt idx="7890">
                  <c:v>93.640493233467907</c:v>
                </c:pt>
                <c:pt idx="7891">
                  <c:v>93.639547170690093</c:v>
                </c:pt>
                <c:pt idx="7892">
                  <c:v>93.63860110791228</c:v>
                </c:pt>
                <c:pt idx="7893">
                  <c:v>93.637509497014804</c:v>
                </c:pt>
                <c:pt idx="7894">
                  <c:v>93.63656343423699</c:v>
                </c:pt>
                <c:pt idx="7895">
                  <c:v>93.635762919578838</c:v>
                </c:pt>
                <c:pt idx="7896">
                  <c:v>93.634452986501856</c:v>
                </c:pt>
                <c:pt idx="7897">
                  <c:v>93.633579697783873</c:v>
                </c:pt>
                <c:pt idx="7898">
                  <c:v>93.632633635006073</c:v>
                </c:pt>
                <c:pt idx="7899">
                  <c:v>93.631687572228245</c:v>
                </c:pt>
                <c:pt idx="7900">
                  <c:v>93.630013768852109</c:v>
                </c:pt>
                <c:pt idx="7901">
                  <c:v>93.628121643296481</c:v>
                </c:pt>
                <c:pt idx="7902">
                  <c:v>93.627248354578512</c:v>
                </c:pt>
                <c:pt idx="7903">
                  <c:v>93.626666162099852</c:v>
                </c:pt>
                <c:pt idx="7904">
                  <c:v>93.625720099322024</c:v>
                </c:pt>
                <c:pt idx="7905">
                  <c:v>93.624701262484379</c:v>
                </c:pt>
                <c:pt idx="7906">
                  <c:v>93.624264618125395</c:v>
                </c:pt>
                <c:pt idx="7907">
                  <c:v>93.623682425646734</c:v>
                </c:pt>
                <c:pt idx="7908">
                  <c:v>93.622518040689428</c:v>
                </c:pt>
                <c:pt idx="7909">
                  <c:v>93.621353655732122</c:v>
                </c:pt>
                <c:pt idx="7910">
                  <c:v>93.619898174535479</c:v>
                </c:pt>
                <c:pt idx="7911">
                  <c:v>93.618224371159343</c:v>
                </c:pt>
                <c:pt idx="7912">
                  <c:v>93.617059986202037</c:v>
                </c:pt>
                <c:pt idx="7913">
                  <c:v>93.616113923424223</c:v>
                </c:pt>
                <c:pt idx="7914">
                  <c:v>93.614076249748919</c:v>
                </c:pt>
                <c:pt idx="7915">
                  <c:v>93.612911864791613</c:v>
                </c:pt>
                <c:pt idx="7916">
                  <c:v>93.612256898253136</c:v>
                </c:pt>
                <c:pt idx="7917">
                  <c:v>93.611238061415477</c:v>
                </c:pt>
                <c:pt idx="7918">
                  <c:v>93.61051032081717</c:v>
                </c:pt>
                <c:pt idx="7919">
                  <c:v>93.608836517441034</c:v>
                </c:pt>
                <c:pt idx="7920">
                  <c:v>93.607672132483728</c:v>
                </c:pt>
                <c:pt idx="7921">
                  <c:v>93.606289425346915</c:v>
                </c:pt>
                <c:pt idx="7922">
                  <c:v>93.605634458808424</c:v>
                </c:pt>
                <c:pt idx="7923">
                  <c:v>93.604979492269933</c:v>
                </c:pt>
                <c:pt idx="7924">
                  <c:v>93.60461562197078</c:v>
                </c:pt>
                <c:pt idx="7925">
                  <c:v>93.603451237013459</c:v>
                </c:pt>
                <c:pt idx="7926">
                  <c:v>93.602141303936477</c:v>
                </c:pt>
                <c:pt idx="7927">
                  <c:v>93.600540274620187</c:v>
                </c:pt>
                <c:pt idx="7928">
                  <c:v>93.599521437782542</c:v>
                </c:pt>
                <c:pt idx="7929">
                  <c:v>93.598648149064559</c:v>
                </c:pt>
                <c:pt idx="7930">
                  <c:v>93.59777486034659</c:v>
                </c:pt>
                <c:pt idx="7931">
                  <c:v>93.59704711974824</c:v>
                </c:pt>
                <c:pt idx="7932">
                  <c:v>93.595518864491794</c:v>
                </c:pt>
                <c:pt idx="7933">
                  <c:v>93.594427253594304</c:v>
                </c:pt>
                <c:pt idx="7934">
                  <c:v>93.592826224277999</c:v>
                </c:pt>
                <c:pt idx="7935">
                  <c:v>93.591589065260848</c:v>
                </c:pt>
                <c:pt idx="7936">
                  <c:v>93.590643002483048</c:v>
                </c:pt>
                <c:pt idx="7937">
                  <c:v>93.590060810004388</c:v>
                </c:pt>
                <c:pt idx="7938">
                  <c:v>93.588750876927421</c:v>
                </c:pt>
                <c:pt idx="7939">
                  <c:v>93.587513717910269</c:v>
                </c:pt>
                <c:pt idx="7940">
                  <c:v>93.586276558893132</c:v>
                </c:pt>
                <c:pt idx="7941">
                  <c:v>93.585184947995657</c:v>
                </c:pt>
                <c:pt idx="7942">
                  <c:v>93.584238885217843</c:v>
                </c:pt>
                <c:pt idx="7943">
                  <c:v>93.583220048380184</c:v>
                </c:pt>
                <c:pt idx="7944">
                  <c:v>93.581764567183555</c:v>
                </c:pt>
                <c:pt idx="7945">
                  <c:v>93.580672956286065</c:v>
                </c:pt>
                <c:pt idx="7946">
                  <c:v>93.580236311927081</c:v>
                </c:pt>
                <c:pt idx="7947">
                  <c:v>93.57958134538859</c:v>
                </c:pt>
                <c:pt idx="7948">
                  <c:v>93.579363023209112</c:v>
                </c:pt>
                <c:pt idx="7949">
                  <c:v>93.577980316072299</c:v>
                </c:pt>
                <c:pt idx="7950">
                  <c:v>93.57688870517481</c:v>
                </c:pt>
                <c:pt idx="7951">
                  <c:v>93.575651546157673</c:v>
                </c:pt>
                <c:pt idx="7952">
                  <c:v>93.574778257439689</c:v>
                </c:pt>
                <c:pt idx="7953">
                  <c:v>93.574196064961029</c:v>
                </c:pt>
                <c:pt idx="7954">
                  <c:v>93.572595035644738</c:v>
                </c:pt>
                <c:pt idx="7955">
                  <c:v>93.571139554448095</c:v>
                </c:pt>
                <c:pt idx="7956">
                  <c:v>93.570193491670281</c:v>
                </c:pt>
                <c:pt idx="7957">
                  <c:v>93.569829621371113</c:v>
                </c:pt>
                <c:pt idx="7958">
                  <c:v>93.568519688294145</c:v>
                </c:pt>
                <c:pt idx="7959">
                  <c:v>93.567500851456501</c:v>
                </c:pt>
                <c:pt idx="7960">
                  <c:v>93.566482014618842</c:v>
                </c:pt>
                <c:pt idx="7961">
                  <c:v>93.565463177781211</c:v>
                </c:pt>
                <c:pt idx="7962">
                  <c:v>93.564298792823891</c:v>
                </c:pt>
                <c:pt idx="7963">
                  <c:v>93.563279955986246</c:v>
                </c:pt>
                <c:pt idx="7964">
                  <c:v>93.562333893208432</c:v>
                </c:pt>
                <c:pt idx="7965">
                  <c:v>93.561242282310957</c:v>
                </c:pt>
                <c:pt idx="7966">
                  <c:v>93.560005123293806</c:v>
                </c:pt>
                <c:pt idx="7967">
                  <c:v>93.559131834575808</c:v>
                </c:pt>
                <c:pt idx="7968">
                  <c:v>93.55833131991767</c:v>
                </c:pt>
                <c:pt idx="7969">
                  <c:v>93.557239709020195</c:v>
                </c:pt>
                <c:pt idx="7970">
                  <c:v>93.556075324062888</c:v>
                </c:pt>
                <c:pt idx="7971">
                  <c:v>93.555202035344891</c:v>
                </c:pt>
                <c:pt idx="7972">
                  <c:v>93.554328746626908</c:v>
                </c:pt>
                <c:pt idx="7973">
                  <c:v>93.553018813549954</c:v>
                </c:pt>
                <c:pt idx="7974">
                  <c:v>93.551781654532803</c:v>
                </c:pt>
                <c:pt idx="7975">
                  <c:v>93.550617269575483</c:v>
                </c:pt>
                <c:pt idx="7976">
                  <c:v>93.549016240259192</c:v>
                </c:pt>
                <c:pt idx="7977">
                  <c:v>93.547924629361717</c:v>
                </c:pt>
                <c:pt idx="7978">
                  <c:v>93.54712411470355</c:v>
                </c:pt>
                <c:pt idx="7979">
                  <c:v>93.545886955686413</c:v>
                </c:pt>
                <c:pt idx="7980">
                  <c:v>93.545377537267598</c:v>
                </c:pt>
                <c:pt idx="7981">
                  <c:v>93.544795344788938</c:v>
                </c:pt>
                <c:pt idx="7982">
                  <c:v>93.54443147448977</c:v>
                </c:pt>
                <c:pt idx="7983">
                  <c:v>93.541884382395651</c:v>
                </c:pt>
                <c:pt idx="7984">
                  <c:v>93.539992256840023</c:v>
                </c:pt>
                <c:pt idx="7985">
                  <c:v>93.538827871882717</c:v>
                </c:pt>
                <c:pt idx="7986">
                  <c:v>93.539118968122054</c:v>
                </c:pt>
                <c:pt idx="7987">
                  <c:v>93.539264516241701</c:v>
                </c:pt>
                <c:pt idx="7988">
                  <c:v>93.538682323763055</c:v>
                </c:pt>
                <c:pt idx="7989">
                  <c:v>93.537372390686073</c:v>
                </c:pt>
                <c:pt idx="7990">
                  <c:v>93.536935746327089</c:v>
                </c:pt>
                <c:pt idx="7991">
                  <c:v>93.534898072651785</c:v>
                </c:pt>
                <c:pt idx="7992">
                  <c:v>93.533005947096171</c:v>
                </c:pt>
                <c:pt idx="7993">
                  <c:v>93.53176878807902</c:v>
                </c:pt>
                <c:pt idx="7994">
                  <c:v>93.531041047480699</c:v>
                </c:pt>
                <c:pt idx="7995">
                  <c:v>93.529658340343886</c:v>
                </c:pt>
                <c:pt idx="7996">
                  <c:v>93.528275633207087</c:v>
                </c:pt>
                <c:pt idx="7997">
                  <c:v>93.52696570013012</c:v>
                </c:pt>
                <c:pt idx="7998">
                  <c:v>93.525437444873646</c:v>
                </c:pt>
                <c:pt idx="7999">
                  <c:v>93.52492802645483</c:v>
                </c:pt>
                <c:pt idx="8000">
                  <c:v>93.524636930215493</c:v>
                </c:pt>
                <c:pt idx="8001">
                  <c:v>93.523618093377834</c:v>
                </c:pt>
                <c:pt idx="8002">
                  <c:v>93.522744804659865</c:v>
                </c:pt>
                <c:pt idx="8003">
                  <c:v>93.521798741882051</c:v>
                </c:pt>
                <c:pt idx="8004">
                  <c:v>93.520779905044407</c:v>
                </c:pt>
                <c:pt idx="8005">
                  <c:v>93.520270486625577</c:v>
                </c:pt>
                <c:pt idx="8006">
                  <c:v>93.519469971967425</c:v>
                </c:pt>
                <c:pt idx="8007">
                  <c:v>93.518960553548595</c:v>
                </c:pt>
                <c:pt idx="8008">
                  <c:v>93.518014490770781</c:v>
                </c:pt>
                <c:pt idx="8009">
                  <c:v>93.516850105813489</c:v>
                </c:pt>
                <c:pt idx="8010">
                  <c:v>93.51583126897583</c:v>
                </c:pt>
                <c:pt idx="8011">
                  <c:v>93.515103528377509</c:v>
                </c:pt>
                <c:pt idx="8012">
                  <c:v>93.51364804718088</c:v>
                </c:pt>
                <c:pt idx="8013">
                  <c:v>93.511683147565407</c:v>
                </c:pt>
                <c:pt idx="8014">
                  <c:v>93.511246503206408</c:v>
                </c:pt>
                <c:pt idx="8015">
                  <c:v>93.510227666368777</c:v>
                </c:pt>
                <c:pt idx="8016">
                  <c:v>93.509208829531119</c:v>
                </c:pt>
                <c:pt idx="8017">
                  <c:v>93.507462252095166</c:v>
                </c:pt>
                <c:pt idx="8018">
                  <c:v>93.506443415257507</c:v>
                </c:pt>
                <c:pt idx="8019">
                  <c:v>93.50513348218054</c:v>
                </c:pt>
                <c:pt idx="8020">
                  <c:v>93.504696837821541</c:v>
                </c:pt>
                <c:pt idx="8021">
                  <c:v>93.503605226924066</c:v>
                </c:pt>
                <c:pt idx="8022">
                  <c:v>93.50193142354793</c:v>
                </c:pt>
                <c:pt idx="8023">
                  <c:v>93.501494779188945</c:v>
                </c:pt>
                <c:pt idx="8024">
                  <c:v>93.500184846111964</c:v>
                </c:pt>
                <c:pt idx="8025">
                  <c:v>93.499166009274319</c:v>
                </c:pt>
                <c:pt idx="8026">
                  <c:v>93.498365494616166</c:v>
                </c:pt>
                <c:pt idx="8027">
                  <c:v>93.497055561539199</c:v>
                </c:pt>
                <c:pt idx="8028">
                  <c:v>93.496109498761385</c:v>
                </c:pt>
                <c:pt idx="8029">
                  <c:v>93.49509066192374</c:v>
                </c:pt>
                <c:pt idx="8030">
                  <c:v>93.494362921325418</c:v>
                </c:pt>
                <c:pt idx="8031">
                  <c:v>93.493489632607435</c:v>
                </c:pt>
                <c:pt idx="8032">
                  <c:v>93.492325247650115</c:v>
                </c:pt>
                <c:pt idx="8033">
                  <c:v>93.491233636752639</c:v>
                </c:pt>
                <c:pt idx="8034">
                  <c:v>93.490869766453486</c:v>
                </c:pt>
                <c:pt idx="8035">
                  <c:v>93.489996477735502</c:v>
                </c:pt>
                <c:pt idx="8036">
                  <c:v>93.488540996538859</c:v>
                </c:pt>
                <c:pt idx="8037">
                  <c:v>93.487303837521722</c:v>
                </c:pt>
                <c:pt idx="8038">
                  <c:v>93.486939967222554</c:v>
                </c:pt>
                <c:pt idx="8039">
                  <c:v>93.486066678504571</c:v>
                </c:pt>
                <c:pt idx="8040">
                  <c:v>93.485047841666926</c:v>
                </c:pt>
                <c:pt idx="8041">
                  <c:v>93.484320101068604</c:v>
                </c:pt>
                <c:pt idx="8042">
                  <c:v>93.483374038290805</c:v>
                </c:pt>
                <c:pt idx="8043">
                  <c:v>93.482500749572822</c:v>
                </c:pt>
                <c:pt idx="8044">
                  <c:v>93.481481912735163</c:v>
                </c:pt>
                <c:pt idx="8045">
                  <c:v>93.480608624017179</c:v>
                </c:pt>
                <c:pt idx="8046">
                  <c:v>93.479953657478703</c:v>
                </c:pt>
                <c:pt idx="8047">
                  <c:v>93.478934820641058</c:v>
                </c:pt>
                <c:pt idx="8048">
                  <c:v>93.477770435683738</c:v>
                </c:pt>
                <c:pt idx="8049">
                  <c:v>93.477042695085416</c:v>
                </c:pt>
                <c:pt idx="8050">
                  <c:v>93.475659987948617</c:v>
                </c:pt>
                <c:pt idx="8051">
                  <c:v>93.474786699230634</c:v>
                </c:pt>
                <c:pt idx="8052">
                  <c:v>93.473767862392975</c:v>
                </c:pt>
                <c:pt idx="8053">
                  <c:v>93.472894573675006</c:v>
                </c:pt>
                <c:pt idx="8054">
                  <c:v>93.471875736837347</c:v>
                </c:pt>
                <c:pt idx="8055">
                  <c:v>93.47063857782021</c:v>
                </c:pt>
                <c:pt idx="8056">
                  <c:v>93.469328644743229</c:v>
                </c:pt>
                <c:pt idx="8057">
                  <c:v>93.468455356025245</c:v>
                </c:pt>
                <c:pt idx="8058">
                  <c:v>93.467727615426938</c:v>
                </c:pt>
                <c:pt idx="8059">
                  <c:v>93.466927100768771</c:v>
                </c:pt>
                <c:pt idx="8060">
                  <c:v>93.465398845512311</c:v>
                </c:pt>
                <c:pt idx="8061">
                  <c:v>93.46416168649516</c:v>
                </c:pt>
                <c:pt idx="8062">
                  <c:v>93.463652268076345</c:v>
                </c:pt>
                <c:pt idx="8063">
                  <c:v>93.462269560939532</c:v>
                </c:pt>
                <c:pt idx="8064">
                  <c:v>93.461250724101902</c:v>
                </c:pt>
                <c:pt idx="8065">
                  <c:v>93.46052298350358</c:v>
                </c:pt>
                <c:pt idx="8066">
                  <c:v>93.459213050426598</c:v>
                </c:pt>
                <c:pt idx="8067">
                  <c:v>93.457975891409447</c:v>
                </c:pt>
                <c:pt idx="8068">
                  <c:v>93.45790311734963</c:v>
                </c:pt>
                <c:pt idx="8069">
                  <c:v>93.457029828631633</c:v>
                </c:pt>
                <c:pt idx="8070">
                  <c:v>93.456229313973481</c:v>
                </c:pt>
                <c:pt idx="8071">
                  <c:v>93.455064929016189</c:v>
                </c:pt>
                <c:pt idx="8072">
                  <c:v>93.453463899699869</c:v>
                </c:pt>
                <c:pt idx="8073">
                  <c:v>93.451790096323734</c:v>
                </c:pt>
                <c:pt idx="8074">
                  <c:v>93.450480163246766</c:v>
                </c:pt>
                <c:pt idx="8075">
                  <c:v>93.44931577828946</c:v>
                </c:pt>
                <c:pt idx="8076">
                  <c:v>93.448151393332139</c:v>
                </c:pt>
                <c:pt idx="8077">
                  <c:v>93.447132556494495</c:v>
                </c:pt>
                <c:pt idx="8078">
                  <c:v>93.44553152717819</c:v>
                </c:pt>
                <c:pt idx="8079">
                  <c:v>93.444731012520037</c:v>
                </c:pt>
                <c:pt idx="8080">
                  <c:v>93.443930497861899</c:v>
                </c:pt>
                <c:pt idx="8081">
                  <c:v>93.443202757263577</c:v>
                </c:pt>
                <c:pt idx="8082">
                  <c:v>93.442038372306271</c:v>
                </c:pt>
                <c:pt idx="8083">
                  <c:v>93.441165083588288</c:v>
                </c:pt>
                <c:pt idx="8084">
                  <c:v>93.440655665169444</c:v>
                </c:pt>
                <c:pt idx="8085">
                  <c:v>93.439418506152322</c:v>
                </c:pt>
                <c:pt idx="8086">
                  <c:v>93.438545217434338</c:v>
                </c:pt>
                <c:pt idx="8087">
                  <c:v>93.43752638059668</c:v>
                </c:pt>
                <c:pt idx="8088">
                  <c:v>93.437089736237695</c:v>
                </c:pt>
                <c:pt idx="8089">
                  <c:v>93.435779803160713</c:v>
                </c:pt>
                <c:pt idx="8090">
                  <c:v>93.434033225724761</c:v>
                </c:pt>
                <c:pt idx="8091">
                  <c:v>93.433014388887102</c:v>
                </c:pt>
                <c:pt idx="8092">
                  <c:v>93.43228664828878</c:v>
                </c:pt>
                <c:pt idx="8093">
                  <c:v>93.431267811451136</c:v>
                </c:pt>
                <c:pt idx="8094">
                  <c:v>93.430903941151982</c:v>
                </c:pt>
                <c:pt idx="8095">
                  <c:v>93.430103426493844</c:v>
                </c:pt>
                <c:pt idx="8096">
                  <c:v>93.428793493416862</c:v>
                </c:pt>
                <c:pt idx="8097">
                  <c:v>93.427410786280049</c:v>
                </c:pt>
                <c:pt idx="8098">
                  <c:v>93.426319175382559</c:v>
                </c:pt>
                <c:pt idx="8099">
                  <c:v>93.425154790425253</c:v>
                </c:pt>
                <c:pt idx="8100">
                  <c:v>93.424135953587609</c:v>
                </c:pt>
                <c:pt idx="8101">
                  <c:v>93.42326266486964</c:v>
                </c:pt>
                <c:pt idx="8102">
                  <c:v>93.422680472390979</c:v>
                </c:pt>
                <c:pt idx="8103">
                  <c:v>93.421807183672996</c:v>
                </c:pt>
                <c:pt idx="8104">
                  <c:v>93.420351702476353</c:v>
                </c:pt>
                <c:pt idx="8105">
                  <c:v>93.419915058117368</c:v>
                </c:pt>
                <c:pt idx="8106">
                  <c:v>93.418896221279709</c:v>
                </c:pt>
                <c:pt idx="8107">
                  <c:v>93.417295191963419</c:v>
                </c:pt>
                <c:pt idx="8108">
                  <c:v>93.416349129185591</c:v>
                </c:pt>
                <c:pt idx="8109">
                  <c:v>93.415039196108623</c:v>
                </c:pt>
                <c:pt idx="8110">
                  <c:v>93.414384229570132</c:v>
                </c:pt>
                <c:pt idx="8111">
                  <c:v>93.414457003629963</c:v>
                </c:pt>
                <c:pt idx="8112">
                  <c:v>93.412855974313658</c:v>
                </c:pt>
                <c:pt idx="8113">
                  <c:v>93.412201007775181</c:v>
                </c:pt>
                <c:pt idx="8114">
                  <c:v>93.411254944997353</c:v>
                </c:pt>
                <c:pt idx="8115">
                  <c:v>93.410308882219553</c:v>
                </c:pt>
                <c:pt idx="8116">
                  <c:v>93.409872237860554</c:v>
                </c:pt>
                <c:pt idx="8117">
                  <c:v>93.408562304783572</c:v>
                </c:pt>
                <c:pt idx="8118">
                  <c:v>93.407834564185251</c:v>
                </c:pt>
                <c:pt idx="8119">
                  <c:v>93.406742953287775</c:v>
                </c:pt>
                <c:pt idx="8120">
                  <c:v>93.405578568330469</c:v>
                </c:pt>
                <c:pt idx="8121">
                  <c:v>93.404559731492824</c:v>
                </c:pt>
                <c:pt idx="8122">
                  <c:v>93.403686442774841</c:v>
                </c:pt>
                <c:pt idx="8123">
                  <c:v>93.402594831877366</c:v>
                </c:pt>
                <c:pt idx="8124">
                  <c:v>93.40150322097989</c:v>
                </c:pt>
                <c:pt idx="8125">
                  <c:v>93.400193287902908</c:v>
                </c:pt>
                <c:pt idx="8126">
                  <c:v>93.398883354825941</c:v>
                </c:pt>
                <c:pt idx="8127">
                  <c:v>93.398228388287436</c:v>
                </c:pt>
                <c:pt idx="8128">
                  <c:v>93.397064003330144</c:v>
                </c:pt>
                <c:pt idx="8129">
                  <c:v>93.395899618372823</c:v>
                </c:pt>
                <c:pt idx="8130">
                  <c:v>93.395171877774501</c:v>
                </c:pt>
                <c:pt idx="8131">
                  <c:v>93.394589685295855</c:v>
                </c:pt>
                <c:pt idx="8132">
                  <c:v>93.394080266877026</c:v>
                </c:pt>
                <c:pt idx="8133">
                  <c:v>93.392843107859875</c:v>
                </c:pt>
                <c:pt idx="8134">
                  <c:v>93.39233368944106</c:v>
                </c:pt>
                <c:pt idx="8135">
                  <c:v>93.39182427102223</c:v>
                </c:pt>
                <c:pt idx="8136">
                  <c:v>93.390659886064924</c:v>
                </c:pt>
                <c:pt idx="8137">
                  <c:v>93.389641049227279</c:v>
                </c:pt>
                <c:pt idx="8138">
                  <c:v>93.38876776050931</c:v>
                </c:pt>
                <c:pt idx="8139">
                  <c:v>93.387676149611806</c:v>
                </c:pt>
                <c:pt idx="8140">
                  <c:v>93.386657312774162</c:v>
                </c:pt>
                <c:pt idx="8141">
                  <c:v>93.385784024056193</c:v>
                </c:pt>
                <c:pt idx="8142">
                  <c:v>93.384546865039042</c:v>
                </c:pt>
                <c:pt idx="8143">
                  <c:v>93.38381912444072</c:v>
                </c:pt>
                <c:pt idx="8144">
                  <c:v>93.382581965423583</c:v>
                </c:pt>
                <c:pt idx="8145">
                  <c:v>93.381344806406446</c:v>
                </c:pt>
                <c:pt idx="8146">
                  <c:v>93.380398743628618</c:v>
                </c:pt>
                <c:pt idx="8147">
                  <c:v>93.379452680850804</c:v>
                </c:pt>
                <c:pt idx="8148">
                  <c:v>93.378724940252482</c:v>
                </c:pt>
                <c:pt idx="8149">
                  <c:v>93.377487781235345</c:v>
                </c:pt>
                <c:pt idx="8150">
                  <c:v>93.376250622218208</c:v>
                </c:pt>
                <c:pt idx="8151">
                  <c:v>93.375159011320733</c:v>
                </c:pt>
                <c:pt idx="8152">
                  <c:v>93.374212948542919</c:v>
                </c:pt>
                <c:pt idx="8153">
                  <c:v>93.373630756064259</c:v>
                </c:pt>
                <c:pt idx="8154">
                  <c:v>93.372830241406106</c:v>
                </c:pt>
                <c:pt idx="8155">
                  <c:v>93.371520308329139</c:v>
                </c:pt>
                <c:pt idx="8156">
                  <c:v>93.370792567730803</c:v>
                </c:pt>
                <c:pt idx="8157">
                  <c:v>93.369628182773496</c:v>
                </c:pt>
                <c:pt idx="8158">
                  <c:v>93.369700956833341</c:v>
                </c:pt>
                <c:pt idx="8159">
                  <c:v>93.368099927517036</c:v>
                </c:pt>
                <c:pt idx="8160">
                  <c:v>93.367081090679378</c:v>
                </c:pt>
                <c:pt idx="8161">
                  <c:v>93.366426124140901</c:v>
                </c:pt>
                <c:pt idx="8162">
                  <c:v>93.36518896512375</c:v>
                </c:pt>
                <c:pt idx="8163">
                  <c:v>93.364170128286105</c:v>
                </c:pt>
                <c:pt idx="8164">
                  <c:v>93.364024580166443</c:v>
                </c:pt>
                <c:pt idx="8165">
                  <c:v>93.363224065508305</c:v>
                </c:pt>
                <c:pt idx="8166">
                  <c:v>93.362496324909984</c:v>
                </c:pt>
                <c:pt idx="8167">
                  <c:v>93.361768584311648</c:v>
                </c:pt>
                <c:pt idx="8168">
                  <c:v>93.360458651234694</c:v>
                </c:pt>
                <c:pt idx="8169">
                  <c:v>93.359512588456866</c:v>
                </c:pt>
                <c:pt idx="8170">
                  <c:v>93.358639299738883</c:v>
                </c:pt>
                <c:pt idx="8171">
                  <c:v>93.3577660110209</c:v>
                </c:pt>
                <c:pt idx="8172">
                  <c:v>93.356456077943932</c:v>
                </c:pt>
                <c:pt idx="8173">
                  <c:v>93.355073370807119</c:v>
                </c:pt>
                <c:pt idx="8174">
                  <c:v>93.353836211789982</c:v>
                </c:pt>
                <c:pt idx="8175">
                  <c:v>93.352671826832662</c:v>
                </c:pt>
                <c:pt idx="8176">
                  <c:v>93.351725764054848</c:v>
                </c:pt>
                <c:pt idx="8177">
                  <c:v>93.350852475336865</c:v>
                </c:pt>
                <c:pt idx="8178">
                  <c:v>93.350051960678712</c:v>
                </c:pt>
                <c:pt idx="8179">
                  <c:v>93.349178671960743</c:v>
                </c:pt>
                <c:pt idx="8180">
                  <c:v>93.348450931362407</c:v>
                </c:pt>
                <c:pt idx="8181">
                  <c:v>93.346995450165764</c:v>
                </c:pt>
                <c:pt idx="8182">
                  <c:v>93.346340483627287</c:v>
                </c:pt>
                <c:pt idx="8183">
                  <c:v>93.345831065208458</c:v>
                </c:pt>
                <c:pt idx="8184">
                  <c:v>93.344593906191321</c:v>
                </c:pt>
                <c:pt idx="8185">
                  <c:v>93.343575069353662</c:v>
                </c:pt>
                <c:pt idx="8186">
                  <c:v>93.342774554695524</c:v>
                </c:pt>
                <c:pt idx="8187">
                  <c:v>93.34190126597754</c:v>
                </c:pt>
                <c:pt idx="8188">
                  <c:v>93.341100751319388</c:v>
                </c:pt>
                <c:pt idx="8189">
                  <c:v>93.340009140421913</c:v>
                </c:pt>
                <c:pt idx="8190">
                  <c:v>93.339135851703929</c:v>
                </c:pt>
                <c:pt idx="8191">
                  <c:v>93.33811701486627</c:v>
                </c:pt>
                <c:pt idx="8192">
                  <c:v>93.336807081789303</c:v>
                </c:pt>
                <c:pt idx="8193">
                  <c:v>93.335861019011503</c:v>
                </c:pt>
                <c:pt idx="8194">
                  <c:v>93.334769408113999</c:v>
                </c:pt>
                <c:pt idx="8195">
                  <c:v>93.333677797216524</c:v>
                </c:pt>
                <c:pt idx="8196">
                  <c:v>93.332950056618216</c:v>
                </c:pt>
                <c:pt idx="8197">
                  <c:v>93.332149541960064</c:v>
                </c:pt>
                <c:pt idx="8198">
                  <c:v>93.331494575421587</c:v>
                </c:pt>
                <c:pt idx="8199">
                  <c:v>93.330111868284774</c:v>
                </c:pt>
                <c:pt idx="8200">
                  <c:v>93.328656387088131</c:v>
                </c:pt>
                <c:pt idx="8201">
                  <c:v>93.327492002130825</c:v>
                </c:pt>
                <c:pt idx="8202">
                  <c:v>93.326545939352997</c:v>
                </c:pt>
                <c:pt idx="8203">
                  <c:v>93.325308780335874</c:v>
                </c:pt>
                <c:pt idx="8204">
                  <c:v>93.324508265677707</c:v>
                </c:pt>
                <c:pt idx="8205">
                  <c:v>93.323052784481078</c:v>
                </c:pt>
                <c:pt idx="8206">
                  <c:v>93.321888399523772</c:v>
                </c:pt>
                <c:pt idx="8207">
                  <c:v>93.321015110805789</c:v>
                </c:pt>
                <c:pt idx="8208">
                  <c:v>93.32057846644679</c:v>
                </c:pt>
                <c:pt idx="8209">
                  <c:v>93.319559629609145</c:v>
                </c:pt>
                <c:pt idx="8210">
                  <c:v>93.319050211190316</c:v>
                </c:pt>
                <c:pt idx="8211">
                  <c:v>93.318249696532163</c:v>
                </c:pt>
                <c:pt idx="8212">
                  <c:v>93.317449181874025</c:v>
                </c:pt>
                <c:pt idx="8213">
                  <c:v>93.317012537515026</c:v>
                </c:pt>
                <c:pt idx="8214">
                  <c:v>93.315993700677367</c:v>
                </c:pt>
                <c:pt idx="8215">
                  <c:v>93.315120411959398</c:v>
                </c:pt>
                <c:pt idx="8216">
                  <c:v>93.314465445420907</c:v>
                </c:pt>
                <c:pt idx="8217">
                  <c:v>93.313155512343926</c:v>
                </c:pt>
                <c:pt idx="8218">
                  <c:v>93.311991127386634</c:v>
                </c:pt>
                <c:pt idx="8219">
                  <c:v>93.311263386788312</c:v>
                </c:pt>
                <c:pt idx="8220">
                  <c:v>93.310608420249821</c:v>
                </c:pt>
                <c:pt idx="8221">
                  <c:v>93.30995345371133</c:v>
                </c:pt>
                <c:pt idx="8222">
                  <c:v>93.309007390933516</c:v>
                </c:pt>
                <c:pt idx="8223">
                  <c:v>93.308061328155702</c:v>
                </c:pt>
                <c:pt idx="8224">
                  <c:v>93.30726081349755</c:v>
                </c:pt>
                <c:pt idx="8225">
                  <c:v>93.306533072899228</c:v>
                </c:pt>
                <c:pt idx="8226">
                  <c:v>93.305368687941908</c:v>
                </c:pt>
                <c:pt idx="8227">
                  <c:v>93.304204302984601</c:v>
                </c:pt>
                <c:pt idx="8228">
                  <c:v>93.302821595847803</c:v>
                </c:pt>
                <c:pt idx="8229">
                  <c:v>93.301584436830652</c:v>
                </c:pt>
                <c:pt idx="8230">
                  <c:v>93.300347277813529</c:v>
                </c:pt>
                <c:pt idx="8231">
                  <c:v>93.299401215035701</c:v>
                </c:pt>
                <c:pt idx="8232">
                  <c:v>93.298527926317703</c:v>
                </c:pt>
                <c:pt idx="8233">
                  <c:v>93.297509089480073</c:v>
                </c:pt>
                <c:pt idx="8234">
                  <c:v>93.296999671061243</c:v>
                </c:pt>
                <c:pt idx="8235">
                  <c:v>93.295835286103937</c:v>
                </c:pt>
                <c:pt idx="8236">
                  <c:v>93.295180319565446</c:v>
                </c:pt>
                <c:pt idx="8237">
                  <c:v>93.294452578967125</c:v>
                </c:pt>
                <c:pt idx="8238">
                  <c:v>93.293797612428634</c:v>
                </c:pt>
                <c:pt idx="8239">
                  <c:v>93.29292432371065</c:v>
                </c:pt>
                <c:pt idx="8240">
                  <c:v>93.292196583112343</c:v>
                </c:pt>
                <c:pt idx="8241">
                  <c:v>93.291541616573852</c:v>
                </c:pt>
                <c:pt idx="8242">
                  <c:v>93.290886650035361</c:v>
                </c:pt>
                <c:pt idx="8243">
                  <c:v>93.290013361317378</c:v>
                </c:pt>
                <c:pt idx="8244">
                  <c:v>93.289212846659225</c:v>
                </c:pt>
                <c:pt idx="8245">
                  <c:v>93.28812123576175</c:v>
                </c:pt>
                <c:pt idx="8246">
                  <c:v>93.287029624864289</c:v>
                </c:pt>
                <c:pt idx="8247">
                  <c:v>93.285865239906968</c:v>
                </c:pt>
                <c:pt idx="8248">
                  <c:v>93.285137499308647</c:v>
                </c:pt>
                <c:pt idx="8249">
                  <c:v>93.28397311435134</c:v>
                </c:pt>
                <c:pt idx="8250">
                  <c:v>93.28280872939402</c:v>
                </c:pt>
                <c:pt idx="8251">
                  <c:v>93.282008214735868</c:v>
                </c:pt>
                <c:pt idx="8252">
                  <c:v>93.281498796317038</c:v>
                </c:pt>
                <c:pt idx="8253">
                  <c:v>93.280916603838392</c:v>
                </c:pt>
                <c:pt idx="8254">
                  <c:v>93.280043315120409</c:v>
                </c:pt>
                <c:pt idx="8255">
                  <c:v>93.279097252342595</c:v>
                </c:pt>
                <c:pt idx="8256">
                  <c:v>93.277860093325444</c:v>
                </c:pt>
                <c:pt idx="8257">
                  <c:v>93.277132352727136</c:v>
                </c:pt>
                <c:pt idx="8258">
                  <c:v>93.276113515889492</c:v>
                </c:pt>
                <c:pt idx="8259">
                  <c:v>93.275021904992002</c:v>
                </c:pt>
                <c:pt idx="8260">
                  <c:v>93.273857520034696</c:v>
                </c:pt>
                <c:pt idx="8261">
                  <c:v>93.272838683197051</c:v>
                </c:pt>
                <c:pt idx="8262">
                  <c:v>93.271965394479068</c:v>
                </c:pt>
                <c:pt idx="8263">
                  <c:v>93.270873783581592</c:v>
                </c:pt>
                <c:pt idx="8264">
                  <c:v>93.270364365162763</c:v>
                </c:pt>
                <c:pt idx="8265">
                  <c:v>93.269345528325118</c:v>
                </c:pt>
                <c:pt idx="8266">
                  <c:v>93.268181143367798</c:v>
                </c:pt>
                <c:pt idx="8267">
                  <c:v>93.267380628709645</c:v>
                </c:pt>
                <c:pt idx="8268">
                  <c:v>93.266434565931831</c:v>
                </c:pt>
                <c:pt idx="8269">
                  <c:v>93.26512463285485</c:v>
                </c:pt>
                <c:pt idx="8270">
                  <c:v>93.264833536615541</c:v>
                </c:pt>
                <c:pt idx="8271">
                  <c:v>93.264105796017219</c:v>
                </c:pt>
                <c:pt idx="8272">
                  <c:v>93.263014185119729</c:v>
                </c:pt>
                <c:pt idx="8273">
                  <c:v>93.26214089640176</c:v>
                </c:pt>
                <c:pt idx="8274">
                  <c:v>93.260685415205117</c:v>
                </c:pt>
                <c:pt idx="8275">
                  <c:v>93.259448256187966</c:v>
                </c:pt>
                <c:pt idx="8276">
                  <c:v>93.257992774991337</c:v>
                </c:pt>
                <c:pt idx="8277">
                  <c:v>93.257046712213523</c:v>
                </c:pt>
                <c:pt idx="8278">
                  <c:v>93.256973938153692</c:v>
                </c:pt>
                <c:pt idx="8279">
                  <c:v>93.256391745675032</c:v>
                </c:pt>
                <c:pt idx="8280">
                  <c:v>93.255591231016879</c:v>
                </c:pt>
                <c:pt idx="8281">
                  <c:v>93.254645168239065</c:v>
                </c:pt>
                <c:pt idx="8282">
                  <c:v>93.253699105461251</c:v>
                </c:pt>
                <c:pt idx="8283">
                  <c:v>93.253189687042422</c:v>
                </c:pt>
                <c:pt idx="8284">
                  <c:v>93.252098076144947</c:v>
                </c:pt>
                <c:pt idx="8285">
                  <c:v>93.251224787426963</c:v>
                </c:pt>
                <c:pt idx="8286">
                  <c:v>93.250497046828656</c:v>
                </c:pt>
                <c:pt idx="8287">
                  <c:v>93.248896017512351</c:v>
                </c:pt>
                <c:pt idx="8288">
                  <c:v>93.2476588584952</c:v>
                </c:pt>
                <c:pt idx="8289">
                  <c:v>93.246931117896878</c:v>
                </c:pt>
                <c:pt idx="8290">
                  <c:v>93.246130603238726</c:v>
                </c:pt>
                <c:pt idx="8291">
                  <c:v>93.245693958879755</c:v>
                </c:pt>
                <c:pt idx="8292">
                  <c:v>93.244675122042096</c:v>
                </c:pt>
                <c:pt idx="8293">
                  <c:v>93.243729059264282</c:v>
                </c:pt>
                <c:pt idx="8294">
                  <c:v>93.242928544606116</c:v>
                </c:pt>
                <c:pt idx="8295">
                  <c:v>93.242346352127484</c:v>
                </c:pt>
                <c:pt idx="8296">
                  <c:v>93.241691385588993</c:v>
                </c:pt>
                <c:pt idx="8297">
                  <c:v>93.240890870930826</c:v>
                </c:pt>
                <c:pt idx="8298">
                  <c:v>93.24030867845218</c:v>
                </c:pt>
                <c:pt idx="8299">
                  <c:v>93.238271004776891</c:v>
                </c:pt>
                <c:pt idx="8300">
                  <c:v>93.237324941999063</c:v>
                </c:pt>
                <c:pt idx="8301">
                  <c:v>93.236233331101587</c:v>
                </c:pt>
                <c:pt idx="8302">
                  <c:v>93.235578364563111</c:v>
                </c:pt>
                <c:pt idx="8303">
                  <c:v>93.234486753665621</c:v>
                </c:pt>
                <c:pt idx="8304">
                  <c:v>93.233977335246792</c:v>
                </c:pt>
                <c:pt idx="8305">
                  <c:v>93.233031272468978</c:v>
                </c:pt>
                <c:pt idx="8306">
                  <c:v>93.231866887511671</c:v>
                </c:pt>
                <c:pt idx="8307">
                  <c:v>93.231284695033011</c:v>
                </c:pt>
                <c:pt idx="8308">
                  <c:v>93.230629728494534</c:v>
                </c:pt>
                <c:pt idx="8309">
                  <c:v>93.229538117597059</c:v>
                </c:pt>
                <c:pt idx="8310">
                  <c:v>93.2285192807594</c:v>
                </c:pt>
                <c:pt idx="8311">
                  <c:v>93.22699102550294</c:v>
                </c:pt>
                <c:pt idx="8312">
                  <c:v>93.226190510844773</c:v>
                </c:pt>
                <c:pt idx="8313">
                  <c:v>93.226117736784957</c:v>
                </c:pt>
                <c:pt idx="8314">
                  <c:v>93.226190510844773</c:v>
                </c:pt>
                <c:pt idx="8315">
                  <c:v>93.224371159348991</c:v>
                </c:pt>
                <c:pt idx="8316">
                  <c:v>93.222479033793363</c:v>
                </c:pt>
                <c:pt idx="8317">
                  <c:v>93.221969615374533</c:v>
                </c:pt>
                <c:pt idx="8318">
                  <c:v>93.220950778536888</c:v>
                </c:pt>
                <c:pt idx="8319">
                  <c:v>93.220368586058228</c:v>
                </c:pt>
                <c:pt idx="8320">
                  <c:v>93.219495297340245</c:v>
                </c:pt>
                <c:pt idx="8321">
                  <c:v>93.218767556741938</c:v>
                </c:pt>
                <c:pt idx="8322">
                  <c:v>93.218112590203447</c:v>
                </c:pt>
                <c:pt idx="8323">
                  <c:v>93.217748719904293</c:v>
                </c:pt>
                <c:pt idx="8324">
                  <c:v>93.216729883066634</c:v>
                </c:pt>
                <c:pt idx="8325">
                  <c:v>93.216074916528143</c:v>
                </c:pt>
                <c:pt idx="8326">
                  <c:v>93.215565498109328</c:v>
                </c:pt>
                <c:pt idx="8327">
                  <c:v>93.214473887211852</c:v>
                </c:pt>
                <c:pt idx="8328">
                  <c:v>93.2136733725537</c:v>
                </c:pt>
                <c:pt idx="8329">
                  <c:v>93.212363439476718</c:v>
                </c:pt>
                <c:pt idx="8330">
                  <c:v>93.21163569887841</c:v>
                </c:pt>
                <c:pt idx="8331">
                  <c:v>93.210907958280089</c:v>
                </c:pt>
                <c:pt idx="8332">
                  <c:v>93.209961895502275</c:v>
                </c:pt>
                <c:pt idx="8333">
                  <c:v>93.208797510544954</c:v>
                </c:pt>
                <c:pt idx="8334">
                  <c:v>93.20785144776714</c:v>
                </c:pt>
                <c:pt idx="8335">
                  <c:v>93.207196481228664</c:v>
                </c:pt>
                <c:pt idx="8336">
                  <c:v>93.206250418450836</c:v>
                </c:pt>
                <c:pt idx="8337">
                  <c:v>93.205595451912345</c:v>
                </c:pt>
                <c:pt idx="8338">
                  <c:v>93.205086033493529</c:v>
                </c:pt>
                <c:pt idx="8339">
                  <c:v>93.203994422596054</c:v>
                </c:pt>
                <c:pt idx="8340">
                  <c:v>93.20246616733958</c:v>
                </c:pt>
                <c:pt idx="8341">
                  <c:v>93.201301782382274</c:v>
                </c:pt>
                <c:pt idx="8342">
                  <c:v>93.200792363963444</c:v>
                </c:pt>
                <c:pt idx="8343">
                  <c:v>93.199991849305292</c:v>
                </c:pt>
                <c:pt idx="8344">
                  <c:v>93.198973012467661</c:v>
                </c:pt>
                <c:pt idx="8345">
                  <c:v>93.198026949689833</c:v>
                </c:pt>
                <c:pt idx="8346">
                  <c:v>93.197299209091511</c:v>
                </c:pt>
                <c:pt idx="8347">
                  <c:v>93.197008112852188</c:v>
                </c:pt>
                <c:pt idx="8348">
                  <c:v>93.196207598194036</c:v>
                </c:pt>
                <c:pt idx="8349">
                  <c:v>93.194752116997392</c:v>
                </c:pt>
                <c:pt idx="8350">
                  <c:v>93.194169924518746</c:v>
                </c:pt>
                <c:pt idx="8351">
                  <c:v>93.193733280159734</c:v>
                </c:pt>
                <c:pt idx="8352">
                  <c:v>93.192496121142611</c:v>
                </c:pt>
                <c:pt idx="8353">
                  <c:v>93.191477284304952</c:v>
                </c:pt>
                <c:pt idx="8354">
                  <c:v>93.190895091826306</c:v>
                </c:pt>
                <c:pt idx="8355">
                  <c:v>93.189657932809155</c:v>
                </c:pt>
                <c:pt idx="8356">
                  <c:v>93.188566321911679</c:v>
                </c:pt>
                <c:pt idx="8357">
                  <c:v>93.187547485074035</c:v>
                </c:pt>
                <c:pt idx="8358">
                  <c:v>93.186310326056898</c:v>
                </c:pt>
                <c:pt idx="8359">
                  <c:v>93.185437037338914</c:v>
                </c:pt>
                <c:pt idx="8360">
                  <c:v>93.185145941099577</c:v>
                </c:pt>
                <c:pt idx="8361">
                  <c:v>93.184636522680762</c:v>
                </c:pt>
                <c:pt idx="8362">
                  <c:v>93.183544911783287</c:v>
                </c:pt>
                <c:pt idx="8363">
                  <c:v>93.182671623065289</c:v>
                </c:pt>
                <c:pt idx="8364">
                  <c:v>93.181434464048152</c:v>
                </c:pt>
                <c:pt idx="8365">
                  <c:v>93.180779497509661</c:v>
                </c:pt>
                <c:pt idx="8366">
                  <c:v>93.180270079090846</c:v>
                </c:pt>
                <c:pt idx="8367">
                  <c:v>93.18005175691134</c:v>
                </c:pt>
                <c:pt idx="8368">
                  <c:v>93.179396790372863</c:v>
                </c:pt>
                <c:pt idx="8369">
                  <c:v>93.178669049774541</c:v>
                </c:pt>
                <c:pt idx="8370">
                  <c:v>93.177504664817235</c:v>
                </c:pt>
                <c:pt idx="8371">
                  <c:v>93.176413053919759</c:v>
                </c:pt>
                <c:pt idx="8372">
                  <c:v>93.175976409560761</c:v>
                </c:pt>
                <c:pt idx="8373">
                  <c:v>93.175103120842778</c:v>
                </c:pt>
                <c:pt idx="8374">
                  <c:v>93.173574865586303</c:v>
                </c:pt>
                <c:pt idx="8375">
                  <c:v>93.172556028748659</c:v>
                </c:pt>
                <c:pt idx="8376">
                  <c:v>93.171246095671677</c:v>
                </c:pt>
                <c:pt idx="8377">
                  <c:v>93.170736677252862</c:v>
                </c:pt>
                <c:pt idx="8378">
                  <c:v>93.170300032893877</c:v>
                </c:pt>
                <c:pt idx="8379">
                  <c:v>93.169645066355386</c:v>
                </c:pt>
                <c:pt idx="8380">
                  <c:v>93.168844551697234</c:v>
                </c:pt>
                <c:pt idx="8381">
                  <c:v>93.168189585158757</c:v>
                </c:pt>
                <c:pt idx="8382">
                  <c:v>93.167534618620266</c:v>
                </c:pt>
                <c:pt idx="8383">
                  <c:v>93.167025200201437</c:v>
                </c:pt>
                <c:pt idx="8384">
                  <c:v>93.166006363363778</c:v>
                </c:pt>
                <c:pt idx="8385">
                  <c:v>93.164841978406471</c:v>
                </c:pt>
                <c:pt idx="8386">
                  <c:v>93.163750367508996</c:v>
                </c:pt>
                <c:pt idx="8387">
                  <c:v>93.162585982551676</c:v>
                </c:pt>
                <c:pt idx="8388">
                  <c:v>93.162003790073015</c:v>
                </c:pt>
                <c:pt idx="8389">
                  <c:v>93.161276049474708</c:v>
                </c:pt>
                <c:pt idx="8390">
                  <c:v>93.160621082936217</c:v>
                </c:pt>
                <c:pt idx="8391">
                  <c:v>93.159456697978911</c:v>
                </c:pt>
                <c:pt idx="8392">
                  <c:v>93.158728957380603</c:v>
                </c:pt>
                <c:pt idx="8393">
                  <c:v>93.157710120542944</c:v>
                </c:pt>
                <c:pt idx="8394">
                  <c:v>93.156618509645469</c:v>
                </c:pt>
                <c:pt idx="8395">
                  <c:v>93.155963543106992</c:v>
                </c:pt>
                <c:pt idx="8396">
                  <c:v>93.155090254388995</c:v>
                </c:pt>
                <c:pt idx="8397">
                  <c:v>93.154580835970179</c:v>
                </c:pt>
                <c:pt idx="8398">
                  <c:v>93.153416451012859</c:v>
                </c:pt>
                <c:pt idx="8399">
                  <c:v>93.15254316229489</c:v>
                </c:pt>
                <c:pt idx="8400">
                  <c:v>93.15137877733757</c:v>
                </c:pt>
                <c:pt idx="8401">
                  <c:v>93.150723810799079</c:v>
                </c:pt>
                <c:pt idx="8402">
                  <c:v>93.150141618320433</c:v>
                </c:pt>
                <c:pt idx="8403">
                  <c:v>93.148977233363112</c:v>
                </c:pt>
                <c:pt idx="8404">
                  <c:v>93.148176718704974</c:v>
                </c:pt>
                <c:pt idx="8405">
                  <c:v>93.147448978106652</c:v>
                </c:pt>
                <c:pt idx="8406">
                  <c:v>93.146794011568161</c:v>
                </c:pt>
                <c:pt idx="8407">
                  <c:v>93.14613904502967</c:v>
                </c:pt>
                <c:pt idx="8408">
                  <c:v>93.145265756311673</c:v>
                </c:pt>
                <c:pt idx="8409">
                  <c:v>93.144538015713366</c:v>
                </c:pt>
                <c:pt idx="8410">
                  <c:v>93.143300856696229</c:v>
                </c:pt>
                <c:pt idx="8411">
                  <c:v>93.142209245798739</c:v>
                </c:pt>
                <c:pt idx="8412">
                  <c:v>93.141772601439754</c:v>
                </c:pt>
                <c:pt idx="8413">
                  <c:v>93.140680990542279</c:v>
                </c:pt>
                <c:pt idx="8414">
                  <c:v>93.139734927764465</c:v>
                </c:pt>
                <c:pt idx="8415">
                  <c:v>93.139152735285819</c:v>
                </c:pt>
                <c:pt idx="8416">
                  <c:v>93.137988350328499</c:v>
                </c:pt>
                <c:pt idx="8417">
                  <c:v>93.136678417251517</c:v>
                </c:pt>
                <c:pt idx="8418">
                  <c:v>93.136314546952363</c:v>
                </c:pt>
                <c:pt idx="8419">
                  <c:v>93.135732354473703</c:v>
                </c:pt>
                <c:pt idx="8420">
                  <c:v>93.134786291695889</c:v>
                </c:pt>
                <c:pt idx="8421">
                  <c:v>93.134204099217229</c:v>
                </c:pt>
                <c:pt idx="8422">
                  <c:v>93.133840228918075</c:v>
                </c:pt>
                <c:pt idx="8423">
                  <c:v>93.132894166140261</c:v>
                </c:pt>
                <c:pt idx="8424">
                  <c:v>93.131948103362433</c:v>
                </c:pt>
                <c:pt idx="8425">
                  <c:v>93.131147588704295</c:v>
                </c:pt>
                <c:pt idx="8426">
                  <c:v>93.130419848105987</c:v>
                </c:pt>
                <c:pt idx="8427">
                  <c:v>93.129619333447835</c:v>
                </c:pt>
                <c:pt idx="8428">
                  <c:v>93.128964366909344</c:v>
                </c:pt>
                <c:pt idx="8429">
                  <c:v>93.128236626311022</c:v>
                </c:pt>
                <c:pt idx="8430">
                  <c:v>93.127072241353702</c:v>
                </c:pt>
                <c:pt idx="8431">
                  <c:v>93.126271726695563</c:v>
                </c:pt>
                <c:pt idx="8432">
                  <c:v>93.125762308276734</c:v>
                </c:pt>
                <c:pt idx="8433">
                  <c:v>93.125107341738243</c:v>
                </c:pt>
                <c:pt idx="8434">
                  <c:v>93.124161278960443</c:v>
                </c:pt>
                <c:pt idx="8435">
                  <c:v>93.123506312421938</c:v>
                </c:pt>
                <c:pt idx="8436">
                  <c:v>93.1227057977638</c:v>
                </c:pt>
                <c:pt idx="8437">
                  <c:v>93.121541412806479</c:v>
                </c:pt>
                <c:pt idx="8438">
                  <c:v>93.12103199438765</c:v>
                </c:pt>
                <c:pt idx="8439">
                  <c:v>93.12008593160985</c:v>
                </c:pt>
                <c:pt idx="8440">
                  <c:v>93.11892154665253</c:v>
                </c:pt>
                <c:pt idx="8441">
                  <c:v>93.117975483874716</c:v>
                </c:pt>
                <c:pt idx="8442">
                  <c:v>93.11688387297724</c:v>
                </c:pt>
                <c:pt idx="8443">
                  <c:v>93.115865036139596</c:v>
                </c:pt>
                <c:pt idx="8444">
                  <c:v>93.115719488019934</c:v>
                </c:pt>
                <c:pt idx="8445">
                  <c:v>93.115137295541274</c:v>
                </c:pt>
                <c:pt idx="8446">
                  <c:v>93.114409554942952</c:v>
                </c:pt>
                <c:pt idx="8447">
                  <c:v>93.11302684780614</c:v>
                </c:pt>
                <c:pt idx="8448">
                  <c:v>93.112371881267663</c:v>
                </c:pt>
                <c:pt idx="8449">
                  <c:v>93.111862462848833</c:v>
                </c:pt>
                <c:pt idx="8450">
                  <c:v>93.111207496310357</c:v>
                </c:pt>
                <c:pt idx="8451">
                  <c:v>93.110188659472698</c:v>
                </c:pt>
                <c:pt idx="8452">
                  <c:v>93.109388144814559</c:v>
                </c:pt>
                <c:pt idx="8453">
                  <c:v>93.108951500455561</c:v>
                </c:pt>
                <c:pt idx="8454">
                  <c:v>93.108150985797408</c:v>
                </c:pt>
                <c:pt idx="8455">
                  <c:v>93.107423245199101</c:v>
                </c:pt>
                <c:pt idx="8456">
                  <c:v>93.106404408361456</c:v>
                </c:pt>
                <c:pt idx="8457">
                  <c:v>93.105531119643459</c:v>
                </c:pt>
                <c:pt idx="8458">
                  <c:v>93.104512282805814</c:v>
                </c:pt>
                <c:pt idx="8459">
                  <c:v>93.103347897848508</c:v>
                </c:pt>
                <c:pt idx="8460">
                  <c:v>93.102838479429678</c:v>
                </c:pt>
                <c:pt idx="8461">
                  <c:v>93.101819642592034</c:v>
                </c:pt>
                <c:pt idx="8462">
                  <c:v>93.100728031694558</c:v>
                </c:pt>
                <c:pt idx="8463">
                  <c:v>93.099709194856899</c:v>
                </c:pt>
                <c:pt idx="8464">
                  <c:v>93.099272550497929</c:v>
                </c:pt>
                <c:pt idx="8465">
                  <c:v>93.098617583959424</c:v>
                </c:pt>
                <c:pt idx="8466">
                  <c:v>93.09767152118161</c:v>
                </c:pt>
                <c:pt idx="8467">
                  <c:v>93.096871006523457</c:v>
                </c:pt>
                <c:pt idx="8468">
                  <c:v>93.096070491865305</c:v>
                </c:pt>
                <c:pt idx="8469">
                  <c:v>93.09556107344649</c:v>
                </c:pt>
                <c:pt idx="8470">
                  <c:v>93.094906106907999</c:v>
                </c:pt>
                <c:pt idx="8471">
                  <c:v>93.094251140369508</c:v>
                </c:pt>
                <c:pt idx="8472">
                  <c:v>93.093668947890848</c:v>
                </c:pt>
                <c:pt idx="8473">
                  <c:v>93.092504562933556</c:v>
                </c:pt>
                <c:pt idx="8474">
                  <c:v>93.091267403916405</c:v>
                </c:pt>
                <c:pt idx="8475">
                  <c:v>93.090175793018929</c:v>
                </c:pt>
                <c:pt idx="8476">
                  <c:v>93.089229730241101</c:v>
                </c:pt>
                <c:pt idx="8477">
                  <c:v>93.088210893403456</c:v>
                </c:pt>
                <c:pt idx="8478">
                  <c:v>93.087555926864979</c:v>
                </c:pt>
                <c:pt idx="8479">
                  <c:v>93.087119282505981</c:v>
                </c:pt>
                <c:pt idx="8480">
                  <c:v>93.086537090027321</c:v>
                </c:pt>
                <c:pt idx="8481">
                  <c:v>93.086027671608505</c:v>
                </c:pt>
                <c:pt idx="8482">
                  <c:v>93.085154382890522</c:v>
                </c:pt>
                <c:pt idx="8483">
                  <c:v>93.084135546052877</c:v>
                </c:pt>
                <c:pt idx="8484">
                  <c:v>93.083626127634062</c:v>
                </c:pt>
                <c:pt idx="8485">
                  <c:v>93.083116709215219</c:v>
                </c:pt>
                <c:pt idx="8486">
                  <c:v>93.08282561297591</c:v>
                </c:pt>
                <c:pt idx="8487">
                  <c:v>93.082170646437419</c:v>
                </c:pt>
                <c:pt idx="8488">
                  <c:v>93.080933487420268</c:v>
                </c:pt>
                <c:pt idx="8489">
                  <c:v>93.079914650582623</c:v>
                </c:pt>
                <c:pt idx="8490">
                  <c:v>93.079550780283455</c:v>
                </c:pt>
                <c:pt idx="8491">
                  <c:v>93.078968587804809</c:v>
                </c:pt>
                <c:pt idx="8492">
                  <c:v>93.078386395326163</c:v>
                </c:pt>
                <c:pt idx="8493">
                  <c:v>93.077149236309012</c:v>
                </c:pt>
                <c:pt idx="8494">
                  <c:v>93.076057625411536</c:v>
                </c:pt>
                <c:pt idx="8495">
                  <c:v>93.074893240454216</c:v>
                </c:pt>
                <c:pt idx="8496">
                  <c:v>93.074165499855894</c:v>
                </c:pt>
                <c:pt idx="8497">
                  <c:v>93.073437759257587</c:v>
                </c:pt>
                <c:pt idx="8498">
                  <c:v>93.072928340838772</c:v>
                </c:pt>
                <c:pt idx="8499">
                  <c:v>93.071909504001113</c:v>
                </c:pt>
                <c:pt idx="8500">
                  <c:v>93.070963441223299</c:v>
                </c:pt>
                <c:pt idx="8501">
                  <c:v>93.070162926565132</c:v>
                </c:pt>
                <c:pt idx="8502">
                  <c:v>93.069871830325823</c:v>
                </c:pt>
                <c:pt idx="8503">
                  <c:v>93.069216863787346</c:v>
                </c:pt>
                <c:pt idx="8504">
                  <c:v>93.068125252889843</c:v>
                </c:pt>
                <c:pt idx="8505">
                  <c:v>93.066960867932551</c:v>
                </c:pt>
                <c:pt idx="8506">
                  <c:v>93.065723708915399</c:v>
                </c:pt>
                <c:pt idx="8507">
                  <c:v>93.064995968317078</c:v>
                </c:pt>
                <c:pt idx="8508">
                  <c:v>93.064341001778587</c:v>
                </c:pt>
                <c:pt idx="8509">
                  <c:v>93.063613261180265</c:v>
                </c:pt>
                <c:pt idx="8510">
                  <c:v>93.062303328103297</c:v>
                </c:pt>
                <c:pt idx="8511">
                  <c:v>93.061648361564821</c:v>
                </c:pt>
                <c:pt idx="8512">
                  <c:v>93.061138943145991</c:v>
                </c:pt>
                <c:pt idx="8513">
                  <c:v>93.060120106308347</c:v>
                </c:pt>
                <c:pt idx="8514">
                  <c:v>93.059610687889531</c:v>
                </c:pt>
                <c:pt idx="8515">
                  <c:v>93.058810173231365</c:v>
                </c:pt>
                <c:pt idx="8516">
                  <c:v>93.05779133639372</c:v>
                </c:pt>
                <c:pt idx="8517">
                  <c:v>93.056918047675737</c:v>
                </c:pt>
                <c:pt idx="8518">
                  <c:v>93.056117533017584</c:v>
                </c:pt>
                <c:pt idx="8519">
                  <c:v>93.055535340538924</c:v>
                </c:pt>
                <c:pt idx="8520">
                  <c:v>93.054807599940602</c:v>
                </c:pt>
                <c:pt idx="8521">
                  <c:v>93.054079859342281</c:v>
                </c:pt>
                <c:pt idx="8522">
                  <c:v>93.053934311222633</c:v>
                </c:pt>
                <c:pt idx="8523">
                  <c:v>93.052769926265327</c:v>
                </c:pt>
                <c:pt idx="8524">
                  <c:v>93.052114959726836</c:v>
                </c:pt>
                <c:pt idx="8525">
                  <c:v>93.051605541308007</c:v>
                </c:pt>
                <c:pt idx="8526">
                  <c:v>93.050950574769516</c:v>
                </c:pt>
                <c:pt idx="8527">
                  <c:v>93.050077286051547</c:v>
                </c:pt>
                <c:pt idx="8528">
                  <c:v>93.048985675154057</c:v>
                </c:pt>
                <c:pt idx="8529">
                  <c:v>93.047966838316412</c:v>
                </c:pt>
                <c:pt idx="8530">
                  <c:v>93.04774851613692</c:v>
                </c:pt>
                <c:pt idx="8531">
                  <c:v>93.04716632365826</c:v>
                </c:pt>
                <c:pt idx="8532">
                  <c:v>93.045710842461631</c:v>
                </c:pt>
                <c:pt idx="8533">
                  <c:v>93.04454645750431</c:v>
                </c:pt>
                <c:pt idx="8534">
                  <c:v>93.044037039085495</c:v>
                </c:pt>
                <c:pt idx="8535">
                  <c:v>93.043236524427343</c:v>
                </c:pt>
                <c:pt idx="8536">
                  <c:v>93.042436009769176</c:v>
                </c:pt>
                <c:pt idx="8537">
                  <c:v>93.041781043230699</c:v>
                </c:pt>
                <c:pt idx="8538">
                  <c:v>93.041635495111024</c:v>
                </c:pt>
                <c:pt idx="8539">
                  <c:v>93.040907754512716</c:v>
                </c:pt>
                <c:pt idx="8540">
                  <c:v>93.040034465794733</c:v>
                </c:pt>
                <c:pt idx="8541">
                  <c:v>93.039452273316087</c:v>
                </c:pt>
                <c:pt idx="8542">
                  <c:v>93.038433436478442</c:v>
                </c:pt>
                <c:pt idx="8543">
                  <c:v>93.037924018059599</c:v>
                </c:pt>
                <c:pt idx="8544">
                  <c:v>93.037341825580938</c:v>
                </c:pt>
                <c:pt idx="8545">
                  <c:v>93.036759633102292</c:v>
                </c:pt>
                <c:pt idx="8546">
                  <c:v>93.036031892503985</c:v>
                </c:pt>
                <c:pt idx="8547">
                  <c:v>93.034940281606495</c:v>
                </c:pt>
                <c:pt idx="8548">
                  <c:v>93.033994218828681</c:v>
                </c:pt>
                <c:pt idx="8549">
                  <c:v>93.033630348529513</c:v>
                </c:pt>
                <c:pt idx="8550">
                  <c:v>93.032975381991051</c:v>
                </c:pt>
                <c:pt idx="8551">
                  <c:v>93.032174867332884</c:v>
                </c:pt>
                <c:pt idx="8552">
                  <c:v>93.031301578614901</c:v>
                </c:pt>
                <c:pt idx="8553">
                  <c:v>93.030428289896918</c:v>
                </c:pt>
                <c:pt idx="8554">
                  <c:v>93.029700549298596</c:v>
                </c:pt>
                <c:pt idx="8555">
                  <c:v>93.028827260580613</c:v>
                </c:pt>
                <c:pt idx="8556">
                  <c:v>93.028390616221628</c:v>
                </c:pt>
                <c:pt idx="8557">
                  <c:v>93.027517327503645</c:v>
                </c:pt>
                <c:pt idx="8558">
                  <c:v>93.026789586905309</c:v>
                </c:pt>
                <c:pt idx="8559">
                  <c:v>93.026352942546325</c:v>
                </c:pt>
                <c:pt idx="8560">
                  <c:v>93.025625201948017</c:v>
                </c:pt>
                <c:pt idx="8561">
                  <c:v>93.024606365110358</c:v>
                </c:pt>
                <c:pt idx="8562">
                  <c:v>93.023514754212883</c:v>
                </c:pt>
                <c:pt idx="8563">
                  <c:v>93.023005335794068</c:v>
                </c:pt>
                <c:pt idx="8564">
                  <c:v>93.021840950836747</c:v>
                </c:pt>
                <c:pt idx="8565">
                  <c:v>93.021331532417918</c:v>
                </c:pt>
                <c:pt idx="8566">
                  <c:v>93.020676565879441</c:v>
                </c:pt>
                <c:pt idx="8567">
                  <c:v>93.019657729041811</c:v>
                </c:pt>
                <c:pt idx="8568">
                  <c:v>93.01907553656315</c:v>
                </c:pt>
                <c:pt idx="8569">
                  <c:v>93.018784440323813</c:v>
                </c:pt>
                <c:pt idx="8570">
                  <c:v>93.017547281306662</c:v>
                </c:pt>
                <c:pt idx="8571">
                  <c:v>93.016382896349356</c:v>
                </c:pt>
                <c:pt idx="8572">
                  <c:v>93.01521851139205</c:v>
                </c:pt>
                <c:pt idx="8573">
                  <c:v>93.014636318913389</c:v>
                </c:pt>
                <c:pt idx="8574">
                  <c:v>93.013690256135575</c:v>
                </c:pt>
                <c:pt idx="8575">
                  <c:v>93.012816967417606</c:v>
                </c:pt>
                <c:pt idx="8576">
                  <c:v>93.012671419297931</c:v>
                </c:pt>
                <c:pt idx="8577">
                  <c:v>93.012671419297931</c:v>
                </c:pt>
                <c:pt idx="8578">
                  <c:v>93.012162000879101</c:v>
                </c:pt>
                <c:pt idx="8579">
                  <c:v>93.011070389981626</c:v>
                </c:pt>
                <c:pt idx="8580">
                  <c:v>93.010269875323473</c:v>
                </c:pt>
                <c:pt idx="8581">
                  <c:v>93.009542134725152</c:v>
                </c:pt>
                <c:pt idx="8582">
                  <c:v>93.008523297887507</c:v>
                </c:pt>
                <c:pt idx="8583">
                  <c:v>93.007795557289199</c:v>
                </c:pt>
                <c:pt idx="8584">
                  <c:v>93.00670394639171</c:v>
                </c:pt>
                <c:pt idx="8585">
                  <c:v>93.005394013314742</c:v>
                </c:pt>
                <c:pt idx="8586">
                  <c:v>93.004884594895913</c:v>
                </c:pt>
                <c:pt idx="8587">
                  <c:v>93.00408408023776</c:v>
                </c:pt>
                <c:pt idx="8588">
                  <c:v>93.0035018877591</c:v>
                </c:pt>
                <c:pt idx="8589">
                  <c:v>93.002774147160778</c:v>
                </c:pt>
                <c:pt idx="8590">
                  <c:v>93.002483050921455</c:v>
                </c:pt>
                <c:pt idx="8591">
                  <c:v>93.002264728741963</c:v>
                </c:pt>
                <c:pt idx="8592">
                  <c:v>93.002191954682118</c:v>
                </c:pt>
                <c:pt idx="8593">
                  <c:v>93.001536988143641</c:v>
                </c:pt>
                <c:pt idx="8594">
                  <c:v>93.000081506947012</c:v>
                </c:pt>
                <c:pt idx="8595">
                  <c:v>92.998989896049537</c:v>
                </c:pt>
                <c:pt idx="8596">
                  <c:v>92.998189381391384</c:v>
                </c:pt>
                <c:pt idx="8597">
                  <c:v>92.997752737032386</c:v>
                </c:pt>
                <c:pt idx="8598">
                  <c:v>92.997388866733218</c:v>
                </c:pt>
                <c:pt idx="8599">
                  <c:v>92.996006159596405</c:v>
                </c:pt>
                <c:pt idx="8600">
                  <c:v>92.994696226519437</c:v>
                </c:pt>
                <c:pt idx="8601">
                  <c:v>92.993895711861299</c:v>
                </c:pt>
                <c:pt idx="8602">
                  <c:v>92.992440230664656</c:v>
                </c:pt>
                <c:pt idx="8603">
                  <c:v>92.991203071647504</c:v>
                </c:pt>
                <c:pt idx="8604">
                  <c:v>92.99076642728852</c:v>
                </c:pt>
                <c:pt idx="8605">
                  <c:v>92.991130297587674</c:v>
                </c:pt>
                <c:pt idx="8606">
                  <c:v>92.990620879168858</c:v>
                </c:pt>
                <c:pt idx="8607">
                  <c:v>92.989602042331228</c:v>
                </c:pt>
                <c:pt idx="8608">
                  <c:v>92.989674816391044</c:v>
                </c:pt>
                <c:pt idx="8609">
                  <c:v>92.989383720151721</c:v>
                </c:pt>
                <c:pt idx="8610">
                  <c:v>92.9886559795534</c:v>
                </c:pt>
                <c:pt idx="8611">
                  <c:v>92.987782690835402</c:v>
                </c:pt>
                <c:pt idx="8612">
                  <c:v>92.987491594596079</c:v>
                </c:pt>
                <c:pt idx="8613">
                  <c:v>92.986472757758435</c:v>
                </c:pt>
                <c:pt idx="8614">
                  <c:v>92.985890565279789</c:v>
                </c:pt>
                <c:pt idx="8615">
                  <c:v>92.985090050621622</c:v>
                </c:pt>
                <c:pt idx="8616">
                  <c:v>92.9843623100233</c:v>
                </c:pt>
                <c:pt idx="8617">
                  <c:v>92.982979602886502</c:v>
                </c:pt>
                <c:pt idx="8618">
                  <c:v>92.982251862288194</c:v>
                </c:pt>
                <c:pt idx="8619">
                  <c:v>92.981887991989026</c:v>
                </c:pt>
                <c:pt idx="8620">
                  <c:v>92.981524121689873</c:v>
                </c:pt>
                <c:pt idx="8621">
                  <c:v>92.980359736732552</c:v>
                </c:pt>
                <c:pt idx="8622">
                  <c:v>92.979413673954753</c:v>
                </c:pt>
                <c:pt idx="8623">
                  <c:v>92.978540385236755</c:v>
                </c:pt>
                <c:pt idx="8624">
                  <c:v>92.977157678099957</c:v>
                </c:pt>
                <c:pt idx="8625">
                  <c:v>92.976721033740958</c:v>
                </c:pt>
                <c:pt idx="8626">
                  <c:v>92.976066067202481</c:v>
                </c:pt>
                <c:pt idx="8627">
                  <c:v>92.975483874723821</c:v>
                </c:pt>
                <c:pt idx="8628">
                  <c:v>92.975120004424667</c:v>
                </c:pt>
                <c:pt idx="8629">
                  <c:v>92.974610586005838</c:v>
                </c:pt>
                <c:pt idx="8630">
                  <c:v>92.973882845407516</c:v>
                </c:pt>
                <c:pt idx="8631">
                  <c:v>92.972718460450196</c:v>
                </c:pt>
                <c:pt idx="8632">
                  <c:v>92.971990719851888</c:v>
                </c:pt>
                <c:pt idx="8633">
                  <c:v>92.970753560834737</c:v>
                </c:pt>
                <c:pt idx="8634">
                  <c:v>92.9704624645954</c:v>
                </c:pt>
                <c:pt idx="8635">
                  <c:v>92.97060801271509</c:v>
                </c:pt>
                <c:pt idx="8636">
                  <c:v>92.9704624645954</c:v>
                </c:pt>
                <c:pt idx="8637">
                  <c:v>92.969006983398771</c:v>
                </c:pt>
                <c:pt idx="8638">
                  <c:v>92.968570339039786</c:v>
                </c:pt>
                <c:pt idx="8639">
                  <c:v>92.968133694680802</c:v>
                </c:pt>
                <c:pt idx="8640">
                  <c:v>92.966605439424328</c:v>
                </c:pt>
                <c:pt idx="8641">
                  <c:v>92.965004410108037</c:v>
                </c:pt>
                <c:pt idx="8642">
                  <c:v>92.964422217629377</c:v>
                </c:pt>
                <c:pt idx="8643">
                  <c:v>92.963548928911379</c:v>
                </c:pt>
                <c:pt idx="8644">
                  <c:v>92.962530092073735</c:v>
                </c:pt>
                <c:pt idx="8645">
                  <c:v>92.962457318013904</c:v>
                </c:pt>
                <c:pt idx="8646">
                  <c:v>92.96209344771475</c:v>
                </c:pt>
                <c:pt idx="8647">
                  <c:v>92.961074610877091</c:v>
                </c:pt>
                <c:pt idx="8648">
                  <c:v>92.960419644338614</c:v>
                </c:pt>
                <c:pt idx="8649">
                  <c:v>92.959255259381308</c:v>
                </c:pt>
                <c:pt idx="8650">
                  <c:v>92.95889138908214</c:v>
                </c:pt>
                <c:pt idx="8651">
                  <c:v>92.958745840962479</c:v>
                </c:pt>
                <c:pt idx="8652">
                  <c:v>92.958090874423988</c:v>
                </c:pt>
                <c:pt idx="8653">
                  <c:v>92.957799778184665</c:v>
                </c:pt>
                <c:pt idx="8654">
                  <c:v>92.956853715406851</c:v>
                </c:pt>
                <c:pt idx="8655">
                  <c:v>92.95619874886836</c:v>
                </c:pt>
                <c:pt idx="8656">
                  <c:v>92.955980426688868</c:v>
                </c:pt>
                <c:pt idx="8657">
                  <c:v>92.955107137970884</c:v>
                </c:pt>
                <c:pt idx="8658">
                  <c:v>92.95408830113324</c:v>
                </c:pt>
                <c:pt idx="8659">
                  <c:v>92.95357888271441</c:v>
                </c:pt>
                <c:pt idx="8660">
                  <c:v>92.95350610865458</c:v>
                </c:pt>
                <c:pt idx="8661">
                  <c:v>92.952705593996427</c:v>
                </c:pt>
                <c:pt idx="8662">
                  <c:v>92.951977853398105</c:v>
                </c:pt>
                <c:pt idx="8663">
                  <c:v>92.951177338739953</c:v>
                </c:pt>
                <c:pt idx="8664">
                  <c:v>92.950522372201476</c:v>
                </c:pt>
                <c:pt idx="8665">
                  <c:v>92.949430761303987</c:v>
                </c:pt>
                <c:pt idx="8666">
                  <c:v>92.947975280107357</c:v>
                </c:pt>
                <c:pt idx="8667">
                  <c:v>92.947829731987682</c:v>
                </c:pt>
                <c:pt idx="8668">
                  <c:v>92.946738121090206</c:v>
                </c:pt>
                <c:pt idx="8669">
                  <c:v>92.945428188013238</c:v>
                </c:pt>
                <c:pt idx="8670">
                  <c:v>92.944773221474748</c:v>
                </c:pt>
                <c:pt idx="8671">
                  <c:v>92.944118254936257</c:v>
                </c:pt>
                <c:pt idx="8672">
                  <c:v>92.943827158696919</c:v>
                </c:pt>
                <c:pt idx="8673">
                  <c:v>92.943099418098612</c:v>
                </c:pt>
                <c:pt idx="8674">
                  <c:v>92.94288109591912</c:v>
                </c:pt>
                <c:pt idx="8675">
                  <c:v>92.942153355320798</c:v>
                </c:pt>
                <c:pt idx="8676">
                  <c:v>92.940479551944662</c:v>
                </c:pt>
                <c:pt idx="8677">
                  <c:v>92.93967903728651</c:v>
                </c:pt>
                <c:pt idx="8678">
                  <c:v>92.939169618867695</c:v>
                </c:pt>
                <c:pt idx="8679">
                  <c:v>92.938587426389034</c:v>
                </c:pt>
                <c:pt idx="8680">
                  <c:v>92.937859685790713</c:v>
                </c:pt>
                <c:pt idx="8681">
                  <c:v>92.937131945192391</c:v>
                </c:pt>
                <c:pt idx="8682">
                  <c:v>92.936258656474408</c:v>
                </c:pt>
                <c:pt idx="8683">
                  <c:v>92.935385367756425</c:v>
                </c:pt>
                <c:pt idx="8684">
                  <c:v>92.934730401217948</c:v>
                </c:pt>
                <c:pt idx="8685">
                  <c:v>92.934657627158117</c:v>
                </c:pt>
                <c:pt idx="8686">
                  <c:v>92.934439304978611</c:v>
                </c:pt>
                <c:pt idx="8687">
                  <c:v>92.933929886559795</c:v>
                </c:pt>
                <c:pt idx="8688">
                  <c:v>92.933420468140966</c:v>
                </c:pt>
                <c:pt idx="8689">
                  <c:v>92.931892212884506</c:v>
                </c:pt>
                <c:pt idx="8690">
                  <c:v>92.930291183568187</c:v>
                </c:pt>
                <c:pt idx="8691">
                  <c:v>92.930072861388709</c:v>
                </c:pt>
                <c:pt idx="8692">
                  <c:v>92.929927313269033</c:v>
                </c:pt>
                <c:pt idx="8693">
                  <c:v>92.928617380192051</c:v>
                </c:pt>
                <c:pt idx="8694">
                  <c:v>92.927744091474068</c:v>
                </c:pt>
                <c:pt idx="8695">
                  <c:v>92.92752576929459</c:v>
                </c:pt>
                <c:pt idx="8696">
                  <c:v>92.927161898995422</c:v>
                </c:pt>
                <c:pt idx="8697">
                  <c:v>92.926798028696268</c:v>
                </c:pt>
                <c:pt idx="8698">
                  <c:v>92.926070288097947</c:v>
                </c:pt>
                <c:pt idx="8699">
                  <c:v>92.925779191858609</c:v>
                </c:pt>
                <c:pt idx="8700">
                  <c:v>92.925342547499625</c:v>
                </c:pt>
                <c:pt idx="8701">
                  <c:v>92.923887066302981</c:v>
                </c:pt>
                <c:pt idx="8702">
                  <c:v>92.92264990728583</c:v>
                </c:pt>
                <c:pt idx="8703">
                  <c:v>92.922286036986677</c:v>
                </c:pt>
                <c:pt idx="8704">
                  <c:v>92.921558296388369</c:v>
                </c:pt>
                <c:pt idx="8705">
                  <c:v>92.92053945955071</c:v>
                </c:pt>
                <c:pt idx="8706">
                  <c:v>92.919375074593418</c:v>
                </c:pt>
                <c:pt idx="8707">
                  <c:v>92.91842901181559</c:v>
                </c:pt>
                <c:pt idx="8708">
                  <c:v>92.918210689636098</c:v>
                </c:pt>
                <c:pt idx="8709">
                  <c:v>92.917191852798439</c:v>
                </c:pt>
                <c:pt idx="8710">
                  <c:v>92.916609660319793</c:v>
                </c:pt>
                <c:pt idx="8711">
                  <c:v>92.916100241900963</c:v>
                </c:pt>
                <c:pt idx="8712">
                  <c:v>92.915590823482148</c:v>
                </c:pt>
                <c:pt idx="8713">
                  <c:v>92.914644760704334</c:v>
                </c:pt>
                <c:pt idx="8714">
                  <c:v>92.91362592386669</c:v>
                </c:pt>
                <c:pt idx="8715">
                  <c:v>92.912534312969214</c:v>
                </c:pt>
                <c:pt idx="8716">
                  <c:v>92.911733798311062</c:v>
                </c:pt>
                <c:pt idx="8717">
                  <c:v>92.911078831772571</c:v>
                </c:pt>
                <c:pt idx="8718">
                  <c:v>92.90991444681525</c:v>
                </c:pt>
                <c:pt idx="8719">
                  <c:v>92.909477802456266</c:v>
                </c:pt>
                <c:pt idx="8720">
                  <c:v>92.909041158097281</c:v>
                </c:pt>
                <c:pt idx="8721">
                  <c:v>92.909041158097281</c:v>
                </c:pt>
                <c:pt idx="8722">
                  <c:v>92.908895609977606</c:v>
                </c:pt>
                <c:pt idx="8723">
                  <c:v>92.908022321259637</c:v>
                </c:pt>
                <c:pt idx="8724">
                  <c:v>92.906930710362147</c:v>
                </c:pt>
                <c:pt idx="8725">
                  <c:v>92.905984647584333</c:v>
                </c:pt>
                <c:pt idx="8726">
                  <c:v>92.90452916638769</c:v>
                </c:pt>
                <c:pt idx="8727">
                  <c:v>92.904238070148367</c:v>
                </c:pt>
                <c:pt idx="8728">
                  <c:v>92.903437555490214</c:v>
                </c:pt>
                <c:pt idx="8729">
                  <c:v>92.903801425789368</c:v>
                </c:pt>
                <c:pt idx="8730">
                  <c:v>92.903728651729551</c:v>
                </c:pt>
                <c:pt idx="8731">
                  <c:v>92.902054848353416</c:v>
                </c:pt>
                <c:pt idx="8732">
                  <c:v>92.900744915276434</c:v>
                </c:pt>
                <c:pt idx="8733">
                  <c:v>92.900817689336264</c:v>
                </c:pt>
                <c:pt idx="8734">
                  <c:v>92.900672141216603</c:v>
                </c:pt>
                <c:pt idx="8735">
                  <c:v>92.900744915276434</c:v>
                </c:pt>
                <c:pt idx="8736">
                  <c:v>92.900453819037097</c:v>
                </c:pt>
                <c:pt idx="8737">
                  <c:v>92.899434982199452</c:v>
                </c:pt>
                <c:pt idx="8738">
                  <c:v>92.897979501002808</c:v>
                </c:pt>
                <c:pt idx="8739">
                  <c:v>92.896960664165178</c:v>
                </c:pt>
                <c:pt idx="8740">
                  <c:v>92.896451245746363</c:v>
                </c:pt>
                <c:pt idx="8741">
                  <c:v>92.895650731088196</c:v>
                </c:pt>
                <c:pt idx="8742">
                  <c:v>92.894995764549705</c:v>
                </c:pt>
                <c:pt idx="8743">
                  <c:v>92.89390415365223</c:v>
                </c:pt>
                <c:pt idx="8744">
                  <c:v>92.893321961173584</c:v>
                </c:pt>
                <c:pt idx="8745">
                  <c:v>92.893030864934261</c:v>
                </c:pt>
                <c:pt idx="8746">
                  <c:v>92.892157576216263</c:v>
                </c:pt>
                <c:pt idx="8747">
                  <c:v>92.890702095019634</c:v>
                </c:pt>
                <c:pt idx="8748">
                  <c:v>92.889392161942652</c:v>
                </c:pt>
                <c:pt idx="8749">
                  <c:v>92.88866442134433</c:v>
                </c:pt>
                <c:pt idx="8750">
                  <c:v>92.887863906686192</c:v>
                </c:pt>
                <c:pt idx="8751">
                  <c:v>92.887208940147701</c:v>
                </c:pt>
                <c:pt idx="8752">
                  <c:v>92.886845069848547</c:v>
                </c:pt>
                <c:pt idx="8753">
                  <c:v>92.88706339202804</c:v>
                </c:pt>
                <c:pt idx="8754">
                  <c:v>92.88706339202804</c:v>
                </c:pt>
                <c:pt idx="8755">
                  <c:v>92.886917843908364</c:v>
                </c:pt>
                <c:pt idx="8756">
                  <c:v>92.886408425489549</c:v>
                </c:pt>
                <c:pt idx="8757">
                  <c:v>92.885244040532228</c:v>
                </c:pt>
                <c:pt idx="8758">
                  <c:v>92.88386133339543</c:v>
                </c:pt>
                <c:pt idx="8759">
                  <c:v>92.882041981899633</c:v>
                </c:pt>
                <c:pt idx="8760">
                  <c:v>92.881314241301311</c:v>
                </c:pt>
                <c:pt idx="8761">
                  <c:v>92.881459789420973</c:v>
                </c:pt>
                <c:pt idx="8762">
                  <c:v>92.880804822882496</c:v>
                </c:pt>
                <c:pt idx="8763">
                  <c:v>92.879785986044837</c:v>
                </c:pt>
                <c:pt idx="8764">
                  <c:v>92.879058245446515</c:v>
                </c:pt>
                <c:pt idx="8765">
                  <c:v>92.878694375147361</c:v>
                </c:pt>
                <c:pt idx="8766">
                  <c:v>92.878621601087545</c:v>
                </c:pt>
                <c:pt idx="8767">
                  <c:v>92.877966634549054</c:v>
                </c:pt>
                <c:pt idx="8768">
                  <c:v>92.877311668010563</c:v>
                </c:pt>
                <c:pt idx="8769">
                  <c:v>92.87592896087375</c:v>
                </c:pt>
                <c:pt idx="8770">
                  <c:v>92.874327931557445</c:v>
                </c:pt>
                <c:pt idx="8771">
                  <c:v>92.873964061258292</c:v>
                </c:pt>
                <c:pt idx="8772">
                  <c:v>92.873309094719801</c:v>
                </c:pt>
                <c:pt idx="8773">
                  <c:v>92.872508580061648</c:v>
                </c:pt>
                <c:pt idx="8774">
                  <c:v>92.872144709762495</c:v>
                </c:pt>
                <c:pt idx="8775">
                  <c:v>92.871489743224018</c:v>
                </c:pt>
                <c:pt idx="8776">
                  <c:v>92.871053098865005</c:v>
                </c:pt>
                <c:pt idx="8777">
                  <c:v>92.870762002625682</c:v>
                </c:pt>
                <c:pt idx="8778">
                  <c:v>92.869670391728192</c:v>
                </c:pt>
                <c:pt idx="8779">
                  <c:v>92.868869877070054</c:v>
                </c:pt>
                <c:pt idx="8780">
                  <c:v>92.867923814292226</c:v>
                </c:pt>
                <c:pt idx="8781">
                  <c:v>92.867996588352071</c:v>
                </c:pt>
                <c:pt idx="8782">
                  <c:v>92.867705492112748</c:v>
                </c:pt>
                <c:pt idx="8783">
                  <c:v>92.866322784975935</c:v>
                </c:pt>
                <c:pt idx="8784">
                  <c:v>92.865012851898967</c:v>
                </c:pt>
                <c:pt idx="8785">
                  <c:v>92.863848466941647</c:v>
                </c:pt>
                <c:pt idx="8786">
                  <c:v>92.863120726343325</c:v>
                </c:pt>
                <c:pt idx="8787">
                  <c:v>92.862465759804849</c:v>
                </c:pt>
                <c:pt idx="8788">
                  <c:v>92.861810793266358</c:v>
                </c:pt>
                <c:pt idx="8789">
                  <c:v>92.861083052668036</c:v>
                </c:pt>
                <c:pt idx="8790">
                  <c:v>92.860209763950067</c:v>
                </c:pt>
                <c:pt idx="8791">
                  <c:v>92.859627571471407</c:v>
                </c:pt>
                <c:pt idx="8792">
                  <c:v>92.858899830873085</c:v>
                </c:pt>
                <c:pt idx="8793">
                  <c:v>92.858535960573931</c:v>
                </c:pt>
                <c:pt idx="8794">
                  <c:v>92.858899830873085</c:v>
                </c:pt>
                <c:pt idx="8795">
                  <c:v>92.858244864334594</c:v>
                </c:pt>
                <c:pt idx="8796">
                  <c:v>92.856207190659305</c:v>
                </c:pt>
                <c:pt idx="8797">
                  <c:v>92.855624998180645</c:v>
                </c:pt>
                <c:pt idx="8798">
                  <c:v>92.855406676001152</c:v>
                </c:pt>
                <c:pt idx="8799">
                  <c:v>92.855697772240475</c:v>
                </c:pt>
                <c:pt idx="8800">
                  <c:v>92.854315065103663</c:v>
                </c:pt>
                <c:pt idx="8801">
                  <c:v>92.85293235796685</c:v>
                </c:pt>
                <c:pt idx="8802">
                  <c:v>92.851695198949727</c:v>
                </c:pt>
                <c:pt idx="8803">
                  <c:v>92.850967458351406</c:v>
                </c:pt>
                <c:pt idx="8804">
                  <c:v>92.851185780530898</c:v>
                </c:pt>
                <c:pt idx="8805">
                  <c:v>92.850530813992407</c:v>
                </c:pt>
                <c:pt idx="8806">
                  <c:v>92.849875847453916</c:v>
                </c:pt>
                <c:pt idx="8807">
                  <c:v>92.849075332795778</c:v>
                </c:pt>
                <c:pt idx="8808">
                  <c:v>92.849075332795778</c:v>
                </c:pt>
                <c:pt idx="8809">
                  <c:v>92.847328755359797</c:v>
                </c:pt>
                <c:pt idx="8810">
                  <c:v>92.845582177923845</c:v>
                </c:pt>
                <c:pt idx="8811">
                  <c:v>92.844927211385354</c:v>
                </c:pt>
                <c:pt idx="8812">
                  <c:v>92.844490567026355</c:v>
                </c:pt>
                <c:pt idx="8813">
                  <c:v>92.844053922667371</c:v>
                </c:pt>
                <c:pt idx="8814">
                  <c:v>92.842962311769881</c:v>
                </c:pt>
                <c:pt idx="8815">
                  <c:v>92.841288508393745</c:v>
                </c:pt>
                <c:pt idx="8816">
                  <c:v>92.840997412154422</c:v>
                </c:pt>
                <c:pt idx="8817">
                  <c:v>92.841797926812589</c:v>
                </c:pt>
                <c:pt idx="8818">
                  <c:v>92.840997412154422</c:v>
                </c:pt>
                <c:pt idx="8819">
                  <c:v>92.839396382838132</c:v>
                </c:pt>
                <c:pt idx="8820">
                  <c:v>92.8397602531373</c:v>
                </c:pt>
                <c:pt idx="8821">
                  <c:v>92.839396382838132</c:v>
                </c:pt>
                <c:pt idx="8822">
                  <c:v>92.838304771940642</c:v>
                </c:pt>
                <c:pt idx="8823">
                  <c:v>92.837722579461996</c:v>
                </c:pt>
                <c:pt idx="8824">
                  <c:v>92.836922064803844</c:v>
                </c:pt>
                <c:pt idx="8825">
                  <c:v>92.835029939248216</c:v>
                </c:pt>
                <c:pt idx="8826">
                  <c:v>92.834083876470402</c:v>
                </c:pt>
                <c:pt idx="8827">
                  <c:v>92.834083876470402</c:v>
                </c:pt>
                <c:pt idx="8828">
                  <c:v>92.834011102410557</c:v>
                </c:pt>
                <c:pt idx="8829">
                  <c:v>92.833210587752419</c:v>
                </c:pt>
                <c:pt idx="8830">
                  <c:v>92.832992265572926</c:v>
                </c:pt>
                <c:pt idx="8831">
                  <c:v>92.832118976854929</c:v>
                </c:pt>
                <c:pt idx="8832">
                  <c:v>92.830954591897623</c:v>
                </c:pt>
                <c:pt idx="8833">
                  <c:v>92.830372399418962</c:v>
                </c:pt>
                <c:pt idx="8834">
                  <c:v>92.829862981000147</c:v>
                </c:pt>
                <c:pt idx="8835">
                  <c:v>92.829135240401826</c:v>
                </c:pt>
                <c:pt idx="8836">
                  <c:v>92.827970855444505</c:v>
                </c:pt>
                <c:pt idx="8837">
                  <c:v>92.827534211085521</c:v>
                </c:pt>
                <c:pt idx="8838">
                  <c:v>92.827097566726536</c:v>
                </c:pt>
                <c:pt idx="8839">
                  <c:v>92.826806470487213</c:v>
                </c:pt>
                <c:pt idx="8840">
                  <c:v>92.825642085529893</c:v>
                </c:pt>
                <c:pt idx="8841">
                  <c:v>92.824477700572587</c:v>
                </c:pt>
                <c:pt idx="8842">
                  <c:v>92.82476879681191</c:v>
                </c:pt>
                <c:pt idx="8843">
                  <c:v>92.824113830273419</c:v>
                </c:pt>
                <c:pt idx="8844">
                  <c:v>92.82331331561528</c:v>
                </c:pt>
                <c:pt idx="8845">
                  <c:v>92.822440026897297</c:v>
                </c:pt>
                <c:pt idx="8846">
                  <c:v>92.821493964119469</c:v>
                </c:pt>
                <c:pt idx="8847">
                  <c:v>92.821130093820315</c:v>
                </c:pt>
                <c:pt idx="8848">
                  <c:v>92.819747386683503</c:v>
                </c:pt>
                <c:pt idx="8849">
                  <c:v>92.81894687202535</c:v>
                </c:pt>
                <c:pt idx="8850">
                  <c:v>92.818219131427043</c:v>
                </c:pt>
                <c:pt idx="8851">
                  <c:v>92.817345842709059</c:v>
                </c:pt>
                <c:pt idx="8852">
                  <c:v>92.816981972409891</c:v>
                </c:pt>
                <c:pt idx="8853">
                  <c:v>92.816472553991076</c:v>
                </c:pt>
                <c:pt idx="8854">
                  <c:v>92.815526491213262</c:v>
                </c:pt>
                <c:pt idx="8855">
                  <c:v>92.814725976555096</c:v>
                </c:pt>
                <c:pt idx="8856">
                  <c:v>92.813925461896957</c:v>
                </c:pt>
                <c:pt idx="8857">
                  <c:v>92.813561591597789</c:v>
                </c:pt>
                <c:pt idx="8858">
                  <c:v>92.812833850999482</c:v>
                </c:pt>
                <c:pt idx="8859">
                  <c:v>92.812542754760145</c:v>
                </c:pt>
                <c:pt idx="8860">
                  <c:v>92.81210611040116</c:v>
                </c:pt>
                <c:pt idx="8861">
                  <c:v>92.811232821683163</c:v>
                </c:pt>
                <c:pt idx="8862">
                  <c:v>92.810723403264348</c:v>
                </c:pt>
                <c:pt idx="8863">
                  <c:v>92.810359532965194</c:v>
                </c:pt>
                <c:pt idx="8864">
                  <c:v>92.809267922067704</c:v>
                </c:pt>
                <c:pt idx="8865">
                  <c:v>92.808249085230059</c:v>
                </c:pt>
                <c:pt idx="8866">
                  <c:v>92.807375796512076</c:v>
                </c:pt>
                <c:pt idx="8867">
                  <c:v>92.806720829973585</c:v>
                </c:pt>
                <c:pt idx="8868">
                  <c:v>92.805847541255602</c:v>
                </c:pt>
                <c:pt idx="8869">
                  <c:v>92.805410896896618</c:v>
                </c:pt>
                <c:pt idx="8870">
                  <c:v>92.804610382238479</c:v>
                </c:pt>
                <c:pt idx="8871">
                  <c:v>92.803955415699974</c:v>
                </c:pt>
                <c:pt idx="8872">
                  <c:v>92.803518771341004</c:v>
                </c:pt>
                <c:pt idx="8873">
                  <c:v>92.802718256682837</c:v>
                </c:pt>
                <c:pt idx="8874">
                  <c:v>92.801626645785362</c:v>
                </c:pt>
                <c:pt idx="8875">
                  <c:v>92.800535034887872</c:v>
                </c:pt>
                <c:pt idx="8876">
                  <c:v>92.799880068349395</c:v>
                </c:pt>
                <c:pt idx="8877">
                  <c:v>92.799297875870735</c:v>
                </c:pt>
                <c:pt idx="8878">
                  <c:v>92.798861231511736</c:v>
                </c:pt>
                <c:pt idx="8879">
                  <c:v>92.798570135272413</c:v>
                </c:pt>
                <c:pt idx="8880">
                  <c:v>92.797114654075784</c:v>
                </c:pt>
                <c:pt idx="8881">
                  <c:v>92.796823557836447</c:v>
                </c:pt>
                <c:pt idx="8882">
                  <c:v>92.79609581723814</c:v>
                </c:pt>
                <c:pt idx="8883">
                  <c:v>92.795222528520156</c:v>
                </c:pt>
                <c:pt idx="8884">
                  <c:v>92.794567561981651</c:v>
                </c:pt>
                <c:pt idx="8885">
                  <c:v>92.793475951084176</c:v>
                </c:pt>
                <c:pt idx="8886">
                  <c:v>92.7923843401867</c:v>
                </c:pt>
                <c:pt idx="8887">
                  <c:v>92.791729373648209</c:v>
                </c:pt>
                <c:pt idx="8888">
                  <c:v>92.791001633049902</c:v>
                </c:pt>
                <c:pt idx="8889">
                  <c:v>92.789982796212257</c:v>
                </c:pt>
                <c:pt idx="8890">
                  <c:v>92.789473377793414</c:v>
                </c:pt>
                <c:pt idx="8891">
                  <c:v>92.788891185314768</c:v>
                </c:pt>
                <c:pt idx="8892">
                  <c:v>92.788090670656615</c:v>
                </c:pt>
                <c:pt idx="8893">
                  <c:v>92.787654026297631</c:v>
                </c:pt>
                <c:pt idx="8894">
                  <c:v>92.787435704118124</c:v>
                </c:pt>
                <c:pt idx="8895">
                  <c:v>92.786780737579662</c:v>
                </c:pt>
                <c:pt idx="8896">
                  <c:v>92.785834674801833</c:v>
                </c:pt>
                <c:pt idx="8897">
                  <c:v>92.784597515784682</c:v>
                </c:pt>
                <c:pt idx="8898">
                  <c:v>92.784015323306022</c:v>
                </c:pt>
                <c:pt idx="8899">
                  <c:v>92.783287582707715</c:v>
                </c:pt>
                <c:pt idx="8900">
                  <c:v>92.78285093834873</c:v>
                </c:pt>
                <c:pt idx="8901">
                  <c:v>92.781977649630747</c:v>
                </c:pt>
                <c:pt idx="8902">
                  <c:v>92.78117713497258</c:v>
                </c:pt>
                <c:pt idx="8903">
                  <c:v>92.780594942493934</c:v>
                </c:pt>
                <c:pt idx="8904">
                  <c:v>92.780376620314442</c:v>
                </c:pt>
                <c:pt idx="8905">
                  <c:v>92.780158298134936</c:v>
                </c:pt>
                <c:pt idx="8906">
                  <c:v>92.779357783476797</c:v>
                </c:pt>
                <c:pt idx="8907">
                  <c:v>92.778921139117813</c:v>
                </c:pt>
                <c:pt idx="8908">
                  <c:v>92.778702816938306</c:v>
                </c:pt>
                <c:pt idx="8909">
                  <c:v>92.777756754160492</c:v>
                </c:pt>
                <c:pt idx="8910">
                  <c:v>92.776592369203186</c:v>
                </c:pt>
                <c:pt idx="8911">
                  <c:v>92.775646306425358</c:v>
                </c:pt>
                <c:pt idx="8912">
                  <c:v>92.774409147408207</c:v>
                </c:pt>
                <c:pt idx="8913">
                  <c:v>92.773244762450915</c:v>
                </c:pt>
                <c:pt idx="8914">
                  <c:v>92.772589795912424</c:v>
                </c:pt>
                <c:pt idx="8915">
                  <c:v>92.771643733134596</c:v>
                </c:pt>
                <c:pt idx="8916">
                  <c:v>92.770770444416627</c:v>
                </c:pt>
                <c:pt idx="8917">
                  <c:v>92.770042703818305</c:v>
                </c:pt>
                <c:pt idx="8918">
                  <c:v>92.76902386698066</c:v>
                </c:pt>
                <c:pt idx="8919">
                  <c:v>92.768368900442184</c:v>
                </c:pt>
                <c:pt idx="8920">
                  <c:v>92.767713933903678</c:v>
                </c:pt>
                <c:pt idx="8921">
                  <c:v>92.766986193305371</c:v>
                </c:pt>
                <c:pt idx="8922">
                  <c:v>92.766840645185695</c:v>
                </c:pt>
                <c:pt idx="8923">
                  <c:v>92.766258452707035</c:v>
                </c:pt>
                <c:pt idx="8924">
                  <c:v>92.765603486168573</c:v>
                </c:pt>
                <c:pt idx="8925">
                  <c:v>92.764511875271069</c:v>
                </c:pt>
                <c:pt idx="8926">
                  <c:v>92.763201942194101</c:v>
                </c:pt>
                <c:pt idx="8927">
                  <c:v>92.762110331296626</c:v>
                </c:pt>
                <c:pt idx="8928">
                  <c:v>92.761673686937627</c:v>
                </c:pt>
                <c:pt idx="8929">
                  <c:v>92.76101872039915</c:v>
                </c:pt>
                <c:pt idx="8930">
                  <c:v>92.759636013262337</c:v>
                </c:pt>
                <c:pt idx="8931">
                  <c:v>92.758835498604199</c:v>
                </c:pt>
                <c:pt idx="8932">
                  <c:v>92.7583988542452</c:v>
                </c:pt>
                <c:pt idx="8933">
                  <c:v>92.757598339587048</c:v>
                </c:pt>
                <c:pt idx="8934">
                  <c:v>92.757598339587048</c:v>
                </c:pt>
                <c:pt idx="8935">
                  <c:v>92.756797824928896</c:v>
                </c:pt>
                <c:pt idx="8936">
                  <c:v>92.756215632450235</c:v>
                </c:pt>
                <c:pt idx="8937">
                  <c:v>92.755778988091251</c:v>
                </c:pt>
                <c:pt idx="8938">
                  <c:v>92.755342343732266</c:v>
                </c:pt>
                <c:pt idx="8939">
                  <c:v>92.754905699373253</c:v>
                </c:pt>
                <c:pt idx="8940">
                  <c:v>92.754105184715115</c:v>
                </c:pt>
                <c:pt idx="8941">
                  <c:v>92.752795251638148</c:v>
                </c:pt>
                <c:pt idx="8942">
                  <c:v>92.751339770441504</c:v>
                </c:pt>
                <c:pt idx="8943">
                  <c:v>92.750684803903013</c:v>
                </c:pt>
                <c:pt idx="8944">
                  <c:v>92.750684803903013</c:v>
                </c:pt>
                <c:pt idx="8945">
                  <c:v>92.750539255783352</c:v>
                </c:pt>
                <c:pt idx="8946">
                  <c:v>92.750102611424353</c:v>
                </c:pt>
                <c:pt idx="8947">
                  <c:v>92.749374870826045</c:v>
                </c:pt>
                <c:pt idx="8948">
                  <c:v>92.748428808048217</c:v>
                </c:pt>
                <c:pt idx="8949">
                  <c:v>92.747482745270403</c:v>
                </c:pt>
                <c:pt idx="8950">
                  <c:v>92.746900552791757</c:v>
                </c:pt>
                <c:pt idx="8951">
                  <c:v>92.745517845654945</c:v>
                </c:pt>
                <c:pt idx="8952">
                  <c:v>92.744135138518146</c:v>
                </c:pt>
                <c:pt idx="8953">
                  <c:v>92.742970753560826</c:v>
                </c:pt>
                <c:pt idx="8954">
                  <c:v>92.742606883261672</c:v>
                </c:pt>
                <c:pt idx="8955">
                  <c:v>92.742461335142011</c:v>
                </c:pt>
                <c:pt idx="8956">
                  <c:v>92.741588046424013</c:v>
                </c:pt>
                <c:pt idx="8957">
                  <c:v>92.741005853945381</c:v>
                </c:pt>
                <c:pt idx="8958">
                  <c:v>92.740423661466721</c:v>
                </c:pt>
                <c:pt idx="8959">
                  <c:v>92.74035088740689</c:v>
                </c:pt>
                <c:pt idx="8960">
                  <c:v>92.73976869492823</c:v>
                </c:pt>
                <c:pt idx="8961">
                  <c:v>92.738094891552095</c:v>
                </c:pt>
                <c:pt idx="8962">
                  <c:v>92.737076054714436</c:v>
                </c:pt>
                <c:pt idx="8963">
                  <c:v>92.736129991936622</c:v>
                </c:pt>
                <c:pt idx="8964">
                  <c:v>92.73496560697933</c:v>
                </c:pt>
                <c:pt idx="8965">
                  <c:v>92.734237866381008</c:v>
                </c:pt>
                <c:pt idx="8966">
                  <c:v>92.733801222022009</c:v>
                </c:pt>
                <c:pt idx="8967">
                  <c:v>92.733364577663011</c:v>
                </c:pt>
                <c:pt idx="8968">
                  <c:v>92.732054644586043</c:v>
                </c:pt>
                <c:pt idx="8969">
                  <c:v>92.731399678047552</c:v>
                </c:pt>
                <c:pt idx="8970">
                  <c:v>92.73118135586806</c:v>
                </c:pt>
                <c:pt idx="8971">
                  <c:v>92.730162519030415</c:v>
                </c:pt>
                <c:pt idx="8972">
                  <c:v>92.728707037833786</c:v>
                </c:pt>
                <c:pt idx="8973">
                  <c:v>92.728197619414956</c:v>
                </c:pt>
                <c:pt idx="8974">
                  <c:v>92.727106008517467</c:v>
                </c:pt>
                <c:pt idx="8975">
                  <c:v>92.726669364158482</c:v>
                </c:pt>
                <c:pt idx="8976">
                  <c:v>92.726305493859314</c:v>
                </c:pt>
                <c:pt idx="8977">
                  <c:v>92.726087171679822</c:v>
                </c:pt>
                <c:pt idx="8978">
                  <c:v>92.725432205141331</c:v>
                </c:pt>
                <c:pt idx="8979">
                  <c:v>92.725213882961839</c:v>
                </c:pt>
                <c:pt idx="8980">
                  <c:v>92.724631690483193</c:v>
                </c:pt>
                <c:pt idx="8981">
                  <c:v>92.723321757406225</c:v>
                </c:pt>
                <c:pt idx="8982">
                  <c:v>92.722739564927565</c:v>
                </c:pt>
                <c:pt idx="8983">
                  <c:v>92.722157372448905</c:v>
                </c:pt>
                <c:pt idx="8984">
                  <c:v>92.72164795403009</c:v>
                </c:pt>
                <c:pt idx="8985">
                  <c:v>92.720338020953108</c:v>
                </c:pt>
                <c:pt idx="8986">
                  <c:v>92.719537506294955</c:v>
                </c:pt>
                <c:pt idx="8987">
                  <c:v>92.718882539756464</c:v>
                </c:pt>
                <c:pt idx="8988">
                  <c:v>92.71793647697865</c:v>
                </c:pt>
                <c:pt idx="8989">
                  <c:v>92.717063188260667</c:v>
                </c:pt>
                <c:pt idx="8990">
                  <c:v>92.716553769841852</c:v>
                </c:pt>
                <c:pt idx="8991">
                  <c:v>92.716189899542684</c:v>
                </c:pt>
                <c:pt idx="8992">
                  <c:v>92.715025514585363</c:v>
                </c:pt>
                <c:pt idx="8993">
                  <c:v>92.714370548046887</c:v>
                </c:pt>
                <c:pt idx="8994">
                  <c:v>92.713424485269073</c:v>
                </c:pt>
                <c:pt idx="8995">
                  <c:v>92.71255119655109</c:v>
                </c:pt>
                <c:pt idx="8996">
                  <c:v>92.712332874371597</c:v>
                </c:pt>
                <c:pt idx="8997">
                  <c:v>92.711314037533953</c:v>
                </c:pt>
                <c:pt idx="8998">
                  <c:v>92.70993133039714</c:v>
                </c:pt>
                <c:pt idx="8999">
                  <c:v>92.70934913791848</c:v>
                </c:pt>
                <c:pt idx="9000">
                  <c:v>92.708403075140666</c:v>
                </c:pt>
                <c:pt idx="9001">
                  <c:v>92.707820882662006</c:v>
                </c:pt>
                <c:pt idx="9002">
                  <c:v>92.707020368003853</c:v>
                </c:pt>
                <c:pt idx="9003">
                  <c:v>92.706583723644869</c:v>
                </c:pt>
                <c:pt idx="9004">
                  <c:v>92.705564886807224</c:v>
                </c:pt>
                <c:pt idx="9005">
                  <c:v>92.705710434926885</c:v>
                </c:pt>
                <c:pt idx="9006">
                  <c:v>92.705128242448225</c:v>
                </c:pt>
                <c:pt idx="9007">
                  <c:v>92.703963857490919</c:v>
                </c:pt>
                <c:pt idx="9008">
                  <c:v>92.702726698473768</c:v>
                </c:pt>
                <c:pt idx="9009">
                  <c:v>92.702071731935291</c:v>
                </c:pt>
                <c:pt idx="9010">
                  <c:v>92.701562313516462</c:v>
                </c:pt>
                <c:pt idx="9011">
                  <c:v>92.701052895097646</c:v>
                </c:pt>
                <c:pt idx="9012">
                  <c:v>92.700325154499325</c:v>
                </c:pt>
                <c:pt idx="9013">
                  <c:v>92.699306317661666</c:v>
                </c:pt>
                <c:pt idx="9014">
                  <c:v>92.698578577063344</c:v>
                </c:pt>
                <c:pt idx="9015">
                  <c:v>92.698505803003528</c:v>
                </c:pt>
                <c:pt idx="9016">
                  <c:v>92.698433028943697</c:v>
                </c:pt>
                <c:pt idx="9017">
                  <c:v>92.697705288345375</c:v>
                </c:pt>
                <c:pt idx="9018">
                  <c:v>92.697195869926546</c:v>
                </c:pt>
                <c:pt idx="9019">
                  <c:v>92.696177033088901</c:v>
                </c:pt>
                <c:pt idx="9020">
                  <c:v>92.694867100011919</c:v>
                </c:pt>
                <c:pt idx="9021">
                  <c:v>92.693775489114444</c:v>
                </c:pt>
                <c:pt idx="9022">
                  <c:v>92.693120522575953</c:v>
                </c:pt>
                <c:pt idx="9023">
                  <c:v>92.692101685738322</c:v>
                </c:pt>
                <c:pt idx="9024">
                  <c:v>92.690573430481848</c:v>
                </c:pt>
                <c:pt idx="9025">
                  <c:v>92.689263497404866</c:v>
                </c:pt>
                <c:pt idx="9026">
                  <c:v>92.688171886507405</c:v>
                </c:pt>
                <c:pt idx="9027">
                  <c:v>92.68693472749024</c:v>
                </c:pt>
                <c:pt idx="9028">
                  <c:v>92.685406472233794</c:v>
                </c:pt>
                <c:pt idx="9029">
                  <c:v>92.685406472233794</c:v>
                </c:pt>
                <c:pt idx="9030">
                  <c:v>92.685770342532948</c:v>
                </c:pt>
                <c:pt idx="9031">
                  <c:v>92.686061438772271</c:v>
                </c:pt>
                <c:pt idx="9032">
                  <c:v>92.685333698173949</c:v>
                </c:pt>
                <c:pt idx="9033">
                  <c:v>92.684314861336304</c:v>
                </c:pt>
                <c:pt idx="9034">
                  <c:v>92.683659894797827</c:v>
                </c:pt>
                <c:pt idx="9035">
                  <c:v>92.683441572618321</c:v>
                </c:pt>
                <c:pt idx="9036">
                  <c:v>92.682277187661015</c:v>
                </c:pt>
                <c:pt idx="9037">
                  <c:v>92.681913317361847</c:v>
                </c:pt>
                <c:pt idx="9038">
                  <c:v>92.680894480524188</c:v>
                </c:pt>
                <c:pt idx="9039">
                  <c:v>92.68016673992588</c:v>
                </c:pt>
                <c:pt idx="9040">
                  <c:v>92.679366225267728</c:v>
                </c:pt>
                <c:pt idx="9041">
                  <c:v>92.678201840310422</c:v>
                </c:pt>
                <c:pt idx="9042">
                  <c:v>92.678274614370252</c:v>
                </c:pt>
                <c:pt idx="9043">
                  <c:v>92.678201840310422</c:v>
                </c:pt>
                <c:pt idx="9044">
                  <c:v>92.677037455353101</c:v>
                </c:pt>
                <c:pt idx="9045">
                  <c:v>92.676164166635132</c:v>
                </c:pt>
                <c:pt idx="9046">
                  <c:v>92.675727522276134</c:v>
                </c:pt>
                <c:pt idx="9047">
                  <c:v>92.674708685438475</c:v>
                </c:pt>
                <c:pt idx="9048">
                  <c:v>92.673980944840167</c:v>
                </c:pt>
                <c:pt idx="9049">
                  <c:v>92.673471526421352</c:v>
                </c:pt>
                <c:pt idx="9050">
                  <c:v>92.672452689583707</c:v>
                </c:pt>
                <c:pt idx="9051">
                  <c:v>92.671361078686218</c:v>
                </c:pt>
                <c:pt idx="9052">
                  <c:v>92.670415015908404</c:v>
                </c:pt>
                <c:pt idx="9053">
                  <c:v>92.66954172719042</c:v>
                </c:pt>
                <c:pt idx="9054">
                  <c:v>92.668595664412607</c:v>
                </c:pt>
                <c:pt idx="9055">
                  <c:v>92.667649601634793</c:v>
                </c:pt>
                <c:pt idx="9056">
                  <c:v>92.666921861036471</c:v>
                </c:pt>
                <c:pt idx="9057">
                  <c:v>92.667067409156132</c:v>
                </c:pt>
                <c:pt idx="9058">
                  <c:v>92.666557990737303</c:v>
                </c:pt>
                <c:pt idx="9059">
                  <c:v>92.665757476079165</c:v>
                </c:pt>
                <c:pt idx="9060">
                  <c:v>92.665248057660349</c:v>
                </c:pt>
                <c:pt idx="9061">
                  <c:v>92.66415644676286</c:v>
                </c:pt>
                <c:pt idx="9062">
                  <c:v>92.66306483586537</c:v>
                </c:pt>
                <c:pt idx="9063">
                  <c:v>92.662118773087556</c:v>
                </c:pt>
                <c:pt idx="9064">
                  <c:v>92.660808840010603</c:v>
                </c:pt>
                <c:pt idx="9065">
                  <c:v>92.659717229113099</c:v>
                </c:pt>
                <c:pt idx="9066">
                  <c:v>92.658771166335299</c:v>
                </c:pt>
                <c:pt idx="9067">
                  <c:v>92.658480070095976</c:v>
                </c:pt>
                <c:pt idx="9068">
                  <c:v>92.657825103557485</c:v>
                </c:pt>
                <c:pt idx="9069">
                  <c:v>92.656369622360842</c:v>
                </c:pt>
                <c:pt idx="9070">
                  <c:v>92.655860203942026</c:v>
                </c:pt>
                <c:pt idx="9071">
                  <c:v>92.655350785523211</c:v>
                </c:pt>
                <c:pt idx="9072">
                  <c:v>92.654841367104368</c:v>
                </c:pt>
                <c:pt idx="9073">
                  <c:v>92.653895304326554</c:v>
                </c:pt>
                <c:pt idx="9074">
                  <c:v>92.65302201560857</c:v>
                </c:pt>
                <c:pt idx="9075">
                  <c:v>92.652439823129924</c:v>
                </c:pt>
                <c:pt idx="9076">
                  <c:v>92.651639308471772</c:v>
                </c:pt>
                <c:pt idx="9077">
                  <c:v>92.651275438172604</c:v>
                </c:pt>
                <c:pt idx="9078">
                  <c:v>92.650256601334974</c:v>
                </c:pt>
                <c:pt idx="9079">
                  <c:v>92.649092216377653</c:v>
                </c:pt>
                <c:pt idx="9080">
                  <c:v>92.648801120138316</c:v>
                </c:pt>
                <c:pt idx="9081">
                  <c:v>92.648510023899007</c:v>
                </c:pt>
                <c:pt idx="9082">
                  <c:v>92.647345638941687</c:v>
                </c:pt>
                <c:pt idx="9083">
                  <c:v>92.646472350223704</c:v>
                </c:pt>
                <c:pt idx="9084">
                  <c:v>92.646035705864705</c:v>
                </c:pt>
                <c:pt idx="9085">
                  <c:v>92.645671835565551</c:v>
                </c:pt>
                <c:pt idx="9086">
                  <c:v>92.644871320907399</c:v>
                </c:pt>
                <c:pt idx="9087">
                  <c:v>92.643998032189415</c:v>
                </c:pt>
                <c:pt idx="9088">
                  <c:v>92.643706935950092</c:v>
                </c:pt>
                <c:pt idx="9089">
                  <c:v>92.642615325052603</c:v>
                </c:pt>
                <c:pt idx="9090">
                  <c:v>92.641232617915804</c:v>
                </c:pt>
                <c:pt idx="9091">
                  <c:v>92.640359329197821</c:v>
                </c:pt>
                <c:pt idx="9092">
                  <c:v>92.63912217018067</c:v>
                </c:pt>
                <c:pt idx="9093">
                  <c:v>92.638612751761855</c:v>
                </c:pt>
                <c:pt idx="9094">
                  <c:v>92.638467203642179</c:v>
                </c:pt>
                <c:pt idx="9095">
                  <c:v>92.637812237103702</c:v>
                </c:pt>
                <c:pt idx="9096">
                  <c:v>92.637448366804549</c:v>
                </c:pt>
                <c:pt idx="9097">
                  <c:v>92.636793400266043</c:v>
                </c:pt>
                <c:pt idx="9098">
                  <c:v>92.635992885607905</c:v>
                </c:pt>
                <c:pt idx="9099">
                  <c:v>92.635265145009598</c:v>
                </c:pt>
                <c:pt idx="9100">
                  <c:v>92.634173534112108</c:v>
                </c:pt>
                <c:pt idx="9101">
                  <c:v>92.633009149154802</c:v>
                </c:pt>
                <c:pt idx="9102">
                  <c:v>92.630898701419667</c:v>
                </c:pt>
                <c:pt idx="9103">
                  <c:v>92.63017096082136</c:v>
                </c:pt>
                <c:pt idx="9104">
                  <c:v>92.629443220223038</c:v>
                </c:pt>
                <c:pt idx="9105">
                  <c:v>92.629006575864054</c:v>
                </c:pt>
                <c:pt idx="9106">
                  <c:v>92.628933801804209</c:v>
                </c:pt>
                <c:pt idx="9107">
                  <c:v>92.627842190906733</c:v>
                </c:pt>
                <c:pt idx="9108">
                  <c:v>92.627041676248581</c:v>
                </c:pt>
                <c:pt idx="9109">
                  <c:v>92.626095613470767</c:v>
                </c:pt>
                <c:pt idx="9110">
                  <c:v>92.625295098812614</c:v>
                </c:pt>
                <c:pt idx="9111">
                  <c:v>92.624567358214307</c:v>
                </c:pt>
                <c:pt idx="9112">
                  <c:v>92.62376684355614</c:v>
                </c:pt>
                <c:pt idx="9113">
                  <c:v>92.623402973256987</c:v>
                </c:pt>
                <c:pt idx="9114">
                  <c:v>92.622456910479173</c:v>
                </c:pt>
                <c:pt idx="9115">
                  <c:v>92.621874718000512</c:v>
                </c:pt>
                <c:pt idx="9116">
                  <c:v>92.621001429282529</c:v>
                </c:pt>
                <c:pt idx="9117">
                  <c:v>92.620346462744038</c:v>
                </c:pt>
                <c:pt idx="9118">
                  <c:v>92.619764270265378</c:v>
                </c:pt>
                <c:pt idx="9119">
                  <c:v>92.619473174026069</c:v>
                </c:pt>
                <c:pt idx="9120">
                  <c:v>92.618527111248255</c:v>
                </c:pt>
                <c:pt idx="9121">
                  <c:v>92.617653822530258</c:v>
                </c:pt>
                <c:pt idx="9122">
                  <c:v>92.616416663513121</c:v>
                </c:pt>
                <c:pt idx="9123">
                  <c:v>92.615616148854969</c:v>
                </c:pt>
                <c:pt idx="9124">
                  <c:v>92.615033956376308</c:v>
                </c:pt>
                <c:pt idx="9125">
                  <c:v>92.614451763897648</c:v>
                </c:pt>
                <c:pt idx="9126">
                  <c:v>92.613505701119834</c:v>
                </c:pt>
                <c:pt idx="9127">
                  <c:v>92.61306905676085</c:v>
                </c:pt>
                <c:pt idx="9128">
                  <c:v>92.612122993983036</c:v>
                </c:pt>
                <c:pt idx="9129">
                  <c:v>92.61095860902573</c:v>
                </c:pt>
                <c:pt idx="9130">
                  <c:v>92.610230868427408</c:v>
                </c:pt>
                <c:pt idx="9131">
                  <c:v>92.609575901888917</c:v>
                </c:pt>
                <c:pt idx="9132">
                  <c:v>92.608775387230764</c:v>
                </c:pt>
                <c:pt idx="9133">
                  <c:v>92.607247131974304</c:v>
                </c:pt>
                <c:pt idx="9134">
                  <c:v>92.606519391375983</c:v>
                </c:pt>
                <c:pt idx="9135">
                  <c:v>92.605937198897323</c:v>
                </c:pt>
                <c:pt idx="9136">
                  <c:v>92.605209458299015</c:v>
                </c:pt>
                <c:pt idx="9137">
                  <c:v>92.604190621461356</c:v>
                </c:pt>
                <c:pt idx="9138">
                  <c:v>92.603317332743373</c:v>
                </c:pt>
                <c:pt idx="9139">
                  <c:v>92.602371269965573</c:v>
                </c:pt>
                <c:pt idx="9140">
                  <c:v>92.601425207187745</c:v>
                </c:pt>
                <c:pt idx="9141">
                  <c:v>92.600843014709085</c:v>
                </c:pt>
                <c:pt idx="9142">
                  <c:v>92.600697466589438</c:v>
                </c:pt>
                <c:pt idx="9143">
                  <c:v>92.600042500050932</c:v>
                </c:pt>
                <c:pt idx="9144">
                  <c:v>92.599023663213302</c:v>
                </c:pt>
                <c:pt idx="9145">
                  <c:v>92.598004826375643</c:v>
                </c:pt>
                <c:pt idx="9146">
                  <c:v>92.597349859837166</c:v>
                </c:pt>
                <c:pt idx="9147">
                  <c:v>92.597204311717491</c:v>
                </c:pt>
                <c:pt idx="9148">
                  <c:v>92.59603992676017</c:v>
                </c:pt>
                <c:pt idx="9149">
                  <c:v>92.59502108992254</c:v>
                </c:pt>
                <c:pt idx="9150">
                  <c:v>92.594075027144711</c:v>
                </c:pt>
                <c:pt idx="9151">
                  <c:v>92.593347286546404</c:v>
                </c:pt>
                <c:pt idx="9152">
                  <c:v>92.592910642187405</c:v>
                </c:pt>
                <c:pt idx="9153">
                  <c:v>92.59240122376859</c:v>
                </c:pt>
                <c:pt idx="9154">
                  <c:v>92.591673483170268</c:v>
                </c:pt>
                <c:pt idx="9155">
                  <c:v>92.590872968512116</c:v>
                </c:pt>
                <c:pt idx="9156">
                  <c:v>92.589854131674471</c:v>
                </c:pt>
                <c:pt idx="9157">
                  <c:v>92.588762520776996</c:v>
                </c:pt>
                <c:pt idx="9158">
                  <c:v>92.588471424537673</c:v>
                </c:pt>
                <c:pt idx="9159">
                  <c:v>92.587816457999168</c:v>
                </c:pt>
                <c:pt idx="9160">
                  <c:v>92.586943169281184</c:v>
                </c:pt>
                <c:pt idx="9161">
                  <c:v>92.585851558383709</c:v>
                </c:pt>
                <c:pt idx="9162">
                  <c:v>92.584468851246911</c:v>
                </c:pt>
                <c:pt idx="9163">
                  <c:v>92.583377240349435</c:v>
                </c:pt>
                <c:pt idx="9164">
                  <c:v>92.582067307272453</c:v>
                </c:pt>
                <c:pt idx="9165">
                  <c:v>92.581266792614301</c:v>
                </c:pt>
                <c:pt idx="9166">
                  <c:v>92.580830148255302</c:v>
                </c:pt>
                <c:pt idx="9167">
                  <c:v>92.580393503896317</c:v>
                </c:pt>
                <c:pt idx="9168">
                  <c:v>92.579301892998842</c:v>
                </c:pt>
                <c:pt idx="9169">
                  <c:v>92.578137508041536</c:v>
                </c:pt>
                <c:pt idx="9170">
                  <c:v>92.577045897144046</c:v>
                </c:pt>
                <c:pt idx="9171">
                  <c:v>92.576172608426063</c:v>
                </c:pt>
                <c:pt idx="9172">
                  <c:v>92.575517641887586</c:v>
                </c:pt>
                <c:pt idx="9173">
                  <c:v>92.57529931970808</c:v>
                </c:pt>
                <c:pt idx="9174">
                  <c:v>92.574935449408926</c:v>
                </c:pt>
                <c:pt idx="9175">
                  <c:v>92.574134934750774</c:v>
                </c:pt>
                <c:pt idx="9176">
                  <c:v>92.573916612571267</c:v>
                </c:pt>
                <c:pt idx="9177">
                  <c:v>92.573479968212297</c:v>
                </c:pt>
                <c:pt idx="9178">
                  <c:v>92.572242809195131</c:v>
                </c:pt>
                <c:pt idx="9179">
                  <c:v>92.571951712955808</c:v>
                </c:pt>
                <c:pt idx="9180">
                  <c:v>92.571296746417332</c:v>
                </c:pt>
                <c:pt idx="9181">
                  <c:v>92.570423457699349</c:v>
                </c:pt>
                <c:pt idx="9182">
                  <c:v>92.569914039280519</c:v>
                </c:pt>
                <c:pt idx="9183">
                  <c:v>92.569040750562536</c:v>
                </c:pt>
                <c:pt idx="9184">
                  <c:v>92.567876365605244</c:v>
                </c:pt>
                <c:pt idx="9185">
                  <c:v>92.566857528767585</c:v>
                </c:pt>
                <c:pt idx="9186">
                  <c:v>92.566275336288925</c:v>
                </c:pt>
                <c:pt idx="9187">
                  <c:v>92.565547595690617</c:v>
                </c:pt>
                <c:pt idx="9188">
                  <c:v>92.564528758852958</c:v>
                </c:pt>
                <c:pt idx="9189">
                  <c:v>92.562782181417006</c:v>
                </c:pt>
                <c:pt idx="9190">
                  <c:v>92.561472248340024</c:v>
                </c:pt>
                <c:pt idx="9191">
                  <c:v>92.56045341150238</c:v>
                </c:pt>
                <c:pt idx="9192">
                  <c:v>92.559507348724551</c:v>
                </c:pt>
                <c:pt idx="9193">
                  <c:v>92.558779608126244</c:v>
                </c:pt>
                <c:pt idx="9194">
                  <c:v>92.557760771288585</c:v>
                </c:pt>
                <c:pt idx="9195">
                  <c:v>92.556814708510771</c:v>
                </c:pt>
                <c:pt idx="9196">
                  <c:v>92.556741934450955</c:v>
                </c:pt>
                <c:pt idx="9197">
                  <c:v>92.556814708510771</c:v>
                </c:pt>
                <c:pt idx="9198">
                  <c:v>92.55666916039111</c:v>
                </c:pt>
                <c:pt idx="9199">
                  <c:v>92.555723097613296</c:v>
                </c:pt>
                <c:pt idx="9200">
                  <c:v>92.554485938596159</c:v>
                </c:pt>
                <c:pt idx="9201">
                  <c:v>92.553830972057654</c:v>
                </c:pt>
                <c:pt idx="9202">
                  <c:v>92.552884909279854</c:v>
                </c:pt>
                <c:pt idx="9203">
                  <c:v>92.551574976202872</c:v>
                </c:pt>
                <c:pt idx="9204">
                  <c:v>92.550992783724212</c:v>
                </c:pt>
                <c:pt idx="9205">
                  <c:v>92.55193884650204</c:v>
                </c:pt>
                <c:pt idx="9206">
                  <c:v>92.550920009664395</c:v>
                </c:pt>
                <c:pt idx="9207">
                  <c:v>92.549973946886581</c:v>
                </c:pt>
                <c:pt idx="9208">
                  <c:v>92.548300143510446</c:v>
                </c:pt>
                <c:pt idx="9209">
                  <c:v>92.546335243894973</c:v>
                </c:pt>
                <c:pt idx="9210">
                  <c:v>92.545680277356496</c:v>
                </c:pt>
                <c:pt idx="9211">
                  <c:v>92.545607503296651</c:v>
                </c:pt>
                <c:pt idx="9212">
                  <c:v>92.54553472923682</c:v>
                </c:pt>
                <c:pt idx="9213">
                  <c:v>92.544152022100022</c:v>
                </c:pt>
                <c:pt idx="9214">
                  <c:v>92.543569829621362</c:v>
                </c:pt>
                <c:pt idx="9215">
                  <c:v>92.542405444664055</c:v>
                </c:pt>
                <c:pt idx="9216">
                  <c:v>92.541386607826411</c:v>
                </c:pt>
                <c:pt idx="9217">
                  <c:v>92.541168285646918</c:v>
                </c:pt>
                <c:pt idx="9218">
                  <c:v>92.540294996928935</c:v>
                </c:pt>
                <c:pt idx="9219">
                  <c:v>92.538985063851953</c:v>
                </c:pt>
                <c:pt idx="9220">
                  <c:v>92.537165712356156</c:v>
                </c:pt>
                <c:pt idx="9221">
                  <c:v>92.537165712356156</c:v>
                </c:pt>
                <c:pt idx="9222">
                  <c:v>92.537238486416001</c:v>
                </c:pt>
                <c:pt idx="9223">
                  <c:v>92.537092938296311</c:v>
                </c:pt>
                <c:pt idx="9224">
                  <c:v>92.535710231159513</c:v>
                </c:pt>
                <c:pt idx="9225">
                  <c:v>92.534545846202207</c:v>
                </c:pt>
                <c:pt idx="9226">
                  <c:v>92.533235913125239</c:v>
                </c:pt>
                <c:pt idx="9227">
                  <c:v>92.532435398467086</c:v>
                </c:pt>
                <c:pt idx="9228">
                  <c:v>92.531707657868765</c:v>
                </c:pt>
                <c:pt idx="9229">
                  <c:v>92.53163488380892</c:v>
                </c:pt>
                <c:pt idx="9230">
                  <c:v>92.531489335689258</c:v>
                </c:pt>
                <c:pt idx="9231">
                  <c:v>92.530470498851628</c:v>
                </c:pt>
                <c:pt idx="9232">
                  <c:v>92.529742758253306</c:v>
                </c:pt>
                <c:pt idx="9233">
                  <c:v>92.529087791714815</c:v>
                </c:pt>
                <c:pt idx="9234">
                  <c:v>92.528068954877156</c:v>
                </c:pt>
                <c:pt idx="9235">
                  <c:v>92.526686247740358</c:v>
                </c:pt>
                <c:pt idx="9236">
                  <c:v>92.525449088723207</c:v>
                </c:pt>
                <c:pt idx="9237">
                  <c:v>92.524503025945393</c:v>
                </c:pt>
                <c:pt idx="9238">
                  <c:v>92.524284703765915</c:v>
                </c:pt>
                <c:pt idx="9239">
                  <c:v>92.523629737227424</c:v>
                </c:pt>
                <c:pt idx="9240">
                  <c:v>92.522319804150442</c:v>
                </c:pt>
                <c:pt idx="9241">
                  <c:v>92.521810385731627</c:v>
                </c:pt>
                <c:pt idx="9242">
                  <c:v>92.521373741372628</c:v>
                </c:pt>
                <c:pt idx="9243">
                  <c:v>92.520718774834137</c:v>
                </c:pt>
                <c:pt idx="9244">
                  <c:v>92.519044971458015</c:v>
                </c:pt>
                <c:pt idx="9245">
                  <c:v>92.517735038381048</c:v>
                </c:pt>
                <c:pt idx="9246">
                  <c:v>92.51686174966305</c:v>
                </c:pt>
                <c:pt idx="9247">
                  <c:v>92.51627955718439</c:v>
                </c:pt>
                <c:pt idx="9248">
                  <c:v>92.515624590645899</c:v>
                </c:pt>
                <c:pt idx="9249">
                  <c:v>92.514387431628762</c:v>
                </c:pt>
                <c:pt idx="9250">
                  <c:v>92.513441368850948</c:v>
                </c:pt>
                <c:pt idx="9251">
                  <c:v>92.512568080132979</c:v>
                </c:pt>
                <c:pt idx="9252">
                  <c:v>92.511549243295335</c:v>
                </c:pt>
                <c:pt idx="9253">
                  <c:v>92.510821502696999</c:v>
                </c:pt>
                <c:pt idx="9254">
                  <c:v>92.510384858338014</c:v>
                </c:pt>
                <c:pt idx="9255">
                  <c:v>92.509875439919185</c:v>
                </c:pt>
                <c:pt idx="9256">
                  <c:v>92.509074925261032</c:v>
                </c:pt>
                <c:pt idx="9257">
                  <c:v>92.508565506842217</c:v>
                </c:pt>
                <c:pt idx="9258">
                  <c:v>92.507401121884897</c:v>
                </c:pt>
                <c:pt idx="9259">
                  <c:v>92.506527833166913</c:v>
                </c:pt>
                <c:pt idx="9260">
                  <c:v>92.505800092568606</c:v>
                </c:pt>
                <c:pt idx="9261">
                  <c:v>92.504999577910439</c:v>
                </c:pt>
                <c:pt idx="9262">
                  <c:v>92.503616870773641</c:v>
                </c:pt>
                <c:pt idx="9263">
                  <c:v>92.50296190423515</c:v>
                </c:pt>
                <c:pt idx="9264">
                  <c:v>92.502452485816335</c:v>
                </c:pt>
                <c:pt idx="9265">
                  <c:v>92.502088615517181</c:v>
                </c:pt>
                <c:pt idx="9266">
                  <c:v>92.501433648978676</c:v>
                </c:pt>
                <c:pt idx="9267">
                  <c:v>92.500633134320537</c:v>
                </c:pt>
                <c:pt idx="9268">
                  <c:v>92.499832619662385</c:v>
                </c:pt>
                <c:pt idx="9269">
                  <c:v>92.49932320124357</c:v>
                </c:pt>
                <c:pt idx="9270">
                  <c:v>92.498886556884557</c:v>
                </c:pt>
                <c:pt idx="9271">
                  <c:v>92.497722171927251</c:v>
                </c:pt>
                <c:pt idx="9272">
                  <c:v>92.496848883209282</c:v>
                </c:pt>
                <c:pt idx="9273">
                  <c:v>92.495757272311778</c:v>
                </c:pt>
                <c:pt idx="9274">
                  <c:v>92.494592887354486</c:v>
                </c:pt>
                <c:pt idx="9275">
                  <c:v>92.493865146756178</c:v>
                </c:pt>
                <c:pt idx="9276">
                  <c:v>92.49291908397835</c:v>
                </c:pt>
                <c:pt idx="9277">
                  <c:v>92.492191343380043</c:v>
                </c:pt>
                <c:pt idx="9278">
                  <c:v>92.491026958422722</c:v>
                </c:pt>
                <c:pt idx="9279">
                  <c:v>92.49022644376457</c:v>
                </c:pt>
                <c:pt idx="9280">
                  <c:v>92.489498703166248</c:v>
                </c:pt>
                <c:pt idx="9281">
                  <c:v>92.488552640388434</c:v>
                </c:pt>
                <c:pt idx="9282">
                  <c:v>92.487242707311452</c:v>
                </c:pt>
                <c:pt idx="9283">
                  <c:v>92.4864421926533</c:v>
                </c:pt>
                <c:pt idx="9284">
                  <c:v>92.485496129875486</c:v>
                </c:pt>
                <c:pt idx="9285">
                  <c:v>92.484768389277178</c:v>
                </c:pt>
                <c:pt idx="9286">
                  <c:v>92.483604004319858</c:v>
                </c:pt>
                <c:pt idx="9287">
                  <c:v>92.482585167482227</c:v>
                </c:pt>
                <c:pt idx="9288">
                  <c:v>92.48171187876423</c:v>
                </c:pt>
                <c:pt idx="9289">
                  <c:v>92.481275234405246</c:v>
                </c:pt>
                <c:pt idx="9290">
                  <c:v>92.480256397567601</c:v>
                </c:pt>
                <c:pt idx="9291">
                  <c:v>92.479237560729956</c:v>
                </c:pt>
                <c:pt idx="9292">
                  <c:v>92.479383108849618</c:v>
                </c:pt>
                <c:pt idx="9293">
                  <c:v>92.47901923855045</c:v>
                </c:pt>
                <c:pt idx="9294">
                  <c:v>92.477854853593144</c:v>
                </c:pt>
                <c:pt idx="9295">
                  <c:v>92.476326598336669</c:v>
                </c:pt>
                <c:pt idx="9296">
                  <c:v>92.474943891199857</c:v>
                </c:pt>
                <c:pt idx="9297">
                  <c:v>92.47428892466138</c:v>
                </c:pt>
                <c:pt idx="9298">
                  <c:v>92.473852280302381</c:v>
                </c:pt>
                <c:pt idx="9299">
                  <c:v>92.473197313763905</c:v>
                </c:pt>
                <c:pt idx="9300">
                  <c:v>92.472469573165583</c:v>
                </c:pt>
                <c:pt idx="9301">
                  <c:v>92.471523510387769</c:v>
                </c:pt>
                <c:pt idx="9302">
                  <c:v>92.470359125430463</c:v>
                </c:pt>
                <c:pt idx="9303">
                  <c:v>92.469704158891957</c:v>
                </c:pt>
                <c:pt idx="9304">
                  <c:v>92.468321451755159</c:v>
                </c:pt>
                <c:pt idx="9305">
                  <c:v>92.467375388977345</c:v>
                </c:pt>
                <c:pt idx="9306">
                  <c:v>92.466720422438854</c:v>
                </c:pt>
                <c:pt idx="9307">
                  <c:v>92.466138229960208</c:v>
                </c:pt>
                <c:pt idx="9308">
                  <c:v>92.465701585601209</c:v>
                </c:pt>
                <c:pt idx="9309">
                  <c:v>92.464973845002888</c:v>
                </c:pt>
                <c:pt idx="9310">
                  <c:v>92.464100556284905</c:v>
                </c:pt>
                <c:pt idx="9311">
                  <c:v>92.463591137866089</c:v>
                </c:pt>
                <c:pt idx="9312">
                  <c:v>92.463008945387429</c:v>
                </c:pt>
                <c:pt idx="9313">
                  <c:v>92.461917334489954</c:v>
                </c:pt>
                <c:pt idx="9314">
                  <c:v>92.461116819831801</c:v>
                </c:pt>
                <c:pt idx="9315">
                  <c:v>92.459879660814664</c:v>
                </c:pt>
                <c:pt idx="9316">
                  <c:v>92.458788049917175</c:v>
                </c:pt>
                <c:pt idx="9317">
                  <c:v>92.457841987139361</c:v>
                </c:pt>
                <c:pt idx="9318">
                  <c:v>92.456895924361561</c:v>
                </c:pt>
                <c:pt idx="9319">
                  <c:v>92.455949861583747</c:v>
                </c:pt>
                <c:pt idx="9320">
                  <c:v>92.455294895045242</c:v>
                </c:pt>
                <c:pt idx="9321">
                  <c:v>92.454421606327259</c:v>
                </c:pt>
                <c:pt idx="9322">
                  <c:v>92.453766639788768</c:v>
                </c:pt>
                <c:pt idx="9323">
                  <c:v>92.453329995429783</c:v>
                </c:pt>
                <c:pt idx="9324">
                  <c:v>92.452820577010968</c:v>
                </c:pt>
                <c:pt idx="9325">
                  <c:v>92.451728966113478</c:v>
                </c:pt>
                <c:pt idx="9326">
                  <c:v>92.450782903335664</c:v>
                </c:pt>
                <c:pt idx="9327">
                  <c:v>92.449472970258697</c:v>
                </c:pt>
                <c:pt idx="9328">
                  <c:v>92.448017489062067</c:v>
                </c:pt>
                <c:pt idx="9329">
                  <c:v>92.446853104104747</c:v>
                </c:pt>
                <c:pt idx="9330">
                  <c:v>92.44656200786541</c:v>
                </c:pt>
                <c:pt idx="9331">
                  <c:v>92.446270911626087</c:v>
                </c:pt>
                <c:pt idx="9332">
                  <c:v>92.445252074788428</c:v>
                </c:pt>
                <c:pt idx="9333">
                  <c:v>92.444014915771305</c:v>
                </c:pt>
                <c:pt idx="9334">
                  <c:v>92.442704982694323</c:v>
                </c:pt>
                <c:pt idx="9335">
                  <c:v>92.442704982694323</c:v>
                </c:pt>
                <c:pt idx="9336">
                  <c:v>92.44299607893366</c:v>
                </c:pt>
                <c:pt idx="9337">
                  <c:v>92.440885631198526</c:v>
                </c:pt>
                <c:pt idx="9338">
                  <c:v>92.438192990984746</c:v>
                </c:pt>
                <c:pt idx="9339">
                  <c:v>92.435718672950458</c:v>
                </c:pt>
                <c:pt idx="9340">
                  <c:v>92.433462677095662</c:v>
                </c:pt>
                <c:pt idx="9341">
                  <c:v>92.433098806796508</c:v>
                </c:pt>
                <c:pt idx="9342">
                  <c:v>92.431934421839188</c:v>
                </c:pt>
                <c:pt idx="9343">
                  <c:v>92.430478940642558</c:v>
                </c:pt>
                <c:pt idx="9344">
                  <c:v>92.428586815086931</c:v>
                </c:pt>
                <c:pt idx="9345">
                  <c:v>92.427131333890287</c:v>
                </c:pt>
                <c:pt idx="9346">
                  <c:v>92.426112497052642</c:v>
                </c:pt>
                <c:pt idx="9347">
                  <c:v>92.425311982394504</c:v>
                </c:pt>
                <c:pt idx="9348">
                  <c:v>92.423710953078185</c:v>
                </c:pt>
                <c:pt idx="9349">
                  <c:v>92.423128760599539</c:v>
                </c:pt>
                <c:pt idx="9350">
                  <c:v>92.422546568120879</c:v>
                </c:pt>
                <c:pt idx="9351">
                  <c:v>92.421527731283234</c:v>
                </c:pt>
                <c:pt idx="9352">
                  <c:v>92.420436120385759</c:v>
                </c:pt>
                <c:pt idx="9353">
                  <c:v>92.419926701966929</c:v>
                </c:pt>
                <c:pt idx="9354">
                  <c:v>92.419562831667761</c:v>
                </c:pt>
                <c:pt idx="9355">
                  <c:v>92.419271735428438</c:v>
                </c:pt>
                <c:pt idx="9356">
                  <c:v>92.419344509488283</c:v>
                </c:pt>
                <c:pt idx="9357">
                  <c:v>92.420072250086605</c:v>
                </c:pt>
                <c:pt idx="9358">
                  <c:v>92.421382183163573</c:v>
                </c:pt>
                <c:pt idx="9359">
                  <c:v>92.421746053462741</c:v>
                </c:pt>
                <c:pt idx="9360">
                  <c:v>92.421600505343065</c:v>
                </c:pt>
                <c:pt idx="9361">
                  <c:v>92.419853927907099</c:v>
                </c:pt>
                <c:pt idx="9362">
                  <c:v>92.418980639189101</c:v>
                </c:pt>
                <c:pt idx="9363">
                  <c:v>92.419126187308791</c:v>
                </c:pt>
                <c:pt idx="9364">
                  <c:v>92.417525157992472</c:v>
                </c:pt>
                <c:pt idx="9365">
                  <c:v>92.417816254231809</c:v>
                </c:pt>
                <c:pt idx="9366">
                  <c:v>92.416724643334319</c:v>
                </c:pt>
                <c:pt idx="9367">
                  <c:v>92.415487484317183</c:v>
                </c:pt>
                <c:pt idx="9368">
                  <c:v>92.414978065898367</c:v>
                </c:pt>
                <c:pt idx="9369">
                  <c:v>92.41468696965903</c:v>
                </c:pt>
                <c:pt idx="9370">
                  <c:v>92.413740906881216</c:v>
                </c:pt>
                <c:pt idx="9371">
                  <c:v>92.412430973804234</c:v>
                </c:pt>
                <c:pt idx="9372">
                  <c:v>92.411848781325588</c:v>
                </c:pt>
                <c:pt idx="9373">
                  <c:v>92.411048266667436</c:v>
                </c:pt>
                <c:pt idx="9374">
                  <c:v>92.410393300128945</c:v>
                </c:pt>
                <c:pt idx="9375">
                  <c:v>92.410174977949453</c:v>
                </c:pt>
                <c:pt idx="9376">
                  <c:v>92.409811107650299</c:v>
                </c:pt>
                <c:pt idx="9377">
                  <c:v>92.409156141111808</c:v>
                </c:pt>
                <c:pt idx="9378">
                  <c:v>92.4084284005135</c:v>
                </c:pt>
                <c:pt idx="9379">
                  <c:v>92.407118467436518</c:v>
                </c:pt>
                <c:pt idx="9380">
                  <c:v>92.406390726838211</c:v>
                </c:pt>
                <c:pt idx="9381">
                  <c:v>92.405299115940707</c:v>
                </c:pt>
                <c:pt idx="9382">
                  <c:v>92.404498601282569</c:v>
                </c:pt>
                <c:pt idx="9383">
                  <c:v>92.403698086624416</c:v>
                </c:pt>
                <c:pt idx="9384">
                  <c:v>92.403043120085925</c:v>
                </c:pt>
                <c:pt idx="9385">
                  <c:v>92.401514864829451</c:v>
                </c:pt>
                <c:pt idx="9386">
                  <c:v>92.401442090769621</c:v>
                </c:pt>
                <c:pt idx="9387">
                  <c:v>92.400496027991807</c:v>
                </c:pt>
                <c:pt idx="9388">
                  <c:v>92.399768287393485</c:v>
                </c:pt>
                <c:pt idx="9389">
                  <c:v>92.398312806196842</c:v>
                </c:pt>
                <c:pt idx="9390">
                  <c:v>92.397585065598534</c:v>
                </c:pt>
                <c:pt idx="9391">
                  <c:v>92.396493454701059</c:v>
                </c:pt>
                <c:pt idx="9392">
                  <c:v>92.395838488162568</c:v>
                </c:pt>
                <c:pt idx="9393">
                  <c:v>92.394455781025769</c:v>
                </c:pt>
                <c:pt idx="9394">
                  <c:v>92.39336417012828</c:v>
                </c:pt>
                <c:pt idx="9395">
                  <c:v>92.392345333290621</c:v>
                </c:pt>
                <c:pt idx="9396">
                  <c:v>92.391253722393145</c:v>
                </c:pt>
                <c:pt idx="9397">
                  <c:v>92.3902348855555</c:v>
                </c:pt>
                <c:pt idx="9398">
                  <c:v>92.389579919017024</c:v>
                </c:pt>
                <c:pt idx="9399">
                  <c:v>92.389070500598208</c:v>
                </c:pt>
                <c:pt idx="9400">
                  <c:v>92.388269985940056</c:v>
                </c:pt>
                <c:pt idx="9401">
                  <c:v>92.387978889700733</c:v>
                </c:pt>
                <c:pt idx="9402">
                  <c:v>92.386814504743413</c:v>
                </c:pt>
                <c:pt idx="9403">
                  <c:v>92.385941216025429</c:v>
                </c:pt>
                <c:pt idx="9404">
                  <c:v>92.385359023546769</c:v>
                </c:pt>
                <c:pt idx="9405">
                  <c:v>92.384340186709125</c:v>
                </c:pt>
                <c:pt idx="9406">
                  <c:v>92.382884705512495</c:v>
                </c:pt>
                <c:pt idx="9407">
                  <c:v>92.38179309461502</c:v>
                </c:pt>
                <c:pt idx="9408">
                  <c:v>92.380555935597869</c:v>
                </c:pt>
                <c:pt idx="9409">
                  <c:v>92.379828194999547</c:v>
                </c:pt>
                <c:pt idx="9410">
                  <c:v>92.379318776580718</c:v>
                </c:pt>
                <c:pt idx="9411">
                  <c:v>92.378736584102072</c:v>
                </c:pt>
                <c:pt idx="9412">
                  <c:v>92.377717747264427</c:v>
                </c:pt>
                <c:pt idx="9413">
                  <c:v>92.37691723260626</c:v>
                </c:pt>
                <c:pt idx="9414">
                  <c:v>92.375825621708785</c:v>
                </c:pt>
                <c:pt idx="9415">
                  <c:v>92.374734010811309</c:v>
                </c:pt>
                <c:pt idx="9416">
                  <c:v>92.373787948033495</c:v>
                </c:pt>
                <c:pt idx="9417">
                  <c:v>92.372914659315512</c:v>
                </c:pt>
                <c:pt idx="9418">
                  <c:v>92.372259692777021</c:v>
                </c:pt>
                <c:pt idx="9419">
                  <c:v>92.371095307819701</c:v>
                </c:pt>
                <c:pt idx="9420">
                  <c:v>92.37007647098207</c:v>
                </c:pt>
                <c:pt idx="9421">
                  <c:v>92.369130408204242</c:v>
                </c:pt>
                <c:pt idx="9422">
                  <c:v>92.368766537905088</c:v>
                </c:pt>
                <c:pt idx="9423">
                  <c:v>92.368111571366597</c:v>
                </c:pt>
                <c:pt idx="9424">
                  <c:v>92.367311056708459</c:v>
                </c:pt>
                <c:pt idx="9425">
                  <c:v>92.366146671751153</c:v>
                </c:pt>
                <c:pt idx="9426">
                  <c:v>92.365637253332309</c:v>
                </c:pt>
                <c:pt idx="9427">
                  <c:v>92.36418177213568</c:v>
                </c:pt>
                <c:pt idx="9428">
                  <c:v>92.363672353716851</c:v>
                </c:pt>
                <c:pt idx="9429">
                  <c:v>92.361561905981731</c:v>
                </c:pt>
                <c:pt idx="9430">
                  <c:v>92.360179198844932</c:v>
                </c:pt>
                <c:pt idx="9431">
                  <c:v>92.35792320299015</c:v>
                </c:pt>
                <c:pt idx="9432">
                  <c:v>92.356540495853338</c:v>
                </c:pt>
                <c:pt idx="9433">
                  <c:v>92.354866692477202</c:v>
                </c:pt>
                <c:pt idx="9434">
                  <c:v>92.355376110896017</c:v>
                </c:pt>
                <c:pt idx="9435">
                  <c:v>92.354284499998542</c:v>
                </c:pt>
                <c:pt idx="9436">
                  <c:v>92.352683470682223</c:v>
                </c:pt>
                <c:pt idx="9437">
                  <c:v>92.351155215425777</c:v>
                </c:pt>
                <c:pt idx="9438">
                  <c:v>92.350427474827455</c:v>
                </c:pt>
                <c:pt idx="9439">
                  <c:v>92.349699734229134</c:v>
                </c:pt>
                <c:pt idx="9440">
                  <c:v>92.348680897391489</c:v>
                </c:pt>
                <c:pt idx="9441">
                  <c:v>92.347953156793167</c:v>
                </c:pt>
                <c:pt idx="9442">
                  <c:v>92.347807608673492</c:v>
                </c:pt>
                <c:pt idx="9443">
                  <c:v>92.346934319955508</c:v>
                </c:pt>
                <c:pt idx="9444">
                  <c:v>92.346206579357187</c:v>
                </c:pt>
                <c:pt idx="9445">
                  <c:v>92.345551612818696</c:v>
                </c:pt>
                <c:pt idx="9446">
                  <c:v>92.34446000192122</c:v>
                </c:pt>
                <c:pt idx="9447">
                  <c:v>92.34344116508359</c:v>
                </c:pt>
                <c:pt idx="9448">
                  <c:v>92.342567876365607</c:v>
                </c:pt>
                <c:pt idx="9449">
                  <c:v>92.342276780126269</c:v>
                </c:pt>
                <c:pt idx="9450">
                  <c:v>92.341257943288625</c:v>
                </c:pt>
                <c:pt idx="9451">
                  <c:v>92.340311880510811</c:v>
                </c:pt>
                <c:pt idx="9452">
                  <c:v>92.339147495553505</c:v>
                </c:pt>
                <c:pt idx="9453">
                  <c:v>92.33812865871586</c:v>
                </c:pt>
                <c:pt idx="9454">
                  <c:v>92.3375464662372</c:v>
                </c:pt>
                <c:pt idx="9455">
                  <c:v>92.336600403459386</c:v>
                </c:pt>
                <c:pt idx="9456">
                  <c:v>92.335799888801233</c:v>
                </c:pt>
                <c:pt idx="9457">
                  <c:v>92.335144922262742</c:v>
                </c:pt>
                <c:pt idx="9458">
                  <c:v>92.334562729784082</c:v>
                </c:pt>
                <c:pt idx="9459">
                  <c:v>92.33376221512593</c:v>
                </c:pt>
                <c:pt idx="9460">
                  <c:v>92.332670604228468</c:v>
                </c:pt>
                <c:pt idx="9461">
                  <c:v>92.331870089570302</c:v>
                </c:pt>
                <c:pt idx="9462">
                  <c:v>92.331578993330993</c:v>
                </c:pt>
                <c:pt idx="9463">
                  <c:v>92.330414608373673</c:v>
                </c:pt>
                <c:pt idx="9464">
                  <c:v>92.329395771536014</c:v>
                </c:pt>
                <c:pt idx="9465">
                  <c:v>92.328522482818045</c:v>
                </c:pt>
                <c:pt idx="9466">
                  <c:v>92.327430871920555</c:v>
                </c:pt>
                <c:pt idx="9467">
                  <c:v>92.325975390723926</c:v>
                </c:pt>
                <c:pt idx="9468">
                  <c:v>92.324956553886267</c:v>
                </c:pt>
                <c:pt idx="9469">
                  <c:v>92.324010491108453</c:v>
                </c:pt>
                <c:pt idx="9470">
                  <c:v>92.322846106151147</c:v>
                </c:pt>
                <c:pt idx="9471">
                  <c:v>92.32160894713401</c:v>
                </c:pt>
                <c:pt idx="9472">
                  <c:v>92.320444562176689</c:v>
                </c:pt>
                <c:pt idx="9473">
                  <c:v>92.319498499398875</c:v>
                </c:pt>
                <c:pt idx="9474">
                  <c:v>92.318479662561231</c:v>
                </c:pt>
                <c:pt idx="9475">
                  <c:v>92.317096955424432</c:v>
                </c:pt>
                <c:pt idx="9476">
                  <c:v>92.316587537005617</c:v>
                </c:pt>
                <c:pt idx="9477">
                  <c:v>92.31571424828762</c:v>
                </c:pt>
                <c:pt idx="9478">
                  <c:v>92.315641474227789</c:v>
                </c:pt>
                <c:pt idx="9479">
                  <c:v>92.301159436321228</c:v>
                </c:pt>
                <c:pt idx="9480">
                  <c:v>92.296283574312497</c:v>
                </c:pt>
                <c:pt idx="9481">
                  <c:v>92.296647444611651</c:v>
                </c:pt>
                <c:pt idx="9482">
                  <c:v>92.29599247807316</c:v>
                </c:pt>
                <c:pt idx="9483">
                  <c:v>92.295337511534683</c:v>
                </c:pt>
                <c:pt idx="9484">
                  <c:v>92.295410285594528</c:v>
                </c:pt>
                <c:pt idx="9485">
                  <c:v>92.293809256278209</c:v>
                </c:pt>
                <c:pt idx="9486">
                  <c:v>92.292790419440564</c:v>
                </c:pt>
                <c:pt idx="9487">
                  <c:v>92.29235377508158</c:v>
                </c:pt>
                <c:pt idx="9488">
                  <c:v>92.292062678842242</c:v>
                </c:pt>
                <c:pt idx="9489">
                  <c:v>92.29126216418409</c:v>
                </c:pt>
                <c:pt idx="9490">
                  <c:v>92.290097779226784</c:v>
                </c:pt>
                <c:pt idx="9491">
                  <c:v>92.288787846149816</c:v>
                </c:pt>
                <c:pt idx="9492">
                  <c:v>92.28762346119251</c:v>
                </c:pt>
                <c:pt idx="9493">
                  <c:v>92.287259590893342</c:v>
                </c:pt>
                <c:pt idx="9494">
                  <c:v>92.286604624354851</c:v>
                </c:pt>
                <c:pt idx="9495">
                  <c:v>92.285658561577037</c:v>
                </c:pt>
                <c:pt idx="9496">
                  <c:v>92.285076369098377</c:v>
                </c:pt>
                <c:pt idx="9497">
                  <c:v>92.284057532260732</c:v>
                </c:pt>
                <c:pt idx="9498">
                  <c:v>92.282965921363257</c:v>
                </c:pt>
                <c:pt idx="9499">
                  <c:v>92.282310954824766</c:v>
                </c:pt>
                <c:pt idx="9500">
                  <c:v>92.28121934392729</c:v>
                </c:pt>
                <c:pt idx="9501">
                  <c:v>92.27969108867083</c:v>
                </c:pt>
                <c:pt idx="9502">
                  <c:v>92.279254444311817</c:v>
                </c:pt>
                <c:pt idx="9503">
                  <c:v>92.278599477773341</c:v>
                </c:pt>
                <c:pt idx="9504">
                  <c:v>92.277580640935682</c:v>
                </c:pt>
                <c:pt idx="9505">
                  <c:v>92.277071222516867</c:v>
                </c:pt>
                <c:pt idx="9506">
                  <c:v>92.276197933798883</c:v>
                </c:pt>
                <c:pt idx="9507">
                  <c:v>92.274888000721916</c:v>
                </c:pt>
                <c:pt idx="9508">
                  <c:v>92.273723615764595</c:v>
                </c:pt>
                <c:pt idx="9509">
                  <c:v>92.272850327046626</c:v>
                </c:pt>
                <c:pt idx="9510">
                  <c:v>92.27212258644829</c:v>
                </c:pt>
                <c:pt idx="9511">
                  <c:v>92.271394845849969</c:v>
                </c:pt>
                <c:pt idx="9512">
                  <c:v>92.270958201490998</c:v>
                </c:pt>
                <c:pt idx="9513">
                  <c:v>92.269793816533678</c:v>
                </c:pt>
                <c:pt idx="9514">
                  <c:v>92.269211624055032</c:v>
                </c:pt>
                <c:pt idx="9515">
                  <c:v>92.268774979696033</c:v>
                </c:pt>
                <c:pt idx="9516">
                  <c:v>92.266882854140391</c:v>
                </c:pt>
                <c:pt idx="9517">
                  <c:v>92.266082339482253</c:v>
                </c:pt>
                <c:pt idx="9518">
                  <c:v>92.2652818248241</c:v>
                </c:pt>
                <c:pt idx="9519">
                  <c:v>92.264117439866794</c:v>
                </c:pt>
                <c:pt idx="9520">
                  <c:v>92.262880280849643</c:v>
                </c:pt>
                <c:pt idx="9521">
                  <c:v>92.262225314311152</c:v>
                </c:pt>
                <c:pt idx="9522">
                  <c:v>92.261570347772675</c:v>
                </c:pt>
                <c:pt idx="9523">
                  <c:v>92.260769833114523</c:v>
                </c:pt>
                <c:pt idx="9524">
                  <c:v>92.259314351917894</c:v>
                </c:pt>
                <c:pt idx="9525">
                  <c:v>92.258513837259741</c:v>
                </c:pt>
                <c:pt idx="9526">
                  <c:v>92.25727667824259</c:v>
                </c:pt>
                <c:pt idx="9527">
                  <c:v>92.255675648926285</c:v>
                </c:pt>
                <c:pt idx="9528">
                  <c:v>92.255020682387794</c:v>
                </c:pt>
                <c:pt idx="9529">
                  <c:v>92.255093456447639</c:v>
                </c:pt>
                <c:pt idx="9530">
                  <c:v>92.253856297430488</c:v>
                </c:pt>
                <c:pt idx="9531">
                  <c:v>92.252473590293675</c:v>
                </c:pt>
                <c:pt idx="9532">
                  <c:v>92.251600301575692</c:v>
                </c:pt>
                <c:pt idx="9533">
                  <c:v>92.250945335037201</c:v>
                </c:pt>
                <c:pt idx="9534">
                  <c:v>92.250363142558555</c:v>
                </c:pt>
                <c:pt idx="9535">
                  <c:v>92.249344305720911</c:v>
                </c:pt>
                <c:pt idx="9536">
                  <c:v>92.248543791062758</c:v>
                </c:pt>
                <c:pt idx="9537">
                  <c:v>92.247670502344775</c:v>
                </c:pt>
                <c:pt idx="9538">
                  <c:v>92.247015535806284</c:v>
                </c:pt>
                <c:pt idx="9539">
                  <c:v>92.246506117387455</c:v>
                </c:pt>
                <c:pt idx="9540">
                  <c:v>92.245414506489993</c:v>
                </c:pt>
                <c:pt idx="9541">
                  <c:v>92.244322895592518</c:v>
                </c:pt>
                <c:pt idx="9542">
                  <c:v>92.24344960687452</c:v>
                </c:pt>
                <c:pt idx="9543">
                  <c:v>92.242867414395874</c:v>
                </c:pt>
                <c:pt idx="9544">
                  <c:v>92.242285221917214</c:v>
                </c:pt>
                <c:pt idx="9545">
                  <c:v>92.241339159139386</c:v>
                </c:pt>
                <c:pt idx="9546">
                  <c:v>92.240611418541079</c:v>
                </c:pt>
                <c:pt idx="9547">
                  <c:v>92.239447033583772</c:v>
                </c:pt>
                <c:pt idx="9548">
                  <c:v>92.238937615164943</c:v>
                </c:pt>
                <c:pt idx="9549">
                  <c:v>92.237627682087961</c:v>
                </c:pt>
                <c:pt idx="9550">
                  <c:v>92.236317749010993</c:v>
                </c:pt>
                <c:pt idx="9551">
                  <c:v>92.235226138113518</c:v>
                </c:pt>
                <c:pt idx="9552">
                  <c:v>92.234207301275859</c:v>
                </c:pt>
                <c:pt idx="9553">
                  <c:v>92.233479560677551</c:v>
                </c:pt>
                <c:pt idx="9554">
                  <c:v>92.23275182007923</c:v>
                </c:pt>
                <c:pt idx="9555">
                  <c:v>92.231805757301416</c:v>
                </c:pt>
                <c:pt idx="9556">
                  <c:v>92.231732983241585</c:v>
                </c:pt>
                <c:pt idx="9557">
                  <c:v>92.229695309566281</c:v>
                </c:pt>
                <c:pt idx="9558">
                  <c:v>92.228749246788468</c:v>
                </c:pt>
                <c:pt idx="9559">
                  <c:v>92.227803184010668</c:v>
                </c:pt>
                <c:pt idx="9560">
                  <c:v>92.227075443412332</c:v>
                </c:pt>
                <c:pt idx="9561">
                  <c:v>92.226420476873855</c:v>
                </c:pt>
                <c:pt idx="9562">
                  <c:v>92.22532886597638</c:v>
                </c:pt>
                <c:pt idx="9563">
                  <c:v>92.223800610719906</c:v>
                </c:pt>
                <c:pt idx="9564">
                  <c:v>92.223291192301076</c:v>
                </c:pt>
                <c:pt idx="9565">
                  <c:v>92.222272355463431</c:v>
                </c:pt>
                <c:pt idx="9566">
                  <c:v>92.221326292685617</c:v>
                </c:pt>
                <c:pt idx="9567">
                  <c:v>92.220525778027465</c:v>
                </c:pt>
                <c:pt idx="9568">
                  <c:v>92.219652489309496</c:v>
                </c:pt>
                <c:pt idx="9569">
                  <c:v>92.218415330292345</c:v>
                </c:pt>
                <c:pt idx="9570">
                  <c:v>92.217105397215363</c:v>
                </c:pt>
                <c:pt idx="9571">
                  <c:v>92.21681430097604</c:v>
                </c:pt>
                <c:pt idx="9572">
                  <c:v>92.216086560377718</c:v>
                </c:pt>
                <c:pt idx="9573">
                  <c:v>92.215286045719566</c:v>
                </c:pt>
                <c:pt idx="9574">
                  <c:v>92.21412166076226</c:v>
                </c:pt>
                <c:pt idx="9575">
                  <c:v>92.213248372044276</c:v>
                </c:pt>
                <c:pt idx="9576">
                  <c:v>92.212520631445955</c:v>
                </c:pt>
                <c:pt idx="9577">
                  <c:v>92.211429020548479</c:v>
                </c:pt>
                <c:pt idx="9578">
                  <c:v>92.210555731830496</c:v>
                </c:pt>
                <c:pt idx="9579">
                  <c:v>92.209536894992851</c:v>
                </c:pt>
                <c:pt idx="9580">
                  <c:v>92.207935865676532</c:v>
                </c:pt>
                <c:pt idx="9581">
                  <c:v>92.20677148071924</c:v>
                </c:pt>
                <c:pt idx="9582">
                  <c:v>92.205607095761934</c:v>
                </c:pt>
                <c:pt idx="9583">
                  <c:v>92.204806581103767</c:v>
                </c:pt>
                <c:pt idx="9584">
                  <c:v>92.204297162684952</c:v>
                </c:pt>
                <c:pt idx="9585">
                  <c:v>92.203423873966955</c:v>
                </c:pt>
                <c:pt idx="9586">
                  <c:v>92.202259489009663</c:v>
                </c:pt>
                <c:pt idx="9587">
                  <c:v>92.201313426231849</c:v>
                </c:pt>
                <c:pt idx="9588">
                  <c:v>92.200149041274543</c:v>
                </c:pt>
                <c:pt idx="9589">
                  <c:v>92.199057430377053</c:v>
                </c:pt>
                <c:pt idx="9590">
                  <c:v>92.198475237898407</c:v>
                </c:pt>
                <c:pt idx="9591">
                  <c:v>92.197529175120579</c:v>
                </c:pt>
                <c:pt idx="9592">
                  <c:v>92.196801434522271</c:v>
                </c:pt>
                <c:pt idx="9593">
                  <c:v>92.196364790163273</c:v>
                </c:pt>
                <c:pt idx="9594">
                  <c:v>92.195273179265797</c:v>
                </c:pt>
                <c:pt idx="9595">
                  <c:v>92.194036020248646</c:v>
                </c:pt>
                <c:pt idx="9596">
                  <c:v>92.192580539052003</c:v>
                </c:pt>
                <c:pt idx="9597">
                  <c:v>92.191488928154527</c:v>
                </c:pt>
                <c:pt idx="9598">
                  <c:v>92.190542865376713</c:v>
                </c:pt>
                <c:pt idx="9599">
                  <c:v>92.190033446957898</c:v>
                </c:pt>
                <c:pt idx="9600">
                  <c:v>92.188869062000592</c:v>
                </c:pt>
                <c:pt idx="9601">
                  <c:v>92.187995773282609</c:v>
                </c:pt>
                <c:pt idx="9602">
                  <c:v>92.187486354863779</c:v>
                </c:pt>
                <c:pt idx="9603">
                  <c:v>92.185958099607305</c:v>
                </c:pt>
                <c:pt idx="9604">
                  <c:v>92.184793714649999</c:v>
                </c:pt>
                <c:pt idx="9605">
                  <c:v>92.183847651872185</c:v>
                </c:pt>
                <c:pt idx="9606">
                  <c:v>92.183119911273863</c:v>
                </c:pt>
                <c:pt idx="9607">
                  <c:v>92.182319396615711</c:v>
                </c:pt>
                <c:pt idx="9608">
                  <c:v>92.181737204137065</c:v>
                </c:pt>
                <c:pt idx="9609">
                  <c:v>92.180645593239575</c:v>
                </c:pt>
                <c:pt idx="9610">
                  <c:v>92.179481208282269</c:v>
                </c:pt>
                <c:pt idx="9611">
                  <c:v>92.178389597384793</c:v>
                </c:pt>
                <c:pt idx="9612">
                  <c:v>92.177516308666796</c:v>
                </c:pt>
                <c:pt idx="9613">
                  <c:v>92.176351923709504</c:v>
                </c:pt>
                <c:pt idx="9614">
                  <c:v>92.175551409051351</c:v>
                </c:pt>
                <c:pt idx="9615">
                  <c:v>92.174823668453016</c:v>
                </c:pt>
                <c:pt idx="9616">
                  <c:v>92.17373205755554</c:v>
                </c:pt>
                <c:pt idx="9617">
                  <c:v>92.173368187256372</c:v>
                </c:pt>
                <c:pt idx="9618">
                  <c:v>92.172422124478558</c:v>
                </c:pt>
                <c:pt idx="9619">
                  <c:v>92.17103941734176</c:v>
                </c:pt>
                <c:pt idx="9620">
                  <c:v>92.170457224863114</c:v>
                </c:pt>
                <c:pt idx="9621">
                  <c:v>92.169729484264792</c:v>
                </c:pt>
                <c:pt idx="9622">
                  <c:v>92.168492325247641</c:v>
                </c:pt>
                <c:pt idx="9623">
                  <c:v>92.167473488409996</c:v>
                </c:pt>
                <c:pt idx="9624">
                  <c:v>92.166381877512521</c:v>
                </c:pt>
                <c:pt idx="9625">
                  <c:v>92.165435814734707</c:v>
                </c:pt>
                <c:pt idx="9626">
                  <c:v>92.164271429777401</c:v>
                </c:pt>
                <c:pt idx="9627">
                  <c:v>92.163470915119234</c:v>
                </c:pt>
                <c:pt idx="9628">
                  <c:v>92.162888722640574</c:v>
                </c:pt>
                <c:pt idx="9629">
                  <c:v>92.161797111743098</c:v>
                </c:pt>
                <c:pt idx="9630">
                  <c:v>92.160632726785792</c:v>
                </c:pt>
                <c:pt idx="9631">
                  <c:v>92.159759438067809</c:v>
                </c:pt>
                <c:pt idx="9632">
                  <c:v>92.158958923409656</c:v>
                </c:pt>
                <c:pt idx="9633">
                  <c:v>92.157940086572026</c:v>
                </c:pt>
                <c:pt idx="9634">
                  <c:v>92.157066797854029</c:v>
                </c:pt>
                <c:pt idx="9635">
                  <c:v>92.15568409071723</c:v>
                </c:pt>
                <c:pt idx="9636">
                  <c:v>92.154519705759924</c:v>
                </c:pt>
                <c:pt idx="9637">
                  <c:v>92.153282546742759</c:v>
                </c:pt>
                <c:pt idx="9638">
                  <c:v>92.152336483964973</c:v>
                </c:pt>
                <c:pt idx="9639">
                  <c:v>92.151244873067469</c:v>
                </c:pt>
                <c:pt idx="9640">
                  <c:v>92.149862165930671</c:v>
                </c:pt>
                <c:pt idx="9641">
                  <c:v>92.148988877212687</c:v>
                </c:pt>
                <c:pt idx="9642">
                  <c:v>92.148333910674211</c:v>
                </c:pt>
                <c:pt idx="9643">
                  <c:v>92.147533396016058</c:v>
                </c:pt>
                <c:pt idx="9644">
                  <c:v>92.146369011058738</c:v>
                </c:pt>
                <c:pt idx="9645">
                  <c:v>92.145714044520261</c:v>
                </c:pt>
                <c:pt idx="9646">
                  <c:v>92.144913529862109</c:v>
                </c:pt>
                <c:pt idx="9647">
                  <c:v>92.14389469302445</c:v>
                </c:pt>
                <c:pt idx="9648">
                  <c:v>92.143021404306467</c:v>
                </c:pt>
                <c:pt idx="9649">
                  <c:v>92.141929793408991</c:v>
                </c:pt>
                <c:pt idx="9650">
                  <c:v>92.140765408451685</c:v>
                </c:pt>
                <c:pt idx="9651">
                  <c:v>92.140037667853363</c:v>
                </c:pt>
                <c:pt idx="9652">
                  <c:v>92.138946056955888</c:v>
                </c:pt>
                <c:pt idx="9653">
                  <c:v>92.137781671998582</c:v>
                </c:pt>
                <c:pt idx="9654">
                  <c:v>92.136908383280598</c:v>
                </c:pt>
                <c:pt idx="9655">
                  <c:v>92.135816772383109</c:v>
                </c:pt>
                <c:pt idx="9656">
                  <c:v>92.135016257724971</c:v>
                </c:pt>
                <c:pt idx="9657">
                  <c:v>92.134506839306127</c:v>
                </c:pt>
                <c:pt idx="9658">
                  <c:v>92.13385187276765</c:v>
                </c:pt>
                <c:pt idx="9659">
                  <c:v>92.132469165630837</c:v>
                </c:pt>
                <c:pt idx="9660">
                  <c:v>92.131523102853023</c:v>
                </c:pt>
                <c:pt idx="9661">
                  <c:v>92.130358717895717</c:v>
                </c:pt>
                <c:pt idx="9662">
                  <c:v>92.12912155887858</c:v>
                </c:pt>
                <c:pt idx="9663">
                  <c:v>92.128248270160597</c:v>
                </c:pt>
                <c:pt idx="9664">
                  <c:v>92.1273749814426</c:v>
                </c:pt>
                <c:pt idx="9665">
                  <c:v>92.126865563023784</c:v>
                </c:pt>
                <c:pt idx="9666">
                  <c:v>92.12584672618614</c:v>
                </c:pt>
                <c:pt idx="9667">
                  <c:v>92.124973437468157</c:v>
                </c:pt>
                <c:pt idx="9668">
                  <c:v>92.123954600630512</c:v>
                </c:pt>
                <c:pt idx="9669">
                  <c:v>92.122644667553544</c:v>
                </c:pt>
                <c:pt idx="9670">
                  <c:v>92.12155305665604</c:v>
                </c:pt>
                <c:pt idx="9671">
                  <c:v>92.120388671698748</c:v>
                </c:pt>
                <c:pt idx="9672">
                  <c:v>92.119151512681597</c:v>
                </c:pt>
                <c:pt idx="9673">
                  <c:v>92.117841579604629</c:v>
                </c:pt>
                <c:pt idx="9674">
                  <c:v>92.116895516826816</c:v>
                </c:pt>
                <c:pt idx="9675">
                  <c:v>92.115949454049002</c:v>
                </c:pt>
                <c:pt idx="9676">
                  <c:v>92.114785069091695</c:v>
                </c:pt>
                <c:pt idx="9677">
                  <c:v>92.113839006313881</c:v>
                </c:pt>
                <c:pt idx="9678">
                  <c:v>92.113038491655729</c:v>
                </c:pt>
                <c:pt idx="9679">
                  <c:v>92.112456299177069</c:v>
                </c:pt>
                <c:pt idx="9680">
                  <c:v>92.111364688279593</c:v>
                </c:pt>
                <c:pt idx="9681">
                  <c:v>92.110200303322273</c:v>
                </c:pt>
                <c:pt idx="9682">
                  <c:v>92.10896314430515</c:v>
                </c:pt>
                <c:pt idx="9683">
                  <c:v>92.1082354037068</c:v>
                </c:pt>
                <c:pt idx="9684">
                  <c:v>92.10721656686917</c:v>
                </c:pt>
                <c:pt idx="9685">
                  <c:v>92.106270504091356</c:v>
                </c:pt>
                <c:pt idx="9686">
                  <c:v>92.104523926655389</c:v>
                </c:pt>
                <c:pt idx="9687">
                  <c:v>92.103286767638252</c:v>
                </c:pt>
                <c:pt idx="9688">
                  <c:v>92.102631801099761</c:v>
                </c:pt>
                <c:pt idx="9689">
                  <c:v>92.101103545843287</c:v>
                </c:pt>
                <c:pt idx="9690">
                  <c:v>92.100303031185135</c:v>
                </c:pt>
                <c:pt idx="9691">
                  <c:v>92.099502516526982</c:v>
                </c:pt>
                <c:pt idx="9692">
                  <c:v>92.098920324048322</c:v>
                </c:pt>
                <c:pt idx="9693">
                  <c:v>92.098265357509831</c:v>
                </c:pt>
                <c:pt idx="9694">
                  <c:v>92.097755939091016</c:v>
                </c:pt>
                <c:pt idx="9695">
                  <c:v>92.096591554133695</c:v>
                </c:pt>
                <c:pt idx="9696">
                  <c:v>92.095718265415726</c:v>
                </c:pt>
                <c:pt idx="9697">
                  <c:v>92.095063298877236</c:v>
                </c:pt>
                <c:pt idx="9698">
                  <c:v>92.09397168797976</c:v>
                </c:pt>
                <c:pt idx="9699">
                  <c:v>92.092370658663455</c:v>
                </c:pt>
                <c:pt idx="9700">
                  <c:v>92.090842403406995</c:v>
                </c:pt>
                <c:pt idx="9701">
                  <c:v>92.089459696270168</c:v>
                </c:pt>
                <c:pt idx="9702">
                  <c:v>92.08807698913337</c:v>
                </c:pt>
                <c:pt idx="9703">
                  <c:v>92.086839830116233</c:v>
                </c:pt>
                <c:pt idx="9704">
                  <c:v>92.086403185757248</c:v>
                </c:pt>
                <c:pt idx="9705">
                  <c:v>92.085529897039251</c:v>
                </c:pt>
                <c:pt idx="9706">
                  <c:v>92.084583834261437</c:v>
                </c:pt>
                <c:pt idx="9707">
                  <c:v>92.083564997423792</c:v>
                </c:pt>
                <c:pt idx="9708">
                  <c:v>92.082837256825485</c:v>
                </c:pt>
                <c:pt idx="9709">
                  <c:v>92.081672871868165</c:v>
                </c:pt>
                <c:pt idx="9710">
                  <c:v>92.08065403503052</c:v>
                </c:pt>
                <c:pt idx="9711">
                  <c:v>92.079635198192875</c:v>
                </c:pt>
                <c:pt idx="9712">
                  <c:v>92.07861636135523</c:v>
                </c:pt>
                <c:pt idx="9713">
                  <c:v>92.077815846697064</c:v>
                </c:pt>
                <c:pt idx="9714">
                  <c:v>92.077088106098742</c:v>
                </c:pt>
                <c:pt idx="9715">
                  <c:v>92.076069269261112</c:v>
                </c:pt>
                <c:pt idx="9716">
                  <c:v>92.075123206483283</c:v>
                </c:pt>
                <c:pt idx="9717">
                  <c:v>92.074031595585808</c:v>
                </c:pt>
                <c:pt idx="9718">
                  <c:v>92.072285018149842</c:v>
                </c:pt>
                <c:pt idx="9719">
                  <c:v>92.071266181312197</c:v>
                </c:pt>
                <c:pt idx="9720">
                  <c:v>92.070538440713875</c:v>
                </c:pt>
                <c:pt idx="9721">
                  <c:v>92.069374055756569</c:v>
                </c:pt>
                <c:pt idx="9722">
                  <c:v>92.068209670799249</c:v>
                </c:pt>
                <c:pt idx="9723">
                  <c:v>92.066972511782126</c:v>
                </c:pt>
                <c:pt idx="9724">
                  <c:v>92.066390319303466</c:v>
                </c:pt>
                <c:pt idx="9725">
                  <c:v>92.065371482465821</c:v>
                </c:pt>
                <c:pt idx="9726">
                  <c:v>92.064207097508515</c:v>
                </c:pt>
                <c:pt idx="9727">
                  <c:v>92.063261034730687</c:v>
                </c:pt>
                <c:pt idx="9728">
                  <c:v>92.062387746012703</c:v>
                </c:pt>
                <c:pt idx="9729">
                  <c:v>92.061150586995566</c:v>
                </c:pt>
                <c:pt idx="9730">
                  <c:v>92.059913427978429</c:v>
                </c:pt>
                <c:pt idx="9731">
                  <c:v>92.058749043021109</c:v>
                </c:pt>
                <c:pt idx="9732">
                  <c:v>92.057730206183464</c:v>
                </c:pt>
                <c:pt idx="9733">
                  <c:v>92.056638595285975</c:v>
                </c:pt>
                <c:pt idx="9734">
                  <c:v>92.05561975844833</c:v>
                </c:pt>
                <c:pt idx="9735">
                  <c:v>92.054528147550855</c:v>
                </c:pt>
                <c:pt idx="9736">
                  <c:v>92.053582084773041</c:v>
                </c:pt>
                <c:pt idx="9737">
                  <c:v>92.052563247935396</c:v>
                </c:pt>
                <c:pt idx="9738">
                  <c:v>92.051253314858428</c:v>
                </c:pt>
                <c:pt idx="9739">
                  <c:v>92.050525574260107</c:v>
                </c:pt>
                <c:pt idx="9740">
                  <c:v>92.049797833661771</c:v>
                </c:pt>
                <c:pt idx="9741">
                  <c:v>92.048924544943802</c:v>
                </c:pt>
                <c:pt idx="9742">
                  <c:v>92.048269578405311</c:v>
                </c:pt>
                <c:pt idx="9743">
                  <c:v>92.047396289687327</c:v>
                </c:pt>
                <c:pt idx="9744">
                  <c:v>92.046377452849683</c:v>
                </c:pt>
                <c:pt idx="9745">
                  <c:v>92.045067519772701</c:v>
                </c:pt>
                <c:pt idx="9746">
                  <c:v>92.043612038576057</c:v>
                </c:pt>
                <c:pt idx="9747">
                  <c:v>92.042447653618765</c:v>
                </c:pt>
                <c:pt idx="9748">
                  <c:v>92.04135604272129</c:v>
                </c:pt>
                <c:pt idx="9749">
                  <c:v>92.040337205883631</c:v>
                </c:pt>
                <c:pt idx="9750">
                  <c:v>92.039609465285309</c:v>
                </c:pt>
                <c:pt idx="9751">
                  <c:v>92.03815398408868</c:v>
                </c:pt>
                <c:pt idx="9752">
                  <c:v>92.036916825071529</c:v>
                </c:pt>
                <c:pt idx="9753">
                  <c:v>92.035897988233899</c:v>
                </c:pt>
                <c:pt idx="9754">
                  <c:v>92.034806377336395</c:v>
                </c:pt>
                <c:pt idx="9755">
                  <c:v>92.033714766438919</c:v>
                </c:pt>
                <c:pt idx="9756">
                  <c:v>92.032695929601289</c:v>
                </c:pt>
                <c:pt idx="9757">
                  <c:v>92.031968189002953</c:v>
                </c:pt>
                <c:pt idx="9758">
                  <c:v>92.030803804045661</c:v>
                </c:pt>
                <c:pt idx="9759">
                  <c:v>92.029493870968679</c:v>
                </c:pt>
                <c:pt idx="9760">
                  <c:v>92.028547808190865</c:v>
                </c:pt>
                <c:pt idx="9761">
                  <c:v>92.02745619729339</c:v>
                </c:pt>
                <c:pt idx="9762">
                  <c:v>92.026510134515576</c:v>
                </c:pt>
                <c:pt idx="9763">
                  <c:v>92.025636845797592</c:v>
                </c:pt>
                <c:pt idx="9764">
                  <c:v>92.024763557079609</c:v>
                </c:pt>
                <c:pt idx="9765">
                  <c:v>92.023526398062444</c:v>
                </c:pt>
                <c:pt idx="9766">
                  <c:v>92.022507561224813</c:v>
                </c:pt>
                <c:pt idx="9767">
                  <c:v>92.021561498446999</c:v>
                </c:pt>
                <c:pt idx="9768">
                  <c:v>92.020760983788847</c:v>
                </c:pt>
                <c:pt idx="9769">
                  <c:v>92.019596598831527</c:v>
                </c:pt>
                <c:pt idx="9770">
                  <c:v>92.018504987934051</c:v>
                </c:pt>
                <c:pt idx="9771">
                  <c:v>92.017122280797253</c:v>
                </c:pt>
                <c:pt idx="9772">
                  <c:v>92.016176218019439</c:v>
                </c:pt>
                <c:pt idx="9773">
                  <c:v>92.015230155241625</c:v>
                </c:pt>
                <c:pt idx="9774">
                  <c:v>92.013992996224474</c:v>
                </c:pt>
                <c:pt idx="9775">
                  <c:v>92.012974159386829</c:v>
                </c:pt>
                <c:pt idx="9776">
                  <c:v>92.012173644728676</c:v>
                </c:pt>
                <c:pt idx="9777">
                  <c:v>92.010863711651709</c:v>
                </c:pt>
                <c:pt idx="9778">
                  <c:v>92.009772100754233</c:v>
                </c:pt>
                <c:pt idx="9779">
                  <c:v>92.008753263916574</c:v>
                </c:pt>
                <c:pt idx="9780">
                  <c:v>92.007661653019099</c:v>
                </c:pt>
                <c:pt idx="9781">
                  <c:v>92.006278945882286</c:v>
                </c:pt>
                <c:pt idx="9782">
                  <c:v>92.005260109044656</c:v>
                </c:pt>
                <c:pt idx="9783">
                  <c:v>92.004314046266828</c:v>
                </c:pt>
                <c:pt idx="9784">
                  <c:v>92.003440757548844</c:v>
                </c:pt>
                <c:pt idx="9785">
                  <c:v>92.002858565070198</c:v>
                </c:pt>
                <c:pt idx="9786">
                  <c:v>92.001621406053047</c:v>
                </c:pt>
                <c:pt idx="9787">
                  <c:v>92.000093150796573</c:v>
                </c:pt>
                <c:pt idx="9788">
                  <c:v>91.998855991779436</c:v>
                </c:pt>
                <c:pt idx="9789">
                  <c:v>91.997764380881961</c:v>
                </c:pt>
                <c:pt idx="9790">
                  <c:v>91.996163351565656</c:v>
                </c:pt>
                <c:pt idx="9791">
                  <c:v>91.995290062847673</c:v>
                </c:pt>
                <c:pt idx="9792">
                  <c:v>91.993907355710874</c:v>
                </c:pt>
                <c:pt idx="9793">
                  <c:v>91.992597422633892</c:v>
                </c:pt>
                <c:pt idx="9794">
                  <c:v>91.991724133915909</c:v>
                </c:pt>
                <c:pt idx="9795">
                  <c:v>91.990414200838927</c:v>
                </c:pt>
                <c:pt idx="9796">
                  <c:v>91.989613686180789</c:v>
                </c:pt>
                <c:pt idx="9797">
                  <c:v>91.988449301223469</c:v>
                </c:pt>
                <c:pt idx="9798">
                  <c:v>91.987430464385838</c:v>
                </c:pt>
                <c:pt idx="9799">
                  <c:v>91.98648440160801</c:v>
                </c:pt>
                <c:pt idx="9800">
                  <c:v>91.985538338830196</c:v>
                </c:pt>
                <c:pt idx="9801">
                  <c:v>91.984301179813045</c:v>
                </c:pt>
                <c:pt idx="9802">
                  <c:v>91.983573439214723</c:v>
                </c:pt>
                <c:pt idx="9803">
                  <c:v>91.9823362801976</c:v>
                </c:pt>
                <c:pt idx="9804">
                  <c:v>91.981317443359941</c:v>
                </c:pt>
                <c:pt idx="9805">
                  <c:v>91.980007510282974</c:v>
                </c:pt>
                <c:pt idx="9806">
                  <c:v>91.979352543744483</c:v>
                </c:pt>
                <c:pt idx="9807">
                  <c:v>91.978770351265823</c:v>
                </c:pt>
                <c:pt idx="9808">
                  <c:v>91.977897062547839</c:v>
                </c:pt>
                <c:pt idx="9809">
                  <c:v>91.976659903530702</c:v>
                </c:pt>
                <c:pt idx="9810">
                  <c:v>91.975786614812733</c:v>
                </c:pt>
                <c:pt idx="9811">
                  <c:v>91.974331133616076</c:v>
                </c:pt>
                <c:pt idx="9812">
                  <c:v>91.973312296778431</c:v>
                </c:pt>
                <c:pt idx="9813">
                  <c:v>91.972075137761294</c:v>
                </c:pt>
                <c:pt idx="9814">
                  <c:v>91.971274623103142</c:v>
                </c:pt>
                <c:pt idx="9815">
                  <c:v>91.969819141906498</c:v>
                </c:pt>
                <c:pt idx="9816">
                  <c:v>91.968581982889347</c:v>
                </c:pt>
                <c:pt idx="9817">
                  <c:v>91.967490371991872</c:v>
                </c:pt>
                <c:pt idx="9818">
                  <c:v>91.966253212974749</c:v>
                </c:pt>
                <c:pt idx="9819">
                  <c:v>91.965161602077245</c:v>
                </c:pt>
                <c:pt idx="9820">
                  <c:v>91.964361087419107</c:v>
                </c:pt>
                <c:pt idx="9821">
                  <c:v>91.962978380282294</c:v>
                </c:pt>
                <c:pt idx="9822">
                  <c:v>91.961013480666836</c:v>
                </c:pt>
                <c:pt idx="9823">
                  <c:v>91.960576836307851</c:v>
                </c:pt>
                <c:pt idx="9824">
                  <c:v>91.960212966008697</c:v>
                </c:pt>
                <c:pt idx="9825">
                  <c:v>91.9593396772907</c:v>
                </c:pt>
                <c:pt idx="9826">
                  <c:v>91.957738647974409</c:v>
                </c:pt>
                <c:pt idx="9827">
                  <c:v>91.956355940837597</c:v>
                </c:pt>
                <c:pt idx="9828">
                  <c:v>91.954827685581122</c:v>
                </c:pt>
                <c:pt idx="9829">
                  <c:v>91.953299430324648</c:v>
                </c:pt>
                <c:pt idx="9830">
                  <c:v>91.952062271307511</c:v>
                </c:pt>
                <c:pt idx="9831">
                  <c:v>91.951552852888696</c:v>
                </c:pt>
                <c:pt idx="9832">
                  <c:v>91.951188982589542</c:v>
                </c:pt>
                <c:pt idx="9833">
                  <c:v>91.94987904951256</c:v>
                </c:pt>
                <c:pt idx="9834">
                  <c:v>91.948787438615071</c:v>
                </c:pt>
                <c:pt idx="9835">
                  <c:v>91.947986923956933</c:v>
                </c:pt>
                <c:pt idx="9836">
                  <c:v>91.946313120580797</c:v>
                </c:pt>
                <c:pt idx="9837">
                  <c:v>91.944930413443984</c:v>
                </c:pt>
                <c:pt idx="9838">
                  <c:v>91.943911576606325</c:v>
                </c:pt>
                <c:pt idx="9839">
                  <c:v>91.942965513828511</c:v>
                </c:pt>
                <c:pt idx="9840">
                  <c:v>91.94223777323019</c:v>
                </c:pt>
                <c:pt idx="9841">
                  <c:v>91.941582806691713</c:v>
                </c:pt>
                <c:pt idx="9842">
                  <c:v>91.940855066093391</c:v>
                </c:pt>
                <c:pt idx="9843">
                  <c:v>91.939981777375408</c:v>
                </c:pt>
                <c:pt idx="9844">
                  <c:v>91.938744618358271</c:v>
                </c:pt>
                <c:pt idx="9845">
                  <c:v>91.937361911221458</c:v>
                </c:pt>
                <c:pt idx="9846">
                  <c:v>91.935906430024829</c:v>
                </c:pt>
                <c:pt idx="9847">
                  <c:v>91.934814819127354</c:v>
                </c:pt>
                <c:pt idx="9848">
                  <c:v>91.934305400708524</c:v>
                </c:pt>
                <c:pt idx="9849">
                  <c:v>91.932995467631557</c:v>
                </c:pt>
                <c:pt idx="9850">
                  <c:v>91.932267727033221</c:v>
                </c:pt>
                <c:pt idx="9851">
                  <c:v>91.931030568016084</c:v>
                </c:pt>
                <c:pt idx="9852">
                  <c:v>91.92950231275961</c:v>
                </c:pt>
                <c:pt idx="9853">
                  <c:v>91.928483475921979</c:v>
                </c:pt>
                <c:pt idx="9854">
                  <c:v>91.927173542844997</c:v>
                </c:pt>
                <c:pt idx="9855">
                  <c:v>91.926518576306506</c:v>
                </c:pt>
                <c:pt idx="9856">
                  <c:v>91.925063095109877</c:v>
                </c:pt>
                <c:pt idx="9857">
                  <c:v>91.923680387973064</c:v>
                </c:pt>
                <c:pt idx="9858">
                  <c:v>91.922297680836266</c:v>
                </c:pt>
                <c:pt idx="9859">
                  <c:v>91.920769425579778</c:v>
                </c:pt>
                <c:pt idx="9860">
                  <c:v>91.919532266562641</c:v>
                </c:pt>
                <c:pt idx="9861">
                  <c:v>91.91836788160532</c:v>
                </c:pt>
                <c:pt idx="9862">
                  <c:v>91.917349044767676</c:v>
                </c:pt>
                <c:pt idx="9863">
                  <c:v>91.916330207930031</c:v>
                </c:pt>
                <c:pt idx="9864">
                  <c:v>91.915311371092386</c:v>
                </c:pt>
                <c:pt idx="9865">
                  <c:v>91.914365308314586</c:v>
                </c:pt>
                <c:pt idx="9866">
                  <c:v>91.913419245536758</c:v>
                </c:pt>
                <c:pt idx="9867">
                  <c:v>91.911890990280284</c:v>
                </c:pt>
                <c:pt idx="9868">
                  <c:v>91.910872153442639</c:v>
                </c:pt>
                <c:pt idx="9869">
                  <c:v>91.909853316604995</c:v>
                </c:pt>
                <c:pt idx="9870">
                  <c:v>91.908761705707519</c:v>
                </c:pt>
                <c:pt idx="9871">
                  <c:v>91.907888416989536</c:v>
                </c:pt>
                <c:pt idx="9872">
                  <c:v>91.906651257972399</c:v>
                </c:pt>
                <c:pt idx="9873">
                  <c:v>91.905341324895417</c:v>
                </c:pt>
                <c:pt idx="9874">
                  <c:v>91.903885843698788</c:v>
                </c:pt>
                <c:pt idx="9875">
                  <c:v>91.902794232801298</c:v>
                </c:pt>
                <c:pt idx="9876">
                  <c:v>91.901848170023484</c:v>
                </c:pt>
                <c:pt idx="9877">
                  <c:v>91.901629847843992</c:v>
                </c:pt>
                <c:pt idx="9878">
                  <c:v>91.900247140707179</c:v>
                </c:pt>
                <c:pt idx="9879">
                  <c:v>91.89820946703189</c:v>
                </c:pt>
                <c:pt idx="9880">
                  <c:v>91.896171793356601</c:v>
                </c:pt>
                <c:pt idx="9881">
                  <c:v>91.89493463433945</c:v>
                </c:pt>
                <c:pt idx="9882">
                  <c:v>91.894134119681297</c:v>
                </c:pt>
                <c:pt idx="9883">
                  <c:v>91.893115282843652</c:v>
                </c:pt>
                <c:pt idx="9884">
                  <c:v>91.8923147681855</c:v>
                </c:pt>
                <c:pt idx="9885">
                  <c:v>91.891587027587178</c:v>
                </c:pt>
                <c:pt idx="9886">
                  <c:v>91.890859286988871</c:v>
                </c:pt>
                <c:pt idx="9887">
                  <c:v>91.889549353911889</c:v>
                </c:pt>
                <c:pt idx="9888">
                  <c:v>91.888821613313581</c:v>
                </c:pt>
                <c:pt idx="9889">
                  <c:v>91.887584454296416</c:v>
                </c:pt>
                <c:pt idx="9890">
                  <c:v>91.885546780621127</c:v>
                </c:pt>
                <c:pt idx="9891">
                  <c:v>91.88547400656131</c:v>
                </c:pt>
                <c:pt idx="9892">
                  <c:v>91.88547400656131</c:v>
                </c:pt>
                <c:pt idx="9893">
                  <c:v>91.884819040022819</c:v>
                </c:pt>
                <c:pt idx="9894">
                  <c:v>91.883727429125344</c:v>
                </c:pt>
                <c:pt idx="9895">
                  <c:v>91.882126399809025</c:v>
                </c:pt>
                <c:pt idx="9896">
                  <c:v>91.880525370492734</c:v>
                </c:pt>
                <c:pt idx="9897">
                  <c:v>91.878924341176443</c:v>
                </c:pt>
                <c:pt idx="9898">
                  <c:v>91.877177763740463</c:v>
                </c:pt>
                <c:pt idx="9899">
                  <c:v>91.875867830663495</c:v>
                </c:pt>
                <c:pt idx="9900">
                  <c:v>91.874776219766019</c:v>
                </c:pt>
                <c:pt idx="9901">
                  <c:v>91.873830156988205</c:v>
                </c:pt>
                <c:pt idx="9902">
                  <c:v>91.87215635361207</c:v>
                </c:pt>
                <c:pt idx="9903">
                  <c:v>91.87048255023592</c:v>
                </c:pt>
                <c:pt idx="9904">
                  <c:v>91.869027069039291</c:v>
                </c:pt>
                <c:pt idx="9905">
                  <c:v>91.867644361902492</c:v>
                </c:pt>
                <c:pt idx="9906">
                  <c:v>91.86633442882551</c:v>
                </c:pt>
                <c:pt idx="9907">
                  <c:v>91.865606688227189</c:v>
                </c:pt>
                <c:pt idx="9908">
                  <c:v>91.864733399509205</c:v>
                </c:pt>
                <c:pt idx="9909">
                  <c:v>91.863496240492069</c:v>
                </c:pt>
                <c:pt idx="9910">
                  <c:v>91.862186307415101</c:v>
                </c:pt>
                <c:pt idx="9911">
                  <c:v>91.861167470577442</c:v>
                </c:pt>
                <c:pt idx="9912">
                  <c:v>91.860658052158612</c:v>
                </c:pt>
                <c:pt idx="9913">
                  <c:v>91.859711989380813</c:v>
                </c:pt>
                <c:pt idx="9914">
                  <c:v>91.858474830363662</c:v>
                </c:pt>
                <c:pt idx="9915">
                  <c:v>91.856728252927695</c:v>
                </c:pt>
                <c:pt idx="9916">
                  <c:v>91.855345545790897</c:v>
                </c:pt>
                <c:pt idx="9917">
                  <c:v>91.854472257072899</c:v>
                </c:pt>
                <c:pt idx="9918">
                  <c:v>91.853380646175424</c:v>
                </c:pt>
                <c:pt idx="9919">
                  <c:v>91.852070713098456</c:v>
                </c:pt>
                <c:pt idx="9920">
                  <c:v>91.850396909722306</c:v>
                </c:pt>
                <c:pt idx="9921">
                  <c:v>91.849086976645353</c:v>
                </c:pt>
                <c:pt idx="9922">
                  <c:v>91.847631495448695</c:v>
                </c:pt>
                <c:pt idx="9923">
                  <c:v>91.846903754850388</c:v>
                </c:pt>
                <c:pt idx="9924">
                  <c:v>91.846103240192235</c:v>
                </c:pt>
                <c:pt idx="9925">
                  <c:v>91.844866081175098</c:v>
                </c:pt>
                <c:pt idx="9926">
                  <c:v>91.843847244337439</c:v>
                </c:pt>
                <c:pt idx="9927">
                  <c:v>91.842828407499795</c:v>
                </c:pt>
                <c:pt idx="9928">
                  <c:v>91.842318989080979</c:v>
                </c:pt>
                <c:pt idx="9929">
                  <c:v>91.840936281944181</c:v>
                </c:pt>
                <c:pt idx="9930">
                  <c:v>91.839553574807368</c:v>
                </c:pt>
                <c:pt idx="9931">
                  <c:v>91.838534737969724</c:v>
                </c:pt>
                <c:pt idx="9932">
                  <c:v>91.837297578952573</c:v>
                </c:pt>
                <c:pt idx="9933">
                  <c:v>91.835842097755943</c:v>
                </c:pt>
                <c:pt idx="9934">
                  <c:v>91.834750486858468</c:v>
                </c:pt>
                <c:pt idx="9935">
                  <c:v>91.833586101901147</c:v>
                </c:pt>
                <c:pt idx="9936">
                  <c:v>91.832785587242995</c:v>
                </c:pt>
                <c:pt idx="9937">
                  <c:v>91.831548428225858</c:v>
                </c:pt>
                <c:pt idx="9938">
                  <c:v>91.830020172969384</c:v>
                </c:pt>
                <c:pt idx="9939">
                  <c:v>91.828783013952247</c:v>
                </c:pt>
                <c:pt idx="9940">
                  <c:v>91.828055273353911</c:v>
                </c:pt>
                <c:pt idx="9941">
                  <c:v>91.826745340276943</c:v>
                </c:pt>
                <c:pt idx="9942">
                  <c:v>91.8252898590803</c:v>
                </c:pt>
                <c:pt idx="9943">
                  <c:v>91.824052700063163</c:v>
                </c:pt>
                <c:pt idx="9944">
                  <c:v>91.822524444806703</c:v>
                </c:pt>
                <c:pt idx="9945">
                  <c:v>91.821214511729721</c:v>
                </c:pt>
                <c:pt idx="9946">
                  <c:v>91.819759030533092</c:v>
                </c:pt>
                <c:pt idx="9947">
                  <c:v>91.819176838054432</c:v>
                </c:pt>
                <c:pt idx="9948">
                  <c:v>91.818812967755264</c:v>
                </c:pt>
                <c:pt idx="9949">
                  <c:v>91.817794130917619</c:v>
                </c:pt>
                <c:pt idx="9950">
                  <c:v>91.81633864972099</c:v>
                </c:pt>
                <c:pt idx="9951">
                  <c:v>91.813646009507195</c:v>
                </c:pt>
                <c:pt idx="9952">
                  <c:v>91.810371176814769</c:v>
                </c:pt>
                <c:pt idx="9953">
                  <c:v>91.807678536600974</c:v>
                </c:pt>
                <c:pt idx="9954">
                  <c:v>91.803894285489719</c:v>
                </c:pt>
                <c:pt idx="9955">
                  <c:v>91.801128871216108</c:v>
                </c:pt>
                <c:pt idx="9956">
                  <c:v>91.798145134763004</c:v>
                </c:pt>
                <c:pt idx="9957">
                  <c:v>91.796762427626192</c:v>
                </c:pt>
                <c:pt idx="9958">
                  <c:v>91.793123724634611</c:v>
                </c:pt>
                <c:pt idx="9959">
                  <c:v>91.793560368993582</c:v>
                </c:pt>
                <c:pt idx="9960">
                  <c:v>91.791813791557615</c:v>
                </c:pt>
                <c:pt idx="9961">
                  <c:v>91.792541532155951</c:v>
                </c:pt>
                <c:pt idx="9962">
                  <c:v>91.792104887796953</c:v>
                </c:pt>
                <c:pt idx="9963">
                  <c:v>91.789921666001987</c:v>
                </c:pt>
                <c:pt idx="9964">
                  <c:v>91.788975603224159</c:v>
                </c:pt>
                <c:pt idx="9965">
                  <c:v>91.787665670147206</c:v>
                </c:pt>
                <c:pt idx="9966">
                  <c:v>91.788320636685697</c:v>
                </c:pt>
                <c:pt idx="9967">
                  <c:v>91.788393410745527</c:v>
                </c:pt>
                <c:pt idx="9968">
                  <c:v>91.789266699463496</c:v>
                </c:pt>
                <c:pt idx="9969">
                  <c:v>91.788393410745527</c:v>
                </c:pt>
                <c:pt idx="9970">
                  <c:v>91.788466184805344</c:v>
                </c:pt>
                <c:pt idx="9971">
                  <c:v>91.786282963010407</c:v>
                </c:pt>
                <c:pt idx="9972">
                  <c:v>91.783153678437628</c:v>
                </c:pt>
                <c:pt idx="9973">
                  <c:v>91.779369427326358</c:v>
                </c:pt>
                <c:pt idx="9974">
                  <c:v>91.775803498394609</c:v>
                </c:pt>
                <c:pt idx="9975">
                  <c:v>91.773183632240645</c:v>
                </c:pt>
                <c:pt idx="9976">
                  <c:v>91.772310343522662</c:v>
                </c:pt>
                <c:pt idx="9977">
                  <c:v>91.77056376608671</c:v>
                </c:pt>
                <c:pt idx="9978">
                  <c:v>91.769326607069559</c:v>
                </c:pt>
                <c:pt idx="9979">
                  <c:v>91.766706740915609</c:v>
                </c:pt>
                <c:pt idx="9980">
                  <c:v>91.764887389419812</c:v>
                </c:pt>
                <c:pt idx="9981">
                  <c:v>91.764596293180475</c:v>
                </c:pt>
                <c:pt idx="9982">
                  <c:v>91.763723004462506</c:v>
                </c:pt>
                <c:pt idx="9983">
                  <c:v>91.762922489804339</c:v>
                </c:pt>
                <c:pt idx="9984">
                  <c:v>91.761758104847047</c:v>
                </c:pt>
                <c:pt idx="9985">
                  <c:v>91.760229849590573</c:v>
                </c:pt>
                <c:pt idx="9986">
                  <c:v>91.759065464633267</c:v>
                </c:pt>
                <c:pt idx="9987">
                  <c:v>91.757682757496454</c:v>
                </c:pt>
                <c:pt idx="9988">
                  <c:v>91.757100565017794</c:v>
                </c:pt>
                <c:pt idx="9989">
                  <c:v>91.755790631940812</c:v>
                </c:pt>
                <c:pt idx="9990">
                  <c:v>91.754553472923689</c:v>
                </c:pt>
                <c:pt idx="9991">
                  <c:v>91.756081728180149</c:v>
                </c:pt>
                <c:pt idx="9992">
                  <c:v>91.756882242838287</c:v>
                </c:pt>
                <c:pt idx="9993">
                  <c:v>91.759502108992251</c:v>
                </c:pt>
                <c:pt idx="9994">
                  <c:v>91.759647657111927</c:v>
                </c:pt>
                <c:pt idx="9995">
                  <c:v>91.75935656087259</c:v>
                </c:pt>
                <c:pt idx="9996">
                  <c:v>91.758628820274268</c:v>
                </c:pt>
                <c:pt idx="9997">
                  <c:v>91.757973853735791</c:v>
                </c:pt>
                <c:pt idx="9998">
                  <c:v>91.757464435316948</c:v>
                </c:pt>
                <c:pt idx="9999">
                  <c:v>91.756736694718626</c:v>
                </c:pt>
                <c:pt idx="10000">
                  <c:v>91.755208439462166</c:v>
                </c:pt>
                <c:pt idx="10001">
                  <c:v>91.754189602624521</c:v>
                </c:pt>
                <c:pt idx="10002">
                  <c:v>91.753243539846707</c:v>
                </c:pt>
                <c:pt idx="10003">
                  <c:v>91.752806895487709</c:v>
                </c:pt>
                <c:pt idx="10004">
                  <c:v>91.751278640231234</c:v>
                </c:pt>
                <c:pt idx="10005">
                  <c:v>91.749823159034605</c:v>
                </c:pt>
                <c:pt idx="10006">
                  <c:v>91.748294903778131</c:v>
                </c:pt>
                <c:pt idx="10007">
                  <c:v>91.747203292880656</c:v>
                </c:pt>
                <c:pt idx="10008">
                  <c:v>91.745893359803674</c:v>
                </c:pt>
                <c:pt idx="10009">
                  <c:v>91.744583426726706</c:v>
                </c:pt>
                <c:pt idx="10010">
                  <c:v>91.742982397410415</c:v>
                </c:pt>
                <c:pt idx="10011">
                  <c:v>91.742036334632587</c:v>
                </c:pt>
                <c:pt idx="10012">
                  <c:v>91.741163045914604</c:v>
                </c:pt>
                <c:pt idx="10013">
                  <c:v>91.739998660957284</c:v>
                </c:pt>
                <c:pt idx="10014">
                  <c:v>91.738834275999992</c:v>
                </c:pt>
                <c:pt idx="10015">
                  <c:v>91.73752434292301</c:v>
                </c:pt>
                <c:pt idx="10016">
                  <c:v>91.736505506085365</c:v>
                </c:pt>
                <c:pt idx="10017">
                  <c:v>91.735195573008383</c:v>
                </c:pt>
                <c:pt idx="10018">
                  <c:v>91.734176736170738</c:v>
                </c:pt>
                <c:pt idx="10019">
                  <c:v>91.732721254974109</c:v>
                </c:pt>
                <c:pt idx="10020">
                  <c:v>91.731411321897127</c:v>
                </c:pt>
                <c:pt idx="10021">
                  <c:v>91.730319710999652</c:v>
                </c:pt>
                <c:pt idx="10022">
                  <c:v>91.728791455743178</c:v>
                </c:pt>
                <c:pt idx="10023">
                  <c:v>91.727554296726041</c:v>
                </c:pt>
                <c:pt idx="10024">
                  <c:v>91.726681008008043</c:v>
                </c:pt>
                <c:pt idx="10025">
                  <c:v>91.725516623050751</c:v>
                </c:pt>
                <c:pt idx="10026">
                  <c:v>91.724570560272937</c:v>
                </c:pt>
                <c:pt idx="10027">
                  <c:v>91.72369727155494</c:v>
                </c:pt>
                <c:pt idx="10028">
                  <c:v>91.722096242238649</c:v>
                </c:pt>
                <c:pt idx="10029">
                  <c:v>91.721222953520652</c:v>
                </c:pt>
                <c:pt idx="10030">
                  <c:v>91.72005856856336</c:v>
                </c:pt>
                <c:pt idx="10031">
                  <c:v>91.718894183606039</c:v>
                </c:pt>
                <c:pt idx="10032">
                  <c:v>91.71743870240941</c:v>
                </c:pt>
                <c:pt idx="10033">
                  <c:v>91.716055995272598</c:v>
                </c:pt>
                <c:pt idx="10034">
                  <c:v>91.714818836255446</c:v>
                </c:pt>
                <c:pt idx="10035">
                  <c:v>91.713508903178464</c:v>
                </c:pt>
                <c:pt idx="10036">
                  <c:v>91.712635614460496</c:v>
                </c:pt>
                <c:pt idx="10037">
                  <c:v>91.711252907323697</c:v>
                </c:pt>
                <c:pt idx="10038">
                  <c:v>91.710161296426207</c:v>
                </c:pt>
                <c:pt idx="10039">
                  <c:v>91.709069685528718</c:v>
                </c:pt>
                <c:pt idx="10040">
                  <c:v>91.708050848691073</c:v>
                </c:pt>
                <c:pt idx="10041">
                  <c:v>91.706668141554275</c:v>
                </c:pt>
                <c:pt idx="10042">
                  <c:v>91.704412145699493</c:v>
                </c:pt>
                <c:pt idx="10043">
                  <c:v>91.703393308861834</c:v>
                </c:pt>
                <c:pt idx="10044">
                  <c:v>91.701210087066869</c:v>
                </c:pt>
                <c:pt idx="10045">
                  <c:v>91.698517446853103</c:v>
                </c:pt>
                <c:pt idx="10046">
                  <c:v>91.69560648445983</c:v>
                </c:pt>
                <c:pt idx="10047">
                  <c:v>91.693350488605034</c:v>
                </c:pt>
                <c:pt idx="10048">
                  <c:v>91.692040555528067</c:v>
                </c:pt>
                <c:pt idx="10049">
                  <c:v>91.6912400408699</c:v>
                </c:pt>
                <c:pt idx="10050">
                  <c:v>91.689639011553609</c:v>
                </c:pt>
                <c:pt idx="10051">
                  <c:v>91.688474626596289</c:v>
                </c:pt>
                <c:pt idx="10052">
                  <c:v>91.687674111938151</c:v>
                </c:pt>
                <c:pt idx="10053">
                  <c:v>91.687965208177474</c:v>
                </c:pt>
                <c:pt idx="10054">
                  <c:v>91.687674111938151</c:v>
                </c:pt>
                <c:pt idx="10055">
                  <c:v>91.687455789758644</c:v>
                </c:pt>
                <c:pt idx="10056">
                  <c:v>91.686655275100506</c:v>
                </c:pt>
                <c:pt idx="10057">
                  <c:v>91.686000308562015</c:v>
                </c:pt>
                <c:pt idx="10058">
                  <c:v>91.682507153690082</c:v>
                </c:pt>
                <c:pt idx="10059">
                  <c:v>91.679596191296795</c:v>
                </c:pt>
                <c:pt idx="10060">
                  <c:v>91.676248584544524</c:v>
                </c:pt>
                <c:pt idx="10061">
                  <c:v>91.675375295826555</c:v>
                </c:pt>
                <c:pt idx="10062">
                  <c:v>91.673483170270913</c:v>
                </c:pt>
                <c:pt idx="10063">
                  <c:v>91.67202768907427</c:v>
                </c:pt>
                <c:pt idx="10064">
                  <c:v>91.670499433817824</c:v>
                </c:pt>
                <c:pt idx="10065">
                  <c:v>91.66940782292032</c:v>
                </c:pt>
                <c:pt idx="10066">
                  <c:v>91.667734019544184</c:v>
                </c:pt>
                <c:pt idx="10067">
                  <c:v>91.666642408646709</c:v>
                </c:pt>
                <c:pt idx="10068">
                  <c:v>91.664750283091095</c:v>
                </c:pt>
                <c:pt idx="10069">
                  <c:v>91.66373144625345</c:v>
                </c:pt>
                <c:pt idx="10070">
                  <c:v>91.662348739116638</c:v>
                </c:pt>
                <c:pt idx="10071">
                  <c:v>91.661402676338824</c:v>
                </c:pt>
                <c:pt idx="10072">
                  <c:v>91.660165517321673</c:v>
                </c:pt>
                <c:pt idx="10073">
                  <c:v>91.659365002663534</c:v>
                </c:pt>
                <c:pt idx="10074">
                  <c:v>91.657691199287399</c:v>
                </c:pt>
                <c:pt idx="10075">
                  <c:v>91.656890684629246</c:v>
                </c:pt>
                <c:pt idx="10076">
                  <c:v>91.655799073731757</c:v>
                </c:pt>
                <c:pt idx="10077">
                  <c:v>91.654343592535128</c:v>
                </c:pt>
                <c:pt idx="10078">
                  <c:v>91.652597015099161</c:v>
                </c:pt>
                <c:pt idx="10079">
                  <c:v>91.651796500441009</c:v>
                </c:pt>
                <c:pt idx="10080">
                  <c:v>91.649977148945212</c:v>
                </c:pt>
                <c:pt idx="10081">
                  <c:v>91.648958312107553</c:v>
                </c:pt>
                <c:pt idx="10082">
                  <c:v>91.647430056851093</c:v>
                </c:pt>
                <c:pt idx="10083">
                  <c:v>91.646556768133109</c:v>
                </c:pt>
                <c:pt idx="10084">
                  <c:v>91.645101286936466</c:v>
                </c:pt>
                <c:pt idx="10085">
                  <c:v>91.643718579799653</c:v>
                </c:pt>
                <c:pt idx="10086">
                  <c:v>91.642263098603024</c:v>
                </c:pt>
                <c:pt idx="10087">
                  <c:v>91.640662069286719</c:v>
                </c:pt>
                <c:pt idx="10088">
                  <c:v>91.639352136209737</c:v>
                </c:pt>
                <c:pt idx="10089">
                  <c:v>91.639061039970414</c:v>
                </c:pt>
                <c:pt idx="10090">
                  <c:v>91.639279362149921</c:v>
                </c:pt>
                <c:pt idx="10091">
                  <c:v>91.639352136209737</c:v>
                </c:pt>
                <c:pt idx="10092">
                  <c:v>91.640370973047396</c:v>
                </c:pt>
                <c:pt idx="10093">
                  <c:v>91.640880391466212</c:v>
                </c:pt>
                <c:pt idx="10094">
                  <c:v>91.639861554628581</c:v>
                </c:pt>
                <c:pt idx="10095">
                  <c:v>91.638915491850753</c:v>
                </c:pt>
                <c:pt idx="10096">
                  <c:v>91.637823880953277</c:v>
                </c:pt>
                <c:pt idx="10097">
                  <c:v>91.635640659158312</c:v>
                </c:pt>
                <c:pt idx="10098">
                  <c:v>91.634694596380513</c:v>
                </c:pt>
                <c:pt idx="10099">
                  <c:v>91.633748533602684</c:v>
                </c:pt>
                <c:pt idx="10100">
                  <c:v>91.632948018944546</c:v>
                </c:pt>
                <c:pt idx="10101">
                  <c:v>91.631783633987226</c:v>
                </c:pt>
                <c:pt idx="10102">
                  <c:v>91.630328152790582</c:v>
                </c:pt>
                <c:pt idx="10103">
                  <c:v>91.628945445653784</c:v>
                </c:pt>
                <c:pt idx="10104">
                  <c:v>91.627635512576816</c:v>
                </c:pt>
                <c:pt idx="10105">
                  <c:v>91.626616675739157</c:v>
                </c:pt>
                <c:pt idx="10106">
                  <c:v>91.625452290781851</c:v>
                </c:pt>
                <c:pt idx="10107">
                  <c:v>91.624142357704869</c:v>
                </c:pt>
                <c:pt idx="10108">
                  <c:v>91.62268687650824</c:v>
                </c:pt>
                <c:pt idx="10109">
                  <c:v>91.621886361850073</c:v>
                </c:pt>
                <c:pt idx="10110">
                  <c:v>91.620430880653444</c:v>
                </c:pt>
                <c:pt idx="10111">
                  <c:v>91.619339269755969</c:v>
                </c:pt>
                <c:pt idx="10112">
                  <c:v>91.617447144200341</c:v>
                </c:pt>
                <c:pt idx="10113">
                  <c:v>91.616428307362682</c:v>
                </c:pt>
                <c:pt idx="10114">
                  <c:v>91.615336696465207</c:v>
                </c:pt>
                <c:pt idx="10115">
                  <c:v>91.613881215268577</c:v>
                </c:pt>
                <c:pt idx="10116">
                  <c:v>91.612207411892442</c:v>
                </c:pt>
                <c:pt idx="10117">
                  <c:v>91.610970252875305</c:v>
                </c:pt>
                <c:pt idx="10118">
                  <c:v>91.609587545738492</c:v>
                </c:pt>
                <c:pt idx="10119">
                  <c:v>91.608714257020523</c:v>
                </c:pt>
                <c:pt idx="10120">
                  <c:v>91.606967679584542</c:v>
                </c:pt>
                <c:pt idx="10121">
                  <c:v>91.605803294627236</c:v>
                </c:pt>
                <c:pt idx="10122">
                  <c:v>91.604347813430593</c:v>
                </c:pt>
                <c:pt idx="10123">
                  <c:v>91.602819558174119</c:v>
                </c:pt>
                <c:pt idx="10124">
                  <c:v>91.601655173216812</c:v>
                </c:pt>
                <c:pt idx="10125">
                  <c:v>91.600709110438999</c:v>
                </c:pt>
                <c:pt idx="10126">
                  <c:v>91.5993264033022</c:v>
                </c:pt>
                <c:pt idx="10127">
                  <c:v>91.598089244285035</c:v>
                </c:pt>
                <c:pt idx="10128">
                  <c:v>91.596852085267912</c:v>
                </c:pt>
                <c:pt idx="10129">
                  <c:v>91.595833248430253</c:v>
                </c:pt>
                <c:pt idx="10130">
                  <c:v>91.594741637532778</c:v>
                </c:pt>
                <c:pt idx="10131">
                  <c:v>91.593286156336134</c:v>
                </c:pt>
                <c:pt idx="10132">
                  <c:v>91.591976223259181</c:v>
                </c:pt>
                <c:pt idx="10133">
                  <c:v>91.590739064242015</c:v>
                </c:pt>
                <c:pt idx="10134">
                  <c:v>91.589429131165048</c:v>
                </c:pt>
                <c:pt idx="10135">
                  <c:v>91.588264746207741</c:v>
                </c:pt>
                <c:pt idx="10136">
                  <c:v>91.58695481313076</c:v>
                </c:pt>
                <c:pt idx="10137">
                  <c:v>91.58549933193413</c:v>
                </c:pt>
                <c:pt idx="10138">
                  <c:v>91.584189398857148</c:v>
                </c:pt>
                <c:pt idx="10139">
                  <c:v>91.583097787959673</c:v>
                </c:pt>
                <c:pt idx="10140">
                  <c:v>91.581787854882705</c:v>
                </c:pt>
                <c:pt idx="10141">
                  <c:v>91.580259599626217</c:v>
                </c:pt>
                <c:pt idx="10142">
                  <c:v>91.579459084968079</c:v>
                </c:pt>
                <c:pt idx="10143">
                  <c:v>91.578221925950928</c:v>
                </c:pt>
                <c:pt idx="10144">
                  <c:v>91.57691199287396</c:v>
                </c:pt>
                <c:pt idx="10145">
                  <c:v>91.575674833856823</c:v>
                </c:pt>
                <c:pt idx="10146">
                  <c:v>91.573855482361026</c:v>
                </c:pt>
                <c:pt idx="10147">
                  <c:v>91.572982193643043</c:v>
                </c:pt>
                <c:pt idx="10148">
                  <c:v>91.571745034625877</c:v>
                </c:pt>
                <c:pt idx="10149">
                  <c:v>91.570071231249756</c:v>
                </c:pt>
                <c:pt idx="10150">
                  <c:v>91.568761298172788</c:v>
                </c:pt>
                <c:pt idx="10151">
                  <c:v>91.567014720736822</c:v>
                </c:pt>
                <c:pt idx="10152">
                  <c:v>91.565704787659854</c:v>
                </c:pt>
                <c:pt idx="10153">
                  <c:v>91.564030984283718</c:v>
                </c:pt>
                <c:pt idx="10154">
                  <c:v>91.562793825266567</c:v>
                </c:pt>
                <c:pt idx="10155">
                  <c:v>91.561556666249416</c:v>
                </c:pt>
                <c:pt idx="10156">
                  <c:v>91.559955636933125</c:v>
                </c:pt>
                <c:pt idx="10157">
                  <c:v>91.559155122274959</c:v>
                </c:pt>
                <c:pt idx="10158">
                  <c:v>91.558427381676637</c:v>
                </c:pt>
                <c:pt idx="10159">
                  <c:v>91.557044674539839</c:v>
                </c:pt>
                <c:pt idx="10160">
                  <c:v>91.555298097103872</c:v>
                </c:pt>
                <c:pt idx="10161">
                  <c:v>91.553915389967074</c:v>
                </c:pt>
                <c:pt idx="10162">
                  <c:v>91.552751005009767</c:v>
                </c:pt>
                <c:pt idx="10163">
                  <c:v>91.551368297872955</c:v>
                </c:pt>
                <c:pt idx="10164">
                  <c:v>91.549476172317327</c:v>
                </c:pt>
                <c:pt idx="10165">
                  <c:v>91.548311787360021</c:v>
                </c:pt>
                <c:pt idx="10166">
                  <c:v>91.546929080223222</c:v>
                </c:pt>
                <c:pt idx="10167">
                  <c:v>91.545473599026565</c:v>
                </c:pt>
                <c:pt idx="10168">
                  <c:v>91.544309214069258</c:v>
                </c:pt>
                <c:pt idx="10169">
                  <c:v>91.542780958812799</c:v>
                </c:pt>
                <c:pt idx="10170">
                  <c:v>91.541980444154632</c:v>
                </c:pt>
                <c:pt idx="10171">
                  <c:v>91.541107155436663</c:v>
                </c:pt>
                <c:pt idx="10172">
                  <c:v>91.540233866718665</c:v>
                </c:pt>
                <c:pt idx="10173">
                  <c:v>91.538851159581867</c:v>
                </c:pt>
                <c:pt idx="10174">
                  <c:v>91.537104582145901</c:v>
                </c:pt>
                <c:pt idx="10175">
                  <c:v>91.536085745308242</c:v>
                </c:pt>
                <c:pt idx="10176">
                  <c:v>91.535358004709934</c:v>
                </c:pt>
                <c:pt idx="10177">
                  <c:v>91.533538653214137</c:v>
                </c:pt>
                <c:pt idx="10178">
                  <c:v>91.532301494197</c:v>
                </c:pt>
                <c:pt idx="10179">
                  <c:v>91.53113710923968</c:v>
                </c:pt>
                <c:pt idx="10180">
                  <c:v>91.529899950222543</c:v>
                </c:pt>
                <c:pt idx="10181">
                  <c:v>91.528517243085744</c:v>
                </c:pt>
                <c:pt idx="10182">
                  <c:v>91.527280084068579</c:v>
                </c:pt>
                <c:pt idx="10183">
                  <c:v>91.52582460287195</c:v>
                </c:pt>
                <c:pt idx="10184">
                  <c:v>91.524150799495814</c:v>
                </c:pt>
                <c:pt idx="10185">
                  <c:v>91.522476996119678</c:v>
                </c:pt>
                <c:pt idx="10186">
                  <c:v>91.52109428898288</c:v>
                </c:pt>
                <c:pt idx="10187">
                  <c:v>91.519347711546914</c:v>
                </c:pt>
                <c:pt idx="10188">
                  <c:v>91.518256100649438</c:v>
                </c:pt>
                <c:pt idx="10189">
                  <c:v>91.517018941632287</c:v>
                </c:pt>
                <c:pt idx="10190">
                  <c:v>91.515709008555319</c:v>
                </c:pt>
                <c:pt idx="10191">
                  <c:v>91.514326301418507</c:v>
                </c:pt>
                <c:pt idx="10192">
                  <c:v>91.5131619164612</c:v>
                </c:pt>
                <c:pt idx="10193">
                  <c:v>91.511415339025234</c:v>
                </c:pt>
                <c:pt idx="10194">
                  <c:v>91.50988708376876</c:v>
                </c:pt>
                <c:pt idx="10195">
                  <c:v>91.508358828512286</c:v>
                </c:pt>
                <c:pt idx="10196">
                  <c:v>91.506757799195995</c:v>
                </c:pt>
                <c:pt idx="10197">
                  <c:v>91.505666188298505</c:v>
                </c:pt>
                <c:pt idx="10198">
                  <c:v>91.504210707101876</c:v>
                </c:pt>
                <c:pt idx="10199">
                  <c:v>91.502609677785571</c:v>
                </c:pt>
                <c:pt idx="10200">
                  <c:v>91.501736389067574</c:v>
                </c:pt>
                <c:pt idx="10201">
                  <c:v>91.500499230050451</c:v>
                </c:pt>
                <c:pt idx="10202">
                  <c:v>91.4992620710333</c:v>
                </c:pt>
                <c:pt idx="10203">
                  <c:v>91.498097686075994</c:v>
                </c:pt>
                <c:pt idx="10204">
                  <c:v>91.496787752999026</c:v>
                </c:pt>
                <c:pt idx="10205">
                  <c:v>91.495623368041706</c:v>
                </c:pt>
                <c:pt idx="10206">
                  <c:v>91.494604531204047</c:v>
                </c:pt>
                <c:pt idx="10207">
                  <c:v>91.492930727827925</c:v>
                </c:pt>
                <c:pt idx="10208">
                  <c:v>91.49132969851162</c:v>
                </c:pt>
                <c:pt idx="10209">
                  <c:v>91.489801443255146</c:v>
                </c:pt>
                <c:pt idx="10210">
                  <c:v>91.48805486581918</c:v>
                </c:pt>
                <c:pt idx="10211">
                  <c:v>91.487399899280703</c:v>
                </c:pt>
                <c:pt idx="10212">
                  <c:v>91.485871644024229</c:v>
                </c:pt>
                <c:pt idx="10213">
                  <c:v>91.484707259066909</c:v>
                </c:pt>
                <c:pt idx="10214">
                  <c:v>91.483470100049786</c:v>
                </c:pt>
                <c:pt idx="10215">
                  <c:v>91.48179629667365</c:v>
                </c:pt>
                <c:pt idx="10216">
                  <c:v>91.480049719237684</c:v>
                </c:pt>
                <c:pt idx="10217">
                  <c:v>91.478739786160702</c:v>
                </c:pt>
                <c:pt idx="10218">
                  <c:v>91.477138756844383</c:v>
                </c:pt>
                <c:pt idx="10219">
                  <c:v>91.475828823767415</c:v>
                </c:pt>
                <c:pt idx="10220">
                  <c:v>91.474300568510941</c:v>
                </c:pt>
                <c:pt idx="10221">
                  <c:v>91.473718376032281</c:v>
                </c:pt>
                <c:pt idx="10222">
                  <c:v>91.472044572656159</c:v>
                </c:pt>
                <c:pt idx="10223">
                  <c:v>91.470734639579192</c:v>
                </c:pt>
                <c:pt idx="10224">
                  <c:v>91.470225221160362</c:v>
                </c:pt>
                <c:pt idx="10225">
                  <c:v>91.46942470650221</c:v>
                </c:pt>
                <c:pt idx="10226">
                  <c:v>91.467969225305566</c:v>
                </c:pt>
                <c:pt idx="10227">
                  <c:v>91.466149873809783</c:v>
                </c:pt>
                <c:pt idx="10228">
                  <c:v>91.464476070433648</c:v>
                </c:pt>
                <c:pt idx="10229">
                  <c:v>91.462365622698513</c:v>
                </c:pt>
                <c:pt idx="10230">
                  <c:v>91.460982915561701</c:v>
                </c:pt>
                <c:pt idx="10231">
                  <c:v>91.461128463681362</c:v>
                </c:pt>
                <c:pt idx="10232">
                  <c:v>91.461274011801038</c:v>
                </c:pt>
                <c:pt idx="10233">
                  <c:v>91.459163564065918</c:v>
                </c:pt>
                <c:pt idx="10234">
                  <c:v>91.45559763513414</c:v>
                </c:pt>
                <c:pt idx="10235">
                  <c:v>91.454869894535832</c:v>
                </c:pt>
                <c:pt idx="10236">
                  <c:v>91.454433250176834</c:v>
                </c:pt>
                <c:pt idx="10237">
                  <c:v>91.453050543040035</c:v>
                </c:pt>
                <c:pt idx="10238">
                  <c:v>91.451886158082715</c:v>
                </c:pt>
                <c:pt idx="10239">
                  <c:v>91.450357902826255</c:v>
                </c:pt>
                <c:pt idx="10240">
                  <c:v>91.44926629192878</c:v>
                </c:pt>
                <c:pt idx="10241">
                  <c:v>91.447592488552644</c:v>
                </c:pt>
                <c:pt idx="10242">
                  <c:v>91.446282555475662</c:v>
                </c:pt>
                <c:pt idx="10243">
                  <c:v>91.445190944578187</c:v>
                </c:pt>
                <c:pt idx="10244">
                  <c:v>91.444244881800358</c:v>
                </c:pt>
                <c:pt idx="10245">
                  <c:v>91.442498304364406</c:v>
                </c:pt>
                <c:pt idx="10246">
                  <c:v>91.441042823167777</c:v>
                </c:pt>
                <c:pt idx="10247">
                  <c:v>91.439150697612135</c:v>
                </c:pt>
                <c:pt idx="10248">
                  <c:v>91.437695216415491</c:v>
                </c:pt>
                <c:pt idx="10249">
                  <c:v>91.436749153637678</c:v>
                </c:pt>
                <c:pt idx="10250">
                  <c:v>91.435584768680371</c:v>
                </c:pt>
                <c:pt idx="10251">
                  <c:v>91.43376541718456</c:v>
                </c:pt>
                <c:pt idx="10252">
                  <c:v>91.432018839748608</c:v>
                </c:pt>
                <c:pt idx="10253">
                  <c:v>91.431654969449454</c:v>
                </c:pt>
                <c:pt idx="10254">
                  <c:v>91.431000002910963</c:v>
                </c:pt>
                <c:pt idx="10255">
                  <c:v>91.429180651415166</c:v>
                </c:pt>
                <c:pt idx="10256">
                  <c:v>91.427215751799693</c:v>
                </c:pt>
                <c:pt idx="10257">
                  <c:v>91.425541948423557</c:v>
                </c:pt>
                <c:pt idx="10258">
                  <c:v>91.423577048808085</c:v>
                </c:pt>
                <c:pt idx="10259">
                  <c:v>91.422194341671286</c:v>
                </c:pt>
                <c:pt idx="10260">
                  <c:v>91.421102730773811</c:v>
                </c:pt>
                <c:pt idx="10261">
                  <c:v>91.419428927397689</c:v>
                </c:pt>
                <c:pt idx="10262">
                  <c:v>91.418046220260877</c:v>
                </c:pt>
                <c:pt idx="10263">
                  <c:v>91.416445190944586</c:v>
                </c:pt>
                <c:pt idx="10264">
                  <c:v>91.41571745034625</c:v>
                </c:pt>
                <c:pt idx="10265">
                  <c:v>91.414844161628267</c:v>
                </c:pt>
                <c:pt idx="10266">
                  <c:v>91.412660939833316</c:v>
                </c:pt>
                <c:pt idx="10267">
                  <c:v>91.409458881200706</c:v>
                </c:pt>
                <c:pt idx="10268">
                  <c:v>91.408585592482723</c:v>
                </c:pt>
                <c:pt idx="10269">
                  <c:v>91.408658366542568</c:v>
                </c:pt>
                <c:pt idx="10270">
                  <c:v>91.408440044363061</c:v>
                </c:pt>
                <c:pt idx="10271">
                  <c:v>91.407130111286079</c:v>
                </c:pt>
                <c:pt idx="10272">
                  <c:v>91.405529081969789</c:v>
                </c:pt>
                <c:pt idx="10273">
                  <c:v>91.403928052653484</c:v>
                </c:pt>
                <c:pt idx="10274">
                  <c:v>91.402181475217532</c:v>
                </c:pt>
                <c:pt idx="10275">
                  <c:v>91.400653219961043</c:v>
                </c:pt>
                <c:pt idx="10276">
                  <c:v>91.399270512824245</c:v>
                </c:pt>
                <c:pt idx="10277">
                  <c:v>91.397960579747263</c:v>
                </c:pt>
                <c:pt idx="10278">
                  <c:v>91.397305613208772</c:v>
                </c:pt>
                <c:pt idx="10279">
                  <c:v>91.395413487653158</c:v>
                </c:pt>
                <c:pt idx="10280">
                  <c:v>91.393157491798348</c:v>
                </c:pt>
                <c:pt idx="10281">
                  <c:v>91.39177478466155</c:v>
                </c:pt>
                <c:pt idx="10282">
                  <c:v>91.39024652940509</c:v>
                </c:pt>
                <c:pt idx="10283">
                  <c:v>91.389227692567431</c:v>
                </c:pt>
                <c:pt idx="10284">
                  <c:v>91.388208855729786</c:v>
                </c:pt>
                <c:pt idx="10285">
                  <c:v>91.387190018892142</c:v>
                </c:pt>
                <c:pt idx="10286">
                  <c:v>91.38595285987499</c:v>
                </c:pt>
                <c:pt idx="10287">
                  <c:v>91.384206282439024</c:v>
                </c:pt>
                <c:pt idx="10288">
                  <c:v>91.382532479062888</c:v>
                </c:pt>
                <c:pt idx="10289">
                  <c:v>91.380931449746612</c:v>
                </c:pt>
                <c:pt idx="10290">
                  <c:v>91.378966550131139</c:v>
                </c:pt>
                <c:pt idx="10291">
                  <c:v>91.377438294874651</c:v>
                </c:pt>
                <c:pt idx="10292">
                  <c:v>91.37641945803702</c:v>
                </c:pt>
                <c:pt idx="10293">
                  <c:v>91.375182299019869</c:v>
                </c:pt>
                <c:pt idx="10294">
                  <c:v>91.373945140002732</c:v>
                </c:pt>
                <c:pt idx="10295">
                  <c:v>91.372707980985581</c:v>
                </c:pt>
                <c:pt idx="10296">
                  <c:v>91.371616370088105</c:v>
                </c:pt>
                <c:pt idx="10297">
                  <c:v>91.370379211070968</c:v>
                </c:pt>
                <c:pt idx="10298">
                  <c:v>91.36899650393417</c:v>
                </c:pt>
                <c:pt idx="10299">
                  <c:v>91.367759344917019</c:v>
                </c:pt>
                <c:pt idx="10300">
                  <c:v>91.366667734019543</c:v>
                </c:pt>
                <c:pt idx="10301">
                  <c:v>91.365212252822886</c:v>
                </c:pt>
                <c:pt idx="10302">
                  <c:v>91.363902319745932</c:v>
                </c:pt>
                <c:pt idx="10303">
                  <c:v>91.361864646070629</c:v>
                </c:pt>
                <c:pt idx="10304">
                  <c:v>91.359754198335523</c:v>
                </c:pt>
                <c:pt idx="10305">
                  <c:v>91.357934846839711</c:v>
                </c:pt>
                <c:pt idx="10306">
                  <c:v>91.356479365643068</c:v>
                </c:pt>
                <c:pt idx="10307">
                  <c:v>91.355606076925085</c:v>
                </c:pt>
                <c:pt idx="10308">
                  <c:v>91.354514466027609</c:v>
                </c:pt>
                <c:pt idx="10309">
                  <c:v>91.353422855130134</c:v>
                </c:pt>
                <c:pt idx="10310">
                  <c:v>91.351457955514675</c:v>
                </c:pt>
                <c:pt idx="10311">
                  <c:v>91.350075248377863</c:v>
                </c:pt>
                <c:pt idx="10312">
                  <c:v>91.348983637480387</c:v>
                </c:pt>
                <c:pt idx="10313">
                  <c:v>91.347600930343575</c:v>
                </c:pt>
                <c:pt idx="10314">
                  <c:v>91.346290997266593</c:v>
                </c:pt>
                <c:pt idx="10315">
                  <c:v>91.344981064189625</c:v>
                </c:pt>
                <c:pt idx="10316">
                  <c:v>91.343671131112643</c:v>
                </c:pt>
                <c:pt idx="10317">
                  <c:v>91.34243397209552</c:v>
                </c:pt>
                <c:pt idx="10318">
                  <c:v>91.340905716839032</c:v>
                </c:pt>
                <c:pt idx="10319">
                  <c:v>91.339013591283418</c:v>
                </c:pt>
                <c:pt idx="10320">
                  <c:v>91.337558110086775</c:v>
                </c:pt>
                <c:pt idx="10321">
                  <c:v>91.33595708077047</c:v>
                </c:pt>
                <c:pt idx="10322">
                  <c:v>91.334501599573841</c:v>
                </c:pt>
                <c:pt idx="10323">
                  <c:v>91.33333721461652</c:v>
                </c:pt>
                <c:pt idx="10324">
                  <c:v>91.331954507479708</c:v>
                </c:pt>
                <c:pt idx="10325">
                  <c:v>91.330426252223248</c:v>
                </c:pt>
                <c:pt idx="10326">
                  <c:v>91.32897077102659</c:v>
                </c:pt>
                <c:pt idx="10327">
                  <c:v>91.327369741710314</c:v>
                </c:pt>
                <c:pt idx="10328">
                  <c:v>91.326350904872655</c:v>
                </c:pt>
                <c:pt idx="10329">
                  <c:v>91.324313231197365</c:v>
                </c:pt>
                <c:pt idx="10330">
                  <c:v>91.322275557522076</c:v>
                </c:pt>
                <c:pt idx="10331">
                  <c:v>91.320528980086095</c:v>
                </c:pt>
                <c:pt idx="10332">
                  <c:v>91.319219047009128</c:v>
                </c:pt>
                <c:pt idx="10333">
                  <c:v>91.317690791752653</c:v>
                </c:pt>
                <c:pt idx="10334">
                  <c:v>91.316162536496194</c:v>
                </c:pt>
                <c:pt idx="10335">
                  <c:v>91.314852603419212</c:v>
                </c:pt>
                <c:pt idx="10336">
                  <c:v>91.313542670342244</c:v>
                </c:pt>
                <c:pt idx="10337">
                  <c:v>91.312159963205431</c:v>
                </c:pt>
                <c:pt idx="10338">
                  <c:v>91.310704482008802</c:v>
                </c:pt>
                <c:pt idx="10339">
                  <c:v>91.309540097051482</c:v>
                </c:pt>
                <c:pt idx="10340">
                  <c:v>91.308230163974514</c:v>
                </c:pt>
                <c:pt idx="10341">
                  <c:v>91.306847456837701</c:v>
                </c:pt>
                <c:pt idx="10342">
                  <c:v>91.305828620000057</c:v>
                </c:pt>
                <c:pt idx="10343">
                  <c:v>91.30408204256409</c:v>
                </c:pt>
                <c:pt idx="10344">
                  <c:v>91.302626561367447</c:v>
                </c:pt>
                <c:pt idx="10345">
                  <c:v>91.301680498589633</c:v>
                </c:pt>
                <c:pt idx="10346">
                  <c:v>91.30029779145282</c:v>
                </c:pt>
                <c:pt idx="10347">
                  <c:v>91.299278954615176</c:v>
                </c:pt>
                <c:pt idx="10348">
                  <c:v>91.297022958760394</c:v>
                </c:pt>
                <c:pt idx="10349">
                  <c:v>91.295130833204766</c:v>
                </c:pt>
                <c:pt idx="10350">
                  <c:v>91.293748126067953</c:v>
                </c:pt>
                <c:pt idx="10351">
                  <c:v>91.292074322691818</c:v>
                </c:pt>
                <c:pt idx="10352">
                  <c:v>91.290546067435358</c:v>
                </c:pt>
                <c:pt idx="10353">
                  <c:v>91.289236134358376</c:v>
                </c:pt>
                <c:pt idx="10354">
                  <c:v>91.287780653161747</c:v>
                </c:pt>
                <c:pt idx="10355">
                  <c:v>91.286252397905258</c:v>
                </c:pt>
                <c:pt idx="10356">
                  <c:v>91.284724142648798</c:v>
                </c:pt>
                <c:pt idx="10357">
                  <c:v>91.283850853930815</c:v>
                </c:pt>
                <c:pt idx="10358">
                  <c:v>91.28224982461451</c:v>
                </c:pt>
                <c:pt idx="10359">
                  <c:v>91.28108543965719</c:v>
                </c:pt>
                <c:pt idx="10360">
                  <c:v>91.279775506580222</c:v>
                </c:pt>
                <c:pt idx="10361">
                  <c:v>91.278174477263931</c:v>
                </c:pt>
                <c:pt idx="10362">
                  <c:v>91.277082866366442</c:v>
                </c:pt>
                <c:pt idx="10363">
                  <c:v>91.275845707349305</c:v>
                </c:pt>
                <c:pt idx="10364">
                  <c:v>91.273953581793663</c:v>
                </c:pt>
                <c:pt idx="10365">
                  <c:v>91.272061456238049</c:v>
                </c:pt>
                <c:pt idx="10366">
                  <c:v>91.270242104742238</c:v>
                </c:pt>
                <c:pt idx="10367">
                  <c:v>91.268641075425947</c:v>
                </c:pt>
                <c:pt idx="10368">
                  <c:v>91.267331142348979</c:v>
                </c:pt>
                <c:pt idx="10369">
                  <c:v>91.265802887092491</c:v>
                </c:pt>
                <c:pt idx="10370">
                  <c:v>91.264347405895862</c:v>
                </c:pt>
                <c:pt idx="10371">
                  <c:v>91.26361966529754</c:v>
                </c:pt>
                <c:pt idx="10372">
                  <c:v>91.261654765682081</c:v>
                </c:pt>
                <c:pt idx="10373">
                  <c:v>91.260126510425607</c:v>
                </c:pt>
                <c:pt idx="10374">
                  <c:v>91.258743803288795</c:v>
                </c:pt>
                <c:pt idx="10375">
                  <c:v>91.256778903673336</c:v>
                </c:pt>
                <c:pt idx="10376">
                  <c:v>91.255468970596368</c:v>
                </c:pt>
                <c:pt idx="10377">
                  <c:v>91.254159037519386</c:v>
                </c:pt>
                <c:pt idx="10378">
                  <c:v>91.252558008203096</c:v>
                </c:pt>
                <c:pt idx="10379">
                  <c:v>91.25088420482696</c:v>
                </c:pt>
                <c:pt idx="10380">
                  <c:v>91.249865367989315</c:v>
                </c:pt>
                <c:pt idx="10381">
                  <c:v>91.248409886792658</c:v>
                </c:pt>
                <c:pt idx="10382">
                  <c:v>91.246517761237044</c:v>
                </c:pt>
                <c:pt idx="10383">
                  <c:v>91.244552861621571</c:v>
                </c:pt>
                <c:pt idx="10384">
                  <c:v>91.243679572903602</c:v>
                </c:pt>
                <c:pt idx="10385">
                  <c:v>91.242587962006098</c:v>
                </c:pt>
                <c:pt idx="10386">
                  <c:v>91.241278028929145</c:v>
                </c:pt>
                <c:pt idx="10387">
                  <c:v>91.239749773672671</c:v>
                </c:pt>
                <c:pt idx="10388">
                  <c:v>91.238221518416211</c:v>
                </c:pt>
                <c:pt idx="10389">
                  <c:v>91.236693263159736</c:v>
                </c:pt>
                <c:pt idx="10390">
                  <c:v>91.234946685723756</c:v>
                </c:pt>
                <c:pt idx="10391">
                  <c:v>91.233636752646788</c:v>
                </c:pt>
                <c:pt idx="10392">
                  <c:v>91.231817401150991</c:v>
                </c:pt>
                <c:pt idx="10393">
                  <c:v>91.230070823715025</c:v>
                </c:pt>
                <c:pt idx="10394">
                  <c:v>91.22905198687738</c:v>
                </c:pt>
                <c:pt idx="10395">
                  <c:v>91.227378183501244</c:v>
                </c:pt>
                <c:pt idx="10396">
                  <c:v>91.225922702304601</c:v>
                </c:pt>
                <c:pt idx="10397">
                  <c:v>91.224539995167802</c:v>
                </c:pt>
                <c:pt idx="10398">
                  <c:v>91.223593932389988</c:v>
                </c:pt>
                <c:pt idx="10399">
                  <c:v>91.222211225253176</c:v>
                </c:pt>
                <c:pt idx="10400">
                  <c:v>91.221265162475362</c:v>
                </c:pt>
                <c:pt idx="10401">
                  <c:v>91.219664133159057</c:v>
                </c:pt>
                <c:pt idx="10402">
                  <c:v>91.217990329782921</c:v>
                </c:pt>
                <c:pt idx="10403">
                  <c:v>91.216898718885446</c:v>
                </c:pt>
                <c:pt idx="10404">
                  <c:v>91.215152141449479</c:v>
                </c:pt>
                <c:pt idx="10405">
                  <c:v>91.213405564013513</c:v>
                </c:pt>
                <c:pt idx="10406">
                  <c:v>91.211804534697208</c:v>
                </c:pt>
                <c:pt idx="10407">
                  <c:v>91.210349053500579</c:v>
                </c:pt>
                <c:pt idx="10408">
                  <c:v>91.20991240914158</c:v>
                </c:pt>
                <c:pt idx="10409">
                  <c:v>91.208311379825275</c:v>
                </c:pt>
                <c:pt idx="10410">
                  <c:v>91.206783124568815</c:v>
                </c:pt>
                <c:pt idx="10411">
                  <c:v>91.204963773073018</c:v>
                </c:pt>
                <c:pt idx="10412">
                  <c:v>91.20401771029519</c:v>
                </c:pt>
                <c:pt idx="10413">
                  <c:v>91.202343906919069</c:v>
                </c:pt>
                <c:pt idx="10414">
                  <c:v>91.200961199782256</c:v>
                </c:pt>
                <c:pt idx="10415">
                  <c:v>91.199651266705288</c:v>
                </c:pt>
                <c:pt idx="10416">
                  <c:v>91.19826855956849</c:v>
                </c:pt>
                <c:pt idx="10417">
                  <c:v>91.196376434012848</c:v>
                </c:pt>
                <c:pt idx="10418">
                  <c:v>91.194775404696543</c:v>
                </c:pt>
                <c:pt idx="10419">
                  <c:v>91.193465471619575</c:v>
                </c:pt>
                <c:pt idx="10420">
                  <c:v>91.191573346063933</c:v>
                </c:pt>
                <c:pt idx="10421">
                  <c:v>91.189681220508305</c:v>
                </c:pt>
                <c:pt idx="10422">
                  <c:v>91.187789094952677</c:v>
                </c:pt>
                <c:pt idx="10423">
                  <c:v>91.186479161875695</c:v>
                </c:pt>
                <c:pt idx="10424">
                  <c:v>91.185242002858558</c:v>
                </c:pt>
                <c:pt idx="10425">
                  <c:v>91.184004843841421</c:v>
                </c:pt>
                <c:pt idx="10426">
                  <c:v>91.182331040465286</c:v>
                </c:pt>
                <c:pt idx="10427">
                  <c:v>91.180875559268642</c:v>
                </c:pt>
                <c:pt idx="10428">
                  <c:v>91.179128981832676</c:v>
                </c:pt>
                <c:pt idx="10429">
                  <c:v>91.177746274695863</c:v>
                </c:pt>
                <c:pt idx="10430">
                  <c:v>91.176145245379573</c:v>
                </c:pt>
                <c:pt idx="10431">
                  <c:v>91.174471442003437</c:v>
                </c:pt>
                <c:pt idx="10432">
                  <c:v>91.172797638627301</c:v>
                </c:pt>
                <c:pt idx="10433">
                  <c:v>91.171560479610164</c:v>
                </c:pt>
                <c:pt idx="10434">
                  <c:v>91.170104998413521</c:v>
                </c:pt>
                <c:pt idx="10435">
                  <c:v>91.168431195037385</c:v>
                </c:pt>
                <c:pt idx="10436">
                  <c:v>91.166684617601419</c:v>
                </c:pt>
                <c:pt idx="10437">
                  <c:v>91.165083588285114</c:v>
                </c:pt>
                <c:pt idx="10438">
                  <c:v>91.163628107088485</c:v>
                </c:pt>
                <c:pt idx="10439">
                  <c:v>91.162318174011503</c:v>
                </c:pt>
                <c:pt idx="10440">
                  <c:v>91.161226563114027</c:v>
                </c:pt>
                <c:pt idx="10441">
                  <c:v>91.160134952216552</c:v>
                </c:pt>
                <c:pt idx="10442">
                  <c:v>91.158752245079739</c:v>
                </c:pt>
                <c:pt idx="10443">
                  <c:v>91.157442312002772</c:v>
                </c:pt>
                <c:pt idx="10444">
                  <c:v>91.155841282686453</c:v>
                </c:pt>
                <c:pt idx="10445">
                  <c:v>91.154313027430007</c:v>
                </c:pt>
                <c:pt idx="10446">
                  <c:v>91.152930320293194</c:v>
                </c:pt>
                <c:pt idx="10447">
                  <c:v>91.151110968797383</c:v>
                </c:pt>
                <c:pt idx="10448">
                  <c:v>91.149437165421261</c:v>
                </c:pt>
                <c:pt idx="10449">
                  <c:v>91.147836136104956</c:v>
                </c:pt>
                <c:pt idx="10450">
                  <c:v>91.146453428968144</c:v>
                </c:pt>
                <c:pt idx="10451">
                  <c:v>91.145434592130499</c:v>
                </c:pt>
                <c:pt idx="10452">
                  <c:v>91.144197433113348</c:v>
                </c:pt>
                <c:pt idx="10453">
                  <c:v>91.14281472597655</c:v>
                </c:pt>
                <c:pt idx="10454">
                  <c:v>91.14077705230126</c:v>
                </c:pt>
                <c:pt idx="10455">
                  <c:v>91.139176022984955</c:v>
                </c:pt>
                <c:pt idx="10456">
                  <c:v>91.137720541788312</c:v>
                </c:pt>
                <c:pt idx="10457">
                  <c:v>91.136483382771189</c:v>
                </c:pt>
                <c:pt idx="10458">
                  <c:v>91.135100675634376</c:v>
                </c:pt>
                <c:pt idx="10459">
                  <c:v>91.133354098198396</c:v>
                </c:pt>
                <c:pt idx="10460">
                  <c:v>91.131170876403445</c:v>
                </c:pt>
                <c:pt idx="10461">
                  <c:v>91.129351524907648</c:v>
                </c:pt>
                <c:pt idx="10462">
                  <c:v>91.128114365890497</c:v>
                </c:pt>
                <c:pt idx="10463">
                  <c:v>91.126804432813529</c:v>
                </c:pt>
                <c:pt idx="10464">
                  <c:v>91.125640047856223</c:v>
                </c:pt>
                <c:pt idx="10465">
                  <c:v>91.123893470420256</c:v>
                </c:pt>
                <c:pt idx="10466">
                  <c:v>91.122437989223613</c:v>
                </c:pt>
                <c:pt idx="10467">
                  <c:v>91.120473089608154</c:v>
                </c:pt>
                <c:pt idx="10468">
                  <c:v>91.118653738112343</c:v>
                </c:pt>
                <c:pt idx="10469">
                  <c:v>91.116907160676391</c:v>
                </c:pt>
                <c:pt idx="10470">
                  <c:v>91.11567000165924</c:v>
                </c:pt>
                <c:pt idx="10471">
                  <c:v>91.114141746402765</c:v>
                </c:pt>
                <c:pt idx="10472">
                  <c:v>91.112831813325784</c:v>
                </c:pt>
                <c:pt idx="10473">
                  <c:v>91.111885750547998</c:v>
                </c:pt>
                <c:pt idx="10474">
                  <c:v>91.110794139650494</c:v>
                </c:pt>
                <c:pt idx="10475">
                  <c:v>91.109265884394034</c:v>
                </c:pt>
                <c:pt idx="10476">
                  <c:v>91.107373758838392</c:v>
                </c:pt>
                <c:pt idx="10477">
                  <c:v>91.105117762983625</c:v>
                </c:pt>
                <c:pt idx="10478">
                  <c:v>91.103662281786981</c:v>
                </c:pt>
                <c:pt idx="10479">
                  <c:v>91.102352348709999</c:v>
                </c:pt>
                <c:pt idx="10480">
                  <c:v>91.101260737812524</c:v>
                </c:pt>
                <c:pt idx="10481">
                  <c:v>91.099878030675711</c:v>
                </c:pt>
                <c:pt idx="10482">
                  <c:v>91.098495323538913</c:v>
                </c:pt>
                <c:pt idx="10483">
                  <c:v>91.096384875803778</c:v>
                </c:pt>
                <c:pt idx="10484">
                  <c:v>91.095147716786656</c:v>
                </c:pt>
                <c:pt idx="10485">
                  <c:v>91.093692235589998</c:v>
                </c:pt>
                <c:pt idx="10486">
                  <c:v>91.092236754393369</c:v>
                </c:pt>
                <c:pt idx="10487">
                  <c:v>91.090417402897572</c:v>
                </c:pt>
                <c:pt idx="10488">
                  <c:v>91.088452503282099</c:v>
                </c:pt>
                <c:pt idx="10489">
                  <c:v>91.086778699905963</c:v>
                </c:pt>
                <c:pt idx="10490">
                  <c:v>91.085323218709334</c:v>
                </c:pt>
                <c:pt idx="10491">
                  <c:v>91.084158833752014</c:v>
                </c:pt>
                <c:pt idx="10492">
                  <c:v>91.082848900675046</c:v>
                </c:pt>
                <c:pt idx="10493">
                  <c:v>91.08117509729891</c:v>
                </c:pt>
                <c:pt idx="10494">
                  <c:v>91.079137423623621</c:v>
                </c:pt>
                <c:pt idx="10495">
                  <c:v>91.077609168367147</c:v>
                </c:pt>
                <c:pt idx="10496">
                  <c:v>91.07637200935001</c:v>
                </c:pt>
                <c:pt idx="10497">
                  <c:v>91.074479883794382</c:v>
                </c:pt>
                <c:pt idx="10498">
                  <c:v>91.072733306358415</c:v>
                </c:pt>
                <c:pt idx="10499">
                  <c:v>91.071568921401109</c:v>
                </c:pt>
                <c:pt idx="10500">
                  <c:v>91.070113440204466</c:v>
                </c:pt>
                <c:pt idx="10501">
                  <c:v>91.068512410888175</c:v>
                </c:pt>
                <c:pt idx="10502">
                  <c:v>91.066765833452195</c:v>
                </c:pt>
                <c:pt idx="10503">
                  <c:v>91.065528674435043</c:v>
                </c:pt>
                <c:pt idx="10504">
                  <c:v>91.064073193238414</c:v>
                </c:pt>
                <c:pt idx="10505">
                  <c:v>91.06196274550328</c:v>
                </c:pt>
                <c:pt idx="10506">
                  <c:v>91.060580038366481</c:v>
                </c:pt>
                <c:pt idx="10507">
                  <c:v>91.058906234990346</c:v>
                </c:pt>
                <c:pt idx="10508">
                  <c:v>91.057523527853533</c:v>
                </c:pt>
                <c:pt idx="10509">
                  <c:v>91.055631402297905</c:v>
                </c:pt>
                <c:pt idx="10510">
                  <c:v>91.053739276742277</c:v>
                </c:pt>
                <c:pt idx="10511">
                  <c:v>91.052211021485803</c:v>
                </c:pt>
                <c:pt idx="10512">
                  <c:v>91.050828314349005</c:v>
                </c:pt>
                <c:pt idx="10513">
                  <c:v>91.049445607212192</c:v>
                </c:pt>
                <c:pt idx="10514">
                  <c:v>91.048281222254872</c:v>
                </c:pt>
                <c:pt idx="10515">
                  <c:v>91.046971289177918</c:v>
                </c:pt>
                <c:pt idx="10516">
                  <c:v>91.045515807981275</c:v>
                </c:pt>
                <c:pt idx="10517">
                  <c:v>91.044278648964138</c:v>
                </c:pt>
                <c:pt idx="10518">
                  <c:v>91.041949879049511</c:v>
                </c:pt>
                <c:pt idx="10519">
                  <c:v>91.040276075673376</c:v>
                </c:pt>
                <c:pt idx="10520">
                  <c:v>91.039038916656224</c:v>
                </c:pt>
                <c:pt idx="10521">
                  <c:v>91.037365113280089</c:v>
                </c:pt>
                <c:pt idx="10522">
                  <c:v>91.036127954262952</c:v>
                </c:pt>
                <c:pt idx="10523">
                  <c:v>91.034890795245815</c:v>
                </c:pt>
                <c:pt idx="10524">
                  <c:v>91.033435314049171</c:v>
                </c:pt>
                <c:pt idx="10525">
                  <c:v>91.031907058792697</c:v>
                </c:pt>
                <c:pt idx="10526">
                  <c:v>91.030233255416562</c:v>
                </c:pt>
                <c:pt idx="10527">
                  <c:v>91.02855945204044</c:v>
                </c:pt>
                <c:pt idx="10528">
                  <c:v>91.027031196783952</c:v>
                </c:pt>
                <c:pt idx="10529">
                  <c:v>91.025721263706984</c:v>
                </c:pt>
                <c:pt idx="10530">
                  <c:v>91.024193008450524</c:v>
                </c:pt>
                <c:pt idx="10531">
                  <c:v>91.022228108835051</c:v>
                </c:pt>
                <c:pt idx="10532">
                  <c:v>91.020627079518746</c:v>
                </c:pt>
                <c:pt idx="10533">
                  <c:v>91.019098824262286</c:v>
                </c:pt>
                <c:pt idx="10534">
                  <c:v>91.01735224682632</c:v>
                </c:pt>
                <c:pt idx="10535">
                  <c:v>91.015678443450184</c:v>
                </c:pt>
                <c:pt idx="10536">
                  <c:v>91.01415018819371</c:v>
                </c:pt>
                <c:pt idx="10537">
                  <c:v>91.012403610757744</c:v>
                </c:pt>
                <c:pt idx="10538">
                  <c:v>91.011311999860268</c:v>
                </c:pt>
                <c:pt idx="10539">
                  <c:v>91.010220388962793</c:v>
                </c:pt>
                <c:pt idx="10540">
                  <c:v>91.008182715287504</c:v>
                </c:pt>
                <c:pt idx="10541">
                  <c:v>91.005781171313046</c:v>
                </c:pt>
                <c:pt idx="10542">
                  <c:v>91.00403459387708</c:v>
                </c:pt>
                <c:pt idx="10543">
                  <c:v>91.002360790500944</c:v>
                </c:pt>
                <c:pt idx="10544">
                  <c:v>91.000614213064978</c:v>
                </c:pt>
                <c:pt idx="10545">
                  <c:v>90.999158731868334</c:v>
                </c:pt>
                <c:pt idx="10546">
                  <c:v>90.997994346911028</c:v>
                </c:pt>
                <c:pt idx="10547">
                  <c:v>90.996029447295555</c:v>
                </c:pt>
                <c:pt idx="10548">
                  <c:v>90.994646740158757</c:v>
                </c:pt>
                <c:pt idx="10549">
                  <c:v>90.99290016272279</c:v>
                </c:pt>
                <c:pt idx="10550">
                  <c:v>90.991153585286824</c:v>
                </c:pt>
                <c:pt idx="10551">
                  <c:v>90.989552555970519</c:v>
                </c:pt>
                <c:pt idx="10552">
                  <c:v>90.987805978534553</c:v>
                </c:pt>
                <c:pt idx="10553">
                  <c:v>90.985913852978925</c:v>
                </c:pt>
                <c:pt idx="10554">
                  <c:v>90.983803405243819</c:v>
                </c:pt>
                <c:pt idx="10555">
                  <c:v>90.981984053747993</c:v>
                </c:pt>
                <c:pt idx="10556">
                  <c:v>90.980892442850518</c:v>
                </c:pt>
                <c:pt idx="10557">
                  <c:v>90.97958250977355</c:v>
                </c:pt>
                <c:pt idx="10558">
                  <c:v>90.978636446995736</c:v>
                </c:pt>
                <c:pt idx="10559">
                  <c:v>90.977253739858924</c:v>
                </c:pt>
                <c:pt idx="10560">
                  <c:v>90.975725484602464</c:v>
                </c:pt>
                <c:pt idx="10561">
                  <c:v>90.97427000340582</c:v>
                </c:pt>
                <c:pt idx="10562">
                  <c:v>90.971941233491208</c:v>
                </c:pt>
                <c:pt idx="10563">
                  <c:v>90.970412978234734</c:v>
                </c:pt>
                <c:pt idx="10564">
                  <c:v>90.968520852679106</c:v>
                </c:pt>
                <c:pt idx="10565">
                  <c:v>90.966483179003816</c:v>
                </c:pt>
                <c:pt idx="10566">
                  <c:v>90.965318794046496</c:v>
                </c:pt>
                <c:pt idx="10567">
                  <c:v>90.964736601567836</c:v>
                </c:pt>
                <c:pt idx="10568">
                  <c:v>90.964154409089176</c:v>
                </c:pt>
                <c:pt idx="10569">
                  <c:v>90.962189509473717</c:v>
                </c:pt>
                <c:pt idx="10570">
                  <c:v>90.960079061738597</c:v>
                </c:pt>
                <c:pt idx="10571">
                  <c:v>90.958041388063307</c:v>
                </c:pt>
                <c:pt idx="10572">
                  <c:v>90.95614926250768</c:v>
                </c:pt>
                <c:pt idx="10573">
                  <c:v>90.954766555370853</c:v>
                </c:pt>
                <c:pt idx="10574">
                  <c:v>90.953165526054562</c:v>
                </c:pt>
                <c:pt idx="10575">
                  <c:v>90.951564496738257</c:v>
                </c:pt>
                <c:pt idx="10576">
                  <c:v>90.950472885840782</c:v>
                </c:pt>
                <c:pt idx="10577">
                  <c:v>90.949235726823645</c:v>
                </c:pt>
                <c:pt idx="10578">
                  <c:v>90.947707471567171</c:v>
                </c:pt>
                <c:pt idx="10579">
                  <c:v>90.945960894131204</c:v>
                </c:pt>
                <c:pt idx="10580">
                  <c:v>90.944287090755068</c:v>
                </c:pt>
                <c:pt idx="10581">
                  <c:v>90.942540513319102</c:v>
                </c:pt>
                <c:pt idx="10582">
                  <c:v>90.940939484002797</c:v>
                </c:pt>
                <c:pt idx="10583">
                  <c:v>90.939120132507014</c:v>
                </c:pt>
                <c:pt idx="10584">
                  <c:v>90.937737425370202</c:v>
                </c:pt>
                <c:pt idx="10585">
                  <c:v>90.936063621994066</c:v>
                </c:pt>
                <c:pt idx="10586">
                  <c:v>90.934171496438438</c:v>
                </c:pt>
                <c:pt idx="10587">
                  <c:v>90.932497693062302</c:v>
                </c:pt>
                <c:pt idx="10588">
                  <c:v>90.93118775998532</c:v>
                </c:pt>
                <c:pt idx="10589">
                  <c:v>90.928931764130539</c:v>
                </c:pt>
                <c:pt idx="10590">
                  <c:v>90.927257960754403</c:v>
                </c:pt>
                <c:pt idx="10591">
                  <c:v>90.926166349856928</c:v>
                </c:pt>
                <c:pt idx="10592">
                  <c:v>90.924638094600454</c:v>
                </c:pt>
                <c:pt idx="10593">
                  <c:v>90.923400935583317</c:v>
                </c:pt>
                <c:pt idx="10594">
                  <c:v>90.921581584087505</c:v>
                </c:pt>
                <c:pt idx="10595">
                  <c:v>90.919616684472061</c:v>
                </c:pt>
                <c:pt idx="10596">
                  <c:v>90.917651784856588</c:v>
                </c:pt>
                <c:pt idx="10597">
                  <c:v>90.916123529600114</c:v>
                </c:pt>
                <c:pt idx="10598">
                  <c:v>90.914376952164147</c:v>
                </c:pt>
                <c:pt idx="10599">
                  <c:v>90.912848696907687</c:v>
                </c:pt>
                <c:pt idx="10600">
                  <c:v>90.911102119471721</c:v>
                </c:pt>
                <c:pt idx="10601">
                  <c:v>90.909573864215247</c:v>
                </c:pt>
                <c:pt idx="10602">
                  <c:v>90.908045608958773</c:v>
                </c:pt>
                <c:pt idx="10603">
                  <c:v>90.907026772121142</c:v>
                </c:pt>
                <c:pt idx="10604">
                  <c:v>90.904989098445839</c:v>
                </c:pt>
                <c:pt idx="10605">
                  <c:v>90.903533617249195</c:v>
                </c:pt>
                <c:pt idx="10606">
                  <c:v>90.901787039813215</c:v>
                </c:pt>
                <c:pt idx="10607">
                  <c:v>90.900113236437079</c:v>
                </c:pt>
                <c:pt idx="10608">
                  <c:v>90.898730529300281</c:v>
                </c:pt>
                <c:pt idx="10609">
                  <c:v>90.897420596223327</c:v>
                </c:pt>
                <c:pt idx="10610">
                  <c:v>90.896183437206162</c:v>
                </c:pt>
                <c:pt idx="10611">
                  <c:v>90.894436859770209</c:v>
                </c:pt>
                <c:pt idx="10612">
                  <c:v>90.892690282334243</c:v>
                </c:pt>
                <c:pt idx="10613">
                  <c:v>90.890870930838432</c:v>
                </c:pt>
                <c:pt idx="10614">
                  <c:v>90.889269901522141</c:v>
                </c:pt>
                <c:pt idx="10615">
                  <c:v>90.888614934983664</c:v>
                </c:pt>
                <c:pt idx="10616">
                  <c:v>90.887013905667345</c:v>
                </c:pt>
                <c:pt idx="10617">
                  <c:v>90.884757909812549</c:v>
                </c:pt>
                <c:pt idx="10618">
                  <c:v>90.882720236137274</c:v>
                </c:pt>
                <c:pt idx="10619">
                  <c:v>90.881264754940631</c:v>
                </c:pt>
                <c:pt idx="10620">
                  <c:v>90.879882047803818</c:v>
                </c:pt>
                <c:pt idx="10621">
                  <c:v>90.878208244427682</c:v>
                </c:pt>
                <c:pt idx="10622">
                  <c:v>90.876534441051547</c:v>
                </c:pt>
                <c:pt idx="10623">
                  <c:v>90.874569541436088</c:v>
                </c:pt>
                <c:pt idx="10624">
                  <c:v>90.872750189940291</c:v>
                </c:pt>
                <c:pt idx="10625">
                  <c:v>90.871294708743662</c:v>
                </c:pt>
                <c:pt idx="10626">
                  <c:v>90.86998477566668</c:v>
                </c:pt>
                <c:pt idx="10627">
                  <c:v>90.868747616649543</c:v>
                </c:pt>
                <c:pt idx="10628">
                  <c:v>90.867219361393055</c:v>
                </c:pt>
                <c:pt idx="10629">
                  <c:v>90.864963365538287</c:v>
                </c:pt>
                <c:pt idx="10630">
                  <c:v>90.86358065840146</c:v>
                </c:pt>
                <c:pt idx="10631">
                  <c:v>90.862270725324507</c:v>
                </c:pt>
                <c:pt idx="10632">
                  <c:v>90.860596921948371</c:v>
                </c:pt>
                <c:pt idx="10633">
                  <c:v>90.858268152033745</c:v>
                </c:pt>
                <c:pt idx="10634">
                  <c:v>90.85615770429861</c:v>
                </c:pt>
                <c:pt idx="10635">
                  <c:v>90.854556674982305</c:v>
                </c:pt>
                <c:pt idx="10636">
                  <c:v>90.852591775366847</c:v>
                </c:pt>
                <c:pt idx="10637">
                  <c:v>90.851718486648863</c:v>
                </c:pt>
                <c:pt idx="10638">
                  <c:v>90.850044683272728</c:v>
                </c:pt>
                <c:pt idx="10639">
                  <c:v>90.848661976135929</c:v>
                </c:pt>
                <c:pt idx="10640">
                  <c:v>90.847060946819624</c:v>
                </c:pt>
                <c:pt idx="10641">
                  <c:v>90.845096047204152</c:v>
                </c:pt>
                <c:pt idx="10642">
                  <c:v>90.843131147588707</c:v>
                </c:pt>
                <c:pt idx="10643">
                  <c:v>90.841530118272402</c:v>
                </c:pt>
                <c:pt idx="10644">
                  <c:v>90.84072960361425</c:v>
                </c:pt>
                <c:pt idx="10645">
                  <c:v>90.839565218656944</c:v>
                </c:pt>
                <c:pt idx="10646">
                  <c:v>90.837673093101316</c:v>
                </c:pt>
                <c:pt idx="10647">
                  <c:v>90.836072063784997</c:v>
                </c:pt>
                <c:pt idx="10648">
                  <c:v>90.834543808528522</c:v>
                </c:pt>
                <c:pt idx="10649">
                  <c:v>90.832578908913078</c:v>
                </c:pt>
                <c:pt idx="10650">
                  <c:v>90.830614009297605</c:v>
                </c:pt>
                <c:pt idx="10651">
                  <c:v>90.828940205921469</c:v>
                </c:pt>
                <c:pt idx="10652">
                  <c:v>90.827557498784671</c:v>
                </c:pt>
                <c:pt idx="10653">
                  <c:v>90.826247565707689</c:v>
                </c:pt>
                <c:pt idx="10654">
                  <c:v>90.824864858570891</c:v>
                </c:pt>
                <c:pt idx="10655">
                  <c:v>90.823191055194755</c:v>
                </c:pt>
                <c:pt idx="10656">
                  <c:v>90.821298929639127</c:v>
                </c:pt>
                <c:pt idx="10657">
                  <c:v>90.819115707844162</c:v>
                </c:pt>
                <c:pt idx="10658">
                  <c:v>90.817805774767194</c:v>
                </c:pt>
                <c:pt idx="10659">
                  <c:v>90.816932486049211</c:v>
                </c:pt>
                <c:pt idx="10660">
                  <c:v>90.815404230792723</c:v>
                </c:pt>
                <c:pt idx="10661">
                  <c:v>90.813439331177278</c:v>
                </c:pt>
                <c:pt idx="10662">
                  <c:v>90.811474431561805</c:v>
                </c:pt>
                <c:pt idx="10663">
                  <c:v>90.809509531946347</c:v>
                </c:pt>
                <c:pt idx="10664">
                  <c:v>90.807908502630042</c:v>
                </c:pt>
                <c:pt idx="10665">
                  <c:v>90.80616192519409</c:v>
                </c:pt>
                <c:pt idx="10666">
                  <c:v>90.80448812181794</c:v>
                </c:pt>
                <c:pt idx="10667">
                  <c:v>90.803032640621311</c:v>
                </c:pt>
                <c:pt idx="10668">
                  <c:v>90.801286063185344</c:v>
                </c:pt>
                <c:pt idx="10669">
                  <c:v>90.800048904168193</c:v>
                </c:pt>
                <c:pt idx="10670">
                  <c:v>90.79822955267241</c:v>
                </c:pt>
                <c:pt idx="10671">
                  <c:v>90.796264653056937</c:v>
                </c:pt>
                <c:pt idx="10672">
                  <c:v>90.794372527501309</c:v>
                </c:pt>
                <c:pt idx="10673">
                  <c:v>90.793208142544003</c:v>
                </c:pt>
                <c:pt idx="10674">
                  <c:v>90.791461565108037</c:v>
                </c:pt>
                <c:pt idx="10675">
                  <c:v>90.78964221361224</c:v>
                </c:pt>
                <c:pt idx="10676">
                  <c:v>90.787895636176273</c:v>
                </c:pt>
                <c:pt idx="10677">
                  <c:v>90.786294606859968</c:v>
                </c:pt>
                <c:pt idx="10678">
                  <c:v>90.784475255364171</c:v>
                </c:pt>
                <c:pt idx="10679">
                  <c:v>90.783165322287189</c:v>
                </c:pt>
                <c:pt idx="10680">
                  <c:v>90.781418744851223</c:v>
                </c:pt>
                <c:pt idx="10681">
                  <c:v>90.779744941475087</c:v>
                </c:pt>
                <c:pt idx="10682">
                  <c:v>90.777852815919459</c:v>
                </c:pt>
                <c:pt idx="10683">
                  <c:v>90.775305723825355</c:v>
                </c:pt>
                <c:pt idx="10684">
                  <c:v>90.774068564808204</c:v>
                </c:pt>
                <c:pt idx="10685">
                  <c:v>90.772976953910728</c:v>
                </c:pt>
                <c:pt idx="10686">
                  <c:v>90.77159424677393</c:v>
                </c:pt>
                <c:pt idx="10687">
                  <c:v>90.770284313696948</c:v>
                </c:pt>
                <c:pt idx="10688">
                  <c:v>90.768756058440488</c:v>
                </c:pt>
                <c:pt idx="10689">
                  <c:v>90.766936706944662</c:v>
                </c:pt>
                <c:pt idx="10690">
                  <c:v>90.765553999807864</c:v>
                </c:pt>
                <c:pt idx="10691">
                  <c:v>90.763807422371897</c:v>
                </c:pt>
                <c:pt idx="10692">
                  <c:v>90.762060844935931</c:v>
                </c:pt>
                <c:pt idx="10693">
                  <c:v>90.760023171260642</c:v>
                </c:pt>
                <c:pt idx="10694">
                  <c:v>90.758422141944337</c:v>
                </c:pt>
                <c:pt idx="10695">
                  <c:v>90.756602790448554</c:v>
                </c:pt>
                <c:pt idx="10696">
                  <c:v>90.754783438952742</c:v>
                </c:pt>
                <c:pt idx="10697">
                  <c:v>90.753182409636452</c:v>
                </c:pt>
                <c:pt idx="10698">
                  <c:v>90.752090798738976</c:v>
                </c:pt>
                <c:pt idx="10699">
                  <c:v>90.750416995362841</c:v>
                </c:pt>
                <c:pt idx="10700">
                  <c:v>90.749107062285844</c:v>
                </c:pt>
                <c:pt idx="10701">
                  <c:v>90.747578807029399</c:v>
                </c:pt>
                <c:pt idx="10702">
                  <c:v>90.745759455533587</c:v>
                </c:pt>
                <c:pt idx="10703">
                  <c:v>90.743794555918129</c:v>
                </c:pt>
                <c:pt idx="10704">
                  <c:v>90.741902430362501</c:v>
                </c:pt>
                <c:pt idx="10705">
                  <c:v>90.740446949165872</c:v>
                </c:pt>
                <c:pt idx="10706">
                  <c:v>90.738700371729891</c:v>
                </c:pt>
                <c:pt idx="10707">
                  <c:v>90.736735472114432</c:v>
                </c:pt>
                <c:pt idx="10708">
                  <c:v>90.734697798439129</c:v>
                </c:pt>
                <c:pt idx="10709">
                  <c:v>90.73331509130233</c:v>
                </c:pt>
                <c:pt idx="10710">
                  <c:v>90.731786836045856</c:v>
                </c:pt>
                <c:pt idx="10711">
                  <c:v>90.73004025860989</c:v>
                </c:pt>
                <c:pt idx="10712">
                  <c:v>90.728875873652584</c:v>
                </c:pt>
                <c:pt idx="10713">
                  <c:v>90.727129296216617</c:v>
                </c:pt>
                <c:pt idx="10714">
                  <c:v>90.725601040960143</c:v>
                </c:pt>
                <c:pt idx="10715">
                  <c:v>90.724072785703683</c:v>
                </c:pt>
                <c:pt idx="10716">
                  <c:v>90.72210788608821</c:v>
                </c:pt>
                <c:pt idx="10717">
                  <c:v>90.720361308652258</c:v>
                </c:pt>
                <c:pt idx="10718">
                  <c:v>90.718614731216292</c:v>
                </c:pt>
                <c:pt idx="10719">
                  <c:v>90.716940927840156</c:v>
                </c:pt>
                <c:pt idx="10720">
                  <c:v>90.715849316942681</c:v>
                </c:pt>
                <c:pt idx="10721">
                  <c:v>90.714612157925529</c:v>
                </c:pt>
                <c:pt idx="10722">
                  <c:v>90.712720032369901</c:v>
                </c:pt>
                <c:pt idx="10723">
                  <c:v>90.711337325233103</c:v>
                </c:pt>
                <c:pt idx="10724">
                  <c:v>90.709809069976615</c:v>
                </c:pt>
                <c:pt idx="10725">
                  <c:v>90.707916944421001</c:v>
                </c:pt>
                <c:pt idx="10726">
                  <c:v>90.70609759292519</c:v>
                </c:pt>
                <c:pt idx="10727">
                  <c:v>90.703987145190069</c:v>
                </c:pt>
                <c:pt idx="10728">
                  <c:v>90.702240567754103</c:v>
                </c:pt>
                <c:pt idx="10729">
                  <c:v>90.700712312497629</c:v>
                </c:pt>
                <c:pt idx="10730">
                  <c:v>90.69874741288217</c:v>
                </c:pt>
                <c:pt idx="10731">
                  <c:v>90.696928061386359</c:v>
                </c:pt>
                <c:pt idx="10732">
                  <c:v>90.695254258010237</c:v>
                </c:pt>
                <c:pt idx="10733">
                  <c:v>90.693507680574271</c:v>
                </c:pt>
                <c:pt idx="10734">
                  <c:v>90.692052199377628</c:v>
                </c:pt>
                <c:pt idx="10735">
                  <c:v>90.689941751642507</c:v>
                </c:pt>
                <c:pt idx="10736">
                  <c:v>90.687904077967204</c:v>
                </c:pt>
                <c:pt idx="10737">
                  <c:v>90.686666918950067</c:v>
                </c:pt>
                <c:pt idx="10738">
                  <c:v>90.685284211813254</c:v>
                </c:pt>
                <c:pt idx="10739">
                  <c:v>90.683537634377302</c:v>
                </c:pt>
                <c:pt idx="10740">
                  <c:v>90.681863831001166</c:v>
                </c:pt>
                <c:pt idx="10741">
                  <c:v>90.680335575744692</c:v>
                </c:pt>
                <c:pt idx="10742">
                  <c:v>90.679098416727541</c:v>
                </c:pt>
                <c:pt idx="10743">
                  <c:v>90.677934031770249</c:v>
                </c:pt>
                <c:pt idx="10744">
                  <c:v>90.675969132154776</c:v>
                </c:pt>
                <c:pt idx="10745">
                  <c:v>90.674659199077794</c:v>
                </c:pt>
                <c:pt idx="10746">
                  <c:v>90.672839847582011</c:v>
                </c:pt>
                <c:pt idx="10747">
                  <c:v>90.670729399846877</c:v>
                </c:pt>
                <c:pt idx="10748">
                  <c:v>90.668691726171588</c:v>
                </c:pt>
                <c:pt idx="10749">
                  <c:v>90.666872374675776</c:v>
                </c:pt>
                <c:pt idx="10750">
                  <c:v>90.665707989718484</c:v>
                </c:pt>
                <c:pt idx="10751">
                  <c:v>90.663670316043181</c:v>
                </c:pt>
                <c:pt idx="10752">
                  <c:v>90.661850964547384</c:v>
                </c:pt>
                <c:pt idx="10753">
                  <c:v>90.660031613051586</c:v>
                </c:pt>
                <c:pt idx="10754">
                  <c:v>90.658576131854957</c:v>
                </c:pt>
                <c:pt idx="10755">
                  <c:v>90.657120650658314</c:v>
                </c:pt>
                <c:pt idx="10756">
                  <c:v>90.655592395401825</c:v>
                </c:pt>
                <c:pt idx="10757">
                  <c:v>90.65406414014538</c:v>
                </c:pt>
                <c:pt idx="10758">
                  <c:v>90.652099240529907</c:v>
                </c:pt>
                <c:pt idx="10759">
                  <c:v>90.64969769655545</c:v>
                </c:pt>
                <c:pt idx="10760">
                  <c:v>90.647951119119483</c:v>
                </c:pt>
                <c:pt idx="10761">
                  <c:v>90.646277315743347</c:v>
                </c:pt>
                <c:pt idx="10762">
                  <c:v>90.64438519018772</c:v>
                </c:pt>
                <c:pt idx="10763">
                  <c:v>90.642565838691922</c:v>
                </c:pt>
                <c:pt idx="10764">
                  <c:v>90.640673713136295</c:v>
                </c:pt>
                <c:pt idx="10765">
                  <c:v>90.63914545787982</c:v>
                </c:pt>
                <c:pt idx="10766">
                  <c:v>90.637326106384037</c:v>
                </c:pt>
                <c:pt idx="10767">
                  <c:v>90.635870625187394</c:v>
                </c:pt>
                <c:pt idx="10768">
                  <c:v>90.634124047751413</c:v>
                </c:pt>
                <c:pt idx="10769">
                  <c:v>90.632668566554784</c:v>
                </c:pt>
                <c:pt idx="10770">
                  <c:v>90.63164972971714</c:v>
                </c:pt>
                <c:pt idx="10771">
                  <c:v>90.629830378221342</c:v>
                </c:pt>
                <c:pt idx="10772">
                  <c:v>90.628083800785376</c:v>
                </c:pt>
                <c:pt idx="10773">
                  <c:v>90.62640999740924</c:v>
                </c:pt>
                <c:pt idx="10774">
                  <c:v>90.624881742152766</c:v>
                </c:pt>
                <c:pt idx="10775">
                  <c:v>90.623280712836475</c:v>
                </c:pt>
                <c:pt idx="10776">
                  <c:v>90.622261875998817</c:v>
                </c:pt>
                <c:pt idx="10777">
                  <c:v>90.620151428263696</c:v>
                </c:pt>
                <c:pt idx="10778">
                  <c:v>90.618113754588407</c:v>
                </c:pt>
                <c:pt idx="10779">
                  <c:v>90.616658273391764</c:v>
                </c:pt>
                <c:pt idx="10780">
                  <c:v>90.614911695955797</c:v>
                </c:pt>
                <c:pt idx="10781">
                  <c:v>90.612655700101001</c:v>
                </c:pt>
                <c:pt idx="10782">
                  <c:v>90.610690800485543</c:v>
                </c:pt>
                <c:pt idx="10783">
                  <c:v>90.609089771169238</c:v>
                </c:pt>
                <c:pt idx="10784">
                  <c:v>90.607634289972609</c:v>
                </c:pt>
                <c:pt idx="10785">
                  <c:v>90.606033260656289</c:v>
                </c:pt>
                <c:pt idx="10786">
                  <c:v>90.604359457280154</c:v>
                </c:pt>
                <c:pt idx="10787">
                  <c:v>90.602249009545048</c:v>
                </c:pt>
                <c:pt idx="10788">
                  <c:v>90.600575206168898</c:v>
                </c:pt>
                <c:pt idx="10789">
                  <c:v>90.598610306553439</c:v>
                </c:pt>
                <c:pt idx="10790">
                  <c:v>90.596572632878164</c:v>
                </c:pt>
                <c:pt idx="10791">
                  <c:v>90.594607733262691</c:v>
                </c:pt>
                <c:pt idx="10792">
                  <c:v>90.593079478006217</c:v>
                </c:pt>
                <c:pt idx="10793">
                  <c:v>90.591769544929235</c:v>
                </c:pt>
                <c:pt idx="10794">
                  <c:v>90.590241289672775</c:v>
                </c:pt>
                <c:pt idx="10795">
                  <c:v>90.58864026035647</c:v>
                </c:pt>
                <c:pt idx="10796">
                  <c:v>90.586675360741026</c:v>
                </c:pt>
                <c:pt idx="10797">
                  <c:v>90.584346590826385</c:v>
                </c:pt>
                <c:pt idx="10798">
                  <c:v>90.582672787450264</c:v>
                </c:pt>
                <c:pt idx="10799">
                  <c:v>90.580998984074128</c:v>
                </c:pt>
                <c:pt idx="10800">
                  <c:v>90.579034084458655</c:v>
                </c:pt>
                <c:pt idx="10801">
                  <c:v>90.577578603262026</c:v>
                </c:pt>
                <c:pt idx="10802">
                  <c:v>90.576123122065383</c:v>
                </c:pt>
                <c:pt idx="10803">
                  <c:v>90.574885963048231</c:v>
                </c:pt>
                <c:pt idx="10804">
                  <c:v>90.573066611552449</c:v>
                </c:pt>
                <c:pt idx="10805">
                  <c:v>90.571392808176313</c:v>
                </c:pt>
                <c:pt idx="10806">
                  <c:v>90.569719004800177</c:v>
                </c:pt>
                <c:pt idx="10807">
                  <c:v>90.568409071723195</c:v>
                </c:pt>
                <c:pt idx="10808">
                  <c:v>90.566880816466735</c:v>
                </c:pt>
                <c:pt idx="10809">
                  <c:v>90.56527978715043</c:v>
                </c:pt>
                <c:pt idx="10810">
                  <c:v>90.563314887534958</c:v>
                </c:pt>
                <c:pt idx="10811">
                  <c:v>90.561495536039175</c:v>
                </c:pt>
                <c:pt idx="10812">
                  <c:v>90.559457862363885</c:v>
                </c:pt>
                <c:pt idx="10813">
                  <c:v>90.557856833047566</c:v>
                </c:pt>
                <c:pt idx="10814">
                  <c:v>90.5561102556116</c:v>
                </c:pt>
                <c:pt idx="10815">
                  <c:v>90.554654774414971</c:v>
                </c:pt>
                <c:pt idx="10816">
                  <c:v>90.552980971038835</c:v>
                </c:pt>
                <c:pt idx="10817">
                  <c:v>90.550943297363546</c:v>
                </c:pt>
                <c:pt idx="10818">
                  <c:v>90.549342268047226</c:v>
                </c:pt>
                <c:pt idx="10819">
                  <c:v>90.547741238730936</c:v>
                </c:pt>
                <c:pt idx="10820">
                  <c:v>90.545703565055646</c:v>
                </c:pt>
                <c:pt idx="10821">
                  <c:v>90.543738665440173</c:v>
                </c:pt>
                <c:pt idx="10822">
                  <c:v>90.541700991764884</c:v>
                </c:pt>
                <c:pt idx="10823">
                  <c:v>90.540609380867409</c:v>
                </c:pt>
                <c:pt idx="10824">
                  <c:v>90.538571707192119</c:v>
                </c:pt>
                <c:pt idx="10825">
                  <c:v>90.536897903815984</c:v>
                </c:pt>
                <c:pt idx="10826">
                  <c:v>90.535078552320172</c:v>
                </c:pt>
                <c:pt idx="10827">
                  <c:v>90.533477523003882</c:v>
                </c:pt>
                <c:pt idx="10828">
                  <c:v>90.531512623388409</c:v>
                </c:pt>
                <c:pt idx="10829">
                  <c:v>90.529620497832781</c:v>
                </c:pt>
                <c:pt idx="10830">
                  <c:v>90.527946694456645</c:v>
                </c:pt>
                <c:pt idx="10831">
                  <c:v>90.526054568901017</c:v>
                </c:pt>
                <c:pt idx="10832">
                  <c:v>90.524599087704388</c:v>
                </c:pt>
                <c:pt idx="10833">
                  <c:v>90.52321638056759</c:v>
                </c:pt>
                <c:pt idx="10834">
                  <c:v>90.521760899370932</c:v>
                </c:pt>
                <c:pt idx="10835">
                  <c:v>90.520232644114458</c:v>
                </c:pt>
                <c:pt idx="10836">
                  <c:v>90.518267744498999</c:v>
                </c:pt>
                <c:pt idx="10837">
                  <c:v>90.516448393003216</c:v>
                </c:pt>
                <c:pt idx="10838">
                  <c:v>90.514629041507405</c:v>
                </c:pt>
                <c:pt idx="10839">
                  <c:v>90.51251859377227</c:v>
                </c:pt>
                <c:pt idx="10840">
                  <c:v>90.511208660695317</c:v>
                </c:pt>
                <c:pt idx="10841">
                  <c:v>90.509534857319167</c:v>
                </c:pt>
                <c:pt idx="10842">
                  <c:v>90.50771550582337</c:v>
                </c:pt>
                <c:pt idx="10843">
                  <c:v>90.506114476507079</c:v>
                </c:pt>
                <c:pt idx="10844">
                  <c:v>90.504222350951451</c:v>
                </c:pt>
                <c:pt idx="10845">
                  <c:v>90.502111903216317</c:v>
                </c:pt>
                <c:pt idx="10846">
                  <c:v>90.49978313330169</c:v>
                </c:pt>
                <c:pt idx="10847">
                  <c:v>90.49825487804523</c:v>
                </c:pt>
                <c:pt idx="10848">
                  <c:v>90.497017719028079</c:v>
                </c:pt>
                <c:pt idx="10849">
                  <c:v>90.495926108130604</c:v>
                </c:pt>
                <c:pt idx="10850">
                  <c:v>90.494470626933975</c:v>
                </c:pt>
                <c:pt idx="10851">
                  <c:v>90.49286959761767</c:v>
                </c:pt>
                <c:pt idx="10852">
                  <c:v>90.490904698002211</c:v>
                </c:pt>
                <c:pt idx="10853">
                  <c:v>90.489521990865398</c:v>
                </c:pt>
                <c:pt idx="10854">
                  <c:v>90.487920961549079</c:v>
                </c:pt>
                <c:pt idx="10855">
                  <c:v>90.485519417574636</c:v>
                </c:pt>
                <c:pt idx="10856">
                  <c:v>90.483336195779685</c:v>
                </c:pt>
                <c:pt idx="10857">
                  <c:v>90.481298522104396</c:v>
                </c:pt>
                <c:pt idx="10858">
                  <c:v>90.479770266847908</c:v>
                </c:pt>
                <c:pt idx="10859">
                  <c:v>90.478314785651278</c:v>
                </c:pt>
                <c:pt idx="10860">
                  <c:v>90.476786530394818</c:v>
                </c:pt>
                <c:pt idx="10861">
                  <c:v>90.474894404839176</c:v>
                </c:pt>
                <c:pt idx="10862">
                  <c:v>90.473002279283548</c:v>
                </c:pt>
                <c:pt idx="10863">
                  <c:v>90.47103737966809</c:v>
                </c:pt>
                <c:pt idx="10864">
                  <c:v>90.469363576291954</c:v>
                </c:pt>
                <c:pt idx="10865">
                  <c:v>90.467616998855988</c:v>
                </c:pt>
                <c:pt idx="10866">
                  <c:v>90.465579325180684</c:v>
                </c:pt>
                <c:pt idx="10867">
                  <c:v>90.463759973684901</c:v>
                </c:pt>
                <c:pt idx="10868">
                  <c:v>90.462595588727581</c:v>
                </c:pt>
                <c:pt idx="10869">
                  <c:v>90.460849011291629</c:v>
                </c:pt>
                <c:pt idx="10870">
                  <c:v>90.458884111676156</c:v>
                </c:pt>
                <c:pt idx="10871">
                  <c:v>90.456991986120528</c:v>
                </c:pt>
                <c:pt idx="10872">
                  <c:v>90.455536504923884</c:v>
                </c:pt>
                <c:pt idx="10873">
                  <c:v>90.454226571846917</c:v>
                </c:pt>
                <c:pt idx="10874">
                  <c:v>90.452188898171627</c:v>
                </c:pt>
                <c:pt idx="10875">
                  <c:v>90.450369546675816</c:v>
                </c:pt>
                <c:pt idx="10876">
                  <c:v>90.448550195180019</c:v>
                </c:pt>
                <c:pt idx="10877">
                  <c:v>90.446803617744052</c:v>
                </c:pt>
                <c:pt idx="10878">
                  <c:v>90.444620395949102</c:v>
                </c:pt>
                <c:pt idx="10879">
                  <c:v>90.442873818513121</c:v>
                </c:pt>
                <c:pt idx="10880">
                  <c:v>90.441054467017338</c:v>
                </c:pt>
                <c:pt idx="10881">
                  <c:v>90.439380663641202</c:v>
                </c:pt>
                <c:pt idx="10882">
                  <c:v>90.437779634324883</c:v>
                </c:pt>
                <c:pt idx="10883">
                  <c:v>90.436178605008593</c:v>
                </c:pt>
                <c:pt idx="10884">
                  <c:v>90.434359253512795</c:v>
                </c:pt>
                <c:pt idx="10885">
                  <c:v>90.432539902016998</c:v>
                </c:pt>
                <c:pt idx="10886">
                  <c:v>90.430720550521201</c:v>
                </c:pt>
                <c:pt idx="10887">
                  <c:v>90.428828424965573</c:v>
                </c:pt>
                <c:pt idx="10888">
                  <c:v>90.427081847529607</c:v>
                </c:pt>
                <c:pt idx="10889">
                  <c:v>90.425917462572301</c:v>
                </c:pt>
                <c:pt idx="10890">
                  <c:v>90.424389207315826</c:v>
                </c:pt>
                <c:pt idx="10891">
                  <c:v>90.422860952059352</c:v>
                </c:pt>
                <c:pt idx="10892">
                  <c:v>90.421041600563555</c:v>
                </c:pt>
                <c:pt idx="10893">
                  <c:v>90.419222249067758</c:v>
                </c:pt>
                <c:pt idx="10894">
                  <c:v>90.417475671631792</c:v>
                </c:pt>
                <c:pt idx="10895">
                  <c:v>90.416020190435148</c:v>
                </c:pt>
                <c:pt idx="10896">
                  <c:v>90.414273612999196</c:v>
                </c:pt>
                <c:pt idx="10897">
                  <c:v>90.41259980962306</c:v>
                </c:pt>
                <c:pt idx="10898">
                  <c:v>90.41048936188794</c:v>
                </c:pt>
                <c:pt idx="10899">
                  <c:v>90.408160591973314</c:v>
                </c:pt>
                <c:pt idx="10900">
                  <c:v>90.406486788597178</c:v>
                </c:pt>
                <c:pt idx="10901">
                  <c:v>90.405104081460379</c:v>
                </c:pt>
                <c:pt idx="10902">
                  <c:v>90.403284729964568</c:v>
                </c:pt>
                <c:pt idx="10903">
                  <c:v>90.40139260440894</c:v>
                </c:pt>
                <c:pt idx="10904">
                  <c:v>90.399500478853298</c:v>
                </c:pt>
                <c:pt idx="10905">
                  <c:v>90.397899449537007</c:v>
                </c:pt>
                <c:pt idx="10906">
                  <c:v>90.396225646160872</c:v>
                </c:pt>
                <c:pt idx="10907">
                  <c:v>90.394697390904398</c:v>
                </c:pt>
                <c:pt idx="10908">
                  <c:v>90.393169135647938</c:v>
                </c:pt>
                <c:pt idx="10909">
                  <c:v>90.391058687912803</c:v>
                </c:pt>
                <c:pt idx="10910">
                  <c:v>90.389166562357175</c:v>
                </c:pt>
                <c:pt idx="10911">
                  <c:v>90.38756553304087</c:v>
                </c:pt>
                <c:pt idx="10912">
                  <c:v>90.385891729664749</c:v>
                </c:pt>
                <c:pt idx="10913">
                  <c:v>90.384217926288613</c:v>
                </c:pt>
                <c:pt idx="10914">
                  <c:v>90.382544122912478</c:v>
                </c:pt>
                <c:pt idx="10915">
                  <c:v>90.380797545476511</c:v>
                </c:pt>
                <c:pt idx="10916">
                  <c:v>90.379123742100376</c:v>
                </c:pt>
                <c:pt idx="10917">
                  <c:v>90.37686774624558</c:v>
                </c:pt>
                <c:pt idx="10918">
                  <c:v>90.375048394749797</c:v>
                </c:pt>
                <c:pt idx="10919">
                  <c:v>90.373301817313816</c:v>
                </c:pt>
                <c:pt idx="10920">
                  <c:v>90.371773562057342</c:v>
                </c:pt>
                <c:pt idx="10921">
                  <c:v>90.370099758681206</c:v>
                </c:pt>
                <c:pt idx="10922">
                  <c:v>90.367625440646933</c:v>
                </c:pt>
                <c:pt idx="10923">
                  <c:v>90.365878863210952</c:v>
                </c:pt>
                <c:pt idx="10924">
                  <c:v>90.364350607954478</c:v>
                </c:pt>
                <c:pt idx="10925">
                  <c:v>90.362822352698018</c:v>
                </c:pt>
                <c:pt idx="10926">
                  <c:v>90.360784679022728</c:v>
                </c:pt>
                <c:pt idx="10927">
                  <c:v>90.359038101586762</c:v>
                </c:pt>
                <c:pt idx="10928">
                  <c:v>90.357291524150796</c:v>
                </c:pt>
                <c:pt idx="10929">
                  <c:v>90.355836042954166</c:v>
                </c:pt>
                <c:pt idx="10930">
                  <c:v>90.354307787697678</c:v>
                </c:pt>
                <c:pt idx="10931">
                  <c:v>90.352633984321557</c:v>
                </c:pt>
                <c:pt idx="10932">
                  <c:v>90.350305214406916</c:v>
                </c:pt>
                <c:pt idx="10933">
                  <c:v>90.348413088851302</c:v>
                </c:pt>
                <c:pt idx="10934">
                  <c:v>90.346593737355491</c:v>
                </c:pt>
                <c:pt idx="10935">
                  <c:v>90.344264967440893</c:v>
                </c:pt>
                <c:pt idx="10936">
                  <c:v>90.342809486244235</c:v>
                </c:pt>
                <c:pt idx="10937">
                  <c:v>90.341426779107437</c:v>
                </c:pt>
                <c:pt idx="10938">
                  <c:v>90.339898523850977</c:v>
                </c:pt>
                <c:pt idx="10939">
                  <c:v>90.337933624235504</c:v>
                </c:pt>
                <c:pt idx="10940">
                  <c:v>90.336041498679876</c:v>
                </c:pt>
                <c:pt idx="10941">
                  <c:v>90.334149373124234</c:v>
                </c:pt>
                <c:pt idx="10942">
                  <c:v>90.332766665987435</c:v>
                </c:pt>
                <c:pt idx="10943">
                  <c:v>90.330801766371977</c:v>
                </c:pt>
                <c:pt idx="10944">
                  <c:v>90.328836866756518</c:v>
                </c:pt>
                <c:pt idx="10945">
                  <c:v>90.32752693367955</c:v>
                </c:pt>
                <c:pt idx="10946">
                  <c:v>90.325707582183739</c:v>
                </c:pt>
                <c:pt idx="10947">
                  <c:v>90.324033778807603</c:v>
                </c:pt>
                <c:pt idx="10948">
                  <c:v>90.321777782952822</c:v>
                </c:pt>
                <c:pt idx="10949">
                  <c:v>90.320103979576686</c:v>
                </c:pt>
                <c:pt idx="10950">
                  <c:v>90.318284628080889</c:v>
                </c:pt>
                <c:pt idx="10951">
                  <c:v>90.316538050644908</c:v>
                </c:pt>
                <c:pt idx="10952">
                  <c:v>90.315009795388448</c:v>
                </c:pt>
                <c:pt idx="10953">
                  <c:v>90.313190443892651</c:v>
                </c:pt>
                <c:pt idx="10954">
                  <c:v>90.311443866456685</c:v>
                </c:pt>
                <c:pt idx="10955">
                  <c:v>90.309697289020718</c:v>
                </c:pt>
                <c:pt idx="10956">
                  <c:v>90.30780516346509</c:v>
                </c:pt>
                <c:pt idx="10957">
                  <c:v>90.306058586029124</c:v>
                </c:pt>
                <c:pt idx="10958">
                  <c:v>90.304166460473496</c:v>
                </c:pt>
                <c:pt idx="10959">
                  <c:v>90.302638205217022</c:v>
                </c:pt>
                <c:pt idx="10960">
                  <c:v>90.301619368379377</c:v>
                </c:pt>
                <c:pt idx="10961">
                  <c:v>90.299072276285258</c:v>
                </c:pt>
                <c:pt idx="10962">
                  <c:v>90.297616795088615</c:v>
                </c:pt>
                <c:pt idx="10963">
                  <c:v>90.295579121413326</c:v>
                </c:pt>
                <c:pt idx="10964">
                  <c:v>90.293832543977359</c:v>
                </c:pt>
                <c:pt idx="10965">
                  <c:v>90.292085966541393</c:v>
                </c:pt>
                <c:pt idx="10966">
                  <c:v>90.290266615045596</c:v>
                </c:pt>
                <c:pt idx="10967">
                  <c:v>90.288301715430137</c:v>
                </c:pt>
                <c:pt idx="10968">
                  <c:v>90.286409589874509</c:v>
                </c:pt>
                <c:pt idx="10969">
                  <c:v>90.284590238378698</c:v>
                </c:pt>
                <c:pt idx="10970">
                  <c:v>90.283207531241899</c:v>
                </c:pt>
                <c:pt idx="10971">
                  <c:v>90.281897598164932</c:v>
                </c:pt>
                <c:pt idx="10972">
                  <c:v>90.279859924489642</c:v>
                </c:pt>
                <c:pt idx="10973">
                  <c:v>90.277967798934</c:v>
                </c:pt>
                <c:pt idx="10974">
                  <c:v>90.276075673378372</c:v>
                </c:pt>
                <c:pt idx="10975">
                  <c:v>90.273965225643252</c:v>
                </c:pt>
                <c:pt idx="10976">
                  <c:v>90.272145874147441</c:v>
                </c:pt>
                <c:pt idx="10977">
                  <c:v>90.270108200472137</c:v>
                </c:pt>
                <c:pt idx="10978">
                  <c:v>90.268070526796848</c:v>
                </c:pt>
                <c:pt idx="10979">
                  <c:v>90.266323949360896</c:v>
                </c:pt>
                <c:pt idx="10980">
                  <c:v>90.264650145984746</c:v>
                </c:pt>
                <c:pt idx="10981">
                  <c:v>90.263049116668455</c:v>
                </c:pt>
                <c:pt idx="10982">
                  <c:v>90.261739183591487</c:v>
                </c:pt>
                <c:pt idx="10983">
                  <c:v>90.260138154275182</c:v>
                </c:pt>
                <c:pt idx="10984">
                  <c:v>90.258246028719554</c:v>
                </c:pt>
                <c:pt idx="10985">
                  <c:v>90.256572225343419</c:v>
                </c:pt>
                <c:pt idx="10986">
                  <c:v>90.255335066326268</c:v>
                </c:pt>
                <c:pt idx="10987">
                  <c:v>90.253370166710809</c:v>
                </c:pt>
                <c:pt idx="10988">
                  <c:v>90.251478041155181</c:v>
                </c:pt>
                <c:pt idx="10989">
                  <c:v>90.249367593420061</c:v>
                </c:pt>
                <c:pt idx="10990">
                  <c:v>90.247402693804588</c:v>
                </c:pt>
                <c:pt idx="10991">
                  <c:v>90.245801664488283</c:v>
                </c:pt>
                <c:pt idx="10992">
                  <c:v>90.243763990812994</c:v>
                </c:pt>
                <c:pt idx="10993">
                  <c:v>90.241944639317197</c:v>
                </c:pt>
                <c:pt idx="10994">
                  <c:v>90.239543095342739</c:v>
                </c:pt>
                <c:pt idx="10995">
                  <c:v>90.237432647607633</c:v>
                </c:pt>
                <c:pt idx="10996">
                  <c:v>90.235322199872499</c:v>
                </c:pt>
                <c:pt idx="10997">
                  <c:v>90.234085040855348</c:v>
                </c:pt>
                <c:pt idx="10998">
                  <c:v>90.232702333718549</c:v>
                </c:pt>
                <c:pt idx="10999">
                  <c:v>90.231246852521906</c:v>
                </c:pt>
                <c:pt idx="11000">
                  <c:v>90.229136404786786</c:v>
                </c:pt>
                <c:pt idx="11001">
                  <c:v>90.227244279231158</c:v>
                </c:pt>
                <c:pt idx="11002">
                  <c:v>90.225061057436193</c:v>
                </c:pt>
                <c:pt idx="11003">
                  <c:v>90.223460028119888</c:v>
                </c:pt>
                <c:pt idx="11004">
                  <c:v>90.221931772863414</c:v>
                </c:pt>
                <c:pt idx="11005">
                  <c:v>90.220185195427447</c:v>
                </c:pt>
                <c:pt idx="11006">
                  <c:v>90.218511392051312</c:v>
                </c:pt>
                <c:pt idx="11007">
                  <c:v>90.216837588675176</c:v>
                </c:pt>
                <c:pt idx="11008">
                  <c:v>90.214872689059732</c:v>
                </c:pt>
                <c:pt idx="11009">
                  <c:v>90.213126111623765</c:v>
                </c:pt>
                <c:pt idx="11010">
                  <c:v>90.211233986068123</c:v>
                </c:pt>
                <c:pt idx="11011">
                  <c:v>90.209269086452665</c:v>
                </c:pt>
                <c:pt idx="11012">
                  <c:v>90.207668057136374</c:v>
                </c:pt>
                <c:pt idx="11013">
                  <c:v>90.205630383461084</c:v>
                </c:pt>
                <c:pt idx="11014">
                  <c:v>90.203301613546444</c:v>
                </c:pt>
                <c:pt idx="11015">
                  <c:v>90.200754521452325</c:v>
                </c:pt>
                <c:pt idx="11016">
                  <c:v>90.199662910554849</c:v>
                </c:pt>
                <c:pt idx="11017">
                  <c:v>90.198425751537712</c:v>
                </c:pt>
                <c:pt idx="11018">
                  <c:v>90.196751948161577</c:v>
                </c:pt>
                <c:pt idx="11019">
                  <c:v>90.195296466964933</c:v>
                </c:pt>
                <c:pt idx="11020">
                  <c:v>90.192967697050321</c:v>
                </c:pt>
                <c:pt idx="11021">
                  <c:v>90.191075571494679</c:v>
                </c:pt>
                <c:pt idx="11022">
                  <c:v>90.189037897819389</c:v>
                </c:pt>
                <c:pt idx="11023">
                  <c:v>90.187436868503084</c:v>
                </c:pt>
                <c:pt idx="11024">
                  <c:v>90.185835839186794</c:v>
                </c:pt>
                <c:pt idx="11025">
                  <c:v>90.18438035799015</c:v>
                </c:pt>
                <c:pt idx="11026">
                  <c:v>90.183288747092675</c:v>
                </c:pt>
                <c:pt idx="11027">
                  <c:v>90.181396621537047</c:v>
                </c:pt>
                <c:pt idx="11028">
                  <c:v>90.178703981323267</c:v>
                </c:pt>
                <c:pt idx="11029">
                  <c:v>90.176666307647963</c:v>
                </c:pt>
                <c:pt idx="11030">
                  <c:v>90.174846956152166</c:v>
                </c:pt>
                <c:pt idx="11031">
                  <c:v>90.172736508417046</c:v>
                </c:pt>
                <c:pt idx="11032">
                  <c:v>90.171135479100755</c:v>
                </c:pt>
                <c:pt idx="11033">
                  <c:v>90.169243353545113</c:v>
                </c:pt>
                <c:pt idx="11034">
                  <c:v>90.166987357690317</c:v>
                </c:pt>
                <c:pt idx="11035">
                  <c:v>90.165459102433857</c:v>
                </c:pt>
                <c:pt idx="11036">
                  <c:v>90.163785299057722</c:v>
                </c:pt>
                <c:pt idx="11037">
                  <c:v>90.161747625382432</c:v>
                </c:pt>
                <c:pt idx="11038">
                  <c:v>90.159637177647298</c:v>
                </c:pt>
                <c:pt idx="11039">
                  <c:v>90.157963374271162</c:v>
                </c:pt>
                <c:pt idx="11040">
                  <c:v>90.156144022775365</c:v>
                </c:pt>
                <c:pt idx="11041">
                  <c:v>90.154470219399229</c:v>
                </c:pt>
                <c:pt idx="11042">
                  <c:v>90.151777579185449</c:v>
                </c:pt>
                <c:pt idx="11043">
                  <c:v>90.150467646108481</c:v>
                </c:pt>
                <c:pt idx="11044">
                  <c:v>90.14923048709133</c:v>
                </c:pt>
                <c:pt idx="11045">
                  <c:v>90.147411135595533</c:v>
                </c:pt>
                <c:pt idx="11046">
                  <c:v>90.145300687860413</c:v>
                </c:pt>
                <c:pt idx="11047">
                  <c:v>90.143335788244954</c:v>
                </c:pt>
                <c:pt idx="11048">
                  <c:v>90.141661984868804</c:v>
                </c:pt>
                <c:pt idx="11049">
                  <c:v>90.139988181492669</c:v>
                </c:pt>
                <c:pt idx="11050">
                  <c:v>90.138023281877224</c:v>
                </c:pt>
                <c:pt idx="11051">
                  <c:v>90.135840060082245</c:v>
                </c:pt>
                <c:pt idx="11052">
                  <c:v>90.134166256706123</c:v>
                </c:pt>
                <c:pt idx="11053">
                  <c:v>90.132346905210326</c:v>
                </c:pt>
                <c:pt idx="11054">
                  <c:v>90.130454779654684</c:v>
                </c:pt>
                <c:pt idx="11055">
                  <c:v>90.12848988003924</c:v>
                </c:pt>
                <c:pt idx="11056">
                  <c:v>90.126816076663104</c:v>
                </c:pt>
                <c:pt idx="11057">
                  <c:v>90.123832340209987</c:v>
                </c:pt>
                <c:pt idx="11058">
                  <c:v>90.12259518119285</c:v>
                </c:pt>
                <c:pt idx="11059">
                  <c:v>90.120703055637222</c:v>
                </c:pt>
                <c:pt idx="11060">
                  <c:v>90.119029252261086</c:v>
                </c:pt>
                <c:pt idx="11061">
                  <c:v>90.118155963543103</c:v>
                </c:pt>
                <c:pt idx="11062">
                  <c:v>90.11728267482512</c:v>
                </c:pt>
                <c:pt idx="11063">
                  <c:v>90.11582719362849</c:v>
                </c:pt>
                <c:pt idx="11064">
                  <c:v>90.113935068072848</c:v>
                </c:pt>
                <c:pt idx="11065">
                  <c:v>90.111824620337728</c:v>
                </c:pt>
                <c:pt idx="11066">
                  <c:v>90.110223591021423</c:v>
                </c:pt>
                <c:pt idx="11067">
                  <c:v>90.108404239525626</c:v>
                </c:pt>
                <c:pt idx="11068">
                  <c:v>90.106075469611</c:v>
                </c:pt>
                <c:pt idx="11069">
                  <c:v>90.103892247816049</c:v>
                </c:pt>
                <c:pt idx="11070">
                  <c:v>90.102145670380082</c:v>
                </c:pt>
                <c:pt idx="11071">
                  <c:v>90.100107996704793</c:v>
                </c:pt>
                <c:pt idx="11072">
                  <c:v>90.098506967388488</c:v>
                </c:pt>
                <c:pt idx="11073">
                  <c:v>90.097197034311506</c:v>
                </c:pt>
                <c:pt idx="11074">
                  <c:v>90.095814327174708</c:v>
                </c:pt>
                <c:pt idx="11075">
                  <c:v>90.093631105379743</c:v>
                </c:pt>
                <c:pt idx="11076">
                  <c:v>90.091811753883945</c:v>
                </c:pt>
                <c:pt idx="11077">
                  <c:v>90.089774080208656</c:v>
                </c:pt>
                <c:pt idx="11078">
                  <c:v>90.087881954653028</c:v>
                </c:pt>
                <c:pt idx="11079">
                  <c:v>90.086353699396554</c:v>
                </c:pt>
                <c:pt idx="11080">
                  <c:v>90.084534347900757</c:v>
                </c:pt>
                <c:pt idx="11081">
                  <c:v>90.083006092644297</c:v>
                </c:pt>
                <c:pt idx="11082">
                  <c:v>90.080750096789501</c:v>
                </c:pt>
                <c:pt idx="11083">
                  <c:v>90.078421326874874</c:v>
                </c:pt>
                <c:pt idx="11084">
                  <c:v>90.076456427259416</c:v>
                </c:pt>
                <c:pt idx="11085">
                  <c:v>90.074418753584112</c:v>
                </c:pt>
                <c:pt idx="11086">
                  <c:v>90.072817724267821</c:v>
                </c:pt>
                <c:pt idx="11087">
                  <c:v>90.071289469011333</c:v>
                </c:pt>
                <c:pt idx="11088">
                  <c:v>90.069251795336044</c:v>
                </c:pt>
                <c:pt idx="11089">
                  <c:v>90.067650766019753</c:v>
                </c:pt>
                <c:pt idx="11090">
                  <c:v>90.065831414523942</c:v>
                </c:pt>
                <c:pt idx="11091">
                  <c:v>90.063939288968314</c:v>
                </c:pt>
                <c:pt idx="11092">
                  <c:v>90.062411033711854</c:v>
                </c:pt>
                <c:pt idx="11093">
                  <c:v>90.060737230335704</c:v>
                </c:pt>
                <c:pt idx="11094">
                  <c:v>90.058917878839921</c:v>
                </c:pt>
                <c:pt idx="11095">
                  <c:v>90.057462397643278</c:v>
                </c:pt>
                <c:pt idx="11096">
                  <c:v>90.055715820207311</c:v>
                </c:pt>
                <c:pt idx="11097">
                  <c:v>90.056661882985125</c:v>
                </c:pt>
                <c:pt idx="11098">
                  <c:v>90.051494924737057</c:v>
                </c:pt>
                <c:pt idx="11099">
                  <c:v>90.049821121360935</c:v>
                </c:pt>
                <c:pt idx="11100">
                  <c:v>90.061828841233208</c:v>
                </c:pt>
                <c:pt idx="11101">
                  <c:v>90.046327966488988</c:v>
                </c:pt>
                <c:pt idx="11102">
                  <c:v>90.043708100335039</c:v>
                </c:pt>
                <c:pt idx="11103">
                  <c:v>90.041961522899072</c:v>
                </c:pt>
                <c:pt idx="11104">
                  <c:v>90.040069397343458</c:v>
                </c:pt>
                <c:pt idx="11105">
                  <c:v>90.038686690206646</c:v>
                </c:pt>
                <c:pt idx="11106">
                  <c:v>90.036721790591173</c:v>
                </c:pt>
                <c:pt idx="11107">
                  <c:v>90.034611342856067</c:v>
                </c:pt>
                <c:pt idx="11108">
                  <c:v>90.032719217300425</c:v>
                </c:pt>
                <c:pt idx="11109">
                  <c:v>90.030681543625121</c:v>
                </c:pt>
                <c:pt idx="11110">
                  <c:v>90.028352773710509</c:v>
                </c:pt>
                <c:pt idx="11111">
                  <c:v>90.026606196274543</c:v>
                </c:pt>
                <c:pt idx="11112">
                  <c:v>90.024859618838576</c:v>
                </c:pt>
                <c:pt idx="11113">
                  <c:v>90.023404137641933</c:v>
                </c:pt>
                <c:pt idx="11114">
                  <c:v>90.021512012086305</c:v>
                </c:pt>
                <c:pt idx="11115">
                  <c:v>90.019183242171692</c:v>
                </c:pt>
                <c:pt idx="11116">
                  <c:v>90.017509438795557</c:v>
                </c:pt>
                <c:pt idx="11117">
                  <c:v>90.015617313239929</c:v>
                </c:pt>
                <c:pt idx="11118">
                  <c:v>90.014089057983455</c:v>
                </c:pt>
                <c:pt idx="11119">
                  <c:v>90.012415254607319</c:v>
                </c:pt>
                <c:pt idx="11120">
                  <c:v>90.010814225291014</c:v>
                </c:pt>
                <c:pt idx="11121">
                  <c:v>90.009431518154216</c:v>
                </c:pt>
                <c:pt idx="11122">
                  <c:v>90.007466618538743</c:v>
                </c:pt>
                <c:pt idx="11123">
                  <c:v>90.005720041102776</c:v>
                </c:pt>
                <c:pt idx="11124">
                  <c:v>90.003827915547163</c:v>
                </c:pt>
                <c:pt idx="11125">
                  <c:v>90.001935789991521</c:v>
                </c:pt>
                <c:pt idx="11126">
                  <c:v>89.99975256819657</c:v>
                </c:pt>
                <c:pt idx="11127">
                  <c:v>89.998078764820434</c:v>
                </c:pt>
                <c:pt idx="11128">
                  <c:v>89.995895543025469</c:v>
                </c:pt>
                <c:pt idx="11129">
                  <c:v>89.994367287769009</c:v>
                </c:pt>
                <c:pt idx="11130">
                  <c:v>89.992547936273212</c:v>
                </c:pt>
                <c:pt idx="11131">
                  <c:v>89.990655810717584</c:v>
                </c:pt>
                <c:pt idx="11132">
                  <c:v>89.988763685161956</c:v>
                </c:pt>
                <c:pt idx="11133">
                  <c:v>89.987162655845637</c:v>
                </c:pt>
                <c:pt idx="11134">
                  <c:v>89.985270530290009</c:v>
                </c:pt>
                <c:pt idx="11135">
                  <c:v>89.98323285661472</c:v>
                </c:pt>
                <c:pt idx="11136">
                  <c:v>89.981267956999261</c:v>
                </c:pt>
                <c:pt idx="11137">
                  <c:v>89.97944860550345</c:v>
                </c:pt>
                <c:pt idx="11138">
                  <c:v>89.977483705888005</c:v>
                </c:pt>
                <c:pt idx="11139">
                  <c:v>89.975591580332377</c:v>
                </c:pt>
                <c:pt idx="11140">
                  <c:v>89.973481132597243</c:v>
                </c:pt>
                <c:pt idx="11141">
                  <c:v>89.971734555161291</c:v>
                </c:pt>
                <c:pt idx="11142">
                  <c:v>89.969769655545818</c:v>
                </c:pt>
                <c:pt idx="11143">
                  <c:v>89.967950304050021</c:v>
                </c:pt>
                <c:pt idx="11144">
                  <c:v>89.966058178494393</c:v>
                </c:pt>
                <c:pt idx="11145">
                  <c:v>89.964311601058427</c:v>
                </c:pt>
                <c:pt idx="11146">
                  <c:v>89.962273927383123</c:v>
                </c:pt>
                <c:pt idx="11147">
                  <c:v>89.960381801827495</c:v>
                </c:pt>
                <c:pt idx="11148">
                  <c:v>89.958198580032544</c:v>
                </c:pt>
                <c:pt idx="11149">
                  <c:v>89.956888646955562</c:v>
                </c:pt>
                <c:pt idx="11150">
                  <c:v>89.955360391699102</c:v>
                </c:pt>
                <c:pt idx="11151">
                  <c:v>89.953541040203291</c:v>
                </c:pt>
                <c:pt idx="11152">
                  <c:v>89.951139496228834</c:v>
                </c:pt>
                <c:pt idx="11153">
                  <c:v>89.949320144733051</c:v>
                </c:pt>
                <c:pt idx="11154">
                  <c:v>89.948082985715899</c:v>
                </c:pt>
                <c:pt idx="11155">
                  <c:v>89.945972537980779</c:v>
                </c:pt>
                <c:pt idx="11156">
                  <c:v>89.944371508664474</c:v>
                </c:pt>
                <c:pt idx="11157">
                  <c:v>89.942115512809679</c:v>
                </c:pt>
                <c:pt idx="11158">
                  <c:v>89.939859516954897</c:v>
                </c:pt>
                <c:pt idx="11159">
                  <c:v>89.9380401654591</c:v>
                </c:pt>
                <c:pt idx="11160">
                  <c:v>89.936511910202626</c:v>
                </c:pt>
                <c:pt idx="11161">
                  <c:v>89.934765332766659</c:v>
                </c:pt>
                <c:pt idx="11162">
                  <c:v>89.933018755330693</c:v>
                </c:pt>
                <c:pt idx="11163">
                  <c:v>89.931417726014402</c:v>
                </c:pt>
                <c:pt idx="11164">
                  <c:v>89.92952560045876</c:v>
                </c:pt>
                <c:pt idx="11165">
                  <c:v>89.927633474903132</c:v>
                </c:pt>
                <c:pt idx="11166">
                  <c:v>89.926177993706489</c:v>
                </c:pt>
                <c:pt idx="11167">
                  <c:v>89.924431416270522</c:v>
                </c:pt>
                <c:pt idx="11168">
                  <c:v>89.922903161014062</c:v>
                </c:pt>
                <c:pt idx="11169">
                  <c:v>89.920574391099436</c:v>
                </c:pt>
                <c:pt idx="11170">
                  <c:v>89.918463943364316</c:v>
                </c:pt>
                <c:pt idx="11171">
                  <c:v>89.916499043748857</c:v>
                </c:pt>
                <c:pt idx="11172">
                  <c:v>89.914315821953892</c:v>
                </c:pt>
                <c:pt idx="11173">
                  <c:v>89.912423696398264</c:v>
                </c:pt>
                <c:pt idx="11174">
                  <c:v>89.910822667081959</c:v>
                </c:pt>
                <c:pt idx="11175">
                  <c:v>89.909148863705823</c:v>
                </c:pt>
                <c:pt idx="11176">
                  <c:v>89.907547834389518</c:v>
                </c:pt>
                <c:pt idx="11177">
                  <c:v>89.905801256953566</c:v>
                </c:pt>
                <c:pt idx="11178">
                  <c:v>89.903909131397924</c:v>
                </c:pt>
                <c:pt idx="11179">
                  <c:v>89.901871457722635</c:v>
                </c:pt>
                <c:pt idx="11180">
                  <c:v>89.899979332167007</c:v>
                </c:pt>
                <c:pt idx="11181">
                  <c:v>89.898014432551548</c:v>
                </c:pt>
                <c:pt idx="11182">
                  <c:v>89.896340629175413</c:v>
                </c:pt>
                <c:pt idx="11183">
                  <c:v>89.89444850361977</c:v>
                </c:pt>
                <c:pt idx="11184">
                  <c:v>89.892629152123988</c:v>
                </c:pt>
                <c:pt idx="11185">
                  <c:v>89.891100896867513</c:v>
                </c:pt>
                <c:pt idx="11186">
                  <c:v>89.889499867551208</c:v>
                </c:pt>
                <c:pt idx="11187">
                  <c:v>89.887826064175073</c:v>
                </c:pt>
                <c:pt idx="11188">
                  <c:v>89.886079486739106</c:v>
                </c:pt>
                <c:pt idx="11189">
                  <c:v>89.883896264944141</c:v>
                </c:pt>
                <c:pt idx="11190">
                  <c:v>89.882004139388513</c:v>
                </c:pt>
                <c:pt idx="11191">
                  <c:v>89.87960259541407</c:v>
                </c:pt>
                <c:pt idx="11192">
                  <c:v>89.877856017978104</c:v>
                </c:pt>
                <c:pt idx="11193">
                  <c:v>89.875672796183139</c:v>
                </c:pt>
                <c:pt idx="11194">
                  <c:v>89.873926218747172</c:v>
                </c:pt>
                <c:pt idx="11195">
                  <c:v>89.872106867251375</c:v>
                </c:pt>
                <c:pt idx="11196">
                  <c:v>89.869923645456424</c:v>
                </c:pt>
                <c:pt idx="11197">
                  <c:v>89.86781319772129</c:v>
                </c:pt>
                <c:pt idx="11198">
                  <c:v>89.866212168404999</c:v>
                </c:pt>
                <c:pt idx="11199">
                  <c:v>89.864683913148525</c:v>
                </c:pt>
                <c:pt idx="11200">
                  <c:v>89.863155657892051</c:v>
                </c:pt>
                <c:pt idx="11201">
                  <c:v>89.86133630639624</c:v>
                </c:pt>
                <c:pt idx="11202">
                  <c:v>89.859371406780795</c:v>
                </c:pt>
                <c:pt idx="11203">
                  <c:v>89.857479281225167</c:v>
                </c:pt>
                <c:pt idx="11204">
                  <c:v>89.855951025968693</c:v>
                </c:pt>
                <c:pt idx="11205">
                  <c:v>89.853840578233559</c:v>
                </c:pt>
                <c:pt idx="11206">
                  <c:v>89.851948452677931</c:v>
                </c:pt>
                <c:pt idx="11207">
                  <c:v>89.850129101182148</c:v>
                </c:pt>
                <c:pt idx="11208">
                  <c:v>89.848164201566689</c:v>
                </c:pt>
                <c:pt idx="11209">
                  <c:v>89.846053753831555</c:v>
                </c:pt>
                <c:pt idx="11210">
                  <c:v>89.843724983916928</c:v>
                </c:pt>
                <c:pt idx="11211">
                  <c:v>89.841905632421131</c:v>
                </c:pt>
                <c:pt idx="11212">
                  <c:v>89.840013506865503</c:v>
                </c:pt>
                <c:pt idx="11213">
                  <c:v>89.837757511010707</c:v>
                </c:pt>
                <c:pt idx="11214">
                  <c:v>89.835865385455079</c:v>
                </c:pt>
                <c:pt idx="11215">
                  <c:v>89.834118808019113</c:v>
                </c:pt>
                <c:pt idx="11216">
                  <c:v>89.832445004642977</c:v>
                </c:pt>
                <c:pt idx="11217">
                  <c:v>89.830843975326673</c:v>
                </c:pt>
                <c:pt idx="11218">
                  <c:v>89.829097397890706</c:v>
                </c:pt>
                <c:pt idx="11219">
                  <c:v>89.82735082045474</c:v>
                </c:pt>
                <c:pt idx="11220">
                  <c:v>89.825458694899112</c:v>
                </c:pt>
                <c:pt idx="11221">
                  <c:v>89.823639343403315</c:v>
                </c:pt>
                <c:pt idx="11222">
                  <c:v>89.821674443787856</c:v>
                </c:pt>
                <c:pt idx="11223">
                  <c:v>89.819855092292059</c:v>
                </c:pt>
                <c:pt idx="11224">
                  <c:v>89.818108514856092</c:v>
                </c:pt>
                <c:pt idx="11225">
                  <c:v>89.815998067120972</c:v>
                </c:pt>
                <c:pt idx="11226">
                  <c:v>89.813887619385838</c:v>
                </c:pt>
                <c:pt idx="11227">
                  <c:v>89.812286590069547</c:v>
                </c:pt>
                <c:pt idx="11228">
                  <c:v>89.810540012633581</c:v>
                </c:pt>
                <c:pt idx="11229">
                  <c:v>89.808647887077939</c:v>
                </c:pt>
                <c:pt idx="11230">
                  <c:v>89.807265179941126</c:v>
                </c:pt>
                <c:pt idx="11231">
                  <c:v>89.805081958146189</c:v>
                </c:pt>
                <c:pt idx="11232">
                  <c:v>89.803189832590547</c:v>
                </c:pt>
                <c:pt idx="11233">
                  <c:v>89.801079384855427</c:v>
                </c:pt>
                <c:pt idx="11234">
                  <c:v>89.799041711180124</c:v>
                </c:pt>
                <c:pt idx="11235">
                  <c:v>89.797440681863833</c:v>
                </c:pt>
                <c:pt idx="11236">
                  <c:v>89.795766878487697</c:v>
                </c:pt>
                <c:pt idx="11237">
                  <c:v>89.794529719470546</c:v>
                </c:pt>
                <c:pt idx="11238">
                  <c:v>89.792055401436258</c:v>
                </c:pt>
                <c:pt idx="11239">
                  <c:v>89.790090501820814</c:v>
                </c:pt>
                <c:pt idx="11240">
                  <c:v>89.788125602205341</c:v>
                </c:pt>
                <c:pt idx="11241">
                  <c:v>89.786597346948867</c:v>
                </c:pt>
                <c:pt idx="11242">
                  <c:v>89.78536018793173</c:v>
                </c:pt>
                <c:pt idx="11243">
                  <c:v>89.78332251425644</c:v>
                </c:pt>
                <c:pt idx="11244">
                  <c:v>89.781139292461489</c:v>
                </c:pt>
                <c:pt idx="11245">
                  <c:v>89.779028844726355</c:v>
                </c:pt>
                <c:pt idx="11246">
                  <c:v>89.777282267290389</c:v>
                </c:pt>
                <c:pt idx="11247">
                  <c:v>89.775608463914253</c:v>
                </c:pt>
                <c:pt idx="11248">
                  <c:v>89.773934660538117</c:v>
                </c:pt>
                <c:pt idx="11249">
                  <c:v>89.77211530904232</c:v>
                </c:pt>
                <c:pt idx="11250">
                  <c:v>89.769640991008032</c:v>
                </c:pt>
                <c:pt idx="11251">
                  <c:v>89.767676091392573</c:v>
                </c:pt>
                <c:pt idx="11252">
                  <c:v>89.765856739896776</c:v>
                </c:pt>
                <c:pt idx="11253">
                  <c:v>89.763746292161656</c:v>
                </c:pt>
                <c:pt idx="11254">
                  <c:v>89.761926940665845</c:v>
                </c:pt>
                <c:pt idx="11255">
                  <c:v>89.760325911349554</c:v>
                </c:pt>
                <c:pt idx="11256">
                  <c:v>89.758797656093066</c:v>
                </c:pt>
                <c:pt idx="11257">
                  <c:v>89.756614434298115</c:v>
                </c:pt>
                <c:pt idx="11258">
                  <c:v>89.754358438443333</c:v>
                </c:pt>
                <c:pt idx="11259">
                  <c:v>89.752320764768029</c:v>
                </c:pt>
                <c:pt idx="11260">
                  <c:v>89.750719735451725</c:v>
                </c:pt>
                <c:pt idx="11261">
                  <c:v>89.748900383955927</c:v>
                </c:pt>
                <c:pt idx="11262">
                  <c:v>89.746862710280638</c:v>
                </c:pt>
                <c:pt idx="11263">
                  <c:v>89.74497058472501</c:v>
                </c:pt>
                <c:pt idx="11264">
                  <c:v>89.743442329468536</c:v>
                </c:pt>
                <c:pt idx="11265">
                  <c:v>89.741477429853077</c:v>
                </c:pt>
                <c:pt idx="11266">
                  <c:v>89.738712015579452</c:v>
                </c:pt>
                <c:pt idx="11267">
                  <c:v>89.736819890023838</c:v>
                </c:pt>
                <c:pt idx="11268">
                  <c:v>89.735218860707533</c:v>
                </c:pt>
                <c:pt idx="11269">
                  <c:v>89.733181187032244</c:v>
                </c:pt>
                <c:pt idx="11270">
                  <c:v>89.731580157715925</c:v>
                </c:pt>
                <c:pt idx="11271">
                  <c:v>89.729906354339789</c:v>
                </c:pt>
                <c:pt idx="11272">
                  <c:v>89.727432036305515</c:v>
                </c:pt>
                <c:pt idx="11273">
                  <c:v>89.725539910749902</c:v>
                </c:pt>
                <c:pt idx="11274">
                  <c:v>89.723720559254076</c:v>
                </c:pt>
                <c:pt idx="11275">
                  <c:v>89.721464563399294</c:v>
                </c:pt>
                <c:pt idx="11276">
                  <c:v>89.719499663783836</c:v>
                </c:pt>
                <c:pt idx="11277">
                  <c:v>89.717898634467531</c:v>
                </c:pt>
                <c:pt idx="11278">
                  <c:v>89.716224831091395</c:v>
                </c:pt>
                <c:pt idx="11279">
                  <c:v>89.714187157416106</c:v>
                </c:pt>
                <c:pt idx="11280">
                  <c:v>89.712949998398969</c:v>
                </c:pt>
                <c:pt idx="11281">
                  <c:v>89.710694002544173</c:v>
                </c:pt>
                <c:pt idx="11282">
                  <c:v>89.708656328868869</c:v>
                </c:pt>
                <c:pt idx="11283">
                  <c:v>89.706691429253411</c:v>
                </c:pt>
                <c:pt idx="11284">
                  <c:v>89.705381496176457</c:v>
                </c:pt>
                <c:pt idx="11285">
                  <c:v>89.7039260149798</c:v>
                </c:pt>
                <c:pt idx="11286">
                  <c:v>89.702252211603678</c:v>
                </c:pt>
                <c:pt idx="11287">
                  <c:v>89.70028731198822</c:v>
                </c:pt>
                <c:pt idx="11288">
                  <c:v>89.698540734552239</c:v>
                </c:pt>
                <c:pt idx="11289">
                  <c:v>89.696430286817119</c:v>
                </c:pt>
                <c:pt idx="11290">
                  <c:v>89.694028742842661</c:v>
                </c:pt>
                <c:pt idx="11291">
                  <c:v>89.692209391346864</c:v>
                </c:pt>
                <c:pt idx="11292">
                  <c:v>89.689953395492068</c:v>
                </c:pt>
                <c:pt idx="11293">
                  <c:v>89.687770173697118</c:v>
                </c:pt>
                <c:pt idx="11294">
                  <c:v>89.686023596261151</c:v>
                </c:pt>
                <c:pt idx="11295">
                  <c:v>89.683622052286708</c:v>
                </c:pt>
                <c:pt idx="11296">
                  <c:v>89.681511604551574</c:v>
                </c:pt>
                <c:pt idx="11297">
                  <c:v>89.679473930876284</c:v>
                </c:pt>
                <c:pt idx="11298">
                  <c:v>89.677581805320656</c:v>
                </c:pt>
                <c:pt idx="11299">
                  <c:v>89.675325809465861</c:v>
                </c:pt>
                <c:pt idx="11300">
                  <c:v>89.674379746688047</c:v>
                </c:pt>
                <c:pt idx="11301">
                  <c:v>89.673215361730726</c:v>
                </c:pt>
                <c:pt idx="11302">
                  <c:v>89.671104913995606</c:v>
                </c:pt>
                <c:pt idx="11303">
                  <c:v>89.668848918140824</c:v>
                </c:pt>
                <c:pt idx="11304">
                  <c:v>89.66673847040569</c:v>
                </c:pt>
                <c:pt idx="11305">
                  <c:v>89.664919118909893</c:v>
                </c:pt>
                <c:pt idx="11306">
                  <c:v>89.663318089593588</c:v>
                </c:pt>
                <c:pt idx="11307">
                  <c:v>89.661717060277297</c:v>
                </c:pt>
                <c:pt idx="11308">
                  <c:v>89.659897708781486</c:v>
                </c:pt>
                <c:pt idx="11309">
                  <c:v>89.65815113134552</c:v>
                </c:pt>
                <c:pt idx="11310">
                  <c:v>89.656331779849722</c:v>
                </c:pt>
                <c:pt idx="11311">
                  <c:v>89.65400300993511</c:v>
                </c:pt>
                <c:pt idx="11312">
                  <c:v>89.65189256219999</c:v>
                </c:pt>
                <c:pt idx="11313">
                  <c:v>89.650364306943516</c:v>
                </c:pt>
                <c:pt idx="11314">
                  <c:v>89.648836051687042</c:v>
                </c:pt>
                <c:pt idx="11315">
                  <c:v>89.647162248310906</c:v>
                </c:pt>
                <c:pt idx="11316">
                  <c:v>89.645342896815123</c:v>
                </c:pt>
                <c:pt idx="11317">
                  <c:v>89.643159675020144</c:v>
                </c:pt>
                <c:pt idx="11318">
                  <c:v>89.641267549464516</c:v>
                </c:pt>
                <c:pt idx="11319">
                  <c:v>89.639812068267887</c:v>
                </c:pt>
                <c:pt idx="11320">
                  <c:v>89.637410524293443</c:v>
                </c:pt>
                <c:pt idx="11321">
                  <c:v>89.635663946857463</c:v>
                </c:pt>
                <c:pt idx="11322">
                  <c:v>89.634062917541172</c:v>
                </c:pt>
                <c:pt idx="11323">
                  <c:v>89.632098017925699</c:v>
                </c:pt>
                <c:pt idx="11324">
                  <c:v>89.63006034425041</c:v>
                </c:pt>
                <c:pt idx="11325">
                  <c:v>89.62802267057512</c:v>
                </c:pt>
                <c:pt idx="11326">
                  <c:v>89.626057770959648</c:v>
                </c:pt>
                <c:pt idx="11327">
                  <c:v>89.624456741643357</c:v>
                </c:pt>
                <c:pt idx="11328">
                  <c:v>89.622782938267221</c:v>
                </c:pt>
                <c:pt idx="11329">
                  <c:v>89.620890812711579</c:v>
                </c:pt>
                <c:pt idx="11330">
                  <c:v>89.618998687155965</c:v>
                </c:pt>
                <c:pt idx="11331">
                  <c:v>89.617106561600323</c:v>
                </c:pt>
                <c:pt idx="11332">
                  <c:v>89.615651080403694</c:v>
                </c:pt>
                <c:pt idx="11333">
                  <c:v>89.613395084548898</c:v>
                </c:pt>
                <c:pt idx="11334">
                  <c:v>89.610993540574441</c:v>
                </c:pt>
                <c:pt idx="11335">
                  <c:v>89.609101415018827</c:v>
                </c:pt>
                <c:pt idx="11336">
                  <c:v>89.607500385702508</c:v>
                </c:pt>
                <c:pt idx="11337">
                  <c:v>89.605899356386203</c:v>
                </c:pt>
                <c:pt idx="11338">
                  <c:v>89.603716134591252</c:v>
                </c:pt>
                <c:pt idx="11339">
                  <c:v>89.601678460915963</c:v>
                </c:pt>
                <c:pt idx="11340">
                  <c:v>89.599568013180843</c:v>
                </c:pt>
                <c:pt idx="11341">
                  <c:v>89.598112531984199</c:v>
                </c:pt>
                <c:pt idx="11342">
                  <c:v>89.596365954548219</c:v>
                </c:pt>
                <c:pt idx="11343">
                  <c:v>89.594328280872929</c:v>
                </c:pt>
                <c:pt idx="11344">
                  <c:v>89.591853962838655</c:v>
                </c:pt>
                <c:pt idx="11345">
                  <c:v>89.589597966983874</c:v>
                </c:pt>
                <c:pt idx="11346">
                  <c:v>89.587705841428232</c:v>
                </c:pt>
                <c:pt idx="11347">
                  <c:v>89.585886489932435</c:v>
                </c:pt>
                <c:pt idx="11348">
                  <c:v>89.583630494077639</c:v>
                </c:pt>
                <c:pt idx="11349">
                  <c:v>89.581738368522025</c:v>
                </c:pt>
                <c:pt idx="11350">
                  <c:v>89.579409598607398</c:v>
                </c:pt>
                <c:pt idx="11351">
                  <c:v>89.578172439590247</c:v>
                </c:pt>
                <c:pt idx="11352">
                  <c:v>89.576207539974789</c:v>
                </c:pt>
                <c:pt idx="11353">
                  <c:v>89.574752058778145</c:v>
                </c:pt>
                <c:pt idx="11354">
                  <c:v>89.572932707282348</c:v>
                </c:pt>
                <c:pt idx="11355">
                  <c:v>89.57104058172672</c:v>
                </c:pt>
                <c:pt idx="11356">
                  <c:v>89.569366778350584</c:v>
                </c:pt>
                <c:pt idx="11357">
                  <c:v>89.567692974974449</c:v>
                </c:pt>
                <c:pt idx="11358">
                  <c:v>89.565800849418821</c:v>
                </c:pt>
                <c:pt idx="11359">
                  <c:v>89.563617627623856</c:v>
                </c:pt>
                <c:pt idx="11360">
                  <c:v>89.561361631769074</c:v>
                </c:pt>
                <c:pt idx="11361">
                  <c:v>89.559469506213446</c:v>
                </c:pt>
                <c:pt idx="11362">
                  <c:v>89.557795702837311</c:v>
                </c:pt>
                <c:pt idx="11363">
                  <c:v>89.555976351341513</c:v>
                </c:pt>
                <c:pt idx="11364">
                  <c:v>89.553720355486732</c:v>
                </c:pt>
                <c:pt idx="11365">
                  <c:v>89.55131881151226</c:v>
                </c:pt>
                <c:pt idx="11366">
                  <c:v>89.54920836377714</c:v>
                </c:pt>
                <c:pt idx="11367">
                  <c:v>89.546952367922358</c:v>
                </c:pt>
                <c:pt idx="11368">
                  <c:v>89.534071359332103</c:v>
                </c:pt>
                <c:pt idx="11369">
                  <c:v>89.540402702537492</c:v>
                </c:pt>
                <c:pt idx="11370">
                  <c:v>89.54062102471697</c:v>
                </c:pt>
                <c:pt idx="11371">
                  <c:v>89.539747735999001</c:v>
                </c:pt>
                <c:pt idx="11372">
                  <c:v>89.53858335104168</c:v>
                </c:pt>
                <c:pt idx="11373">
                  <c:v>89.536545677366391</c:v>
                </c:pt>
                <c:pt idx="11374">
                  <c:v>89.533925811212441</c:v>
                </c:pt>
                <c:pt idx="11375">
                  <c:v>89.531960911596983</c:v>
                </c:pt>
                <c:pt idx="11376">
                  <c:v>89.529486593562694</c:v>
                </c:pt>
                <c:pt idx="11377">
                  <c:v>89.527303371767729</c:v>
                </c:pt>
                <c:pt idx="11378">
                  <c:v>89.525338472152271</c:v>
                </c:pt>
                <c:pt idx="11379">
                  <c:v>89.523810216895811</c:v>
                </c:pt>
                <c:pt idx="11380">
                  <c:v>89.522354735699167</c:v>
                </c:pt>
                <c:pt idx="11381">
                  <c:v>89.520680932323032</c:v>
                </c:pt>
                <c:pt idx="11382">
                  <c:v>89.518570484587912</c:v>
                </c:pt>
                <c:pt idx="11383">
                  <c:v>89.515659522194625</c:v>
                </c:pt>
                <c:pt idx="11384">
                  <c:v>89.513185204160351</c:v>
                </c:pt>
                <c:pt idx="11385">
                  <c:v>89.511875271083369</c:v>
                </c:pt>
                <c:pt idx="11386">
                  <c:v>89.51049256394657</c:v>
                </c:pt>
                <c:pt idx="11387">
                  <c:v>89.508454890271267</c:v>
                </c:pt>
                <c:pt idx="11388">
                  <c:v>89.506417216595977</c:v>
                </c:pt>
                <c:pt idx="11389">
                  <c:v>89.505689475997656</c:v>
                </c:pt>
                <c:pt idx="11390">
                  <c:v>89.504233994801012</c:v>
                </c:pt>
                <c:pt idx="11391">
                  <c:v>89.502705739544538</c:v>
                </c:pt>
                <c:pt idx="11392">
                  <c:v>89.500304195570095</c:v>
                </c:pt>
                <c:pt idx="11393">
                  <c:v>89.498484844074298</c:v>
                </c:pt>
                <c:pt idx="11394">
                  <c:v>89.496665492578487</c:v>
                </c:pt>
                <c:pt idx="11395">
                  <c:v>89.49542833356135</c:v>
                </c:pt>
                <c:pt idx="11396">
                  <c:v>89.493463433945891</c:v>
                </c:pt>
                <c:pt idx="11397">
                  <c:v>89.491716856509925</c:v>
                </c:pt>
                <c:pt idx="11398">
                  <c:v>89.489388086595298</c:v>
                </c:pt>
                <c:pt idx="11399">
                  <c:v>89.487204864800347</c:v>
                </c:pt>
                <c:pt idx="11400">
                  <c:v>89.484730546766059</c:v>
                </c:pt>
                <c:pt idx="11401">
                  <c:v>89.482838421210431</c:v>
                </c:pt>
                <c:pt idx="11402">
                  <c:v>89.48065519941548</c:v>
                </c:pt>
                <c:pt idx="11403">
                  <c:v>89.478617525740191</c:v>
                </c:pt>
                <c:pt idx="11404">
                  <c:v>89.476579852064901</c:v>
                </c:pt>
                <c:pt idx="11405">
                  <c:v>89.475051596808413</c:v>
                </c:pt>
                <c:pt idx="11406">
                  <c:v>89.472795600953631</c:v>
                </c:pt>
                <c:pt idx="11407">
                  <c:v>89.470903475398003</c:v>
                </c:pt>
                <c:pt idx="11408">
                  <c:v>89.468574705483377</c:v>
                </c:pt>
                <c:pt idx="11409">
                  <c:v>89.466973676167072</c:v>
                </c:pt>
                <c:pt idx="11410">
                  <c:v>89.464353810013137</c:v>
                </c:pt>
                <c:pt idx="11411">
                  <c:v>89.462825554756648</c:v>
                </c:pt>
                <c:pt idx="11412">
                  <c:v>89.460933429201035</c:v>
                </c:pt>
                <c:pt idx="11413">
                  <c:v>89.459477948004391</c:v>
                </c:pt>
                <c:pt idx="11414">
                  <c:v>89.457585822448763</c:v>
                </c:pt>
                <c:pt idx="11415">
                  <c:v>89.455329826593967</c:v>
                </c:pt>
                <c:pt idx="11416">
                  <c:v>89.453947119457155</c:v>
                </c:pt>
                <c:pt idx="11417">
                  <c:v>89.452054993901527</c:v>
                </c:pt>
                <c:pt idx="11418">
                  <c:v>89.450090094286068</c:v>
                </c:pt>
                <c:pt idx="11419">
                  <c:v>89.448489064969763</c:v>
                </c:pt>
                <c:pt idx="11420">
                  <c:v>89.446014746935475</c:v>
                </c:pt>
                <c:pt idx="11421">
                  <c:v>89.443540428901187</c:v>
                </c:pt>
                <c:pt idx="11422">
                  <c:v>89.441429981166081</c:v>
                </c:pt>
                <c:pt idx="11423">
                  <c:v>89.439901725909593</c:v>
                </c:pt>
                <c:pt idx="11424">
                  <c:v>89.438300696593288</c:v>
                </c:pt>
                <c:pt idx="11425">
                  <c:v>89.436626893217166</c:v>
                </c:pt>
                <c:pt idx="11426">
                  <c:v>89.43429812330254</c:v>
                </c:pt>
                <c:pt idx="11427">
                  <c:v>89.432333223687081</c:v>
                </c:pt>
                <c:pt idx="11428">
                  <c:v>89.430441098131439</c:v>
                </c:pt>
                <c:pt idx="11429">
                  <c:v>89.428694520695473</c:v>
                </c:pt>
                <c:pt idx="11430">
                  <c:v>89.426875169199675</c:v>
                </c:pt>
                <c:pt idx="11431">
                  <c:v>89.424910269584217</c:v>
                </c:pt>
                <c:pt idx="11432">
                  <c:v>89.422945369968758</c:v>
                </c:pt>
                <c:pt idx="11433">
                  <c:v>89.42105324441313</c:v>
                </c:pt>
                <c:pt idx="11434">
                  <c:v>89.419233892917333</c:v>
                </c:pt>
                <c:pt idx="11435">
                  <c:v>89.417268993301875</c:v>
                </c:pt>
                <c:pt idx="11436">
                  <c:v>89.415231319626571</c:v>
                </c:pt>
                <c:pt idx="11437">
                  <c:v>89.413193645951281</c:v>
                </c:pt>
                <c:pt idx="11438">
                  <c:v>89.411083198216161</c:v>
                </c:pt>
                <c:pt idx="11439">
                  <c:v>89.409045524540858</c:v>
                </c:pt>
                <c:pt idx="11440">
                  <c:v>89.407298947104891</c:v>
                </c:pt>
                <c:pt idx="11441">
                  <c:v>89.40511572530994</c:v>
                </c:pt>
                <c:pt idx="11442">
                  <c:v>89.403078051634637</c:v>
                </c:pt>
                <c:pt idx="11443">
                  <c:v>89.401113152019178</c:v>
                </c:pt>
                <c:pt idx="11444">
                  <c:v>89.399584896762704</c:v>
                </c:pt>
                <c:pt idx="11445">
                  <c:v>89.398129415566075</c:v>
                </c:pt>
                <c:pt idx="11446">
                  <c:v>89.396455612189939</c:v>
                </c:pt>
                <c:pt idx="11447">
                  <c:v>89.39441793851465</c:v>
                </c:pt>
                <c:pt idx="11448">
                  <c:v>89.392525812959008</c:v>
                </c:pt>
                <c:pt idx="11449">
                  <c:v>89.390560913343563</c:v>
                </c:pt>
                <c:pt idx="11450">
                  <c:v>89.388959884027258</c:v>
                </c:pt>
                <c:pt idx="11451">
                  <c:v>89.387140532531461</c:v>
                </c:pt>
                <c:pt idx="11452">
                  <c:v>89.385248406975819</c:v>
                </c:pt>
                <c:pt idx="11453">
                  <c:v>89.383356281420205</c:v>
                </c:pt>
                <c:pt idx="11454">
                  <c:v>89.381464155864563</c:v>
                </c:pt>
                <c:pt idx="11455">
                  <c:v>89.379717578428597</c:v>
                </c:pt>
                <c:pt idx="11456">
                  <c:v>89.377679904753307</c:v>
                </c:pt>
                <c:pt idx="11457">
                  <c:v>89.375787779197665</c:v>
                </c:pt>
                <c:pt idx="11458">
                  <c:v>89.373895653642037</c:v>
                </c:pt>
                <c:pt idx="11459">
                  <c:v>89.371930754026579</c:v>
                </c:pt>
                <c:pt idx="11460">
                  <c:v>89.370184176590612</c:v>
                </c:pt>
                <c:pt idx="11461">
                  <c:v>89.367491536376832</c:v>
                </c:pt>
                <c:pt idx="11462">
                  <c:v>89.365017218342558</c:v>
                </c:pt>
                <c:pt idx="11463">
                  <c:v>89.363998381504899</c:v>
                </c:pt>
                <c:pt idx="11464">
                  <c:v>89.361742385650118</c:v>
                </c:pt>
                <c:pt idx="11465">
                  <c:v>89.360068582273982</c:v>
                </c:pt>
                <c:pt idx="11466">
                  <c:v>89.358322004838016</c:v>
                </c:pt>
                <c:pt idx="11467">
                  <c:v>89.356429879282388</c:v>
                </c:pt>
                <c:pt idx="11468">
                  <c:v>89.354974398085744</c:v>
                </c:pt>
                <c:pt idx="11469">
                  <c:v>89.352791176290793</c:v>
                </c:pt>
                <c:pt idx="11470">
                  <c:v>89.350680728555659</c:v>
                </c:pt>
                <c:pt idx="11471">
                  <c:v>89.349079699239354</c:v>
                </c:pt>
                <c:pt idx="11472">
                  <c:v>89.347042025564065</c:v>
                </c:pt>
                <c:pt idx="11473">
                  <c:v>89.345149900008437</c:v>
                </c:pt>
                <c:pt idx="11474">
                  <c:v>89.343039452273317</c:v>
                </c:pt>
                <c:pt idx="11475">
                  <c:v>89.341220100777505</c:v>
                </c:pt>
                <c:pt idx="11476">
                  <c:v>89.339109653042385</c:v>
                </c:pt>
                <c:pt idx="11477">
                  <c:v>89.336926431247434</c:v>
                </c:pt>
                <c:pt idx="11478">
                  <c:v>89.33539817599096</c:v>
                </c:pt>
                <c:pt idx="11479">
                  <c:v>89.33328772825584</c:v>
                </c:pt>
                <c:pt idx="11480">
                  <c:v>89.331686698939521</c:v>
                </c:pt>
                <c:pt idx="11481">
                  <c:v>89.329867347443738</c:v>
                </c:pt>
                <c:pt idx="11482">
                  <c:v>89.327756899708604</c:v>
                </c:pt>
                <c:pt idx="11483">
                  <c:v>89.325792000093145</c:v>
                </c:pt>
                <c:pt idx="11484">
                  <c:v>89.324118196717009</c:v>
                </c:pt>
                <c:pt idx="11485">
                  <c:v>89.322153297101551</c:v>
                </c:pt>
                <c:pt idx="11486">
                  <c:v>89.320552267785246</c:v>
                </c:pt>
                <c:pt idx="11487">
                  <c:v>89.318660142229618</c:v>
                </c:pt>
                <c:pt idx="11488">
                  <c:v>89.316768016674004</c:v>
                </c:pt>
                <c:pt idx="11489">
                  <c:v>89.314657568938856</c:v>
                </c:pt>
                <c:pt idx="11490">
                  <c:v>89.312910991502889</c:v>
                </c:pt>
                <c:pt idx="11491">
                  <c:v>89.3108733178276</c:v>
                </c:pt>
                <c:pt idx="11492">
                  <c:v>89.308617321972818</c:v>
                </c:pt>
                <c:pt idx="11493">
                  <c:v>89.306725196417176</c:v>
                </c:pt>
                <c:pt idx="11494">
                  <c:v>89.304687522741887</c:v>
                </c:pt>
                <c:pt idx="11495">
                  <c:v>89.302795397186259</c:v>
                </c:pt>
                <c:pt idx="11496">
                  <c:v>89.300903271630631</c:v>
                </c:pt>
                <c:pt idx="11497">
                  <c:v>89.299229468254495</c:v>
                </c:pt>
                <c:pt idx="11498">
                  <c:v>89.297628438938204</c:v>
                </c:pt>
                <c:pt idx="11499">
                  <c:v>89.295590765262901</c:v>
                </c:pt>
                <c:pt idx="11500">
                  <c:v>89.293553091587611</c:v>
                </c:pt>
                <c:pt idx="11501">
                  <c:v>89.291588191972153</c:v>
                </c:pt>
                <c:pt idx="11502">
                  <c:v>89.289404970177173</c:v>
                </c:pt>
                <c:pt idx="11503">
                  <c:v>89.287148974322392</c:v>
                </c:pt>
                <c:pt idx="11504">
                  <c:v>89.285329622826609</c:v>
                </c:pt>
                <c:pt idx="11505">
                  <c:v>89.283437497270967</c:v>
                </c:pt>
                <c:pt idx="11506">
                  <c:v>89.281836467954662</c:v>
                </c:pt>
                <c:pt idx="11507">
                  <c:v>89.279726020219542</c:v>
                </c:pt>
                <c:pt idx="11508">
                  <c:v>89.277906668723745</c:v>
                </c:pt>
                <c:pt idx="11509">
                  <c:v>89.275868995048441</c:v>
                </c:pt>
                <c:pt idx="11510">
                  <c:v>89.27368577325349</c:v>
                </c:pt>
                <c:pt idx="11511">
                  <c:v>89.271793647697862</c:v>
                </c:pt>
                <c:pt idx="11512">
                  <c:v>89.269828748082404</c:v>
                </c:pt>
                <c:pt idx="11513">
                  <c:v>89.267936622526776</c:v>
                </c:pt>
                <c:pt idx="11514">
                  <c:v>89.265971722911303</c:v>
                </c:pt>
                <c:pt idx="11515">
                  <c:v>89.264006823295844</c:v>
                </c:pt>
                <c:pt idx="11516">
                  <c:v>89.262478568039384</c:v>
                </c:pt>
                <c:pt idx="11517">
                  <c:v>89.260731990603404</c:v>
                </c:pt>
                <c:pt idx="11518">
                  <c:v>89.258839865047776</c:v>
                </c:pt>
                <c:pt idx="11519">
                  <c:v>89.256947739492148</c:v>
                </c:pt>
                <c:pt idx="11520">
                  <c:v>89.255492258295504</c:v>
                </c:pt>
                <c:pt idx="11521">
                  <c:v>89.253891228979199</c:v>
                </c:pt>
                <c:pt idx="11522">
                  <c:v>89.251635233124418</c:v>
                </c:pt>
                <c:pt idx="11523">
                  <c:v>89.249524785389298</c:v>
                </c:pt>
                <c:pt idx="11524">
                  <c:v>89.247923756072993</c:v>
                </c:pt>
                <c:pt idx="11525">
                  <c:v>89.245740534278042</c:v>
                </c:pt>
                <c:pt idx="11526">
                  <c:v>89.243775634662569</c:v>
                </c:pt>
                <c:pt idx="11527">
                  <c:v>89.24181073504711</c:v>
                </c:pt>
                <c:pt idx="11528">
                  <c:v>89.239481965132484</c:v>
                </c:pt>
                <c:pt idx="11529">
                  <c:v>89.237735387696517</c:v>
                </c:pt>
                <c:pt idx="11530">
                  <c:v>89.236279906499888</c:v>
                </c:pt>
                <c:pt idx="11531">
                  <c:v>89.234387780944246</c:v>
                </c:pt>
                <c:pt idx="11532">
                  <c:v>89.232277333209126</c:v>
                </c:pt>
                <c:pt idx="11533">
                  <c:v>89.230166885474006</c:v>
                </c:pt>
                <c:pt idx="11534">
                  <c:v>89.228565856157687</c:v>
                </c:pt>
                <c:pt idx="11535">
                  <c:v>89.226673730602073</c:v>
                </c:pt>
                <c:pt idx="11536">
                  <c:v>89.225072701285768</c:v>
                </c:pt>
                <c:pt idx="11537">
                  <c:v>89.222671157311311</c:v>
                </c:pt>
                <c:pt idx="11538">
                  <c:v>89.220415161456529</c:v>
                </c:pt>
                <c:pt idx="11539">
                  <c:v>89.218741358080393</c:v>
                </c:pt>
                <c:pt idx="11540">
                  <c:v>89.217213102823919</c:v>
                </c:pt>
                <c:pt idx="11541">
                  <c:v>89.214884332909293</c:v>
                </c:pt>
                <c:pt idx="11542">
                  <c:v>89.213283303593002</c:v>
                </c:pt>
                <c:pt idx="11543">
                  <c:v>89.211245629917713</c:v>
                </c:pt>
                <c:pt idx="11544">
                  <c:v>89.209135182182578</c:v>
                </c:pt>
                <c:pt idx="11545">
                  <c:v>89.207606926926104</c:v>
                </c:pt>
                <c:pt idx="11546">
                  <c:v>89.205714801370476</c:v>
                </c:pt>
                <c:pt idx="11547">
                  <c:v>89.203677127695187</c:v>
                </c:pt>
                <c:pt idx="11548">
                  <c:v>89.201566679960052</c:v>
                </c:pt>
                <c:pt idx="11549">
                  <c:v>89.199674554404424</c:v>
                </c:pt>
                <c:pt idx="11550">
                  <c:v>89.197855202908627</c:v>
                </c:pt>
                <c:pt idx="11551">
                  <c:v>89.19545365893417</c:v>
                </c:pt>
                <c:pt idx="11552">
                  <c:v>89.193197663079388</c:v>
                </c:pt>
                <c:pt idx="11553">
                  <c:v>89.19130553752376</c:v>
                </c:pt>
                <c:pt idx="11554">
                  <c:v>89.189195089788626</c:v>
                </c:pt>
                <c:pt idx="11555">
                  <c:v>89.187230190173167</c:v>
                </c:pt>
                <c:pt idx="11556">
                  <c:v>89.18541083867737</c:v>
                </c:pt>
                <c:pt idx="11557">
                  <c:v>89.18424645372005</c:v>
                </c:pt>
                <c:pt idx="11558">
                  <c:v>89.182572650343928</c:v>
                </c:pt>
                <c:pt idx="11559">
                  <c:v>89.180243880429316</c:v>
                </c:pt>
                <c:pt idx="11560">
                  <c:v>89.178133432694182</c:v>
                </c:pt>
                <c:pt idx="11561">
                  <c:v>89.176386855258201</c:v>
                </c:pt>
                <c:pt idx="11562">
                  <c:v>89.17478582594191</c:v>
                </c:pt>
                <c:pt idx="11563">
                  <c:v>89.17267537820679</c:v>
                </c:pt>
                <c:pt idx="11564">
                  <c:v>89.170856026710993</c:v>
                </c:pt>
                <c:pt idx="11565">
                  <c:v>89.168600030856197</c:v>
                </c:pt>
                <c:pt idx="11566">
                  <c:v>89.166562357180908</c:v>
                </c:pt>
                <c:pt idx="11567">
                  <c:v>89.165034101924434</c:v>
                </c:pt>
                <c:pt idx="11568">
                  <c:v>89.162414235770498</c:v>
                </c:pt>
                <c:pt idx="11569">
                  <c:v>89.160740432394363</c:v>
                </c:pt>
                <c:pt idx="11570">
                  <c:v>89.158848306838721</c:v>
                </c:pt>
                <c:pt idx="11571">
                  <c:v>89.156883407223248</c:v>
                </c:pt>
                <c:pt idx="11572">
                  <c:v>89.154918507607803</c:v>
                </c:pt>
                <c:pt idx="11573">
                  <c:v>89.153099156111992</c:v>
                </c:pt>
                <c:pt idx="11574">
                  <c:v>89.151279804616195</c:v>
                </c:pt>
                <c:pt idx="11575">
                  <c:v>89.149533227180228</c:v>
                </c:pt>
                <c:pt idx="11576">
                  <c:v>89.147495553504939</c:v>
                </c:pt>
                <c:pt idx="11577">
                  <c:v>89.145385105769819</c:v>
                </c:pt>
                <c:pt idx="11578">
                  <c:v>89.143056335855192</c:v>
                </c:pt>
                <c:pt idx="11579">
                  <c:v>89.140800340000396</c:v>
                </c:pt>
                <c:pt idx="11580">
                  <c:v>89.13905376256443</c:v>
                </c:pt>
                <c:pt idx="11581">
                  <c:v>89.137161637008816</c:v>
                </c:pt>
                <c:pt idx="11582">
                  <c:v>89.135487833632681</c:v>
                </c:pt>
                <c:pt idx="11583">
                  <c:v>89.133741256196714</c:v>
                </c:pt>
                <c:pt idx="11584">
                  <c:v>89.131630808461566</c:v>
                </c:pt>
                <c:pt idx="11585">
                  <c:v>89.12952036072646</c:v>
                </c:pt>
                <c:pt idx="11586">
                  <c:v>89.127701009230648</c:v>
                </c:pt>
                <c:pt idx="11587">
                  <c:v>89.125517787435697</c:v>
                </c:pt>
                <c:pt idx="11588">
                  <c:v>89.123552887820239</c:v>
                </c:pt>
                <c:pt idx="11589">
                  <c:v>89.121879084444103</c:v>
                </c:pt>
                <c:pt idx="11590">
                  <c:v>89.119550314529477</c:v>
                </c:pt>
                <c:pt idx="11591">
                  <c:v>89.117658188973849</c:v>
                </c:pt>
                <c:pt idx="11592">
                  <c:v>89.115984385597727</c:v>
                </c:pt>
                <c:pt idx="11593">
                  <c:v>89.114237808161747</c:v>
                </c:pt>
                <c:pt idx="11594">
                  <c:v>89.112345682606119</c:v>
                </c:pt>
                <c:pt idx="11595">
                  <c:v>89.11038078299066</c:v>
                </c:pt>
                <c:pt idx="11596">
                  <c:v>89.108779753674355</c:v>
                </c:pt>
                <c:pt idx="11597">
                  <c:v>89.106450983759743</c:v>
                </c:pt>
                <c:pt idx="11598">
                  <c:v>89.104194987904947</c:v>
                </c:pt>
                <c:pt idx="11599">
                  <c:v>89.102521184528811</c:v>
                </c:pt>
                <c:pt idx="11600">
                  <c:v>89.100483510853508</c:v>
                </c:pt>
                <c:pt idx="11601">
                  <c:v>89.098736933417555</c:v>
                </c:pt>
                <c:pt idx="11602">
                  <c:v>89.096626485682435</c:v>
                </c:pt>
                <c:pt idx="11603">
                  <c:v>89.094807134186638</c:v>
                </c:pt>
                <c:pt idx="11604">
                  <c:v>89.092915008630996</c:v>
                </c:pt>
                <c:pt idx="11605">
                  <c:v>89.091313979314691</c:v>
                </c:pt>
                <c:pt idx="11606">
                  <c:v>89.089858498118062</c:v>
                </c:pt>
                <c:pt idx="11607">
                  <c:v>89.087966372562434</c:v>
                </c:pt>
                <c:pt idx="11608">
                  <c:v>89.086074247006792</c:v>
                </c:pt>
                <c:pt idx="11609">
                  <c:v>89.084036573331502</c:v>
                </c:pt>
                <c:pt idx="11610">
                  <c:v>89.082144447775875</c:v>
                </c:pt>
                <c:pt idx="11611">
                  <c:v>89.080252322220247</c:v>
                </c:pt>
                <c:pt idx="11612">
                  <c:v>89.078287422604788</c:v>
                </c:pt>
                <c:pt idx="11613">
                  <c:v>89.076031426750006</c:v>
                </c:pt>
                <c:pt idx="11614">
                  <c:v>89.073920979014858</c:v>
                </c:pt>
                <c:pt idx="11615">
                  <c:v>89.071810531279738</c:v>
                </c:pt>
                <c:pt idx="11616">
                  <c:v>89.070136727903602</c:v>
                </c:pt>
                <c:pt idx="11617">
                  <c:v>89.068317376407819</c:v>
                </c:pt>
                <c:pt idx="11618">
                  <c:v>89.066279702732515</c:v>
                </c:pt>
                <c:pt idx="11619">
                  <c:v>89.063950932817889</c:v>
                </c:pt>
                <c:pt idx="11620">
                  <c:v>89.062422677561429</c:v>
                </c:pt>
                <c:pt idx="11621">
                  <c:v>89.06038500388614</c:v>
                </c:pt>
                <c:pt idx="11622">
                  <c:v>89.058420104270667</c:v>
                </c:pt>
                <c:pt idx="11623">
                  <c:v>89.056382430595377</c:v>
                </c:pt>
                <c:pt idx="11624">
                  <c:v>89.054271982860257</c:v>
                </c:pt>
                <c:pt idx="11625">
                  <c:v>89.052234309184954</c:v>
                </c:pt>
                <c:pt idx="11626">
                  <c:v>89.050778827988324</c:v>
                </c:pt>
                <c:pt idx="11627">
                  <c:v>89.048668380253176</c:v>
                </c:pt>
                <c:pt idx="11628">
                  <c:v>89.046921802817224</c:v>
                </c:pt>
                <c:pt idx="11629">
                  <c:v>89.045175225381257</c:v>
                </c:pt>
                <c:pt idx="11630">
                  <c:v>89.043574196064966</c:v>
                </c:pt>
                <c:pt idx="11631">
                  <c:v>89.041754844569155</c:v>
                </c:pt>
                <c:pt idx="11632">
                  <c:v>89.040081041193019</c:v>
                </c:pt>
                <c:pt idx="11633">
                  <c:v>89.03804336751773</c:v>
                </c:pt>
                <c:pt idx="11634">
                  <c:v>89.036005693842441</c:v>
                </c:pt>
                <c:pt idx="11635">
                  <c:v>89.034113568286813</c:v>
                </c:pt>
                <c:pt idx="11636">
                  <c:v>89.032512538970494</c:v>
                </c:pt>
                <c:pt idx="11637">
                  <c:v>89.030838735594358</c:v>
                </c:pt>
                <c:pt idx="11638">
                  <c:v>89.028873835978899</c:v>
                </c:pt>
                <c:pt idx="11639">
                  <c:v>89.026399517944625</c:v>
                </c:pt>
                <c:pt idx="11640">
                  <c:v>89.024143522089844</c:v>
                </c:pt>
                <c:pt idx="11641">
                  <c:v>89.022833589012862</c:v>
                </c:pt>
                <c:pt idx="11642">
                  <c:v>89.021087011576896</c:v>
                </c:pt>
                <c:pt idx="11643">
                  <c:v>89.019049337901606</c:v>
                </c:pt>
                <c:pt idx="11644">
                  <c:v>89.01730276046564</c:v>
                </c:pt>
                <c:pt idx="11645">
                  <c:v>89.014973990551013</c:v>
                </c:pt>
                <c:pt idx="11646">
                  <c:v>89.01300909093554</c:v>
                </c:pt>
                <c:pt idx="11647">
                  <c:v>89.010898643200434</c:v>
                </c:pt>
                <c:pt idx="11648">
                  <c:v>89.008569873285808</c:v>
                </c:pt>
                <c:pt idx="11649">
                  <c:v>89.006532199610504</c:v>
                </c:pt>
                <c:pt idx="11650">
                  <c:v>89.004203429695878</c:v>
                </c:pt>
                <c:pt idx="11651">
                  <c:v>89.002092981960757</c:v>
                </c:pt>
                <c:pt idx="11652">
                  <c:v>89.000055308285468</c:v>
                </c:pt>
                <c:pt idx="11653">
                  <c:v>88.998017634610164</c:v>
                </c:pt>
                <c:pt idx="11654">
                  <c:v>88.996343831234043</c:v>
                </c:pt>
                <c:pt idx="11655">
                  <c:v>88.994815575977569</c:v>
                </c:pt>
                <c:pt idx="11656">
                  <c:v>88.993141772601433</c:v>
                </c:pt>
                <c:pt idx="11657">
                  <c:v>88.991395195165467</c:v>
                </c:pt>
                <c:pt idx="11658">
                  <c:v>88.98957584366967</c:v>
                </c:pt>
                <c:pt idx="11659">
                  <c:v>88.987902040293534</c:v>
                </c:pt>
                <c:pt idx="11660">
                  <c:v>88.985718818498583</c:v>
                </c:pt>
                <c:pt idx="11661">
                  <c:v>88.983390048583956</c:v>
                </c:pt>
                <c:pt idx="11662">
                  <c:v>88.98106127866933</c:v>
                </c:pt>
                <c:pt idx="11663">
                  <c:v>88.978732508754717</c:v>
                </c:pt>
                <c:pt idx="11664">
                  <c:v>88.97684038319909</c:v>
                </c:pt>
                <c:pt idx="11665">
                  <c:v>88.97523935388277</c:v>
                </c:pt>
                <c:pt idx="11666">
                  <c:v>88.973201680207481</c:v>
                </c:pt>
                <c:pt idx="11667">
                  <c:v>88.971382328711684</c:v>
                </c:pt>
                <c:pt idx="11668">
                  <c:v>88.969781299395379</c:v>
                </c:pt>
                <c:pt idx="11669">
                  <c:v>88.968034721959427</c:v>
                </c:pt>
                <c:pt idx="11670">
                  <c:v>88.965997048284123</c:v>
                </c:pt>
                <c:pt idx="11671">
                  <c:v>88.964104922728509</c:v>
                </c:pt>
                <c:pt idx="11672">
                  <c:v>88.962358345292529</c:v>
                </c:pt>
                <c:pt idx="11673">
                  <c:v>88.960757315976238</c:v>
                </c:pt>
                <c:pt idx="11674">
                  <c:v>88.958574094181273</c:v>
                </c:pt>
                <c:pt idx="11675">
                  <c:v>88.956827516745292</c:v>
                </c:pt>
                <c:pt idx="11676">
                  <c:v>88.955153713369171</c:v>
                </c:pt>
                <c:pt idx="11677">
                  <c:v>88.952824943454559</c:v>
                </c:pt>
                <c:pt idx="11678">
                  <c:v>88.95035062542027</c:v>
                </c:pt>
                <c:pt idx="11679">
                  <c:v>88.947803533326152</c:v>
                </c:pt>
                <c:pt idx="11680">
                  <c:v>88.945547537471342</c:v>
                </c:pt>
                <c:pt idx="11681">
                  <c:v>88.943873734095234</c:v>
                </c:pt>
                <c:pt idx="11682">
                  <c:v>88.942054382599423</c:v>
                </c:pt>
                <c:pt idx="11683">
                  <c:v>88.940235031103626</c:v>
                </c:pt>
                <c:pt idx="11684">
                  <c:v>88.938124583368506</c:v>
                </c:pt>
                <c:pt idx="11685">
                  <c:v>88.93586858751371</c:v>
                </c:pt>
                <c:pt idx="11686">
                  <c:v>88.934049236017927</c:v>
                </c:pt>
                <c:pt idx="11687">
                  <c:v>88.932957625120451</c:v>
                </c:pt>
                <c:pt idx="11688">
                  <c:v>88.931138273624626</c:v>
                </c:pt>
                <c:pt idx="11689">
                  <c:v>88.929246148069012</c:v>
                </c:pt>
                <c:pt idx="11690">
                  <c:v>88.927499570633046</c:v>
                </c:pt>
                <c:pt idx="11691">
                  <c:v>88.925534671017587</c:v>
                </c:pt>
                <c:pt idx="11692">
                  <c:v>88.924079189820944</c:v>
                </c:pt>
                <c:pt idx="11693">
                  <c:v>88.921895968025979</c:v>
                </c:pt>
                <c:pt idx="11694">
                  <c:v>88.919858294350689</c:v>
                </c:pt>
                <c:pt idx="11695">
                  <c:v>88.918257265034399</c:v>
                </c:pt>
                <c:pt idx="11696">
                  <c:v>88.916001269179603</c:v>
                </c:pt>
                <c:pt idx="11697">
                  <c:v>88.914327465803467</c:v>
                </c:pt>
                <c:pt idx="11698">
                  <c:v>88.912435340247825</c:v>
                </c:pt>
                <c:pt idx="11699">
                  <c:v>88.910615988752042</c:v>
                </c:pt>
                <c:pt idx="11700">
                  <c:v>88.908287218837415</c:v>
                </c:pt>
                <c:pt idx="11701">
                  <c:v>88.906395093281787</c:v>
                </c:pt>
                <c:pt idx="11702">
                  <c:v>88.904284645546667</c:v>
                </c:pt>
                <c:pt idx="11703">
                  <c:v>88.902465294050856</c:v>
                </c:pt>
                <c:pt idx="11704">
                  <c:v>88.900427620375567</c:v>
                </c:pt>
                <c:pt idx="11705">
                  <c:v>88.898972139178937</c:v>
                </c:pt>
                <c:pt idx="11706">
                  <c:v>88.896861691443803</c:v>
                </c:pt>
                <c:pt idx="11707">
                  <c:v>88.894678469648838</c:v>
                </c:pt>
                <c:pt idx="11708">
                  <c:v>88.892931892212886</c:v>
                </c:pt>
                <c:pt idx="11709">
                  <c:v>88.891330862896581</c:v>
                </c:pt>
                <c:pt idx="11710">
                  <c:v>88.889438737340939</c:v>
                </c:pt>
                <c:pt idx="11711">
                  <c:v>88.887255515545988</c:v>
                </c:pt>
                <c:pt idx="11712">
                  <c:v>88.885145067810868</c:v>
                </c:pt>
                <c:pt idx="11713">
                  <c:v>88.883544038494563</c:v>
                </c:pt>
                <c:pt idx="11714">
                  <c:v>88.88114249452012</c:v>
                </c:pt>
                <c:pt idx="11715">
                  <c:v>88.879250368964478</c:v>
                </c:pt>
                <c:pt idx="11716">
                  <c:v>88.877576565588328</c:v>
                </c:pt>
                <c:pt idx="11717">
                  <c:v>88.875757214092545</c:v>
                </c:pt>
                <c:pt idx="11718">
                  <c:v>88.873501218237749</c:v>
                </c:pt>
                <c:pt idx="11719">
                  <c:v>88.871681866741952</c:v>
                </c:pt>
                <c:pt idx="11720">
                  <c:v>88.86942587088717</c:v>
                </c:pt>
                <c:pt idx="11721">
                  <c:v>88.867606519391373</c:v>
                </c:pt>
                <c:pt idx="11722">
                  <c:v>88.865859941955406</c:v>
                </c:pt>
                <c:pt idx="11723">
                  <c:v>88.863822268280117</c:v>
                </c:pt>
                <c:pt idx="11724">
                  <c:v>88.862512335203135</c:v>
                </c:pt>
                <c:pt idx="11725">
                  <c:v>88.86032911340817</c:v>
                </c:pt>
                <c:pt idx="11726">
                  <c:v>88.858073117553388</c:v>
                </c:pt>
                <c:pt idx="11727">
                  <c:v>88.855962669818268</c:v>
                </c:pt>
                <c:pt idx="11728">
                  <c:v>88.853852222083134</c:v>
                </c:pt>
                <c:pt idx="11729">
                  <c:v>88.851887322467675</c:v>
                </c:pt>
                <c:pt idx="11730">
                  <c:v>88.849121908194064</c:v>
                </c:pt>
                <c:pt idx="11731">
                  <c:v>88.84657481609996</c:v>
                </c:pt>
                <c:pt idx="11732">
                  <c:v>88.845046560843471</c:v>
                </c:pt>
                <c:pt idx="11733">
                  <c:v>88.843663853706673</c:v>
                </c:pt>
                <c:pt idx="11734">
                  <c:v>88.841771728151045</c:v>
                </c:pt>
                <c:pt idx="11735">
                  <c:v>88.83966128041591</c:v>
                </c:pt>
                <c:pt idx="11736">
                  <c:v>88.837696380800452</c:v>
                </c:pt>
                <c:pt idx="11737">
                  <c:v>88.835731481184993</c:v>
                </c:pt>
                <c:pt idx="11738">
                  <c:v>88.834057677808858</c:v>
                </c:pt>
                <c:pt idx="11739">
                  <c:v>88.832092778193399</c:v>
                </c:pt>
                <c:pt idx="11740">
                  <c:v>88.830564522936925</c:v>
                </c:pt>
                <c:pt idx="11741">
                  <c:v>88.82838130114196</c:v>
                </c:pt>
                <c:pt idx="11742">
                  <c:v>88.826561949646162</c:v>
                </c:pt>
                <c:pt idx="11743">
                  <c:v>88.824888146270027</c:v>
                </c:pt>
                <c:pt idx="11744">
                  <c:v>88.82314156883406</c:v>
                </c:pt>
                <c:pt idx="11745">
                  <c:v>88.820885572979265</c:v>
                </c:pt>
                <c:pt idx="11746">
                  <c:v>88.81892067336382</c:v>
                </c:pt>
                <c:pt idx="11747">
                  <c:v>88.817101321868023</c:v>
                </c:pt>
                <c:pt idx="11748">
                  <c:v>88.815063648192719</c:v>
                </c:pt>
                <c:pt idx="11749">
                  <c:v>88.813317070756753</c:v>
                </c:pt>
                <c:pt idx="11750">
                  <c:v>88.811643267380617</c:v>
                </c:pt>
                <c:pt idx="11751">
                  <c:v>88.808222886568515</c:v>
                </c:pt>
                <c:pt idx="11752">
                  <c:v>88.806476309132549</c:v>
                </c:pt>
                <c:pt idx="11753">
                  <c:v>88.804293087337598</c:v>
                </c:pt>
                <c:pt idx="11754">
                  <c:v>88.8029103802008</c:v>
                </c:pt>
                <c:pt idx="11755">
                  <c:v>88.800508836226342</c:v>
                </c:pt>
                <c:pt idx="11756">
                  <c:v>88.799198903149374</c:v>
                </c:pt>
                <c:pt idx="11757">
                  <c:v>88.797597873833055</c:v>
                </c:pt>
                <c:pt idx="11758">
                  <c:v>88.79599684451675</c:v>
                </c:pt>
                <c:pt idx="11759">
                  <c:v>88.794031944901292</c:v>
                </c:pt>
                <c:pt idx="11760">
                  <c:v>88.791921497166186</c:v>
                </c:pt>
                <c:pt idx="11761">
                  <c:v>88.789811049431052</c:v>
                </c:pt>
                <c:pt idx="11762">
                  <c:v>88.788137246054916</c:v>
                </c:pt>
                <c:pt idx="11763">
                  <c:v>88.78646344267878</c:v>
                </c:pt>
                <c:pt idx="11764">
                  <c:v>88.784716865242814</c:v>
                </c:pt>
                <c:pt idx="11765">
                  <c:v>88.782533643447863</c:v>
                </c:pt>
                <c:pt idx="11766">
                  <c:v>88.780204873533236</c:v>
                </c:pt>
                <c:pt idx="11767">
                  <c:v>88.778458296097256</c:v>
                </c:pt>
                <c:pt idx="11768">
                  <c:v>88.776638944601473</c:v>
                </c:pt>
                <c:pt idx="11769">
                  <c:v>88.774965141225337</c:v>
                </c:pt>
                <c:pt idx="11770">
                  <c:v>88.773000241609864</c:v>
                </c:pt>
                <c:pt idx="11771">
                  <c:v>88.770889793874758</c:v>
                </c:pt>
                <c:pt idx="11772">
                  <c:v>88.768633798019962</c:v>
                </c:pt>
                <c:pt idx="11773">
                  <c:v>88.766305028105336</c:v>
                </c:pt>
                <c:pt idx="11774">
                  <c:v>88.764412902549708</c:v>
                </c:pt>
                <c:pt idx="11775">
                  <c:v>88.762811873233403</c:v>
                </c:pt>
                <c:pt idx="11776">
                  <c:v>88.761138069857267</c:v>
                </c:pt>
                <c:pt idx="11777">
                  <c:v>88.758882074002486</c:v>
                </c:pt>
                <c:pt idx="11778">
                  <c:v>88.756917174387013</c:v>
                </c:pt>
                <c:pt idx="11779">
                  <c:v>88.75509782289123</c:v>
                </c:pt>
                <c:pt idx="11780">
                  <c:v>88.752841827036434</c:v>
                </c:pt>
                <c:pt idx="11781">
                  <c:v>88.751168023660298</c:v>
                </c:pt>
                <c:pt idx="11782">
                  <c:v>88.749348672164501</c:v>
                </c:pt>
                <c:pt idx="11783">
                  <c:v>88.747310998489198</c:v>
                </c:pt>
                <c:pt idx="11784">
                  <c:v>88.745564421053245</c:v>
                </c:pt>
                <c:pt idx="11785">
                  <c:v>88.74338119925828</c:v>
                </c:pt>
                <c:pt idx="11786">
                  <c:v>88.741416299642822</c:v>
                </c:pt>
                <c:pt idx="11787">
                  <c:v>88.739305851907687</c:v>
                </c:pt>
                <c:pt idx="11788">
                  <c:v>88.737704822591397</c:v>
                </c:pt>
                <c:pt idx="11789">
                  <c:v>88.735739922975938</c:v>
                </c:pt>
                <c:pt idx="11790">
                  <c:v>88.733847797420296</c:v>
                </c:pt>
                <c:pt idx="11791">
                  <c:v>88.732537864343328</c:v>
                </c:pt>
                <c:pt idx="11792">
                  <c:v>88.730500190668039</c:v>
                </c:pt>
                <c:pt idx="11793">
                  <c:v>88.728462516992749</c:v>
                </c:pt>
                <c:pt idx="11794">
                  <c:v>88.726352069257615</c:v>
                </c:pt>
                <c:pt idx="11795">
                  <c:v>88.724241621522481</c:v>
                </c:pt>
                <c:pt idx="11796">
                  <c:v>88.722203947847191</c:v>
                </c:pt>
                <c:pt idx="11797">
                  <c:v>88.720239048231733</c:v>
                </c:pt>
                <c:pt idx="11798">
                  <c:v>88.718346922676091</c:v>
                </c:pt>
                <c:pt idx="11799">
                  <c:v>88.716964215539292</c:v>
                </c:pt>
                <c:pt idx="11800">
                  <c:v>88.714635445624666</c:v>
                </c:pt>
                <c:pt idx="11801">
                  <c:v>88.712379449769884</c:v>
                </c:pt>
                <c:pt idx="11802">
                  <c:v>88.710341776094594</c:v>
                </c:pt>
                <c:pt idx="11803">
                  <c:v>88.708376876479136</c:v>
                </c:pt>
                <c:pt idx="11804">
                  <c:v>88.706630299043169</c:v>
                </c:pt>
                <c:pt idx="11805">
                  <c:v>88.704956495667034</c:v>
                </c:pt>
                <c:pt idx="11806">
                  <c:v>88.70342824041056</c:v>
                </c:pt>
                <c:pt idx="11807">
                  <c:v>88.701608888914762</c:v>
                </c:pt>
                <c:pt idx="11808">
                  <c:v>88.699571215239459</c:v>
                </c:pt>
                <c:pt idx="11809">
                  <c:v>88.697460767504339</c:v>
                </c:pt>
                <c:pt idx="11810">
                  <c:v>88.69549586788888</c:v>
                </c:pt>
                <c:pt idx="11811">
                  <c:v>88.693530968273421</c:v>
                </c:pt>
                <c:pt idx="11812">
                  <c:v>88.691202198358795</c:v>
                </c:pt>
                <c:pt idx="11813">
                  <c:v>88.688946202503999</c:v>
                </c:pt>
                <c:pt idx="11814">
                  <c:v>88.687417947247539</c:v>
                </c:pt>
                <c:pt idx="11815">
                  <c:v>88.68545304763208</c:v>
                </c:pt>
                <c:pt idx="11816">
                  <c:v>88.683342599896946</c:v>
                </c:pt>
                <c:pt idx="11817">
                  <c:v>88.681741570580641</c:v>
                </c:pt>
                <c:pt idx="11818">
                  <c:v>88.67955834878569</c:v>
                </c:pt>
                <c:pt idx="11819">
                  <c:v>88.67781177134971</c:v>
                </c:pt>
                <c:pt idx="11820">
                  <c:v>88.676283516093264</c:v>
                </c:pt>
                <c:pt idx="11821">
                  <c:v>88.674536938657283</c:v>
                </c:pt>
                <c:pt idx="11822">
                  <c:v>88.672790361221317</c:v>
                </c:pt>
                <c:pt idx="11823">
                  <c:v>88.670825461605858</c:v>
                </c:pt>
                <c:pt idx="11824">
                  <c:v>88.668787787930555</c:v>
                </c:pt>
                <c:pt idx="11825">
                  <c:v>88.666822888315096</c:v>
                </c:pt>
                <c:pt idx="11826">
                  <c:v>88.664712440579976</c:v>
                </c:pt>
                <c:pt idx="11827">
                  <c:v>88.66245644472518</c:v>
                </c:pt>
                <c:pt idx="11828">
                  <c:v>88.660782641349059</c:v>
                </c:pt>
                <c:pt idx="11829">
                  <c:v>88.658963289853261</c:v>
                </c:pt>
                <c:pt idx="11830">
                  <c:v>88.656780068058296</c:v>
                </c:pt>
                <c:pt idx="11831">
                  <c:v>88.654669620323176</c:v>
                </c:pt>
                <c:pt idx="11832">
                  <c:v>88.652777494767548</c:v>
                </c:pt>
                <c:pt idx="11833">
                  <c:v>88.651030917331582</c:v>
                </c:pt>
                <c:pt idx="11834">
                  <c:v>88.649357113955446</c:v>
                </c:pt>
                <c:pt idx="11835">
                  <c:v>88.647464988399818</c:v>
                </c:pt>
                <c:pt idx="11836">
                  <c:v>88.645718410963838</c:v>
                </c:pt>
                <c:pt idx="11837">
                  <c:v>88.642880222630396</c:v>
                </c:pt>
                <c:pt idx="11838">
                  <c:v>88.640842548955106</c:v>
                </c:pt>
                <c:pt idx="11839">
                  <c:v>88.638877649339648</c:v>
                </c:pt>
                <c:pt idx="11840">
                  <c:v>88.63698552378402</c:v>
                </c:pt>
                <c:pt idx="11841">
                  <c:v>88.634802301989041</c:v>
                </c:pt>
                <c:pt idx="11842">
                  <c:v>88.632982950493258</c:v>
                </c:pt>
                <c:pt idx="11843">
                  <c:v>88.631381921176953</c:v>
                </c:pt>
                <c:pt idx="11844">
                  <c:v>88.629344247501649</c:v>
                </c:pt>
                <c:pt idx="11845">
                  <c:v>88.627452121946035</c:v>
                </c:pt>
                <c:pt idx="11846">
                  <c:v>88.625778318569886</c:v>
                </c:pt>
                <c:pt idx="11847">
                  <c:v>88.623376774595442</c:v>
                </c:pt>
                <c:pt idx="11848">
                  <c:v>88.620902456561168</c:v>
                </c:pt>
                <c:pt idx="11849">
                  <c:v>88.619374201304694</c:v>
                </c:pt>
                <c:pt idx="11850">
                  <c:v>88.617554849808883</c:v>
                </c:pt>
                <c:pt idx="11851">
                  <c:v>88.615662724253255</c:v>
                </c:pt>
                <c:pt idx="11852">
                  <c:v>88.614207243056626</c:v>
                </c:pt>
                <c:pt idx="11853">
                  <c:v>88.611732925022338</c:v>
                </c:pt>
                <c:pt idx="11854">
                  <c:v>88.609913573526541</c:v>
                </c:pt>
                <c:pt idx="11855">
                  <c:v>88.607875899851251</c:v>
                </c:pt>
                <c:pt idx="11856">
                  <c:v>88.605619903996455</c:v>
                </c:pt>
                <c:pt idx="11857">
                  <c:v>88.603873326560489</c:v>
                </c:pt>
                <c:pt idx="11858">
                  <c:v>88.601762878825369</c:v>
                </c:pt>
                <c:pt idx="11859">
                  <c:v>88.599652431090249</c:v>
                </c:pt>
                <c:pt idx="11860">
                  <c:v>88.597396435235453</c:v>
                </c:pt>
                <c:pt idx="11861">
                  <c:v>88.596159276218302</c:v>
                </c:pt>
                <c:pt idx="11862">
                  <c:v>88.594412698782349</c:v>
                </c:pt>
                <c:pt idx="11863">
                  <c:v>88.592593347286538</c:v>
                </c:pt>
                <c:pt idx="11864">
                  <c:v>88.590773995790755</c:v>
                </c:pt>
                <c:pt idx="11865">
                  <c:v>88.588517999935959</c:v>
                </c:pt>
                <c:pt idx="11866">
                  <c:v>88.586334778141008</c:v>
                </c:pt>
                <c:pt idx="11867">
                  <c:v>88.584369878525536</c:v>
                </c:pt>
                <c:pt idx="11868">
                  <c:v>88.582623301089569</c:v>
                </c:pt>
                <c:pt idx="11869">
                  <c:v>88.581313368012587</c:v>
                </c:pt>
                <c:pt idx="11870">
                  <c:v>88.578984598097975</c:v>
                </c:pt>
                <c:pt idx="11871">
                  <c:v>88.57680137630301</c:v>
                </c:pt>
                <c:pt idx="11872">
                  <c:v>88.574545380448228</c:v>
                </c:pt>
                <c:pt idx="11873">
                  <c:v>88.572726028952431</c:v>
                </c:pt>
                <c:pt idx="11874">
                  <c:v>88.570615581217297</c:v>
                </c:pt>
                <c:pt idx="11875">
                  <c:v>88.568650681601852</c:v>
                </c:pt>
                <c:pt idx="11876">
                  <c:v>88.566613007926549</c:v>
                </c:pt>
                <c:pt idx="11877">
                  <c:v>88.564502560191428</c:v>
                </c:pt>
                <c:pt idx="11878">
                  <c:v>88.562537660575956</c:v>
                </c:pt>
                <c:pt idx="11879">
                  <c:v>88.560645535020328</c:v>
                </c:pt>
                <c:pt idx="11880">
                  <c:v>88.558898957584361</c:v>
                </c:pt>
                <c:pt idx="11881">
                  <c:v>88.557152380148395</c:v>
                </c:pt>
                <c:pt idx="11882">
                  <c:v>88.555187480532922</c:v>
                </c:pt>
                <c:pt idx="11883">
                  <c:v>88.55285871061831</c:v>
                </c:pt>
                <c:pt idx="11884">
                  <c:v>88.550675488823344</c:v>
                </c:pt>
                <c:pt idx="11885">
                  <c:v>88.548710589207886</c:v>
                </c:pt>
                <c:pt idx="11886">
                  <c:v>88.547182333951426</c:v>
                </c:pt>
                <c:pt idx="11887">
                  <c:v>88.545799626814613</c:v>
                </c:pt>
                <c:pt idx="11888">
                  <c:v>88.543907501258985</c:v>
                </c:pt>
                <c:pt idx="11889">
                  <c:v>88.541869827583682</c:v>
                </c:pt>
                <c:pt idx="11890">
                  <c:v>88.539977702028068</c:v>
                </c:pt>
                <c:pt idx="11891">
                  <c:v>88.537794480233103</c:v>
                </c:pt>
                <c:pt idx="11892">
                  <c:v>88.535756806557814</c:v>
                </c:pt>
                <c:pt idx="11893">
                  <c:v>88.533864681002186</c:v>
                </c:pt>
                <c:pt idx="11894">
                  <c:v>88.532118103566219</c:v>
                </c:pt>
                <c:pt idx="11895">
                  <c:v>88.530953718608899</c:v>
                </c:pt>
                <c:pt idx="11896">
                  <c:v>88.528770496813948</c:v>
                </c:pt>
                <c:pt idx="11897">
                  <c:v>88.526223404719829</c:v>
                </c:pt>
                <c:pt idx="11898">
                  <c:v>88.523967408865047</c:v>
                </c:pt>
                <c:pt idx="11899">
                  <c:v>88.522002509249575</c:v>
                </c:pt>
                <c:pt idx="11900">
                  <c:v>88.520255931813608</c:v>
                </c:pt>
                <c:pt idx="11901">
                  <c:v>88.519309869035794</c:v>
                </c:pt>
                <c:pt idx="11902">
                  <c:v>88.517781613779334</c:v>
                </c:pt>
                <c:pt idx="11903">
                  <c:v>88.514943425445878</c:v>
                </c:pt>
                <c:pt idx="11904">
                  <c:v>88.512832977710758</c:v>
                </c:pt>
                <c:pt idx="11905">
                  <c:v>88.511377496514115</c:v>
                </c:pt>
                <c:pt idx="11906">
                  <c:v>88.509121500659333</c:v>
                </c:pt>
                <c:pt idx="11907">
                  <c:v>88.507302149163522</c:v>
                </c:pt>
                <c:pt idx="11908">
                  <c:v>88.505555571727569</c:v>
                </c:pt>
                <c:pt idx="11909">
                  <c:v>88.503736220231772</c:v>
                </c:pt>
                <c:pt idx="11910">
                  <c:v>88.502207964975298</c:v>
                </c:pt>
                <c:pt idx="11911">
                  <c:v>88.50031583941967</c:v>
                </c:pt>
                <c:pt idx="11912">
                  <c:v>88.498059843564874</c:v>
                </c:pt>
                <c:pt idx="11913">
                  <c:v>88.495949395829754</c:v>
                </c:pt>
                <c:pt idx="11914">
                  <c:v>88.493547851855297</c:v>
                </c:pt>
                <c:pt idx="11915">
                  <c:v>88.491437404120177</c:v>
                </c:pt>
                <c:pt idx="11916">
                  <c:v>88.489254182325212</c:v>
                </c:pt>
                <c:pt idx="11917">
                  <c:v>88.487362056769598</c:v>
                </c:pt>
                <c:pt idx="11918">
                  <c:v>88.484814964675465</c:v>
                </c:pt>
                <c:pt idx="11919">
                  <c:v>88.482922839119837</c:v>
                </c:pt>
                <c:pt idx="11920">
                  <c:v>88.481176261683885</c:v>
                </c:pt>
                <c:pt idx="11921">
                  <c:v>88.479429684247904</c:v>
                </c:pt>
                <c:pt idx="11922">
                  <c:v>88.477464784632446</c:v>
                </c:pt>
                <c:pt idx="11923">
                  <c:v>88.475136014717819</c:v>
                </c:pt>
                <c:pt idx="11924">
                  <c:v>88.4725889226237</c:v>
                </c:pt>
                <c:pt idx="11925">
                  <c:v>88.469605186170597</c:v>
                </c:pt>
                <c:pt idx="11926">
                  <c:v>88.467494738435462</c:v>
                </c:pt>
                <c:pt idx="11927">
                  <c:v>88.465602612879849</c:v>
                </c:pt>
                <c:pt idx="11928">
                  <c:v>88.464147131683205</c:v>
                </c:pt>
                <c:pt idx="11929">
                  <c:v>88.462691650486562</c:v>
                </c:pt>
                <c:pt idx="11930">
                  <c:v>88.460872298990765</c:v>
                </c:pt>
                <c:pt idx="11931">
                  <c:v>88.45927126967446</c:v>
                </c:pt>
                <c:pt idx="11932">
                  <c:v>88.457233595999156</c:v>
                </c:pt>
                <c:pt idx="11933">
                  <c:v>88.455559792623035</c:v>
                </c:pt>
                <c:pt idx="11934">
                  <c:v>88.453958763306744</c:v>
                </c:pt>
                <c:pt idx="11935">
                  <c:v>88.451775541511765</c:v>
                </c:pt>
                <c:pt idx="11936">
                  <c:v>88.44981064189632</c:v>
                </c:pt>
                <c:pt idx="11937">
                  <c:v>88.447991290400509</c:v>
                </c:pt>
                <c:pt idx="11938">
                  <c:v>88.445808068605558</c:v>
                </c:pt>
                <c:pt idx="11939">
                  <c:v>88.442969880272116</c:v>
                </c:pt>
                <c:pt idx="11940">
                  <c:v>88.441441625015642</c:v>
                </c:pt>
                <c:pt idx="11941">
                  <c:v>88.439913369759168</c:v>
                </c:pt>
                <c:pt idx="11942">
                  <c:v>88.43802124420354</c:v>
                </c:pt>
                <c:pt idx="11943">
                  <c:v>88.436274666767574</c:v>
                </c:pt>
                <c:pt idx="11944">
                  <c:v>88.434309767152115</c:v>
                </c:pt>
                <c:pt idx="11945">
                  <c:v>88.432344867536656</c:v>
                </c:pt>
                <c:pt idx="11946">
                  <c:v>88.430307193861367</c:v>
                </c:pt>
                <c:pt idx="11947">
                  <c:v>88.428560616425386</c:v>
                </c:pt>
                <c:pt idx="11948">
                  <c:v>88.426231846510774</c:v>
                </c:pt>
                <c:pt idx="11949">
                  <c:v>88.424558043134638</c:v>
                </c:pt>
                <c:pt idx="11950">
                  <c:v>88.422665917578996</c:v>
                </c:pt>
                <c:pt idx="11951">
                  <c:v>88.42048269578406</c:v>
                </c:pt>
                <c:pt idx="11952">
                  <c:v>88.418663344288234</c:v>
                </c:pt>
                <c:pt idx="11953">
                  <c:v>88.416698444672789</c:v>
                </c:pt>
                <c:pt idx="11954">
                  <c:v>88.414733545057317</c:v>
                </c:pt>
                <c:pt idx="11955">
                  <c:v>88.412768645441858</c:v>
                </c:pt>
                <c:pt idx="11956">
                  <c:v>88.41138593830506</c:v>
                </c:pt>
                <c:pt idx="11957">
                  <c:v>88.409639360869093</c:v>
                </c:pt>
                <c:pt idx="11958">
                  <c:v>88.407456139074142</c:v>
                </c:pt>
                <c:pt idx="11959">
                  <c:v>88.40498182103984</c:v>
                </c:pt>
                <c:pt idx="11960">
                  <c:v>88.403089695484212</c:v>
                </c:pt>
                <c:pt idx="11961">
                  <c:v>88.40134311804826</c:v>
                </c:pt>
                <c:pt idx="11962">
                  <c:v>88.399159896253281</c:v>
                </c:pt>
                <c:pt idx="11963">
                  <c:v>88.397194996637836</c:v>
                </c:pt>
                <c:pt idx="11964">
                  <c:v>88.395302871082208</c:v>
                </c:pt>
                <c:pt idx="11965">
                  <c:v>88.393265197406919</c:v>
                </c:pt>
                <c:pt idx="11966">
                  <c:v>88.391227523731615</c:v>
                </c:pt>
                <c:pt idx="11967">
                  <c:v>88.389335398176001</c:v>
                </c:pt>
                <c:pt idx="11968">
                  <c:v>88.387152176381022</c:v>
                </c:pt>
                <c:pt idx="11969">
                  <c:v>88.386060565483547</c:v>
                </c:pt>
                <c:pt idx="11970">
                  <c:v>88.384241213987764</c:v>
                </c:pt>
                <c:pt idx="11971">
                  <c:v>88.382130766252615</c:v>
                </c:pt>
                <c:pt idx="11972">
                  <c:v>88.379801996338017</c:v>
                </c:pt>
                <c:pt idx="11973">
                  <c:v>88.378273741081543</c:v>
                </c:pt>
                <c:pt idx="11974">
                  <c:v>88.37630884146607</c:v>
                </c:pt>
                <c:pt idx="11975">
                  <c:v>88.374198393730936</c:v>
                </c:pt>
                <c:pt idx="11976">
                  <c:v>88.371869623816323</c:v>
                </c:pt>
                <c:pt idx="11977">
                  <c:v>88.369759176081203</c:v>
                </c:pt>
                <c:pt idx="11978">
                  <c:v>88.367794276465744</c:v>
                </c:pt>
                <c:pt idx="11979">
                  <c:v>88.365902150910117</c:v>
                </c:pt>
                <c:pt idx="11980">
                  <c:v>88.364446669713473</c:v>
                </c:pt>
                <c:pt idx="11981">
                  <c:v>88.36299118851683</c:v>
                </c:pt>
                <c:pt idx="11982">
                  <c:v>88.361171837021033</c:v>
                </c:pt>
                <c:pt idx="11983">
                  <c:v>88.359279711465405</c:v>
                </c:pt>
                <c:pt idx="11984">
                  <c:v>88.356950941550778</c:v>
                </c:pt>
                <c:pt idx="11985">
                  <c:v>88.354840493815658</c:v>
                </c:pt>
                <c:pt idx="11986">
                  <c:v>88.352802820140369</c:v>
                </c:pt>
                <c:pt idx="11987">
                  <c:v>88.351056242704388</c:v>
                </c:pt>
                <c:pt idx="11988">
                  <c:v>88.349164117148774</c:v>
                </c:pt>
                <c:pt idx="11989">
                  <c:v>88.346689799114486</c:v>
                </c:pt>
                <c:pt idx="11990">
                  <c:v>88.345088769798181</c:v>
                </c:pt>
                <c:pt idx="11991">
                  <c:v>88.343342192362215</c:v>
                </c:pt>
                <c:pt idx="11992">
                  <c:v>88.341668388986079</c:v>
                </c:pt>
                <c:pt idx="11993">
                  <c:v>88.339994585609944</c:v>
                </c:pt>
                <c:pt idx="11994">
                  <c:v>88.337884137874823</c:v>
                </c:pt>
                <c:pt idx="11995">
                  <c:v>88.335846464199534</c:v>
                </c:pt>
                <c:pt idx="11996">
                  <c:v>88.33380879052423</c:v>
                </c:pt>
                <c:pt idx="11997">
                  <c:v>88.331480020609604</c:v>
                </c:pt>
                <c:pt idx="11998">
                  <c:v>88.329660669113821</c:v>
                </c:pt>
                <c:pt idx="11999">
                  <c:v>88.327768543558179</c:v>
                </c:pt>
                <c:pt idx="12000">
                  <c:v>88.325658095823059</c:v>
                </c:pt>
                <c:pt idx="12001">
                  <c:v>88.323693196207586</c:v>
                </c:pt>
                <c:pt idx="12002">
                  <c:v>88.321364426292988</c:v>
                </c:pt>
                <c:pt idx="12003">
                  <c:v>88.319545074797162</c:v>
                </c:pt>
                <c:pt idx="12004">
                  <c:v>88.318016819540716</c:v>
                </c:pt>
                <c:pt idx="12005">
                  <c:v>88.315542501506414</c:v>
                </c:pt>
                <c:pt idx="12006">
                  <c:v>88.313504827831139</c:v>
                </c:pt>
                <c:pt idx="12007">
                  <c:v>88.311176057916512</c:v>
                </c:pt>
                <c:pt idx="12008">
                  <c:v>88.309575028600193</c:v>
                </c:pt>
                <c:pt idx="12009">
                  <c:v>88.30775567710441</c:v>
                </c:pt>
                <c:pt idx="12010">
                  <c:v>88.30506303689063</c:v>
                </c:pt>
                <c:pt idx="12011">
                  <c:v>88.30338923351448</c:v>
                </c:pt>
                <c:pt idx="12012">
                  <c:v>88.302152074497343</c:v>
                </c:pt>
                <c:pt idx="12013">
                  <c:v>88.300187174881898</c:v>
                </c:pt>
                <c:pt idx="12014">
                  <c:v>88.298222275266426</c:v>
                </c:pt>
                <c:pt idx="12015">
                  <c:v>88.29654847189029</c:v>
                </c:pt>
                <c:pt idx="12016">
                  <c:v>88.294583572274817</c:v>
                </c:pt>
                <c:pt idx="12017">
                  <c:v>88.292618672659358</c:v>
                </c:pt>
                <c:pt idx="12018">
                  <c:v>88.290508224924238</c:v>
                </c:pt>
                <c:pt idx="12019">
                  <c:v>88.288470551248949</c:v>
                </c:pt>
                <c:pt idx="12020">
                  <c:v>88.286432877573645</c:v>
                </c:pt>
                <c:pt idx="12021">
                  <c:v>88.284467977958187</c:v>
                </c:pt>
                <c:pt idx="12022">
                  <c:v>88.282430304282897</c:v>
                </c:pt>
                <c:pt idx="12023">
                  <c:v>88.280392630607608</c:v>
                </c:pt>
                <c:pt idx="12024">
                  <c:v>88.278063860692981</c:v>
                </c:pt>
                <c:pt idx="12025">
                  <c:v>88.27624450919717</c:v>
                </c:pt>
                <c:pt idx="12026">
                  <c:v>88.274279609581725</c:v>
                </c:pt>
                <c:pt idx="12027">
                  <c:v>88.272678580265421</c:v>
                </c:pt>
                <c:pt idx="12028">
                  <c:v>88.270349810350794</c:v>
                </c:pt>
                <c:pt idx="12029">
                  <c:v>88.268021040436167</c:v>
                </c:pt>
                <c:pt idx="12030">
                  <c:v>88.266128914880554</c:v>
                </c:pt>
                <c:pt idx="12031">
                  <c:v>88.264455111504418</c:v>
                </c:pt>
                <c:pt idx="12032">
                  <c:v>88.262199115649622</c:v>
                </c:pt>
                <c:pt idx="12033">
                  <c:v>88.260452538213656</c:v>
                </c:pt>
                <c:pt idx="12034">
                  <c:v>88.258633186717859</c:v>
                </c:pt>
                <c:pt idx="12035">
                  <c:v>88.256741061162231</c:v>
                </c:pt>
                <c:pt idx="12036">
                  <c:v>88.25499448372625</c:v>
                </c:pt>
                <c:pt idx="12037">
                  <c:v>88.253393454409959</c:v>
                </c:pt>
                <c:pt idx="12038">
                  <c:v>88.251719651033838</c:v>
                </c:pt>
                <c:pt idx="12039">
                  <c:v>88.249463655179042</c:v>
                </c:pt>
                <c:pt idx="12040">
                  <c:v>88.247062111204571</c:v>
                </c:pt>
                <c:pt idx="12041">
                  <c:v>88.245606630007941</c:v>
                </c:pt>
                <c:pt idx="12042">
                  <c:v>88.244223922871143</c:v>
                </c:pt>
                <c:pt idx="12043">
                  <c:v>88.241167412358195</c:v>
                </c:pt>
                <c:pt idx="12044">
                  <c:v>88.238838642443568</c:v>
                </c:pt>
                <c:pt idx="12045">
                  <c:v>88.23694651688794</c:v>
                </c:pt>
                <c:pt idx="12046">
                  <c:v>88.234617746973328</c:v>
                </c:pt>
                <c:pt idx="12047">
                  <c:v>88.232943943597192</c:v>
                </c:pt>
                <c:pt idx="12048">
                  <c:v>88.230833495862058</c:v>
                </c:pt>
                <c:pt idx="12049">
                  <c:v>88.228868596246599</c:v>
                </c:pt>
                <c:pt idx="12050">
                  <c:v>88.227049244750802</c:v>
                </c:pt>
                <c:pt idx="12051">
                  <c:v>88.225302667314836</c:v>
                </c:pt>
                <c:pt idx="12052">
                  <c:v>88.223264993639532</c:v>
                </c:pt>
                <c:pt idx="12053">
                  <c:v>88.221809512442903</c:v>
                </c:pt>
                <c:pt idx="12054">
                  <c:v>88.220062935006936</c:v>
                </c:pt>
                <c:pt idx="12055">
                  <c:v>88.217952487271816</c:v>
                </c:pt>
                <c:pt idx="12056">
                  <c:v>88.216060361716174</c:v>
                </c:pt>
                <c:pt idx="12057">
                  <c:v>88.214459332399869</c:v>
                </c:pt>
                <c:pt idx="12058">
                  <c:v>88.212712754963903</c:v>
                </c:pt>
                <c:pt idx="12059">
                  <c:v>88.210966177527951</c:v>
                </c:pt>
                <c:pt idx="12060">
                  <c:v>88.209146826032153</c:v>
                </c:pt>
                <c:pt idx="12061">
                  <c:v>88.20667250799788</c:v>
                </c:pt>
                <c:pt idx="12062">
                  <c:v>88.204634834322576</c:v>
                </c:pt>
                <c:pt idx="12063">
                  <c:v>88.202888256886609</c:v>
                </c:pt>
                <c:pt idx="12064">
                  <c:v>88.200559486971983</c:v>
                </c:pt>
                <c:pt idx="12065">
                  <c:v>88.198594587356524</c:v>
                </c:pt>
                <c:pt idx="12066">
                  <c:v>88.196338591501728</c:v>
                </c:pt>
                <c:pt idx="12067">
                  <c:v>88.195101432484591</c:v>
                </c:pt>
                <c:pt idx="12068">
                  <c:v>88.193209306928949</c:v>
                </c:pt>
                <c:pt idx="12069">
                  <c:v>88.190734988894675</c:v>
                </c:pt>
                <c:pt idx="12070">
                  <c:v>88.188333444920218</c:v>
                </c:pt>
                <c:pt idx="12071">
                  <c:v>88.186514093424435</c:v>
                </c:pt>
                <c:pt idx="12072">
                  <c:v>88.184258097569639</c:v>
                </c:pt>
                <c:pt idx="12073">
                  <c:v>88.182438746073842</c:v>
                </c:pt>
                <c:pt idx="12074">
                  <c:v>88.180692168637876</c:v>
                </c:pt>
                <c:pt idx="12075">
                  <c:v>88.178945591201895</c:v>
                </c:pt>
                <c:pt idx="12076">
                  <c:v>88.177271787825774</c:v>
                </c:pt>
                <c:pt idx="12077">
                  <c:v>88.175306888210315</c:v>
                </c:pt>
                <c:pt idx="12078">
                  <c:v>88.173487536714504</c:v>
                </c:pt>
                <c:pt idx="12079">
                  <c:v>88.171595411158876</c:v>
                </c:pt>
                <c:pt idx="12080">
                  <c:v>88.169703285603234</c:v>
                </c:pt>
                <c:pt idx="12081">
                  <c:v>88.167738385987789</c:v>
                </c:pt>
                <c:pt idx="12082">
                  <c:v>88.166064582611654</c:v>
                </c:pt>
                <c:pt idx="12083">
                  <c:v>88.164099682996195</c:v>
                </c:pt>
                <c:pt idx="12084">
                  <c:v>88.161989235261061</c:v>
                </c:pt>
                <c:pt idx="12085">
                  <c:v>88.15987878752594</c:v>
                </c:pt>
                <c:pt idx="12086">
                  <c:v>88.157622791671159</c:v>
                </c:pt>
                <c:pt idx="12087">
                  <c:v>88.155585117995855</c:v>
                </c:pt>
                <c:pt idx="12088">
                  <c:v>88.153838540559889</c:v>
                </c:pt>
                <c:pt idx="12089">
                  <c:v>88.15129144846577</c:v>
                </c:pt>
                <c:pt idx="12090">
                  <c:v>88.14867158231182</c:v>
                </c:pt>
                <c:pt idx="12091">
                  <c:v>88.146270038337377</c:v>
                </c:pt>
                <c:pt idx="12092">
                  <c:v>88.144669009021072</c:v>
                </c:pt>
                <c:pt idx="12093">
                  <c:v>88.143067979704753</c:v>
                </c:pt>
                <c:pt idx="12094">
                  <c:v>88.141175854149139</c:v>
                </c:pt>
                <c:pt idx="12095">
                  <c:v>88.139210954533681</c:v>
                </c:pt>
                <c:pt idx="12096">
                  <c:v>88.137246054918208</c:v>
                </c:pt>
                <c:pt idx="12097">
                  <c:v>88.135281155302764</c:v>
                </c:pt>
                <c:pt idx="12098">
                  <c:v>88.133389029747121</c:v>
                </c:pt>
                <c:pt idx="12099">
                  <c:v>88.131788000430817</c:v>
                </c:pt>
                <c:pt idx="12100">
                  <c:v>88.129532004576021</c:v>
                </c:pt>
                <c:pt idx="12101">
                  <c:v>88.127203234661408</c:v>
                </c:pt>
                <c:pt idx="12102">
                  <c:v>88.125602205345103</c:v>
                </c:pt>
                <c:pt idx="12103">
                  <c:v>88.123418983550152</c:v>
                </c:pt>
                <c:pt idx="12104">
                  <c:v>88.121963502353523</c:v>
                </c:pt>
                <c:pt idx="12105">
                  <c:v>88.120071376797881</c:v>
                </c:pt>
                <c:pt idx="12106">
                  <c:v>88.117888155002916</c:v>
                </c:pt>
                <c:pt idx="12107">
                  <c:v>88.115923255387457</c:v>
                </c:pt>
                <c:pt idx="12108">
                  <c:v>88.113958355771999</c:v>
                </c:pt>
                <c:pt idx="12109">
                  <c:v>88.112284552395863</c:v>
                </c:pt>
                <c:pt idx="12110">
                  <c:v>88.110392426840235</c:v>
                </c:pt>
                <c:pt idx="12111">
                  <c:v>88.108573075344438</c:v>
                </c:pt>
                <c:pt idx="12112">
                  <c:v>88.106535401669134</c:v>
                </c:pt>
                <c:pt idx="12113">
                  <c:v>88.105152694532336</c:v>
                </c:pt>
                <c:pt idx="12114">
                  <c:v>88.103333343036539</c:v>
                </c:pt>
                <c:pt idx="12115">
                  <c:v>88.101222895301419</c:v>
                </c:pt>
                <c:pt idx="12116">
                  <c:v>88.099403543805622</c:v>
                </c:pt>
                <c:pt idx="12117">
                  <c:v>88.097220322010656</c:v>
                </c:pt>
                <c:pt idx="12118">
                  <c:v>88.095255422395198</c:v>
                </c:pt>
                <c:pt idx="12119">
                  <c:v>88.09285387842074</c:v>
                </c:pt>
                <c:pt idx="12120">
                  <c:v>88.090452334446283</c:v>
                </c:pt>
                <c:pt idx="12121">
                  <c:v>88.088487434830824</c:v>
                </c:pt>
                <c:pt idx="12122">
                  <c:v>88.086231438976043</c:v>
                </c:pt>
                <c:pt idx="12123">
                  <c:v>88.084412087480246</c:v>
                </c:pt>
                <c:pt idx="12124">
                  <c:v>88.082811058163941</c:v>
                </c:pt>
                <c:pt idx="12125">
                  <c:v>88.08106448072796</c:v>
                </c:pt>
                <c:pt idx="12126">
                  <c:v>88.079608999531331</c:v>
                </c:pt>
                <c:pt idx="12127">
                  <c:v>88.078080744274857</c:v>
                </c:pt>
                <c:pt idx="12128">
                  <c:v>88.076115844659398</c:v>
                </c:pt>
                <c:pt idx="12129">
                  <c:v>88.07422371910377</c:v>
                </c:pt>
                <c:pt idx="12130">
                  <c:v>88.071894949189144</c:v>
                </c:pt>
                <c:pt idx="12131">
                  <c:v>88.070439467992514</c:v>
                </c:pt>
                <c:pt idx="12132">
                  <c:v>88.068765664616379</c:v>
                </c:pt>
                <c:pt idx="12133">
                  <c:v>88.067237409359905</c:v>
                </c:pt>
                <c:pt idx="12134">
                  <c:v>88.065927476282923</c:v>
                </c:pt>
                <c:pt idx="12135">
                  <c:v>88.064180898846956</c:v>
                </c:pt>
                <c:pt idx="12136">
                  <c:v>88.061488258633176</c:v>
                </c:pt>
                <c:pt idx="12137">
                  <c:v>88.059159488718564</c:v>
                </c:pt>
                <c:pt idx="12138">
                  <c:v>88.057267363162921</c:v>
                </c:pt>
                <c:pt idx="12139">
                  <c:v>88.054720271068817</c:v>
                </c:pt>
                <c:pt idx="12140">
                  <c:v>88.052755371453344</c:v>
                </c:pt>
                <c:pt idx="12141">
                  <c:v>88.050426601538732</c:v>
                </c:pt>
                <c:pt idx="12142">
                  <c:v>88.048316153803611</c:v>
                </c:pt>
                <c:pt idx="12143">
                  <c:v>88.046569576367645</c:v>
                </c:pt>
                <c:pt idx="12144">
                  <c:v>88.044604676752186</c:v>
                </c:pt>
                <c:pt idx="12145">
                  <c:v>88.042785325256375</c:v>
                </c:pt>
                <c:pt idx="12146">
                  <c:v>88.040747651581086</c:v>
                </c:pt>
                <c:pt idx="12147">
                  <c:v>88.039146622264781</c:v>
                </c:pt>
                <c:pt idx="12148">
                  <c:v>88.037400044828814</c:v>
                </c:pt>
                <c:pt idx="12149">
                  <c:v>88.035216823033863</c:v>
                </c:pt>
                <c:pt idx="12150">
                  <c:v>88.032742504999575</c:v>
                </c:pt>
                <c:pt idx="12151">
                  <c:v>88.03055928320461</c:v>
                </c:pt>
                <c:pt idx="12152">
                  <c:v>88.028812705768658</c:v>
                </c:pt>
                <c:pt idx="12153">
                  <c:v>88.026847806153185</c:v>
                </c:pt>
                <c:pt idx="12154">
                  <c:v>88.024882906537727</c:v>
                </c:pt>
                <c:pt idx="12155">
                  <c:v>88.022990780982099</c:v>
                </c:pt>
                <c:pt idx="12156">
                  <c:v>88.020734785127303</c:v>
                </c:pt>
                <c:pt idx="12157">
                  <c:v>88.018842659571689</c:v>
                </c:pt>
                <c:pt idx="12158">
                  <c:v>88.016513889657062</c:v>
                </c:pt>
                <c:pt idx="12159">
                  <c:v>88.01513118252025</c:v>
                </c:pt>
                <c:pt idx="12160">
                  <c:v>88.013311831024438</c:v>
                </c:pt>
                <c:pt idx="12161">
                  <c:v>88.011419705468825</c:v>
                </c:pt>
                <c:pt idx="12162">
                  <c:v>88.009454805853366</c:v>
                </c:pt>
                <c:pt idx="12163">
                  <c:v>88.007271584058401</c:v>
                </c:pt>
                <c:pt idx="12164">
                  <c:v>88.005670554742096</c:v>
                </c:pt>
                <c:pt idx="12165">
                  <c:v>88.003632881066807</c:v>
                </c:pt>
                <c:pt idx="12166">
                  <c:v>88.000867466793196</c:v>
                </c:pt>
                <c:pt idx="12167">
                  <c:v>87.998757019058075</c:v>
                </c:pt>
                <c:pt idx="12168">
                  <c:v>87.996719345382786</c:v>
                </c:pt>
                <c:pt idx="12169">
                  <c:v>87.99489999388696</c:v>
                </c:pt>
                <c:pt idx="12170">
                  <c:v>87.993080642391178</c:v>
                </c:pt>
                <c:pt idx="12171">
                  <c:v>87.991697935254365</c:v>
                </c:pt>
                <c:pt idx="12172">
                  <c:v>87.989805809698751</c:v>
                </c:pt>
                <c:pt idx="12173">
                  <c:v>87.987768136023448</c:v>
                </c:pt>
                <c:pt idx="12174">
                  <c:v>87.985876010467805</c:v>
                </c:pt>
                <c:pt idx="12175">
                  <c:v>87.984202207091684</c:v>
                </c:pt>
                <c:pt idx="12176">
                  <c:v>87.982455629655718</c:v>
                </c:pt>
                <c:pt idx="12177">
                  <c:v>87.98063627815992</c:v>
                </c:pt>
                <c:pt idx="12178">
                  <c:v>87.978089186065802</c:v>
                </c:pt>
                <c:pt idx="12179">
                  <c:v>87.97583319021102</c:v>
                </c:pt>
                <c:pt idx="12180">
                  <c:v>87.973286098116887</c:v>
                </c:pt>
                <c:pt idx="12181">
                  <c:v>87.971030102262105</c:v>
                </c:pt>
                <c:pt idx="12182">
                  <c:v>87.968919654526985</c:v>
                </c:pt>
                <c:pt idx="12183">
                  <c:v>87.967173077091005</c:v>
                </c:pt>
                <c:pt idx="12184">
                  <c:v>87.965062629355884</c:v>
                </c:pt>
                <c:pt idx="12185">
                  <c:v>87.963243277860087</c:v>
                </c:pt>
                <c:pt idx="12186">
                  <c:v>87.961496700424121</c:v>
                </c:pt>
                <c:pt idx="12187">
                  <c:v>87.959968445167647</c:v>
                </c:pt>
                <c:pt idx="12188">
                  <c:v>87.958512963971017</c:v>
                </c:pt>
                <c:pt idx="12189">
                  <c:v>87.956256968116222</c:v>
                </c:pt>
                <c:pt idx="12190">
                  <c:v>87.954437616620424</c:v>
                </c:pt>
                <c:pt idx="12191">
                  <c:v>87.951963298586151</c:v>
                </c:pt>
                <c:pt idx="12192">
                  <c:v>87.950653365509169</c:v>
                </c:pt>
                <c:pt idx="12193">
                  <c:v>87.948761239953527</c:v>
                </c:pt>
                <c:pt idx="12194">
                  <c:v>87.946505244098745</c:v>
                </c:pt>
                <c:pt idx="12195">
                  <c:v>87.944613118543117</c:v>
                </c:pt>
                <c:pt idx="12196">
                  <c:v>87.942720992987489</c:v>
                </c:pt>
                <c:pt idx="12197">
                  <c:v>87.940610545252355</c:v>
                </c:pt>
                <c:pt idx="12198">
                  <c:v>87.93864564563691</c:v>
                </c:pt>
                <c:pt idx="12199">
                  <c:v>87.937190164440267</c:v>
                </c:pt>
                <c:pt idx="12200">
                  <c:v>87.935443587004286</c:v>
                </c:pt>
                <c:pt idx="12201">
                  <c:v>87.932969268970012</c:v>
                </c:pt>
                <c:pt idx="12202">
                  <c:v>87.931004369354554</c:v>
                </c:pt>
                <c:pt idx="12203">
                  <c:v>87.928675599439927</c:v>
                </c:pt>
                <c:pt idx="12204">
                  <c:v>87.92685624794413</c:v>
                </c:pt>
                <c:pt idx="12205">
                  <c:v>87.92532799268767</c:v>
                </c:pt>
                <c:pt idx="12206">
                  <c:v>87.923290319012366</c:v>
                </c:pt>
                <c:pt idx="12207">
                  <c:v>87.921470967516555</c:v>
                </c:pt>
                <c:pt idx="12208">
                  <c:v>87.919506067901111</c:v>
                </c:pt>
                <c:pt idx="12209">
                  <c:v>87.917977812644637</c:v>
                </c:pt>
                <c:pt idx="12210">
                  <c:v>87.916158461148839</c:v>
                </c:pt>
                <c:pt idx="12211">
                  <c:v>87.914630205892365</c:v>
                </c:pt>
                <c:pt idx="12212">
                  <c:v>87.912083113798246</c:v>
                </c:pt>
                <c:pt idx="12213">
                  <c:v>87.914266335593211</c:v>
                </c:pt>
                <c:pt idx="12214">
                  <c:v>87.926565151704793</c:v>
                </c:pt>
                <c:pt idx="12215">
                  <c:v>87.908444410806652</c:v>
                </c:pt>
                <c:pt idx="12216">
                  <c:v>87.905533448413379</c:v>
                </c:pt>
                <c:pt idx="12217">
                  <c:v>87.902840808199599</c:v>
                </c:pt>
                <c:pt idx="12218">
                  <c:v>87.900803134524296</c:v>
                </c:pt>
                <c:pt idx="12219">
                  <c:v>87.89912933114816</c:v>
                </c:pt>
                <c:pt idx="12220">
                  <c:v>87.896873335293364</c:v>
                </c:pt>
                <c:pt idx="12221">
                  <c:v>87.894690113498413</c:v>
                </c:pt>
                <c:pt idx="12222">
                  <c:v>87.892797987942785</c:v>
                </c:pt>
                <c:pt idx="12223">
                  <c:v>87.891124184566664</c:v>
                </c:pt>
                <c:pt idx="12224">
                  <c:v>87.888868188711868</c:v>
                </c:pt>
                <c:pt idx="12225">
                  <c:v>87.886903289096395</c:v>
                </c:pt>
                <c:pt idx="12226">
                  <c:v>87.885302259780104</c:v>
                </c:pt>
                <c:pt idx="12227">
                  <c:v>87.883119037985153</c:v>
                </c:pt>
                <c:pt idx="12228">
                  <c:v>87.880863042130358</c:v>
                </c:pt>
                <c:pt idx="12229">
                  <c:v>87.878825368455068</c:v>
                </c:pt>
                <c:pt idx="12230">
                  <c:v>87.87693324289944</c:v>
                </c:pt>
                <c:pt idx="12231">
                  <c:v>87.875186665463474</c:v>
                </c:pt>
                <c:pt idx="12232">
                  <c:v>87.873367313967677</c:v>
                </c:pt>
                <c:pt idx="12233">
                  <c:v>87.871693510591541</c:v>
                </c:pt>
                <c:pt idx="12234">
                  <c:v>87.869728610976068</c:v>
                </c:pt>
                <c:pt idx="12235">
                  <c:v>87.867763711360595</c:v>
                </c:pt>
                <c:pt idx="12236">
                  <c:v>87.866089907984474</c:v>
                </c:pt>
                <c:pt idx="12237">
                  <c:v>87.863833912129678</c:v>
                </c:pt>
                <c:pt idx="12238">
                  <c:v>87.861650690334727</c:v>
                </c:pt>
                <c:pt idx="12239">
                  <c:v>87.859467468539776</c:v>
                </c:pt>
                <c:pt idx="12240">
                  <c:v>87.858230309522625</c:v>
                </c:pt>
                <c:pt idx="12241">
                  <c:v>87.856119861787491</c:v>
                </c:pt>
                <c:pt idx="12242">
                  <c:v>87.854009414052385</c:v>
                </c:pt>
                <c:pt idx="12243">
                  <c:v>87.85189896631725</c:v>
                </c:pt>
                <c:pt idx="12244">
                  <c:v>87.849715744522285</c:v>
                </c:pt>
                <c:pt idx="12245">
                  <c:v>87.847896393026488</c:v>
                </c:pt>
                <c:pt idx="12246">
                  <c:v>87.845640397171692</c:v>
                </c:pt>
                <c:pt idx="12247">
                  <c:v>87.843166079137418</c:v>
                </c:pt>
                <c:pt idx="12248">
                  <c:v>87.841637823880959</c:v>
                </c:pt>
                <c:pt idx="12249">
                  <c:v>87.840036794564639</c:v>
                </c:pt>
                <c:pt idx="12250">
                  <c:v>87.838144669009012</c:v>
                </c:pt>
                <c:pt idx="12251">
                  <c:v>87.836252543453384</c:v>
                </c:pt>
                <c:pt idx="12252">
                  <c:v>87.834578740077248</c:v>
                </c:pt>
                <c:pt idx="12253">
                  <c:v>87.83268661452162</c:v>
                </c:pt>
                <c:pt idx="12254">
                  <c:v>87.830139522427515</c:v>
                </c:pt>
                <c:pt idx="12255">
                  <c:v>87.827810752512875</c:v>
                </c:pt>
                <c:pt idx="12256">
                  <c:v>87.825845852897416</c:v>
                </c:pt>
                <c:pt idx="12257">
                  <c:v>87.823953727341802</c:v>
                </c:pt>
                <c:pt idx="12258">
                  <c:v>87.821988827726329</c:v>
                </c:pt>
                <c:pt idx="12259">
                  <c:v>87.819805605931379</c:v>
                </c:pt>
                <c:pt idx="12260">
                  <c:v>87.818059028495412</c:v>
                </c:pt>
                <c:pt idx="12261">
                  <c:v>87.8157302585808</c:v>
                </c:pt>
                <c:pt idx="12262">
                  <c:v>87.814129229264481</c:v>
                </c:pt>
                <c:pt idx="12263">
                  <c:v>87.812892070247344</c:v>
                </c:pt>
                <c:pt idx="12264">
                  <c:v>87.811072718751532</c:v>
                </c:pt>
                <c:pt idx="12265">
                  <c:v>87.809107819136074</c:v>
                </c:pt>
                <c:pt idx="12266">
                  <c:v>87.806851823281292</c:v>
                </c:pt>
                <c:pt idx="12267">
                  <c:v>87.804450279306849</c:v>
                </c:pt>
                <c:pt idx="12268">
                  <c:v>87.802776475930713</c:v>
                </c:pt>
                <c:pt idx="12269">
                  <c:v>87.801175446614394</c:v>
                </c:pt>
                <c:pt idx="12270">
                  <c:v>87.799137772939105</c:v>
                </c:pt>
                <c:pt idx="12271">
                  <c:v>87.797172873323632</c:v>
                </c:pt>
                <c:pt idx="12272">
                  <c:v>87.795644618067172</c:v>
                </c:pt>
                <c:pt idx="12273">
                  <c:v>87.793679718451713</c:v>
                </c:pt>
                <c:pt idx="12274">
                  <c:v>87.791496496656762</c:v>
                </c:pt>
                <c:pt idx="12275">
                  <c:v>87.789458822981459</c:v>
                </c:pt>
                <c:pt idx="12276">
                  <c:v>87.78691173088734</c:v>
                </c:pt>
                <c:pt idx="12277">
                  <c:v>87.784946831271881</c:v>
                </c:pt>
                <c:pt idx="12278">
                  <c:v>87.783418576015421</c:v>
                </c:pt>
                <c:pt idx="12279">
                  <c:v>87.781453676399948</c:v>
                </c:pt>
                <c:pt idx="12280">
                  <c:v>87.779779873023813</c:v>
                </c:pt>
                <c:pt idx="12281">
                  <c:v>87.777887747468185</c:v>
                </c:pt>
                <c:pt idx="12282">
                  <c:v>87.775995621912557</c:v>
                </c:pt>
                <c:pt idx="12283">
                  <c:v>87.773957948237253</c:v>
                </c:pt>
                <c:pt idx="12284">
                  <c:v>87.771701952382472</c:v>
                </c:pt>
                <c:pt idx="12285">
                  <c:v>87.769518730587521</c:v>
                </c:pt>
                <c:pt idx="12286">
                  <c:v>87.767844927211385</c:v>
                </c:pt>
                <c:pt idx="12287">
                  <c:v>87.766389446014742</c:v>
                </c:pt>
                <c:pt idx="12288">
                  <c:v>87.764351772339438</c:v>
                </c:pt>
                <c:pt idx="12289">
                  <c:v>87.762241324604318</c:v>
                </c:pt>
                <c:pt idx="12290">
                  <c:v>87.76034919904869</c:v>
                </c:pt>
                <c:pt idx="12291">
                  <c:v>87.758384299433231</c:v>
                </c:pt>
                <c:pt idx="12292">
                  <c:v>87.756492173877604</c:v>
                </c:pt>
                <c:pt idx="12293">
                  <c:v>87.754600048321976</c:v>
                </c:pt>
                <c:pt idx="12294">
                  <c:v>87.752635148706517</c:v>
                </c:pt>
                <c:pt idx="12295">
                  <c:v>87.750597475031213</c:v>
                </c:pt>
                <c:pt idx="12296">
                  <c:v>87.748487027296093</c:v>
                </c:pt>
                <c:pt idx="12297">
                  <c:v>87.746303805501128</c:v>
                </c:pt>
                <c:pt idx="12298">
                  <c:v>87.744338905885684</c:v>
                </c:pt>
                <c:pt idx="12299">
                  <c:v>87.742519554389858</c:v>
                </c:pt>
                <c:pt idx="12300">
                  <c:v>87.740627428834244</c:v>
                </c:pt>
                <c:pt idx="12301">
                  <c:v>87.738880851398278</c:v>
                </c:pt>
                <c:pt idx="12302">
                  <c:v>87.73698872584265</c:v>
                </c:pt>
                <c:pt idx="12303">
                  <c:v>87.734587181868193</c:v>
                </c:pt>
                <c:pt idx="12304">
                  <c:v>87.732476734133073</c:v>
                </c:pt>
                <c:pt idx="12305">
                  <c:v>87.730220738278277</c:v>
                </c:pt>
                <c:pt idx="12306">
                  <c:v>87.728328612722649</c:v>
                </c:pt>
                <c:pt idx="12307">
                  <c:v>87.726509261226852</c:v>
                </c:pt>
                <c:pt idx="12308">
                  <c:v>87.724398813491717</c:v>
                </c:pt>
                <c:pt idx="12309">
                  <c:v>87.722288365756597</c:v>
                </c:pt>
                <c:pt idx="12310">
                  <c:v>87.720250692081308</c:v>
                </c:pt>
                <c:pt idx="12311">
                  <c:v>87.71835856652568</c:v>
                </c:pt>
                <c:pt idx="12312">
                  <c:v>87.716539215029883</c:v>
                </c:pt>
                <c:pt idx="12313">
                  <c:v>87.714355993234918</c:v>
                </c:pt>
                <c:pt idx="12314">
                  <c:v>87.712027223320305</c:v>
                </c:pt>
                <c:pt idx="12315">
                  <c:v>87.710062323704832</c:v>
                </c:pt>
                <c:pt idx="12316">
                  <c:v>87.708752390627851</c:v>
                </c:pt>
                <c:pt idx="12317">
                  <c:v>87.706714716952575</c:v>
                </c:pt>
                <c:pt idx="12318">
                  <c:v>87.704749817337117</c:v>
                </c:pt>
                <c:pt idx="12319">
                  <c:v>87.702784917721644</c:v>
                </c:pt>
                <c:pt idx="12320">
                  <c:v>87.700965566225847</c:v>
                </c:pt>
                <c:pt idx="12321">
                  <c:v>87.699000666610388</c:v>
                </c:pt>
                <c:pt idx="12322">
                  <c:v>87.696890218875254</c:v>
                </c:pt>
                <c:pt idx="12323">
                  <c:v>87.694706997080303</c:v>
                </c:pt>
                <c:pt idx="12324">
                  <c:v>87.693033193704167</c:v>
                </c:pt>
                <c:pt idx="12325">
                  <c:v>87.691286616268201</c:v>
                </c:pt>
                <c:pt idx="12326">
                  <c:v>87.68910339447325</c:v>
                </c:pt>
                <c:pt idx="12327">
                  <c:v>87.687284042977453</c:v>
                </c:pt>
                <c:pt idx="12328">
                  <c:v>87.685391917421811</c:v>
                </c:pt>
                <c:pt idx="12329">
                  <c:v>87.683354243746521</c:v>
                </c:pt>
                <c:pt idx="12330">
                  <c:v>87.681316570071218</c:v>
                </c:pt>
                <c:pt idx="12331">
                  <c:v>87.679278896395928</c:v>
                </c:pt>
                <c:pt idx="12332">
                  <c:v>87.676950126481316</c:v>
                </c:pt>
                <c:pt idx="12333">
                  <c:v>87.674548582506844</c:v>
                </c:pt>
                <c:pt idx="12334">
                  <c:v>87.672656456951231</c:v>
                </c:pt>
                <c:pt idx="12335">
                  <c:v>87.670327687036604</c:v>
                </c:pt>
                <c:pt idx="12336">
                  <c:v>87.668872205839975</c:v>
                </c:pt>
                <c:pt idx="12337">
                  <c:v>87.66727117652367</c:v>
                </c:pt>
                <c:pt idx="12338">
                  <c:v>87.665524599087689</c:v>
                </c:pt>
                <c:pt idx="12339">
                  <c:v>87.663923569771399</c:v>
                </c:pt>
                <c:pt idx="12340">
                  <c:v>87.662322540455108</c:v>
                </c:pt>
                <c:pt idx="12341">
                  <c:v>87.660357640839635</c:v>
                </c:pt>
                <c:pt idx="12342">
                  <c:v>87.658392741224162</c:v>
                </c:pt>
                <c:pt idx="12343">
                  <c:v>87.656355067548873</c:v>
                </c:pt>
                <c:pt idx="12344">
                  <c:v>87.65395352357443</c:v>
                </c:pt>
                <c:pt idx="12345">
                  <c:v>87.651988623958957</c:v>
                </c:pt>
                <c:pt idx="12346">
                  <c:v>87.650096498403343</c:v>
                </c:pt>
                <c:pt idx="12347">
                  <c:v>87.64813159878787</c:v>
                </c:pt>
                <c:pt idx="12348">
                  <c:v>87.646457795411735</c:v>
                </c:pt>
                <c:pt idx="12349">
                  <c:v>87.644492895796262</c:v>
                </c:pt>
                <c:pt idx="12350">
                  <c:v>87.642600770240648</c:v>
                </c:pt>
                <c:pt idx="12351">
                  <c:v>87.640781418744837</c:v>
                </c:pt>
                <c:pt idx="12352">
                  <c:v>87.638743745069547</c:v>
                </c:pt>
                <c:pt idx="12353">
                  <c:v>87.636997167633581</c:v>
                </c:pt>
                <c:pt idx="12354">
                  <c:v>87.634959493958291</c:v>
                </c:pt>
                <c:pt idx="12355">
                  <c:v>87.633212916522325</c:v>
                </c:pt>
                <c:pt idx="12356">
                  <c:v>87.630884146607698</c:v>
                </c:pt>
                <c:pt idx="12357">
                  <c:v>87.629137569171732</c:v>
                </c:pt>
                <c:pt idx="12358">
                  <c:v>87.627172669556288</c:v>
                </c:pt>
                <c:pt idx="12359">
                  <c:v>87.624989447761308</c:v>
                </c:pt>
                <c:pt idx="12360">
                  <c:v>87.622879000026202</c:v>
                </c:pt>
                <c:pt idx="12361">
                  <c:v>87.621132422590236</c:v>
                </c:pt>
                <c:pt idx="12362">
                  <c:v>87.619094748914932</c:v>
                </c:pt>
                <c:pt idx="12363">
                  <c:v>87.616911527119981</c:v>
                </c:pt>
                <c:pt idx="12364">
                  <c:v>87.614873853444692</c:v>
                </c:pt>
                <c:pt idx="12365">
                  <c:v>87.61298172788905</c:v>
                </c:pt>
                <c:pt idx="12366">
                  <c:v>87.611307924512914</c:v>
                </c:pt>
                <c:pt idx="12367">
                  <c:v>87.609488573017131</c:v>
                </c:pt>
                <c:pt idx="12368">
                  <c:v>87.607669221521306</c:v>
                </c:pt>
                <c:pt idx="12369">
                  <c:v>87.605631547846016</c:v>
                </c:pt>
                <c:pt idx="12370">
                  <c:v>87.603448326051065</c:v>
                </c:pt>
                <c:pt idx="12371">
                  <c:v>87.601265104256115</c:v>
                </c:pt>
                <c:pt idx="12372">
                  <c:v>87.59966407493981</c:v>
                </c:pt>
                <c:pt idx="12373">
                  <c:v>87.59762640126452</c:v>
                </c:pt>
                <c:pt idx="12374">
                  <c:v>87.595370405409724</c:v>
                </c:pt>
                <c:pt idx="12375">
                  <c:v>87.593332731734435</c:v>
                </c:pt>
                <c:pt idx="12376">
                  <c:v>87.591440606178807</c:v>
                </c:pt>
                <c:pt idx="12377">
                  <c:v>87.589548480623165</c:v>
                </c:pt>
                <c:pt idx="12378">
                  <c:v>87.587438032888045</c:v>
                </c:pt>
                <c:pt idx="12379">
                  <c:v>87.585837003571754</c:v>
                </c:pt>
                <c:pt idx="12380">
                  <c:v>87.583944878016112</c:v>
                </c:pt>
                <c:pt idx="12381">
                  <c:v>87.58168888216133</c:v>
                </c:pt>
                <c:pt idx="12382">
                  <c:v>87.579287338186873</c:v>
                </c:pt>
                <c:pt idx="12383">
                  <c:v>87.577104116391908</c:v>
                </c:pt>
                <c:pt idx="12384">
                  <c:v>87.575357538955956</c:v>
                </c:pt>
                <c:pt idx="12385">
                  <c:v>87.57368373557982</c:v>
                </c:pt>
                <c:pt idx="12386">
                  <c:v>87.571937158143854</c:v>
                </c:pt>
                <c:pt idx="12387">
                  <c:v>87.570263354767718</c:v>
                </c:pt>
                <c:pt idx="12388">
                  <c:v>87.568444003271935</c:v>
                </c:pt>
                <c:pt idx="12389">
                  <c:v>87.566042459297464</c:v>
                </c:pt>
                <c:pt idx="12390">
                  <c:v>87.563713689382851</c:v>
                </c:pt>
                <c:pt idx="12391">
                  <c:v>87.562185434126377</c:v>
                </c:pt>
                <c:pt idx="12392">
                  <c:v>87.560584404810072</c:v>
                </c:pt>
                <c:pt idx="12393">
                  <c:v>87.558546731134783</c:v>
                </c:pt>
                <c:pt idx="12394">
                  <c:v>87.556800153698802</c:v>
                </c:pt>
                <c:pt idx="12395">
                  <c:v>87.555053576262836</c:v>
                </c:pt>
                <c:pt idx="12396">
                  <c:v>87.552579258228562</c:v>
                </c:pt>
                <c:pt idx="12397">
                  <c:v>87.550396036433611</c:v>
                </c:pt>
                <c:pt idx="12398">
                  <c:v>87.548503910877969</c:v>
                </c:pt>
                <c:pt idx="12399">
                  <c:v>87.546611785322341</c:v>
                </c:pt>
                <c:pt idx="12400">
                  <c:v>87.54479243382653</c:v>
                </c:pt>
                <c:pt idx="12401">
                  <c:v>87.542609212031579</c:v>
                </c:pt>
                <c:pt idx="12402">
                  <c:v>87.540207668057135</c:v>
                </c:pt>
                <c:pt idx="12403">
                  <c:v>87.538388316561338</c:v>
                </c:pt>
                <c:pt idx="12404">
                  <c:v>87.536932835364695</c:v>
                </c:pt>
                <c:pt idx="12405">
                  <c:v>87.534895161689391</c:v>
                </c:pt>
                <c:pt idx="12406">
                  <c:v>87.532420843655117</c:v>
                </c:pt>
                <c:pt idx="12407">
                  <c:v>87.529946525620829</c:v>
                </c:pt>
                <c:pt idx="12408">
                  <c:v>87.527690529766033</c:v>
                </c:pt>
                <c:pt idx="12409">
                  <c:v>87.525943952330081</c:v>
                </c:pt>
                <c:pt idx="12410">
                  <c:v>87.524270148953946</c:v>
                </c:pt>
                <c:pt idx="12411">
                  <c:v>87.522305249338473</c:v>
                </c:pt>
                <c:pt idx="12412">
                  <c:v>87.520704220022182</c:v>
                </c:pt>
                <c:pt idx="12413">
                  <c:v>87.518157127928049</c:v>
                </c:pt>
                <c:pt idx="12414">
                  <c:v>87.516410550492097</c:v>
                </c:pt>
                <c:pt idx="12415">
                  <c:v>87.514882295235623</c:v>
                </c:pt>
                <c:pt idx="12416">
                  <c:v>87.512917395620164</c:v>
                </c:pt>
                <c:pt idx="12417">
                  <c:v>87.510734173825213</c:v>
                </c:pt>
                <c:pt idx="12418">
                  <c:v>87.50876927420974</c:v>
                </c:pt>
                <c:pt idx="12419">
                  <c:v>87.507241018953266</c:v>
                </c:pt>
                <c:pt idx="12420">
                  <c:v>87.505057797158315</c:v>
                </c:pt>
                <c:pt idx="12421">
                  <c:v>87.503165671602673</c:v>
                </c:pt>
                <c:pt idx="12422">
                  <c:v>87.500982449807736</c:v>
                </c:pt>
                <c:pt idx="12423">
                  <c:v>87.499308646431601</c:v>
                </c:pt>
                <c:pt idx="12424">
                  <c:v>87.497270972756297</c:v>
                </c:pt>
                <c:pt idx="12425">
                  <c:v>87.495160525021177</c:v>
                </c:pt>
                <c:pt idx="12426">
                  <c:v>87.493632269764703</c:v>
                </c:pt>
                <c:pt idx="12427">
                  <c:v>87.491594596089413</c:v>
                </c:pt>
                <c:pt idx="12428">
                  <c:v>87.489848018653433</c:v>
                </c:pt>
                <c:pt idx="12429">
                  <c:v>87.487883119037988</c:v>
                </c:pt>
                <c:pt idx="12430">
                  <c:v>87.485699897243023</c:v>
                </c:pt>
                <c:pt idx="12431">
                  <c:v>87.48366222356772</c:v>
                </c:pt>
                <c:pt idx="12432">
                  <c:v>87.4815517758326</c:v>
                </c:pt>
                <c:pt idx="12433">
                  <c:v>87.479223005917987</c:v>
                </c:pt>
                <c:pt idx="12434">
                  <c:v>87.477185332242684</c:v>
                </c:pt>
                <c:pt idx="12435">
                  <c:v>87.475584302926393</c:v>
                </c:pt>
                <c:pt idx="12436">
                  <c:v>87.473473855191259</c:v>
                </c:pt>
                <c:pt idx="12437">
                  <c:v>87.471436181515969</c:v>
                </c:pt>
                <c:pt idx="12438">
                  <c:v>87.469325733780835</c:v>
                </c:pt>
                <c:pt idx="12439">
                  <c:v>87.467433608225207</c:v>
                </c:pt>
                <c:pt idx="12440">
                  <c:v>87.465104838310594</c:v>
                </c:pt>
                <c:pt idx="12441">
                  <c:v>87.463212712754952</c:v>
                </c:pt>
                <c:pt idx="12442">
                  <c:v>87.461611683438662</c:v>
                </c:pt>
                <c:pt idx="12443">
                  <c:v>87.459937880062526</c:v>
                </c:pt>
                <c:pt idx="12444">
                  <c:v>87.457972980447067</c:v>
                </c:pt>
                <c:pt idx="12445">
                  <c:v>87.45557143647261</c:v>
                </c:pt>
                <c:pt idx="12446">
                  <c:v>87.453679310916982</c:v>
                </c:pt>
                <c:pt idx="12447">
                  <c:v>87.452005507540846</c:v>
                </c:pt>
                <c:pt idx="12448">
                  <c:v>87.449967833865543</c:v>
                </c:pt>
                <c:pt idx="12449">
                  <c:v>87.448221256429591</c:v>
                </c:pt>
                <c:pt idx="12450">
                  <c:v>87.445674164335458</c:v>
                </c:pt>
                <c:pt idx="12451">
                  <c:v>87.443345394420845</c:v>
                </c:pt>
                <c:pt idx="12452">
                  <c:v>87.44167159104471</c:v>
                </c:pt>
                <c:pt idx="12453">
                  <c:v>87.439561143309589</c:v>
                </c:pt>
                <c:pt idx="12454">
                  <c:v>87.437669017753961</c:v>
                </c:pt>
                <c:pt idx="12455">
                  <c:v>87.435849666258164</c:v>
                </c:pt>
                <c:pt idx="12456">
                  <c:v>87.433666444463199</c:v>
                </c:pt>
                <c:pt idx="12457">
                  <c:v>87.431555996728065</c:v>
                </c:pt>
                <c:pt idx="12458">
                  <c:v>87.429663871172437</c:v>
                </c:pt>
                <c:pt idx="12459">
                  <c:v>87.42784451967664</c:v>
                </c:pt>
                <c:pt idx="12460">
                  <c:v>87.426243490360349</c:v>
                </c:pt>
                <c:pt idx="12461">
                  <c:v>87.424424138864538</c:v>
                </c:pt>
                <c:pt idx="12462">
                  <c:v>87.422386465189248</c:v>
                </c:pt>
                <c:pt idx="12463">
                  <c:v>87.420203243394283</c:v>
                </c:pt>
                <c:pt idx="12464">
                  <c:v>87.41831111783867</c:v>
                </c:pt>
                <c:pt idx="12465">
                  <c:v>87.416637314462534</c:v>
                </c:pt>
                <c:pt idx="12466">
                  <c:v>87.41510905920606</c:v>
                </c:pt>
                <c:pt idx="12467">
                  <c:v>87.412925837411109</c:v>
                </c:pt>
                <c:pt idx="12468">
                  <c:v>87.410524293436637</c:v>
                </c:pt>
                <c:pt idx="12469">
                  <c:v>87.40826829758187</c:v>
                </c:pt>
                <c:pt idx="12470">
                  <c:v>87.405721205487737</c:v>
                </c:pt>
                <c:pt idx="12471">
                  <c:v>87.404047402111601</c:v>
                </c:pt>
                <c:pt idx="12472">
                  <c:v>87.40179140625682</c:v>
                </c:pt>
                <c:pt idx="12473">
                  <c:v>87.399899280701192</c:v>
                </c:pt>
                <c:pt idx="12474">
                  <c:v>87.397934381085719</c:v>
                </c:pt>
                <c:pt idx="12475">
                  <c:v>87.396042255530105</c:v>
                </c:pt>
                <c:pt idx="12476">
                  <c:v>87.394586774333447</c:v>
                </c:pt>
                <c:pt idx="12477">
                  <c:v>87.392258004418849</c:v>
                </c:pt>
                <c:pt idx="12478">
                  <c:v>87.390147556683701</c:v>
                </c:pt>
                <c:pt idx="12479">
                  <c:v>87.388109883008411</c:v>
                </c:pt>
                <c:pt idx="12480">
                  <c:v>87.385999435273291</c:v>
                </c:pt>
                <c:pt idx="12481">
                  <c:v>87.384252857837325</c:v>
                </c:pt>
                <c:pt idx="12482">
                  <c:v>87.382579054461189</c:v>
                </c:pt>
                <c:pt idx="12483">
                  <c:v>87.380759702965392</c:v>
                </c:pt>
                <c:pt idx="12484">
                  <c:v>87.379376995828579</c:v>
                </c:pt>
                <c:pt idx="12485">
                  <c:v>87.377484870272951</c:v>
                </c:pt>
                <c:pt idx="12486">
                  <c:v>87.375447196597662</c:v>
                </c:pt>
                <c:pt idx="12487">
                  <c:v>87.373409522922358</c:v>
                </c:pt>
                <c:pt idx="12488">
                  <c:v>87.370935204888085</c:v>
                </c:pt>
                <c:pt idx="12489">
                  <c:v>87.368606434973458</c:v>
                </c:pt>
                <c:pt idx="12490">
                  <c:v>87.367223727836645</c:v>
                </c:pt>
                <c:pt idx="12491">
                  <c:v>87.365404376340862</c:v>
                </c:pt>
                <c:pt idx="12492">
                  <c:v>87.363657798904896</c:v>
                </c:pt>
                <c:pt idx="12493">
                  <c:v>87.361692899289423</c:v>
                </c:pt>
                <c:pt idx="12494">
                  <c:v>87.359364129374811</c:v>
                </c:pt>
                <c:pt idx="12495">
                  <c:v>87.357399229759352</c:v>
                </c:pt>
                <c:pt idx="12496">
                  <c:v>87.355798200443047</c:v>
                </c:pt>
                <c:pt idx="12497">
                  <c:v>87.353614978648082</c:v>
                </c:pt>
                <c:pt idx="12498">
                  <c:v>87.351868401212116</c:v>
                </c:pt>
                <c:pt idx="12499">
                  <c:v>87.349903501596657</c:v>
                </c:pt>
                <c:pt idx="12500">
                  <c:v>87.347793053861523</c:v>
                </c:pt>
                <c:pt idx="12501">
                  <c:v>87.34546428394691</c:v>
                </c:pt>
                <c:pt idx="12502">
                  <c:v>87.343572158391282</c:v>
                </c:pt>
                <c:pt idx="12503">
                  <c:v>87.341461710656148</c:v>
                </c:pt>
                <c:pt idx="12504">
                  <c:v>87.339132940741536</c:v>
                </c:pt>
                <c:pt idx="12505">
                  <c:v>87.33694971894657</c:v>
                </c:pt>
                <c:pt idx="12506">
                  <c:v>87.334912045271281</c:v>
                </c:pt>
                <c:pt idx="12507">
                  <c:v>87.333092693775484</c:v>
                </c:pt>
                <c:pt idx="12508">
                  <c:v>87.331637212578855</c:v>
                </c:pt>
                <c:pt idx="12509">
                  <c:v>87.329817861083043</c:v>
                </c:pt>
                <c:pt idx="12510">
                  <c:v>87.328071283647091</c:v>
                </c:pt>
                <c:pt idx="12511">
                  <c:v>87.325815287792295</c:v>
                </c:pt>
                <c:pt idx="12512">
                  <c:v>87.324068710356329</c:v>
                </c:pt>
                <c:pt idx="12513">
                  <c:v>87.3226132291597</c:v>
                </c:pt>
                <c:pt idx="12514">
                  <c:v>87.320648329544227</c:v>
                </c:pt>
                <c:pt idx="12515">
                  <c:v>87.318537881809107</c:v>
                </c:pt>
                <c:pt idx="12516">
                  <c:v>87.31620911189448</c:v>
                </c:pt>
                <c:pt idx="12517">
                  <c:v>87.314171438219191</c:v>
                </c:pt>
                <c:pt idx="12518">
                  <c:v>87.312133764543887</c:v>
                </c:pt>
                <c:pt idx="12519">
                  <c:v>87.310241638988245</c:v>
                </c:pt>
                <c:pt idx="12520">
                  <c:v>87.308422287492462</c:v>
                </c:pt>
                <c:pt idx="12521">
                  <c:v>87.306457387877003</c:v>
                </c:pt>
                <c:pt idx="12522">
                  <c:v>87.304638036381192</c:v>
                </c:pt>
                <c:pt idx="12523">
                  <c:v>87.302964233005071</c:v>
                </c:pt>
                <c:pt idx="12524">
                  <c:v>87.300926559329767</c:v>
                </c:pt>
                <c:pt idx="12525">
                  <c:v>87.299252755953631</c:v>
                </c:pt>
                <c:pt idx="12526">
                  <c:v>87.297142308218511</c:v>
                </c:pt>
                <c:pt idx="12527">
                  <c:v>87.295250182662883</c:v>
                </c:pt>
                <c:pt idx="12528">
                  <c:v>87.293285283047425</c:v>
                </c:pt>
                <c:pt idx="12529">
                  <c:v>87.291174835312304</c:v>
                </c:pt>
                <c:pt idx="12530">
                  <c:v>87.28906438757717</c:v>
                </c:pt>
                <c:pt idx="12531">
                  <c:v>87.287099487961711</c:v>
                </c:pt>
                <c:pt idx="12532">
                  <c:v>87.284916266166746</c:v>
                </c:pt>
                <c:pt idx="12533">
                  <c:v>87.282805818431626</c:v>
                </c:pt>
                <c:pt idx="12534">
                  <c:v>87.280622596636675</c:v>
                </c:pt>
                <c:pt idx="12535">
                  <c:v>87.27843937484171</c:v>
                </c:pt>
                <c:pt idx="12536">
                  <c:v>87.276256153046759</c:v>
                </c:pt>
                <c:pt idx="12537">
                  <c:v>87.274145705311639</c:v>
                </c:pt>
                <c:pt idx="12538">
                  <c:v>87.272035257576505</c:v>
                </c:pt>
                <c:pt idx="12539">
                  <c:v>87.270288680140524</c:v>
                </c:pt>
                <c:pt idx="12540">
                  <c:v>87.26832378052508</c:v>
                </c:pt>
                <c:pt idx="12541">
                  <c:v>87.266504429029268</c:v>
                </c:pt>
                <c:pt idx="12542">
                  <c:v>87.264830625653133</c:v>
                </c:pt>
                <c:pt idx="12543">
                  <c:v>87.262501855738535</c:v>
                </c:pt>
                <c:pt idx="12544">
                  <c:v>87.260609730182892</c:v>
                </c:pt>
                <c:pt idx="12545">
                  <c:v>87.258572056507603</c:v>
                </c:pt>
                <c:pt idx="12546">
                  <c:v>87.256679930951975</c:v>
                </c:pt>
                <c:pt idx="12547">
                  <c:v>87.254860579456164</c:v>
                </c:pt>
                <c:pt idx="12548">
                  <c:v>87.253405098259535</c:v>
                </c:pt>
                <c:pt idx="12549">
                  <c:v>87.25180406894323</c:v>
                </c:pt>
                <c:pt idx="12550">
                  <c:v>87.249475299028603</c:v>
                </c:pt>
                <c:pt idx="12551">
                  <c:v>87.247000980994315</c:v>
                </c:pt>
                <c:pt idx="12552">
                  <c:v>87.245327177618179</c:v>
                </c:pt>
                <c:pt idx="12553">
                  <c:v>87.243653374242044</c:v>
                </c:pt>
                <c:pt idx="12554">
                  <c:v>87.241470152447093</c:v>
                </c:pt>
                <c:pt idx="12555">
                  <c:v>87.239141382532466</c:v>
                </c:pt>
                <c:pt idx="12556">
                  <c:v>87.237249256976838</c:v>
                </c:pt>
                <c:pt idx="12557">
                  <c:v>87.235575453600717</c:v>
                </c:pt>
                <c:pt idx="12558">
                  <c:v>87.233537779925413</c:v>
                </c:pt>
                <c:pt idx="12559">
                  <c:v>87.231281784070632</c:v>
                </c:pt>
                <c:pt idx="12560">
                  <c:v>87.229462432574834</c:v>
                </c:pt>
                <c:pt idx="12561">
                  <c:v>87.227570307019192</c:v>
                </c:pt>
                <c:pt idx="12562">
                  <c:v>87.225750955523395</c:v>
                </c:pt>
                <c:pt idx="12563">
                  <c:v>87.223786055907937</c:v>
                </c:pt>
                <c:pt idx="12564">
                  <c:v>87.221748382232647</c:v>
                </c:pt>
                <c:pt idx="12565">
                  <c:v>87.219492386377866</c:v>
                </c:pt>
                <c:pt idx="12566">
                  <c:v>87.217018068343563</c:v>
                </c:pt>
                <c:pt idx="12567">
                  <c:v>87.214907620608443</c:v>
                </c:pt>
                <c:pt idx="12568">
                  <c:v>87.212869946933154</c:v>
                </c:pt>
                <c:pt idx="12569">
                  <c:v>87.211123369497173</c:v>
                </c:pt>
                <c:pt idx="12570">
                  <c:v>87.209376792061221</c:v>
                </c:pt>
                <c:pt idx="12571">
                  <c:v>87.207702988685085</c:v>
                </c:pt>
                <c:pt idx="12572">
                  <c:v>87.205810863129457</c:v>
                </c:pt>
                <c:pt idx="12573">
                  <c:v>87.203700415394323</c:v>
                </c:pt>
                <c:pt idx="12574">
                  <c:v>87.201953837958357</c:v>
                </c:pt>
                <c:pt idx="12575">
                  <c:v>87.199843390223236</c:v>
                </c:pt>
                <c:pt idx="12576">
                  <c:v>87.197732942488116</c:v>
                </c:pt>
                <c:pt idx="12577">
                  <c:v>87.19598636505215</c:v>
                </c:pt>
                <c:pt idx="12578">
                  <c:v>87.194021465436677</c:v>
                </c:pt>
                <c:pt idx="12579">
                  <c:v>87.192056565821218</c:v>
                </c:pt>
                <c:pt idx="12580">
                  <c:v>87.190018892145929</c:v>
                </c:pt>
                <c:pt idx="12581">
                  <c:v>87.188272314709963</c:v>
                </c:pt>
                <c:pt idx="12582">
                  <c:v>87.186380189154335</c:v>
                </c:pt>
                <c:pt idx="12583">
                  <c:v>87.184342515479045</c:v>
                </c:pt>
                <c:pt idx="12584">
                  <c:v>87.18274148616274</c:v>
                </c:pt>
                <c:pt idx="12585">
                  <c:v>87.180922134666943</c:v>
                </c:pt>
                <c:pt idx="12586">
                  <c:v>87.179030009111301</c:v>
                </c:pt>
                <c:pt idx="12587">
                  <c:v>87.177137883555673</c:v>
                </c:pt>
                <c:pt idx="12588">
                  <c:v>87.175172983940215</c:v>
                </c:pt>
                <c:pt idx="12589">
                  <c:v>87.173135310264925</c:v>
                </c:pt>
                <c:pt idx="12590">
                  <c:v>87.171097636589636</c:v>
                </c:pt>
                <c:pt idx="12591">
                  <c:v>87.168987188854501</c:v>
                </c:pt>
                <c:pt idx="12592">
                  <c:v>87.167240611418535</c:v>
                </c:pt>
                <c:pt idx="12593">
                  <c:v>87.165348485862907</c:v>
                </c:pt>
                <c:pt idx="12594">
                  <c:v>87.163238038127773</c:v>
                </c:pt>
                <c:pt idx="12595">
                  <c:v>87.161637008811482</c:v>
                </c:pt>
                <c:pt idx="12596">
                  <c:v>87.159672109196009</c:v>
                </c:pt>
                <c:pt idx="12597">
                  <c:v>87.15705224304206</c:v>
                </c:pt>
                <c:pt idx="12598">
                  <c:v>87.155232891546262</c:v>
                </c:pt>
                <c:pt idx="12599">
                  <c:v>87.152976895691481</c:v>
                </c:pt>
                <c:pt idx="12600">
                  <c:v>87.150866447956361</c:v>
                </c:pt>
                <c:pt idx="12601">
                  <c:v>87.149047096460549</c:v>
                </c:pt>
                <c:pt idx="12602">
                  <c:v>87.147227744964766</c:v>
                </c:pt>
                <c:pt idx="12603">
                  <c:v>87.145335619409138</c:v>
                </c:pt>
                <c:pt idx="12604">
                  <c:v>87.143152397614159</c:v>
                </c:pt>
                <c:pt idx="12605">
                  <c:v>87.140896401759377</c:v>
                </c:pt>
                <c:pt idx="12606">
                  <c:v>87.138858728084088</c:v>
                </c:pt>
                <c:pt idx="12607">
                  <c:v>87.137403246887445</c:v>
                </c:pt>
                <c:pt idx="12608">
                  <c:v>87.135583895391662</c:v>
                </c:pt>
                <c:pt idx="12609">
                  <c:v>87.13376454389585</c:v>
                </c:pt>
                <c:pt idx="12610">
                  <c:v>87.131581322100899</c:v>
                </c:pt>
                <c:pt idx="12611">
                  <c:v>87.129689196545272</c:v>
                </c:pt>
                <c:pt idx="12612">
                  <c:v>87.127724296929813</c:v>
                </c:pt>
                <c:pt idx="12613">
                  <c:v>87.125322752955341</c:v>
                </c:pt>
                <c:pt idx="12614">
                  <c:v>87.123357853339883</c:v>
                </c:pt>
                <c:pt idx="12615">
                  <c:v>87.121611275903916</c:v>
                </c:pt>
                <c:pt idx="12616">
                  <c:v>87.119573602228627</c:v>
                </c:pt>
                <c:pt idx="12617">
                  <c:v>87.117535928553337</c:v>
                </c:pt>
                <c:pt idx="12618">
                  <c:v>87.11564380299771</c:v>
                </c:pt>
                <c:pt idx="12619">
                  <c:v>87.113678903382237</c:v>
                </c:pt>
                <c:pt idx="12620">
                  <c:v>87.111277359407794</c:v>
                </c:pt>
                <c:pt idx="12621">
                  <c:v>87.109021363552998</c:v>
                </c:pt>
                <c:pt idx="12622">
                  <c:v>87.106983689877708</c:v>
                </c:pt>
                <c:pt idx="12623">
                  <c:v>87.105455434621234</c:v>
                </c:pt>
                <c:pt idx="12624">
                  <c:v>87.103636083125437</c:v>
                </c:pt>
                <c:pt idx="12625">
                  <c:v>87.101743957569809</c:v>
                </c:pt>
                <c:pt idx="12626">
                  <c:v>87.099779057954336</c:v>
                </c:pt>
                <c:pt idx="12627">
                  <c:v>87.097959706458553</c:v>
                </c:pt>
                <c:pt idx="12628">
                  <c:v>87.095994806843095</c:v>
                </c:pt>
                <c:pt idx="12629">
                  <c:v>87.093957133167791</c:v>
                </c:pt>
                <c:pt idx="12630">
                  <c:v>87.092065007612177</c:v>
                </c:pt>
                <c:pt idx="12631">
                  <c:v>87.089881785817198</c:v>
                </c:pt>
                <c:pt idx="12632">
                  <c:v>87.088062434321415</c:v>
                </c:pt>
                <c:pt idx="12633">
                  <c:v>87.086097534705942</c:v>
                </c:pt>
                <c:pt idx="12634">
                  <c:v>87.084423731329807</c:v>
                </c:pt>
                <c:pt idx="12635">
                  <c:v>87.082167735475025</c:v>
                </c:pt>
                <c:pt idx="12636">
                  <c:v>87.080348383979228</c:v>
                </c:pt>
                <c:pt idx="12637">
                  <c:v>87.078383484363755</c:v>
                </c:pt>
                <c:pt idx="12638">
                  <c:v>87.076345810688466</c:v>
                </c:pt>
                <c:pt idx="12639">
                  <c:v>87.074380911073007</c:v>
                </c:pt>
                <c:pt idx="12640">
                  <c:v>87.072197689278042</c:v>
                </c:pt>
                <c:pt idx="12641">
                  <c:v>87.069723371243754</c:v>
                </c:pt>
                <c:pt idx="12642">
                  <c:v>87.067904019747971</c:v>
                </c:pt>
                <c:pt idx="12643">
                  <c:v>87.066011894192329</c:v>
                </c:pt>
                <c:pt idx="12644">
                  <c:v>87.064192542696546</c:v>
                </c:pt>
                <c:pt idx="12645">
                  <c:v>87.062154869021242</c:v>
                </c:pt>
                <c:pt idx="12646">
                  <c:v>87.060189969405783</c:v>
                </c:pt>
                <c:pt idx="12647">
                  <c:v>87.057861199491157</c:v>
                </c:pt>
                <c:pt idx="12648">
                  <c:v>87.055823525815853</c:v>
                </c:pt>
                <c:pt idx="12649">
                  <c:v>87.05400417432007</c:v>
                </c:pt>
                <c:pt idx="12650">
                  <c:v>87.051966500644767</c:v>
                </c:pt>
                <c:pt idx="12651">
                  <c:v>87.050001601029308</c:v>
                </c:pt>
                <c:pt idx="12652">
                  <c:v>87.048036701413849</c:v>
                </c:pt>
                <c:pt idx="12653">
                  <c:v>87.046217349918052</c:v>
                </c:pt>
                <c:pt idx="12654">
                  <c:v>87.044252450302579</c:v>
                </c:pt>
                <c:pt idx="12655">
                  <c:v>87.042287550687135</c:v>
                </c:pt>
                <c:pt idx="12656">
                  <c:v>87.040468199191324</c:v>
                </c:pt>
                <c:pt idx="12657">
                  <c:v>87.038648847695526</c:v>
                </c:pt>
                <c:pt idx="12658">
                  <c:v>87.036611174020237</c:v>
                </c:pt>
                <c:pt idx="12659">
                  <c:v>87.034573500344948</c:v>
                </c:pt>
                <c:pt idx="12660">
                  <c:v>87.032317504490166</c:v>
                </c:pt>
                <c:pt idx="12661">
                  <c:v>87.030352604874693</c:v>
                </c:pt>
                <c:pt idx="12662">
                  <c:v>87.028242157139573</c:v>
                </c:pt>
                <c:pt idx="12663">
                  <c:v>87.025986161284777</c:v>
                </c:pt>
                <c:pt idx="12664">
                  <c:v>87.024021261669319</c:v>
                </c:pt>
                <c:pt idx="12665">
                  <c:v>87.022347458293183</c:v>
                </c:pt>
                <c:pt idx="12666">
                  <c:v>87.020528106797386</c:v>
                </c:pt>
                <c:pt idx="12667">
                  <c:v>87.018417659062266</c:v>
                </c:pt>
                <c:pt idx="12668">
                  <c:v>87.016525533506623</c:v>
                </c:pt>
                <c:pt idx="12669">
                  <c:v>87.014560633891165</c:v>
                </c:pt>
                <c:pt idx="12670">
                  <c:v>87.01245018615603</c:v>
                </c:pt>
                <c:pt idx="12671">
                  <c:v>87.010412512480741</c:v>
                </c:pt>
                <c:pt idx="12672">
                  <c:v>87.008884257224267</c:v>
                </c:pt>
                <c:pt idx="12673">
                  <c:v>87.006992131668639</c:v>
                </c:pt>
                <c:pt idx="12674">
                  <c:v>87.005027232053195</c:v>
                </c:pt>
                <c:pt idx="12675">
                  <c:v>87.002989558377891</c:v>
                </c:pt>
                <c:pt idx="12676">
                  <c:v>87.000660788463264</c:v>
                </c:pt>
                <c:pt idx="12677">
                  <c:v>86.998914211027312</c:v>
                </c:pt>
                <c:pt idx="12678">
                  <c:v>86.996876537352009</c:v>
                </c:pt>
                <c:pt idx="12679">
                  <c:v>86.994693315557043</c:v>
                </c:pt>
                <c:pt idx="12680">
                  <c:v>86.992364545642431</c:v>
                </c:pt>
                <c:pt idx="12681">
                  <c:v>86.990763516326126</c:v>
                </c:pt>
                <c:pt idx="12682">
                  <c:v>86.988580294531161</c:v>
                </c:pt>
                <c:pt idx="12683">
                  <c:v>86.986833717095209</c:v>
                </c:pt>
                <c:pt idx="12684">
                  <c:v>86.985159913719073</c:v>
                </c:pt>
                <c:pt idx="12685">
                  <c:v>86.983340562223262</c:v>
                </c:pt>
                <c:pt idx="12686">
                  <c:v>86.981739532906971</c:v>
                </c:pt>
                <c:pt idx="12687">
                  <c:v>86.97955631111202</c:v>
                </c:pt>
                <c:pt idx="12688">
                  <c:v>86.977445863376886</c:v>
                </c:pt>
                <c:pt idx="12689">
                  <c:v>86.975044319402443</c:v>
                </c:pt>
                <c:pt idx="12690">
                  <c:v>86.973224967906631</c:v>
                </c:pt>
                <c:pt idx="12691">
                  <c:v>86.971114520171511</c:v>
                </c:pt>
                <c:pt idx="12692">
                  <c:v>86.969076846496208</c:v>
                </c:pt>
                <c:pt idx="12693">
                  <c:v>86.967330269060255</c:v>
                </c:pt>
                <c:pt idx="12694">
                  <c:v>86.96514704726529</c:v>
                </c:pt>
                <c:pt idx="12695">
                  <c:v>86.963109373590001</c:v>
                </c:pt>
                <c:pt idx="12696">
                  <c:v>86.961362796154035</c:v>
                </c:pt>
                <c:pt idx="12697">
                  <c:v>86.959252348418914</c:v>
                </c:pt>
                <c:pt idx="12698">
                  <c:v>86.95714190068378</c:v>
                </c:pt>
                <c:pt idx="12699">
                  <c:v>86.955177001068336</c:v>
                </c:pt>
                <c:pt idx="12700">
                  <c:v>86.953284875512693</c:v>
                </c:pt>
                <c:pt idx="12701">
                  <c:v>86.951319975897221</c:v>
                </c:pt>
                <c:pt idx="12702">
                  <c:v>86.949282302221931</c:v>
                </c:pt>
                <c:pt idx="12703">
                  <c:v>86.947390176666303</c:v>
                </c:pt>
                <c:pt idx="12704">
                  <c:v>86.945061406751677</c:v>
                </c:pt>
                <c:pt idx="12705">
                  <c:v>86.943242055255894</c:v>
                </c:pt>
                <c:pt idx="12706">
                  <c:v>86.941713799999405</c:v>
                </c:pt>
                <c:pt idx="12707">
                  <c:v>86.94003999662327</c:v>
                </c:pt>
                <c:pt idx="12708">
                  <c:v>86.93800232294798</c:v>
                </c:pt>
                <c:pt idx="12709">
                  <c:v>86.936328519571845</c:v>
                </c:pt>
                <c:pt idx="12710">
                  <c:v>86.934218071836725</c:v>
                </c:pt>
                <c:pt idx="12711">
                  <c:v>86.932034850041774</c:v>
                </c:pt>
                <c:pt idx="12712">
                  <c:v>86.929633306067316</c:v>
                </c:pt>
                <c:pt idx="12713">
                  <c:v>86.92737731021252</c:v>
                </c:pt>
                <c:pt idx="12714">
                  <c:v>86.925630732776554</c:v>
                </c:pt>
                <c:pt idx="12715">
                  <c:v>86.923520285041434</c:v>
                </c:pt>
                <c:pt idx="12716">
                  <c:v>86.921482611366145</c:v>
                </c:pt>
                <c:pt idx="12717">
                  <c:v>86.919590485810502</c:v>
                </c:pt>
                <c:pt idx="12718">
                  <c:v>86.917625586195044</c:v>
                </c:pt>
                <c:pt idx="12719">
                  <c:v>86.916024556878739</c:v>
                </c:pt>
                <c:pt idx="12720">
                  <c:v>86.914132431323111</c:v>
                </c:pt>
                <c:pt idx="12721">
                  <c:v>86.912240305767483</c:v>
                </c:pt>
                <c:pt idx="12722">
                  <c:v>86.9104209542717</c:v>
                </c:pt>
                <c:pt idx="12723">
                  <c:v>86.908237732476721</c:v>
                </c:pt>
                <c:pt idx="12724">
                  <c:v>86.905908962562108</c:v>
                </c:pt>
                <c:pt idx="12725">
                  <c:v>86.904307933245803</c:v>
                </c:pt>
                <c:pt idx="12726">
                  <c:v>86.902415807690176</c:v>
                </c:pt>
                <c:pt idx="12727">
                  <c:v>86.900523682134562</c:v>
                </c:pt>
                <c:pt idx="12728">
                  <c:v>86.898486008459258</c:v>
                </c:pt>
                <c:pt idx="12729">
                  <c:v>86.896666656963447</c:v>
                </c:pt>
                <c:pt idx="12730">
                  <c:v>86.894992853587311</c:v>
                </c:pt>
                <c:pt idx="12731">
                  <c:v>86.892882405852191</c:v>
                </c:pt>
                <c:pt idx="12732">
                  <c:v>86.890771958117057</c:v>
                </c:pt>
                <c:pt idx="12733">
                  <c:v>86.888879832561429</c:v>
                </c:pt>
                <c:pt idx="12734">
                  <c:v>86.886551062646816</c:v>
                </c:pt>
                <c:pt idx="12735">
                  <c:v>86.884586163031358</c:v>
                </c:pt>
                <c:pt idx="12736">
                  <c:v>86.882985133715053</c:v>
                </c:pt>
                <c:pt idx="12737">
                  <c:v>86.880583589740596</c:v>
                </c:pt>
                <c:pt idx="12738">
                  <c:v>86.878764238244798</c:v>
                </c:pt>
                <c:pt idx="12739">
                  <c:v>86.876726564569509</c:v>
                </c:pt>
                <c:pt idx="12740">
                  <c:v>86.874907213073712</c:v>
                </c:pt>
                <c:pt idx="12741">
                  <c:v>86.873378957817238</c:v>
                </c:pt>
                <c:pt idx="12742">
                  <c:v>86.870831865723133</c:v>
                </c:pt>
                <c:pt idx="12743">
                  <c:v>86.868721417987999</c:v>
                </c:pt>
                <c:pt idx="12744">
                  <c:v>86.866829292432371</c:v>
                </c:pt>
                <c:pt idx="12745">
                  <c:v>86.864937166876729</c:v>
                </c:pt>
                <c:pt idx="12746">
                  <c:v>86.863408911620269</c:v>
                </c:pt>
                <c:pt idx="12747">
                  <c:v>86.861225689825304</c:v>
                </c:pt>
                <c:pt idx="12748">
                  <c:v>86.858969693970522</c:v>
                </c:pt>
                <c:pt idx="12749">
                  <c:v>86.856786472175557</c:v>
                </c:pt>
                <c:pt idx="12750">
                  <c:v>86.854676024440437</c:v>
                </c:pt>
                <c:pt idx="12751">
                  <c:v>86.852638350765133</c:v>
                </c:pt>
                <c:pt idx="12752">
                  <c:v>86.850746225209519</c:v>
                </c:pt>
                <c:pt idx="12753">
                  <c:v>86.848635777474385</c:v>
                </c:pt>
                <c:pt idx="12754">
                  <c:v>86.846961974098264</c:v>
                </c:pt>
                <c:pt idx="12755">
                  <c:v>86.844997074482791</c:v>
                </c:pt>
                <c:pt idx="12756">
                  <c:v>86.842959400807501</c:v>
                </c:pt>
                <c:pt idx="12757">
                  <c:v>86.840703404952706</c:v>
                </c:pt>
                <c:pt idx="12758">
                  <c:v>86.838665731277416</c:v>
                </c:pt>
                <c:pt idx="12759">
                  <c:v>86.836846379781619</c:v>
                </c:pt>
                <c:pt idx="12760">
                  <c:v>86.834735932046499</c:v>
                </c:pt>
                <c:pt idx="12761">
                  <c:v>86.83313490273018</c:v>
                </c:pt>
                <c:pt idx="12762">
                  <c:v>86.831170003114721</c:v>
                </c:pt>
                <c:pt idx="12763">
                  <c:v>86.829059555379601</c:v>
                </c:pt>
                <c:pt idx="12764">
                  <c:v>86.827167429823973</c:v>
                </c:pt>
                <c:pt idx="12765">
                  <c:v>86.825420852388007</c:v>
                </c:pt>
                <c:pt idx="12766">
                  <c:v>86.82309208247338</c:v>
                </c:pt>
                <c:pt idx="12767">
                  <c:v>86.821199956917752</c:v>
                </c:pt>
                <c:pt idx="12768">
                  <c:v>86.819598927601461</c:v>
                </c:pt>
                <c:pt idx="12769">
                  <c:v>86.817270157686835</c:v>
                </c:pt>
                <c:pt idx="12770">
                  <c:v>86.815378032131193</c:v>
                </c:pt>
                <c:pt idx="12771">
                  <c:v>86.813704228755057</c:v>
                </c:pt>
                <c:pt idx="12772">
                  <c:v>86.811666555079768</c:v>
                </c:pt>
                <c:pt idx="12773">
                  <c:v>86.810138299823308</c:v>
                </c:pt>
                <c:pt idx="12774">
                  <c:v>86.808027852088173</c:v>
                </c:pt>
                <c:pt idx="12775">
                  <c:v>86.805771856233378</c:v>
                </c:pt>
                <c:pt idx="12776">
                  <c:v>86.803661408498257</c:v>
                </c:pt>
                <c:pt idx="12777">
                  <c:v>86.801114316404139</c:v>
                </c:pt>
                <c:pt idx="12778">
                  <c:v>86.799367738968172</c:v>
                </c:pt>
                <c:pt idx="12779">
                  <c:v>86.797475613412544</c:v>
                </c:pt>
                <c:pt idx="12780">
                  <c:v>86.795292391617579</c:v>
                </c:pt>
                <c:pt idx="12781">
                  <c:v>86.793109169822628</c:v>
                </c:pt>
                <c:pt idx="12782">
                  <c:v>86.791362592386662</c:v>
                </c:pt>
                <c:pt idx="12783">
                  <c:v>86.789616014950695</c:v>
                </c:pt>
                <c:pt idx="12784">
                  <c:v>86.787723889395068</c:v>
                </c:pt>
                <c:pt idx="12785">
                  <c:v>86.78590453789927</c:v>
                </c:pt>
                <c:pt idx="12786">
                  <c:v>86.783939638283798</c:v>
                </c:pt>
                <c:pt idx="12787">
                  <c:v>86.781901964608508</c:v>
                </c:pt>
                <c:pt idx="12788">
                  <c:v>86.780228161232372</c:v>
                </c:pt>
                <c:pt idx="12789">
                  <c:v>86.778554357856237</c:v>
                </c:pt>
                <c:pt idx="12790">
                  <c:v>86.776735006360454</c:v>
                </c:pt>
                <c:pt idx="12791">
                  <c:v>86.774697332685164</c:v>
                </c:pt>
                <c:pt idx="12792">
                  <c:v>86.772659659009861</c:v>
                </c:pt>
                <c:pt idx="12793">
                  <c:v>86.770330889095234</c:v>
                </c:pt>
                <c:pt idx="12794">
                  <c:v>86.768511537599451</c:v>
                </c:pt>
                <c:pt idx="12795">
                  <c:v>86.766764960163485</c:v>
                </c:pt>
                <c:pt idx="12796">
                  <c:v>86.764945608667688</c:v>
                </c:pt>
                <c:pt idx="12797">
                  <c:v>86.76254406469323</c:v>
                </c:pt>
                <c:pt idx="12798">
                  <c:v>86.760142520718759</c:v>
                </c:pt>
                <c:pt idx="12799">
                  <c:v>86.758104847043469</c:v>
                </c:pt>
                <c:pt idx="12800">
                  <c:v>86.756212721487842</c:v>
                </c:pt>
                <c:pt idx="12801">
                  <c:v>86.754102273752721</c:v>
                </c:pt>
                <c:pt idx="12802">
                  <c:v>86.751919051957756</c:v>
                </c:pt>
                <c:pt idx="12803">
                  <c:v>86.750099700461973</c:v>
                </c:pt>
                <c:pt idx="12804">
                  <c:v>86.747989252726839</c:v>
                </c:pt>
                <c:pt idx="12805">
                  <c:v>86.745878804991719</c:v>
                </c:pt>
                <c:pt idx="12806">
                  <c:v>86.74391390537626</c:v>
                </c:pt>
                <c:pt idx="12807">
                  <c:v>86.742021779820618</c:v>
                </c:pt>
                <c:pt idx="12808">
                  <c:v>86.740857394863312</c:v>
                </c:pt>
                <c:pt idx="12809">
                  <c:v>86.738164754649532</c:v>
                </c:pt>
                <c:pt idx="12810">
                  <c:v>86.729868511828684</c:v>
                </c:pt>
                <c:pt idx="12811">
                  <c:v>86.731105670845835</c:v>
                </c:pt>
                <c:pt idx="12812">
                  <c:v>86.731978959563818</c:v>
                </c:pt>
                <c:pt idx="12813">
                  <c:v>86.730305156187683</c:v>
                </c:pt>
                <c:pt idx="12814">
                  <c:v>86.728049160332887</c:v>
                </c:pt>
                <c:pt idx="12815">
                  <c:v>86.726011486657612</c:v>
                </c:pt>
                <c:pt idx="12816">
                  <c:v>86.723973812982308</c:v>
                </c:pt>
                <c:pt idx="12817">
                  <c:v>86.722591105845495</c:v>
                </c:pt>
                <c:pt idx="12818">
                  <c:v>86.723391620503648</c:v>
                </c:pt>
                <c:pt idx="12819">
                  <c:v>86.733434440760448</c:v>
                </c:pt>
                <c:pt idx="12820">
                  <c:v>86.717642469776919</c:v>
                </c:pt>
                <c:pt idx="12821">
                  <c:v>86.715240925802476</c:v>
                </c:pt>
                <c:pt idx="12822">
                  <c:v>86.713130478067356</c:v>
                </c:pt>
                <c:pt idx="12823">
                  <c:v>86.710801708152729</c:v>
                </c:pt>
                <c:pt idx="12824">
                  <c:v>86.70818184199878</c:v>
                </c:pt>
                <c:pt idx="12825">
                  <c:v>86.70614416832349</c:v>
                </c:pt>
                <c:pt idx="12826">
                  <c:v>86.703815398408864</c:v>
                </c:pt>
                <c:pt idx="12827">
                  <c:v>86.701777724733574</c:v>
                </c:pt>
                <c:pt idx="12828">
                  <c:v>86.699594502938609</c:v>
                </c:pt>
                <c:pt idx="12829">
                  <c:v>86.697847925502643</c:v>
                </c:pt>
                <c:pt idx="12830">
                  <c:v>86.695883025887184</c:v>
                </c:pt>
                <c:pt idx="12831">
                  <c:v>86.693627030032388</c:v>
                </c:pt>
                <c:pt idx="12832">
                  <c:v>86.691589356357099</c:v>
                </c:pt>
                <c:pt idx="12833">
                  <c:v>86.68962445674164</c:v>
                </c:pt>
                <c:pt idx="12834">
                  <c:v>86.687805105245843</c:v>
                </c:pt>
                <c:pt idx="12835">
                  <c:v>86.685694657510709</c:v>
                </c:pt>
                <c:pt idx="12836">
                  <c:v>86.683948080074742</c:v>
                </c:pt>
                <c:pt idx="12837">
                  <c:v>86.681910406399453</c:v>
                </c:pt>
                <c:pt idx="12838">
                  <c:v>86.680382151142993</c:v>
                </c:pt>
                <c:pt idx="12839">
                  <c:v>86.678708347766857</c:v>
                </c:pt>
                <c:pt idx="12840">
                  <c:v>86.676452351912062</c:v>
                </c:pt>
                <c:pt idx="12841">
                  <c:v>86.674705774476095</c:v>
                </c:pt>
                <c:pt idx="12842">
                  <c:v>86.672813648920467</c:v>
                </c:pt>
                <c:pt idx="12843">
                  <c:v>86.670921523364825</c:v>
                </c:pt>
                <c:pt idx="12844">
                  <c:v>86.668665527510043</c:v>
                </c:pt>
                <c:pt idx="12845">
                  <c:v>86.666773401954416</c:v>
                </c:pt>
                <c:pt idx="12846">
                  <c:v>86.664299083920142</c:v>
                </c:pt>
                <c:pt idx="12847">
                  <c:v>86.662334184304669</c:v>
                </c:pt>
                <c:pt idx="12848">
                  <c:v>86.660369284689196</c:v>
                </c:pt>
                <c:pt idx="12849">
                  <c:v>86.658841029432736</c:v>
                </c:pt>
                <c:pt idx="12850">
                  <c:v>86.656876129817277</c:v>
                </c:pt>
                <c:pt idx="12851">
                  <c:v>86.654692908022326</c:v>
                </c:pt>
                <c:pt idx="12852">
                  <c:v>86.652582460287192</c:v>
                </c:pt>
                <c:pt idx="12853">
                  <c:v>86.651054205030718</c:v>
                </c:pt>
                <c:pt idx="12854">
                  <c:v>86.64916207947509</c:v>
                </c:pt>
                <c:pt idx="12855">
                  <c:v>86.647124405799786</c:v>
                </c:pt>
                <c:pt idx="12856">
                  <c:v>86.644722861825343</c:v>
                </c:pt>
                <c:pt idx="12857">
                  <c:v>86.642539640030378</c:v>
                </c:pt>
                <c:pt idx="12858">
                  <c:v>86.640501966355089</c:v>
                </c:pt>
                <c:pt idx="12859">
                  <c:v>86.638464292679799</c:v>
                </c:pt>
                <c:pt idx="12860">
                  <c:v>86.636717715243833</c:v>
                </c:pt>
                <c:pt idx="12861">
                  <c:v>86.634680041568529</c:v>
                </c:pt>
                <c:pt idx="12862">
                  <c:v>86.632933464132577</c:v>
                </c:pt>
                <c:pt idx="12863">
                  <c:v>86.631041338576935</c:v>
                </c:pt>
                <c:pt idx="12864">
                  <c:v>86.629221987081138</c:v>
                </c:pt>
                <c:pt idx="12865">
                  <c:v>86.627257087465679</c:v>
                </c:pt>
                <c:pt idx="12866">
                  <c:v>86.625146639730559</c:v>
                </c:pt>
                <c:pt idx="12867">
                  <c:v>86.623108966055256</c:v>
                </c:pt>
                <c:pt idx="12868">
                  <c:v>86.621362388619289</c:v>
                </c:pt>
                <c:pt idx="12869">
                  <c:v>86.619179166824338</c:v>
                </c:pt>
                <c:pt idx="12870">
                  <c:v>86.616632074730219</c:v>
                </c:pt>
                <c:pt idx="12871">
                  <c:v>86.615103819473759</c:v>
                </c:pt>
                <c:pt idx="12872">
                  <c:v>86.612775049559133</c:v>
                </c:pt>
                <c:pt idx="12873">
                  <c:v>86.610737375883843</c:v>
                </c:pt>
                <c:pt idx="12874">
                  <c:v>86.608481380029048</c:v>
                </c:pt>
                <c:pt idx="12875">
                  <c:v>86.606152610114435</c:v>
                </c:pt>
                <c:pt idx="12876">
                  <c:v>86.604114936439132</c:v>
                </c:pt>
                <c:pt idx="12877">
                  <c:v>86.602586681182657</c:v>
                </c:pt>
                <c:pt idx="12878">
                  <c:v>86.600621781567199</c:v>
                </c:pt>
                <c:pt idx="12879">
                  <c:v>86.598875204131232</c:v>
                </c:pt>
                <c:pt idx="12880">
                  <c:v>86.597201400755097</c:v>
                </c:pt>
                <c:pt idx="12881">
                  <c:v>86.595600371438792</c:v>
                </c:pt>
                <c:pt idx="12882">
                  <c:v>86.593708245883164</c:v>
                </c:pt>
                <c:pt idx="12883">
                  <c:v>86.592034442507028</c:v>
                </c:pt>
                <c:pt idx="12884">
                  <c:v>86.589923994771908</c:v>
                </c:pt>
                <c:pt idx="12885">
                  <c:v>86.587522450797451</c:v>
                </c:pt>
                <c:pt idx="12886">
                  <c:v>86.585193680882838</c:v>
                </c:pt>
                <c:pt idx="12887">
                  <c:v>86.582864910968198</c:v>
                </c:pt>
                <c:pt idx="12888">
                  <c:v>86.580900011352753</c:v>
                </c:pt>
                <c:pt idx="12889">
                  <c:v>86.579007885797125</c:v>
                </c:pt>
                <c:pt idx="12890">
                  <c:v>86.576679115882499</c:v>
                </c:pt>
                <c:pt idx="12891">
                  <c:v>86.57471421626704</c:v>
                </c:pt>
                <c:pt idx="12892">
                  <c:v>86.572676542591736</c:v>
                </c:pt>
                <c:pt idx="12893">
                  <c:v>86.570566094856616</c:v>
                </c:pt>
                <c:pt idx="12894">
                  <c:v>86.568601195241158</c:v>
                </c:pt>
                <c:pt idx="12895">
                  <c:v>86.566709069685515</c:v>
                </c:pt>
                <c:pt idx="12896">
                  <c:v>86.565108040369225</c:v>
                </c:pt>
                <c:pt idx="12897">
                  <c:v>86.563725333232412</c:v>
                </c:pt>
                <c:pt idx="12898">
                  <c:v>86.561760433616968</c:v>
                </c:pt>
                <c:pt idx="12899">
                  <c:v>86.559649985881819</c:v>
                </c:pt>
                <c:pt idx="12900">
                  <c:v>86.557539538146699</c:v>
                </c:pt>
                <c:pt idx="12901">
                  <c:v>86.555283542291917</c:v>
                </c:pt>
                <c:pt idx="12902">
                  <c:v>86.55288199831746</c:v>
                </c:pt>
                <c:pt idx="12903">
                  <c:v>86.550771550582326</c:v>
                </c:pt>
                <c:pt idx="12904">
                  <c:v>86.549316069385696</c:v>
                </c:pt>
                <c:pt idx="12905">
                  <c:v>86.547423943830069</c:v>
                </c:pt>
                <c:pt idx="12906">
                  <c:v>86.545386270154779</c:v>
                </c:pt>
                <c:pt idx="12907">
                  <c:v>86.54334859647949</c:v>
                </c:pt>
                <c:pt idx="12908">
                  <c:v>86.541383696864017</c:v>
                </c:pt>
                <c:pt idx="12909">
                  <c:v>86.53898215288956</c:v>
                </c:pt>
                <c:pt idx="12910">
                  <c:v>86.537090027333932</c:v>
                </c:pt>
                <c:pt idx="12911">
                  <c:v>86.535052353658642</c:v>
                </c:pt>
                <c:pt idx="12912">
                  <c:v>86.533160228103014</c:v>
                </c:pt>
                <c:pt idx="12913">
                  <c:v>86.531268102547372</c:v>
                </c:pt>
                <c:pt idx="12914">
                  <c:v>86.528939332632746</c:v>
                </c:pt>
                <c:pt idx="12915">
                  <c:v>86.526756110837795</c:v>
                </c:pt>
                <c:pt idx="12916">
                  <c:v>86.525082307461659</c:v>
                </c:pt>
                <c:pt idx="12917">
                  <c:v>86.52304463378637</c:v>
                </c:pt>
                <c:pt idx="12918">
                  <c:v>86.521443604470065</c:v>
                </c:pt>
                <c:pt idx="12919">
                  <c:v>86.519405930794761</c:v>
                </c:pt>
                <c:pt idx="12920">
                  <c:v>86.517441031179317</c:v>
                </c:pt>
                <c:pt idx="12921">
                  <c:v>86.515621679683505</c:v>
                </c:pt>
                <c:pt idx="12922">
                  <c:v>86.513656780068061</c:v>
                </c:pt>
                <c:pt idx="12923">
                  <c:v>86.511473558273082</c:v>
                </c:pt>
                <c:pt idx="12924">
                  <c:v>86.509435884597792</c:v>
                </c:pt>
                <c:pt idx="12925">
                  <c:v>86.507543759042164</c:v>
                </c:pt>
                <c:pt idx="12926">
                  <c:v>86.505651633486536</c:v>
                </c:pt>
                <c:pt idx="12927">
                  <c:v>86.503541185751416</c:v>
                </c:pt>
                <c:pt idx="12928">
                  <c:v>86.501649060195788</c:v>
                </c:pt>
                <c:pt idx="12929">
                  <c:v>86.499902482759822</c:v>
                </c:pt>
                <c:pt idx="12930">
                  <c:v>86.497937583144363</c:v>
                </c:pt>
                <c:pt idx="12931">
                  <c:v>86.495827135409229</c:v>
                </c:pt>
                <c:pt idx="12932">
                  <c:v>86.49378946173394</c:v>
                </c:pt>
                <c:pt idx="12933">
                  <c:v>86.491824562118481</c:v>
                </c:pt>
                <c:pt idx="12934">
                  <c:v>86.489859662503022</c:v>
                </c:pt>
                <c:pt idx="12935">
                  <c:v>86.487821988827719</c:v>
                </c:pt>
                <c:pt idx="12936">
                  <c:v>86.485711541092599</c:v>
                </c:pt>
                <c:pt idx="12937">
                  <c:v>86.483746641477126</c:v>
                </c:pt>
                <c:pt idx="12938">
                  <c:v>86.481636193742006</c:v>
                </c:pt>
                <c:pt idx="12939">
                  <c:v>86.47938019788721</c:v>
                </c:pt>
                <c:pt idx="12940">
                  <c:v>86.477415298271751</c:v>
                </c:pt>
                <c:pt idx="12941">
                  <c:v>86.475450398656292</c:v>
                </c:pt>
                <c:pt idx="12942">
                  <c:v>86.47370382122034</c:v>
                </c:pt>
                <c:pt idx="12943">
                  <c:v>86.471811695664698</c:v>
                </c:pt>
                <c:pt idx="12944">
                  <c:v>86.470065118228732</c:v>
                </c:pt>
                <c:pt idx="12945">
                  <c:v>86.468100218613259</c:v>
                </c:pt>
                <c:pt idx="12946">
                  <c:v>86.465916996818322</c:v>
                </c:pt>
                <c:pt idx="12947">
                  <c:v>86.463733775023357</c:v>
                </c:pt>
                <c:pt idx="12948">
                  <c:v>86.461768875407898</c:v>
                </c:pt>
                <c:pt idx="12949">
                  <c:v>86.459658427672764</c:v>
                </c:pt>
                <c:pt idx="12950">
                  <c:v>86.457620753997475</c:v>
                </c:pt>
                <c:pt idx="12951">
                  <c:v>86.455728628441847</c:v>
                </c:pt>
                <c:pt idx="12952">
                  <c:v>86.453763728826388</c:v>
                </c:pt>
                <c:pt idx="12953">
                  <c:v>86.451798829210915</c:v>
                </c:pt>
                <c:pt idx="12954">
                  <c:v>86.449979477715118</c:v>
                </c:pt>
                <c:pt idx="12955">
                  <c:v>86.448523996518489</c:v>
                </c:pt>
                <c:pt idx="12956">
                  <c:v>86.446559096903016</c:v>
                </c:pt>
                <c:pt idx="12957">
                  <c:v>86.444303101048234</c:v>
                </c:pt>
                <c:pt idx="12958">
                  <c:v>86.442483749552437</c:v>
                </c:pt>
                <c:pt idx="12959">
                  <c:v>86.440373301817303</c:v>
                </c:pt>
                <c:pt idx="12960">
                  <c:v>86.437316791304369</c:v>
                </c:pt>
                <c:pt idx="12961">
                  <c:v>86.434842473270095</c:v>
                </c:pt>
                <c:pt idx="12962">
                  <c:v>86.432950347714453</c:v>
                </c:pt>
                <c:pt idx="12963">
                  <c:v>86.431276544338303</c:v>
                </c:pt>
                <c:pt idx="12964">
                  <c:v>86.429238870663013</c:v>
                </c:pt>
                <c:pt idx="12965">
                  <c:v>86.427346745107386</c:v>
                </c:pt>
                <c:pt idx="12966">
                  <c:v>86.425964037970587</c:v>
                </c:pt>
                <c:pt idx="12967">
                  <c:v>86.424290234594451</c:v>
                </c:pt>
                <c:pt idx="12968">
                  <c:v>86.421961464679825</c:v>
                </c:pt>
                <c:pt idx="12969">
                  <c:v>86.420142113184042</c:v>
                </c:pt>
                <c:pt idx="12970">
                  <c:v>86.418177213568569</c:v>
                </c:pt>
                <c:pt idx="12971">
                  <c:v>86.415921217713773</c:v>
                </c:pt>
                <c:pt idx="12972">
                  <c:v>86.413883544038484</c:v>
                </c:pt>
                <c:pt idx="12973">
                  <c:v>86.41235528878201</c:v>
                </c:pt>
                <c:pt idx="12974">
                  <c:v>86.410099292927228</c:v>
                </c:pt>
                <c:pt idx="12975">
                  <c:v>86.407770523012616</c:v>
                </c:pt>
                <c:pt idx="12976">
                  <c:v>86.406169493696311</c:v>
                </c:pt>
                <c:pt idx="12977">
                  <c:v>86.403913497841515</c:v>
                </c:pt>
                <c:pt idx="12978">
                  <c:v>86.401803050106381</c:v>
                </c:pt>
                <c:pt idx="12979">
                  <c:v>86.399838150490922</c:v>
                </c:pt>
                <c:pt idx="12980">
                  <c:v>86.398091573054955</c:v>
                </c:pt>
                <c:pt idx="12981">
                  <c:v>86.396199447499328</c:v>
                </c:pt>
                <c:pt idx="12982">
                  <c:v>86.394234547883869</c:v>
                </c:pt>
                <c:pt idx="12983">
                  <c:v>86.392124100148749</c:v>
                </c:pt>
                <c:pt idx="12984">
                  <c:v>86.390595844892275</c:v>
                </c:pt>
                <c:pt idx="12985">
                  <c:v>86.388339849037493</c:v>
                </c:pt>
                <c:pt idx="12986">
                  <c:v>86.386011079122866</c:v>
                </c:pt>
                <c:pt idx="12987">
                  <c:v>86.383973405447563</c:v>
                </c:pt>
                <c:pt idx="12988">
                  <c:v>86.38215405395178</c:v>
                </c:pt>
                <c:pt idx="12989">
                  <c:v>86.380407476515799</c:v>
                </c:pt>
                <c:pt idx="12990">
                  <c:v>86.378224254720848</c:v>
                </c:pt>
                <c:pt idx="12991">
                  <c:v>86.376404903225051</c:v>
                </c:pt>
                <c:pt idx="12992">
                  <c:v>86.374221681430086</c:v>
                </c:pt>
                <c:pt idx="12993">
                  <c:v>86.371747363395812</c:v>
                </c:pt>
                <c:pt idx="12994">
                  <c:v>86.369200271301693</c:v>
                </c:pt>
                <c:pt idx="12995">
                  <c:v>86.367089823566559</c:v>
                </c:pt>
                <c:pt idx="12996">
                  <c:v>86.365197698010931</c:v>
                </c:pt>
                <c:pt idx="12997">
                  <c:v>86.363087250275811</c:v>
                </c:pt>
                <c:pt idx="12998">
                  <c:v>86.360758480361184</c:v>
                </c:pt>
                <c:pt idx="12999">
                  <c:v>86.358502484506388</c:v>
                </c:pt>
                <c:pt idx="13000">
                  <c:v>86.356755907070422</c:v>
                </c:pt>
                <c:pt idx="13001">
                  <c:v>86.354863781514808</c:v>
                </c:pt>
                <c:pt idx="13002">
                  <c:v>86.353699396557488</c:v>
                </c:pt>
                <c:pt idx="13003">
                  <c:v>86.352098367241197</c:v>
                </c:pt>
                <c:pt idx="13004">
                  <c:v>86.350424563865062</c:v>
                </c:pt>
                <c:pt idx="13005">
                  <c:v>86.348459664249603</c:v>
                </c:pt>
                <c:pt idx="13006">
                  <c:v>86.346421990574299</c:v>
                </c:pt>
                <c:pt idx="13007">
                  <c:v>86.34438431689901</c:v>
                </c:pt>
                <c:pt idx="13008">
                  <c:v>86.342492191343368</c:v>
                </c:pt>
                <c:pt idx="13009">
                  <c:v>86.340745613907416</c:v>
                </c:pt>
                <c:pt idx="13010">
                  <c:v>86.338635166172281</c:v>
                </c:pt>
                <c:pt idx="13011">
                  <c:v>86.336670266556808</c:v>
                </c:pt>
                <c:pt idx="13012">
                  <c:v>86.334705366941364</c:v>
                </c:pt>
                <c:pt idx="13013">
                  <c:v>86.332158274847231</c:v>
                </c:pt>
                <c:pt idx="13014">
                  <c:v>86.330047827112125</c:v>
                </c:pt>
                <c:pt idx="13015">
                  <c:v>86.327937379376991</c:v>
                </c:pt>
                <c:pt idx="13016">
                  <c:v>86.325608609462364</c:v>
                </c:pt>
                <c:pt idx="13017">
                  <c:v>86.324444224505072</c:v>
                </c:pt>
                <c:pt idx="13018">
                  <c:v>86.322624873009261</c:v>
                </c:pt>
                <c:pt idx="13019">
                  <c:v>86.320150554974973</c:v>
                </c:pt>
                <c:pt idx="13020">
                  <c:v>86.318549525658668</c:v>
                </c:pt>
                <c:pt idx="13021">
                  <c:v>86.316730174162885</c:v>
                </c:pt>
                <c:pt idx="13022">
                  <c:v>86.314692500487581</c:v>
                </c:pt>
                <c:pt idx="13023">
                  <c:v>86.312945923051615</c:v>
                </c:pt>
                <c:pt idx="13024">
                  <c:v>86.31134489373531</c:v>
                </c:pt>
                <c:pt idx="13025">
                  <c:v>86.309379994119851</c:v>
                </c:pt>
                <c:pt idx="13026">
                  <c:v>86.308070061042883</c:v>
                </c:pt>
                <c:pt idx="13027">
                  <c:v>86.305886839247918</c:v>
                </c:pt>
                <c:pt idx="13028">
                  <c:v>86.303339747153814</c:v>
                </c:pt>
                <c:pt idx="13029">
                  <c:v>86.300938203179356</c:v>
                </c:pt>
                <c:pt idx="13030">
                  <c:v>86.298682207324561</c:v>
                </c:pt>
                <c:pt idx="13031">
                  <c:v>86.297226726127917</c:v>
                </c:pt>
                <c:pt idx="13032">
                  <c:v>86.295043504332952</c:v>
                </c:pt>
                <c:pt idx="13033">
                  <c:v>86.293005830657663</c:v>
                </c:pt>
                <c:pt idx="13034">
                  <c:v>86.290822608862712</c:v>
                </c:pt>
                <c:pt idx="13035">
                  <c:v>86.289003257366915</c:v>
                </c:pt>
                <c:pt idx="13036">
                  <c:v>86.286747261512119</c:v>
                </c:pt>
                <c:pt idx="13037">
                  <c:v>86.284855135956491</c:v>
                </c:pt>
                <c:pt idx="13038">
                  <c:v>86.2832541066402</c:v>
                </c:pt>
                <c:pt idx="13039">
                  <c:v>86.281434755144403</c:v>
                </c:pt>
                <c:pt idx="13040">
                  <c:v>86.279760951768267</c:v>
                </c:pt>
                <c:pt idx="13041">
                  <c:v>86.277432181853641</c:v>
                </c:pt>
                <c:pt idx="13042">
                  <c:v>86.275248960058676</c:v>
                </c:pt>
                <c:pt idx="13043">
                  <c:v>86.273211286383372</c:v>
                </c:pt>
                <c:pt idx="13044">
                  <c:v>86.27095529052859</c:v>
                </c:pt>
                <c:pt idx="13045">
                  <c:v>86.268844842793484</c:v>
                </c:pt>
                <c:pt idx="13046">
                  <c:v>86.26673439505835</c:v>
                </c:pt>
                <c:pt idx="13047">
                  <c:v>86.264478399203554</c:v>
                </c:pt>
                <c:pt idx="13048">
                  <c:v>86.262877369887249</c:v>
                </c:pt>
                <c:pt idx="13049">
                  <c:v>86.260475825912792</c:v>
                </c:pt>
                <c:pt idx="13050">
                  <c:v>86.25821983005801</c:v>
                </c:pt>
                <c:pt idx="13051">
                  <c:v>86.256546026681875</c:v>
                </c:pt>
                <c:pt idx="13052">
                  <c:v>86.255308867664738</c:v>
                </c:pt>
                <c:pt idx="13053">
                  <c:v>86.253562290228771</c:v>
                </c:pt>
                <c:pt idx="13054">
                  <c:v>86.251524616553482</c:v>
                </c:pt>
                <c:pt idx="13055">
                  <c:v>86.249050298519194</c:v>
                </c:pt>
                <c:pt idx="13056">
                  <c:v>86.246794302664398</c:v>
                </c:pt>
                <c:pt idx="13057">
                  <c:v>86.245047725228432</c:v>
                </c:pt>
                <c:pt idx="13058">
                  <c:v>86.243082825612973</c:v>
                </c:pt>
                <c:pt idx="13059">
                  <c:v>86.241190700057345</c:v>
                </c:pt>
                <c:pt idx="13060">
                  <c:v>86.23900747826238</c:v>
                </c:pt>
                <c:pt idx="13061">
                  <c:v>86.23689703052726</c:v>
                </c:pt>
                <c:pt idx="13062">
                  <c:v>86.235077679031463</c:v>
                </c:pt>
                <c:pt idx="13063">
                  <c:v>86.232967231296342</c:v>
                </c:pt>
                <c:pt idx="13064">
                  <c:v>86.231293427920207</c:v>
                </c:pt>
                <c:pt idx="13065">
                  <c:v>86.22954685048424</c:v>
                </c:pt>
                <c:pt idx="13066">
                  <c:v>86.227654724928598</c:v>
                </c:pt>
                <c:pt idx="13067">
                  <c:v>86.225617051253309</c:v>
                </c:pt>
                <c:pt idx="13068">
                  <c:v>86.223361055398513</c:v>
                </c:pt>
                <c:pt idx="13069">
                  <c:v>86.221396155783054</c:v>
                </c:pt>
                <c:pt idx="13070">
                  <c:v>86.219285708047948</c:v>
                </c:pt>
                <c:pt idx="13071">
                  <c:v>86.217466356552137</c:v>
                </c:pt>
                <c:pt idx="13072">
                  <c:v>86.215355908817003</c:v>
                </c:pt>
                <c:pt idx="13073">
                  <c:v>86.213391009201544</c:v>
                </c:pt>
                <c:pt idx="13074">
                  <c:v>86.211498883645916</c:v>
                </c:pt>
                <c:pt idx="13075">
                  <c:v>86.209024565611642</c:v>
                </c:pt>
                <c:pt idx="13076">
                  <c:v>86.207423536295337</c:v>
                </c:pt>
                <c:pt idx="13077">
                  <c:v>86.205240314500358</c:v>
                </c:pt>
                <c:pt idx="13078">
                  <c:v>86.203057092705421</c:v>
                </c:pt>
                <c:pt idx="13079">
                  <c:v>86.201310515269441</c:v>
                </c:pt>
                <c:pt idx="13080">
                  <c:v>86.199345615653982</c:v>
                </c:pt>
                <c:pt idx="13081">
                  <c:v>86.197380716038523</c:v>
                </c:pt>
                <c:pt idx="13082">
                  <c:v>86.195488590482896</c:v>
                </c:pt>
                <c:pt idx="13083">
                  <c:v>86.193596464927253</c:v>
                </c:pt>
                <c:pt idx="13084">
                  <c:v>86.191558791251964</c:v>
                </c:pt>
                <c:pt idx="13085">
                  <c:v>86.189302795397182</c:v>
                </c:pt>
                <c:pt idx="13086">
                  <c:v>86.18697402548257</c:v>
                </c:pt>
                <c:pt idx="13087">
                  <c:v>86.184936351807266</c:v>
                </c:pt>
                <c:pt idx="13088">
                  <c:v>86.183044226251624</c:v>
                </c:pt>
                <c:pt idx="13089">
                  <c:v>86.180788230396857</c:v>
                </c:pt>
                <c:pt idx="13090">
                  <c:v>86.178532234542061</c:v>
                </c:pt>
                <c:pt idx="13091">
                  <c:v>86.176712883046264</c:v>
                </c:pt>
                <c:pt idx="13092">
                  <c:v>86.174529661251299</c:v>
                </c:pt>
                <c:pt idx="13093">
                  <c:v>86.17256476163584</c:v>
                </c:pt>
                <c:pt idx="13094">
                  <c:v>86.170599862020381</c:v>
                </c:pt>
                <c:pt idx="13095">
                  <c:v>86.169071606763907</c:v>
                </c:pt>
                <c:pt idx="13096">
                  <c:v>86.167033933088618</c:v>
                </c:pt>
                <c:pt idx="13097">
                  <c:v>86.164923485353484</c:v>
                </c:pt>
                <c:pt idx="13098">
                  <c:v>86.162885811678194</c:v>
                </c:pt>
                <c:pt idx="13099">
                  <c:v>86.161284782361889</c:v>
                </c:pt>
                <c:pt idx="13100">
                  <c:v>86.1592471086866</c:v>
                </c:pt>
                <c:pt idx="13101">
                  <c:v>86.15713666095148</c:v>
                </c:pt>
                <c:pt idx="13102">
                  <c:v>86.155317309455668</c:v>
                </c:pt>
                <c:pt idx="13103">
                  <c:v>86.15335240984021</c:v>
                </c:pt>
                <c:pt idx="13104">
                  <c:v>86.151605832404243</c:v>
                </c:pt>
                <c:pt idx="13105">
                  <c:v>86.149349836549462</c:v>
                </c:pt>
                <c:pt idx="13106">
                  <c:v>86.147166614754497</c:v>
                </c:pt>
                <c:pt idx="13107">
                  <c:v>86.14542003731853</c:v>
                </c:pt>
                <c:pt idx="13108">
                  <c:v>86.143091267403904</c:v>
                </c:pt>
                <c:pt idx="13109">
                  <c:v>86.140762497489305</c:v>
                </c:pt>
                <c:pt idx="13110">
                  <c:v>86.138579275694326</c:v>
                </c:pt>
                <c:pt idx="13111">
                  <c:v>86.136614376078867</c:v>
                </c:pt>
                <c:pt idx="13112">
                  <c:v>86.13479502458307</c:v>
                </c:pt>
                <c:pt idx="13113">
                  <c:v>86.132611802788119</c:v>
                </c:pt>
                <c:pt idx="13114">
                  <c:v>86.131010773471814</c:v>
                </c:pt>
                <c:pt idx="13115">
                  <c:v>86.128973099796511</c:v>
                </c:pt>
                <c:pt idx="13116">
                  <c:v>86.127008200181052</c:v>
                </c:pt>
                <c:pt idx="13117">
                  <c:v>86.125116074625424</c:v>
                </c:pt>
                <c:pt idx="13118">
                  <c:v>86.123515045309134</c:v>
                </c:pt>
                <c:pt idx="13119">
                  <c:v>86.121768467873167</c:v>
                </c:pt>
                <c:pt idx="13120">
                  <c:v>86.119512472018371</c:v>
                </c:pt>
                <c:pt idx="13121">
                  <c:v>86.117620346462743</c:v>
                </c:pt>
                <c:pt idx="13122">
                  <c:v>86.11507325436861</c:v>
                </c:pt>
                <c:pt idx="13123">
                  <c:v>86.113181128812997</c:v>
                </c:pt>
                <c:pt idx="13124">
                  <c:v>86.111216229197524</c:v>
                </c:pt>
                <c:pt idx="13125">
                  <c:v>86.10932410364191</c:v>
                </c:pt>
                <c:pt idx="13126">
                  <c:v>86.107431978086268</c:v>
                </c:pt>
                <c:pt idx="13127">
                  <c:v>86.105685400650316</c:v>
                </c:pt>
                <c:pt idx="13128">
                  <c:v>86.103938823214349</c:v>
                </c:pt>
                <c:pt idx="13129">
                  <c:v>86.10175560141937</c:v>
                </c:pt>
                <c:pt idx="13130">
                  <c:v>86.099426831504772</c:v>
                </c:pt>
                <c:pt idx="13131">
                  <c:v>86.097243609709793</c:v>
                </c:pt>
                <c:pt idx="13132">
                  <c:v>86.095569806333657</c:v>
                </c:pt>
                <c:pt idx="13133">
                  <c:v>86.093459358598551</c:v>
                </c:pt>
                <c:pt idx="13134">
                  <c:v>86.091494458983078</c:v>
                </c:pt>
                <c:pt idx="13135">
                  <c:v>86.089311237188127</c:v>
                </c:pt>
                <c:pt idx="13136">
                  <c:v>86.087419111632485</c:v>
                </c:pt>
                <c:pt idx="13137">
                  <c:v>86.085599760136688</c:v>
                </c:pt>
                <c:pt idx="13138">
                  <c:v>86.083489312401568</c:v>
                </c:pt>
                <c:pt idx="13139">
                  <c:v>86.081378864666448</c:v>
                </c:pt>
                <c:pt idx="13140">
                  <c:v>86.079195642871483</c:v>
                </c:pt>
                <c:pt idx="13141">
                  <c:v>86.076721324837209</c:v>
                </c:pt>
                <c:pt idx="13142">
                  <c:v>86.074901973341397</c:v>
                </c:pt>
                <c:pt idx="13143">
                  <c:v>86.072937073725939</c:v>
                </c:pt>
                <c:pt idx="13144">
                  <c:v>86.070972174110466</c:v>
                </c:pt>
                <c:pt idx="13145">
                  <c:v>86.069371144794189</c:v>
                </c:pt>
                <c:pt idx="13146">
                  <c:v>86.067260697059041</c:v>
                </c:pt>
                <c:pt idx="13147">
                  <c:v>86.065150249323921</c:v>
                </c:pt>
                <c:pt idx="13148">
                  <c:v>86.063330897828124</c:v>
                </c:pt>
                <c:pt idx="13149">
                  <c:v>86.061220450093003</c:v>
                </c:pt>
                <c:pt idx="13150">
                  <c:v>86.059037228298038</c:v>
                </c:pt>
                <c:pt idx="13151">
                  <c:v>86.056854006503087</c:v>
                </c:pt>
                <c:pt idx="13152">
                  <c:v>86.054889106887629</c:v>
                </c:pt>
                <c:pt idx="13153">
                  <c:v>86.052778659152494</c:v>
                </c:pt>
                <c:pt idx="13154">
                  <c:v>86.050595437357543</c:v>
                </c:pt>
                <c:pt idx="13155">
                  <c:v>86.048994408041239</c:v>
                </c:pt>
                <c:pt idx="13156">
                  <c:v>86.047175056545441</c:v>
                </c:pt>
                <c:pt idx="13157">
                  <c:v>86.044991834750491</c:v>
                </c:pt>
                <c:pt idx="13158">
                  <c:v>86.043390805434171</c:v>
                </c:pt>
                <c:pt idx="13159">
                  <c:v>86.041644227998219</c:v>
                </c:pt>
                <c:pt idx="13160">
                  <c:v>86.039533780263085</c:v>
                </c:pt>
                <c:pt idx="13161">
                  <c:v>86.037205010348458</c:v>
                </c:pt>
                <c:pt idx="13162">
                  <c:v>86.035240110733014</c:v>
                </c:pt>
                <c:pt idx="13163">
                  <c:v>86.032984114878218</c:v>
                </c:pt>
                <c:pt idx="13164">
                  <c:v>86.031237537442252</c:v>
                </c:pt>
                <c:pt idx="13165">
                  <c:v>86.029127089707131</c:v>
                </c:pt>
                <c:pt idx="13166">
                  <c:v>86.027162190091673</c:v>
                </c:pt>
                <c:pt idx="13167">
                  <c:v>86.0251972904762</c:v>
                </c:pt>
                <c:pt idx="13168">
                  <c:v>86.022941294621418</c:v>
                </c:pt>
                <c:pt idx="13169">
                  <c:v>86.020903620946115</c:v>
                </c:pt>
                <c:pt idx="13170">
                  <c:v>86.019229817569993</c:v>
                </c:pt>
                <c:pt idx="13171">
                  <c:v>86.017410466074182</c:v>
                </c:pt>
                <c:pt idx="13172">
                  <c:v>86.015227244279231</c:v>
                </c:pt>
                <c:pt idx="13173">
                  <c:v>86.012971248424435</c:v>
                </c:pt>
                <c:pt idx="13174">
                  <c:v>86.010933574749131</c:v>
                </c:pt>
                <c:pt idx="13175">
                  <c:v>86.008750352954195</c:v>
                </c:pt>
                <c:pt idx="13176">
                  <c:v>86.006858227398553</c:v>
                </c:pt>
                <c:pt idx="13177">
                  <c:v>86.005257198082248</c:v>
                </c:pt>
                <c:pt idx="13178">
                  <c:v>86.003219524406958</c:v>
                </c:pt>
                <c:pt idx="13179">
                  <c:v>86.001181850731669</c:v>
                </c:pt>
                <c:pt idx="13180">
                  <c:v>85.998853080817042</c:v>
                </c:pt>
                <c:pt idx="13181">
                  <c:v>85.996305988722938</c:v>
                </c:pt>
                <c:pt idx="13182">
                  <c:v>85.994632185346802</c:v>
                </c:pt>
                <c:pt idx="13183">
                  <c:v>85.993176704150159</c:v>
                </c:pt>
                <c:pt idx="13184">
                  <c:v>85.990702386115871</c:v>
                </c:pt>
                <c:pt idx="13185">
                  <c:v>85.988373616201244</c:v>
                </c:pt>
                <c:pt idx="13186">
                  <c:v>85.986335942525955</c:v>
                </c:pt>
                <c:pt idx="13187">
                  <c:v>85.984371042910496</c:v>
                </c:pt>
                <c:pt idx="13188">
                  <c:v>85.982624465474515</c:v>
                </c:pt>
                <c:pt idx="13189">
                  <c:v>85.980805113978732</c:v>
                </c:pt>
                <c:pt idx="13190">
                  <c:v>85.978694666243598</c:v>
                </c:pt>
                <c:pt idx="13191">
                  <c:v>85.976729766628139</c:v>
                </c:pt>
                <c:pt idx="13192">
                  <c:v>85.974692092952836</c:v>
                </c:pt>
                <c:pt idx="13193">
                  <c:v>85.972581645217716</c:v>
                </c:pt>
                <c:pt idx="13194">
                  <c:v>85.970762293721918</c:v>
                </c:pt>
                <c:pt idx="13195">
                  <c:v>85.968870168166291</c:v>
                </c:pt>
                <c:pt idx="13196">
                  <c:v>85.966832494491001</c:v>
                </c:pt>
                <c:pt idx="13197">
                  <c:v>85.964503724576375</c:v>
                </c:pt>
                <c:pt idx="13198">
                  <c:v>85.962102180601917</c:v>
                </c:pt>
                <c:pt idx="13199">
                  <c:v>85.960501151285627</c:v>
                </c:pt>
                <c:pt idx="13200">
                  <c:v>85.958390703550506</c:v>
                </c:pt>
                <c:pt idx="13201">
                  <c:v>85.956571352054695</c:v>
                </c:pt>
                <c:pt idx="13202">
                  <c:v>85.954533678379391</c:v>
                </c:pt>
                <c:pt idx="13203">
                  <c:v>85.952350456584441</c:v>
                </c:pt>
                <c:pt idx="13204">
                  <c:v>85.951113297567304</c:v>
                </c:pt>
                <c:pt idx="13205">
                  <c:v>85.949075623892014</c:v>
                </c:pt>
                <c:pt idx="13206">
                  <c:v>85.947256272396217</c:v>
                </c:pt>
                <c:pt idx="13207">
                  <c:v>85.945509694960251</c:v>
                </c:pt>
                <c:pt idx="13208">
                  <c:v>85.94339924722513</c:v>
                </c:pt>
                <c:pt idx="13209">
                  <c:v>85.941216025430151</c:v>
                </c:pt>
                <c:pt idx="13210">
                  <c:v>85.939396673934368</c:v>
                </c:pt>
                <c:pt idx="13211">
                  <c:v>85.937213452139417</c:v>
                </c:pt>
                <c:pt idx="13212">
                  <c:v>85.935321326583775</c:v>
                </c:pt>
                <c:pt idx="13213">
                  <c:v>85.933429201028147</c:v>
                </c:pt>
                <c:pt idx="13214">
                  <c:v>85.930882108934028</c:v>
                </c:pt>
                <c:pt idx="13215">
                  <c:v>85.92891720931857</c:v>
                </c:pt>
                <c:pt idx="13216">
                  <c:v>85.927243405942434</c:v>
                </c:pt>
                <c:pt idx="13217">
                  <c:v>85.925278506326976</c:v>
                </c:pt>
                <c:pt idx="13218">
                  <c:v>85.923240832651686</c:v>
                </c:pt>
                <c:pt idx="13219">
                  <c:v>85.921421481155875</c:v>
                </c:pt>
                <c:pt idx="13220">
                  <c:v>85.919311033420755</c:v>
                </c:pt>
                <c:pt idx="13221">
                  <c:v>85.91720058568562</c:v>
                </c:pt>
                <c:pt idx="13222">
                  <c:v>85.914726267651361</c:v>
                </c:pt>
                <c:pt idx="13223">
                  <c:v>85.912324723676889</c:v>
                </c:pt>
                <c:pt idx="13224">
                  <c:v>85.910141501881938</c:v>
                </c:pt>
                <c:pt idx="13225">
                  <c:v>85.908613246625464</c:v>
                </c:pt>
                <c:pt idx="13226">
                  <c:v>85.907157765428821</c:v>
                </c:pt>
                <c:pt idx="13227">
                  <c:v>85.905120091753545</c:v>
                </c:pt>
                <c:pt idx="13228">
                  <c:v>85.902645773719243</c:v>
                </c:pt>
                <c:pt idx="13229">
                  <c:v>85.900899196283277</c:v>
                </c:pt>
                <c:pt idx="13230">
                  <c:v>85.898788748548156</c:v>
                </c:pt>
                <c:pt idx="13231">
                  <c:v>85.896532752693361</c:v>
                </c:pt>
                <c:pt idx="13232">
                  <c:v>85.894276756838579</c:v>
                </c:pt>
                <c:pt idx="13233">
                  <c:v>85.892675727522274</c:v>
                </c:pt>
                <c:pt idx="13234">
                  <c:v>85.890783601966646</c:v>
                </c:pt>
                <c:pt idx="13235">
                  <c:v>85.889109798590511</c:v>
                </c:pt>
                <c:pt idx="13236">
                  <c:v>85.887290447094713</c:v>
                </c:pt>
                <c:pt idx="13237">
                  <c:v>85.884888903120242</c:v>
                </c:pt>
                <c:pt idx="13238">
                  <c:v>85.882996777564642</c:v>
                </c:pt>
                <c:pt idx="13239">
                  <c:v>85.881322974188492</c:v>
                </c:pt>
                <c:pt idx="13240">
                  <c:v>85.879358074573034</c:v>
                </c:pt>
                <c:pt idx="13241">
                  <c:v>85.877320400897744</c:v>
                </c:pt>
                <c:pt idx="13242">
                  <c:v>85.874991630983118</c:v>
                </c:pt>
                <c:pt idx="13243">
                  <c:v>85.873026731367659</c:v>
                </c:pt>
                <c:pt idx="13244">
                  <c:v>85.87047963927354</c:v>
                </c:pt>
                <c:pt idx="13245">
                  <c:v>85.868296417478589</c:v>
                </c:pt>
                <c:pt idx="13246">
                  <c:v>85.866477065982778</c:v>
                </c:pt>
                <c:pt idx="13247">
                  <c:v>85.864584940427164</c:v>
                </c:pt>
                <c:pt idx="13248">
                  <c:v>85.862401718632185</c:v>
                </c:pt>
                <c:pt idx="13249">
                  <c:v>85.860873463375725</c:v>
                </c:pt>
                <c:pt idx="13250">
                  <c:v>85.859126885939759</c:v>
                </c:pt>
                <c:pt idx="13251">
                  <c:v>85.857234760384131</c:v>
                </c:pt>
                <c:pt idx="13252">
                  <c:v>85.855415408888319</c:v>
                </c:pt>
                <c:pt idx="13253">
                  <c:v>85.853304961153214</c:v>
                </c:pt>
                <c:pt idx="13254">
                  <c:v>85.850976191238587</c:v>
                </c:pt>
                <c:pt idx="13255">
                  <c:v>85.848865743503453</c:v>
                </c:pt>
                <c:pt idx="13256">
                  <c:v>85.846609747648657</c:v>
                </c:pt>
                <c:pt idx="13257">
                  <c:v>85.844790396152874</c:v>
                </c:pt>
                <c:pt idx="13258">
                  <c:v>85.842971044657077</c:v>
                </c:pt>
                <c:pt idx="13259">
                  <c:v>85.840860596921942</c:v>
                </c:pt>
                <c:pt idx="13260">
                  <c:v>85.838750149186822</c:v>
                </c:pt>
                <c:pt idx="13261">
                  <c:v>85.836566927391871</c:v>
                </c:pt>
                <c:pt idx="13262">
                  <c:v>85.834383705596892</c:v>
                </c:pt>
                <c:pt idx="13263">
                  <c:v>85.832418805981447</c:v>
                </c:pt>
                <c:pt idx="13264">
                  <c:v>85.830745002605312</c:v>
                </c:pt>
                <c:pt idx="13265">
                  <c:v>85.829143973289007</c:v>
                </c:pt>
                <c:pt idx="13266">
                  <c:v>85.827397395853041</c:v>
                </c:pt>
                <c:pt idx="13267">
                  <c:v>85.824995851878583</c:v>
                </c:pt>
                <c:pt idx="13268">
                  <c:v>85.823030952263125</c:v>
                </c:pt>
                <c:pt idx="13269">
                  <c:v>85.820993278587835</c:v>
                </c:pt>
                <c:pt idx="13270">
                  <c:v>85.818955604912531</c:v>
                </c:pt>
                <c:pt idx="13271">
                  <c:v>85.816335738758596</c:v>
                </c:pt>
                <c:pt idx="13272">
                  <c:v>85.814807483502122</c:v>
                </c:pt>
                <c:pt idx="13273">
                  <c:v>85.813060906066156</c:v>
                </c:pt>
                <c:pt idx="13274">
                  <c:v>85.81080491021136</c:v>
                </c:pt>
                <c:pt idx="13275">
                  <c:v>85.808985558715563</c:v>
                </c:pt>
                <c:pt idx="13276">
                  <c:v>85.806438466621444</c:v>
                </c:pt>
                <c:pt idx="13277">
                  <c:v>85.804764663245308</c:v>
                </c:pt>
                <c:pt idx="13278">
                  <c:v>85.803309182048665</c:v>
                </c:pt>
                <c:pt idx="13279">
                  <c:v>85.801417056493051</c:v>
                </c:pt>
                <c:pt idx="13280">
                  <c:v>85.79959770499724</c:v>
                </c:pt>
                <c:pt idx="13281">
                  <c:v>85.797560031321964</c:v>
                </c:pt>
                <c:pt idx="13282">
                  <c:v>85.795085713287662</c:v>
                </c:pt>
                <c:pt idx="13283">
                  <c:v>85.793048039612358</c:v>
                </c:pt>
                <c:pt idx="13284">
                  <c:v>85.791083139996914</c:v>
                </c:pt>
                <c:pt idx="13285">
                  <c:v>85.789263788501117</c:v>
                </c:pt>
                <c:pt idx="13286">
                  <c:v>85.787080566706152</c:v>
                </c:pt>
                <c:pt idx="13287">
                  <c:v>85.785406763330016</c:v>
                </c:pt>
                <c:pt idx="13288">
                  <c:v>85.78315076747522</c:v>
                </c:pt>
                <c:pt idx="13289">
                  <c:v>85.781331415979437</c:v>
                </c:pt>
                <c:pt idx="13290">
                  <c:v>85.778784323885333</c:v>
                </c:pt>
                <c:pt idx="13291">
                  <c:v>85.776455553970692</c:v>
                </c:pt>
                <c:pt idx="13292">
                  <c:v>85.774272332175727</c:v>
                </c:pt>
                <c:pt idx="13293">
                  <c:v>85.772234658500437</c:v>
                </c:pt>
                <c:pt idx="13294">
                  <c:v>85.770488081064471</c:v>
                </c:pt>
                <c:pt idx="13295">
                  <c:v>85.76888705174818</c:v>
                </c:pt>
                <c:pt idx="13296">
                  <c:v>85.766558281833554</c:v>
                </c:pt>
                <c:pt idx="13297">
                  <c:v>85.76452060815825</c:v>
                </c:pt>
                <c:pt idx="13298">
                  <c:v>85.762628482602622</c:v>
                </c:pt>
                <c:pt idx="13299">
                  <c:v>85.760445260807671</c:v>
                </c:pt>
                <c:pt idx="13300">
                  <c:v>85.758480361192213</c:v>
                </c:pt>
                <c:pt idx="13301">
                  <c:v>85.756661009696415</c:v>
                </c:pt>
                <c:pt idx="13302">
                  <c:v>85.754841658200604</c:v>
                </c:pt>
                <c:pt idx="13303">
                  <c:v>85.752585662345822</c:v>
                </c:pt>
                <c:pt idx="13304">
                  <c:v>85.750693536790195</c:v>
                </c:pt>
                <c:pt idx="13305">
                  <c:v>85.748219218755906</c:v>
                </c:pt>
                <c:pt idx="13306">
                  <c:v>85.746472641319954</c:v>
                </c:pt>
                <c:pt idx="13307">
                  <c:v>85.744580515764312</c:v>
                </c:pt>
                <c:pt idx="13308">
                  <c:v>85.742688390208684</c:v>
                </c:pt>
                <c:pt idx="13309">
                  <c:v>85.740505168413719</c:v>
                </c:pt>
                <c:pt idx="13310">
                  <c:v>85.738249172558938</c:v>
                </c:pt>
                <c:pt idx="13311">
                  <c:v>85.736138724823817</c:v>
                </c:pt>
                <c:pt idx="13312">
                  <c:v>85.734246599268175</c:v>
                </c:pt>
                <c:pt idx="13313">
                  <c:v>85.732208925592886</c:v>
                </c:pt>
                <c:pt idx="13314">
                  <c:v>85.729880155678259</c:v>
                </c:pt>
                <c:pt idx="13315">
                  <c:v>85.727769707943139</c:v>
                </c:pt>
                <c:pt idx="13316">
                  <c:v>85.72580480832768</c:v>
                </c:pt>
                <c:pt idx="13317">
                  <c:v>85.723985456831869</c:v>
                </c:pt>
                <c:pt idx="13318">
                  <c:v>85.722166105336086</c:v>
                </c:pt>
                <c:pt idx="13319">
                  <c:v>85.71983733542146</c:v>
                </c:pt>
                <c:pt idx="13320">
                  <c:v>85.717945209865817</c:v>
                </c:pt>
                <c:pt idx="13321">
                  <c:v>85.715616439951219</c:v>
                </c:pt>
                <c:pt idx="13322">
                  <c:v>85.713505992216071</c:v>
                </c:pt>
                <c:pt idx="13323">
                  <c:v>85.711613866660457</c:v>
                </c:pt>
                <c:pt idx="13324">
                  <c:v>85.710158385463814</c:v>
                </c:pt>
                <c:pt idx="13325">
                  <c:v>85.708339033968016</c:v>
                </c:pt>
                <c:pt idx="13326">
                  <c:v>85.706155812173051</c:v>
                </c:pt>
                <c:pt idx="13327">
                  <c:v>85.703681494138777</c:v>
                </c:pt>
                <c:pt idx="13328">
                  <c:v>85.701498272343812</c:v>
                </c:pt>
                <c:pt idx="13329">
                  <c:v>85.699169502429186</c:v>
                </c:pt>
                <c:pt idx="13330">
                  <c:v>85.697277376873572</c:v>
                </c:pt>
                <c:pt idx="13331">
                  <c:v>85.69538525131793</c:v>
                </c:pt>
                <c:pt idx="13332">
                  <c:v>85.693420351702471</c:v>
                </c:pt>
                <c:pt idx="13333">
                  <c:v>85.691746548326336</c:v>
                </c:pt>
                <c:pt idx="13334">
                  <c:v>85.689854422770708</c:v>
                </c:pt>
                <c:pt idx="13335">
                  <c:v>85.687743975035573</c:v>
                </c:pt>
                <c:pt idx="13336">
                  <c:v>85.685851849479945</c:v>
                </c:pt>
                <c:pt idx="13337">
                  <c:v>85.683814175804656</c:v>
                </c:pt>
                <c:pt idx="13338">
                  <c:v>85.681922050249028</c:v>
                </c:pt>
                <c:pt idx="13339">
                  <c:v>85.680248246872893</c:v>
                </c:pt>
                <c:pt idx="13340">
                  <c:v>85.67791947695828</c:v>
                </c:pt>
                <c:pt idx="13341">
                  <c:v>85.676027351402652</c:v>
                </c:pt>
                <c:pt idx="13342">
                  <c:v>85.673989677727363</c:v>
                </c:pt>
                <c:pt idx="13343">
                  <c:v>85.671952004052059</c:v>
                </c:pt>
                <c:pt idx="13344">
                  <c:v>85.669914330376756</c:v>
                </c:pt>
                <c:pt idx="13345">
                  <c:v>85.668022204821128</c:v>
                </c:pt>
                <c:pt idx="13346">
                  <c:v>85.666348401444992</c:v>
                </c:pt>
                <c:pt idx="13347">
                  <c:v>85.664383501829548</c:v>
                </c:pt>
                <c:pt idx="13348">
                  <c:v>85.662636924393567</c:v>
                </c:pt>
                <c:pt idx="13349">
                  <c:v>85.660599250718278</c:v>
                </c:pt>
                <c:pt idx="13350">
                  <c:v>85.658270480803651</c:v>
                </c:pt>
                <c:pt idx="13351">
                  <c:v>85.656014484948855</c:v>
                </c:pt>
                <c:pt idx="13352">
                  <c:v>85.653758489094074</c:v>
                </c:pt>
                <c:pt idx="13353">
                  <c:v>85.651793589478615</c:v>
                </c:pt>
                <c:pt idx="13354">
                  <c:v>85.649828689863156</c:v>
                </c:pt>
                <c:pt idx="13355">
                  <c:v>85.648154886487021</c:v>
                </c:pt>
                <c:pt idx="13356">
                  <c:v>85.646044438751886</c:v>
                </c:pt>
                <c:pt idx="13357">
                  <c:v>85.644079539136428</c:v>
                </c:pt>
                <c:pt idx="13358">
                  <c:v>85.641677995161984</c:v>
                </c:pt>
                <c:pt idx="13359">
                  <c:v>85.639713095546512</c:v>
                </c:pt>
                <c:pt idx="13360">
                  <c:v>85.637893744050714</c:v>
                </c:pt>
                <c:pt idx="13361">
                  <c:v>85.635856070375425</c:v>
                </c:pt>
                <c:pt idx="13362">
                  <c:v>85.63425504105912</c:v>
                </c:pt>
                <c:pt idx="13363">
                  <c:v>85.632217367383817</c:v>
                </c:pt>
                <c:pt idx="13364">
                  <c:v>85.630325241828203</c:v>
                </c:pt>
                <c:pt idx="13365">
                  <c:v>85.627996471913576</c:v>
                </c:pt>
                <c:pt idx="13366">
                  <c:v>85.625813250118625</c:v>
                </c:pt>
                <c:pt idx="13367">
                  <c:v>85.623338932084323</c:v>
                </c:pt>
                <c:pt idx="13368">
                  <c:v>85.621010162169711</c:v>
                </c:pt>
                <c:pt idx="13369">
                  <c:v>85.618972488494421</c:v>
                </c:pt>
                <c:pt idx="13370">
                  <c:v>85.61715313699861</c:v>
                </c:pt>
                <c:pt idx="13371">
                  <c:v>85.615261011442982</c:v>
                </c:pt>
                <c:pt idx="13372">
                  <c:v>85.612786693408694</c:v>
                </c:pt>
                <c:pt idx="13373">
                  <c:v>85.611040115972742</c:v>
                </c:pt>
                <c:pt idx="13374">
                  <c:v>85.609293538536775</c:v>
                </c:pt>
                <c:pt idx="13375">
                  <c:v>85.607546961100795</c:v>
                </c:pt>
                <c:pt idx="13376">
                  <c:v>85.605727609605012</c:v>
                </c:pt>
                <c:pt idx="13377">
                  <c:v>85.60383548404937</c:v>
                </c:pt>
                <c:pt idx="13378">
                  <c:v>85.601652262254419</c:v>
                </c:pt>
                <c:pt idx="13379">
                  <c:v>85.599832910758607</c:v>
                </c:pt>
                <c:pt idx="13380">
                  <c:v>85.597940785202994</c:v>
                </c:pt>
                <c:pt idx="13381">
                  <c:v>85.596121433707197</c:v>
                </c:pt>
                <c:pt idx="13382">
                  <c:v>85.593501567553247</c:v>
                </c:pt>
                <c:pt idx="13383">
                  <c:v>85.591318345758296</c:v>
                </c:pt>
                <c:pt idx="13384">
                  <c:v>85.589717316441977</c:v>
                </c:pt>
                <c:pt idx="13385">
                  <c:v>85.588043513065841</c:v>
                </c:pt>
                <c:pt idx="13386">
                  <c:v>85.586224161570058</c:v>
                </c:pt>
                <c:pt idx="13387">
                  <c:v>85.584040939775093</c:v>
                </c:pt>
                <c:pt idx="13388">
                  <c:v>85.581566621740819</c:v>
                </c:pt>
                <c:pt idx="13389">
                  <c:v>85.579674496185177</c:v>
                </c:pt>
                <c:pt idx="13390">
                  <c:v>85.577418500330396</c:v>
                </c:pt>
                <c:pt idx="13391">
                  <c:v>85.575308052595261</c:v>
                </c:pt>
                <c:pt idx="13392">
                  <c:v>85.572615412381481</c:v>
                </c:pt>
                <c:pt idx="13393">
                  <c:v>85.570359416526685</c:v>
                </c:pt>
                <c:pt idx="13394">
                  <c:v>85.568467290971071</c:v>
                </c:pt>
                <c:pt idx="13395">
                  <c:v>85.566429617295768</c:v>
                </c:pt>
                <c:pt idx="13396">
                  <c:v>85.564464717680309</c:v>
                </c:pt>
                <c:pt idx="13397">
                  <c:v>85.56242704400502</c:v>
                </c:pt>
                <c:pt idx="13398">
                  <c:v>85.560098274090393</c:v>
                </c:pt>
                <c:pt idx="13399">
                  <c:v>85.558351696654427</c:v>
                </c:pt>
                <c:pt idx="13400">
                  <c:v>85.556459571098785</c:v>
                </c:pt>
                <c:pt idx="13401">
                  <c:v>85.55449467148334</c:v>
                </c:pt>
                <c:pt idx="13402">
                  <c:v>85.552893642167021</c:v>
                </c:pt>
                <c:pt idx="13403">
                  <c:v>85.550710420372084</c:v>
                </c:pt>
                <c:pt idx="13404">
                  <c:v>85.548672746696781</c:v>
                </c:pt>
                <c:pt idx="13405">
                  <c:v>85.546780621141153</c:v>
                </c:pt>
                <c:pt idx="13406">
                  <c:v>85.544888495585525</c:v>
                </c:pt>
                <c:pt idx="13407">
                  <c:v>85.543141918149544</c:v>
                </c:pt>
                <c:pt idx="13408">
                  <c:v>85.541104244474255</c:v>
                </c:pt>
                <c:pt idx="13409">
                  <c:v>85.539284892978458</c:v>
                </c:pt>
                <c:pt idx="13410">
                  <c:v>85.537538315542491</c:v>
                </c:pt>
                <c:pt idx="13411">
                  <c:v>85.535282319687695</c:v>
                </c:pt>
                <c:pt idx="13412">
                  <c:v>85.533171871952575</c:v>
                </c:pt>
                <c:pt idx="13413">
                  <c:v>85.531134198277286</c:v>
                </c:pt>
                <c:pt idx="13414">
                  <c:v>85.529096524601982</c:v>
                </c:pt>
                <c:pt idx="13415">
                  <c:v>85.526986076866862</c:v>
                </c:pt>
                <c:pt idx="13416">
                  <c:v>85.525312273490727</c:v>
                </c:pt>
                <c:pt idx="13417">
                  <c:v>85.522837955456453</c:v>
                </c:pt>
                <c:pt idx="13418">
                  <c:v>85.521236926140148</c:v>
                </c:pt>
                <c:pt idx="13419">
                  <c:v>85.519272026524689</c:v>
                </c:pt>
                <c:pt idx="13420">
                  <c:v>85.517234352849385</c:v>
                </c:pt>
                <c:pt idx="13421">
                  <c:v>85.515269453233927</c:v>
                </c:pt>
                <c:pt idx="13422">
                  <c:v>85.513086231438962</c:v>
                </c:pt>
                <c:pt idx="13423">
                  <c:v>85.511194105883348</c:v>
                </c:pt>
                <c:pt idx="13424">
                  <c:v>85.508647013789215</c:v>
                </c:pt>
                <c:pt idx="13425">
                  <c:v>85.506973210413094</c:v>
                </c:pt>
                <c:pt idx="13426">
                  <c:v>85.505081084857466</c:v>
                </c:pt>
                <c:pt idx="13427">
                  <c:v>85.503261733361668</c:v>
                </c:pt>
                <c:pt idx="13428">
                  <c:v>85.501078511566703</c:v>
                </c:pt>
                <c:pt idx="13429">
                  <c:v>85.498895289771752</c:v>
                </c:pt>
                <c:pt idx="13430">
                  <c:v>85.496784842036618</c:v>
                </c:pt>
                <c:pt idx="13431">
                  <c:v>85.494747168361329</c:v>
                </c:pt>
                <c:pt idx="13432">
                  <c:v>85.492927816865532</c:v>
                </c:pt>
                <c:pt idx="13433">
                  <c:v>85.491181239429565</c:v>
                </c:pt>
                <c:pt idx="13434">
                  <c:v>85.489143565754262</c:v>
                </c:pt>
                <c:pt idx="13435">
                  <c:v>85.486814795839649</c:v>
                </c:pt>
                <c:pt idx="13436">
                  <c:v>85.484486025925037</c:v>
                </c:pt>
                <c:pt idx="13437">
                  <c:v>85.483103318788224</c:v>
                </c:pt>
                <c:pt idx="13438">
                  <c:v>85.481283967292427</c:v>
                </c:pt>
                <c:pt idx="13439">
                  <c:v>85.479246293617123</c:v>
                </c:pt>
                <c:pt idx="13440">
                  <c:v>85.477645264300833</c:v>
                </c:pt>
                <c:pt idx="13441">
                  <c:v>85.475607590625529</c:v>
                </c:pt>
                <c:pt idx="13442">
                  <c:v>85.473424368830578</c:v>
                </c:pt>
                <c:pt idx="13443">
                  <c:v>85.471677791394612</c:v>
                </c:pt>
                <c:pt idx="13444">
                  <c:v>85.469349021479985</c:v>
                </c:pt>
                <c:pt idx="13445">
                  <c:v>85.467020251565373</c:v>
                </c:pt>
                <c:pt idx="13446">
                  <c:v>85.465200900069561</c:v>
                </c:pt>
                <c:pt idx="13447">
                  <c:v>85.463308774513948</c:v>
                </c:pt>
                <c:pt idx="13448">
                  <c:v>85.461052778659152</c:v>
                </c:pt>
                <c:pt idx="13449">
                  <c:v>85.459160653103524</c:v>
                </c:pt>
                <c:pt idx="13450">
                  <c:v>85.457341301607713</c:v>
                </c:pt>
                <c:pt idx="13451">
                  <c:v>85.454939757633269</c:v>
                </c:pt>
                <c:pt idx="13452">
                  <c:v>85.452683761778474</c:v>
                </c:pt>
                <c:pt idx="13453">
                  <c:v>85.450500539983523</c:v>
                </c:pt>
                <c:pt idx="13454">
                  <c:v>85.448608414427895</c:v>
                </c:pt>
                <c:pt idx="13455">
                  <c:v>85.446934611051759</c:v>
                </c:pt>
                <c:pt idx="13456">
                  <c:v>85.444678615196963</c:v>
                </c:pt>
                <c:pt idx="13457">
                  <c:v>85.442568167461843</c:v>
                </c:pt>
                <c:pt idx="13458">
                  <c:v>85.440894364085707</c:v>
                </c:pt>
                <c:pt idx="13459">
                  <c:v>85.438638368230912</c:v>
                </c:pt>
                <c:pt idx="13460">
                  <c:v>85.436527920495791</c:v>
                </c:pt>
                <c:pt idx="13461">
                  <c:v>85.434344698700841</c:v>
                </c:pt>
                <c:pt idx="13462">
                  <c:v>85.432379799085368</c:v>
                </c:pt>
                <c:pt idx="13463">
                  <c:v>85.430123803230572</c:v>
                </c:pt>
                <c:pt idx="13464">
                  <c:v>85.427795033315974</c:v>
                </c:pt>
                <c:pt idx="13465">
                  <c:v>85.426048455879993</c:v>
                </c:pt>
                <c:pt idx="13466">
                  <c:v>85.423719685965366</c:v>
                </c:pt>
                <c:pt idx="13467">
                  <c:v>85.421900334469569</c:v>
                </c:pt>
                <c:pt idx="13468">
                  <c:v>85.419935434854125</c:v>
                </c:pt>
                <c:pt idx="13469">
                  <c:v>85.41724279464033</c:v>
                </c:pt>
                <c:pt idx="13470">
                  <c:v>85.415350669084702</c:v>
                </c:pt>
                <c:pt idx="13471">
                  <c:v>85.413749639768412</c:v>
                </c:pt>
                <c:pt idx="13472">
                  <c:v>85.411566417973432</c:v>
                </c:pt>
                <c:pt idx="13473">
                  <c:v>85.409455970238312</c:v>
                </c:pt>
                <c:pt idx="13474">
                  <c:v>85.40756384468267</c:v>
                </c:pt>
                <c:pt idx="13475">
                  <c:v>85.406035589426224</c:v>
                </c:pt>
                <c:pt idx="13476">
                  <c:v>85.404434560109905</c:v>
                </c:pt>
                <c:pt idx="13477">
                  <c:v>85.402396886434616</c:v>
                </c:pt>
                <c:pt idx="13478">
                  <c:v>85.400068116519989</c:v>
                </c:pt>
                <c:pt idx="13479">
                  <c:v>85.397739346605377</c:v>
                </c:pt>
                <c:pt idx="13480">
                  <c:v>85.395847221049749</c:v>
                </c:pt>
                <c:pt idx="13481">
                  <c:v>85.39380954737446</c:v>
                </c:pt>
                <c:pt idx="13482">
                  <c:v>85.391408003399988</c:v>
                </c:pt>
                <c:pt idx="13483">
                  <c:v>85.389370329724699</c:v>
                </c:pt>
                <c:pt idx="13484">
                  <c:v>85.387187107929748</c:v>
                </c:pt>
                <c:pt idx="13485">
                  <c:v>85.38529498237412</c:v>
                </c:pt>
                <c:pt idx="13486">
                  <c:v>85.383111760579169</c:v>
                </c:pt>
                <c:pt idx="13487">
                  <c:v>85.381437957203033</c:v>
                </c:pt>
                <c:pt idx="13488">
                  <c:v>85.379764153826883</c:v>
                </c:pt>
                <c:pt idx="13489">
                  <c:v>85.37736260985244</c:v>
                </c:pt>
                <c:pt idx="13490">
                  <c:v>85.375470484296798</c:v>
                </c:pt>
                <c:pt idx="13491">
                  <c:v>85.373505584681354</c:v>
                </c:pt>
                <c:pt idx="13492">
                  <c:v>85.371686233185542</c:v>
                </c:pt>
                <c:pt idx="13493">
                  <c:v>85.369721333570098</c:v>
                </c:pt>
                <c:pt idx="13494">
                  <c:v>85.368047530193962</c:v>
                </c:pt>
                <c:pt idx="13495">
                  <c:v>85.365864308398983</c:v>
                </c:pt>
                <c:pt idx="13496">
                  <c:v>85.363972182843369</c:v>
                </c:pt>
                <c:pt idx="13497">
                  <c:v>85.361934509168066</c:v>
                </c:pt>
                <c:pt idx="13498">
                  <c:v>85.359896835492776</c:v>
                </c:pt>
                <c:pt idx="13499">
                  <c:v>85.357859161817487</c:v>
                </c:pt>
                <c:pt idx="13500">
                  <c:v>85.35545761784303</c:v>
                </c:pt>
                <c:pt idx="13501">
                  <c:v>85.353783814466894</c:v>
                </c:pt>
                <c:pt idx="13502">
                  <c:v>85.351527818612112</c:v>
                </c:pt>
                <c:pt idx="13503">
                  <c:v>85.349344596817147</c:v>
                </c:pt>
                <c:pt idx="13504">
                  <c:v>85.346797504723028</c:v>
                </c:pt>
                <c:pt idx="13505">
                  <c:v>85.344614282928077</c:v>
                </c:pt>
                <c:pt idx="13506">
                  <c:v>85.343013253611772</c:v>
                </c:pt>
                <c:pt idx="13507">
                  <c:v>85.341339450235637</c:v>
                </c:pt>
                <c:pt idx="13508">
                  <c:v>85.339374550620178</c:v>
                </c:pt>
                <c:pt idx="13509">
                  <c:v>85.337264102885058</c:v>
                </c:pt>
                <c:pt idx="13510">
                  <c:v>85.335299203269585</c:v>
                </c:pt>
                <c:pt idx="13511">
                  <c:v>85.333261529594296</c:v>
                </c:pt>
                <c:pt idx="13512">
                  <c:v>85.331296629978837</c:v>
                </c:pt>
                <c:pt idx="13513">
                  <c:v>85.329258956303534</c:v>
                </c:pt>
                <c:pt idx="13514">
                  <c:v>85.327585152927398</c:v>
                </c:pt>
                <c:pt idx="13515">
                  <c:v>85.325838575491446</c:v>
                </c:pt>
                <c:pt idx="13516">
                  <c:v>85.323437031516974</c:v>
                </c:pt>
                <c:pt idx="13517">
                  <c:v>85.321108261602362</c:v>
                </c:pt>
                <c:pt idx="13518">
                  <c:v>85.319361684166395</c:v>
                </c:pt>
                <c:pt idx="13519">
                  <c:v>85.317251236431275</c:v>
                </c:pt>
                <c:pt idx="13520">
                  <c:v>85.314849692456818</c:v>
                </c:pt>
                <c:pt idx="13521">
                  <c:v>85.312666470661867</c:v>
                </c:pt>
                <c:pt idx="13522">
                  <c:v>85.31033770074724</c:v>
                </c:pt>
                <c:pt idx="13523">
                  <c:v>85.308663897371105</c:v>
                </c:pt>
                <c:pt idx="13524">
                  <c:v>85.307281190234306</c:v>
                </c:pt>
                <c:pt idx="13525">
                  <c:v>85.305389064678678</c:v>
                </c:pt>
                <c:pt idx="13526">
                  <c:v>85.303424165063205</c:v>
                </c:pt>
                <c:pt idx="13527">
                  <c:v>85.301095395148579</c:v>
                </c:pt>
                <c:pt idx="13528">
                  <c:v>85.298693851174136</c:v>
                </c:pt>
                <c:pt idx="13529">
                  <c:v>85.29643785531934</c:v>
                </c:pt>
                <c:pt idx="13530">
                  <c:v>85.29440018164405</c:v>
                </c:pt>
                <c:pt idx="13531">
                  <c:v>85.292726378267915</c:v>
                </c:pt>
                <c:pt idx="13532">
                  <c:v>85.29061593053278</c:v>
                </c:pt>
                <c:pt idx="13533">
                  <c:v>85.288723804977153</c:v>
                </c:pt>
                <c:pt idx="13534">
                  <c:v>85.286904453481355</c:v>
                </c:pt>
                <c:pt idx="13535">
                  <c:v>85.284721231686405</c:v>
                </c:pt>
                <c:pt idx="13536">
                  <c:v>85.282901880190593</c:v>
                </c:pt>
                <c:pt idx="13537">
                  <c:v>85.28108252869481</c:v>
                </c:pt>
                <c:pt idx="13538">
                  <c:v>85.278753758780184</c:v>
                </c:pt>
                <c:pt idx="13539">
                  <c:v>85.276934407284386</c:v>
                </c:pt>
                <c:pt idx="13540">
                  <c:v>85.274823959549266</c:v>
                </c:pt>
                <c:pt idx="13541">
                  <c:v>85.272349641514964</c:v>
                </c:pt>
                <c:pt idx="13542">
                  <c:v>85.270239193779844</c:v>
                </c:pt>
                <c:pt idx="13543">
                  <c:v>85.267910423865217</c:v>
                </c:pt>
                <c:pt idx="13544">
                  <c:v>85.266018298309604</c:v>
                </c:pt>
                <c:pt idx="13545">
                  <c:v>85.264198946813806</c:v>
                </c:pt>
                <c:pt idx="13546">
                  <c:v>85.262379595318009</c:v>
                </c:pt>
                <c:pt idx="13547">
                  <c:v>85.260924114121366</c:v>
                </c:pt>
                <c:pt idx="13548">
                  <c:v>85.258522570146908</c:v>
                </c:pt>
                <c:pt idx="13549">
                  <c:v>85.256412122411788</c:v>
                </c:pt>
                <c:pt idx="13550">
                  <c:v>85.254228900616823</c:v>
                </c:pt>
                <c:pt idx="13551">
                  <c:v>85.252191226941534</c:v>
                </c:pt>
                <c:pt idx="13552">
                  <c:v>85.25066297168506</c:v>
                </c:pt>
                <c:pt idx="13553">
                  <c:v>85.248843620189277</c:v>
                </c:pt>
                <c:pt idx="13554">
                  <c:v>85.24651485027465</c:v>
                </c:pt>
                <c:pt idx="13555">
                  <c:v>85.244186080360024</c:v>
                </c:pt>
                <c:pt idx="13556">
                  <c:v>85.242221180744565</c:v>
                </c:pt>
                <c:pt idx="13557">
                  <c:v>85.240183507069261</c:v>
                </c:pt>
                <c:pt idx="13558">
                  <c:v>85.238218607453803</c:v>
                </c:pt>
                <c:pt idx="13559">
                  <c:v>85.236108159718668</c:v>
                </c:pt>
                <c:pt idx="13560">
                  <c:v>85.234143260103224</c:v>
                </c:pt>
                <c:pt idx="13561">
                  <c:v>85.231814490188597</c:v>
                </c:pt>
                <c:pt idx="13562">
                  <c:v>85.229704042453477</c:v>
                </c:pt>
                <c:pt idx="13563">
                  <c:v>85.227884690957666</c:v>
                </c:pt>
                <c:pt idx="13564">
                  <c:v>85.22621088758153</c:v>
                </c:pt>
                <c:pt idx="13565">
                  <c:v>85.224318762025902</c:v>
                </c:pt>
                <c:pt idx="13566">
                  <c:v>85.223008828948934</c:v>
                </c:pt>
                <c:pt idx="13567">
                  <c:v>85.220680059034322</c:v>
                </c:pt>
                <c:pt idx="13568">
                  <c:v>85.218278515059851</c:v>
                </c:pt>
                <c:pt idx="13569">
                  <c:v>85.216168067324745</c:v>
                </c:pt>
                <c:pt idx="13570">
                  <c:v>85.214348715828933</c:v>
                </c:pt>
                <c:pt idx="13571">
                  <c:v>85.212383816213475</c:v>
                </c:pt>
                <c:pt idx="13572">
                  <c:v>85.210637238777508</c:v>
                </c:pt>
                <c:pt idx="13573">
                  <c:v>85.208454016982543</c:v>
                </c:pt>
                <c:pt idx="13574">
                  <c:v>85.205979698948269</c:v>
                </c:pt>
                <c:pt idx="13575">
                  <c:v>85.204014799332796</c:v>
                </c:pt>
                <c:pt idx="13576">
                  <c:v>85.202486544076336</c:v>
                </c:pt>
                <c:pt idx="13577">
                  <c:v>85.200085000101879</c:v>
                </c:pt>
                <c:pt idx="13578">
                  <c:v>85.19804732642659</c:v>
                </c:pt>
                <c:pt idx="13579">
                  <c:v>85.196300748990623</c:v>
                </c:pt>
                <c:pt idx="13580">
                  <c:v>85.194117527195658</c:v>
                </c:pt>
                <c:pt idx="13581">
                  <c:v>85.192079853520369</c:v>
                </c:pt>
                <c:pt idx="13582">
                  <c:v>85.190260502024572</c:v>
                </c:pt>
                <c:pt idx="13583">
                  <c:v>85.188004506169776</c:v>
                </c:pt>
                <c:pt idx="13584">
                  <c:v>85.186039606554317</c:v>
                </c:pt>
                <c:pt idx="13585">
                  <c:v>85.183856384759366</c:v>
                </c:pt>
                <c:pt idx="13586">
                  <c:v>85.181673162964401</c:v>
                </c:pt>
                <c:pt idx="13587">
                  <c:v>85.179417167109605</c:v>
                </c:pt>
                <c:pt idx="13588">
                  <c:v>85.177161171254838</c:v>
                </c:pt>
                <c:pt idx="13589">
                  <c:v>85.174614079160705</c:v>
                </c:pt>
                <c:pt idx="13590">
                  <c:v>85.172721953605077</c:v>
                </c:pt>
                <c:pt idx="13591">
                  <c:v>85.170538731810126</c:v>
                </c:pt>
                <c:pt idx="13592">
                  <c:v>85.168137187835654</c:v>
                </c:pt>
                <c:pt idx="13593">
                  <c:v>85.166026740100548</c:v>
                </c:pt>
                <c:pt idx="13594">
                  <c:v>85.164571258903905</c:v>
                </c:pt>
                <c:pt idx="13595">
                  <c:v>85.162751907408094</c:v>
                </c:pt>
                <c:pt idx="13596">
                  <c:v>85.161223652151634</c:v>
                </c:pt>
                <c:pt idx="13597">
                  <c:v>85.159622622835329</c:v>
                </c:pt>
                <c:pt idx="13598">
                  <c:v>85.157948819459193</c:v>
                </c:pt>
                <c:pt idx="13599">
                  <c:v>85.155838371724073</c:v>
                </c:pt>
                <c:pt idx="13600">
                  <c:v>85.153655149929122</c:v>
                </c:pt>
                <c:pt idx="13601">
                  <c:v>85.151835798433311</c:v>
                </c:pt>
                <c:pt idx="13602">
                  <c:v>85.149943672877683</c:v>
                </c:pt>
                <c:pt idx="13603">
                  <c:v>85.148051547322041</c:v>
                </c:pt>
                <c:pt idx="13604">
                  <c:v>85.145504455227936</c:v>
                </c:pt>
                <c:pt idx="13605">
                  <c:v>85.143030137193648</c:v>
                </c:pt>
                <c:pt idx="13606">
                  <c:v>85.14113801163802</c:v>
                </c:pt>
                <c:pt idx="13607">
                  <c:v>85.139100337962731</c:v>
                </c:pt>
                <c:pt idx="13608">
                  <c:v>85.136989890227596</c:v>
                </c:pt>
                <c:pt idx="13609">
                  <c:v>85.135024990612138</c:v>
                </c:pt>
                <c:pt idx="13610">
                  <c:v>85.133496735355678</c:v>
                </c:pt>
                <c:pt idx="13611">
                  <c:v>85.130949643261559</c:v>
                </c:pt>
                <c:pt idx="13612">
                  <c:v>85.129057517705931</c:v>
                </c:pt>
                <c:pt idx="13613">
                  <c:v>85.126583199671643</c:v>
                </c:pt>
                <c:pt idx="13614">
                  <c:v>85.124399977876678</c:v>
                </c:pt>
                <c:pt idx="13615">
                  <c:v>85.122289530141558</c:v>
                </c:pt>
                <c:pt idx="13616">
                  <c:v>85.12047017864576</c:v>
                </c:pt>
                <c:pt idx="13617">
                  <c:v>85.118578053090118</c:v>
                </c:pt>
                <c:pt idx="13618">
                  <c:v>85.116977023773828</c:v>
                </c:pt>
                <c:pt idx="13619">
                  <c:v>85.11450270573954</c:v>
                </c:pt>
                <c:pt idx="13620">
                  <c:v>85.11304722454291</c:v>
                </c:pt>
                <c:pt idx="13621">
                  <c:v>85.111446195226591</c:v>
                </c:pt>
                <c:pt idx="13622">
                  <c:v>85.109117425311979</c:v>
                </c:pt>
                <c:pt idx="13623">
                  <c:v>85.107079751636689</c:v>
                </c:pt>
                <c:pt idx="13624">
                  <c:v>85.10445988548274</c:v>
                </c:pt>
                <c:pt idx="13625">
                  <c:v>85.102713308046773</c:v>
                </c:pt>
                <c:pt idx="13626">
                  <c:v>85.101112278730469</c:v>
                </c:pt>
                <c:pt idx="13627">
                  <c:v>85.099001830995348</c:v>
                </c:pt>
                <c:pt idx="13628">
                  <c:v>85.096745835140553</c:v>
                </c:pt>
                <c:pt idx="13629">
                  <c:v>85.094708161465263</c:v>
                </c:pt>
                <c:pt idx="13630">
                  <c:v>85.09274326184979</c:v>
                </c:pt>
                <c:pt idx="13631">
                  <c:v>85.091287780653161</c:v>
                </c:pt>
                <c:pt idx="13632">
                  <c:v>85.088813462618873</c:v>
                </c:pt>
                <c:pt idx="13633">
                  <c:v>85.086557466764077</c:v>
                </c:pt>
                <c:pt idx="13634">
                  <c:v>85.084447019028957</c:v>
                </c:pt>
                <c:pt idx="13635">
                  <c:v>85.082191023174175</c:v>
                </c:pt>
                <c:pt idx="13636">
                  <c:v>85.080153349498872</c:v>
                </c:pt>
                <c:pt idx="13637">
                  <c:v>85.077824579584259</c:v>
                </c:pt>
                <c:pt idx="13638">
                  <c:v>85.075786905908956</c:v>
                </c:pt>
                <c:pt idx="13639">
                  <c:v>85.073676458173836</c:v>
                </c:pt>
                <c:pt idx="13640">
                  <c:v>85.071929880737869</c:v>
                </c:pt>
                <c:pt idx="13641">
                  <c:v>85.069964981122411</c:v>
                </c:pt>
                <c:pt idx="13642">
                  <c:v>85.068072855566768</c:v>
                </c:pt>
                <c:pt idx="13643">
                  <c:v>85.06610795595131</c:v>
                </c:pt>
                <c:pt idx="13644">
                  <c:v>85.063924734156345</c:v>
                </c:pt>
                <c:pt idx="13645">
                  <c:v>85.062032608600731</c:v>
                </c:pt>
                <c:pt idx="13646">
                  <c:v>85.060067708985258</c:v>
                </c:pt>
                <c:pt idx="13647">
                  <c:v>85.057884487190307</c:v>
                </c:pt>
                <c:pt idx="13648">
                  <c:v>85.055846813515004</c:v>
                </c:pt>
                <c:pt idx="13649">
                  <c:v>85.053736365779883</c:v>
                </c:pt>
                <c:pt idx="13650">
                  <c:v>85.051771466164411</c:v>
                </c:pt>
                <c:pt idx="13651">
                  <c:v>85.049952114668628</c:v>
                </c:pt>
                <c:pt idx="13652">
                  <c:v>85.047914440993338</c:v>
                </c:pt>
                <c:pt idx="13653">
                  <c:v>85.045512897018881</c:v>
                </c:pt>
                <c:pt idx="13654">
                  <c:v>85.043911867702576</c:v>
                </c:pt>
                <c:pt idx="13655">
                  <c:v>85.042383612446102</c:v>
                </c:pt>
                <c:pt idx="13656">
                  <c:v>85.040782583129797</c:v>
                </c:pt>
                <c:pt idx="13657">
                  <c:v>85.038963231634</c:v>
                </c:pt>
                <c:pt idx="13658">
                  <c:v>85.036561687659557</c:v>
                </c:pt>
                <c:pt idx="13659">
                  <c:v>85.034451239924437</c:v>
                </c:pt>
                <c:pt idx="13660">
                  <c:v>85.031976921890148</c:v>
                </c:pt>
                <c:pt idx="13661">
                  <c:v>85.030375892573844</c:v>
                </c:pt>
                <c:pt idx="13662">
                  <c:v>85.028774863257539</c:v>
                </c:pt>
                <c:pt idx="13663">
                  <c:v>85.026446093342912</c:v>
                </c:pt>
                <c:pt idx="13664">
                  <c:v>85.024553967787284</c:v>
                </c:pt>
                <c:pt idx="13665">
                  <c:v>85.022370745992333</c:v>
                </c:pt>
                <c:pt idx="13666">
                  <c:v>85.020842490735859</c:v>
                </c:pt>
                <c:pt idx="13667">
                  <c:v>85.01880481706057</c:v>
                </c:pt>
                <c:pt idx="13668">
                  <c:v>85.01618495090662</c:v>
                </c:pt>
                <c:pt idx="13669">
                  <c:v>85.014147277231316</c:v>
                </c:pt>
                <c:pt idx="13670">
                  <c:v>85.012327925735519</c:v>
                </c:pt>
                <c:pt idx="13671">
                  <c:v>85.010071929880723</c:v>
                </c:pt>
                <c:pt idx="13672">
                  <c:v>85.008252578384941</c:v>
                </c:pt>
                <c:pt idx="13673">
                  <c:v>85.005705486290822</c:v>
                </c:pt>
                <c:pt idx="13674">
                  <c:v>85.003231168256534</c:v>
                </c:pt>
                <c:pt idx="13675">
                  <c:v>85.001047946461568</c:v>
                </c:pt>
                <c:pt idx="13676">
                  <c:v>84.999301369025616</c:v>
                </c:pt>
                <c:pt idx="13677">
                  <c:v>84.99755479158965</c:v>
                </c:pt>
                <c:pt idx="13678">
                  <c:v>84.995953762273331</c:v>
                </c:pt>
                <c:pt idx="13679">
                  <c:v>84.99377054047838</c:v>
                </c:pt>
                <c:pt idx="13680">
                  <c:v>84.991660092743246</c:v>
                </c:pt>
                <c:pt idx="13681">
                  <c:v>84.989185774708972</c:v>
                </c:pt>
                <c:pt idx="13682">
                  <c:v>84.986420360435361</c:v>
                </c:pt>
                <c:pt idx="13683">
                  <c:v>84.984746557059225</c:v>
                </c:pt>
                <c:pt idx="13684">
                  <c:v>84.983291075862581</c:v>
                </c:pt>
                <c:pt idx="13685">
                  <c:v>84.98161727248646</c:v>
                </c:pt>
                <c:pt idx="13686">
                  <c:v>84.979579598811156</c:v>
                </c:pt>
                <c:pt idx="13687">
                  <c:v>84.976886958597376</c:v>
                </c:pt>
                <c:pt idx="13688">
                  <c:v>84.97514038116141</c:v>
                </c:pt>
                <c:pt idx="13689">
                  <c:v>84.972811611246783</c:v>
                </c:pt>
                <c:pt idx="13690">
                  <c:v>84.971065033810817</c:v>
                </c:pt>
                <c:pt idx="13691">
                  <c:v>84.968590715776543</c:v>
                </c:pt>
                <c:pt idx="13692">
                  <c:v>84.966480268041423</c:v>
                </c:pt>
                <c:pt idx="13693">
                  <c:v>84.964151498126796</c:v>
                </c:pt>
                <c:pt idx="13694">
                  <c:v>84.961968276331817</c:v>
                </c:pt>
                <c:pt idx="13695">
                  <c:v>84.960076150776203</c:v>
                </c:pt>
                <c:pt idx="13696">
                  <c:v>84.958402347400067</c:v>
                </c:pt>
                <c:pt idx="13697">
                  <c:v>84.956073577485441</c:v>
                </c:pt>
                <c:pt idx="13698">
                  <c:v>84.954618096288812</c:v>
                </c:pt>
                <c:pt idx="13699">
                  <c:v>84.953017066972507</c:v>
                </c:pt>
                <c:pt idx="13700">
                  <c:v>84.951343263596371</c:v>
                </c:pt>
                <c:pt idx="13701">
                  <c:v>84.949232815861237</c:v>
                </c:pt>
                <c:pt idx="13702">
                  <c:v>84.9470495940663</c:v>
                </c:pt>
                <c:pt idx="13703">
                  <c:v>84.945521338809812</c:v>
                </c:pt>
                <c:pt idx="13704">
                  <c:v>84.943410891074691</c:v>
                </c:pt>
                <c:pt idx="13705">
                  <c:v>84.941227669279741</c:v>
                </c:pt>
                <c:pt idx="13706">
                  <c:v>84.939335543724098</c:v>
                </c:pt>
                <c:pt idx="13707">
                  <c:v>84.937079547869317</c:v>
                </c:pt>
                <c:pt idx="13708">
                  <c:v>84.935114648253858</c:v>
                </c:pt>
                <c:pt idx="13709">
                  <c:v>84.933076974578555</c:v>
                </c:pt>
                <c:pt idx="13710">
                  <c:v>84.930820978723759</c:v>
                </c:pt>
                <c:pt idx="13711">
                  <c:v>84.928856079108314</c:v>
                </c:pt>
                <c:pt idx="13712">
                  <c:v>84.926963953552686</c:v>
                </c:pt>
                <c:pt idx="13713">
                  <c:v>84.925071827997044</c:v>
                </c:pt>
                <c:pt idx="13714">
                  <c:v>84.923034154321755</c:v>
                </c:pt>
                <c:pt idx="13715">
                  <c:v>84.920632610347297</c:v>
                </c:pt>
                <c:pt idx="13716">
                  <c:v>84.918158292313024</c:v>
                </c:pt>
                <c:pt idx="13717">
                  <c:v>84.916338940817226</c:v>
                </c:pt>
                <c:pt idx="13718">
                  <c:v>84.9140101709026</c:v>
                </c:pt>
                <c:pt idx="13719">
                  <c:v>84.912190819406803</c:v>
                </c:pt>
                <c:pt idx="13720">
                  <c:v>84.910225919791344</c:v>
                </c:pt>
                <c:pt idx="13721">
                  <c:v>84.90811547205621</c:v>
                </c:pt>
                <c:pt idx="13722">
                  <c:v>84.90607779838092</c:v>
                </c:pt>
                <c:pt idx="13723">
                  <c:v>84.903676254406463</c:v>
                </c:pt>
                <c:pt idx="13724">
                  <c:v>84.901420258551667</c:v>
                </c:pt>
                <c:pt idx="13725">
                  <c:v>84.899455358936208</c:v>
                </c:pt>
                <c:pt idx="13726">
                  <c:v>84.897636007440411</c:v>
                </c:pt>
                <c:pt idx="13727">
                  <c:v>84.895743881884783</c:v>
                </c:pt>
                <c:pt idx="13728">
                  <c:v>84.893487886029988</c:v>
                </c:pt>
                <c:pt idx="13729">
                  <c:v>84.891814082653866</c:v>
                </c:pt>
                <c:pt idx="13730">
                  <c:v>84.890431375517053</c:v>
                </c:pt>
                <c:pt idx="13731">
                  <c:v>84.887738735303273</c:v>
                </c:pt>
                <c:pt idx="13732">
                  <c:v>84.885409965388646</c:v>
                </c:pt>
                <c:pt idx="13733">
                  <c:v>84.883517839833019</c:v>
                </c:pt>
                <c:pt idx="13734">
                  <c:v>84.881989584576544</c:v>
                </c:pt>
                <c:pt idx="13735">
                  <c:v>84.879660814661932</c:v>
                </c:pt>
                <c:pt idx="13736">
                  <c:v>84.877113722567813</c:v>
                </c:pt>
                <c:pt idx="13737">
                  <c:v>84.875585467311353</c:v>
                </c:pt>
                <c:pt idx="13738">
                  <c:v>84.873475019576219</c:v>
                </c:pt>
                <c:pt idx="13739">
                  <c:v>84.871582894020591</c:v>
                </c:pt>
                <c:pt idx="13740">
                  <c:v>84.869836316584625</c:v>
                </c:pt>
                <c:pt idx="13741">
                  <c:v>84.867289224490506</c:v>
                </c:pt>
                <c:pt idx="13742">
                  <c:v>84.864960454575879</c:v>
                </c:pt>
                <c:pt idx="13743">
                  <c:v>84.86292278090059</c:v>
                </c:pt>
                <c:pt idx="13744">
                  <c:v>84.860739559105639</c:v>
                </c:pt>
                <c:pt idx="13745">
                  <c:v>84.859284077908995</c:v>
                </c:pt>
                <c:pt idx="13746">
                  <c:v>84.857464726413184</c:v>
                </c:pt>
                <c:pt idx="13747">
                  <c:v>84.855354278678064</c:v>
                </c:pt>
                <c:pt idx="13748">
                  <c:v>84.853098282823282</c:v>
                </c:pt>
                <c:pt idx="13749">
                  <c:v>84.851424479447147</c:v>
                </c:pt>
                <c:pt idx="13750">
                  <c:v>84.850114546370165</c:v>
                </c:pt>
                <c:pt idx="13751">
                  <c:v>84.848222420814537</c:v>
                </c:pt>
                <c:pt idx="13752">
                  <c:v>84.846257521199092</c:v>
                </c:pt>
                <c:pt idx="13753">
                  <c:v>84.844510943763112</c:v>
                </c:pt>
                <c:pt idx="13754">
                  <c:v>84.841891077609162</c:v>
                </c:pt>
                <c:pt idx="13755">
                  <c:v>84.839707855814211</c:v>
                </c:pt>
                <c:pt idx="13756">
                  <c:v>84.837597408079077</c:v>
                </c:pt>
                <c:pt idx="13757">
                  <c:v>84.835705282523449</c:v>
                </c:pt>
                <c:pt idx="13758">
                  <c:v>84.833813156967821</c:v>
                </c:pt>
                <c:pt idx="13759">
                  <c:v>84.831120516754027</c:v>
                </c:pt>
                <c:pt idx="13760">
                  <c:v>84.829010069018921</c:v>
                </c:pt>
                <c:pt idx="13761">
                  <c:v>84.827190717523109</c:v>
                </c:pt>
                <c:pt idx="13762">
                  <c:v>84.824789173548666</c:v>
                </c:pt>
                <c:pt idx="13763">
                  <c:v>84.822969822052869</c:v>
                </c:pt>
                <c:pt idx="13764">
                  <c:v>84.821150470557058</c:v>
                </c:pt>
                <c:pt idx="13765">
                  <c:v>84.819185570941599</c:v>
                </c:pt>
                <c:pt idx="13766">
                  <c:v>84.817293445385971</c:v>
                </c:pt>
                <c:pt idx="13767">
                  <c:v>84.81511022359102</c:v>
                </c:pt>
                <c:pt idx="13768">
                  <c:v>84.812854227736238</c:v>
                </c:pt>
                <c:pt idx="13769">
                  <c:v>84.810889328120766</c:v>
                </c:pt>
                <c:pt idx="13770">
                  <c:v>84.80863333226597</c:v>
                </c:pt>
                <c:pt idx="13771">
                  <c:v>84.806741206710342</c:v>
                </c:pt>
                <c:pt idx="13772">
                  <c:v>84.804630758975222</c:v>
                </c:pt>
                <c:pt idx="13773">
                  <c:v>84.802665859359763</c:v>
                </c:pt>
                <c:pt idx="13774">
                  <c:v>84.800846507863966</c:v>
                </c:pt>
                <c:pt idx="13775">
                  <c:v>84.798808834188662</c:v>
                </c:pt>
                <c:pt idx="13776">
                  <c:v>84.796771160513373</c:v>
                </c:pt>
                <c:pt idx="13777">
                  <c:v>84.794806260897914</c:v>
                </c:pt>
                <c:pt idx="13778">
                  <c:v>84.792623039102949</c:v>
                </c:pt>
                <c:pt idx="13779">
                  <c:v>84.790512591367829</c:v>
                </c:pt>
                <c:pt idx="13780">
                  <c:v>84.788256595513047</c:v>
                </c:pt>
                <c:pt idx="13781">
                  <c:v>84.785636729359098</c:v>
                </c:pt>
                <c:pt idx="13782">
                  <c:v>84.783962925982948</c:v>
                </c:pt>
                <c:pt idx="13783">
                  <c:v>84.782143574487151</c:v>
                </c:pt>
                <c:pt idx="13784">
                  <c:v>84.779814804572538</c:v>
                </c:pt>
                <c:pt idx="13785">
                  <c:v>84.777849904957066</c:v>
                </c:pt>
                <c:pt idx="13786">
                  <c:v>84.775739457221945</c:v>
                </c:pt>
                <c:pt idx="13787">
                  <c:v>84.773483461367164</c:v>
                </c:pt>
                <c:pt idx="13788">
                  <c:v>84.771591335811522</c:v>
                </c:pt>
                <c:pt idx="13789">
                  <c:v>84.769480888076416</c:v>
                </c:pt>
                <c:pt idx="13790">
                  <c:v>84.767297666281436</c:v>
                </c:pt>
                <c:pt idx="13791">
                  <c:v>84.764968896366838</c:v>
                </c:pt>
                <c:pt idx="13792">
                  <c:v>84.762712900512042</c:v>
                </c:pt>
                <c:pt idx="13793">
                  <c:v>84.761111871195723</c:v>
                </c:pt>
                <c:pt idx="13794">
                  <c:v>84.75929251969994</c:v>
                </c:pt>
                <c:pt idx="13795">
                  <c:v>84.757109297904989</c:v>
                </c:pt>
                <c:pt idx="13796">
                  <c:v>84.75543549452884</c:v>
                </c:pt>
                <c:pt idx="13797">
                  <c:v>84.753761691152704</c:v>
                </c:pt>
                <c:pt idx="13798">
                  <c:v>84.751651243417598</c:v>
                </c:pt>
                <c:pt idx="13799">
                  <c:v>84.749831891921772</c:v>
                </c:pt>
                <c:pt idx="13800">
                  <c:v>84.747866992306314</c:v>
                </c:pt>
                <c:pt idx="13801">
                  <c:v>84.745829318631039</c:v>
                </c:pt>
                <c:pt idx="13802">
                  <c:v>84.743355000596736</c:v>
                </c:pt>
                <c:pt idx="13803">
                  <c:v>84.741317326921447</c:v>
                </c:pt>
                <c:pt idx="13804">
                  <c:v>84.739134105126496</c:v>
                </c:pt>
                <c:pt idx="13805">
                  <c:v>84.73746030175036</c:v>
                </c:pt>
                <c:pt idx="13806">
                  <c:v>84.735058757775903</c:v>
                </c:pt>
                <c:pt idx="13807">
                  <c:v>84.733021084100614</c:v>
                </c:pt>
                <c:pt idx="13808">
                  <c:v>84.731420054784294</c:v>
                </c:pt>
                <c:pt idx="13809">
                  <c:v>84.72945515516885</c:v>
                </c:pt>
                <c:pt idx="13810">
                  <c:v>84.727781351792714</c:v>
                </c:pt>
                <c:pt idx="13811">
                  <c:v>84.72567090405758</c:v>
                </c:pt>
                <c:pt idx="13812">
                  <c:v>84.72356045632246</c:v>
                </c:pt>
                <c:pt idx="13813">
                  <c:v>84.721304460467678</c:v>
                </c:pt>
                <c:pt idx="13814">
                  <c:v>84.719194012732544</c:v>
                </c:pt>
                <c:pt idx="13815">
                  <c:v>84.717083564997424</c:v>
                </c:pt>
                <c:pt idx="13816">
                  <c:v>84.714973117262289</c:v>
                </c:pt>
                <c:pt idx="13817">
                  <c:v>84.712935443587</c:v>
                </c:pt>
                <c:pt idx="13818">
                  <c:v>84.710679447732218</c:v>
                </c:pt>
                <c:pt idx="13819">
                  <c:v>84.708568999997084</c:v>
                </c:pt>
                <c:pt idx="13820">
                  <c:v>84.706167456022627</c:v>
                </c:pt>
                <c:pt idx="13821">
                  <c:v>84.704129782347337</c:v>
                </c:pt>
                <c:pt idx="13822">
                  <c:v>84.702383204911371</c:v>
                </c:pt>
                <c:pt idx="13823">
                  <c:v>84.700272757176236</c:v>
                </c:pt>
                <c:pt idx="13824">
                  <c:v>84.698307857560778</c:v>
                </c:pt>
                <c:pt idx="13825">
                  <c:v>84.696270183885474</c:v>
                </c:pt>
                <c:pt idx="13826">
                  <c:v>84.694596380509353</c:v>
                </c:pt>
                <c:pt idx="13827">
                  <c:v>84.692485932774233</c:v>
                </c:pt>
                <c:pt idx="13828">
                  <c:v>84.690302710979267</c:v>
                </c:pt>
                <c:pt idx="13829">
                  <c:v>84.687901167004824</c:v>
                </c:pt>
                <c:pt idx="13830">
                  <c:v>84.685717945209859</c:v>
                </c:pt>
                <c:pt idx="13831">
                  <c:v>84.683898593714062</c:v>
                </c:pt>
                <c:pt idx="13832">
                  <c:v>84.681933694098603</c:v>
                </c:pt>
                <c:pt idx="13833">
                  <c:v>84.680259890722468</c:v>
                </c:pt>
                <c:pt idx="13834">
                  <c:v>84.678440539226656</c:v>
                </c:pt>
                <c:pt idx="13835">
                  <c:v>84.67633009149155</c:v>
                </c:pt>
                <c:pt idx="13836">
                  <c:v>84.674219643756416</c:v>
                </c:pt>
                <c:pt idx="13837">
                  <c:v>84.671454229482805</c:v>
                </c:pt>
                <c:pt idx="13838">
                  <c:v>84.669489329867346</c:v>
                </c:pt>
                <c:pt idx="13839">
                  <c:v>84.667888300551041</c:v>
                </c:pt>
                <c:pt idx="13840">
                  <c:v>84.665777852815921</c:v>
                </c:pt>
                <c:pt idx="13841">
                  <c:v>84.663812953200448</c:v>
                </c:pt>
                <c:pt idx="13842">
                  <c:v>84.661775279525159</c:v>
                </c:pt>
                <c:pt idx="13843">
                  <c:v>84.659446509610547</c:v>
                </c:pt>
                <c:pt idx="13844">
                  <c:v>84.657481609995074</c:v>
                </c:pt>
                <c:pt idx="13845">
                  <c:v>84.655662258499277</c:v>
                </c:pt>
                <c:pt idx="13846">
                  <c:v>84.653842907003479</c:v>
                </c:pt>
                <c:pt idx="13847">
                  <c:v>84.651586911148698</c:v>
                </c:pt>
                <c:pt idx="13848">
                  <c:v>84.64969478559307</c:v>
                </c:pt>
                <c:pt idx="13849">
                  <c:v>84.647584337857936</c:v>
                </c:pt>
                <c:pt idx="13850">
                  <c:v>84.645692212302308</c:v>
                </c:pt>
                <c:pt idx="13851">
                  <c:v>84.643727312686849</c:v>
                </c:pt>
                <c:pt idx="13852">
                  <c:v>84.641471316832053</c:v>
                </c:pt>
                <c:pt idx="13853">
                  <c:v>84.639142546917441</c:v>
                </c:pt>
                <c:pt idx="13854">
                  <c:v>84.637250421361813</c:v>
                </c:pt>
                <c:pt idx="13855">
                  <c:v>84.635503843925832</c:v>
                </c:pt>
                <c:pt idx="13856">
                  <c:v>84.633393396190698</c:v>
                </c:pt>
                <c:pt idx="13857">
                  <c:v>84.631428496575239</c:v>
                </c:pt>
                <c:pt idx="13858">
                  <c:v>84.629245274780288</c:v>
                </c:pt>
                <c:pt idx="13859">
                  <c:v>84.627571471404153</c:v>
                </c:pt>
                <c:pt idx="13860">
                  <c:v>84.625315475549371</c:v>
                </c:pt>
                <c:pt idx="13861">
                  <c:v>84.622986705634744</c:v>
                </c:pt>
                <c:pt idx="13862">
                  <c:v>84.620876257899624</c:v>
                </c:pt>
                <c:pt idx="13863">
                  <c:v>84.618620262044828</c:v>
                </c:pt>
                <c:pt idx="13864">
                  <c:v>84.616509814309708</c:v>
                </c:pt>
                <c:pt idx="13865">
                  <c:v>84.613962722215589</c:v>
                </c:pt>
                <c:pt idx="13866">
                  <c:v>84.611779500420624</c:v>
                </c:pt>
                <c:pt idx="13867">
                  <c:v>84.610032922984672</c:v>
                </c:pt>
                <c:pt idx="13868">
                  <c:v>84.608068023369199</c:v>
                </c:pt>
                <c:pt idx="13869">
                  <c:v>84.606248671873402</c:v>
                </c:pt>
                <c:pt idx="13870">
                  <c:v>84.604356546317774</c:v>
                </c:pt>
                <c:pt idx="13871">
                  <c:v>84.602391646702301</c:v>
                </c:pt>
                <c:pt idx="13872">
                  <c:v>84.600572295206504</c:v>
                </c:pt>
                <c:pt idx="13873">
                  <c:v>84.598534621531215</c:v>
                </c:pt>
                <c:pt idx="13874">
                  <c:v>84.596351399736264</c:v>
                </c:pt>
                <c:pt idx="13875">
                  <c:v>84.594750370419959</c:v>
                </c:pt>
                <c:pt idx="13876">
                  <c:v>84.5927854708045</c:v>
                </c:pt>
                <c:pt idx="13877">
                  <c:v>84.590820571189042</c:v>
                </c:pt>
                <c:pt idx="13878">
                  <c:v>84.588491801274429</c:v>
                </c:pt>
                <c:pt idx="13879">
                  <c:v>84.586599675718787</c:v>
                </c:pt>
                <c:pt idx="13880">
                  <c:v>84.584416453923822</c:v>
                </c:pt>
                <c:pt idx="13881">
                  <c:v>84.582378780248533</c:v>
                </c:pt>
                <c:pt idx="13882">
                  <c:v>84.58055942875275</c:v>
                </c:pt>
                <c:pt idx="13883">
                  <c:v>84.578521755077446</c:v>
                </c:pt>
                <c:pt idx="13884">
                  <c:v>84.576338533282481</c:v>
                </c:pt>
                <c:pt idx="13885">
                  <c:v>84.574300859607192</c:v>
                </c:pt>
                <c:pt idx="13886">
                  <c:v>84.572263185931888</c:v>
                </c:pt>
                <c:pt idx="13887">
                  <c:v>84.570662156615612</c:v>
                </c:pt>
                <c:pt idx="13888">
                  <c:v>84.56826061264114</c:v>
                </c:pt>
                <c:pt idx="13889">
                  <c:v>84.566150164906006</c:v>
                </c:pt>
                <c:pt idx="13890">
                  <c:v>84.563894169051238</c:v>
                </c:pt>
                <c:pt idx="13891">
                  <c:v>84.561929269435765</c:v>
                </c:pt>
                <c:pt idx="13892">
                  <c:v>84.559891595760476</c:v>
                </c:pt>
                <c:pt idx="13893">
                  <c:v>84.557562825845849</c:v>
                </c:pt>
                <c:pt idx="13894">
                  <c:v>84.555525152170546</c:v>
                </c:pt>
                <c:pt idx="13895">
                  <c:v>84.553414704435426</c:v>
                </c:pt>
                <c:pt idx="13896">
                  <c:v>84.551668126999473</c:v>
                </c:pt>
                <c:pt idx="13897">
                  <c:v>84.549921549563507</c:v>
                </c:pt>
                <c:pt idx="13898">
                  <c:v>84.547738327768528</c:v>
                </c:pt>
                <c:pt idx="13899">
                  <c:v>84.545773428153083</c:v>
                </c:pt>
                <c:pt idx="13900">
                  <c:v>84.543954076657286</c:v>
                </c:pt>
                <c:pt idx="13901">
                  <c:v>84.542061951101658</c:v>
                </c:pt>
                <c:pt idx="13902">
                  <c:v>84.540388147725523</c:v>
                </c:pt>
                <c:pt idx="13903">
                  <c:v>84.537986603751065</c:v>
                </c:pt>
                <c:pt idx="13904">
                  <c:v>84.536021704135607</c:v>
                </c:pt>
                <c:pt idx="13905">
                  <c:v>84.533984030460303</c:v>
                </c:pt>
                <c:pt idx="13906">
                  <c:v>84.531800808665352</c:v>
                </c:pt>
                <c:pt idx="13907">
                  <c:v>84.529981457169541</c:v>
                </c:pt>
                <c:pt idx="13908">
                  <c:v>84.527507139135267</c:v>
                </c:pt>
                <c:pt idx="13909">
                  <c:v>84.525251143280471</c:v>
                </c:pt>
                <c:pt idx="13910">
                  <c:v>84.523286243665012</c:v>
                </c:pt>
                <c:pt idx="13911">
                  <c:v>84.521612440288891</c:v>
                </c:pt>
                <c:pt idx="13912">
                  <c:v>84.519647540673418</c:v>
                </c:pt>
                <c:pt idx="13913">
                  <c:v>84.517464318878467</c:v>
                </c:pt>
                <c:pt idx="13914">
                  <c:v>84.51506277490401</c:v>
                </c:pt>
                <c:pt idx="13915">
                  <c:v>84.513170649348382</c:v>
                </c:pt>
                <c:pt idx="13916">
                  <c:v>84.5109146534936</c:v>
                </c:pt>
                <c:pt idx="13917">
                  <c:v>84.508804205758452</c:v>
                </c:pt>
                <c:pt idx="13918">
                  <c:v>84.506766532083162</c:v>
                </c:pt>
                <c:pt idx="13919">
                  <c:v>84.504947180587365</c:v>
                </c:pt>
                <c:pt idx="13920">
                  <c:v>84.502909506912076</c:v>
                </c:pt>
                <c:pt idx="13921">
                  <c:v>84.501017381356448</c:v>
                </c:pt>
                <c:pt idx="13922">
                  <c:v>84.499125255800806</c:v>
                </c:pt>
                <c:pt idx="13923">
                  <c:v>84.496796485886193</c:v>
                </c:pt>
                <c:pt idx="13924">
                  <c:v>84.494467715971567</c:v>
                </c:pt>
                <c:pt idx="13925">
                  <c:v>84.492066171997109</c:v>
                </c:pt>
                <c:pt idx="13926">
                  <c:v>84.490174046441496</c:v>
                </c:pt>
                <c:pt idx="13927">
                  <c:v>84.48850024306536</c:v>
                </c:pt>
                <c:pt idx="13928">
                  <c:v>84.486244247210564</c:v>
                </c:pt>
                <c:pt idx="13929">
                  <c:v>84.484424895714767</c:v>
                </c:pt>
                <c:pt idx="13930">
                  <c:v>84.482387222039478</c:v>
                </c:pt>
                <c:pt idx="13931">
                  <c:v>84.480058452124851</c:v>
                </c:pt>
                <c:pt idx="13932">
                  <c:v>84.478602970928222</c:v>
                </c:pt>
                <c:pt idx="13933">
                  <c:v>84.476419749133257</c:v>
                </c:pt>
                <c:pt idx="13934">
                  <c:v>84.474382075457967</c:v>
                </c:pt>
                <c:pt idx="13935">
                  <c:v>84.472489949902325</c:v>
                </c:pt>
                <c:pt idx="13936">
                  <c:v>84.470452276227036</c:v>
                </c:pt>
                <c:pt idx="13937">
                  <c:v>84.468341828491916</c:v>
                </c:pt>
                <c:pt idx="13938">
                  <c:v>84.465867510457642</c:v>
                </c:pt>
                <c:pt idx="13939">
                  <c:v>84.46404815896183</c:v>
                </c:pt>
                <c:pt idx="13940">
                  <c:v>84.461792163107035</c:v>
                </c:pt>
                <c:pt idx="13941">
                  <c:v>84.460045585671082</c:v>
                </c:pt>
                <c:pt idx="13942">
                  <c:v>84.458299008235102</c:v>
                </c:pt>
                <c:pt idx="13943">
                  <c:v>84.456188560499982</c:v>
                </c:pt>
                <c:pt idx="13944">
                  <c:v>84.453787016525524</c:v>
                </c:pt>
                <c:pt idx="13945">
                  <c:v>84.451021602251913</c:v>
                </c:pt>
                <c:pt idx="13946">
                  <c:v>84.448911154516793</c:v>
                </c:pt>
                <c:pt idx="13947">
                  <c:v>84.446873480841504</c:v>
                </c:pt>
                <c:pt idx="13948">
                  <c:v>84.444690259046538</c:v>
                </c:pt>
                <c:pt idx="13949">
                  <c:v>84.443089229730234</c:v>
                </c:pt>
                <c:pt idx="13950">
                  <c:v>84.441051556054944</c:v>
                </c:pt>
                <c:pt idx="13951">
                  <c:v>84.439013882379655</c:v>
                </c:pt>
                <c:pt idx="13952">
                  <c:v>84.437048982764182</c:v>
                </c:pt>
                <c:pt idx="13953">
                  <c:v>84.435447953447891</c:v>
                </c:pt>
                <c:pt idx="13954">
                  <c:v>84.433264731652926</c:v>
                </c:pt>
                <c:pt idx="13955">
                  <c:v>84.431299832037467</c:v>
                </c:pt>
                <c:pt idx="13956">
                  <c:v>84.429553254601501</c:v>
                </c:pt>
                <c:pt idx="13957">
                  <c:v>84.427224484686874</c:v>
                </c:pt>
                <c:pt idx="13958">
                  <c:v>84.425550681310739</c:v>
                </c:pt>
                <c:pt idx="13959">
                  <c:v>84.423149137336296</c:v>
                </c:pt>
                <c:pt idx="13960">
                  <c:v>84.420965915541331</c:v>
                </c:pt>
                <c:pt idx="13961">
                  <c:v>84.419510434344687</c:v>
                </c:pt>
                <c:pt idx="13962">
                  <c:v>84.417763856908735</c:v>
                </c:pt>
                <c:pt idx="13963">
                  <c:v>84.415653409173615</c:v>
                </c:pt>
                <c:pt idx="13964">
                  <c:v>84.413615735498311</c:v>
                </c:pt>
                <c:pt idx="13965">
                  <c:v>84.411941932122176</c:v>
                </c:pt>
                <c:pt idx="13966">
                  <c:v>84.410122580626364</c:v>
                </c:pt>
                <c:pt idx="13967">
                  <c:v>84.40757548853226</c:v>
                </c:pt>
                <c:pt idx="13968">
                  <c:v>84.405246718617633</c:v>
                </c:pt>
                <c:pt idx="13969">
                  <c:v>84.402917948703021</c:v>
                </c:pt>
                <c:pt idx="13970">
                  <c:v>84.400661952848239</c:v>
                </c:pt>
                <c:pt idx="13971">
                  <c:v>84.398842601352413</c:v>
                </c:pt>
                <c:pt idx="13972">
                  <c:v>84.3969504757968</c:v>
                </c:pt>
                <c:pt idx="13973">
                  <c:v>84.395058350241172</c:v>
                </c:pt>
                <c:pt idx="13974">
                  <c:v>84.393020676565868</c:v>
                </c:pt>
                <c:pt idx="13975">
                  <c:v>84.391055776950424</c:v>
                </c:pt>
                <c:pt idx="13976">
                  <c:v>84.388581458916121</c:v>
                </c:pt>
                <c:pt idx="13977">
                  <c:v>84.386179914941678</c:v>
                </c:pt>
                <c:pt idx="13978">
                  <c:v>84.384142241266375</c:v>
                </c:pt>
                <c:pt idx="13979">
                  <c:v>84.382322889770577</c:v>
                </c:pt>
                <c:pt idx="13980">
                  <c:v>84.380357990155119</c:v>
                </c:pt>
                <c:pt idx="13981">
                  <c:v>84.378829734898659</c:v>
                </c:pt>
                <c:pt idx="13982">
                  <c:v>84.376428190924202</c:v>
                </c:pt>
                <c:pt idx="13983">
                  <c:v>84.374317743189081</c:v>
                </c:pt>
                <c:pt idx="13984">
                  <c:v>84.372207295453933</c:v>
                </c:pt>
                <c:pt idx="13985">
                  <c:v>84.370024073658982</c:v>
                </c:pt>
                <c:pt idx="13986">
                  <c:v>84.367986399983693</c:v>
                </c:pt>
                <c:pt idx="13987">
                  <c:v>84.36616704848791</c:v>
                </c:pt>
                <c:pt idx="13988">
                  <c:v>84.363619956393777</c:v>
                </c:pt>
                <c:pt idx="13989">
                  <c:v>84.361218412419319</c:v>
                </c:pt>
                <c:pt idx="13990">
                  <c:v>84.359253512803861</c:v>
                </c:pt>
                <c:pt idx="13991">
                  <c:v>84.357215839128557</c:v>
                </c:pt>
                <c:pt idx="13992">
                  <c:v>84.355178165453268</c:v>
                </c:pt>
                <c:pt idx="13993">
                  <c:v>84.35328603989764</c:v>
                </c:pt>
                <c:pt idx="13994">
                  <c:v>84.351175592162519</c:v>
                </c:pt>
                <c:pt idx="13995">
                  <c:v>84.349356240666722</c:v>
                </c:pt>
                <c:pt idx="13996">
                  <c:v>84.348046307589755</c:v>
                </c:pt>
                <c:pt idx="13997">
                  <c:v>84.34586308579479</c:v>
                </c:pt>
                <c:pt idx="13998">
                  <c:v>84.343534315880163</c:v>
                </c:pt>
                <c:pt idx="13999">
                  <c:v>84.341351094085212</c:v>
                </c:pt>
                <c:pt idx="14000">
                  <c:v>84.339313420409908</c:v>
                </c:pt>
                <c:pt idx="14001">
                  <c:v>84.337785165153463</c:v>
                </c:pt>
                <c:pt idx="14002">
                  <c:v>84.33582026553799</c:v>
                </c:pt>
                <c:pt idx="14003">
                  <c:v>84.333345947503702</c:v>
                </c:pt>
                <c:pt idx="14004">
                  <c:v>84.331089951648906</c:v>
                </c:pt>
                <c:pt idx="14005">
                  <c:v>84.32941614827277</c:v>
                </c:pt>
                <c:pt idx="14006">
                  <c:v>84.327742344896635</c:v>
                </c:pt>
                <c:pt idx="14007">
                  <c:v>84.325486349041853</c:v>
                </c:pt>
                <c:pt idx="14008">
                  <c:v>84.323448675366564</c:v>
                </c:pt>
                <c:pt idx="14009">
                  <c:v>84.321629323870766</c:v>
                </c:pt>
                <c:pt idx="14010">
                  <c:v>84.31930055395614</c:v>
                </c:pt>
                <c:pt idx="14011">
                  <c:v>84.317699524639849</c:v>
                </c:pt>
                <c:pt idx="14012">
                  <c:v>84.315370754725222</c:v>
                </c:pt>
                <c:pt idx="14013">
                  <c:v>84.31347862916958</c:v>
                </c:pt>
                <c:pt idx="14014">
                  <c:v>84.311659277673783</c:v>
                </c:pt>
                <c:pt idx="14015">
                  <c:v>84.309476055878832</c:v>
                </c:pt>
                <c:pt idx="14016">
                  <c:v>84.307074511904375</c:v>
                </c:pt>
                <c:pt idx="14017">
                  <c:v>84.305182386348747</c:v>
                </c:pt>
                <c:pt idx="14018">
                  <c:v>84.303217486733288</c:v>
                </c:pt>
                <c:pt idx="14019">
                  <c:v>84.301179813057985</c:v>
                </c:pt>
                <c:pt idx="14020">
                  <c:v>84.299287687502371</c:v>
                </c:pt>
                <c:pt idx="14021">
                  <c:v>84.296667821348422</c:v>
                </c:pt>
                <c:pt idx="14022">
                  <c:v>84.29426627737395</c:v>
                </c:pt>
                <c:pt idx="14023">
                  <c:v>84.291937507459338</c:v>
                </c:pt>
                <c:pt idx="14024">
                  <c:v>84.290190930023371</c:v>
                </c:pt>
                <c:pt idx="14025">
                  <c:v>84.288080482288237</c:v>
                </c:pt>
                <c:pt idx="14026">
                  <c:v>84.285897260493286</c:v>
                </c:pt>
                <c:pt idx="14027">
                  <c:v>84.283641264638504</c:v>
                </c:pt>
                <c:pt idx="14028">
                  <c:v>84.281603590963201</c:v>
                </c:pt>
                <c:pt idx="14029">
                  <c:v>84.27949314322808</c:v>
                </c:pt>
                <c:pt idx="14030">
                  <c:v>84.277455469552791</c:v>
                </c:pt>
                <c:pt idx="14031">
                  <c:v>84.275490569937318</c:v>
                </c:pt>
                <c:pt idx="14032">
                  <c:v>84.273671218441521</c:v>
                </c:pt>
                <c:pt idx="14033">
                  <c:v>84.27207018912523</c:v>
                </c:pt>
                <c:pt idx="14034">
                  <c:v>84.269741419210604</c:v>
                </c:pt>
                <c:pt idx="14035">
                  <c:v>84.2677037455353</c:v>
                </c:pt>
                <c:pt idx="14036">
                  <c:v>84.265666071860011</c:v>
                </c:pt>
                <c:pt idx="14037">
                  <c:v>84.263628398184721</c:v>
                </c:pt>
                <c:pt idx="14038">
                  <c:v>84.262100142928247</c:v>
                </c:pt>
                <c:pt idx="14039">
                  <c:v>84.260208017372619</c:v>
                </c:pt>
                <c:pt idx="14040">
                  <c:v>84.258315891816991</c:v>
                </c:pt>
                <c:pt idx="14041">
                  <c:v>84.256350992201519</c:v>
                </c:pt>
                <c:pt idx="14042">
                  <c:v>84.254313318526229</c:v>
                </c:pt>
                <c:pt idx="14043">
                  <c:v>84.251984548611617</c:v>
                </c:pt>
                <c:pt idx="14044">
                  <c:v>84.249874100876482</c:v>
                </c:pt>
                <c:pt idx="14045">
                  <c:v>84.247690879081532</c:v>
                </c:pt>
                <c:pt idx="14046">
                  <c:v>84.245580431346411</c:v>
                </c:pt>
                <c:pt idx="14047">
                  <c:v>84.243542757671122</c:v>
                </c:pt>
                <c:pt idx="14048">
                  <c:v>84.241359535876143</c:v>
                </c:pt>
                <c:pt idx="14049">
                  <c:v>84.239758506559852</c:v>
                </c:pt>
                <c:pt idx="14050">
                  <c:v>84.237648058824718</c:v>
                </c:pt>
                <c:pt idx="14051">
                  <c:v>84.235537611089597</c:v>
                </c:pt>
                <c:pt idx="14052">
                  <c:v>84.233208841174985</c:v>
                </c:pt>
                <c:pt idx="14053">
                  <c:v>84.231098393439851</c:v>
                </c:pt>
                <c:pt idx="14054">
                  <c:v>84.228987945704731</c:v>
                </c:pt>
                <c:pt idx="14055">
                  <c:v>84.227023046089258</c:v>
                </c:pt>
                <c:pt idx="14056">
                  <c:v>84.224985372413968</c:v>
                </c:pt>
                <c:pt idx="14057">
                  <c:v>84.223166020918171</c:v>
                </c:pt>
                <c:pt idx="14058">
                  <c:v>84.220910025063375</c:v>
                </c:pt>
                <c:pt idx="14059">
                  <c:v>84.218581255148749</c:v>
                </c:pt>
                <c:pt idx="14060">
                  <c:v>84.216834677712797</c:v>
                </c:pt>
                <c:pt idx="14061">
                  <c:v>84.215015326216985</c:v>
                </c:pt>
                <c:pt idx="14062">
                  <c:v>84.212832104422048</c:v>
                </c:pt>
                <c:pt idx="14063">
                  <c:v>84.210648882627083</c:v>
                </c:pt>
                <c:pt idx="14064">
                  <c:v>84.208465660832118</c:v>
                </c:pt>
                <c:pt idx="14065">
                  <c:v>84.206136890917506</c:v>
                </c:pt>
                <c:pt idx="14066">
                  <c:v>84.204026443182372</c:v>
                </c:pt>
                <c:pt idx="14067">
                  <c:v>84.202134317626744</c:v>
                </c:pt>
                <c:pt idx="14068">
                  <c:v>84.200096643951454</c:v>
                </c:pt>
                <c:pt idx="14069">
                  <c:v>84.198277292455657</c:v>
                </c:pt>
                <c:pt idx="14070">
                  <c:v>84.196312392840184</c:v>
                </c:pt>
                <c:pt idx="14071">
                  <c:v>84.193910848865741</c:v>
                </c:pt>
                <c:pt idx="14072">
                  <c:v>84.191873175190452</c:v>
                </c:pt>
                <c:pt idx="14073">
                  <c:v>84.189689953395487</c:v>
                </c:pt>
                <c:pt idx="14074">
                  <c:v>84.187288409421029</c:v>
                </c:pt>
                <c:pt idx="14075">
                  <c:v>84.185469057925232</c:v>
                </c:pt>
                <c:pt idx="14076">
                  <c:v>84.183285836130267</c:v>
                </c:pt>
                <c:pt idx="14077">
                  <c:v>84.181248162454978</c:v>
                </c:pt>
                <c:pt idx="14078">
                  <c:v>84.179647133138673</c:v>
                </c:pt>
                <c:pt idx="14079">
                  <c:v>84.177463911343722</c:v>
                </c:pt>
                <c:pt idx="14080">
                  <c:v>84.175571785788108</c:v>
                </c:pt>
                <c:pt idx="14081">
                  <c:v>84.173388563993129</c:v>
                </c:pt>
                <c:pt idx="14082">
                  <c:v>84.171350890317839</c:v>
                </c:pt>
                <c:pt idx="14083">
                  <c:v>84.16931321664255</c:v>
                </c:pt>
                <c:pt idx="14084">
                  <c:v>84.16720276890743</c:v>
                </c:pt>
                <c:pt idx="14085">
                  <c:v>84.165237869291971</c:v>
                </c:pt>
                <c:pt idx="14086">
                  <c:v>84.163127421556837</c:v>
                </c:pt>
                <c:pt idx="14087">
                  <c:v>84.16079865164221</c:v>
                </c:pt>
                <c:pt idx="14088">
                  <c:v>84.158906526086582</c:v>
                </c:pt>
                <c:pt idx="14089">
                  <c:v>84.156941626471124</c:v>
                </c:pt>
                <c:pt idx="14090">
                  <c:v>84.154467308436836</c:v>
                </c:pt>
                <c:pt idx="14091">
                  <c:v>84.152720731000869</c:v>
                </c:pt>
                <c:pt idx="14092">
                  <c:v>84.150610283265735</c:v>
                </c:pt>
                <c:pt idx="14093">
                  <c:v>84.148718157710121</c:v>
                </c:pt>
                <c:pt idx="14094">
                  <c:v>84.147044354333971</c:v>
                </c:pt>
                <c:pt idx="14095">
                  <c:v>84.145079454718513</c:v>
                </c:pt>
                <c:pt idx="14096">
                  <c:v>84.142677910744069</c:v>
                </c:pt>
                <c:pt idx="14097">
                  <c:v>84.140567463008935</c:v>
                </c:pt>
                <c:pt idx="14098">
                  <c:v>84.139184755872137</c:v>
                </c:pt>
                <c:pt idx="14099">
                  <c:v>84.137001534077186</c:v>
                </c:pt>
                <c:pt idx="14100">
                  <c:v>84.134891086342051</c:v>
                </c:pt>
                <c:pt idx="14101">
                  <c:v>84.133071734846254</c:v>
                </c:pt>
                <c:pt idx="14102">
                  <c:v>84.130888513051303</c:v>
                </c:pt>
                <c:pt idx="14103">
                  <c:v>84.128850839376</c:v>
                </c:pt>
                <c:pt idx="14104">
                  <c:v>84.126522069461387</c:v>
                </c:pt>
                <c:pt idx="14105">
                  <c:v>84.124266073606591</c:v>
                </c:pt>
                <c:pt idx="14106">
                  <c:v>84.122446722110794</c:v>
                </c:pt>
                <c:pt idx="14107">
                  <c:v>84.120700144674828</c:v>
                </c:pt>
                <c:pt idx="14108">
                  <c:v>84.118735245059355</c:v>
                </c:pt>
                <c:pt idx="14109">
                  <c:v>84.116479249204573</c:v>
                </c:pt>
                <c:pt idx="14110">
                  <c:v>84.114296027409623</c:v>
                </c:pt>
                <c:pt idx="14111">
                  <c:v>84.112258353734319</c:v>
                </c:pt>
                <c:pt idx="14112">
                  <c:v>84.110439002238522</c:v>
                </c:pt>
                <c:pt idx="14113">
                  <c:v>84.108619650742725</c:v>
                </c:pt>
                <c:pt idx="14114">
                  <c:v>84.106218106768267</c:v>
                </c:pt>
                <c:pt idx="14115">
                  <c:v>84.103379918434825</c:v>
                </c:pt>
                <c:pt idx="14116">
                  <c:v>84.101342244759536</c:v>
                </c:pt>
                <c:pt idx="14117">
                  <c:v>84.09959566732357</c:v>
                </c:pt>
                <c:pt idx="14118">
                  <c:v>84.097266897408957</c:v>
                </c:pt>
                <c:pt idx="14119">
                  <c:v>84.094938127494316</c:v>
                </c:pt>
                <c:pt idx="14120">
                  <c:v>84.093118775998533</c:v>
                </c:pt>
                <c:pt idx="14121">
                  <c:v>84.091153876383061</c:v>
                </c:pt>
                <c:pt idx="14122">
                  <c:v>84.089116202707771</c:v>
                </c:pt>
                <c:pt idx="14123">
                  <c:v>84.08693298091282</c:v>
                </c:pt>
                <c:pt idx="14124">
                  <c:v>84.084895307237517</c:v>
                </c:pt>
                <c:pt idx="14125">
                  <c:v>84.083148729801565</c:v>
                </c:pt>
                <c:pt idx="14126">
                  <c:v>84.081402152365598</c:v>
                </c:pt>
                <c:pt idx="14127">
                  <c:v>84.079437252750125</c:v>
                </c:pt>
                <c:pt idx="14128">
                  <c:v>84.077181256895329</c:v>
                </c:pt>
                <c:pt idx="14129">
                  <c:v>84.075216357279885</c:v>
                </c:pt>
                <c:pt idx="14130">
                  <c:v>84.073397005784074</c:v>
                </c:pt>
                <c:pt idx="14131">
                  <c:v>84.071213783989123</c:v>
                </c:pt>
                <c:pt idx="14132">
                  <c:v>84.068521143775342</c:v>
                </c:pt>
                <c:pt idx="14133">
                  <c:v>84.066410696040222</c:v>
                </c:pt>
                <c:pt idx="14134">
                  <c:v>84.064664118604242</c:v>
                </c:pt>
                <c:pt idx="14135">
                  <c:v>84.062480896809291</c:v>
                </c:pt>
                <c:pt idx="14136">
                  <c:v>84.060443223134001</c:v>
                </c:pt>
                <c:pt idx="14137">
                  <c:v>84.05862387163819</c:v>
                </c:pt>
                <c:pt idx="14138">
                  <c:v>84.056586197962901</c:v>
                </c:pt>
                <c:pt idx="14139">
                  <c:v>84.054330202108105</c:v>
                </c:pt>
                <c:pt idx="14140">
                  <c:v>84.052292528432815</c:v>
                </c:pt>
                <c:pt idx="14141">
                  <c:v>84.050473176937018</c:v>
                </c:pt>
                <c:pt idx="14142">
                  <c:v>84.048217181082236</c:v>
                </c:pt>
                <c:pt idx="14143">
                  <c:v>84.046179507406947</c:v>
                </c:pt>
                <c:pt idx="14144">
                  <c:v>84.043996285611982</c:v>
                </c:pt>
                <c:pt idx="14145">
                  <c:v>84.042249708176016</c:v>
                </c:pt>
                <c:pt idx="14146">
                  <c:v>84.040284808560557</c:v>
                </c:pt>
                <c:pt idx="14147">
                  <c:v>84.038174360825423</c:v>
                </c:pt>
                <c:pt idx="14148">
                  <c:v>84.035991139030472</c:v>
                </c:pt>
                <c:pt idx="14149">
                  <c:v>84.033880691295352</c:v>
                </c:pt>
                <c:pt idx="14150">
                  <c:v>84.031988565739709</c:v>
                </c:pt>
                <c:pt idx="14151">
                  <c:v>84.029732569884914</c:v>
                </c:pt>
                <c:pt idx="14152">
                  <c:v>84.027622122149793</c:v>
                </c:pt>
                <c:pt idx="14153">
                  <c:v>84.025875544713841</c:v>
                </c:pt>
                <c:pt idx="14154">
                  <c:v>84.024128967277861</c:v>
                </c:pt>
                <c:pt idx="14155">
                  <c:v>84.02201851954274</c:v>
                </c:pt>
                <c:pt idx="14156">
                  <c:v>84.020344716166605</c:v>
                </c:pt>
                <c:pt idx="14157">
                  <c:v>84.018234268431485</c:v>
                </c:pt>
                <c:pt idx="14158">
                  <c:v>84.01605104663652</c:v>
                </c:pt>
                <c:pt idx="14159">
                  <c:v>84.013867824841569</c:v>
                </c:pt>
                <c:pt idx="14160">
                  <c:v>84.011830151166279</c:v>
                </c:pt>
                <c:pt idx="14161">
                  <c:v>84.009355833131991</c:v>
                </c:pt>
                <c:pt idx="14162">
                  <c:v>84.007245385396871</c:v>
                </c:pt>
                <c:pt idx="14163">
                  <c:v>84.00542603390106</c:v>
                </c:pt>
                <c:pt idx="14164">
                  <c:v>84.003170038046278</c:v>
                </c:pt>
                <c:pt idx="14165">
                  <c:v>84.001350686550467</c:v>
                </c:pt>
                <c:pt idx="14166">
                  <c:v>83.999604109114514</c:v>
                </c:pt>
                <c:pt idx="14167">
                  <c:v>83.99749366137938</c:v>
                </c:pt>
                <c:pt idx="14168">
                  <c:v>83.99538321364426</c:v>
                </c:pt>
                <c:pt idx="14169">
                  <c:v>83.993199991849295</c:v>
                </c:pt>
                <c:pt idx="14170">
                  <c:v>83.990943995994513</c:v>
                </c:pt>
                <c:pt idx="14171">
                  <c:v>83.98839690390038</c:v>
                </c:pt>
                <c:pt idx="14172">
                  <c:v>83.986577552404597</c:v>
                </c:pt>
                <c:pt idx="14173">
                  <c:v>83.984685426848955</c:v>
                </c:pt>
                <c:pt idx="14174">
                  <c:v>83.982866075353172</c:v>
                </c:pt>
                <c:pt idx="14175">
                  <c:v>83.980537305438546</c:v>
                </c:pt>
                <c:pt idx="14176">
                  <c:v>83.977844665224751</c:v>
                </c:pt>
                <c:pt idx="14177">
                  <c:v>83.976170861848644</c:v>
                </c:pt>
                <c:pt idx="14178">
                  <c:v>83.974569832532325</c:v>
                </c:pt>
                <c:pt idx="14179">
                  <c:v>83.972459384797205</c:v>
                </c:pt>
                <c:pt idx="14180">
                  <c:v>83.970421711121915</c:v>
                </c:pt>
                <c:pt idx="14181">
                  <c:v>83.967874619027796</c:v>
                </c:pt>
                <c:pt idx="14182">
                  <c:v>83.965400300993508</c:v>
                </c:pt>
                <c:pt idx="14183">
                  <c:v>83.963653723557542</c:v>
                </c:pt>
                <c:pt idx="14184">
                  <c:v>83.9617615980019</c:v>
                </c:pt>
                <c:pt idx="14185">
                  <c:v>83.959360054027456</c:v>
                </c:pt>
                <c:pt idx="14186">
                  <c:v>83.957540702531659</c:v>
                </c:pt>
                <c:pt idx="14187">
                  <c:v>83.955648576976031</c:v>
                </c:pt>
                <c:pt idx="14188">
                  <c:v>83.953538129240897</c:v>
                </c:pt>
                <c:pt idx="14189">
                  <c:v>83.951573229625453</c:v>
                </c:pt>
                <c:pt idx="14190">
                  <c:v>83.949244459710826</c:v>
                </c:pt>
                <c:pt idx="14191">
                  <c:v>83.947352334155184</c:v>
                </c:pt>
                <c:pt idx="14192">
                  <c:v>83.945896852958555</c:v>
                </c:pt>
                <c:pt idx="14193">
                  <c:v>83.944004727402927</c:v>
                </c:pt>
                <c:pt idx="14194">
                  <c:v>83.941748731548131</c:v>
                </c:pt>
                <c:pt idx="14195">
                  <c:v>83.939347187573688</c:v>
                </c:pt>
                <c:pt idx="14196">
                  <c:v>83.937163965778723</c:v>
                </c:pt>
                <c:pt idx="14197">
                  <c:v>83.935417388342742</c:v>
                </c:pt>
                <c:pt idx="14198">
                  <c:v>83.933743584966606</c:v>
                </c:pt>
                <c:pt idx="14199">
                  <c:v>83.932215329710161</c:v>
                </c:pt>
                <c:pt idx="14200">
                  <c:v>83.930032107915181</c:v>
                </c:pt>
                <c:pt idx="14201">
                  <c:v>83.927630563940738</c:v>
                </c:pt>
                <c:pt idx="14202">
                  <c:v>83.92566566432528</c:v>
                </c:pt>
                <c:pt idx="14203">
                  <c:v>83.923191346290992</c:v>
                </c:pt>
                <c:pt idx="14204">
                  <c:v>83.920717028256703</c:v>
                </c:pt>
                <c:pt idx="14205">
                  <c:v>83.918679354581414</c:v>
                </c:pt>
                <c:pt idx="14206">
                  <c:v>83.916714454965941</c:v>
                </c:pt>
                <c:pt idx="14207">
                  <c:v>83.914312910991498</c:v>
                </c:pt>
                <c:pt idx="14208">
                  <c:v>83.912566333555532</c:v>
                </c:pt>
                <c:pt idx="14209">
                  <c:v>83.911110852358888</c:v>
                </c:pt>
                <c:pt idx="14210">
                  <c:v>83.908927630563952</c:v>
                </c:pt>
                <c:pt idx="14211">
                  <c:v>83.90652608658948</c:v>
                </c:pt>
                <c:pt idx="14212">
                  <c:v>83.90441563885436</c:v>
                </c:pt>
                <c:pt idx="14213">
                  <c:v>83.902377965179056</c:v>
                </c:pt>
                <c:pt idx="14214">
                  <c:v>83.900485839623443</c:v>
                </c:pt>
                <c:pt idx="14215">
                  <c:v>83.898011521589154</c:v>
                </c:pt>
                <c:pt idx="14216">
                  <c:v>83.896046621973682</c:v>
                </c:pt>
                <c:pt idx="14217">
                  <c:v>83.894154496418054</c:v>
                </c:pt>
                <c:pt idx="14218">
                  <c:v>83.891971274623103</c:v>
                </c:pt>
                <c:pt idx="14219">
                  <c:v>83.890443019366629</c:v>
                </c:pt>
                <c:pt idx="14220">
                  <c:v>83.88847811975117</c:v>
                </c:pt>
                <c:pt idx="14221">
                  <c:v>83.886585994195542</c:v>
                </c:pt>
                <c:pt idx="14222">
                  <c:v>83.884111676161254</c:v>
                </c:pt>
                <c:pt idx="14223">
                  <c:v>83.881928454366289</c:v>
                </c:pt>
                <c:pt idx="14224">
                  <c:v>83.880254650990167</c:v>
                </c:pt>
                <c:pt idx="14225">
                  <c:v>83.878216977314864</c:v>
                </c:pt>
                <c:pt idx="14226">
                  <c:v>83.875888207400251</c:v>
                </c:pt>
                <c:pt idx="14227">
                  <c:v>83.873632211545441</c:v>
                </c:pt>
                <c:pt idx="14228">
                  <c:v>83.871812860049658</c:v>
                </c:pt>
                <c:pt idx="14229">
                  <c:v>83.870066282613692</c:v>
                </c:pt>
                <c:pt idx="14230">
                  <c:v>83.867810286758896</c:v>
                </c:pt>
                <c:pt idx="14231">
                  <c:v>83.865627064963945</c:v>
                </c:pt>
                <c:pt idx="14232">
                  <c:v>83.863371069109149</c:v>
                </c:pt>
                <c:pt idx="14233">
                  <c:v>83.860823977015045</c:v>
                </c:pt>
                <c:pt idx="14234">
                  <c:v>83.85871352927991</c:v>
                </c:pt>
                <c:pt idx="14235">
                  <c:v>83.856821403724283</c:v>
                </c:pt>
                <c:pt idx="14236">
                  <c:v>83.854419859749825</c:v>
                </c:pt>
                <c:pt idx="14237">
                  <c:v>83.852236637954874</c:v>
                </c:pt>
                <c:pt idx="14238">
                  <c:v>83.8507083826984</c:v>
                </c:pt>
                <c:pt idx="14239">
                  <c:v>83.849252901501757</c:v>
                </c:pt>
                <c:pt idx="14240">
                  <c:v>83.846924131587144</c:v>
                </c:pt>
                <c:pt idx="14241">
                  <c:v>83.844595361672518</c:v>
                </c:pt>
                <c:pt idx="14242">
                  <c:v>83.84270323611689</c:v>
                </c:pt>
                <c:pt idx="14243">
                  <c:v>83.840956658680938</c:v>
                </c:pt>
                <c:pt idx="14244">
                  <c:v>83.838627888766297</c:v>
                </c:pt>
                <c:pt idx="14245">
                  <c:v>83.83688131133033</c:v>
                </c:pt>
                <c:pt idx="14246">
                  <c:v>83.83528028201404</c:v>
                </c:pt>
                <c:pt idx="14247">
                  <c:v>83.833533704578073</c:v>
                </c:pt>
                <c:pt idx="14248">
                  <c:v>83.831641579022431</c:v>
                </c:pt>
                <c:pt idx="14249">
                  <c:v>83.829167260988143</c:v>
                </c:pt>
                <c:pt idx="14250">
                  <c:v>83.826620168894038</c:v>
                </c:pt>
                <c:pt idx="14251">
                  <c:v>83.824291398979412</c:v>
                </c:pt>
                <c:pt idx="14252">
                  <c:v>83.822326499363953</c:v>
                </c:pt>
                <c:pt idx="14253">
                  <c:v>83.820652695987818</c:v>
                </c:pt>
                <c:pt idx="14254">
                  <c:v>83.818687796372345</c:v>
                </c:pt>
                <c:pt idx="14255">
                  <c:v>83.816504574577394</c:v>
                </c:pt>
                <c:pt idx="14256">
                  <c:v>83.814321352782443</c:v>
                </c:pt>
                <c:pt idx="14257">
                  <c:v>83.812429227226801</c:v>
                </c:pt>
                <c:pt idx="14258">
                  <c:v>83.809882135132696</c:v>
                </c:pt>
                <c:pt idx="14259">
                  <c:v>83.8076261392779</c:v>
                </c:pt>
                <c:pt idx="14260">
                  <c:v>83.805879561841934</c:v>
                </c:pt>
                <c:pt idx="14261">
                  <c:v>83.804132984405982</c:v>
                </c:pt>
                <c:pt idx="14262">
                  <c:v>83.80173144043151</c:v>
                </c:pt>
                <c:pt idx="14263">
                  <c:v>83.799620992696404</c:v>
                </c:pt>
                <c:pt idx="14264">
                  <c:v>83.797510544961256</c:v>
                </c:pt>
                <c:pt idx="14265">
                  <c:v>83.795763967525289</c:v>
                </c:pt>
                <c:pt idx="14266">
                  <c:v>83.794017390089337</c:v>
                </c:pt>
                <c:pt idx="14267">
                  <c:v>83.791543072055049</c:v>
                </c:pt>
                <c:pt idx="14268">
                  <c:v>83.78950539837976</c:v>
                </c:pt>
                <c:pt idx="14269">
                  <c:v>83.787540498764287</c:v>
                </c:pt>
                <c:pt idx="14270">
                  <c:v>83.78579392132832</c:v>
                </c:pt>
                <c:pt idx="14271">
                  <c:v>83.783901795772692</c:v>
                </c:pt>
                <c:pt idx="14272">
                  <c:v>83.78157302585808</c:v>
                </c:pt>
                <c:pt idx="14273">
                  <c:v>83.779171481883623</c:v>
                </c:pt>
                <c:pt idx="14274">
                  <c:v>83.776915486028841</c:v>
                </c:pt>
                <c:pt idx="14275">
                  <c:v>83.774659490174045</c:v>
                </c:pt>
                <c:pt idx="14276">
                  <c:v>83.772549042438911</c:v>
                </c:pt>
                <c:pt idx="14277">
                  <c:v>83.770656916883297</c:v>
                </c:pt>
                <c:pt idx="14278">
                  <c:v>83.768692017267824</c:v>
                </c:pt>
                <c:pt idx="14279">
                  <c:v>83.767090987951519</c:v>
                </c:pt>
                <c:pt idx="14280">
                  <c:v>83.765417184575384</c:v>
                </c:pt>
                <c:pt idx="14281">
                  <c:v>83.763306736840264</c:v>
                </c:pt>
                <c:pt idx="14282">
                  <c:v>83.761341837224791</c:v>
                </c:pt>
                <c:pt idx="14283">
                  <c:v>83.759013067310178</c:v>
                </c:pt>
                <c:pt idx="14284">
                  <c:v>83.756684297395552</c:v>
                </c:pt>
                <c:pt idx="14285">
                  <c:v>83.754209979361278</c:v>
                </c:pt>
                <c:pt idx="14286">
                  <c:v>83.752099531626143</c:v>
                </c:pt>
                <c:pt idx="14287">
                  <c:v>83.749770761711531</c:v>
                </c:pt>
                <c:pt idx="14288">
                  <c:v>83.747878636155889</c:v>
                </c:pt>
                <c:pt idx="14289">
                  <c:v>83.745768188420783</c:v>
                </c:pt>
                <c:pt idx="14290">
                  <c:v>83.743439418506142</c:v>
                </c:pt>
                <c:pt idx="14291">
                  <c:v>83.741256196711205</c:v>
                </c:pt>
                <c:pt idx="14292">
                  <c:v>83.739655167394886</c:v>
                </c:pt>
                <c:pt idx="14293">
                  <c:v>83.738199686198257</c:v>
                </c:pt>
                <c:pt idx="14294">
                  <c:v>83.736234786582784</c:v>
                </c:pt>
                <c:pt idx="14295">
                  <c:v>83.734269886967326</c:v>
                </c:pt>
                <c:pt idx="14296">
                  <c:v>83.731795568933038</c:v>
                </c:pt>
                <c:pt idx="14297">
                  <c:v>83.729976217437255</c:v>
                </c:pt>
                <c:pt idx="14298">
                  <c:v>83.728084091881612</c:v>
                </c:pt>
                <c:pt idx="14299">
                  <c:v>83.725755321966986</c:v>
                </c:pt>
                <c:pt idx="14300">
                  <c:v>83.723935970471203</c:v>
                </c:pt>
                <c:pt idx="14301">
                  <c:v>83.721825522736069</c:v>
                </c:pt>
                <c:pt idx="14302">
                  <c:v>83.719423978761625</c:v>
                </c:pt>
                <c:pt idx="14303">
                  <c:v>83.717531853205983</c:v>
                </c:pt>
                <c:pt idx="14304">
                  <c:v>83.71556695359051</c:v>
                </c:pt>
                <c:pt idx="14305">
                  <c:v>83.713310957735729</c:v>
                </c:pt>
                <c:pt idx="14306">
                  <c:v>83.711491606239932</c:v>
                </c:pt>
                <c:pt idx="14307">
                  <c:v>83.709090062265474</c:v>
                </c:pt>
                <c:pt idx="14308">
                  <c:v>83.707197936709861</c:v>
                </c:pt>
                <c:pt idx="14309">
                  <c:v>83.705596907393542</c:v>
                </c:pt>
                <c:pt idx="14310">
                  <c:v>83.703486459658421</c:v>
                </c:pt>
                <c:pt idx="14311">
                  <c:v>83.701376011923301</c:v>
                </c:pt>
                <c:pt idx="14312">
                  <c:v>83.698974467948844</c:v>
                </c:pt>
                <c:pt idx="14313">
                  <c:v>83.697155116453033</c:v>
                </c:pt>
                <c:pt idx="14314">
                  <c:v>83.69540853901708</c:v>
                </c:pt>
                <c:pt idx="14315">
                  <c:v>83.693516413461452</c:v>
                </c:pt>
                <c:pt idx="14316">
                  <c:v>83.691988158204978</c:v>
                </c:pt>
                <c:pt idx="14317">
                  <c:v>83.689441066110859</c:v>
                </c:pt>
                <c:pt idx="14318">
                  <c:v>83.687330618375739</c:v>
                </c:pt>
                <c:pt idx="14319">
                  <c:v>83.684929074401296</c:v>
                </c:pt>
                <c:pt idx="14320">
                  <c:v>83.682745852606317</c:v>
                </c:pt>
                <c:pt idx="14321">
                  <c:v>83.680780952990872</c:v>
                </c:pt>
                <c:pt idx="14322">
                  <c:v>83.678670505255738</c:v>
                </c:pt>
                <c:pt idx="14323">
                  <c:v>83.676632831580449</c:v>
                </c:pt>
                <c:pt idx="14324">
                  <c:v>83.67466793196499</c:v>
                </c:pt>
                <c:pt idx="14325">
                  <c:v>83.672120839870871</c:v>
                </c:pt>
                <c:pt idx="14326">
                  <c:v>83.670155940255398</c:v>
                </c:pt>
                <c:pt idx="14327">
                  <c:v>83.66826381469977</c:v>
                </c:pt>
                <c:pt idx="14328">
                  <c:v>83.666153366964664</c:v>
                </c:pt>
                <c:pt idx="14329">
                  <c:v>83.664115693289347</c:v>
                </c:pt>
                <c:pt idx="14330">
                  <c:v>83.661932471494396</c:v>
                </c:pt>
                <c:pt idx="14331">
                  <c:v>83.659676475639614</c:v>
                </c:pt>
                <c:pt idx="14332">
                  <c:v>83.657857124143803</c:v>
                </c:pt>
                <c:pt idx="14333">
                  <c:v>83.656328868887343</c:v>
                </c:pt>
                <c:pt idx="14334">
                  <c:v>83.654072873032547</c:v>
                </c:pt>
                <c:pt idx="14335">
                  <c:v>83.65174410311792</c:v>
                </c:pt>
                <c:pt idx="14336">
                  <c:v>83.649851977562292</c:v>
                </c:pt>
                <c:pt idx="14337">
                  <c:v>83.647959852006665</c:v>
                </c:pt>
                <c:pt idx="14338">
                  <c:v>83.645776630211714</c:v>
                </c:pt>
                <c:pt idx="14339">
                  <c:v>83.643666182476579</c:v>
                </c:pt>
                <c:pt idx="14340">
                  <c:v>83.641846830980782</c:v>
                </c:pt>
                <c:pt idx="14341">
                  <c:v>83.63900864264734</c:v>
                </c:pt>
                <c:pt idx="14342">
                  <c:v>83.636970968972051</c:v>
                </c:pt>
                <c:pt idx="14343">
                  <c:v>83.635224391536084</c:v>
                </c:pt>
                <c:pt idx="14344">
                  <c:v>83.632895621621458</c:v>
                </c:pt>
                <c:pt idx="14345">
                  <c:v>83.630421303587184</c:v>
                </c:pt>
                <c:pt idx="14346">
                  <c:v>83.62838362991188</c:v>
                </c:pt>
                <c:pt idx="14347">
                  <c:v>83.626418730296422</c:v>
                </c:pt>
                <c:pt idx="14348">
                  <c:v>83.624744926920286</c:v>
                </c:pt>
                <c:pt idx="14349">
                  <c:v>83.622925575424489</c:v>
                </c:pt>
                <c:pt idx="14350">
                  <c:v>83.620742353629524</c:v>
                </c:pt>
                <c:pt idx="14351">
                  <c:v>83.618268035595236</c:v>
                </c:pt>
                <c:pt idx="14352">
                  <c:v>83.616303135979791</c:v>
                </c:pt>
                <c:pt idx="14353">
                  <c:v>83.61448378448398</c:v>
                </c:pt>
                <c:pt idx="14354">
                  <c:v>83.612518884868521</c:v>
                </c:pt>
                <c:pt idx="14355">
                  <c:v>83.610772307432541</c:v>
                </c:pt>
                <c:pt idx="14356">
                  <c:v>83.608661859697435</c:v>
                </c:pt>
                <c:pt idx="14357">
                  <c:v>83.606333089782808</c:v>
                </c:pt>
                <c:pt idx="14358">
                  <c:v>83.604295416107519</c:v>
                </c:pt>
                <c:pt idx="14359">
                  <c:v>83.602184968372384</c:v>
                </c:pt>
                <c:pt idx="14360">
                  <c:v>83.600147294697095</c:v>
                </c:pt>
                <c:pt idx="14361">
                  <c:v>83.597891298842313</c:v>
                </c:pt>
                <c:pt idx="14362">
                  <c:v>83.595562528927687</c:v>
                </c:pt>
                <c:pt idx="14363">
                  <c:v>83.593379307132736</c:v>
                </c:pt>
                <c:pt idx="14364">
                  <c:v>83.591196085337771</c:v>
                </c:pt>
                <c:pt idx="14365">
                  <c:v>83.589376733841974</c:v>
                </c:pt>
                <c:pt idx="14366">
                  <c:v>83.587775704525669</c:v>
                </c:pt>
                <c:pt idx="14367">
                  <c:v>83.586101901149533</c:v>
                </c:pt>
                <c:pt idx="14368">
                  <c:v>83.583845905294751</c:v>
                </c:pt>
                <c:pt idx="14369">
                  <c:v>83.581662683499786</c:v>
                </c:pt>
                <c:pt idx="14370">
                  <c:v>83.579697783884328</c:v>
                </c:pt>
                <c:pt idx="14371">
                  <c:v>83.577587336149193</c:v>
                </c:pt>
                <c:pt idx="14372">
                  <c:v>83.575331340294412</c:v>
                </c:pt>
                <c:pt idx="14373">
                  <c:v>83.573439214738769</c:v>
                </c:pt>
                <c:pt idx="14374">
                  <c:v>83.571183218883988</c:v>
                </c:pt>
                <c:pt idx="14375">
                  <c:v>83.568927223029192</c:v>
                </c:pt>
                <c:pt idx="14376">
                  <c:v>83.566889549353903</c:v>
                </c:pt>
                <c:pt idx="14377">
                  <c:v>83.56507019785812</c:v>
                </c:pt>
                <c:pt idx="14378">
                  <c:v>83.563178072302478</c:v>
                </c:pt>
                <c:pt idx="14379">
                  <c:v>83.561140398627188</c:v>
                </c:pt>
                <c:pt idx="14380">
                  <c:v>83.559102724951899</c:v>
                </c:pt>
                <c:pt idx="14381">
                  <c:v>83.556919503156934</c:v>
                </c:pt>
                <c:pt idx="14382">
                  <c:v>83.554372411062815</c:v>
                </c:pt>
                <c:pt idx="14383">
                  <c:v>83.552334737387525</c:v>
                </c:pt>
                <c:pt idx="14384">
                  <c:v>83.550224289652391</c:v>
                </c:pt>
                <c:pt idx="14385">
                  <c:v>83.548332164096777</c:v>
                </c:pt>
                <c:pt idx="14386">
                  <c:v>83.546512812600966</c:v>
                </c:pt>
                <c:pt idx="14387">
                  <c:v>83.544620687045352</c:v>
                </c:pt>
                <c:pt idx="14388">
                  <c:v>83.542801335549527</c:v>
                </c:pt>
                <c:pt idx="14389">
                  <c:v>83.540763661874237</c:v>
                </c:pt>
                <c:pt idx="14390">
                  <c:v>83.538580440079286</c:v>
                </c:pt>
                <c:pt idx="14391">
                  <c:v>83.536324444224491</c:v>
                </c:pt>
                <c:pt idx="14392">
                  <c:v>83.534796188968031</c:v>
                </c:pt>
                <c:pt idx="14393">
                  <c:v>83.532976837472233</c:v>
                </c:pt>
                <c:pt idx="14394">
                  <c:v>83.530356971318284</c:v>
                </c:pt>
                <c:pt idx="14395">
                  <c:v>83.528537619822487</c:v>
                </c:pt>
                <c:pt idx="14396">
                  <c:v>83.526136075848029</c:v>
                </c:pt>
                <c:pt idx="14397">
                  <c:v>83.523807305933417</c:v>
                </c:pt>
                <c:pt idx="14398">
                  <c:v>83.522279050676943</c:v>
                </c:pt>
                <c:pt idx="14399">
                  <c:v>83.519804732642655</c:v>
                </c:pt>
                <c:pt idx="14400">
                  <c:v>83.517694284907535</c:v>
                </c:pt>
                <c:pt idx="14401">
                  <c:v>83.515511063112584</c:v>
                </c:pt>
                <c:pt idx="14402">
                  <c:v>83.513327841317604</c:v>
                </c:pt>
                <c:pt idx="14403">
                  <c:v>83.51085352328333</c:v>
                </c:pt>
                <c:pt idx="14404">
                  <c:v>83.508524753368704</c:v>
                </c:pt>
                <c:pt idx="14405">
                  <c:v>83.506632627813076</c:v>
                </c:pt>
                <c:pt idx="14406">
                  <c:v>83.505031598496785</c:v>
                </c:pt>
                <c:pt idx="14407">
                  <c:v>83.503285021060819</c:v>
                </c:pt>
                <c:pt idx="14408">
                  <c:v>83.501392895505177</c:v>
                </c:pt>
                <c:pt idx="14409">
                  <c:v>83.499355221829887</c:v>
                </c:pt>
                <c:pt idx="14410">
                  <c:v>83.497608644393921</c:v>
                </c:pt>
                <c:pt idx="14411">
                  <c:v>83.495862066957955</c:v>
                </c:pt>
                <c:pt idx="14412">
                  <c:v>83.493387748923681</c:v>
                </c:pt>
                <c:pt idx="14413">
                  <c:v>83.491350075248377</c:v>
                </c:pt>
                <c:pt idx="14414">
                  <c:v>83.489676271872241</c:v>
                </c:pt>
                <c:pt idx="14415">
                  <c:v>83.487420276017446</c:v>
                </c:pt>
                <c:pt idx="14416">
                  <c:v>83.485455376401987</c:v>
                </c:pt>
                <c:pt idx="14417">
                  <c:v>83.483199380547205</c:v>
                </c:pt>
                <c:pt idx="14418">
                  <c:v>83.481161706871916</c:v>
                </c:pt>
                <c:pt idx="14419">
                  <c:v>83.479051259136781</c:v>
                </c:pt>
                <c:pt idx="14420">
                  <c:v>83.47628584486317</c:v>
                </c:pt>
                <c:pt idx="14421">
                  <c:v>83.474466493367359</c:v>
                </c:pt>
                <c:pt idx="14422">
                  <c:v>83.472574367811731</c:v>
                </c:pt>
                <c:pt idx="14423">
                  <c:v>83.47039114601678</c:v>
                </c:pt>
                <c:pt idx="14424">
                  <c:v>83.468499020461152</c:v>
                </c:pt>
                <c:pt idx="14425">
                  <c:v>83.466534120845694</c:v>
                </c:pt>
                <c:pt idx="14426">
                  <c:v>83.464641995290066</c:v>
                </c:pt>
                <c:pt idx="14427">
                  <c:v>83.46296819191393</c:v>
                </c:pt>
                <c:pt idx="14428">
                  <c:v>83.460930518238627</c:v>
                </c:pt>
                <c:pt idx="14429">
                  <c:v>83.458674522383831</c:v>
                </c:pt>
                <c:pt idx="14430">
                  <c:v>83.456855170888048</c:v>
                </c:pt>
                <c:pt idx="14431">
                  <c:v>83.454599175033252</c:v>
                </c:pt>
                <c:pt idx="14432">
                  <c:v>83.452415953238301</c:v>
                </c:pt>
                <c:pt idx="14433">
                  <c:v>83.449723313024521</c:v>
                </c:pt>
                <c:pt idx="14434">
                  <c:v>83.447758413409062</c:v>
                </c:pt>
                <c:pt idx="14435">
                  <c:v>83.445939061913251</c:v>
                </c:pt>
                <c:pt idx="14436">
                  <c:v>83.444046936357623</c:v>
                </c:pt>
                <c:pt idx="14437">
                  <c:v>83.441863714562672</c:v>
                </c:pt>
                <c:pt idx="14438">
                  <c:v>83.439826040887382</c:v>
                </c:pt>
                <c:pt idx="14439">
                  <c:v>83.437497270972756</c:v>
                </c:pt>
                <c:pt idx="14440">
                  <c:v>83.435386823237621</c:v>
                </c:pt>
                <c:pt idx="14441">
                  <c:v>83.433640245801669</c:v>
                </c:pt>
                <c:pt idx="14442">
                  <c:v>83.431384249946873</c:v>
                </c:pt>
                <c:pt idx="14443">
                  <c:v>83.429346576271584</c:v>
                </c:pt>
                <c:pt idx="14444">
                  <c:v>83.427454450715956</c:v>
                </c:pt>
                <c:pt idx="14445">
                  <c:v>83.42519845486116</c:v>
                </c:pt>
                <c:pt idx="14446">
                  <c:v>83.422869684946534</c:v>
                </c:pt>
                <c:pt idx="14447">
                  <c:v>83.420540915031907</c:v>
                </c:pt>
                <c:pt idx="14448">
                  <c:v>83.418867111655771</c:v>
                </c:pt>
                <c:pt idx="14449">
                  <c:v>83.416756663920651</c:v>
                </c:pt>
                <c:pt idx="14450">
                  <c:v>83.414864538365023</c:v>
                </c:pt>
                <c:pt idx="14451">
                  <c:v>83.412972412809395</c:v>
                </c:pt>
                <c:pt idx="14452">
                  <c:v>83.411080287253768</c:v>
                </c:pt>
                <c:pt idx="14453">
                  <c:v>83.40918816169814</c:v>
                </c:pt>
                <c:pt idx="14454">
                  <c:v>83.407077713963005</c:v>
                </c:pt>
                <c:pt idx="14455">
                  <c:v>83.404748944048393</c:v>
                </c:pt>
                <c:pt idx="14456">
                  <c:v>83.402420174133766</c:v>
                </c:pt>
                <c:pt idx="14457">
                  <c:v>83.4006735966978</c:v>
                </c:pt>
                <c:pt idx="14458">
                  <c:v>83.398781471142172</c:v>
                </c:pt>
                <c:pt idx="14459">
                  <c:v>83.396598249347207</c:v>
                </c:pt>
                <c:pt idx="14460">
                  <c:v>83.394633349731762</c:v>
                </c:pt>
                <c:pt idx="14461">
                  <c:v>83.392377353876967</c:v>
                </c:pt>
                <c:pt idx="14462">
                  <c:v>83.39004858396234</c:v>
                </c:pt>
                <c:pt idx="14463">
                  <c:v>83.387865362167389</c:v>
                </c:pt>
                <c:pt idx="14464">
                  <c:v>83.385536592252762</c:v>
                </c:pt>
                <c:pt idx="14465">
                  <c:v>83.383426144517642</c:v>
                </c:pt>
                <c:pt idx="14466">
                  <c:v>83.381097374603016</c:v>
                </c:pt>
                <c:pt idx="14467">
                  <c:v>83.37942357122688</c:v>
                </c:pt>
                <c:pt idx="14468">
                  <c:v>83.377458671611421</c:v>
                </c:pt>
                <c:pt idx="14469">
                  <c:v>83.374911579517303</c:v>
                </c:pt>
                <c:pt idx="14470">
                  <c:v>83.372873905841999</c:v>
                </c:pt>
                <c:pt idx="14471">
                  <c:v>83.370763458106893</c:v>
                </c:pt>
                <c:pt idx="14472">
                  <c:v>83.368871332551251</c:v>
                </c:pt>
                <c:pt idx="14473">
                  <c:v>83.366906432935778</c:v>
                </c:pt>
                <c:pt idx="14474">
                  <c:v>83.364795985200658</c:v>
                </c:pt>
                <c:pt idx="14475">
                  <c:v>83.362685537465538</c:v>
                </c:pt>
                <c:pt idx="14476">
                  <c:v>83.36079341190991</c:v>
                </c:pt>
                <c:pt idx="14477">
                  <c:v>83.358828512294451</c:v>
                </c:pt>
                <c:pt idx="14478">
                  <c:v>83.356572516439655</c:v>
                </c:pt>
                <c:pt idx="14479">
                  <c:v>83.354753164943858</c:v>
                </c:pt>
                <c:pt idx="14480">
                  <c:v>83.352715491268569</c:v>
                </c:pt>
                <c:pt idx="14481">
                  <c:v>83.350532269473604</c:v>
                </c:pt>
                <c:pt idx="14482">
                  <c:v>83.348276273618822</c:v>
                </c:pt>
                <c:pt idx="14483">
                  <c:v>83.346456922123011</c:v>
                </c:pt>
                <c:pt idx="14484">
                  <c:v>83.344710344687044</c:v>
                </c:pt>
                <c:pt idx="14485">
                  <c:v>83.342672671011755</c:v>
                </c:pt>
                <c:pt idx="14486">
                  <c:v>83.34012557891765</c:v>
                </c:pt>
                <c:pt idx="14487">
                  <c:v>83.338087905242347</c:v>
                </c:pt>
                <c:pt idx="14488">
                  <c:v>83.335977457507227</c:v>
                </c:pt>
                <c:pt idx="14489">
                  <c:v>83.333867009772106</c:v>
                </c:pt>
                <c:pt idx="14490">
                  <c:v>83.331756562036958</c:v>
                </c:pt>
                <c:pt idx="14491">
                  <c:v>83.329573340242007</c:v>
                </c:pt>
                <c:pt idx="14492">
                  <c:v>83.327462892506887</c:v>
                </c:pt>
                <c:pt idx="14493">
                  <c:v>83.325425218831597</c:v>
                </c:pt>
                <c:pt idx="14494">
                  <c:v>83.322732578617803</c:v>
                </c:pt>
                <c:pt idx="14495">
                  <c:v>83.320476582763021</c:v>
                </c:pt>
                <c:pt idx="14496">
                  <c:v>83.318657231267224</c:v>
                </c:pt>
                <c:pt idx="14497">
                  <c:v>83.316765105711582</c:v>
                </c:pt>
                <c:pt idx="14498">
                  <c:v>83.314436335796984</c:v>
                </c:pt>
                <c:pt idx="14499">
                  <c:v>83.312253114002004</c:v>
                </c:pt>
                <c:pt idx="14500">
                  <c:v>83.310724858745544</c:v>
                </c:pt>
                <c:pt idx="14501">
                  <c:v>83.308978281309592</c:v>
                </c:pt>
                <c:pt idx="14502">
                  <c:v>83.307741122292427</c:v>
                </c:pt>
                <c:pt idx="14503">
                  <c:v>83.305776222676968</c:v>
                </c:pt>
                <c:pt idx="14504">
                  <c:v>83.303738549001679</c:v>
                </c:pt>
                <c:pt idx="14505">
                  <c:v>83.301409779087066</c:v>
                </c:pt>
                <c:pt idx="14506">
                  <c:v>83.299444879471594</c:v>
                </c:pt>
                <c:pt idx="14507">
                  <c:v>83.297116109556981</c:v>
                </c:pt>
                <c:pt idx="14508">
                  <c:v>83.294787339642355</c:v>
                </c:pt>
                <c:pt idx="14509">
                  <c:v>83.29318631032605</c:v>
                </c:pt>
                <c:pt idx="14510">
                  <c:v>83.290930314471268</c:v>
                </c:pt>
                <c:pt idx="14511">
                  <c:v>83.288965414855795</c:v>
                </c:pt>
                <c:pt idx="14512">
                  <c:v>83.287437159599335</c:v>
                </c:pt>
                <c:pt idx="14513">
                  <c:v>83.285108389684709</c:v>
                </c:pt>
                <c:pt idx="14514">
                  <c:v>83.282997941949588</c:v>
                </c:pt>
                <c:pt idx="14515">
                  <c:v>83.280741946094793</c:v>
                </c:pt>
                <c:pt idx="14516">
                  <c:v>83.278485950239997</c:v>
                </c:pt>
                <c:pt idx="14517">
                  <c:v>83.276375502504877</c:v>
                </c:pt>
                <c:pt idx="14518">
                  <c:v>83.274337828829587</c:v>
                </c:pt>
                <c:pt idx="14519">
                  <c:v>83.272591251393607</c:v>
                </c:pt>
                <c:pt idx="14520">
                  <c:v>83.270990222077316</c:v>
                </c:pt>
                <c:pt idx="14521">
                  <c:v>83.268807000282365</c:v>
                </c:pt>
                <c:pt idx="14522">
                  <c:v>83.266769326607061</c:v>
                </c:pt>
                <c:pt idx="14523">
                  <c:v>83.264731652931772</c:v>
                </c:pt>
                <c:pt idx="14524">
                  <c:v>83.262475657076976</c:v>
                </c:pt>
                <c:pt idx="14525">
                  <c:v>83.259928564982872</c:v>
                </c:pt>
                <c:pt idx="14526">
                  <c:v>83.258109213487074</c:v>
                </c:pt>
                <c:pt idx="14527">
                  <c:v>83.256144313871602</c:v>
                </c:pt>
                <c:pt idx="14528">
                  <c:v>83.254397736435635</c:v>
                </c:pt>
                <c:pt idx="14529">
                  <c:v>83.252287288700515</c:v>
                </c:pt>
                <c:pt idx="14530">
                  <c:v>83.250322389085056</c:v>
                </c:pt>
                <c:pt idx="14531">
                  <c:v>83.24799361917043</c:v>
                </c:pt>
                <c:pt idx="14532">
                  <c:v>83.246101493614816</c:v>
                </c:pt>
                <c:pt idx="14533">
                  <c:v>83.244063819939512</c:v>
                </c:pt>
                <c:pt idx="14534">
                  <c:v>83.242462790623208</c:v>
                </c:pt>
                <c:pt idx="14535">
                  <c:v>83.240425116947918</c:v>
                </c:pt>
                <c:pt idx="14536">
                  <c:v>83.237805250793969</c:v>
                </c:pt>
                <c:pt idx="14537">
                  <c:v>83.235694803058834</c:v>
                </c:pt>
                <c:pt idx="14538">
                  <c:v>83.233875451563051</c:v>
                </c:pt>
                <c:pt idx="14539">
                  <c:v>83.231692229768072</c:v>
                </c:pt>
                <c:pt idx="14540">
                  <c:v>83.22943623391329</c:v>
                </c:pt>
                <c:pt idx="14541">
                  <c:v>83.227180238058494</c:v>
                </c:pt>
                <c:pt idx="14542">
                  <c:v>83.225288112502867</c:v>
                </c:pt>
                <c:pt idx="14543">
                  <c:v>83.223323212887408</c:v>
                </c:pt>
                <c:pt idx="14544">
                  <c:v>83.22143108733178</c:v>
                </c:pt>
                <c:pt idx="14545">
                  <c:v>83.218956769297492</c:v>
                </c:pt>
                <c:pt idx="14546">
                  <c:v>83.216991869682019</c:v>
                </c:pt>
                <c:pt idx="14547">
                  <c:v>83.214735873827252</c:v>
                </c:pt>
                <c:pt idx="14548">
                  <c:v>83.212625426092117</c:v>
                </c:pt>
                <c:pt idx="14549">
                  <c:v>83.210296656177491</c:v>
                </c:pt>
                <c:pt idx="14550">
                  <c:v>83.208040660322695</c:v>
                </c:pt>
                <c:pt idx="14551">
                  <c:v>83.205566342288421</c:v>
                </c:pt>
                <c:pt idx="14552">
                  <c:v>83.203601442672962</c:v>
                </c:pt>
                <c:pt idx="14553">
                  <c:v>83.201490994937828</c:v>
                </c:pt>
                <c:pt idx="14554">
                  <c:v>83.199016676903554</c:v>
                </c:pt>
                <c:pt idx="14555">
                  <c:v>83.197124551347912</c:v>
                </c:pt>
                <c:pt idx="14556">
                  <c:v>83.195523522031607</c:v>
                </c:pt>
                <c:pt idx="14557">
                  <c:v>83.193922492715316</c:v>
                </c:pt>
                <c:pt idx="14558">
                  <c:v>83.191812044980196</c:v>
                </c:pt>
                <c:pt idx="14559">
                  <c:v>83.189628823185231</c:v>
                </c:pt>
                <c:pt idx="14560">
                  <c:v>83.188027793868926</c:v>
                </c:pt>
                <c:pt idx="14561">
                  <c:v>83.186353990492805</c:v>
                </c:pt>
                <c:pt idx="14562">
                  <c:v>83.184316316817501</c:v>
                </c:pt>
                <c:pt idx="14563">
                  <c:v>83.182278643142212</c:v>
                </c:pt>
                <c:pt idx="14564">
                  <c:v>83.179877099167754</c:v>
                </c:pt>
                <c:pt idx="14565">
                  <c:v>83.177839425492465</c:v>
                </c:pt>
                <c:pt idx="14566">
                  <c:v>83.176092848056498</c:v>
                </c:pt>
                <c:pt idx="14567">
                  <c:v>83.17412794844104</c:v>
                </c:pt>
                <c:pt idx="14568">
                  <c:v>83.171944726646061</c:v>
                </c:pt>
                <c:pt idx="14569">
                  <c:v>83.169470408611787</c:v>
                </c:pt>
                <c:pt idx="14570">
                  <c:v>83.167214412757005</c:v>
                </c:pt>
                <c:pt idx="14571">
                  <c:v>83.165249513141532</c:v>
                </c:pt>
                <c:pt idx="14572">
                  <c:v>83.163139065406412</c:v>
                </c:pt>
                <c:pt idx="14573">
                  <c:v>83.160955843611447</c:v>
                </c:pt>
                <c:pt idx="14574">
                  <c:v>83.159063718055819</c:v>
                </c:pt>
                <c:pt idx="14575">
                  <c:v>83.156589400021531</c:v>
                </c:pt>
                <c:pt idx="14576">
                  <c:v>83.154551726346241</c:v>
                </c:pt>
                <c:pt idx="14577">
                  <c:v>83.152441278611107</c:v>
                </c:pt>
                <c:pt idx="14578">
                  <c:v>83.150039734636664</c:v>
                </c:pt>
                <c:pt idx="14579">
                  <c:v>83.148293157200698</c:v>
                </c:pt>
                <c:pt idx="14580">
                  <c:v>83.147128772243391</c:v>
                </c:pt>
                <c:pt idx="14581">
                  <c:v>83.145236646687763</c:v>
                </c:pt>
                <c:pt idx="14582">
                  <c:v>83.143417295191952</c:v>
                </c:pt>
                <c:pt idx="14583">
                  <c:v>83.141743491815816</c:v>
                </c:pt>
                <c:pt idx="14584">
                  <c:v>83.139414721901204</c:v>
                </c:pt>
                <c:pt idx="14585">
                  <c:v>83.136649307627579</c:v>
                </c:pt>
                <c:pt idx="14586">
                  <c:v>83.134029441473629</c:v>
                </c:pt>
                <c:pt idx="14587">
                  <c:v>83.131773445618848</c:v>
                </c:pt>
                <c:pt idx="14588">
                  <c:v>83.129735771943558</c:v>
                </c:pt>
                <c:pt idx="14589">
                  <c:v>83.12835306480676</c:v>
                </c:pt>
                <c:pt idx="14590">
                  <c:v>83.126460939251118</c:v>
                </c:pt>
                <c:pt idx="14591">
                  <c:v>83.123986621216844</c:v>
                </c:pt>
                <c:pt idx="14592">
                  <c:v>83.122458365960355</c:v>
                </c:pt>
                <c:pt idx="14593">
                  <c:v>83.120784562584234</c:v>
                </c:pt>
                <c:pt idx="14594">
                  <c:v>83.118601340789269</c:v>
                </c:pt>
                <c:pt idx="14595">
                  <c:v>83.115835926515658</c:v>
                </c:pt>
                <c:pt idx="14596">
                  <c:v>83.113070512242047</c:v>
                </c:pt>
                <c:pt idx="14597">
                  <c:v>83.111178386686419</c:v>
                </c:pt>
                <c:pt idx="14598">
                  <c:v>83.109140713011115</c:v>
                </c:pt>
                <c:pt idx="14599">
                  <c:v>83.107612457754655</c:v>
                </c:pt>
                <c:pt idx="14600">
                  <c:v>83.105502010019521</c:v>
                </c:pt>
                <c:pt idx="14601">
                  <c:v>83.103973754763047</c:v>
                </c:pt>
                <c:pt idx="14602">
                  <c:v>83.102154403267264</c:v>
                </c:pt>
                <c:pt idx="14603">
                  <c:v>83.099898407412468</c:v>
                </c:pt>
                <c:pt idx="14604">
                  <c:v>83.097860733737178</c:v>
                </c:pt>
                <c:pt idx="14605">
                  <c:v>83.095968608181551</c:v>
                </c:pt>
                <c:pt idx="14606">
                  <c:v>83.094149256685753</c:v>
                </c:pt>
                <c:pt idx="14607">
                  <c:v>83.092257131130125</c:v>
                </c:pt>
                <c:pt idx="14608">
                  <c:v>83.089928361215499</c:v>
                </c:pt>
                <c:pt idx="14609">
                  <c:v>83.087672365360703</c:v>
                </c:pt>
                <c:pt idx="14610">
                  <c:v>83.085561917625569</c:v>
                </c:pt>
                <c:pt idx="14611">
                  <c:v>83.08323314771097</c:v>
                </c:pt>
                <c:pt idx="14612">
                  <c:v>83.081195474035667</c:v>
                </c:pt>
                <c:pt idx="14613">
                  <c:v>83.078721156001379</c:v>
                </c:pt>
                <c:pt idx="14614">
                  <c:v>83.076829030445751</c:v>
                </c:pt>
                <c:pt idx="14615">
                  <c:v>83.074500260531124</c:v>
                </c:pt>
                <c:pt idx="14616">
                  <c:v>83.072389812796004</c:v>
                </c:pt>
                <c:pt idx="14617">
                  <c:v>83.070206591001039</c:v>
                </c:pt>
                <c:pt idx="14618">
                  <c:v>83.068460013565087</c:v>
                </c:pt>
                <c:pt idx="14619">
                  <c:v>83.065621825231645</c:v>
                </c:pt>
                <c:pt idx="14620">
                  <c:v>83.063584151556341</c:v>
                </c:pt>
                <c:pt idx="14621">
                  <c:v>83.061546477881038</c:v>
                </c:pt>
                <c:pt idx="14622">
                  <c:v>83.059363256086101</c:v>
                </c:pt>
                <c:pt idx="14623">
                  <c:v>83.057180034291136</c:v>
                </c:pt>
                <c:pt idx="14624">
                  <c:v>83.055506230914986</c:v>
                </c:pt>
                <c:pt idx="14625">
                  <c:v>83.053686879419203</c:v>
                </c:pt>
                <c:pt idx="14626">
                  <c:v>83.051721979803744</c:v>
                </c:pt>
                <c:pt idx="14627">
                  <c:v>83.050048176427609</c:v>
                </c:pt>
                <c:pt idx="14628">
                  <c:v>83.047573858393321</c:v>
                </c:pt>
                <c:pt idx="14629">
                  <c:v>83.045536184718031</c:v>
                </c:pt>
                <c:pt idx="14630">
                  <c:v>83.043498511042728</c:v>
                </c:pt>
                <c:pt idx="14631">
                  <c:v>83.041460837367424</c:v>
                </c:pt>
                <c:pt idx="14632">
                  <c:v>83.039277615572487</c:v>
                </c:pt>
                <c:pt idx="14633">
                  <c:v>83.037239941897184</c:v>
                </c:pt>
                <c:pt idx="14634">
                  <c:v>83.035202268221894</c:v>
                </c:pt>
                <c:pt idx="14635">
                  <c:v>83.033237368606422</c:v>
                </c:pt>
                <c:pt idx="14636">
                  <c:v>83.03098137275164</c:v>
                </c:pt>
                <c:pt idx="14637">
                  <c:v>83.029016473136181</c:v>
                </c:pt>
                <c:pt idx="14638">
                  <c:v>83.026760477281385</c:v>
                </c:pt>
                <c:pt idx="14639">
                  <c:v>83.025013899845419</c:v>
                </c:pt>
                <c:pt idx="14640">
                  <c:v>83.023121774289805</c:v>
                </c:pt>
                <c:pt idx="14641">
                  <c:v>83.02144797091367</c:v>
                </c:pt>
                <c:pt idx="14642">
                  <c:v>83.019483071298197</c:v>
                </c:pt>
                <c:pt idx="14643">
                  <c:v>83.017372623563077</c:v>
                </c:pt>
                <c:pt idx="14644">
                  <c:v>83.014679983349296</c:v>
                </c:pt>
                <c:pt idx="14645">
                  <c:v>83.011914569075685</c:v>
                </c:pt>
                <c:pt idx="14646">
                  <c:v>83.010022443520043</c:v>
                </c:pt>
                <c:pt idx="14647">
                  <c:v>83.007693673605417</c:v>
                </c:pt>
                <c:pt idx="14648">
                  <c:v>83.005219355571143</c:v>
                </c:pt>
                <c:pt idx="14649">
                  <c:v>83.003036133776192</c:v>
                </c:pt>
                <c:pt idx="14650">
                  <c:v>83.001580652579548</c:v>
                </c:pt>
                <c:pt idx="14651">
                  <c:v>82.999542978904245</c:v>
                </c:pt>
                <c:pt idx="14652">
                  <c:v>82.997578079288786</c:v>
                </c:pt>
                <c:pt idx="14653">
                  <c:v>82.995467631553666</c:v>
                </c:pt>
                <c:pt idx="14654">
                  <c:v>82.993429957878377</c:v>
                </c:pt>
                <c:pt idx="14655">
                  <c:v>82.991683380442396</c:v>
                </c:pt>
                <c:pt idx="14656">
                  <c:v>82.989936803006429</c:v>
                </c:pt>
                <c:pt idx="14657">
                  <c:v>82.987608033091817</c:v>
                </c:pt>
                <c:pt idx="14658">
                  <c:v>82.985497585356683</c:v>
                </c:pt>
                <c:pt idx="14659">
                  <c:v>82.983605459801055</c:v>
                </c:pt>
                <c:pt idx="14660">
                  <c:v>82.981495012065949</c:v>
                </c:pt>
                <c:pt idx="14661">
                  <c:v>82.979457338390645</c:v>
                </c:pt>
                <c:pt idx="14662">
                  <c:v>82.977346890655511</c:v>
                </c:pt>
                <c:pt idx="14663">
                  <c:v>82.975309216980236</c:v>
                </c:pt>
                <c:pt idx="14664">
                  <c:v>82.973417091424594</c:v>
                </c:pt>
                <c:pt idx="14665">
                  <c:v>82.971452191809121</c:v>
                </c:pt>
                <c:pt idx="14666">
                  <c:v>82.969414518133831</c:v>
                </c:pt>
                <c:pt idx="14667">
                  <c:v>82.967449618518387</c:v>
                </c:pt>
                <c:pt idx="14668">
                  <c:v>82.965193622663591</c:v>
                </c:pt>
                <c:pt idx="14669">
                  <c:v>82.963301497107949</c:v>
                </c:pt>
                <c:pt idx="14670">
                  <c:v>82.961045501253167</c:v>
                </c:pt>
                <c:pt idx="14671">
                  <c:v>82.958935053518047</c:v>
                </c:pt>
                <c:pt idx="14672">
                  <c:v>82.957042927962405</c:v>
                </c:pt>
                <c:pt idx="14673">
                  <c:v>82.955005254287116</c:v>
                </c:pt>
                <c:pt idx="14674">
                  <c:v>82.952967580611826</c:v>
                </c:pt>
                <c:pt idx="14675">
                  <c:v>82.950784358816861</c:v>
                </c:pt>
                <c:pt idx="14676">
                  <c:v>82.948382814842418</c:v>
                </c:pt>
                <c:pt idx="14677">
                  <c:v>82.946417915226959</c:v>
                </c:pt>
                <c:pt idx="14678">
                  <c:v>82.944525789671317</c:v>
                </c:pt>
                <c:pt idx="14679">
                  <c:v>82.942560890055859</c:v>
                </c:pt>
                <c:pt idx="14680">
                  <c:v>82.940450442320724</c:v>
                </c:pt>
                <c:pt idx="14681">
                  <c:v>82.938267220525773</c:v>
                </c:pt>
                <c:pt idx="14682">
                  <c:v>82.936156772790653</c:v>
                </c:pt>
                <c:pt idx="14683">
                  <c:v>82.934191873175195</c:v>
                </c:pt>
                <c:pt idx="14684">
                  <c:v>82.93208142544006</c:v>
                </c:pt>
                <c:pt idx="14685">
                  <c:v>82.929752655525434</c:v>
                </c:pt>
                <c:pt idx="14686">
                  <c:v>82.927642207790313</c:v>
                </c:pt>
                <c:pt idx="14687">
                  <c:v>82.925750082234686</c:v>
                </c:pt>
                <c:pt idx="14688">
                  <c:v>82.924076278858536</c:v>
                </c:pt>
                <c:pt idx="14689">
                  <c:v>82.921820283003768</c:v>
                </c:pt>
                <c:pt idx="14690">
                  <c:v>82.919637061208789</c:v>
                </c:pt>
                <c:pt idx="14691">
                  <c:v>82.917599387533514</c:v>
                </c:pt>
                <c:pt idx="14692">
                  <c:v>82.915343391678718</c:v>
                </c:pt>
                <c:pt idx="14693">
                  <c:v>82.913524040182935</c:v>
                </c:pt>
                <c:pt idx="14694">
                  <c:v>82.911049722148633</c:v>
                </c:pt>
                <c:pt idx="14695">
                  <c:v>82.908939274413513</c:v>
                </c:pt>
                <c:pt idx="14696">
                  <c:v>82.907265471037377</c:v>
                </c:pt>
                <c:pt idx="14697">
                  <c:v>82.905300571421918</c:v>
                </c:pt>
                <c:pt idx="14698">
                  <c:v>82.903190123686784</c:v>
                </c:pt>
                <c:pt idx="14699">
                  <c:v>82.901152450011494</c:v>
                </c:pt>
                <c:pt idx="14700">
                  <c:v>82.899260324455867</c:v>
                </c:pt>
                <c:pt idx="14701">
                  <c:v>82.897368198900239</c:v>
                </c:pt>
                <c:pt idx="14702">
                  <c:v>82.895039428985612</c:v>
                </c:pt>
                <c:pt idx="14703">
                  <c:v>82.893220077489815</c:v>
                </c:pt>
                <c:pt idx="14704">
                  <c:v>82.891182403814526</c:v>
                </c:pt>
                <c:pt idx="14705">
                  <c:v>82.88899918201956</c:v>
                </c:pt>
                <c:pt idx="14706">
                  <c:v>82.887179830523763</c:v>
                </c:pt>
                <c:pt idx="14707">
                  <c:v>82.885214930908305</c:v>
                </c:pt>
                <c:pt idx="14708">
                  <c:v>82.88368667565183</c:v>
                </c:pt>
                <c:pt idx="14709">
                  <c:v>82.88150345385688</c:v>
                </c:pt>
                <c:pt idx="14710">
                  <c:v>82.879247458002084</c:v>
                </c:pt>
                <c:pt idx="14711">
                  <c:v>82.876773139967796</c:v>
                </c:pt>
                <c:pt idx="14712">
                  <c:v>82.874589918172845</c:v>
                </c:pt>
                <c:pt idx="14713">
                  <c:v>82.872552244497555</c:v>
                </c:pt>
                <c:pt idx="14714">
                  <c:v>82.870441796762421</c:v>
                </c:pt>
                <c:pt idx="14715">
                  <c:v>82.868404123087132</c:v>
                </c:pt>
                <c:pt idx="14716">
                  <c:v>82.866148127232336</c:v>
                </c:pt>
                <c:pt idx="14717">
                  <c:v>82.864037679497216</c:v>
                </c:pt>
                <c:pt idx="14718">
                  <c:v>82.861636135522758</c:v>
                </c:pt>
                <c:pt idx="14719">
                  <c:v>82.860035106206468</c:v>
                </c:pt>
                <c:pt idx="14720">
                  <c:v>82.858725173129486</c:v>
                </c:pt>
                <c:pt idx="14721">
                  <c:v>82.856323629155028</c:v>
                </c:pt>
                <c:pt idx="14722">
                  <c:v>82.854213181419908</c:v>
                </c:pt>
                <c:pt idx="14723">
                  <c:v>82.851884411505281</c:v>
                </c:pt>
                <c:pt idx="14724">
                  <c:v>82.850283382188977</c:v>
                </c:pt>
                <c:pt idx="14725">
                  <c:v>82.847954612274364</c:v>
                </c:pt>
                <c:pt idx="14726">
                  <c:v>82.84584416453923</c:v>
                </c:pt>
                <c:pt idx="14727">
                  <c:v>82.843952038983602</c:v>
                </c:pt>
                <c:pt idx="14728">
                  <c:v>82.841768817188637</c:v>
                </c:pt>
                <c:pt idx="14729">
                  <c:v>82.839148951034701</c:v>
                </c:pt>
                <c:pt idx="14730">
                  <c:v>82.837184051419229</c:v>
                </c:pt>
                <c:pt idx="14731">
                  <c:v>82.835146377743939</c:v>
                </c:pt>
                <c:pt idx="14732">
                  <c:v>82.833327026248156</c:v>
                </c:pt>
                <c:pt idx="14733">
                  <c:v>82.83107103039336</c:v>
                </c:pt>
                <c:pt idx="14734">
                  <c:v>82.829106130777888</c:v>
                </c:pt>
                <c:pt idx="14735">
                  <c:v>82.826922908982937</c:v>
                </c:pt>
                <c:pt idx="14736">
                  <c:v>82.824739687187986</c:v>
                </c:pt>
                <c:pt idx="14737">
                  <c:v>82.822702013512682</c:v>
                </c:pt>
                <c:pt idx="14738">
                  <c:v>82.821028210136546</c:v>
                </c:pt>
                <c:pt idx="14739">
                  <c:v>82.818990536461257</c:v>
                </c:pt>
                <c:pt idx="14740">
                  <c:v>82.816516218426955</c:v>
                </c:pt>
                <c:pt idx="14741">
                  <c:v>82.814624092871341</c:v>
                </c:pt>
                <c:pt idx="14742">
                  <c:v>82.812586419196037</c:v>
                </c:pt>
                <c:pt idx="14743">
                  <c:v>82.810548745520748</c:v>
                </c:pt>
                <c:pt idx="14744">
                  <c:v>82.808292749665952</c:v>
                </c:pt>
                <c:pt idx="14745">
                  <c:v>82.806618946289831</c:v>
                </c:pt>
                <c:pt idx="14746">
                  <c:v>82.80443572449488</c:v>
                </c:pt>
                <c:pt idx="14747">
                  <c:v>82.802179728640084</c:v>
                </c:pt>
                <c:pt idx="14748">
                  <c:v>82.800287603084456</c:v>
                </c:pt>
                <c:pt idx="14749">
                  <c:v>82.79861379970832</c:v>
                </c:pt>
                <c:pt idx="14750">
                  <c:v>82.796357803853525</c:v>
                </c:pt>
                <c:pt idx="14751">
                  <c:v>82.794247356118404</c:v>
                </c:pt>
                <c:pt idx="14752">
                  <c:v>82.792064134323454</c:v>
                </c:pt>
                <c:pt idx="14753">
                  <c:v>82.789880912528474</c:v>
                </c:pt>
                <c:pt idx="14754">
                  <c:v>82.788352657272014</c:v>
                </c:pt>
                <c:pt idx="14755">
                  <c:v>82.78587833923774</c:v>
                </c:pt>
                <c:pt idx="14756">
                  <c:v>82.783767891502606</c:v>
                </c:pt>
                <c:pt idx="14757">
                  <c:v>82.781875765946978</c:v>
                </c:pt>
                <c:pt idx="14758">
                  <c:v>82.780129188511012</c:v>
                </c:pt>
                <c:pt idx="14759">
                  <c:v>82.777873192656216</c:v>
                </c:pt>
                <c:pt idx="14760">
                  <c:v>82.775835518980927</c:v>
                </c:pt>
                <c:pt idx="14761">
                  <c:v>82.7735067490663</c:v>
                </c:pt>
                <c:pt idx="14762">
                  <c:v>82.77139630133118</c:v>
                </c:pt>
                <c:pt idx="14763">
                  <c:v>82.769431401715721</c:v>
                </c:pt>
                <c:pt idx="14764">
                  <c:v>82.767175405860925</c:v>
                </c:pt>
                <c:pt idx="14765">
                  <c:v>82.764919410006129</c:v>
                </c:pt>
                <c:pt idx="14766">
                  <c:v>82.762808962271009</c:v>
                </c:pt>
                <c:pt idx="14767">
                  <c:v>82.760698514535889</c:v>
                </c:pt>
                <c:pt idx="14768">
                  <c:v>82.759024711159739</c:v>
                </c:pt>
                <c:pt idx="14769">
                  <c:v>82.757205359663956</c:v>
                </c:pt>
                <c:pt idx="14770">
                  <c:v>82.754585493510007</c:v>
                </c:pt>
                <c:pt idx="14771">
                  <c:v>82.752547819834703</c:v>
                </c:pt>
                <c:pt idx="14772">
                  <c:v>82.750510146159414</c:v>
                </c:pt>
                <c:pt idx="14773">
                  <c:v>82.748472472484124</c:v>
                </c:pt>
                <c:pt idx="14774">
                  <c:v>82.746725895048158</c:v>
                </c:pt>
                <c:pt idx="14775">
                  <c:v>82.744688221372868</c:v>
                </c:pt>
                <c:pt idx="14776">
                  <c:v>82.742650547697565</c:v>
                </c:pt>
                <c:pt idx="14777">
                  <c:v>82.740103455603446</c:v>
                </c:pt>
                <c:pt idx="14778">
                  <c:v>82.738211330047818</c:v>
                </c:pt>
                <c:pt idx="14779">
                  <c:v>82.736391978552021</c:v>
                </c:pt>
                <c:pt idx="14780">
                  <c:v>82.734572627056238</c:v>
                </c:pt>
                <c:pt idx="14781">
                  <c:v>82.732171083081766</c:v>
                </c:pt>
                <c:pt idx="14782">
                  <c:v>82.730278957526153</c:v>
                </c:pt>
                <c:pt idx="14783">
                  <c:v>82.728095735731188</c:v>
                </c:pt>
                <c:pt idx="14784">
                  <c:v>82.725766965816575</c:v>
                </c:pt>
                <c:pt idx="14785">
                  <c:v>82.724020388380609</c:v>
                </c:pt>
                <c:pt idx="14786">
                  <c:v>82.722346585004473</c:v>
                </c:pt>
                <c:pt idx="14787">
                  <c:v>82.719653944790679</c:v>
                </c:pt>
                <c:pt idx="14788">
                  <c:v>82.717325174876066</c:v>
                </c:pt>
                <c:pt idx="14789">
                  <c:v>82.715433049320424</c:v>
                </c:pt>
                <c:pt idx="14790">
                  <c:v>82.713322601585304</c:v>
                </c:pt>
                <c:pt idx="14791">
                  <c:v>82.711212153850184</c:v>
                </c:pt>
                <c:pt idx="14792">
                  <c:v>82.70917448017488</c:v>
                </c:pt>
                <c:pt idx="14793">
                  <c:v>82.706991258379929</c:v>
                </c:pt>
                <c:pt idx="14794">
                  <c:v>82.704735262525148</c:v>
                </c:pt>
                <c:pt idx="14795">
                  <c:v>82.702697588849844</c:v>
                </c:pt>
                <c:pt idx="14796">
                  <c:v>82.700732689234385</c:v>
                </c:pt>
                <c:pt idx="14797">
                  <c:v>82.698622241499251</c:v>
                </c:pt>
                <c:pt idx="14798">
                  <c:v>82.696730115943623</c:v>
                </c:pt>
                <c:pt idx="14799">
                  <c:v>82.694837990387995</c:v>
                </c:pt>
                <c:pt idx="14800">
                  <c:v>82.692800316712706</c:v>
                </c:pt>
                <c:pt idx="14801">
                  <c:v>82.690471546798079</c:v>
                </c:pt>
                <c:pt idx="14802">
                  <c:v>82.688579421242451</c:v>
                </c:pt>
                <c:pt idx="14803">
                  <c:v>82.686614521626993</c:v>
                </c:pt>
                <c:pt idx="14804">
                  <c:v>82.684504073891858</c:v>
                </c:pt>
                <c:pt idx="14805">
                  <c:v>82.682320852096908</c:v>
                </c:pt>
                <c:pt idx="14806">
                  <c:v>82.680064856242126</c:v>
                </c:pt>
                <c:pt idx="14807">
                  <c:v>82.677736086327485</c:v>
                </c:pt>
                <c:pt idx="14808">
                  <c:v>82.675552864532548</c:v>
                </c:pt>
                <c:pt idx="14809">
                  <c:v>82.674097383335905</c:v>
                </c:pt>
                <c:pt idx="14810">
                  <c:v>82.672132483720446</c:v>
                </c:pt>
                <c:pt idx="14811">
                  <c:v>82.670094810045143</c:v>
                </c:pt>
                <c:pt idx="14812">
                  <c:v>82.667838814190347</c:v>
                </c:pt>
                <c:pt idx="14813">
                  <c:v>82.665873914574888</c:v>
                </c:pt>
                <c:pt idx="14814">
                  <c:v>82.664054563079091</c:v>
                </c:pt>
                <c:pt idx="14815">
                  <c:v>82.662453533762786</c:v>
                </c:pt>
                <c:pt idx="14816">
                  <c:v>82.659979215728512</c:v>
                </c:pt>
                <c:pt idx="14817">
                  <c:v>82.657504897694224</c:v>
                </c:pt>
                <c:pt idx="14818">
                  <c:v>82.655248901839428</c:v>
                </c:pt>
                <c:pt idx="14819">
                  <c:v>82.653065680044477</c:v>
                </c:pt>
                <c:pt idx="14820">
                  <c:v>82.650882458249512</c:v>
                </c:pt>
                <c:pt idx="14821">
                  <c:v>82.649281428933222</c:v>
                </c:pt>
                <c:pt idx="14822">
                  <c:v>82.647243755257932</c:v>
                </c:pt>
                <c:pt idx="14823">
                  <c:v>82.645060533462953</c:v>
                </c:pt>
                <c:pt idx="14824">
                  <c:v>82.642877311668002</c:v>
                </c:pt>
                <c:pt idx="14825">
                  <c:v>82.640912412052529</c:v>
                </c:pt>
                <c:pt idx="14826">
                  <c:v>82.638729190257592</c:v>
                </c:pt>
                <c:pt idx="14827">
                  <c:v>82.636764290642134</c:v>
                </c:pt>
                <c:pt idx="14828">
                  <c:v>82.634799391026661</c:v>
                </c:pt>
                <c:pt idx="14829">
                  <c:v>82.632543395171879</c:v>
                </c:pt>
                <c:pt idx="14830">
                  <c:v>82.63050572149659</c:v>
                </c:pt>
                <c:pt idx="14831">
                  <c:v>82.628176951581949</c:v>
                </c:pt>
                <c:pt idx="14832">
                  <c:v>82.626066503846843</c:v>
                </c:pt>
                <c:pt idx="14833">
                  <c:v>82.624174378291201</c:v>
                </c:pt>
                <c:pt idx="14834">
                  <c:v>82.622355026795404</c:v>
                </c:pt>
                <c:pt idx="14835">
                  <c:v>82.620608449359452</c:v>
                </c:pt>
                <c:pt idx="14836">
                  <c:v>82.61871632380381</c:v>
                </c:pt>
                <c:pt idx="14837">
                  <c:v>82.616605876068689</c:v>
                </c:pt>
                <c:pt idx="14838">
                  <c:v>82.614786524572892</c:v>
                </c:pt>
                <c:pt idx="14839">
                  <c:v>82.612530528718096</c:v>
                </c:pt>
                <c:pt idx="14840">
                  <c:v>82.610274532863315</c:v>
                </c:pt>
                <c:pt idx="14841">
                  <c:v>82.60809131106835</c:v>
                </c:pt>
                <c:pt idx="14842">
                  <c:v>82.605908089273399</c:v>
                </c:pt>
                <c:pt idx="14843">
                  <c:v>82.603652093418603</c:v>
                </c:pt>
                <c:pt idx="14844">
                  <c:v>82.601759967862975</c:v>
                </c:pt>
                <c:pt idx="14845">
                  <c:v>82.599649520127841</c:v>
                </c:pt>
                <c:pt idx="14846">
                  <c:v>82.59746629833289</c:v>
                </c:pt>
                <c:pt idx="14847">
                  <c:v>82.59535585059777</c:v>
                </c:pt>
                <c:pt idx="14848">
                  <c:v>82.593099854742974</c:v>
                </c:pt>
                <c:pt idx="14849">
                  <c:v>82.591353277307007</c:v>
                </c:pt>
                <c:pt idx="14850">
                  <c:v>82.589242829571887</c:v>
                </c:pt>
                <c:pt idx="14851">
                  <c:v>82.587132381836753</c:v>
                </c:pt>
                <c:pt idx="14852">
                  <c:v>82.584876385981971</c:v>
                </c:pt>
                <c:pt idx="14853">
                  <c:v>82.582765938246837</c:v>
                </c:pt>
                <c:pt idx="14854">
                  <c:v>82.580801038631378</c:v>
                </c:pt>
                <c:pt idx="14855">
                  <c:v>82.578763364956075</c:v>
                </c:pt>
                <c:pt idx="14856">
                  <c:v>82.576652917220954</c:v>
                </c:pt>
                <c:pt idx="14857">
                  <c:v>82.574542469485834</c:v>
                </c:pt>
                <c:pt idx="14858">
                  <c:v>82.572577569870361</c:v>
                </c:pt>
                <c:pt idx="14859">
                  <c:v>82.570539896195072</c:v>
                </c:pt>
                <c:pt idx="14860">
                  <c:v>82.567920030041122</c:v>
                </c:pt>
                <c:pt idx="14861">
                  <c:v>82.566027904485495</c:v>
                </c:pt>
                <c:pt idx="14862">
                  <c:v>82.564063004870036</c:v>
                </c:pt>
                <c:pt idx="14863">
                  <c:v>82.561661460895579</c:v>
                </c:pt>
                <c:pt idx="14864">
                  <c:v>82.559914883459612</c:v>
                </c:pt>
                <c:pt idx="14865">
                  <c:v>82.558386628203152</c:v>
                </c:pt>
                <c:pt idx="14866">
                  <c:v>82.556276180468018</c:v>
                </c:pt>
                <c:pt idx="14867">
                  <c:v>82.554165732732883</c:v>
                </c:pt>
                <c:pt idx="14868">
                  <c:v>82.55176418875844</c:v>
                </c:pt>
                <c:pt idx="14869">
                  <c:v>82.549289870724152</c:v>
                </c:pt>
                <c:pt idx="14870">
                  <c:v>82.5475432932882</c:v>
                </c:pt>
                <c:pt idx="14871">
                  <c:v>82.545505619612896</c:v>
                </c:pt>
                <c:pt idx="14872">
                  <c:v>82.54375904217693</c:v>
                </c:pt>
                <c:pt idx="14873">
                  <c:v>82.541866916621302</c:v>
                </c:pt>
                <c:pt idx="14874">
                  <c:v>82.539829242946013</c:v>
                </c:pt>
                <c:pt idx="14875">
                  <c:v>82.537646021151048</c:v>
                </c:pt>
                <c:pt idx="14876">
                  <c:v>82.535535573415928</c:v>
                </c:pt>
                <c:pt idx="14877">
                  <c:v>82.533206803501301</c:v>
                </c:pt>
                <c:pt idx="14878">
                  <c:v>82.531169129826011</c:v>
                </c:pt>
                <c:pt idx="14879">
                  <c:v>82.529422552390045</c:v>
                </c:pt>
                <c:pt idx="14880">
                  <c:v>82.527021008415588</c:v>
                </c:pt>
                <c:pt idx="14881">
                  <c:v>82.5245466903813</c:v>
                </c:pt>
                <c:pt idx="14882">
                  <c:v>82.522217920466687</c:v>
                </c:pt>
                <c:pt idx="14883">
                  <c:v>82.520471343030721</c:v>
                </c:pt>
                <c:pt idx="14884">
                  <c:v>82.518651991534924</c:v>
                </c:pt>
                <c:pt idx="14885">
                  <c:v>82.516832640039112</c:v>
                </c:pt>
                <c:pt idx="14886">
                  <c:v>82.514576644184316</c:v>
                </c:pt>
                <c:pt idx="14887">
                  <c:v>82.512902840808195</c:v>
                </c:pt>
                <c:pt idx="14888">
                  <c:v>82.510501296833738</c:v>
                </c:pt>
                <c:pt idx="14889">
                  <c:v>82.508245300978956</c:v>
                </c:pt>
                <c:pt idx="14890">
                  <c:v>82.505916531064329</c:v>
                </c:pt>
                <c:pt idx="14891">
                  <c:v>82.5044610498677</c:v>
                </c:pt>
                <c:pt idx="14892">
                  <c:v>82.502496150252242</c:v>
                </c:pt>
                <c:pt idx="14893">
                  <c:v>82.500822346876106</c:v>
                </c:pt>
                <c:pt idx="14894">
                  <c:v>82.498930221320464</c:v>
                </c:pt>
                <c:pt idx="14895">
                  <c:v>82.496965321705005</c:v>
                </c:pt>
                <c:pt idx="14896">
                  <c:v>82.495073196149377</c:v>
                </c:pt>
                <c:pt idx="14897">
                  <c:v>82.492889974354426</c:v>
                </c:pt>
                <c:pt idx="14898">
                  <c:v>82.4905612044398</c:v>
                </c:pt>
                <c:pt idx="14899">
                  <c:v>82.488450756704665</c:v>
                </c:pt>
                <c:pt idx="14900">
                  <c:v>82.486558631149038</c:v>
                </c:pt>
                <c:pt idx="14901">
                  <c:v>82.484302635294256</c:v>
                </c:pt>
                <c:pt idx="14902">
                  <c:v>82.482774380037782</c:v>
                </c:pt>
                <c:pt idx="14903">
                  <c:v>82.480081739824001</c:v>
                </c:pt>
                <c:pt idx="14904">
                  <c:v>82.477752969909375</c:v>
                </c:pt>
                <c:pt idx="14905">
                  <c:v>82.475569748114424</c:v>
                </c:pt>
                <c:pt idx="14906">
                  <c:v>82.473095430080136</c:v>
                </c:pt>
                <c:pt idx="14907">
                  <c:v>82.471057756404846</c:v>
                </c:pt>
                <c:pt idx="14908">
                  <c:v>82.46931117896888</c:v>
                </c:pt>
                <c:pt idx="14909">
                  <c:v>82.467491827473069</c:v>
                </c:pt>
                <c:pt idx="14910">
                  <c:v>82.465090283498625</c:v>
                </c:pt>
                <c:pt idx="14911">
                  <c:v>82.463125383883167</c:v>
                </c:pt>
                <c:pt idx="14912">
                  <c:v>82.460942162088202</c:v>
                </c:pt>
                <c:pt idx="14913">
                  <c:v>82.458249521874421</c:v>
                </c:pt>
                <c:pt idx="14914">
                  <c:v>82.456139074139301</c:v>
                </c:pt>
                <c:pt idx="14915">
                  <c:v>82.453737530164844</c:v>
                </c:pt>
                <c:pt idx="14916">
                  <c:v>82.451554308369893</c:v>
                </c:pt>
                <c:pt idx="14917">
                  <c:v>82.449662182814251</c:v>
                </c:pt>
                <c:pt idx="14918">
                  <c:v>82.448061153497946</c:v>
                </c:pt>
                <c:pt idx="14919">
                  <c:v>82.445295739224335</c:v>
                </c:pt>
                <c:pt idx="14920">
                  <c:v>82.443621935848199</c:v>
                </c:pt>
                <c:pt idx="14921">
                  <c:v>82.441875358412233</c:v>
                </c:pt>
                <c:pt idx="14922">
                  <c:v>82.440274329095942</c:v>
                </c:pt>
                <c:pt idx="14923">
                  <c:v>82.437872785121485</c:v>
                </c:pt>
                <c:pt idx="14924">
                  <c:v>82.435980659565857</c:v>
                </c:pt>
                <c:pt idx="14925">
                  <c:v>82.43416130807006</c:v>
                </c:pt>
                <c:pt idx="14926">
                  <c:v>82.431614215975941</c:v>
                </c:pt>
                <c:pt idx="14927">
                  <c:v>82.429503768240806</c:v>
                </c:pt>
                <c:pt idx="14928">
                  <c:v>82.427611642685193</c:v>
                </c:pt>
                <c:pt idx="14929">
                  <c:v>82.42564674306972</c:v>
                </c:pt>
                <c:pt idx="14930">
                  <c:v>82.423900165633754</c:v>
                </c:pt>
                <c:pt idx="14931">
                  <c:v>82.422008040078126</c:v>
                </c:pt>
                <c:pt idx="14932">
                  <c:v>82.419097077684853</c:v>
                </c:pt>
                <c:pt idx="14933">
                  <c:v>82.417204952129225</c:v>
                </c:pt>
                <c:pt idx="14934">
                  <c:v>82.415749470932582</c:v>
                </c:pt>
                <c:pt idx="14935">
                  <c:v>82.413566249137617</c:v>
                </c:pt>
                <c:pt idx="14936">
                  <c:v>82.411310253282835</c:v>
                </c:pt>
                <c:pt idx="14937">
                  <c:v>82.409054257428039</c:v>
                </c:pt>
                <c:pt idx="14938">
                  <c:v>82.40708935781258</c:v>
                </c:pt>
                <c:pt idx="14939">
                  <c:v>82.405270006316783</c:v>
                </c:pt>
                <c:pt idx="14940">
                  <c:v>82.403086784521832</c:v>
                </c:pt>
                <c:pt idx="14941">
                  <c:v>82.400976336786698</c:v>
                </c:pt>
                <c:pt idx="14942">
                  <c:v>82.398647566872086</c:v>
                </c:pt>
                <c:pt idx="14943">
                  <c:v>82.396537119136966</c:v>
                </c:pt>
                <c:pt idx="14944">
                  <c:v>82.394644993581323</c:v>
                </c:pt>
                <c:pt idx="14945">
                  <c:v>82.392607319906034</c:v>
                </c:pt>
                <c:pt idx="14946">
                  <c:v>82.390278549991407</c:v>
                </c:pt>
                <c:pt idx="14947">
                  <c:v>82.38838642443578</c:v>
                </c:pt>
                <c:pt idx="14948">
                  <c:v>82.38634875076049</c:v>
                </c:pt>
                <c:pt idx="14949">
                  <c:v>82.384529399264679</c:v>
                </c:pt>
                <c:pt idx="14950">
                  <c:v>82.382273403409897</c:v>
                </c:pt>
                <c:pt idx="14951">
                  <c:v>82.3804540519141</c:v>
                </c:pt>
                <c:pt idx="14952">
                  <c:v>82.378198056059318</c:v>
                </c:pt>
                <c:pt idx="14953">
                  <c:v>82.376160382384015</c:v>
                </c:pt>
                <c:pt idx="14954">
                  <c:v>82.374413804948048</c:v>
                </c:pt>
                <c:pt idx="14955">
                  <c:v>82.372376131272759</c:v>
                </c:pt>
                <c:pt idx="14956">
                  <c:v>82.369901813238471</c:v>
                </c:pt>
                <c:pt idx="14957">
                  <c:v>82.367645817383689</c:v>
                </c:pt>
                <c:pt idx="14958">
                  <c:v>82.365171499349401</c:v>
                </c:pt>
                <c:pt idx="14959">
                  <c:v>82.363061051614267</c:v>
                </c:pt>
                <c:pt idx="14960">
                  <c:v>82.3613144741783</c:v>
                </c:pt>
                <c:pt idx="14961">
                  <c:v>82.359131252383349</c:v>
                </c:pt>
                <c:pt idx="14962">
                  <c:v>82.356802482468723</c:v>
                </c:pt>
                <c:pt idx="14963">
                  <c:v>82.354910356913109</c:v>
                </c:pt>
                <c:pt idx="14964">
                  <c:v>82.352581586998468</c:v>
                </c:pt>
                <c:pt idx="14965">
                  <c:v>82.350398365203517</c:v>
                </c:pt>
                <c:pt idx="14966">
                  <c:v>82.348942884006874</c:v>
                </c:pt>
                <c:pt idx="14967">
                  <c:v>82.347123532511077</c:v>
                </c:pt>
                <c:pt idx="14968">
                  <c:v>82.34479476259645</c:v>
                </c:pt>
                <c:pt idx="14969">
                  <c:v>82.342829862980992</c:v>
                </c:pt>
                <c:pt idx="14970">
                  <c:v>82.340646641186041</c:v>
                </c:pt>
                <c:pt idx="14971">
                  <c:v>82.338608967510737</c:v>
                </c:pt>
                <c:pt idx="14972">
                  <c:v>82.337153486314108</c:v>
                </c:pt>
                <c:pt idx="14973">
                  <c:v>82.334751942339651</c:v>
                </c:pt>
                <c:pt idx="14974">
                  <c:v>82.332495946484869</c:v>
                </c:pt>
                <c:pt idx="14975">
                  <c:v>82.330676594989072</c:v>
                </c:pt>
                <c:pt idx="14976">
                  <c:v>82.32885724349326</c:v>
                </c:pt>
                <c:pt idx="14977">
                  <c:v>82.326528473578648</c:v>
                </c:pt>
                <c:pt idx="14978">
                  <c:v>82.323908607424698</c:v>
                </c:pt>
                <c:pt idx="14979">
                  <c:v>82.321798159689578</c:v>
                </c:pt>
                <c:pt idx="14980">
                  <c:v>82.319833260074105</c:v>
                </c:pt>
                <c:pt idx="14981">
                  <c:v>82.317795586398816</c:v>
                </c:pt>
                <c:pt idx="14982">
                  <c:v>82.315175720244866</c:v>
                </c:pt>
                <c:pt idx="14983">
                  <c:v>82.313210820629408</c:v>
                </c:pt>
                <c:pt idx="14984">
                  <c:v>82.311828113492595</c:v>
                </c:pt>
                <c:pt idx="14985">
                  <c:v>82.309717665757461</c:v>
                </c:pt>
                <c:pt idx="14986">
                  <c:v>82.307971088321509</c:v>
                </c:pt>
                <c:pt idx="14987">
                  <c:v>82.305715092466727</c:v>
                </c:pt>
                <c:pt idx="14988">
                  <c:v>82.303095226312777</c:v>
                </c:pt>
                <c:pt idx="14989">
                  <c:v>82.300912004517812</c:v>
                </c:pt>
                <c:pt idx="14990">
                  <c:v>82.298728782722847</c:v>
                </c:pt>
                <c:pt idx="14991">
                  <c:v>82.296254464688573</c:v>
                </c:pt>
                <c:pt idx="14992">
                  <c:v>82.2942895650731</c:v>
                </c:pt>
                <c:pt idx="14993">
                  <c:v>82.292688535756795</c:v>
                </c:pt>
                <c:pt idx="14994">
                  <c:v>82.290432539902014</c:v>
                </c:pt>
                <c:pt idx="14995">
                  <c:v>82.288613188406217</c:v>
                </c:pt>
                <c:pt idx="14996">
                  <c:v>82.28628441849159</c:v>
                </c:pt>
                <c:pt idx="14997">
                  <c:v>82.284101196696639</c:v>
                </c:pt>
                <c:pt idx="14998">
                  <c:v>82.281917974901674</c:v>
                </c:pt>
                <c:pt idx="14999">
                  <c:v>82.279734753106723</c:v>
                </c:pt>
                <c:pt idx="15000">
                  <c:v>82.27776985349125</c:v>
                </c:pt>
                <c:pt idx="15001">
                  <c:v>82.276023276055298</c:v>
                </c:pt>
                <c:pt idx="15002">
                  <c:v>82.273985602380009</c:v>
                </c:pt>
                <c:pt idx="15003">
                  <c:v>82.271947928704719</c:v>
                </c:pt>
                <c:pt idx="15004">
                  <c:v>82.269910255029416</c:v>
                </c:pt>
                <c:pt idx="15005">
                  <c:v>82.267872581354112</c:v>
                </c:pt>
                <c:pt idx="15006">
                  <c:v>82.266417100157483</c:v>
                </c:pt>
                <c:pt idx="15007">
                  <c:v>82.264306652422349</c:v>
                </c:pt>
                <c:pt idx="15008">
                  <c:v>82.262778397165874</c:v>
                </c:pt>
                <c:pt idx="15009">
                  <c:v>82.260595175370923</c:v>
                </c:pt>
                <c:pt idx="15010">
                  <c:v>82.258484727635789</c:v>
                </c:pt>
                <c:pt idx="15011">
                  <c:v>82.256374279900669</c:v>
                </c:pt>
                <c:pt idx="15012">
                  <c:v>82.254191058105718</c:v>
                </c:pt>
                <c:pt idx="15013">
                  <c:v>82.251643966011599</c:v>
                </c:pt>
                <c:pt idx="15014">
                  <c:v>82.249315196096973</c:v>
                </c:pt>
                <c:pt idx="15015">
                  <c:v>82.24698642618236</c:v>
                </c:pt>
                <c:pt idx="15016">
                  <c:v>82.245239848746394</c:v>
                </c:pt>
                <c:pt idx="15017">
                  <c:v>82.243129401011259</c:v>
                </c:pt>
                <c:pt idx="15018">
                  <c:v>82.241164501395801</c:v>
                </c:pt>
                <c:pt idx="15019">
                  <c:v>82.238908505541005</c:v>
                </c:pt>
                <c:pt idx="15020">
                  <c:v>82.237525798404207</c:v>
                </c:pt>
                <c:pt idx="15021">
                  <c:v>82.235342576609256</c:v>
                </c:pt>
                <c:pt idx="15022">
                  <c:v>82.233304902933952</c:v>
                </c:pt>
                <c:pt idx="15023">
                  <c:v>82.231485551438155</c:v>
                </c:pt>
                <c:pt idx="15024">
                  <c:v>82.229156781523528</c:v>
                </c:pt>
                <c:pt idx="15025">
                  <c:v>82.2272646559679</c:v>
                </c:pt>
                <c:pt idx="15026">
                  <c:v>82.225081434172935</c:v>
                </c:pt>
                <c:pt idx="15027">
                  <c:v>82.22304376049766</c:v>
                </c:pt>
                <c:pt idx="15028">
                  <c:v>82.221297183061679</c:v>
                </c:pt>
                <c:pt idx="15029">
                  <c:v>82.219332283446235</c:v>
                </c:pt>
                <c:pt idx="15030">
                  <c:v>82.217294609770946</c:v>
                </c:pt>
                <c:pt idx="15031">
                  <c:v>82.215184162035797</c:v>
                </c:pt>
                <c:pt idx="15032">
                  <c:v>82.212564295881862</c:v>
                </c:pt>
                <c:pt idx="15033">
                  <c:v>82.211108814685232</c:v>
                </c:pt>
                <c:pt idx="15034">
                  <c:v>82.209071141009929</c:v>
                </c:pt>
                <c:pt idx="15035">
                  <c:v>82.206451274855979</c:v>
                </c:pt>
                <c:pt idx="15036">
                  <c:v>82.204413601180676</c:v>
                </c:pt>
                <c:pt idx="15037">
                  <c:v>82.201939283146402</c:v>
                </c:pt>
                <c:pt idx="15038">
                  <c:v>82.200192705710435</c:v>
                </c:pt>
                <c:pt idx="15039">
                  <c:v>82.197718387676147</c:v>
                </c:pt>
                <c:pt idx="15040">
                  <c:v>82.194952973402522</c:v>
                </c:pt>
                <c:pt idx="15041">
                  <c:v>82.193424718146062</c:v>
                </c:pt>
                <c:pt idx="15042">
                  <c:v>82.191459818530603</c:v>
                </c:pt>
                <c:pt idx="15043">
                  <c:v>82.189349370795469</c:v>
                </c:pt>
                <c:pt idx="15044">
                  <c:v>82.187675567419333</c:v>
                </c:pt>
                <c:pt idx="15045">
                  <c:v>82.185710667803875</c:v>
                </c:pt>
                <c:pt idx="15046">
                  <c:v>82.183454671949093</c:v>
                </c:pt>
                <c:pt idx="15047">
                  <c:v>82.181416998273804</c:v>
                </c:pt>
                <c:pt idx="15048">
                  <c:v>82.179233776478839</c:v>
                </c:pt>
                <c:pt idx="15049">
                  <c:v>82.177196102803535</c:v>
                </c:pt>
                <c:pt idx="15050">
                  <c:v>82.174940106948753</c:v>
                </c:pt>
                <c:pt idx="15051">
                  <c:v>82.172756885153802</c:v>
                </c:pt>
                <c:pt idx="15052">
                  <c:v>82.170864759598174</c:v>
                </c:pt>
                <c:pt idx="15053">
                  <c:v>82.168608763743379</c:v>
                </c:pt>
                <c:pt idx="15054">
                  <c:v>82.166716638187751</c:v>
                </c:pt>
                <c:pt idx="15055">
                  <c:v>82.164678964512461</c:v>
                </c:pt>
                <c:pt idx="15056">
                  <c:v>82.163077935196156</c:v>
                </c:pt>
                <c:pt idx="15057">
                  <c:v>82.161185809640514</c:v>
                </c:pt>
                <c:pt idx="15058">
                  <c:v>82.15922091002507</c:v>
                </c:pt>
                <c:pt idx="15059">
                  <c:v>82.157401558529259</c:v>
                </c:pt>
                <c:pt idx="15060">
                  <c:v>82.155218336734308</c:v>
                </c:pt>
                <c:pt idx="15061">
                  <c:v>82.152598470580358</c:v>
                </c:pt>
                <c:pt idx="15062">
                  <c:v>82.150415248785407</c:v>
                </c:pt>
                <c:pt idx="15063">
                  <c:v>82.147868156691274</c:v>
                </c:pt>
                <c:pt idx="15064">
                  <c:v>82.145976031135646</c:v>
                </c:pt>
                <c:pt idx="15065">
                  <c:v>82.143938357460357</c:v>
                </c:pt>
                <c:pt idx="15066">
                  <c:v>82.141973457844898</c:v>
                </c:pt>
                <c:pt idx="15067">
                  <c:v>82.14008133228927</c:v>
                </c:pt>
                <c:pt idx="15068">
                  <c:v>82.137607014254982</c:v>
                </c:pt>
                <c:pt idx="15069">
                  <c:v>82.135642114639523</c:v>
                </c:pt>
                <c:pt idx="15070">
                  <c:v>82.133677215024065</c:v>
                </c:pt>
                <c:pt idx="15071">
                  <c:v>82.131930637588084</c:v>
                </c:pt>
                <c:pt idx="15072">
                  <c:v>82.12982018985295</c:v>
                </c:pt>
                <c:pt idx="15073">
                  <c:v>82.127273097758845</c:v>
                </c:pt>
                <c:pt idx="15074">
                  <c:v>82.125089875963894</c:v>
                </c:pt>
                <c:pt idx="15075">
                  <c:v>82.122542783869761</c:v>
                </c:pt>
                <c:pt idx="15076">
                  <c:v>82.120141239895318</c:v>
                </c:pt>
                <c:pt idx="15077">
                  <c:v>82.118030792160184</c:v>
                </c:pt>
                <c:pt idx="15078">
                  <c:v>82.116065892544725</c:v>
                </c:pt>
                <c:pt idx="15079">
                  <c:v>82.113882670749774</c:v>
                </c:pt>
                <c:pt idx="15080">
                  <c:v>82.111772223014654</c:v>
                </c:pt>
                <c:pt idx="15081">
                  <c:v>82.109807323399181</c:v>
                </c:pt>
                <c:pt idx="15082">
                  <c:v>82.108206294082876</c:v>
                </c:pt>
                <c:pt idx="15083">
                  <c:v>82.106095846347756</c:v>
                </c:pt>
                <c:pt idx="15084">
                  <c:v>82.104203720792128</c:v>
                </c:pt>
                <c:pt idx="15085">
                  <c:v>82.102020498997163</c:v>
                </c:pt>
                <c:pt idx="15086">
                  <c:v>82.099982825321874</c:v>
                </c:pt>
                <c:pt idx="15087">
                  <c:v>82.097435733227769</c:v>
                </c:pt>
                <c:pt idx="15088">
                  <c:v>82.095761929851633</c:v>
                </c:pt>
                <c:pt idx="15089">
                  <c:v>82.093942578355822</c:v>
                </c:pt>
                <c:pt idx="15090">
                  <c:v>82.091904904680518</c:v>
                </c:pt>
                <c:pt idx="15091">
                  <c:v>82.089940005065074</c:v>
                </c:pt>
                <c:pt idx="15092">
                  <c:v>82.087756783270109</c:v>
                </c:pt>
                <c:pt idx="15093">
                  <c:v>82.085937431774312</c:v>
                </c:pt>
                <c:pt idx="15094">
                  <c:v>82.084118080278529</c:v>
                </c:pt>
                <c:pt idx="15095">
                  <c:v>82.08200763254338</c:v>
                </c:pt>
                <c:pt idx="15096">
                  <c:v>82.080115506987767</c:v>
                </c:pt>
                <c:pt idx="15097">
                  <c:v>82.077932285192816</c:v>
                </c:pt>
                <c:pt idx="15098">
                  <c:v>82.076040159637174</c:v>
                </c:pt>
                <c:pt idx="15099">
                  <c:v>82.07363861566273</c:v>
                </c:pt>
                <c:pt idx="15100">
                  <c:v>82.071382619807935</c:v>
                </c:pt>
                <c:pt idx="15101">
                  <c:v>82.069563268312123</c:v>
                </c:pt>
                <c:pt idx="15102">
                  <c:v>82.067525594636834</c:v>
                </c:pt>
                <c:pt idx="15103">
                  <c:v>82.065560695021375</c:v>
                </c:pt>
                <c:pt idx="15104">
                  <c:v>82.063450247286255</c:v>
                </c:pt>
                <c:pt idx="15105">
                  <c:v>82.061339799551121</c:v>
                </c:pt>
                <c:pt idx="15106">
                  <c:v>82.059302125875831</c:v>
                </c:pt>
                <c:pt idx="15107">
                  <c:v>82.056973355961205</c:v>
                </c:pt>
                <c:pt idx="15108">
                  <c:v>82.054717360106423</c:v>
                </c:pt>
                <c:pt idx="15109">
                  <c:v>82.052388590191811</c:v>
                </c:pt>
                <c:pt idx="15110">
                  <c:v>82.050132594337015</c:v>
                </c:pt>
                <c:pt idx="15111">
                  <c:v>82.04802214660188</c:v>
                </c:pt>
                <c:pt idx="15112">
                  <c:v>82.045766150747085</c:v>
                </c:pt>
                <c:pt idx="15113">
                  <c:v>82.044092347370963</c:v>
                </c:pt>
                <c:pt idx="15114">
                  <c:v>82.042418543994827</c:v>
                </c:pt>
                <c:pt idx="15115">
                  <c:v>82.040089774080201</c:v>
                </c:pt>
                <c:pt idx="15116">
                  <c:v>82.03790655228525</c:v>
                </c:pt>
                <c:pt idx="15117">
                  <c:v>82.035796104550116</c:v>
                </c:pt>
                <c:pt idx="15118">
                  <c:v>82.033540108695334</c:v>
                </c:pt>
                <c:pt idx="15119">
                  <c:v>82.031575209079875</c:v>
                </c:pt>
                <c:pt idx="15120">
                  <c:v>82.029537535404572</c:v>
                </c:pt>
                <c:pt idx="15121">
                  <c:v>82.027572635789113</c:v>
                </c:pt>
                <c:pt idx="15122">
                  <c:v>82.025826058353147</c:v>
                </c:pt>
                <c:pt idx="15123">
                  <c:v>82.023424514378689</c:v>
                </c:pt>
                <c:pt idx="15124">
                  <c:v>82.02087742228457</c:v>
                </c:pt>
                <c:pt idx="15125">
                  <c:v>82.019130844848604</c:v>
                </c:pt>
                <c:pt idx="15126">
                  <c:v>82.01723871929299</c:v>
                </c:pt>
                <c:pt idx="15127">
                  <c:v>82.015564915916855</c:v>
                </c:pt>
                <c:pt idx="15128">
                  <c:v>82.013090597882567</c:v>
                </c:pt>
                <c:pt idx="15129">
                  <c:v>82.011416794506431</c:v>
                </c:pt>
                <c:pt idx="15130">
                  <c:v>82.009670217070465</c:v>
                </c:pt>
                <c:pt idx="15131">
                  <c:v>82.007486995275499</c:v>
                </c:pt>
                <c:pt idx="15132">
                  <c:v>82.005158225360873</c:v>
                </c:pt>
                <c:pt idx="15133">
                  <c:v>82.002683907326585</c:v>
                </c:pt>
                <c:pt idx="15134">
                  <c:v>82.001010103950449</c:v>
                </c:pt>
                <c:pt idx="15135">
                  <c:v>81.99897243027516</c:v>
                </c:pt>
                <c:pt idx="15136">
                  <c:v>81.99693475659987</c:v>
                </c:pt>
                <c:pt idx="15137">
                  <c:v>81.994751534804919</c:v>
                </c:pt>
                <c:pt idx="15138">
                  <c:v>81.992786635189447</c:v>
                </c:pt>
                <c:pt idx="15139">
                  <c:v>81.990166769035511</c:v>
                </c:pt>
                <c:pt idx="15140">
                  <c:v>81.988201869420053</c:v>
                </c:pt>
                <c:pt idx="15141">
                  <c:v>81.986455291984086</c:v>
                </c:pt>
                <c:pt idx="15142">
                  <c:v>81.984053748009629</c:v>
                </c:pt>
                <c:pt idx="15143">
                  <c:v>81.981943300274494</c:v>
                </c:pt>
                <c:pt idx="15144">
                  <c:v>81.979905626599205</c:v>
                </c:pt>
                <c:pt idx="15145">
                  <c:v>81.978522919462392</c:v>
                </c:pt>
                <c:pt idx="15146">
                  <c:v>81.976776342026426</c:v>
                </c:pt>
                <c:pt idx="15147">
                  <c:v>81.975029764590474</c:v>
                </c:pt>
                <c:pt idx="15148">
                  <c:v>81.972846542795509</c:v>
                </c:pt>
                <c:pt idx="15149">
                  <c:v>81.970372224761235</c:v>
                </c:pt>
                <c:pt idx="15150">
                  <c:v>81.968698421385099</c:v>
                </c:pt>
                <c:pt idx="15151">
                  <c:v>81.966515199590134</c:v>
                </c:pt>
                <c:pt idx="15152">
                  <c:v>81.963677011256692</c:v>
                </c:pt>
                <c:pt idx="15153">
                  <c:v>81.960911596983081</c:v>
                </c:pt>
                <c:pt idx="15154">
                  <c:v>81.959019471427439</c:v>
                </c:pt>
                <c:pt idx="15155">
                  <c:v>81.956836249632488</c:v>
                </c:pt>
                <c:pt idx="15156">
                  <c:v>81.955016898136691</c:v>
                </c:pt>
                <c:pt idx="15157">
                  <c:v>81.952615354162234</c:v>
                </c:pt>
                <c:pt idx="15158">
                  <c:v>81.950286584247621</c:v>
                </c:pt>
                <c:pt idx="15159">
                  <c:v>81.947957814332995</c:v>
                </c:pt>
                <c:pt idx="15160">
                  <c:v>81.94642955907652</c:v>
                </c:pt>
                <c:pt idx="15161">
                  <c:v>81.944901303820046</c:v>
                </c:pt>
                <c:pt idx="15162">
                  <c:v>81.943300274503756</c:v>
                </c:pt>
                <c:pt idx="15163">
                  <c:v>81.940971504589129</c:v>
                </c:pt>
                <c:pt idx="15164">
                  <c:v>81.938278864375363</c:v>
                </c:pt>
                <c:pt idx="15165">
                  <c:v>81.93631396475989</c:v>
                </c:pt>
                <c:pt idx="15166">
                  <c:v>81.934276291084601</c:v>
                </c:pt>
                <c:pt idx="15167">
                  <c:v>81.932165843349466</c:v>
                </c:pt>
                <c:pt idx="15168">
                  <c:v>81.930710362152823</c:v>
                </c:pt>
                <c:pt idx="15169">
                  <c:v>81.928745462537364</c:v>
                </c:pt>
                <c:pt idx="15170">
                  <c:v>81.926198370443245</c:v>
                </c:pt>
                <c:pt idx="15171">
                  <c:v>81.924379018947448</c:v>
                </c:pt>
                <c:pt idx="15172">
                  <c:v>81.922050249032836</c:v>
                </c:pt>
                <c:pt idx="15173">
                  <c:v>81.919939801297701</c:v>
                </c:pt>
                <c:pt idx="15174">
                  <c:v>81.918047675742073</c:v>
                </c:pt>
                <c:pt idx="15175">
                  <c:v>81.915937228006939</c:v>
                </c:pt>
                <c:pt idx="15176">
                  <c:v>81.914117876511156</c:v>
                </c:pt>
                <c:pt idx="15177">
                  <c:v>81.912080202835853</c:v>
                </c:pt>
                <c:pt idx="15178">
                  <c:v>81.909896981040902</c:v>
                </c:pt>
                <c:pt idx="15179">
                  <c:v>81.908150403604935</c:v>
                </c:pt>
                <c:pt idx="15180">
                  <c:v>81.905821633690309</c:v>
                </c:pt>
                <c:pt idx="15181">
                  <c:v>81.903638411895358</c:v>
                </c:pt>
                <c:pt idx="15182">
                  <c:v>81.901673512279885</c:v>
                </c:pt>
                <c:pt idx="15183">
                  <c:v>81.899635838604596</c:v>
                </c:pt>
                <c:pt idx="15184">
                  <c:v>81.897670938989137</c:v>
                </c:pt>
                <c:pt idx="15185">
                  <c:v>81.895778813433509</c:v>
                </c:pt>
                <c:pt idx="15186">
                  <c:v>81.893377269459052</c:v>
                </c:pt>
                <c:pt idx="15187">
                  <c:v>81.891194047664101</c:v>
                </c:pt>
                <c:pt idx="15188">
                  <c:v>81.888865277749474</c:v>
                </c:pt>
                <c:pt idx="15189">
                  <c:v>81.886682055954509</c:v>
                </c:pt>
                <c:pt idx="15190">
                  <c:v>81.88464438227922</c:v>
                </c:pt>
                <c:pt idx="15191">
                  <c:v>81.882825030783422</c:v>
                </c:pt>
                <c:pt idx="15192">
                  <c:v>81.880423486808979</c:v>
                </c:pt>
                <c:pt idx="15193">
                  <c:v>81.878531361253351</c:v>
                </c:pt>
                <c:pt idx="15194">
                  <c:v>81.876348139458372</c:v>
                </c:pt>
                <c:pt idx="15195">
                  <c:v>81.874164917663421</c:v>
                </c:pt>
                <c:pt idx="15196">
                  <c:v>81.871981695868456</c:v>
                </c:pt>
                <c:pt idx="15197">
                  <c:v>81.869944022193167</c:v>
                </c:pt>
                <c:pt idx="15198">
                  <c:v>81.867469704158893</c:v>
                </c:pt>
                <c:pt idx="15199">
                  <c:v>81.865286482363928</c:v>
                </c:pt>
                <c:pt idx="15200">
                  <c:v>81.863612678987792</c:v>
                </c:pt>
                <c:pt idx="15201">
                  <c:v>81.861938875611656</c:v>
                </c:pt>
                <c:pt idx="15202">
                  <c:v>81.859901201936367</c:v>
                </c:pt>
                <c:pt idx="15203">
                  <c:v>81.857863528261078</c:v>
                </c:pt>
                <c:pt idx="15204">
                  <c:v>81.855680306466112</c:v>
                </c:pt>
                <c:pt idx="15205">
                  <c:v>81.8533515365515</c:v>
                </c:pt>
                <c:pt idx="15206">
                  <c:v>81.851095540696704</c:v>
                </c:pt>
                <c:pt idx="15207">
                  <c:v>81.848839544841923</c:v>
                </c:pt>
                <c:pt idx="15208">
                  <c:v>81.84694741928628</c:v>
                </c:pt>
                <c:pt idx="15209">
                  <c:v>81.845273615910159</c:v>
                </c:pt>
                <c:pt idx="15210">
                  <c:v>81.843090394115194</c:v>
                </c:pt>
                <c:pt idx="15211">
                  <c:v>81.840688850140737</c:v>
                </c:pt>
                <c:pt idx="15212">
                  <c:v>81.838287306166293</c:v>
                </c:pt>
                <c:pt idx="15213">
                  <c:v>81.836176858431159</c:v>
                </c:pt>
                <c:pt idx="15214">
                  <c:v>81.834357506935362</c:v>
                </c:pt>
                <c:pt idx="15215">
                  <c:v>81.832319833260073</c:v>
                </c:pt>
                <c:pt idx="15216">
                  <c:v>81.830282159584783</c:v>
                </c:pt>
                <c:pt idx="15217">
                  <c:v>81.828681130268478</c:v>
                </c:pt>
                <c:pt idx="15218">
                  <c:v>81.826279586294021</c:v>
                </c:pt>
                <c:pt idx="15219">
                  <c:v>81.823950816379394</c:v>
                </c:pt>
                <c:pt idx="15220">
                  <c:v>81.821913142704105</c:v>
                </c:pt>
                <c:pt idx="15221">
                  <c:v>81.819875469028815</c:v>
                </c:pt>
                <c:pt idx="15222">
                  <c:v>81.818492761892003</c:v>
                </c:pt>
                <c:pt idx="15223">
                  <c:v>81.816309540097038</c:v>
                </c:pt>
                <c:pt idx="15224">
                  <c:v>81.813835222062764</c:v>
                </c:pt>
                <c:pt idx="15225">
                  <c:v>81.811506452148137</c:v>
                </c:pt>
                <c:pt idx="15226">
                  <c:v>81.809250456293356</c:v>
                </c:pt>
                <c:pt idx="15227">
                  <c:v>81.80706723449839</c:v>
                </c:pt>
                <c:pt idx="15228">
                  <c:v>81.805029560823101</c:v>
                </c:pt>
                <c:pt idx="15229">
                  <c:v>81.802991887147797</c:v>
                </c:pt>
                <c:pt idx="15230">
                  <c:v>81.801026987532339</c:v>
                </c:pt>
                <c:pt idx="15231">
                  <c:v>81.79906208791688</c:v>
                </c:pt>
                <c:pt idx="15232">
                  <c:v>81.797315510480914</c:v>
                </c:pt>
                <c:pt idx="15233">
                  <c:v>81.795568933044962</c:v>
                </c:pt>
                <c:pt idx="15234">
                  <c:v>81.793676807489319</c:v>
                </c:pt>
                <c:pt idx="15235">
                  <c:v>81.791930230053353</c:v>
                </c:pt>
                <c:pt idx="15236">
                  <c:v>81.789383137959234</c:v>
                </c:pt>
                <c:pt idx="15237">
                  <c:v>81.787272690224114</c:v>
                </c:pt>
                <c:pt idx="15238">
                  <c:v>81.78516224248898</c:v>
                </c:pt>
                <c:pt idx="15239">
                  <c:v>81.783197342873521</c:v>
                </c:pt>
                <c:pt idx="15240">
                  <c:v>81.781086895138401</c:v>
                </c:pt>
                <c:pt idx="15241">
                  <c:v>81.778976447403267</c:v>
                </c:pt>
                <c:pt idx="15242">
                  <c:v>81.776574903428823</c:v>
                </c:pt>
                <c:pt idx="15243">
                  <c:v>81.774755551933026</c:v>
                </c:pt>
                <c:pt idx="15244">
                  <c:v>81.7724267820184</c:v>
                </c:pt>
                <c:pt idx="15245">
                  <c:v>81.770607430522602</c:v>
                </c:pt>
                <c:pt idx="15246">
                  <c:v>81.768496982787468</c:v>
                </c:pt>
                <c:pt idx="15247">
                  <c:v>81.766095438813011</c:v>
                </c:pt>
                <c:pt idx="15248">
                  <c:v>81.763766668898413</c:v>
                </c:pt>
                <c:pt idx="15249">
                  <c:v>81.761728995223109</c:v>
                </c:pt>
                <c:pt idx="15250">
                  <c:v>81.75976409560765</c:v>
                </c:pt>
                <c:pt idx="15251">
                  <c:v>81.758090292231515</c:v>
                </c:pt>
                <c:pt idx="15252">
                  <c:v>81.75597984449638</c:v>
                </c:pt>
                <c:pt idx="15253">
                  <c:v>81.753796622701429</c:v>
                </c:pt>
                <c:pt idx="15254">
                  <c:v>81.751758949026126</c:v>
                </c:pt>
                <c:pt idx="15255">
                  <c:v>81.749721275350836</c:v>
                </c:pt>
                <c:pt idx="15256">
                  <c:v>81.747683601675533</c:v>
                </c:pt>
                <c:pt idx="15257">
                  <c:v>81.745573153940427</c:v>
                </c:pt>
                <c:pt idx="15258">
                  <c:v>81.743171609965955</c:v>
                </c:pt>
                <c:pt idx="15259">
                  <c:v>81.741279484410342</c:v>
                </c:pt>
                <c:pt idx="15260">
                  <c:v>81.739241810735038</c:v>
                </c:pt>
                <c:pt idx="15261">
                  <c:v>81.737131362999918</c:v>
                </c:pt>
                <c:pt idx="15262">
                  <c:v>81.735312011504107</c:v>
                </c:pt>
                <c:pt idx="15263">
                  <c:v>81.733201563769001</c:v>
                </c:pt>
                <c:pt idx="15264">
                  <c:v>81.730945567914205</c:v>
                </c:pt>
                <c:pt idx="15265">
                  <c:v>81.729053442358577</c:v>
                </c:pt>
                <c:pt idx="15266">
                  <c:v>81.726870220563612</c:v>
                </c:pt>
                <c:pt idx="15267">
                  <c:v>81.724395902529324</c:v>
                </c:pt>
                <c:pt idx="15268">
                  <c:v>81.721776036375388</c:v>
                </c:pt>
                <c:pt idx="15269">
                  <c:v>81.71988391081976</c:v>
                </c:pt>
                <c:pt idx="15270">
                  <c:v>81.71821010744361</c:v>
                </c:pt>
                <c:pt idx="15271">
                  <c:v>81.716172433768321</c:v>
                </c:pt>
                <c:pt idx="15272">
                  <c:v>81.714425856332369</c:v>
                </c:pt>
                <c:pt idx="15273">
                  <c:v>81.712533730776727</c:v>
                </c:pt>
                <c:pt idx="15274">
                  <c:v>81.71078715334076</c:v>
                </c:pt>
                <c:pt idx="15275">
                  <c:v>81.708167287186811</c:v>
                </c:pt>
                <c:pt idx="15276">
                  <c:v>81.706056839451676</c:v>
                </c:pt>
                <c:pt idx="15277">
                  <c:v>81.703873617656726</c:v>
                </c:pt>
                <c:pt idx="15278">
                  <c:v>81.701763169921605</c:v>
                </c:pt>
                <c:pt idx="15279">
                  <c:v>81.699434400006979</c:v>
                </c:pt>
                <c:pt idx="15280">
                  <c:v>81.697615048511182</c:v>
                </c:pt>
                <c:pt idx="15281">
                  <c:v>81.695795697015384</c:v>
                </c:pt>
                <c:pt idx="15282">
                  <c:v>81.69426744175891</c:v>
                </c:pt>
                <c:pt idx="15283">
                  <c:v>81.692084219963974</c:v>
                </c:pt>
                <c:pt idx="15284">
                  <c:v>81.690264868468148</c:v>
                </c:pt>
                <c:pt idx="15285">
                  <c:v>81.687790550433874</c:v>
                </c:pt>
                <c:pt idx="15286">
                  <c:v>81.685461780519248</c:v>
                </c:pt>
                <c:pt idx="15287">
                  <c:v>81.682914688425129</c:v>
                </c:pt>
                <c:pt idx="15288">
                  <c:v>81.680658692570347</c:v>
                </c:pt>
                <c:pt idx="15289">
                  <c:v>81.679203211373704</c:v>
                </c:pt>
                <c:pt idx="15290">
                  <c:v>81.677602182057413</c:v>
                </c:pt>
                <c:pt idx="15291">
                  <c:v>81.675418960262448</c:v>
                </c:pt>
                <c:pt idx="15292">
                  <c:v>81.673526834706806</c:v>
                </c:pt>
                <c:pt idx="15293">
                  <c:v>81.671343612911869</c:v>
                </c:pt>
                <c:pt idx="15294">
                  <c:v>81.669160391116904</c:v>
                </c:pt>
                <c:pt idx="15295">
                  <c:v>81.66704994338177</c:v>
                </c:pt>
                <c:pt idx="15296">
                  <c:v>81.664866721586833</c:v>
                </c:pt>
                <c:pt idx="15297">
                  <c:v>81.662756273851699</c:v>
                </c:pt>
                <c:pt idx="15298">
                  <c:v>81.661300792655041</c:v>
                </c:pt>
                <c:pt idx="15299">
                  <c:v>81.659481441159258</c:v>
                </c:pt>
                <c:pt idx="15300">
                  <c:v>81.65700712312497</c:v>
                </c:pt>
                <c:pt idx="15301">
                  <c:v>81.654605579150513</c:v>
                </c:pt>
                <c:pt idx="15302">
                  <c:v>81.652640679535054</c:v>
                </c:pt>
                <c:pt idx="15303">
                  <c:v>81.650675779919595</c:v>
                </c:pt>
                <c:pt idx="15304">
                  <c:v>81.648565332184461</c:v>
                </c:pt>
                <c:pt idx="15305">
                  <c:v>81.64638211038951</c:v>
                </c:pt>
                <c:pt idx="15306">
                  <c:v>81.64427166265439</c:v>
                </c:pt>
                <c:pt idx="15307">
                  <c:v>81.641724570560271</c:v>
                </c:pt>
                <c:pt idx="15308">
                  <c:v>81.639614122825151</c:v>
                </c:pt>
                <c:pt idx="15309">
                  <c:v>81.637576449149847</c:v>
                </c:pt>
                <c:pt idx="15310">
                  <c:v>81.635684323594219</c:v>
                </c:pt>
                <c:pt idx="15311">
                  <c:v>81.633792198038591</c:v>
                </c:pt>
                <c:pt idx="15312">
                  <c:v>81.631972846542794</c:v>
                </c:pt>
                <c:pt idx="15313">
                  <c:v>81.630590139405982</c:v>
                </c:pt>
                <c:pt idx="15314">
                  <c:v>81.628479691670847</c:v>
                </c:pt>
                <c:pt idx="15315">
                  <c:v>81.626369243935741</c:v>
                </c:pt>
                <c:pt idx="15316">
                  <c:v>81.623822151841622</c:v>
                </c:pt>
                <c:pt idx="15317">
                  <c:v>81.621566155986827</c:v>
                </c:pt>
                <c:pt idx="15318">
                  <c:v>81.619164612012369</c:v>
                </c:pt>
                <c:pt idx="15319">
                  <c:v>81.617054164277249</c:v>
                </c:pt>
                <c:pt idx="15320">
                  <c:v>81.614943716542115</c:v>
                </c:pt>
                <c:pt idx="15321">
                  <c:v>81.612614946627502</c:v>
                </c:pt>
                <c:pt idx="15322">
                  <c:v>81.610504498892382</c:v>
                </c:pt>
                <c:pt idx="15323">
                  <c:v>81.608903469576077</c:v>
                </c:pt>
                <c:pt idx="15324">
                  <c:v>81.607375214319617</c:v>
                </c:pt>
                <c:pt idx="15325">
                  <c:v>81.605410314704145</c:v>
                </c:pt>
                <c:pt idx="15326">
                  <c:v>81.603227092909179</c:v>
                </c:pt>
                <c:pt idx="15327">
                  <c:v>81.600971097054398</c:v>
                </c:pt>
                <c:pt idx="15328">
                  <c:v>81.599006197438925</c:v>
                </c:pt>
                <c:pt idx="15329">
                  <c:v>81.597041297823466</c:v>
                </c:pt>
                <c:pt idx="15330">
                  <c:v>81.59471252790884</c:v>
                </c:pt>
                <c:pt idx="15331">
                  <c:v>81.592165435814735</c:v>
                </c:pt>
                <c:pt idx="15332">
                  <c:v>81.590709954618106</c:v>
                </c:pt>
                <c:pt idx="15333">
                  <c:v>81.588672280942802</c:v>
                </c:pt>
                <c:pt idx="15334">
                  <c:v>81.5861979629085</c:v>
                </c:pt>
                <c:pt idx="15335">
                  <c:v>81.583941967053732</c:v>
                </c:pt>
                <c:pt idx="15336">
                  <c:v>81.581540423079275</c:v>
                </c:pt>
                <c:pt idx="15337">
                  <c:v>81.579502749403972</c:v>
                </c:pt>
                <c:pt idx="15338">
                  <c:v>81.577756171968005</c:v>
                </c:pt>
                <c:pt idx="15339">
                  <c:v>81.575718498292716</c:v>
                </c:pt>
                <c:pt idx="15340">
                  <c:v>81.57346250243792</c:v>
                </c:pt>
                <c:pt idx="15341">
                  <c:v>81.5713520547028</c:v>
                </c:pt>
                <c:pt idx="15342">
                  <c:v>81.569605477266833</c:v>
                </c:pt>
                <c:pt idx="15343">
                  <c:v>81.567422255471882</c:v>
                </c:pt>
                <c:pt idx="15344">
                  <c:v>81.565384581796579</c:v>
                </c:pt>
                <c:pt idx="15345">
                  <c:v>81.563274134061459</c:v>
                </c:pt>
                <c:pt idx="15346">
                  <c:v>81.561018138206677</c:v>
                </c:pt>
                <c:pt idx="15347">
                  <c:v>81.558398272052727</c:v>
                </c:pt>
                <c:pt idx="15348">
                  <c:v>81.556142276197917</c:v>
                </c:pt>
                <c:pt idx="15349">
                  <c:v>81.554395698761965</c:v>
                </c:pt>
                <c:pt idx="15350">
                  <c:v>81.552139702907184</c:v>
                </c:pt>
                <c:pt idx="15351">
                  <c:v>81.549810932992557</c:v>
                </c:pt>
                <c:pt idx="15352">
                  <c:v>81.548137129616421</c:v>
                </c:pt>
                <c:pt idx="15353">
                  <c:v>81.545808359701795</c:v>
                </c:pt>
                <c:pt idx="15354">
                  <c:v>81.543916234146181</c:v>
                </c:pt>
                <c:pt idx="15355">
                  <c:v>81.542024108590539</c:v>
                </c:pt>
                <c:pt idx="15356">
                  <c:v>81.539768112735757</c:v>
                </c:pt>
                <c:pt idx="15357">
                  <c:v>81.537948761239946</c:v>
                </c:pt>
                <c:pt idx="15358">
                  <c:v>81.535911087564656</c:v>
                </c:pt>
                <c:pt idx="15359">
                  <c:v>81.534018962009029</c:v>
                </c:pt>
                <c:pt idx="15360">
                  <c:v>81.531908514273908</c:v>
                </c:pt>
                <c:pt idx="15361">
                  <c:v>81.530234710897773</c:v>
                </c:pt>
                <c:pt idx="15362">
                  <c:v>81.528197037222469</c:v>
                </c:pt>
                <c:pt idx="15363">
                  <c:v>81.526668781965995</c:v>
                </c:pt>
                <c:pt idx="15364">
                  <c:v>81.524703882350536</c:v>
                </c:pt>
                <c:pt idx="15365">
                  <c:v>81.522593434615402</c:v>
                </c:pt>
                <c:pt idx="15366">
                  <c:v>81.520774083119619</c:v>
                </c:pt>
                <c:pt idx="15367">
                  <c:v>81.518081442905839</c:v>
                </c:pt>
                <c:pt idx="15368">
                  <c:v>81.516553187649365</c:v>
                </c:pt>
                <c:pt idx="15369">
                  <c:v>81.514806610213398</c:v>
                </c:pt>
                <c:pt idx="15370">
                  <c:v>81.512696162478278</c:v>
                </c:pt>
                <c:pt idx="15371">
                  <c:v>81.51022184444399</c:v>
                </c:pt>
                <c:pt idx="15372">
                  <c:v>81.507456430170379</c:v>
                </c:pt>
                <c:pt idx="15373">
                  <c:v>81.505127660255752</c:v>
                </c:pt>
                <c:pt idx="15374">
                  <c:v>81.502580568161648</c:v>
                </c:pt>
                <c:pt idx="15375">
                  <c:v>81.50112508696499</c:v>
                </c:pt>
                <c:pt idx="15376">
                  <c:v>81.499305735469193</c:v>
                </c:pt>
                <c:pt idx="15377">
                  <c:v>81.497049739614397</c:v>
                </c:pt>
                <c:pt idx="15378">
                  <c:v>81.495084839998952</c:v>
                </c:pt>
                <c:pt idx="15379">
                  <c:v>81.492828844144157</c:v>
                </c:pt>
                <c:pt idx="15380">
                  <c:v>81.490063429870546</c:v>
                </c:pt>
                <c:pt idx="15381">
                  <c:v>81.487952982135425</c:v>
                </c:pt>
                <c:pt idx="15382">
                  <c:v>81.485624212220799</c:v>
                </c:pt>
                <c:pt idx="15383">
                  <c:v>81.483149894186511</c:v>
                </c:pt>
                <c:pt idx="15384">
                  <c:v>81.481257768630883</c:v>
                </c:pt>
                <c:pt idx="15385">
                  <c:v>81.479729513374423</c:v>
                </c:pt>
                <c:pt idx="15386">
                  <c:v>81.477982935938456</c:v>
                </c:pt>
                <c:pt idx="15387">
                  <c:v>81.476163584442645</c:v>
                </c:pt>
                <c:pt idx="15388">
                  <c:v>81.474708103246002</c:v>
                </c:pt>
                <c:pt idx="15389">
                  <c:v>81.472670429570712</c:v>
                </c:pt>
                <c:pt idx="15390">
                  <c:v>81.470923852134746</c:v>
                </c:pt>
                <c:pt idx="15391">
                  <c:v>81.469395596878272</c:v>
                </c:pt>
                <c:pt idx="15392">
                  <c:v>81.467212375083321</c:v>
                </c:pt>
                <c:pt idx="15393">
                  <c:v>81.464738057049033</c:v>
                </c:pt>
                <c:pt idx="15394">
                  <c:v>81.46233651307459</c:v>
                </c:pt>
                <c:pt idx="15395">
                  <c:v>81.459716646920626</c:v>
                </c:pt>
                <c:pt idx="15396">
                  <c:v>81.457460651065844</c:v>
                </c:pt>
                <c:pt idx="15397">
                  <c:v>81.455495751450385</c:v>
                </c:pt>
                <c:pt idx="15398">
                  <c:v>81.453603625894758</c:v>
                </c:pt>
                <c:pt idx="15399">
                  <c:v>81.451347630039976</c:v>
                </c:pt>
                <c:pt idx="15400">
                  <c:v>81.449455504484334</c:v>
                </c:pt>
                <c:pt idx="15401">
                  <c:v>81.446690090210723</c:v>
                </c:pt>
                <c:pt idx="15402">
                  <c:v>81.444943512774756</c:v>
                </c:pt>
                <c:pt idx="15403">
                  <c:v>81.442978613159283</c:v>
                </c:pt>
                <c:pt idx="15404">
                  <c:v>81.44108648760367</c:v>
                </c:pt>
                <c:pt idx="15405">
                  <c:v>81.438757717689043</c:v>
                </c:pt>
                <c:pt idx="15406">
                  <c:v>81.436210625594924</c:v>
                </c:pt>
                <c:pt idx="15407">
                  <c:v>81.43410017785979</c:v>
                </c:pt>
                <c:pt idx="15408">
                  <c:v>81.432426374483654</c:v>
                </c:pt>
                <c:pt idx="15409">
                  <c:v>81.430097604569042</c:v>
                </c:pt>
                <c:pt idx="15410">
                  <c:v>81.427768834654429</c:v>
                </c:pt>
                <c:pt idx="15411">
                  <c:v>81.425512838799634</c:v>
                </c:pt>
                <c:pt idx="15412">
                  <c:v>81.423329617004683</c:v>
                </c:pt>
                <c:pt idx="15413">
                  <c:v>81.421219169269548</c:v>
                </c:pt>
                <c:pt idx="15414">
                  <c:v>81.41925426965409</c:v>
                </c:pt>
                <c:pt idx="15415">
                  <c:v>81.416925499739463</c:v>
                </c:pt>
                <c:pt idx="15416">
                  <c:v>81.414887826064174</c:v>
                </c:pt>
                <c:pt idx="15417">
                  <c:v>81.413068474568362</c:v>
                </c:pt>
                <c:pt idx="15418">
                  <c:v>81.411030800893087</c:v>
                </c:pt>
                <c:pt idx="15419">
                  <c:v>81.408702030978461</c:v>
                </c:pt>
                <c:pt idx="15420">
                  <c:v>81.406518809183495</c:v>
                </c:pt>
                <c:pt idx="15421">
                  <c:v>81.404335587388545</c:v>
                </c:pt>
                <c:pt idx="15422">
                  <c:v>81.40280733213207</c:v>
                </c:pt>
                <c:pt idx="15423">
                  <c:v>81.40120630281578</c:v>
                </c:pt>
                <c:pt idx="15424">
                  <c:v>81.399095855080645</c:v>
                </c:pt>
                <c:pt idx="15425">
                  <c:v>81.39749482576434</c:v>
                </c:pt>
                <c:pt idx="15426">
                  <c:v>81.395457152089051</c:v>
                </c:pt>
                <c:pt idx="15427">
                  <c:v>81.393419478413747</c:v>
                </c:pt>
                <c:pt idx="15428">
                  <c:v>81.390654064140151</c:v>
                </c:pt>
                <c:pt idx="15429">
                  <c:v>81.388689164524678</c:v>
                </c:pt>
                <c:pt idx="15430">
                  <c:v>81.386360394610051</c:v>
                </c:pt>
                <c:pt idx="15431">
                  <c:v>81.384541043114254</c:v>
                </c:pt>
                <c:pt idx="15432">
                  <c:v>81.382576143498795</c:v>
                </c:pt>
                <c:pt idx="15433">
                  <c:v>81.380320147644014</c:v>
                </c:pt>
                <c:pt idx="15434">
                  <c:v>81.378136925849049</c:v>
                </c:pt>
                <c:pt idx="15435">
                  <c:v>81.376317574353251</c:v>
                </c:pt>
                <c:pt idx="15436">
                  <c:v>81.374061578498456</c:v>
                </c:pt>
                <c:pt idx="15437">
                  <c:v>81.371805582643674</c:v>
                </c:pt>
                <c:pt idx="15438">
                  <c:v>81.369258490549555</c:v>
                </c:pt>
                <c:pt idx="15439">
                  <c:v>81.367148042814435</c:v>
                </c:pt>
                <c:pt idx="15440">
                  <c:v>81.364600950720316</c:v>
                </c:pt>
                <c:pt idx="15441">
                  <c:v>81.362999921404011</c:v>
                </c:pt>
                <c:pt idx="15442">
                  <c:v>81.361253343968045</c:v>
                </c:pt>
                <c:pt idx="15443">
                  <c:v>81.359361218412417</c:v>
                </c:pt>
                <c:pt idx="15444">
                  <c:v>81.35761464097645</c:v>
                </c:pt>
                <c:pt idx="15445">
                  <c:v>81.3554314191815</c:v>
                </c:pt>
                <c:pt idx="15446">
                  <c:v>81.353539293625872</c:v>
                </c:pt>
                <c:pt idx="15447">
                  <c:v>81.351647168070244</c:v>
                </c:pt>
                <c:pt idx="15448">
                  <c:v>81.349827816574432</c:v>
                </c:pt>
                <c:pt idx="15449">
                  <c:v>81.347862916958974</c:v>
                </c:pt>
                <c:pt idx="15450">
                  <c:v>81.346116339523007</c:v>
                </c:pt>
                <c:pt idx="15451">
                  <c:v>81.343933117728056</c:v>
                </c:pt>
                <c:pt idx="15452">
                  <c:v>81.342040992172414</c:v>
                </c:pt>
                <c:pt idx="15453">
                  <c:v>81.339857770377449</c:v>
                </c:pt>
                <c:pt idx="15454">
                  <c:v>81.337456226403006</c:v>
                </c:pt>
                <c:pt idx="15455">
                  <c:v>81.335273004608055</c:v>
                </c:pt>
                <c:pt idx="15456">
                  <c:v>81.33308978281309</c:v>
                </c:pt>
                <c:pt idx="15457">
                  <c:v>81.330833786958308</c:v>
                </c:pt>
                <c:pt idx="15458">
                  <c:v>81.328650565163343</c:v>
                </c:pt>
                <c:pt idx="15459">
                  <c:v>81.326467343368392</c:v>
                </c:pt>
                <c:pt idx="15460">
                  <c:v>81.324211347513597</c:v>
                </c:pt>
                <c:pt idx="15461">
                  <c:v>81.321737029479308</c:v>
                </c:pt>
                <c:pt idx="15462">
                  <c:v>81.319262711445035</c:v>
                </c:pt>
                <c:pt idx="15463">
                  <c:v>81.317297811829576</c:v>
                </c:pt>
                <c:pt idx="15464">
                  <c:v>81.315696782513257</c:v>
                </c:pt>
                <c:pt idx="15465">
                  <c:v>81.31395020507729</c:v>
                </c:pt>
                <c:pt idx="15466">
                  <c:v>81.312494723880661</c:v>
                </c:pt>
                <c:pt idx="15467">
                  <c:v>81.310748146444695</c:v>
                </c:pt>
                <c:pt idx="15468">
                  <c:v>81.308710472769391</c:v>
                </c:pt>
                <c:pt idx="15469">
                  <c:v>81.306163380675272</c:v>
                </c:pt>
                <c:pt idx="15470">
                  <c:v>81.303689062640998</c:v>
                </c:pt>
                <c:pt idx="15471">
                  <c:v>81.301578614905864</c:v>
                </c:pt>
                <c:pt idx="15472">
                  <c:v>81.299249844991252</c:v>
                </c:pt>
                <c:pt idx="15473">
                  <c:v>81.297430493495455</c:v>
                </c:pt>
                <c:pt idx="15474">
                  <c:v>81.295611141999643</c:v>
                </c:pt>
                <c:pt idx="15475">
                  <c:v>81.293355146144862</c:v>
                </c:pt>
                <c:pt idx="15476">
                  <c:v>81.290735279990912</c:v>
                </c:pt>
                <c:pt idx="15477">
                  <c:v>81.288406510076285</c:v>
                </c:pt>
                <c:pt idx="15478">
                  <c:v>81.286296062341165</c:v>
                </c:pt>
                <c:pt idx="15479">
                  <c:v>81.284040066486384</c:v>
                </c:pt>
                <c:pt idx="15480">
                  <c:v>81.282220714990572</c:v>
                </c:pt>
                <c:pt idx="15481">
                  <c:v>81.280328589434944</c:v>
                </c:pt>
                <c:pt idx="15482">
                  <c:v>81.278218141699838</c:v>
                </c:pt>
                <c:pt idx="15483">
                  <c:v>81.276762660503181</c:v>
                </c:pt>
                <c:pt idx="15484">
                  <c:v>81.275016083067214</c:v>
                </c:pt>
                <c:pt idx="15485">
                  <c:v>81.273123957511601</c:v>
                </c:pt>
                <c:pt idx="15486">
                  <c:v>81.270867961656805</c:v>
                </c:pt>
                <c:pt idx="15487">
                  <c:v>81.26875751392167</c:v>
                </c:pt>
                <c:pt idx="15488">
                  <c:v>81.26664706618655</c:v>
                </c:pt>
                <c:pt idx="15489">
                  <c:v>81.264463844391585</c:v>
                </c:pt>
                <c:pt idx="15490">
                  <c:v>81.262280622596634</c:v>
                </c:pt>
                <c:pt idx="15491">
                  <c:v>81.25980630456236</c:v>
                </c:pt>
                <c:pt idx="15492">
                  <c:v>81.257841404946888</c:v>
                </c:pt>
                <c:pt idx="15493">
                  <c:v>81.256313149690413</c:v>
                </c:pt>
                <c:pt idx="15494">
                  <c:v>81.254348250074955</c:v>
                </c:pt>
                <c:pt idx="15495">
                  <c:v>81.252456124519327</c:v>
                </c:pt>
                <c:pt idx="15496">
                  <c:v>81.2501273546047</c:v>
                </c:pt>
                <c:pt idx="15497">
                  <c:v>81.247871358749919</c:v>
                </c:pt>
                <c:pt idx="15498">
                  <c:v>81.246124781313952</c:v>
                </c:pt>
                <c:pt idx="15499">
                  <c:v>81.243650463279664</c:v>
                </c:pt>
                <c:pt idx="15500">
                  <c:v>81.241248919305207</c:v>
                </c:pt>
                <c:pt idx="15501">
                  <c:v>81.239065697510256</c:v>
                </c:pt>
                <c:pt idx="15502">
                  <c:v>81.237028023834952</c:v>
                </c:pt>
                <c:pt idx="15503">
                  <c:v>81.235281446398986</c:v>
                </c:pt>
                <c:pt idx="15504">
                  <c:v>81.233170998663866</c:v>
                </c:pt>
                <c:pt idx="15505">
                  <c:v>81.231642743407392</c:v>
                </c:pt>
                <c:pt idx="15506">
                  <c:v>81.229241199432934</c:v>
                </c:pt>
                <c:pt idx="15507">
                  <c:v>81.227130751697814</c:v>
                </c:pt>
                <c:pt idx="15508">
                  <c:v>81.224729207723371</c:v>
                </c:pt>
                <c:pt idx="15509">
                  <c:v>81.222764308107898</c:v>
                </c:pt>
                <c:pt idx="15510">
                  <c:v>81.220581086312947</c:v>
                </c:pt>
                <c:pt idx="15511">
                  <c:v>81.218033994218814</c:v>
                </c:pt>
                <c:pt idx="15512">
                  <c:v>81.216360190842678</c:v>
                </c:pt>
                <c:pt idx="15513">
                  <c:v>81.214249743107558</c:v>
                </c:pt>
                <c:pt idx="15514">
                  <c:v>81.212212069432269</c:v>
                </c:pt>
                <c:pt idx="15515">
                  <c:v>81.210174395756979</c:v>
                </c:pt>
                <c:pt idx="15516">
                  <c:v>81.207845625842339</c:v>
                </c:pt>
                <c:pt idx="15517">
                  <c:v>81.20551685592774</c:v>
                </c:pt>
                <c:pt idx="15518">
                  <c:v>81.203406408192606</c:v>
                </c:pt>
                <c:pt idx="15519">
                  <c:v>81.20165983075664</c:v>
                </c:pt>
                <c:pt idx="15520">
                  <c:v>81.19954938302152</c:v>
                </c:pt>
                <c:pt idx="15521">
                  <c:v>81.197511709346216</c:v>
                </c:pt>
                <c:pt idx="15522">
                  <c:v>81.195692357850419</c:v>
                </c:pt>
                <c:pt idx="15523">
                  <c:v>81.193873006354636</c:v>
                </c:pt>
                <c:pt idx="15524">
                  <c:v>81.192271977038317</c:v>
                </c:pt>
                <c:pt idx="15525">
                  <c:v>81.190234303363027</c:v>
                </c:pt>
                <c:pt idx="15526">
                  <c:v>81.187978307508232</c:v>
                </c:pt>
                <c:pt idx="15527">
                  <c:v>81.185503989473943</c:v>
                </c:pt>
                <c:pt idx="15528">
                  <c:v>81.183175219559331</c:v>
                </c:pt>
                <c:pt idx="15529">
                  <c:v>81.180919223704549</c:v>
                </c:pt>
                <c:pt idx="15530">
                  <c:v>81.178590453789923</c:v>
                </c:pt>
                <c:pt idx="15531">
                  <c:v>81.176771102294126</c:v>
                </c:pt>
                <c:pt idx="15532">
                  <c:v>81.174951750798328</c:v>
                </c:pt>
                <c:pt idx="15533">
                  <c:v>81.173059625242701</c:v>
                </c:pt>
                <c:pt idx="15534">
                  <c:v>81.170730855328074</c:v>
                </c:pt>
                <c:pt idx="15535">
                  <c:v>81.169129826011783</c:v>
                </c:pt>
                <c:pt idx="15536">
                  <c:v>81.166946604216818</c:v>
                </c:pt>
                <c:pt idx="15537">
                  <c:v>81.164763382421853</c:v>
                </c:pt>
                <c:pt idx="15538">
                  <c:v>81.162652934686733</c:v>
                </c:pt>
                <c:pt idx="15539">
                  <c:v>81.160833583190936</c:v>
                </c:pt>
                <c:pt idx="15540">
                  <c:v>81.159087005754969</c:v>
                </c:pt>
                <c:pt idx="15541">
                  <c:v>81.156758235840357</c:v>
                </c:pt>
                <c:pt idx="15542">
                  <c:v>81.154356691865885</c:v>
                </c:pt>
                <c:pt idx="15543">
                  <c:v>81.152319018190596</c:v>
                </c:pt>
                <c:pt idx="15544">
                  <c:v>81.150354118575137</c:v>
                </c:pt>
                <c:pt idx="15545">
                  <c:v>81.148243670840017</c:v>
                </c:pt>
                <c:pt idx="15546">
                  <c:v>81.14642431934422</c:v>
                </c:pt>
                <c:pt idx="15547">
                  <c:v>81.144459419728747</c:v>
                </c:pt>
                <c:pt idx="15548">
                  <c:v>81.142276197933796</c:v>
                </c:pt>
                <c:pt idx="15549">
                  <c:v>81.140092976138831</c:v>
                </c:pt>
                <c:pt idx="15550">
                  <c:v>81.138491946822526</c:v>
                </c:pt>
                <c:pt idx="15551">
                  <c:v>81.136672595326729</c:v>
                </c:pt>
                <c:pt idx="15552">
                  <c:v>81.134271051352286</c:v>
                </c:pt>
                <c:pt idx="15553">
                  <c:v>81.132378925796644</c:v>
                </c:pt>
                <c:pt idx="15554">
                  <c:v>81.129977381822187</c:v>
                </c:pt>
                <c:pt idx="15555">
                  <c:v>81.127357515668251</c:v>
                </c:pt>
                <c:pt idx="15556">
                  <c:v>81.125174293873286</c:v>
                </c:pt>
                <c:pt idx="15557">
                  <c:v>81.122991072078335</c:v>
                </c:pt>
                <c:pt idx="15558">
                  <c:v>81.121026172462877</c:v>
                </c:pt>
                <c:pt idx="15559">
                  <c:v>81.118770176608095</c:v>
                </c:pt>
                <c:pt idx="15560">
                  <c:v>81.116659728872946</c:v>
                </c:pt>
                <c:pt idx="15561">
                  <c:v>81.114403733018165</c:v>
                </c:pt>
                <c:pt idx="15562">
                  <c:v>81.112438833402706</c:v>
                </c:pt>
                <c:pt idx="15563">
                  <c:v>81.110110063488079</c:v>
                </c:pt>
                <c:pt idx="15564">
                  <c:v>81.107999615752959</c:v>
                </c:pt>
                <c:pt idx="15565">
                  <c:v>81.106034716137501</c:v>
                </c:pt>
                <c:pt idx="15566">
                  <c:v>81.104069816522042</c:v>
                </c:pt>
                <c:pt idx="15567">
                  <c:v>81.102104916906583</c:v>
                </c:pt>
                <c:pt idx="15568">
                  <c:v>81.099994469171449</c:v>
                </c:pt>
                <c:pt idx="15569">
                  <c:v>81.09802956955599</c:v>
                </c:pt>
                <c:pt idx="15570">
                  <c:v>81.09591912182087</c:v>
                </c:pt>
                <c:pt idx="15571">
                  <c:v>81.093444803786568</c:v>
                </c:pt>
                <c:pt idx="15572">
                  <c:v>81.091479904171109</c:v>
                </c:pt>
                <c:pt idx="15573">
                  <c:v>81.08944223049582</c:v>
                </c:pt>
                <c:pt idx="15574">
                  <c:v>81.087259008700869</c:v>
                </c:pt>
                <c:pt idx="15575">
                  <c:v>81.08529410908541</c:v>
                </c:pt>
                <c:pt idx="15576">
                  <c:v>81.083183661350262</c:v>
                </c:pt>
                <c:pt idx="15577">
                  <c:v>81.081582632033971</c:v>
                </c:pt>
                <c:pt idx="15578">
                  <c:v>81.07990882865785</c:v>
                </c:pt>
                <c:pt idx="15579">
                  <c:v>81.077798380922715</c:v>
                </c:pt>
                <c:pt idx="15580">
                  <c:v>81.075687933187581</c:v>
                </c:pt>
                <c:pt idx="15581">
                  <c:v>81.073941355751629</c:v>
                </c:pt>
                <c:pt idx="15582">
                  <c:v>81.071758133956664</c:v>
                </c:pt>
                <c:pt idx="15583">
                  <c:v>81.069574912161713</c:v>
                </c:pt>
                <c:pt idx="15584">
                  <c:v>81.067391690366748</c:v>
                </c:pt>
                <c:pt idx="15585">
                  <c:v>81.065281242631627</c:v>
                </c:pt>
                <c:pt idx="15586">
                  <c:v>81.06346189113583</c:v>
                </c:pt>
                <c:pt idx="15587">
                  <c:v>81.061133121221204</c:v>
                </c:pt>
                <c:pt idx="15588">
                  <c:v>81.059095447545914</c:v>
                </c:pt>
                <c:pt idx="15589">
                  <c:v>81.056548355451781</c:v>
                </c:pt>
                <c:pt idx="15590">
                  <c:v>81.054656229896153</c:v>
                </c:pt>
                <c:pt idx="15591">
                  <c:v>81.052764104340525</c:v>
                </c:pt>
                <c:pt idx="15592">
                  <c:v>81.050508108485744</c:v>
                </c:pt>
                <c:pt idx="15593">
                  <c:v>81.048397660750624</c:v>
                </c:pt>
                <c:pt idx="15594">
                  <c:v>81.046141664895828</c:v>
                </c:pt>
                <c:pt idx="15595">
                  <c:v>81.043812894981201</c:v>
                </c:pt>
                <c:pt idx="15596">
                  <c:v>81.04162967318625</c:v>
                </c:pt>
                <c:pt idx="15597">
                  <c:v>81.039664773570792</c:v>
                </c:pt>
                <c:pt idx="15598">
                  <c:v>81.037408777715996</c:v>
                </c:pt>
                <c:pt idx="15599">
                  <c:v>81.035516652160368</c:v>
                </c:pt>
                <c:pt idx="15600">
                  <c:v>81.033551752544909</c:v>
                </c:pt>
                <c:pt idx="15601">
                  <c:v>81.031659626989281</c:v>
                </c:pt>
                <c:pt idx="15602">
                  <c:v>81.029767501433653</c:v>
                </c:pt>
                <c:pt idx="15603">
                  <c:v>81.027438731519013</c:v>
                </c:pt>
                <c:pt idx="15604">
                  <c:v>81.025546605963399</c:v>
                </c:pt>
                <c:pt idx="15605">
                  <c:v>81.023654480407757</c:v>
                </c:pt>
                <c:pt idx="15606">
                  <c:v>81.021762354852143</c:v>
                </c:pt>
                <c:pt idx="15607">
                  <c:v>81.019360810877671</c:v>
                </c:pt>
                <c:pt idx="15608">
                  <c:v>81.017177589082721</c:v>
                </c:pt>
                <c:pt idx="15609">
                  <c:v>81.0150671413476</c:v>
                </c:pt>
                <c:pt idx="15610">
                  <c:v>81.013175015791958</c:v>
                </c:pt>
                <c:pt idx="15611">
                  <c:v>81.010991793997007</c:v>
                </c:pt>
                <c:pt idx="15612">
                  <c:v>81.008735798142212</c:v>
                </c:pt>
                <c:pt idx="15613">
                  <c:v>81.006989220706245</c:v>
                </c:pt>
                <c:pt idx="15614">
                  <c:v>81.004514902671971</c:v>
                </c:pt>
                <c:pt idx="15615">
                  <c:v>81.002404454936851</c:v>
                </c:pt>
                <c:pt idx="15616">
                  <c:v>81.000294007201717</c:v>
                </c:pt>
                <c:pt idx="15617">
                  <c:v>80.998329107586258</c:v>
                </c:pt>
                <c:pt idx="15618">
                  <c:v>80.996218659851138</c:v>
                </c:pt>
                <c:pt idx="15619">
                  <c:v>80.99323492339802</c:v>
                </c:pt>
                <c:pt idx="15620">
                  <c:v>80.991342797842378</c:v>
                </c:pt>
                <c:pt idx="15621">
                  <c:v>80.990105638825256</c:v>
                </c:pt>
                <c:pt idx="15622">
                  <c:v>80.98792241703029</c:v>
                </c:pt>
                <c:pt idx="15623">
                  <c:v>80.985666421175509</c:v>
                </c:pt>
                <c:pt idx="15624">
                  <c:v>80.983628747500219</c:v>
                </c:pt>
                <c:pt idx="15625">
                  <c:v>80.981809396004408</c:v>
                </c:pt>
                <c:pt idx="15626">
                  <c:v>80.979698948269274</c:v>
                </c:pt>
                <c:pt idx="15627">
                  <c:v>80.977442952414506</c:v>
                </c:pt>
                <c:pt idx="15628">
                  <c:v>80.975186956559696</c:v>
                </c:pt>
                <c:pt idx="15629">
                  <c:v>80.973076508824576</c:v>
                </c:pt>
                <c:pt idx="15630">
                  <c:v>80.97140270544844</c:v>
                </c:pt>
                <c:pt idx="15631">
                  <c:v>80.969437805832982</c:v>
                </c:pt>
                <c:pt idx="15632">
                  <c:v>80.9671818099782</c:v>
                </c:pt>
                <c:pt idx="15633">
                  <c:v>80.964780266003743</c:v>
                </c:pt>
                <c:pt idx="15634">
                  <c:v>80.962597044208778</c:v>
                </c:pt>
                <c:pt idx="15635">
                  <c:v>80.960777692712981</c:v>
                </c:pt>
                <c:pt idx="15636">
                  <c:v>80.95866724497786</c:v>
                </c:pt>
                <c:pt idx="15637">
                  <c:v>80.956629571302557</c:v>
                </c:pt>
                <c:pt idx="15638">
                  <c:v>80.954664671687098</c:v>
                </c:pt>
                <c:pt idx="15639">
                  <c:v>80.95277254613147</c:v>
                </c:pt>
                <c:pt idx="15640">
                  <c:v>80.951098742755349</c:v>
                </c:pt>
                <c:pt idx="15641">
                  <c:v>80.948478876601399</c:v>
                </c:pt>
                <c:pt idx="15642">
                  <c:v>80.946295654806434</c:v>
                </c:pt>
                <c:pt idx="15643">
                  <c:v>80.944039658951638</c:v>
                </c:pt>
                <c:pt idx="15644">
                  <c:v>80.941856437156687</c:v>
                </c:pt>
                <c:pt idx="15645">
                  <c:v>80.94003708566089</c:v>
                </c:pt>
                <c:pt idx="15646">
                  <c:v>80.937999411985587</c:v>
                </c:pt>
                <c:pt idx="15647">
                  <c:v>80.936107286429973</c:v>
                </c:pt>
                <c:pt idx="15648">
                  <c:v>80.934287934934162</c:v>
                </c:pt>
                <c:pt idx="15649">
                  <c:v>80.931959165019549</c:v>
                </c:pt>
                <c:pt idx="15650">
                  <c:v>80.929484846985261</c:v>
                </c:pt>
                <c:pt idx="15651">
                  <c:v>80.927374399250127</c:v>
                </c:pt>
                <c:pt idx="15652">
                  <c:v>80.925555047754344</c:v>
                </c:pt>
                <c:pt idx="15653">
                  <c:v>80.923590148138871</c:v>
                </c:pt>
                <c:pt idx="15654">
                  <c:v>80.921989118822566</c:v>
                </c:pt>
                <c:pt idx="15655">
                  <c:v>80.919514800788278</c:v>
                </c:pt>
                <c:pt idx="15656">
                  <c:v>80.917622675232664</c:v>
                </c:pt>
                <c:pt idx="15657">
                  <c:v>80.915803323736853</c:v>
                </c:pt>
                <c:pt idx="15658">
                  <c:v>80.913474553822226</c:v>
                </c:pt>
                <c:pt idx="15659">
                  <c:v>80.911655202326443</c:v>
                </c:pt>
                <c:pt idx="15660">
                  <c:v>80.909544754591309</c:v>
                </c:pt>
                <c:pt idx="15661">
                  <c:v>80.907434306856189</c:v>
                </c:pt>
                <c:pt idx="15662">
                  <c:v>80.905251085061224</c:v>
                </c:pt>
                <c:pt idx="15663">
                  <c:v>80.902849541086781</c:v>
                </c:pt>
                <c:pt idx="15664">
                  <c:v>80.900739093351646</c:v>
                </c:pt>
                <c:pt idx="15665">
                  <c:v>80.898774193736173</c:v>
                </c:pt>
                <c:pt idx="15666">
                  <c:v>80.89688206818056</c:v>
                </c:pt>
                <c:pt idx="15667">
                  <c:v>80.894480524206102</c:v>
                </c:pt>
                <c:pt idx="15668">
                  <c:v>80.892224528351306</c:v>
                </c:pt>
                <c:pt idx="15669">
                  <c:v>80.889822984376863</c:v>
                </c:pt>
                <c:pt idx="15670">
                  <c:v>80.888294729120389</c:v>
                </c:pt>
                <c:pt idx="15671">
                  <c:v>80.886184281385255</c:v>
                </c:pt>
                <c:pt idx="15672">
                  <c:v>80.884146607709965</c:v>
                </c:pt>
                <c:pt idx="15673">
                  <c:v>80.881526741556016</c:v>
                </c:pt>
                <c:pt idx="15674">
                  <c:v>80.879489067880726</c:v>
                </c:pt>
                <c:pt idx="15675">
                  <c:v>80.877451394205437</c:v>
                </c:pt>
                <c:pt idx="15676">
                  <c:v>80.875923138948963</c:v>
                </c:pt>
                <c:pt idx="15677">
                  <c:v>80.874249335572841</c:v>
                </c:pt>
                <c:pt idx="15678">
                  <c:v>80.871775017538539</c:v>
                </c:pt>
                <c:pt idx="15679">
                  <c:v>80.86973734386325</c:v>
                </c:pt>
                <c:pt idx="15680">
                  <c:v>80.867845218307622</c:v>
                </c:pt>
                <c:pt idx="15681">
                  <c:v>80.86595309275198</c:v>
                </c:pt>
                <c:pt idx="15682">
                  <c:v>80.863624322837367</c:v>
                </c:pt>
                <c:pt idx="15683">
                  <c:v>80.861150004803079</c:v>
                </c:pt>
                <c:pt idx="15684">
                  <c:v>80.858966783008128</c:v>
                </c:pt>
                <c:pt idx="15685">
                  <c:v>80.85700188339267</c:v>
                </c:pt>
                <c:pt idx="15686">
                  <c:v>80.854964209717366</c:v>
                </c:pt>
                <c:pt idx="15687">
                  <c:v>80.853363180401061</c:v>
                </c:pt>
                <c:pt idx="15688">
                  <c:v>80.851398280785617</c:v>
                </c:pt>
                <c:pt idx="15689">
                  <c:v>80.84906951087099</c:v>
                </c:pt>
                <c:pt idx="15690">
                  <c:v>80.846886289076025</c:v>
                </c:pt>
                <c:pt idx="15691">
                  <c:v>80.844630293221243</c:v>
                </c:pt>
                <c:pt idx="15692">
                  <c:v>80.84266539360577</c:v>
                </c:pt>
                <c:pt idx="15693">
                  <c:v>80.840773268050143</c:v>
                </c:pt>
                <c:pt idx="15694">
                  <c:v>80.838371724075685</c:v>
                </c:pt>
                <c:pt idx="15695">
                  <c:v>80.836261276340565</c:v>
                </c:pt>
                <c:pt idx="15696">
                  <c:v>80.834150828605445</c:v>
                </c:pt>
                <c:pt idx="15697">
                  <c:v>80.831749284630988</c:v>
                </c:pt>
                <c:pt idx="15698">
                  <c:v>80.829711610955684</c:v>
                </c:pt>
                <c:pt idx="15699">
                  <c:v>80.82781948540007</c:v>
                </c:pt>
                <c:pt idx="15700">
                  <c:v>80.826000133904259</c:v>
                </c:pt>
                <c:pt idx="15701">
                  <c:v>80.823816912109308</c:v>
                </c:pt>
                <c:pt idx="15702">
                  <c:v>80.821415368134851</c:v>
                </c:pt>
                <c:pt idx="15703">
                  <c:v>80.819814338818546</c:v>
                </c:pt>
                <c:pt idx="15704">
                  <c:v>80.817412794844103</c:v>
                </c:pt>
                <c:pt idx="15705">
                  <c:v>80.815229573049137</c:v>
                </c:pt>
                <c:pt idx="15706">
                  <c:v>80.812755255014849</c:v>
                </c:pt>
                <c:pt idx="15707">
                  <c:v>80.810935903519052</c:v>
                </c:pt>
                <c:pt idx="15708">
                  <c:v>80.808825455783932</c:v>
                </c:pt>
                <c:pt idx="15709">
                  <c:v>80.806860556168473</c:v>
                </c:pt>
                <c:pt idx="15710">
                  <c:v>80.805113978732507</c:v>
                </c:pt>
                <c:pt idx="15711">
                  <c:v>80.802857982877711</c:v>
                </c:pt>
                <c:pt idx="15712">
                  <c:v>80.80060198702293</c:v>
                </c:pt>
                <c:pt idx="15713">
                  <c:v>80.798127668988656</c:v>
                </c:pt>
                <c:pt idx="15714">
                  <c:v>80.796381091552675</c:v>
                </c:pt>
                <c:pt idx="15715">
                  <c:v>80.79478006223637</c:v>
                </c:pt>
                <c:pt idx="15716">
                  <c:v>80.792305744202096</c:v>
                </c:pt>
                <c:pt idx="15717">
                  <c:v>80.789904200227639</c:v>
                </c:pt>
                <c:pt idx="15718">
                  <c:v>80.787720978432674</c:v>
                </c:pt>
                <c:pt idx="15719">
                  <c:v>80.785173886338555</c:v>
                </c:pt>
                <c:pt idx="15720">
                  <c:v>80.783500082962419</c:v>
                </c:pt>
                <c:pt idx="15721">
                  <c:v>80.78146240928713</c:v>
                </c:pt>
                <c:pt idx="15722">
                  <c:v>80.779570283731488</c:v>
                </c:pt>
                <c:pt idx="15723">
                  <c:v>80.777314287876706</c:v>
                </c:pt>
                <c:pt idx="15724">
                  <c:v>80.774694421722756</c:v>
                </c:pt>
                <c:pt idx="15725">
                  <c:v>80.772583973987651</c:v>
                </c:pt>
                <c:pt idx="15726">
                  <c:v>80.770400752192671</c:v>
                </c:pt>
                <c:pt idx="15727">
                  <c:v>80.76821753039772</c:v>
                </c:pt>
                <c:pt idx="15728">
                  <c:v>80.766398178901923</c:v>
                </c:pt>
                <c:pt idx="15729">
                  <c:v>80.764724375525788</c:v>
                </c:pt>
                <c:pt idx="15730">
                  <c:v>80.762468379670992</c:v>
                </c:pt>
                <c:pt idx="15731">
                  <c:v>80.76021238381621</c:v>
                </c:pt>
                <c:pt idx="15732">
                  <c:v>80.757956387961414</c:v>
                </c:pt>
                <c:pt idx="15733">
                  <c:v>80.755627618046802</c:v>
                </c:pt>
                <c:pt idx="15734">
                  <c:v>80.75380826655099</c:v>
                </c:pt>
                <c:pt idx="15735">
                  <c:v>80.751988915055193</c:v>
                </c:pt>
                <c:pt idx="15736">
                  <c:v>80.749878467320073</c:v>
                </c:pt>
                <c:pt idx="15737">
                  <c:v>80.748131889884107</c:v>
                </c:pt>
                <c:pt idx="15738">
                  <c:v>80.746239764328493</c:v>
                </c:pt>
                <c:pt idx="15739">
                  <c:v>80.744711509072005</c:v>
                </c:pt>
                <c:pt idx="15740">
                  <c:v>80.742601061336885</c:v>
                </c:pt>
                <c:pt idx="15741">
                  <c:v>80.740417839541934</c:v>
                </c:pt>
                <c:pt idx="15742">
                  <c:v>80.737943521507631</c:v>
                </c:pt>
                <c:pt idx="15743">
                  <c:v>80.735541977533188</c:v>
                </c:pt>
                <c:pt idx="15744">
                  <c:v>80.733504303857899</c:v>
                </c:pt>
                <c:pt idx="15745">
                  <c:v>80.731321082062934</c:v>
                </c:pt>
                <c:pt idx="15746">
                  <c:v>80.729356182447475</c:v>
                </c:pt>
                <c:pt idx="15747">
                  <c:v>80.727682379071339</c:v>
                </c:pt>
                <c:pt idx="15748">
                  <c:v>80.725571931336219</c:v>
                </c:pt>
                <c:pt idx="15749">
                  <c:v>80.723243161421593</c:v>
                </c:pt>
                <c:pt idx="15750">
                  <c:v>80.720768843387305</c:v>
                </c:pt>
                <c:pt idx="15751">
                  <c:v>80.718803943771846</c:v>
                </c:pt>
                <c:pt idx="15752">
                  <c:v>80.716620721976895</c:v>
                </c:pt>
                <c:pt idx="15753">
                  <c:v>80.71443750018193</c:v>
                </c:pt>
                <c:pt idx="15754">
                  <c:v>80.71239982650664</c:v>
                </c:pt>
                <c:pt idx="15755">
                  <c:v>80.710434926891168</c:v>
                </c:pt>
                <c:pt idx="15756">
                  <c:v>80.708470027275709</c:v>
                </c:pt>
                <c:pt idx="15757">
                  <c:v>80.70650512766025</c:v>
                </c:pt>
                <c:pt idx="15758">
                  <c:v>80.704103583685793</c:v>
                </c:pt>
                <c:pt idx="15759">
                  <c:v>80.701993135950673</c:v>
                </c:pt>
                <c:pt idx="15760">
                  <c:v>80.700173784454876</c:v>
                </c:pt>
                <c:pt idx="15761">
                  <c:v>80.69791778860008</c:v>
                </c:pt>
                <c:pt idx="15762">
                  <c:v>80.69580734086496</c:v>
                </c:pt>
                <c:pt idx="15763">
                  <c:v>80.694060763428993</c:v>
                </c:pt>
                <c:pt idx="15764">
                  <c:v>80.691731993514367</c:v>
                </c:pt>
                <c:pt idx="15765">
                  <c:v>80.689839867958739</c:v>
                </c:pt>
                <c:pt idx="15766">
                  <c:v>80.688093290522772</c:v>
                </c:pt>
                <c:pt idx="15767">
                  <c:v>80.685910068727821</c:v>
                </c:pt>
                <c:pt idx="15768">
                  <c:v>80.684017943172179</c:v>
                </c:pt>
                <c:pt idx="15769">
                  <c:v>80.681398077018244</c:v>
                </c:pt>
                <c:pt idx="15770">
                  <c:v>80.679142081163448</c:v>
                </c:pt>
                <c:pt idx="15771">
                  <c:v>80.677468277787312</c:v>
                </c:pt>
                <c:pt idx="15772">
                  <c:v>80.674993959753024</c:v>
                </c:pt>
                <c:pt idx="15773">
                  <c:v>80.672883512017904</c:v>
                </c:pt>
                <c:pt idx="15774">
                  <c:v>80.670918612402446</c:v>
                </c:pt>
                <c:pt idx="15775">
                  <c:v>80.668880938727156</c:v>
                </c:pt>
                <c:pt idx="15776">
                  <c:v>80.667352683470682</c:v>
                </c:pt>
                <c:pt idx="15777">
                  <c:v>80.665387783855209</c:v>
                </c:pt>
                <c:pt idx="15778">
                  <c:v>80.662695143641443</c:v>
                </c:pt>
                <c:pt idx="15779">
                  <c:v>80.660875792145632</c:v>
                </c:pt>
                <c:pt idx="15780">
                  <c:v>80.658983666590004</c:v>
                </c:pt>
                <c:pt idx="15781">
                  <c:v>80.656800444795053</c:v>
                </c:pt>
                <c:pt idx="15782">
                  <c:v>80.654762771119763</c:v>
                </c:pt>
                <c:pt idx="15783">
                  <c:v>80.652652323384629</c:v>
                </c:pt>
                <c:pt idx="15784">
                  <c:v>80.65061464970934</c:v>
                </c:pt>
                <c:pt idx="15785">
                  <c:v>80.64857697603405</c:v>
                </c:pt>
                <c:pt idx="15786">
                  <c:v>80.646612076418577</c:v>
                </c:pt>
                <c:pt idx="15787">
                  <c:v>80.64479272492278</c:v>
                </c:pt>
                <c:pt idx="15788">
                  <c:v>80.642536729067999</c:v>
                </c:pt>
                <c:pt idx="15789">
                  <c:v>80.640280733213203</c:v>
                </c:pt>
                <c:pt idx="15790">
                  <c:v>80.637733641119098</c:v>
                </c:pt>
                <c:pt idx="15791">
                  <c:v>80.635550419324133</c:v>
                </c:pt>
                <c:pt idx="15792">
                  <c:v>80.633439971588999</c:v>
                </c:pt>
                <c:pt idx="15793">
                  <c:v>80.63147507197354</c:v>
                </c:pt>
                <c:pt idx="15794">
                  <c:v>80.629437398298251</c:v>
                </c:pt>
                <c:pt idx="15795">
                  <c:v>80.627472498682778</c:v>
                </c:pt>
                <c:pt idx="15796">
                  <c:v>80.625216502827996</c:v>
                </c:pt>
                <c:pt idx="15797">
                  <c:v>80.623033281033045</c:v>
                </c:pt>
                <c:pt idx="15798">
                  <c:v>80.621286703597079</c:v>
                </c:pt>
                <c:pt idx="15799">
                  <c:v>80.619249029921775</c:v>
                </c:pt>
                <c:pt idx="15800">
                  <c:v>80.616920260007149</c:v>
                </c:pt>
                <c:pt idx="15801">
                  <c:v>80.614809812272043</c:v>
                </c:pt>
                <c:pt idx="15802">
                  <c:v>80.612990460776217</c:v>
                </c:pt>
                <c:pt idx="15803">
                  <c:v>80.610661690861619</c:v>
                </c:pt>
                <c:pt idx="15804">
                  <c:v>80.608478469066654</c:v>
                </c:pt>
                <c:pt idx="15805">
                  <c:v>80.606804665690518</c:v>
                </c:pt>
                <c:pt idx="15806">
                  <c:v>80.604548669835737</c:v>
                </c:pt>
                <c:pt idx="15807">
                  <c:v>80.602656544280094</c:v>
                </c:pt>
                <c:pt idx="15808">
                  <c:v>80.600691644664636</c:v>
                </c:pt>
                <c:pt idx="15809">
                  <c:v>80.599017841288514</c:v>
                </c:pt>
                <c:pt idx="15810">
                  <c:v>80.596761845433718</c:v>
                </c:pt>
                <c:pt idx="15811">
                  <c:v>80.594433075519092</c:v>
                </c:pt>
                <c:pt idx="15812">
                  <c:v>80.592177079664296</c:v>
                </c:pt>
                <c:pt idx="15813">
                  <c:v>80.589848309749684</c:v>
                </c:pt>
                <c:pt idx="15814">
                  <c:v>80.587737862014549</c:v>
                </c:pt>
                <c:pt idx="15815">
                  <c:v>80.586064058638428</c:v>
                </c:pt>
                <c:pt idx="15816">
                  <c:v>80.58358974060414</c:v>
                </c:pt>
                <c:pt idx="15817">
                  <c:v>80.581406518809189</c:v>
                </c:pt>
                <c:pt idx="15818">
                  <c:v>80.579441619193716</c:v>
                </c:pt>
                <c:pt idx="15819">
                  <c:v>80.577185623338934</c:v>
                </c:pt>
                <c:pt idx="15820">
                  <c:v>80.575147949663645</c:v>
                </c:pt>
                <c:pt idx="15821">
                  <c:v>80.57296472786868</c:v>
                </c:pt>
                <c:pt idx="15822">
                  <c:v>80.571072602313052</c:v>
                </c:pt>
                <c:pt idx="15823">
                  <c:v>80.568889380518087</c:v>
                </c:pt>
                <c:pt idx="15824">
                  <c:v>80.566269514364137</c:v>
                </c:pt>
                <c:pt idx="15825">
                  <c:v>80.564595710988002</c:v>
                </c:pt>
                <c:pt idx="15826">
                  <c:v>80.562630811372543</c:v>
                </c:pt>
                <c:pt idx="15827">
                  <c:v>80.560957007996421</c:v>
                </c:pt>
                <c:pt idx="15828">
                  <c:v>80.558992108380949</c:v>
                </c:pt>
                <c:pt idx="15829">
                  <c:v>80.556808886585998</c:v>
                </c:pt>
                <c:pt idx="15830">
                  <c:v>80.554552890731202</c:v>
                </c:pt>
                <c:pt idx="15831">
                  <c:v>80.552078572696914</c:v>
                </c:pt>
                <c:pt idx="15832">
                  <c:v>80.550040899021624</c:v>
                </c:pt>
                <c:pt idx="15833">
                  <c:v>80.547784903166828</c:v>
                </c:pt>
                <c:pt idx="15834">
                  <c:v>80.545747229491553</c:v>
                </c:pt>
                <c:pt idx="15835">
                  <c:v>80.543418459576927</c:v>
                </c:pt>
                <c:pt idx="15836">
                  <c:v>80.541380785901623</c:v>
                </c:pt>
                <c:pt idx="15837">
                  <c:v>80.539124790046827</c:v>
                </c:pt>
                <c:pt idx="15838">
                  <c:v>80.537159890431369</c:v>
                </c:pt>
                <c:pt idx="15839">
                  <c:v>80.535122216756065</c:v>
                </c:pt>
                <c:pt idx="15840">
                  <c:v>80.532356802482468</c:v>
                </c:pt>
                <c:pt idx="15841">
                  <c:v>80.530028032567841</c:v>
                </c:pt>
                <c:pt idx="15842">
                  <c:v>80.528208681072044</c:v>
                </c:pt>
                <c:pt idx="15843">
                  <c:v>80.526389329576247</c:v>
                </c:pt>
                <c:pt idx="15844">
                  <c:v>80.524351655900944</c:v>
                </c:pt>
                <c:pt idx="15845">
                  <c:v>80.522241208165838</c:v>
                </c:pt>
                <c:pt idx="15846">
                  <c:v>80.520130760430703</c:v>
                </c:pt>
                <c:pt idx="15847">
                  <c:v>80.517583668336584</c:v>
                </c:pt>
                <c:pt idx="15848">
                  <c:v>80.515473220601464</c:v>
                </c:pt>
                <c:pt idx="15849">
                  <c:v>80.513362772866344</c:v>
                </c:pt>
                <c:pt idx="15850">
                  <c:v>80.511761743550039</c:v>
                </c:pt>
                <c:pt idx="15851">
                  <c:v>80.509942392054228</c:v>
                </c:pt>
                <c:pt idx="15852">
                  <c:v>80.507759170259277</c:v>
                </c:pt>
                <c:pt idx="15853">
                  <c:v>80.50543040034465</c:v>
                </c:pt>
                <c:pt idx="15854">
                  <c:v>80.50382937102836</c:v>
                </c:pt>
                <c:pt idx="15855">
                  <c:v>80.501500601113733</c:v>
                </c:pt>
                <c:pt idx="15856">
                  <c:v>80.499462927438429</c:v>
                </c:pt>
                <c:pt idx="15857">
                  <c:v>80.497498027822971</c:v>
                </c:pt>
                <c:pt idx="15858">
                  <c:v>80.495533128207512</c:v>
                </c:pt>
                <c:pt idx="15859">
                  <c:v>80.493422680472378</c:v>
                </c:pt>
                <c:pt idx="15860">
                  <c:v>80.491385006797088</c:v>
                </c:pt>
                <c:pt idx="15861">
                  <c:v>80.489347333121799</c:v>
                </c:pt>
                <c:pt idx="15862">
                  <c:v>80.48730965944651</c:v>
                </c:pt>
                <c:pt idx="15863">
                  <c:v>80.485053663591728</c:v>
                </c:pt>
                <c:pt idx="15864">
                  <c:v>80.483015989916424</c:v>
                </c:pt>
                <c:pt idx="15865">
                  <c:v>80.480905542181304</c:v>
                </c:pt>
                <c:pt idx="15866">
                  <c:v>80.478503998206847</c:v>
                </c:pt>
                <c:pt idx="15867">
                  <c:v>80.475884132052897</c:v>
                </c:pt>
                <c:pt idx="15868">
                  <c:v>80.473118717779286</c:v>
                </c:pt>
                <c:pt idx="15869">
                  <c:v>80.471517688462981</c:v>
                </c:pt>
                <c:pt idx="15870">
                  <c:v>80.469771111027015</c:v>
                </c:pt>
                <c:pt idx="15871">
                  <c:v>80.467878985471373</c:v>
                </c:pt>
                <c:pt idx="15872">
                  <c:v>80.465841311796098</c:v>
                </c:pt>
                <c:pt idx="15873">
                  <c:v>80.464313056539609</c:v>
                </c:pt>
                <c:pt idx="15874">
                  <c:v>80.462420930983981</c:v>
                </c:pt>
                <c:pt idx="15875">
                  <c:v>80.460019387009524</c:v>
                </c:pt>
                <c:pt idx="15876">
                  <c:v>80.45805448739408</c:v>
                </c:pt>
                <c:pt idx="15877">
                  <c:v>80.455580169359791</c:v>
                </c:pt>
                <c:pt idx="15878">
                  <c:v>80.454051914103317</c:v>
                </c:pt>
                <c:pt idx="15879">
                  <c:v>80.452159788547689</c:v>
                </c:pt>
                <c:pt idx="15880">
                  <c:v>80.44953992239374</c:v>
                </c:pt>
                <c:pt idx="15881">
                  <c:v>80.447356700598775</c:v>
                </c:pt>
                <c:pt idx="15882">
                  <c:v>80.445100704743993</c:v>
                </c:pt>
                <c:pt idx="15883">
                  <c:v>80.443354127308027</c:v>
                </c:pt>
                <c:pt idx="15884">
                  <c:v>80.441098131453231</c:v>
                </c:pt>
                <c:pt idx="15885">
                  <c:v>80.438987683718111</c:v>
                </c:pt>
                <c:pt idx="15886">
                  <c:v>80.436804461923145</c:v>
                </c:pt>
                <c:pt idx="15887">
                  <c:v>80.435057884487179</c:v>
                </c:pt>
                <c:pt idx="15888">
                  <c:v>80.432801888632397</c:v>
                </c:pt>
                <c:pt idx="15889">
                  <c:v>80.430618666837432</c:v>
                </c:pt>
                <c:pt idx="15890">
                  <c:v>80.428653767221974</c:v>
                </c:pt>
                <c:pt idx="15891">
                  <c:v>80.426616093546684</c:v>
                </c:pt>
                <c:pt idx="15892">
                  <c:v>80.424287323632058</c:v>
                </c:pt>
                <c:pt idx="15893">
                  <c:v>80.421667457478108</c:v>
                </c:pt>
                <c:pt idx="15894">
                  <c:v>80.419484235683157</c:v>
                </c:pt>
                <c:pt idx="15895">
                  <c:v>80.418028754486514</c:v>
                </c:pt>
                <c:pt idx="15896">
                  <c:v>80.415918306751394</c:v>
                </c:pt>
                <c:pt idx="15897">
                  <c:v>80.41388063307609</c:v>
                </c:pt>
                <c:pt idx="15898">
                  <c:v>80.41177018534097</c:v>
                </c:pt>
                <c:pt idx="15899">
                  <c:v>80.40965973760585</c:v>
                </c:pt>
                <c:pt idx="15900">
                  <c:v>80.407694837990391</c:v>
                </c:pt>
                <c:pt idx="15901">
                  <c:v>80.406021034614255</c:v>
                </c:pt>
                <c:pt idx="15902">
                  <c:v>80.40383781281929</c:v>
                </c:pt>
                <c:pt idx="15903">
                  <c:v>80.401217946665341</c:v>
                </c:pt>
                <c:pt idx="15904">
                  <c:v>80.398743628631053</c:v>
                </c:pt>
                <c:pt idx="15905">
                  <c:v>80.396851503075411</c:v>
                </c:pt>
                <c:pt idx="15906">
                  <c:v>80.395032151579628</c:v>
                </c:pt>
                <c:pt idx="15907">
                  <c:v>80.392921703844493</c:v>
                </c:pt>
                <c:pt idx="15908">
                  <c:v>80.39110235234871</c:v>
                </c:pt>
                <c:pt idx="15909">
                  <c:v>80.389283000852913</c:v>
                </c:pt>
                <c:pt idx="15910">
                  <c:v>80.38724532717761</c:v>
                </c:pt>
                <c:pt idx="15911">
                  <c:v>80.384989331322828</c:v>
                </c:pt>
                <c:pt idx="15912">
                  <c:v>80.382587787348371</c:v>
                </c:pt>
                <c:pt idx="15913">
                  <c:v>80.380695661792728</c:v>
                </c:pt>
                <c:pt idx="15914">
                  <c:v>80.378512439997792</c:v>
                </c:pt>
                <c:pt idx="15915">
                  <c:v>80.376038121963504</c:v>
                </c:pt>
                <c:pt idx="15916">
                  <c:v>80.373854900168539</c:v>
                </c:pt>
                <c:pt idx="15917">
                  <c:v>80.371817226493249</c:v>
                </c:pt>
                <c:pt idx="15918">
                  <c:v>80.369997874997452</c:v>
                </c:pt>
                <c:pt idx="15919">
                  <c:v>80.367814653202487</c:v>
                </c:pt>
                <c:pt idx="15920">
                  <c:v>80.365849753587042</c:v>
                </c:pt>
                <c:pt idx="15921">
                  <c:v>80.363666531792063</c:v>
                </c:pt>
                <c:pt idx="15922">
                  <c:v>80.361919954356097</c:v>
                </c:pt>
                <c:pt idx="15923">
                  <c:v>80.359591184441484</c:v>
                </c:pt>
                <c:pt idx="15924">
                  <c:v>80.35748073670635</c:v>
                </c:pt>
                <c:pt idx="15925">
                  <c:v>80.355151966791723</c:v>
                </c:pt>
                <c:pt idx="15926">
                  <c:v>80.353041519056617</c:v>
                </c:pt>
                <c:pt idx="15927">
                  <c:v>80.351076619441145</c:v>
                </c:pt>
                <c:pt idx="15928">
                  <c:v>80.3491117198257</c:v>
                </c:pt>
                <c:pt idx="15929">
                  <c:v>80.347146820210227</c:v>
                </c:pt>
                <c:pt idx="15930">
                  <c:v>80.345473016834092</c:v>
                </c:pt>
                <c:pt idx="15931">
                  <c:v>80.343071472859634</c:v>
                </c:pt>
                <c:pt idx="15932">
                  <c:v>80.340888251064683</c:v>
                </c:pt>
                <c:pt idx="15933">
                  <c:v>80.338705029269718</c:v>
                </c:pt>
                <c:pt idx="15934">
                  <c:v>80.336449033414937</c:v>
                </c:pt>
                <c:pt idx="15935">
                  <c:v>80.334702455978956</c:v>
                </c:pt>
                <c:pt idx="15936">
                  <c:v>80.332373686064358</c:v>
                </c:pt>
                <c:pt idx="15937">
                  <c:v>80.330263238329209</c:v>
                </c:pt>
                <c:pt idx="15938">
                  <c:v>80.328443886833426</c:v>
                </c:pt>
                <c:pt idx="15939">
                  <c:v>80.326478987217953</c:v>
                </c:pt>
                <c:pt idx="15940">
                  <c:v>80.324586861662326</c:v>
                </c:pt>
                <c:pt idx="15941">
                  <c:v>80.322112543628052</c:v>
                </c:pt>
                <c:pt idx="15942">
                  <c:v>80.320147644012579</c:v>
                </c:pt>
                <c:pt idx="15943">
                  <c:v>80.318401066576612</c:v>
                </c:pt>
                <c:pt idx="15944">
                  <c:v>80.316290618841506</c:v>
                </c:pt>
                <c:pt idx="15945">
                  <c:v>80.313889074867035</c:v>
                </c:pt>
                <c:pt idx="15946">
                  <c:v>80.311851401191745</c:v>
                </c:pt>
                <c:pt idx="15947">
                  <c:v>80.309158760977965</c:v>
                </c:pt>
                <c:pt idx="15948">
                  <c:v>80.307121087302676</c:v>
                </c:pt>
                <c:pt idx="15949">
                  <c:v>80.305083413627372</c:v>
                </c:pt>
                <c:pt idx="15950">
                  <c:v>80.303409610251236</c:v>
                </c:pt>
                <c:pt idx="15951">
                  <c:v>80.301226388456286</c:v>
                </c:pt>
                <c:pt idx="15952">
                  <c:v>80.29904316666132</c:v>
                </c:pt>
                <c:pt idx="15953">
                  <c:v>80.297369363285185</c:v>
                </c:pt>
                <c:pt idx="15954">
                  <c:v>80.295186141490234</c:v>
                </c:pt>
                <c:pt idx="15955">
                  <c:v>80.292784597515791</c:v>
                </c:pt>
                <c:pt idx="15956">
                  <c:v>80.290674149780656</c:v>
                </c:pt>
                <c:pt idx="15957">
                  <c:v>80.288054283626707</c:v>
                </c:pt>
                <c:pt idx="15958">
                  <c:v>80.286089384011234</c:v>
                </c:pt>
                <c:pt idx="15959">
                  <c:v>80.284051710335945</c:v>
                </c:pt>
                <c:pt idx="15960">
                  <c:v>80.282159584780317</c:v>
                </c:pt>
                <c:pt idx="15961">
                  <c:v>80.279976362985366</c:v>
                </c:pt>
                <c:pt idx="15962">
                  <c:v>80.277647593070739</c:v>
                </c:pt>
                <c:pt idx="15963">
                  <c:v>80.275391597215958</c:v>
                </c:pt>
                <c:pt idx="15964">
                  <c:v>80.273281149480837</c:v>
                </c:pt>
                <c:pt idx="15965">
                  <c:v>80.271170701745703</c:v>
                </c:pt>
                <c:pt idx="15966">
                  <c:v>80.268841931831076</c:v>
                </c:pt>
                <c:pt idx="15967">
                  <c:v>80.266440387856633</c:v>
                </c:pt>
                <c:pt idx="15968">
                  <c:v>80.264839358540328</c:v>
                </c:pt>
                <c:pt idx="15969">
                  <c:v>80.262583362685518</c:v>
                </c:pt>
                <c:pt idx="15970">
                  <c:v>80.260691237129905</c:v>
                </c:pt>
                <c:pt idx="15971">
                  <c:v>80.258944659693938</c:v>
                </c:pt>
                <c:pt idx="15972">
                  <c:v>80.25697976007848</c:v>
                </c:pt>
                <c:pt idx="15973">
                  <c:v>80.255087634522837</c:v>
                </c:pt>
                <c:pt idx="15974">
                  <c:v>80.25283163866807</c:v>
                </c:pt>
                <c:pt idx="15975">
                  <c:v>80.250793964992766</c:v>
                </c:pt>
                <c:pt idx="15976">
                  <c:v>80.248683517257646</c:v>
                </c:pt>
                <c:pt idx="15977">
                  <c:v>80.246500295462681</c:v>
                </c:pt>
                <c:pt idx="15978">
                  <c:v>80.244171525548055</c:v>
                </c:pt>
                <c:pt idx="15979">
                  <c:v>80.242061077812934</c:v>
                </c:pt>
                <c:pt idx="15980">
                  <c:v>80.240168952257307</c:v>
                </c:pt>
                <c:pt idx="15981">
                  <c:v>80.23784018234268</c:v>
                </c:pt>
                <c:pt idx="15982">
                  <c:v>80.235875282727221</c:v>
                </c:pt>
                <c:pt idx="15983">
                  <c:v>80.233546512812595</c:v>
                </c:pt>
                <c:pt idx="15984">
                  <c:v>80.230926646658645</c:v>
                </c:pt>
                <c:pt idx="15985">
                  <c:v>80.229034521103017</c:v>
                </c:pt>
                <c:pt idx="15986">
                  <c:v>80.227287943667065</c:v>
                </c:pt>
                <c:pt idx="15987">
                  <c:v>80.225250269991761</c:v>
                </c:pt>
                <c:pt idx="15988">
                  <c:v>80.223358144436119</c:v>
                </c:pt>
                <c:pt idx="15989">
                  <c:v>80.22132047076083</c:v>
                </c:pt>
                <c:pt idx="15990">
                  <c:v>80.219064474906048</c:v>
                </c:pt>
                <c:pt idx="15991">
                  <c:v>80.216517382811929</c:v>
                </c:pt>
                <c:pt idx="15992">
                  <c:v>80.214698031316132</c:v>
                </c:pt>
                <c:pt idx="15993">
                  <c:v>80.212587583581012</c:v>
                </c:pt>
                <c:pt idx="15994">
                  <c:v>80.21069545802537</c:v>
                </c:pt>
                <c:pt idx="15995">
                  <c:v>80.20858501029025</c:v>
                </c:pt>
                <c:pt idx="15996">
                  <c:v>80.206401788495299</c:v>
                </c:pt>
                <c:pt idx="15997">
                  <c:v>80.204291340760165</c:v>
                </c:pt>
                <c:pt idx="15998">
                  <c:v>80.201962570845538</c:v>
                </c:pt>
                <c:pt idx="15999">
                  <c:v>80.20007044528991</c:v>
                </c:pt>
                <c:pt idx="16000">
                  <c:v>80.197523353195805</c:v>
                </c:pt>
                <c:pt idx="16001">
                  <c:v>80.195412905460671</c:v>
                </c:pt>
                <c:pt idx="16002">
                  <c:v>80.192938587426383</c:v>
                </c:pt>
                <c:pt idx="16003">
                  <c:v>80.190900913751079</c:v>
                </c:pt>
                <c:pt idx="16004">
                  <c:v>80.189081562255296</c:v>
                </c:pt>
                <c:pt idx="16005">
                  <c:v>80.186825566400501</c:v>
                </c:pt>
                <c:pt idx="16006">
                  <c:v>80.184351248366212</c:v>
                </c:pt>
                <c:pt idx="16007">
                  <c:v>80.182750219049908</c:v>
                </c:pt>
                <c:pt idx="16008">
                  <c:v>80.180494223195126</c:v>
                </c:pt>
                <c:pt idx="16009">
                  <c:v>80.178019905160852</c:v>
                </c:pt>
                <c:pt idx="16010">
                  <c:v>80.176564423964209</c:v>
                </c:pt>
                <c:pt idx="16011">
                  <c:v>80.174817846528228</c:v>
                </c:pt>
                <c:pt idx="16012">
                  <c:v>80.172707398793108</c:v>
                </c:pt>
                <c:pt idx="16013">
                  <c:v>80.170524176998157</c:v>
                </c:pt>
                <c:pt idx="16014">
                  <c:v>80.168559277382684</c:v>
                </c:pt>
                <c:pt idx="16015">
                  <c:v>80.166739925886901</c:v>
                </c:pt>
                <c:pt idx="16016">
                  <c:v>80.164993348450921</c:v>
                </c:pt>
                <c:pt idx="16017">
                  <c:v>80.162882900715786</c:v>
                </c:pt>
                <c:pt idx="16018">
                  <c:v>80.160918001100342</c:v>
                </c:pt>
                <c:pt idx="16019">
                  <c:v>80.158443683066054</c:v>
                </c:pt>
                <c:pt idx="16020">
                  <c:v>80.156406009390764</c:v>
                </c:pt>
                <c:pt idx="16021">
                  <c:v>80.153931691356476</c:v>
                </c:pt>
                <c:pt idx="16022">
                  <c:v>80.152112339860679</c:v>
                </c:pt>
                <c:pt idx="16023">
                  <c:v>80.149856344005883</c:v>
                </c:pt>
                <c:pt idx="16024">
                  <c:v>80.147964218450269</c:v>
                </c:pt>
                <c:pt idx="16025">
                  <c:v>80.145417126356136</c:v>
                </c:pt>
                <c:pt idx="16026">
                  <c:v>80.143379452680847</c:v>
                </c:pt>
                <c:pt idx="16027">
                  <c:v>80.14105068276622</c:v>
                </c:pt>
                <c:pt idx="16028">
                  <c:v>80.139231331270423</c:v>
                </c:pt>
                <c:pt idx="16029">
                  <c:v>80.137266431654965</c:v>
                </c:pt>
                <c:pt idx="16030">
                  <c:v>80.134864887680507</c:v>
                </c:pt>
                <c:pt idx="16031">
                  <c:v>80.132681665885556</c:v>
                </c:pt>
                <c:pt idx="16032">
                  <c:v>80.130789540329914</c:v>
                </c:pt>
                <c:pt idx="16033">
                  <c:v>80.128751866654625</c:v>
                </c:pt>
                <c:pt idx="16034">
                  <c:v>80.126859741098997</c:v>
                </c:pt>
                <c:pt idx="16035">
                  <c:v>80.124530971184384</c:v>
                </c:pt>
                <c:pt idx="16036">
                  <c:v>80.122056653150096</c:v>
                </c:pt>
                <c:pt idx="16037">
                  <c:v>80.120382849773961</c:v>
                </c:pt>
                <c:pt idx="16038">
                  <c:v>80.118345176098671</c:v>
                </c:pt>
                <c:pt idx="16039">
                  <c:v>80.116525824602874</c:v>
                </c:pt>
                <c:pt idx="16040">
                  <c:v>80.114051506568586</c:v>
                </c:pt>
                <c:pt idx="16041">
                  <c:v>80.111722736653959</c:v>
                </c:pt>
                <c:pt idx="16042">
                  <c:v>80.109830611098332</c:v>
                </c:pt>
                <c:pt idx="16043">
                  <c:v>80.107574615243536</c:v>
                </c:pt>
                <c:pt idx="16044">
                  <c:v>80.105318619388754</c:v>
                </c:pt>
                <c:pt idx="16045">
                  <c:v>80.103353719773295</c:v>
                </c:pt>
                <c:pt idx="16046">
                  <c:v>80.101097723918485</c:v>
                </c:pt>
                <c:pt idx="16047">
                  <c:v>80.099060050243196</c:v>
                </c:pt>
                <c:pt idx="16048">
                  <c:v>80.09694960250809</c:v>
                </c:pt>
                <c:pt idx="16049">
                  <c:v>80.094766380713125</c:v>
                </c:pt>
                <c:pt idx="16050">
                  <c:v>80.092728707037836</c:v>
                </c:pt>
                <c:pt idx="16051">
                  <c:v>80.09054548524287</c:v>
                </c:pt>
                <c:pt idx="16052">
                  <c:v>80.087998393148752</c:v>
                </c:pt>
                <c:pt idx="16053">
                  <c:v>80.086179041652954</c:v>
                </c:pt>
                <c:pt idx="16054">
                  <c:v>80.084432464216988</c:v>
                </c:pt>
                <c:pt idx="16055">
                  <c:v>80.082322016481854</c:v>
                </c:pt>
                <c:pt idx="16056">
                  <c:v>80.080284342806564</c:v>
                </c:pt>
                <c:pt idx="16057">
                  <c:v>80.077882798832107</c:v>
                </c:pt>
                <c:pt idx="16058">
                  <c:v>80.075626802977325</c:v>
                </c:pt>
                <c:pt idx="16059">
                  <c:v>80.073734677421697</c:v>
                </c:pt>
                <c:pt idx="16060">
                  <c:v>80.071260359387409</c:v>
                </c:pt>
                <c:pt idx="16061">
                  <c:v>80.068931589472797</c:v>
                </c:pt>
                <c:pt idx="16062">
                  <c:v>80.066748367677846</c:v>
                </c:pt>
                <c:pt idx="16063">
                  <c:v>80.064637919942712</c:v>
                </c:pt>
                <c:pt idx="16064">
                  <c:v>80.0628185684469</c:v>
                </c:pt>
                <c:pt idx="16065">
                  <c:v>80.060853668831442</c:v>
                </c:pt>
                <c:pt idx="16066">
                  <c:v>80.059034317335659</c:v>
                </c:pt>
                <c:pt idx="16067">
                  <c:v>80.056996643660355</c:v>
                </c:pt>
                <c:pt idx="16068">
                  <c:v>80.055104518104741</c:v>
                </c:pt>
                <c:pt idx="16069">
                  <c:v>80.052994070369593</c:v>
                </c:pt>
                <c:pt idx="16070">
                  <c:v>80.050592526395135</c:v>
                </c:pt>
                <c:pt idx="16071">
                  <c:v>80.048336530540368</c:v>
                </c:pt>
                <c:pt idx="16072">
                  <c:v>80.046298856865064</c:v>
                </c:pt>
                <c:pt idx="16073">
                  <c:v>80.044625053488929</c:v>
                </c:pt>
                <c:pt idx="16074">
                  <c:v>80.042150735454655</c:v>
                </c:pt>
                <c:pt idx="16075">
                  <c:v>80.040185835839182</c:v>
                </c:pt>
                <c:pt idx="16076">
                  <c:v>80.037711517804894</c:v>
                </c:pt>
                <c:pt idx="16077">
                  <c:v>80.035673844129605</c:v>
                </c:pt>
                <c:pt idx="16078">
                  <c:v>80.033854492633807</c:v>
                </c:pt>
                <c:pt idx="16079">
                  <c:v>80.031962367078179</c:v>
                </c:pt>
                <c:pt idx="16080">
                  <c:v>80.029997467462707</c:v>
                </c:pt>
                <c:pt idx="16081">
                  <c:v>80.027814245667756</c:v>
                </c:pt>
                <c:pt idx="16082">
                  <c:v>80.025558249812974</c:v>
                </c:pt>
                <c:pt idx="16083">
                  <c:v>80.023375028018023</c:v>
                </c:pt>
                <c:pt idx="16084">
                  <c:v>80.021701224641873</c:v>
                </c:pt>
                <c:pt idx="16085">
                  <c:v>80.019590776906753</c:v>
                </c:pt>
                <c:pt idx="16086">
                  <c:v>80.016898136692973</c:v>
                </c:pt>
                <c:pt idx="16087">
                  <c:v>80.014569366778346</c:v>
                </c:pt>
                <c:pt idx="16088">
                  <c:v>80.012095048744072</c:v>
                </c:pt>
                <c:pt idx="16089">
                  <c:v>80.010566793487598</c:v>
                </c:pt>
                <c:pt idx="16090">
                  <c:v>80.00867466793197</c:v>
                </c:pt>
                <c:pt idx="16091">
                  <c:v>80.006345898017344</c:v>
                </c:pt>
                <c:pt idx="16092">
                  <c:v>80.004162676222379</c:v>
                </c:pt>
                <c:pt idx="16093">
                  <c:v>80.001979454427413</c:v>
                </c:pt>
                <c:pt idx="16094">
                  <c:v>79.99957791045297</c:v>
                </c:pt>
                <c:pt idx="16095">
                  <c:v>79.997831333017018</c:v>
                </c:pt>
                <c:pt idx="16096">
                  <c:v>79.995502563102377</c:v>
                </c:pt>
                <c:pt idx="16097">
                  <c:v>79.993974307845917</c:v>
                </c:pt>
                <c:pt idx="16098">
                  <c:v>79.992082182290275</c:v>
                </c:pt>
                <c:pt idx="16099">
                  <c:v>79.989243993956833</c:v>
                </c:pt>
                <c:pt idx="16100">
                  <c:v>79.987060772161882</c:v>
                </c:pt>
                <c:pt idx="16101">
                  <c:v>79.984950324426748</c:v>
                </c:pt>
                <c:pt idx="16102">
                  <c:v>79.982839876691628</c:v>
                </c:pt>
                <c:pt idx="16103">
                  <c:v>79.980874977076169</c:v>
                </c:pt>
                <c:pt idx="16104">
                  <c:v>79.978982851520541</c:v>
                </c:pt>
                <c:pt idx="16105">
                  <c:v>79.976945177845252</c:v>
                </c:pt>
                <c:pt idx="16106">
                  <c:v>79.974834730110118</c:v>
                </c:pt>
                <c:pt idx="16107">
                  <c:v>79.972869830494659</c:v>
                </c:pt>
                <c:pt idx="16108">
                  <c:v>79.970832156819355</c:v>
                </c:pt>
                <c:pt idx="16109">
                  <c:v>79.968721709084249</c:v>
                </c:pt>
                <c:pt idx="16110">
                  <c:v>79.966465713229454</c:v>
                </c:pt>
                <c:pt idx="16111">
                  <c:v>79.96442803955415</c:v>
                </c:pt>
                <c:pt idx="16112">
                  <c:v>79.962172043699368</c:v>
                </c:pt>
                <c:pt idx="16113">
                  <c:v>79.959988821904403</c:v>
                </c:pt>
                <c:pt idx="16114">
                  <c:v>79.95802392228893</c:v>
                </c:pt>
                <c:pt idx="16115">
                  <c:v>79.955986248613641</c:v>
                </c:pt>
                <c:pt idx="16116">
                  <c:v>79.953511930579367</c:v>
                </c:pt>
                <c:pt idx="16117">
                  <c:v>79.950964838485248</c:v>
                </c:pt>
                <c:pt idx="16118">
                  <c:v>79.94907271292962</c:v>
                </c:pt>
                <c:pt idx="16119">
                  <c:v>79.947107813314162</c:v>
                </c:pt>
                <c:pt idx="16120">
                  <c:v>79.945797880237194</c:v>
                </c:pt>
                <c:pt idx="16121">
                  <c:v>79.943760206561905</c:v>
                </c:pt>
                <c:pt idx="16122">
                  <c:v>79.941649758826756</c:v>
                </c:pt>
                <c:pt idx="16123">
                  <c:v>79.93990318139079</c:v>
                </c:pt>
                <c:pt idx="16124">
                  <c:v>79.937501637416347</c:v>
                </c:pt>
                <c:pt idx="16125">
                  <c:v>79.935027319382058</c:v>
                </c:pt>
                <c:pt idx="16126">
                  <c:v>79.932844097587108</c:v>
                </c:pt>
                <c:pt idx="16127">
                  <c:v>79.93044255361265</c:v>
                </c:pt>
                <c:pt idx="16128">
                  <c:v>79.928623202116839</c:v>
                </c:pt>
                <c:pt idx="16129">
                  <c:v>79.926512754381719</c:v>
                </c:pt>
                <c:pt idx="16130">
                  <c:v>79.924329532586768</c:v>
                </c:pt>
                <c:pt idx="16131">
                  <c:v>79.922219084851633</c:v>
                </c:pt>
                <c:pt idx="16132">
                  <c:v>79.920472507415667</c:v>
                </c:pt>
                <c:pt idx="16133">
                  <c:v>79.918725929979701</c:v>
                </c:pt>
                <c:pt idx="16134">
                  <c:v>79.916469934124919</c:v>
                </c:pt>
                <c:pt idx="16135">
                  <c:v>79.913995616090631</c:v>
                </c:pt>
                <c:pt idx="16136">
                  <c:v>79.911011879637527</c:v>
                </c:pt>
                <c:pt idx="16137">
                  <c:v>79.908537561603225</c:v>
                </c:pt>
                <c:pt idx="16138">
                  <c:v>79.906645436047611</c:v>
                </c:pt>
                <c:pt idx="16139">
                  <c:v>79.904753310491969</c:v>
                </c:pt>
                <c:pt idx="16140">
                  <c:v>79.903006733056003</c:v>
                </c:pt>
                <c:pt idx="16141">
                  <c:v>79.900677963141391</c:v>
                </c:pt>
                <c:pt idx="16142">
                  <c:v>79.899004159765269</c:v>
                </c:pt>
                <c:pt idx="16143">
                  <c:v>79.897257582329289</c:v>
                </c:pt>
                <c:pt idx="16144">
                  <c:v>79.894856038354831</c:v>
                </c:pt>
                <c:pt idx="16145">
                  <c:v>79.892381720320543</c:v>
                </c:pt>
                <c:pt idx="16146">
                  <c:v>79.890635142884577</c:v>
                </c:pt>
                <c:pt idx="16147">
                  <c:v>79.887942502670811</c:v>
                </c:pt>
                <c:pt idx="16148">
                  <c:v>79.885468184636522</c:v>
                </c:pt>
                <c:pt idx="16149">
                  <c:v>79.883648833140725</c:v>
                </c:pt>
                <c:pt idx="16150">
                  <c:v>79.881320063226099</c:v>
                </c:pt>
                <c:pt idx="16151">
                  <c:v>79.879282389550809</c:v>
                </c:pt>
                <c:pt idx="16152">
                  <c:v>79.877826908354166</c:v>
                </c:pt>
                <c:pt idx="16153">
                  <c:v>79.875862008738707</c:v>
                </c:pt>
                <c:pt idx="16154">
                  <c:v>79.873678786943742</c:v>
                </c:pt>
                <c:pt idx="16155">
                  <c:v>79.87142279108896</c:v>
                </c:pt>
                <c:pt idx="16156">
                  <c:v>79.868511828695674</c:v>
                </c:pt>
                <c:pt idx="16157">
                  <c:v>79.866619703140046</c:v>
                </c:pt>
                <c:pt idx="16158">
                  <c:v>79.864509255404911</c:v>
                </c:pt>
                <c:pt idx="16159">
                  <c:v>79.862471581729636</c:v>
                </c:pt>
                <c:pt idx="16160">
                  <c:v>79.860579456173994</c:v>
                </c:pt>
                <c:pt idx="16161">
                  <c:v>79.858832878738042</c:v>
                </c:pt>
                <c:pt idx="16162">
                  <c:v>79.856431334763585</c:v>
                </c:pt>
                <c:pt idx="16163">
                  <c:v>79.854320887028464</c:v>
                </c:pt>
                <c:pt idx="16164">
                  <c:v>79.852501535532653</c:v>
                </c:pt>
                <c:pt idx="16165">
                  <c:v>79.850463861857364</c:v>
                </c:pt>
                <c:pt idx="16166">
                  <c:v>79.847916769763245</c:v>
                </c:pt>
                <c:pt idx="16167">
                  <c:v>79.845515225788802</c:v>
                </c:pt>
                <c:pt idx="16168">
                  <c:v>79.843186455874175</c:v>
                </c:pt>
                <c:pt idx="16169">
                  <c:v>79.840930460019379</c:v>
                </c:pt>
                <c:pt idx="16170">
                  <c:v>79.839183882583413</c:v>
                </c:pt>
                <c:pt idx="16171">
                  <c:v>79.837364531087616</c:v>
                </c:pt>
                <c:pt idx="16172">
                  <c:v>79.835181309292665</c:v>
                </c:pt>
                <c:pt idx="16173">
                  <c:v>79.833434731856684</c:v>
                </c:pt>
                <c:pt idx="16174">
                  <c:v>79.831105961942072</c:v>
                </c:pt>
                <c:pt idx="16175">
                  <c:v>79.828558869847953</c:v>
                </c:pt>
                <c:pt idx="16176">
                  <c:v>79.82615732587351</c:v>
                </c:pt>
                <c:pt idx="16177">
                  <c:v>79.824119652198206</c:v>
                </c:pt>
                <c:pt idx="16178">
                  <c:v>79.821499786044271</c:v>
                </c:pt>
                <c:pt idx="16179">
                  <c:v>79.819316564249306</c:v>
                </c:pt>
                <c:pt idx="16180">
                  <c:v>79.817424438693678</c:v>
                </c:pt>
                <c:pt idx="16181">
                  <c:v>79.816332827796188</c:v>
                </c:pt>
                <c:pt idx="16182">
                  <c:v>79.814367928180744</c:v>
                </c:pt>
                <c:pt idx="16183">
                  <c:v>79.812257480445609</c:v>
                </c:pt>
                <c:pt idx="16184">
                  <c:v>79.810292580830151</c:v>
                </c:pt>
                <c:pt idx="16185">
                  <c:v>79.808182133095031</c:v>
                </c:pt>
                <c:pt idx="16186">
                  <c:v>79.806144459419727</c:v>
                </c:pt>
                <c:pt idx="16187">
                  <c:v>79.804034011684593</c:v>
                </c:pt>
                <c:pt idx="16188">
                  <c:v>79.80170524176998</c:v>
                </c:pt>
                <c:pt idx="16189">
                  <c:v>79.799449245915184</c:v>
                </c:pt>
                <c:pt idx="16190">
                  <c:v>79.797120476000558</c:v>
                </c:pt>
                <c:pt idx="16191">
                  <c:v>79.795155576385099</c:v>
                </c:pt>
                <c:pt idx="16192">
                  <c:v>79.793481773008963</c:v>
                </c:pt>
                <c:pt idx="16193">
                  <c:v>79.791371325273843</c:v>
                </c:pt>
                <c:pt idx="16194">
                  <c:v>79.789115329419062</c:v>
                </c:pt>
                <c:pt idx="16195">
                  <c:v>79.787004881683927</c:v>
                </c:pt>
                <c:pt idx="16196">
                  <c:v>79.785112756128299</c:v>
                </c:pt>
                <c:pt idx="16197">
                  <c:v>79.782929534333348</c:v>
                </c:pt>
                <c:pt idx="16198">
                  <c:v>79.780455216299046</c:v>
                </c:pt>
                <c:pt idx="16199">
                  <c:v>79.778053672324603</c:v>
                </c:pt>
                <c:pt idx="16200">
                  <c:v>79.776015998649314</c:v>
                </c:pt>
                <c:pt idx="16201">
                  <c:v>79.773905550914179</c:v>
                </c:pt>
                <c:pt idx="16202">
                  <c:v>79.771576780999553</c:v>
                </c:pt>
                <c:pt idx="16203">
                  <c:v>79.769175237025109</c:v>
                </c:pt>
                <c:pt idx="16204">
                  <c:v>79.766773693050652</c:v>
                </c:pt>
                <c:pt idx="16205">
                  <c:v>79.764881567495024</c:v>
                </c:pt>
                <c:pt idx="16206">
                  <c:v>79.762916667879566</c:v>
                </c:pt>
                <c:pt idx="16207">
                  <c:v>79.760951768264093</c:v>
                </c:pt>
                <c:pt idx="16208">
                  <c:v>79.758986868648634</c:v>
                </c:pt>
                <c:pt idx="16209">
                  <c:v>79.756658098734022</c:v>
                </c:pt>
                <c:pt idx="16210">
                  <c:v>79.754547650998887</c:v>
                </c:pt>
                <c:pt idx="16211">
                  <c:v>79.752073332964599</c:v>
                </c:pt>
                <c:pt idx="16212">
                  <c:v>79.750181207408971</c:v>
                </c:pt>
                <c:pt idx="16213">
                  <c:v>79.748216307793513</c:v>
                </c:pt>
                <c:pt idx="16214">
                  <c:v>79.746324182237885</c:v>
                </c:pt>
                <c:pt idx="16215">
                  <c:v>79.744286508562595</c:v>
                </c:pt>
                <c:pt idx="16216">
                  <c:v>79.742176060827461</c:v>
                </c:pt>
                <c:pt idx="16217">
                  <c:v>79.740211161211988</c:v>
                </c:pt>
                <c:pt idx="16218">
                  <c:v>79.73788239129739</c:v>
                </c:pt>
                <c:pt idx="16219">
                  <c:v>79.735771943562256</c:v>
                </c:pt>
                <c:pt idx="16220">
                  <c:v>79.733370399587798</c:v>
                </c:pt>
                <c:pt idx="16221">
                  <c:v>79.73140549997234</c:v>
                </c:pt>
                <c:pt idx="16222">
                  <c:v>79.729877244715865</c:v>
                </c:pt>
                <c:pt idx="16223">
                  <c:v>79.728057893220068</c:v>
                </c:pt>
                <c:pt idx="16224">
                  <c:v>79.725365253006302</c:v>
                </c:pt>
                <c:pt idx="16225">
                  <c:v>79.722818160912183</c:v>
                </c:pt>
                <c:pt idx="16226">
                  <c:v>79.720707713177035</c:v>
                </c:pt>
                <c:pt idx="16227">
                  <c:v>79.718306169202592</c:v>
                </c:pt>
                <c:pt idx="16228">
                  <c:v>79.715977399287979</c:v>
                </c:pt>
                <c:pt idx="16229">
                  <c:v>79.713575855313508</c:v>
                </c:pt>
                <c:pt idx="16230">
                  <c:v>79.711465407578402</c:v>
                </c:pt>
                <c:pt idx="16231">
                  <c:v>79.708699993304776</c:v>
                </c:pt>
                <c:pt idx="16232">
                  <c:v>79.706371223390164</c:v>
                </c:pt>
                <c:pt idx="16233">
                  <c:v>79.704624645954198</c:v>
                </c:pt>
                <c:pt idx="16234">
                  <c:v>79.702878068518217</c:v>
                </c:pt>
                <c:pt idx="16235">
                  <c:v>79.701131491082265</c:v>
                </c:pt>
                <c:pt idx="16236">
                  <c:v>79.699166591466792</c:v>
                </c:pt>
                <c:pt idx="16237">
                  <c:v>79.696765047492349</c:v>
                </c:pt>
                <c:pt idx="16238">
                  <c:v>79.694581825697398</c:v>
                </c:pt>
                <c:pt idx="16239">
                  <c:v>79.692253055782771</c:v>
                </c:pt>
                <c:pt idx="16240">
                  <c:v>79.690215382107482</c:v>
                </c:pt>
                <c:pt idx="16241">
                  <c:v>79.688177708432178</c:v>
                </c:pt>
                <c:pt idx="16242">
                  <c:v>79.686140034756875</c:v>
                </c:pt>
                <c:pt idx="16243">
                  <c:v>79.684102361081585</c:v>
                </c:pt>
                <c:pt idx="16244">
                  <c:v>79.682210235525957</c:v>
                </c:pt>
                <c:pt idx="16245">
                  <c:v>79.680245335910499</c:v>
                </c:pt>
                <c:pt idx="16246">
                  <c:v>79.67828043629504</c:v>
                </c:pt>
                <c:pt idx="16247">
                  <c:v>79.676097214500089</c:v>
                </c:pt>
                <c:pt idx="16248">
                  <c:v>79.673550122405956</c:v>
                </c:pt>
                <c:pt idx="16249">
                  <c:v>79.671439674670836</c:v>
                </c:pt>
                <c:pt idx="16250">
                  <c:v>79.669402000995547</c:v>
                </c:pt>
                <c:pt idx="16251">
                  <c:v>79.667509875439919</c:v>
                </c:pt>
                <c:pt idx="16252">
                  <c:v>79.665617749884291</c:v>
                </c:pt>
                <c:pt idx="16253">
                  <c:v>79.662852335610665</c:v>
                </c:pt>
                <c:pt idx="16254">
                  <c:v>79.660523565696053</c:v>
                </c:pt>
                <c:pt idx="16255">
                  <c:v>79.65855866608058</c:v>
                </c:pt>
                <c:pt idx="16256">
                  <c:v>79.65644821834546</c:v>
                </c:pt>
                <c:pt idx="16257">
                  <c:v>79.654556092789846</c:v>
                </c:pt>
                <c:pt idx="16258">
                  <c:v>79.65222732287522</c:v>
                </c:pt>
                <c:pt idx="16259">
                  <c:v>79.650189649199916</c:v>
                </c:pt>
                <c:pt idx="16260">
                  <c:v>79.648224749584458</c:v>
                </c:pt>
                <c:pt idx="16261">
                  <c:v>79.645604883430494</c:v>
                </c:pt>
                <c:pt idx="16262">
                  <c:v>79.643348887575712</c:v>
                </c:pt>
                <c:pt idx="16263">
                  <c:v>79.641092891720916</c:v>
                </c:pt>
                <c:pt idx="16264">
                  <c:v>79.639127992105458</c:v>
                </c:pt>
                <c:pt idx="16265">
                  <c:v>79.63730864060966</c:v>
                </c:pt>
                <c:pt idx="16266">
                  <c:v>79.634907096635203</c:v>
                </c:pt>
                <c:pt idx="16267">
                  <c:v>79.63308774513942</c:v>
                </c:pt>
                <c:pt idx="16268">
                  <c:v>79.631268393643623</c:v>
                </c:pt>
                <c:pt idx="16269">
                  <c:v>79.628575753429843</c:v>
                </c:pt>
                <c:pt idx="16270">
                  <c:v>79.626610853814384</c:v>
                </c:pt>
                <c:pt idx="16271">
                  <c:v>79.625009824498079</c:v>
                </c:pt>
                <c:pt idx="16272">
                  <c:v>79.622899376762945</c:v>
                </c:pt>
                <c:pt idx="16273">
                  <c:v>79.620643380908149</c:v>
                </c:pt>
                <c:pt idx="16274">
                  <c:v>79.618169062873861</c:v>
                </c:pt>
                <c:pt idx="16275">
                  <c:v>79.615913067019079</c:v>
                </c:pt>
                <c:pt idx="16276">
                  <c:v>79.613802619283959</c:v>
                </c:pt>
                <c:pt idx="16277">
                  <c:v>79.611401075309502</c:v>
                </c:pt>
                <c:pt idx="16278">
                  <c:v>79.609727271933366</c:v>
                </c:pt>
                <c:pt idx="16279">
                  <c:v>79.6079806944974</c:v>
                </c:pt>
                <c:pt idx="16280">
                  <c:v>79.605724698642618</c:v>
                </c:pt>
                <c:pt idx="16281">
                  <c:v>79.603614250907484</c:v>
                </c:pt>
                <c:pt idx="16282">
                  <c:v>79.601576577232194</c:v>
                </c:pt>
                <c:pt idx="16283">
                  <c:v>79.599611677616736</c:v>
                </c:pt>
                <c:pt idx="16284">
                  <c:v>79.597501229881615</c:v>
                </c:pt>
                <c:pt idx="16285">
                  <c:v>79.595026911847327</c:v>
                </c:pt>
                <c:pt idx="16286">
                  <c:v>79.592916464112193</c:v>
                </c:pt>
                <c:pt idx="16287">
                  <c:v>79.590878790436904</c:v>
                </c:pt>
                <c:pt idx="16288">
                  <c:v>79.588768342701783</c:v>
                </c:pt>
                <c:pt idx="16289">
                  <c:v>79.586439572787143</c:v>
                </c:pt>
                <c:pt idx="16290">
                  <c:v>79.584547447231529</c:v>
                </c:pt>
                <c:pt idx="16291">
                  <c:v>79.582728095735717</c:v>
                </c:pt>
                <c:pt idx="16292">
                  <c:v>79.580617648000597</c:v>
                </c:pt>
                <c:pt idx="16293">
                  <c:v>79.57836165214583</c:v>
                </c:pt>
                <c:pt idx="16294">
                  <c:v>79.576323978470526</c:v>
                </c:pt>
                <c:pt idx="16295">
                  <c:v>79.573776886376407</c:v>
                </c:pt>
                <c:pt idx="16296">
                  <c:v>79.57137534240195</c:v>
                </c:pt>
                <c:pt idx="16297">
                  <c:v>79.56926489466683</c:v>
                </c:pt>
                <c:pt idx="16298">
                  <c:v>79.566863350692373</c:v>
                </c:pt>
                <c:pt idx="16299">
                  <c:v>79.564752902957252</c:v>
                </c:pt>
                <c:pt idx="16300">
                  <c:v>79.56278800334178</c:v>
                </c:pt>
                <c:pt idx="16301">
                  <c:v>79.560240911247661</c:v>
                </c:pt>
                <c:pt idx="16302">
                  <c:v>79.557984915392879</c:v>
                </c:pt>
                <c:pt idx="16303">
                  <c:v>79.555728919538083</c:v>
                </c:pt>
                <c:pt idx="16304">
                  <c:v>79.553691245862794</c:v>
                </c:pt>
                <c:pt idx="16305">
                  <c:v>79.55165357218749</c:v>
                </c:pt>
                <c:pt idx="16306">
                  <c:v>79.549470350392539</c:v>
                </c:pt>
                <c:pt idx="16307">
                  <c:v>79.547723772956573</c:v>
                </c:pt>
                <c:pt idx="16308">
                  <c:v>79.546122743640268</c:v>
                </c:pt>
                <c:pt idx="16309">
                  <c:v>79.544376166204302</c:v>
                </c:pt>
                <c:pt idx="16310">
                  <c:v>79.542338492529012</c:v>
                </c:pt>
                <c:pt idx="16311">
                  <c:v>79.540300818853709</c:v>
                </c:pt>
                <c:pt idx="16312">
                  <c:v>79.538408693298095</c:v>
                </c:pt>
                <c:pt idx="16313">
                  <c:v>79.535788827144131</c:v>
                </c:pt>
                <c:pt idx="16314">
                  <c:v>79.533460057229519</c:v>
                </c:pt>
                <c:pt idx="16315">
                  <c:v>79.531276835434568</c:v>
                </c:pt>
                <c:pt idx="16316">
                  <c:v>79.529239161759264</c:v>
                </c:pt>
                <c:pt idx="16317">
                  <c:v>79.526764843724976</c:v>
                </c:pt>
                <c:pt idx="16318">
                  <c:v>79.524727170049687</c:v>
                </c:pt>
                <c:pt idx="16319">
                  <c:v>79.522471174194891</c:v>
                </c:pt>
                <c:pt idx="16320">
                  <c:v>79.519924082100772</c:v>
                </c:pt>
                <c:pt idx="16321">
                  <c:v>79.517959182485328</c:v>
                </c:pt>
                <c:pt idx="16322">
                  <c:v>79.515703186630532</c:v>
                </c:pt>
                <c:pt idx="16323">
                  <c:v>79.513665512955228</c:v>
                </c:pt>
                <c:pt idx="16324">
                  <c:v>79.511555065220108</c:v>
                </c:pt>
                <c:pt idx="16325">
                  <c:v>79.509153521245651</c:v>
                </c:pt>
                <c:pt idx="16326">
                  <c:v>79.506824751331024</c:v>
                </c:pt>
                <c:pt idx="16327">
                  <c:v>79.504932625775396</c:v>
                </c:pt>
                <c:pt idx="16328">
                  <c:v>79.502967726159952</c:v>
                </c:pt>
                <c:pt idx="16329">
                  <c:v>79.500711730305156</c:v>
                </c:pt>
                <c:pt idx="16330">
                  <c:v>79.498601282570021</c:v>
                </c:pt>
                <c:pt idx="16331">
                  <c:v>79.496927479193886</c:v>
                </c:pt>
                <c:pt idx="16332">
                  <c:v>79.494817031458766</c:v>
                </c:pt>
                <c:pt idx="16333">
                  <c:v>79.492779357783476</c:v>
                </c:pt>
                <c:pt idx="16334">
                  <c:v>79.490887232227834</c:v>
                </c:pt>
                <c:pt idx="16335">
                  <c:v>79.488412914193546</c:v>
                </c:pt>
                <c:pt idx="16336">
                  <c:v>79.486229692398609</c:v>
                </c:pt>
                <c:pt idx="16337">
                  <c:v>79.483682600304491</c:v>
                </c:pt>
                <c:pt idx="16338">
                  <c:v>79.481717700689018</c:v>
                </c:pt>
                <c:pt idx="16339">
                  <c:v>79.47982557513339</c:v>
                </c:pt>
                <c:pt idx="16340">
                  <c:v>79.476987386799948</c:v>
                </c:pt>
                <c:pt idx="16341">
                  <c:v>79.475022487184489</c:v>
                </c:pt>
                <c:pt idx="16342">
                  <c:v>79.472912039449355</c:v>
                </c:pt>
                <c:pt idx="16343">
                  <c:v>79.470146625175758</c:v>
                </c:pt>
                <c:pt idx="16344">
                  <c:v>79.467963403380779</c:v>
                </c:pt>
                <c:pt idx="16345">
                  <c:v>79.466144051884996</c:v>
                </c:pt>
                <c:pt idx="16346">
                  <c:v>79.464324700389199</c:v>
                </c:pt>
                <c:pt idx="16347">
                  <c:v>79.462432574833571</c:v>
                </c:pt>
                <c:pt idx="16348">
                  <c:v>79.46024935303862</c:v>
                </c:pt>
                <c:pt idx="16349">
                  <c:v>79.458138905303471</c:v>
                </c:pt>
                <c:pt idx="16350">
                  <c:v>79.456319553807674</c:v>
                </c:pt>
                <c:pt idx="16351">
                  <c:v>79.454281880132385</c:v>
                </c:pt>
                <c:pt idx="16352">
                  <c:v>79.451298143679267</c:v>
                </c:pt>
                <c:pt idx="16353">
                  <c:v>79.448823825644993</c:v>
                </c:pt>
                <c:pt idx="16354">
                  <c:v>79.446567829790212</c:v>
                </c:pt>
                <c:pt idx="16355">
                  <c:v>79.444602930174739</c:v>
                </c:pt>
                <c:pt idx="16356">
                  <c:v>79.442856352738772</c:v>
                </c:pt>
                <c:pt idx="16357">
                  <c:v>79.441109775302806</c:v>
                </c:pt>
                <c:pt idx="16358">
                  <c:v>79.43885377944801</c:v>
                </c:pt>
                <c:pt idx="16359">
                  <c:v>79.436816105772721</c:v>
                </c:pt>
                <c:pt idx="16360">
                  <c:v>79.434487335858108</c:v>
                </c:pt>
                <c:pt idx="16361">
                  <c:v>79.432376888122974</c:v>
                </c:pt>
                <c:pt idx="16362">
                  <c:v>79.430411988507515</c:v>
                </c:pt>
                <c:pt idx="16363">
                  <c:v>79.428228766712564</c:v>
                </c:pt>
                <c:pt idx="16364">
                  <c:v>79.426191093037275</c:v>
                </c:pt>
                <c:pt idx="16365">
                  <c:v>79.423935097182479</c:v>
                </c:pt>
                <c:pt idx="16366">
                  <c:v>79.421460779148191</c:v>
                </c:pt>
                <c:pt idx="16367">
                  <c:v>79.419423105472902</c:v>
                </c:pt>
                <c:pt idx="16368">
                  <c:v>79.417967624276258</c:v>
                </c:pt>
                <c:pt idx="16369">
                  <c:v>79.415638854361632</c:v>
                </c:pt>
                <c:pt idx="16370">
                  <c:v>79.413237310387188</c:v>
                </c:pt>
                <c:pt idx="16371">
                  <c:v>79.411272410771716</c:v>
                </c:pt>
                <c:pt idx="16372">
                  <c:v>79.409525833335763</c:v>
                </c:pt>
                <c:pt idx="16373">
                  <c:v>79.40748815966046</c:v>
                </c:pt>
                <c:pt idx="16374">
                  <c:v>79.405013841626186</c:v>
                </c:pt>
                <c:pt idx="16375">
                  <c:v>79.402466749532053</c:v>
                </c:pt>
                <c:pt idx="16376">
                  <c:v>79.40013797961744</c:v>
                </c:pt>
                <c:pt idx="16377">
                  <c:v>79.398318628121629</c:v>
                </c:pt>
                <c:pt idx="16378">
                  <c:v>79.396208180386509</c:v>
                </c:pt>
                <c:pt idx="16379">
                  <c:v>79.394316054830895</c:v>
                </c:pt>
                <c:pt idx="16380">
                  <c:v>79.392060058976099</c:v>
                </c:pt>
                <c:pt idx="16381">
                  <c:v>79.389585740941811</c:v>
                </c:pt>
                <c:pt idx="16382">
                  <c:v>79.387402519146846</c:v>
                </c:pt>
                <c:pt idx="16383">
                  <c:v>79.385728715770711</c:v>
                </c:pt>
                <c:pt idx="16384">
                  <c:v>79.383836590215083</c:v>
                </c:pt>
                <c:pt idx="16385">
                  <c:v>79.381289498120964</c:v>
                </c:pt>
                <c:pt idx="16386">
                  <c:v>79.378960728206351</c:v>
                </c:pt>
                <c:pt idx="16387">
                  <c:v>79.376777506411386</c:v>
                </c:pt>
                <c:pt idx="16388">
                  <c:v>79.374958154915603</c:v>
                </c:pt>
                <c:pt idx="16389">
                  <c:v>79.373284351539468</c:v>
                </c:pt>
                <c:pt idx="16390">
                  <c:v>79.371537774103501</c:v>
                </c:pt>
                <c:pt idx="16391">
                  <c:v>79.369354552308522</c:v>
                </c:pt>
                <c:pt idx="16392">
                  <c:v>79.367025782393924</c:v>
                </c:pt>
                <c:pt idx="16393">
                  <c:v>79.364842560598959</c:v>
                </c:pt>
                <c:pt idx="16394">
                  <c:v>79.36229546850484</c:v>
                </c:pt>
                <c:pt idx="16395">
                  <c:v>79.360330568889381</c:v>
                </c:pt>
                <c:pt idx="16396">
                  <c:v>79.358074573034585</c:v>
                </c:pt>
                <c:pt idx="16397">
                  <c:v>79.355600255000297</c:v>
                </c:pt>
                <c:pt idx="16398">
                  <c:v>79.353417033205346</c:v>
                </c:pt>
                <c:pt idx="16399">
                  <c:v>79.351233811410381</c:v>
                </c:pt>
                <c:pt idx="16400">
                  <c:v>79.3489778155556</c:v>
                </c:pt>
                <c:pt idx="16401">
                  <c:v>79.346867367820479</c:v>
                </c:pt>
                <c:pt idx="16402">
                  <c:v>79.344320275726361</c:v>
                </c:pt>
                <c:pt idx="16403">
                  <c:v>79.34257369829038</c:v>
                </c:pt>
                <c:pt idx="16404">
                  <c:v>79.340608798674921</c:v>
                </c:pt>
                <c:pt idx="16405">
                  <c:v>79.338643899059463</c:v>
                </c:pt>
                <c:pt idx="16406">
                  <c:v>79.336460677264512</c:v>
                </c:pt>
                <c:pt idx="16407">
                  <c:v>79.33405913329004</c:v>
                </c:pt>
                <c:pt idx="16408">
                  <c:v>79.331293719016443</c:v>
                </c:pt>
                <c:pt idx="16409">
                  <c:v>79.32925604534114</c:v>
                </c:pt>
                <c:pt idx="16410">
                  <c:v>79.327655016024849</c:v>
                </c:pt>
                <c:pt idx="16411">
                  <c:v>79.325617342349545</c:v>
                </c:pt>
                <c:pt idx="16412">
                  <c:v>79.322851928075934</c:v>
                </c:pt>
                <c:pt idx="16413">
                  <c:v>79.321105350639968</c:v>
                </c:pt>
                <c:pt idx="16414">
                  <c:v>79.319431547263832</c:v>
                </c:pt>
                <c:pt idx="16415">
                  <c:v>79.317321099528712</c:v>
                </c:pt>
                <c:pt idx="16416">
                  <c:v>79.315283425853409</c:v>
                </c:pt>
                <c:pt idx="16417">
                  <c:v>79.312809107819135</c:v>
                </c:pt>
                <c:pt idx="16418">
                  <c:v>79.310771434143845</c:v>
                </c:pt>
                <c:pt idx="16419">
                  <c:v>79.308369890169388</c:v>
                </c:pt>
                <c:pt idx="16420">
                  <c:v>79.306332216494084</c:v>
                </c:pt>
                <c:pt idx="16421">
                  <c:v>79.304148994699133</c:v>
                </c:pt>
                <c:pt idx="16422">
                  <c:v>79.301965772904168</c:v>
                </c:pt>
                <c:pt idx="16423">
                  <c:v>79.299564228929725</c:v>
                </c:pt>
                <c:pt idx="16424">
                  <c:v>79.297381007134774</c:v>
                </c:pt>
                <c:pt idx="16425">
                  <c:v>79.295197785339795</c:v>
                </c:pt>
                <c:pt idx="16426">
                  <c:v>79.29257791918586</c:v>
                </c:pt>
                <c:pt idx="16427">
                  <c:v>79.291122437989216</c:v>
                </c:pt>
                <c:pt idx="16428">
                  <c:v>79.289084764313927</c:v>
                </c:pt>
                <c:pt idx="16429">
                  <c:v>79.286828768459145</c:v>
                </c:pt>
                <c:pt idx="16430">
                  <c:v>79.284791094783841</c:v>
                </c:pt>
                <c:pt idx="16431">
                  <c:v>79.282535098929046</c:v>
                </c:pt>
                <c:pt idx="16432">
                  <c:v>79.280497425253756</c:v>
                </c:pt>
                <c:pt idx="16433">
                  <c:v>79.278386977518636</c:v>
                </c:pt>
                <c:pt idx="16434">
                  <c:v>79.275912659484348</c:v>
                </c:pt>
                <c:pt idx="16435">
                  <c:v>79.273947759868889</c:v>
                </c:pt>
                <c:pt idx="16436">
                  <c:v>79.271473441834601</c:v>
                </c:pt>
                <c:pt idx="16437">
                  <c:v>79.270017960637972</c:v>
                </c:pt>
                <c:pt idx="16438">
                  <c:v>79.268125835082344</c:v>
                </c:pt>
                <c:pt idx="16439">
                  <c:v>79.265578742988225</c:v>
                </c:pt>
                <c:pt idx="16440">
                  <c:v>79.263322747133429</c:v>
                </c:pt>
                <c:pt idx="16441">
                  <c:v>79.261357847517971</c:v>
                </c:pt>
                <c:pt idx="16442">
                  <c:v>79.259247399782836</c:v>
                </c:pt>
                <c:pt idx="16443">
                  <c:v>79.257355274227208</c:v>
                </c:pt>
                <c:pt idx="16444">
                  <c:v>79.255244826492074</c:v>
                </c:pt>
                <c:pt idx="16445">
                  <c:v>79.252843282517631</c:v>
                </c:pt>
                <c:pt idx="16446">
                  <c:v>79.250296190423512</c:v>
                </c:pt>
                <c:pt idx="16447">
                  <c:v>79.247676324269563</c:v>
                </c:pt>
                <c:pt idx="16448">
                  <c:v>79.245274780295105</c:v>
                </c:pt>
                <c:pt idx="16449">
                  <c:v>79.243309880679647</c:v>
                </c:pt>
                <c:pt idx="16450">
                  <c:v>79.241636077303511</c:v>
                </c:pt>
                <c:pt idx="16451">
                  <c:v>79.239671177688052</c:v>
                </c:pt>
                <c:pt idx="16452">
                  <c:v>79.237487955893087</c:v>
                </c:pt>
                <c:pt idx="16453">
                  <c:v>79.235013637858813</c:v>
                </c:pt>
                <c:pt idx="16454">
                  <c:v>79.232393771704864</c:v>
                </c:pt>
                <c:pt idx="16455">
                  <c:v>79.23035609802956</c:v>
                </c:pt>
                <c:pt idx="16456">
                  <c:v>79.228391198414101</c:v>
                </c:pt>
                <c:pt idx="16457">
                  <c:v>79.226353524738812</c:v>
                </c:pt>
                <c:pt idx="16458">
                  <c:v>79.224388625123353</c:v>
                </c:pt>
                <c:pt idx="16459">
                  <c:v>79.222496499567711</c:v>
                </c:pt>
                <c:pt idx="16460">
                  <c:v>79.220094955593254</c:v>
                </c:pt>
                <c:pt idx="16461">
                  <c:v>79.217766185678641</c:v>
                </c:pt>
                <c:pt idx="16462">
                  <c:v>79.215874060123014</c:v>
                </c:pt>
                <c:pt idx="16463">
                  <c:v>79.213909160507541</c:v>
                </c:pt>
                <c:pt idx="16464">
                  <c:v>79.212089809011758</c:v>
                </c:pt>
                <c:pt idx="16465">
                  <c:v>79.209979361276623</c:v>
                </c:pt>
                <c:pt idx="16466">
                  <c:v>79.207723365421828</c:v>
                </c:pt>
                <c:pt idx="16467">
                  <c:v>79.205831239866214</c:v>
                </c:pt>
                <c:pt idx="16468">
                  <c:v>79.20372079213108</c:v>
                </c:pt>
                <c:pt idx="16469">
                  <c:v>79.201610344395959</c:v>
                </c:pt>
                <c:pt idx="16470">
                  <c:v>79.199281574481333</c:v>
                </c:pt>
                <c:pt idx="16471">
                  <c:v>79.197098352686382</c:v>
                </c:pt>
                <c:pt idx="16472">
                  <c:v>79.194769582771755</c:v>
                </c:pt>
                <c:pt idx="16473">
                  <c:v>79.192295264737467</c:v>
                </c:pt>
                <c:pt idx="16474">
                  <c:v>79.190039268882671</c:v>
                </c:pt>
                <c:pt idx="16475">
                  <c:v>79.187637724908228</c:v>
                </c:pt>
                <c:pt idx="16476">
                  <c:v>79.18567282529277</c:v>
                </c:pt>
                <c:pt idx="16477">
                  <c:v>79.183271281318298</c:v>
                </c:pt>
                <c:pt idx="16478">
                  <c:v>79.181597477942191</c:v>
                </c:pt>
                <c:pt idx="16479">
                  <c:v>79.179341482087381</c:v>
                </c:pt>
                <c:pt idx="16480">
                  <c:v>79.176794389993276</c:v>
                </c:pt>
                <c:pt idx="16481">
                  <c:v>79.174683942258142</c:v>
                </c:pt>
                <c:pt idx="16482">
                  <c:v>79.172646268582852</c:v>
                </c:pt>
                <c:pt idx="16483">
                  <c:v>79.170244724608395</c:v>
                </c:pt>
                <c:pt idx="16484">
                  <c:v>79.168134276873275</c:v>
                </c:pt>
                <c:pt idx="16485">
                  <c:v>79.165878281018493</c:v>
                </c:pt>
                <c:pt idx="16486">
                  <c:v>79.164131703582513</c:v>
                </c:pt>
                <c:pt idx="16487">
                  <c:v>79.162312352086715</c:v>
                </c:pt>
                <c:pt idx="16488">
                  <c:v>79.160129130291764</c:v>
                </c:pt>
                <c:pt idx="16489">
                  <c:v>79.158237004736137</c:v>
                </c:pt>
                <c:pt idx="16490">
                  <c:v>79.155835460761679</c:v>
                </c:pt>
                <c:pt idx="16491">
                  <c:v>79.153652238966714</c:v>
                </c:pt>
                <c:pt idx="16492">
                  <c:v>79.151760113411086</c:v>
                </c:pt>
                <c:pt idx="16493">
                  <c:v>79.149795213795628</c:v>
                </c:pt>
                <c:pt idx="16494">
                  <c:v>79.147175347641678</c:v>
                </c:pt>
                <c:pt idx="16495">
                  <c:v>79.145210448026219</c:v>
                </c:pt>
                <c:pt idx="16496">
                  <c:v>79.142881678111593</c:v>
                </c:pt>
                <c:pt idx="16497">
                  <c:v>79.140771230376473</c:v>
                </c:pt>
                <c:pt idx="16498">
                  <c:v>79.138515234521677</c:v>
                </c:pt>
                <c:pt idx="16499">
                  <c:v>79.136186464607064</c:v>
                </c:pt>
                <c:pt idx="16500">
                  <c:v>79.134221564991606</c:v>
                </c:pt>
                <c:pt idx="16501">
                  <c:v>79.132038343196626</c:v>
                </c:pt>
                <c:pt idx="16502">
                  <c:v>79.129782347341845</c:v>
                </c:pt>
                <c:pt idx="16503">
                  <c:v>79.127671899606739</c:v>
                </c:pt>
                <c:pt idx="16504">
                  <c:v>79.125779774051097</c:v>
                </c:pt>
                <c:pt idx="16505">
                  <c:v>79.123742100375807</c:v>
                </c:pt>
                <c:pt idx="16506">
                  <c:v>79.121849974820179</c:v>
                </c:pt>
                <c:pt idx="16507">
                  <c:v>79.119666753025214</c:v>
                </c:pt>
                <c:pt idx="16508">
                  <c:v>79.117483531230263</c:v>
                </c:pt>
                <c:pt idx="16509">
                  <c:v>79.115227535375467</c:v>
                </c:pt>
                <c:pt idx="16510">
                  <c:v>79.112898765460841</c:v>
                </c:pt>
                <c:pt idx="16511">
                  <c:v>79.110569995546228</c:v>
                </c:pt>
                <c:pt idx="16512">
                  <c:v>79.108241225631602</c:v>
                </c:pt>
                <c:pt idx="16513">
                  <c:v>79.106349100075974</c:v>
                </c:pt>
                <c:pt idx="16514">
                  <c:v>79.104093104221178</c:v>
                </c:pt>
                <c:pt idx="16515">
                  <c:v>79.10220097866555</c:v>
                </c:pt>
                <c:pt idx="16516">
                  <c:v>79.100017756870599</c:v>
                </c:pt>
                <c:pt idx="16517">
                  <c:v>79.097688986955973</c:v>
                </c:pt>
                <c:pt idx="16518">
                  <c:v>79.095432991101177</c:v>
                </c:pt>
                <c:pt idx="16519">
                  <c:v>79.093322543366057</c:v>
                </c:pt>
                <c:pt idx="16520">
                  <c:v>79.09150319187026</c:v>
                </c:pt>
                <c:pt idx="16521">
                  <c:v>79.089247196015464</c:v>
                </c:pt>
                <c:pt idx="16522">
                  <c:v>79.086845652041021</c:v>
                </c:pt>
                <c:pt idx="16523">
                  <c:v>79.084735204305886</c:v>
                </c:pt>
                <c:pt idx="16524">
                  <c:v>79.08262475657078</c:v>
                </c:pt>
                <c:pt idx="16525">
                  <c:v>79.080659856955307</c:v>
                </c:pt>
                <c:pt idx="16526">
                  <c:v>79.07825831298085</c:v>
                </c:pt>
                <c:pt idx="16527">
                  <c:v>79.076075091185899</c:v>
                </c:pt>
                <c:pt idx="16528">
                  <c:v>79.073819095331103</c:v>
                </c:pt>
                <c:pt idx="16529">
                  <c:v>79.0717814216558</c:v>
                </c:pt>
                <c:pt idx="16530">
                  <c:v>79.069379877681357</c:v>
                </c:pt>
                <c:pt idx="16531">
                  <c:v>79.067196655886406</c:v>
                </c:pt>
                <c:pt idx="16532">
                  <c:v>79.065013434091441</c:v>
                </c:pt>
                <c:pt idx="16533">
                  <c:v>79.062975760416137</c:v>
                </c:pt>
                <c:pt idx="16534">
                  <c:v>79.061447505159677</c:v>
                </c:pt>
                <c:pt idx="16535">
                  <c:v>79.058973187125375</c:v>
                </c:pt>
                <c:pt idx="16536">
                  <c:v>79.056644417210777</c:v>
                </c:pt>
                <c:pt idx="16537">
                  <c:v>79.054533969475642</c:v>
                </c:pt>
                <c:pt idx="16538">
                  <c:v>79.052423521740508</c:v>
                </c:pt>
                <c:pt idx="16539">
                  <c:v>79.050385848065218</c:v>
                </c:pt>
                <c:pt idx="16540">
                  <c:v>79.048202626270268</c:v>
                </c:pt>
                <c:pt idx="16541">
                  <c:v>79.04631050071464</c:v>
                </c:pt>
                <c:pt idx="16542">
                  <c:v>79.043908956740182</c:v>
                </c:pt>
                <c:pt idx="16543">
                  <c:v>79.041652960885401</c:v>
                </c:pt>
                <c:pt idx="16544">
                  <c:v>79.039615287210111</c:v>
                </c:pt>
                <c:pt idx="16545">
                  <c:v>79.037941483833976</c:v>
                </c:pt>
                <c:pt idx="16546">
                  <c:v>79.035685487979165</c:v>
                </c:pt>
                <c:pt idx="16547">
                  <c:v>79.033283944004722</c:v>
                </c:pt>
                <c:pt idx="16548">
                  <c:v>79.031173496269602</c:v>
                </c:pt>
                <c:pt idx="16549">
                  <c:v>79.028699178235314</c:v>
                </c:pt>
                <c:pt idx="16550">
                  <c:v>79.026515956440349</c:v>
                </c:pt>
                <c:pt idx="16551">
                  <c:v>79.02447828276506</c:v>
                </c:pt>
                <c:pt idx="16552">
                  <c:v>79.022440609089756</c:v>
                </c:pt>
                <c:pt idx="16553">
                  <c:v>79.020402935414481</c:v>
                </c:pt>
                <c:pt idx="16554">
                  <c:v>79.018365261739191</c:v>
                </c:pt>
                <c:pt idx="16555">
                  <c:v>79.015890943704889</c:v>
                </c:pt>
                <c:pt idx="16556">
                  <c:v>79.013489399730446</c:v>
                </c:pt>
                <c:pt idx="16557">
                  <c:v>79.011233403875664</c:v>
                </c:pt>
                <c:pt idx="16558">
                  <c:v>79.009122956140516</c:v>
                </c:pt>
                <c:pt idx="16559">
                  <c:v>79.007303604644733</c:v>
                </c:pt>
                <c:pt idx="16560">
                  <c:v>79.004610964430938</c:v>
                </c:pt>
                <c:pt idx="16561">
                  <c:v>79.002791612935155</c:v>
                </c:pt>
                <c:pt idx="16562">
                  <c:v>79.00060839114019</c:v>
                </c:pt>
                <c:pt idx="16563">
                  <c:v>78.998716265584562</c:v>
                </c:pt>
                <c:pt idx="16564">
                  <c:v>78.996460269729766</c:v>
                </c:pt>
                <c:pt idx="16565">
                  <c:v>78.994349821994646</c:v>
                </c:pt>
                <c:pt idx="16566">
                  <c:v>78.992312148319343</c:v>
                </c:pt>
                <c:pt idx="16567">
                  <c:v>78.990056152464575</c:v>
                </c:pt>
                <c:pt idx="16568">
                  <c:v>78.987654608490104</c:v>
                </c:pt>
                <c:pt idx="16569">
                  <c:v>78.985471386695153</c:v>
                </c:pt>
                <c:pt idx="16570">
                  <c:v>78.983579261139525</c:v>
                </c:pt>
                <c:pt idx="16571">
                  <c:v>78.981687135583883</c:v>
                </c:pt>
                <c:pt idx="16572">
                  <c:v>78.979503913788946</c:v>
                </c:pt>
                <c:pt idx="16573">
                  <c:v>78.977611788233304</c:v>
                </c:pt>
                <c:pt idx="16574">
                  <c:v>78.975646888617831</c:v>
                </c:pt>
                <c:pt idx="16575">
                  <c:v>78.973536440882711</c:v>
                </c:pt>
                <c:pt idx="16576">
                  <c:v>78.97135321908776</c:v>
                </c:pt>
                <c:pt idx="16577">
                  <c:v>78.969388319472301</c:v>
                </c:pt>
                <c:pt idx="16578">
                  <c:v>78.967059549557675</c:v>
                </c:pt>
                <c:pt idx="16579">
                  <c:v>78.964658005583217</c:v>
                </c:pt>
                <c:pt idx="16580">
                  <c:v>78.962329235668591</c:v>
                </c:pt>
                <c:pt idx="16581">
                  <c:v>78.960000465753993</c:v>
                </c:pt>
                <c:pt idx="16582">
                  <c:v>78.957598921779521</c:v>
                </c:pt>
                <c:pt idx="16583">
                  <c:v>78.95541569998457</c:v>
                </c:pt>
                <c:pt idx="16584">
                  <c:v>78.953669122548604</c:v>
                </c:pt>
                <c:pt idx="16585">
                  <c:v>78.951194804514316</c:v>
                </c:pt>
                <c:pt idx="16586">
                  <c:v>78.948866034599689</c:v>
                </c:pt>
                <c:pt idx="16587">
                  <c:v>78.947192231223568</c:v>
                </c:pt>
                <c:pt idx="16588">
                  <c:v>78.945663975967094</c:v>
                </c:pt>
                <c:pt idx="16589">
                  <c:v>78.943407980112298</c:v>
                </c:pt>
                <c:pt idx="16590">
                  <c:v>78.940788113958348</c:v>
                </c:pt>
                <c:pt idx="16591">
                  <c:v>78.938532118103566</c:v>
                </c:pt>
                <c:pt idx="16592">
                  <c:v>78.936276122248771</c:v>
                </c:pt>
                <c:pt idx="16593">
                  <c:v>78.934020126393989</c:v>
                </c:pt>
                <c:pt idx="16594">
                  <c:v>78.932200774898192</c:v>
                </c:pt>
                <c:pt idx="16595">
                  <c:v>78.930163101222888</c:v>
                </c:pt>
                <c:pt idx="16596">
                  <c:v>78.927979879427937</c:v>
                </c:pt>
                <c:pt idx="16597">
                  <c:v>78.925505561393649</c:v>
                </c:pt>
                <c:pt idx="16598">
                  <c:v>78.923104017419206</c:v>
                </c:pt>
                <c:pt idx="16599">
                  <c:v>78.921502988102901</c:v>
                </c:pt>
                <c:pt idx="16600">
                  <c:v>78.919246992248105</c:v>
                </c:pt>
                <c:pt idx="16601">
                  <c:v>78.91706377045314</c:v>
                </c:pt>
                <c:pt idx="16602">
                  <c:v>78.915026096777851</c:v>
                </c:pt>
                <c:pt idx="16603">
                  <c:v>78.913061197162392</c:v>
                </c:pt>
                <c:pt idx="16604">
                  <c:v>78.910514105068273</c:v>
                </c:pt>
                <c:pt idx="16605">
                  <c:v>78.908258109213477</c:v>
                </c:pt>
                <c:pt idx="16606">
                  <c:v>78.905929339298851</c:v>
                </c:pt>
                <c:pt idx="16607">
                  <c:v>78.903673343444083</c:v>
                </c:pt>
                <c:pt idx="16608">
                  <c:v>78.901781217888441</c:v>
                </c:pt>
                <c:pt idx="16609">
                  <c:v>78.899452447973815</c:v>
                </c:pt>
                <c:pt idx="16610">
                  <c:v>78.897414774298525</c:v>
                </c:pt>
                <c:pt idx="16611">
                  <c:v>78.895158778443744</c:v>
                </c:pt>
                <c:pt idx="16612">
                  <c:v>78.893193878828271</c:v>
                </c:pt>
                <c:pt idx="16613">
                  <c:v>78.890937882973475</c:v>
                </c:pt>
                <c:pt idx="16614">
                  <c:v>78.888754661178524</c:v>
                </c:pt>
                <c:pt idx="16615">
                  <c:v>78.886498665323728</c:v>
                </c:pt>
                <c:pt idx="16616">
                  <c:v>78.884097121349285</c:v>
                </c:pt>
                <c:pt idx="16617">
                  <c:v>78.881695577374828</c:v>
                </c:pt>
                <c:pt idx="16618">
                  <c:v>78.879730677759369</c:v>
                </c:pt>
                <c:pt idx="16619">
                  <c:v>78.877984100323388</c:v>
                </c:pt>
                <c:pt idx="16620">
                  <c:v>78.876164748827605</c:v>
                </c:pt>
                <c:pt idx="16621">
                  <c:v>78.874272623271978</c:v>
                </c:pt>
                <c:pt idx="16622">
                  <c:v>78.871725531177859</c:v>
                </c:pt>
                <c:pt idx="16623">
                  <c:v>78.86917843908374</c:v>
                </c:pt>
                <c:pt idx="16624">
                  <c:v>78.866922443228944</c:v>
                </c:pt>
                <c:pt idx="16625">
                  <c:v>78.864593673314332</c:v>
                </c:pt>
                <c:pt idx="16626">
                  <c:v>78.862483225579211</c:v>
                </c:pt>
                <c:pt idx="16627">
                  <c:v>78.860736648143231</c:v>
                </c:pt>
                <c:pt idx="16628">
                  <c:v>78.858626200408111</c:v>
                </c:pt>
                <c:pt idx="16629">
                  <c:v>78.856734074852469</c:v>
                </c:pt>
                <c:pt idx="16630">
                  <c:v>78.853968660578872</c:v>
                </c:pt>
                <c:pt idx="16631">
                  <c:v>78.851421568484753</c:v>
                </c:pt>
                <c:pt idx="16632">
                  <c:v>78.849383894809463</c:v>
                </c:pt>
                <c:pt idx="16633">
                  <c:v>78.847273447074343</c:v>
                </c:pt>
                <c:pt idx="16634">
                  <c:v>78.845454095578532</c:v>
                </c:pt>
                <c:pt idx="16635">
                  <c:v>78.843561970022918</c:v>
                </c:pt>
                <c:pt idx="16636">
                  <c:v>78.841524296347615</c:v>
                </c:pt>
                <c:pt idx="16637">
                  <c:v>78.83934107455265</c:v>
                </c:pt>
                <c:pt idx="16638">
                  <c:v>78.836357338099546</c:v>
                </c:pt>
                <c:pt idx="16639">
                  <c:v>78.834610760663566</c:v>
                </c:pt>
                <c:pt idx="16640">
                  <c:v>78.832354764808784</c:v>
                </c:pt>
                <c:pt idx="16641">
                  <c:v>78.830098768953988</c:v>
                </c:pt>
                <c:pt idx="16642">
                  <c:v>78.828133869338529</c:v>
                </c:pt>
                <c:pt idx="16643">
                  <c:v>78.825950647543578</c:v>
                </c:pt>
                <c:pt idx="16644">
                  <c:v>78.82398574792812</c:v>
                </c:pt>
                <c:pt idx="16645">
                  <c:v>78.821511429893832</c:v>
                </c:pt>
                <c:pt idx="16646">
                  <c:v>78.819328208098881</c:v>
                </c:pt>
                <c:pt idx="16647">
                  <c:v>78.817072212244085</c:v>
                </c:pt>
                <c:pt idx="16648">
                  <c:v>78.814743442329458</c:v>
                </c:pt>
                <c:pt idx="16649">
                  <c:v>78.812778542714</c:v>
                </c:pt>
                <c:pt idx="16650">
                  <c:v>78.810595320919035</c:v>
                </c:pt>
                <c:pt idx="16651">
                  <c:v>78.808484873183914</c:v>
                </c:pt>
                <c:pt idx="16652">
                  <c:v>78.806738295747962</c:v>
                </c:pt>
                <c:pt idx="16653">
                  <c:v>78.804773396132489</c:v>
                </c:pt>
                <c:pt idx="16654">
                  <c:v>78.802371852158032</c:v>
                </c:pt>
                <c:pt idx="16655">
                  <c:v>78.800188630363095</c:v>
                </c:pt>
                <c:pt idx="16656">
                  <c:v>78.798296504807453</c:v>
                </c:pt>
                <c:pt idx="16657">
                  <c:v>78.796113283012488</c:v>
                </c:pt>
                <c:pt idx="16658">
                  <c:v>78.793202320619216</c:v>
                </c:pt>
                <c:pt idx="16659">
                  <c:v>78.790873550704589</c:v>
                </c:pt>
                <c:pt idx="16660">
                  <c:v>78.788617554849807</c:v>
                </c:pt>
                <c:pt idx="16661">
                  <c:v>78.785924914636027</c:v>
                </c:pt>
                <c:pt idx="16662">
                  <c:v>78.783814466900907</c:v>
                </c:pt>
                <c:pt idx="16663">
                  <c:v>78.781922341345265</c:v>
                </c:pt>
                <c:pt idx="16664">
                  <c:v>78.779884667669975</c:v>
                </c:pt>
                <c:pt idx="16665">
                  <c:v>78.778065316174178</c:v>
                </c:pt>
                <c:pt idx="16666">
                  <c:v>78.776245964678367</c:v>
                </c:pt>
                <c:pt idx="16667">
                  <c:v>78.773771646644093</c:v>
                </c:pt>
                <c:pt idx="16668">
                  <c:v>78.771442876729466</c:v>
                </c:pt>
                <c:pt idx="16669">
                  <c:v>78.769550751173838</c:v>
                </c:pt>
                <c:pt idx="16670">
                  <c:v>78.767513077498549</c:v>
                </c:pt>
                <c:pt idx="16671">
                  <c:v>78.765257081643753</c:v>
                </c:pt>
                <c:pt idx="16672">
                  <c:v>78.763001085788972</c:v>
                </c:pt>
                <c:pt idx="16673">
                  <c:v>78.760817863994006</c:v>
                </c:pt>
                <c:pt idx="16674">
                  <c:v>78.75907128655804</c:v>
                </c:pt>
                <c:pt idx="16675">
                  <c:v>78.756815290703258</c:v>
                </c:pt>
                <c:pt idx="16676">
                  <c:v>78.753977102369817</c:v>
                </c:pt>
                <c:pt idx="16677">
                  <c:v>78.751721106515021</c:v>
                </c:pt>
                <c:pt idx="16678">
                  <c:v>78.749174014420902</c:v>
                </c:pt>
                <c:pt idx="16679">
                  <c:v>78.746699696386628</c:v>
                </c:pt>
                <c:pt idx="16680">
                  <c:v>78.745316989249815</c:v>
                </c:pt>
                <c:pt idx="16681">
                  <c:v>78.743352089634342</c:v>
                </c:pt>
                <c:pt idx="16682">
                  <c:v>78.741168867839392</c:v>
                </c:pt>
                <c:pt idx="16683">
                  <c:v>78.738985646044441</c:v>
                </c:pt>
                <c:pt idx="16684">
                  <c:v>78.736729650189659</c:v>
                </c:pt>
                <c:pt idx="16685">
                  <c:v>78.73454642839468</c:v>
                </c:pt>
                <c:pt idx="16686">
                  <c:v>78.732217658480081</c:v>
                </c:pt>
                <c:pt idx="16687">
                  <c:v>78.730034436685102</c:v>
                </c:pt>
                <c:pt idx="16688">
                  <c:v>78.727414570531153</c:v>
                </c:pt>
                <c:pt idx="16689">
                  <c:v>78.725013026556695</c:v>
                </c:pt>
                <c:pt idx="16690">
                  <c:v>78.723339223180574</c:v>
                </c:pt>
                <c:pt idx="16691">
                  <c:v>78.721519871684777</c:v>
                </c:pt>
                <c:pt idx="16692">
                  <c:v>78.719700520188979</c:v>
                </c:pt>
                <c:pt idx="16693">
                  <c:v>78.717662846513676</c:v>
                </c:pt>
                <c:pt idx="16694">
                  <c:v>78.715334076599063</c:v>
                </c:pt>
                <c:pt idx="16695">
                  <c:v>78.7127142104451</c:v>
                </c:pt>
                <c:pt idx="16696">
                  <c:v>78.711040407068992</c:v>
                </c:pt>
                <c:pt idx="16697">
                  <c:v>78.708711637154366</c:v>
                </c:pt>
                <c:pt idx="16698">
                  <c:v>78.706601189419231</c:v>
                </c:pt>
                <c:pt idx="16699">
                  <c:v>78.704199645444788</c:v>
                </c:pt>
                <c:pt idx="16700">
                  <c:v>78.702380293948977</c:v>
                </c:pt>
                <c:pt idx="16701">
                  <c:v>78.700124298094195</c:v>
                </c:pt>
                <c:pt idx="16702">
                  <c:v>78.698013850359061</c:v>
                </c:pt>
                <c:pt idx="16703">
                  <c:v>78.695830628564096</c:v>
                </c:pt>
                <c:pt idx="16704">
                  <c:v>78.693429084589653</c:v>
                </c:pt>
                <c:pt idx="16705">
                  <c:v>78.691173088734857</c:v>
                </c:pt>
                <c:pt idx="16706">
                  <c:v>78.688698770700569</c:v>
                </c:pt>
                <c:pt idx="16707">
                  <c:v>78.68673387108511</c:v>
                </c:pt>
                <c:pt idx="16708">
                  <c:v>78.684696197409821</c:v>
                </c:pt>
                <c:pt idx="16709">
                  <c:v>78.682440201555039</c:v>
                </c:pt>
                <c:pt idx="16710">
                  <c:v>78.680038657580582</c:v>
                </c:pt>
                <c:pt idx="16711">
                  <c:v>78.678073757965123</c:v>
                </c:pt>
                <c:pt idx="16712">
                  <c:v>78.675744988050482</c:v>
                </c:pt>
                <c:pt idx="16713">
                  <c:v>78.673343444076039</c:v>
                </c:pt>
                <c:pt idx="16714">
                  <c:v>78.671232996340905</c:v>
                </c:pt>
                <c:pt idx="16715">
                  <c:v>78.669049774545968</c:v>
                </c:pt>
                <c:pt idx="16716">
                  <c:v>78.666721004631341</c:v>
                </c:pt>
                <c:pt idx="16717">
                  <c:v>78.664537782836376</c:v>
                </c:pt>
                <c:pt idx="16718">
                  <c:v>78.662063464802088</c:v>
                </c:pt>
                <c:pt idx="16719">
                  <c:v>78.659734694887476</c:v>
                </c:pt>
                <c:pt idx="16720">
                  <c:v>78.657842569331848</c:v>
                </c:pt>
                <c:pt idx="16721">
                  <c:v>78.656168765955712</c:v>
                </c:pt>
                <c:pt idx="16722">
                  <c:v>78.653839996041086</c:v>
                </c:pt>
                <c:pt idx="16723">
                  <c:v>78.651074581767475</c:v>
                </c:pt>
                <c:pt idx="16724">
                  <c:v>78.648454715613525</c:v>
                </c:pt>
                <c:pt idx="16725">
                  <c:v>78.646417041938236</c:v>
                </c:pt>
                <c:pt idx="16726">
                  <c:v>78.644743238562086</c:v>
                </c:pt>
                <c:pt idx="16727">
                  <c:v>78.642851113006472</c:v>
                </c:pt>
                <c:pt idx="16728">
                  <c:v>78.641104535570506</c:v>
                </c:pt>
                <c:pt idx="16729">
                  <c:v>78.63884853971571</c:v>
                </c:pt>
                <c:pt idx="16730">
                  <c:v>78.636446995741267</c:v>
                </c:pt>
                <c:pt idx="16731">
                  <c:v>78.633827129587303</c:v>
                </c:pt>
                <c:pt idx="16732">
                  <c:v>78.631716681852183</c:v>
                </c:pt>
                <c:pt idx="16733">
                  <c:v>78.629824556296555</c:v>
                </c:pt>
                <c:pt idx="16734">
                  <c:v>78.628005204800758</c:v>
                </c:pt>
                <c:pt idx="16735">
                  <c:v>78.625749208945976</c:v>
                </c:pt>
                <c:pt idx="16736">
                  <c:v>78.623711535270672</c:v>
                </c:pt>
                <c:pt idx="16737">
                  <c:v>78.621746635655214</c:v>
                </c:pt>
                <c:pt idx="16738">
                  <c:v>78.619345091680756</c:v>
                </c:pt>
                <c:pt idx="16739">
                  <c:v>78.61708909582596</c:v>
                </c:pt>
                <c:pt idx="16740">
                  <c:v>78.61490587403101</c:v>
                </c:pt>
                <c:pt idx="16741">
                  <c:v>78.612940974415551</c:v>
                </c:pt>
                <c:pt idx="16742">
                  <c:v>78.610539430441094</c:v>
                </c:pt>
                <c:pt idx="16743">
                  <c:v>78.607919564287158</c:v>
                </c:pt>
                <c:pt idx="16744">
                  <c:v>78.606027438731516</c:v>
                </c:pt>
                <c:pt idx="16745">
                  <c:v>78.603989765056227</c:v>
                </c:pt>
                <c:pt idx="16746">
                  <c:v>78.601806543261262</c:v>
                </c:pt>
                <c:pt idx="16747">
                  <c:v>78.599914417705634</c:v>
                </c:pt>
                <c:pt idx="16748">
                  <c:v>78.597658421850852</c:v>
                </c:pt>
                <c:pt idx="16749">
                  <c:v>78.595111329756733</c:v>
                </c:pt>
                <c:pt idx="16750">
                  <c:v>78.59307365608143</c:v>
                </c:pt>
                <c:pt idx="16751">
                  <c:v>78.590817660226648</c:v>
                </c:pt>
                <c:pt idx="16752">
                  <c:v>78.588707212491514</c:v>
                </c:pt>
                <c:pt idx="16753">
                  <c:v>78.586742312876055</c:v>
                </c:pt>
                <c:pt idx="16754">
                  <c:v>78.584631865140935</c:v>
                </c:pt>
                <c:pt idx="16755">
                  <c:v>78.582375869286153</c:v>
                </c:pt>
                <c:pt idx="16756">
                  <c:v>78.580119873431357</c:v>
                </c:pt>
                <c:pt idx="16757">
                  <c:v>78.578227747875729</c:v>
                </c:pt>
                <c:pt idx="16758">
                  <c:v>78.576262848260257</c:v>
                </c:pt>
                <c:pt idx="16759">
                  <c:v>78.574443496764474</c:v>
                </c:pt>
                <c:pt idx="16760">
                  <c:v>78.572041952790002</c:v>
                </c:pt>
                <c:pt idx="16761">
                  <c:v>78.569422086636067</c:v>
                </c:pt>
                <c:pt idx="16762">
                  <c:v>78.566874994541934</c:v>
                </c:pt>
                <c:pt idx="16763">
                  <c:v>78.564764546806813</c:v>
                </c:pt>
                <c:pt idx="16764">
                  <c:v>78.562581325011863</c:v>
                </c:pt>
                <c:pt idx="16765">
                  <c:v>78.560325329157067</c:v>
                </c:pt>
                <c:pt idx="16766">
                  <c:v>78.55799655924244</c:v>
                </c:pt>
                <c:pt idx="16767">
                  <c:v>78.55588611150732</c:v>
                </c:pt>
                <c:pt idx="16768">
                  <c:v>78.5537756637722</c:v>
                </c:pt>
                <c:pt idx="16769">
                  <c:v>78.551519667917404</c:v>
                </c:pt>
                <c:pt idx="16770">
                  <c:v>78.549700316421607</c:v>
                </c:pt>
                <c:pt idx="16771">
                  <c:v>78.547662642746317</c:v>
                </c:pt>
                <c:pt idx="16772">
                  <c:v>78.545479420951352</c:v>
                </c:pt>
                <c:pt idx="16773">
                  <c:v>78.543368973216232</c:v>
                </c:pt>
                <c:pt idx="16774">
                  <c:v>78.540967429241775</c:v>
                </c:pt>
                <c:pt idx="16775">
                  <c:v>78.538565885267317</c:v>
                </c:pt>
                <c:pt idx="16776">
                  <c:v>78.536600985651859</c:v>
                </c:pt>
                <c:pt idx="16777">
                  <c:v>78.534781634156062</c:v>
                </c:pt>
                <c:pt idx="16778">
                  <c:v>78.533180604839771</c:v>
                </c:pt>
                <c:pt idx="16779">
                  <c:v>78.530779060865314</c:v>
                </c:pt>
                <c:pt idx="16780">
                  <c:v>78.528814161249855</c:v>
                </c:pt>
                <c:pt idx="16781">
                  <c:v>78.526703713514721</c:v>
                </c:pt>
                <c:pt idx="16782">
                  <c:v>78.524447717659925</c:v>
                </c:pt>
                <c:pt idx="16783">
                  <c:v>78.521609529326483</c:v>
                </c:pt>
                <c:pt idx="16784">
                  <c:v>78.519135211292209</c:v>
                </c:pt>
                <c:pt idx="16785">
                  <c:v>78.517315859796398</c:v>
                </c:pt>
                <c:pt idx="16786">
                  <c:v>78.515205412061277</c:v>
                </c:pt>
                <c:pt idx="16787">
                  <c:v>78.513094964326157</c:v>
                </c:pt>
                <c:pt idx="16788">
                  <c:v>78.510911742531192</c:v>
                </c:pt>
                <c:pt idx="16789">
                  <c:v>78.508874068855889</c:v>
                </c:pt>
                <c:pt idx="16790">
                  <c:v>78.506399750821615</c:v>
                </c:pt>
                <c:pt idx="16791">
                  <c:v>78.503998206847157</c:v>
                </c:pt>
                <c:pt idx="16792">
                  <c:v>78.501814985052206</c:v>
                </c:pt>
                <c:pt idx="16793">
                  <c:v>78.499922859496579</c:v>
                </c:pt>
                <c:pt idx="16794">
                  <c:v>78.497885185821275</c:v>
                </c:pt>
                <c:pt idx="16795">
                  <c:v>78.495192545607495</c:v>
                </c:pt>
                <c:pt idx="16796">
                  <c:v>78.49264545351339</c:v>
                </c:pt>
                <c:pt idx="16797">
                  <c:v>78.49038945765858</c:v>
                </c:pt>
                <c:pt idx="16798">
                  <c:v>78.487987913684137</c:v>
                </c:pt>
                <c:pt idx="16799">
                  <c:v>78.485950240008833</c:v>
                </c:pt>
                <c:pt idx="16800">
                  <c:v>78.483694244154051</c:v>
                </c:pt>
                <c:pt idx="16801">
                  <c:v>78.481656570478762</c:v>
                </c:pt>
                <c:pt idx="16802">
                  <c:v>78.479400574623966</c:v>
                </c:pt>
                <c:pt idx="16803">
                  <c:v>78.477435675008493</c:v>
                </c:pt>
                <c:pt idx="16804">
                  <c:v>78.475106905093895</c:v>
                </c:pt>
                <c:pt idx="16805">
                  <c:v>78.473069231418606</c:v>
                </c:pt>
                <c:pt idx="16806">
                  <c:v>78.470667687444148</c:v>
                </c:pt>
                <c:pt idx="16807">
                  <c:v>78.468630013768845</c:v>
                </c:pt>
                <c:pt idx="16808">
                  <c:v>78.466737888213217</c:v>
                </c:pt>
                <c:pt idx="16809">
                  <c:v>78.464481892358421</c:v>
                </c:pt>
                <c:pt idx="16810">
                  <c:v>78.462371444623301</c:v>
                </c:pt>
                <c:pt idx="16811">
                  <c:v>78.460333770948012</c:v>
                </c:pt>
                <c:pt idx="16812">
                  <c:v>78.457859452913723</c:v>
                </c:pt>
                <c:pt idx="16813">
                  <c:v>78.455603457058928</c:v>
                </c:pt>
                <c:pt idx="16814">
                  <c:v>78.453347461204146</c:v>
                </c:pt>
                <c:pt idx="16815">
                  <c:v>78.45109146534935</c:v>
                </c:pt>
                <c:pt idx="16816">
                  <c:v>78.448908243554399</c:v>
                </c:pt>
                <c:pt idx="16817">
                  <c:v>78.446506699579942</c:v>
                </c:pt>
                <c:pt idx="16818">
                  <c:v>78.444469025904652</c:v>
                </c:pt>
                <c:pt idx="16819">
                  <c:v>78.442285804109687</c:v>
                </c:pt>
                <c:pt idx="16820">
                  <c:v>78.440102582314736</c:v>
                </c:pt>
                <c:pt idx="16821">
                  <c:v>78.437846586459941</c:v>
                </c:pt>
                <c:pt idx="16822">
                  <c:v>78.43566336466499</c:v>
                </c:pt>
                <c:pt idx="16823">
                  <c:v>78.433334594750363</c:v>
                </c:pt>
                <c:pt idx="16824">
                  <c:v>78.431078598895581</c:v>
                </c:pt>
                <c:pt idx="16825">
                  <c:v>78.428749828980955</c:v>
                </c:pt>
                <c:pt idx="16826">
                  <c:v>78.426712155305665</c:v>
                </c:pt>
                <c:pt idx="16827">
                  <c:v>78.424383385391039</c:v>
                </c:pt>
                <c:pt idx="16828">
                  <c:v>78.422636807955072</c:v>
                </c:pt>
                <c:pt idx="16829">
                  <c:v>78.420526360219952</c:v>
                </c:pt>
                <c:pt idx="16830">
                  <c:v>78.418124816245495</c:v>
                </c:pt>
                <c:pt idx="16831">
                  <c:v>78.415868820390699</c:v>
                </c:pt>
                <c:pt idx="16832">
                  <c:v>78.413540050476087</c:v>
                </c:pt>
                <c:pt idx="16833">
                  <c:v>78.411138506501629</c:v>
                </c:pt>
                <c:pt idx="16834">
                  <c:v>78.409173606886171</c:v>
                </c:pt>
                <c:pt idx="16835">
                  <c:v>78.406917611031375</c:v>
                </c:pt>
                <c:pt idx="16836">
                  <c:v>78.405025485475747</c:v>
                </c:pt>
                <c:pt idx="16837">
                  <c:v>78.402551167441459</c:v>
                </c:pt>
                <c:pt idx="16838">
                  <c:v>78.400440719706339</c:v>
                </c:pt>
                <c:pt idx="16839">
                  <c:v>78.398330271971219</c:v>
                </c:pt>
                <c:pt idx="16840">
                  <c:v>78.396219824236084</c:v>
                </c:pt>
                <c:pt idx="16841">
                  <c:v>78.394036602441133</c:v>
                </c:pt>
                <c:pt idx="16842">
                  <c:v>78.391489510347014</c:v>
                </c:pt>
                <c:pt idx="16843">
                  <c:v>78.389087966372557</c:v>
                </c:pt>
                <c:pt idx="16844">
                  <c:v>78.38675919645793</c:v>
                </c:pt>
                <c:pt idx="16845">
                  <c:v>78.384648748722825</c:v>
                </c:pt>
                <c:pt idx="16846">
                  <c:v>78.382756623167182</c:v>
                </c:pt>
                <c:pt idx="16847">
                  <c:v>78.38079172355171</c:v>
                </c:pt>
                <c:pt idx="16848">
                  <c:v>78.378972372055927</c:v>
                </c:pt>
                <c:pt idx="16849">
                  <c:v>78.376716376201131</c:v>
                </c:pt>
                <c:pt idx="16850">
                  <c:v>78.374387606286504</c:v>
                </c:pt>
                <c:pt idx="16851">
                  <c:v>78.372349932611215</c:v>
                </c:pt>
                <c:pt idx="16852">
                  <c:v>78.369948388636772</c:v>
                </c:pt>
                <c:pt idx="16853">
                  <c:v>78.367692392781976</c:v>
                </c:pt>
                <c:pt idx="16854">
                  <c:v>78.365145300687871</c:v>
                </c:pt>
                <c:pt idx="16855">
                  <c:v>78.362816530773244</c:v>
                </c:pt>
                <c:pt idx="16856">
                  <c:v>78.360633308978265</c:v>
                </c:pt>
                <c:pt idx="16857">
                  <c:v>78.358668409362821</c:v>
                </c:pt>
                <c:pt idx="16858">
                  <c:v>78.356339639448194</c:v>
                </c:pt>
                <c:pt idx="16859">
                  <c:v>78.354010869533568</c:v>
                </c:pt>
                <c:pt idx="16860">
                  <c:v>78.351827647738631</c:v>
                </c:pt>
                <c:pt idx="16861">
                  <c:v>78.349862748123158</c:v>
                </c:pt>
                <c:pt idx="16862">
                  <c:v>78.347533978208531</c:v>
                </c:pt>
                <c:pt idx="16863">
                  <c:v>78.345277982353736</c:v>
                </c:pt>
                <c:pt idx="16864">
                  <c:v>78.342876438379278</c:v>
                </c:pt>
                <c:pt idx="16865">
                  <c:v>78.34054766846468</c:v>
                </c:pt>
                <c:pt idx="16866">
                  <c:v>78.338073350430378</c:v>
                </c:pt>
                <c:pt idx="16867">
                  <c:v>78.335744580515751</c:v>
                </c:pt>
                <c:pt idx="16868">
                  <c:v>78.333852454960123</c:v>
                </c:pt>
                <c:pt idx="16869">
                  <c:v>78.332105877524171</c:v>
                </c:pt>
                <c:pt idx="16870">
                  <c:v>78.330213751968529</c:v>
                </c:pt>
                <c:pt idx="16871">
                  <c:v>78.327666659874424</c:v>
                </c:pt>
                <c:pt idx="16872">
                  <c:v>78.326138404617936</c:v>
                </c:pt>
                <c:pt idx="16873">
                  <c:v>78.3244646012418</c:v>
                </c:pt>
                <c:pt idx="16874">
                  <c:v>78.322499701626356</c:v>
                </c:pt>
                <c:pt idx="16875">
                  <c:v>78.320170931711729</c:v>
                </c:pt>
                <c:pt idx="16876">
                  <c:v>78.317478291497949</c:v>
                </c:pt>
                <c:pt idx="16877">
                  <c:v>78.315076747523491</c:v>
                </c:pt>
                <c:pt idx="16878">
                  <c:v>78.312165785130219</c:v>
                </c:pt>
                <c:pt idx="16879">
                  <c:v>78.309473144916439</c:v>
                </c:pt>
                <c:pt idx="16880">
                  <c:v>78.307726567480458</c:v>
                </c:pt>
                <c:pt idx="16881">
                  <c:v>78.305543345685507</c:v>
                </c:pt>
                <c:pt idx="16882">
                  <c:v>78.302996253591402</c:v>
                </c:pt>
                <c:pt idx="16883">
                  <c:v>78.301322450215267</c:v>
                </c:pt>
                <c:pt idx="16884">
                  <c:v>78.299357550599808</c:v>
                </c:pt>
                <c:pt idx="16885">
                  <c:v>78.29688323256552</c:v>
                </c:pt>
                <c:pt idx="16886">
                  <c:v>78.294336140471401</c:v>
                </c:pt>
                <c:pt idx="16887">
                  <c:v>78.292152918676436</c:v>
                </c:pt>
                <c:pt idx="16888">
                  <c:v>78.290115245001147</c:v>
                </c:pt>
                <c:pt idx="16889">
                  <c:v>78.288004797266026</c:v>
                </c:pt>
                <c:pt idx="16890">
                  <c:v>78.286476542009538</c:v>
                </c:pt>
                <c:pt idx="16891">
                  <c:v>78.284074998035095</c:v>
                </c:pt>
                <c:pt idx="16892">
                  <c:v>78.281673454060638</c:v>
                </c:pt>
                <c:pt idx="16893">
                  <c:v>78.280072424744347</c:v>
                </c:pt>
                <c:pt idx="16894">
                  <c:v>78.277525332650228</c:v>
                </c:pt>
                <c:pt idx="16895">
                  <c:v>78.274759918376617</c:v>
                </c:pt>
                <c:pt idx="16896">
                  <c:v>78.27243114846199</c:v>
                </c:pt>
                <c:pt idx="16897">
                  <c:v>78.270175152607194</c:v>
                </c:pt>
                <c:pt idx="16898">
                  <c:v>78.267919156752413</c:v>
                </c:pt>
                <c:pt idx="16899">
                  <c:v>78.265808709017293</c:v>
                </c:pt>
                <c:pt idx="16900">
                  <c:v>78.263188842863343</c:v>
                </c:pt>
                <c:pt idx="16901">
                  <c:v>78.261005621068378</c:v>
                </c:pt>
                <c:pt idx="16902">
                  <c:v>78.259550139871735</c:v>
                </c:pt>
                <c:pt idx="16903">
                  <c:v>78.257439692136614</c:v>
                </c:pt>
                <c:pt idx="16904">
                  <c:v>78.255547566580987</c:v>
                </c:pt>
                <c:pt idx="16905">
                  <c:v>78.253582666965528</c:v>
                </c:pt>
                <c:pt idx="16906">
                  <c:v>78.251544993290238</c:v>
                </c:pt>
                <c:pt idx="16907">
                  <c:v>78.249361771495273</c:v>
                </c:pt>
                <c:pt idx="16908">
                  <c:v>78.246669131281493</c:v>
                </c:pt>
                <c:pt idx="16909">
                  <c:v>78.243903717007882</c:v>
                </c:pt>
                <c:pt idx="16910">
                  <c:v>78.24150217303341</c:v>
                </c:pt>
                <c:pt idx="16911">
                  <c:v>78.239537273417966</c:v>
                </c:pt>
                <c:pt idx="16912">
                  <c:v>78.236844633204186</c:v>
                </c:pt>
                <c:pt idx="16913">
                  <c:v>78.234515863289559</c:v>
                </c:pt>
                <c:pt idx="16914">
                  <c:v>78.232259867434763</c:v>
                </c:pt>
                <c:pt idx="16915">
                  <c:v>78.230294967819319</c:v>
                </c:pt>
                <c:pt idx="16916">
                  <c:v>78.228548390383352</c:v>
                </c:pt>
                <c:pt idx="16917">
                  <c:v>78.226292394528556</c:v>
                </c:pt>
                <c:pt idx="16918">
                  <c:v>78.224109172733606</c:v>
                </c:pt>
                <c:pt idx="16919">
                  <c:v>78.221562080639472</c:v>
                </c:pt>
                <c:pt idx="16920">
                  <c:v>78.219014988545368</c:v>
                </c:pt>
                <c:pt idx="16921">
                  <c:v>78.216977314870078</c:v>
                </c:pt>
                <c:pt idx="16922">
                  <c:v>78.214575770895607</c:v>
                </c:pt>
                <c:pt idx="16923">
                  <c:v>78.212465323160487</c:v>
                </c:pt>
                <c:pt idx="16924">
                  <c:v>78.210427649485183</c:v>
                </c:pt>
                <c:pt idx="16925">
                  <c:v>78.208098879570571</c:v>
                </c:pt>
                <c:pt idx="16926">
                  <c:v>78.206497850254266</c:v>
                </c:pt>
                <c:pt idx="16927">
                  <c:v>78.203950758160161</c:v>
                </c:pt>
                <c:pt idx="16928">
                  <c:v>78.201403666066042</c:v>
                </c:pt>
                <c:pt idx="16929">
                  <c:v>78.199438766450569</c:v>
                </c:pt>
                <c:pt idx="16930">
                  <c:v>78.197619414954772</c:v>
                </c:pt>
                <c:pt idx="16931">
                  <c:v>78.195145096920498</c:v>
                </c:pt>
                <c:pt idx="16932">
                  <c:v>78.192670778886196</c:v>
                </c:pt>
                <c:pt idx="16933">
                  <c:v>78.190342008971598</c:v>
                </c:pt>
                <c:pt idx="16934">
                  <c:v>78.188231561236449</c:v>
                </c:pt>
                <c:pt idx="16935">
                  <c:v>78.185830017261992</c:v>
                </c:pt>
                <c:pt idx="16936">
                  <c:v>78.183355699227718</c:v>
                </c:pt>
                <c:pt idx="16937">
                  <c:v>78.180808607133599</c:v>
                </c:pt>
                <c:pt idx="16938">
                  <c:v>78.178407063159156</c:v>
                </c:pt>
                <c:pt idx="16939">
                  <c:v>78.176587711663345</c:v>
                </c:pt>
                <c:pt idx="16940">
                  <c:v>78.174040619569226</c:v>
                </c:pt>
                <c:pt idx="16941">
                  <c:v>78.172294042133274</c:v>
                </c:pt>
                <c:pt idx="16942">
                  <c:v>78.170401916577632</c:v>
                </c:pt>
                <c:pt idx="16943">
                  <c:v>78.168218694782681</c:v>
                </c:pt>
                <c:pt idx="16944">
                  <c:v>78.165744376748407</c:v>
                </c:pt>
                <c:pt idx="16945">
                  <c:v>78.163124510594443</c:v>
                </c:pt>
                <c:pt idx="16946">
                  <c:v>78.161596255337969</c:v>
                </c:pt>
                <c:pt idx="16947">
                  <c:v>78.159704129782341</c:v>
                </c:pt>
                <c:pt idx="16948">
                  <c:v>78.157739230166882</c:v>
                </c:pt>
                <c:pt idx="16949">
                  <c:v>78.155410460252256</c:v>
                </c:pt>
                <c:pt idx="16950">
                  <c:v>78.152863368158137</c:v>
                </c:pt>
                <c:pt idx="16951">
                  <c:v>78.150898468542678</c:v>
                </c:pt>
                <c:pt idx="16952">
                  <c:v>78.148788020807558</c:v>
                </c:pt>
                <c:pt idx="16953">
                  <c:v>78.146095380593778</c:v>
                </c:pt>
                <c:pt idx="16954">
                  <c:v>78.14369383661932</c:v>
                </c:pt>
                <c:pt idx="16955">
                  <c:v>78.141146744525216</c:v>
                </c:pt>
                <c:pt idx="16956">
                  <c:v>78.139254618969574</c:v>
                </c:pt>
                <c:pt idx="16957">
                  <c:v>78.136998623114778</c:v>
                </c:pt>
                <c:pt idx="16958">
                  <c:v>78.134960949439474</c:v>
                </c:pt>
                <c:pt idx="16959">
                  <c:v>78.133432694183028</c:v>
                </c:pt>
                <c:pt idx="16960">
                  <c:v>78.131322246447894</c:v>
                </c:pt>
                <c:pt idx="16961">
                  <c:v>78.12884792841362</c:v>
                </c:pt>
                <c:pt idx="16962">
                  <c:v>78.125936966020333</c:v>
                </c:pt>
                <c:pt idx="16963">
                  <c:v>78.124335936704028</c:v>
                </c:pt>
                <c:pt idx="16964">
                  <c:v>78.122443811148401</c:v>
                </c:pt>
                <c:pt idx="16965">
                  <c:v>78.120187815293605</c:v>
                </c:pt>
                <c:pt idx="16966">
                  <c:v>78.118004593498654</c:v>
                </c:pt>
                <c:pt idx="16967">
                  <c:v>78.11553027546438</c:v>
                </c:pt>
                <c:pt idx="16968">
                  <c:v>78.113929246148061</c:v>
                </c:pt>
                <c:pt idx="16969">
                  <c:v>78.111746024353096</c:v>
                </c:pt>
                <c:pt idx="16970">
                  <c:v>78.109562802558159</c:v>
                </c:pt>
                <c:pt idx="16971">
                  <c:v>78.107306806703363</c:v>
                </c:pt>
                <c:pt idx="16972">
                  <c:v>78.10432307025026</c:v>
                </c:pt>
                <c:pt idx="16973">
                  <c:v>78.101848752215972</c:v>
                </c:pt>
                <c:pt idx="16974">
                  <c:v>78.100538819139004</c:v>
                </c:pt>
                <c:pt idx="16975">
                  <c:v>78.098719467643178</c:v>
                </c:pt>
                <c:pt idx="16976">
                  <c:v>78.095954053369582</c:v>
                </c:pt>
                <c:pt idx="16977">
                  <c:v>78.093552509395124</c:v>
                </c:pt>
                <c:pt idx="16978">
                  <c:v>78.09100541730102</c:v>
                </c:pt>
                <c:pt idx="16979">
                  <c:v>78.088312777087225</c:v>
                </c:pt>
                <c:pt idx="16980">
                  <c:v>78.085838459052951</c:v>
                </c:pt>
                <c:pt idx="16981">
                  <c:v>78.083728011317817</c:v>
                </c:pt>
                <c:pt idx="16982">
                  <c:v>78.082272530121173</c:v>
                </c:pt>
                <c:pt idx="16983">
                  <c:v>78.0803076305057</c:v>
                </c:pt>
                <c:pt idx="16984">
                  <c:v>78.078124408710764</c:v>
                </c:pt>
                <c:pt idx="16985">
                  <c:v>78.075795638796137</c:v>
                </c:pt>
                <c:pt idx="16986">
                  <c:v>78.073175772642202</c:v>
                </c:pt>
                <c:pt idx="16987">
                  <c:v>78.071138098966898</c:v>
                </c:pt>
                <c:pt idx="16988">
                  <c:v>78.068809329052286</c:v>
                </c:pt>
                <c:pt idx="16989">
                  <c:v>78.06604391477866</c:v>
                </c:pt>
                <c:pt idx="16990">
                  <c:v>78.063715144864048</c:v>
                </c:pt>
                <c:pt idx="16991">
                  <c:v>78.061750245248575</c:v>
                </c:pt>
                <c:pt idx="16992">
                  <c:v>78.059494249393779</c:v>
                </c:pt>
                <c:pt idx="16993">
                  <c:v>78.057383801658659</c:v>
                </c:pt>
                <c:pt idx="16994">
                  <c:v>78.055200579863708</c:v>
                </c:pt>
                <c:pt idx="16995">
                  <c:v>78.053162906188405</c:v>
                </c:pt>
                <c:pt idx="16996">
                  <c:v>78.050906910333623</c:v>
                </c:pt>
                <c:pt idx="16997">
                  <c:v>78.048723688538672</c:v>
                </c:pt>
                <c:pt idx="16998">
                  <c:v>78.046322144564201</c:v>
                </c:pt>
                <c:pt idx="16999">
                  <c:v>78.044211696829095</c:v>
                </c:pt>
                <c:pt idx="17000">
                  <c:v>78.042610667512776</c:v>
                </c:pt>
                <c:pt idx="17001">
                  <c:v>78.040645767897317</c:v>
                </c:pt>
                <c:pt idx="17002">
                  <c:v>78.038608094222013</c:v>
                </c:pt>
                <c:pt idx="17003">
                  <c:v>78.03620655024757</c:v>
                </c:pt>
                <c:pt idx="17004">
                  <c:v>78.033732232213282</c:v>
                </c:pt>
                <c:pt idx="17005">
                  <c:v>78.031257914179008</c:v>
                </c:pt>
                <c:pt idx="17006">
                  <c:v>78.028929144264382</c:v>
                </c:pt>
                <c:pt idx="17007">
                  <c:v>78.026891470589092</c:v>
                </c:pt>
                <c:pt idx="17008">
                  <c:v>78.02499934503345</c:v>
                </c:pt>
                <c:pt idx="17009">
                  <c:v>78.022379478879515</c:v>
                </c:pt>
                <c:pt idx="17010">
                  <c:v>78.019905160845227</c:v>
                </c:pt>
                <c:pt idx="17011">
                  <c:v>78.017940261229768</c:v>
                </c:pt>
                <c:pt idx="17012">
                  <c:v>78.015829813494648</c:v>
                </c:pt>
                <c:pt idx="17013">
                  <c:v>78.013864913879175</c:v>
                </c:pt>
                <c:pt idx="17014">
                  <c:v>78.011608918024379</c:v>
                </c:pt>
                <c:pt idx="17015">
                  <c:v>78.009352922169597</c:v>
                </c:pt>
                <c:pt idx="17016">
                  <c:v>78.007388022554139</c:v>
                </c:pt>
                <c:pt idx="17017">
                  <c:v>78.005495896998497</c:v>
                </c:pt>
                <c:pt idx="17018">
                  <c:v>78.002876030844561</c:v>
                </c:pt>
                <c:pt idx="17019">
                  <c:v>78.000547260929935</c:v>
                </c:pt>
                <c:pt idx="17020">
                  <c:v>77.998145716955477</c:v>
                </c:pt>
                <c:pt idx="17021">
                  <c:v>77.995889721100681</c:v>
                </c:pt>
                <c:pt idx="17022">
                  <c:v>77.994288691784391</c:v>
                </c:pt>
                <c:pt idx="17023">
                  <c:v>77.991959921869764</c:v>
                </c:pt>
                <c:pt idx="17024">
                  <c:v>77.988685089177324</c:v>
                </c:pt>
                <c:pt idx="17025">
                  <c:v>77.986356319262711</c:v>
                </c:pt>
                <c:pt idx="17026">
                  <c:v>77.984027549348085</c:v>
                </c:pt>
                <c:pt idx="17027">
                  <c:v>77.981698779433472</c:v>
                </c:pt>
                <c:pt idx="17028">
                  <c:v>77.979151687339339</c:v>
                </c:pt>
                <c:pt idx="17029">
                  <c:v>77.976968465544388</c:v>
                </c:pt>
                <c:pt idx="17030">
                  <c:v>77.974566921569945</c:v>
                </c:pt>
                <c:pt idx="17031">
                  <c:v>77.972747570074134</c:v>
                </c:pt>
                <c:pt idx="17032">
                  <c:v>77.97121931481766</c:v>
                </c:pt>
                <c:pt idx="17033">
                  <c:v>77.969472737381707</c:v>
                </c:pt>
                <c:pt idx="17034">
                  <c:v>77.967362289646587</c:v>
                </c:pt>
                <c:pt idx="17035">
                  <c:v>77.965033519731946</c:v>
                </c:pt>
                <c:pt idx="17036">
                  <c:v>77.961904235159182</c:v>
                </c:pt>
                <c:pt idx="17037">
                  <c:v>77.959284369005232</c:v>
                </c:pt>
                <c:pt idx="17038">
                  <c:v>77.956955599090605</c:v>
                </c:pt>
                <c:pt idx="17039">
                  <c:v>77.954845151355485</c:v>
                </c:pt>
                <c:pt idx="17040">
                  <c:v>77.952589155500689</c:v>
                </c:pt>
                <c:pt idx="17041">
                  <c:v>77.950842578064723</c:v>
                </c:pt>
                <c:pt idx="17042">
                  <c:v>77.94902322656894</c:v>
                </c:pt>
                <c:pt idx="17043">
                  <c:v>77.946767230714144</c:v>
                </c:pt>
                <c:pt idx="17044">
                  <c:v>77.944729557038841</c:v>
                </c:pt>
                <c:pt idx="17045">
                  <c:v>77.942328013064383</c:v>
                </c:pt>
                <c:pt idx="17046">
                  <c:v>77.940144791269432</c:v>
                </c:pt>
                <c:pt idx="17047">
                  <c:v>77.937816021354806</c:v>
                </c:pt>
                <c:pt idx="17048">
                  <c:v>77.935560025500024</c:v>
                </c:pt>
                <c:pt idx="17049">
                  <c:v>77.932940159346074</c:v>
                </c:pt>
                <c:pt idx="17050">
                  <c:v>77.930756937551109</c:v>
                </c:pt>
                <c:pt idx="17051">
                  <c:v>77.928864811995496</c:v>
                </c:pt>
                <c:pt idx="17052">
                  <c:v>77.92719100861936</c:v>
                </c:pt>
                <c:pt idx="17053">
                  <c:v>77.924643916525255</c:v>
                </c:pt>
                <c:pt idx="17054">
                  <c:v>77.922096824431122</c:v>
                </c:pt>
                <c:pt idx="17055">
                  <c:v>77.920204698875494</c:v>
                </c:pt>
                <c:pt idx="17056">
                  <c:v>77.918021477080529</c:v>
                </c:pt>
                <c:pt idx="17057">
                  <c:v>77.916056577465071</c:v>
                </c:pt>
                <c:pt idx="17058">
                  <c:v>77.913436711311121</c:v>
                </c:pt>
                <c:pt idx="17059">
                  <c:v>77.911180715456325</c:v>
                </c:pt>
                <c:pt idx="17060">
                  <c:v>77.908997493661374</c:v>
                </c:pt>
                <c:pt idx="17061">
                  <c:v>77.906959819986085</c:v>
                </c:pt>
                <c:pt idx="17062">
                  <c:v>77.90477659819112</c:v>
                </c:pt>
                <c:pt idx="17063">
                  <c:v>77.902083957977354</c:v>
                </c:pt>
                <c:pt idx="17064">
                  <c:v>77.899609639943051</c:v>
                </c:pt>
                <c:pt idx="17065">
                  <c:v>77.897280870028425</c:v>
                </c:pt>
                <c:pt idx="17066">
                  <c:v>77.89473377793432</c:v>
                </c:pt>
                <c:pt idx="17067">
                  <c:v>77.8926233301992</c:v>
                </c:pt>
                <c:pt idx="17068">
                  <c:v>77.890731204643558</c:v>
                </c:pt>
                <c:pt idx="17069">
                  <c:v>77.888547982848607</c:v>
                </c:pt>
                <c:pt idx="17070">
                  <c:v>77.886510309173318</c:v>
                </c:pt>
                <c:pt idx="17071">
                  <c:v>77.884909279857013</c:v>
                </c:pt>
                <c:pt idx="17072">
                  <c:v>77.882289413703063</c:v>
                </c:pt>
                <c:pt idx="17073">
                  <c:v>77.880106191908112</c:v>
                </c:pt>
                <c:pt idx="17074">
                  <c:v>77.877850196053316</c:v>
                </c:pt>
                <c:pt idx="17075">
                  <c:v>77.875375878019028</c:v>
                </c:pt>
                <c:pt idx="17076">
                  <c:v>77.873119882164247</c:v>
                </c:pt>
                <c:pt idx="17077">
                  <c:v>77.871227756608604</c:v>
                </c:pt>
                <c:pt idx="17078">
                  <c:v>77.869117308873484</c:v>
                </c:pt>
                <c:pt idx="17079">
                  <c:v>77.866934087078533</c:v>
                </c:pt>
                <c:pt idx="17080">
                  <c:v>77.865187509642553</c:v>
                </c:pt>
                <c:pt idx="17081">
                  <c:v>77.863222610027108</c:v>
                </c:pt>
                <c:pt idx="17082">
                  <c:v>77.860384421693652</c:v>
                </c:pt>
                <c:pt idx="17083">
                  <c:v>77.857619007420027</c:v>
                </c:pt>
                <c:pt idx="17084">
                  <c:v>77.855144689385753</c:v>
                </c:pt>
                <c:pt idx="17085">
                  <c:v>77.853470886009617</c:v>
                </c:pt>
                <c:pt idx="17086">
                  <c:v>77.852088178872819</c:v>
                </c:pt>
                <c:pt idx="17087">
                  <c:v>77.8495410867787</c:v>
                </c:pt>
                <c:pt idx="17088">
                  <c:v>77.847139542804243</c:v>
                </c:pt>
                <c:pt idx="17089">
                  <c:v>77.84481077288963</c:v>
                </c:pt>
                <c:pt idx="17090">
                  <c:v>77.842045358616005</c:v>
                </c:pt>
                <c:pt idx="17091">
                  <c:v>77.840153233060377</c:v>
                </c:pt>
                <c:pt idx="17092">
                  <c:v>77.838115559385074</c:v>
                </c:pt>
                <c:pt idx="17093">
                  <c:v>77.835422919171307</c:v>
                </c:pt>
                <c:pt idx="17094">
                  <c:v>77.832948601137019</c:v>
                </c:pt>
                <c:pt idx="17095">
                  <c:v>77.830765379342054</c:v>
                </c:pt>
                <c:pt idx="17096">
                  <c:v>77.829018801906102</c:v>
                </c:pt>
                <c:pt idx="17097">
                  <c:v>77.826471709811969</c:v>
                </c:pt>
                <c:pt idx="17098">
                  <c:v>77.824215713957173</c:v>
                </c:pt>
                <c:pt idx="17099">
                  <c:v>77.822541910581052</c:v>
                </c:pt>
                <c:pt idx="17100">
                  <c:v>77.820067592546764</c:v>
                </c:pt>
                <c:pt idx="17101">
                  <c:v>77.817229404213322</c:v>
                </c:pt>
                <c:pt idx="17102">
                  <c:v>77.814318441820035</c:v>
                </c:pt>
                <c:pt idx="17103">
                  <c:v>77.812426316264421</c:v>
                </c:pt>
                <c:pt idx="17104">
                  <c:v>77.810388642589118</c:v>
                </c:pt>
                <c:pt idx="17105">
                  <c:v>77.808205420794181</c:v>
                </c:pt>
                <c:pt idx="17106">
                  <c:v>77.806094973059032</c:v>
                </c:pt>
                <c:pt idx="17107">
                  <c:v>77.804057299383743</c:v>
                </c:pt>
                <c:pt idx="17108">
                  <c:v>77.801801303528961</c:v>
                </c:pt>
                <c:pt idx="17109">
                  <c:v>77.799399759554504</c:v>
                </c:pt>
                <c:pt idx="17110">
                  <c:v>77.796852667460385</c:v>
                </c:pt>
                <c:pt idx="17111">
                  <c:v>77.794887767844926</c:v>
                </c:pt>
                <c:pt idx="17112">
                  <c:v>77.793213964468791</c:v>
                </c:pt>
                <c:pt idx="17113">
                  <c:v>77.790957968613995</c:v>
                </c:pt>
                <c:pt idx="17114">
                  <c:v>77.788192554340384</c:v>
                </c:pt>
                <c:pt idx="17115">
                  <c:v>77.785645462246279</c:v>
                </c:pt>
                <c:pt idx="17116">
                  <c:v>77.783753336690637</c:v>
                </c:pt>
                <c:pt idx="17117">
                  <c:v>77.781861211135009</c:v>
                </c:pt>
                <c:pt idx="17118">
                  <c:v>77.779168570921229</c:v>
                </c:pt>
                <c:pt idx="17119">
                  <c:v>77.776912575066433</c:v>
                </c:pt>
                <c:pt idx="17120">
                  <c:v>77.775238771690297</c:v>
                </c:pt>
                <c:pt idx="17121">
                  <c:v>77.772982775835516</c:v>
                </c:pt>
                <c:pt idx="17122">
                  <c:v>77.770799554040565</c:v>
                </c:pt>
                <c:pt idx="17123">
                  <c:v>77.768398010066107</c:v>
                </c:pt>
                <c:pt idx="17124">
                  <c:v>77.765559821732666</c:v>
                </c:pt>
                <c:pt idx="17125">
                  <c:v>77.763522148057376</c:v>
                </c:pt>
                <c:pt idx="17126">
                  <c:v>77.761120604082919</c:v>
                </c:pt>
                <c:pt idx="17127">
                  <c:v>77.759956219125598</c:v>
                </c:pt>
                <c:pt idx="17128">
                  <c:v>77.758064093569985</c:v>
                </c:pt>
                <c:pt idx="17129">
                  <c:v>77.755080357116853</c:v>
                </c:pt>
                <c:pt idx="17130">
                  <c:v>77.752751587202241</c:v>
                </c:pt>
                <c:pt idx="17131">
                  <c:v>77.750350043227783</c:v>
                </c:pt>
                <c:pt idx="17132">
                  <c:v>77.747802951133664</c:v>
                </c:pt>
                <c:pt idx="17133">
                  <c:v>77.745037536860067</c:v>
                </c:pt>
                <c:pt idx="17134">
                  <c:v>77.742708766945441</c:v>
                </c:pt>
                <c:pt idx="17135">
                  <c:v>77.740452771090645</c:v>
                </c:pt>
                <c:pt idx="17136">
                  <c:v>77.738415097415341</c:v>
                </c:pt>
                <c:pt idx="17137">
                  <c:v>77.735940779381068</c:v>
                </c:pt>
                <c:pt idx="17138">
                  <c:v>77.733684783526272</c:v>
                </c:pt>
                <c:pt idx="17139">
                  <c:v>77.731719883910827</c:v>
                </c:pt>
                <c:pt idx="17140">
                  <c:v>77.72931833993637</c:v>
                </c:pt>
                <c:pt idx="17141">
                  <c:v>77.72728066626108</c:v>
                </c:pt>
                <c:pt idx="17142">
                  <c:v>77.725970733184099</c:v>
                </c:pt>
                <c:pt idx="17143">
                  <c:v>77.723714737329303</c:v>
                </c:pt>
                <c:pt idx="17144">
                  <c:v>77.721240419295029</c:v>
                </c:pt>
                <c:pt idx="17145">
                  <c:v>77.718766101260741</c:v>
                </c:pt>
                <c:pt idx="17146">
                  <c:v>77.716364557286283</c:v>
                </c:pt>
                <c:pt idx="17147">
                  <c:v>77.713890239251995</c:v>
                </c:pt>
                <c:pt idx="17148">
                  <c:v>77.711197599038201</c:v>
                </c:pt>
                <c:pt idx="17149">
                  <c:v>77.709305473482587</c:v>
                </c:pt>
                <c:pt idx="17150">
                  <c:v>77.707267799807283</c:v>
                </c:pt>
                <c:pt idx="17151">
                  <c:v>77.704939029892657</c:v>
                </c:pt>
                <c:pt idx="17152">
                  <c:v>77.702683034037889</c:v>
                </c:pt>
                <c:pt idx="17153">
                  <c:v>77.699990393824109</c:v>
                </c:pt>
                <c:pt idx="17154">
                  <c:v>77.698316590447973</c:v>
                </c:pt>
                <c:pt idx="17155">
                  <c:v>77.696424464892331</c:v>
                </c:pt>
                <c:pt idx="17156">
                  <c:v>77.693950146858043</c:v>
                </c:pt>
                <c:pt idx="17157">
                  <c:v>77.691621376943417</c:v>
                </c:pt>
                <c:pt idx="17158">
                  <c:v>77.689438155148466</c:v>
                </c:pt>
                <c:pt idx="17159">
                  <c:v>77.687473255533007</c:v>
                </c:pt>
                <c:pt idx="17160">
                  <c:v>77.685362807797887</c:v>
                </c:pt>
                <c:pt idx="17161">
                  <c:v>77.683106811943091</c:v>
                </c:pt>
                <c:pt idx="17162">
                  <c:v>77.681287460447308</c:v>
                </c:pt>
                <c:pt idx="17163">
                  <c:v>77.678667594293344</c:v>
                </c:pt>
                <c:pt idx="17164">
                  <c:v>77.676266050318887</c:v>
                </c:pt>
                <c:pt idx="17165">
                  <c:v>77.673646184164951</c:v>
                </c:pt>
                <c:pt idx="17166">
                  <c:v>77.671681284549493</c:v>
                </c:pt>
                <c:pt idx="17167">
                  <c:v>77.668843096216037</c:v>
                </c:pt>
                <c:pt idx="17168">
                  <c:v>77.666077681942411</c:v>
                </c:pt>
                <c:pt idx="17169">
                  <c:v>77.664040008267122</c:v>
                </c:pt>
                <c:pt idx="17170">
                  <c:v>77.661856786472171</c:v>
                </c:pt>
                <c:pt idx="17171">
                  <c:v>77.660328531215711</c:v>
                </c:pt>
                <c:pt idx="17172">
                  <c:v>77.658072535360915</c:v>
                </c:pt>
                <c:pt idx="17173">
                  <c:v>77.65581653950612</c:v>
                </c:pt>
                <c:pt idx="17174">
                  <c:v>77.653269447412015</c:v>
                </c:pt>
                <c:pt idx="17175">
                  <c:v>77.651304547796542</c:v>
                </c:pt>
                <c:pt idx="17176">
                  <c:v>77.649630744420406</c:v>
                </c:pt>
                <c:pt idx="17177">
                  <c:v>77.647447522625455</c:v>
                </c:pt>
                <c:pt idx="17178">
                  <c:v>77.645628171129644</c:v>
                </c:pt>
                <c:pt idx="17179">
                  <c:v>77.643954367753523</c:v>
                </c:pt>
                <c:pt idx="17180">
                  <c:v>77.64104340536025</c:v>
                </c:pt>
                <c:pt idx="17181">
                  <c:v>77.638714635445609</c:v>
                </c:pt>
                <c:pt idx="17182">
                  <c:v>77.635730898992506</c:v>
                </c:pt>
                <c:pt idx="17183">
                  <c:v>77.632965484718895</c:v>
                </c:pt>
                <c:pt idx="17184">
                  <c:v>77.630855036983775</c:v>
                </c:pt>
                <c:pt idx="17185">
                  <c:v>77.629181233607639</c:v>
                </c:pt>
                <c:pt idx="17186">
                  <c:v>77.627361882111842</c:v>
                </c:pt>
                <c:pt idx="17187">
                  <c:v>77.625105886257046</c:v>
                </c:pt>
                <c:pt idx="17188">
                  <c:v>77.623068212581742</c:v>
                </c:pt>
                <c:pt idx="17189">
                  <c:v>77.620957764846636</c:v>
                </c:pt>
                <c:pt idx="17190">
                  <c:v>77.618192350573011</c:v>
                </c:pt>
                <c:pt idx="17191">
                  <c:v>77.6154269362994</c:v>
                </c:pt>
                <c:pt idx="17192">
                  <c:v>77.613170940444604</c:v>
                </c:pt>
                <c:pt idx="17193">
                  <c:v>77.611642685188144</c:v>
                </c:pt>
                <c:pt idx="17194">
                  <c:v>77.609532237453024</c:v>
                </c:pt>
                <c:pt idx="17195">
                  <c:v>77.606694049119568</c:v>
                </c:pt>
                <c:pt idx="17196">
                  <c:v>77.604510827324617</c:v>
                </c:pt>
                <c:pt idx="17197">
                  <c:v>77.602327605529666</c:v>
                </c:pt>
                <c:pt idx="17198">
                  <c:v>77.59999883561504</c:v>
                </c:pt>
                <c:pt idx="17199">
                  <c:v>77.597524517580766</c:v>
                </c:pt>
                <c:pt idx="17200">
                  <c:v>77.594831877366971</c:v>
                </c:pt>
                <c:pt idx="17201">
                  <c:v>77.592357559332683</c:v>
                </c:pt>
                <c:pt idx="17202">
                  <c:v>77.590319885657394</c:v>
                </c:pt>
                <c:pt idx="17203">
                  <c:v>77.588282211982104</c:v>
                </c:pt>
                <c:pt idx="17204">
                  <c:v>77.586317312366631</c:v>
                </c:pt>
                <c:pt idx="17205">
                  <c:v>77.583770220272513</c:v>
                </c:pt>
                <c:pt idx="17206">
                  <c:v>77.58195086877673</c:v>
                </c:pt>
                <c:pt idx="17207">
                  <c:v>77.579985969161257</c:v>
                </c:pt>
                <c:pt idx="17208">
                  <c:v>77.577584425186814</c:v>
                </c:pt>
                <c:pt idx="17209">
                  <c:v>77.575401203391849</c:v>
                </c:pt>
                <c:pt idx="17210">
                  <c:v>77.573072433477236</c:v>
                </c:pt>
                <c:pt idx="17211">
                  <c:v>77.57081643762244</c:v>
                </c:pt>
                <c:pt idx="17212">
                  <c:v>77.568851538006982</c:v>
                </c:pt>
                <c:pt idx="17213">
                  <c:v>77.56695941245134</c:v>
                </c:pt>
                <c:pt idx="17214">
                  <c:v>77.564630642536727</c:v>
                </c:pt>
                <c:pt idx="17215">
                  <c:v>77.562010776382778</c:v>
                </c:pt>
                <c:pt idx="17216">
                  <c:v>77.559609232408334</c:v>
                </c:pt>
                <c:pt idx="17217">
                  <c:v>77.557280462493708</c:v>
                </c:pt>
                <c:pt idx="17218">
                  <c:v>77.554806144459405</c:v>
                </c:pt>
                <c:pt idx="17219">
                  <c:v>77.55218627830547</c:v>
                </c:pt>
                <c:pt idx="17220">
                  <c:v>77.549930282450674</c:v>
                </c:pt>
                <c:pt idx="17221">
                  <c:v>77.547601512536048</c:v>
                </c:pt>
                <c:pt idx="17222">
                  <c:v>77.545636612920603</c:v>
                </c:pt>
                <c:pt idx="17223">
                  <c:v>77.54308952082647</c:v>
                </c:pt>
                <c:pt idx="17224">
                  <c:v>77.540760750911858</c:v>
                </c:pt>
                <c:pt idx="17225">
                  <c:v>77.53828643287757</c:v>
                </c:pt>
                <c:pt idx="17226">
                  <c:v>77.536103211082619</c:v>
                </c:pt>
                <c:pt idx="17227">
                  <c:v>77.534211085526977</c:v>
                </c:pt>
                <c:pt idx="17228">
                  <c:v>77.531736767492703</c:v>
                </c:pt>
                <c:pt idx="17229">
                  <c:v>77.529335223518245</c:v>
                </c:pt>
                <c:pt idx="17230">
                  <c:v>77.527370323902772</c:v>
                </c:pt>
                <c:pt idx="17231">
                  <c:v>77.525259876167652</c:v>
                </c:pt>
                <c:pt idx="17232">
                  <c:v>77.523294976552194</c:v>
                </c:pt>
                <c:pt idx="17233">
                  <c:v>77.521402850996566</c:v>
                </c:pt>
                <c:pt idx="17234">
                  <c:v>77.51856466266311</c:v>
                </c:pt>
                <c:pt idx="17235">
                  <c:v>77.516017570569005</c:v>
                </c:pt>
                <c:pt idx="17236">
                  <c:v>77.51383434877404</c:v>
                </c:pt>
                <c:pt idx="17237">
                  <c:v>77.511287256679935</c:v>
                </c:pt>
                <c:pt idx="17238">
                  <c:v>77.508812938645647</c:v>
                </c:pt>
                <c:pt idx="17239">
                  <c:v>77.506265846551528</c:v>
                </c:pt>
                <c:pt idx="17240">
                  <c:v>77.503645980397579</c:v>
                </c:pt>
                <c:pt idx="17241">
                  <c:v>77.501462758602614</c:v>
                </c:pt>
                <c:pt idx="17242">
                  <c:v>77.499497858987169</c:v>
                </c:pt>
                <c:pt idx="17243">
                  <c:v>77.497241863132373</c:v>
                </c:pt>
                <c:pt idx="17244">
                  <c:v>77.495058641337408</c:v>
                </c:pt>
                <c:pt idx="17245">
                  <c:v>77.493020967662119</c:v>
                </c:pt>
                <c:pt idx="17246">
                  <c:v>77.490764971807323</c:v>
                </c:pt>
                <c:pt idx="17247">
                  <c:v>77.488872846251695</c:v>
                </c:pt>
                <c:pt idx="17248">
                  <c:v>77.487053494755898</c:v>
                </c:pt>
                <c:pt idx="17249">
                  <c:v>77.484870272960947</c:v>
                </c:pt>
                <c:pt idx="17250">
                  <c:v>77.482832599285643</c:v>
                </c:pt>
                <c:pt idx="17251">
                  <c:v>77.479921636892371</c:v>
                </c:pt>
                <c:pt idx="17252">
                  <c:v>77.477883963217081</c:v>
                </c:pt>
                <c:pt idx="17253">
                  <c:v>77.475264097063132</c:v>
                </c:pt>
                <c:pt idx="17254">
                  <c:v>77.473080875268167</c:v>
                </c:pt>
                <c:pt idx="17255">
                  <c:v>77.471407071892031</c:v>
                </c:pt>
                <c:pt idx="17256">
                  <c:v>77.46922385009708</c:v>
                </c:pt>
                <c:pt idx="17257">
                  <c:v>77.467040628302115</c:v>
                </c:pt>
                <c:pt idx="17258">
                  <c:v>77.464711858387503</c:v>
                </c:pt>
                <c:pt idx="17259">
                  <c:v>77.462601410652368</c:v>
                </c:pt>
                <c:pt idx="17260">
                  <c:v>77.459835996378757</c:v>
                </c:pt>
                <c:pt idx="17261">
                  <c:v>77.457288904284638</c:v>
                </c:pt>
                <c:pt idx="17262">
                  <c:v>77.454814586250365</c:v>
                </c:pt>
                <c:pt idx="17263">
                  <c:v>77.452340268216062</c:v>
                </c:pt>
                <c:pt idx="17264">
                  <c:v>77.450448142660449</c:v>
                </c:pt>
                <c:pt idx="17265">
                  <c:v>77.448628791164651</c:v>
                </c:pt>
                <c:pt idx="17266">
                  <c:v>77.446736665609023</c:v>
                </c:pt>
                <c:pt idx="17267">
                  <c:v>77.444407895694383</c:v>
                </c:pt>
                <c:pt idx="17268">
                  <c:v>77.442224673899446</c:v>
                </c:pt>
                <c:pt idx="17269">
                  <c:v>77.440332548343804</c:v>
                </c:pt>
                <c:pt idx="17270">
                  <c:v>77.437858230309516</c:v>
                </c:pt>
                <c:pt idx="17271">
                  <c:v>77.435820556634226</c:v>
                </c:pt>
                <c:pt idx="17272">
                  <c:v>77.433637334839261</c:v>
                </c:pt>
                <c:pt idx="17273">
                  <c:v>77.431017468685312</c:v>
                </c:pt>
                <c:pt idx="17274">
                  <c:v>77.428397602531362</c:v>
                </c:pt>
                <c:pt idx="17275">
                  <c:v>77.425923284497074</c:v>
                </c:pt>
                <c:pt idx="17276">
                  <c:v>77.4234489664628</c:v>
                </c:pt>
                <c:pt idx="17277">
                  <c:v>77.421120196548173</c:v>
                </c:pt>
                <c:pt idx="17278">
                  <c:v>77.418573104454069</c:v>
                </c:pt>
                <c:pt idx="17279">
                  <c:v>77.416026012359936</c:v>
                </c:pt>
                <c:pt idx="17280">
                  <c:v>77.413842790564985</c:v>
                </c:pt>
                <c:pt idx="17281">
                  <c:v>77.411586794710203</c:v>
                </c:pt>
                <c:pt idx="17282">
                  <c:v>77.408894154496409</c:v>
                </c:pt>
                <c:pt idx="17283">
                  <c:v>77.407002028940781</c:v>
                </c:pt>
                <c:pt idx="17284">
                  <c:v>77.405037129325322</c:v>
                </c:pt>
                <c:pt idx="17285">
                  <c:v>77.403217777829525</c:v>
                </c:pt>
                <c:pt idx="17286">
                  <c:v>77.400816233855068</c:v>
                </c:pt>
                <c:pt idx="17287">
                  <c:v>77.39841468988061</c:v>
                </c:pt>
                <c:pt idx="17288">
                  <c:v>77.396231468085659</c:v>
                </c:pt>
                <c:pt idx="17289">
                  <c:v>77.394412116589862</c:v>
                </c:pt>
                <c:pt idx="17290">
                  <c:v>77.392592765094065</c:v>
                </c:pt>
                <c:pt idx="17291">
                  <c:v>77.390627865478606</c:v>
                </c:pt>
                <c:pt idx="17292">
                  <c:v>77.388080773384488</c:v>
                </c:pt>
                <c:pt idx="17293">
                  <c:v>77.385897551589537</c:v>
                </c:pt>
                <c:pt idx="17294">
                  <c:v>77.383787103854402</c:v>
                </c:pt>
                <c:pt idx="17295">
                  <c:v>77.381312785820114</c:v>
                </c:pt>
                <c:pt idx="17296">
                  <c:v>77.378547371546503</c:v>
                </c:pt>
                <c:pt idx="17297">
                  <c:v>77.375272538854063</c:v>
                </c:pt>
                <c:pt idx="17298">
                  <c:v>77.373016542999267</c:v>
                </c:pt>
                <c:pt idx="17299">
                  <c:v>77.371051643383808</c:v>
                </c:pt>
                <c:pt idx="17300">
                  <c:v>77.368722873469196</c:v>
                </c:pt>
                <c:pt idx="17301">
                  <c:v>77.3664668776144</c:v>
                </c:pt>
                <c:pt idx="17302">
                  <c:v>77.364283655819449</c:v>
                </c:pt>
                <c:pt idx="17303">
                  <c:v>77.362464304323638</c:v>
                </c:pt>
                <c:pt idx="17304">
                  <c:v>77.361008823127008</c:v>
                </c:pt>
                <c:pt idx="17305">
                  <c:v>77.359116697571366</c:v>
                </c:pt>
                <c:pt idx="17306">
                  <c:v>77.356278509237924</c:v>
                </c:pt>
                <c:pt idx="17307">
                  <c:v>77.354022513383143</c:v>
                </c:pt>
                <c:pt idx="17308">
                  <c:v>77.351548195348869</c:v>
                </c:pt>
                <c:pt idx="17309">
                  <c:v>77.34900110325475</c:v>
                </c:pt>
                <c:pt idx="17310">
                  <c:v>77.346963429579446</c:v>
                </c:pt>
                <c:pt idx="17311">
                  <c:v>77.344852981844326</c:v>
                </c:pt>
                <c:pt idx="17312">
                  <c:v>77.342451437869869</c:v>
                </c:pt>
                <c:pt idx="17313">
                  <c:v>77.340195442015087</c:v>
                </c:pt>
                <c:pt idx="17314">
                  <c:v>77.337575575861123</c:v>
                </c:pt>
                <c:pt idx="17315">
                  <c:v>77.335392354066173</c:v>
                </c:pt>
                <c:pt idx="17316">
                  <c:v>77.333136358211391</c:v>
                </c:pt>
                <c:pt idx="17317">
                  <c:v>77.330443717997596</c:v>
                </c:pt>
                <c:pt idx="17318">
                  <c:v>77.328260496202645</c:v>
                </c:pt>
                <c:pt idx="17319">
                  <c:v>77.326077274407695</c:v>
                </c:pt>
                <c:pt idx="17320">
                  <c:v>77.323457408253731</c:v>
                </c:pt>
                <c:pt idx="17321">
                  <c:v>77.321055864279288</c:v>
                </c:pt>
                <c:pt idx="17322">
                  <c:v>77.319382060903152</c:v>
                </c:pt>
                <c:pt idx="17323">
                  <c:v>77.316762194749202</c:v>
                </c:pt>
                <c:pt idx="17324">
                  <c:v>77.314069554535408</c:v>
                </c:pt>
                <c:pt idx="17325">
                  <c:v>77.311886332740471</c:v>
                </c:pt>
                <c:pt idx="17326">
                  <c:v>77.309775885005337</c:v>
                </c:pt>
                <c:pt idx="17327">
                  <c:v>77.308174855689032</c:v>
                </c:pt>
                <c:pt idx="17328">
                  <c:v>77.30591885983425</c:v>
                </c:pt>
                <c:pt idx="17329">
                  <c:v>77.303444541799962</c:v>
                </c:pt>
                <c:pt idx="17330">
                  <c:v>77.30118854594518</c:v>
                </c:pt>
                <c:pt idx="17331">
                  <c:v>77.298714227910892</c:v>
                </c:pt>
                <c:pt idx="17332">
                  <c:v>77.296603780175758</c:v>
                </c:pt>
                <c:pt idx="17333">
                  <c:v>77.294275010261146</c:v>
                </c:pt>
                <c:pt idx="17334">
                  <c:v>77.292164562526011</c:v>
                </c:pt>
                <c:pt idx="17335">
                  <c:v>77.289763018551554</c:v>
                </c:pt>
                <c:pt idx="17336">
                  <c:v>77.287070378337773</c:v>
                </c:pt>
                <c:pt idx="17337">
                  <c:v>77.284814382482992</c:v>
                </c:pt>
                <c:pt idx="17338">
                  <c:v>77.282121742269211</c:v>
                </c:pt>
                <c:pt idx="17339">
                  <c:v>77.279574650175093</c:v>
                </c:pt>
                <c:pt idx="17340">
                  <c:v>77.277027558080974</c:v>
                </c:pt>
                <c:pt idx="17341">
                  <c:v>77.274917110345854</c:v>
                </c:pt>
                <c:pt idx="17342">
                  <c:v>77.272733888550889</c:v>
                </c:pt>
                <c:pt idx="17343">
                  <c:v>77.270914537055091</c:v>
                </c:pt>
                <c:pt idx="17344">
                  <c:v>77.26873131526014</c:v>
                </c:pt>
                <c:pt idx="17345">
                  <c:v>77.266766415644668</c:v>
                </c:pt>
                <c:pt idx="17346">
                  <c:v>77.264655967909547</c:v>
                </c:pt>
                <c:pt idx="17347">
                  <c:v>77.262618294234258</c:v>
                </c:pt>
                <c:pt idx="17348">
                  <c:v>77.260580620558954</c:v>
                </c:pt>
                <c:pt idx="17349">
                  <c:v>77.257960754405005</c:v>
                </c:pt>
                <c:pt idx="17350">
                  <c:v>77.254758695772409</c:v>
                </c:pt>
                <c:pt idx="17351">
                  <c:v>77.252648248037275</c:v>
                </c:pt>
                <c:pt idx="17352">
                  <c:v>77.250974444661153</c:v>
                </c:pt>
                <c:pt idx="17353">
                  <c:v>77.248281804447373</c:v>
                </c:pt>
                <c:pt idx="17354">
                  <c:v>77.245807486413085</c:v>
                </c:pt>
                <c:pt idx="17355">
                  <c:v>77.243478716498458</c:v>
                </c:pt>
                <c:pt idx="17356">
                  <c:v>77.241077172524015</c:v>
                </c:pt>
                <c:pt idx="17357">
                  <c:v>77.238311758250404</c:v>
                </c:pt>
                <c:pt idx="17358">
                  <c:v>77.236492406754593</c:v>
                </c:pt>
                <c:pt idx="17359">
                  <c:v>77.234163636839966</c:v>
                </c:pt>
                <c:pt idx="17360">
                  <c:v>77.232562607523676</c:v>
                </c:pt>
                <c:pt idx="17361">
                  <c:v>77.230816030087709</c:v>
                </c:pt>
                <c:pt idx="17362">
                  <c:v>77.228851130472236</c:v>
                </c:pt>
                <c:pt idx="17363">
                  <c:v>77.226813456796947</c:v>
                </c:pt>
                <c:pt idx="17364">
                  <c:v>77.224557460942151</c:v>
                </c:pt>
                <c:pt idx="17365">
                  <c:v>77.221719272608709</c:v>
                </c:pt>
                <c:pt idx="17366">
                  <c:v>77.218808310215451</c:v>
                </c:pt>
                <c:pt idx="17367">
                  <c:v>77.216916184659809</c:v>
                </c:pt>
                <c:pt idx="17368">
                  <c:v>77.214732962864858</c:v>
                </c:pt>
                <c:pt idx="17369">
                  <c:v>77.212549741069893</c:v>
                </c:pt>
                <c:pt idx="17370">
                  <c:v>77.210075423035605</c:v>
                </c:pt>
                <c:pt idx="17371">
                  <c:v>77.207819427180809</c:v>
                </c:pt>
                <c:pt idx="17372">
                  <c:v>77.206000075685026</c:v>
                </c:pt>
                <c:pt idx="17373">
                  <c:v>77.203089113291739</c:v>
                </c:pt>
                <c:pt idx="17374">
                  <c:v>77.199887054659129</c:v>
                </c:pt>
                <c:pt idx="17375">
                  <c:v>77.197412736624855</c:v>
                </c:pt>
                <c:pt idx="17376">
                  <c:v>77.195302288889735</c:v>
                </c:pt>
                <c:pt idx="17377">
                  <c:v>77.193046293034939</c:v>
                </c:pt>
                <c:pt idx="17378">
                  <c:v>77.190571975000651</c:v>
                </c:pt>
                <c:pt idx="17379">
                  <c:v>77.188315979145855</c:v>
                </c:pt>
                <c:pt idx="17380">
                  <c:v>77.186496627650072</c:v>
                </c:pt>
                <c:pt idx="17381">
                  <c:v>77.184750050214106</c:v>
                </c:pt>
                <c:pt idx="17382">
                  <c:v>77.182930698718295</c:v>
                </c:pt>
                <c:pt idx="17383">
                  <c:v>77.180383606624176</c:v>
                </c:pt>
                <c:pt idx="17384">
                  <c:v>77.177982062649733</c:v>
                </c:pt>
                <c:pt idx="17385">
                  <c:v>77.175871614914598</c:v>
                </c:pt>
                <c:pt idx="17386">
                  <c:v>77.173542844999986</c:v>
                </c:pt>
                <c:pt idx="17387">
                  <c:v>77.171214075085359</c:v>
                </c:pt>
                <c:pt idx="17388">
                  <c:v>77.168521434871579</c:v>
                </c:pt>
                <c:pt idx="17389">
                  <c:v>77.166265439016797</c:v>
                </c:pt>
                <c:pt idx="17390">
                  <c:v>77.164373313461155</c:v>
                </c:pt>
                <c:pt idx="17391">
                  <c:v>77.162044543546543</c:v>
                </c:pt>
                <c:pt idx="17392">
                  <c:v>77.159861321751578</c:v>
                </c:pt>
                <c:pt idx="17393">
                  <c:v>77.157532551836965</c:v>
                </c:pt>
                <c:pt idx="17394">
                  <c:v>77.154912685683001</c:v>
                </c:pt>
                <c:pt idx="17395">
                  <c:v>77.152583915768389</c:v>
                </c:pt>
                <c:pt idx="17396">
                  <c:v>77.149745727434933</c:v>
                </c:pt>
                <c:pt idx="17397">
                  <c:v>77.147271409400659</c:v>
                </c:pt>
                <c:pt idx="17398">
                  <c:v>77.145015413545863</c:v>
                </c:pt>
                <c:pt idx="17399">
                  <c:v>77.142541095511589</c:v>
                </c:pt>
                <c:pt idx="17400">
                  <c:v>77.140794518075623</c:v>
                </c:pt>
                <c:pt idx="17401">
                  <c:v>77.138756844400319</c:v>
                </c:pt>
                <c:pt idx="17402">
                  <c:v>77.136428074485693</c:v>
                </c:pt>
                <c:pt idx="17403">
                  <c:v>77.134535948930079</c:v>
                </c:pt>
                <c:pt idx="17404">
                  <c:v>77.132279953075283</c:v>
                </c:pt>
                <c:pt idx="17405">
                  <c:v>77.13024227939998</c:v>
                </c:pt>
                <c:pt idx="17406">
                  <c:v>77.128059057605043</c:v>
                </c:pt>
                <c:pt idx="17407">
                  <c:v>77.12551196551091</c:v>
                </c:pt>
                <c:pt idx="17408">
                  <c:v>77.12289209935696</c:v>
                </c:pt>
                <c:pt idx="17409">
                  <c:v>77.120417781322672</c:v>
                </c:pt>
                <c:pt idx="17410">
                  <c:v>77.118307333587552</c:v>
                </c:pt>
                <c:pt idx="17411">
                  <c:v>77.115905789613095</c:v>
                </c:pt>
                <c:pt idx="17412">
                  <c:v>77.11335869751899</c:v>
                </c:pt>
                <c:pt idx="17413">
                  <c:v>77.111248249783856</c:v>
                </c:pt>
                <c:pt idx="17414">
                  <c:v>77.108919479869243</c:v>
                </c:pt>
                <c:pt idx="17415">
                  <c:v>77.106736258074278</c:v>
                </c:pt>
                <c:pt idx="17416">
                  <c:v>77.10426194003999</c:v>
                </c:pt>
                <c:pt idx="17417">
                  <c:v>77.102224266364701</c:v>
                </c:pt>
                <c:pt idx="17418">
                  <c:v>77.10011381862958</c:v>
                </c:pt>
                <c:pt idx="17419">
                  <c:v>77.097639500595292</c:v>
                </c:pt>
                <c:pt idx="17420">
                  <c:v>77.095456278800327</c:v>
                </c:pt>
                <c:pt idx="17421">
                  <c:v>77.09305473482587</c:v>
                </c:pt>
                <c:pt idx="17422">
                  <c:v>77.090580416791582</c:v>
                </c:pt>
                <c:pt idx="17423">
                  <c:v>77.087887776577816</c:v>
                </c:pt>
                <c:pt idx="17424">
                  <c:v>77.085195136364021</c:v>
                </c:pt>
                <c:pt idx="17425">
                  <c:v>77.083303010808407</c:v>
                </c:pt>
                <c:pt idx="17426">
                  <c:v>77.081338111192949</c:v>
                </c:pt>
                <c:pt idx="17427">
                  <c:v>77.078936567218477</c:v>
                </c:pt>
                <c:pt idx="17428">
                  <c:v>77.076753345423526</c:v>
                </c:pt>
                <c:pt idx="17429">
                  <c:v>77.074715671748237</c:v>
                </c:pt>
                <c:pt idx="17430">
                  <c:v>77.072532449953272</c:v>
                </c:pt>
                <c:pt idx="17431">
                  <c:v>77.070058131918998</c:v>
                </c:pt>
                <c:pt idx="17432">
                  <c:v>77.067874910124033</c:v>
                </c:pt>
                <c:pt idx="17433">
                  <c:v>77.065327818029914</c:v>
                </c:pt>
                <c:pt idx="17434">
                  <c:v>77.062489629696472</c:v>
                </c:pt>
                <c:pt idx="17435">
                  <c:v>77.060451956021183</c:v>
                </c:pt>
                <c:pt idx="17436">
                  <c:v>77.058705378585216</c:v>
                </c:pt>
                <c:pt idx="17437">
                  <c:v>77.056594930850082</c:v>
                </c:pt>
                <c:pt idx="17438">
                  <c:v>77.054484483114962</c:v>
                </c:pt>
                <c:pt idx="17439">
                  <c:v>77.05222848726018</c:v>
                </c:pt>
                <c:pt idx="17440">
                  <c:v>77.050045265465201</c:v>
                </c:pt>
                <c:pt idx="17441">
                  <c:v>77.047643721490758</c:v>
                </c:pt>
                <c:pt idx="17442">
                  <c:v>77.04575159593513</c:v>
                </c:pt>
                <c:pt idx="17443">
                  <c:v>77.043058955721349</c:v>
                </c:pt>
                <c:pt idx="17444">
                  <c:v>77.040511863627231</c:v>
                </c:pt>
                <c:pt idx="17445">
                  <c:v>77.037964771533112</c:v>
                </c:pt>
                <c:pt idx="17446">
                  <c:v>77.035272131319331</c:v>
                </c:pt>
                <c:pt idx="17447">
                  <c:v>77.033016135464536</c:v>
                </c:pt>
                <c:pt idx="17448">
                  <c:v>77.030978461789246</c:v>
                </c:pt>
                <c:pt idx="17449">
                  <c:v>77.028576917814789</c:v>
                </c:pt>
                <c:pt idx="17450">
                  <c:v>77.026539244139485</c:v>
                </c:pt>
                <c:pt idx="17451">
                  <c:v>77.024356022344548</c:v>
                </c:pt>
                <c:pt idx="17452">
                  <c:v>77.022536670848751</c:v>
                </c:pt>
                <c:pt idx="17453">
                  <c:v>77.020207900934125</c:v>
                </c:pt>
                <c:pt idx="17454">
                  <c:v>77.017879131019512</c:v>
                </c:pt>
                <c:pt idx="17455">
                  <c:v>77.015332038925393</c:v>
                </c:pt>
                <c:pt idx="17456">
                  <c:v>77.013221591190245</c:v>
                </c:pt>
                <c:pt idx="17457">
                  <c:v>77.010237854737156</c:v>
                </c:pt>
                <c:pt idx="17458">
                  <c:v>77.007763536702853</c:v>
                </c:pt>
                <c:pt idx="17459">
                  <c:v>77.005798637087409</c:v>
                </c:pt>
                <c:pt idx="17460">
                  <c:v>77.003033222813798</c:v>
                </c:pt>
                <c:pt idx="17461">
                  <c:v>77.000922775078664</c:v>
                </c:pt>
                <c:pt idx="17462">
                  <c:v>76.998594005164051</c:v>
                </c:pt>
                <c:pt idx="17463">
                  <c:v>76.996410783369086</c:v>
                </c:pt>
                <c:pt idx="17464">
                  <c:v>76.993936465334798</c:v>
                </c:pt>
                <c:pt idx="17465">
                  <c:v>76.99146214730051</c:v>
                </c:pt>
                <c:pt idx="17466">
                  <c:v>76.988987829266222</c:v>
                </c:pt>
                <c:pt idx="17467">
                  <c:v>76.986513511231948</c:v>
                </c:pt>
                <c:pt idx="17468">
                  <c:v>76.983748096958323</c:v>
                </c:pt>
                <c:pt idx="17469">
                  <c:v>76.981783197342864</c:v>
                </c:pt>
                <c:pt idx="17470">
                  <c:v>76.980182168026573</c:v>
                </c:pt>
                <c:pt idx="17471">
                  <c:v>76.978217268411115</c:v>
                </c:pt>
                <c:pt idx="17472">
                  <c:v>76.975306306017828</c:v>
                </c:pt>
                <c:pt idx="17473">
                  <c:v>76.972395343624555</c:v>
                </c:pt>
                <c:pt idx="17474">
                  <c:v>76.970139347769759</c:v>
                </c:pt>
                <c:pt idx="17475">
                  <c:v>76.968319996273962</c:v>
                </c:pt>
                <c:pt idx="17476">
                  <c:v>76.965845678239688</c:v>
                </c:pt>
                <c:pt idx="17477">
                  <c:v>76.963225812085739</c:v>
                </c:pt>
                <c:pt idx="17478">
                  <c:v>76.961333686530097</c:v>
                </c:pt>
                <c:pt idx="17479">
                  <c:v>76.959368786914638</c:v>
                </c:pt>
                <c:pt idx="17480">
                  <c:v>76.95747666135901</c:v>
                </c:pt>
                <c:pt idx="17481">
                  <c:v>76.955366213623876</c:v>
                </c:pt>
                <c:pt idx="17482">
                  <c:v>76.952600799350265</c:v>
                </c:pt>
                <c:pt idx="17483">
                  <c:v>76.950126481315976</c:v>
                </c:pt>
                <c:pt idx="17484">
                  <c:v>76.948161581700532</c:v>
                </c:pt>
                <c:pt idx="17485">
                  <c:v>76.945687263666244</c:v>
                </c:pt>
                <c:pt idx="17486">
                  <c:v>76.942994623452449</c:v>
                </c:pt>
                <c:pt idx="17487">
                  <c:v>76.941102497896821</c:v>
                </c:pt>
                <c:pt idx="17488">
                  <c:v>76.93833708362321</c:v>
                </c:pt>
                <c:pt idx="17489">
                  <c:v>76.935862765588922</c:v>
                </c:pt>
                <c:pt idx="17490">
                  <c:v>76.933752317853816</c:v>
                </c:pt>
                <c:pt idx="17491">
                  <c:v>76.931059677640022</c:v>
                </c:pt>
                <c:pt idx="17492">
                  <c:v>76.928439811486072</c:v>
                </c:pt>
                <c:pt idx="17493">
                  <c:v>76.926838782169753</c:v>
                </c:pt>
                <c:pt idx="17494">
                  <c:v>76.924801108494478</c:v>
                </c:pt>
                <c:pt idx="17495">
                  <c:v>76.922763434819188</c:v>
                </c:pt>
                <c:pt idx="17496">
                  <c:v>76.920652987084054</c:v>
                </c:pt>
                <c:pt idx="17497">
                  <c:v>76.917887572810443</c:v>
                </c:pt>
                <c:pt idx="17498">
                  <c:v>76.915631576955661</c:v>
                </c:pt>
                <c:pt idx="17499">
                  <c:v>76.913011710801698</c:v>
                </c:pt>
                <c:pt idx="17500">
                  <c:v>76.910173522468256</c:v>
                </c:pt>
                <c:pt idx="17501">
                  <c:v>76.907553656314306</c:v>
                </c:pt>
                <c:pt idx="17502">
                  <c:v>76.905370434519355</c:v>
                </c:pt>
                <c:pt idx="17503">
                  <c:v>76.903114438664559</c:v>
                </c:pt>
                <c:pt idx="17504">
                  <c:v>76.900858442809778</c:v>
                </c:pt>
                <c:pt idx="17505">
                  <c:v>76.898165802595997</c:v>
                </c:pt>
                <c:pt idx="17506">
                  <c:v>76.896200902980539</c:v>
                </c:pt>
                <c:pt idx="17507">
                  <c:v>76.893872133065912</c:v>
                </c:pt>
                <c:pt idx="17508">
                  <c:v>76.891616137211116</c:v>
                </c:pt>
                <c:pt idx="17509">
                  <c:v>76.889360141356335</c:v>
                </c:pt>
                <c:pt idx="17510">
                  <c:v>76.887322467681045</c:v>
                </c:pt>
                <c:pt idx="17511">
                  <c:v>76.885503116185234</c:v>
                </c:pt>
                <c:pt idx="17512">
                  <c:v>76.883319894390283</c:v>
                </c:pt>
                <c:pt idx="17513">
                  <c:v>76.880918350415826</c:v>
                </c:pt>
                <c:pt idx="17514">
                  <c:v>76.87866235456103</c:v>
                </c:pt>
                <c:pt idx="17515">
                  <c:v>76.876260810586587</c:v>
                </c:pt>
                <c:pt idx="17516">
                  <c:v>76.874077588791621</c:v>
                </c:pt>
                <c:pt idx="17517">
                  <c:v>76.871603270757348</c:v>
                </c:pt>
                <c:pt idx="17518">
                  <c:v>76.868983404603384</c:v>
                </c:pt>
                <c:pt idx="17519">
                  <c:v>76.866872956868264</c:v>
                </c:pt>
                <c:pt idx="17520">
                  <c:v>76.86439863883399</c:v>
                </c:pt>
                <c:pt idx="17521">
                  <c:v>76.861705998620195</c:v>
                </c:pt>
                <c:pt idx="17522">
                  <c:v>76.859522776825244</c:v>
                </c:pt>
                <c:pt idx="17523">
                  <c:v>76.857121232850787</c:v>
                </c:pt>
                <c:pt idx="17524">
                  <c:v>76.854865236996005</c:v>
                </c:pt>
                <c:pt idx="17525">
                  <c:v>76.852609241141209</c:v>
                </c:pt>
                <c:pt idx="17526">
                  <c:v>76.850426019346258</c:v>
                </c:pt>
                <c:pt idx="17527">
                  <c:v>76.847660605072647</c:v>
                </c:pt>
                <c:pt idx="17528">
                  <c:v>76.845040738918698</c:v>
                </c:pt>
                <c:pt idx="17529">
                  <c:v>76.842493646824565</c:v>
                </c:pt>
                <c:pt idx="17530">
                  <c:v>76.840310425029614</c:v>
                </c:pt>
                <c:pt idx="17531">
                  <c:v>76.838199977294479</c:v>
                </c:pt>
                <c:pt idx="17532">
                  <c:v>76.835943981439698</c:v>
                </c:pt>
                <c:pt idx="17533">
                  <c:v>76.833833533704578</c:v>
                </c:pt>
                <c:pt idx="17534">
                  <c:v>76.83135921567029</c:v>
                </c:pt>
                <c:pt idx="17535">
                  <c:v>76.829467090114662</c:v>
                </c:pt>
                <c:pt idx="17536">
                  <c:v>76.827356642379527</c:v>
                </c:pt>
                <c:pt idx="17537">
                  <c:v>76.825246194644407</c:v>
                </c:pt>
                <c:pt idx="17538">
                  <c:v>76.823208520969104</c:v>
                </c:pt>
                <c:pt idx="17539">
                  <c:v>76.820952525114322</c:v>
                </c:pt>
                <c:pt idx="17540">
                  <c:v>76.81862375519971</c:v>
                </c:pt>
                <c:pt idx="17541">
                  <c:v>76.815567244686761</c:v>
                </c:pt>
                <c:pt idx="17542">
                  <c:v>76.812510734173827</c:v>
                </c:pt>
                <c:pt idx="17543">
                  <c:v>76.809963642079708</c:v>
                </c:pt>
                <c:pt idx="17544">
                  <c:v>76.807853194344574</c:v>
                </c:pt>
                <c:pt idx="17545">
                  <c:v>76.806616035327437</c:v>
                </c:pt>
                <c:pt idx="17546">
                  <c:v>76.804287265412825</c:v>
                </c:pt>
                <c:pt idx="17547">
                  <c:v>76.802249591737521</c:v>
                </c:pt>
                <c:pt idx="17548">
                  <c:v>76.799993595882725</c:v>
                </c:pt>
                <c:pt idx="17549">
                  <c:v>76.797737600027943</c:v>
                </c:pt>
                <c:pt idx="17550">
                  <c:v>76.795263281993655</c:v>
                </c:pt>
                <c:pt idx="17551">
                  <c:v>76.792497867720044</c:v>
                </c:pt>
                <c:pt idx="17552">
                  <c:v>76.790169097805418</c:v>
                </c:pt>
                <c:pt idx="17553">
                  <c:v>76.787622005711313</c:v>
                </c:pt>
                <c:pt idx="17554">
                  <c:v>76.785366009856517</c:v>
                </c:pt>
                <c:pt idx="17555">
                  <c:v>76.783255562121383</c:v>
                </c:pt>
                <c:pt idx="17556">
                  <c:v>76.78085401814694</c:v>
                </c:pt>
                <c:pt idx="17557">
                  <c:v>76.778598022292144</c:v>
                </c:pt>
                <c:pt idx="17558">
                  <c:v>76.776342026437362</c:v>
                </c:pt>
                <c:pt idx="17559">
                  <c:v>76.774086030582566</c:v>
                </c:pt>
                <c:pt idx="17560">
                  <c:v>76.771684486608109</c:v>
                </c:pt>
                <c:pt idx="17561">
                  <c:v>76.769064620454159</c:v>
                </c:pt>
                <c:pt idx="17562">
                  <c:v>76.766590302419885</c:v>
                </c:pt>
                <c:pt idx="17563">
                  <c:v>76.764043210325767</c:v>
                </c:pt>
                <c:pt idx="17564">
                  <c:v>76.761932762590646</c:v>
                </c:pt>
                <c:pt idx="17565">
                  <c:v>76.760186185154666</c:v>
                </c:pt>
                <c:pt idx="17566">
                  <c:v>76.757493544940885</c:v>
                </c:pt>
                <c:pt idx="17567">
                  <c:v>76.755237549086104</c:v>
                </c:pt>
                <c:pt idx="17568">
                  <c:v>76.753054327291153</c:v>
                </c:pt>
                <c:pt idx="17569">
                  <c:v>76.750725557376526</c:v>
                </c:pt>
                <c:pt idx="17570">
                  <c:v>76.748687883701223</c:v>
                </c:pt>
                <c:pt idx="17571">
                  <c:v>76.746431887846427</c:v>
                </c:pt>
                <c:pt idx="17572">
                  <c:v>76.744466988230968</c:v>
                </c:pt>
                <c:pt idx="17573">
                  <c:v>76.741992670196694</c:v>
                </c:pt>
                <c:pt idx="17574">
                  <c:v>76.738936159683746</c:v>
                </c:pt>
                <c:pt idx="17575">
                  <c:v>76.736389067589641</c:v>
                </c:pt>
                <c:pt idx="17576">
                  <c:v>76.734424167974169</c:v>
                </c:pt>
                <c:pt idx="17577">
                  <c:v>76.732532042418526</c:v>
                </c:pt>
                <c:pt idx="17578">
                  <c:v>76.730712690922743</c:v>
                </c:pt>
                <c:pt idx="17579">
                  <c:v>76.728238372888455</c:v>
                </c:pt>
                <c:pt idx="17580">
                  <c:v>76.725909602973829</c:v>
                </c:pt>
                <c:pt idx="17581">
                  <c:v>76.723580833059216</c:v>
                </c:pt>
                <c:pt idx="17582">
                  <c:v>76.721106515024928</c:v>
                </c:pt>
                <c:pt idx="17583">
                  <c:v>76.718559422930824</c:v>
                </c:pt>
                <c:pt idx="17584">
                  <c:v>76.716230653016197</c:v>
                </c:pt>
                <c:pt idx="17585">
                  <c:v>76.713683560922078</c:v>
                </c:pt>
                <c:pt idx="17586">
                  <c:v>76.711063694768129</c:v>
                </c:pt>
                <c:pt idx="17587">
                  <c:v>76.708807698913333</c:v>
                </c:pt>
                <c:pt idx="17588">
                  <c:v>76.706406154938875</c:v>
                </c:pt>
                <c:pt idx="17589">
                  <c:v>76.704077385024263</c:v>
                </c:pt>
                <c:pt idx="17590">
                  <c:v>76.701748615109636</c:v>
                </c:pt>
                <c:pt idx="17591">
                  <c:v>76.699492619254855</c:v>
                </c:pt>
                <c:pt idx="17592">
                  <c:v>76.69730939745989</c:v>
                </c:pt>
                <c:pt idx="17593">
                  <c:v>76.694835079425602</c:v>
                </c:pt>
                <c:pt idx="17594">
                  <c:v>76.692579083570806</c:v>
                </c:pt>
                <c:pt idx="17595">
                  <c:v>76.690250313656193</c:v>
                </c:pt>
                <c:pt idx="17596">
                  <c:v>76.688212639980904</c:v>
                </c:pt>
                <c:pt idx="17597">
                  <c:v>76.686174966305614</c:v>
                </c:pt>
                <c:pt idx="17598">
                  <c:v>76.683627874211496</c:v>
                </c:pt>
                <c:pt idx="17599">
                  <c:v>76.681299104296869</c:v>
                </c:pt>
                <c:pt idx="17600">
                  <c:v>76.679479752801072</c:v>
                </c:pt>
                <c:pt idx="17601">
                  <c:v>76.676568790407799</c:v>
                </c:pt>
                <c:pt idx="17602">
                  <c:v>76.673512279894865</c:v>
                </c:pt>
                <c:pt idx="17603">
                  <c:v>76.671183509980239</c:v>
                </c:pt>
                <c:pt idx="17604">
                  <c:v>76.66870919194595</c:v>
                </c:pt>
                <c:pt idx="17605">
                  <c:v>76.666671518270661</c:v>
                </c:pt>
                <c:pt idx="17606">
                  <c:v>76.664197200236359</c:v>
                </c:pt>
                <c:pt idx="17607">
                  <c:v>76.6612862378431</c:v>
                </c:pt>
                <c:pt idx="17608">
                  <c:v>76.658957467928474</c:v>
                </c:pt>
                <c:pt idx="17609">
                  <c:v>76.656628698013833</c:v>
                </c:pt>
                <c:pt idx="17610">
                  <c:v>76.654663798398389</c:v>
                </c:pt>
                <c:pt idx="17611">
                  <c:v>76.652480576603423</c:v>
                </c:pt>
                <c:pt idx="17612">
                  <c:v>76.649933484509319</c:v>
                </c:pt>
                <c:pt idx="17613">
                  <c:v>76.64782303677417</c:v>
                </c:pt>
                <c:pt idx="17614">
                  <c:v>76.645639814979234</c:v>
                </c:pt>
                <c:pt idx="17615">
                  <c:v>76.643092722885115</c:v>
                </c:pt>
                <c:pt idx="17616">
                  <c:v>76.640545630790996</c:v>
                </c:pt>
                <c:pt idx="17617">
                  <c:v>76.637998538696877</c:v>
                </c:pt>
                <c:pt idx="17618">
                  <c:v>76.635888090961743</c:v>
                </c:pt>
                <c:pt idx="17619">
                  <c:v>76.633777643226622</c:v>
                </c:pt>
                <c:pt idx="17620">
                  <c:v>76.630939454893181</c:v>
                </c:pt>
                <c:pt idx="17621">
                  <c:v>76.628465136858892</c:v>
                </c:pt>
                <c:pt idx="17622">
                  <c:v>76.626281915063927</c:v>
                </c:pt>
                <c:pt idx="17623">
                  <c:v>76.624025919209146</c:v>
                </c:pt>
                <c:pt idx="17624">
                  <c:v>76.622133793653518</c:v>
                </c:pt>
                <c:pt idx="17625">
                  <c:v>76.62024166809789</c:v>
                </c:pt>
                <c:pt idx="17626">
                  <c:v>76.617912898183278</c:v>
                </c:pt>
                <c:pt idx="17627">
                  <c:v>76.615947998567805</c:v>
                </c:pt>
                <c:pt idx="17628">
                  <c:v>76.613983098952332</c:v>
                </c:pt>
                <c:pt idx="17629">
                  <c:v>76.611581554977874</c:v>
                </c:pt>
                <c:pt idx="17630">
                  <c:v>76.609107236943601</c:v>
                </c:pt>
                <c:pt idx="17631">
                  <c:v>76.606851241088805</c:v>
                </c:pt>
                <c:pt idx="17632">
                  <c:v>76.605031889593008</c:v>
                </c:pt>
                <c:pt idx="17633">
                  <c:v>76.602848667798057</c:v>
                </c:pt>
                <c:pt idx="17634">
                  <c:v>76.600447123823614</c:v>
                </c:pt>
                <c:pt idx="17635">
                  <c:v>76.597754483609819</c:v>
                </c:pt>
                <c:pt idx="17636">
                  <c:v>76.594770747156716</c:v>
                </c:pt>
                <c:pt idx="17637">
                  <c:v>76.592587525361765</c:v>
                </c:pt>
                <c:pt idx="17638">
                  <c:v>76.589749337028309</c:v>
                </c:pt>
                <c:pt idx="17639">
                  <c:v>76.586838374635036</c:v>
                </c:pt>
                <c:pt idx="17640">
                  <c:v>76.584072960361425</c:v>
                </c:pt>
                <c:pt idx="17641">
                  <c:v>76.582326382925459</c:v>
                </c:pt>
                <c:pt idx="17642">
                  <c:v>76.580434257369816</c:v>
                </c:pt>
                <c:pt idx="17643">
                  <c:v>76.57825103557488</c:v>
                </c:pt>
                <c:pt idx="17644">
                  <c:v>76.576213361899576</c:v>
                </c:pt>
                <c:pt idx="17645">
                  <c:v>76.574248462284118</c:v>
                </c:pt>
                <c:pt idx="17646">
                  <c:v>76.571774144249829</c:v>
                </c:pt>
                <c:pt idx="17647">
                  <c:v>76.569008729976218</c:v>
                </c:pt>
                <c:pt idx="17648">
                  <c:v>76.56704383036076</c:v>
                </c:pt>
                <c:pt idx="17649">
                  <c:v>76.564569512326472</c:v>
                </c:pt>
                <c:pt idx="17650">
                  <c:v>76.561949646172522</c:v>
                </c:pt>
                <c:pt idx="17651">
                  <c:v>76.559329780018572</c:v>
                </c:pt>
                <c:pt idx="17652">
                  <c:v>76.557510428522761</c:v>
                </c:pt>
                <c:pt idx="17653">
                  <c:v>76.554890562368811</c:v>
                </c:pt>
                <c:pt idx="17654">
                  <c:v>76.5521251480952</c:v>
                </c:pt>
                <c:pt idx="17655">
                  <c:v>76.549214185701942</c:v>
                </c:pt>
                <c:pt idx="17656">
                  <c:v>76.547103737966808</c:v>
                </c:pt>
                <c:pt idx="17657">
                  <c:v>76.545575482710333</c:v>
                </c:pt>
                <c:pt idx="17658">
                  <c:v>76.542955616556384</c:v>
                </c:pt>
                <c:pt idx="17659">
                  <c:v>76.540990716940925</c:v>
                </c:pt>
                <c:pt idx="17660">
                  <c:v>76.53938968762462</c:v>
                </c:pt>
                <c:pt idx="17661">
                  <c:v>76.537133691769839</c:v>
                </c:pt>
                <c:pt idx="17662">
                  <c:v>76.534659373735551</c:v>
                </c:pt>
                <c:pt idx="17663">
                  <c:v>76.532112281641446</c:v>
                </c:pt>
                <c:pt idx="17664">
                  <c:v>76.529346867367806</c:v>
                </c:pt>
                <c:pt idx="17665">
                  <c:v>76.526435904974548</c:v>
                </c:pt>
                <c:pt idx="17666">
                  <c:v>76.524034361000091</c:v>
                </c:pt>
                <c:pt idx="17667">
                  <c:v>76.521560042965802</c:v>
                </c:pt>
                <c:pt idx="17668">
                  <c:v>76.518721854632361</c:v>
                </c:pt>
                <c:pt idx="17669">
                  <c:v>76.516101988478411</c:v>
                </c:pt>
                <c:pt idx="17670">
                  <c:v>76.513845992623615</c:v>
                </c:pt>
                <c:pt idx="17671">
                  <c:v>76.511881093008157</c:v>
                </c:pt>
                <c:pt idx="17672">
                  <c:v>76.509697871213206</c:v>
                </c:pt>
                <c:pt idx="17673">
                  <c:v>76.507369101298579</c:v>
                </c:pt>
                <c:pt idx="17674">
                  <c:v>76.504894783264305</c:v>
                </c:pt>
                <c:pt idx="17675">
                  <c:v>76.502347691170172</c:v>
                </c:pt>
                <c:pt idx="17676">
                  <c:v>76.499873373135884</c:v>
                </c:pt>
                <c:pt idx="17677">
                  <c:v>76.497908473520425</c:v>
                </c:pt>
                <c:pt idx="17678">
                  <c:v>76.495070285186983</c:v>
                </c:pt>
                <c:pt idx="17679">
                  <c:v>76.492159322793711</c:v>
                </c:pt>
                <c:pt idx="17680">
                  <c:v>76.489539456639761</c:v>
                </c:pt>
                <c:pt idx="17681">
                  <c:v>76.487429008904641</c:v>
                </c:pt>
                <c:pt idx="17682">
                  <c:v>76.48560965740883</c:v>
                </c:pt>
                <c:pt idx="17683">
                  <c:v>76.483644757793385</c:v>
                </c:pt>
                <c:pt idx="17684">
                  <c:v>76.480879343519746</c:v>
                </c:pt>
                <c:pt idx="17685">
                  <c:v>76.478768895784626</c:v>
                </c:pt>
                <c:pt idx="17686">
                  <c:v>76.476585673989675</c:v>
                </c:pt>
                <c:pt idx="17687">
                  <c:v>76.474475226254555</c:v>
                </c:pt>
                <c:pt idx="17688">
                  <c:v>76.472146456339928</c:v>
                </c:pt>
                <c:pt idx="17689">
                  <c:v>76.469599364245795</c:v>
                </c:pt>
                <c:pt idx="17690">
                  <c:v>76.46705227215169</c:v>
                </c:pt>
                <c:pt idx="17691">
                  <c:v>76.464577954117402</c:v>
                </c:pt>
                <c:pt idx="17692">
                  <c:v>76.462394732322451</c:v>
                </c:pt>
                <c:pt idx="17693">
                  <c:v>76.459702092108657</c:v>
                </c:pt>
                <c:pt idx="17694">
                  <c:v>76.457518870313706</c:v>
                </c:pt>
                <c:pt idx="17695">
                  <c:v>76.455262874458924</c:v>
                </c:pt>
                <c:pt idx="17696">
                  <c:v>76.452715782364805</c:v>
                </c:pt>
                <c:pt idx="17697">
                  <c:v>76.45045978651001</c:v>
                </c:pt>
                <c:pt idx="17698">
                  <c:v>76.448058242535552</c:v>
                </c:pt>
                <c:pt idx="17699">
                  <c:v>76.446166116979924</c:v>
                </c:pt>
                <c:pt idx="17700">
                  <c:v>76.443619024885805</c:v>
                </c:pt>
                <c:pt idx="17701">
                  <c:v>76.440926384672025</c:v>
                </c:pt>
                <c:pt idx="17702">
                  <c:v>76.438961485056581</c:v>
                </c:pt>
                <c:pt idx="17703">
                  <c:v>76.436851037321446</c:v>
                </c:pt>
                <c:pt idx="17704">
                  <c:v>76.43452226740682</c:v>
                </c:pt>
                <c:pt idx="17705">
                  <c:v>76.432047949372532</c:v>
                </c:pt>
                <c:pt idx="17706">
                  <c:v>76.429428083218582</c:v>
                </c:pt>
                <c:pt idx="17707">
                  <c:v>76.426662668944971</c:v>
                </c:pt>
                <c:pt idx="17708">
                  <c:v>76.423678932491867</c:v>
                </c:pt>
                <c:pt idx="17709">
                  <c:v>76.421714032876395</c:v>
                </c:pt>
                <c:pt idx="17710">
                  <c:v>76.419821907320781</c:v>
                </c:pt>
                <c:pt idx="17711">
                  <c:v>76.417202041166817</c:v>
                </c:pt>
                <c:pt idx="17712">
                  <c:v>76.415091593431711</c:v>
                </c:pt>
                <c:pt idx="17713">
                  <c:v>76.413053919756408</c:v>
                </c:pt>
                <c:pt idx="17714">
                  <c:v>76.410506827662289</c:v>
                </c:pt>
                <c:pt idx="17715">
                  <c:v>76.408396379927154</c:v>
                </c:pt>
                <c:pt idx="17716">
                  <c:v>76.406140384072373</c:v>
                </c:pt>
                <c:pt idx="17717">
                  <c:v>76.404029936337253</c:v>
                </c:pt>
                <c:pt idx="17718">
                  <c:v>76.401337296123472</c:v>
                </c:pt>
                <c:pt idx="17719">
                  <c:v>76.399081300268676</c:v>
                </c:pt>
                <c:pt idx="17720">
                  <c:v>76.396825304413881</c:v>
                </c:pt>
                <c:pt idx="17721">
                  <c:v>76.394423760439437</c:v>
                </c:pt>
                <c:pt idx="17722">
                  <c:v>76.391949442405149</c:v>
                </c:pt>
                <c:pt idx="17723">
                  <c:v>76.3893295762512</c:v>
                </c:pt>
                <c:pt idx="17724">
                  <c:v>76.386782484157095</c:v>
                </c:pt>
                <c:pt idx="17725">
                  <c:v>76.384162618003131</c:v>
                </c:pt>
                <c:pt idx="17726">
                  <c:v>76.381469977789351</c:v>
                </c:pt>
                <c:pt idx="17727">
                  <c:v>76.378995659755063</c:v>
                </c:pt>
                <c:pt idx="17728">
                  <c:v>76.376739663900281</c:v>
                </c:pt>
                <c:pt idx="17729">
                  <c:v>76.374192571806162</c:v>
                </c:pt>
                <c:pt idx="17730">
                  <c:v>76.371791027831705</c:v>
                </c:pt>
                <c:pt idx="17731">
                  <c:v>76.369462257917093</c:v>
                </c:pt>
                <c:pt idx="17732">
                  <c:v>76.367206262062297</c:v>
                </c:pt>
                <c:pt idx="17733">
                  <c:v>76.364804718087854</c:v>
                </c:pt>
                <c:pt idx="17734">
                  <c:v>76.362548722233058</c:v>
                </c:pt>
                <c:pt idx="17735">
                  <c:v>76.360365500438093</c:v>
                </c:pt>
                <c:pt idx="17736">
                  <c:v>76.358473374882465</c:v>
                </c:pt>
                <c:pt idx="17737">
                  <c:v>76.35592628278836</c:v>
                </c:pt>
                <c:pt idx="17738">
                  <c:v>76.353670286933564</c:v>
                </c:pt>
                <c:pt idx="17739">
                  <c:v>76.351414291078768</c:v>
                </c:pt>
                <c:pt idx="17740">
                  <c:v>76.349303843343648</c:v>
                </c:pt>
                <c:pt idx="17741">
                  <c:v>76.346538429070037</c:v>
                </c:pt>
                <c:pt idx="17742">
                  <c:v>76.344282433215241</c:v>
                </c:pt>
                <c:pt idx="17743">
                  <c:v>76.342244759539952</c:v>
                </c:pt>
                <c:pt idx="17744">
                  <c:v>76.339915989625325</c:v>
                </c:pt>
                <c:pt idx="17745">
                  <c:v>76.337587219710713</c:v>
                </c:pt>
                <c:pt idx="17746">
                  <c:v>76.334676257317426</c:v>
                </c:pt>
                <c:pt idx="17747">
                  <c:v>76.331983617103631</c:v>
                </c:pt>
                <c:pt idx="17748">
                  <c:v>76.329509299069358</c:v>
                </c:pt>
                <c:pt idx="17749">
                  <c:v>76.327762721633391</c:v>
                </c:pt>
                <c:pt idx="17750">
                  <c:v>76.32550672577861</c:v>
                </c:pt>
                <c:pt idx="17751">
                  <c:v>76.32288685962466</c:v>
                </c:pt>
                <c:pt idx="17752">
                  <c:v>76.320485315650217</c:v>
                </c:pt>
                <c:pt idx="17753">
                  <c:v>76.318593190094575</c:v>
                </c:pt>
                <c:pt idx="17754">
                  <c:v>76.315900549880794</c:v>
                </c:pt>
                <c:pt idx="17755">
                  <c:v>76.313353457786675</c:v>
                </c:pt>
                <c:pt idx="17756">
                  <c:v>76.311388558171217</c:v>
                </c:pt>
                <c:pt idx="17757">
                  <c:v>76.308914240136929</c:v>
                </c:pt>
                <c:pt idx="17758">
                  <c:v>76.306585470222316</c:v>
                </c:pt>
                <c:pt idx="17759">
                  <c:v>76.304547796547013</c:v>
                </c:pt>
                <c:pt idx="17760">
                  <c:v>76.302146252572555</c:v>
                </c:pt>
                <c:pt idx="17761">
                  <c:v>76.299890256717759</c:v>
                </c:pt>
                <c:pt idx="17762">
                  <c:v>76.297707034922809</c:v>
                </c:pt>
                <c:pt idx="17763">
                  <c:v>76.295305490948365</c:v>
                </c:pt>
                <c:pt idx="17764">
                  <c:v>76.29254007667474</c:v>
                </c:pt>
                <c:pt idx="17765">
                  <c:v>76.290138532700297</c:v>
                </c:pt>
                <c:pt idx="17766">
                  <c:v>76.28780976278567</c:v>
                </c:pt>
                <c:pt idx="17767">
                  <c:v>76.285335444751396</c:v>
                </c:pt>
                <c:pt idx="17768">
                  <c:v>76.282788352657263</c:v>
                </c:pt>
                <c:pt idx="17769">
                  <c:v>76.280095712443483</c:v>
                </c:pt>
                <c:pt idx="17770">
                  <c:v>76.277475846289548</c:v>
                </c:pt>
                <c:pt idx="17771">
                  <c:v>76.275147076374921</c:v>
                </c:pt>
                <c:pt idx="17772">
                  <c:v>76.27238166210131</c:v>
                </c:pt>
                <c:pt idx="17773">
                  <c:v>76.269689021887515</c:v>
                </c:pt>
                <c:pt idx="17774">
                  <c:v>76.267360251972889</c:v>
                </c:pt>
                <c:pt idx="17775">
                  <c:v>76.264594837699278</c:v>
                </c:pt>
                <c:pt idx="17776">
                  <c:v>76.262629938083819</c:v>
                </c:pt>
                <c:pt idx="17777">
                  <c:v>76.260883360647853</c:v>
                </c:pt>
                <c:pt idx="17778">
                  <c:v>76.258918461032394</c:v>
                </c:pt>
                <c:pt idx="17779">
                  <c:v>76.256735239237443</c:v>
                </c:pt>
                <c:pt idx="17780">
                  <c:v>76.254843113681815</c:v>
                </c:pt>
                <c:pt idx="17781">
                  <c:v>76.251859377228698</c:v>
                </c:pt>
                <c:pt idx="17782">
                  <c:v>76.249457833254255</c:v>
                </c:pt>
                <c:pt idx="17783">
                  <c:v>76.247201837399459</c:v>
                </c:pt>
                <c:pt idx="17784">
                  <c:v>76.244945841544677</c:v>
                </c:pt>
                <c:pt idx="17785">
                  <c:v>76.242908167869388</c:v>
                </c:pt>
                <c:pt idx="17786">
                  <c:v>76.240361075775255</c:v>
                </c:pt>
                <c:pt idx="17787">
                  <c:v>76.237668435561474</c:v>
                </c:pt>
                <c:pt idx="17788">
                  <c:v>76.235048569407539</c:v>
                </c:pt>
                <c:pt idx="17789">
                  <c:v>76.232283155133899</c:v>
                </c:pt>
                <c:pt idx="17790">
                  <c:v>76.230099933338963</c:v>
                </c:pt>
                <c:pt idx="17791">
                  <c:v>76.227261745005521</c:v>
                </c:pt>
                <c:pt idx="17792">
                  <c:v>76.225151297270386</c:v>
                </c:pt>
                <c:pt idx="17793">
                  <c:v>76.222895301415591</c:v>
                </c:pt>
                <c:pt idx="17794">
                  <c:v>76.220639305560795</c:v>
                </c:pt>
                <c:pt idx="17795">
                  <c:v>76.21867440594535</c:v>
                </c:pt>
                <c:pt idx="17796">
                  <c:v>76.216345636030724</c:v>
                </c:pt>
                <c:pt idx="17797">
                  <c:v>76.214307962355434</c:v>
                </c:pt>
                <c:pt idx="17798">
                  <c:v>76.211688096201485</c:v>
                </c:pt>
                <c:pt idx="17799">
                  <c:v>76.20899545598769</c:v>
                </c:pt>
                <c:pt idx="17800">
                  <c:v>76.206448363893585</c:v>
                </c:pt>
                <c:pt idx="17801">
                  <c:v>76.203682949619974</c:v>
                </c:pt>
                <c:pt idx="17802">
                  <c:v>76.200990309406194</c:v>
                </c:pt>
                <c:pt idx="17803">
                  <c:v>76.198807087611229</c:v>
                </c:pt>
                <c:pt idx="17804">
                  <c:v>76.19684218799577</c:v>
                </c:pt>
                <c:pt idx="17805">
                  <c:v>76.194731740260636</c:v>
                </c:pt>
                <c:pt idx="17806">
                  <c:v>76.192766840645191</c:v>
                </c:pt>
                <c:pt idx="17807">
                  <c:v>76.190365296670734</c:v>
                </c:pt>
                <c:pt idx="17808">
                  <c:v>76.187599882397123</c:v>
                </c:pt>
                <c:pt idx="17809">
                  <c:v>76.184397823764499</c:v>
                </c:pt>
                <c:pt idx="17810">
                  <c:v>76.182069053849887</c:v>
                </c:pt>
                <c:pt idx="17811">
                  <c:v>76.179230865516445</c:v>
                </c:pt>
                <c:pt idx="17812">
                  <c:v>76.176756547482157</c:v>
                </c:pt>
                <c:pt idx="17813">
                  <c:v>76.174646099747036</c:v>
                </c:pt>
                <c:pt idx="17814">
                  <c:v>76.173045070430732</c:v>
                </c:pt>
                <c:pt idx="17815">
                  <c:v>76.171225718934949</c:v>
                </c:pt>
                <c:pt idx="17816">
                  <c:v>76.169188045259645</c:v>
                </c:pt>
                <c:pt idx="17817">
                  <c:v>76.166131534746711</c:v>
                </c:pt>
                <c:pt idx="17818">
                  <c:v>76.163220572353424</c:v>
                </c:pt>
                <c:pt idx="17819">
                  <c:v>76.160891802438783</c:v>
                </c:pt>
                <c:pt idx="17820">
                  <c:v>76.158926902823339</c:v>
                </c:pt>
                <c:pt idx="17821">
                  <c:v>76.156307036669389</c:v>
                </c:pt>
                <c:pt idx="17822">
                  <c:v>76.153832718635101</c:v>
                </c:pt>
                <c:pt idx="17823">
                  <c:v>76.151576722780305</c:v>
                </c:pt>
                <c:pt idx="17824">
                  <c:v>76.149393500985369</c:v>
                </c:pt>
                <c:pt idx="17825">
                  <c:v>76.146919182951066</c:v>
                </c:pt>
                <c:pt idx="17826">
                  <c:v>76.144663187096285</c:v>
                </c:pt>
                <c:pt idx="17827">
                  <c:v>76.142043320942335</c:v>
                </c:pt>
                <c:pt idx="17828">
                  <c:v>76.139714551027708</c:v>
                </c:pt>
                <c:pt idx="17829">
                  <c:v>76.137094684873759</c:v>
                </c:pt>
                <c:pt idx="17830">
                  <c:v>76.134183722480486</c:v>
                </c:pt>
                <c:pt idx="17831">
                  <c:v>76.131636630386367</c:v>
                </c:pt>
                <c:pt idx="17832">
                  <c:v>76.128652893933264</c:v>
                </c:pt>
                <c:pt idx="17833">
                  <c:v>76.126105801839145</c:v>
                </c:pt>
                <c:pt idx="17834">
                  <c:v>76.123849805984349</c:v>
                </c:pt>
                <c:pt idx="17835">
                  <c:v>76.121521036069723</c:v>
                </c:pt>
                <c:pt idx="17836">
                  <c:v>76.11919226615511</c:v>
                </c:pt>
                <c:pt idx="17837">
                  <c:v>76.117009044360145</c:v>
                </c:pt>
                <c:pt idx="17838">
                  <c:v>76.114316404146379</c:v>
                </c:pt>
                <c:pt idx="17839">
                  <c:v>76.11176931205226</c:v>
                </c:pt>
                <c:pt idx="17840">
                  <c:v>76.109367768077803</c:v>
                </c:pt>
                <c:pt idx="17841">
                  <c:v>76.106966224103346</c:v>
                </c:pt>
                <c:pt idx="17842">
                  <c:v>76.105074098547718</c:v>
                </c:pt>
                <c:pt idx="17843">
                  <c:v>76.102745328633091</c:v>
                </c:pt>
                <c:pt idx="17844">
                  <c:v>76.100853203077463</c:v>
                </c:pt>
                <c:pt idx="17845">
                  <c:v>76.099106625641483</c:v>
                </c:pt>
                <c:pt idx="17846">
                  <c:v>76.096413985427731</c:v>
                </c:pt>
                <c:pt idx="17847">
                  <c:v>76.093794119273767</c:v>
                </c:pt>
                <c:pt idx="17848">
                  <c:v>76.09146534935914</c:v>
                </c:pt>
                <c:pt idx="17849">
                  <c:v>76.088845483205191</c:v>
                </c:pt>
                <c:pt idx="17850">
                  <c:v>76.086371165170902</c:v>
                </c:pt>
                <c:pt idx="17851">
                  <c:v>76.083532976837475</c:v>
                </c:pt>
                <c:pt idx="17852">
                  <c:v>76.080694788504033</c:v>
                </c:pt>
                <c:pt idx="17853">
                  <c:v>76.078511566709068</c:v>
                </c:pt>
                <c:pt idx="17854">
                  <c:v>76.075673378375626</c:v>
                </c:pt>
                <c:pt idx="17855">
                  <c:v>76.073708478760153</c:v>
                </c:pt>
                <c:pt idx="17856">
                  <c:v>76.071379708845527</c:v>
                </c:pt>
                <c:pt idx="17857">
                  <c:v>76.069414809230068</c:v>
                </c:pt>
                <c:pt idx="17858">
                  <c:v>76.067231587435117</c:v>
                </c:pt>
                <c:pt idx="17859">
                  <c:v>76.06483004346066</c:v>
                </c:pt>
                <c:pt idx="17860">
                  <c:v>76.062282951366555</c:v>
                </c:pt>
                <c:pt idx="17861">
                  <c:v>76.060026955511759</c:v>
                </c:pt>
                <c:pt idx="17862">
                  <c:v>76.057334315297979</c:v>
                </c:pt>
                <c:pt idx="17863">
                  <c:v>76.055005545383352</c:v>
                </c:pt>
                <c:pt idx="17864">
                  <c:v>76.052604001408895</c:v>
                </c:pt>
                <c:pt idx="17865">
                  <c:v>76.049765813075453</c:v>
                </c:pt>
                <c:pt idx="17866">
                  <c:v>76.047145946921503</c:v>
                </c:pt>
                <c:pt idx="17867">
                  <c:v>76.044817177006891</c:v>
                </c:pt>
                <c:pt idx="17868">
                  <c:v>76.042633955211926</c:v>
                </c:pt>
                <c:pt idx="17869">
                  <c:v>76.040159637177652</c:v>
                </c:pt>
                <c:pt idx="17870">
                  <c:v>76.037539771023688</c:v>
                </c:pt>
                <c:pt idx="17871">
                  <c:v>76.035283775168921</c:v>
                </c:pt>
                <c:pt idx="17872">
                  <c:v>76.033173327433772</c:v>
                </c:pt>
                <c:pt idx="17873">
                  <c:v>76.030699009399498</c:v>
                </c:pt>
                <c:pt idx="17874">
                  <c:v>76.027860821066056</c:v>
                </c:pt>
                <c:pt idx="17875">
                  <c:v>76.025677599271091</c:v>
                </c:pt>
                <c:pt idx="17876">
                  <c:v>76.023276055296634</c:v>
                </c:pt>
                <c:pt idx="17877">
                  <c:v>76.020437866963192</c:v>
                </c:pt>
                <c:pt idx="17878">
                  <c:v>76.018400193287889</c:v>
                </c:pt>
                <c:pt idx="17879">
                  <c:v>76.016508067732275</c:v>
                </c:pt>
                <c:pt idx="17880">
                  <c:v>76.01432484593731</c:v>
                </c:pt>
                <c:pt idx="17881">
                  <c:v>76.011996076022683</c:v>
                </c:pt>
                <c:pt idx="17882">
                  <c:v>76.009667306108071</c:v>
                </c:pt>
                <c:pt idx="17883">
                  <c:v>76.00690189183446</c:v>
                </c:pt>
                <c:pt idx="17884">
                  <c:v>76.004354799740341</c:v>
                </c:pt>
                <c:pt idx="17885">
                  <c:v>76.002026029825714</c:v>
                </c:pt>
                <c:pt idx="17886">
                  <c:v>75.99940616367175</c:v>
                </c:pt>
                <c:pt idx="17887">
                  <c:v>75.996713523457998</c:v>
                </c:pt>
                <c:pt idx="17888">
                  <c:v>75.994166431363865</c:v>
                </c:pt>
                <c:pt idx="17889">
                  <c:v>75.991473791150085</c:v>
                </c:pt>
                <c:pt idx="17890">
                  <c:v>75.989581665594457</c:v>
                </c:pt>
                <c:pt idx="17891">
                  <c:v>75.987107347560169</c:v>
                </c:pt>
                <c:pt idx="17892">
                  <c:v>75.984487481406234</c:v>
                </c:pt>
                <c:pt idx="17893">
                  <c:v>75.981722067132623</c:v>
                </c:pt>
                <c:pt idx="17894">
                  <c:v>75.979611619397488</c:v>
                </c:pt>
                <c:pt idx="17895">
                  <c:v>75.977792267901691</c:v>
                </c:pt>
                <c:pt idx="17896">
                  <c:v>75.975026853628066</c:v>
                </c:pt>
                <c:pt idx="17897">
                  <c:v>75.972115891234807</c:v>
                </c:pt>
                <c:pt idx="17898">
                  <c:v>75.970223765679165</c:v>
                </c:pt>
                <c:pt idx="17899">
                  <c:v>75.967603899525216</c:v>
                </c:pt>
                <c:pt idx="17900">
                  <c:v>75.964765711191774</c:v>
                </c:pt>
                <c:pt idx="17901">
                  <c:v>75.962364167217316</c:v>
                </c:pt>
                <c:pt idx="17902">
                  <c:v>75.96003539730269</c:v>
                </c:pt>
                <c:pt idx="17903">
                  <c:v>75.957561079268416</c:v>
                </c:pt>
                <c:pt idx="17904">
                  <c:v>75.955523405593112</c:v>
                </c:pt>
                <c:pt idx="17905">
                  <c:v>75.953121861618669</c:v>
                </c:pt>
                <c:pt idx="17906">
                  <c:v>75.950574769524536</c:v>
                </c:pt>
                <c:pt idx="17907">
                  <c:v>75.948391547729585</c:v>
                </c:pt>
                <c:pt idx="17908">
                  <c:v>75.945844455635481</c:v>
                </c:pt>
                <c:pt idx="17909">
                  <c:v>75.943515685720854</c:v>
                </c:pt>
                <c:pt idx="17910">
                  <c:v>75.940968593626735</c:v>
                </c:pt>
                <c:pt idx="17911">
                  <c:v>75.938712597771953</c:v>
                </c:pt>
                <c:pt idx="17912">
                  <c:v>75.936238279737651</c:v>
                </c:pt>
                <c:pt idx="17913">
                  <c:v>75.933618413583716</c:v>
                </c:pt>
                <c:pt idx="17914">
                  <c:v>75.931144095549428</c:v>
                </c:pt>
                <c:pt idx="17915">
                  <c:v>75.929106421874138</c:v>
                </c:pt>
                <c:pt idx="17916">
                  <c:v>75.926923200079159</c:v>
                </c:pt>
                <c:pt idx="17917">
                  <c:v>75.924303333925238</c:v>
                </c:pt>
                <c:pt idx="17918">
                  <c:v>75.921829015890935</c:v>
                </c:pt>
                <c:pt idx="17919">
                  <c:v>75.919209149737</c:v>
                </c:pt>
                <c:pt idx="17920">
                  <c:v>75.916807605762543</c:v>
                </c:pt>
                <c:pt idx="17921">
                  <c:v>75.914842706147084</c:v>
                </c:pt>
                <c:pt idx="17922">
                  <c:v>75.91215006593329</c:v>
                </c:pt>
                <c:pt idx="17923">
                  <c:v>75.909457425719523</c:v>
                </c:pt>
                <c:pt idx="17924">
                  <c:v>75.906546463326237</c:v>
                </c:pt>
                <c:pt idx="17925">
                  <c:v>75.904290467471441</c:v>
                </c:pt>
                <c:pt idx="17926">
                  <c:v>75.902034471616659</c:v>
                </c:pt>
                <c:pt idx="17927">
                  <c:v>75.899705701702047</c:v>
                </c:pt>
                <c:pt idx="17928">
                  <c:v>75.896940287428421</c:v>
                </c:pt>
                <c:pt idx="17929">
                  <c:v>75.89468429157364</c:v>
                </c:pt>
                <c:pt idx="17930">
                  <c:v>75.892501069778675</c:v>
                </c:pt>
                <c:pt idx="17931">
                  <c:v>75.890608944223047</c:v>
                </c:pt>
                <c:pt idx="17932">
                  <c:v>75.88828017430842</c:v>
                </c:pt>
                <c:pt idx="17933">
                  <c:v>75.885878630333963</c:v>
                </c:pt>
                <c:pt idx="17934">
                  <c:v>75.883331538239858</c:v>
                </c:pt>
                <c:pt idx="17935">
                  <c:v>75.881002768325232</c:v>
                </c:pt>
                <c:pt idx="17936">
                  <c:v>75.878673998410605</c:v>
                </c:pt>
                <c:pt idx="17937">
                  <c:v>75.876199680376331</c:v>
                </c:pt>
                <c:pt idx="17938">
                  <c:v>75.873361492042875</c:v>
                </c:pt>
                <c:pt idx="17939">
                  <c:v>75.871323818367586</c:v>
                </c:pt>
                <c:pt idx="17940">
                  <c:v>75.868922274393128</c:v>
                </c:pt>
                <c:pt idx="17941">
                  <c:v>75.866375182299024</c:v>
                </c:pt>
                <c:pt idx="17942">
                  <c:v>75.863973638324566</c:v>
                </c:pt>
                <c:pt idx="17943">
                  <c:v>75.86171764246977</c:v>
                </c:pt>
                <c:pt idx="17944">
                  <c:v>75.859243324435482</c:v>
                </c:pt>
                <c:pt idx="17945">
                  <c:v>75.856841780461039</c:v>
                </c:pt>
                <c:pt idx="17946">
                  <c:v>75.854367462426751</c:v>
                </c:pt>
                <c:pt idx="17947">
                  <c:v>75.852184240631786</c:v>
                </c:pt>
                <c:pt idx="17948">
                  <c:v>75.849200504178697</c:v>
                </c:pt>
                <c:pt idx="17949">
                  <c:v>75.846653412084564</c:v>
                </c:pt>
                <c:pt idx="17950">
                  <c:v>75.844106319990459</c:v>
                </c:pt>
                <c:pt idx="17951">
                  <c:v>75.841486453836509</c:v>
                </c:pt>
                <c:pt idx="17952">
                  <c:v>75.838793813622715</c:v>
                </c:pt>
                <c:pt idx="17953">
                  <c:v>75.836465043708088</c:v>
                </c:pt>
                <c:pt idx="17954">
                  <c:v>75.834354595972968</c:v>
                </c:pt>
                <c:pt idx="17955">
                  <c:v>75.832025826058342</c:v>
                </c:pt>
                <c:pt idx="17956">
                  <c:v>75.829405959904406</c:v>
                </c:pt>
                <c:pt idx="17957">
                  <c:v>75.826786093750457</c:v>
                </c:pt>
                <c:pt idx="17958">
                  <c:v>75.82445732383583</c:v>
                </c:pt>
                <c:pt idx="17959">
                  <c:v>75.822128553921203</c:v>
                </c:pt>
                <c:pt idx="17960">
                  <c:v>75.819654235886929</c:v>
                </c:pt>
                <c:pt idx="17961">
                  <c:v>75.817398240032134</c:v>
                </c:pt>
                <c:pt idx="17962">
                  <c:v>75.814923921997845</c:v>
                </c:pt>
                <c:pt idx="17963">
                  <c:v>75.812813474262725</c:v>
                </c:pt>
                <c:pt idx="17964">
                  <c:v>75.810484704348099</c:v>
                </c:pt>
                <c:pt idx="17965">
                  <c:v>75.807719290074488</c:v>
                </c:pt>
                <c:pt idx="17966">
                  <c:v>75.804881101741046</c:v>
                </c:pt>
                <c:pt idx="17967">
                  <c:v>75.802261235587082</c:v>
                </c:pt>
                <c:pt idx="17968">
                  <c:v>75.79993246567247</c:v>
                </c:pt>
                <c:pt idx="17969">
                  <c:v>75.797385373578351</c:v>
                </c:pt>
                <c:pt idx="17970">
                  <c:v>75.795056603663738</c:v>
                </c:pt>
                <c:pt idx="17971">
                  <c:v>75.792436737509789</c:v>
                </c:pt>
                <c:pt idx="17972">
                  <c:v>75.790326289774654</c:v>
                </c:pt>
                <c:pt idx="17973">
                  <c:v>75.787924745800211</c:v>
                </c:pt>
                <c:pt idx="17974">
                  <c:v>75.785159331526586</c:v>
                </c:pt>
                <c:pt idx="17975">
                  <c:v>75.782830561611974</c:v>
                </c:pt>
                <c:pt idx="17976">
                  <c:v>75.780356243577685</c:v>
                </c:pt>
                <c:pt idx="17977">
                  <c:v>75.777954699603228</c:v>
                </c:pt>
                <c:pt idx="17978">
                  <c:v>75.775480381568954</c:v>
                </c:pt>
                <c:pt idx="17979">
                  <c:v>75.773151611654328</c:v>
                </c:pt>
                <c:pt idx="17980">
                  <c:v>75.770677293620054</c:v>
                </c:pt>
                <c:pt idx="17981">
                  <c:v>75.768275749645582</c:v>
                </c:pt>
                <c:pt idx="17982">
                  <c:v>75.76594697973097</c:v>
                </c:pt>
                <c:pt idx="17983">
                  <c:v>75.76390930605568</c:v>
                </c:pt>
                <c:pt idx="17984">
                  <c:v>75.761071117722238</c:v>
                </c:pt>
                <c:pt idx="17985">
                  <c:v>75.758451251568289</c:v>
                </c:pt>
                <c:pt idx="17986">
                  <c:v>75.756340803833154</c:v>
                </c:pt>
                <c:pt idx="17987">
                  <c:v>75.753866485798866</c:v>
                </c:pt>
                <c:pt idx="17988">
                  <c:v>75.750882749345763</c:v>
                </c:pt>
                <c:pt idx="17989">
                  <c:v>75.748626753490967</c:v>
                </c:pt>
                <c:pt idx="17990">
                  <c:v>75.746370757636171</c:v>
                </c:pt>
                <c:pt idx="17991">
                  <c:v>75.743750891482236</c:v>
                </c:pt>
                <c:pt idx="17992">
                  <c:v>75.741640443747102</c:v>
                </c:pt>
                <c:pt idx="17993">
                  <c:v>75.738729481353829</c:v>
                </c:pt>
                <c:pt idx="17994">
                  <c:v>75.73618238925971</c:v>
                </c:pt>
                <c:pt idx="17995">
                  <c:v>75.733853619345098</c:v>
                </c:pt>
                <c:pt idx="17996">
                  <c:v>75.731160979131303</c:v>
                </c:pt>
                <c:pt idx="17997">
                  <c:v>75.728904983276507</c:v>
                </c:pt>
                <c:pt idx="17998">
                  <c:v>75.726794535541387</c:v>
                </c:pt>
                <c:pt idx="17999">
                  <c:v>75.724684087806267</c:v>
                </c:pt>
                <c:pt idx="18000">
                  <c:v>75.722209769771993</c:v>
                </c:pt>
                <c:pt idx="18001">
                  <c:v>75.719517129558199</c:v>
                </c:pt>
                <c:pt idx="18002">
                  <c:v>75.716751715284587</c:v>
                </c:pt>
                <c:pt idx="18003">
                  <c:v>75.714204623190469</c:v>
                </c:pt>
                <c:pt idx="18004">
                  <c:v>75.71165753109635</c:v>
                </c:pt>
                <c:pt idx="18005">
                  <c:v>75.708892116822739</c:v>
                </c:pt>
                <c:pt idx="18006">
                  <c:v>75.706636120967957</c:v>
                </c:pt>
                <c:pt idx="18007">
                  <c:v>75.704089028873838</c:v>
                </c:pt>
                <c:pt idx="18008">
                  <c:v>75.70197858113869</c:v>
                </c:pt>
                <c:pt idx="18009">
                  <c:v>75.700013681523245</c:v>
                </c:pt>
                <c:pt idx="18010">
                  <c:v>75.697393815369296</c:v>
                </c:pt>
                <c:pt idx="18011">
                  <c:v>75.694773949215346</c:v>
                </c:pt>
                <c:pt idx="18012">
                  <c:v>75.692445179300734</c:v>
                </c:pt>
                <c:pt idx="18013">
                  <c:v>75.689679765027108</c:v>
                </c:pt>
                <c:pt idx="18014">
                  <c:v>75.687059898873173</c:v>
                </c:pt>
                <c:pt idx="18015">
                  <c:v>75.684731128958532</c:v>
                </c:pt>
                <c:pt idx="18016">
                  <c:v>75.682038488744766</c:v>
                </c:pt>
                <c:pt idx="18017">
                  <c:v>75.680219137248955</c:v>
                </c:pt>
                <c:pt idx="18018">
                  <c:v>75.677526497035188</c:v>
                </c:pt>
                <c:pt idx="18019">
                  <c:v>75.674542760582071</c:v>
                </c:pt>
                <c:pt idx="18020">
                  <c:v>75.671922894428107</c:v>
                </c:pt>
                <c:pt idx="18021">
                  <c:v>75.669739672633156</c:v>
                </c:pt>
                <c:pt idx="18022">
                  <c:v>75.667847547077542</c:v>
                </c:pt>
                <c:pt idx="18023">
                  <c:v>75.665154906863762</c:v>
                </c:pt>
                <c:pt idx="18024">
                  <c:v>75.662607814769629</c:v>
                </c:pt>
                <c:pt idx="18025">
                  <c:v>75.660279044855017</c:v>
                </c:pt>
                <c:pt idx="18026">
                  <c:v>75.657877500880559</c:v>
                </c:pt>
                <c:pt idx="18027">
                  <c:v>75.655039312547117</c:v>
                </c:pt>
                <c:pt idx="18028">
                  <c:v>75.652783316692322</c:v>
                </c:pt>
                <c:pt idx="18029">
                  <c:v>75.650236224598217</c:v>
                </c:pt>
                <c:pt idx="18030">
                  <c:v>75.647616358444253</c:v>
                </c:pt>
                <c:pt idx="18031">
                  <c:v>75.645433136649302</c:v>
                </c:pt>
                <c:pt idx="18032">
                  <c:v>75.642958818615028</c:v>
                </c:pt>
                <c:pt idx="18033">
                  <c:v>75.640338952461079</c:v>
                </c:pt>
                <c:pt idx="18034">
                  <c:v>75.637864634426791</c:v>
                </c:pt>
                <c:pt idx="18035">
                  <c:v>75.635244768272841</c:v>
                </c:pt>
                <c:pt idx="18036">
                  <c:v>75.632624902118877</c:v>
                </c:pt>
                <c:pt idx="18037">
                  <c:v>75.630441680323926</c:v>
                </c:pt>
                <c:pt idx="18038">
                  <c:v>75.627749040110146</c:v>
                </c:pt>
                <c:pt idx="18039">
                  <c:v>75.625420270195519</c:v>
                </c:pt>
                <c:pt idx="18040">
                  <c:v>75.622509307802261</c:v>
                </c:pt>
                <c:pt idx="18041">
                  <c:v>75.619816667588466</c:v>
                </c:pt>
                <c:pt idx="18042">
                  <c:v>75.61748789767384</c:v>
                </c:pt>
                <c:pt idx="18043">
                  <c:v>75.615013579639566</c:v>
                </c:pt>
                <c:pt idx="18044">
                  <c:v>75.612975905964277</c:v>
                </c:pt>
                <c:pt idx="18045">
                  <c:v>75.610428813870143</c:v>
                </c:pt>
                <c:pt idx="18046">
                  <c:v>75.607590625536702</c:v>
                </c:pt>
                <c:pt idx="18047">
                  <c:v>75.605334629681906</c:v>
                </c:pt>
                <c:pt idx="18048">
                  <c:v>75.603224181946786</c:v>
                </c:pt>
                <c:pt idx="18049">
                  <c:v>75.600385993613344</c:v>
                </c:pt>
                <c:pt idx="18050">
                  <c:v>75.597620579339733</c:v>
                </c:pt>
                <c:pt idx="18051">
                  <c:v>75.595655679724274</c:v>
                </c:pt>
                <c:pt idx="18052">
                  <c:v>75.593326909809647</c:v>
                </c:pt>
                <c:pt idx="18053">
                  <c:v>75.590707043655698</c:v>
                </c:pt>
                <c:pt idx="18054">
                  <c:v>75.588960466219717</c:v>
                </c:pt>
                <c:pt idx="18055">
                  <c:v>75.585976729766628</c:v>
                </c:pt>
                <c:pt idx="18056">
                  <c:v>75.583356863612678</c:v>
                </c:pt>
                <c:pt idx="18057">
                  <c:v>75.580955319638221</c:v>
                </c:pt>
                <c:pt idx="18058">
                  <c:v>75.578553775663764</c:v>
                </c:pt>
                <c:pt idx="18059">
                  <c:v>75.57607945762949</c:v>
                </c:pt>
                <c:pt idx="18060">
                  <c:v>75.573823461774694</c:v>
                </c:pt>
                <c:pt idx="18061">
                  <c:v>75.570985273441252</c:v>
                </c:pt>
                <c:pt idx="18062">
                  <c:v>75.568583729466795</c:v>
                </c:pt>
                <c:pt idx="18063">
                  <c:v>75.565891089253014</c:v>
                </c:pt>
                <c:pt idx="18064">
                  <c:v>75.563489545278557</c:v>
                </c:pt>
                <c:pt idx="18065">
                  <c:v>75.560651356945115</c:v>
                </c:pt>
                <c:pt idx="18066">
                  <c:v>75.558104264850996</c:v>
                </c:pt>
                <c:pt idx="18067">
                  <c:v>75.555993817115876</c:v>
                </c:pt>
                <c:pt idx="18068">
                  <c:v>75.553519499081588</c:v>
                </c:pt>
                <c:pt idx="18069">
                  <c:v>75.550899632927639</c:v>
                </c:pt>
                <c:pt idx="18070">
                  <c:v>75.548206992713858</c:v>
                </c:pt>
                <c:pt idx="18071">
                  <c:v>75.546169319038555</c:v>
                </c:pt>
                <c:pt idx="18072">
                  <c:v>75.543695001004281</c:v>
                </c:pt>
                <c:pt idx="18073">
                  <c:v>75.5410023607905</c:v>
                </c:pt>
                <c:pt idx="18074">
                  <c:v>75.538819138995535</c:v>
                </c:pt>
                <c:pt idx="18075">
                  <c:v>75.536199272841586</c:v>
                </c:pt>
                <c:pt idx="18076">
                  <c:v>75.533870502926973</c:v>
                </c:pt>
                <c:pt idx="18077">
                  <c:v>75.531323410832854</c:v>
                </c:pt>
                <c:pt idx="18078">
                  <c:v>75.528557996559243</c:v>
                </c:pt>
                <c:pt idx="18079">
                  <c:v>75.526083678524941</c:v>
                </c:pt>
                <c:pt idx="18080">
                  <c:v>75.523318264251344</c:v>
                </c:pt>
                <c:pt idx="18081">
                  <c:v>75.520989494336703</c:v>
                </c:pt>
                <c:pt idx="18082">
                  <c:v>75.518806272541767</c:v>
                </c:pt>
                <c:pt idx="18083">
                  <c:v>75.516623050746816</c:v>
                </c:pt>
                <c:pt idx="18084">
                  <c:v>75.514003184592866</c:v>
                </c:pt>
                <c:pt idx="18085">
                  <c:v>75.511310544379072</c:v>
                </c:pt>
                <c:pt idx="18086">
                  <c:v>75.508690678225122</c:v>
                </c:pt>
                <c:pt idx="18087">
                  <c:v>75.506216360190834</c:v>
                </c:pt>
                <c:pt idx="18088">
                  <c:v>75.503814816216391</c:v>
                </c:pt>
                <c:pt idx="18089">
                  <c:v>75.501122176002596</c:v>
                </c:pt>
                <c:pt idx="18090">
                  <c:v>75.498720632028153</c:v>
                </c:pt>
                <c:pt idx="18091">
                  <c:v>75.496464636173371</c:v>
                </c:pt>
                <c:pt idx="18092">
                  <c:v>75.494281414378406</c:v>
                </c:pt>
                <c:pt idx="18093">
                  <c:v>75.49195264446378</c:v>
                </c:pt>
                <c:pt idx="18094">
                  <c:v>75.489405552369675</c:v>
                </c:pt>
                <c:pt idx="18095">
                  <c:v>75.486785686215711</c:v>
                </c:pt>
                <c:pt idx="18096">
                  <c:v>75.483947497882269</c:v>
                </c:pt>
                <c:pt idx="18097">
                  <c:v>75.48140040578815</c:v>
                </c:pt>
                <c:pt idx="18098">
                  <c:v>75.478926087753862</c:v>
                </c:pt>
                <c:pt idx="18099">
                  <c:v>75.476233447540082</c:v>
                </c:pt>
                <c:pt idx="18100">
                  <c:v>75.473322485146809</c:v>
                </c:pt>
                <c:pt idx="18101">
                  <c:v>75.470993715232197</c:v>
                </c:pt>
                <c:pt idx="18102">
                  <c:v>75.468446623138078</c:v>
                </c:pt>
                <c:pt idx="18103">
                  <c:v>75.466117853223452</c:v>
                </c:pt>
                <c:pt idx="18104">
                  <c:v>75.463570761129333</c:v>
                </c:pt>
                <c:pt idx="18105">
                  <c:v>75.460950894975383</c:v>
                </c:pt>
                <c:pt idx="18106">
                  <c:v>75.458403802881264</c:v>
                </c:pt>
                <c:pt idx="18107">
                  <c:v>75.455565614547822</c:v>
                </c:pt>
                <c:pt idx="18108">
                  <c:v>75.453673488992195</c:v>
                </c:pt>
                <c:pt idx="18109">
                  <c:v>75.451199170957906</c:v>
                </c:pt>
                <c:pt idx="18110">
                  <c:v>75.449234271342434</c:v>
                </c:pt>
                <c:pt idx="18111">
                  <c:v>75.446687179248329</c:v>
                </c:pt>
                <c:pt idx="18112">
                  <c:v>75.443776216855056</c:v>
                </c:pt>
                <c:pt idx="18113">
                  <c:v>75.441665769119922</c:v>
                </c:pt>
                <c:pt idx="18114">
                  <c:v>75.438973128906142</c:v>
                </c:pt>
                <c:pt idx="18115">
                  <c:v>75.436353262752192</c:v>
                </c:pt>
                <c:pt idx="18116">
                  <c:v>75.43409726689741</c:v>
                </c:pt>
                <c:pt idx="18117">
                  <c:v>75.431768496982784</c:v>
                </c:pt>
                <c:pt idx="18118">
                  <c:v>75.42914863082882</c:v>
                </c:pt>
                <c:pt idx="18119">
                  <c:v>75.426892634974052</c:v>
                </c:pt>
                <c:pt idx="18120">
                  <c:v>75.424491090999595</c:v>
                </c:pt>
                <c:pt idx="18121">
                  <c:v>75.42136180642683</c:v>
                </c:pt>
                <c:pt idx="18122">
                  <c:v>75.419178584631865</c:v>
                </c:pt>
                <c:pt idx="18123">
                  <c:v>75.417359233136068</c:v>
                </c:pt>
                <c:pt idx="18124">
                  <c:v>75.414521044802612</c:v>
                </c:pt>
                <c:pt idx="18125">
                  <c:v>75.411901178648662</c:v>
                </c:pt>
                <c:pt idx="18126">
                  <c:v>75.409863504973373</c:v>
                </c:pt>
                <c:pt idx="18127">
                  <c:v>75.408262475657068</c:v>
                </c:pt>
                <c:pt idx="18128">
                  <c:v>75.405569835443288</c:v>
                </c:pt>
                <c:pt idx="18129">
                  <c:v>75.402804421169677</c:v>
                </c:pt>
                <c:pt idx="18130">
                  <c:v>75.400039006896051</c:v>
                </c:pt>
                <c:pt idx="18131">
                  <c:v>75.397055270442948</c:v>
                </c:pt>
                <c:pt idx="18132">
                  <c:v>75.394217082109506</c:v>
                </c:pt>
                <c:pt idx="18133">
                  <c:v>75.391378893776078</c:v>
                </c:pt>
                <c:pt idx="18134">
                  <c:v>75.388831801681945</c:v>
                </c:pt>
                <c:pt idx="18135">
                  <c:v>75.386575805827164</c:v>
                </c:pt>
                <c:pt idx="18136">
                  <c:v>75.384610906211705</c:v>
                </c:pt>
                <c:pt idx="18137">
                  <c:v>75.382282136297079</c:v>
                </c:pt>
                <c:pt idx="18138">
                  <c:v>75.379298399843961</c:v>
                </c:pt>
                <c:pt idx="18139">
                  <c:v>75.376751307749856</c:v>
                </c:pt>
                <c:pt idx="18140">
                  <c:v>75.37500473031389</c:v>
                </c:pt>
                <c:pt idx="18141">
                  <c:v>75.372530412279602</c:v>
                </c:pt>
                <c:pt idx="18142">
                  <c:v>75.369983320185483</c:v>
                </c:pt>
                <c:pt idx="18143">
                  <c:v>75.367290679971703</c:v>
                </c:pt>
                <c:pt idx="18144">
                  <c:v>75.364452491638261</c:v>
                </c:pt>
                <c:pt idx="18145">
                  <c:v>75.361905399544156</c:v>
                </c:pt>
                <c:pt idx="18146">
                  <c:v>75.359358307450023</c:v>
                </c:pt>
                <c:pt idx="18147">
                  <c:v>75.356956763475566</c:v>
                </c:pt>
                <c:pt idx="18148">
                  <c:v>75.354191349201955</c:v>
                </c:pt>
                <c:pt idx="18149">
                  <c:v>75.351789805227497</c:v>
                </c:pt>
                <c:pt idx="18150">
                  <c:v>75.349097165013717</c:v>
                </c:pt>
                <c:pt idx="18151">
                  <c:v>75.346404524799937</c:v>
                </c:pt>
                <c:pt idx="18152">
                  <c:v>75.344439625184478</c:v>
                </c:pt>
                <c:pt idx="18153">
                  <c:v>75.34196530715019</c:v>
                </c:pt>
                <c:pt idx="18154">
                  <c:v>75.339563763175747</c:v>
                </c:pt>
                <c:pt idx="18155">
                  <c:v>75.337089445141459</c:v>
                </c:pt>
                <c:pt idx="18156">
                  <c:v>75.334542353047325</c:v>
                </c:pt>
                <c:pt idx="18157">
                  <c:v>75.331776938773714</c:v>
                </c:pt>
                <c:pt idx="18158">
                  <c:v>75.32930262073944</c:v>
                </c:pt>
                <c:pt idx="18159">
                  <c:v>75.326973850824814</c:v>
                </c:pt>
                <c:pt idx="18160">
                  <c:v>75.32493617714951</c:v>
                </c:pt>
                <c:pt idx="18161">
                  <c:v>75.322097988816083</c:v>
                </c:pt>
                <c:pt idx="18162">
                  <c:v>75.319696444841625</c:v>
                </c:pt>
                <c:pt idx="18163">
                  <c:v>75.317076578687676</c:v>
                </c:pt>
                <c:pt idx="18164">
                  <c:v>75.314893356892725</c:v>
                </c:pt>
                <c:pt idx="18165">
                  <c:v>75.312346264798592</c:v>
                </c:pt>
                <c:pt idx="18166">
                  <c:v>75.309726398644656</c:v>
                </c:pt>
                <c:pt idx="18167">
                  <c:v>75.307106532490693</c:v>
                </c:pt>
                <c:pt idx="18168">
                  <c:v>75.304559440396588</c:v>
                </c:pt>
                <c:pt idx="18169">
                  <c:v>75.301939574242638</c:v>
                </c:pt>
                <c:pt idx="18170">
                  <c:v>75.299829126507518</c:v>
                </c:pt>
                <c:pt idx="18171">
                  <c:v>75.297136486293738</c:v>
                </c:pt>
                <c:pt idx="18172">
                  <c:v>75.294953264498758</c:v>
                </c:pt>
                <c:pt idx="18173">
                  <c:v>75.292406172404654</c:v>
                </c:pt>
                <c:pt idx="18174">
                  <c:v>75.28993185437038</c:v>
                </c:pt>
                <c:pt idx="18175">
                  <c:v>75.287748632575401</c:v>
                </c:pt>
                <c:pt idx="18176">
                  <c:v>75.285128766421465</c:v>
                </c:pt>
                <c:pt idx="18177">
                  <c:v>75.282508900267516</c:v>
                </c:pt>
                <c:pt idx="18178">
                  <c:v>75.280398452532395</c:v>
                </c:pt>
                <c:pt idx="18179">
                  <c:v>75.277778586378446</c:v>
                </c:pt>
                <c:pt idx="18180">
                  <c:v>75.275304268344158</c:v>
                </c:pt>
                <c:pt idx="18181">
                  <c:v>75.272466080010716</c:v>
                </c:pt>
                <c:pt idx="18182">
                  <c:v>75.269773439796921</c:v>
                </c:pt>
                <c:pt idx="18183">
                  <c:v>75.267008025523324</c:v>
                </c:pt>
                <c:pt idx="18184">
                  <c:v>75.264533707489022</c:v>
                </c:pt>
                <c:pt idx="18185">
                  <c:v>75.261986615394918</c:v>
                </c:pt>
                <c:pt idx="18186">
                  <c:v>75.259075653001631</c:v>
                </c:pt>
                <c:pt idx="18187">
                  <c:v>75.256674109027173</c:v>
                </c:pt>
                <c:pt idx="18188">
                  <c:v>75.253835920693732</c:v>
                </c:pt>
                <c:pt idx="18189">
                  <c:v>75.251216054539782</c:v>
                </c:pt>
                <c:pt idx="18190">
                  <c:v>75.248741736505494</c:v>
                </c:pt>
                <c:pt idx="18191">
                  <c:v>75.246194644411389</c:v>
                </c:pt>
                <c:pt idx="18192">
                  <c:v>75.243720326377101</c:v>
                </c:pt>
                <c:pt idx="18193">
                  <c:v>75.241682652701797</c:v>
                </c:pt>
                <c:pt idx="18194">
                  <c:v>75.238990012488031</c:v>
                </c:pt>
                <c:pt idx="18195">
                  <c:v>75.236515694453729</c:v>
                </c:pt>
                <c:pt idx="18196">
                  <c:v>75.233823054239963</c:v>
                </c:pt>
                <c:pt idx="18197">
                  <c:v>75.231203188086013</c:v>
                </c:pt>
                <c:pt idx="18198">
                  <c:v>75.228292225692726</c:v>
                </c:pt>
                <c:pt idx="18199">
                  <c:v>75.226472874196944</c:v>
                </c:pt>
                <c:pt idx="18200">
                  <c:v>75.224507974581471</c:v>
                </c:pt>
                <c:pt idx="18201">
                  <c:v>75.221669786248029</c:v>
                </c:pt>
                <c:pt idx="18202">
                  <c:v>75.219268242273571</c:v>
                </c:pt>
                <c:pt idx="18203">
                  <c:v>75.216939472358959</c:v>
                </c:pt>
                <c:pt idx="18204">
                  <c:v>75.213882961846011</c:v>
                </c:pt>
                <c:pt idx="18205">
                  <c:v>75.211481417871568</c:v>
                </c:pt>
                <c:pt idx="18206">
                  <c:v>75.209152647956927</c:v>
                </c:pt>
                <c:pt idx="18207">
                  <c:v>75.206605555862822</c:v>
                </c:pt>
                <c:pt idx="18208">
                  <c:v>75.203767367529366</c:v>
                </c:pt>
                <c:pt idx="18209">
                  <c:v>75.201001953255755</c:v>
                </c:pt>
                <c:pt idx="18210">
                  <c:v>75.198309313041975</c:v>
                </c:pt>
                <c:pt idx="18211">
                  <c:v>75.195689446888039</c:v>
                </c:pt>
                <c:pt idx="18212">
                  <c:v>75.193287902913582</c:v>
                </c:pt>
                <c:pt idx="18213">
                  <c:v>75.190595262699802</c:v>
                </c:pt>
                <c:pt idx="18214">
                  <c:v>75.18782984842619</c:v>
                </c:pt>
                <c:pt idx="18215">
                  <c:v>75.185501078511564</c:v>
                </c:pt>
                <c:pt idx="18216">
                  <c:v>75.183245082656768</c:v>
                </c:pt>
                <c:pt idx="18217">
                  <c:v>75.180843538682325</c:v>
                </c:pt>
                <c:pt idx="18218">
                  <c:v>75.178441994707867</c:v>
                </c:pt>
                <c:pt idx="18219">
                  <c:v>75.176113224793241</c:v>
                </c:pt>
                <c:pt idx="18220">
                  <c:v>75.17393000299829</c:v>
                </c:pt>
                <c:pt idx="18221">
                  <c:v>75.171091814664848</c:v>
                </c:pt>
                <c:pt idx="18222">
                  <c:v>75.168690270690391</c:v>
                </c:pt>
                <c:pt idx="18223">
                  <c:v>75.166579822955271</c:v>
                </c:pt>
                <c:pt idx="18224">
                  <c:v>75.164105504920968</c:v>
                </c:pt>
                <c:pt idx="18225">
                  <c:v>75.161703960946525</c:v>
                </c:pt>
                <c:pt idx="18226">
                  <c:v>75.158792998553253</c:v>
                </c:pt>
                <c:pt idx="18227">
                  <c:v>75.156245906459134</c:v>
                </c:pt>
                <c:pt idx="18228">
                  <c:v>75.153771588424846</c:v>
                </c:pt>
                <c:pt idx="18229">
                  <c:v>75.150933400091404</c:v>
                </c:pt>
                <c:pt idx="18230">
                  <c:v>75.148313533937454</c:v>
                </c:pt>
                <c:pt idx="18231">
                  <c:v>75.14569366778349</c:v>
                </c:pt>
                <c:pt idx="18232">
                  <c:v>75.143219349749216</c:v>
                </c:pt>
                <c:pt idx="18233">
                  <c:v>75.140162839236268</c:v>
                </c:pt>
                <c:pt idx="18234">
                  <c:v>75.137615747142164</c:v>
                </c:pt>
                <c:pt idx="18235">
                  <c:v>75.135650847526705</c:v>
                </c:pt>
                <c:pt idx="18236">
                  <c:v>75.13346762573174</c:v>
                </c:pt>
                <c:pt idx="18237">
                  <c:v>75.130483889278636</c:v>
                </c:pt>
                <c:pt idx="18238">
                  <c:v>75.128300667483671</c:v>
                </c:pt>
                <c:pt idx="18239">
                  <c:v>75.125535253210046</c:v>
                </c:pt>
                <c:pt idx="18240">
                  <c:v>75.123133709235603</c:v>
                </c:pt>
                <c:pt idx="18241">
                  <c:v>75.120586617141498</c:v>
                </c:pt>
                <c:pt idx="18242">
                  <c:v>75.117893976927704</c:v>
                </c:pt>
                <c:pt idx="18243">
                  <c:v>75.115637981072908</c:v>
                </c:pt>
                <c:pt idx="18244">
                  <c:v>75.113018114918972</c:v>
                </c:pt>
                <c:pt idx="18245">
                  <c:v>75.110034378465855</c:v>
                </c:pt>
                <c:pt idx="18246">
                  <c:v>75.107560060431581</c:v>
                </c:pt>
                <c:pt idx="18247">
                  <c:v>75.104940194277631</c:v>
                </c:pt>
                <c:pt idx="18248">
                  <c:v>75.102538650303174</c:v>
                </c:pt>
                <c:pt idx="18249">
                  <c:v>75.099773236029563</c:v>
                </c:pt>
                <c:pt idx="18250">
                  <c:v>75.097298917995275</c:v>
                </c:pt>
                <c:pt idx="18251">
                  <c:v>75.094533503721678</c:v>
                </c:pt>
                <c:pt idx="18252">
                  <c:v>75.091913637567714</c:v>
                </c:pt>
                <c:pt idx="18253">
                  <c:v>75.089002675174427</c:v>
                </c:pt>
                <c:pt idx="18254">
                  <c:v>75.086237260900816</c:v>
                </c:pt>
                <c:pt idx="18255">
                  <c:v>75.08390849098619</c:v>
                </c:pt>
                <c:pt idx="18256">
                  <c:v>75.081506947011746</c:v>
                </c:pt>
                <c:pt idx="18257">
                  <c:v>75.079178177097134</c:v>
                </c:pt>
                <c:pt idx="18258">
                  <c:v>75.076194440644016</c:v>
                </c:pt>
                <c:pt idx="18259">
                  <c:v>75.073574574490067</c:v>
                </c:pt>
                <c:pt idx="18260">
                  <c:v>75.070954708336117</c:v>
                </c:pt>
                <c:pt idx="18261">
                  <c:v>75.068116520002675</c:v>
                </c:pt>
                <c:pt idx="18262">
                  <c:v>75.065496653848726</c:v>
                </c:pt>
                <c:pt idx="18263">
                  <c:v>75.063022335814438</c:v>
                </c:pt>
                <c:pt idx="18264">
                  <c:v>75.060766339959656</c:v>
                </c:pt>
                <c:pt idx="18265">
                  <c:v>75.058655892224508</c:v>
                </c:pt>
                <c:pt idx="18266">
                  <c:v>75.05639989636974</c:v>
                </c:pt>
                <c:pt idx="18267">
                  <c:v>75.05378003021579</c:v>
                </c:pt>
                <c:pt idx="18268">
                  <c:v>75.051160164061841</c:v>
                </c:pt>
                <c:pt idx="18269">
                  <c:v>75.048176427608723</c:v>
                </c:pt>
                <c:pt idx="18270">
                  <c:v>75.045483787394957</c:v>
                </c:pt>
                <c:pt idx="18271">
                  <c:v>75.043155017480316</c:v>
                </c:pt>
                <c:pt idx="18272">
                  <c:v>75.040316829146875</c:v>
                </c:pt>
                <c:pt idx="18273">
                  <c:v>75.038060833292093</c:v>
                </c:pt>
                <c:pt idx="18274">
                  <c:v>75.035295419018482</c:v>
                </c:pt>
                <c:pt idx="18275">
                  <c:v>75.032893875044024</c:v>
                </c:pt>
                <c:pt idx="18276">
                  <c:v>75.030346782949906</c:v>
                </c:pt>
                <c:pt idx="18277">
                  <c:v>75.028309109274616</c:v>
                </c:pt>
                <c:pt idx="18278">
                  <c:v>75.025907565300159</c:v>
                </c:pt>
                <c:pt idx="18279">
                  <c:v>75.022851054787225</c:v>
                </c:pt>
                <c:pt idx="18280">
                  <c:v>75.020376736752922</c:v>
                </c:pt>
                <c:pt idx="18281">
                  <c:v>75.017538548419495</c:v>
                </c:pt>
                <c:pt idx="18282">
                  <c:v>75.014918682265531</c:v>
                </c:pt>
                <c:pt idx="18283">
                  <c:v>75.012517138291074</c:v>
                </c:pt>
                <c:pt idx="18284">
                  <c:v>75.009387853718309</c:v>
                </c:pt>
                <c:pt idx="18285">
                  <c:v>75.007204631923358</c:v>
                </c:pt>
                <c:pt idx="18286">
                  <c:v>75.005166958248054</c:v>
                </c:pt>
                <c:pt idx="18287">
                  <c:v>75.003056510512948</c:v>
                </c:pt>
                <c:pt idx="18288">
                  <c:v>75.000582192478646</c:v>
                </c:pt>
                <c:pt idx="18289">
                  <c:v>74.998107874444358</c:v>
                </c:pt>
                <c:pt idx="18290">
                  <c:v>74.995633556410084</c:v>
                </c:pt>
                <c:pt idx="18291">
                  <c:v>74.992649819956966</c:v>
                </c:pt>
                <c:pt idx="18292">
                  <c:v>74.990393824102185</c:v>
                </c:pt>
                <c:pt idx="18293">
                  <c:v>74.988137828247389</c:v>
                </c:pt>
                <c:pt idx="18294">
                  <c:v>74.985590736153284</c:v>
                </c:pt>
                <c:pt idx="18295">
                  <c:v>74.982679773759997</c:v>
                </c:pt>
                <c:pt idx="18296">
                  <c:v>74.980423777905202</c:v>
                </c:pt>
                <c:pt idx="18297">
                  <c:v>74.977148945212775</c:v>
                </c:pt>
                <c:pt idx="18298">
                  <c:v>74.974529079058826</c:v>
                </c:pt>
                <c:pt idx="18299">
                  <c:v>74.972127535084368</c:v>
                </c:pt>
                <c:pt idx="18300">
                  <c:v>74.969653217050094</c:v>
                </c:pt>
                <c:pt idx="18301">
                  <c:v>74.967761091494452</c:v>
                </c:pt>
                <c:pt idx="18302">
                  <c:v>74.965286773460178</c:v>
                </c:pt>
                <c:pt idx="18303">
                  <c:v>74.962375811066892</c:v>
                </c:pt>
                <c:pt idx="18304">
                  <c:v>74.959683170853125</c:v>
                </c:pt>
                <c:pt idx="18305">
                  <c:v>74.957499949058146</c:v>
                </c:pt>
                <c:pt idx="18306">
                  <c:v>74.954370664485381</c:v>
                </c:pt>
                <c:pt idx="18307">
                  <c:v>74.951459702092109</c:v>
                </c:pt>
                <c:pt idx="18308">
                  <c:v>74.948985384057821</c:v>
                </c:pt>
                <c:pt idx="18309">
                  <c:v>74.946729388203039</c:v>
                </c:pt>
                <c:pt idx="18310">
                  <c:v>74.944109522049089</c:v>
                </c:pt>
                <c:pt idx="18311">
                  <c:v>74.941562429954971</c:v>
                </c:pt>
                <c:pt idx="18312">
                  <c:v>74.93886978974119</c:v>
                </c:pt>
                <c:pt idx="18313">
                  <c:v>74.936468245766733</c:v>
                </c:pt>
                <c:pt idx="18314">
                  <c:v>74.933921153672614</c:v>
                </c:pt>
                <c:pt idx="18315">
                  <c:v>74.931301287518664</c:v>
                </c:pt>
                <c:pt idx="18316">
                  <c:v>74.928608647304884</c:v>
                </c:pt>
                <c:pt idx="18317">
                  <c:v>74.926134329270582</c:v>
                </c:pt>
                <c:pt idx="18318">
                  <c:v>74.923514463116646</c:v>
                </c:pt>
                <c:pt idx="18319">
                  <c:v>74.921112919142203</c:v>
                </c:pt>
                <c:pt idx="18320">
                  <c:v>74.918638601107901</c:v>
                </c:pt>
                <c:pt idx="18321">
                  <c:v>74.916164283073613</c:v>
                </c:pt>
                <c:pt idx="18322">
                  <c:v>74.913835513159</c:v>
                </c:pt>
                <c:pt idx="18323">
                  <c:v>74.91114287294522</c:v>
                </c:pt>
                <c:pt idx="18324">
                  <c:v>74.908668554910932</c:v>
                </c:pt>
                <c:pt idx="18325">
                  <c:v>74.90583036657749</c:v>
                </c:pt>
                <c:pt idx="18326">
                  <c:v>74.903356048543216</c:v>
                </c:pt>
                <c:pt idx="18327">
                  <c:v>74.900663408329422</c:v>
                </c:pt>
                <c:pt idx="18328">
                  <c:v>74.898043542175472</c:v>
                </c:pt>
                <c:pt idx="18329">
                  <c:v>74.895933094440352</c:v>
                </c:pt>
                <c:pt idx="18330">
                  <c:v>74.893386002346233</c:v>
                </c:pt>
                <c:pt idx="18331">
                  <c:v>74.890984458371761</c:v>
                </c:pt>
                <c:pt idx="18332">
                  <c:v>74.888510140337488</c:v>
                </c:pt>
                <c:pt idx="18333">
                  <c:v>74.885817500123707</c:v>
                </c:pt>
                <c:pt idx="18334">
                  <c:v>74.882688215550942</c:v>
                </c:pt>
                <c:pt idx="18335">
                  <c:v>74.880432219696161</c:v>
                </c:pt>
                <c:pt idx="18336">
                  <c:v>74.877521257302874</c:v>
                </c:pt>
                <c:pt idx="18337">
                  <c:v>74.874755843029263</c:v>
                </c:pt>
                <c:pt idx="18338">
                  <c:v>74.872281524994975</c:v>
                </c:pt>
                <c:pt idx="18339">
                  <c:v>74.869225014482026</c:v>
                </c:pt>
                <c:pt idx="18340">
                  <c:v>74.866677922387908</c:v>
                </c:pt>
                <c:pt idx="18341">
                  <c:v>74.864203604353634</c:v>
                </c:pt>
                <c:pt idx="18342">
                  <c:v>74.861729286319346</c:v>
                </c:pt>
                <c:pt idx="18343">
                  <c:v>74.858891097985889</c:v>
                </c:pt>
                <c:pt idx="18344">
                  <c:v>74.8568534243106</c:v>
                </c:pt>
                <c:pt idx="18345">
                  <c:v>74.854524654395988</c:v>
                </c:pt>
                <c:pt idx="18346">
                  <c:v>74.8520503363617</c:v>
                </c:pt>
                <c:pt idx="18347">
                  <c:v>74.849212148028258</c:v>
                </c:pt>
                <c:pt idx="18348">
                  <c:v>74.846446733754647</c:v>
                </c:pt>
                <c:pt idx="18349">
                  <c:v>74.843681319481021</c:v>
                </c:pt>
                <c:pt idx="18350">
                  <c:v>74.840552034908256</c:v>
                </c:pt>
                <c:pt idx="18351">
                  <c:v>74.838296039053461</c:v>
                </c:pt>
                <c:pt idx="18352">
                  <c:v>74.835748946959356</c:v>
                </c:pt>
                <c:pt idx="18353">
                  <c:v>74.833201854865223</c:v>
                </c:pt>
                <c:pt idx="18354">
                  <c:v>74.830509214651457</c:v>
                </c:pt>
                <c:pt idx="18355">
                  <c:v>74.827816574437662</c:v>
                </c:pt>
                <c:pt idx="18356">
                  <c:v>74.824832837984573</c:v>
                </c:pt>
                <c:pt idx="18357">
                  <c:v>74.82228574589044</c:v>
                </c:pt>
                <c:pt idx="18358">
                  <c:v>74.819884201915983</c:v>
                </c:pt>
                <c:pt idx="18359">
                  <c:v>74.817337109821878</c:v>
                </c:pt>
                <c:pt idx="18360">
                  <c:v>74.814498921488422</c:v>
                </c:pt>
                <c:pt idx="18361">
                  <c:v>74.812097377513979</c:v>
                </c:pt>
                <c:pt idx="18362">
                  <c:v>74.80955028541986</c:v>
                </c:pt>
                <c:pt idx="18363">
                  <c:v>74.806712097086418</c:v>
                </c:pt>
                <c:pt idx="18364">
                  <c:v>74.804165004992299</c:v>
                </c:pt>
                <c:pt idx="18365">
                  <c:v>74.801690686958011</c:v>
                </c:pt>
                <c:pt idx="18366">
                  <c:v>74.799070820804062</c:v>
                </c:pt>
                <c:pt idx="18367">
                  <c:v>74.79630540653045</c:v>
                </c:pt>
                <c:pt idx="18368">
                  <c:v>74.79361276631667</c:v>
                </c:pt>
                <c:pt idx="18369">
                  <c:v>74.790992900162721</c:v>
                </c:pt>
                <c:pt idx="18370">
                  <c:v>74.788518582128432</c:v>
                </c:pt>
                <c:pt idx="18371">
                  <c:v>74.785971490034314</c:v>
                </c:pt>
                <c:pt idx="18372">
                  <c:v>74.783424397940195</c:v>
                </c:pt>
                <c:pt idx="18373">
                  <c:v>74.780804531786245</c:v>
                </c:pt>
                <c:pt idx="18374">
                  <c:v>74.778548535931449</c:v>
                </c:pt>
                <c:pt idx="18375">
                  <c:v>74.775783121657852</c:v>
                </c:pt>
                <c:pt idx="18376">
                  <c:v>74.773017707384241</c:v>
                </c:pt>
                <c:pt idx="18377">
                  <c:v>74.770761711529445</c:v>
                </c:pt>
                <c:pt idx="18378">
                  <c:v>74.767923523196004</c:v>
                </c:pt>
                <c:pt idx="18379">
                  <c:v>74.765012560802717</c:v>
                </c:pt>
                <c:pt idx="18380">
                  <c:v>74.762392694648767</c:v>
                </c:pt>
                <c:pt idx="18381">
                  <c:v>74.759991150674324</c:v>
                </c:pt>
                <c:pt idx="18382">
                  <c:v>74.757298510460529</c:v>
                </c:pt>
                <c:pt idx="18383">
                  <c:v>74.75467864430658</c:v>
                </c:pt>
                <c:pt idx="18384">
                  <c:v>74.751767681913321</c:v>
                </c:pt>
                <c:pt idx="18385">
                  <c:v>74.748929493579865</c:v>
                </c:pt>
                <c:pt idx="18386">
                  <c:v>74.746527949605408</c:v>
                </c:pt>
                <c:pt idx="18387">
                  <c:v>74.744271953750626</c:v>
                </c:pt>
                <c:pt idx="18388">
                  <c:v>74.741724861656493</c:v>
                </c:pt>
                <c:pt idx="18389">
                  <c:v>74.739104995502558</c:v>
                </c:pt>
                <c:pt idx="18390">
                  <c:v>74.736921773707593</c:v>
                </c:pt>
                <c:pt idx="18391">
                  <c:v>74.734010811314334</c:v>
                </c:pt>
                <c:pt idx="18392">
                  <c:v>74.731536493280046</c:v>
                </c:pt>
                <c:pt idx="18393">
                  <c:v>74.729062175245758</c:v>
                </c:pt>
                <c:pt idx="18394">
                  <c:v>74.726369535031964</c:v>
                </c:pt>
                <c:pt idx="18395">
                  <c:v>74.723676894818183</c:v>
                </c:pt>
                <c:pt idx="18396">
                  <c:v>74.721057028664248</c:v>
                </c:pt>
                <c:pt idx="18397">
                  <c:v>74.7180005181513</c:v>
                </c:pt>
                <c:pt idx="18398">
                  <c:v>74.715671748236673</c:v>
                </c:pt>
                <c:pt idx="18399">
                  <c:v>74.713197430202399</c:v>
                </c:pt>
                <c:pt idx="18400">
                  <c:v>74.710504789988619</c:v>
                </c:pt>
                <c:pt idx="18401">
                  <c:v>74.707739375714993</c:v>
                </c:pt>
                <c:pt idx="18402">
                  <c:v>74.70526505768072</c:v>
                </c:pt>
                <c:pt idx="18403">
                  <c:v>74.702717965586601</c:v>
                </c:pt>
                <c:pt idx="18404">
                  <c:v>74.700098099432637</c:v>
                </c:pt>
                <c:pt idx="18405">
                  <c:v>74.697259911099195</c:v>
                </c:pt>
                <c:pt idx="18406">
                  <c:v>74.694276174646092</c:v>
                </c:pt>
                <c:pt idx="18407">
                  <c:v>74.691947404731479</c:v>
                </c:pt>
                <c:pt idx="18408">
                  <c:v>74.689473086697191</c:v>
                </c:pt>
                <c:pt idx="18409">
                  <c:v>74.687289864902226</c:v>
                </c:pt>
                <c:pt idx="18410">
                  <c:v>74.684888320927783</c:v>
                </c:pt>
                <c:pt idx="18411">
                  <c:v>74.682341228833664</c:v>
                </c:pt>
                <c:pt idx="18412">
                  <c:v>74.679357492380561</c:v>
                </c:pt>
                <c:pt idx="18413">
                  <c:v>74.676737626226611</c:v>
                </c:pt>
                <c:pt idx="18414">
                  <c:v>74.673753889773479</c:v>
                </c:pt>
                <c:pt idx="18415">
                  <c:v>74.671497893918698</c:v>
                </c:pt>
                <c:pt idx="18416">
                  <c:v>74.668805253704932</c:v>
                </c:pt>
                <c:pt idx="18417">
                  <c:v>74.666185387550982</c:v>
                </c:pt>
                <c:pt idx="18418">
                  <c:v>74.663711069516694</c:v>
                </c:pt>
                <c:pt idx="18419">
                  <c:v>74.661382299602067</c:v>
                </c:pt>
                <c:pt idx="18420">
                  <c:v>74.658616885328456</c:v>
                </c:pt>
                <c:pt idx="18421">
                  <c:v>74.655414826695861</c:v>
                </c:pt>
                <c:pt idx="18422">
                  <c:v>74.653158830841065</c:v>
                </c:pt>
                <c:pt idx="18423">
                  <c:v>74.650975609046114</c:v>
                </c:pt>
                <c:pt idx="18424">
                  <c:v>74.648210194772474</c:v>
                </c:pt>
                <c:pt idx="18425">
                  <c:v>74.645372006439047</c:v>
                </c:pt>
                <c:pt idx="18426">
                  <c:v>74.642824914344928</c:v>
                </c:pt>
                <c:pt idx="18427">
                  <c:v>74.640205048190978</c:v>
                </c:pt>
                <c:pt idx="18428">
                  <c:v>74.637657956096874</c:v>
                </c:pt>
                <c:pt idx="18429">
                  <c:v>74.634965315883079</c:v>
                </c:pt>
                <c:pt idx="18430">
                  <c:v>74.632345449729129</c:v>
                </c:pt>
                <c:pt idx="18431">
                  <c:v>74.629871131694841</c:v>
                </c:pt>
                <c:pt idx="18432">
                  <c:v>74.626960169301569</c:v>
                </c:pt>
                <c:pt idx="18433">
                  <c:v>74.624194755027958</c:v>
                </c:pt>
                <c:pt idx="18434">
                  <c:v>74.621647662933839</c:v>
                </c:pt>
                <c:pt idx="18435">
                  <c:v>74.619609989258549</c:v>
                </c:pt>
                <c:pt idx="18436">
                  <c:v>74.616844574984938</c:v>
                </c:pt>
                <c:pt idx="18437">
                  <c:v>74.614588579130142</c:v>
                </c:pt>
                <c:pt idx="18438">
                  <c:v>74.611823164856531</c:v>
                </c:pt>
                <c:pt idx="18439">
                  <c:v>74.608984976523089</c:v>
                </c:pt>
                <c:pt idx="18440">
                  <c:v>74.606365110369126</c:v>
                </c:pt>
                <c:pt idx="18441">
                  <c:v>74.603890792334866</c:v>
                </c:pt>
                <c:pt idx="18442">
                  <c:v>74.600834281821918</c:v>
                </c:pt>
                <c:pt idx="18443">
                  <c:v>74.59843273784746</c:v>
                </c:pt>
                <c:pt idx="18444">
                  <c:v>74.595303453274681</c:v>
                </c:pt>
                <c:pt idx="18445">
                  <c:v>74.59253803900107</c:v>
                </c:pt>
                <c:pt idx="18446">
                  <c:v>74.590063720966782</c:v>
                </c:pt>
                <c:pt idx="18447">
                  <c:v>74.587589402932494</c:v>
                </c:pt>
                <c:pt idx="18448">
                  <c:v>74.585406181137543</c:v>
                </c:pt>
                <c:pt idx="18449">
                  <c:v>74.583077411222916</c:v>
                </c:pt>
                <c:pt idx="18450">
                  <c:v>74.580457545068967</c:v>
                </c:pt>
                <c:pt idx="18451">
                  <c:v>74.577255486436371</c:v>
                </c:pt>
                <c:pt idx="18452">
                  <c:v>74.574708394342252</c:v>
                </c:pt>
                <c:pt idx="18453">
                  <c:v>74.572525172547302</c:v>
                </c:pt>
                <c:pt idx="18454">
                  <c:v>74.569759758273676</c:v>
                </c:pt>
                <c:pt idx="18455">
                  <c:v>74.56706711805991</c:v>
                </c:pt>
                <c:pt idx="18456">
                  <c:v>74.564811122205114</c:v>
                </c:pt>
                <c:pt idx="18457">
                  <c:v>74.562264030110995</c:v>
                </c:pt>
                <c:pt idx="18458">
                  <c:v>74.559862486136538</c:v>
                </c:pt>
                <c:pt idx="18459">
                  <c:v>74.557242619982588</c:v>
                </c:pt>
                <c:pt idx="18460">
                  <c:v>74.554477205708977</c:v>
                </c:pt>
                <c:pt idx="18461">
                  <c:v>74.551784565495197</c:v>
                </c:pt>
                <c:pt idx="18462">
                  <c:v>74.549019151221586</c:v>
                </c:pt>
                <c:pt idx="18463">
                  <c:v>74.545962640708638</c:v>
                </c:pt>
                <c:pt idx="18464">
                  <c:v>74.543197226435026</c:v>
                </c:pt>
                <c:pt idx="18465">
                  <c:v>74.540431812161415</c:v>
                </c:pt>
                <c:pt idx="18466">
                  <c:v>74.537884720067296</c:v>
                </c:pt>
                <c:pt idx="18467">
                  <c:v>74.535483176092839</c:v>
                </c:pt>
                <c:pt idx="18468">
                  <c:v>74.532644987759397</c:v>
                </c:pt>
                <c:pt idx="18469">
                  <c:v>74.530097895665293</c:v>
                </c:pt>
                <c:pt idx="18470">
                  <c:v>74.527186933272006</c:v>
                </c:pt>
                <c:pt idx="18471">
                  <c:v>74.525003711477055</c:v>
                </c:pt>
                <c:pt idx="18472">
                  <c:v>74.522383845323105</c:v>
                </c:pt>
                <c:pt idx="18473">
                  <c:v>74.519400108869988</c:v>
                </c:pt>
                <c:pt idx="18474">
                  <c:v>74.516634694596377</c:v>
                </c:pt>
                <c:pt idx="18475">
                  <c:v>74.514160376562089</c:v>
                </c:pt>
                <c:pt idx="18476">
                  <c:v>74.511394962288477</c:v>
                </c:pt>
                <c:pt idx="18477">
                  <c:v>74.508775096134528</c:v>
                </c:pt>
                <c:pt idx="18478">
                  <c:v>74.505936907801086</c:v>
                </c:pt>
                <c:pt idx="18479">
                  <c:v>74.503025945407813</c:v>
                </c:pt>
                <c:pt idx="18480">
                  <c:v>74.500551627373525</c:v>
                </c:pt>
                <c:pt idx="18481">
                  <c:v>74.498222857458899</c:v>
                </c:pt>
                <c:pt idx="18482">
                  <c:v>74.495748539424611</c:v>
                </c:pt>
                <c:pt idx="18483">
                  <c:v>74.493274221390337</c:v>
                </c:pt>
                <c:pt idx="18484">
                  <c:v>74.490581581176556</c:v>
                </c:pt>
                <c:pt idx="18485">
                  <c:v>74.487743392843115</c:v>
                </c:pt>
                <c:pt idx="18486">
                  <c:v>74.485269074808812</c:v>
                </c:pt>
                <c:pt idx="18487">
                  <c:v>74.482358112415554</c:v>
                </c:pt>
                <c:pt idx="18488">
                  <c:v>74.47973824626159</c:v>
                </c:pt>
                <c:pt idx="18489">
                  <c:v>74.47704560604781</c:v>
                </c:pt>
                <c:pt idx="18490">
                  <c:v>74.474498513953705</c:v>
                </c:pt>
                <c:pt idx="18491">
                  <c:v>74.471878647799741</c:v>
                </c:pt>
                <c:pt idx="18492">
                  <c:v>74.469258781645792</c:v>
                </c:pt>
                <c:pt idx="18493">
                  <c:v>74.466930011731179</c:v>
                </c:pt>
                <c:pt idx="18494">
                  <c:v>74.464019049337892</c:v>
                </c:pt>
                <c:pt idx="18495">
                  <c:v>74.461326409124112</c:v>
                </c:pt>
                <c:pt idx="18496">
                  <c:v>74.458779317029993</c:v>
                </c:pt>
                <c:pt idx="18497">
                  <c:v>74.456232224935874</c:v>
                </c:pt>
                <c:pt idx="18498">
                  <c:v>74.453539584722094</c:v>
                </c:pt>
                <c:pt idx="18499">
                  <c:v>74.450846944508314</c:v>
                </c:pt>
                <c:pt idx="18500">
                  <c:v>74.448227078354378</c:v>
                </c:pt>
                <c:pt idx="18501">
                  <c:v>74.445607212200414</c:v>
                </c:pt>
                <c:pt idx="18502">
                  <c:v>74.442914571986634</c:v>
                </c:pt>
                <c:pt idx="18503">
                  <c:v>74.440076383653192</c:v>
                </c:pt>
                <c:pt idx="18504">
                  <c:v>74.437529291559073</c:v>
                </c:pt>
                <c:pt idx="18505">
                  <c:v>74.434836651345307</c:v>
                </c:pt>
                <c:pt idx="18506">
                  <c:v>74.432144011131513</c:v>
                </c:pt>
                <c:pt idx="18507">
                  <c:v>74.429305822798071</c:v>
                </c:pt>
                <c:pt idx="18508">
                  <c:v>74.426758730703952</c:v>
                </c:pt>
                <c:pt idx="18509">
                  <c:v>74.423993316430341</c:v>
                </c:pt>
                <c:pt idx="18510">
                  <c:v>74.421518998396067</c:v>
                </c:pt>
                <c:pt idx="18511">
                  <c:v>74.419044680361765</c:v>
                </c:pt>
                <c:pt idx="18512">
                  <c:v>74.416279266088154</c:v>
                </c:pt>
                <c:pt idx="18513">
                  <c:v>74.41380494805388</c:v>
                </c:pt>
                <c:pt idx="18514">
                  <c:v>74.411112307840085</c:v>
                </c:pt>
                <c:pt idx="18515">
                  <c:v>74.408201345446827</c:v>
                </c:pt>
                <c:pt idx="18516">
                  <c:v>74.405363157113371</c:v>
                </c:pt>
                <c:pt idx="18517">
                  <c:v>74.402743290959421</c:v>
                </c:pt>
                <c:pt idx="18518">
                  <c:v>74.399832328566134</c:v>
                </c:pt>
                <c:pt idx="18519">
                  <c:v>74.396994140232692</c:v>
                </c:pt>
                <c:pt idx="18520">
                  <c:v>74.394155951899251</c:v>
                </c:pt>
                <c:pt idx="18521">
                  <c:v>74.391754407924793</c:v>
                </c:pt>
                <c:pt idx="18522">
                  <c:v>74.389207315830689</c:v>
                </c:pt>
                <c:pt idx="18523">
                  <c:v>74.38666022373657</c:v>
                </c:pt>
                <c:pt idx="18524">
                  <c:v>74.383967583522789</c:v>
                </c:pt>
                <c:pt idx="18525">
                  <c:v>74.381274943309009</c:v>
                </c:pt>
                <c:pt idx="18526">
                  <c:v>74.378655077155059</c:v>
                </c:pt>
                <c:pt idx="18527">
                  <c:v>74.376326307240419</c:v>
                </c:pt>
                <c:pt idx="18528">
                  <c:v>74.373633667026652</c:v>
                </c:pt>
                <c:pt idx="18529">
                  <c:v>74.370795478693211</c:v>
                </c:pt>
                <c:pt idx="18530">
                  <c:v>74.368175612539261</c:v>
                </c:pt>
                <c:pt idx="18531">
                  <c:v>74.365846842624634</c:v>
                </c:pt>
                <c:pt idx="18532">
                  <c:v>74.362935880231362</c:v>
                </c:pt>
                <c:pt idx="18533">
                  <c:v>74.360243240017581</c:v>
                </c:pt>
                <c:pt idx="18534">
                  <c:v>74.357841696043124</c:v>
                </c:pt>
                <c:pt idx="18535">
                  <c:v>74.355440152068681</c:v>
                </c:pt>
                <c:pt idx="18536">
                  <c:v>74.352383641555733</c:v>
                </c:pt>
                <c:pt idx="18537">
                  <c:v>74.349618227282122</c:v>
                </c:pt>
                <c:pt idx="18538">
                  <c:v>74.346925587068341</c:v>
                </c:pt>
                <c:pt idx="18539">
                  <c:v>74.34416017279473</c:v>
                </c:pt>
                <c:pt idx="18540">
                  <c:v>74.341685854760442</c:v>
                </c:pt>
                <c:pt idx="18541">
                  <c:v>74.339065988606492</c:v>
                </c:pt>
                <c:pt idx="18542">
                  <c:v>74.336009478093544</c:v>
                </c:pt>
                <c:pt idx="18543">
                  <c:v>74.333462385999439</c:v>
                </c:pt>
                <c:pt idx="18544">
                  <c:v>74.331133616084813</c:v>
                </c:pt>
                <c:pt idx="18545">
                  <c:v>74.328440975871018</c:v>
                </c:pt>
                <c:pt idx="18546">
                  <c:v>74.325675561597421</c:v>
                </c:pt>
                <c:pt idx="18547">
                  <c:v>74.323274017622964</c:v>
                </c:pt>
                <c:pt idx="18548">
                  <c:v>74.320363055229677</c:v>
                </c:pt>
                <c:pt idx="18549">
                  <c:v>74.31701544847742</c:v>
                </c:pt>
                <c:pt idx="18550">
                  <c:v>74.314395582323471</c:v>
                </c:pt>
                <c:pt idx="18551">
                  <c:v>74.311411845870353</c:v>
                </c:pt>
                <c:pt idx="18552">
                  <c:v>74.308719205656573</c:v>
                </c:pt>
                <c:pt idx="18553">
                  <c:v>74.30639043574196</c:v>
                </c:pt>
                <c:pt idx="18554">
                  <c:v>74.303479473348673</c:v>
                </c:pt>
                <c:pt idx="18555">
                  <c:v>74.300932381254555</c:v>
                </c:pt>
                <c:pt idx="18556">
                  <c:v>74.298458063220281</c:v>
                </c:pt>
                <c:pt idx="18557">
                  <c:v>74.295910971126162</c:v>
                </c:pt>
                <c:pt idx="18558">
                  <c:v>74.293582201211535</c:v>
                </c:pt>
                <c:pt idx="18559">
                  <c:v>74.290889560997755</c:v>
                </c:pt>
                <c:pt idx="18560">
                  <c:v>74.287905824544637</c:v>
                </c:pt>
                <c:pt idx="18561">
                  <c:v>74.284849314031703</c:v>
                </c:pt>
                <c:pt idx="18562">
                  <c:v>74.282156673817923</c:v>
                </c:pt>
                <c:pt idx="18563">
                  <c:v>74.27982790390331</c:v>
                </c:pt>
                <c:pt idx="18564">
                  <c:v>74.277208037749347</c:v>
                </c:pt>
                <c:pt idx="18565">
                  <c:v>74.27444262347575</c:v>
                </c:pt>
                <c:pt idx="18566">
                  <c:v>74.271677209202139</c:v>
                </c:pt>
                <c:pt idx="18567">
                  <c:v>74.269639535526849</c:v>
                </c:pt>
                <c:pt idx="18568">
                  <c:v>74.266801347193407</c:v>
                </c:pt>
                <c:pt idx="18569">
                  <c:v>74.264181481039444</c:v>
                </c:pt>
                <c:pt idx="18570">
                  <c:v>74.261416066765833</c:v>
                </c:pt>
                <c:pt idx="18571">
                  <c:v>74.258432330312715</c:v>
                </c:pt>
                <c:pt idx="18572">
                  <c:v>74.255739690098949</c:v>
                </c:pt>
                <c:pt idx="18573">
                  <c:v>74.252828727705662</c:v>
                </c:pt>
                <c:pt idx="18574">
                  <c:v>74.249917765312389</c:v>
                </c:pt>
                <c:pt idx="18575">
                  <c:v>74.247516221337932</c:v>
                </c:pt>
                <c:pt idx="18576">
                  <c:v>74.244605258944659</c:v>
                </c:pt>
                <c:pt idx="18577">
                  <c:v>74.241767070611203</c:v>
                </c:pt>
                <c:pt idx="18578">
                  <c:v>74.238710560098269</c:v>
                </c:pt>
                <c:pt idx="18579">
                  <c:v>74.236527338303318</c:v>
                </c:pt>
                <c:pt idx="18580">
                  <c:v>74.234198568388692</c:v>
                </c:pt>
                <c:pt idx="18581">
                  <c:v>74.231869798474065</c:v>
                </c:pt>
                <c:pt idx="18582">
                  <c:v>74.228958836080793</c:v>
                </c:pt>
                <c:pt idx="18583">
                  <c:v>74.226338969926843</c:v>
                </c:pt>
                <c:pt idx="18584">
                  <c:v>74.223209685354078</c:v>
                </c:pt>
                <c:pt idx="18585">
                  <c:v>74.220371497020636</c:v>
                </c:pt>
                <c:pt idx="18586">
                  <c:v>74.217751630866672</c:v>
                </c:pt>
                <c:pt idx="18587">
                  <c:v>74.214549572234063</c:v>
                </c:pt>
                <c:pt idx="18588">
                  <c:v>74.211565835780974</c:v>
                </c:pt>
                <c:pt idx="18589">
                  <c:v>74.209237065866347</c:v>
                </c:pt>
                <c:pt idx="18590">
                  <c:v>74.206398877532891</c:v>
                </c:pt>
                <c:pt idx="18591">
                  <c:v>74.203706237319125</c:v>
                </c:pt>
                <c:pt idx="18592">
                  <c:v>74.201377467404498</c:v>
                </c:pt>
                <c:pt idx="18593">
                  <c:v>74.198830375310379</c:v>
                </c:pt>
                <c:pt idx="18594">
                  <c:v>74.196501605395753</c:v>
                </c:pt>
                <c:pt idx="18595">
                  <c:v>74.193881739241803</c:v>
                </c:pt>
                <c:pt idx="18596">
                  <c:v>74.190970776848516</c:v>
                </c:pt>
                <c:pt idx="18597">
                  <c:v>74.18827813663475</c:v>
                </c:pt>
                <c:pt idx="18598">
                  <c:v>74.18558549642097</c:v>
                </c:pt>
                <c:pt idx="18599">
                  <c:v>74.18296563026702</c:v>
                </c:pt>
                <c:pt idx="18600">
                  <c:v>74.180418538172916</c:v>
                </c:pt>
                <c:pt idx="18601">
                  <c:v>74.177725897959121</c:v>
                </c:pt>
                <c:pt idx="18602">
                  <c:v>74.174887709625665</c:v>
                </c:pt>
                <c:pt idx="18603">
                  <c:v>74.171612876933253</c:v>
                </c:pt>
                <c:pt idx="18604">
                  <c:v>74.169284107018612</c:v>
                </c:pt>
                <c:pt idx="18605">
                  <c:v>74.166737014924493</c:v>
                </c:pt>
                <c:pt idx="18606">
                  <c:v>74.164044374710727</c:v>
                </c:pt>
                <c:pt idx="18607">
                  <c:v>74.16113341231744</c:v>
                </c:pt>
                <c:pt idx="18608">
                  <c:v>74.158367998043829</c:v>
                </c:pt>
                <c:pt idx="18609">
                  <c:v>74.155602583770218</c:v>
                </c:pt>
                <c:pt idx="18610">
                  <c:v>74.152982717616268</c:v>
                </c:pt>
                <c:pt idx="18611">
                  <c:v>74.150144529282827</c:v>
                </c:pt>
                <c:pt idx="18612">
                  <c:v>74.147160792829709</c:v>
                </c:pt>
                <c:pt idx="18613">
                  <c:v>74.144540926675759</c:v>
                </c:pt>
                <c:pt idx="18614">
                  <c:v>74.142139382701316</c:v>
                </c:pt>
                <c:pt idx="18615">
                  <c:v>74.139446742487536</c:v>
                </c:pt>
                <c:pt idx="18616">
                  <c:v>74.136390231974588</c:v>
                </c:pt>
                <c:pt idx="18617">
                  <c:v>74.133552043641131</c:v>
                </c:pt>
                <c:pt idx="18618">
                  <c:v>74.130786629367535</c:v>
                </c:pt>
                <c:pt idx="18619">
                  <c:v>74.128166763213585</c:v>
                </c:pt>
                <c:pt idx="18620">
                  <c:v>74.125546897059635</c:v>
                </c:pt>
                <c:pt idx="18621">
                  <c:v>74.123072579025347</c:v>
                </c:pt>
                <c:pt idx="18622">
                  <c:v>74.120379938811581</c:v>
                </c:pt>
                <c:pt idx="18623">
                  <c:v>74.117250654238802</c:v>
                </c:pt>
                <c:pt idx="18624">
                  <c:v>74.114339691845515</c:v>
                </c:pt>
                <c:pt idx="18625">
                  <c:v>74.112010921930889</c:v>
                </c:pt>
                <c:pt idx="18626">
                  <c:v>74.10909995953763</c:v>
                </c:pt>
                <c:pt idx="18627">
                  <c:v>74.106261771204174</c:v>
                </c:pt>
                <c:pt idx="18628">
                  <c:v>74.103350808810902</c:v>
                </c:pt>
                <c:pt idx="18629">
                  <c:v>74.100730942656952</c:v>
                </c:pt>
                <c:pt idx="18630">
                  <c:v>74.097965528383341</c:v>
                </c:pt>
                <c:pt idx="18631">
                  <c:v>74.09520011410973</c:v>
                </c:pt>
                <c:pt idx="18632">
                  <c:v>74.092798570135272</c:v>
                </c:pt>
                <c:pt idx="18633">
                  <c:v>74.089960381801831</c:v>
                </c:pt>
                <c:pt idx="18634">
                  <c:v>74.08719496752822</c:v>
                </c:pt>
                <c:pt idx="18635">
                  <c:v>74.084720649493917</c:v>
                </c:pt>
                <c:pt idx="18636">
                  <c:v>74.082100783339982</c:v>
                </c:pt>
                <c:pt idx="18637">
                  <c:v>74.078825950647541</c:v>
                </c:pt>
                <c:pt idx="18638">
                  <c:v>74.075987762314099</c:v>
                </c:pt>
                <c:pt idx="18639">
                  <c:v>74.073295122100319</c:v>
                </c:pt>
                <c:pt idx="18640">
                  <c:v>74.071111900305354</c:v>
                </c:pt>
                <c:pt idx="18641">
                  <c:v>74.068128163852251</c:v>
                </c:pt>
                <c:pt idx="18642">
                  <c:v>74.06543552363847</c:v>
                </c:pt>
                <c:pt idx="18643">
                  <c:v>74.062306239065705</c:v>
                </c:pt>
                <c:pt idx="18644">
                  <c:v>74.059468050732249</c:v>
                </c:pt>
                <c:pt idx="18645">
                  <c:v>74.056702636458638</c:v>
                </c:pt>
                <c:pt idx="18646">
                  <c:v>74.054446640603857</c:v>
                </c:pt>
                <c:pt idx="18647">
                  <c:v>74.05153567821057</c:v>
                </c:pt>
                <c:pt idx="18648">
                  <c:v>74.048988586116465</c:v>
                </c:pt>
                <c:pt idx="18649">
                  <c:v>74.046150397783009</c:v>
                </c:pt>
                <c:pt idx="18650">
                  <c:v>74.043312209449567</c:v>
                </c:pt>
                <c:pt idx="18651">
                  <c:v>74.040765117355463</c:v>
                </c:pt>
                <c:pt idx="18652">
                  <c:v>74.037999703081823</c:v>
                </c:pt>
                <c:pt idx="18653">
                  <c:v>74.035670933167225</c:v>
                </c:pt>
                <c:pt idx="18654">
                  <c:v>74.032759970773938</c:v>
                </c:pt>
                <c:pt idx="18655">
                  <c:v>74.030067330560144</c:v>
                </c:pt>
                <c:pt idx="18656">
                  <c:v>74.027229142226716</c:v>
                </c:pt>
                <c:pt idx="18657">
                  <c:v>74.024463727953091</c:v>
                </c:pt>
                <c:pt idx="18658">
                  <c:v>74.021698313679479</c:v>
                </c:pt>
                <c:pt idx="18659">
                  <c:v>74.018932899405883</c:v>
                </c:pt>
                <c:pt idx="18660">
                  <c:v>74.016021937012582</c:v>
                </c:pt>
                <c:pt idx="18661">
                  <c:v>74.01318374867914</c:v>
                </c:pt>
                <c:pt idx="18662">
                  <c:v>74.010345560345698</c:v>
                </c:pt>
                <c:pt idx="18663">
                  <c:v>74.008016790431085</c:v>
                </c:pt>
                <c:pt idx="18664">
                  <c:v>74.005251376157474</c:v>
                </c:pt>
                <c:pt idx="18665">
                  <c:v>74.002849832183017</c:v>
                </c:pt>
                <c:pt idx="18666">
                  <c:v>74.00044828820856</c:v>
                </c:pt>
                <c:pt idx="18667">
                  <c:v>73.99782842205461</c:v>
                </c:pt>
                <c:pt idx="18668">
                  <c:v>73.994771911541662</c:v>
                </c:pt>
                <c:pt idx="18669">
                  <c:v>73.991497078849235</c:v>
                </c:pt>
                <c:pt idx="18670">
                  <c:v>73.988586116455963</c:v>
                </c:pt>
                <c:pt idx="18671">
                  <c:v>73.986039024361844</c:v>
                </c:pt>
                <c:pt idx="18672">
                  <c:v>73.983855802566893</c:v>
                </c:pt>
                <c:pt idx="18673">
                  <c:v>73.98130871047276</c:v>
                </c:pt>
                <c:pt idx="18674">
                  <c:v>73.978543296199149</c:v>
                </c:pt>
                <c:pt idx="18675">
                  <c:v>73.975632333805876</c:v>
                </c:pt>
                <c:pt idx="18676">
                  <c:v>73.973158015771602</c:v>
                </c:pt>
                <c:pt idx="18677">
                  <c:v>73.970174279318485</c:v>
                </c:pt>
                <c:pt idx="18678">
                  <c:v>73.967263316925198</c:v>
                </c:pt>
                <c:pt idx="18679">
                  <c:v>73.964425128591756</c:v>
                </c:pt>
                <c:pt idx="18680">
                  <c:v>73.961441392138653</c:v>
                </c:pt>
                <c:pt idx="18681">
                  <c:v>73.958748751924858</c:v>
                </c:pt>
                <c:pt idx="18682">
                  <c:v>73.9558377895316</c:v>
                </c:pt>
                <c:pt idx="18683">
                  <c:v>73.953072375257989</c:v>
                </c:pt>
                <c:pt idx="18684">
                  <c:v>73.950161412864702</c:v>
                </c:pt>
                <c:pt idx="18685">
                  <c:v>73.947541546710767</c:v>
                </c:pt>
                <c:pt idx="18686">
                  <c:v>73.944703358377311</c:v>
                </c:pt>
                <c:pt idx="18687">
                  <c:v>73.941937944103699</c:v>
                </c:pt>
                <c:pt idx="18688">
                  <c:v>73.938954207650582</c:v>
                </c:pt>
                <c:pt idx="18689">
                  <c:v>73.936552663676125</c:v>
                </c:pt>
                <c:pt idx="18690">
                  <c:v>73.933641701282866</c:v>
                </c:pt>
                <c:pt idx="18691">
                  <c:v>73.931240157308409</c:v>
                </c:pt>
                <c:pt idx="18692">
                  <c:v>73.928984161453613</c:v>
                </c:pt>
                <c:pt idx="18693">
                  <c:v>73.926509843419325</c:v>
                </c:pt>
                <c:pt idx="18694">
                  <c:v>73.923453332906391</c:v>
                </c:pt>
                <c:pt idx="18695">
                  <c:v>73.92068791863278</c:v>
                </c:pt>
                <c:pt idx="18696">
                  <c:v>73.917558634060015</c:v>
                </c:pt>
                <c:pt idx="18697">
                  <c:v>73.914502123547067</c:v>
                </c:pt>
                <c:pt idx="18698">
                  <c:v>73.911518387093949</c:v>
                </c:pt>
                <c:pt idx="18699">
                  <c:v>73.908680198760507</c:v>
                </c:pt>
                <c:pt idx="18700">
                  <c:v>73.906133106666388</c:v>
                </c:pt>
                <c:pt idx="18701">
                  <c:v>73.903877110811607</c:v>
                </c:pt>
                <c:pt idx="18702">
                  <c:v>73.901111696537995</c:v>
                </c:pt>
                <c:pt idx="18703">
                  <c:v>73.898564604443877</c:v>
                </c:pt>
                <c:pt idx="18704">
                  <c:v>73.895580867990759</c:v>
                </c:pt>
                <c:pt idx="18705">
                  <c:v>73.892888227776993</c:v>
                </c:pt>
                <c:pt idx="18706">
                  <c:v>73.890195587563198</c:v>
                </c:pt>
                <c:pt idx="18707">
                  <c:v>73.887794043588755</c:v>
                </c:pt>
                <c:pt idx="18708">
                  <c:v>73.884883081195468</c:v>
                </c:pt>
                <c:pt idx="18709">
                  <c:v>73.881608248503028</c:v>
                </c:pt>
                <c:pt idx="18710">
                  <c:v>73.878551737990094</c:v>
                </c:pt>
                <c:pt idx="18711">
                  <c:v>73.875640775596821</c:v>
                </c:pt>
                <c:pt idx="18712">
                  <c:v>73.872948135383027</c:v>
                </c:pt>
                <c:pt idx="18713">
                  <c:v>73.870328269229077</c:v>
                </c:pt>
                <c:pt idx="18714">
                  <c:v>73.868145047434126</c:v>
                </c:pt>
                <c:pt idx="18715">
                  <c:v>73.865452407220346</c:v>
                </c:pt>
                <c:pt idx="18716">
                  <c:v>73.862541444827073</c:v>
                </c:pt>
                <c:pt idx="18717">
                  <c:v>73.859703256493631</c:v>
                </c:pt>
                <c:pt idx="18718">
                  <c:v>73.856719520040528</c:v>
                </c:pt>
                <c:pt idx="18719">
                  <c:v>73.854026879826733</c:v>
                </c:pt>
                <c:pt idx="18720">
                  <c:v>73.851407013672784</c:v>
                </c:pt>
                <c:pt idx="18721">
                  <c:v>73.849005469698341</c:v>
                </c:pt>
                <c:pt idx="18722">
                  <c:v>73.845657862946055</c:v>
                </c:pt>
                <c:pt idx="18723">
                  <c:v>73.842965222732289</c:v>
                </c:pt>
                <c:pt idx="18724">
                  <c:v>73.839981486279186</c:v>
                </c:pt>
                <c:pt idx="18725">
                  <c:v>73.837288846065391</c:v>
                </c:pt>
                <c:pt idx="18726">
                  <c:v>73.834596205851611</c:v>
                </c:pt>
                <c:pt idx="18727">
                  <c:v>73.83190356563783</c:v>
                </c:pt>
                <c:pt idx="18728">
                  <c:v>73.828847055124896</c:v>
                </c:pt>
                <c:pt idx="18729">
                  <c:v>73.826008866791454</c:v>
                </c:pt>
                <c:pt idx="18730">
                  <c:v>73.823025130338337</c:v>
                </c:pt>
                <c:pt idx="18731">
                  <c:v>73.819968619825389</c:v>
                </c:pt>
                <c:pt idx="18732">
                  <c:v>73.817639849910776</c:v>
                </c:pt>
                <c:pt idx="18733">
                  <c:v>73.814947209696996</c:v>
                </c:pt>
                <c:pt idx="18734">
                  <c:v>73.812254569483201</c:v>
                </c:pt>
                <c:pt idx="18735">
                  <c:v>73.809780251448927</c:v>
                </c:pt>
                <c:pt idx="18736">
                  <c:v>73.807014837175316</c:v>
                </c:pt>
                <c:pt idx="18737">
                  <c:v>73.803885552602537</c:v>
                </c:pt>
                <c:pt idx="18738">
                  <c:v>73.80112013832894</c:v>
                </c:pt>
                <c:pt idx="18739">
                  <c:v>73.798573046234807</c:v>
                </c:pt>
                <c:pt idx="18740">
                  <c:v>73.796244276320195</c:v>
                </c:pt>
                <c:pt idx="18741">
                  <c:v>73.793333313926908</c:v>
                </c:pt>
                <c:pt idx="18742">
                  <c:v>73.790422351533635</c:v>
                </c:pt>
                <c:pt idx="18743">
                  <c:v>73.787293066960856</c:v>
                </c:pt>
                <c:pt idx="18744">
                  <c:v>73.784818748926583</c:v>
                </c:pt>
                <c:pt idx="18745">
                  <c:v>73.782126108712802</c:v>
                </c:pt>
                <c:pt idx="18746">
                  <c:v>73.779433468499008</c:v>
                </c:pt>
                <c:pt idx="18747">
                  <c:v>73.776522506105749</c:v>
                </c:pt>
                <c:pt idx="18748">
                  <c:v>73.774120962131292</c:v>
                </c:pt>
                <c:pt idx="18749">
                  <c:v>73.771428321917512</c:v>
                </c:pt>
                <c:pt idx="18750">
                  <c:v>73.7686629076439</c:v>
                </c:pt>
                <c:pt idx="18751">
                  <c:v>73.766188589609598</c:v>
                </c:pt>
                <c:pt idx="18752">
                  <c:v>73.763495949395832</c:v>
                </c:pt>
                <c:pt idx="18753">
                  <c:v>73.760148342643561</c:v>
                </c:pt>
                <c:pt idx="18754">
                  <c:v>73.757601250549428</c:v>
                </c:pt>
                <c:pt idx="18755">
                  <c:v>73.755054158455323</c:v>
                </c:pt>
                <c:pt idx="18756">
                  <c:v>73.752215970121881</c:v>
                </c:pt>
                <c:pt idx="18757">
                  <c:v>73.749377781788425</c:v>
                </c:pt>
                <c:pt idx="18758">
                  <c:v>73.74675791563449</c:v>
                </c:pt>
                <c:pt idx="18759">
                  <c:v>73.744429145719863</c:v>
                </c:pt>
                <c:pt idx="18760">
                  <c:v>73.741663731446252</c:v>
                </c:pt>
                <c:pt idx="18761">
                  <c:v>73.738898317172641</c:v>
                </c:pt>
                <c:pt idx="18762">
                  <c:v>73.736423999138339</c:v>
                </c:pt>
                <c:pt idx="18763">
                  <c:v>73.733804132984403</c:v>
                </c:pt>
                <c:pt idx="18764">
                  <c:v>73.730602074351793</c:v>
                </c:pt>
                <c:pt idx="18765">
                  <c:v>73.727545563838845</c:v>
                </c:pt>
                <c:pt idx="18766">
                  <c:v>73.725071245804571</c:v>
                </c:pt>
                <c:pt idx="18767">
                  <c:v>73.72230583153096</c:v>
                </c:pt>
                <c:pt idx="18768">
                  <c:v>73.719467643197518</c:v>
                </c:pt>
                <c:pt idx="18769">
                  <c:v>73.717066099223061</c:v>
                </c:pt>
                <c:pt idx="18770">
                  <c:v>73.714082362769943</c:v>
                </c:pt>
                <c:pt idx="18771">
                  <c:v>73.711244174436501</c:v>
                </c:pt>
                <c:pt idx="18772">
                  <c:v>73.707896567684244</c:v>
                </c:pt>
                <c:pt idx="18773">
                  <c:v>73.705349475590126</c:v>
                </c:pt>
                <c:pt idx="18774">
                  <c:v>73.7025840613165</c:v>
                </c:pt>
                <c:pt idx="18775">
                  <c:v>73.69989142110272</c:v>
                </c:pt>
                <c:pt idx="18776">
                  <c:v>73.697053232769278</c:v>
                </c:pt>
                <c:pt idx="18777">
                  <c:v>73.694578914735004</c:v>
                </c:pt>
                <c:pt idx="18778">
                  <c:v>73.691522404222056</c:v>
                </c:pt>
                <c:pt idx="18779">
                  <c:v>73.688320345589446</c:v>
                </c:pt>
                <c:pt idx="18780">
                  <c:v>73.68562770537568</c:v>
                </c:pt>
                <c:pt idx="18781">
                  <c:v>73.683298935461053</c:v>
                </c:pt>
                <c:pt idx="18782">
                  <c:v>73.680460747127597</c:v>
                </c:pt>
                <c:pt idx="18783">
                  <c:v>73.677549784734325</c:v>
                </c:pt>
                <c:pt idx="18784">
                  <c:v>73.675075466700051</c:v>
                </c:pt>
                <c:pt idx="18785">
                  <c:v>73.672237278366595</c:v>
                </c:pt>
                <c:pt idx="18786">
                  <c:v>73.66969018627249</c:v>
                </c:pt>
                <c:pt idx="18787">
                  <c:v>73.667143094178357</c:v>
                </c:pt>
                <c:pt idx="18788">
                  <c:v>73.663941035545761</c:v>
                </c:pt>
                <c:pt idx="18789">
                  <c:v>73.661102847212305</c:v>
                </c:pt>
                <c:pt idx="18790">
                  <c:v>73.658774077297693</c:v>
                </c:pt>
                <c:pt idx="18791">
                  <c:v>73.656008663024082</c:v>
                </c:pt>
                <c:pt idx="18792">
                  <c:v>73.653316022810301</c:v>
                </c:pt>
                <c:pt idx="18793">
                  <c:v>73.65047783447686</c:v>
                </c:pt>
                <c:pt idx="18794">
                  <c:v>73.647785194263065</c:v>
                </c:pt>
                <c:pt idx="18795">
                  <c:v>73.644728683750145</c:v>
                </c:pt>
                <c:pt idx="18796">
                  <c:v>73.641672173237197</c:v>
                </c:pt>
                <c:pt idx="18797">
                  <c:v>73.638615662724249</c:v>
                </c:pt>
                <c:pt idx="18798">
                  <c:v>73.636214118749805</c:v>
                </c:pt>
                <c:pt idx="18799">
                  <c:v>73.633667026655672</c:v>
                </c:pt>
                <c:pt idx="18800">
                  <c:v>73.630901612382061</c:v>
                </c:pt>
                <c:pt idx="18801">
                  <c:v>73.627917875928958</c:v>
                </c:pt>
                <c:pt idx="18802">
                  <c:v>73.625079687595502</c:v>
                </c:pt>
                <c:pt idx="18803">
                  <c:v>73.622387047381736</c:v>
                </c:pt>
                <c:pt idx="18804">
                  <c:v>73.619184988749126</c:v>
                </c:pt>
                <c:pt idx="18805">
                  <c:v>73.616346800415684</c:v>
                </c:pt>
                <c:pt idx="18806">
                  <c:v>73.613508612082228</c:v>
                </c:pt>
                <c:pt idx="18807">
                  <c:v>73.610306553449632</c:v>
                </c:pt>
                <c:pt idx="18808">
                  <c:v>73.607395591056346</c:v>
                </c:pt>
                <c:pt idx="18809">
                  <c:v>73.604484628663087</c:v>
                </c:pt>
                <c:pt idx="18810">
                  <c:v>73.602010310628799</c:v>
                </c:pt>
                <c:pt idx="18811">
                  <c:v>73.599317670415004</c:v>
                </c:pt>
                <c:pt idx="18812">
                  <c:v>73.596770578320886</c:v>
                </c:pt>
                <c:pt idx="18813">
                  <c:v>73.594441808406273</c:v>
                </c:pt>
                <c:pt idx="18814">
                  <c:v>73.591530846013001</c:v>
                </c:pt>
                <c:pt idx="18815">
                  <c:v>73.588401561440236</c:v>
                </c:pt>
                <c:pt idx="18816">
                  <c:v>73.585781695286272</c:v>
                </c:pt>
                <c:pt idx="18817">
                  <c:v>73.583161829132308</c:v>
                </c:pt>
                <c:pt idx="18818">
                  <c:v>73.580396414858711</c:v>
                </c:pt>
                <c:pt idx="18819">
                  <c:v>73.577194356226101</c:v>
                </c:pt>
                <c:pt idx="18820">
                  <c:v>73.574501716012335</c:v>
                </c:pt>
                <c:pt idx="18821">
                  <c:v>73.571590753619049</c:v>
                </c:pt>
                <c:pt idx="18822">
                  <c:v>73.568970887465099</c:v>
                </c:pt>
                <c:pt idx="18823">
                  <c:v>73.56642379537098</c:v>
                </c:pt>
                <c:pt idx="18824">
                  <c:v>73.563367284858032</c:v>
                </c:pt>
                <c:pt idx="18825">
                  <c:v>73.560383548404943</c:v>
                </c:pt>
                <c:pt idx="18826">
                  <c:v>73.557618134131332</c:v>
                </c:pt>
                <c:pt idx="18827">
                  <c:v>73.554343301438891</c:v>
                </c:pt>
                <c:pt idx="18828">
                  <c:v>73.55157788716528</c:v>
                </c:pt>
                <c:pt idx="18829">
                  <c:v>73.548666924771993</c:v>
                </c:pt>
                <c:pt idx="18830">
                  <c:v>73.545610414259045</c:v>
                </c:pt>
                <c:pt idx="18831">
                  <c:v>73.542990548105109</c:v>
                </c:pt>
                <c:pt idx="18832">
                  <c:v>73.540079585711823</c:v>
                </c:pt>
                <c:pt idx="18833">
                  <c:v>73.537095849258733</c:v>
                </c:pt>
                <c:pt idx="18834">
                  <c:v>73.534767079344093</c:v>
                </c:pt>
                <c:pt idx="18835">
                  <c:v>73.531783342890989</c:v>
                </c:pt>
                <c:pt idx="18836">
                  <c:v>73.529381798916532</c:v>
                </c:pt>
                <c:pt idx="18837">
                  <c:v>73.526689158702752</c:v>
                </c:pt>
                <c:pt idx="18838">
                  <c:v>73.523996518488971</c:v>
                </c:pt>
                <c:pt idx="18839">
                  <c:v>73.521522200454697</c:v>
                </c:pt>
                <c:pt idx="18840">
                  <c:v>73.518611238061411</c:v>
                </c:pt>
                <c:pt idx="18841">
                  <c:v>73.516064145967292</c:v>
                </c:pt>
                <c:pt idx="18842">
                  <c:v>73.512716539215035</c:v>
                </c:pt>
                <c:pt idx="18843">
                  <c:v>73.509951124941409</c:v>
                </c:pt>
                <c:pt idx="18844">
                  <c:v>73.50733125878746</c:v>
                </c:pt>
                <c:pt idx="18845">
                  <c:v>73.504565844513849</c:v>
                </c:pt>
                <c:pt idx="18846">
                  <c:v>73.501436559941084</c:v>
                </c:pt>
                <c:pt idx="18847">
                  <c:v>73.498307275368305</c:v>
                </c:pt>
                <c:pt idx="18848">
                  <c:v>73.49517799079554</c:v>
                </c:pt>
                <c:pt idx="18849">
                  <c:v>73.492267028402253</c:v>
                </c:pt>
                <c:pt idx="18850">
                  <c:v>73.489719936308134</c:v>
                </c:pt>
                <c:pt idx="18851">
                  <c:v>73.487172844214015</c:v>
                </c:pt>
                <c:pt idx="18852">
                  <c:v>73.484116333701081</c:v>
                </c:pt>
                <c:pt idx="18853">
                  <c:v>73.481569241606977</c:v>
                </c:pt>
                <c:pt idx="18854">
                  <c:v>73.478876601393182</c:v>
                </c:pt>
                <c:pt idx="18855">
                  <c:v>73.476183961179402</c:v>
                </c:pt>
                <c:pt idx="18856">
                  <c:v>73.473200224726284</c:v>
                </c:pt>
                <c:pt idx="18857">
                  <c:v>73.470362036392842</c:v>
                </c:pt>
                <c:pt idx="18858">
                  <c:v>73.467669396179062</c:v>
                </c:pt>
                <c:pt idx="18859">
                  <c:v>73.464685659725973</c:v>
                </c:pt>
                <c:pt idx="18860">
                  <c:v>73.461629149213024</c:v>
                </c:pt>
                <c:pt idx="18861">
                  <c:v>73.458645412759921</c:v>
                </c:pt>
                <c:pt idx="18862">
                  <c:v>73.455952772546127</c:v>
                </c:pt>
                <c:pt idx="18863">
                  <c:v>73.453405680451993</c:v>
                </c:pt>
                <c:pt idx="18864">
                  <c:v>73.450640266178397</c:v>
                </c:pt>
                <c:pt idx="18865">
                  <c:v>73.448529818443262</c:v>
                </c:pt>
                <c:pt idx="18866">
                  <c:v>73.445909952289327</c:v>
                </c:pt>
                <c:pt idx="18867">
                  <c:v>73.442780667716548</c:v>
                </c:pt>
                <c:pt idx="18868">
                  <c:v>73.440088027502753</c:v>
                </c:pt>
                <c:pt idx="18869">
                  <c:v>73.437322613229156</c:v>
                </c:pt>
                <c:pt idx="18870">
                  <c:v>73.434557198955545</c:v>
                </c:pt>
                <c:pt idx="18871">
                  <c:v>73.432010106861426</c:v>
                </c:pt>
                <c:pt idx="18872">
                  <c:v>73.428880822288662</c:v>
                </c:pt>
                <c:pt idx="18873">
                  <c:v>73.425969859895375</c:v>
                </c:pt>
                <c:pt idx="18874">
                  <c:v>73.423058897502102</c:v>
                </c:pt>
                <c:pt idx="18875">
                  <c:v>73.42014793510883</c:v>
                </c:pt>
                <c:pt idx="18876">
                  <c:v>73.417309746775388</c:v>
                </c:pt>
                <c:pt idx="18877">
                  <c:v>73.414471558441932</c:v>
                </c:pt>
                <c:pt idx="18878">
                  <c:v>73.411487821988828</c:v>
                </c:pt>
                <c:pt idx="18879">
                  <c:v>73.40901350395454</c:v>
                </c:pt>
                <c:pt idx="18880">
                  <c:v>73.406029767501437</c:v>
                </c:pt>
                <c:pt idx="18881">
                  <c:v>73.403555449467135</c:v>
                </c:pt>
                <c:pt idx="18882">
                  <c:v>73.40042616489437</c:v>
                </c:pt>
                <c:pt idx="18883">
                  <c:v>73.397369654381421</c:v>
                </c:pt>
                <c:pt idx="18884">
                  <c:v>73.394677014167641</c:v>
                </c:pt>
                <c:pt idx="18885">
                  <c:v>73.391766051774383</c:v>
                </c:pt>
                <c:pt idx="18886">
                  <c:v>73.389000637500772</c:v>
                </c:pt>
                <c:pt idx="18887">
                  <c:v>73.385725804808317</c:v>
                </c:pt>
                <c:pt idx="18888">
                  <c:v>73.383033164594536</c:v>
                </c:pt>
                <c:pt idx="18889">
                  <c:v>73.379976654081588</c:v>
                </c:pt>
                <c:pt idx="18890">
                  <c:v>73.37764788416699</c:v>
                </c:pt>
                <c:pt idx="18891">
                  <c:v>73.375173566132688</c:v>
                </c:pt>
                <c:pt idx="18892">
                  <c:v>73.372480925918907</c:v>
                </c:pt>
                <c:pt idx="18893">
                  <c:v>73.369497189465804</c:v>
                </c:pt>
                <c:pt idx="18894">
                  <c:v>73.366586227072531</c:v>
                </c:pt>
                <c:pt idx="18895">
                  <c:v>73.363675264679244</c:v>
                </c:pt>
                <c:pt idx="18896">
                  <c:v>73.360909850405648</c:v>
                </c:pt>
                <c:pt idx="18897">
                  <c:v>73.358362758311529</c:v>
                </c:pt>
                <c:pt idx="18898">
                  <c:v>73.355597344037903</c:v>
                </c:pt>
                <c:pt idx="18899">
                  <c:v>73.3526136075848</c:v>
                </c:pt>
                <c:pt idx="18900">
                  <c:v>73.34941154895219</c:v>
                </c:pt>
                <c:pt idx="18901">
                  <c:v>73.346500586558918</c:v>
                </c:pt>
                <c:pt idx="18902">
                  <c:v>73.34402626852463</c:v>
                </c:pt>
                <c:pt idx="18903">
                  <c:v>73.341697498610003</c:v>
                </c:pt>
                <c:pt idx="18904">
                  <c:v>73.338859310276575</c:v>
                </c:pt>
                <c:pt idx="18905">
                  <c:v>73.335730025703796</c:v>
                </c:pt>
                <c:pt idx="18906">
                  <c:v>73.332382418951525</c:v>
                </c:pt>
                <c:pt idx="18907">
                  <c:v>73.329471456558252</c:v>
                </c:pt>
                <c:pt idx="18908">
                  <c:v>73.326851590404303</c:v>
                </c:pt>
                <c:pt idx="18909">
                  <c:v>73.324377272370029</c:v>
                </c:pt>
                <c:pt idx="18910">
                  <c:v>73.321393535916911</c:v>
                </c:pt>
                <c:pt idx="18911">
                  <c:v>73.318409799463794</c:v>
                </c:pt>
                <c:pt idx="18912">
                  <c:v>73.315644385190183</c:v>
                </c:pt>
                <c:pt idx="18913">
                  <c:v>73.312806196856741</c:v>
                </c:pt>
                <c:pt idx="18914">
                  <c:v>73.309822460403623</c:v>
                </c:pt>
                <c:pt idx="18915">
                  <c:v>73.306620401771028</c:v>
                </c:pt>
                <c:pt idx="18916">
                  <c:v>73.303636665317924</c:v>
                </c:pt>
                <c:pt idx="18917">
                  <c:v>73.300798476984468</c:v>
                </c:pt>
                <c:pt idx="18918">
                  <c:v>73.298469707069856</c:v>
                </c:pt>
                <c:pt idx="18919">
                  <c:v>73.296504807454383</c:v>
                </c:pt>
                <c:pt idx="18920">
                  <c:v>73.293666619120941</c:v>
                </c:pt>
                <c:pt idx="18921">
                  <c:v>73.290973978907175</c:v>
                </c:pt>
                <c:pt idx="18922">
                  <c:v>73.287771920274565</c:v>
                </c:pt>
                <c:pt idx="18923">
                  <c:v>73.284860957881278</c:v>
                </c:pt>
                <c:pt idx="18924">
                  <c:v>73.282022769547837</c:v>
                </c:pt>
                <c:pt idx="18925">
                  <c:v>73.279402903393887</c:v>
                </c:pt>
                <c:pt idx="18926">
                  <c:v>73.277074133479275</c:v>
                </c:pt>
                <c:pt idx="18927">
                  <c:v>73.274527041385156</c:v>
                </c:pt>
                <c:pt idx="18928">
                  <c:v>73.271179434632884</c:v>
                </c:pt>
                <c:pt idx="18929">
                  <c:v>73.267904601940444</c:v>
                </c:pt>
                <c:pt idx="18930">
                  <c:v>73.264775317367665</c:v>
                </c:pt>
                <c:pt idx="18931">
                  <c:v>73.261864354974406</c:v>
                </c:pt>
                <c:pt idx="18932">
                  <c:v>73.258807844461458</c:v>
                </c:pt>
                <c:pt idx="18933">
                  <c:v>73.256406300487015</c:v>
                </c:pt>
                <c:pt idx="18934">
                  <c:v>73.253495338093728</c:v>
                </c:pt>
                <c:pt idx="18935">
                  <c:v>73.250875471939764</c:v>
                </c:pt>
                <c:pt idx="18936">
                  <c:v>73.248037283606322</c:v>
                </c:pt>
                <c:pt idx="18937">
                  <c:v>73.245271869332711</c:v>
                </c:pt>
                <c:pt idx="18938">
                  <c:v>73.242215358819777</c:v>
                </c:pt>
                <c:pt idx="18939">
                  <c:v>73.239013300187167</c:v>
                </c:pt>
                <c:pt idx="18940">
                  <c:v>73.235811241554558</c:v>
                </c:pt>
                <c:pt idx="18941">
                  <c:v>73.233482471639945</c:v>
                </c:pt>
                <c:pt idx="18942">
                  <c:v>73.230134864887688</c:v>
                </c:pt>
                <c:pt idx="18943">
                  <c:v>73.227514998733739</c:v>
                </c:pt>
                <c:pt idx="18944">
                  <c:v>73.224967906639606</c:v>
                </c:pt>
                <c:pt idx="18945">
                  <c:v>73.222493588605317</c:v>
                </c:pt>
                <c:pt idx="18946">
                  <c:v>73.219582626212059</c:v>
                </c:pt>
                <c:pt idx="18947">
                  <c:v>73.216889985998264</c:v>
                </c:pt>
                <c:pt idx="18948">
                  <c:v>73.214051797664823</c:v>
                </c:pt>
                <c:pt idx="18949">
                  <c:v>73.21114083527155</c:v>
                </c:pt>
                <c:pt idx="18950">
                  <c:v>73.208084324758602</c:v>
                </c:pt>
                <c:pt idx="18951">
                  <c:v>73.205391684544821</c:v>
                </c:pt>
                <c:pt idx="18952">
                  <c:v>73.203499558989193</c:v>
                </c:pt>
                <c:pt idx="18953">
                  <c:v>73.200734144715582</c:v>
                </c:pt>
                <c:pt idx="18954">
                  <c:v>73.19782318232231</c:v>
                </c:pt>
                <c:pt idx="18955">
                  <c:v>73.195348864288022</c:v>
                </c:pt>
                <c:pt idx="18956">
                  <c:v>73.192365127834918</c:v>
                </c:pt>
                <c:pt idx="18957">
                  <c:v>73.189235843262139</c:v>
                </c:pt>
                <c:pt idx="18958">
                  <c:v>73.186324880868852</c:v>
                </c:pt>
                <c:pt idx="18959">
                  <c:v>73.183341144415763</c:v>
                </c:pt>
                <c:pt idx="18960">
                  <c:v>73.180502956082307</c:v>
                </c:pt>
                <c:pt idx="18961">
                  <c:v>73.177373671509542</c:v>
                </c:pt>
                <c:pt idx="18962">
                  <c:v>73.174462709116256</c:v>
                </c:pt>
                <c:pt idx="18963">
                  <c:v>73.171624520782814</c:v>
                </c:pt>
                <c:pt idx="18964">
                  <c:v>73.168713558389541</c:v>
                </c:pt>
                <c:pt idx="18965">
                  <c:v>73.165584273816762</c:v>
                </c:pt>
                <c:pt idx="18966">
                  <c:v>73.162600537363659</c:v>
                </c:pt>
                <c:pt idx="18967">
                  <c:v>73.159835123090048</c:v>
                </c:pt>
                <c:pt idx="18968">
                  <c:v>73.157215256936098</c:v>
                </c:pt>
                <c:pt idx="18969">
                  <c:v>73.154449842662487</c:v>
                </c:pt>
                <c:pt idx="18970">
                  <c:v>73.151466106209355</c:v>
                </c:pt>
                <c:pt idx="18971">
                  <c:v>73.148264047576774</c:v>
                </c:pt>
                <c:pt idx="18972">
                  <c:v>73.145425859243332</c:v>
                </c:pt>
                <c:pt idx="18973">
                  <c:v>73.142442122790214</c:v>
                </c:pt>
                <c:pt idx="18974">
                  <c:v>73.139458386337097</c:v>
                </c:pt>
                <c:pt idx="18975">
                  <c:v>73.136838520183147</c:v>
                </c:pt>
                <c:pt idx="18976">
                  <c:v>73.134364202148873</c:v>
                </c:pt>
                <c:pt idx="18977">
                  <c:v>73.131526013815431</c:v>
                </c:pt>
                <c:pt idx="18978">
                  <c:v>73.128615051422145</c:v>
                </c:pt>
                <c:pt idx="18979">
                  <c:v>73.125849637148534</c:v>
                </c:pt>
                <c:pt idx="18980">
                  <c:v>73.122865900695416</c:v>
                </c:pt>
                <c:pt idx="18981">
                  <c:v>73.120100486421805</c:v>
                </c:pt>
                <c:pt idx="18982">
                  <c:v>73.11697120184904</c:v>
                </c:pt>
                <c:pt idx="18983">
                  <c:v>73.113987465395923</c:v>
                </c:pt>
                <c:pt idx="18984">
                  <c:v>73.111367599241987</c:v>
                </c:pt>
                <c:pt idx="18985">
                  <c:v>73.108602184968376</c:v>
                </c:pt>
                <c:pt idx="18986">
                  <c:v>73.105691222575089</c:v>
                </c:pt>
                <c:pt idx="18987">
                  <c:v>73.102707486121972</c:v>
                </c:pt>
                <c:pt idx="18988">
                  <c:v>73.100087619968036</c:v>
                </c:pt>
                <c:pt idx="18989">
                  <c:v>73.096958335395271</c:v>
                </c:pt>
                <c:pt idx="18990">
                  <c:v>73.093683502702817</c:v>
                </c:pt>
                <c:pt idx="18991">
                  <c:v>73.090554218130052</c:v>
                </c:pt>
                <c:pt idx="18992">
                  <c:v>73.087570481676948</c:v>
                </c:pt>
                <c:pt idx="18993">
                  <c:v>73.084732293343507</c:v>
                </c:pt>
                <c:pt idx="18994">
                  <c:v>73.082039653129712</c:v>
                </c:pt>
                <c:pt idx="18995">
                  <c:v>73.07920146479627</c:v>
                </c:pt>
                <c:pt idx="18996">
                  <c:v>73.076072180223491</c:v>
                </c:pt>
                <c:pt idx="18997">
                  <c:v>73.073379540009725</c:v>
                </c:pt>
                <c:pt idx="18998">
                  <c:v>73.070832447915606</c:v>
                </c:pt>
                <c:pt idx="18999">
                  <c:v>73.067994259582164</c:v>
                </c:pt>
                <c:pt idx="19000">
                  <c:v>73.065447167488045</c:v>
                </c:pt>
                <c:pt idx="19001">
                  <c:v>73.062754527274251</c:v>
                </c:pt>
                <c:pt idx="19002">
                  <c:v>73.059916338940809</c:v>
                </c:pt>
                <c:pt idx="19003">
                  <c:v>73.057005376547551</c:v>
                </c:pt>
                <c:pt idx="19004">
                  <c:v>73.054239962273925</c:v>
                </c:pt>
                <c:pt idx="19005">
                  <c:v>73.051328999880653</c:v>
                </c:pt>
                <c:pt idx="19006">
                  <c:v>73.048854681846365</c:v>
                </c:pt>
                <c:pt idx="19007">
                  <c:v>73.046162041632584</c:v>
                </c:pt>
                <c:pt idx="19008">
                  <c:v>73.042887208940144</c:v>
                </c:pt>
                <c:pt idx="19009">
                  <c:v>73.040049020606702</c:v>
                </c:pt>
                <c:pt idx="19010">
                  <c:v>73.037574702572414</c:v>
                </c:pt>
                <c:pt idx="19011">
                  <c:v>73.034372643939804</c:v>
                </c:pt>
                <c:pt idx="19012">
                  <c:v>73.031170585307208</c:v>
                </c:pt>
                <c:pt idx="19013">
                  <c:v>73.028259622913922</c:v>
                </c:pt>
                <c:pt idx="19014">
                  <c:v>73.025275886460832</c:v>
                </c:pt>
                <c:pt idx="19015">
                  <c:v>73.022292150007701</c:v>
                </c:pt>
                <c:pt idx="19016">
                  <c:v>73.019745057913582</c:v>
                </c:pt>
                <c:pt idx="19017">
                  <c:v>73.016761321460493</c:v>
                </c:pt>
                <c:pt idx="19018">
                  <c:v>73.013850359067206</c:v>
                </c:pt>
                <c:pt idx="19019">
                  <c:v>73.011012170733764</c:v>
                </c:pt>
                <c:pt idx="19020">
                  <c:v>73.008465078639645</c:v>
                </c:pt>
                <c:pt idx="19021">
                  <c:v>73.005190245947219</c:v>
                </c:pt>
                <c:pt idx="19022">
                  <c:v>73.002715927912931</c:v>
                </c:pt>
                <c:pt idx="19023">
                  <c:v>73.00002328769915</c:v>
                </c:pt>
                <c:pt idx="19024">
                  <c:v>72.997185099365694</c:v>
                </c:pt>
                <c:pt idx="19025">
                  <c:v>72.994128588852746</c:v>
                </c:pt>
                <c:pt idx="19026">
                  <c:v>72.99143594863898</c:v>
                </c:pt>
                <c:pt idx="19027">
                  <c:v>72.988524986245693</c:v>
                </c:pt>
                <c:pt idx="19028">
                  <c:v>72.985250153553267</c:v>
                </c:pt>
                <c:pt idx="19029">
                  <c:v>72.982557513339486</c:v>
                </c:pt>
                <c:pt idx="19030">
                  <c:v>72.979428228766707</c:v>
                </c:pt>
                <c:pt idx="19031">
                  <c:v>72.975935073894775</c:v>
                </c:pt>
                <c:pt idx="19032">
                  <c:v>72.973460755860486</c:v>
                </c:pt>
                <c:pt idx="19033">
                  <c:v>72.970695341586875</c:v>
                </c:pt>
                <c:pt idx="19034">
                  <c:v>72.967784379193603</c:v>
                </c:pt>
                <c:pt idx="19035">
                  <c:v>72.965310061159315</c:v>
                </c:pt>
                <c:pt idx="19036">
                  <c:v>72.962253550646366</c:v>
                </c:pt>
                <c:pt idx="19037">
                  <c:v>72.959633684492417</c:v>
                </c:pt>
                <c:pt idx="19038">
                  <c:v>72.956941044278651</c:v>
                </c:pt>
                <c:pt idx="19039">
                  <c:v>72.95366621158621</c:v>
                </c:pt>
                <c:pt idx="19040">
                  <c:v>72.950755249192923</c:v>
                </c:pt>
                <c:pt idx="19041">
                  <c:v>72.947553190560328</c:v>
                </c:pt>
                <c:pt idx="19042">
                  <c:v>72.944715002226886</c:v>
                </c:pt>
                <c:pt idx="19043">
                  <c:v>72.941949587953275</c:v>
                </c:pt>
                <c:pt idx="19044">
                  <c:v>72.939111399619819</c:v>
                </c:pt>
                <c:pt idx="19045">
                  <c:v>72.936418759406038</c:v>
                </c:pt>
                <c:pt idx="19046">
                  <c:v>72.933435022952935</c:v>
                </c:pt>
                <c:pt idx="19047">
                  <c:v>72.930742382739155</c:v>
                </c:pt>
                <c:pt idx="19048">
                  <c:v>72.927904194405713</c:v>
                </c:pt>
                <c:pt idx="19049">
                  <c:v>72.925138780132087</c:v>
                </c:pt>
                <c:pt idx="19050">
                  <c:v>72.922155043678998</c:v>
                </c:pt>
                <c:pt idx="19051">
                  <c:v>72.919244081285711</c:v>
                </c:pt>
                <c:pt idx="19052">
                  <c:v>72.916333118892439</c:v>
                </c:pt>
                <c:pt idx="19053">
                  <c:v>72.913349382439335</c:v>
                </c:pt>
                <c:pt idx="19054">
                  <c:v>72.910365645986204</c:v>
                </c:pt>
                <c:pt idx="19055">
                  <c:v>72.907454683592945</c:v>
                </c:pt>
                <c:pt idx="19056">
                  <c:v>72.904470947139828</c:v>
                </c:pt>
                <c:pt idx="19057">
                  <c:v>72.901487210686724</c:v>
                </c:pt>
                <c:pt idx="19058">
                  <c:v>72.898721796413113</c:v>
                </c:pt>
                <c:pt idx="19059">
                  <c:v>72.895446963720673</c:v>
                </c:pt>
                <c:pt idx="19060">
                  <c:v>72.892827097566723</c:v>
                </c:pt>
                <c:pt idx="19061">
                  <c:v>72.890207231412774</c:v>
                </c:pt>
                <c:pt idx="19062">
                  <c:v>72.887805687438316</c:v>
                </c:pt>
                <c:pt idx="19063">
                  <c:v>72.885185821284367</c:v>
                </c:pt>
                <c:pt idx="19064">
                  <c:v>72.882202084831277</c:v>
                </c:pt>
                <c:pt idx="19065">
                  <c:v>72.879218348378146</c:v>
                </c:pt>
                <c:pt idx="19066">
                  <c:v>72.876016289745564</c:v>
                </c:pt>
                <c:pt idx="19067">
                  <c:v>72.872887005172771</c:v>
                </c:pt>
                <c:pt idx="19068">
                  <c:v>72.870048816839329</c:v>
                </c:pt>
                <c:pt idx="19069">
                  <c:v>72.867501724745225</c:v>
                </c:pt>
                <c:pt idx="19070">
                  <c:v>72.864590762351938</c:v>
                </c:pt>
                <c:pt idx="19071">
                  <c:v>72.861752574018496</c:v>
                </c:pt>
                <c:pt idx="19072">
                  <c:v>72.858841611625209</c:v>
                </c:pt>
                <c:pt idx="19073">
                  <c:v>72.856076197351598</c:v>
                </c:pt>
                <c:pt idx="19074">
                  <c:v>72.853310783077987</c:v>
                </c:pt>
                <c:pt idx="19075">
                  <c:v>72.850472594744559</c:v>
                </c:pt>
                <c:pt idx="19076">
                  <c:v>72.847779954530765</c:v>
                </c:pt>
                <c:pt idx="19077">
                  <c:v>72.844868992137478</c:v>
                </c:pt>
                <c:pt idx="19078">
                  <c:v>72.842030803804036</c:v>
                </c:pt>
                <c:pt idx="19079">
                  <c:v>72.839047067350933</c:v>
                </c:pt>
                <c:pt idx="19080">
                  <c:v>72.836208879017477</c:v>
                </c:pt>
                <c:pt idx="19081">
                  <c:v>72.833370690684049</c:v>
                </c:pt>
                <c:pt idx="19082">
                  <c:v>72.830095857991608</c:v>
                </c:pt>
                <c:pt idx="19083">
                  <c:v>72.827257669658167</c:v>
                </c:pt>
                <c:pt idx="19084">
                  <c:v>72.824856125683709</c:v>
                </c:pt>
                <c:pt idx="19085">
                  <c:v>72.821945163290422</c:v>
                </c:pt>
                <c:pt idx="19086">
                  <c:v>72.819470845256149</c:v>
                </c:pt>
                <c:pt idx="19087">
                  <c:v>72.816559882862862</c:v>
                </c:pt>
                <c:pt idx="19088">
                  <c:v>72.81313950205076</c:v>
                </c:pt>
                <c:pt idx="19089">
                  <c:v>72.810228539657501</c:v>
                </c:pt>
                <c:pt idx="19090">
                  <c:v>72.807535899443707</c:v>
                </c:pt>
                <c:pt idx="19091">
                  <c:v>72.804552162990603</c:v>
                </c:pt>
                <c:pt idx="19092">
                  <c:v>72.8015684265375</c:v>
                </c:pt>
                <c:pt idx="19093">
                  <c:v>72.79894856038355</c:v>
                </c:pt>
                <c:pt idx="19094">
                  <c:v>72.796255920169756</c:v>
                </c:pt>
                <c:pt idx="19095">
                  <c:v>72.792835539357654</c:v>
                </c:pt>
                <c:pt idx="19096">
                  <c:v>72.790070125084043</c:v>
                </c:pt>
                <c:pt idx="19097">
                  <c:v>72.78715916269077</c:v>
                </c:pt>
                <c:pt idx="19098">
                  <c:v>72.784102652177836</c:v>
                </c:pt>
                <c:pt idx="19099">
                  <c:v>72.781337237904225</c:v>
                </c:pt>
                <c:pt idx="19100">
                  <c:v>72.778207953331446</c:v>
                </c:pt>
                <c:pt idx="19101">
                  <c:v>72.775224216878328</c:v>
                </c:pt>
                <c:pt idx="19102">
                  <c:v>72.772793563279961</c:v>
                </c:pt>
                <c:pt idx="19103">
                  <c:v>72.769533285399476</c:v>
                </c:pt>
                <c:pt idx="19104">
                  <c:v>72.766957083681433</c:v>
                </c:pt>
                <c:pt idx="19105">
                  <c:v>72.763929682792423</c:v>
                </c:pt>
                <c:pt idx="19106">
                  <c:v>72.76068395972392</c:v>
                </c:pt>
                <c:pt idx="19107">
                  <c:v>72.757911268044325</c:v>
                </c:pt>
                <c:pt idx="19108">
                  <c:v>72.755291401890361</c:v>
                </c:pt>
                <c:pt idx="19109">
                  <c:v>72.752795251638133</c:v>
                </c:pt>
                <c:pt idx="19110">
                  <c:v>72.749906121462814</c:v>
                </c:pt>
                <c:pt idx="19111">
                  <c:v>72.746900552791757</c:v>
                </c:pt>
                <c:pt idx="19112">
                  <c:v>72.743865874496763</c:v>
                </c:pt>
                <c:pt idx="19113">
                  <c:v>72.740787531765875</c:v>
                </c:pt>
                <c:pt idx="19114">
                  <c:v>72.737469034637542</c:v>
                </c:pt>
                <c:pt idx="19115">
                  <c:v>72.734681788145977</c:v>
                </c:pt>
                <c:pt idx="19116">
                  <c:v>72.732243857141597</c:v>
                </c:pt>
                <c:pt idx="19117">
                  <c:v>72.729725874671416</c:v>
                </c:pt>
                <c:pt idx="19118">
                  <c:v>72.726596590098652</c:v>
                </c:pt>
                <c:pt idx="19119">
                  <c:v>72.723474582931857</c:v>
                </c:pt>
                <c:pt idx="19120">
                  <c:v>72.720869271589876</c:v>
                </c:pt>
                <c:pt idx="19121">
                  <c:v>72.718234850623958</c:v>
                </c:pt>
                <c:pt idx="19122">
                  <c:v>72.714756250563994</c:v>
                </c:pt>
                <c:pt idx="19123">
                  <c:v>72.711925339636537</c:v>
                </c:pt>
                <c:pt idx="19124">
                  <c:v>72.709276363858649</c:v>
                </c:pt>
                <c:pt idx="19125">
                  <c:v>72.70672199435856</c:v>
                </c:pt>
                <c:pt idx="19126">
                  <c:v>72.703963857490933</c:v>
                </c:pt>
                <c:pt idx="19127">
                  <c:v>72.700550754084801</c:v>
                </c:pt>
                <c:pt idx="19128">
                  <c:v>72.697596127255622</c:v>
                </c:pt>
                <c:pt idx="19129">
                  <c:v>72.694779771140134</c:v>
                </c:pt>
                <c:pt idx="19130">
                  <c:v>72.691912473182754</c:v>
                </c:pt>
                <c:pt idx="19131">
                  <c:v>72.688950568947604</c:v>
                </c:pt>
                <c:pt idx="19132">
                  <c:v>72.686432586477409</c:v>
                </c:pt>
                <c:pt idx="19133">
                  <c:v>72.683427017806352</c:v>
                </c:pt>
                <c:pt idx="19134">
                  <c:v>72.680661603532741</c:v>
                </c:pt>
                <c:pt idx="19135">
                  <c:v>72.677626925237746</c:v>
                </c:pt>
                <c:pt idx="19136">
                  <c:v>72.674701408032504</c:v>
                </c:pt>
                <c:pt idx="19137">
                  <c:v>72.672088819284539</c:v>
                </c:pt>
                <c:pt idx="19138">
                  <c:v>72.668930425087837</c:v>
                </c:pt>
                <c:pt idx="19139">
                  <c:v>72.666310558933887</c:v>
                </c:pt>
                <c:pt idx="19140">
                  <c:v>72.663195829173077</c:v>
                </c:pt>
                <c:pt idx="19141">
                  <c:v>72.660379473057588</c:v>
                </c:pt>
                <c:pt idx="19142">
                  <c:v>72.65723563367284</c:v>
                </c:pt>
                <c:pt idx="19143">
                  <c:v>72.654644877142843</c:v>
                </c:pt>
                <c:pt idx="19144">
                  <c:v>72.651457373322188</c:v>
                </c:pt>
                <c:pt idx="19145">
                  <c:v>72.648298979125485</c:v>
                </c:pt>
                <c:pt idx="19146">
                  <c:v>72.645242468612537</c:v>
                </c:pt>
                <c:pt idx="19147">
                  <c:v>72.642666266894494</c:v>
                </c:pt>
                <c:pt idx="19148">
                  <c:v>72.640111897394391</c:v>
                </c:pt>
                <c:pt idx="19149">
                  <c:v>72.636997167633581</c:v>
                </c:pt>
                <c:pt idx="19150">
                  <c:v>72.634704784748877</c:v>
                </c:pt>
                <c:pt idx="19151">
                  <c:v>72.63152455833422</c:v>
                </c:pt>
                <c:pt idx="19152">
                  <c:v>72.628424383385394</c:v>
                </c:pt>
                <c:pt idx="19153">
                  <c:v>72.625258711782692</c:v>
                </c:pt>
                <c:pt idx="19154">
                  <c:v>72.622369581607373</c:v>
                </c:pt>
                <c:pt idx="19155">
                  <c:v>72.619327625906394</c:v>
                </c:pt>
                <c:pt idx="19156">
                  <c:v>72.616351166859275</c:v>
                </c:pt>
                <c:pt idx="19157">
                  <c:v>72.613658526645494</c:v>
                </c:pt>
                <c:pt idx="19158">
                  <c:v>72.611089602333422</c:v>
                </c:pt>
                <c:pt idx="19159">
                  <c:v>72.608098588474334</c:v>
                </c:pt>
                <c:pt idx="19160">
                  <c:v>72.605573328598169</c:v>
                </c:pt>
                <c:pt idx="19161">
                  <c:v>72.602727862858742</c:v>
                </c:pt>
                <c:pt idx="19162">
                  <c:v>72.599445752760317</c:v>
                </c:pt>
                <c:pt idx="19163">
                  <c:v>72.596331022999522</c:v>
                </c:pt>
                <c:pt idx="19164">
                  <c:v>72.592750539255775</c:v>
                </c:pt>
                <c:pt idx="19165">
                  <c:v>72.590356272687302</c:v>
                </c:pt>
                <c:pt idx="19166">
                  <c:v>72.58735798142223</c:v>
                </c:pt>
                <c:pt idx="19167">
                  <c:v>72.584279638691342</c:v>
                </c:pt>
                <c:pt idx="19168">
                  <c:v>72.58159427588356</c:v>
                </c:pt>
                <c:pt idx="19169">
                  <c:v>72.579018074165489</c:v>
                </c:pt>
                <c:pt idx="19170">
                  <c:v>72.57588151218674</c:v>
                </c:pt>
                <c:pt idx="19171">
                  <c:v>72.572955994981498</c:v>
                </c:pt>
                <c:pt idx="19172">
                  <c:v>72.569884929656595</c:v>
                </c:pt>
                <c:pt idx="19173">
                  <c:v>72.566675593618001</c:v>
                </c:pt>
                <c:pt idx="19174">
                  <c:v>72.564237662613635</c:v>
                </c:pt>
                <c:pt idx="19175">
                  <c:v>72.560846391425457</c:v>
                </c:pt>
                <c:pt idx="19176">
                  <c:v>72.558095531963815</c:v>
                </c:pt>
                <c:pt idx="19177">
                  <c:v>72.555504775433803</c:v>
                </c:pt>
                <c:pt idx="19178">
                  <c:v>72.552149891275548</c:v>
                </c:pt>
                <c:pt idx="19179">
                  <c:v>72.549413586625874</c:v>
                </c:pt>
                <c:pt idx="19180">
                  <c:v>72.546553566074479</c:v>
                </c:pt>
                <c:pt idx="19181">
                  <c:v>72.543300565600006</c:v>
                </c:pt>
                <c:pt idx="19182">
                  <c:v>72.540251332493028</c:v>
                </c:pt>
                <c:pt idx="19183">
                  <c:v>72.537536860061309</c:v>
                </c:pt>
                <c:pt idx="19184">
                  <c:v>72.534698671727853</c:v>
                </c:pt>
                <c:pt idx="19185">
                  <c:v>72.531984199296119</c:v>
                </c:pt>
                <c:pt idx="19186">
                  <c:v>72.529102346526784</c:v>
                </c:pt>
                <c:pt idx="19187">
                  <c:v>72.52607494563776</c:v>
                </c:pt>
                <c:pt idx="19188">
                  <c:v>72.522872887005178</c:v>
                </c:pt>
                <c:pt idx="19189">
                  <c:v>72.519532557658877</c:v>
                </c:pt>
                <c:pt idx="19190">
                  <c:v>72.516614317859634</c:v>
                </c:pt>
                <c:pt idx="19191">
                  <c:v>72.513579639564625</c:v>
                </c:pt>
                <c:pt idx="19192">
                  <c:v>72.510988883034628</c:v>
                </c:pt>
                <c:pt idx="19193">
                  <c:v>72.507917817709711</c:v>
                </c:pt>
                <c:pt idx="19194">
                  <c:v>72.505021410128407</c:v>
                </c:pt>
                <c:pt idx="19195">
                  <c:v>72.50228510547872</c:v>
                </c:pt>
                <c:pt idx="19196">
                  <c:v>72.499454194551248</c:v>
                </c:pt>
                <c:pt idx="19197">
                  <c:v>72.49654323215799</c:v>
                </c:pt>
                <c:pt idx="19198">
                  <c:v>72.493734153448457</c:v>
                </c:pt>
                <c:pt idx="19199">
                  <c:v>72.4903865466962</c:v>
                </c:pt>
                <c:pt idx="19200">
                  <c:v>72.487395532837112</c:v>
                </c:pt>
                <c:pt idx="19201">
                  <c:v>72.48397515202501</c:v>
                </c:pt>
                <c:pt idx="19202">
                  <c:v>72.480918641512062</c:v>
                </c:pt>
                <c:pt idx="19203">
                  <c:v>72.478677200469249</c:v>
                </c:pt>
                <c:pt idx="19204">
                  <c:v>72.475678909204163</c:v>
                </c:pt>
                <c:pt idx="19205">
                  <c:v>72.472913494930552</c:v>
                </c:pt>
                <c:pt idx="19206">
                  <c:v>72.469995255131309</c:v>
                </c:pt>
                <c:pt idx="19207">
                  <c:v>72.466844138340576</c:v>
                </c:pt>
                <c:pt idx="19208">
                  <c:v>72.464624529515703</c:v>
                </c:pt>
                <c:pt idx="19209">
                  <c:v>72.461953721519862</c:v>
                </c:pt>
                <c:pt idx="19210">
                  <c:v>72.458831714353082</c:v>
                </c:pt>
                <c:pt idx="19211">
                  <c:v>72.455833423087995</c:v>
                </c:pt>
                <c:pt idx="19212">
                  <c:v>72.453060731408399</c:v>
                </c:pt>
                <c:pt idx="19213">
                  <c:v>72.450055162737343</c:v>
                </c:pt>
                <c:pt idx="19214">
                  <c:v>72.446976820006455</c:v>
                </c:pt>
                <c:pt idx="19215">
                  <c:v>72.444102244643105</c:v>
                </c:pt>
                <c:pt idx="19216">
                  <c:v>72.441220391873756</c:v>
                </c:pt>
                <c:pt idx="19217">
                  <c:v>72.438251210232607</c:v>
                </c:pt>
                <c:pt idx="19218">
                  <c:v>72.435107370847874</c:v>
                </c:pt>
                <c:pt idx="19219">
                  <c:v>72.431817983343478</c:v>
                </c:pt>
                <c:pt idx="19220">
                  <c:v>72.428754195424546</c:v>
                </c:pt>
                <c:pt idx="19221">
                  <c:v>72.425719517129551</c:v>
                </c:pt>
                <c:pt idx="19222">
                  <c:v>72.423223366877323</c:v>
                </c:pt>
                <c:pt idx="19223">
                  <c:v>72.419788431253252</c:v>
                </c:pt>
                <c:pt idx="19224">
                  <c:v>72.416491766342858</c:v>
                </c:pt>
                <c:pt idx="19225">
                  <c:v>72.413609913573524</c:v>
                </c:pt>
                <c:pt idx="19226">
                  <c:v>72.410728060804189</c:v>
                </c:pt>
                <c:pt idx="19227">
                  <c:v>72.408166413898087</c:v>
                </c:pt>
                <c:pt idx="19228">
                  <c:v>72.405037129325322</c:v>
                </c:pt>
                <c:pt idx="19229">
                  <c:v>72.401936954376495</c:v>
                </c:pt>
                <c:pt idx="19230">
                  <c:v>72.398865889051578</c:v>
                </c:pt>
                <c:pt idx="19231">
                  <c:v>72.395918539628383</c:v>
                </c:pt>
                <c:pt idx="19232">
                  <c:v>72.393429666782126</c:v>
                </c:pt>
                <c:pt idx="19233">
                  <c:v>72.39040226589313</c:v>
                </c:pt>
                <c:pt idx="19234">
                  <c:v>72.387513135717796</c:v>
                </c:pt>
                <c:pt idx="19235">
                  <c:v>72.384311077085187</c:v>
                </c:pt>
                <c:pt idx="19236">
                  <c:v>72.381189069918392</c:v>
                </c:pt>
                <c:pt idx="19237">
                  <c:v>72.377979733879812</c:v>
                </c:pt>
                <c:pt idx="19238">
                  <c:v>72.375076048892524</c:v>
                </c:pt>
                <c:pt idx="19239">
                  <c:v>72.372354299054805</c:v>
                </c:pt>
                <c:pt idx="19240">
                  <c:v>72.369581607375196</c:v>
                </c:pt>
                <c:pt idx="19241">
                  <c:v>72.366445045396461</c:v>
                </c:pt>
                <c:pt idx="19242">
                  <c:v>72.363621411874973</c:v>
                </c:pt>
                <c:pt idx="19243">
                  <c:v>72.360382966212455</c:v>
                </c:pt>
                <c:pt idx="19244">
                  <c:v>72.357035359460184</c:v>
                </c:pt>
                <c:pt idx="19245">
                  <c:v>72.354138951878866</c:v>
                </c:pt>
                <c:pt idx="19246">
                  <c:v>72.351453589071085</c:v>
                </c:pt>
                <c:pt idx="19247">
                  <c:v>72.34882644551115</c:v>
                </c:pt>
                <c:pt idx="19248">
                  <c:v>72.345784489810171</c:v>
                </c:pt>
                <c:pt idx="19249">
                  <c:v>72.343208288092129</c:v>
                </c:pt>
                <c:pt idx="19250">
                  <c:v>72.340712137839887</c:v>
                </c:pt>
                <c:pt idx="19251">
                  <c:v>72.337480969583339</c:v>
                </c:pt>
                <c:pt idx="19252">
                  <c:v>72.334635503843913</c:v>
                </c:pt>
                <c:pt idx="19253">
                  <c:v>72.332102966561777</c:v>
                </c:pt>
                <c:pt idx="19254">
                  <c:v>72.329111952702689</c:v>
                </c:pt>
                <c:pt idx="19255">
                  <c:v>72.326128216249572</c:v>
                </c:pt>
                <c:pt idx="19256">
                  <c:v>72.323173589420392</c:v>
                </c:pt>
                <c:pt idx="19257">
                  <c:v>72.320080691877536</c:v>
                </c:pt>
                <c:pt idx="19258">
                  <c:v>72.317519044971448</c:v>
                </c:pt>
                <c:pt idx="19259">
                  <c:v>72.313996780475591</c:v>
                </c:pt>
                <c:pt idx="19260">
                  <c:v>72.310845663684859</c:v>
                </c:pt>
                <c:pt idx="19261">
                  <c:v>72.307752766142002</c:v>
                </c:pt>
                <c:pt idx="19262">
                  <c:v>72.304870913372667</c:v>
                </c:pt>
                <c:pt idx="19263">
                  <c:v>72.302054557257165</c:v>
                </c:pt>
                <c:pt idx="19264">
                  <c:v>72.298874330842509</c:v>
                </c:pt>
                <c:pt idx="19265">
                  <c:v>72.295730491457775</c:v>
                </c:pt>
                <c:pt idx="19266">
                  <c:v>72.292935967560226</c:v>
                </c:pt>
                <c:pt idx="19267">
                  <c:v>72.290170553286615</c:v>
                </c:pt>
                <c:pt idx="19268">
                  <c:v>72.286881165782219</c:v>
                </c:pt>
                <c:pt idx="19269">
                  <c:v>72.284064809666731</c:v>
                </c:pt>
                <c:pt idx="19270">
                  <c:v>72.280760867350352</c:v>
                </c:pt>
                <c:pt idx="19271">
                  <c:v>72.278221052662218</c:v>
                </c:pt>
                <c:pt idx="19272">
                  <c:v>72.275499302824514</c:v>
                </c:pt>
                <c:pt idx="19273">
                  <c:v>72.272857604452611</c:v>
                </c:pt>
                <c:pt idx="19274">
                  <c:v>72.269575494354186</c:v>
                </c:pt>
                <c:pt idx="19275">
                  <c:v>72.266227887601914</c:v>
                </c:pt>
                <c:pt idx="19276">
                  <c:v>72.262712900512042</c:v>
                </c:pt>
                <c:pt idx="19277">
                  <c:v>72.259416235601648</c:v>
                </c:pt>
                <c:pt idx="19278">
                  <c:v>72.25617778993913</c:v>
                </c:pt>
                <c:pt idx="19279">
                  <c:v>72.25391451667835</c:v>
                </c:pt>
                <c:pt idx="19280">
                  <c:v>72.250858006165402</c:v>
                </c:pt>
                <c:pt idx="19281">
                  <c:v>72.24759045087896</c:v>
                </c:pt>
                <c:pt idx="19282">
                  <c:v>72.244774094763471</c:v>
                </c:pt>
                <c:pt idx="19283">
                  <c:v>72.24184857755823</c:v>
                </c:pt>
                <c:pt idx="19284">
                  <c:v>72.238966724788881</c:v>
                </c:pt>
                <c:pt idx="19285">
                  <c:v>72.235982988335763</c:v>
                </c:pt>
                <c:pt idx="19286">
                  <c:v>72.233144800002322</c:v>
                </c:pt>
                <c:pt idx="19287">
                  <c:v>72.230102844301356</c:v>
                </c:pt>
                <c:pt idx="19288">
                  <c:v>72.22734470743373</c:v>
                </c:pt>
                <c:pt idx="19289">
                  <c:v>72.224208145454966</c:v>
                </c:pt>
                <c:pt idx="19290">
                  <c:v>72.22111524791211</c:v>
                </c:pt>
                <c:pt idx="19291">
                  <c:v>72.218349833638499</c:v>
                </c:pt>
                <c:pt idx="19292">
                  <c:v>72.215402484215304</c:v>
                </c:pt>
                <c:pt idx="19293">
                  <c:v>72.212265922236554</c:v>
                </c:pt>
                <c:pt idx="19294">
                  <c:v>72.20939862427916</c:v>
                </c:pt>
                <c:pt idx="19295">
                  <c:v>72.206429442638026</c:v>
                </c:pt>
                <c:pt idx="19296">
                  <c:v>72.203511202838769</c:v>
                </c:pt>
                <c:pt idx="19297">
                  <c:v>72.200294589394204</c:v>
                </c:pt>
                <c:pt idx="19298">
                  <c:v>72.197303575535116</c:v>
                </c:pt>
                <c:pt idx="19299">
                  <c:v>72.194312561676028</c:v>
                </c:pt>
                <c:pt idx="19300">
                  <c:v>72.191241496351111</c:v>
                </c:pt>
                <c:pt idx="19301">
                  <c:v>72.18814132140227</c:v>
                </c:pt>
                <c:pt idx="19302">
                  <c:v>72.185041146453429</c:v>
                </c:pt>
                <c:pt idx="19303">
                  <c:v>72.18206468740631</c:v>
                </c:pt>
                <c:pt idx="19304">
                  <c:v>72.178971789863439</c:v>
                </c:pt>
                <c:pt idx="19305">
                  <c:v>72.176359201115474</c:v>
                </c:pt>
                <c:pt idx="19306">
                  <c:v>72.17330269060254</c:v>
                </c:pt>
                <c:pt idx="19307">
                  <c:v>72.170690101854575</c:v>
                </c:pt>
                <c:pt idx="19308">
                  <c:v>72.167888300551041</c:v>
                </c:pt>
                <c:pt idx="19309">
                  <c:v>72.164737183760323</c:v>
                </c:pt>
                <c:pt idx="19310">
                  <c:v>72.161898995426881</c:v>
                </c:pt>
                <c:pt idx="19311">
                  <c:v>72.158580498298548</c:v>
                </c:pt>
                <c:pt idx="19312">
                  <c:v>72.155152840080461</c:v>
                </c:pt>
                <c:pt idx="19313">
                  <c:v>72.152016278101712</c:v>
                </c:pt>
                <c:pt idx="19314">
                  <c:v>72.149105315708411</c:v>
                </c:pt>
                <c:pt idx="19315">
                  <c:v>72.14615796628523</c:v>
                </c:pt>
                <c:pt idx="19316">
                  <c:v>72.143334332763743</c:v>
                </c:pt>
                <c:pt idx="19317">
                  <c:v>72.140219603002947</c:v>
                </c:pt>
                <c:pt idx="19318">
                  <c:v>72.137519685383182</c:v>
                </c:pt>
                <c:pt idx="19319">
                  <c:v>72.134914374041202</c:v>
                </c:pt>
                <c:pt idx="19320">
                  <c:v>72.131603154318853</c:v>
                </c:pt>
                <c:pt idx="19321">
                  <c:v>72.128764965985397</c:v>
                </c:pt>
                <c:pt idx="19322">
                  <c:v>72.125693900660494</c:v>
                </c:pt>
                <c:pt idx="19323">
                  <c:v>72.122368126126176</c:v>
                </c:pt>
                <c:pt idx="19324">
                  <c:v>72.119391667079043</c:v>
                </c:pt>
                <c:pt idx="19325">
                  <c:v>72.116589865775509</c:v>
                </c:pt>
                <c:pt idx="19326">
                  <c:v>72.114231986236959</c:v>
                </c:pt>
                <c:pt idx="19327">
                  <c:v>72.111146366100101</c:v>
                </c:pt>
                <c:pt idx="19328">
                  <c:v>72.107733262693969</c:v>
                </c:pt>
                <c:pt idx="19329">
                  <c:v>72.104909629172496</c:v>
                </c:pt>
                <c:pt idx="19330">
                  <c:v>72.102216988958716</c:v>
                </c:pt>
                <c:pt idx="19331">
                  <c:v>72.098905769236367</c:v>
                </c:pt>
                <c:pt idx="19332">
                  <c:v>72.096023916467004</c:v>
                </c:pt>
                <c:pt idx="19333">
                  <c:v>72.09305473482587</c:v>
                </c:pt>
                <c:pt idx="19334">
                  <c:v>72.090020056530889</c:v>
                </c:pt>
                <c:pt idx="19335">
                  <c:v>72.087050874889741</c:v>
                </c:pt>
                <c:pt idx="19336">
                  <c:v>72.08453289241956</c:v>
                </c:pt>
                <c:pt idx="19337">
                  <c:v>72.081563710778411</c:v>
                </c:pt>
                <c:pt idx="19338">
                  <c:v>72.078863793158661</c:v>
                </c:pt>
                <c:pt idx="19339">
                  <c:v>72.076025604825205</c:v>
                </c:pt>
                <c:pt idx="19340">
                  <c:v>72.072881765440471</c:v>
                </c:pt>
                <c:pt idx="19341">
                  <c:v>72.069643319777938</c:v>
                </c:pt>
                <c:pt idx="19342">
                  <c:v>72.06664502851288</c:v>
                </c:pt>
                <c:pt idx="19343">
                  <c:v>72.063624905029855</c:v>
                </c:pt>
                <c:pt idx="19344">
                  <c:v>72.060735774854507</c:v>
                </c:pt>
                <c:pt idx="19345">
                  <c:v>72.057490051786019</c:v>
                </c:pt>
                <c:pt idx="19346">
                  <c:v>72.054135167627763</c:v>
                </c:pt>
                <c:pt idx="19347">
                  <c:v>72.051049547490891</c:v>
                </c:pt>
                <c:pt idx="19348">
                  <c:v>72.047745605174512</c:v>
                </c:pt>
                <c:pt idx="19349">
                  <c:v>72.044871029811162</c:v>
                </c:pt>
                <c:pt idx="19350">
                  <c:v>72.041778132268306</c:v>
                </c:pt>
                <c:pt idx="19351">
                  <c:v>72.038787118409218</c:v>
                </c:pt>
                <c:pt idx="19352">
                  <c:v>72.035788827144131</c:v>
                </c:pt>
                <c:pt idx="19353">
                  <c:v>72.032790535879059</c:v>
                </c:pt>
                <c:pt idx="19354">
                  <c:v>72.029421096908848</c:v>
                </c:pt>
                <c:pt idx="19355">
                  <c:v>72.026844895190791</c:v>
                </c:pt>
                <c:pt idx="19356">
                  <c:v>72.024174087194964</c:v>
                </c:pt>
                <c:pt idx="19357">
                  <c:v>72.021423227733308</c:v>
                </c:pt>
                <c:pt idx="19358">
                  <c:v>72.018257556130621</c:v>
                </c:pt>
                <c:pt idx="19359">
                  <c:v>72.015077329715965</c:v>
                </c:pt>
                <c:pt idx="19360">
                  <c:v>72.0118607162714</c:v>
                </c:pt>
                <c:pt idx="19361">
                  <c:v>72.009066192373865</c:v>
                </c:pt>
                <c:pt idx="19362">
                  <c:v>72.006861138360946</c:v>
                </c:pt>
                <c:pt idx="19363">
                  <c:v>72.004022950027505</c:v>
                </c:pt>
                <c:pt idx="19364">
                  <c:v>72.001133819852186</c:v>
                </c:pt>
                <c:pt idx="19365">
                  <c:v>71.998266521894806</c:v>
                </c:pt>
                <c:pt idx="19366">
                  <c:v>71.995231843599811</c:v>
                </c:pt>
                <c:pt idx="19367">
                  <c:v>71.991651359856078</c:v>
                </c:pt>
                <c:pt idx="19368">
                  <c:v>71.988143650172191</c:v>
                </c:pt>
                <c:pt idx="19369">
                  <c:v>71.984970701163505</c:v>
                </c:pt>
                <c:pt idx="19370">
                  <c:v>71.982198009483923</c:v>
                </c:pt>
                <c:pt idx="19371">
                  <c:v>71.979025060475237</c:v>
                </c:pt>
                <c:pt idx="19372">
                  <c:v>71.976172317329841</c:v>
                </c:pt>
                <c:pt idx="19373">
                  <c:v>71.97331957418443</c:v>
                </c:pt>
                <c:pt idx="19374">
                  <c:v>71.970212121829604</c:v>
                </c:pt>
                <c:pt idx="19375">
                  <c:v>71.967017340602979</c:v>
                </c:pt>
                <c:pt idx="19376">
                  <c:v>71.964128210427646</c:v>
                </c:pt>
                <c:pt idx="19377">
                  <c:v>71.960678719991606</c:v>
                </c:pt>
                <c:pt idx="19378">
                  <c:v>71.958102518273563</c:v>
                </c:pt>
                <c:pt idx="19379">
                  <c:v>71.955053285166599</c:v>
                </c:pt>
                <c:pt idx="19380">
                  <c:v>71.952025884277603</c:v>
                </c:pt>
                <c:pt idx="19381">
                  <c:v>71.948889322298839</c:v>
                </c:pt>
                <c:pt idx="19382">
                  <c:v>71.946189404679075</c:v>
                </c:pt>
                <c:pt idx="19383">
                  <c:v>71.943118339354172</c:v>
                </c:pt>
                <c:pt idx="19384">
                  <c:v>71.940229209178838</c:v>
                </c:pt>
                <c:pt idx="19385">
                  <c:v>71.93723819531975</c:v>
                </c:pt>
                <c:pt idx="19386">
                  <c:v>71.93411618815297</c:v>
                </c:pt>
                <c:pt idx="19387">
                  <c:v>71.931190670947714</c:v>
                </c:pt>
                <c:pt idx="19388">
                  <c:v>71.928294263366411</c:v>
                </c:pt>
                <c:pt idx="19389">
                  <c:v>71.925063095109877</c:v>
                </c:pt>
                <c:pt idx="19390">
                  <c:v>71.922465061173867</c:v>
                </c:pt>
                <c:pt idx="19391">
                  <c:v>71.919073789985703</c:v>
                </c:pt>
                <c:pt idx="19392">
                  <c:v>71.916352040147984</c:v>
                </c:pt>
                <c:pt idx="19393">
                  <c:v>71.913419245536772</c:v>
                </c:pt>
                <c:pt idx="19394">
                  <c:v>71.910639276451178</c:v>
                </c:pt>
                <c:pt idx="19395">
                  <c:v>71.907320779322845</c:v>
                </c:pt>
                <c:pt idx="19396">
                  <c:v>71.903813069638957</c:v>
                </c:pt>
                <c:pt idx="19397">
                  <c:v>71.900640120630271</c:v>
                </c:pt>
                <c:pt idx="19398">
                  <c:v>71.897794654890845</c:v>
                </c:pt>
                <c:pt idx="19399">
                  <c:v>71.894454325544572</c:v>
                </c:pt>
                <c:pt idx="19400">
                  <c:v>71.891266821723917</c:v>
                </c:pt>
                <c:pt idx="19401">
                  <c:v>71.888173924181061</c:v>
                </c:pt>
                <c:pt idx="19402">
                  <c:v>71.885270239193773</c:v>
                </c:pt>
                <c:pt idx="19403">
                  <c:v>71.882526657138115</c:v>
                </c:pt>
                <c:pt idx="19404">
                  <c:v>71.879477424031151</c:v>
                </c:pt>
                <c:pt idx="19405">
                  <c:v>71.876144372090849</c:v>
                </c:pt>
                <c:pt idx="19406">
                  <c:v>71.873087861577915</c:v>
                </c:pt>
                <c:pt idx="19407">
                  <c:v>71.869580151894013</c:v>
                </c:pt>
                <c:pt idx="19408">
                  <c:v>71.866552751005003</c:v>
                </c:pt>
                <c:pt idx="19409">
                  <c:v>71.863539904927961</c:v>
                </c:pt>
                <c:pt idx="19410">
                  <c:v>71.860483394415013</c:v>
                </c:pt>
                <c:pt idx="19411">
                  <c:v>71.85749965796191</c:v>
                </c:pt>
                <c:pt idx="19412">
                  <c:v>71.854566863350684</c:v>
                </c:pt>
                <c:pt idx="19413">
                  <c:v>71.85133569509415</c:v>
                </c:pt>
                <c:pt idx="19414">
                  <c:v>71.848512061572663</c:v>
                </c:pt>
                <c:pt idx="19415">
                  <c:v>71.846197846470019</c:v>
                </c:pt>
                <c:pt idx="19416">
                  <c:v>71.843425154790424</c:v>
                </c:pt>
                <c:pt idx="19417">
                  <c:v>71.84071068235869</c:v>
                </c:pt>
                <c:pt idx="19418">
                  <c:v>71.837595952597894</c:v>
                </c:pt>
                <c:pt idx="19419">
                  <c:v>71.834022746260132</c:v>
                </c:pt>
                <c:pt idx="19420">
                  <c:v>71.830806132815567</c:v>
                </c:pt>
                <c:pt idx="19421">
                  <c:v>71.827931557452203</c:v>
                </c:pt>
                <c:pt idx="19422">
                  <c:v>71.825027872464915</c:v>
                </c:pt>
                <c:pt idx="19423">
                  <c:v>71.822233348567366</c:v>
                </c:pt>
                <c:pt idx="19424">
                  <c:v>71.818725638883478</c:v>
                </c:pt>
                <c:pt idx="19425">
                  <c:v>71.815741902430361</c:v>
                </c:pt>
                <c:pt idx="19426">
                  <c:v>71.812940101126827</c:v>
                </c:pt>
                <c:pt idx="19427">
                  <c:v>71.810131022417309</c:v>
                </c:pt>
                <c:pt idx="19428">
                  <c:v>71.807140008558221</c:v>
                </c:pt>
                <c:pt idx="19429">
                  <c:v>71.804243600976918</c:v>
                </c:pt>
                <c:pt idx="19430">
                  <c:v>71.801616457416984</c:v>
                </c:pt>
                <c:pt idx="19431">
                  <c:v>71.798348902130527</c:v>
                </c:pt>
                <c:pt idx="19432">
                  <c:v>71.795015850190225</c:v>
                </c:pt>
                <c:pt idx="19433">
                  <c:v>71.792206771480721</c:v>
                </c:pt>
                <c:pt idx="19434">
                  <c:v>71.789048377284018</c:v>
                </c:pt>
                <c:pt idx="19435">
                  <c:v>71.785970034553117</c:v>
                </c:pt>
                <c:pt idx="19436">
                  <c:v>71.783204620279506</c:v>
                </c:pt>
                <c:pt idx="19437">
                  <c:v>71.779944342399034</c:v>
                </c:pt>
                <c:pt idx="19438">
                  <c:v>71.776924218916022</c:v>
                </c:pt>
                <c:pt idx="19439">
                  <c:v>71.773802211749228</c:v>
                </c:pt>
                <c:pt idx="19440">
                  <c:v>71.770716591612356</c:v>
                </c:pt>
                <c:pt idx="19441">
                  <c:v>71.767892958090869</c:v>
                </c:pt>
                <c:pt idx="19442">
                  <c:v>71.765178485659149</c:v>
                </c:pt>
                <c:pt idx="19443">
                  <c:v>71.761685330787202</c:v>
                </c:pt>
                <c:pt idx="19444">
                  <c:v>71.757952021517823</c:v>
                </c:pt>
                <c:pt idx="19445">
                  <c:v>71.754742685479243</c:v>
                </c:pt>
                <c:pt idx="19446">
                  <c:v>71.75178805865005</c:v>
                </c:pt>
                <c:pt idx="19447">
                  <c:v>71.749080863624329</c:v>
                </c:pt>
                <c:pt idx="19448">
                  <c:v>71.745871527585734</c:v>
                </c:pt>
                <c:pt idx="19449">
                  <c:v>71.742676746359109</c:v>
                </c:pt>
                <c:pt idx="19450">
                  <c:v>71.739954996521391</c:v>
                </c:pt>
                <c:pt idx="19451">
                  <c:v>71.736767492700764</c:v>
                </c:pt>
                <c:pt idx="19452">
                  <c:v>71.734045742863046</c:v>
                </c:pt>
                <c:pt idx="19453">
                  <c:v>71.731571424828758</c:v>
                </c:pt>
                <c:pt idx="19454">
                  <c:v>71.728165598828625</c:v>
                </c:pt>
                <c:pt idx="19455">
                  <c:v>71.724701553580616</c:v>
                </c:pt>
                <c:pt idx="19456">
                  <c:v>71.721390333858281</c:v>
                </c:pt>
                <c:pt idx="19457">
                  <c:v>71.718661306614578</c:v>
                </c:pt>
                <c:pt idx="19458">
                  <c:v>71.715401028734107</c:v>
                </c:pt>
                <c:pt idx="19459">
                  <c:v>71.712511898558787</c:v>
                </c:pt>
                <c:pt idx="19460">
                  <c:v>71.709593658759516</c:v>
                </c:pt>
                <c:pt idx="19461">
                  <c:v>71.706391600126906</c:v>
                </c:pt>
                <c:pt idx="19462">
                  <c:v>71.703487915139618</c:v>
                </c:pt>
                <c:pt idx="19463">
                  <c:v>71.700526010904468</c:v>
                </c:pt>
                <c:pt idx="19464">
                  <c:v>71.697585938887258</c:v>
                </c:pt>
                <c:pt idx="19465">
                  <c:v>71.694500318750372</c:v>
                </c:pt>
                <c:pt idx="19466">
                  <c:v>71.691203653839992</c:v>
                </c:pt>
                <c:pt idx="19467">
                  <c:v>71.688263581822781</c:v>
                </c:pt>
                <c:pt idx="19468">
                  <c:v>71.685439948301294</c:v>
                </c:pt>
                <c:pt idx="19469">
                  <c:v>71.682092341549037</c:v>
                </c:pt>
                <c:pt idx="19470">
                  <c:v>71.67918137915575</c:v>
                </c:pt>
                <c:pt idx="19471">
                  <c:v>71.675739166125709</c:v>
                </c:pt>
                <c:pt idx="19472">
                  <c:v>71.672551662305068</c:v>
                </c:pt>
                <c:pt idx="19473">
                  <c:v>71.670113731300702</c:v>
                </c:pt>
                <c:pt idx="19474">
                  <c:v>71.667028111163816</c:v>
                </c:pt>
                <c:pt idx="19475">
                  <c:v>71.663789665501312</c:v>
                </c:pt>
                <c:pt idx="19476">
                  <c:v>71.660500277996903</c:v>
                </c:pt>
                <c:pt idx="19477">
                  <c:v>71.657516541543799</c:v>
                </c:pt>
                <c:pt idx="19478">
                  <c:v>71.654634688774451</c:v>
                </c:pt>
                <c:pt idx="19479">
                  <c:v>71.651469017171763</c:v>
                </c:pt>
                <c:pt idx="19480">
                  <c:v>71.648558054778491</c:v>
                </c:pt>
                <c:pt idx="19481">
                  <c:v>71.645377828363834</c:v>
                </c:pt>
                <c:pt idx="19482">
                  <c:v>71.642379537098748</c:v>
                </c:pt>
                <c:pt idx="19483">
                  <c:v>71.639075594782383</c:v>
                </c:pt>
                <c:pt idx="19484">
                  <c:v>71.63583714911988</c:v>
                </c:pt>
                <c:pt idx="19485">
                  <c:v>71.6331372315001</c:v>
                </c:pt>
                <c:pt idx="19486">
                  <c:v>71.63019715948289</c:v>
                </c:pt>
                <c:pt idx="19487">
                  <c:v>71.627388080773386</c:v>
                </c:pt>
                <c:pt idx="19488">
                  <c:v>71.624295183230515</c:v>
                </c:pt>
                <c:pt idx="19489">
                  <c:v>71.62158798820478</c:v>
                </c:pt>
                <c:pt idx="19490">
                  <c:v>71.618400484384139</c:v>
                </c:pt>
                <c:pt idx="19491">
                  <c:v>71.615293032029314</c:v>
                </c:pt>
                <c:pt idx="19492">
                  <c:v>71.612243798922364</c:v>
                </c:pt>
                <c:pt idx="19493">
                  <c:v>71.60895441141794</c:v>
                </c:pt>
                <c:pt idx="19494">
                  <c:v>71.606043449024682</c:v>
                </c:pt>
                <c:pt idx="19495">
                  <c:v>71.602790448550195</c:v>
                </c:pt>
                <c:pt idx="19496">
                  <c:v>71.60017785980223</c:v>
                </c:pt>
                <c:pt idx="19497">
                  <c:v>71.596641040494404</c:v>
                </c:pt>
                <c:pt idx="19498">
                  <c:v>71.593438981861794</c:v>
                </c:pt>
                <c:pt idx="19499">
                  <c:v>71.590084097703539</c:v>
                </c:pt>
                <c:pt idx="19500">
                  <c:v>71.587187690122221</c:v>
                </c:pt>
                <c:pt idx="19501">
                  <c:v>71.584203953669117</c:v>
                </c:pt>
                <c:pt idx="19502">
                  <c:v>71.581358487929691</c:v>
                </c:pt>
                <c:pt idx="19503">
                  <c:v>71.578105487455204</c:v>
                </c:pt>
                <c:pt idx="19504">
                  <c:v>71.574881596604655</c:v>
                </c:pt>
                <c:pt idx="19505">
                  <c:v>71.571723202407938</c:v>
                </c:pt>
                <c:pt idx="19506">
                  <c:v>71.569074226630065</c:v>
                </c:pt>
                <c:pt idx="19507">
                  <c:v>71.566003161305161</c:v>
                </c:pt>
                <c:pt idx="19508">
                  <c:v>71.563106753723844</c:v>
                </c:pt>
                <c:pt idx="19509">
                  <c:v>71.560203068736556</c:v>
                </c:pt>
                <c:pt idx="19510">
                  <c:v>71.556811797548391</c:v>
                </c:pt>
                <c:pt idx="19511">
                  <c:v>71.553660680757659</c:v>
                </c:pt>
                <c:pt idx="19512">
                  <c:v>71.550764273176355</c:v>
                </c:pt>
                <c:pt idx="19513">
                  <c:v>71.547882420407007</c:v>
                </c:pt>
                <c:pt idx="19514">
                  <c:v>71.544636697338504</c:v>
                </c:pt>
                <c:pt idx="19515">
                  <c:v>71.541572909419571</c:v>
                </c:pt>
                <c:pt idx="19516">
                  <c:v>71.538268967103207</c:v>
                </c:pt>
                <c:pt idx="19517">
                  <c:v>71.535532662453534</c:v>
                </c:pt>
                <c:pt idx="19518">
                  <c:v>71.532694474120078</c:v>
                </c:pt>
                <c:pt idx="19519">
                  <c:v>71.529688905449021</c:v>
                </c:pt>
                <c:pt idx="19520">
                  <c:v>71.526312189072826</c:v>
                </c:pt>
                <c:pt idx="19521">
                  <c:v>71.523190181906031</c:v>
                </c:pt>
                <c:pt idx="19522">
                  <c:v>71.519667917410175</c:v>
                </c:pt>
                <c:pt idx="19523">
                  <c:v>71.516393084717734</c:v>
                </c:pt>
                <c:pt idx="19524">
                  <c:v>71.513547618978308</c:v>
                </c:pt>
                <c:pt idx="19525">
                  <c:v>71.511022359102142</c:v>
                </c:pt>
                <c:pt idx="19526">
                  <c:v>71.508176893362702</c:v>
                </c:pt>
                <c:pt idx="19527">
                  <c:v>71.504872951046352</c:v>
                </c:pt>
                <c:pt idx="19528">
                  <c:v>71.501736389067588</c:v>
                </c:pt>
                <c:pt idx="19529">
                  <c:v>71.498723542990547</c:v>
                </c:pt>
                <c:pt idx="19530">
                  <c:v>71.495601535823752</c:v>
                </c:pt>
                <c:pt idx="19531">
                  <c:v>71.492006497268051</c:v>
                </c:pt>
                <c:pt idx="19532">
                  <c:v>71.488804438635455</c:v>
                </c:pt>
                <c:pt idx="19533">
                  <c:v>71.485900753648153</c:v>
                </c:pt>
                <c:pt idx="19534">
                  <c:v>71.482960681630942</c:v>
                </c:pt>
                <c:pt idx="19535">
                  <c:v>71.479976945177839</c:v>
                </c:pt>
                <c:pt idx="19536">
                  <c:v>71.477036873160628</c:v>
                </c:pt>
                <c:pt idx="19537">
                  <c:v>71.473812982310079</c:v>
                </c:pt>
                <c:pt idx="19538">
                  <c:v>71.470880187698853</c:v>
                </c:pt>
                <c:pt idx="19539">
                  <c:v>71.467481639104705</c:v>
                </c:pt>
                <c:pt idx="19540">
                  <c:v>71.464315967502017</c:v>
                </c:pt>
                <c:pt idx="19541">
                  <c:v>71.461375895484807</c:v>
                </c:pt>
                <c:pt idx="19542">
                  <c:v>71.458115617604335</c:v>
                </c:pt>
                <c:pt idx="19543">
                  <c:v>71.455139158557216</c:v>
                </c:pt>
                <c:pt idx="19544">
                  <c:v>71.45205353842033</c:v>
                </c:pt>
                <c:pt idx="19545">
                  <c:v>71.449273569334764</c:v>
                </c:pt>
                <c:pt idx="19546">
                  <c:v>71.446522709873122</c:v>
                </c:pt>
                <c:pt idx="19547">
                  <c:v>71.443167825714852</c:v>
                </c:pt>
                <c:pt idx="19548">
                  <c:v>71.439922102646364</c:v>
                </c:pt>
                <c:pt idx="19549">
                  <c:v>71.436916533975307</c:v>
                </c:pt>
                <c:pt idx="19550">
                  <c:v>71.433889133086282</c:v>
                </c:pt>
                <c:pt idx="19551">
                  <c:v>71.430810790355395</c:v>
                </c:pt>
                <c:pt idx="19552">
                  <c:v>71.427485015821077</c:v>
                </c:pt>
                <c:pt idx="19553">
                  <c:v>71.424377563466251</c:v>
                </c:pt>
                <c:pt idx="19554">
                  <c:v>71.421088175961842</c:v>
                </c:pt>
                <c:pt idx="19555">
                  <c:v>71.418133549132676</c:v>
                </c:pt>
                <c:pt idx="19556">
                  <c:v>71.415237141551358</c:v>
                </c:pt>
                <c:pt idx="19557">
                  <c:v>71.412020528106794</c:v>
                </c:pt>
                <c:pt idx="19558">
                  <c:v>71.409095010901552</c:v>
                </c:pt>
                <c:pt idx="19559">
                  <c:v>71.40643148031171</c:v>
                </c:pt>
                <c:pt idx="19560">
                  <c:v>71.4033167505509</c:v>
                </c:pt>
                <c:pt idx="19561">
                  <c:v>71.400216575602059</c:v>
                </c:pt>
                <c:pt idx="19562">
                  <c:v>71.396818027007896</c:v>
                </c:pt>
                <c:pt idx="19563">
                  <c:v>71.394059890140269</c:v>
                </c:pt>
                <c:pt idx="19564">
                  <c:v>71.391047044063242</c:v>
                </c:pt>
                <c:pt idx="19565">
                  <c:v>71.387859540242587</c:v>
                </c:pt>
                <c:pt idx="19566">
                  <c:v>71.384584707550161</c:v>
                </c:pt>
                <c:pt idx="19567">
                  <c:v>71.381440868165427</c:v>
                </c:pt>
                <c:pt idx="19568">
                  <c:v>71.378413467276417</c:v>
                </c:pt>
                <c:pt idx="19569">
                  <c:v>71.375633498190837</c:v>
                </c:pt>
                <c:pt idx="19570">
                  <c:v>71.372838974293288</c:v>
                </c:pt>
                <c:pt idx="19571">
                  <c:v>71.370088114831645</c:v>
                </c:pt>
                <c:pt idx="19572">
                  <c:v>71.367060713942635</c:v>
                </c:pt>
                <c:pt idx="19573">
                  <c:v>71.363567559070702</c:v>
                </c:pt>
                <c:pt idx="19574">
                  <c:v>71.360583822617585</c:v>
                </c:pt>
                <c:pt idx="19575">
                  <c:v>71.356901455190098</c:v>
                </c:pt>
                <c:pt idx="19576">
                  <c:v>71.353968660578857</c:v>
                </c:pt>
                <c:pt idx="19577">
                  <c:v>71.350781156758231</c:v>
                </c:pt>
                <c:pt idx="19578">
                  <c:v>71.347804697711112</c:v>
                </c:pt>
                <c:pt idx="19579">
                  <c:v>71.345097502685363</c:v>
                </c:pt>
                <c:pt idx="19580">
                  <c:v>71.341975495518568</c:v>
                </c:pt>
                <c:pt idx="19581">
                  <c:v>71.339188249027004</c:v>
                </c:pt>
                <c:pt idx="19582">
                  <c:v>71.336160848137993</c:v>
                </c:pt>
                <c:pt idx="19583">
                  <c:v>71.332594919206244</c:v>
                </c:pt>
                <c:pt idx="19584">
                  <c:v>71.329429247603542</c:v>
                </c:pt>
                <c:pt idx="19585">
                  <c:v>71.326496452992316</c:v>
                </c:pt>
                <c:pt idx="19586">
                  <c:v>71.32340355544946</c:v>
                </c:pt>
                <c:pt idx="19587">
                  <c:v>71.320070503509157</c:v>
                </c:pt>
                <c:pt idx="19588">
                  <c:v>71.317043102620161</c:v>
                </c:pt>
                <c:pt idx="19589">
                  <c:v>71.314204914286705</c:v>
                </c:pt>
                <c:pt idx="19590">
                  <c:v>71.311053797495987</c:v>
                </c:pt>
                <c:pt idx="19591">
                  <c:v>71.3081428351027</c:v>
                </c:pt>
                <c:pt idx="19592">
                  <c:v>71.305486581918856</c:v>
                </c:pt>
                <c:pt idx="19593">
                  <c:v>71.302044368888801</c:v>
                </c:pt>
                <c:pt idx="19594">
                  <c:v>71.298725871760453</c:v>
                </c:pt>
                <c:pt idx="19595">
                  <c:v>71.295560200157766</c:v>
                </c:pt>
                <c:pt idx="19596">
                  <c:v>71.29237997374311</c:v>
                </c:pt>
                <c:pt idx="19597">
                  <c:v>71.289447179131898</c:v>
                </c:pt>
                <c:pt idx="19598">
                  <c:v>71.286412500836889</c:v>
                </c:pt>
                <c:pt idx="19599">
                  <c:v>71.283581589909446</c:v>
                </c:pt>
                <c:pt idx="19600">
                  <c:v>71.280343144246913</c:v>
                </c:pt>
                <c:pt idx="19601">
                  <c:v>71.277213859674148</c:v>
                </c:pt>
                <c:pt idx="19602">
                  <c:v>71.27373525961417</c:v>
                </c:pt>
                <c:pt idx="19603">
                  <c:v>71.270809742408943</c:v>
                </c:pt>
                <c:pt idx="19604">
                  <c:v>71.26774595449001</c:v>
                </c:pt>
                <c:pt idx="19605">
                  <c:v>71.264187302964231</c:v>
                </c:pt>
                <c:pt idx="19606">
                  <c:v>71.260810586588036</c:v>
                </c:pt>
                <c:pt idx="19607">
                  <c:v>71.257855959758857</c:v>
                </c:pt>
                <c:pt idx="19608">
                  <c:v>71.254908610335661</c:v>
                </c:pt>
                <c:pt idx="19609">
                  <c:v>71.252172305685974</c:v>
                </c:pt>
                <c:pt idx="19610">
                  <c:v>71.249217678856809</c:v>
                </c:pt>
                <c:pt idx="19611">
                  <c:v>71.245797298044693</c:v>
                </c:pt>
                <c:pt idx="19612">
                  <c:v>71.242668013471928</c:v>
                </c:pt>
                <c:pt idx="19613">
                  <c:v>71.239560561117116</c:v>
                </c:pt>
                <c:pt idx="19614">
                  <c:v>71.236773314625552</c:v>
                </c:pt>
                <c:pt idx="19615">
                  <c:v>71.233651307458757</c:v>
                </c:pt>
                <c:pt idx="19616">
                  <c:v>71.230747622471469</c:v>
                </c:pt>
                <c:pt idx="19617">
                  <c:v>71.227385460907229</c:v>
                </c:pt>
                <c:pt idx="19618">
                  <c:v>71.224401724454111</c:v>
                </c:pt>
                <c:pt idx="19619">
                  <c:v>71.221556258714685</c:v>
                </c:pt>
                <c:pt idx="19620">
                  <c:v>71.218543412637644</c:v>
                </c:pt>
                <c:pt idx="19621">
                  <c:v>71.215668837274293</c:v>
                </c:pt>
                <c:pt idx="19622">
                  <c:v>71.212743320069038</c:v>
                </c:pt>
                <c:pt idx="19623">
                  <c:v>71.209897854329611</c:v>
                </c:pt>
                <c:pt idx="19624">
                  <c:v>71.207059665996169</c:v>
                </c:pt>
                <c:pt idx="19625">
                  <c:v>71.203413685598576</c:v>
                </c:pt>
                <c:pt idx="19626">
                  <c:v>71.199920530726658</c:v>
                </c:pt>
                <c:pt idx="19627">
                  <c:v>71.196769413935939</c:v>
                </c:pt>
                <c:pt idx="19628">
                  <c:v>71.193414529777669</c:v>
                </c:pt>
                <c:pt idx="19629">
                  <c:v>71.190569064038272</c:v>
                </c:pt>
                <c:pt idx="19630">
                  <c:v>71.187352450593693</c:v>
                </c:pt>
                <c:pt idx="19631">
                  <c:v>71.18428138526879</c:v>
                </c:pt>
                <c:pt idx="19632">
                  <c:v>71.181588745054995</c:v>
                </c:pt>
                <c:pt idx="19633">
                  <c:v>71.178153809430938</c:v>
                </c:pt>
                <c:pt idx="19634">
                  <c:v>71.17519190519576</c:v>
                </c:pt>
                <c:pt idx="19635">
                  <c:v>71.172128117276841</c:v>
                </c:pt>
                <c:pt idx="19636">
                  <c:v>71.168569465751062</c:v>
                </c:pt>
                <c:pt idx="19637">
                  <c:v>71.16532374268256</c:v>
                </c:pt>
                <c:pt idx="19638">
                  <c:v>71.162572883220918</c:v>
                </c:pt>
                <c:pt idx="19639">
                  <c:v>71.15958186936183</c:v>
                </c:pt>
                <c:pt idx="19640">
                  <c:v>71.156336146293313</c:v>
                </c:pt>
                <c:pt idx="19641">
                  <c:v>71.152857546233349</c:v>
                </c:pt>
                <c:pt idx="19642">
                  <c:v>71.1498083131264</c:v>
                </c:pt>
                <c:pt idx="19643">
                  <c:v>71.146584422275836</c:v>
                </c:pt>
                <c:pt idx="19644">
                  <c:v>71.14339691845521</c:v>
                </c:pt>
                <c:pt idx="19645">
                  <c:v>71.140180305010631</c:v>
                </c:pt>
                <c:pt idx="19646">
                  <c:v>71.13716745893359</c:v>
                </c:pt>
                <c:pt idx="19647">
                  <c:v>71.134285606164255</c:v>
                </c:pt>
                <c:pt idx="19648">
                  <c:v>71.130952554223953</c:v>
                </c:pt>
                <c:pt idx="19649">
                  <c:v>71.128238081792219</c:v>
                </c:pt>
                <c:pt idx="19650">
                  <c:v>71.125385338646808</c:v>
                </c:pt>
                <c:pt idx="19651">
                  <c:v>71.122416157005659</c:v>
                </c:pt>
                <c:pt idx="19652">
                  <c:v>71.119134046907234</c:v>
                </c:pt>
                <c:pt idx="19653">
                  <c:v>71.115531730945563</c:v>
                </c:pt>
                <c:pt idx="19654">
                  <c:v>71.11194396979586</c:v>
                </c:pt>
                <c:pt idx="19655">
                  <c:v>71.109222219958141</c:v>
                </c:pt>
                <c:pt idx="19656">
                  <c:v>71.106427696060592</c:v>
                </c:pt>
                <c:pt idx="19657">
                  <c:v>71.103502178855351</c:v>
                </c:pt>
                <c:pt idx="19658">
                  <c:v>71.100438390936432</c:v>
                </c:pt>
                <c:pt idx="19659">
                  <c:v>71.097461931889299</c:v>
                </c:pt>
                <c:pt idx="19660">
                  <c:v>71.09500216866698</c:v>
                </c:pt>
                <c:pt idx="19661">
                  <c:v>71.091610897478816</c:v>
                </c:pt>
                <c:pt idx="19662">
                  <c:v>71.088605328807759</c:v>
                </c:pt>
                <c:pt idx="19663">
                  <c:v>71.085104896529842</c:v>
                </c:pt>
                <c:pt idx="19664">
                  <c:v>71.081735457559631</c:v>
                </c:pt>
                <c:pt idx="19665">
                  <c:v>71.078489734491114</c:v>
                </c:pt>
                <c:pt idx="19666">
                  <c:v>71.074778257439689</c:v>
                </c:pt>
                <c:pt idx="19667">
                  <c:v>71.071976456136156</c:v>
                </c:pt>
                <c:pt idx="19668">
                  <c:v>71.068970887465099</c:v>
                </c:pt>
                <c:pt idx="19669">
                  <c:v>71.065746996614536</c:v>
                </c:pt>
                <c:pt idx="19670">
                  <c:v>71.062959750122985</c:v>
                </c:pt>
                <c:pt idx="19671">
                  <c:v>71.060310774345098</c:v>
                </c:pt>
                <c:pt idx="19672">
                  <c:v>71.05714510274241</c:v>
                </c:pt>
                <c:pt idx="19673">
                  <c:v>71.053826605614077</c:v>
                </c:pt>
                <c:pt idx="19674">
                  <c:v>71.050871978784897</c:v>
                </c:pt>
                <c:pt idx="19675">
                  <c:v>71.047975571203608</c:v>
                </c:pt>
                <c:pt idx="19676">
                  <c:v>71.044620687045338</c:v>
                </c:pt>
                <c:pt idx="19677">
                  <c:v>71.041440460630682</c:v>
                </c:pt>
                <c:pt idx="19678">
                  <c:v>71.038507666019456</c:v>
                </c:pt>
                <c:pt idx="19679">
                  <c:v>71.035436600694553</c:v>
                </c:pt>
                <c:pt idx="19680">
                  <c:v>71.032081716536297</c:v>
                </c:pt>
                <c:pt idx="19681">
                  <c:v>71.028792329031901</c:v>
                </c:pt>
                <c:pt idx="19682">
                  <c:v>71.02535739340783</c:v>
                </c:pt>
                <c:pt idx="19683">
                  <c:v>71.022286328082913</c:v>
                </c:pt>
                <c:pt idx="19684">
                  <c:v>71.019069714638349</c:v>
                </c:pt>
                <c:pt idx="19685">
                  <c:v>71.016406184048506</c:v>
                </c:pt>
                <c:pt idx="19686">
                  <c:v>71.013160460979989</c:v>
                </c:pt>
                <c:pt idx="19687">
                  <c:v>71.010562427044007</c:v>
                </c:pt>
                <c:pt idx="19688">
                  <c:v>71.007476806907135</c:v>
                </c:pt>
                <c:pt idx="19689">
                  <c:v>71.004354799740327</c:v>
                </c:pt>
                <c:pt idx="19690">
                  <c:v>71.001298289227393</c:v>
                </c:pt>
                <c:pt idx="19691">
                  <c:v>70.997746915107612</c:v>
                </c:pt>
                <c:pt idx="19692">
                  <c:v>70.994777733466464</c:v>
                </c:pt>
                <c:pt idx="19693">
                  <c:v>70.991495623368039</c:v>
                </c:pt>
                <c:pt idx="19694">
                  <c:v>70.988373616201244</c:v>
                </c:pt>
                <c:pt idx="19695">
                  <c:v>70.984480204000249</c:v>
                </c:pt>
                <c:pt idx="19696">
                  <c:v>70.981627460854824</c:v>
                </c:pt>
                <c:pt idx="19697">
                  <c:v>70.978731053273521</c:v>
                </c:pt>
                <c:pt idx="19698">
                  <c:v>70.976002026029832</c:v>
                </c:pt>
                <c:pt idx="19699">
                  <c:v>70.972785412585253</c:v>
                </c:pt>
                <c:pt idx="19700">
                  <c:v>70.969590631358642</c:v>
                </c:pt>
                <c:pt idx="19701">
                  <c:v>70.965981037990971</c:v>
                </c:pt>
                <c:pt idx="19702">
                  <c:v>70.96281536638827</c:v>
                </c:pt>
                <c:pt idx="19703">
                  <c:v>70.959438650012075</c:v>
                </c:pt>
                <c:pt idx="19704">
                  <c:v>70.95624386878545</c:v>
                </c:pt>
                <c:pt idx="19705">
                  <c:v>70.95352939635373</c:v>
                </c:pt>
                <c:pt idx="19706">
                  <c:v>70.950203621819412</c:v>
                </c:pt>
                <c:pt idx="19707">
                  <c:v>70.946892402097063</c:v>
                </c:pt>
                <c:pt idx="19708">
                  <c:v>70.944294368161053</c:v>
                </c:pt>
                <c:pt idx="19709">
                  <c:v>70.941186915806227</c:v>
                </c:pt>
                <c:pt idx="19710">
                  <c:v>70.938465165968523</c:v>
                </c:pt>
                <c:pt idx="19711">
                  <c:v>70.935124836622236</c:v>
                </c:pt>
                <c:pt idx="19712">
                  <c:v>70.932264816070841</c:v>
                </c:pt>
                <c:pt idx="19713">
                  <c:v>70.928123972066402</c:v>
                </c:pt>
                <c:pt idx="19714">
                  <c:v>70.924507101292761</c:v>
                </c:pt>
                <c:pt idx="19715">
                  <c:v>70.921246823412289</c:v>
                </c:pt>
                <c:pt idx="19716">
                  <c:v>70.918401357672849</c:v>
                </c:pt>
                <c:pt idx="19717">
                  <c:v>70.915366679377854</c:v>
                </c:pt>
                <c:pt idx="19718">
                  <c:v>70.912688593976043</c:v>
                </c:pt>
                <c:pt idx="19719">
                  <c:v>70.910279772595615</c:v>
                </c:pt>
                <c:pt idx="19720">
                  <c:v>70.906953998061297</c:v>
                </c:pt>
                <c:pt idx="19721">
                  <c:v>70.903315295069703</c:v>
                </c:pt>
                <c:pt idx="19722">
                  <c:v>70.900127791249062</c:v>
                </c:pt>
                <c:pt idx="19723">
                  <c:v>70.896831126338668</c:v>
                </c:pt>
                <c:pt idx="19724">
                  <c:v>70.893643622518042</c:v>
                </c:pt>
                <c:pt idx="19725">
                  <c:v>70.890900040462384</c:v>
                </c:pt>
                <c:pt idx="19726">
                  <c:v>70.887989078069097</c:v>
                </c:pt>
                <c:pt idx="19727">
                  <c:v>70.884495923197164</c:v>
                </c:pt>
                <c:pt idx="19728">
                  <c:v>70.881999772944937</c:v>
                </c:pt>
                <c:pt idx="19729">
                  <c:v>70.878441121419158</c:v>
                </c:pt>
                <c:pt idx="19730">
                  <c:v>70.875086237260888</c:v>
                </c:pt>
                <c:pt idx="19731">
                  <c:v>70.871862346410339</c:v>
                </c:pt>
                <c:pt idx="19732">
                  <c:v>70.868754894055513</c:v>
                </c:pt>
                <c:pt idx="19733">
                  <c:v>70.865480061363087</c:v>
                </c:pt>
                <c:pt idx="19734">
                  <c:v>70.862154286828769</c:v>
                </c:pt>
                <c:pt idx="19735">
                  <c:v>70.859556252892759</c:v>
                </c:pt>
                <c:pt idx="19736">
                  <c:v>70.856419690914009</c:v>
                </c:pt>
                <c:pt idx="19737">
                  <c:v>70.852868316794201</c:v>
                </c:pt>
                <c:pt idx="19738">
                  <c:v>70.849389716734251</c:v>
                </c:pt>
                <c:pt idx="19739">
                  <c:v>70.846886289076025</c:v>
                </c:pt>
                <c:pt idx="19740">
                  <c:v>70.843356747174198</c:v>
                </c:pt>
                <c:pt idx="19741">
                  <c:v>70.840387565533049</c:v>
                </c:pt>
                <c:pt idx="19742">
                  <c:v>70.837447493515825</c:v>
                </c:pt>
                <c:pt idx="19743">
                  <c:v>70.834238157477245</c:v>
                </c:pt>
                <c:pt idx="19744">
                  <c:v>70.83112342771642</c:v>
                </c:pt>
                <c:pt idx="19745">
                  <c:v>70.827950478707763</c:v>
                </c:pt>
                <c:pt idx="19746">
                  <c:v>70.82461742676746</c:v>
                </c:pt>
                <c:pt idx="19747">
                  <c:v>70.821691909562219</c:v>
                </c:pt>
                <c:pt idx="19748">
                  <c:v>70.818977437130485</c:v>
                </c:pt>
                <c:pt idx="19749">
                  <c:v>70.815869984775659</c:v>
                </c:pt>
                <c:pt idx="19750">
                  <c:v>70.812442326557573</c:v>
                </c:pt>
                <c:pt idx="19751">
                  <c:v>70.810186330702791</c:v>
                </c:pt>
                <c:pt idx="19752">
                  <c:v>70.806889665792411</c:v>
                </c:pt>
                <c:pt idx="19753">
                  <c:v>70.803935038963232</c:v>
                </c:pt>
                <c:pt idx="19754">
                  <c:v>70.800856696232344</c:v>
                </c:pt>
                <c:pt idx="19755">
                  <c:v>70.797159773992874</c:v>
                </c:pt>
                <c:pt idx="19756">
                  <c:v>70.794161482727787</c:v>
                </c:pt>
                <c:pt idx="19757">
                  <c:v>70.790333567180639</c:v>
                </c:pt>
                <c:pt idx="19758">
                  <c:v>70.787146063359998</c:v>
                </c:pt>
                <c:pt idx="19759">
                  <c:v>70.783965836945356</c:v>
                </c:pt>
                <c:pt idx="19760">
                  <c:v>70.780057869932378</c:v>
                </c:pt>
                <c:pt idx="19761">
                  <c:v>70.776768482427983</c:v>
                </c:pt>
                <c:pt idx="19762">
                  <c:v>70.773311714585958</c:v>
                </c:pt>
                <c:pt idx="19763">
                  <c:v>70.770793732115777</c:v>
                </c:pt>
                <c:pt idx="19764">
                  <c:v>70.76788276972249</c:v>
                </c:pt>
                <c:pt idx="19765">
                  <c:v>70.764768039961695</c:v>
                </c:pt>
                <c:pt idx="19766">
                  <c:v>70.761573258735069</c:v>
                </c:pt>
                <c:pt idx="19767">
                  <c:v>70.758698683371705</c:v>
                </c:pt>
                <c:pt idx="19768">
                  <c:v>70.755831385414325</c:v>
                </c:pt>
                <c:pt idx="19769">
                  <c:v>70.752134463174869</c:v>
                </c:pt>
                <c:pt idx="19770">
                  <c:v>70.748859630482428</c:v>
                </c:pt>
                <c:pt idx="19771">
                  <c:v>70.745846784405387</c:v>
                </c:pt>
                <c:pt idx="19772">
                  <c:v>70.742935822012114</c:v>
                </c:pt>
                <c:pt idx="19773">
                  <c:v>70.739617324883781</c:v>
                </c:pt>
                <c:pt idx="19774">
                  <c:v>70.736589923994757</c:v>
                </c:pt>
                <c:pt idx="19775">
                  <c:v>70.733897283780991</c:v>
                </c:pt>
                <c:pt idx="19776">
                  <c:v>70.730309522631273</c:v>
                </c:pt>
                <c:pt idx="19777">
                  <c:v>70.727231179900386</c:v>
                </c:pt>
                <c:pt idx="19778">
                  <c:v>70.724043676079745</c:v>
                </c:pt>
                <c:pt idx="19779">
                  <c:v>70.72066695970355</c:v>
                </c:pt>
                <c:pt idx="19780">
                  <c:v>70.717625004002556</c:v>
                </c:pt>
                <c:pt idx="19781">
                  <c:v>70.714692209391345</c:v>
                </c:pt>
                <c:pt idx="19782">
                  <c:v>70.711286383391212</c:v>
                </c:pt>
                <c:pt idx="19783">
                  <c:v>70.707698622241494</c:v>
                </c:pt>
                <c:pt idx="19784">
                  <c:v>70.704860433908053</c:v>
                </c:pt>
                <c:pt idx="19785">
                  <c:v>70.701760258959212</c:v>
                </c:pt>
                <c:pt idx="19786">
                  <c:v>70.698354432959079</c:v>
                </c:pt>
                <c:pt idx="19787">
                  <c:v>70.695225148386314</c:v>
                </c:pt>
                <c:pt idx="19788">
                  <c:v>70.692044921971657</c:v>
                </c:pt>
                <c:pt idx="19789">
                  <c:v>70.688675483001447</c:v>
                </c:pt>
                <c:pt idx="19790">
                  <c:v>70.685356985873099</c:v>
                </c:pt>
                <c:pt idx="19791">
                  <c:v>70.682591571599474</c:v>
                </c:pt>
                <c:pt idx="19792">
                  <c:v>70.679433177402771</c:v>
                </c:pt>
                <c:pt idx="19793">
                  <c:v>70.676413053919759</c:v>
                </c:pt>
                <c:pt idx="19794">
                  <c:v>70.672934453859781</c:v>
                </c:pt>
                <c:pt idx="19795">
                  <c:v>70.669761504851124</c:v>
                </c:pt>
                <c:pt idx="19796">
                  <c:v>70.666392065880885</c:v>
                </c:pt>
                <c:pt idx="19797">
                  <c:v>70.663633929013272</c:v>
                </c:pt>
                <c:pt idx="19798">
                  <c:v>70.660708411808017</c:v>
                </c:pt>
                <c:pt idx="19799">
                  <c:v>70.657106095846345</c:v>
                </c:pt>
                <c:pt idx="19800">
                  <c:v>70.653722102064165</c:v>
                </c:pt>
                <c:pt idx="19801">
                  <c:v>70.650672868957201</c:v>
                </c:pt>
                <c:pt idx="19802">
                  <c:v>70.647740074345975</c:v>
                </c:pt>
                <c:pt idx="19803">
                  <c:v>70.644457964247565</c:v>
                </c:pt>
                <c:pt idx="19804">
                  <c:v>70.641561556666247</c:v>
                </c:pt>
                <c:pt idx="19805">
                  <c:v>70.637922853674652</c:v>
                </c:pt>
                <c:pt idx="19806">
                  <c:v>70.635055555717258</c:v>
                </c:pt>
                <c:pt idx="19807">
                  <c:v>70.631948103362447</c:v>
                </c:pt>
                <c:pt idx="19808">
                  <c:v>70.628564109580267</c:v>
                </c:pt>
                <c:pt idx="19809">
                  <c:v>70.625412992789535</c:v>
                </c:pt>
                <c:pt idx="19810">
                  <c:v>70.62221821156291</c:v>
                </c:pt>
                <c:pt idx="19811">
                  <c:v>70.61892154665253</c:v>
                </c:pt>
                <c:pt idx="19812">
                  <c:v>70.615792262079751</c:v>
                </c:pt>
                <c:pt idx="19813">
                  <c:v>70.612451932733478</c:v>
                </c:pt>
                <c:pt idx="19814">
                  <c:v>70.609235319288899</c:v>
                </c:pt>
                <c:pt idx="19815">
                  <c:v>70.606025983250319</c:v>
                </c:pt>
                <c:pt idx="19816">
                  <c:v>70.603005859767293</c:v>
                </c:pt>
                <c:pt idx="19817">
                  <c:v>70.599585478955191</c:v>
                </c:pt>
                <c:pt idx="19818">
                  <c:v>70.596703626185857</c:v>
                </c:pt>
                <c:pt idx="19819">
                  <c:v>70.593850883040446</c:v>
                </c:pt>
                <c:pt idx="19820">
                  <c:v>70.590736153279636</c:v>
                </c:pt>
                <c:pt idx="19821">
                  <c:v>70.58728666284361</c:v>
                </c:pt>
                <c:pt idx="19822">
                  <c:v>70.583989997933216</c:v>
                </c:pt>
                <c:pt idx="19823">
                  <c:v>70.580780661894622</c:v>
                </c:pt>
                <c:pt idx="19824">
                  <c:v>70.577986137997073</c:v>
                </c:pt>
                <c:pt idx="19825">
                  <c:v>70.575016956355924</c:v>
                </c:pt>
                <c:pt idx="19826">
                  <c:v>70.571763955881451</c:v>
                </c:pt>
                <c:pt idx="19827">
                  <c:v>70.568394516911226</c:v>
                </c:pt>
                <c:pt idx="19828">
                  <c:v>70.564937749069216</c:v>
                </c:pt>
                <c:pt idx="19829">
                  <c:v>70.561451871603268</c:v>
                </c:pt>
                <c:pt idx="19830">
                  <c:v>70.558278922594582</c:v>
                </c:pt>
                <c:pt idx="19831">
                  <c:v>70.555266076517555</c:v>
                </c:pt>
                <c:pt idx="19832">
                  <c:v>70.551838418299468</c:v>
                </c:pt>
                <c:pt idx="19833">
                  <c:v>70.548607250042934</c:v>
                </c:pt>
                <c:pt idx="19834">
                  <c:v>70.545434301034263</c:v>
                </c:pt>
                <c:pt idx="19835">
                  <c:v>70.542516061235006</c:v>
                </c:pt>
                <c:pt idx="19836">
                  <c:v>70.539357667038288</c:v>
                </c:pt>
                <c:pt idx="19837">
                  <c:v>70.535733518858663</c:v>
                </c:pt>
                <c:pt idx="19838">
                  <c:v>70.532560569850006</c:v>
                </c:pt>
                <c:pt idx="19839">
                  <c:v>70.529154743849858</c:v>
                </c:pt>
                <c:pt idx="19840">
                  <c:v>70.526352942546339</c:v>
                </c:pt>
                <c:pt idx="19841">
                  <c:v>70.523405593123144</c:v>
                </c:pt>
                <c:pt idx="19842">
                  <c:v>70.520014321934966</c:v>
                </c:pt>
                <c:pt idx="19843">
                  <c:v>70.516863205144247</c:v>
                </c:pt>
                <c:pt idx="19844">
                  <c:v>70.513391882490268</c:v>
                </c:pt>
                <c:pt idx="19845">
                  <c:v>70.510248043105534</c:v>
                </c:pt>
                <c:pt idx="19846">
                  <c:v>70.507089648908831</c:v>
                </c:pt>
                <c:pt idx="19847">
                  <c:v>70.503785706592453</c:v>
                </c:pt>
                <c:pt idx="19848">
                  <c:v>70.50078741532738</c:v>
                </c:pt>
                <c:pt idx="19849">
                  <c:v>70.49784734331017</c:v>
                </c:pt>
                <c:pt idx="19850">
                  <c:v>70.494572510617729</c:v>
                </c:pt>
                <c:pt idx="19851">
                  <c:v>70.492039973335579</c:v>
                </c:pt>
                <c:pt idx="19852">
                  <c:v>70.4886559795534</c:v>
                </c:pt>
                <c:pt idx="19853">
                  <c:v>70.485031831373774</c:v>
                </c:pt>
                <c:pt idx="19854">
                  <c:v>70.481633282779612</c:v>
                </c:pt>
                <c:pt idx="19855">
                  <c:v>70.478263843809401</c:v>
                </c:pt>
                <c:pt idx="19856">
                  <c:v>70.474901682245161</c:v>
                </c:pt>
                <c:pt idx="19857">
                  <c:v>70.471939778010011</c:v>
                </c:pt>
                <c:pt idx="19858">
                  <c:v>70.468875990091078</c:v>
                </c:pt>
                <c:pt idx="19859">
                  <c:v>70.465673931458468</c:v>
                </c:pt>
                <c:pt idx="19860">
                  <c:v>70.462537369479733</c:v>
                </c:pt>
                <c:pt idx="19861">
                  <c:v>70.459349865659078</c:v>
                </c:pt>
                <c:pt idx="19862">
                  <c:v>70.455958594470914</c:v>
                </c:pt>
                <c:pt idx="19863">
                  <c:v>70.452865696928058</c:v>
                </c:pt>
                <c:pt idx="19864">
                  <c:v>70.449314322808249</c:v>
                </c:pt>
                <c:pt idx="19865">
                  <c:v>70.446527076316698</c:v>
                </c:pt>
                <c:pt idx="19866">
                  <c:v>70.443790771667011</c:v>
                </c:pt>
                <c:pt idx="19867">
                  <c:v>70.440785202995954</c:v>
                </c:pt>
                <c:pt idx="19868">
                  <c:v>70.437837853572773</c:v>
                </c:pt>
                <c:pt idx="19869">
                  <c:v>70.43445385979058</c:v>
                </c:pt>
                <c:pt idx="19870">
                  <c:v>70.431288188187906</c:v>
                </c:pt>
                <c:pt idx="19871">
                  <c:v>70.428027910307421</c:v>
                </c:pt>
                <c:pt idx="19872">
                  <c:v>70.424542032841472</c:v>
                </c:pt>
                <c:pt idx="19873">
                  <c:v>70.421136206841339</c:v>
                </c:pt>
                <c:pt idx="19874">
                  <c:v>70.417941425614714</c:v>
                </c:pt>
                <c:pt idx="19875">
                  <c:v>70.414200838939351</c:v>
                </c:pt>
                <c:pt idx="19876">
                  <c:v>70.411151605832401</c:v>
                </c:pt>
                <c:pt idx="19877">
                  <c:v>70.407818553892099</c:v>
                </c:pt>
                <c:pt idx="19878">
                  <c:v>70.404769320785135</c:v>
                </c:pt>
                <c:pt idx="19879">
                  <c:v>70.401829248767939</c:v>
                </c:pt>
                <c:pt idx="19880">
                  <c:v>70.398772738254991</c:v>
                </c:pt>
                <c:pt idx="19881">
                  <c:v>70.395614344058274</c:v>
                </c:pt>
                <c:pt idx="19882">
                  <c:v>70.392747046100908</c:v>
                </c:pt>
                <c:pt idx="19883">
                  <c:v>70.389654148558051</c:v>
                </c:pt>
                <c:pt idx="19884">
                  <c:v>70.386262877369887</c:v>
                </c:pt>
                <c:pt idx="19885">
                  <c:v>70.382893438399663</c:v>
                </c:pt>
                <c:pt idx="19886">
                  <c:v>70.379691379767053</c:v>
                </c:pt>
                <c:pt idx="19887">
                  <c:v>70.376431101886595</c:v>
                </c:pt>
                <c:pt idx="19888">
                  <c:v>70.373476475057416</c:v>
                </c:pt>
                <c:pt idx="19889">
                  <c:v>70.370216197176944</c:v>
                </c:pt>
                <c:pt idx="19890">
                  <c:v>70.36657749418535</c:v>
                </c:pt>
                <c:pt idx="19891">
                  <c:v>70.363258997057017</c:v>
                </c:pt>
                <c:pt idx="19892">
                  <c:v>70.360151544702191</c:v>
                </c:pt>
                <c:pt idx="19893">
                  <c:v>70.357044092347365</c:v>
                </c:pt>
                <c:pt idx="19894">
                  <c:v>70.354147684766062</c:v>
                </c:pt>
                <c:pt idx="19895">
                  <c:v>70.350690916924037</c:v>
                </c:pt>
                <c:pt idx="19896">
                  <c:v>70.347248703893982</c:v>
                </c:pt>
                <c:pt idx="19897">
                  <c:v>70.344046645261386</c:v>
                </c:pt>
                <c:pt idx="19898">
                  <c:v>70.340458884111669</c:v>
                </c:pt>
                <c:pt idx="19899">
                  <c:v>70.337162219201289</c:v>
                </c:pt>
                <c:pt idx="19900">
                  <c:v>70.333901941320818</c:v>
                </c:pt>
                <c:pt idx="19901">
                  <c:v>70.330437896072823</c:v>
                </c:pt>
                <c:pt idx="19902">
                  <c:v>70.32746143702569</c:v>
                </c:pt>
                <c:pt idx="19903">
                  <c:v>70.324521365008479</c:v>
                </c:pt>
                <c:pt idx="19904">
                  <c:v>70.321261087128022</c:v>
                </c:pt>
                <c:pt idx="19905">
                  <c:v>70.317898925563767</c:v>
                </c:pt>
                <c:pt idx="19906">
                  <c:v>70.314522209187587</c:v>
                </c:pt>
                <c:pt idx="19907">
                  <c:v>70.311880510815683</c:v>
                </c:pt>
                <c:pt idx="19908">
                  <c:v>70.308343691507844</c:v>
                </c:pt>
                <c:pt idx="19909">
                  <c:v>70.304544885584619</c:v>
                </c:pt>
                <c:pt idx="19910">
                  <c:v>70.301459265447747</c:v>
                </c:pt>
                <c:pt idx="19911">
                  <c:v>70.298097103883521</c:v>
                </c:pt>
                <c:pt idx="19912">
                  <c:v>70.294785884161158</c:v>
                </c:pt>
                <c:pt idx="19913">
                  <c:v>70.291809425114039</c:v>
                </c:pt>
                <c:pt idx="19914">
                  <c:v>70.288570979451521</c:v>
                </c:pt>
                <c:pt idx="19915">
                  <c:v>70.285419862660788</c:v>
                </c:pt>
                <c:pt idx="19916">
                  <c:v>70.282312410305963</c:v>
                </c:pt>
                <c:pt idx="19917">
                  <c:v>70.279001190583614</c:v>
                </c:pt>
                <c:pt idx="19918">
                  <c:v>70.27560991939545</c:v>
                </c:pt>
                <c:pt idx="19919">
                  <c:v>70.272160428959424</c:v>
                </c:pt>
                <c:pt idx="19920">
                  <c:v>70.269169415100322</c:v>
                </c:pt>
                <c:pt idx="19921">
                  <c:v>70.266338504172865</c:v>
                </c:pt>
                <c:pt idx="19922">
                  <c:v>70.263194664788116</c:v>
                </c:pt>
                <c:pt idx="19923">
                  <c:v>70.260079935027321</c:v>
                </c:pt>
                <c:pt idx="19924">
                  <c:v>70.25697976007848</c:v>
                </c:pt>
                <c:pt idx="19925">
                  <c:v>70.25395963659544</c:v>
                </c:pt>
                <c:pt idx="19926">
                  <c:v>70.250779410180797</c:v>
                </c:pt>
                <c:pt idx="19927">
                  <c:v>70.247228036061003</c:v>
                </c:pt>
                <c:pt idx="19928">
                  <c:v>70.2442442996079</c:v>
                </c:pt>
                <c:pt idx="19929">
                  <c:v>70.24113684725306</c:v>
                </c:pt>
                <c:pt idx="19930">
                  <c:v>70.237403537983695</c:v>
                </c:pt>
                <c:pt idx="19931">
                  <c:v>70.234354304876717</c:v>
                </c:pt>
                <c:pt idx="19932">
                  <c:v>70.231035807748384</c:v>
                </c:pt>
                <c:pt idx="19933">
                  <c:v>70.22763725915425</c:v>
                </c:pt>
                <c:pt idx="19934">
                  <c:v>70.224442477927624</c:v>
                </c:pt>
                <c:pt idx="19935">
                  <c:v>70.220934768243737</c:v>
                </c:pt>
                <c:pt idx="19936">
                  <c:v>70.217368839311959</c:v>
                </c:pt>
                <c:pt idx="19937">
                  <c:v>70.214239554739194</c:v>
                </c:pt>
                <c:pt idx="19938">
                  <c:v>70.211263095692061</c:v>
                </c:pt>
                <c:pt idx="19939">
                  <c:v>70.207988262999621</c:v>
                </c:pt>
                <c:pt idx="19940">
                  <c:v>70.204800759178994</c:v>
                </c:pt>
                <c:pt idx="19941">
                  <c:v>70.201824300131861</c:v>
                </c:pt>
                <c:pt idx="19942">
                  <c:v>70.198775067024911</c:v>
                </c:pt>
                <c:pt idx="19943">
                  <c:v>70.195500234332471</c:v>
                </c:pt>
                <c:pt idx="19944">
                  <c:v>70.192618381563122</c:v>
                </c:pt>
                <c:pt idx="19945">
                  <c:v>70.188805020827928</c:v>
                </c:pt>
                <c:pt idx="19946">
                  <c:v>70.185617517007287</c:v>
                </c:pt>
                <c:pt idx="19947">
                  <c:v>70.182677444990091</c:v>
                </c:pt>
                <c:pt idx="19948">
                  <c:v>70.179562715229267</c:v>
                </c:pt>
                <c:pt idx="19949">
                  <c:v>70.176258772912902</c:v>
                </c:pt>
                <c:pt idx="19950">
                  <c:v>70.172954830596552</c:v>
                </c:pt>
                <c:pt idx="19951">
                  <c:v>70.169425288694683</c:v>
                </c:pt>
                <c:pt idx="19952">
                  <c:v>70.166237784874056</c:v>
                </c:pt>
                <c:pt idx="19953">
                  <c:v>70.163115777707262</c:v>
                </c:pt>
                <c:pt idx="19954">
                  <c:v>70.159811835390897</c:v>
                </c:pt>
                <c:pt idx="19955">
                  <c:v>70.156456951232656</c:v>
                </c:pt>
                <c:pt idx="19956">
                  <c:v>70.152694532339339</c:v>
                </c:pt>
                <c:pt idx="19957">
                  <c:v>70.149252319309284</c:v>
                </c:pt>
                <c:pt idx="19958">
                  <c:v>70.145904712557012</c:v>
                </c:pt>
                <c:pt idx="19959">
                  <c:v>70.142870034262017</c:v>
                </c:pt>
                <c:pt idx="19960">
                  <c:v>70.139755304501222</c:v>
                </c:pt>
                <c:pt idx="19961">
                  <c:v>70.136771568048104</c:v>
                </c:pt>
                <c:pt idx="19962">
                  <c:v>70.133598619039432</c:v>
                </c:pt>
                <c:pt idx="19963">
                  <c:v>70.130593050368375</c:v>
                </c:pt>
                <c:pt idx="19964">
                  <c:v>70.127500152825519</c:v>
                </c:pt>
                <c:pt idx="19965">
                  <c:v>70.12376684355614</c:v>
                </c:pt>
                <c:pt idx="19966">
                  <c:v>70.120128140564546</c:v>
                </c:pt>
                <c:pt idx="19967">
                  <c:v>70.116722314564413</c:v>
                </c:pt>
                <c:pt idx="19968">
                  <c:v>70.113549365555755</c:v>
                </c:pt>
                <c:pt idx="19969">
                  <c:v>70.110500132448777</c:v>
                </c:pt>
                <c:pt idx="19970">
                  <c:v>70.107443621935843</c:v>
                </c:pt>
                <c:pt idx="19971">
                  <c:v>70.104387111422909</c:v>
                </c:pt>
                <c:pt idx="19972">
                  <c:v>70.101272381662099</c:v>
                </c:pt>
                <c:pt idx="19973">
                  <c:v>70.097735562354273</c:v>
                </c:pt>
                <c:pt idx="19974">
                  <c:v>70.094489839285757</c:v>
                </c:pt>
                <c:pt idx="19975">
                  <c:v>70.091382386930931</c:v>
                </c:pt>
                <c:pt idx="19976">
                  <c:v>70.088085722020537</c:v>
                </c:pt>
                <c:pt idx="19977">
                  <c:v>70.085123817785401</c:v>
                </c:pt>
                <c:pt idx="19978">
                  <c:v>70.081557888853638</c:v>
                </c:pt>
                <c:pt idx="19979">
                  <c:v>70.078712423114212</c:v>
                </c:pt>
                <c:pt idx="19980">
                  <c:v>70.075459422639724</c:v>
                </c:pt>
                <c:pt idx="19981">
                  <c:v>70.072344692878914</c:v>
                </c:pt>
                <c:pt idx="19982">
                  <c:v>70.068727822105274</c:v>
                </c:pt>
                <c:pt idx="19983">
                  <c:v>70.065452989412819</c:v>
                </c:pt>
                <c:pt idx="19984">
                  <c:v>70.062309150028085</c:v>
                </c:pt>
                <c:pt idx="19985">
                  <c:v>70.059143478425398</c:v>
                </c:pt>
                <c:pt idx="19986">
                  <c:v>70.055693987989372</c:v>
                </c:pt>
                <c:pt idx="19987">
                  <c:v>70.052149891275548</c:v>
                </c:pt>
                <c:pt idx="19988">
                  <c:v>70.048831394147214</c:v>
                </c:pt>
                <c:pt idx="19989">
                  <c:v>70.045287297433404</c:v>
                </c:pt>
                <c:pt idx="19990">
                  <c:v>70.042194399890548</c:v>
                </c:pt>
                <c:pt idx="19991">
                  <c:v>70.038803128702369</c:v>
                </c:pt>
                <c:pt idx="19992">
                  <c:v>70.035775727813359</c:v>
                </c:pt>
                <c:pt idx="19993">
                  <c:v>70.032246185911532</c:v>
                </c:pt>
                <c:pt idx="19994">
                  <c:v>70.029102346526784</c:v>
                </c:pt>
                <c:pt idx="19995">
                  <c:v>70.02537631466339</c:v>
                </c:pt>
                <c:pt idx="19996">
                  <c:v>70.021992320881196</c:v>
                </c:pt>
                <c:pt idx="19997">
                  <c:v>70.018164405334048</c:v>
                </c:pt>
                <c:pt idx="19998">
                  <c:v>70.015056952979222</c:v>
                </c:pt>
                <c:pt idx="19999">
                  <c:v>70.012218764645766</c:v>
                </c:pt>
                <c:pt idx="20000">
                  <c:v>70.0094387955602</c:v>
                </c:pt>
                <c:pt idx="20001">
                  <c:v>70.00622945952162</c:v>
                </c:pt>
                <c:pt idx="20002">
                  <c:v>70.002663530589842</c:v>
                </c:pt>
                <c:pt idx="20003">
                  <c:v>69.999774400414509</c:v>
                </c:pt>
                <c:pt idx="20004">
                  <c:v>69.996725167307559</c:v>
                </c:pt>
                <c:pt idx="20005">
                  <c:v>69.993282954277518</c:v>
                </c:pt>
                <c:pt idx="20006">
                  <c:v>69.989724302751739</c:v>
                </c:pt>
                <c:pt idx="20007">
                  <c:v>69.986485857089207</c:v>
                </c:pt>
                <c:pt idx="20008">
                  <c:v>69.98356761728995</c:v>
                </c:pt>
                <c:pt idx="20009">
                  <c:v>69.980416500499217</c:v>
                </c:pt>
                <c:pt idx="20010">
                  <c:v>69.977359989986283</c:v>
                </c:pt>
                <c:pt idx="20011">
                  <c:v>69.97401966064001</c:v>
                </c:pt>
                <c:pt idx="20012">
                  <c:v>69.970628389451832</c:v>
                </c:pt>
                <c:pt idx="20013">
                  <c:v>69.967229840857684</c:v>
                </c:pt>
                <c:pt idx="20014">
                  <c:v>69.964253381810551</c:v>
                </c:pt>
                <c:pt idx="20015">
                  <c:v>69.96104404577197</c:v>
                </c:pt>
                <c:pt idx="20016">
                  <c:v>69.957499949058146</c:v>
                </c:pt>
                <c:pt idx="20017">
                  <c:v>69.954123232681951</c:v>
                </c:pt>
                <c:pt idx="20018">
                  <c:v>69.951161328446787</c:v>
                </c:pt>
                <c:pt idx="20019">
                  <c:v>69.947988379438115</c:v>
                </c:pt>
                <c:pt idx="20020">
                  <c:v>69.944218683138843</c:v>
                </c:pt>
                <c:pt idx="20021">
                  <c:v>69.941147617813925</c:v>
                </c:pt>
                <c:pt idx="20022">
                  <c:v>69.937945559181316</c:v>
                </c:pt>
                <c:pt idx="20023">
                  <c:v>69.93440873987349</c:v>
                </c:pt>
                <c:pt idx="20024">
                  <c:v>69.931323119736604</c:v>
                </c:pt>
                <c:pt idx="20025">
                  <c:v>69.928390325125378</c:v>
                </c:pt>
                <c:pt idx="20026">
                  <c:v>69.924751622133797</c:v>
                </c:pt>
                <c:pt idx="20027">
                  <c:v>69.921338518727666</c:v>
                </c:pt>
                <c:pt idx="20028">
                  <c:v>69.917881750885655</c:v>
                </c:pt>
                <c:pt idx="20029">
                  <c:v>69.914832517778692</c:v>
                </c:pt>
                <c:pt idx="20030">
                  <c:v>69.911506743244374</c:v>
                </c:pt>
                <c:pt idx="20031">
                  <c:v>69.908784993406655</c:v>
                </c:pt>
                <c:pt idx="20032">
                  <c:v>69.90574303770569</c:v>
                </c:pt>
                <c:pt idx="20033">
                  <c:v>69.902322656893588</c:v>
                </c:pt>
                <c:pt idx="20034">
                  <c:v>69.899004159765255</c:v>
                </c:pt>
                <c:pt idx="20035">
                  <c:v>69.895707494854861</c:v>
                </c:pt>
                <c:pt idx="20036">
                  <c:v>69.892388997726542</c:v>
                </c:pt>
                <c:pt idx="20037">
                  <c:v>69.888990449132379</c:v>
                </c:pt>
                <c:pt idx="20038">
                  <c:v>69.885802945311752</c:v>
                </c:pt>
                <c:pt idx="20039">
                  <c:v>69.882746434798804</c:v>
                </c:pt>
                <c:pt idx="20040">
                  <c:v>69.87968992428587</c:v>
                </c:pt>
                <c:pt idx="20041">
                  <c:v>69.876516975277198</c:v>
                </c:pt>
                <c:pt idx="20042">
                  <c:v>69.873198478148851</c:v>
                </c:pt>
                <c:pt idx="20043">
                  <c:v>69.869748987712825</c:v>
                </c:pt>
                <c:pt idx="20044">
                  <c:v>69.866459600208415</c:v>
                </c:pt>
                <c:pt idx="20045">
                  <c:v>69.863373980071543</c:v>
                </c:pt>
                <c:pt idx="20046">
                  <c:v>69.859866270387656</c:v>
                </c:pt>
                <c:pt idx="20047">
                  <c:v>69.856969862806324</c:v>
                </c:pt>
                <c:pt idx="20048">
                  <c:v>69.853549481994236</c:v>
                </c:pt>
                <c:pt idx="20049">
                  <c:v>69.850005385280426</c:v>
                </c:pt>
                <c:pt idx="20050">
                  <c:v>69.846825158865769</c:v>
                </c:pt>
                <c:pt idx="20051">
                  <c:v>69.843666764669052</c:v>
                </c:pt>
                <c:pt idx="20052">
                  <c:v>69.840304603104826</c:v>
                </c:pt>
                <c:pt idx="20053">
                  <c:v>69.836862390074771</c:v>
                </c:pt>
                <c:pt idx="20054">
                  <c:v>69.833085416369514</c:v>
                </c:pt>
                <c:pt idx="20055">
                  <c:v>69.829373939318074</c:v>
                </c:pt>
                <c:pt idx="20056">
                  <c:v>69.826040887377772</c:v>
                </c:pt>
                <c:pt idx="20057">
                  <c:v>69.822816996527209</c:v>
                </c:pt>
                <c:pt idx="20058">
                  <c:v>69.819687711954444</c:v>
                </c:pt>
                <c:pt idx="20059">
                  <c:v>69.816529317757741</c:v>
                </c:pt>
                <c:pt idx="20060">
                  <c:v>69.813472807244793</c:v>
                </c:pt>
                <c:pt idx="20061">
                  <c:v>69.810569122257505</c:v>
                </c:pt>
                <c:pt idx="20062">
                  <c:v>69.807083244791556</c:v>
                </c:pt>
                <c:pt idx="20063">
                  <c:v>69.804135895368375</c:v>
                </c:pt>
                <c:pt idx="20064">
                  <c:v>69.800919281923797</c:v>
                </c:pt>
                <c:pt idx="20065">
                  <c:v>69.797513455923649</c:v>
                </c:pt>
                <c:pt idx="20066">
                  <c:v>69.793903862555993</c:v>
                </c:pt>
                <c:pt idx="20067">
                  <c:v>69.790352488436199</c:v>
                </c:pt>
                <c:pt idx="20068">
                  <c:v>69.787405139013003</c:v>
                </c:pt>
                <c:pt idx="20069">
                  <c:v>69.784348628500055</c:v>
                </c:pt>
                <c:pt idx="20070">
                  <c:v>69.781037408777706</c:v>
                </c:pt>
                <c:pt idx="20071">
                  <c:v>69.778090059354525</c:v>
                </c:pt>
                <c:pt idx="20072">
                  <c:v>69.774582349670624</c:v>
                </c:pt>
                <c:pt idx="20073">
                  <c:v>69.770929091867046</c:v>
                </c:pt>
                <c:pt idx="20074">
                  <c:v>69.767705201016511</c:v>
                </c:pt>
                <c:pt idx="20075">
                  <c:v>69.764255710580471</c:v>
                </c:pt>
                <c:pt idx="20076">
                  <c:v>69.760871716798292</c:v>
                </c:pt>
                <c:pt idx="20077">
                  <c:v>69.757436781174221</c:v>
                </c:pt>
                <c:pt idx="20078">
                  <c:v>69.753972735926226</c:v>
                </c:pt>
                <c:pt idx="20079">
                  <c:v>69.750523245490186</c:v>
                </c:pt>
                <c:pt idx="20080">
                  <c:v>69.74759045087896</c:v>
                </c:pt>
                <c:pt idx="20081">
                  <c:v>69.744344727810457</c:v>
                </c:pt>
                <c:pt idx="20082">
                  <c:v>69.741171778801785</c:v>
                </c:pt>
                <c:pt idx="20083">
                  <c:v>69.737860559079436</c:v>
                </c:pt>
                <c:pt idx="20084">
                  <c:v>69.734600281198965</c:v>
                </c:pt>
                <c:pt idx="20085">
                  <c:v>69.731470996626186</c:v>
                </c:pt>
                <c:pt idx="20086">
                  <c:v>69.728305325023513</c:v>
                </c:pt>
                <c:pt idx="20087">
                  <c:v>69.725307033758426</c:v>
                </c:pt>
                <c:pt idx="20088">
                  <c:v>69.722141362155739</c:v>
                </c:pt>
                <c:pt idx="20089">
                  <c:v>69.71874281356159</c:v>
                </c:pt>
                <c:pt idx="20090">
                  <c:v>69.715482535681119</c:v>
                </c:pt>
                <c:pt idx="20091">
                  <c:v>69.712411470356216</c:v>
                </c:pt>
                <c:pt idx="20092">
                  <c:v>69.7089037606723</c:v>
                </c:pt>
                <c:pt idx="20093">
                  <c:v>69.705155896590966</c:v>
                </c:pt>
                <c:pt idx="20094">
                  <c:v>69.701167878112187</c:v>
                </c:pt>
                <c:pt idx="20095">
                  <c:v>69.698562566770192</c:v>
                </c:pt>
                <c:pt idx="20096">
                  <c:v>69.695193127799982</c:v>
                </c:pt>
                <c:pt idx="20097">
                  <c:v>69.692180281722941</c:v>
                </c:pt>
                <c:pt idx="20098">
                  <c:v>69.688759900910838</c:v>
                </c:pt>
                <c:pt idx="20099">
                  <c:v>69.685594229308151</c:v>
                </c:pt>
                <c:pt idx="20100">
                  <c:v>69.682443112517433</c:v>
                </c:pt>
                <c:pt idx="20101">
                  <c:v>69.679139170201054</c:v>
                </c:pt>
                <c:pt idx="20102">
                  <c:v>69.675937111568459</c:v>
                </c:pt>
                <c:pt idx="20103">
                  <c:v>69.672756885153802</c:v>
                </c:pt>
                <c:pt idx="20104">
                  <c:v>69.66951843949127</c:v>
                </c:pt>
                <c:pt idx="20105">
                  <c:v>69.666374600106522</c:v>
                </c:pt>
                <c:pt idx="20106">
                  <c:v>69.662939664482465</c:v>
                </c:pt>
                <c:pt idx="20107">
                  <c:v>69.659242742242995</c:v>
                </c:pt>
                <c:pt idx="20108">
                  <c:v>69.656317225037768</c:v>
                </c:pt>
                <c:pt idx="20109">
                  <c:v>69.652933231255574</c:v>
                </c:pt>
                <c:pt idx="20110">
                  <c:v>69.649527405255455</c:v>
                </c:pt>
                <c:pt idx="20111">
                  <c:v>69.645706767114277</c:v>
                </c:pt>
                <c:pt idx="20112">
                  <c:v>69.642497431075697</c:v>
                </c:pt>
                <c:pt idx="20113">
                  <c:v>69.639098882481534</c:v>
                </c:pt>
                <c:pt idx="20114">
                  <c:v>69.635882269036969</c:v>
                </c:pt>
                <c:pt idx="20115">
                  <c:v>69.632549217096667</c:v>
                </c:pt>
                <c:pt idx="20116">
                  <c:v>69.62939082289995</c:v>
                </c:pt>
                <c:pt idx="20117">
                  <c:v>69.626035938741708</c:v>
                </c:pt>
                <c:pt idx="20118">
                  <c:v>69.623059479694575</c:v>
                </c:pt>
                <c:pt idx="20119">
                  <c:v>69.619806479220088</c:v>
                </c:pt>
                <c:pt idx="20120">
                  <c:v>69.61666263983534</c:v>
                </c:pt>
                <c:pt idx="20121">
                  <c:v>69.613518800450606</c:v>
                </c:pt>
                <c:pt idx="20122">
                  <c:v>69.610098419638504</c:v>
                </c:pt>
                <c:pt idx="20123">
                  <c:v>69.606845419164031</c:v>
                </c:pt>
                <c:pt idx="20124">
                  <c:v>69.603381373916022</c:v>
                </c:pt>
                <c:pt idx="20125">
                  <c:v>69.600055599381704</c:v>
                </c:pt>
                <c:pt idx="20126">
                  <c:v>69.597086417740556</c:v>
                </c:pt>
                <c:pt idx="20127">
                  <c:v>69.593949855761807</c:v>
                </c:pt>
                <c:pt idx="20128">
                  <c:v>69.590427591265936</c:v>
                </c:pt>
                <c:pt idx="20129">
                  <c:v>69.587072707107694</c:v>
                </c:pt>
                <c:pt idx="20130">
                  <c:v>69.58392886772296</c:v>
                </c:pt>
                <c:pt idx="20131">
                  <c:v>69.580486654692905</c:v>
                </c:pt>
                <c:pt idx="20132">
                  <c:v>69.577342815308157</c:v>
                </c:pt>
                <c:pt idx="20133">
                  <c:v>69.574038872991807</c:v>
                </c:pt>
                <c:pt idx="20134">
                  <c:v>69.570640324397644</c:v>
                </c:pt>
                <c:pt idx="20135">
                  <c:v>69.56767114275651</c:v>
                </c:pt>
                <c:pt idx="20136">
                  <c:v>69.563879614239269</c:v>
                </c:pt>
                <c:pt idx="20137">
                  <c:v>69.560546562298967</c:v>
                </c:pt>
                <c:pt idx="20138">
                  <c:v>69.557264452200542</c:v>
                </c:pt>
                <c:pt idx="20139">
                  <c:v>69.553720355486718</c:v>
                </c:pt>
                <c:pt idx="20140">
                  <c:v>69.550503742042153</c:v>
                </c:pt>
                <c:pt idx="20141">
                  <c:v>69.547418121905295</c:v>
                </c:pt>
                <c:pt idx="20142">
                  <c:v>69.544026850717117</c:v>
                </c:pt>
                <c:pt idx="20143">
                  <c:v>69.540475476597322</c:v>
                </c:pt>
                <c:pt idx="20144">
                  <c:v>69.537331637212588</c:v>
                </c:pt>
                <c:pt idx="20145">
                  <c:v>69.534115023767995</c:v>
                </c:pt>
                <c:pt idx="20146">
                  <c:v>69.530891132917446</c:v>
                </c:pt>
                <c:pt idx="20147">
                  <c:v>69.527834622404512</c:v>
                </c:pt>
                <c:pt idx="20148">
                  <c:v>69.524297803096687</c:v>
                </c:pt>
                <c:pt idx="20149">
                  <c:v>69.521321344049554</c:v>
                </c:pt>
                <c:pt idx="20150">
                  <c:v>69.518504987934065</c:v>
                </c:pt>
                <c:pt idx="20151">
                  <c:v>69.515208323023671</c:v>
                </c:pt>
                <c:pt idx="20152">
                  <c:v>69.511678781121816</c:v>
                </c:pt>
                <c:pt idx="20153">
                  <c:v>69.508527664331098</c:v>
                </c:pt>
                <c:pt idx="20154">
                  <c:v>69.504910793557457</c:v>
                </c:pt>
                <c:pt idx="20155">
                  <c:v>69.50141763868551</c:v>
                </c:pt>
                <c:pt idx="20156">
                  <c:v>69.497960870843499</c:v>
                </c:pt>
                <c:pt idx="20157">
                  <c:v>69.494453161159612</c:v>
                </c:pt>
                <c:pt idx="20158">
                  <c:v>69.49094545147571</c:v>
                </c:pt>
                <c:pt idx="20159">
                  <c:v>69.487714283219177</c:v>
                </c:pt>
                <c:pt idx="20160">
                  <c:v>69.484563166428458</c:v>
                </c:pt>
                <c:pt idx="20161">
                  <c:v>69.48108456636848</c:v>
                </c:pt>
                <c:pt idx="20162">
                  <c:v>69.477598688902532</c:v>
                </c:pt>
                <c:pt idx="20163">
                  <c:v>69.474105534030599</c:v>
                </c:pt>
                <c:pt idx="20164">
                  <c:v>69.47121640385528</c:v>
                </c:pt>
                <c:pt idx="20165">
                  <c:v>69.467759636013255</c:v>
                </c:pt>
                <c:pt idx="20166">
                  <c:v>69.464251926329368</c:v>
                </c:pt>
                <c:pt idx="20167">
                  <c:v>69.461122641756589</c:v>
                </c:pt>
                <c:pt idx="20168">
                  <c:v>69.457782312410302</c:v>
                </c:pt>
                <c:pt idx="20169">
                  <c:v>69.454245493102462</c:v>
                </c:pt>
                <c:pt idx="20170">
                  <c:v>69.451261756649359</c:v>
                </c:pt>
                <c:pt idx="20171">
                  <c:v>69.447921427303072</c:v>
                </c:pt>
                <c:pt idx="20172">
                  <c:v>69.444370053183277</c:v>
                </c:pt>
                <c:pt idx="20173">
                  <c:v>69.441342652294267</c:v>
                </c:pt>
                <c:pt idx="20174">
                  <c:v>69.438329806217226</c:v>
                </c:pt>
                <c:pt idx="20175">
                  <c:v>69.434902147999153</c:v>
                </c:pt>
                <c:pt idx="20176">
                  <c:v>69.431721921584497</c:v>
                </c:pt>
                <c:pt idx="20177">
                  <c:v>69.428505308139918</c:v>
                </c:pt>
                <c:pt idx="20178">
                  <c:v>69.425295972101324</c:v>
                </c:pt>
                <c:pt idx="20179">
                  <c:v>69.421911978319145</c:v>
                </c:pt>
                <c:pt idx="20180">
                  <c:v>69.418389713823288</c:v>
                </c:pt>
                <c:pt idx="20181">
                  <c:v>69.414794675267586</c:v>
                </c:pt>
                <c:pt idx="20182">
                  <c:v>69.411468900733269</c:v>
                </c:pt>
                <c:pt idx="20183">
                  <c:v>69.408215900258782</c:v>
                </c:pt>
                <c:pt idx="20184">
                  <c:v>69.404708190574894</c:v>
                </c:pt>
                <c:pt idx="20185">
                  <c:v>69.4013241967927</c:v>
                </c:pt>
                <c:pt idx="20186">
                  <c:v>69.398340460339597</c:v>
                </c:pt>
                <c:pt idx="20187">
                  <c:v>69.395291227232619</c:v>
                </c:pt>
                <c:pt idx="20188">
                  <c:v>69.391929065668407</c:v>
                </c:pt>
                <c:pt idx="20189">
                  <c:v>69.388545071886213</c:v>
                </c:pt>
                <c:pt idx="20190">
                  <c:v>69.385088304044189</c:v>
                </c:pt>
                <c:pt idx="20191">
                  <c:v>69.381740697291931</c:v>
                </c:pt>
                <c:pt idx="20192">
                  <c:v>69.378655077155045</c:v>
                </c:pt>
                <c:pt idx="20193">
                  <c:v>69.375409354086543</c:v>
                </c:pt>
                <c:pt idx="20194">
                  <c:v>69.372098134364208</c:v>
                </c:pt>
                <c:pt idx="20195">
                  <c:v>69.368685030958076</c:v>
                </c:pt>
                <c:pt idx="20196">
                  <c:v>69.365097269808359</c:v>
                </c:pt>
                <c:pt idx="20197">
                  <c:v>69.361975262641579</c:v>
                </c:pt>
                <c:pt idx="20198">
                  <c:v>69.358547604423492</c:v>
                </c:pt>
                <c:pt idx="20199">
                  <c:v>69.355178165453282</c:v>
                </c:pt>
                <c:pt idx="20200">
                  <c:v>69.351917887572796</c:v>
                </c:pt>
                <c:pt idx="20201">
                  <c:v>69.348482951948739</c:v>
                </c:pt>
                <c:pt idx="20202">
                  <c:v>69.345630208803328</c:v>
                </c:pt>
                <c:pt idx="20203">
                  <c:v>69.342500924230549</c:v>
                </c:pt>
                <c:pt idx="20204">
                  <c:v>69.339284310785985</c:v>
                </c:pt>
                <c:pt idx="20205">
                  <c:v>69.336024032905513</c:v>
                </c:pt>
                <c:pt idx="20206">
                  <c:v>69.332581819875458</c:v>
                </c:pt>
                <c:pt idx="20207">
                  <c:v>69.329219658311231</c:v>
                </c:pt>
                <c:pt idx="20208">
                  <c:v>69.325639174567499</c:v>
                </c:pt>
                <c:pt idx="20209">
                  <c:v>69.321738484960505</c:v>
                </c:pt>
                <c:pt idx="20210">
                  <c:v>69.318441820050111</c:v>
                </c:pt>
                <c:pt idx="20211">
                  <c:v>69.315268871041454</c:v>
                </c:pt>
                <c:pt idx="20212">
                  <c:v>69.312401573084088</c:v>
                </c:pt>
                <c:pt idx="20213">
                  <c:v>69.309388727007033</c:v>
                </c:pt>
                <c:pt idx="20214">
                  <c:v>69.305764578827393</c:v>
                </c:pt>
                <c:pt idx="20215">
                  <c:v>69.302504300946936</c:v>
                </c:pt>
                <c:pt idx="20216">
                  <c:v>69.298821933519434</c:v>
                </c:pt>
                <c:pt idx="20217">
                  <c:v>69.295576210450932</c:v>
                </c:pt>
                <c:pt idx="20218">
                  <c:v>69.292454203284152</c:v>
                </c:pt>
                <c:pt idx="20219">
                  <c:v>69.289201202809664</c:v>
                </c:pt>
                <c:pt idx="20220">
                  <c:v>69.285766267185593</c:v>
                </c:pt>
                <c:pt idx="20221">
                  <c:v>69.282687924454692</c:v>
                </c:pt>
                <c:pt idx="20222">
                  <c:v>69.279143827740882</c:v>
                </c:pt>
                <c:pt idx="20223">
                  <c:v>69.275818053206578</c:v>
                </c:pt>
                <c:pt idx="20224">
                  <c:v>69.272375840176508</c:v>
                </c:pt>
                <c:pt idx="20225">
                  <c:v>69.268933627146467</c:v>
                </c:pt>
                <c:pt idx="20226">
                  <c:v>69.26583345219764</c:v>
                </c:pt>
                <c:pt idx="20227">
                  <c:v>69.262886102774431</c:v>
                </c:pt>
                <c:pt idx="20228">
                  <c:v>69.259502108992237</c:v>
                </c:pt>
                <c:pt idx="20229">
                  <c:v>69.256125392616056</c:v>
                </c:pt>
                <c:pt idx="20230">
                  <c:v>69.252559463684278</c:v>
                </c:pt>
                <c:pt idx="20231">
                  <c:v>69.248840709226883</c:v>
                </c:pt>
                <c:pt idx="20232">
                  <c:v>69.245223838453228</c:v>
                </c:pt>
                <c:pt idx="20233">
                  <c:v>69.242116386098402</c:v>
                </c:pt>
                <c:pt idx="20234">
                  <c:v>69.23903076596153</c:v>
                </c:pt>
                <c:pt idx="20235">
                  <c:v>69.235508501465674</c:v>
                </c:pt>
                <c:pt idx="20236">
                  <c:v>69.232401049110834</c:v>
                </c:pt>
                <c:pt idx="20237">
                  <c:v>69.229118939012423</c:v>
                </c:pt>
                <c:pt idx="20238">
                  <c:v>69.225771332260152</c:v>
                </c:pt>
                <c:pt idx="20239">
                  <c:v>69.222634770281402</c:v>
                </c:pt>
                <c:pt idx="20240">
                  <c:v>69.219134338003485</c:v>
                </c:pt>
                <c:pt idx="20241">
                  <c:v>69.216143324144397</c:v>
                </c:pt>
                <c:pt idx="20242">
                  <c:v>69.212926710699833</c:v>
                </c:pt>
                <c:pt idx="20243">
                  <c:v>69.209724652067209</c:v>
                </c:pt>
                <c:pt idx="20244">
                  <c:v>69.206267884225198</c:v>
                </c:pt>
                <c:pt idx="20245">
                  <c:v>69.203094935216541</c:v>
                </c:pt>
                <c:pt idx="20246">
                  <c:v>69.199696386622378</c:v>
                </c:pt>
                <c:pt idx="20247">
                  <c:v>69.196450663553875</c:v>
                </c:pt>
                <c:pt idx="20248">
                  <c:v>69.193284991951188</c:v>
                </c:pt>
                <c:pt idx="20249">
                  <c:v>69.189609901929671</c:v>
                </c:pt>
                <c:pt idx="20250">
                  <c:v>69.186669829912475</c:v>
                </c:pt>
                <c:pt idx="20251">
                  <c:v>69.183154842822574</c:v>
                </c:pt>
                <c:pt idx="20252">
                  <c:v>69.17976357163441</c:v>
                </c:pt>
                <c:pt idx="20253">
                  <c:v>69.17648873894197</c:v>
                </c:pt>
                <c:pt idx="20254">
                  <c:v>69.173061080723897</c:v>
                </c:pt>
                <c:pt idx="20255">
                  <c:v>69.169669809535719</c:v>
                </c:pt>
                <c:pt idx="20256">
                  <c:v>69.166402254249277</c:v>
                </c:pt>
                <c:pt idx="20257">
                  <c:v>69.162778106069652</c:v>
                </c:pt>
                <c:pt idx="20258">
                  <c:v>69.159619711872949</c:v>
                </c:pt>
                <c:pt idx="20259">
                  <c:v>69.156635975419832</c:v>
                </c:pt>
                <c:pt idx="20260">
                  <c:v>69.15337569753936</c:v>
                </c:pt>
                <c:pt idx="20261">
                  <c:v>69.149918929697336</c:v>
                </c:pt>
                <c:pt idx="20262">
                  <c:v>69.146702316252771</c:v>
                </c:pt>
                <c:pt idx="20263">
                  <c:v>69.143347432094529</c:v>
                </c:pt>
                <c:pt idx="20264">
                  <c:v>69.139759670944812</c:v>
                </c:pt>
                <c:pt idx="20265">
                  <c:v>69.136463006034418</c:v>
                </c:pt>
                <c:pt idx="20266">
                  <c:v>69.132576871239394</c:v>
                </c:pt>
                <c:pt idx="20267">
                  <c:v>69.129796902153814</c:v>
                </c:pt>
                <c:pt idx="20268">
                  <c:v>69.126689449798988</c:v>
                </c:pt>
                <c:pt idx="20269">
                  <c:v>69.123414617106562</c:v>
                </c:pt>
                <c:pt idx="20270">
                  <c:v>69.119826855956845</c:v>
                </c:pt>
                <c:pt idx="20271">
                  <c:v>69.116173598153267</c:v>
                </c:pt>
                <c:pt idx="20272">
                  <c:v>69.113138919858301</c:v>
                </c:pt>
                <c:pt idx="20273">
                  <c:v>69.109805867917999</c:v>
                </c:pt>
                <c:pt idx="20274">
                  <c:v>69.106509203007604</c:v>
                </c:pt>
                <c:pt idx="20275">
                  <c:v>69.103001493323703</c:v>
                </c:pt>
                <c:pt idx="20276">
                  <c:v>69.099544725481692</c:v>
                </c:pt>
                <c:pt idx="20277">
                  <c:v>69.096320834631129</c:v>
                </c:pt>
                <c:pt idx="20278">
                  <c:v>69.093053279344687</c:v>
                </c:pt>
                <c:pt idx="20279">
                  <c:v>69.089560124472754</c:v>
                </c:pt>
                <c:pt idx="20280">
                  <c:v>69.086372620652099</c:v>
                </c:pt>
                <c:pt idx="20281">
                  <c:v>69.083046846117796</c:v>
                </c:pt>
                <c:pt idx="20282">
                  <c:v>69.079502749403972</c:v>
                </c:pt>
                <c:pt idx="20283">
                  <c:v>69.076024149344008</c:v>
                </c:pt>
                <c:pt idx="20284">
                  <c:v>69.073222348040488</c:v>
                </c:pt>
                <c:pt idx="20285">
                  <c:v>69.07007850865574</c:v>
                </c:pt>
                <c:pt idx="20286">
                  <c:v>69.066505302317992</c:v>
                </c:pt>
                <c:pt idx="20287">
                  <c:v>69.063150418159751</c:v>
                </c:pt>
                <c:pt idx="20288">
                  <c:v>69.060035688398941</c:v>
                </c:pt>
                <c:pt idx="20289">
                  <c:v>69.056600752774884</c:v>
                </c:pt>
                <c:pt idx="20290">
                  <c:v>69.053340474894412</c:v>
                </c:pt>
                <c:pt idx="20291">
                  <c:v>69.04985459742845</c:v>
                </c:pt>
                <c:pt idx="20292">
                  <c:v>69.046819919133469</c:v>
                </c:pt>
                <c:pt idx="20293">
                  <c:v>69.043253990201706</c:v>
                </c:pt>
                <c:pt idx="20294">
                  <c:v>69.039746280517804</c:v>
                </c:pt>
                <c:pt idx="20295">
                  <c:v>69.03642778338947</c:v>
                </c:pt>
                <c:pt idx="20296">
                  <c:v>69.033131118479076</c:v>
                </c:pt>
                <c:pt idx="20297">
                  <c:v>69.029827176162712</c:v>
                </c:pt>
                <c:pt idx="20298">
                  <c:v>69.02613753132924</c:v>
                </c:pt>
                <c:pt idx="20299">
                  <c:v>69.022986414538508</c:v>
                </c:pt>
                <c:pt idx="20300">
                  <c:v>69.019762523687959</c:v>
                </c:pt>
                <c:pt idx="20301">
                  <c:v>69.016138375508319</c:v>
                </c:pt>
                <c:pt idx="20302">
                  <c:v>69.012594278794509</c:v>
                </c:pt>
                <c:pt idx="20303">
                  <c:v>69.009377665349945</c:v>
                </c:pt>
                <c:pt idx="20304">
                  <c:v>69.006364819272889</c:v>
                </c:pt>
                <c:pt idx="20305">
                  <c:v>69.002398633012064</c:v>
                </c:pt>
                <c:pt idx="20306">
                  <c:v>68.999182019567485</c:v>
                </c:pt>
                <c:pt idx="20307">
                  <c:v>68.995557871387859</c:v>
                </c:pt>
                <c:pt idx="20308">
                  <c:v>68.992057439109942</c:v>
                </c:pt>
                <c:pt idx="20309">
                  <c:v>68.988782606417502</c:v>
                </c:pt>
                <c:pt idx="20310">
                  <c:v>68.9853622256054</c:v>
                </c:pt>
                <c:pt idx="20311">
                  <c:v>68.982618643549742</c:v>
                </c:pt>
                <c:pt idx="20312">
                  <c:v>68.979474804164994</c:v>
                </c:pt>
                <c:pt idx="20313">
                  <c:v>68.976229081096506</c:v>
                </c:pt>
                <c:pt idx="20314">
                  <c:v>68.972648597352759</c:v>
                </c:pt>
                <c:pt idx="20315">
                  <c:v>68.96942470650221</c:v>
                </c:pt>
                <c:pt idx="20316">
                  <c:v>68.96604071272003</c:v>
                </c:pt>
                <c:pt idx="20317">
                  <c:v>68.962263739014745</c:v>
                </c:pt>
                <c:pt idx="20318">
                  <c:v>68.958792416360765</c:v>
                </c:pt>
                <c:pt idx="20319">
                  <c:v>68.955575802916201</c:v>
                </c:pt>
                <c:pt idx="20320">
                  <c:v>68.952417408719498</c:v>
                </c:pt>
                <c:pt idx="20321">
                  <c:v>68.949200795274919</c:v>
                </c:pt>
                <c:pt idx="20322">
                  <c:v>68.945598479313247</c:v>
                </c:pt>
                <c:pt idx="20323">
                  <c:v>68.942134434065252</c:v>
                </c:pt>
                <c:pt idx="20324">
                  <c:v>68.938910543214689</c:v>
                </c:pt>
                <c:pt idx="20325">
                  <c:v>68.93611601931714</c:v>
                </c:pt>
                <c:pt idx="20326">
                  <c:v>68.932309935987931</c:v>
                </c:pt>
                <c:pt idx="20327">
                  <c:v>68.929231593257043</c:v>
                </c:pt>
                <c:pt idx="20328">
                  <c:v>68.925803935038957</c:v>
                </c:pt>
                <c:pt idx="20329">
                  <c:v>68.922332612384977</c:v>
                </c:pt>
                <c:pt idx="20330">
                  <c:v>68.918737573829276</c:v>
                </c:pt>
                <c:pt idx="20331">
                  <c:v>68.915477295948804</c:v>
                </c:pt>
                <c:pt idx="20332">
                  <c:v>68.912100579572609</c:v>
                </c:pt>
                <c:pt idx="20333">
                  <c:v>68.908869411316076</c:v>
                </c:pt>
                <c:pt idx="20334">
                  <c:v>68.905718294525343</c:v>
                </c:pt>
                <c:pt idx="20335">
                  <c:v>68.902610842170532</c:v>
                </c:pt>
                <c:pt idx="20336">
                  <c:v>68.898513662601985</c:v>
                </c:pt>
                <c:pt idx="20337">
                  <c:v>68.895420765059129</c:v>
                </c:pt>
                <c:pt idx="20338">
                  <c:v>68.892597131537656</c:v>
                </c:pt>
                <c:pt idx="20339">
                  <c:v>68.889191305537523</c:v>
                </c:pt>
                <c:pt idx="20340">
                  <c:v>68.88561082179379</c:v>
                </c:pt>
                <c:pt idx="20341">
                  <c:v>68.882263215041533</c:v>
                </c:pt>
                <c:pt idx="20342">
                  <c:v>68.878740950545662</c:v>
                </c:pt>
                <c:pt idx="20343">
                  <c:v>68.875611665972897</c:v>
                </c:pt>
                <c:pt idx="20344">
                  <c:v>68.872344110686427</c:v>
                </c:pt>
                <c:pt idx="20345">
                  <c:v>68.868792736566633</c:v>
                </c:pt>
                <c:pt idx="20346">
                  <c:v>68.865044872485299</c:v>
                </c:pt>
                <c:pt idx="20347">
                  <c:v>68.861500775771475</c:v>
                </c:pt>
                <c:pt idx="20348">
                  <c:v>68.858480652288449</c:v>
                </c:pt>
                <c:pt idx="20349">
                  <c:v>68.855133045536178</c:v>
                </c:pt>
                <c:pt idx="20350">
                  <c:v>68.851756329159969</c:v>
                </c:pt>
                <c:pt idx="20351">
                  <c:v>68.848241342070096</c:v>
                </c:pt>
                <c:pt idx="20352">
                  <c:v>68.844857348287917</c:v>
                </c:pt>
                <c:pt idx="20353">
                  <c:v>68.841466077099739</c:v>
                </c:pt>
                <c:pt idx="20354">
                  <c:v>68.838205799219281</c:v>
                </c:pt>
                <c:pt idx="20355">
                  <c:v>68.834799973219134</c:v>
                </c:pt>
                <c:pt idx="20356">
                  <c:v>68.831583359774569</c:v>
                </c:pt>
                <c:pt idx="20357">
                  <c:v>68.82854140407359</c:v>
                </c:pt>
                <c:pt idx="20358">
                  <c:v>68.825433951718779</c:v>
                </c:pt>
                <c:pt idx="20359">
                  <c:v>68.822290112334045</c:v>
                </c:pt>
                <c:pt idx="20360">
                  <c:v>68.818476751598851</c:v>
                </c:pt>
                <c:pt idx="20361">
                  <c:v>68.815594898829502</c:v>
                </c:pt>
                <c:pt idx="20362">
                  <c:v>68.812334620949017</c:v>
                </c:pt>
                <c:pt idx="20363">
                  <c:v>68.808681363145467</c:v>
                </c:pt>
                <c:pt idx="20364">
                  <c:v>68.805173653461566</c:v>
                </c:pt>
                <c:pt idx="20365">
                  <c:v>68.801862433739217</c:v>
                </c:pt>
                <c:pt idx="20366">
                  <c:v>68.798645820294652</c:v>
                </c:pt>
                <c:pt idx="20367">
                  <c:v>68.794890678807306</c:v>
                </c:pt>
                <c:pt idx="20368">
                  <c:v>68.791477575401203</c:v>
                </c:pt>
                <c:pt idx="20369">
                  <c:v>68.788122691242961</c:v>
                </c:pt>
                <c:pt idx="20370">
                  <c:v>68.784171059794076</c:v>
                </c:pt>
                <c:pt idx="20371">
                  <c:v>68.781129104093111</c:v>
                </c:pt>
                <c:pt idx="20372">
                  <c:v>68.777817884370748</c:v>
                </c:pt>
                <c:pt idx="20373">
                  <c:v>68.774484832430446</c:v>
                </c:pt>
                <c:pt idx="20374">
                  <c:v>68.771384657481619</c:v>
                </c:pt>
                <c:pt idx="20375">
                  <c:v>68.767644070806242</c:v>
                </c:pt>
                <c:pt idx="20376">
                  <c:v>68.764834992096723</c:v>
                </c:pt>
                <c:pt idx="20377">
                  <c:v>68.761574714216266</c:v>
                </c:pt>
                <c:pt idx="20378">
                  <c:v>68.758365378177672</c:v>
                </c:pt>
                <c:pt idx="20379">
                  <c:v>68.75461023669034</c:v>
                </c:pt>
                <c:pt idx="20380">
                  <c:v>68.751168023660298</c:v>
                </c:pt>
                <c:pt idx="20381">
                  <c:v>68.747631204352473</c:v>
                </c:pt>
                <c:pt idx="20382">
                  <c:v>68.744509197185693</c:v>
                </c:pt>
                <c:pt idx="20383">
                  <c:v>68.741416299642836</c:v>
                </c:pt>
                <c:pt idx="20384">
                  <c:v>68.738083247702519</c:v>
                </c:pt>
                <c:pt idx="20385">
                  <c:v>68.734240777343388</c:v>
                </c:pt>
                <c:pt idx="20386">
                  <c:v>68.730944112433008</c:v>
                </c:pt>
                <c:pt idx="20387">
                  <c:v>68.727283577223446</c:v>
                </c:pt>
                <c:pt idx="20388">
                  <c:v>68.723935970471189</c:v>
                </c:pt>
                <c:pt idx="20389">
                  <c:v>68.720231770825748</c:v>
                </c:pt>
                <c:pt idx="20390">
                  <c:v>68.716949660727337</c:v>
                </c:pt>
                <c:pt idx="20391">
                  <c:v>68.713529279915235</c:v>
                </c:pt>
                <c:pt idx="20392">
                  <c:v>68.710341776094594</c:v>
                </c:pt>
                <c:pt idx="20393">
                  <c:v>68.707001446748308</c:v>
                </c:pt>
                <c:pt idx="20394">
                  <c:v>68.703726614055867</c:v>
                </c:pt>
                <c:pt idx="20395">
                  <c:v>68.700204349560011</c:v>
                </c:pt>
                <c:pt idx="20396">
                  <c:v>68.697111452017154</c:v>
                </c:pt>
                <c:pt idx="20397">
                  <c:v>68.693705626017007</c:v>
                </c:pt>
                <c:pt idx="20398">
                  <c:v>68.69060545106818</c:v>
                </c:pt>
                <c:pt idx="20399">
                  <c:v>68.687199625068047</c:v>
                </c:pt>
                <c:pt idx="20400">
                  <c:v>68.683560922076452</c:v>
                </c:pt>
                <c:pt idx="20401">
                  <c:v>68.680089599422459</c:v>
                </c:pt>
                <c:pt idx="20402">
                  <c:v>68.676654663798388</c:v>
                </c:pt>
                <c:pt idx="20403">
                  <c:v>68.673277947422193</c:v>
                </c:pt>
                <c:pt idx="20404">
                  <c:v>68.670185049879336</c:v>
                </c:pt>
                <c:pt idx="20405">
                  <c:v>68.666793778691158</c:v>
                </c:pt>
                <c:pt idx="20406">
                  <c:v>68.663453449344885</c:v>
                </c:pt>
                <c:pt idx="20407">
                  <c:v>68.660054900750737</c:v>
                </c:pt>
                <c:pt idx="20408">
                  <c:v>68.656969280613865</c:v>
                </c:pt>
                <c:pt idx="20409">
                  <c:v>68.653192306908579</c:v>
                </c:pt>
                <c:pt idx="20410">
                  <c:v>68.649648210194769</c:v>
                </c:pt>
                <c:pt idx="20411">
                  <c:v>68.64617688754079</c:v>
                </c:pt>
                <c:pt idx="20412">
                  <c:v>68.642676455262858</c:v>
                </c:pt>
                <c:pt idx="20413">
                  <c:v>68.639438009600354</c:v>
                </c:pt>
                <c:pt idx="20414">
                  <c:v>68.635988519164314</c:v>
                </c:pt>
                <c:pt idx="20415">
                  <c:v>68.632808292749658</c:v>
                </c:pt>
                <c:pt idx="20416">
                  <c:v>68.629344247501649</c:v>
                </c:pt>
                <c:pt idx="20417">
                  <c:v>68.625712821916053</c:v>
                </c:pt>
                <c:pt idx="20418">
                  <c:v>68.622110505954382</c:v>
                </c:pt>
                <c:pt idx="20419">
                  <c:v>68.618559131834573</c:v>
                </c:pt>
                <c:pt idx="20420">
                  <c:v>68.615619059817362</c:v>
                </c:pt>
                <c:pt idx="20421">
                  <c:v>68.612402446372798</c:v>
                </c:pt>
                <c:pt idx="20422">
                  <c:v>68.608887459282911</c:v>
                </c:pt>
                <c:pt idx="20423">
                  <c:v>68.605445246252856</c:v>
                </c:pt>
                <c:pt idx="20424">
                  <c:v>68.602148581342476</c:v>
                </c:pt>
                <c:pt idx="20425">
                  <c:v>68.598873748650036</c:v>
                </c:pt>
                <c:pt idx="20426">
                  <c:v>68.595737186671286</c:v>
                </c:pt>
                <c:pt idx="20427">
                  <c:v>68.592389579919015</c:v>
                </c:pt>
                <c:pt idx="20428">
                  <c:v>68.588860038017174</c:v>
                </c:pt>
                <c:pt idx="20429">
                  <c:v>68.585708921226441</c:v>
                </c:pt>
                <c:pt idx="20430">
                  <c:v>68.582579636653676</c:v>
                </c:pt>
                <c:pt idx="20431">
                  <c:v>68.579275694337298</c:v>
                </c:pt>
                <c:pt idx="20432">
                  <c:v>68.575804371683319</c:v>
                </c:pt>
                <c:pt idx="20433">
                  <c:v>68.572122004255831</c:v>
                </c:pt>
                <c:pt idx="20434">
                  <c:v>68.568825339345437</c:v>
                </c:pt>
                <c:pt idx="20435">
                  <c:v>68.565674222554705</c:v>
                </c:pt>
                <c:pt idx="20436">
                  <c:v>68.562173790276802</c:v>
                </c:pt>
                <c:pt idx="20437">
                  <c:v>68.558848015742484</c:v>
                </c:pt>
                <c:pt idx="20438">
                  <c:v>68.555267531998751</c:v>
                </c:pt>
                <c:pt idx="20439">
                  <c:v>68.55182531896871</c:v>
                </c:pt>
                <c:pt idx="20440">
                  <c:v>68.548390383344639</c:v>
                </c:pt>
                <c:pt idx="20441">
                  <c:v>68.544547912985507</c:v>
                </c:pt>
                <c:pt idx="20442">
                  <c:v>68.54138224138282</c:v>
                </c:pt>
                <c:pt idx="20443">
                  <c:v>68.538449446771594</c:v>
                </c:pt>
                <c:pt idx="20444">
                  <c:v>68.534832575997953</c:v>
                </c:pt>
                <c:pt idx="20445">
                  <c:v>68.531885226574758</c:v>
                </c:pt>
                <c:pt idx="20446">
                  <c:v>68.52865405831821</c:v>
                </c:pt>
                <c:pt idx="20447">
                  <c:v>68.525233677506108</c:v>
                </c:pt>
                <c:pt idx="20448">
                  <c:v>68.52207528330942</c:v>
                </c:pt>
                <c:pt idx="20449">
                  <c:v>68.518225535544303</c:v>
                </c:pt>
                <c:pt idx="20450">
                  <c:v>68.514630496988602</c:v>
                </c:pt>
                <c:pt idx="20451">
                  <c:v>68.511552154257714</c:v>
                </c:pt>
                <c:pt idx="20452">
                  <c:v>68.508000780137905</c:v>
                </c:pt>
                <c:pt idx="20453">
                  <c:v>68.504776889287371</c:v>
                </c:pt>
                <c:pt idx="20454">
                  <c:v>68.501640327308607</c:v>
                </c:pt>
                <c:pt idx="20455">
                  <c:v>68.497819689167429</c:v>
                </c:pt>
                <c:pt idx="20456">
                  <c:v>68.494603075722864</c:v>
                </c:pt>
                <c:pt idx="20457">
                  <c:v>68.491015314573147</c:v>
                </c:pt>
                <c:pt idx="20458">
                  <c:v>68.487893307406353</c:v>
                </c:pt>
                <c:pt idx="20459">
                  <c:v>68.484713080991696</c:v>
                </c:pt>
                <c:pt idx="20460">
                  <c:v>68.481110765030024</c:v>
                </c:pt>
                <c:pt idx="20461">
                  <c:v>68.477595777940138</c:v>
                </c:pt>
                <c:pt idx="20462">
                  <c:v>68.474102623068205</c:v>
                </c:pt>
                <c:pt idx="20463">
                  <c:v>68.470784125939872</c:v>
                </c:pt>
                <c:pt idx="20464">
                  <c:v>68.467087203700416</c:v>
                </c:pt>
                <c:pt idx="20465">
                  <c:v>68.463768706572083</c:v>
                </c:pt>
                <c:pt idx="20466">
                  <c:v>68.46070491865315</c:v>
                </c:pt>
                <c:pt idx="20467">
                  <c:v>68.457182654157279</c:v>
                </c:pt>
                <c:pt idx="20468">
                  <c:v>68.453653112255438</c:v>
                </c:pt>
                <c:pt idx="20469">
                  <c:v>68.450152679977521</c:v>
                </c:pt>
                <c:pt idx="20470">
                  <c:v>68.446725021759434</c:v>
                </c:pt>
                <c:pt idx="20471">
                  <c:v>68.44357390496873</c:v>
                </c:pt>
                <c:pt idx="20472">
                  <c:v>68.440430065583968</c:v>
                </c:pt>
                <c:pt idx="20473">
                  <c:v>68.437322613229156</c:v>
                </c:pt>
                <c:pt idx="20474">
                  <c:v>68.433727574673455</c:v>
                </c:pt>
                <c:pt idx="20475">
                  <c:v>68.430059762057923</c:v>
                </c:pt>
                <c:pt idx="20476">
                  <c:v>68.426835871207373</c:v>
                </c:pt>
                <c:pt idx="20477">
                  <c:v>68.423510096673056</c:v>
                </c:pt>
                <c:pt idx="20478">
                  <c:v>68.420235263980615</c:v>
                </c:pt>
                <c:pt idx="20479">
                  <c:v>68.41677121873262</c:v>
                </c:pt>
                <c:pt idx="20480">
                  <c:v>68.413096128711103</c:v>
                </c:pt>
                <c:pt idx="20481">
                  <c:v>68.409668470493031</c:v>
                </c:pt>
                <c:pt idx="20482">
                  <c:v>68.406422747424529</c:v>
                </c:pt>
                <c:pt idx="20483">
                  <c:v>68.402864095898735</c:v>
                </c:pt>
                <c:pt idx="20484">
                  <c:v>68.399829417603755</c:v>
                </c:pt>
                <c:pt idx="20485">
                  <c:v>68.396598249347221</c:v>
                </c:pt>
                <c:pt idx="20486">
                  <c:v>68.393468964774442</c:v>
                </c:pt>
                <c:pt idx="20487">
                  <c:v>68.389997642120463</c:v>
                </c:pt>
                <c:pt idx="20488">
                  <c:v>68.386380771346808</c:v>
                </c:pt>
                <c:pt idx="20489">
                  <c:v>68.383513473389428</c:v>
                </c:pt>
                <c:pt idx="20490">
                  <c:v>68.379787441526048</c:v>
                </c:pt>
                <c:pt idx="20491">
                  <c:v>68.376105074098547</c:v>
                </c:pt>
                <c:pt idx="20492">
                  <c:v>68.372990344337737</c:v>
                </c:pt>
                <c:pt idx="20493">
                  <c:v>68.369708234239312</c:v>
                </c:pt>
                <c:pt idx="20494">
                  <c:v>68.366062253841747</c:v>
                </c:pt>
                <c:pt idx="20495">
                  <c:v>68.363216788102307</c:v>
                </c:pt>
                <c:pt idx="20496">
                  <c:v>68.359869181350049</c:v>
                </c:pt>
                <c:pt idx="20497">
                  <c:v>68.356426968319994</c:v>
                </c:pt>
                <c:pt idx="20498">
                  <c:v>68.35294836826003</c:v>
                </c:pt>
                <c:pt idx="20499">
                  <c:v>68.349440658576128</c:v>
                </c:pt>
                <c:pt idx="20500">
                  <c:v>68.345598188216997</c:v>
                </c:pt>
                <c:pt idx="20501">
                  <c:v>68.34223602665277</c:v>
                </c:pt>
                <c:pt idx="20502">
                  <c:v>68.338670097720993</c:v>
                </c:pt>
                <c:pt idx="20503">
                  <c:v>68.335649974237981</c:v>
                </c:pt>
                <c:pt idx="20504">
                  <c:v>68.332557076695124</c:v>
                </c:pt>
                <c:pt idx="20505">
                  <c:v>68.329158528100976</c:v>
                </c:pt>
                <c:pt idx="20506">
                  <c:v>68.325781811724767</c:v>
                </c:pt>
                <c:pt idx="20507">
                  <c:v>68.322295934258818</c:v>
                </c:pt>
                <c:pt idx="20508">
                  <c:v>68.318402522057823</c:v>
                </c:pt>
                <c:pt idx="20509">
                  <c:v>68.315076747523491</c:v>
                </c:pt>
                <c:pt idx="20510">
                  <c:v>68.311918353326789</c:v>
                </c:pt>
                <c:pt idx="20511">
                  <c:v>68.308832733189917</c:v>
                </c:pt>
                <c:pt idx="20512">
                  <c:v>68.305688893805183</c:v>
                </c:pt>
                <c:pt idx="20513">
                  <c:v>68.302057468219573</c:v>
                </c:pt>
                <c:pt idx="20514">
                  <c:v>68.29822955267241</c:v>
                </c:pt>
                <c:pt idx="20515">
                  <c:v>68.294416191937216</c:v>
                </c:pt>
                <c:pt idx="20516">
                  <c:v>68.291003088531099</c:v>
                </c:pt>
                <c:pt idx="20517">
                  <c:v>68.287684591402765</c:v>
                </c:pt>
                <c:pt idx="20518">
                  <c:v>68.284802738633417</c:v>
                </c:pt>
                <c:pt idx="20519">
                  <c:v>68.28197910511193</c:v>
                </c:pt>
                <c:pt idx="20520">
                  <c:v>68.277925589979304</c:v>
                </c:pt>
                <c:pt idx="20521">
                  <c:v>68.274694421722771</c:v>
                </c:pt>
                <c:pt idx="20522">
                  <c:v>68.271208544256808</c:v>
                </c:pt>
                <c:pt idx="20523">
                  <c:v>68.268195698179767</c:v>
                </c:pt>
                <c:pt idx="20524">
                  <c:v>68.264593382218095</c:v>
                </c:pt>
                <c:pt idx="20525">
                  <c:v>68.261107504752133</c:v>
                </c:pt>
                <c:pt idx="20526">
                  <c:v>68.257694401346029</c:v>
                </c:pt>
                <c:pt idx="20527">
                  <c:v>68.254062975760405</c:v>
                </c:pt>
                <c:pt idx="20528">
                  <c:v>68.250416995362826</c:v>
                </c:pt>
                <c:pt idx="20529">
                  <c:v>68.247280433384077</c:v>
                </c:pt>
                <c:pt idx="20530">
                  <c:v>68.243532569302729</c:v>
                </c:pt>
                <c:pt idx="20531">
                  <c:v>68.240585219879549</c:v>
                </c:pt>
                <c:pt idx="20532">
                  <c:v>68.236713639896479</c:v>
                </c:pt>
                <c:pt idx="20533">
                  <c:v>68.233358755738223</c:v>
                </c:pt>
                <c:pt idx="20534">
                  <c:v>68.229901987896213</c:v>
                </c:pt>
                <c:pt idx="20535">
                  <c:v>68.22656165854994</c:v>
                </c:pt>
                <c:pt idx="20536">
                  <c:v>68.223468761007084</c:v>
                </c:pt>
                <c:pt idx="20537">
                  <c:v>68.22017209609669</c:v>
                </c:pt>
                <c:pt idx="20538">
                  <c:v>68.216788102314496</c:v>
                </c:pt>
                <c:pt idx="20539">
                  <c:v>68.213491437404116</c:v>
                </c:pt>
                <c:pt idx="20540">
                  <c:v>68.210121998433891</c:v>
                </c:pt>
                <c:pt idx="20541">
                  <c:v>68.206585179126051</c:v>
                </c:pt>
                <c:pt idx="20542">
                  <c:v>68.203390397899454</c:v>
                </c:pt>
                <c:pt idx="20543">
                  <c:v>68.200108287801029</c:v>
                </c:pt>
                <c:pt idx="20544">
                  <c:v>68.196804345484651</c:v>
                </c:pt>
                <c:pt idx="20545">
                  <c:v>68.193340300236656</c:v>
                </c:pt>
                <c:pt idx="20546">
                  <c:v>68.190181906039953</c:v>
                </c:pt>
                <c:pt idx="20547">
                  <c:v>68.186972570001373</c:v>
                </c:pt>
                <c:pt idx="20548">
                  <c:v>68.183312034791825</c:v>
                </c:pt>
                <c:pt idx="20549">
                  <c:v>68.179862544355785</c:v>
                </c:pt>
                <c:pt idx="20550">
                  <c:v>68.176471273167621</c:v>
                </c:pt>
                <c:pt idx="20551">
                  <c:v>68.172352261381135</c:v>
                </c:pt>
                <c:pt idx="20552">
                  <c:v>68.169193867184433</c:v>
                </c:pt>
                <c:pt idx="20553">
                  <c:v>68.165824428214222</c:v>
                </c:pt>
                <c:pt idx="20554">
                  <c:v>68.162862523979044</c:v>
                </c:pt>
                <c:pt idx="20555">
                  <c:v>68.159223820987464</c:v>
                </c:pt>
                <c:pt idx="20556">
                  <c:v>68.155716111303562</c:v>
                </c:pt>
                <c:pt idx="20557">
                  <c:v>68.152135627559815</c:v>
                </c:pt>
                <c:pt idx="20558">
                  <c:v>68.148627917875928</c:v>
                </c:pt>
                <c:pt idx="20559">
                  <c:v>68.14505471153818</c:v>
                </c:pt>
                <c:pt idx="20560">
                  <c:v>68.141597943696169</c:v>
                </c:pt>
                <c:pt idx="20561">
                  <c:v>68.138585097619114</c:v>
                </c:pt>
                <c:pt idx="20562">
                  <c:v>68.135310264926687</c:v>
                </c:pt>
                <c:pt idx="20563">
                  <c:v>68.132006322610323</c:v>
                </c:pt>
                <c:pt idx="20564">
                  <c:v>68.128680548075991</c:v>
                </c:pt>
                <c:pt idx="20565">
                  <c:v>68.125005458054488</c:v>
                </c:pt>
                <c:pt idx="20566">
                  <c:v>68.121497748370572</c:v>
                </c:pt>
                <c:pt idx="20567">
                  <c:v>68.118230193084131</c:v>
                </c:pt>
                <c:pt idx="20568">
                  <c:v>68.114635154528429</c:v>
                </c:pt>
                <c:pt idx="20569">
                  <c:v>68.110719910109481</c:v>
                </c:pt>
                <c:pt idx="20570">
                  <c:v>68.107503296664902</c:v>
                </c:pt>
                <c:pt idx="20571">
                  <c:v>68.104643276113521</c:v>
                </c:pt>
                <c:pt idx="20572">
                  <c:v>68.101062792369774</c:v>
                </c:pt>
                <c:pt idx="20573">
                  <c:v>68.097060219079026</c:v>
                </c:pt>
                <c:pt idx="20574">
                  <c:v>68.093312354997678</c:v>
                </c:pt>
                <c:pt idx="20575">
                  <c:v>68.090052077117207</c:v>
                </c:pt>
                <c:pt idx="20576">
                  <c:v>68.086624418899135</c:v>
                </c:pt>
                <c:pt idx="20577">
                  <c:v>68.083429637672509</c:v>
                </c:pt>
                <c:pt idx="20578">
                  <c:v>68.080460456031361</c:v>
                </c:pt>
                <c:pt idx="20579">
                  <c:v>68.076894527099597</c:v>
                </c:pt>
                <c:pt idx="20580">
                  <c:v>68.073466868881511</c:v>
                </c:pt>
                <c:pt idx="20581">
                  <c:v>68.07034486171473</c:v>
                </c:pt>
                <c:pt idx="20582">
                  <c:v>68.067062751616305</c:v>
                </c:pt>
                <c:pt idx="20583">
                  <c:v>68.063751531893942</c:v>
                </c:pt>
                <c:pt idx="20584">
                  <c:v>68.060775072846823</c:v>
                </c:pt>
                <c:pt idx="20585">
                  <c:v>68.056736112526153</c:v>
                </c:pt>
                <c:pt idx="20586">
                  <c:v>68.053002803256774</c:v>
                </c:pt>
                <c:pt idx="20587">
                  <c:v>68.049888073495978</c:v>
                </c:pt>
                <c:pt idx="20588">
                  <c:v>68.04674423411123</c:v>
                </c:pt>
                <c:pt idx="20589">
                  <c:v>68.04295270559399</c:v>
                </c:pt>
                <c:pt idx="20590">
                  <c:v>68.03990347248704</c:v>
                </c:pt>
                <c:pt idx="20591">
                  <c:v>68.036650472012539</c:v>
                </c:pt>
                <c:pt idx="20592">
                  <c:v>68.032895330525221</c:v>
                </c:pt>
                <c:pt idx="20593">
                  <c:v>68.029293014563535</c:v>
                </c:pt>
                <c:pt idx="20594">
                  <c:v>68.025734363037756</c:v>
                </c:pt>
                <c:pt idx="20595">
                  <c:v>68.022335814443608</c:v>
                </c:pt>
                <c:pt idx="20596">
                  <c:v>68.018784440323813</c:v>
                </c:pt>
                <c:pt idx="20597">
                  <c:v>68.015807981276694</c:v>
                </c:pt>
                <c:pt idx="20598">
                  <c:v>68.01226388456287</c:v>
                </c:pt>
                <c:pt idx="20599">
                  <c:v>68.008916277810599</c:v>
                </c:pt>
                <c:pt idx="20600">
                  <c:v>68.005757883613896</c:v>
                </c:pt>
                <c:pt idx="20601">
                  <c:v>68.001929968066733</c:v>
                </c:pt>
                <c:pt idx="20602">
                  <c:v>67.998036555865738</c:v>
                </c:pt>
                <c:pt idx="20603">
                  <c:v>67.994536123587807</c:v>
                </c:pt>
                <c:pt idx="20604">
                  <c:v>67.991370451985119</c:v>
                </c:pt>
                <c:pt idx="20605">
                  <c:v>67.987848187489263</c:v>
                </c:pt>
                <c:pt idx="20606">
                  <c:v>67.984740735134437</c:v>
                </c:pt>
                <c:pt idx="20607">
                  <c:v>67.981167528796675</c:v>
                </c:pt>
                <c:pt idx="20608">
                  <c:v>67.977747147984587</c:v>
                </c:pt>
                <c:pt idx="20609">
                  <c:v>67.974384986420361</c:v>
                </c:pt>
                <c:pt idx="20610">
                  <c:v>67.970971883014244</c:v>
                </c:pt>
                <c:pt idx="20611">
                  <c:v>67.967558779608112</c:v>
                </c:pt>
                <c:pt idx="20612">
                  <c:v>67.963774528496856</c:v>
                </c:pt>
                <c:pt idx="20613">
                  <c:v>67.960383257308692</c:v>
                </c:pt>
                <c:pt idx="20614">
                  <c:v>67.957239417923958</c:v>
                </c:pt>
                <c:pt idx="20615">
                  <c:v>67.953811759705872</c:v>
                </c:pt>
                <c:pt idx="20616">
                  <c:v>67.950311327427954</c:v>
                </c:pt>
                <c:pt idx="20617">
                  <c:v>67.946912778833806</c:v>
                </c:pt>
                <c:pt idx="20618">
                  <c:v>67.943405069149904</c:v>
                </c:pt>
                <c:pt idx="20619">
                  <c:v>67.940181178299369</c:v>
                </c:pt>
                <c:pt idx="20620">
                  <c:v>67.936869958577006</c:v>
                </c:pt>
                <c:pt idx="20621">
                  <c:v>67.933682454756365</c:v>
                </c:pt>
                <c:pt idx="20622">
                  <c:v>67.930232964320339</c:v>
                </c:pt>
                <c:pt idx="20623">
                  <c:v>67.9266961450125</c:v>
                </c:pt>
                <c:pt idx="20624">
                  <c:v>67.923188435328612</c:v>
                </c:pt>
                <c:pt idx="20625">
                  <c:v>67.91968800305068</c:v>
                </c:pt>
                <c:pt idx="20626">
                  <c:v>67.915729094195825</c:v>
                </c:pt>
                <c:pt idx="20627">
                  <c:v>67.912323268195692</c:v>
                </c:pt>
                <c:pt idx="20628">
                  <c:v>67.909434138020359</c:v>
                </c:pt>
                <c:pt idx="20629">
                  <c:v>67.906588672280947</c:v>
                </c:pt>
                <c:pt idx="20630">
                  <c:v>67.903299284776537</c:v>
                </c:pt>
                <c:pt idx="20631">
                  <c:v>67.899267601861851</c:v>
                </c:pt>
                <c:pt idx="20632">
                  <c:v>67.895577957028365</c:v>
                </c:pt>
                <c:pt idx="20633">
                  <c:v>67.892594220575262</c:v>
                </c:pt>
                <c:pt idx="20634">
                  <c:v>67.888773582434084</c:v>
                </c:pt>
                <c:pt idx="20635">
                  <c:v>67.885549691583535</c:v>
                </c:pt>
                <c:pt idx="20636">
                  <c:v>67.882303968515032</c:v>
                </c:pt>
                <c:pt idx="20637">
                  <c:v>67.878927252138823</c:v>
                </c:pt>
                <c:pt idx="20638">
                  <c:v>67.875419542454935</c:v>
                </c:pt>
                <c:pt idx="20639">
                  <c:v>67.871657123561619</c:v>
                </c:pt>
                <c:pt idx="20640">
                  <c:v>67.868040252787978</c:v>
                </c:pt>
                <c:pt idx="20641">
                  <c:v>67.864794529719461</c:v>
                </c:pt>
                <c:pt idx="20642">
                  <c:v>67.861235878193682</c:v>
                </c:pt>
                <c:pt idx="20643">
                  <c:v>67.857466181894395</c:v>
                </c:pt>
                <c:pt idx="20644">
                  <c:v>67.854235013637847</c:v>
                </c:pt>
                <c:pt idx="20645">
                  <c:v>67.850465317338575</c:v>
                </c:pt>
                <c:pt idx="20646">
                  <c:v>67.846848446564906</c:v>
                </c:pt>
                <c:pt idx="20647">
                  <c:v>67.843442620564787</c:v>
                </c:pt>
                <c:pt idx="20648">
                  <c:v>67.840182342684301</c:v>
                </c:pt>
                <c:pt idx="20649">
                  <c:v>67.836747407060244</c:v>
                </c:pt>
                <c:pt idx="20650">
                  <c:v>67.833581735457557</c:v>
                </c:pt>
                <c:pt idx="20651">
                  <c:v>67.829964864683916</c:v>
                </c:pt>
                <c:pt idx="20652">
                  <c:v>67.826471709811983</c:v>
                </c:pt>
                <c:pt idx="20653">
                  <c:v>67.822534633175081</c:v>
                </c:pt>
                <c:pt idx="20654">
                  <c:v>67.819427180820242</c:v>
                </c:pt>
                <c:pt idx="20655">
                  <c:v>67.816334283277385</c:v>
                </c:pt>
                <c:pt idx="20656">
                  <c:v>67.812768354345621</c:v>
                </c:pt>
                <c:pt idx="20657">
                  <c:v>67.809398915375411</c:v>
                </c:pt>
                <c:pt idx="20658">
                  <c:v>67.806044031217155</c:v>
                </c:pt>
                <c:pt idx="20659">
                  <c:v>67.802936578862344</c:v>
                </c:pt>
                <c:pt idx="20660">
                  <c:v>67.799508920644257</c:v>
                </c:pt>
                <c:pt idx="20661">
                  <c:v>67.796052152802233</c:v>
                </c:pt>
                <c:pt idx="20662">
                  <c:v>67.7925589979303</c:v>
                </c:pt>
                <c:pt idx="20663">
                  <c:v>67.789662590348996</c:v>
                </c:pt>
                <c:pt idx="20664">
                  <c:v>67.785980222921495</c:v>
                </c:pt>
                <c:pt idx="20665">
                  <c:v>67.782297855493994</c:v>
                </c:pt>
                <c:pt idx="20666">
                  <c:v>67.778862919869937</c:v>
                </c:pt>
                <c:pt idx="20667">
                  <c:v>67.77545709386979</c:v>
                </c:pt>
                <c:pt idx="20668">
                  <c:v>67.772124041929487</c:v>
                </c:pt>
                <c:pt idx="20669">
                  <c:v>67.76877643517723</c:v>
                </c:pt>
                <c:pt idx="20670">
                  <c:v>67.765094067749729</c:v>
                </c:pt>
                <c:pt idx="20671">
                  <c:v>67.761630022501734</c:v>
                </c:pt>
                <c:pt idx="20672">
                  <c:v>67.758267860937508</c:v>
                </c:pt>
                <c:pt idx="20673">
                  <c:v>67.754585493510007</c:v>
                </c:pt>
                <c:pt idx="20674">
                  <c:v>67.751143280479965</c:v>
                </c:pt>
                <c:pt idx="20675">
                  <c:v>67.747424526022542</c:v>
                </c:pt>
                <c:pt idx="20676">
                  <c:v>67.744215189983947</c:v>
                </c:pt>
                <c:pt idx="20677">
                  <c:v>67.741165956876998</c:v>
                </c:pt>
                <c:pt idx="20678">
                  <c:v>67.737643692381127</c:v>
                </c:pt>
                <c:pt idx="20679">
                  <c:v>67.733837609051932</c:v>
                </c:pt>
                <c:pt idx="20680">
                  <c:v>67.730613718201369</c:v>
                </c:pt>
                <c:pt idx="20681">
                  <c:v>67.727731865432034</c:v>
                </c:pt>
                <c:pt idx="20682">
                  <c:v>67.724355149055825</c:v>
                </c:pt>
                <c:pt idx="20683">
                  <c:v>67.720898381213814</c:v>
                </c:pt>
                <c:pt idx="20684">
                  <c:v>67.717143239726482</c:v>
                </c:pt>
                <c:pt idx="20685">
                  <c:v>67.713599143012672</c:v>
                </c:pt>
                <c:pt idx="20686">
                  <c:v>67.710302478102278</c:v>
                </c:pt>
                <c:pt idx="20687">
                  <c:v>67.707340573867128</c:v>
                </c:pt>
                <c:pt idx="20688">
                  <c:v>67.703883806025118</c:v>
                </c:pt>
                <c:pt idx="20689">
                  <c:v>67.700638082956615</c:v>
                </c:pt>
                <c:pt idx="20690">
                  <c:v>67.697341418046221</c:v>
                </c:pt>
                <c:pt idx="20691">
                  <c:v>67.69398653388798</c:v>
                </c:pt>
                <c:pt idx="20692">
                  <c:v>67.690398772738263</c:v>
                </c:pt>
                <c:pt idx="20693">
                  <c:v>67.686796456776563</c:v>
                </c:pt>
                <c:pt idx="20694">
                  <c:v>67.683055870101214</c:v>
                </c:pt>
                <c:pt idx="20695">
                  <c:v>67.679380780079697</c:v>
                </c:pt>
                <c:pt idx="20696">
                  <c:v>67.67578574152401</c:v>
                </c:pt>
                <c:pt idx="20697">
                  <c:v>67.672190702968308</c:v>
                </c:pt>
                <c:pt idx="20698">
                  <c:v>67.669010476553666</c:v>
                </c:pt>
                <c:pt idx="20699">
                  <c:v>67.66532083172018</c:v>
                </c:pt>
                <c:pt idx="20700">
                  <c:v>67.661361922865311</c:v>
                </c:pt>
                <c:pt idx="20701">
                  <c:v>67.658014316113054</c:v>
                </c:pt>
                <c:pt idx="20702">
                  <c:v>67.655321675899259</c:v>
                </c:pt>
                <c:pt idx="20703">
                  <c:v>67.651864908057249</c:v>
                </c:pt>
                <c:pt idx="20704">
                  <c:v>67.648328088749409</c:v>
                </c:pt>
                <c:pt idx="20705">
                  <c:v>67.645075088274936</c:v>
                </c:pt>
                <c:pt idx="20706">
                  <c:v>67.641698371898727</c:v>
                </c:pt>
                <c:pt idx="20707">
                  <c:v>67.638285268492609</c:v>
                </c:pt>
                <c:pt idx="20708">
                  <c:v>67.634893997304431</c:v>
                </c:pt>
                <c:pt idx="20709">
                  <c:v>67.631662829047897</c:v>
                </c:pt>
                <c:pt idx="20710">
                  <c:v>67.62790768756058</c:v>
                </c:pt>
                <c:pt idx="20711">
                  <c:v>67.624145268667263</c:v>
                </c:pt>
                <c:pt idx="20712">
                  <c:v>67.620863158568838</c:v>
                </c:pt>
                <c:pt idx="20713">
                  <c:v>67.617508274410596</c:v>
                </c:pt>
                <c:pt idx="20714">
                  <c:v>67.614655531265186</c:v>
                </c:pt>
                <c:pt idx="20715">
                  <c:v>67.611111434551376</c:v>
                </c:pt>
                <c:pt idx="20716">
                  <c:v>67.607654666709351</c:v>
                </c:pt>
                <c:pt idx="20717">
                  <c:v>67.603834028568173</c:v>
                </c:pt>
                <c:pt idx="20718">
                  <c:v>67.600180770764624</c:v>
                </c:pt>
                <c:pt idx="20719">
                  <c:v>67.596549345179014</c:v>
                </c:pt>
                <c:pt idx="20720">
                  <c:v>67.593143519178867</c:v>
                </c:pt>
                <c:pt idx="20721">
                  <c:v>67.589883241298409</c:v>
                </c:pt>
                <c:pt idx="20722">
                  <c:v>67.5865065249222</c:v>
                </c:pt>
                <c:pt idx="20723">
                  <c:v>67.582984260426343</c:v>
                </c:pt>
                <c:pt idx="20724">
                  <c:v>67.579818588823642</c:v>
                </c:pt>
                <c:pt idx="20725">
                  <c:v>67.576580143161124</c:v>
                </c:pt>
                <c:pt idx="20726">
                  <c:v>67.572897775733637</c:v>
                </c:pt>
                <c:pt idx="20727">
                  <c:v>67.569695717101027</c:v>
                </c:pt>
                <c:pt idx="20728">
                  <c:v>67.565911465989771</c:v>
                </c:pt>
                <c:pt idx="20729">
                  <c:v>67.562571136643484</c:v>
                </c:pt>
                <c:pt idx="20730">
                  <c:v>67.559107091395489</c:v>
                </c:pt>
                <c:pt idx="20731">
                  <c:v>67.555366504720112</c:v>
                </c:pt>
                <c:pt idx="20732">
                  <c:v>67.551749633946486</c:v>
                </c:pt>
                <c:pt idx="20733">
                  <c:v>67.548314698322415</c:v>
                </c:pt>
                <c:pt idx="20734">
                  <c:v>67.54510536228382</c:v>
                </c:pt>
                <c:pt idx="20735">
                  <c:v>67.54164859444181</c:v>
                </c:pt>
                <c:pt idx="20736">
                  <c:v>67.538104497727986</c:v>
                </c:pt>
                <c:pt idx="20737">
                  <c:v>67.534866052065482</c:v>
                </c:pt>
                <c:pt idx="20738">
                  <c:v>67.532049695949965</c:v>
                </c:pt>
                <c:pt idx="20739">
                  <c:v>67.528687534385739</c:v>
                </c:pt>
                <c:pt idx="20740">
                  <c:v>67.524655851471053</c:v>
                </c:pt>
                <c:pt idx="20741">
                  <c:v>67.521206361035027</c:v>
                </c:pt>
                <c:pt idx="20742">
                  <c:v>67.51761859988531</c:v>
                </c:pt>
                <c:pt idx="20743">
                  <c:v>67.514343767192869</c:v>
                </c:pt>
                <c:pt idx="20744">
                  <c:v>67.510952496004691</c:v>
                </c:pt>
                <c:pt idx="20745">
                  <c:v>67.507386567072942</c:v>
                </c:pt>
                <c:pt idx="20746">
                  <c:v>67.503398548594149</c:v>
                </c:pt>
                <c:pt idx="20747">
                  <c:v>67.500385702517093</c:v>
                </c:pt>
                <c:pt idx="20748">
                  <c:v>67.496776109149437</c:v>
                </c:pt>
                <c:pt idx="20749">
                  <c:v>67.49342850239718</c:v>
                </c:pt>
                <c:pt idx="20750">
                  <c:v>67.489636973879925</c:v>
                </c:pt>
                <c:pt idx="20751">
                  <c:v>67.4864421926533</c:v>
                </c:pt>
                <c:pt idx="20752">
                  <c:v>67.482978147405319</c:v>
                </c:pt>
                <c:pt idx="20753">
                  <c:v>67.479543211781248</c:v>
                </c:pt>
                <c:pt idx="20754">
                  <c:v>67.476312043524715</c:v>
                </c:pt>
                <c:pt idx="20755">
                  <c:v>67.472971714178414</c:v>
                </c:pt>
                <c:pt idx="20756">
                  <c:v>67.469791487763757</c:v>
                </c:pt>
                <c:pt idx="20757">
                  <c:v>67.4661891718021</c:v>
                </c:pt>
                <c:pt idx="20758">
                  <c:v>67.462484972156645</c:v>
                </c:pt>
                <c:pt idx="20759">
                  <c:v>67.458831714353082</c:v>
                </c:pt>
                <c:pt idx="20760">
                  <c:v>67.455433165758933</c:v>
                </c:pt>
                <c:pt idx="20761">
                  <c:v>67.451728966113478</c:v>
                </c:pt>
                <c:pt idx="20762">
                  <c:v>67.448730674848406</c:v>
                </c:pt>
                <c:pt idx="20763">
                  <c:v>67.445681441741442</c:v>
                </c:pt>
                <c:pt idx="20764">
                  <c:v>67.44225378352337</c:v>
                </c:pt>
                <c:pt idx="20765">
                  <c:v>67.439037170078791</c:v>
                </c:pt>
                <c:pt idx="20766">
                  <c:v>67.435289305997458</c:v>
                </c:pt>
                <c:pt idx="20767">
                  <c:v>67.43162877078791</c:v>
                </c:pt>
                <c:pt idx="20768">
                  <c:v>67.428797859860452</c:v>
                </c:pt>
                <c:pt idx="20769">
                  <c:v>67.42530470498852</c:v>
                </c:pt>
                <c:pt idx="20770">
                  <c:v>67.421833382334526</c:v>
                </c:pt>
                <c:pt idx="20771">
                  <c:v>67.417830809043778</c:v>
                </c:pt>
                <c:pt idx="20772">
                  <c:v>67.414141164210292</c:v>
                </c:pt>
                <c:pt idx="20773">
                  <c:v>67.410698951180251</c:v>
                </c:pt>
                <c:pt idx="20774">
                  <c:v>67.406747319731366</c:v>
                </c:pt>
                <c:pt idx="20775">
                  <c:v>67.403494319256879</c:v>
                </c:pt>
                <c:pt idx="20776">
                  <c:v>67.400437808743945</c:v>
                </c:pt>
                <c:pt idx="20777">
                  <c:v>67.39714842123955</c:v>
                </c:pt>
                <c:pt idx="20778">
                  <c:v>67.393888143359078</c:v>
                </c:pt>
                <c:pt idx="20779">
                  <c:v>67.390263995179438</c:v>
                </c:pt>
                <c:pt idx="20780">
                  <c:v>67.386756285495537</c:v>
                </c:pt>
                <c:pt idx="20781">
                  <c:v>67.382841041076574</c:v>
                </c:pt>
                <c:pt idx="20782">
                  <c:v>67.379595318008086</c:v>
                </c:pt>
                <c:pt idx="20783">
                  <c:v>67.376247711255814</c:v>
                </c:pt>
                <c:pt idx="20784">
                  <c:v>67.373154813712972</c:v>
                </c:pt>
                <c:pt idx="20785">
                  <c:v>67.369654381435041</c:v>
                </c:pt>
                <c:pt idx="20786">
                  <c:v>67.366350439118676</c:v>
                </c:pt>
                <c:pt idx="20787">
                  <c:v>67.362573465413405</c:v>
                </c:pt>
                <c:pt idx="20788">
                  <c:v>67.359364129374811</c:v>
                </c:pt>
                <c:pt idx="20789">
                  <c:v>67.356249399614015</c:v>
                </c:pt>
                <c:pt idx="20790">
                  <c:v>67.352836296207883</c:v>
                </c:pt>
                <c:pt idx="20791">
                  <c:v>67.349561463515457</c:v>
                </c:pt>
                <c:pt idx="20792">
                  <c:v>67.346148360109325</c:v>
                </c:pt>
                <c:pt idx="20793">
                  <c:v>67.342320444562162</c:v>
                </c:pt>
                <c:pt idx="20794">
                  <c:v>67.338834567096228</c:v>
                </c:pt>
                <c:pt idx="20795">
                  <c:v>67.33542146369011</c:v>
                </c:pt>
                <c:pt idx="20796">
                  <c:v>67.332008360283979</c:v>
                </c:pt>
                <c:pt idx="20797">
                  <c:v>67.328493373194107</c:v>
                </c:pt>
                <c:pt idx="20798">
                  <c:v>67.325036605352096</c:v>
                </c:pt>
                <c:pt idx="20799">
                  <c:v>67.321681721193855</c:v>
                </c:pt>
                <c:pt idx="20800">
                  <c:v>67.318006631172338</c:v>
                </c:pt>
                <c:pt idx="20801">
                  <c:v>67.314193270437144</c:v>
                </c:pt>
                <c:pt idx="20802">
                  <c:v>67.310314413048104</c:v>
                </c:pt>
                <c:pt idx="20803">
                  <c:v>67.306704819680448</c:v>
                </c:pt>
                <c:pt idx="20804">
                  <c:v>67.303095226312763</c:v>
                </c:pt>
                <c:pt idx="20805">
                  <c:v>67.299412858885262</c:v>
                </c:pt>
                <c:pt idx="20806">
                  <c:v>67.295948813637267</c:v>
                </c:pt>
                <c:pt idx="20807">
                  <c:v>67.292724922786718</c:v>
                </c:pt>
                <c:pt idx="20808">
                  <c:v>67.289268154944708</c:v>
                </c:pt>
                <c:pt idx="20809">
                  <c:v>67.286073373718082</c:v>
                </c:pt>
                <c:pt idx="20810">
                  <c:v>67.282281845200842</c:v>
                </c:pt>
                <c:pt idx="20811">
                  <c:v>67.278934238448571</c:v>
                </c:pt>
                <c:pt idx="20812">
                  <c:v>67.2754993028245</c:v>
                </c:pt>
                <c:pt idx="20813">
                  <c:v>67.271744161337182</c:v>
                </c:pt>
                <c:pt idx="20814">
                  <c:v>67.268360167555002</c:v>
                </c:pt>
                <c:pt idx="20815">
                  <c:v>67.264699632345454</c:v>
                </c:pt>
                <c:pt idx="20816">
                  <c:v>67.261628567020537</c:v>
                </c:pt>
                <c:pt idx="20817">
                  <c:v>67.25821546361442</c:v>
                </c:pt>
                <c:pt idx="20818">
                  <c:v>67.254969740545917</c:v>
                </c:pt>
                <c:pt idx="20819">
                  <c:v>67.251483863079969</c:v>
                </c:pt>
                <c:pt idx="20820">
                  <c:v>67.248150811139666</c:v>
                </c:pt>
                <c:pt idx="20821">
                  <c:v>67.244795926981411</c:v>
                </c:pt>
                <c:pt idx="20822">
                  <c:v>67.241521094288984</c:v>
                </c:pt>
                <c:pt idx="20823">
                  <c:v>67.237838726861483</c:v>
                </c:pt>
                <c:pt idx="20824">
                  <c:v>67.234389236425457</c:v>
                </c:pt>
                <c:pt idx="20825">
                  <c:v>67.230786920463771</c:v>
                </c:pt>
                <c:pt idx="20826">
                  <c:v>67.227395649275607</c:v>
                </c:pt>
                <c:pt idx="20827">
                  <c:v>67.224120816583181</c:v>
                </c:pt>
                <c:pt idx="20828">
                  <c:v>67.220292901036004</c:v>
                </c:pt>
                <c:pt idx="20829">
                  <c:v>67.216967126501686</c:v>
                </c:pt>
                <c:pt idx="20830">
                  <c:v>67.213670461591306</c:v>
                </c:pt>
                <c:pt idx="20831">
                  <c:v>67.21014819709545</c:v>
                </c:pt>
                <c:pt idx="20832">
                  <c:v>67.206669597035471</c:v>
                </c:pt>
                <c:pt idx="20833">
                  <c:v>67.202710688180616</c:v>
                </c:pt>
                <c:pt idx="20834">
                  <c:v>67.199115649624915</c:v>
                </c:pt>
                <c:pt idx="20835">
                  <c:v>67.195469669227336</c:v>
                </c:pt>
                <c:pt idx="20836">
                  <c:v>67.192253055782771</c:v>
                </c:pt>
                <c:pt idx="20837">
                  <c:v>67.189050997150161</c:v>
                </c:pt>
                <c:pt idx="20838">
                  <c:v>67.185667003367982</c:v>
                </c:pt>
                <c:pt idx="20839">
                  <c:v>67.18276331838068</c:v>
                </c:pt>
                <c:pt idx="20840">
                  <c:v>67.179153725013023</c:v>
                </c:pt>
                <c:pt idx="20841">
                  <c:v>67.175369473901753</c:v>
                </c:pt>
                <c:pt idx="20842">
                  <c:v>67.171694383880237</c:v>
                </c:pt>
                <c:pt idx="20843">
                  <c:v>67.168128454948487</c:v>
                </c:pt>
                <c:pt idx="20844">
                  <c:v>67.164853622256047</c:v>
                </c:pt>
                <c:pt idx="20845">
                  <c:v>67.160894713401191</c:v>
                </c:pt>
                <c:pt idx="20846">
                  <c:v>67.157168681537797</c:v>
                </c:pt>
                <c:pt idx="20847">
                  <c:v>67.153966622905187</c:v>
                </c:pt>
                <c:pt idx="20848">
                  <c:v>67.150560796905069</c:v>
                </c:pt>
                <c:pt idx="20849">
                  <c:v>67.14700942278526</c:v>
                </c:pt>
                <c:pt idx="20850">
                  <c:v>67.143901970430434</c:v>
                </c:pt>
                <c:pt idx="20851">
                  <c:v>67.140386983340562</c:v>
                </c:pt>
                <c:pt idx="20852">
                  <c:v>67.136791944784875</c:v>
                </c:pt>
                <c:pt idx="20853">
                  <c:v>67.133720879459958</c:v>
                </c:pt>
                <c:pt idx="20854">
                  <c:v>67.130496988609394</c:v>
                </c:pt>
                <c:pt idx="20855">
                  <c:v>67.127069330391322</c:v>
                </c:pt>
                <c:pt idx="20856">
                  <c:v>67.123721723639051</c:v>
                </c:pt>
                <c:pt idx="20857">
                  <c:v>67.120024801399595</c:v>
                </c:pt>
                <c:pt idx="20858">
                  <c:v>67.116109556980632</c:v>
                </c:pt>
                <c:pt idx="20859">
                  <c:v>67.112456299177069</c:v>
                </c:pt>
                <c:pt idx="20860">
                  <c:v>67.108919479869229</c:v>
                </c:pt>
                <c:pt idx="20861">
                  <c:v>67.10535355093748</c:v>
                </c:pt>
                <c:pt idx="20862">
                  <c:v>67.102115105274947</c:v>
                </c:pt>
                <c:pt idx="20863">
                  <c:v>67.098541898937199</c:v>
                </c:pt>
                <c:pt idx="20864">
                  <c:v>67.094706705984052</c:v>
                </c:pt>
                <c:pt idx="20865">
                  <c:v>67.090806016377087</c:v>
                </c:pt>
                <c:pt idx="20866">
                  <c:v>67.087021765265803</c:v>
                </c:pt>
                <c:pt idx="20867">
                  <c:v>67.083921590316976</c:v>
                </c:pt>
                <c:pt idx="20868">
                  <c:v>67.080275609919397</c:v>
                </c:pt>
                <c:pt idx="20869">
                  <c:v>67.077073551286787</c:v>
                </c:pt>
                <c:pt idx="20870">
                  <c:v>67.073929711902053</c:v>
                </c:pt>
                <c:pt idx="20871">
                  <c:v>67.07036378297029</c:v>
                </c:pt>
                <c:pt idx="20872">
                  <c:v>67.06657225445305</c:v>
                </c:pt>
                <c:pt idx="20873">
                  <c:v>67.062999048115302</c:v>
                </c:pt>
                <c:pt idx="20874">
                  <c:v>67.0593166806878</c:v>
                </c:pt>
                <c:pt idx="20875">
                  <c:v>67.055939964311591</c:v>
                </c:pt>
                <c:pt idx="20876">
                  <c:v>67.052716073461042</c:v>
                </c:pt>
                <c:pt idx="20877">
                  <c:v>67.049142867123294</c:v>
                </c:pt>
                <c:pt idx="20878">
                  <c:v>67.046006305144545</c:v>
                </c:pt>
                <c:pt idx="20879">
                  <c:v>67.04263686617432</c:v>
                </c:pt>
                <c:pt idx="20880">
                  <c:v>67.03943480754171</c:v>
                </c:pt>
                <c:pt idx="20881">
                  <c:v>67.036341909998853</c:v>
                </c:pt>
                <c:pt idx="20882">
                  <c:v>67.032783258473074</c:v>
                </c:pt>
                <c:pt idx="20883">
                  <c:v>67.029239161759264</c:v>
                </c:pt>
                <c:pt idx="20884">
                  <c:v>67.0259352194429</c:v>
                </c:pt>
                <c:pt idx="20885">
                  <c:v>67.021910813934198</c:v>
                </c:pt>
                <c:pt idx="20886">
                  <c:v>67.018293943160558</c:v>
                </c:pt>
                <c:pt idx="20887">
                  <c:v>67.014677072386903</c:v>
                </c:pt>
                <c:pt idx="20888">
                  <c:v>67.011198472326939</c:v>
                </c:pt>
                <c:pt idx="20889">
                  <c:v>67.007916362228514</c:v>
                </c:pt>
                <c:pt idx="20890">
                  <c:v>67.004306768860857</c:v>
                </c:pt>
                <c:pt idx="20891">
                  <c:v>67.000893665454726</c:v>
                </c:pt>
                <c:pt idx="20892">
                  <c:v>66.997371400958855</c:v>
                </c:pt>
                <c:pt idx="20893">
                  <c:v>66.993936465334798</c:v>
                </c:pt>
                <c:pt idx="20894">
                  <c:v>66.990501529710741</c:v>
                </c:pt>
                <c:pt idx="20895">
                  <c:v>66.986710001193501</c:v>
                </c:pt>
                <c:pt idx="20896">
                  <c:v>66.982736537526662</c:v>
                </c:pt>
                <c:pt idx="20897">
                  <c:v>66.978857680137622</c:v>
                </c:pt>
                <c:pt idx="20898">
                  <c:v>66.97561195706912</c:v>
                </c:pt>
                <c:pt idx="20899">
                  <c:v>66.972322569564724</c:v>
                </c:pt>
                <c:pt idx="20900">
                  <c:v>66.969156897962037</c:v>
                </c:pt>
                <c:pt idx="20901">
                  <c:v>66.965663743090104</c:v>
                </c:pt>
                <c:pt idx="20902">
                  <c:v>66.962599955171171</c:v>
                </c:pt>
                <c:pt idx="20903">
                  <c:v>66.958728375188116</c:v>
                </c:pt>
                <c:pt idx="20904">
                  <c:v>66.955671864675168</c:v>
                </c:pt>
                <c:pt idx="20905">
                  <c:v>66.952629908974203</c:v>
                </c:pt>
                <c:pt idx="20906">
                  <c:v>66.949020315606532</c:v>
                </c:pt>
                <c:pt idx="20907">
                  <c:v>66.945658154042292</c:v>
                </c:pt>
                <c:pt idx="20908">
                  <c:v>66.941495477819913</c:v>
                </c:pt>
                <c:pt idx="20909">
                  <c:v>66.938402580277057</c:v>
                </c:pt>
                <c:pt idx="20910">
                  <c:v>66.934742045067509</c:v>
                </c:pt>
                <c:pt idx="20911">
                  <c:v>66.930732194370762</c:v>
                </c:pt>
                <c:pt idx="20912">
                  <c:v>66.927304536152704</c:v>
                </c:pt>
                <c:pt idx="20913">
                  <c:v>66.924000593836325</c:v>
                </c:pt>
                <c:pt idx="20914">
                  <c:v>66.920623877460116</c:v>
                </c:pt>
                <c:pt idx="20915">
                  <c:v>66.917392709203583</c:v>
                </c:pt>
                <c:pt idx="20916">
                  <c:v>66.913681232152157</c:v>
                </c:pt>
                <c:pt idx="20917">
                  <c:v>66.909809652169088</c:v>
                </c:pt>
                <c:pt idx="20918">
                  <c:v>66.906280110267261</c:v>
                </c:pt>
                <c:pt idx="20919">
                  <c:v>66.902983445356867</c:v>
                </c:pt>
                <c:pt idx="20920">
                  <c:v>66.899672225634504</c:v>
                </c:pt>
                <c:pt idx="20921">
                  <c:v>66.896062632266847</c:v>
                </c:pt>
                <c:pt idx="20922">
                  <c:v>66.892489425929099</c:v>
                </c:pt>
                <c:pt idx="20923">
                  <c:v>66.889127264364873</c:v>
                </c:pt>
                <c:pt idx="20924">
                  <c:v>66.88531390362968</c:v>
                </c:pt>
                <c:pt idx="20925">
                  <c:v>66.881718865073978</c:v>
                </c:pt>
                <c:pt idx="20926">
                  <c:v>66.878422200163584</c:v>
                </c:pt>
                <c:pt idx="20927">
                  <c:v>66.875074593411327</c:v>
                </c:pt>
                <c:pt idx="20928">
                  <c:v>66.871173903804333</c:v>
                </c:pt>
                <c:pt idx="20929">
                  <c:v>66.867993677389677</c:v>
                </c:pt>
                <c:pt idx="20930">
                  <c:v>66.864580573983574</c:v>
                </c:pt>
                <c:pt idx="20931">
                  <c:v>66.861596837530456</c:v>
                </c:pt>
                <c:pt idx="20932">
                  <c:v>66.857754367171324</c:v>
                </c:pt>
                <c:pt idx="20933">
                  <c:v>66.854261212299392</c:v>
                </c:pt>
                <c:pt idx="20934">
                  <c:v>66.85090632814115</c:v>
                </c:pt>
                <c:pt idx="20935">
                  <c:v>66.847202128495709</c:v>
                </c:pt>
                <c:pt idx="20936">
                  <c:v>66.843708973623762</c:v>
                </c:pt>
                <c:pt idx="20937">
                  <c:v>66.840004773978322</c:v>
                </c:pt>
                <c:pt idx="20938">
                  <c:v>66.836628057602127</c:v>
                </c:pt>
                <c:pt idx="20939">
                  <c:v>66.83329500566181</c:v>
                </c:pt>
                <c:pt idx="20940">
                  <c:v>66.829583528610385</c:v>
                </c:pt>
                <c:pt idx="20941">
                  <c:v>66.825915715994853</c:v>
                </c:pt>
                <c:pt idx="20942">
                  <c:v>66.822364341875073</c:v>
                </c:pt>
                <c:pt idx="20943">
                  <c:v>66.818638310011664</c:v>
                </c:pt>
                <c:pt idx="20944">
                  <c:v>66.815348922507255</c:v>
                </c:pt>
                <c:pt idx="20945">
                  <c:v>66.811870322447291</c:v>
                </c:pt>
                <c:pt idx="20946">
                  <c:v>66.808180677613819</c:v>
                </c:pt>
                <c:pt idx="20947">
                  <c:v>66.804665690523947</c:v>
                </c:pt>
                <c:pt idx="20948">
                  <c:v>66.801492741515261</c:v>
                </c:pt>
                <c:pt idx="20949">
                  <c:v>66.798086915515128</c:v>
                </c:pt>
                <c:pt idx="20950">
                  <c:v>66.795212340151778</c:v>
                </c:pt>
                <c:pt idx="20951">
                  <c:v>66.791297095732816</c:v>
                </c:pt>
                <c:pt idx="20952">
                  <c:v>66.787127142104453</c:v>
                </c:pt>
                <c:pt idx="20953">
                  <c:v>66.78338655542909</c:v>
                </c:pt>
                <c:pt idx="20954">
                  <c:v>66.780024393864849</c:v>
                </c:pt>
                <c:pt idx="20955">
                  <c:v>66.77646574233907</c:v>
                </c:pt>
                <c:pt idx="20956">
                  <c:v>66.773118135586813</c:v>
                </c:pt>
                <c:pt idx="20957">
                  <c:v>66.769632258120865</c:v>
                </c:pt>
                <c:pt idx="20958">
                  <c:v>66.765913503663427</c:v>
                </c:pt>
                <c:pt idx="20959">
                  <c:v>66.762267523265862</c:v>
                </c:pt>
                <c:pt idx="20960">
                  <c:v>66.759109129069159</c:v>
                </c:pt>
                <c:pt idx="20961">
                  <c:v>66.755412206829689</c:v>
                </c:pt>
                <c:pt idx="20962">
                  <c:v>66.75218831597914</c:v>
                </c:pt>
                <c:pt idx="20963">
                  <c:v>66.748833431820898</c:v>
                </c:pt>
                <c:pt idx="20964">
                  <c:v>66.745231115859198</c:v>
                </c:pt>
                <c:pt idx="20965">
                  <c:v>66.741534193619742</c:v>
                </c:pt>
                <c:pt idx="20966">
                  <c:v>66.737844548786256</c:v>
                </c:pt>
                <c:pt idx="20967">
                  <c:v>66.734125794328861</c:v>
                </c:pt>
                <c:pt idx="20968">
                  <c:v>66.730290601375714</c:v>
                </c:pt>
                <c:pt idx="20969">
                  <c:v>66.726768336879843</c:v>
                </c:pt>
                <c:pt idx="20970">
                  <c:v>66.723493504187431</c:v>
                </c:pt>
                <c:pt idx="20971">
                  <c:v>66.719825691571884</c:v>
                </c:pt>
                <c:pt idx="20972">
                  <c:v>66.716143324144397</c:v>
                </c:pt>
                <c:pt idx="20973">
                  <c:v>66.712824827016064</c:v>
                </c:pt>
                <c:pt idx="20974">
                  <c:v>66.708895027785132</c:v>
                </c:pt>
                <c:pt idx="20975">
                  <c:v>66.705569253250815</c:v>
                </c:pt>
                <c:pt idx="20976">
                  <c:v>66.701923272853236</c:v>
                </c:pt>
                <c:pt idx="20977">
                  <c:v>66.698335511703519</c:v>
                </c:pt>
                <c:pt idx="20978">
                  <c:v>66.695038846793125</c:v>
                </c:pt>
                <c:pt idx="20979">
                  <c:v>66.691538414515222</c:v>
                </c:pt>
                <c:pt idx="20980">
                  <c:v>66.688016150019365</c:v>
                </c:pt>
                <c:pt idx="20981">
                  <c:v>66.684508440335449</c:v>
                </c:pt>
                <c:pt idx="20982">
                  <c:v>66.680775131066085</c:v>
                </c:pt>
                <c:pt idx="20983">
                  <c:v>66.677543962809537</c:v>
                </c:pt>
                <c:pt idx="20984">
                  <c:v>66.673839763164096</c:v>
                </c:pt>
                <c:pt idx="20985">
                  <c:v>66.670222892390456</c:v>
                </c:pt>
                <c:pt idx="20986">
                  <c:v>66.666322202783462</c:v>
                </c:pt>
                <c:pt idx="20987">
                  <c:v>66.662967318625206</c:v>
                </c:pt>
                <c:pt idx="20988">
                  <c:v>66.659670653714826</c:v>
                </c:pt>
                <c:pt idx="20989">
                  <c:v>66.655951899257403</c:v>
                </c:pt>
                <c:pt idx="20990">
                  <c:v>66.652291364047869</c:v>
                </c:pt>
                <c:pt idx="20991">
                  <c:v>66.648579886996444</c:v>
                </c:pt>
                <c:pt idx="20992">
                  <c:v>66.645115841748435</c:v>
                </c:pt>
                <c:pt idx="20993">
                  <c:v>66.641477138756827</c:v>
                </c:pt>
                <c:pt idx="20994">
                  <c:v>66.638056757944724</c:v>
                </c:pt>
                <c:pt idx="20995">
                  <c:v>66.634468996795022</c:v>
                </c:pt>
                <c:pt idx="20996">
                  <c:v>66.630823016397457</c:v>
                </c:pt>
                <c:pt idx="20997">
                  <c:v>66.627198868217818</c:v>
                </c:pt>
                <c:pt idx="20998">
                  <c:v>66.623465558948453</c:v>
                </c:pt>
                <c:pt idx="20999">
                  <c:v>66.620358106593628</c:v>
                </c:pt>
                <c:pt idx="21000">
                  <c:v>66.616653906948159</c:v>
                </c:pt>
                <c:pt idx="21001">
                  <c:v>66.613022481362563</c:v>
                </c:pt>
                <c:pt idx="21002">
                  <c:v>66.609412887994893</c:v>
                </c:pt>
                <c:pt idx="21003">
                  <c:v>66.605941565340913</c:v>
                </c:pt>
                <c:pt idx="21004">
                  <c:v>66.601997211298027</c:v>
                </c:pt>
                <c:pt idx="21005">
                  <c:v>66.59849677902011</c:v>
                </c:pt>
                <c:pt idx="21006">
                  <c:v>66.595134617455869</c:v>
                </c:pt>
                <c:pt idx="21007">
                  <c:v>66.591401308186491</c:v>
                </c:pt>
                <c:pt idx="21008">
                  <c:v>66.587762605194897</c:v>
                </c:pt>
                <c:pt idx="21009">
                  <c:v>66.584509604720409</c:v>
                </c:pt>
                <c:pt idx="21010">
                  <c:v>66.58128571386986</c:v>
                </c:pt>
                <c:pt idx="21011">
                  <c:v>66.577938107117589</c:v>
                </c:pt>
                <c:pt idx="21012">
                  <c:v>66.574175688224273</c:v>
                </c:pt>
                <c:pt idx="21013">
                  <c:v>66.570609759292523</c:v>
                </c:pt>
                <c:pt idx="21014">
                  <c:v>66.566861895211176</c:v>
                </c:pt>
                <c:pt idx="21015">
                  <c:v>66.563121308535813</c:v>
                </c:pt>
                <c:pt idx="21016">
                  <c:v>66.559402554078403</c:v>
                </c:pt>
                <c:pt idx="21017">
                  <c:v>66.555843902552624</c:v>
                </c:pt>
                <c:pt idx="21018">
                  <c:v>66.552474463582399</c:v>
                </c:pt>
                <c:pt idx="21019">
                  <c:v>66.548690212471158</c:v>
                </c:pt>
                <c:pt idx="21020">
                  <c:v>66.545233444629133</c:v>
                </c:pt>
                <c:pt idx="21021">
                  <c:v>66.541805786411032</c:v>
                </c:pt>
                <c:pt idx="21022">
                  <c:v>66.538589172966468</c:v>
                </c:pt>
                <c:pt idx="21023">
                  <c:v>66.53458659967572</c:v>
                </c:pt>
                <c:pt idx="21024">
                  <c:v>66.530947896684125</c:v>
                </c:pt>
                <c:pt idx="21025">
                  <c:v>66.527483851436116</c:v>
                </c:pt>
                <c:pt idx="21026">
                  <c:v>66.524136244683845</c:v>
                </c:pt>
                <c:pt idx="21027">
                  <c:v>66.520606702782004</c:v>
                </c:pt>
                <c:pt idx="21028">
                  <c:v>66.517011664226317</c:v>
                </c:pt>
                <c:pt idx="21029">
                  <c:v>66.513329296798815</c:v>
                </c:pt>
                <c:pt idx="21030">
                  <c:v>66.510214567038005</c:v>
                </c:pt>
                <c:pt idx="21031">
                  <c:v>66.506961566563518</c:v>
                </c:pt>
                <c:pt idx="21032">
                  <c:v>66.503199147670216</c:v>
                </c:pt>
                <c:pt idx="21033">
                  <c:v>66.499371232123039</c:v>
                </c:pt>
                <c:pt idx="21034">
                  <c:v>66.495696142101551</c:v>
                </c:pt>
                <c:pt idx="21035">
                  <c:v>66.491795452494557</c:v>
                </c:pt>
                <c:pt idx="21036">
                  <c:v>66.488265910592702</c:v>
                </c:pt>
                <c:pt idx="21037">
                  <c:v>66.484474382075447</c:v>
                </c:pt>
                <c:pt idx="21038">
                  <c:v>66.48112677532319</c:v>
                </c:pt>
                <c:pt idx="21039">
                  <c:v>66.477568123797397</c:v>
                </c:pt>
                <c:pt idx="21040">
                  <c:v>66.473834814528018</c:v>
                </c:pt>
                <c:pt idx="21041">
                  <c:v>66.470407156309946</c:v>
                </c:pt>
                <c:pt idx="21042">
                  <c:v>66.466819395160229</c:v>
                </c:pt>
                <c:pt idx="21043">
                  <c:v>66.463457233595989</c:v>
                </c:pt>
                <c:pt idx="21044">
                  <c:v>66.460138736467655</c:v>
                </c:pt>
                <c:pt idx="21045">
                  <c:v>66.456587362347861</c:v>
                </c:pt>
                <c:pt idx="21046">
                  <c:v>66.452919549732329</c:v>
                </c:pt>
                <c:pt idx="21047">
                  <c:v>66.449426394860396</c:v>
                </c:pt>
                <c:pt idx="21048">
                  <c:v>66.445773137056847</c:v>
                </c:pt>
                <c:pt idx="21049">
                  <c:v>66.442221762937038</c:v>
                </c:pt>
                <c:pt idx="21050">
                  <c:v>66.438561227727504</c:v>
                </c:pt>
                <c:pt idx="21051">
                  <c:v>66.434704202556404</c:v>
                </c:pt>
                <c:pt idx="21052">
                  <c:v>66.431029112534887</c:v>
                </c:pt>
                <c:pt idx="21053">
                  <c:v>66.427514125445015</c:v>
                </c:pt>
                <c:pt idx="21054">
                  <c:v>66.423657100273914</c:v>
                </c:pt>
                <c:pt idx="21055">
                  <c:v>66.420229442055827</c:v>
                </c:pt>
                <c:pt idx="21056">
                  <c:v>66.416539797222356</c:v>
                </c:pt>
                <c:pt idx="21057">
                  <c:v>66.412879262012808</c:v>
                </c:pt>
                <c:pt idx="21058">
                  <c:v>66.409691758192182</c:v>
                </c:pt>
                <c:pt idx="21059">
                  <c:v>66.406082164824511</c:v>
                </c:pt>
                <c:pt idx="21060">
                  <c:v>66.402720003260271</c:v>
                </c:pt>
                <c:pt idx="21061">
                  <c:v>66.399139519516552</c:v>
                </c:pt>
                <c:pt idx="21062">
                  <c:v>66.395660919456574</c:v>
                </c:pt>
                <c:pt idx="21063">
                  <c:v>66.392000384247027</c:v>
                </c:pt>
                <c:pt idx="21064">
                  <c:v>66.388645500088785</c:v>
                </c:pt>
                <c:pt idx="21065">
                  <c:v>66.385065016345052</c:v>
                </c:pt>
                <c:pt idx="21066">
                  <c:v>66.381229823391905</c:v>
                </c:pt>
                <c:pt idx="21067">
                  <c:v>66.37776577814391</c:v>
                </c:pt>
                <c:pt idx="21068">
                  <c:v>66.374541887293361</c:v>
                </c:pt>
                <c:pt idx="21069">
                  <c:v>66.37104145501543</c:v>
                </c:pt>
                <c:pt idx="21070">
                  <c:v>66.367664738639249</c:v>
                </c:pt>
                <c:pt idx="21071">
                  <c:v>66.363465675386934</c:v>
                </c:pt>
                <c:pt idx="21072">
                  <c:v>66.359601372809863</c:v>
                </c:pt>
                <c:pt idx="21073">
                  <c:v>66.356028166472115</c:v>
                </c:pt>
                <c:pt idx="21074">
                  <c:v>66.352535011600196</c:v>
                </c:pt>
                <c:pt idx="21075">
                  <c:v>66.34927473371971</c:v>
                </c:pt>
                <c:pt idx="21076">
                  <c:v>66.34582524328367</c:v>
                </c:pt>
                <c:pt idx="21077">
                  <c:v>66.341924553676677</c:v>
                </c:pt>
                <c:pt idx="21078">
                  <c:v>66.338264018467143</c:v>
                </c:pt>
                <c:pt idx="21079">
                  <c:v>66.334530709197765</c:v>
                </c:pt>
                <c:pt idx="21080">
                  <c:v>66.331124883197617</c:v>
                </c:pt>
                <c:pt idx="21081">
                  <c:v>66.327791831257315</c:v>
                </c:pt>
                <c:pt idx="21082">
                  <c:v>66.324451501911042</c:v>
                </c:pt>
                <c:pt idx="21083">
                  <c:v>66.321002011475002</c:v>
                </c:pt>
                <c:pt idx="21084">
                  <c:v>66.317144986303916</c:v>
                </c:pt>
                <c:pt idx="21085">
                  <c:v>66.31360816699609</c:v>
                </c:pt>
                <c:pt idx="21086">
                  <c:v>66.310042238064327</c:v>
                </c:pt>
                <c:pt idx="21087">
                  <c:v>66.306272541765026</c:v>
                </c:pt>
                <c:pt idx="21088">
                  <c:v>66.302786664299092</c:v>
                </c:pt>
                <c:pt idx="21089">
                  <c:v>66.299395393110899</c:v>
                </c:pt>
                <c:pt idx="21090">
                  <c:v>66.295960457486842</c:v>
                </c:pt>
                <c:pt idx="21091">
                  <c:v>66.292460025208939</c:v>
                </c:pt>
                <c:pt idx="21092">
                  <c:v>66.288668496691685</c:v>
                </c:pt>
                <c:pt idx="21093">
                  <c:v>66.284804194114628</c:v>
                </c:pt>
                <c:pt idx="21094">
                  <c:v>66.280765233793943</c:v>
                </c:pt>
                <c:pt idx="21095">
                  <c:v>66.277286633733965</c:v>
                </c:pt>
                <c:pt idx="21096">
                  <c:v>66.273997246229584</c:v>
                </c:pt>
                <c:pt idx="21097">
                  <c:v>66.270598697635421</c:v>
                </c:pt>
                <c:pt idx="21098">
                  <c:v>66.266516072878858</c:v>
                </c:pt>
                <c:pt idx="21099">
                  <c:v>66.263146633908633</c:v>
                </c:pt>
                <c:pt idx="21100">
                  <c:v>66.259755362720469</c:v>
                </c:pt>
                <c:pt idx="21101">
                  <c:v>66.256145769352798</c:v>
                </c:pt>
                <c:pt idx="21102">
                  <c:v>66.252936433314218</c:v>
                </c:pt>
                <c:pt idx="21103">
                  <c:v>66.249064853331149</c:v>
                </c:pt>
                <c:pt idx="21104">
                  <c:v>66.245891904322491</c:v>
                </c:pt>
                <c:pt idx="21105">
                  <c:v>66.242471523510389</c:v>
                </c:pt>
                <c:pt idx="21106">
                  <c:v>66.238607220933304</c:v>
                </c:pt>
                <c:pt idx="21107">
                  <c:v>66.234997627565647</c:v>
                </c:pt>
                <c:pt idx="21108">
                  <c:v>66.231511750099685</c:v>
                </c:pt>
                <c:pt idx="21109">
                  <c:v>66.22780027304826</c:v>
                </c:pt>
                <c:pt idx="21110">
                  <c:v>66.224176124868649</c:v>
                </c:pt>
                <c:pt idx="21111">
                  <c:v>66.220399151163363</c:v>
                </c:pt>
                <c:pt idx="21112">
                  <c:v>66.216986047757246</c:v>
                </c:pt>
                <c:pt idx="21113">
                  <c:v>66.213594776569067</c:v>
                </c:pt>
                <c:pt idx="21114">
                  <c:v>66.210305389064686</c:v>
                </c:pt>
                <c:pt idx="21115">
                  <c:v>66.206812234192739</c:v>
                </c:pt>
                <c:pt idx="21116">
                  <c:v>66.202562229098561</c:v>
                </c:pt>
                <c:pt idx="21117">
                  <c:v>66.199294673812105</c:v>
                </c:pt>
                <c:pt idx="21118">
                  <c:v>66.19576513191025</c:v>
                </c:pt>
                <c:pt idx="21119">
                  <c:v>66.192053654858825</c:v>
                </c:pt>
                <c:pt idx="21120">
                  <c:v>66.188596887016814</c:v>
                </c:pt>
                <c:pt idx="21121">
                  <c:v>66.185030958085051</c:v>
                </c:pt>
                <c:pt idx="21122">
                  <c:v>66.180955610734458</c:v>
                </c:pt>
                <c:pt idx="21123">
                  <c:v>66.177520675110401</c:v>
                </c:pt>
                <c:pt idx="21124">
                  <c:v>66.173809198058976</c:v>
                </c:pt>
                <c:pt idx="21125">
                  <c:v>66.170497978336613</c:v>
                </c:pt>
                <c:pt idx="21126">
                  <c:v>66.167223145644172</c:v>
                </c:pt>
                <c:pt idx="21127">
                  <c:v>66.163497113780792</c:v>
                </c:pt>
                <c:pt idx="21128">
                  <c:v>66.160003958908845</c:v>
                </c:pt>
                <c:pt idx="21129">
                  <c:v>66.156598132908712</c:v>
                </c:pt>
                <c:pt idx="21130">
                  <c:v>66.153155919878671</c:v>
                </c:pt>
                <c:pt idx="21131">
                  <c:v>66.149415333203294</c:v>
                </c:pt>
                <c:pt idx="21132">
                  <c:v>66.14609683607496</c:v>
                </c:pt>
                <c:pt idx="21133">
                  <c:v>66.142378081617565</c:v>
                </c:pt>
                <c:pt idx="21134">
                  <c:v>66.138695714190064</c:v>
                </c:pt>
                <c:pt idx="21135">
                  <c:v>66.135209836724115</c:v>
                </c:pt>
                <c:pt idx="21136">
                  <c:v>66.13149108226672</c:v>
                </c:pt>
                <c:pt idx="21137">
                  <c:v>66.128056146642649</c:v>
                </c:pt>
                <c:pt idx="21138">
                  <c:v>66.124555714364718</c:v>
                </c:pt>
                <c:pt idx="21139">
                  <c:v>66.121077114304754</c:v>
                </c:pt>
                <c:pt idx="21140">
                  <c:v>66.117634901274712</c:v>
                </c:pt>
                <c:pt idx="21141">
                  <c:v>66.114178133432688</c:v>
                </c:pt>
                <c:pt idx="21142">
                  <c:v>66.110364772697508</c:v>
                </c:pt>
                <c:pt idx="21143">
                  <c:v>66.106733347111884</c:v>
                </c:pt>
                <c:pt idx="21144">
                  <c:v>66.103611339945104</c:v>
                </c:pt>
                <c:pt idx="21145">
                  <c:v>66.099819811427849</c:v>
                </c:pt>
                <c:pt idx="21146">
                  <c:v>66.095933676632825</c:v>
                </c:pt>
                <c:pt idx="21147">
                  <c:v>66.092520573226722</c:v>
                </c:pt>
                <c:pt idx="21148">
                  <c:v>66.088787263957329</c:v>
                </c:pt>
                <c:pt idx="21149">
                  <c:v>66.085163115777718</c:v>
                </c:pt>
                <c:pt idx="21150">
                  <c:v>66.081553522410047</c:v>
                </c:pt>
                <c:pt idx="21151">
                  <c:v>66.078111309379977</c:v>
                </c:pt>
                <c:pt idx="21152">
                  <c:v>66.074305226050782</c:v>
                </c:pt>
                <c:pt idx="21153">
                  <c:v>66.070564639375434</c:v>
                </c:pt>
                <c:pt idx="21154">
                  <c:v>66.066911381571856</c:v>
                </c:pt>
                <c:pt idx="21155">
                  <c:v>66.063541942601645</c:v>
                </c:pt>
                <c:pt idx="21156">
                  <c:v>66.060325329157081</c:v>
                </c:pt>
                <c:pt idx="21157">
                  <c:v>66.056621129511612</c:v>
                </c:pt>
                <c:pt idx="21158">
                  <c:v>66.052946039490124</c:v>
                </c:pt>
                <c:pt idx="21159">
                  <c:v>66.049503826460054</c:v>
                </c:pt>
                <c:pt idx="21160">
                  <c:v>66.045617691665043</c:v>
                </c:pt>
                <c:pt idx="21161">
                  <c:v>66.042284639724741</c:v>
                </c:pt>
                <c:pt idx="21162">
                  <c:v>66.038951587784439</c:v>
                </c:pt>
                <c:pt idx="21163">
                  <c:v>66.035371104040706</c:v>
                </c:pt>
                <c:pt idx="21164">
                  <c:v>66.031477691839697</c:v>
                </c:pt>
                <c:pt idx="21165">
                  <c:v>66.027555170014764</c:v>
                </c:pt>
                <c:pt idx="21166">
                  <c:v>66.024105679578724</c:v>
                </c:pt>
                <c:pt idx="21167">
                  <c:v>66.020692576172607</c:v>
                </c:pt>
                <c:pt idx="21168">
                  <c:v>66.017359524232305</c:v>
                </c:pt>
                <c:pt idx="21169">
                  <c:v>66.01389547898431</c:v>
                </c:pt>
                <c:pt idx="21170">
                  <c:v>66.010220388962793</c:v>
                </c:pt>
                <c:pt idx="21171">
                  <c:v>66.006443415257507</c:v>
                </c:pt>
                <c:pt idx="21172">
                  <c:v>66.002819267077896</c:v>
                </c:pt>
                <c:pt idx="21173">
                  <c:v>65.998998628936704</c:v>
                </c:pt>
                <c:pt idx="21174">
                  <c:v>65.995119771547678</c:v>
                </c:pt>
                <c:pt idx="21175">
                  <c:v>65.991721222953515</c:v>
                </c:pt>
                <c:pt idx="21176">
                  <c:v>65.988264455111505</c:v>
                </c:pt>
                <c:pt idx="21177">
                  <c:v>65.984341933286558</c:v>
                </c:pt>
                <c:pt idx="21178">
                  <c:v>65.980688675482995</c:v>
                </c:pt>
                <c:pt idx="21179">
                  <c:v>65.977028140273447</c:v>
                </c:pt>
                <c:pt idx="21180">
                  <c:v>65.974226338969927</c:v>
                </c:pt>
                <c:pt idx="21181">
                  <c:v>65.970784125939872</c:v>
                </c:pt>
                <c:pt idx="21182">
                  <c:v>65.967079926294431</c:v>
                </c:pt>
                <c:pt idx="21183">
                  <c:v>65.963128294845561</c:v>
                </c:pt>
                <c:pt idx="21184">
                  <c:v>65.959169385990691</c:v>
                </c:pt>
                <c:pt idx="21185">
                  <c:v>65.95614926250768</c:v>
                </c:pt>
                <c:pt idx="21186">
                  <c:v>65.952888984627194</c:v>
                </c:pt>
                <c:pt idx="21187">
                  <c:v>65.948871856524477</c:v>
                </c:pt>
                <c:pt idx="21188">
                  <c:v>65.94501483135339</c:v>
                </c:pt>
                <c:pt idx="21189">
                  <c:v>65.941769108284888</c:v>
                </c:pt>
                <c:pt idx="21190">
                  <c:v>65.938050353827478</c:v>
                </c:pt>
                <c:pt idx="21191">
                  <c:v>65.934382541211946</c:v>
                </c:pt>
                <c:pt idx="21192">
                  <c:v>65.931107708519505</c:v>
                </c:pt>
                <c:pt idx="21193">
                  <c:v>65.927534502181757</c:v>
                </c:pt>
                <c:pt idx="21194">
                  <c:v>65.923750251070501</c:v>
                </c:pt>
                <c:pt idx="21195">
                  <c:v>65.919922335523339</c:v>
                </c:pt>
                <c:pt idx="21196">
                  <c:v>65.916130807006098</c:v>
                </c:pt>
                <c:pt idx="21197">
                  <c:v>65.912928748373488</c:v>
                </c:pt>
                <c:pt idx="21198">
                  <c:v>65.909733967146877</c:v>
                </c:pt>
                <c:pt idx="21199">
                  <c:v>65.906153483403145</c:v>
                </c:pt>
                <c:pt idx="21200">
                  <c:v>65.902456561163675</c:v>
                </c:pt>
                <c:pt idx="21201">
                  <c:v>65.898905187043894</c:v>
                </c:pt>
                <c:pt idx="21202">
                  <c:v>65.895324703300147</c:v>
                </c:pt>
                <c:pt idx="21203">
                  <c:v>65.891402181475215</c:v>
                </c:pt>
                <c:pt idx="21204">
                  <c:v>65.888207400248589</c:v>
                </c:pt>
                <c:pt idx="21205">
                  <c:v>65.884503200603149</c:v>
                </c:pt>
                <c:pt idx="21206">
                  <c:v>65.880500627312387</c:v>
                </c:pt>
                <c:pt idx="21207">
                  <c:v>65.876832814696868</c:v>
                </c:pt>
                <c:pt idx="21208">
                  <c:v>65.873368769448859</c:v>
                </c:pt>
                <c:pt idx="21209">
                  <c:v>65.869759176081203</c:v>
                </c:pt>
                <c:pt idx="21210">
                  <c:v>65.866098640871655</c:v>
                </c:pt>
                <c:pt idx="21211">
                  <c:v>65.862700092277521</c:v>
                </c:pt>
                <c:pt idx="21212">
                  <c:v>65.859206937405574</c:v>
                </c:pt>
                <c:pt idx="21213">
                  <c:v>65.856201368734517</c:v>
                </c:pt>
                <c:pt idx="21214">
                  <c:v>65.852933813448061</c:v>
                </c:pt>
                <c:pt idx="21215">
                  <c:v>65.849011291623114</c:v>
                </c:pt>
                <c:pt idx="21216">
                  <c:v>65.845139711640073</c:v>
                </c:pt>
                <c:pt idx="21217">
                  <c:v>65.841821214511725</c:v>
                </c:pt>
                <c:pt idx="21218">
                  <c:v>65.838073350430378</c:v>
                </c:pt>
                <c:pt idx="21219">
                  <c:v>65.834485589280661</c:v>
                </c:pt>
                <c:pt idx="21220">
                  <c:v>65.830832331477112</c:v>
                </c:pt>
                <c:pt idx="21221">
                  <c:v>65.827164518861565</c:v>
                </c:pt>
                <c:pt idx="21222">
                  <c:v>65.823962460228969</c:v>
                </c:pt>
                <c:pt idx="21223">
                  <c:v>65.820731291972436</c:v>
                </c:pt>
                <c:pt idx="21224">
                  <c:v>65.817019814921011</c:v>
                </c:pt>
                <c:pt idx="21225">
                  <c:v>65.813795924070448</c:v>
                </c:pt>
                <c:pt idx="21226">
                  <c:v>65.810441039912206</c:v>
                </c:pt>
                <c:pt idx="21227">
                  <c:v>65.806489408463321</c:v>
                </c:pt>
                <c:pt idx="21228">
                  <c:v>65.803025363215326</c:v>
                </c:pt>
                <c:pt idx="21229">
                  <c:v>65.799299331351932</c:v>
                </c:pt>
                <c:pt idx="21230">
                  <c:v>65.795522357646647</c:v>
                </c:pt>
                <c:pt idx="21231">
                  <c:v>65.791963706120868</c:v>
                </c:pt>
                <c:pt idx="21232">
                  <c:v>65.788565157526733</c:v>
                </c:pt>
                <c:pt idx="21233">
                  <c:v>65.78466446791974</c:v>
                </c:pt>
                <c:pt idx="21234">
                  <c:v>65.781149480829853</c:v>
                </c:pt>
                <c:pt idx="21235">
                  <c:v>65.777598106710059</c:v>
                </c:pt>
                <c:pt idx="21236">
                  <c:v>65.773930294094512</c:v>
                </c:pt>
                <c:pt idx="21237">
                  <c:v>65.770167875201224</c:v>
                </c:pt>
                <c:pt idx="21238">
                  <c:v>65.766245353376291</c:v>
                </c:pt>
                <c:pt idx="21239">
                  <c:v>65.762774030722298</c:v>
                </c:pt>
                <c:pt idx="21240">
                  <c:v>65.759499198029857</c:v>
                </c:pt>
                <c:pt idx="21241">
                  <c:v>65.755744056542525</c:v>
                </c:pt>
                <c:pt idx="21242">
                  <c:v>65.752229069452653</c:v>
                </c:pt>
                <c:pt idx="21243">
                  <c:v>65.748772301610643</c:v>
                </c:pt>
                <c:pt idx="21244">
                  <c:v>65.745169985648943</c:v>
                </c:pt>
                <c:pt idx="21245">
                  <c:v>65.741764159648824</c:v>
                </c:pt>
                <c:pt idx="21246">
                  <c:v>65.738605765452107</c:v>
                </c:pt>
                <c:pt idx="21247">
                  <c:v>65.734770572498974</c:v>
                </c:pt>
                <c:pt idx="21248">
                  <c:v>65.730724334772319</c:v>
                </c:pt>
                <c:pt idx="21249">
                  <c:v>65.727318508772186</c:v>
                </c:pt>
                <c:pt idx="21250">
                  <c:v>65.72412372754556</c:v>
                </c:pt>
                <c:pt idx="21251">
                  <c:v>65.720434082712075</c:v>
                </c:pt>
                <c:pt idx="21252">
                  <c:v>65.716831766750403</c:v>
                </c:pt>
                <c:pt idx="21253">
                  <c:v>65.71316395413487</c:v>
                </c:pt>
                <c:pt idx="21254">
                  <c:v>65.709736295916784</c:v>
                </c:pt>
                <c:pt idx="21255">
                  <c:v>65.706133979955112</c:v>
                </c:pt>
                <c:pt idx="21256">
                  <c:v>65.702815482826765</c:v>
                </c:pt>
                <c:pt idx="21257">
                  <c:v>65.699227721677062</c:v>
                </c:pt>
                <c:pt idx="21258">
                  <c:v>65.695901947142744</c:v>
                </c:pt>
                <c:pt idx="21259">
                  <c:v>65.692372405240889</c:v>
                </c:pt>
                <c:pt idx="21260">
                  <c:v>65.68847899303988</c:v>
                </c:pt>
                <c:pt idx="21261">
                  <c:v>65.684905786702132</c:v>
                </c:pt>
                <c:pt idx="21262">
                  <c:v>65.681252528898568</c:v>
                </c:pt>
                <c:pt idx="21263">
                  <c:v>65.678159631355712</c:v>
                </c:pt>
                <c:pt idx="21264">
                  <c:v>65.674651921671824</c:v>
                </c:pt>
                <c:pt idx="21265">
                  <c:v>65.670518355073369</c:v>
                </c:pt>
                <c:pt idx="21266">
                  <c:v>65.66713436129119</c:v>
                </c:pt>
                <c:pt idx="21267">
                  <c:v>65.663451993863688</c:v>
                </c:pt>
                <c:pt idx="21268">
                  <c:v>65.659267485423342</c:v>
                </c:pt>
                <c:pt idx="21269">
                  <c:v>65.656160033068517</c:v>
                </c:pt>
                <c:pt idx="21270">
                  <c:v>65.652892477782075</c:v>
                </c:pt>
                <c:pt idx="21271">
                  <c:v>65.64934110366228</c:v>
                </c:pt>
                <c:pt idx="21272">
                  <c:v>65.645811561760425</c:v>
                </c:pt>
                <c:pt idx="21273">
                  <c:v>65.641794433657708</c:v>
                </c:pt>
                <c:pt idx="21274">
                  <c:v>65.63828672397382</c:v>
                </c:pt>
                <c:pt idx="21275">
                  <c:v>65.634538859892473</c:v>
                </c:pt>
                <c:pt idx="21276">
                  <c:v>65.630572673631633</c:v>
                </c:pt>
                <c:pt idx="21277">
                  <c:v>65.626519158498979</c:v>
                </c:pt>
                <c:pt idx="21278">
                  <c:v>65.623513589827937</c:v>
                </c:pt>
                <c:pt idx="21279">
                  <c:v>65.620013157550019</c:v>
                </c:pt>
                <c:pt idx="21280">
                  <c:v>65.61647633824218</c:v>
                </c:pt>
                <c:pt idx="21281">
                  <c:v>65.612793970814693</c:v>
                </c:pt>
                <c:pt idx="21282">
                  <c:v>65.609264428912837</c:v>
                </c:pt>
                <c:pt idx="21283">
                  <c:v>65.606040538062288</c:v>
                </c:pt>
                <c:pt idx="21284">
                  <c:v>65.602409112476678</c:v>
                </c:pt>
                <c:pt idx="21285">
                  <c:v>65.598755854673101</c:v>
                </c:pt>
                <c:pt idx="21286">
                  <c:v>65.595044377621676</c:v>
                </c:pt>
                <c:pt idx="21287">
                  <c:v>65.591041804330914</c:v>
                </c:pt>
                <c:pt idx="21288">
                  <c:v>65.587417656151302</c:v>
                </c:pt>
                <c:pt idx="21289">
                  <c:v>65.583458747296433</c:v>
                </c:pt>
                <c:pt idx="21290">
                  <c:v>65.580213024227945</c:v>
                </c:pt>
                <c:pt idx="21291">
                  <c:v>65.57659615345429</c:v>
                </c:pt>
                <c:pt idx="21292">
                  <c:v>65.573102998582357</c:v>
                </c:pt>
                <c:pt idx="21293">
                  <c:v>65.569857275513854</c:v>
                </c:pt>
                <c:pt idx="21294">
                  <c:v>65.566786210188937</c:v>
                </c:pt>
                <c:pt idx="21295">
                  <c:v>65.563285777911034</c:v>
                </c:pt>
                <c:pt idx="21296">
                  <c:v>65.559865397098932</c:v>
                </c:pt>
                <c:pt idx="21297">
                  <c:v>65.555891933432093</c:v>
                </c:pt>
                <c:pt idx="21298">
                  <c:v>65.552107682320852</c:v>
                </c:pt>
                <c:pt idx="21299">
                  <c:v>65.548760075568595</c:v>
                </c:pt>
                <c:pt idx="21300">
                  <c:v>65.545725397273586</c:v>
                </c:pt>
                <c:pt idx="21301">
                  <c:v>65.541999365410192</c:v>
                </c:pt>
                <c:pt idx="21302">
                  <c:v>65.537858521405752</c:v>
                </c:pt>
                <c:pt idx="21303">
                  <c:v>65.534474527623573</c:v>
                </c:pt>
                <c:pt idx="21304">
                  <c:v>65.531272468990963</c:v>
                </c:pt>
                <c:pt idx="21305">
                  <c:v>65.527968526674613</c:v>
                </c:pt>
                <c:pt idx="21306">
                  <c:v>65.523907734135975</c:v>
                </c:pt>
                <c:pt idx="21307">
                  <c:v>65.520589237007641</c:v>
                </c:pt>
                <c:pt idx="21308">
                  <c:v>65.517183411007522</c:v>
                </c:pt>
                <c:pt idx="21309">
                  <c:v>65.513064399221022</c:v>
                </c:pt>
                <c:pt idx="21310">
                  <c:v>65.509527579913183</c:v>
                </c:pt>
                <c:pt idx="21311">
                  <c:v>65.506136308725033</c:v>
                </c:pt>
                <c:pt idx="21312">
                  <c:v>65.502315670583855</c:v>
                </c:pt>
                <c:pt idx="21313">
                  <c:v>65.498706077216184</c:v>
                </c:pt>
                <c:pt idx="21314">
                  <c:v>65.494827219827144</c:v>
                </c:pt>
                <c:pt idx="21315">
                  <c:v>65.49118851683555</c:v>
                </c:pt>
                <c:pt idx="21316">
                  <c:v>65.487491594596094</c:v>
                </c:pt>
                <c:pt idx="21317">
                  <c:v>65.484034826754069</c:v>
                </c:pt>
                <c:pt idx="21318">
                  <c:v>65.480272407860767</c:v>
                </c:pt>
                <c:pt idx="21319">
                  <c:v>65.476459047125573</c:v>
                </c:pt>
                <c:pt idx="21320">
                  <c:v>65.472798511916025</c:v>
                </c:pt>
                <c:pt idx="21321">
                  <c:v>65.468715887159462</c:v>
                </c:pt>
                <c:pt idx="21322">
                  <c:v>65.465404667437099</c:v>
                </c:pt>
                <c:pt idx="21323">
                  <c:v>65.461867848129259</c:v>
                </c:pt>
                <c:pt idx="21324">
                  <c:v>65.458287364385541</c:v>
                </c:pt>
                <c:pt idx="21325">
                  <c:v>65.454997976881117</c:v>
                </c:pt>
                <c:pt idx="21326">
                  <c:v>65.451694034564767</c:v>
                </c:pt>
                <c:pt idx="21327">
                  <c:v>65.448098996009065</c:v>
                </c:pt>
                <c:pt idx="21328">
                  <c:v>65.44440935117558</c:v>
                </c:pt>
                <c:pt idx="21329">
                  <c:v>65.440734261154077</c:v>
                </c:pt>
                <c:pt idx="21330">
                  <c:v>65.437131945192391</c:v>
                </c:pt>
                <c:pt idx="21331">
                  <c:v>65.433835280282011</c:v>
                </c:pt>
                <c:pt idx="21332">
                  <c:v>65.43031301578614</c:v>
                </c:pt>
                <c:pt idx="21333">
                  <c:v>65.427067292717638</c:v>
                </c:pt>
                <c:pt idx="21334">
                  <c:v>65.423377647884166</c:v>
                </c:pt>
                <c:pt idx="21335">
                  <c:v>65.41985538338831</c:v>
                </c:pt>
                <c:pt idx="21336">
                  <c:v>65.415954693781302</c:v>
                </c:pt>
                <c:pt idx="21337">
                  <c:v>65.412323268195692</c:v>
                </c:pt>
                <c:pt idx="21338">
                  <c:v>65.408881055165651</c:v>
                </c:pt>
                <c:pt idx="21339">
                  <c:v>65.40518413292618</c:v>
                </c:pt>
                <c:pt idx="21340">
                  <c:v>65.401538152528587</c:v>
                </c:pt>
                <c:pt idx="21341">
                  <c:v>65.397797565853239</c:v>
                </c:pt>
                <c:pt idx="21342">
                  <c:v>65.393853211810367</c:v>
                </c:pt>
                <c:pt idx="21343">
                  <c:v>65.390956804229035</c:v>
                </c:pt>
                <c:pt idx="21344">
                  <c:v>65.387121611275902</c:v>
                </c:pt>
                <c:pt idx="21345">
                  <c:v>65.383693953057815</c:v>
                </c:pt>
                <c:pt idx="21346">
                  <c:v>65.379844205292713</c:v>
                </c:pt>
                <c:pt idx="21347">
                  <c:v>65.376256444142996</c:v>
                </c:pt>
                <c:pt idx="21348">
                  <c:v>65.372857895548847</c:v>
                </c:pt>
                <c:pt idx="21349">
                  <c:v>65.369612172480345</c:v>
                </c:pt>
                <c:pt idx="21350">
                  <c:v>65.366017133924643</c:v>
                </c:pt>
                <c:pt idx="21351">
                  <c:v>65.362378430933049</c:v>
                </c:pt>
                <c:pt idx="21352">
                  <c:v>65.358877998655146</c:v>
                </c:pt>
                <c:pt idx="21353">
                  <c:v>65.355268405287475</c:v>
                </c:pt>
                <c:pt idx="21354">
                  <c:v>65.351797082633496</c:v>
                </c:pt>
                <c:pt idx="21355">
                  <c:v>65.34794733486838</c:v>
                </c:pt>
                <c:pt idx="21356">
                  <c:v>65.344352296312678</c:v>
                </c:pt>
                <c:pt idx="21357">
                  <c:v>65.341215734333929</c:v>
                </c:pt>
                <c:pt idx="21358">
                  <c:v>65.337868127581658</c:v>
                </c:pt>
                <c:pt idx="21359">
                  <c:v>65.334163927936217</c:v>
                </c:pt>
                <c:pt idx="21360">
                  <c:v>65.330641663440346</c:v>
                </c:pt>
                <c:pt idx="21361">
                  <c:v>65.326762806051292</c:v>
                </c:pt>
                <c:pt idx="21362">
                  <c:v>65.32315321268365</c:v>
                </c:pt>
                <c:pt idx="21363">
                  <c:v>65.31995115405104</c:v>
                </c:pt>
                <c:pt idx="21364">
                  <c:v>65.316312451059432</c:v>
                </c:pt>
                <c:pt idx="21365">
                  <c:v>65.312739244721698</c:v>
                </c:pt>
                <c:pt idx="21366">
                  <c:v>65.309056877294196</c:v>
                </c:pt>
                <c:pt idx="21367">
                  <c:v>65.305141632875234</c:v>
                </c:pt>
                <c:pt idx="21368">
                  <c:v>65.301699419845178</c:v>
                </c:pt>
                <c:pt idx="21369">
                  <c:v>65.298082549071552</c:v>
                </c:pt>
                <c:pt idx="21370">
                  <c:v>65.29440018164405</c:v>
                </c:pt>
                <c:pt idx="21371">
                  <c:v>65.290412163165257</c:v>
                </c:pt>
                <c:pt idx="21372">
                  <c:v>65.287057279007016</c:v>
                </c:pt>
                <c:pt idx="21373">
                  <c:v>65.283360356767545</c:v>
                </c:pt>
                <c:pt idx="21374">
                  <c:v>65.280558555464012</c:v>
                </c:pt>
                <c:pt idx="21375">
                  <c:v>65.276541427361295</c:v>
                </c:pt>
                <c:pt idx="21376">
                  <c:v>65.273484916848361</c:v>
                </c:pt>
                <c:pt idx="21377">
                  <c:v>65.269409569497768</c:v>
                </c:pt>
                <c:pt idx="21378">
                  <c:v>65.26590913721985</c:v>
                </c:pt>
                <c:pt idx="21379">
                  <c:v>65.262015725018841</c:v>
                </c:pt>
                <c:pt idx="21380">
                  <c:v>65.258689950484523</c:v>
                </c:pt>
                <c:pt idx="21381">
                  <c:v>65.255509724069867</c:v>
                </c:pt>
                <c:pt idx="21382">
                  <c:v>65.251747305176565</c:v>
                </c:pt>
                <c:pt idx="21383">
                  <c:v>65.248450640266171</c:v>
                </c:pt>
                <c:pt idx="21384">
                  <c:v>65.244775550244654</c:v>
                </c:pt>
                <c:pt idx="21385">
                  <c:v>65.241005853945381</c:v>
                </c:pt>
                <c:pt idx="21386">
                  <c:v>65.237170660992234</c:v>
                </c:pt>
                <c:pt idx="21387">
                  <c:v>65.233568345030548</c:v>
                </c:pt>
                <c:pt idx="21388">
                  <c:v>65.229958751662892</c:v>
                </c:pt>
                <c:pt idx="21389">
                  <c:v>65.226640254534544</c:v>
                </c:pt>
                <c:pt idx="21390">
                  <c:v>65.223125267444672</c:v>
                </c:pt>
                <c:pt idx="21391">
                  <c:v>65.219428345205216</c:v>
                </c:pt>
                <c:pt idx="21392">
                  <c:v>65.2156659263119</c:v>
                </c:pt>
                <c:pt idx="21393">
                  <c:v>65.211918062230552</c:v>
                </c:pt>
                <c:pt idx="21394">
                  <c:v>65.20833757848682</c:v>
                </c:pt>
                <c:pt idx="21395">
                  <c:v>65.205077300606348</c:v>
                </c:pt>
                <c:pt idx="21396">
                  <c:v>65.201489539456631</c:v>
                </c:pt>
                <c:pt idx="21397">
                  <c:v>65.198272926012066</c:v>
                </c:pt>
                <c:pt idx="21398">
                  <c:v>65.194634223020458</c:v>
                </c:pt>
                <c:pt idx="21399">
                  <c:v>65.191388499951969</c:v>
                </c:pt>
                <c:pt idx="21400">
                  <c:v>65.18767702290053</c:v>
                </c:pt>
                <c:pt idx="21401">
                  <c:v>65.183950991037136</c:v>
                </c:pt>
                <c:pt idx="21402">
                  <c:v>65.180312288045556</c:v>
                </c:pt>
                <c:pt idx="21403">
                  <c:v>65.17680457836164</c:v>
                </c:pt>
                <c:pt idx="21404">
                  <c:v>65.173427861985445</c:v>
                </c:pt>
                <c:pt idx="21405">
                  <c:v>65.170087532639158</c:v>
                </c:pt>
                <c:pt idx="21406">
                  <c:v>65.166463384459533</c:v>
                </c:pt>
                <c:pt idx="21407">
                  <c:v>65.163101222895307</c:v>
                </c:pt>
                <c:pt idx="21408">
                  <c:v>65.159418855467806</c:v>
                </c:pt>
                <c:pt idx="21409">
                  <c:v>65.155721933228335</c:v>
                </c:pt>
                <c:pt idx="21410">
                  <c:v>65.152243333168386</c:v>
                </c:pt>
                <c:pt idx="21411">
                  <c:v>65.148160708411808</c:v>
                </c:pt>
                <c:pt idx="21412">
                  <c:v>65.144391012112507</c:v>
                </c:pt>
                <c:pt idx="21413">
                  <c:v>65.140846915398697</c:v>
                </c:pt>
                <c:pt idx="21414">
                  <c:v>65.137441089398564</c:v>
                </c:pt>
                <c:pt idx="21415">
                  <c:v>65.133984321556554</c:v>
                </c:pt>
                <c:pt idx="21416">
                  <c:v>65.130251012287175</c:v>
                </c:pt>
                <c:pt idx="21417">
                  <c:v>65.126939792564826</c:v>
                </c:pt>
                <c:pt idx="21418">
                  <c:v>65.123570353594602</c:v>
                </c:pt>
                <c:pt idx="21419">
                  <c:v>65.120280966090206</c:v>
                </c:pt>
                <c:pt idx="21420">
                  <c:v>65.116664095316551</c:v>
                </c:pt>
                <c:pt idx="21421">
                  <c:v>65.112712463867666</c:v>
                </c:pt>
                <c:pt idx="21422">
                  <c:v>65.108840883884611</c:v>
                </c:pt>
                <c:pt idx="21423">
                  <c:v>65.105726154123815</c:v>
                </c:pt>
                <c:pt idx="21424">
                  <c:v>65.102189334815975</c:v>
                </c:pt>
                <c:pt idx="21425">
                  <c:v>65.098667070320118</c:v>
                </c:pt>
                <c:pt idx="21426">
                  <c:v>65.095006535110571</c:v>
                </c:pt>
                <c:pt idx="21427">
                  <c:v>65.091367832118976</c:v>
                </c:pt>
                <c:pt idx="21428">
                  <c:v>65.087525361759845</c:v>
                </c:pt>
                <c:pt idx="21429">
                  <c:v>65.083762942866528</c:v>
                </c:pt>
                <c:pt idx="21430">
                  <c:v>65.080138794686917</c:v>
                </c:pt>
                <c:pt idx="21431">
                  <c:v>65.076616530191046</c:v>
                </c:pt>
                <c:pt idx="21432">
                  <c:v>65.073210704190927</c:v>
                </c:pt>
                <c:pt idx="21433">
                  <c:v>65.069935871498473</c:v>
                </c:pt>
                <c:pt idx="21434">
                  <c:v>65.066268058882955</c:v>
                </c:pt>
                <c:pt idx="21435">
                  <c:v>65.062643910703315</c:v>
                </c:pt>
                <c:pt idx="21436">
                  <c:v>65.058983375493767</c:v>
                </c:pt>
                <c:pt idx="21437">
                  <c:v>65.05530100806628</c:v>
                </c:pt>
                <c:pt idx="21438">
                  <c:v>65.051800575788349</c:v>
                </c:pt>
                <c:pt idx="21439">
                  <c:v>65.048358362758307</c:v>
                </c:pt>
                <c:pt idx="21440">
                  <c:v>65.044974368976128</c:v>
                </c:pt>
                <c:pt idx="21441">
                  <c:v>65.041277446736672</c:v>
                </c:pt>
                <c:pt idx="21442">
                  <c:v>65.037842511112601</c:v>
                </c:pt>
                <c:pt idx="21443">
                  <c:v>65.0342401951509</c:v>
                </c:pt>
                <c:pt idx="21444">
                  <c:v>65.030768872496921</c:v>
                </c:pt>
                <c:pt idx="21445">
                  <c:v>65.027101059881403</c:v>
                </c:pt>
                <c:pt idx="21446">
                  <c:v>65.023294976552194</c:v>
                </c:pt>
                <c:pt idx="21447">
                  <c:v>65.019721770214446</c:v>
                </c:pt>
                <c:pt idx="21448">
                  <c:v>65.01651971158185</c:v>
                </c:pt>
                <c:pt idx="21449">
                  <c:v>65.012429809419288</c:v>
                </c:pt>
                <c:pt idx="21450">
                  <c:v>65.008791106427694</c:v>
                </c:pt>
                <c:pt idx="21451">
                  <c:v>65.00479581054293</c:v>
                </c:pt>
                <c:pt idx="21452">
                  <c:v>65.001557364880398</c:v>
                </c:pt>
                <c:pt idx="21453">
                  <c:v>64.998064210008465</c:v>
                </c:pt>
                <c:pt idx="21454">
                  <c:v>64.994294513709178</c:v>
                </c:pt>
                <c:pt idx="21455">
                  <c:v>64.990575759251769</c:v>
                </c:pt>
                <c:pt idx="21456">
                  <c:v>64.987235429905482</c:v>
                </c:pt>
                <c:pt idx="21457">
                  <c:v>64.983996984242964</c:v>
                </c:pt>
                <c:pt idx="21458">
                  <c:v>64.98076581598643</c:v>
                </c:pt>
                <c:pt idx="21459">
                  <c:v>64.976959732657207</c:v>
                </c:pt>
                <c:pt idx="21460">
                  <c:v>64.973764951430596</c:v>
                </c:pt>
                <c:pt idx="21461">
                  <c:v>64.970264519152678</c:v>
                </c:pt>
                <c:pt idx="21462">
                  <c:v>64.96619644920807</c:v>
                </c:pt>
                <c:pt idx="21463">
                  <c:v>64.962310314413045</c:v>
                </c:pt>
                <c:pt idx="21464">
                  <c:v>64.958584282549651</c:v>
                </c:pt>
                <c:pt idx="21465">
                  <c:v>64.955222120985425</c:v>
                </c:pt>
                <c:pt idx="21466">
                  <c:v>64.952041894570769</c:v>
                </c:pt>
                <c:pt idx="21467">
                  <c:v>64.948657900788575</c:v>
                </c:pt>
                <c:pt idx="21468">
                  <c:v>64.945288461818365</c:v>
                </c:pt>
                <c:pt idx="21469">
                  <c:v>64.941307720745542</c:v>
                </c:pt>
                <c:pt idx="21470">
                  <c:v>64.937974668805239</c:v>
                </c:pt>
                <c:pt idx="21471">
                  <c:v>64.934466959121352</c:v>
                </c:pt>
                <c:pt idx="21472">
                  <c:v>64.930704540228035</c:v>
                </c:pt>
                <c:pt idx="21473">
                  <c:v>64.926731076561211</c:v>
                </c:pt>
                <c:pt idx="21474">
                  <c:v>64.922735780676447</c:v>
                </c:pt>
                <c:pt idx="21475">
                  <c:v>64.919337232082285</c:v>
                </c:pt>
                <c:pt idx="21476">
                  <c:v>64.915771303150535</c:v>
                </c:pt>
                <c:pt idx="21477">
                  <c:v>64.912001606851248</c:v>
                </c:pt>
                <c:pt idx="21478">
                  <c:v>64.908690387128885</c:v>
                </c:pt>
                <c:pt idx="21479">
                  <c:v>64.90540827703046</c:v>
                </c:pt>
                <c:pt idx="21480">
                  <c:v>64.901507587423467</c:v>
                </c:pt>
                <c:pt idx="21481">
                  <c:v>64.897927103679748</c:v>
                </c:pt>
                <c:pt idx="21482">
                  <c:v>64.894783264295015</c:v>
                </c:pt>
                <c:pt idx="21483">
                  <c:v>64.891311941641021</c:v>
                </c:pt>
                <c:pt idx="21484">
                  <c:v>64.887520413123781</c:v>
                </c:pt>
                <c:pt idx="21485">
                  <c:v>64.884107309717663</c:v>
                </c:pt>
                <c:pt idx="21486">
                  <c:v>64.880759702965392</c:v>
                </c:pt>
                <c:pt idx="21487">
                  <c:v>64.877208328845597</c:v>
                </c:pt>
                <c:pt idx="21488">
                  <c:v>64.873242142584758</c:v>
                </c:pt>
                <c:pt idx="21489">
                  <c:v>64.869588884781194</c:v>
                </c:pt>
                <c:pt idx="21490">
                  <c:v>64.866022955849431</c:v>
                </c:pt>
                <c:pt idx="21491">
                  <c:v>64.86256618800742</c:v>
                </c:pt>
                <c:pt idx="21492">
                  <c:v>64.858891097985904</c:v>
                </c:pt>
                <c:pt idx="21493">
                  <c:v>64.855528936421663</c:v>
                </c:pt>
                <c:pt idx="21494">
                  <c:v>64.852101278203591</c:v>
                </c:pt>
                <c:pt idx="21495">
                  <c:v>64.848644510361581</c:v>
                </c:pt>
                <c:pt idx="21496">
                  <c:v>64.844896646280219</c:v>
                </c:pt>
                <c:pt idx="21497">
                  <c:v>64.841323439942471</c:v>
                </c:pt>
                <c:pt idx="21498">
                  <c:v>64.837677459544892</c:v>
                </c:pt>
                <c:pt idx="21499">
                  <c:v>64.83407514358322</c:v>
                </c:pt>
                <c:pt idx="21500">
                  <c:v>64.83029089247195</c:v>
                </c:pt>
                <c:pt idx="21501">
                  <c:v>64.826732240946171</c:v>
                </c:pt>
                <c:pt idx="21502">
                  <c:v>64.822955267240886</c:v>
                </c:pt>
                <c:pt idx="21503">
                  <c:v>64.819287454625368</c:v>
                </c:pt>
                <c:pt idx="21504">
                  <c:v>64.815481371296173</c:v>
                </c:pt>
                <c:pt idx="21505">
                  <c:v>64.812206538603718</c:v>
                </c:pt>
                <c:pt idx="21506">
                  <c:v>64.808422287492462</c:v>
                </c:pt>
                <c:pt idx="21507">
                  <c:v>64.804761752282914</c:v>
                </c:pt>
                <c:pt idx="21508">
                  <c:v>64.801654299928089</c:v>
                </c:pt>
                <c:pt idx="21509">
                  <c:v>64.798015596936509</c:v>
                </c:pt>
                <c:pt idx="21510">
                  <c:v>64.794151294359423</c:v>
                </c:pt>
                <c:pt idx="21511">
                  <c:v>64.790570810615705</c:v>
                </c:pt>
                <c:pt idx="21512">
                  <c:v>64.787026713901881</c:v>
                </c:pt>
                <c:pt idx="21513">
                  <c:v>64.783642720119701</c:v>
                </c:pt>
                <c:pt idx="21514">
                  <c:v>64.779916688256307</c:v>
                </c:pt>
                <c:pt idx="21515">
                  <c:v>64.776277985264713</c:v>
                </c:pt>
                <c:pt idx="21516">
                  <c:v>64.773228752157749</c:v>
                </c:pt>
                <c:pt idx="21517">
                  <c:v>64.769357172174693</c:v>
                </c:pt>
                <c:pt idx="21518">
                  <c:v>64.7657985206489</c:v>
                </c:pt>
                <c:pt idx="21519">
                  <c:v>64.762101598409444</c:v>
                </c:pt>
                <c:pt idx="21520">
                  <c:v>64.758673940191358</c:v>
                </c:pt>
                <c:pt idx="21521">
                  <c:v>64.755217172349347</c:v>
                </c:pt>
                <c:pt idx="21522">
                  <c:v>64.751709462665445</c:v>
                </c:pt>
                <c:pt idx="21523">
                  <c:v>64.747888824524281</c:v>
                </c:pt>
                <c:pt idx="21524">
                  <c:v>64.74438839224635</c:v>
                </c:pt>
                <c:pt idx="21525">
                  <c:v>64.740465870421417</c:v>
                </c:pt>
                <c:pt idx="21526">
                  <c:v>64.737176482917008</c:v>
                </c:pt>
                <c:pt idx="21527">
                  <c:v>64.733610553985258</c:v>
                </c:pt>
                <c:pt idx="21528">
                  <c:v>64.730066457271434</c:v>
                </c:pt>
                <c:pt idx="21529">
                  <c:v>64.72607116138667</c:v>
                </c:pt>
                <c:pt idx="21530">
                  <c:v>64.7223742391472</c:v>
                </c:pt>
                <c:pt idx="21531">
                  <c:v>64.718910193899205</c:v>
                </c:pt>
                <c:pt idx="21532">
                  <c:v>64.715176884629827</c:v>
                </c:pt>
                <c:pt idx="21533">
                  <c:v>64.711429020548479</c:v>
                </c:pt>
                <c:pt idx="21534">
                  <c:v>64.707877646428685</c:v>
                </c:pt>
                <c:pt idx="21535">
                  <c:v>64.704202556407168</c:v>
                </c:pt>
                <c:pt idx="21536">
                  <c:v>64.701007775180557</c:v>
                </c:pt>
                <c:pt idx="21537">
                  <c:v>64.696997924483796</c:v>
                </c:pt>
                <c:pt idx="21538">
                  <c:v>64.693417440740077</c:v>
                </c:pt>
                <c:pt idx="21539">
                  <c:v>64.690390039851081</c:v>
                </c:pt>
                <c:pt idx="21540">
                  <c:v>64.686984213850934</c:v>
                </c:pt>
                <c:pt idx="21541">
                  <c:v>64.68350561379097</c:v>
                </c:pt>
                <c:pt idx="21542">
                  <c:v>64.679830523769468</c:v>
                </c:pt>
                <c:pt idx="21543">
                  <c:v>64.676693961790704</c:v>
                </c:pt>
                <c:pt idx="21544">
                  <c:v>64.673368187256386</c:v>
                </c:pt>
                <c:pt idx="21545">
                  <c:v>64.669511162085286</c:v>
                </c:pt>
                <c:pt idx="21546">
                  <c:v>64.665777852815921</c:v>
                </c:pt>
                <c:pt idx="21547">
                  <c:v>64.661826221367036</c:v>
                </c:pt>
                <c:pt idx="21548">
                  <c:v>64.658158408751518</c:v>
                </c:pt>
                <c:pt idx="21549">
                  <c:v>64.654410544670171</c:v>
                </c:pt>
                <c:pt idx="21550">
                  <c:v>64.650720899836685</c:v>
                </c:pt>
                <c:pt idx="21551">
                  <c:v>64.647082196845091</c:v>
                </c:pt>
                <c:pt idx="21552">
                  <c:v>64.643916525242403</c:v>
                </c:pt>
                <c:pt idx="21553">
                  <c:v>64.640336041498685</c:v>
                </c:pt>
                <c:pt idx="21554">
                  <c:v>64.636828331814783</c:v>
                </c:pt>
                <c:pt idx="21555">
                  <c:v>64.632956751831728</c:v>
                </c:pt>
                <c:pt idx="21556">
                  <c:v>64.629150668502518</c:v>
                </c:pt>
                <c:pt idx="21557">
                  <c:v>64.62575211990837</c:v>
                </c:pt>
                <c:pt idx="21558">
                  <c:v>64.622135249134701</c:v>
                </c:pt>
                <c:pt idx="21559">
                  <c:v>64.618693036104659</c:v>
                </c:pt>
                <c:pt idx="21560">
                  <c:v>64.614916062399388</c:v>
                </c:pt>
                <c:pt idx="21561">
                  <c:v>64.611342856061654</c:v>
                </c:pt>
                <c:pt idx="21562">
                  <c:v>64.607587714574308</c:v>
                </c:pt>
                <c:pt idx="21563">
                  <c:v>64.603854405304943</c:v>
                </c:pt>
                <c:pt idx="21564">
                  <c:v>64.600332140809073</c:v>
                </c:pt>
                <c:pt idx="21565">
                  <c:v>64.596642495975601</c:v>
                </c:pt>
                <c:pt idx="21566">
                  <c:v>64.593316721441269</c:v>
                </c:pt>
                <c:pt idx="21567">
                  <c:v>64.589816289163352</c:v>
                </c:pt>
                <c:pt idx="21568">
                  <c:v>64.586039315458095</c:v>
                </c:pt>
                <c:pt idx="21569">
                  <c:v>64.582320561000657</c:v>
                </c:pt>
                <c:pt idx="21570">
                  <c:v>64.578871070564631</c:v>
                </c:pt>
                <c:pt idx="21571">
                  <c:v>64.575050432423453</c:v>
                </c:pt>
                <c:pt idx="21572">
                  <c:v>64.571506335709643</c:v>
                </c:pt>
                <c:pt idx="21573">
                  <c:v>64.56801318083771</c:v>
                </c:pt>
                <c:pt idx="21574">
                  <c:v>64.564214374914485</c:v>
                </c:pt>
                <c:pt idx="21575">
                  <c:v>64.560713942636568</c:v>
                </c:pt>
                <c:pt idx="21576">
                  <c:v>64.556907859307358</c:v>
                </c:pt>
                <c:pt idx="21577">
                  <c:v>64.55359663958501</c:v>
                </c:pt>
                <c:pt idx="21578">
                  <c:v>64.549674117760077</c:v>
                </c:pt>
                <c:pt idx="21579">
                  <c:v>64.545955363302653</c:v>
                </c:pt>
                <c:pt idx="21580">
                  <c:v>64.542171112191397</c:v>
                </c:pt>
                <c:pt idx="21581">
                  <c:v>64.538590628447665</c:v>
                </c:pt>
                <c:pt idx="21582">
                  <c:v>64.534755435494532</c:v>
                </c:pt>
                <c:pt idx="21583">
                  <c:v>64.530963906977277</c:v>
                </c:pt>
                <c:pt idx="21584">
                  <c:v>64.527521693947236</c:v>
                </c:pt>
                <c:pt idx="21585">
                  <c:v>64.523992152045395</c:v>
                </c:pt>
                <c:pt idx="21586">
                  <c:v>64.520637267887125</c:v>
                </c:pt>
                <c:pt idx="21587">
                  <c:v>64.517049506737422</c:v>
                </c:pt>
                <c:pt idx="21588">
                  <c:v>64.513512687429582</c:v>
                </c:pt>
                <c:pt idx="21589">
                  <c:v>64.510063196993556</c:v>
                </c:pt>
                <c:pt idx="21590">
                  <c:v>64.506810196519069</c:v>
                </c:pt>
                <c:pt idx="21591">
                  <c:v>64.503280654617214</c:v>
                </c:pt>
                <c:pt idx="21592">
                  <c:v>64.499598287189713</c:v>
                </c:pt>
                <c:pt idx="21593">
                  <c:v>64.496032358257963</c:v>
                </c:pt>
                <c:pt idx="21594">
                  <c:v>64.492320881206538</c:v>
                </c:pt>
                <c:pt idx="21595">
                  <c:v>64.488631236373053</c:v>
                </c:pt>
                <c:pt idx="21596">
                  <c:v>64.484497669774598</c:v>
                </c:pt>
                <c:pt idx="21597">
                  <c:v>64.480771637911204</c:v>
                </c:pt>
                <c:pt idx="21598">
                  <c:v>64.477081993077732</c:v>
                </c:pt>
                <c:pt idx="21599">
                  <c:v>64.473654334859646</c:v>
                </c:pt>
                <c:pt idx="21600">
                  <c:v>64.470284895889421</c:v>
                </c:pt>
                <c:pt idx="21601">
                  <c:v>64.466726244363642</c:v>
                </c:pt>
                <c:pt idx="21602">
                  <c:v>64.462927438440417</c:v>
                </c:pt>
                <c:pt idx="21603">
                  <c:v>64.458968529585562</c:v>
                </c:pt>
                <c:pt idx="21604">
                  <c:v>64.455671864675168</c:v>
                </c:pt>
                <c:pt idx="21605">
                  <c:v>64.452142322773327</c:v>
                </c:pt>
                <c:pt idx="21606">
                  <c:v>64.448794716021069</c:v>
                </c:pt>
                <c:pt idx="21607">
                  <c:v>64.444952245661938</c:v>
                </c:pt>
                <c:pt idx="21608">
                  <c:v>64.441022446431006</c:v>
                </c:pt>
                <c:pt idx="21609">
                  <c:v>64.437653007460796</c:v>
                </c:pt>
                <c:pt idx="21610">
                  <c:v>64.434087078529032</c:v>
                </c:pt>
                <c:pt idx="21611">
                  <c:v>64.430630310687022</c:v>
                </c:pt>
                <c:pt idx="21612">
                  <c:v>64.42670051145609</c:v>
                </c:pt>
                <c:pt idx="21613">
                  <c:v>64.423098195494404</c:v>
                </c:pt>
                <c:pt idx="21614">
                  <c:v>64.419546821374624</c:v>
                </c:pt>
                <c:pt idx="21615">
                  <c:v>64.416410259395846</c:v>
                </c:pt>
                <c:pt idx="21616">
                  <c:v>64.412822498246143</c:v>
                </c:pt>
                <c:pt idx="21617">
                  <c:v>64.409009137510949</c:v>
                </c:pt>
                <c:pt idx="21618">
                  <c:v>64.405159389745833</c:v>
                </c:pt>
                <c:pt idx="21619">
                  <c:v>64.401775395963654</c:v>
                </c:pt>
                <c:pt idx="21620">
                  <c:v>64.398340460339583</c:v>
                </c:pt>
                <c:pt idx="21621">
                  <c:v>64.394956466557403</c:v>
                </c:pt>
                <c:pt idx="21622">
                  <c:v>64.391172215446147</c:v>
                </c:pt>
                <c:pt idx="21623">
                  <c:v>64.387504402830615</c:v>
                </c:pt>
                <c:pt idx="21624">
                  <c:v>64.38404035758262</c:v>
                </c:pt>
                <c:pt idx="21625">
                  <c:v>64.380357990155119</c:v>
                </c:pt>
                <c:pt idx="21626">
                  <c:v>64.376500964984032</c:v>
                </c:pt>
                <c:pt idx="21627">
                  <c:v>64.373378957817238</c:v>
                </c:pt>
                <c:pt idx="21628">
                  <c:v>64.369565597082044</c:v>
                </c:pt>
                <c:pt idx="21629">
                  <c:v>64.365992390744296</c:v>
                </c:pt>
                <c:pt idx="21630">
                  <c:v>64.362113533355256</c:v>
                </c:pt>
                <c:pt idx="21631">
                  <c:v>64.358656765513246</c:v>
                </c:pt>
                <c:pt idx="21632">
                  <c:v>64.355090836581468</c:v>
                </c:pt>
                <c:pt idx="21633">
                  <c:v>64.351735952423226</c:v>
                </c:pt>
                <c:pt idx="21634">
                  <c:v>64.348002643153848</c:v>
                </c:pt>
                <c:pt idx="21635">
                  <c:v>64.343985515051131</c:v>
                </c:pt>
                <c:pt idx="21636">
                  <c:v>64.340237650969783</c:v>
                </c:pt>
                <c:pt idx="21637">
                  <c:v>64.336460677264512</c:v>
                </c:pt>
                <c:pt idx="21638">
                  <c:v>64.333054851264379</c:v>
                </c:pt>
                <c:pt idx="21639">
                  <c:v>64.329379761242862</c:v>
                </c:pt>
                <c:pt idx="21640">
                  <c:v>64.326163147798297</c:v>
                </c:pt>
                <c:pt idx="21641">
                  <c:v>64.322604496272518</c:v>
                </c:pt>
                <c:pt idx="21642">
                  <c:v>64.319533430947601</c:v>
                </c:pt>
                <c:pt idx="21643">
                  <c:v>64.315807399084207</c:v>
                </c:pt>
                <c:pt idx="21644">
                  <c:v>64.311928541695167</c:v>
                </c:pt>
                <c:pt idx="21645">
                  <c:v>64.308457219041188</c:v>
                </c:pt>
                <c:pt idx="21646">
                  <c:v>64.305196941160716</c:v>
                </c:pt>
                <c:pt idx="21647">
                  <c:v>64.301107038998168</c:v>
                </c:pt>
                <c:pt idx="21648">
                  <c:v>64.296915253151838</c:v>
                </c:pt>
                <c:pt idx="21649">
                  <c:v>64.293327492002135</c:v>
                </c:pt>
                <c:pt idx="21650">
                  <c:v>64.29029281370714</c:v>
                </c:pt>
                <c:pt idx="21651">
                  <c:v>64.286719607369392</c:v>
                </c:pt>
                <c:pt idx="21652">
                  <c:v>64.282971743288044</c:v>
                </c:pt>
                <c:pt idx="21653">
                  <c:v>64.279551362475942</c:v>
                </c:pt>
                <c:pt idx="21654">
                  <c:v>64.275679782492887</c:v>
                </c:pt>
                <c:pt idx="21655">
                  <c:v>64.272273956492754</c:v>
                </c:pt>
                <c:pt idx="21656">
                  <c:v>64.268722582372945</c:v>
                </c:pt>
                <c:pt idx="21657">
                  <c:v>64.265229427501026</c:v>
                </c:pt>
                <c:pt idx="21658">
                  <c:v>64.261983704432524</c:v>
                </c:pt>
                <c:pt idx="21659">
                  <c:v>64.257908357081931</c:v>
                </c:pt>
                <c:pt idx="21660">
                  <c:v>64.253949448227075</c:v>
                </c:pt>
                <c:pt idx="21661">
                  <c:v>64.250318022641466</c:v>
                </c:pt>
                <c:pt idx="21662">
                  <c:v>64.246934028859286</c:v>
                </c:pt>
                <c:pt idx="21663">
                  <c:v>64.243462706205307</c:v>
                </c:pt>
                <c:pt idx="21664">
                  <c:v>64.239984106145315</c:v>
                </c:pt>
                <c:pt idx="21665">
                  <c:v>64.236556447927256</c:v>
                </c:pt>
                <c:pt idx="21666">
                  <c:v>64.232815861251879</c:v>
                </c:pt>
                <c:pt idx="21667">
                  <c:v>64.229089829388499</c:v>
                </c:pt>
                <c:pt idx="21668">
                  <c:v>64.225247359029353</c:v>
                </c:pt>
                <c:pt idx="21669">
                  <c:v>64.221281172768528</c:v>
                </c:pt>
                <c:pt idx="21670">
                  <c:v>64.217838959738472</c:v>
                </c:pt>
                <c:pt idx="21671">
                  <c:v>64.214309417836617</c:v>
                </c:pt>
                <c:pt idx="21672">
                  <c:v>64.210459670071515</c:v>
                </c:pt>
                <c:pt idx="21673">
                  <c:v>64.206966515199596</c:v>
                </c:pt>
                <c:pt idx="21674">
                  <c:v>64.20302943856268</c:v>
                </c:pt>
                <c:pt idx="21675">
                  <c:v>64.199659999592456</c:v>
                </c:pt>
                <c:pt idx="21676">
                  <c:v>64.196064961036768</c:v>
                </c:pt>
                <c:pt idx="21677">
                  <c:v>64.192215213271652</c:v>
                </c:pt>
                <c:pt idx="21678">
                  <c:v>64.188627452121935</c:v>
                </c:pt>
                <c:pt idx="21679">
                  <c:v>64.185148852061985</c:v>
                </c:pt>
                <c:pt idx="21680">
                  <c:v>64.18170663903193</c:v>
                </c:pt>
                <c:pt idx="21681">
                  <c:v>64.178046103822382</c:v>
                </c:pt>
                <c:pt idx="21682">
                  <c:v>64.174385568612834</c:v>
                </c:pt>
                <c:pt idx="21683">
                  <c:v>64.170914245958855</c:v>
                </c:pt>
                <c:pt idx="21684">
                  <c:v>64.167450200710846</c:v>
                </c:pt>
                <c:pt idx="21685">
                  <c:v>64.163724168847452</c:v>
                </c:pt>
                <c:pt idx="21686">
                  <c:v>64.160231013975519</c:v>
                </c:pt>
                <c:pt idx="21687">
                  <c:v>64.156585033577954</c:v>
                </c:pt>
                <c:pt idx="21688">
                  <c:v>64.15278622765473</c:v>
                </c:pt>
                <c:pt idx="21689">
                  <c:v>64.149322182406721</c:v>
                </c:pt>
                <c:pt idx="21690">
                  <c:v>64.146054627120279</c:v>
                </c:pt>
                <c:pt idx="21691">
                  <c:v>64.142284930820963</c:v>
                </c:pt>
                <c:pt idx="21692">
                  <c:v>64.138624395611416</c:v>
                </c:pt>
                <c:pt idx="21693">
                  <c:v>64.135116685927528</c:v>
                </c:pt>
                <c:pt idx="21694">
                  <c:v>64.131514369965856</c:v>
                </c:pt>
                <c:pt idx="21695">
                  <c:v>64.12775195107254</c:v>
                </c:pt>
                <c:pt idx="21696">
                  <c:v>64.124018641803175</c:v>
                </c:pt>
                <c:pt idx="21697">
                  <c:v>64.120474545089351</c:v>
                </c:pt>
                <c:pt idx="21698">
                  <c:v>64.116814009879803</c:v>
                </c:pt>
                <c:pt idx="21699">
                  <c:v>64.113437293503594</c:v>
                </c:pt>
                <c:pt idx="21700">
                  <c:v>64.109667597204307</c:v>
                </c:pt>
                <c:pt idx="21701">
                  <c:v>64.106261771204174</c:v>
                </c:pt>
                <c:pt idx="21702">
                  <c:v>64.102623068212566</c:v>
                </c:pt>
                <c:pt idx="21703">
                  <c:v>64.099188132588509</c:v>
                </c:pt>
                <c:pt idx="21704">
                  <c:v>64.095505765161022</c:v>
                </c:pt>
                <c:pt idx="21705">
                  <c:v>64.091939836229258</c:v>
                </c:pt>
                <c:pt idx="21706">
                  <c:v>64.088301133237664</c:v>
                </c:pt>
                <c:pt idx="21707">
                  <c:v>64.08482981058367</c:v>
                </c:pt>
                <c:pt idx="21708">
                  <c:v>64.081111056126261</c:v>
                </c:pt>
                <c:pt idx="21709">
                  <c:v>64.077596069036375</c:v>
                </c:pt>
                <c:pt idx="21710">
                  <c:v>64.073840927549057</c:v>
                </c:pt>
                <c:pt idx="21711">
                  <c:v>64.070274998617279</c:v>
                </c:pt>
                <c:pt idx="21712">
                  <c:v>64.066672682655607</c:v>
                </c:pt>
                <c:pt idx="21713">
                  <c:v>64.063208637407612</c:v>
                </c:pt>
                <c:pt idx="21714">
                  <c:v>64.059395276672433</c:v>
                </c:pt>
                <c:pt idx="21715">
                  <c:v>64.055625580373118</c:v>
                </c:pt>
                <c:pt idx="21716">
                  <c:v>64.051768555202031</c:v>
                </c:pt>
                <c:pt idx="21717">
                  <c:v>64.048108019992483</c:v>
                </c:pt>
                <c:pt idx="21718">
                  <c:v>64.044476594406873</c:v>
                </c:pt>
                <c:pt idx="21719">
                  <c:v>64.041092600624694</c:v>
                </c:pt>
                <c:pt idx="21720">
                  <c:v>64.037592168346762</c:v>
                </c:pt>
                <c:pt idx="21721">
                  <c:v>64.034040794226982</c:v>
                </c:pt>
                <c:pt idx="21722">
                  <c:v>64.030540361949065</c:v>
                </c:pt>
                <c:pt idx="21723">
                  <c:v>64.026777943055748</c:v>
                </c:pt>
                <c:pt idx="21724">
                  <c:v>64.023481278145354</c:v>
                </c:pt>
                <c:pt idx="21725">
                  <c:v>64.01983529774779</c:v>
                </c:pt>
                <c:pt idx="21726">
                  <c:v>64.016436749153641</c:v>
                </c:pt>
                <c:pt idx="21727">
                  <c:v>64.012434175862879</c:v>
                </c:pt>
                <c:pt idx="21728">
                  <c:v>64.0087008665935</c:v>
                </c:pt>
                <c:pt idx="21729">
                  <c:v>64.005214989127552</c:v>
                </c:pt>
                <c:pt idx="21730">
                  <c:v>64.001554453918004</c:v>
                </c:pt>
                <c:pt idx="21731">
                  <c:v>63.998330563067455</c:v>
                </c:pt>
                <c:pt idx="21732">
                  <c:v>63.994553589362177</c:v>
                </c:pt>
                <c:pt idx="21733">
                  <c:v>63.991205982609912</c:v>
                </c:pt>
                <c:pt idx="21734">
                  <c:v>63.987567279618304</c:v>
                </c:pt>
                <c:pt idx="21735">
                  <c:v>63.983833970348932</c:v>
                </c:pt>
                <c:pt idx="21736">
                  <c:v>63.979984222583816</c:v>
                </c:pt>
                <c:pt idx="21737">
                  <c:v>63.976345519592236</c:v>
                </c:pt>
                <c:pt idx="21738">
                  <c:v>63.973187125395526</c:v>
                </c:pt>
                <c:pt idx="21739">
                  <c:v>63.969570254621878</c:v>
                </c:pt>
                <c:pt idx="21740">
                  <c:v>63.965902442006353</c:v>
                </c:pt>
                <c:pt idx="21741">
                  <c:v>63.962533003036135</c:v>
                </c:pt>
                <c:pt idx="21742">
                  <c:v>63.958661423053073</c:v>
                </c:pt>
                <c:pt idx="21743">
                  <c:v>63.954979055625586</c:v>
                </c:pt>
                <c:pt idx="21744">
                  <c:v>63.951260301168169</c:v>
                </c:pt>
                <c:pt idx="21745">
                  <c:v>63.947425108215015</c:v>
                </c:pt>
                <c:pt idx="21746">
                  <c:v>63.943800960035389</c:v>
                </c:pt>
                <c:pt idx="21747">
                  <c:v>63.940482462907056</c:v>
                </c:pt>
                <c:pt idx="21748">
                  <c:v>63.936567218488108</c:v>
                </c:pt>
                <c:pt idx="21749">
                  <c:v>63.933037676586245</c:v>
                </c:pt>
                <c:pt idx="21750">
                  <c:v>63.929420805812612</c:v>
                </c:pt>
                <c:pt idx="21751">
                  <c:v>63.925927650940672</c:v>
                </c:pt>
                <c:pt idx="21752">
                  <c:v>63.922390831632846</c:v>
                </c:pt>
                <c:pt idx="21753">
                  <c:v>63.918570193491675</c:v>
                </c:pt>
                <c:pt idx="21754">
                  <c:v>63.914756832756467</c:v>
                </c:pt>
                <c:pt idx="21755">
                  <c:v>63.911154516794788</c:v>
                </c:pt>
                <c:pt idx="21756">
                  <c:v>63.90744303974337</c:v>
                </c:pt>
                <c:pt idx="21757">
                  <c:v>63.903782504533822</c:v>
                </c:pt>
                <c:pt idx="21758">
                  <c:v>63.900675052179004</c:v>
                </c:pt>
                <c:pt idx="21759">
                  <c:v>63.897036349187395</c:v>
                </c:pt>
                <c:pt idx="21760">
                  <c:v>63.892902782588955</c:v>
                </c:pt>
                <c:pt idx="21761">
                  <c:v>63.88953334361873</c:v>
                </c:pt>
                <c:pt idx="21762">
                  <c:v>63.885931027657051</c:v>
                </c:pt>
                <c:pt idx="21763">
                  <c:v>63.882612530528718</c:v>
                </c:pt>
                <c:pt idx="21764">
                  <c:v>63.879315865618324</c:v>
                </c:pt>
                <c:pt idx="21765">
                  <c:v>63.875269627891676</c:v>
                </c:pt>
                <c:pt idx="21766">
                  <c:v>63.871740085989828</c:v>
                </c:pt>
                <c:pt idx="21767">
                  <c:v>63.868130492622164</c:v>
                </c:pt>
                <c:pt idx="21768">
                  <c:v>63.864309854480986</c:v>
                </c:pt>
                <c:pt idx="21769">
                  <c:v>63.860474661527846</c:v>
                </c:pt>
                <c:pt idx="21770">
                  <c:v>63.85702517109182</c:v>
                </c:pt>
                <c:pt idx="21771">
                  <c:v>63.853313694040381</c:v>
                </c:pt>
                <c:pt idx="21772">
                  <c:v>63.849951532476148</c:v>
                </c:pt>
                <c:pt idx="21773">
                  <c:v>63.846756751249522</c:v>
                </c:pt>
                <c:pt idx="21774">
                  <c:v>63.842783287582705</c:v>
                </c:pt>
                <c:pt idx="21775">
                  <c:v>63.83941384861248</c:v>
                </c:pt>
                <c:pt idx="21776">
                  <c:v>63.836175402949969</c:v>
                </c:pt>
                <c:pt idx="21777">
                  <c:v>63.832412984056653</c:v>
                </c:pt>
                <c:pt idx="21778">
                  <c:v>63.828643287757373</c:v>
                </c:pt>
                <c:pt idx="21779">
                  <c:v>63.825019139577734</c:v>
                </c:pt>
                <c:pt idx="21780">
                  <c:v>63.821773416509231</c:v>
                </c:pt>
                <c:pt idx="21781">
                  <c:v>63.818010997615914</c:v>
                </c:pt>
                <c:pt idx="21782">
                  <c:v>63.814306797970474</c:v>
                </c:pt>
                <c:pt idx="21783">
                  <c:v>63.810340611709634</c:v>
                </c:pt>
                <c:pt idx="21784">
                  <c:v>63.806694631312055</c:v>
                </c:pt>
                <c:pt idx="21785">
                  <c:v>63.802975876854653</c:v>
                </c:pt>
                <c:pt idx="21786">
                  <c:v>63.79937356089296</c:v>
                </c:pt>
                <c:pt idx="21787">
                  <c:v>63.795763967525296</c:v>
                </c:pt>
                <c:pt idx="21788">
                  <c:v>63.792467302614909</c:v>
                </c:pt>
                <c:pt idx="21789">
                  <c:v>63.789418069507967</c:v>
                </c:pt>
                <c:pt idx="21790">
                  <c:v>63.785619263584735</c:v>
                </c:pt>
                <c:pt idx="21791">
                  <c:v>63.781500251798242</c:v>
                </c:pt>
                <c:pt idx="21792">
                  <c:v>63.777424904447656</c:v>
                </c:pt>
                <c:pt idx="21793">
                  <c:v>63.774084575101377</c:v>
                </c:pt>
                <c:pt idx="21794">
                  <c:v>63.770132943652492</c:v>
                </c:pt>
                <c:pt idx="21795">
                  <c:v>63.766144925173705</c:v>
                </c:pt>
                <c:pt idx="21796">
                  <c:v>63.762484389964158</c:v>
                </c:pt>
                <c:pt idx="21797">
                  <c:v>63.758780190318717</c:v>
                </c:pt>
                <c:pt idx="21798">
                  <c:v>63.754981384395492</c:v>
                </c:pt>
                <c:pt idx="21799">
                  <c:v>63.751168023660298</c:v>
                </c:pt>
                <c:pt idx="21800">
                  <c:v>63.747791307284096</c:v>
                </c:pt>
                <c:pt idx="21801">
                  <c:v>63.744159881698494</c:v>
                </c:pt>
                <c:pt idx="21802">
                  <c:v>63.740550288330823</c:v>
                </c:pt>
                <c:pt idx="21803">
                  <c:v>63.736758759813569</c:v>
                </c:pt>
                <c:pt idx="21804">
                  <c:v>63.733221940505743</c:v>
                </c:pt>
                <c:pt idx="21805">
                  <c:v>63.729561405296195</c:v>
                </c:pt>
                <c:pt idx="21806">
                  <c:v>63.725879037868708</c:v>
                </c:pt>
                <c:pt idx="21807">
                  <c:v>63.721941961231799</c:v>
                </c:pt>
                <c:pt idx="21808">
                  <c:v>63.718834508876974</c:v>
                </c:pt>
                <c:pt idx="21809">
                  <c:v>63.71526130253924</c:v>
                </c:pt>
                <c:pt idx="21810">
                  <c:v>63.711877308757046</c:v>
                </c:pt>
                <c:pt idx="21811">
                  <c:v>63.708129444675713</c:v>
                </c:pt>
                <c:pt idx="21812">
                  <c:v>63.704388858000335</c:v>
                </c:pt>
                <c:pt idx="21813">
                  <c:v>63.700975754594225</c:v>
                </c:pt>
                <c:pt idx="21814">
                  <c:v>63.697431657880401</c:v>
                </c:pt>
                <c:pt idx="21815">
                  <c:v>63.69368379379906</c:v>
                </c:pt>
                <c:pt idx="21816">
                  <c:v>63.690394406294658</c:v>
                </c:pt>
                <c:pt idx="21817">
                  <c:v>63.687032244730425</c:v>
                </c:pt>
                <c:pt idx="21818">
                  <c:v>63.683131555123431</c:v>
                </c:pt>
                <c:pt idx="21819">
                  <c:v>63.679572903597645</c:v>
                </c:pt>
                <c:pt idx="21820">
                  <c:v>63.67605791650778</c:v>
                </c:pt>
                <c:pt idx="21821">
                  <c:v>63.671975291751203</c:v>
                </c:pt>
                <c:pt idx="21822">
                  <c:v>63.668198318045931</c:v>
                </c:pt>
                <c:pt idx="21823">
                  <c:v>63.664363125092784</c:v>
                </c:pt>
                <c:pt idx="21824">
                  <c:v>63.660651648041352</c:v>
                </c:pt>
                <c:pt idx="21825">
                  <c:v>63.657042054673695</c:v>
                </c:pt>
                <c:pt idx="21826">
                  <c:v>63.653585286831685</c:v>
                </c:pt>
                <c:pt idx="21827">
                  <c:v>63.649953861246068</c:v>
                </c:pt>
                <c:pt idx="21828">
                  <c:v>63.646213274570698</c:v>
                </c:pt>
                <c:pt idx="21829">
                  <c:v>63.642756506728681</c:v>
                </c:pt>
                <c:pt idx="21830">
                  <c:v>63.638950423399478</c:v>
                </c:pt>
                <c:pt idx="21831">
                  <c:v>63.635282610783939</c:v>
                </c:pt>
                <c:pt idx="21832">
                  <c:v>63.632044165121428</c:v>
                </c:pt>
                <c:pt idx="21833">
                  <c:v>63.628121643296488</c:v>
                </c:pt>
                <c:pt idx="21834">
                  <c:v>63.624584823988648</c:v>
                </c:pt>
                <c:pt idx="21835">
                  <c:v>63.621273604266307</c:v>
                </c:pt>
                <c:pt idx="21836">
                  <c:v>63.617518462778975</c:v>
                </c:pt>
                <c:pt idx="21837">
                  <c:v>63.613712379449773</c:v>
                </c:pt>
                <c:pt idx="21838">
                  <c:v>63.610008179804325</c:v>
                </c:pt>
                <c:pt idx="21839">
                  <c:v>63.606798843765731</c:v>
                </c:pt>
                <c:pt idx="21840">
                  <c:v>63.602898154158751</c:v>
                </c:pt>
                <c:pt idx="21841">
                  <c:v>63.599019296769697</c:v>
                </c:pt>
                <c:pt idx="21842">
                  <c:v>63.595271432688364</c:v>
                </c:pt>
                <c:pt idx="21843">
                  <c:v>63.591516291201032</c:v>
                </c:pt>
                <c:pt idx="21844">
                  <c:v>63.587695653059853</c:v>
                </c:pt>
                <c:pt idx="21845">
                  <c:v>63.584144278940059</c:v>
                </c:pt>
                <c:pt idx="21846">
                  <c:v>63.580738452939933</c:v>
                </c:pt>
                <c:pt idx="21847">
                  <c:v>63.577012421076532</c:v>
                </c:pt>
                <c:pt idx="21848">
                  <c:v>63.572973460755854</c:v>
                </c:pt>
                <c:pt idx="21849">
                  <c:v>63.569101880772806</c:v>
                </c:pt>
                <c:pt idx="21850">
                  <c:v>63.565535951841021</c:v>
                </c:pt>
                <c:pt idx="21851">
                  <c:v>63.561547933362249</c:v>
                </c:pt>
                <c:pt idx="21852">
                  <c:v>63.557996559242447</c:v>
                </c:pt>
                <c:pt idx="21853">
                  <c:v>63.554401520686753</c:v>
                </c:pt>
                <c:pt idx="21854">
                  <c:v>63.551097578370388</c:v>
                </c:pt>
                <c:pt idx="21855">
                  <c:v>63.547167779139457</c:v>
                </c:pt>
                <c:pt idx="21856">
                  <c:v>63.543441747276063</c:v>
                </c:pt>
                <c:pt idx="21857">
                  <c:v>63.540145082365683</c:v>
                </c:pt>
                <c:pt idx="21858">
                  <c:v>63.536644650087759</c:v>
                </c:pt>
                <c:pt idx="21859">
                  <c:v>63.532918618224365</c:v>
                </c:pt>
                <c:pt idx="21860">
                  <c:v>63.52911981230114</c:v>
                </c:pt>
                <c:pt idx="21861">
                  <c:v>63.525502941527499</c:v>
                </c:pt>
                <c:pt idx="21862">
                  <c:v>63.52194429000172</c:v>
                </c:pt>
                <c:pt idx="21863">
                  <c:v>63.517927161898989</c:v>
                </c:pt>
                <c:pt idx="21864">
                  <c:v>63.514383065185179</c:v>
                </c:pt>
                <c:pt idx="21865">
                  <c:v>63.51089718771923</c:v>
                </c:pt>
                <c:pt idx="21866">
                  <c:v>63.507156601043867</c:v>
                </c:pt>
                <c:pt idx="21867">
                  <c:v>63.50336507252662</c:v>
                </c:pt>
                <c:pt idx="21868">
                  <c:v>63.49998107874444</c:v>
                </c:pt>
                <c:pt idx="21869">
                  <c:v>63.496087666543431</c:v>
                </c:pt>
                <c:pt idx="21870">
                  <c:v>63.492558124641583</c:v>
                </c:pt>
                <c:pt idx="21871">
                  <c:v>63.489079524581612</c:v>
                </c:pt>
                <c:pt idx="21872">
                  <c:v>63.485244331628479</c:v>
                </c:pt>
                <c:pt idx="21873">
                  <c:v>63.481860337846285</c:v>
                </c:pt>
                <c:pt idx="21874">
                  <c:v>63.478250744478629</c:v>
                </c:pt>
                <c:pt idx="21875">
                  <c:v>63.474815808854558</c:v>
                </c:pt>
                <c:pt idx="21876">
                  <c:v>63.470813235563803</c:v>
                </c:pt>
                <c:pt idx="21877">
                  <c:v>63.467480183623501</c:v>
                </c:pt>
                <c:pt idx="21878">
                  <c:v>63.463652268076345</c:v>
                </c:pt>
                <c:pt idx="21879">
                  <c:v>63.460231887264243</c:v>
                </c:pt>
                <c:pt idx="21880">
                  <c:v>63.456280255815365</c:v>
                </c:pt>
                <c:pt idx="21881">
                  <c:v>63.45229951474257</c:v>
                </c:pt>
                <c:pt idx="21882">
                  <c:v>63.448457044383431</c:v>
                </c:pt>
                <c:pt idx="21883">
                  <c:v>63.444927502481598</c:v>
                </c:pt>
                <c:pt idx="21884">
                  <c:v>63.441128696558366</c:v>
                </c:pt>
                <c:pt idx="21885">
                  <c:v>63.437868418677887</c:v>
                </c:pt>
                <c:pt idx="21886">
                  <c:v>63.434062335348685</c:v>
                </c:pt>
                <c:pt idx="21887">
                  <c:v>63.430168923147676</c:v>
                </c:pt>
                <c:pt idx="21888">
                  <c:v>63.426886813049265</c:v>
                </c:pt>
                <c:pt idx="21889">
                  <c:v>63.423502819267071</c:v>
                </c:pt>
                <c:pt idx="21890">
                  <c:v>63.419900503305392</c:v>
                </c:pt>
                <c:pt idx="21891">
                  <c:v>63.415854265578744</c:v>
                </c:pt>
                <c:pt idx="21892">
                  <c:v>63.411909911535858</c:v>
                </c:pt>
                <c:pt idx="21893">
                  <c:v>63.408256653732288</c:v>
                </c:pt>
                <c:pt idx="21894">
                  <c:v>63.405025485475754</c:v>
                </c:pt>
                <c:pt idx="21895">
                  <c:v>63.40177248500126</c:v>
                </c:pt>
                <c:pt idx="21896">
                  <c:v>63.398024620919927</c:v>
                </c:pt>
                <c:pt idx="21897">
                  <c:v>63.394393195334295</c:v>
                </c:pt>
                <c:pt idx="21898">
                  <c:v>63.39042700907347</c:v>
                </c:pt>
                <c:pt idx="21899">
                  <c:v>63.386599093526307</c:v>
                </c:pt>
                <c:pt idx="21900">
                  <c:v>63.38296766794069</c:v>
                </c:pt>
                <c:pt idx="21901">
                  <c:v>63.379525454910649</c:v>
                </c:pt>
                <c:pt idx="21902">
                  <c:v>63.375733926393394</c:v>
                </c:pt>
                <c:pt idx="21903">
                  <c:v>63.371906010846246</c:v>
                </c:pt>
                <c:pt idx="21904">
                  <c:v>63.368099927517029</c:v>
                </c:pt>
                <c:pt idx="21905">
                  <c:v>63.364533998585273</c:v>
                </c:pt>
                <c:pt idx="21906">
                  <c:v>63.361106340367179</c:v>
                </c:pt>
                <c:pt idx="21907">
                  <c:v>63.3575476888414</c:v>
                </c:pt>
                <c:pt idx="21908">
                  <c:v>63.354120030623321</c:v>
                </c:pt>
                <c:pt idx="21909">
                  <c:v>63.350605043533434</c:v>
                </c:pt>
                <c:pt idx="21910">
                  <c:v>63.347155553097409</c:v>
                </c:pt>
                <c:pt idx="21911">
                  <c:v>63.343364024580161</c:v>
                </c:pt>
                <c:pt idx="21912">
                  <c:v>63.339245012793675</c:v>
                </c:pt>
                <c:pt idx="21913">
                  <c:v>63.335766412733705</c:v>
                </c:pt>
                <c:pt idx="21914">
                  <c:v>63.332222316019894</c:v>
                </c:pt>
                <c:pt idx="21915">
                  <c:v>63.328176078293239</c:v>
                </c:pt>
                <c:pt idx="21916">
                  <c:v>63.324100730942654</c:v>
                </c:pt>
                <c:pt idx="21917">
                  <c:v>63.320520247198928</c:v>
                </c:pt>
                <c:pt idx="21918">
                  <c:v>63.316896099019296</c:v>
                </c:pt>
                <c:pt idx="21919">
                  <c:v>63.313650375950793</c:v>
                </c:pt>
                <c:pt idx="21920">
                  <c:v>63.309742408937822</c:v>
                </c:pt>
                <c:pt idx="21921">
                  <c:v>63.306023654480413</c:v>
                </c:pt>
                <c:pt idx="21922">
                  <c:v>63.30194830712982</c:v>
                </c:pt>
                <c:pt idx="21923">
                  <c:v>63.298353268574118</c:v>
                </c:pt>
                <c:pt idx="21924">
                  <c:v>63.294867391108177</c:v>
                </c:pt>
                <c:pt idx="21925">
                  <c:v>63.29137423623623</c:v>
                </c:pt>
                <c:pt idx="21926">
                  <c:v>63.287378940351466</c:v>
                </c:pt>
                <c:pt idx="21927">
                  <c:v>63.283754792171834</c:v>
                </c:pt>
                <c:pt idx="21928">
                  <c:v>63.280327133953747</c:v>
                </c:pt>
                <c:pt idx="21929">
                  <c:v>63.276615656902322</c:v>
                </c:pt>
                <c:pt idx="21930">
                  <c:v>63.272678580265421</c:v>
                </c:pt>
                <c:pt idx="21931">
                  <c:v>63.269229089829381</c:v>
                </c:pt>
                <c:pt idx="21932">
                  <c:v>63.26568499311557</c:v>
                </c:pt>
                <c:pt idx="21933">
                  <c:v>63.262191838243645</c:v>
                </c:pt>
                <c:pt idx="21934">
                  <c:v>63.258524025628112</c:v>
                </c:pt>
                <c:pt idx="21935">
                  <c:v>63.254557839367266</c:v>
                </c:pt>
                <c:pt idx="21936">
                  <c:v>63.250759033444048</c:v>
                </c:pt>
                <c:pt idx="21937">
                  <c:v>63.2471421626704</c:v>
                </c:pt>
                <c:pt idx="21938">
                  <c:v>63.24339429858906</c:v>
                </c:pt>
                <c:pt idx="21939">
                  <c:v>63.240032137024812</c:v>
                </c:pt>
                <c:pt idx="21940">
                  <c:v>63.236480762905011</c:v>
                </c:pt>
                <c:pt idx="21941">
                  <c:v>63.233293259084391</c:v>
                </c:pt>
                <c:pt idx="21942">
                  <c:v>63.229392569477398</c:v>
                </c:pt>
                <c:pt idx="21943">
                  <c:v>63.225448215434511</c:v>
                </c:pt>
                <c:pt idx="21944">
                  <c:v>63.222020557216418</c:v>
                </c:pt>
                <c:pt idx="21945">
                  <c:v>63.218396409036778</c:v>
                </c:pt>
                <c:pt idx="21946">
                  <c:v>63.214415667963983</c:v>
                </c:pt>
                <c:pt idx="21947">
                  <c:v>63.210755132754436</c:v>
                </c:pt>
                <c:pt idx="21948">
                  <c:v>63.20672344983975</c:v>
                </c:pt>
                <c:pt idx="21949">
                  <c:v>63.20304835981824</c:v>
                </c:pt>
                <c:pt idx="21950">
                  <c:v>63.199184057241155</c:v>
                </c:pt>
                <c:pt idx="21951">
                  <c:v>63.196396810749597</c:v>
                </c:pt>
                <c:pt idx="21952">
                  <c:v>63.192990984749464</c:v>
                </c:pt>
                <c:pt idx="21953">
                  <c:v>63.18948327506557</c:v>
                </c:pt>
                <c:pt idx="21954">
                  <c:v>63.185553475834645</c:v>
                </c:pt>
                <c:pt idx="21955">
                  <c:v>63.181645508821674</c:v>
                </c:pt>
                <c:pt idx="21956">
                  <c:v>63.177773928838612</c:v>
                </c:pt>
                <c:pt idx="21957">
                  <c:v>63.173924181073502</c:v>
                </c:pt>
                <c:pt idx="21958">
                  <c:v>63.170314587705846</c:v>
                </c:pt>
                <c:pt idx="21959">
                  <c:v>63.16646483994073</c:v>
                </c:pt>
                <c:pt idx="21960">
                  <c:v>63.162920743226913</c:v>
                </c:pt>
                <c:pt idx="21961">
                  <c:v>63.15976234903021</c:v>
                </c:pt>
                <c:pt idx="21962">
                  <c:v>63.156181865286484</c:v>
                </c:pt>
                <c:pt idx="21963">
                  <c:v>63.15259410413676</c:v>
                </c:pt>
                <c:pt idx="21964">
                  <c:v>63.148678859717798</c:v>
                </c:pt>
                <c:pt idx="21965">
                  <c:v>63.144901886012541</c:v>
                </c:pt>
                <c:pt idx="21966">
                  <c:v>63.141095802683324</c:v>
                </c:pt>
                <c:pt idx="21967">
                  <c:v>63.137901021456699</c:v>
                </c:pt>
                <c:pt idx="21968">
                  <c:v>63.134546137298443</c:v>
                </c:pt>
                <c:pt idx="21969">
                  <c:v>63.13091471171284</c:v>
                </c:pt>
                <c:pt idx="21970">
                  <c:v>63.127166847631486</c:v>
                </c:pt>
                <c:pt idx="21971">
                  <c:v>63.123695524977506</c:v>
                </c:pt>
                <c:pt idx="21972">
                  <c:v>63.119642009844867</c:v>
                </c:pt>
                <c:pt idx="21973">
                  <c:v>63.115552107682326</c:v>
                </c:pt>
                <c:pt idx="21974">
                  <c:v>63.112139004276202</c:v>
                </c:pt>
                <c:pt idx="21975">
                  <c:v>63.108354753164939</c:v>
                </c:pt>
                <c:pt idx="21976">
                  <c:v>63.104650553519491</c:v>
                </c:pt>
                <c:pt idx="21977">
                  <c:v>63.100975463497988</c:v>
                </c:pt>
                <c:pt idx="21978">
                  <c:v>63.097467753814094</c:v>
                </c:pt>
                <c:pt idx="21979">
                  <c:v>63.093698057514793</c:v>
                </c:pt>
                <c:pt idx="21980">
                  <c:v>63.089928361215499</c:v>
                </c:pt>
                <c:pt idx="21981">
                  <c:v>63.086442483749551</c:v>
                </c:pt>
                <c:pt idx="21982">
                  <c:v>63.082454465270757</c:v>
                </c:pt>
                <c:pt idx="21983">
                  <c:v>63.078168073146657</c:v>
                </c:pt>
                <c:pt idx="21984">
                  <c:v>63.074842298612346</c:v>
                </c:pt>
                <c:pt idx="21985">
                  <c:v>63.071232705244682</c:v>
                </c:pt>
                <c:pt idx="21986">
                  <c:v>63.067790492214627</c:v>
                </c:pt>
                <c:pt idx="21987">
                  <c:v>63.064508382116202</c:v>
                </c:pt>
                <c:pt idx="21988">
                  <c:v>63.06099339502633</c:v>
                </c:pt>
                <c:pt idx="21989">
                  <c:v>63.057107260231305</c:v>
                </c:pt>
                <c:pt idx="21990">
                  <c:v>63.05314835137645</c:v>
                </c:pt>
                <c:pt idx="21991">
                  <c:v>63.049691583534425</c:v>
                </c:pt>
                <c:pt idx="21992">
                  <c:v>63.046074712760777</c:v>
                </c:pt>
                <c:pt idx="21993">
                  <c:v>63.042712551196558</c:v>
                </c:pt>
                <c:pt idx="21994">
                  <c:v>63.038790029371619</c:v>
                </c:pt>
                <c:pt idx="21995">
                  <c:v>63.035027610478302</c:v>
                </c:pt>
                <c:pt idx="21996">
                  <c:v>63.030930430909748</c:v>
                </c:pt>
                <c:pt idx="21997">
                  <c:v>63.027109792768577</c:v>
                </c:pt>
                <c:pt idx="21998">
                  <c:v>63.023791295640244</c:v>
                </c:pt>
                <c:pt idx="21999">
                  <c:v>63.019876051221303</c:v>
                </c:pt>
                <c:pt idx="22000">
                  <c:v>63.015771594246772</c:v>
                </c:pt>
                <c:pt idx="22001">
                  <c:v>63.012140168661155</c:v>
                </c:pt>
                <c:pt idx="22002">
                  <c:v>63.008435969015707</c:v>
                </c:pt>
                <c:pt idx="22003">
                  <c:v>63.005364903690797</c:v>
                </c:pt>
                <c:pt idx="22004">
                  <c:v>63.001660704045356</c:v>
                </c:pt>
                <c:pt idx="22005">
                  <c:v>62.998102052519577</c:v>
                </c:pt>
                <c:pt idx="22006">
                  <c:v>62.994325078814292</c:v>
                </c:pt>
                <c:pt idx="22007">
                  <c:v>62.990882865784258</c:v>
                </c:pt>
                <c:pt idx="22008">
                  <c:v>62.987054950237088</c:v>
                </c:pt>
                <c:pt idx="22009">
                  <c:v>62.98329980874977</c:v>
                </c:pt>
                <c:pt idx="22010">
                  <c:v>62.979901260155614</c:v>
                </c:pt>
                <c:pt idx="22011">
                  <c:v>62.976211615322143</c:v>
                </c:pt>
                <c:pt idx="22012">
                  <c:v>62.972791234510041</c:v>
                </c:pt>
                <c:pt idx="22013">
                  <c:v>62.968752274189363</c:v>
                </c:pt>
                <c:pt idx="22014">
                  <c:v>62.964822474958439</c:v>
                </c:pt>
                <c:pt idx="22015">
                  <c:v>62.960681630954006</c:v>
                </c:pt>
                <c:pt idx="22016">
                  <c:v>62.957224863111982</c:v>
                </c:pt>
                <c:pt idx="22017">
                  <c:v>62.953695321210148</c:v>
                </c:pt>
                <c:pt idx="22018">
                  <c:v>62.949983844158709</c:v>
                </c:pt>
                <c:pt idx="22019">
                  <c:v>62.946352418573106</c:v>
                </c:pt>
                <c:pt idx="22020">
                  <c:v>62.942924760355027</c:v>
                </c:pt>
                <c:pt idx="22021">
                  <c:v>62.939271502551449</c:v>
                </c:pt>
                <c:pt idx="22022">
                  <c:v>62.935771070273539</c:v>
                </c:pt>
                <c:pt idx="22023">
                  <c:v>62.931870380666552</c:v>
                </c:pt>
                <c:pt idx="22024">
                  <c:v>62.928304451734782</c:v>
                </c:pt>
                <c:pt idx="22025">
                  <c:v>62.92486223870474</c:v>
                </c:pt>
                <c:pt idx="22026">
                  <c:v>62.921689289696062</c:v>
                </c:pt>
                <c:pt idx="22027">
                  <c:v>62.918261631477975</c:v>
                </c:pt>
                <c:pt idx="22028">
                  <c:v>62.914673870328265</c:v>
                </c:pt>
                <c:pt idx="22029">
                  <c:v>62.910845954781102</c:v>
                </c:pt>
                <c:pt idx="22030">
                  <c:v>62.906639614122831</c:v>
                </c:pt>
                <c:pt idx="22031">
                  <c:v>62.903233788122691</c:v>
                </c:pt>
                <c:pt idx="22032">
                  <c:v>62.899500478853319</c:v>
                </c:pt>
                <c:pt idx="22033">
                  <c:v>62.895985491763426</c:v>
                </c:pt>
                <c:pt idx="22034">
                  <c:v>62.892368620989792</c:v>
                </c:pt>
                <c:pt idx="22035">
                  <c:v>62.888759027622122</c:v>
                </c:pt>
                <c:pt idx="22036">
                  <c:v>62.884931112074959</c:v>
                </c:pt>
                <c:pt idx="22037">
                  <c:v>62.880768435852573</c:v>
                </c:pt>
                <c:pt idx="22038">
                  <c:v>62.877238893950725</c:v>
                </c:pt>
                <c:pt idx="22039">
                  <c:v>62.873869454980515</c:v>
                </c:pt>
                <c:pt idx="22040">
                  <c:v>62.870077926463267</c:v>
                </c:pt>
                <c:pt idx="22041">
                  <c:v>62.866199069074227</c:v>
                </c:pt>
                <c:pt idx="22042">
                  <c:v>62.862436650180918</c:v>
                </c:pt>
                <c:pt idx="22043">
                  <c:v>62.858485018732033</c:v>
                </c:pt>
                <c:pt idx="22044">
                  <c:v>62.854416948787438</c:v>
                </c:pt>
                <c:pt idx="22045">
                  <c:v>62.850836465043699</c:v>
                </c:pt>
                <c:pt idx="22046">
                  <c:v>62.847707180470934</c:v>
                </c:pt>
                <c:pt idx="22047">
                  <c:v>62.843908374547709</c:v>
                </c:pt>
                <c:pt idx="22048">
                  <c:v>62.840313335992008</c:v>
                </c:pt>
                <c:pt idx="22049">
                  <c:v>62.83647086563289</c:v>
                </c:pt>
                <c:pt idx="22050">
                  <c:v>62.832599285649813</c:v>
                </c:pt>
                <c:pt idx="22051">
                  <c:v>62.828967860064211</c:v>
                </c:pt>
                <c:pt idx="22052">
                  <c:v>62.825562034064077</c:v>
                </c:pt>
                <c:pt idx="22053">
                  <c:v>62.821785060358792</c:v>
                </c:pt>
                <c:pt idx="22054">
                  <c:v>62.817993531841566</c:v>
                </c:pt>
                <c:pt idx="22055">
                  <c:v>62.814609538059372</c:v>
                </c:pt>
                <c:pt idx="22056">
                  <c:v>62.810825286948116</c:v>
                </c:pt>
                <c:pt idx="22057">
                  <c:v>62.807135642114631</c:v>
                </c:pt>
                <c:pt idx="22058">
                  <c:v>62.803380500627313</c:v>
                </c:pt>
                <c:pt idx="22059">
                  <c:v>62.799952842409226</c:v>
                </c:pt>
                <c:pt idx="22060">
                  <c:v>62.796590680844986</c:v>
                </c:pt>
                <c:pt idx="22061">
                  <c:v>62.792777320109792</c:v>
                </c:pt>
                <c:pt idx="22062">
                  <c:v>62.788978514186567</c:v>
                </c:pt>
                <c:pt idx="22063">
                  <c:v>62.785368920818904</c:v>
                </c:pt>
                <c:pt idx="22064">
                  <c:v>62.781446398993964</c:v>
                </c:pt>
                <c:pt idx="22065">
                  <c:v>62.77794596671604</c:v>
                </c:pt>
                <c:pt idx="22066">
                  <c:v>62.774387315190275</c:v>
                </c:pt>
                <c:pt idx="22067">
                  <c:v>62.770406574117466</c:v>
                </c:pt>
                <c:pt idx="22068">
                  <c:v>62.766622323006203</c:v>
                </c:pt>
                <c:pt idx="22069">
                  <c:v>62.76308550369837</c:v>
                </c:pt>
                <c:pt idx="22070">
                  <c:v>62.759716064728153</c:v>
                </c:pt>
                <c:pt idx="22071">
                  <c:v>62.755917258804928</c:v>
                </c:pt>
                <c:pt idx="22072">
                  <c:v>62.752016569197934</c:v>
                </c:pt>
                <c:pt idx="22073">
                  <c:v>62.748472472484117</c:v>
                </c:pt>
                <c:pt idx="22074">
                  <c:v>62.744644556936954</c:v>
                </c:pt>
                <c:pt idx="22075">
                  <c:v>62.740802086577844</c:v>
                </c:pt>
                <c:pt idx="22076">
                  <c:v>62.73720704802215</c:v>
                </c:pt>
                <c:pt idx="22077">
                  <c:v>62.733248139167287</c:v>
                </c:pt>
                <c:pt idx="22078">
                  <c:v>62.729696765047485</c:v>
                </c:pt>
                <c:pt idx="22079">
                  <c:v>62.726349158295214</c:v>
                </c:pt>
                <c:pt idx="22080">
                  <c:v>62.722790506769435</c:v>
                </c:pt>
                <c:pt idx="22081">
                  <c:v>62.719304629303487</c:v>
                </c:pt>
                <c:pt idx="22082">
                  <c:v>62.715738700371723</c:v>
                </c:pt>
                <c:pt idx="22083">
                  <c:v>62.71136497937583</c:v>
                </c:pt>
                <c:pt idx="22084">
                  <c:v>62.707384238303021</c:v>
                </c:pt>
                <c:pt idx="22085">
                  <c:v>62.703687316063558</c:v>
                </c:pt>
                <c:pt idx="22086">
                  <c:v>62.700055890477948</c:v>
                </c:pt>
                <c:pt idx="22087">
                  <c:v>62.696664619289791</c:v>
                </c:pt>
                <c:pt idx="22088">
                  <c:v>62.693280625507597</c:v>
                </c:pt>
                <c:pt idx="22089">
                  <c:v>62.689474542178388</c:v>
                </c:pt>
                <c:pt idx="22090">
                  <c:v>62.685799452156878</c:v>
                </c:pt>
                <c:pt idx="22091">
                  <c:v>62.681855098113978</c:v>
                </c:pt>
                <c:pt idx="22092">
                  <c:v>62.678543878391636</c:v>
                </c:pt>
                <c:pt idx="22093">
                  <c:v>62.675116220173543</c:v>
                </c:pt>
                <c:pt idx="22094">
                  <c:v>62.671113646882802</c:v>
                </c:pt>
                <c:pt idx="22095">
                  <c:v>62.667242066899732</c:v>
                </c:pt>
                <c:pt idx="22096">
                  <c:v>62.663494202818384</c:v>
                </c:pt>
                <c:pt idx="22097">
                  <c:v>62.659979215728512</c:v>
                </c:pt>
                <c:pt idx="22098">
                  <c:v>62.656202242023227</c:v>
                </c:pt>
                <c:pt idx="22099">
                  <c:v>62.652556261625648</c:v>
                </c:pt>
                <c:pt idx="22100">
                  <c:v>62.649004887505853</c:v>
                </c:pt>
                <c:pt idx="22101">
                  <c:v>62.645337074890328</c:v>
                </c:pt>
                <c:pt idx="22102">
                  <c:v>62.641647430056857</c:v>
                </c:pt>
                <c:pt idx="22103">
                  <c:v>62.63779768229174</c:v>
                </c:pt>
                <c:pt idx="22104">
                  <c:v>62.633984321556547</c:v>
                </c:pt>
                <c:pt idx="22105">
                  <c:v>62.630491166684621</c:v>
                </c:pt>
                <c:pt idx="22106">
                  <c:v>62.626903405534897</c:v>
                </c:pt>
                <c:pt idx="22107">
                  <c:v>62.623090044799703</c:v>
                </c:pt>
                <c:pt idx="22108">
                  <c:v>62.619240297034594</c:v>
                </c:pt>
                <c:pt idx="22109">
                  <c:v>62.615718032538737</c:v>
                </c:pt>
                <c:pt idx="22110">
                  <c:v>62.612173935824913</c:v>
                </c:pt>
                <c:pt idx="22111">
                  <c:v>62.608658948735041</c:v>
                </c:pt>
                <c:pt idx="22112">
                  <c:v>62.604743704316078</c:v>
                </c:pt>
                <c:pt idx="22113">
                  <c:v>62.600522808845824</c:v>
                </c:pt>
                <c:pt idx="22114">
                  <c:v>62.596905938072176</c:v>
                </c:pt>
                <c:pt idx="22115">
                  <c:v>62.593216293238704</c:v>
                </c:pt>
                <c:pt idx="22116">
                  <c:v>62.58933015844368</c:v>
                </c:pt>
                <c:pt idx="22117">
                  <c:v>62.586004383909355</c:v>
                </c:pt>
                <c:pt idx="22118">
                  <c:v>62.582533061255376</c:v>
                </c:pt>
                <c:pt idx="22119">
                  <c:v>62.579098125631305</c:v>
                </c:pt>
                <c:pt idx="22120">
                  <c:v>62.575772351096994</c:v>
                </c:pt>
                <c:pt idx="22121">
                  <c:v>62.571849829272054</c:v>
                </c:pt>
                <c:pt idx="22122">
                  <c:v>62.568072855566768</c:v>
                </c:pt>
                <c:pt idx="22123">
                  <c:v>62.564361378515343</c:v>
                </c:pt>
                <c:pt idx="22124">
                  <c:v>62.560336973006635</c:v>
                </c:pt>
                <c:pt idx="22125">
                  <c:v>62.556720102233001</c:v>
                </c:pt>
                <c:pt idx="22126">
                  <c:v>62.55319783773713</c:v>
                </c:pt>
                <c:pt idx="22127">
                  <c:v>62.549464528467759</c:v>
                </c:pt>
                <c:pt idx="22128">
                  <c:v>62.545971373595819</c:v>
                </c:pt>
                <c:pt idx="22129">
                  <c:v>62.542114348424725</c:v>
                </c:pt>
                <c:pt idx="22130">
                  <c:v>62.538330097313462</c:v>
                </c:pt>
                <c:pt idx="22131">
                  <c:v>62.534604065450083</c:v>
                </c:pt>
                <c:pt idx="22132">
                  <c:v>62.530710653249066</c:v>
                </c:pt>
                <c:pt idx="22133">
                  <c:v>62.527021008415595</c:v>
                </c:pt>
                <c:pt idx="22134">
                  <c:v>62.523382305423993</c:v>
                </c:pt>
                <c:pt idx="22135">
                  <c:v>62.519445228787085</c:v>
                </c:pt>
                <c:pt idx="22136">
                  <c:v>62.515639145457882</c:v>
                </c:pt>
                <c:pt idx="22137">
                  <c:v>62.512269706487665</c:v>
                </c:pt>
                <c:pt idx="22138">
                  <c:v>62.508478177970417</c:v>
                </c:pt>
                <c:pt idx="22139">
                  <c:v>62.504868584602747</c:v>
                </c:pt>
                <c:pt idx="22140">
                  <c:v>62.501004282025676</c:v>
                </c:pt>
                <c:pt idx="22141">
                  <c:v>62.497540236777681</c:v>
                </c:pt>
                <c:pt idx="22142">
                  <c:v>62.49397430784591</c:v>
                </c:pt>
                <c:pt idx="22143">
                  <c:v>62.490131837486786</c:v>
                </c:pt>
                <c:pt idx="22144">
                  <c:v>62.486602295584944</c:v>
                </c:pt>
                <c:pt idx="22145">
                  <c:v>62.482919928157443</c:v>
                </c:pt>
                <c:pt idx="22146">
                  <c:v>62.479041070768403</c:v>
                </c:pt>
                <c:pt idx="22147">
                  <c:v>62.475686186610154</c:v>
                </c:pt>
                <c:pt idx="22148">
                  <c:v>62.471530787793753</c:v>
                </c:pt>
                <c:pt idx="22149">
                  <c:v>62.467892084802145</c:v>
                </c:pt>
                <c:pt idx="22150">
                  <c:v>62.464246104404573</c:v>
                </c:pt>
                <c:pt idx="22151">
                  <c:v>62.460723839908702</c:v>
                </c:pt>
                <c:pt idx="22152">
                  <c:v>62.457143356164977</c:v>
                </c:pt>
                <c:pt idx="22153">
                  <c:v>62.452929738100707</c:v>
                </c:pt>
                <c:pt idx="22154">
                  <c:v>62.449014493681752</c:v>
                </c:pt>
                <c:pt idx="22155">
                  <c:v>62.445383068096142</c:v>
                </c:pt>
                <c:pt idx="22156">
                  <c:v>62.441533320331018</c:v>
                </c:pt>
                <c:pt idx="22157">
                  <c:v>62.437785456249685</c:v>
                </c:pt>
                <c:pt idx="22158">
                  <c:v>62.434001205138422</c:v>
                </c:pt>
                <c:pt idx="22159">
                  <c:v>62.430304282898966</c:v>
                </c:pt>
                <c:pt idx="22160">
                  <c:v>62.426818405433025</c:v>
                </c:pt>
                <c:pt idx="22161">
                  <c:v>62.422983212479878</c:v>
                </c:pt>
                <c:pt idx="22162">
                  <c:v>62.419533722043838</c:v>
                </c:pt>
                <c:pt idx="22163">
                  <c:v>62.415953238300112</c:v>
                </c:pt>
                <c:pt idx="22164">
                  <c:v>62.41257652192391</c:v>
                </c:pt>
                <c:pt idx="22165">
                  <c:v>62.408719496752816</c:v>
                </c:pt>
                <c:pt idx="22166">
                  <c:v>62.405037129325322</c:v>
                </c:pt>
                <c:pt idx="22167">
                  <c:v>62.401311097461928</c:v>
                </c:pt>
                <c:pt idx="22168">
                  <c:v>62.39765056225238</c:v>
                </c:pt>
                <c:pt idx="22169">
                  <c:v>62.393888143359064</c:v>
                </c:pt>
                <c:pt idx="22170">
                  <c:v>62.390453207735007</c:v>
                </c:pt>
                <c:pt idx="22171">
                  <c:v>62.386443357038267</c:v>
                </c:pt>
                <c:pt idx="22172">
                  <c:v>62.382520835213327</c:v>
                </c:pt>
                <c:pt idx="22173">
                  <c:v>62.379107731807203</c:v>
                </c:pt>
                <c:pt idx="22174">
                  <c:v>62.375097881110463</c:v>
                </c:pt>
                <c:pt idx="22175">
                  <c:v>62.371357294435114</c:v>
                </c:pt>
                <c:pt idx="22176">
                  <c:v>62.367449327422129</c:v>
                </c:pt>
                <c:pt idx="22177">
                  <c:v>62.363381257477535</c:v>
                </c:pt>
                <c:pt idx="22178">
                  <c:v>62.36009914737911</c:v>
                </c:pt>
                <c:pt idx="22179">
                  <c:v>62.356271231831947</c:v>
                </c:pt>
                <c:pt idx="22180">
                  <c:v>62.352334155195045</c:v>
                </c:pt>
                <c:pt idx="22181">
                  <c:v>62.348833722917128</c:v>
                </c:pt>
                <c:pt idx="22182">
                  <c:v>62.345107691053734</c:v>
                </c:pt>
                <c:pt idx="22183">
                  <c:v>62.341418046220255</c:v>
                </c:pt>
                <c:pt idx="22184">
                  <c:v>62.337917613942338</c:v>
                </c:pt>
                <c:pt idx="22185">
                  <c:v>62.334169749861005</c:v>
                </c:pt>
                <c:pt idx="22186">
                  <c:v>62.330429163185627</c:v>
                </c:pt>
                <c:pt idx="22187">
                  <c:v>62.326892343877816</c:v>
                </c:pt>
                <c:pt idx="22188">
                  <c:v>62.323049873518677</c:v>
                </c:pt>
                <c:pt idx="22189">
                  <c:v>62.319454834962983</c:v>
                </c:pt>
                <c:pt idx="22190">
                  <c:v>62.315910738249173</c:v>
                </c:pt>
                <c:pt idx="22191">
                  <c:v>62.312213816009709</c:v>
                </c:pt>
                <c:pt idx="22192">
                  <c:v>62.308669719295892</c:v>
                </c:pt>
                <c:pt idx="22193">
                  <c:v>62.304965519650445</c:v>
                </c:pt>
                <c:pt idx="22194">
                  <c:v>62.301304984440897</c:v>
                </c:pt>
                <c:pt idx="22195">
                  <c:v>62.29752801073564</c:v>
                </c:pt>
                <c:pt idx="22196">
                  <c:v>62.293874752932069</c:v>
                </c:pt>
                <c:pt idx="22197">
                  <c:v>62.290039559978929</c:v>
                </c:pt>
                <c:pt idx="22198">
                  <c:v>62.286699230632635</c:v>
                </c:pt>
                <c:pt idx="22199">
                  <c:v>62.283111469482918</c:v>
                </c:pt>
                <c:pt idx="22200">
                  <c:v>62.279392715025516</c:v>
                </c:pt>
                <c:pt idx="22201">
                  <c:v>62.275179096961253</c:v>
                </c:pt>
                <c:pt idx="22202">
                  <c:v>62.271351181414083</c:v>
                </c:pt>
                <c:pt idx="22203">
                  <c:v>62.267952632819934</c:v>
                </c:pt>
                <c:pt idx="22204">
                  <c:v>62.264386703888178</c:v>
                </c:pt>
                <c:pt idx="22205">
                  <c:v>62.260682504242716</c:v>
                </c:pt>
                <c:pt idx="22206">
                  <c:v>62.256978304597276</c:v>
                </c:pt>
                <c:pt idx="22207">
                  <c:v>62.253026673148405</c:v>
                </c:pt>
                <c:pt idx="22208">
                  <c:v>62.249337028314933</c:v>
                </c:pt>
                <c:pt idx="22209">
                  <c:v>62.245443616113917</c:v>
                </c:pt>
                <c:pt idx="22210">
                  <c:v>62.241783080904369</c:v>
                </c:pt>
                <c:pt idx="22211">
                  <c:v>62.238253539002528</c:v>
                </c:pt>
                <c:pt idx="22212">
                  <c:v>62.23405447575022</c:v>
                </c:pt>
                <c:pt idx="22213">
                  <c:v>62.230342998698795</c:v>
                </c:pt>
                <c:pt idx="22214">
                  <c:v>62.226784347173016</c:v>
                </c:pt>
                <c:pt idx="22215">
                  <c:v>62.222927322001929</c:v>
                </c:pt>
                <c:pt idx="22216">
                  <c:v>62.219375947882128</c:v>
                </c:pt>
                <c:pt idx="22217">
                  <c:v>62.215642638612742</c:v>
                </c:pt>
                <c:pt idx="22218">
                  <c:v>62.211676452351902</c:v>
                </c:pt>
                <c:pt idx="22219">
                  <c:v>62.208168742668001</c:v>
                </c:pt>
                <c:pt idx="22220">
                  <c:v>62.204784748885821</c:v>
                </c:pt>
                <c:pt idx="22221">
                  <c:v>62.200993220368581</c:v>
                </c:pt>
                <c:pt idx="22222">
                  <c:v>62.197420014030833</c:v>
                </c:pt>
                <c:pt idx="22223">
                  <c:v>62.194167013556353</c:v>
                </c:pt>
                <c:pt idx="22224">
                  <c:v>62.190106221017736</c:v>
                </c:pt>
                <c:pt idx="22225">
                  <c:v>62.186700395017589</c:v>
                </c:pt>
                <c:pt idx="22226">
                  <c:v>62.182908866500355</c:v>
                </c:pt>
                <c:pt idx="22227">
                  <c:v>62.179066396141224</c:v>
                </c:pt>
                <c:pt idx="22228">
                  <c:v>62.175384028713729</c:v>
                </c:pt>
                <c:pt idx="22229">
                  <c:v>62.17137417801699</c:v>
                </c:pt>
                <c:pt idx="22230">
                  <c:v>62.167750029837357</c:v>
                </c:pt>
                <c:pt idx="22231">
                  <c:v>62.164249597559454</c:v>
                </c:pt>
                <c:pt idx="22232">
                  <c:v>62.160290688704592</c:v>
                </c:pt>
                <c:pt idx="22233">
                  <c:v>62.156615598683082</c:v>
                </c:pt>
                <c:pt idx="22234">
                  <c:v>62.152605747986343</c:v>
                </c:pt>
                <c:pt idx="22235">
                  <c:v>62.148421239546003</c:v>
                </c:pt>
                <c:pt idx="22236">
                  <c:v>62.144942639486032</c:v>
                </c:pt>
                <c:pt idx="22237">
                  <c:v>62.141252994652554</c:v>
                </c:pt>
                <c:pt idx="22238">
                  <c:v>62.137592459443013</c:v>
                </c:pt>
                <c:pt idx="22239">
                  <c:v>62.133837317955688</c:v>
                </c:pt>
                <c:pt idx="22240">
                  <c:v>62.13035144048974</c:v>
                </c:pt>
                <c:pt idx="22241">
                  <c:v>62.1268146211819</c:v>
                </c:pt>
                <c:pt idx="22242">
                  <c:v>62.123168640784321</c:v>
                </c:pt>
                <c:pt idx="22243">
                  <c:v>62.119617266664527</c:v>
                </c:pt>
                <c:pt idx="22244">
                  <c:v>62.11598584107891</c:v>
                </c:pt>
                <c:pt idx="22245">
                  <c:v>62.112485408801</c:v>
                </c:pt>
                <c:pt idx="22246">
                  <c:v>62.10930518238635</c:v>
                </c:pt>
                <c:pt idx="22247">
                  <c:v>62.105251667253704</c:v>
                </c:pt>
                <c:pt idx="22248">
                  <c:v>62.101802176817664</c:v>
                </c:pt>
                <c:pt idx="22249">
                  <c:v>62.098294467133776</c:v>
                </c:pt>
                <c:pt idx="22250">
                  <c:v>62.094364667902859</c:v>
                </c:pt>
                <c:pt idx="22251">
                  <c:v>62.090376649424059</c:v>
                </c:pt>
                <c:pt idx="22252">
                  <c:v>62.086650617560665</c:v>
                </c:pt>
                <c:pt idx="22253">
                  <c:v>62.082939140509239</c:v>
                </c:pt>
                <c:pt idx="22254">
                  <c:v>62.078863793158646</c:v>
                </c:pt>
                <c:pt idx="22255">
                  <c:v>62.07505043242346</c:v>
                </c:pt>
                <c:pt idx="22256">
                  <c:v>62.07146267127375</c:v>
                </c:pt>
                <c:pt idx="22257">
                  <c:v>62.06831155448301</c:v>
                </c:pt>
                <c:pt idx="22258">
                  <c:v>62.064250761944393</c:v>
                </c:pt>
                <c:pt idx="22259">
                  <c:v>62.060437401209214</c:v>
                </c:pt>
                <c:pt idx="22260">
                  <c:v>62.05666770490992</c:v>
                </c:pt>
                <c:pt idx="22261">
                  <c:v>62.053043556730294</c:v>
                </c:pt>
                <c:pt idx="22262">
                  <c:v>62.049259305619017</c:v>
                </c:pt>
                <c:pt idx="22263">
                  <c:v>62.045620602627437</c:v>
                </c:pt>
                <c:pt idx="22264">
                  <c:v>62.042185667003366</c:v>
                </c:pt>
                <c:pt idx="22265">
                  <c:v>62.038787118409211</c:v>
                </c:pt>
                <c:pt idx="22266">
                  <c:v>62.034740880682563</c:v>
                </c:pt>
                <c:pt idx="22267">
                  <c:v>62.030781971827707</c:v>
                </c:pt>
                <c:pt idx="22268">
                  <c:v>62.026917669250622</c:v>
                </c:pt>
                <c:pt idx="22269">
                  <c:v>62.023308075882966</c:v>
                </c:pt>
                <c:pt idx="22270">
                  <c:v>62.019865862852917</c:v>
                </c:pt>
                <c:pt idx="22271">
                  <c:v>62.0158050703143</c:v>
                </c:pt>
                <c:pt idx="22272">
                  <c:v>62.012100870668839</c:v>
                </c:pt>
                <c:pt idx="22273">
                  <c:v>62.008345729181528</c:v>
                </c:pt>
                <c:pt idx="22274">
                  <c:v>62.004503258822396</c:v>
                </c:pt>
                <c:pt idx="22275">
                  <c:v>62.000879110642771</c:v>
                </c:pt>
                <c:pt idx="22276">
                  <c:v>61.997138523967408</c:v>
                </c:pt>
                <c:pt idx="22277">
                  <c:v>61.99327422139033</c:v>
                </c:pt>
                <c:pt idx="22278">
                  <c:v>61.98965007321069</c:v>
                </c:pt>
                <c:pt idx="22279">
                  <c:v>61.985974983189195</c:v>
                </c:pt>
                <c:pt idx="22280">
                  <c:v>61.982547324971108</c:v>
                </c:pt>
                <c:pt idx="22281">
                  <c:v>61.978828570513699</c:v>
                </c:pt>
                <c:pt idx="22282">
                  <c:v>61.975291751205866</c:v>
                </c:pt>
                <c:pt idx="22283">
                  <c:v>61.971500222688626</c:v>
                </c:pt>
                <c:pt idx="22284">
                  <c:v>61.967614087893594</c:v>
                </c:pt>
                <c:pt idx="22285">
                  <c:v>61.963902610842169</c:v>
                </c:pt>
                <c:pt idx="22286">
                  <c:v>61.960081972700998</c:v>
                </c:pt>
                <c:pt idx="22287">
                  <c:v>61.956203115311951</c:v>
                </c:pt>
                <c:pt idx="22288">
                  <c:v>61.952731792657964</c:v>
                </c:pt>
                <c:pt idx="22289">
                  <c:v>61.948809270833024</c:v>
                </c:pt>
                <c:pt idx="22290">
                  <c:v>61.945287006337161</c:v>
                </c:pt>
                <c:pt idx="22291">
                  <c:v>61.941298987858374</c:v>
                </c:pt>
                <c:pt idx="22292">
                  <c:v>61.937412853063343</c:v>
                </c:pt>
                <c:pt idx="22293">
                  <c:v>61.93382509191364</c:v>
                </c:pt>
                <c:pt idx="22294">
                  <c:v>61.929596919037401</c:v>
                </c:pt>
                <c:pt idx="22295">
                  <c:v>61.925565236122701</c:v>
                </c:pt>
                <c:pt idx="22296">
                  <c:v>61.922181242340521</c:v>
                </c:pt>
                <c:pt idx="22297">
                  <c:v>61.918418823447219</c:v>
                </c:pt>
                <c:pt idx="22298">
                  <c:v>61.914940223387248</c:v>
                </c:pt>
                <c:pt idx="22299">
                  <c:v>61.910886708254623</c:v>
                </c:pt>
                <c:pt idx="22300">
                  <c:v>61.907429940412605</c:v>
                </c:pt>
                <c:pt idx="22301">
                  <c:v>61.903885843698781</c:v>
                </c:pt>
                <c:pt idx="22302">
                  <c:v>61.900203476271287</c:v>
                </c:pt>
                <c:pt idx="22303">
                  <c:v>61.896382838130116</c:v>
                </c:pt>
                <c:pt idx="22304">
                  <c:v>61.892926070288098</c:v>
                </c:pt>
                <c:pt idx="22305">
                  <c:v>61.889156373988804</c:v>
                </c:pt>
                <c:pt idx="22306">
                  <c:v>61.885554058027125</c:v>
                </c:pt>
                <c:pt idx="22307">
                  <c:v>61.881718865073978</c:v>
                </c:pt>
                <c:pt idx="22308">
                  <c:v>61.877927336556738</c:v>
                </c:pt>
                <c:pt idx="22309">
                  <c:v>61.874317743189081</c:v>
                </c:pt>
                <c:pt idx="22310">
                  <c:v>61.870548046889773</c:v>
                </c:pt>
                <c:pt idx="22311">
                  <c:v>61.866785627996471</c:v>
                </c:pt>
                <c:pt idx="22312">
                  <c:v>61.863343414966423</c:v>
                </c:pt>
                <c:pt idx="22313">
                  <c:v>61.859362673893614</c:v>
                </c:pt>
                <c:pt idx="22314">
                  <c:v>61.855723970902019</c:v>
                </c:pt>
                <c:pt idx="22315">
                  <c:v>61.851917887572817</c:v>
                </c:pt>
                <c:pt idx="22316">
                  <c:v>61.848024475371801</c:v>
                </c:pt>
                <c:pt idx="22317">
                  <c:v>61.844240224260538</c:v>
                </c:pt>
                <c:pt idx="22318">
                  <c:v>61.84066701792279</c:v>
                </c:pt>
                <c:pt idx="22319">
                  <c:v>61.836708109067928</c:v>
                </c:pt>
                <c:pt idx="22320">
                  <c:v>61.833229509007971</c:v>
                </c:pt>
                <c:pt idx="22321">
                  <c:v>61.829699967106109</c:v>
                </c:pt>
                <c:pt idx="22322">
                  <c:v>61.825537290883723</c:v>
                </c:pt>
                <c:pt idx="22323">
                  <c:v>61.821789426802397</c:v>
                </c:pt>
                <c:pt idx="22324">
                  <c:v>61.817808685729581</c:v>
                </c:pt>
                <c:pt idx="22325">
                  <c:v>61.81403171202431</c:v>
                </c:pt>
                <c:pt idx="22326">
                  <c:v>61.810196519071155</c:v>
                </c:pt>
                <c:pt idx="22327">
                  <c:v>61.806426822771876</c:v>
                </c:pt>
                <c:pt idx="22328">
                  <c:v>61.803166544891397</c:v>
                </c:pt>
                <c:pt idx="22329">
                  <c:v>61.799120307164742</c:v>
                </c:pt>
                <c:pt idx="22330">
                  <c:v>61.795525268609055</c:v>
                </c:pt>
                <c:pt idx="22331">
                  <c:v>61.791369869792646</c:v>
                </c:pt>
                <c:pt idx="22332">
                  <c:v>61.787782108642944</c:v>
                </c:pt>
                <c:pt idx="22333">
                  <c:v>61.783677651668413</c:v>
                </c:pt>
                <c:pt idx="22334">
                  <c:v>61.780271825668287</c:v>
                </c:pt>
                <c:pt idx="22335">
                  <c:v>61.776436632715139</c:v>
                </c:pt>
                <c:pt idx="22336">
                  <c:v>61.773023529309015</c:v>
                </c:pt>
                <c:pt idx="22337">
                  <c:v>61.76964681293282</c:v>
                </c:pt>
                <c:pt idx="22338">
                  <c:v>61.765993555129249</c:v>
                </c:pt>
                <c:pt idx="22339">
                  <c:v>61.76260956134707</c:v>
                </c:pt>
                <c:pt idx="22340">
                  <c:v>61.758774368393929</c:v>
                </c:pt>
                <c:pt idx="22341">
                  <c:v>61.754968285064727</c:v>
                </c:pt>
                <c:pt idx="22342">
                  <c:v>61.75088566030815</c:v>
                </c:pt>
                <c:pt idx="22343">
                  <c:v>61.74729789915844</c:v>
                </c:pt>
                <c:pt idx="22344">
                  <c:v>61.743215274401877</c:v>
                </c:pt>
                <c:pt idx="22345">
                  <c:v>61.739518352162413</c:v>
                </c:pt>
                <c:pt idx="22346">
                  <c:v>61.736017919884489</c:v>
                </c:pt>
                <c:pt idx="22347">
                  <c:v>61.732284610615118</c:v>
                </c:pt>
                <c:pt idx="22348">
                  <c:v>61.727976386273056</c:v>
                </c:pt>
                <c:pt idx="22349">
                  <c:v>61.724279464033593</c:v>
                </c:pt>
                <c:pt idx="22350">
                  <c:v>61.720524322546275</c:v>
                </c:pt>
                <c:pt idx="22351">
                  <c:v>61.716652742563213</c:v>
                </c:pt>
                <c:pt idx="22352">
                  <c:v>61.712846659234003</c:v>
                </c:pt>
                <c:pt idx="22353">
                  <c:v>61.709360781768062</c:v>
                </c:pt>
                <c:pt idx="22354">
                  <c:v>61.705678414340561</c:v>
                </c:pt>
                <c:pt idx="22355">
                  <c:v>61.702112485408797</c:v>
                </c:pt>
                <c:pt idx="22356">
                  <c:v>61.698299124673603</c:v>
                </c:pt>
                <c:pt idx="22357">
                  <c:v>61.694369325442686</c:v>
                </c:pt>
                <c:pt idx="22358">
                  <c:v>61.69060690654937</c:v>
                </c:pt>
                <c:pt idx="22359">
                  <c:v>61.686968203557768</c:v>
                </c:pt>
                <c:pt idx="22360">
                  <c:v>61.683344055378143</c:v>
                </c:pt>
                <c:pt idx="22361">
                  <c:v>61.679268708027571</c:v>
                </c:pt>
                <c:pt idx="22362">
                  <c:v>61.675418960262448</c:v>
                </c:pt>
                <c:pt idx="22363">
                  <c:v>61.671794812082823</c:v>
                </c:pt>
                <c:pt idx="22364">
                  <c:v>61.667952341723684</c:v>
                </c:pt>
                <c:pt idx="22365">
                  <c:v>61.664517406099627</c:v>
                </c:pt>
                <c:pt idx="22366">
                  <c:v>61.660318342847319</c:v>
                </c:pt>
                <c:pt idx="22367">
                  <c:v>61.656716026885647</c:v>
                </c:pt>
                <c:pt idx="22368">
                  <c:v>61.653048214270122</c:v>
                </c:pt>
                <c:pt idx="22369">
                  <c:v>61.649373124248605</c:v>
                </c:pt>
                <c:pt idx="22370">
                  <c:v>61.645421492799734</c:v>
                </c:pt>
                <c:pt idx="22371">
                  <c:v>61.64183373165001</c:v>
                </c:pt>
                <c:pt idx="22372">
                  <c:v>61.638151364222523</c:v>
                </c:pt>
                <c:pt idx="22373">
                  <c:v>61.634054184653984</c:v>
                </c:pt>
                <c:pt idx="22374">
                  <c:v>61.630466423504274</c:v>
                </c:pt>
                <c:pt idx="22375">
                  <c:v>61.626776778670802</c:v>
                </c:pt>
                <c:pt idx="22376">
                  <c:v>61.623414617106562</c:v>
                </c:pt>
                <c:pt idx="22377">
                  <c:v>61.619790468926929</c:v>
                </c:pt>
                <c:pt idx="22378">
                  <c:v>61.616311868866966</c:v>
                </c:pt>
                <c:pt idx="22379">
                  <c:v>61.612804159183064</c:v>
                </c:pt>
                <c:pt idx="22380">
                  <c:v>61.608881637358124</c:v>
                </c:pt>
                <c:pt idx="22381">
                  <c:v>61.604944560721222</c:v>
                </c:pt>
                <c:pt idx="22382">
                  <c:v>61.60105842592619</c:v>
                </c:pt>
                <c:pt idx="22383">
                  <c:v>61.596808420832019</c:v>
                </c:pt>
                <c:pt idx="22384">
                  <c:v>61.593118775998533</c:v>
                </c:pt>
                <c:pt idx="22385">
                  <c:v>61.589450963383008</c:v>
                </c:pt>
                <c:pt idx="22386">
                  <c:v>61.585834092609346</c:v>
                </c:pt>
                <c:pt idx="22387">
                  <c:v>61.582537427698959</c:v>
                </c:pt>
                <c:pt idx="22388">
                  <c:v>61.578978776173173</c:v>
                </c:pt>
                <c:pt idx="22389">
                  <c:v>61.574998035100379</c:v>
                </c:pt>
                <c:pt idx="22390">
                  <c:v>61.571301112860922</c:v>
                </c:pt>
                <c:pt idx="22391">
                  <c:v>61.567851622424882</c:v>
                </c:pt>
                <c:pt idx="22392">
                  <c:v>61.564212919433295</c:v>
                </c:pt>
                <c:pt idx="22393">
                  <c:v>61.560006578775003</c:v>
                </c:pt>
                <c:pt idx="22394">
                  <c:v>61.556047669920154</c:v>
                </c:pt>
                <c:pt idx="22395">
                  <c:v>61.552379857304629</c:v>
                </c:pt>
                <c:pt idx="22396">
                  <c:v>61.548573773975413</c:v>
                </c:pt>
                <c:pt idx="22397">
                  <c:v>61.545182502787242</c:v>
                </c:pt>
                <c:pt idx="22398">
                  <c:v>61.541056213594771</c:v>
                </c:pt>
                <c:pt idx="22399">
                  <c:v>61.537024530680092</c:v>
                </c:pt>
                <c:pt idx="22400">
                  <c:v>61.533422214718399</c:v>
                </c:pt>
                <c:pt idx="22401">
                  <c:v>61.52956518954732</c:v>
                </c:pt>
                <c:pt idx="22402">
                  <c:v>61.526399517944618</c:v>
                </c:pt>
                <c:pt idx="22403">
                  <c:v>61.522535215367554</c:v>
                </c:pt>
                <c:pt idx="22404">
                  <c:v>61.518539919482777</c:v>
                </c:pt>
                <c:pt idx="22405">
                  <c:v>61.514602842845868</c:v>
                </c:pt>
                <c:pt idx="22406">
                  <c:v>61.510935030230343</c:v>
                </c:pt>
                <c:pt idx="22407">
                  <c:v>61.507158056525057</c:v>
                </c:pt>
                <c:pt idx="22408">
                  <c:v>61.503293753947993</c:v>
                </c:pt>
                <c:pt idx="22409">
                  <c:v>61.499400341746977</c:v>
                </c:pt>
                <c:pt idx="22410">
                  <c:v>61.495761638755383</c:v>
                </c:pt>
                <c:pt idx="22411">
                  <c:v>61.492341257943281</c:v>
                </c:pt>
                <c:pt idx="22412">
                  <c:v>61.488760774199548</c:v>
                </c:pt>
                <c:pt idx="22413">
                  <c:v>61.484750923502816</c:v>
                </c:pt>
                <c:pt idx="22414">
                  <c:v>61.48087934351976</c:v>
                </c:pt>
                <c:pt idx="22415">
                  <c:v>61.477247917934143</c:v>
                </c:pt>
                <c:pt idx="22416">
                  <c:v>61.473070686899788</c:v>
                </c:pt>
                <c:pt idx="22417">
                  <c:v>61.469053558797086</c:v>
                </c:pt>
                <c:pt idx="22418">
                  <c:v>61.465305694715731</c:v>
                </c:pt>
                <c:pt idx="22419">
                  <c:v>61.461841649467729</c:v>
                </c:pt>
                <c:pt idx="22420">
                  <c:v>61.458363049407772</c:v>
                </c:pt>
                <c:pt idx="22421">
                  <c:v>61.454680681980257</c:v>
                </c:pt>
                <c:pt idx="22422">
                  <c:v>61.451522287783568</c:v>
                </c:pt>
                <c:pt idx="22423">
                  <c:v>61.447730759266314</c:v>
                </c:pt>
                <c:pt idx="22424">
                  <c:v>61.443931953343089</c:v>
                </c:pt>
                <c:pt idx="22425">
                  <c:v>61.440271418133541</c:v>
                </c:pt>
                <c:pt idx="22426">
                  <c:v>61.436610882923993</c:v>
                </c:pt>
                <c:pt idx="22427">
                  <c:v>61.432812077000762</c:v>
                </c:pt>
                <c:pt idx="22428">
                  <c:v>61.428940497017713</c:v>
                </c:pt>
                <c:pt idx="22429">
                  <c:v>61.425229019966288</c:v>
                </c:pt>
                <c:pt idx="22430">
                  <c:v>61.421757697312295</c:v>
                </c:pt>
                <c:pt idx="22431">
                  <c:v>61.417886117329246</c:v>
                </c:pt>
                <c:pt idx="22432">
                  <c:v>61.414167362871844</c:v>
                </c:pt>
                <c:pt idx="22433">
                  <c:v>61.410594156534081</c:v>
                </c:pt>
                <c:pt idx="22434">
                  <c:v>61.406664357303164</c:v>
                </c:pt>
                <c:pt idx="22435">
                  <c:v>61.402690893636347</c:v>
                </c:pt>
                <c:pt idx="22436">
                  <c:v>61.398892087713122</c:v>
                </c:pt>
                <c:pt idx="22437">
                  <c:v>61.394991398106121</c:v>
                </c:pt>
                <c:pt idx="22438">
                  <c:v>61.391097985905105</c:v>
                </c:pt>
                <c:pt idx="22439">
                  <c:v>61.387553889191302</c:v>
                </c:pt>
                <c:pt idx="22440">
                  <c:v>61.383696864020209</c:v>
                </c:pt>
                <c:pt idx="22441">
                  <c:v>61.379956277344846</c:v>
                </c:pt>
                <c:pt idx="22442">
                  <c:v>61.376244800293435</c:v>
                </c:pt>
                <c:pt idx="22443">
                  <c:v>61.373006354630903</c:v>
                </c:pt>
                <c:pt idx="22444">
                  <c:v>61.369127497241848</c:v>
                </c:pt>
                <c:pt idx="22445">
                  <c:v>61.365445129814354</c:v>
                </c:pt>
                <c:pt idx="22446">
                  <c:v>61.361442556523613</c:v>
                </c:pt>
                <c:pt idx="22447">
                  <c:v>61.357760189096112</c:v>
                </c:pt>
                <c:pt idx="22448">
                  <c:v>61.353903163925018</c:v>
                </c:pt>
                <c:pt idx="22449">
                  <c:v>61.350322680181293</c:v>
                </c:pt>
                <c:pt idx="22450">
                  <c:v>61.34653842907003</c:v>
                </c:pt>
                <c:pt idx="22451">
                  <c:v>61.343037996792113</c:v>
                </c:pt>
                <c:pt idx="22452">
                  <c:v>61.33923191346291</c:v>
                </c:pt>
                <c:pt idx="22453">
                  <c:v>61.335294836826002</c:v>
                </c:pt>
                <c:pt idx="22454">
                  <c:v>61.331197657257462</c:v>
                </c:pt>
                <c:pt idx="22455">
                  <c:v>61.327384296522268</c:v>
                </c:pt>
                <c:pt idx="22456">
                  <c:v>61.323745593530674</c:v>
                </c:pt>
                <c:pt idx="22457">
                  <c:v>61.32015783238095</c:v>
                </c:pt>
                <c:pt idx="22458">
                  <c:v>61.316380858675693</c:v>
                </c:pt>
                <c:pt idx="22459">
                  <c:v>61.312371007978953</c:v>
                </c:pt>
                <c:pt idx="22460">
                  <c:v>61.308550369837768</c:v>
                </c:pt>
                <c:pt idx="22461">
                  <c:v>61.305195485679512</c:v>
                </c:pt>
                <c:pt idx="22462">
                  <c:v>61.300996422427211</c:v>
                </c:pt>
                <c:pt idx="22463">
                  <c:v>61.297146674662109</c:v>
                </c:pt>
                <c:pt idx="22464">
                  <c:v>61.293180488401269</c:v>
                </c:pt>
                <c:pt idx="22465">
                  <c:v>61.289003257366915</c:v>
                </c:pt>
                <c:pt idx="22466">
                  <c:v>61.285211728849667</c:v>
                </c:pt>
                <c:pt idx="22467">
                  <c:v>61.282075166870918</c:v>
                </c:pt>
                <c:pt idx="22468">
                  <c:v>61.278763947148562</c:v>
                </c:pt>
                <c:pt idx="22469">
                  <c:v>61.275074302315083</c:v>
                </c:pt>
                <c:pt idx="22470">
                  <c:v>61.271093561242282</c:v>
                </c:pt>
                <c:pt idx="22471">
                  <c:v>61.267243813477165</c:v>
                </c:pt>
                <c:pt idx="22472">
                  <c:v>61.263525059019763</c:v>
                </c:pt>
                <c:pt idx="22473">
                  <c:v>61.260090123395692</c:v>
                </c:pt>
                <c:pt idx="22474">
                  <c:v>61.256058440481013</c:v>
                </c:pt>
                <c:pt idx="22475">
                  <c:v>61.252208692715904</c:v>
                </c:pt>
                <c:pt idx="22476">
                  <c:v>61.248322557920872</c:v>
                </c:pt>
                <c:pt idx="22477">
                  <c:v>61.244625635681416</c:v>
                </c:pt>
                <c:pt idx="22478">
                  <c:v>61.241016042313746</c:v>
                </c:pt>
                <c:pt idx="22479">
                  <c:v>61.237413726352067</c:v>
                </c:pt>
                <c:pt idx="22480">
                  <c:v>61.233709526706626</c:v>
                </c:pt>
                <c:pt idx="22481">
                  <c:v>61.229772450069717</c:v>
                </c:pt>
                <c:pt idx="22482">
                  <c:v>61.225944534522561</c:v>
                </c:pt>
                <c:pt idx="22483">
                  <c:v>61.221861909765984</c:v>
                </c:pt>
                <c:pt idx="22484">
                  <c:v>61.217924833129075</c:v>
                </c:pt>
                <c:pt idx="22485">
                  <c:v>61.21408236276995</c:v>
                </c:pt>
                <c:pt idx="22486">
                  <c:v>61.210341776094587</c:v>
                </c:pt>
                <c:pt idx="22487">
                  <c:v>61.206928672688463</c:v>
                </c:pt>
                <c:pt idx="22488">
                  <c:v>61.203042537893445</c:v>
                </c:pt>
                <c:pt idx="22489">
                  <c:v>61.199796814824936</c:v>
                </c:pt>
                <c:pt idx="22490">
                  <c:v>61.195575919354695</c:v>
                </c:pt>
                <c:pt idx="22491">
                  <c:v>61.191558791251964</c:v>
                </c:pt>
                <c:pt idx="22492">
                  <c:v>61.187658101644985</c:v>
                </c:pt>
                <c:pt idx="22493">
                  <c:v>61.183735579820045</c:v>
                </c:pt>
                <c:pt idx="22494">
                  <c:v>61.180016825362628</c:v>
                </c:pt>
                <c:pt idx="22495">
                  <c:v>61.176581889738557</c:v>
                </c:pt>
                <c:pt idx="22496">
                  <c:v>61.172710309755509</c:v>
                </c:pt>
                <c:pt idx="22497">
                  <c:v>61.168278369511739</c:v>
                </c:pt>
                <c:pt idx="22498">
                  <c:v>61.164661498738091</c:v>
                </c:pt>
                <c:pt idx="22499">
                  <c:v>61.16105918277642</c:v>
                </c:pt>
                <c:pt idx="22500">
                  <c:v>61.157536918280556</c:v>
                </c:pt>
                <c:pt idx="22501">
                  <c:v>61.153883660476978</c:v>
                </c:pt>
                <c:pt idx="22502">
                  <c:v>61.15031045413923</c:v>
                </c:pt>
                <c:pt idx="22503">
                  <c:v>61.146759080019443</c:v>
                </c:pt>
                <c:pt idx="22504">
                  <c:v>61.143003938532118</c:v>
                </c:pt>
                <c:pt idx="22505">
                  <c:v>61.139263351856755</c:v>
                </c:pt>
                <c:pt idx="22506">
                  <c:v>61.135413604091646</c:v>
                </c:pt>
                <c:pt idx="22507">
                  <c:v>61.131549301514568</c:v>
                </c:pt>
                <c:pt idx="22508">
                  <c:v>61.127546728223827</c:v>
                </c:pt>
                <c:pt idx="22509">
                  <c:v>61.124031741133933</c:v>
                </c:pt>
                <c:pt idx="22510">
                  <c:v>61.120458534796185</c:v>
                </c:pt>
                <c:pt idx="22511">
                  <c:v>61.116630619249037</c:v>
                </c:pt>
                <c:pt idx="22512">
                  <c:v>61.113173851407019</c:v>
                </c:pt>
                <c:pt idx="22513">
                  <c:v>61.109535148415418</c:v>
                </c:pt>
                <c:pt idx="22514">
                  <c:v>61.105692678056286</c:v>
                </c:pt>
                <c:pt idx="22515">
                  <c:v>61.101806543261262</c:v>
                </c:pt>
                <c:pt idx="22516">
                  <c:v>61.097643867038876</c:v>
                </c:pt>
                <c:pt idx="22517">
                  <c:v>61.093961499611382</c:v>
                </c:pt>
                <c:pt idx="22518">
                  <c:v>61.090097197034311</c:v>
                </c:pt>
                <c:pt idx="22519">
                  <c:v>61.086458494042716</c:v>
                </c:pt>
                <c:pt idx="22520">
                  <c:v>61.082943506952823</c:v>
                </c:pt>
                <c:pt idx="22521">
                  <c:v>61.07935574580312</c:v>
                </c:pt>
                <c:pt idx="22522">
                  <c:v>61.07578981687135</c:v>
                </c:pt>
                <c:pt idx="22523">
                  <c:v>61.071991010948125</c:v>
                </c:pt>
                <c:pt idx="22524">
                  <c:v>61.068417804610377</c:v>
                </c:pt>
                <c:pt idx="22525">
                  <c:v>61.064582611657237</c:v>
                </c:pt>
                <c:pt idx="22526">
                  <c:v>61.061235004904979</c:v>
                </c:pt>
                <c:pt idx="22527">
                  <c:v>61.056912225750949</c:v>
                </c:pt>
                <c:pt idx="22528">
                  <c:v>61.053142529451655</c:v>
                </c:pt>
                <c:pt idx="22529">
                  <c:v>61.049336446122446</c:v>
                </c:pt>
                <c:pt idx="22530">
                  <c:v>61.045282930989806</c:v>
                </c:pt>
                <c:pt idx="22531">
                  <c:v>61.04129491251102</c:v>
                </c:pt>
                <c:pt idx="22532">
                  <c:v>61.037816312451056</c:v>
                </c:pt>
                <c:pt idx="22533">
                  <c:v>61.033901068032094</c:v>
                </c:pt>
                <c:pt idx="22534">
                  <c:v>61.029920326959299</c:v>
                </c:pt>
                <c:pt idx="22535">
                  <c:v>61.026318010997613</c:v>
                </c:pt>
                <c:pt idx="22536">
                  <c:v>61.022897630185511</c:v>
                </c:pt>
                <c:pt idx="22537">
                  <c:v>61.01920798535204</c:v>
                </c:pt>
                <c:pt idx="22538">
                  <c:v>61.015358237586923</c:v>
                </c:pt>
                <c:pt idx="22539">
                  <c:v>61.011624928317552</c:v>
                </c:pt>
                <c:pt idx="22540">
                  <c:v>61.008109941227659</c:v>
                </c:pt>
                <c:pt idx="22541">
                  <c:v>61.004231083838626</c:v>
                </c:pt>
                <c:pt idx="22542">
                  <c:v>61.000599658253009</c:v>
                </c:pt>
                <c:pt idx="22543">
                  <c:v>60.996888181201584</c:v>
                </c:pt>
                <c:pt idx="22544">
                  <c:v>60.99287105309886</c:v>
                </c:pt>
                <c:pt idx="22545">
                  <c:v>60.988919421649989</c:v>
                </c:pt>
                <c:pt idx="22546">
                  <c:v>60.98556453749174</c:v>
                </c:pt>
                <c:pt idx="22547">
                  <c:v>60.981598351230893</c:v>
                </c:pt>
                <c:pt idx="22548">
                  <c:v>60.977974203051268</c:v>
                </c:pt>
                <c:pt idx="22549">
                  <c:v>60.974568377051128</c:v>
                </c:pt>
                <c:pt idx="22550">
                  <c:v>60.970616745602257</c:v>
                </c:pt>
                <c:pt idx="22551">
                  <c:v>60.966628727123471</c:v>
                </c:pt>
                <c:pt idx="22552">
                  <c:v>60.9630627981917</c:v>
                </c:pt>
                <c:pt idx="22553">
                  <c:v>60.959336766328306</c:v>
                </c:pt>
                <c:pt idx="22554">
                  <c:v>60.955348747849527</c:v>
                </c:pt>
                <c:pt idx="22555">
                  <c:v>60.951506277490395</c:v>
                </c:pt>
                <c:pt idx="22556">
                  <c:v>60.947525536417601</c:v>
                </c:pt>
                <c:pt idx="22557">
                  <c:v>60.943697620870431</c:v>
                </c:pt>
                <c:pt idx="22558">
                  <c:v>60.939847873105322</c:v>
                </c:pt>
                <c:pt idx="22559">
                  <c:v>60.936165505677828</c:v>
                </c:pt>
                <c:pt idx="22560">
                  <c:v>60.932686905617871</c:v>
                </c:pt>
                <c:pt idx="22561">
                  <c:v>60.929201028151915</c:v>
                </c:pt>
                <c:pt idx="22562">
                  <c:v>60.925453164070575</c:v>
                </c:pt>
                <c:pt idx="22563">
                  <c:v>60.921632525929404</c:v>
                </c:pt>
                <c:pt idx="22564">
                  <c:v>60.917680894480519</c:v>
                </c:pt>
                <c:pt idx="22565">
                  <c:v>60.914020359270978</c:v>
                </c:pt>
                <c:pt idx="22566">
                  <c:v>60.910330714437485</c:v>
                </c:pt>
                <c:pt idx="22567">
                  <c:v>60.906255367086906</c:v>
                </c:pt>
                <c:pt idx="22568">
                  <c:v>60.902609386689321</c:v>
                </c:pt>
                <c:pt idx="22569">
                  <c:v>60.898701419676357</c:v>
                </c:pt>
                <c:pt idx="22570">
                  <c:v>60.894888058941163</c:v>
                </c:pt>
                <c:pt idx="22571">
                  <c:v>60.890965537116223</c:v>
                </c:pt>
                <c:pt idx="22572">
                  <c:v>60.887101234539145</c:v>
                </c:pt>
                <c:pt idx="22573">
                  <c:v>60.883462531547551</c:v>
                </c:pt>
                <c:pt idx="22574">
                  <c:v>60.879751054496126</c:v>
                </c:pt>
                <c:pt idx="22575">
                  <c:v>60.876156015940431</c:v>
                </c:pt>
                <c:pt idx="22576">
                  <c:v>60.872007894530014</c:v>
                </c:pt>
                <c:pt idx="22577">
                  <c:v>60.868310972290551</c:v>
                </c:pt>
                <c:pt idx="22578">
                  <c:v>60.864446669713466</c:v>
                </c:pt>
                <c:pt idx="22579">
                  <c:v>60.860800689315894</c:v>
                </c:pt>
                <c:pt idx="22580">
                  <c:v>60.856841780461032</c:v>
                </c:pt>
                <c:pt idx="22581">
                  <c:v>60.852824652358315</c:v>
                </c:pt>
                <c:pt idx="22582">
                  <c:v>60.848865743503453</c:v>
                </c:pt>
                <c:pt idx="22583">
                  <c:v>60.845307091977674</c:v>
                </c:pt>
                <c:pt idx="22584">
                  <c:v>60.842003149661316</c:v>
                </c:pt>
                <c:pt idx="22585">
                  <c:v>60.8380224085885</c:v>
                </c:pt>
                <c:pt idx="22586">
                  <c:v>60.834390983002884</c:v>
                </c:pt>
                <c:pt idx="22587">
                  <c:v>60.830875995913004</c:v>
                </c:pt>
                <c:pt idx="22588">
                  <c:v>60.827142686643619</c:v>
                </c:pt>
                <c:pt idx="22589">
                  <c:v>60.823467596622102</c:v>
                </c:pt>
                <c:pt idx="22590">
                  <c:v>60.819494132955285</c:v>
                </c:pt>
                <c:pt idx="22591">
                  <c:v>60.815811765527798</c:v>
                </c:pt>
                <c:pt idx="22592">
                  <c:v>60.812391384715689</c:v>
                </c:pt>
                <c:pt idx="22593">
                  <c:v>60.808163211839464</c:v>
                </c:pt>
                <c:pt idx="22594">
                  <c:v>60.804160638548709</c:v>
                </c:pt>
                <c:pt idx="22595">
                  <c:v>60.800325445595568</c:v>
                </c:pt>
                <c:pt idx="22596">
                  <c:v>60.796810458505682</c:v>
                </c:pt>
                <c:pt idx="22597">
                  <c:v>60.793040762206388</c:v>
                </c:pt>
                <c:pt idx="22598">
                  <c:v>60.789191014441279</c:v>
                </c:pt>
                <c:pt idx="22599">
                  <c:v>60.7853339892702</c:v>
                </c:pt>
                <c:pt idx="22600">
                  <c:v>60.781520628534992</c:v>
                </c:pt>
                <c:pt idx="22601">
                  <c:v>60.777576274492105</c:v>
                </c:pt>
                <c:pt idx="22602">
                  <c:v>60.774119506650095</c:v>
                </c:pt>
                <c:pt idx="22603">
                  <c:v>60.77070640324397</c:v>
                </c:pt>
                <c:pt idx="22604">
                  <c:v>60.766965816568607</c:v>
                </c:pt>
                <c:pt idx="22605">
                  <c:v>60.763472661696682</c:v>
                </c:pt>
                <c:pt idx="22606">
                  <c:v>60.759863068329011</c:v>
                </c:pt>
                <c:pt idx="22607">
                  <c:v>60.755925991692109</c:v>
                </c:pt>
                <c:pt idx="22608">
                  <c:v>60.752236346858638</c:v>
                </c:pt>
                <c:pt idx="22609">
                  <c:v>60.748226496161891</c:v>
                </c:pt>
                <c:pt idx="22610">
                  <c:v>60.744223922871143</c:v>
                </c:pt>
                <c:pt idx="22611">
                  <c:v>60.740461503977826</c:v>
                </c:pt>
                <c:pt idx="22612">
                  <c:v>60.736771859144348</c:v>
                </c:pt>
                <c:pt idx="22613">
                  <c:v>60.732994885439076</c:v>
                </c:pt>
                <c:pt idx="22614">
                  <c:v>60.729247021357736</c:v>
                </c:pt>
                <c:pt idx="22615">
                  <c:v>60.725542821712274</c:v>
                </c:pt>
                <c:pt idx="22616">
                  <c:v>60.721576635451449</c:v>
                </c:pt>
                <c:pt idx="22617">
                  <c:v>60.717275688515379</c:v>
                </c:pt>
                <c:pt idx="22618">
                  <c:v>60.7135860436819</c:v>
                </c:pt>
                <c:pt idx="22619">
                  <c:v>60.710369430237336</c:v>
                </c:pt>
                <c:pt idx="22620">
                  <c:v>60.706483295442304</c:v>
                </c:pt>
                <c:pt idx="22621">
                  <c:v>60.702517109181464</c:v>
                </c:pt>
                <c:pt idx="22622">
                  <c:v>60.698434484424894</c:v>
                </c:pt>
                <c:pt idx="22623">
                  <c:v>60.694410078916185</c:v>
                </c:pt>
                <c:pt idx="22624">
                  <c:v>60.690553053745099</c:v>
                </c:pt>
                <c:pt idx="22625">
                  <c:v>60.686543203048359</c:v>
                </c:pt>
                <c:pt idx="22626">
                  <c:v>60.68280989377898</c:v>
                </c:pt>
                <c:pt idx="22627">
                  <c:v>60.679229410035248</c:v>
                </c:pt>
                <c:pt idx="22628">
                  <c:v>60.675816306629137</c:v>
                </c:pt>
                <c:pt idx="22629">
                  <c:v>60.671821010744353</c:v>
                </c:pt>
                <c:pt idx="22630">
                  <c:v>60.668138643316858</c:v>
                </c:pt>
                <c:pt idx="22631">
                  <c:v>60.664798313970579</c:v>
                </c:pt>
                <c:pt idx="22632">
                  <c:v>60.661414320188399</c:v>
                </c:pt>
                <c:pt idx="22633">
                  <c:v>60.657775617196798</c:v>
                </c:pt>
                <c:pt idx="22634">
                  <c:v>60.653729379470143</c:v>
                </c:pt>
                <c:pt idx="22635">
                  <c:v>60.649945128358887</c:v>
                </c:pt>
                <c:pt idx="22636">
                  <c:v>60.646044438751886</c:v>
                </c:pt>
                <c:pt idx="22637">
                  <c:v>60.642121916926953</c:v>
                </c:pt>
                <c:pt idx="22638">
                  <c:v>60.638264891755867</c:v>
                </c:pt>
                <c:pt idx="22639">
                  <c:v>60.634582524328366</c:v>
                </c:pt>
                <c:pt idx="22640">
                  <c:v>60.631169420922248</c:v>
                </c:pt>
                <c:pt idx="22641">
                  <c:v>60.627385169810985</c:v>
                </c:pt>
                <c:pt idx="22642">
                  <c:v>60.623440815768092</c:v>
                </c:pt>
                <c:pt idx="22643">
                  <c:v>60.619743893528636</c:v>
                </c:pt>
                <c:pt idx="22644">
                  <c:v>60.616025139071226</c:v>
                </c:pt>
                <c:pt idx="22645">
                  <c:v>60.611607753639433</c:v>
                </c:pt>
                <c:pt idx="22646">
                  <c:v>60.607969050647839</c:v>
                </c:pt>
                <c:pt idx="22647">
                  <c:v>60.604053806228876</c:v>
                </c:pt>
                <c:pt idx="22648">
                  <c:v>60.600327774365482</c:v>
                </c:pt>
                <c:pt idx="22649">
                  <c:v>60.596921948365349</c:v>
                </c:pt>
                <c:pt idx="22650">
                  <c:v>60.593064923194262</c:v>
                </c:pt>
                <c:pt idx="22651">
                  <c:v>60.589324336518892</c:v>
                </c:pt>
                <c:pt idx="22652">
                  <c:v>60.585641969091398</c:v>
                </c:pt>
                <c:pt idx="22653">
                  <c:v>60.582185201249381</c:v>
                </c:pt>
                <c:pt idx="22654">
                  <c:v>60.578444614574011</c:v>
                </c:pt>
                <c:pt idx="22655">
                  <c:v>60.574827743800377</c:v>
                </c:pt>
                <c:pt idx="22656">
                  <c:v>60.570577738706191</c:v>
                </c:pt>
                <c:pt idx="22657">
                  <c:v>60.566640662069283</c:v>
                </c:pt>
                <c:pt idx="22658">
                  <c:v>60.563125674979389</c:v>
                </c:pt>
                <c:pt idx="22659">
                  <c:v>60.559239540184386</c:v>
                </c:pt>
                <c:pt idx="22660">
                  <c:v>60.555513508320992</c:v>
                </c:pt>
                <c:pt idx="22661">
                  <c:v>60.551372664316553</c:v>
                </c:pt>
                <c:pt idx="22662">
                  <c:v>60.547741238730936</c:v>
                </c:pt>
                <c:pt idx="22663">
                  <c:v>60.544400909384642</c:v>
                </c:pt>
                <c:pt idx="22664">
                  <c:v>60.540674877521262</c:v>
                </c:pt>
                <c:pt idx="22665">
                  <c:v>60.536650472012553</c:v>
                </c:pt>
                <c:pt idx="22666">
                  <c:v>60.532778892029491</c:v>
                </c:pt>
                <c:pt idx="22667">
                  <c:v>60.529052860166097</c:v>
                </c:pt>
                <c:pt idx="22668">
                  <c:v>60.525166725371072</c:v>
                </c:pt>
                <c:pt idx="22669">
                  <c:v>60.521571686815378</c:v>
                </c:pt>
                <c:pt idx="22670">
                  <c:v>60.517816545328039</c:v>
                </c:pt>
                <c:pt idx="22671">
                  <c:v>60.513682978729591</c:v>
                </c:pt>
                <c:pt idx="22672">
                  <c:v>60.510175269045696</c:v>
                </c:pt>
                <c:pt idx="22673">
                  <c:v>60.50623091500281</c:v>
                </c:pt>
                <c:pt idx="22674">
                  <c:v>60.502526715357362</c:v>
                </c:pt>
                <c:pt idx="22675">
                  <c:v>60.498851625335845</c:v>
                </c:pt>
                <c:pt idx="22676">
                  <c:v>60.49518381272032</c:v>
                </c:pt>
                <c:pt idx="22677">
                  <c:v>60.491093910557758</c:v>
                </c:pt>
                <c:pt idx="22678">
                  <c:v>60.48726599501061</c:v>
                </c:pt>
                <c:pt idx="22679">
                  <c:v>60.483831059386539</c:v>
                </c:pt>
                <c:pt idx="22680">
                  <c:v>60.480083195305198</c:v>
                </c:pt>
                <c:pt idx="22681">
                  <c:v>60.47603695757855</c:v>
                </c:pt>
                <c:pt idx="22682">
                  <c:v>60.47229637090318</c:v>
                </c:pt>
                <c:pt idx="22683">
                  <c:v>60.468446623138071</c:v>
                </c:pt>
                <c:pt idx="22684">
                  <c:v>60.465069906761869</c:v>
                </c:pt>
                <c:pt idx="22685">
                  <c:v>60.461096443095052</c:v>
                </c:pt>
                <c:pt idx="22686">
                  <c:v>60.457472294915412</c:v>
                </c:pt>
                <c:pt idx="22687">
                  <c:v>60.453935475607587</c:v>
                </c:pt>
                <c:pt idx="22688">
                  <c:v>60.450129392278384</c:v>
                </c:pt>
                <c:pt idx="22689">
                  <c:v>60.446599850376529</c:v>
                </c:pt>
                <c:pt idx="22690">
                  <c:v>60.442917482949035</c:v>
                </c:pt>
                <c:pt idx="22691">
                  <c:v>60.438922187064257</c:v>
                </c:pt>
                <c:pt idx="22692">
                  <c:v>60.435072439299155</c:v>
                </c:pt>
                <c:pt idx="22693">
                  <c:v>60.431004369354554</c:v>
                </c:pt>
                <c:pt idx="22694">
                  <c:v>60.427394775986883</c:v>
                </c:pt>
                <c:pt idx="22695">
                  <c:v>60.423676021529474</c:v>
                </c:pt>
                <c:pt idx="22696">
                  <c:v>60.420168311845565</c:v>
                </c:pt>
                <c:pt idx="22697">
                  <c:v>60.416340396298416</c:v>
                </c:pt>
                <c:pt idx="22698">
                  <c:v>60.412716248118791</c:v>
                </c:pt>
                <c:pt idx="22699">
                  <c:v>60.408830113323766</c:v>
                </c:pt>
                <c:pt idx="22700">
                  <c:v>60.405205965144134</c:v>
                </c:pt>
                <c:pt idx="22701">
                  <c:v>60.401268888507218</c:v>
                </c:pt>
                <c:pt idx="22702">
                  <c:v>60.397295424840401</c:v>
                </c:pt>
                <c:pt idx="22703">
                  <c:v>60.393518451135122</c:v>
                </c:pt>
                <c:pt idx="22704">
                  <c:v>60.389195671981113</c:v>
                </c:pt>
                <c:pt idx="22705">
                  <c:v>60.38502571835275</c:v>
                </c:pt>
                <c:pt idx="22706">
                  <c:v>60.381292409083365</c:v>
                </c:pt>
                <c:pt idx="22707">
                  <c:v>60.377704647933648</c:v>
                </c:pt>
                <c:pt idx="22708">
                  <c:v>60.374015003100169</c:v>
                </c:pt>
                <c:pt idx="22709">
                  <c:v>60.370623731912012</c:v>
                </c:pt>
                <c:pt idx="22710">
                  <c:v>60.366337339787911</c:v>
                </c:pt>
                <c:pt idx="22711">
                  <c:v>60.362531256458688</c:v>
                </c:pt>
                <c:pt idx="22712">
                  <c:v>60.358543237979909</c:v>
                </c:pt>
                <c:pt idx="22713">
                  <c:v>60.35476626427463</c:v>
                </c:pt>
                <c:pt idx="22714">
                  <c:v>60.350669084706098</c:v>
                </c:pt>
                <c:pt idx="22715">
                  <c:v>60.347350587577765</c:v>
                </c:pt>
                <c:pt idx="22716">
                  <c:v>60.343522672030602</c:v>
                </c:pt>
                <c:pt idx="22717">
                  <c:v>60.339694756483432</c:v>
                </c:pt>
                <c:pt idx="22718">
                  <c:v>60.335750402440546</c:v>
                </c:pt>
                <c:pt idx="22719">
                  <c:v>60.332133531666912</c:v>
                </c:pt>
                <c:pt idx="22720">
                  <c:v>60.328523938299242</c:v>
                </c:pt>
                <c:pt idx="22721">
                  <c:v>60.324645080910202</c:v>
                </c:pt>
                <c:pt idx="22722">
                  <c:v>60.320737113897223</c:v>
                </c:pt>
                <c:pt idx="22723">
                  <c:v>60.316829146884253</c:v>
                </c:pt>
                <c:pt idx="22724">
                  <c:v>60.31329232757642</c:v>
                </c:pt>
                <c:pt idx="22725">
                  <c:v>60.309704566426703</c:v>
                </c:pt>
                <c:pt idx="22726">
                  <c:v>60.305782044601763</c:v>
                </c:pt>
                <c:pt idx="22727">
                  <c:v>60.302077844956322</c:v>
                </c:pt>
                <c:pt idx="22728">
                  <c:v>60.298264484221129</c:v>
                </c:pt>
                <c:pt idx="22729">
                  <c:v>60.29433468499019</c:v>
                </c:pt>
                <c:pt idx="22730">
                  <c:v>60.290681427186641</c:v>
                </c:pt>
                <c:pt idx="22731">
                  <c:v>60.287086388630954</c:v>
                </c:pt>
                <c:pt idx="22732">
                  <c:v>60.283498627481222</c:v>
                </c:pt>
                <c:pt idx="22733">
                  <c:v>60.279961808173397</c:v>
                </c:pt>
                <c:pt idx="22734">
                  <c:v>60.276192111874103</c:v>
                </c:pt>
                <c:pt idx="22735">
                  <c:v>60.272116764523517</c:v>
                </c:pt>
                <c:pt idx="22736">
                  <c:v>60.268194242698584</c:v>
                </c:pt>
                <c:pt idx="22737">
                  <c:v>60.264606481548853</c:v>
                </c:pt>
                <c:pt idx="22738">
                  <c:v>60.260742178971796</c:v>
                </c:pt>
                <c:pt idx="22739">
                  <c:v>60.256841489364795</c:v>
                </c:pt>
                <c:pt idx="22740">
                  <c:v>60.25305723825354</c:v>
                </c:pt>
                <c:pt idx="22741">
                  <c:v>60.249120161616631</c:v>
                </c:pt>
                <c:pt idx="22742">
                  <c:v>60.24555423268486</c:v>
                </c:pt>
                <c:pt idx="22743">
                  <c:v>60.241653543077867</c:v>
                </c:pt>
                <c:pt idx="22744">
                  <c:v>60.238102168958072</c:v>
                </c:pt>
                <c:pt idx="22745">
                  <c:v>60.234092318261347</c:v>
                </c:pt>
                <c:pt idx="22746">
                  <c:v>60.2305118345176</c:v>
                </c:pt>
                <c:pt idx="22747">
                  <c:v>60.226436487167014</c:v>
                </c:pt>
                <c:pt idx="22748">
                  <c:v>60.222091875795059</c:v>
                </c:pt>
                <c:pt idx="22749">
                  <c:v>60.218322179495765</c:v>
                </c:pt>
                <c:pt idx="22750">
                  <c:v>60.214647089474248</c:v>
                </c:pt>
                <c:pt idx="22751">
                  <c:v>60.211212153850177</c:v>
                </c:pt>
                <c:pt idx="22752">
                  <c:v>60.207624392700467</c:v>
                </c:pt>
                <c:pt idx="22753">
                  <c:v>60.20427678594821</c:v>
                </c:pt>
                <c:pt idx="22754">
                  <c:v>60.200514367054893</c:v>
                </c:pt>
                <c:pt idx="22755">
                  <c:v>60.196701006319699</c:v>
                </c:pt>
                <c:pt idx="22756">
                  <c:v>60.192662045999022</c:v>
                </c:pt>
                <c:pt idx="22757">
                  <c:v>60.189067007443327</c:v>
                </c:pt>
                <c:pt idx="22758">
                  <c:v>60.184664176823496</c:v>
                </c:pt>
                <c:pt idx="22759">
                  <c:v>60.180734377592579</c:v>
                </c:pt>
                <c:pt idx="22760">
                  <c:v>60.177394048246278</c:v>
                </c:pt>
                <c:pt idx="22761">
                  <c:v>60.173318700895692</c:v>
                </c:pt>
                <c:pt idx="22762">
                  <c:v>60.169847378241712</c:v>
                </c:pt>
                <c:pt idx="22763">
                  <c:v>60.166528881113379</c:v>
                </c:pt>
                <c:pt idx="22764">
                  <c:v>60.162759184814085</c:v>
                </c:pt>
                <c:pt idx="22765">
                  <c:v>60.158880327425045</c:v>
                </c:pt>
                <c:pt idx="22766">
                  <c:v>60.154732206014629</c:v>
                </c:pt>
                <c:pt idx="22767">
                  <c:v>60.150613194228143</c:v>
                </c:pt>
                <c:pt idx="22768">
                  <c:v>60.146821665710895</c:v>
                </c:pt>
                <c:pt idx="22769">
                  <c:v>60.143073801629555</c:v>
                </c:pt>
                <c:pt idx="22770">
                  <c:v>60.139413266420007</c:v>
                </c:pt>
                <c:pt idx="22771">
                  <c:v>60.135345196475413</c:v>
                </c:pt>
                <c:pt idx="22772">
                  <c:v>60.13138628762055</c:v>
                </c:pt>
                <c:pt idx="22773">
                  <c:v>60.128075067898187</c:v>
                </c:pt>
                <c:pt idx="22774">
                  <c:v>60.124079772013431</c:v>
                </c:pt>
                <c:pt idx="22775">
                  <c:v>60.120528397893622</c:v>
                </c:pt>
                <c:pt idx="22776">
                  <c:v>60.117231732983235</c:v>
                </c:pt>
                <c:pt idx="22777">
                  <c:v>60.113374707812149</c:v>
                </c:pt>
                <c:pt idx="22778">
                  <c:v>60.109182921965818</c:v>
                </c:pt>
                <c:pt idx="22779">
                  <c:v>60.105413225666538</c:v>
                </c:pt>
                <c:pt idx="22780">
                  <c:v>60.10130149128603</c:v>
                </c:pt>
                <c:pt idx="22781">
                  <c:v>60.09733530502519</c:v>
                </c:pt>
                <c:pt idx="22782">
                  <c:v>60.093645660191719</c:v>
                </c:pt>
                <c:pt idx="22783">
                  <c:v>60.089825022050547</c:v>
                </c:pt>
                <c:pt idx="22784">
                  <c:v>60.086011661315339</c:v>
                </c:pt>
                <c:pt idx="22785">
                  <c:v>60.082889654148552</c:v>
                </c:pt>
                <c:pt idx="22786">
                  <c:v>60.079105403037289</c:v>
                </c:pt>
                <c:pt idx="22787">
                  <c:v>60.075342984143987</c:v>
                </c:pt>
                <c:pt idx="22788">
                  <c:v>60.07162422968657</c:v>
                </c:pt>
                <c:pt idx="22789">
                  <c:v>60.067687153049661</c:v>
                </c:pt>
                <c:pt idx="22790">
                  <c:v>60.063924734156352</c:v>
                </c:pt>
                <c:pt idx="22791">
                  <c:v>60.059951270489535</c:v>
                </c:pt>
                <c:pt idx="22792">
                  <c:v>60.056050580882534</c:v>
                </c:pt>
                <c:pt idx="22793">
                  <c:v>60.052499206762747</c:v>
                </c:pt>
                <c:pt idx="22794">
                  <c:v>60.048744065275415</c:v>
                </c:pt>
                <c:pt idx="22795">
                  <c:v>60.045032588223975</c:v>
                </c:pt>
                <c:pt idx="22796">
                  <c:v>60.041161008240927</c:v>
                </c:pt>
                <c:pt idx="22797">
                  <c:v>60.037034719048457</c:v>
                </c:pt>
                <c:pt idx="22798">
                  <c:v>60.033650725266284</c:v>
                </c:pt>
                <c:pt idx="22799">
                  <c:v>60.02972092603536</c:v>
                </c:pt>
                <c:pt idx="22800">
                  <c:v>60.026082223043751</c:v>
                </c:pt>
                <c:pt idx="22801">
                  <c:v>60.022479907082079</c:v>
                </c:pt>
                <c:pt idx="22802">
                  <c:v>60.01838272751354</c:v>
                </c:pt>
                <c:pt idx="22803">
                  <c:v>60.014438373470647</c:v>
                </c:pt>
                <c:pt idx="22804">
                  <c:v>60.010945218598721</c:v>
                </c:pt>
                <c:pt idx="22805">
                  <c:v>60.007102748239596</c:v>
                </c:pt>
                <c:pt idx="22806">
                  <c:v>60.003340329346287</c:v>
                </c:pt>
                <c:pt idx="22807">
                  <c:v>59.999395975303379</c:v>
                </c:pt>
                <c:pt idx="22808">
                  <c:v>59.995640833816068</c:v>
                </c:pt>
                <c:pt idx="22809">
                  <c:v>59.991776531238983</c:v>
                </c:pt>
                <c:pt idx="22810">
                  <c:v>59.988050499375603</c:v>
                </c:pt>
                <c:pt idx="22811">
                  <c:v>59.98444090600794</c:v>
                </c:pt>
                <c:pt idx="22812">
                  <c:v>59.980540216400946</c:v>
                </c:pt>
                <c:pt idx="22813">
                  <c:v>59.976806907131561</c:v>
                </c:pt>
                <c:pt idx="22814">
                  <c:v>59.973153649328005</c:v>
                </c:pt>
                <c:pt idx="22815">
                  <c:v>59.969245682315034</c:v>
                </c:pt>
                <c:pt idx="22816">
                  <c:v>59.965286773460171</c:v>
                </c:pt>
                <c:pt idx="22817">
                  <c:v>59.961466135319</c:v>
                </c:pt>
                <c:pt idx="22818">
                  <c:v>59.957892928981252</c:v>
                </c:pt>
                <c:pt idx="22819">
                  <c:v>59.954035903810151</c:v>
                </c:pt>
                <c:pt idx="22820">
                  <c:v>59.950069717549312</c:v>
                </c:pt>
                <c:pt idx="22821">
                  <c:v>59.945768770613249</c:v>
                </c:pt>
                <c:pt idx="22822">
                  <c:v>59.942217396493447</c:v>
                </c:pt>
                <c:pt idx="22823">
                  <c:v>59.938214823202699</c:v>
                </c:pt>
                <c:pt idx="22824">
                  <c:v>59.934532455775205</c:v>
                </c:pt>
                <c:pt idx="22825">
                  <c:v>59.930966526843441</c:v>
                </c:pt>
                <c:pt idx="22826">
                  <c:v>59.927356933475771</c:v>
                </c:pt>
                <c:pt idx="22827">
                  <c:v>59.923288863531162</c:v>
                </c:pt>
                <c:pt idx="22828">
                  <c:v>59.919402728736138</c:v>
                </c:pt>
                <c:pt idx="22829">
                  <c:v>59.915203665483844</c:v>
                </c:pt>
                <c:pt idx="22830">
                  <c:v>59.911666846176004</c:v>
                </c:pt>
                <c:pt idx="22831">
                  <c:v>59.908108194650225</c:v>
                </c:pt>
                <c:pt idx="22832">
                  <c:v>59.904287556509047</c:v>
                </c:pt>
                <c:pt idx="22833">
                  <c:v>59.900445086149936</c:v>
                </c:pt>
                <c:pt idx="22834">
                  <c:v>59.896689944662597</c:v>
                </c:pt>
                <c:pt idx="22835">
                  <c:v>59.893269563850495</c:v>
                </c:pt>
                <c:pt idx="22836">
                  <c:v>59.88935431943154</c:v>
                </c:pt>
                <c:pt idx="22837">
                  <c:v>59.885329913922845</c:v>
                </c:pt>
                <c:pt idx="22838">
                  <c:v>59.881421946909875</c:v>
                </c:pt>
                <c:pt idx="22839">
                  <c:v>59.877448483243036</c:v>
                </c:pt>
                <c:pt idx="22840">
                  <c:v>59.874013547618979</c:v>
                </c:pt>
                <c:pt idx="22841">
                  <c:v>59.870192909477794</c:v>
                </c:pt>
                <c:pt idx="22842">
                  <c:v>59.866103007315253</c:v>
                </c:pt>
                <c:pt idx="22843">
                  <c:v>59.862573465413391</c:v>
                </c:pt>
                <c:pt idx="22844">
                  <c:v>59.858992981669665</c:v>
                </c:pt>
                <c:pt idx="22845">
                  <c:v>59.855106846874641</c:v>
                </c:pt>
                <c:pt idx="22846">
                  <c:v>59.851351705387323</c:v>
                </c:pt>
                <c:pt idx="22847">
                  <c:v>59.847451015780329</c:v>
                </c:pt>
                <c:pt idx="22848">
                  <c:v>59.843521216549398</c:v>
                </c:pt>
                <c:pt idx="22849">
                  <c:v>59.839613249536427</c:v>
                </c:pt>
                <c:pt idx="22850">
                  <c:v>59.835690727711487</c:v>
                </c:pt>
                <c:pt idx="22851">
                  <c:v>59.831921031412193</c:v>
                </c:pt>
                <c:pt idx="22852">
                  <c:v>59.828529760224015</c:v>
                </c:pt>
                <c:pt idx="22853">
                  <c:v>59.82493472166832</c:v>
                </c:pt>
                <c:pt idx="22854">
                  <c:v>59.820983090219457</c:v>
                </c:pt>
                <c:pt idx="22855">
                  <c:v>59.817213393920156</c:v>
                </c:pt>
                <c:pt idx="22856">
                  <c:v>59.813596523146515</c:v>
                </c:pt>
                <c:pt idx="22857">
                  <c:v>59.809754052787376</c:v>
                </c:pt>
                <c:pt idx="22858">
                  <c:v>59.805911582428259</c:v>
                </c:pt>
                <c:pt idx="22859">
                  <c:v>59.802076389475125</c:v>
                </c:pt>
                <c:pt idx="22860">
                  <c:v>59.798102925808294</c:v>
                </c:pt>
                <c:pt idx="22861">
                  <c:v>59.794085797705577</c:v>
                </c:pt>
                <c:pt idx="22862">
                  <c:v>59.790498036555874</c:v>
                </c:pt>
                <c:pt idx="22863">
                  <c:v>59.786437244017243</c:v>
                </c:pt>
                <c:pt idx="22864">
                  <c:v>59.782856760273503</c:v>
                </c:pt>
                <c:pt idx="22865">
                  <c:v>59.778592200367356</c:v>
                </c:pt>
                <c:pt idx="22866">
                  <c:v>59.774727897790292</c:v>
                </c:pt>
                <c:pt idx="22867">
                  <c:v>59.771314794384168</c:v>
                </c:pt>
                <c:pt idx="22868">
                  <c:v>59.767057511884005</c:v>
                </c:pt>
                <c:pt idx="22869">
                  <c:v>59.763811788815502</c:v>
                </c:pt>
                <c:pt idx="22870">
                  <c:v>59.760442349845292</c:v>
                </c:pt>
                <c:pt idx="22871">
                  <c:v>59.756214176969046</c:v>
                </c:pt>
                <c:pt idx="22872">
                  <c:v>59.752226158490252</c:v>
                </c:pt>
                <c:pt idx="22873">
                  <c:v>59.748099869297789</c:v>
                </c:pt>
                <c:pt idx="22874">
                  <c:v>59.744082741195072</c:v>
                </c:pt>
                <c:pt idx="22875">
                  <c:v>59.740866127750493</c:v>
                </c:pt>
                <c:pt idx="22876">
                  <c:v>59.737256534382823</c:v>
                </c:pt>
                <c:pt idx="22877">
                  <c:v>59.73329034812199</c:v>
                </c:pt>
                <c:pt idx="22878">
                  <c:v>59.729586148476542</c:v>
                </c:pt>
                <c:pt idx="22879">
                  <c:v>59.725787342553318</c:v>
                </c:pt>
                <c:pt idx="22880">
                  <c:v>59.722425180989092</c:v>
                </c:pt>
                <c:pt idx="22881">
                  <c:v>59.718473549540207</c:v>
                </c:pt>
                <c:pt idx="22882">
                  <c:v>59.714289041099875</c:v>
                </c:pt>
                <c:pt idx="22883">
                  <c:v>59.710199138937327</c:v>
                </c:pt>
                <c:pt idx="22884">
                  <c:v>59.706174733428618</c:v>
                </c:pt>
                <c:pt idx="22885">
                  <c:v>59.702979952201993</c:v>
                </c:pt>
                <c:pt idx="22886">
                  <c:v>59.699472242518091</c:v>
                </c:pt>
                <c:pt idx="22887">
                  <c:v>59.69560793994102</c:v>
                </c:pt>
                <c:pt idx="22888">
                  <c:v>59.691867353265671</c:v>
                </c:pt>
                <c:pt idx="22889">
                  <c:v>59.688053992530463</c:v>
                </c:pt>
                <c:pt idx="22890">
                  <c:v>59.684320683261092</c:v>
                </c:pt>
                <c:pt idx="22891">
                  <c:v>59.680652870645559</c:v>
                </c:pt>
                <c:pt idx="22892">
                  <c:v>59.676679406978735</c:v>
                </c:pt>
                <c:pt idx="22893">
                  <c:v>59.672931542897388</c:v>
                </c:pt>
                <c:pt idx="22894">
                  <c:v>59.66918367881604</c:v>
                </c:pt>
                <c:pt idx="22895">
                  <c:v>59.665290266615045</c:v>
                </c:pt>
                <c:pt idx="22896">
                  <c:v>59.661302248136252</c:v>
                </c:pt>
                <c:pt idx="22897">
                  <c:v>59.657525274430967</c:v>
                </c:pt>
                <c:pt idx="22898">
                  <c:v>59.653544533358172</c:v>
                </c:pt>
                <c:pt idx="22899">
                  <c:v>59.649505573037501</c:v>
                </c:pt>
                <c:pt idx="22900">
                  <c:v>59.645728599332216</c:v>
                </c:pt>
                <c:pt idx="22901">
                  <c:v>59.641937070814976</c:v>
                </c:pt>
                <c:pt idx="22902">
                  <c:v>59.638181929327658</c:v>
                </c:pt>
                <c:pt idx="22903">
                  <c:v>59.634557781148025</c:v>
                </c:pt>
                <c:pt idx="22904">
                  <c:v>59.63051154342137</c:v>
                </c:pt>
                <c:pt idx="22905">
                  <c:v>59.62692378227166</c:v>
                </c:pt>
                <c:pt idx="22906">
                  <c:v>59.622768383455252</c:v>
                </c:pt>
                <c:pt idx="22907">
                  <c:v>59.619246118959381</c:v>
                </c:pt>
                <c:pt idx="22908">
                  <c:v>59.615476422660095</c:v>
                </c:pt>
                <c:pt idx="22909">
                  <c:v>59.611692171548839</c:v>
                </c:pt>
                <c:pt idx="22910">
                  <c:v>59.607856978595684</c:v>
                </c:pt>
                <c:pt idx="22911">
                  <c:v>59.603861682710921</c:v>
                </c:pt>
                <c:pt idx="22912">
                  <c:v>59.600172037877442</c:v>
                </c:pt>
                <c:pt idx="22913">
                  <c:v>59.596358677142248</c:v>
                </c:pt>
                <c:pt idx="22914">
                  <c:v>59.592865522270309</c:v>
                </c:pt>
                <c:pt idx="22915">
                  <c:v>59.588644626800068</c:v>
                </c:pt>
                <c:pt idx="22916">
                  <c:v>59.585042310838375</c:v>
                </c:pt>
                <c:pt idx="22917">
                  <c:v>59.581068847171558</c:v>
                </c:pt>
                <c:pt idx="22918">
                  <c:v>59.57697894500901</c:v>
                </c:pt>
                <c:pt idx="22919">
                  <c:v>59.573420293483224</c:v>
                </c:pt>
                <c:pt idx="22920">
                  <c:v>59.569796145303599</c:v>
                </c:pt>
                <c:pt idx="22921">
                  <c:v>59.56572807535899</c:v>
                </c:pt>
                <c:pt idx="22922">
                  <c:v>59.561900159811834</c:v>
                </c:pt>
                <c:pt idx="22923">
                  <c:v>59.55821779238434</c:v>
                </c:pt>
                <c:pt idx="22924">
                  <c:v>59.553960509884178</c:v>
                </c:pt>
                <c:pt idx="22925">
                  <c:v>59.550001601029322</c:v>
                </c:pt>
                <c:pt idx="22926">
                  <c:v>59.546559387999267</c:v>
                </c:pt>
                <c:pt idx="22927">
                  <c:v>59.542847910947827</c:v>
                </c:pt>
                <c:pt idx="22928">
                  <c:v>59.53896177615281</c:v>
                </c:pt>
                <c:pt idx="22929">
                  <c:v>59.535133860605647</c:v>
                </c:pt>
                <c:pt idx="22930">
                  <c:v>59.531320499870453</c:v>
                </c:pt>
                <c:pt idx="22931">
                  <c:v>59.527252429925859</c:v>
                </c:pt>
                <c:pt idx="22932">
                  <c:v>59.523359017724843</c:v>
                </c:pt>
                <c:pt idx="22933">
                  <c:v>59.519676650297349</c:v>
                </c:pt>
                <c:pt idx="22934">
                  <c:v>59.516379985386969</c:v>
                </c:pt>
                <c:pt idx="22935">
                  <c:v>59.512442908750053</c:v>
                </c:pt>
                <c:pt idx="22936">
                  <c:v>59.508695044668713</c:v>
                </c:pt>
                <c:pt idx="22937">
                  <c:v>59.50519461239081</c:v>
                </c:pt>
                <c:pt idx="22938">
                  <c:v>59.501272090565848</c:v>
                </c:pt>
                <c:pt idx="22939">
                  <c:v>59.497233130245199</c:v>
                </c:pt>
                <c:pt idx="22940">
                  <c:v>59.493346995450167</c:v>
                </c:pt>
                <c:pt idx="22941">
                  <c:v>59.489475415467098</c:v>
                </c:pt>
                <c:pt idx="22942">
                  <c:v>59.486025925031072</c:v>
                </c:pt>
                <c:pt idx="22943">
                  <c:v>59.482037906552286</c:v>
                </c:pt>
                <c:pt idx="22944">
                  <c:v>59.478159049163239</c:v>
                </c:pt>
                <c:pt idx="22945">
                  <c:v>59.474192862902406</c:v>
                </c:pt>
                <c:pt idx="22946">
                  <c:v>59.469971967432144</c:v>
                </c:pt>
                <c:pt idx="22947">
                  <c:v>59.46646425774825</c:v>
                </c:pt>
                <c:pt idx="22948">
                  <c:v>59.463000212500248</c:v>
                </c:pt>
                <c:pt idx="22949">
                  <c:v>59.459128632517199</c:v>
                </c:pt>
                <c:pt idx="22950">
                  <c:v>59.45528616215806</c:v>
                </c:pt>
                <c:pt idx="22951">
                  <c:v>59.451865781345973</c:v>
                </c:pt>
                <c:pt idx="22952">
                  <c:v>59.448074252828732</c:v>
                </c:pt>
                <c:pt idx="22953">
                  <c:v>59.443584093337101</c:v>
                </c:pt>
                <c:pt idx="22954">
                  <c:v>59.439457804144624</c:v>
                </c:pt>
                <c:pt idx="22955">
                  <c:v>59.435658998221399</c:v>
                </c:pt>
                <c:pt idx="22956">
                  <c:v>59.431918411546036</c:v>
                </c:pt>
                <c:pt idx="22957">
                  <c:v>59.428199657088634</c:v>
                </c:pt>
                <c:pt idx="22958">
                  <c:v>59.425041262891924</c:v>
                </c:pt>
                <c:pt idx="22959">
                  <c:v>59.421249734374683</c:v>
                </c:pt>
                <c:pt idx="22960">
                  <c:v>59.41710161296426</c:v>
                </c:pt>
                <c:pt idx="22961">
                  <c:v>59.413324639258981</c:v>
                </c:pt>
                <c:pt idx="22962">
                  <c:v>59.409802374763117</c:v>
                </c:pt>
                <c:pt idx="22963">
                  <c:v>59.406039955869808</c:v>
                </c:pt>
                <c:pt idx="22964">
                  <c:v>59.402146543668799</c:v>
                </c:pt>
                <c:pt idx="22965">
                  <c:v>59.398420511805405</c:v>
                </c:pt>
                <c:pt idx="22966">
                  <c:v>59.394548931822342</c:v>
                </c:pt>
                <c:pt idx="22967">
                  <c:v>59.390473584471756</c:v>
                </c:pt>
                <c:pt idx="22968">
                  <c:v>59.386543785240832</c:v>
                </c:pt>
                <c:pt idx="22969">
                  <c:v>59.382599431197946</c:v>
                </c:pt>
                <c:pt idx="22970">
                  <c:v>59.378684186778983</c:v>
                </c:pt>
                <c:pt idx="22971">
                  <c:v>59.375103703035258</c:v>
                </c:pt>
                <c:pt idx="22972">
                  <c:v>59.371122961962456</c:v>
                </c:pt>
                <c:pt idx="22973">
                  <c:v>59.367586142654616</c:v>
                </c:pt>
                <c:pt idx="22974">
                  <c:v>59.363627233799768</c:v>
                </c:pt>
                <c:pt idx="22975">
                  <c:v>59.360003085620136</c:v>
                </c:pt>
                <c:pt idx="22976">
                  <c:v>59.35602234454732</c:v>
                </c:pt>
                <c:pt idx="22977">
                  <c:v>59.352339977119826</c:v>
                </c:pt>
                <c:pt idx="22978">
                  <c:v>59.348453842324801</c:v>
                </c:pt>
                <c:pt idx="22979">
                  <c:v>59.344407604598146</c:v>
                </c:pt>
                <c:pt idx="22980">
                  <c:v>59.340375921683474</c:v>
                </c:pt>
                <c:pt idx="22981">
                  <c:v>59.336635335008104</c:v>
                </c:pt>
                <c:pt idx="22982">
                  <c:v>59.333127625324202</c:v>
                </c:pt>
                <c:pt idx="22983">
                  <c:v>59.329285154965085</c:v>
                </c:pt>
                <c:pt idx="22984">
                  <c:v>59.325180697990568</c:v>
                </c:pt>
                <c:pt idx="22985">
                  <c:v>59.321338227631429</c:v>
                </c:pt>
                <c:pt idx="22986">
                  <c:v>59.317808685729588</c:v>
                </c:pt>
                <c:pt idx="22987">
                  <c:v>59.314089931272171</c:v>
                </c:pt>
                <c:pt idx="22988">
                  <c:v>59.310400286438693</c:v>
                </c:pt>
                <c:pt idx="22989">
                  <c:v>59.30643410017786</c:v>
                </c:pt>
                <c:pt idx="22990">
                  <c:v>59.302162262865721</c:v>
                </c:pt>
                <c:pt idx="22991">
                  <c:v>59.298072360703181</c:v>
                </c:pt>
                <c:pt idx="22992">
                  <c:v>59.29437543846371</c:v>
                </c:pt>
                <c:pt idx="22993">
                  <c:v>59.291049663929385</c:v>
                </c:pt>
                <c:pt idx="22994">
                  <c:v>59.287352741689922</c:v>
                </c:pt>
                <c:pt idx="22995">
                  <c:v>59.283146401031637</c:v>
                </c:pt>
                <c:pt idx="22996">
                  <c:v>59.279180214770797</c:v>
                </c:pt>
                <c:pt idx="22997">
                  <c:v>59.275417795877495</c:v>
                </c:pt>
                <c:pt idx="22998">
                  <c:v>59.271677209202124</c:v>
                </c:pt>
                <c:pt idx="22999">
                  <c:v>59.267907512902838</c:v>
                </c:pt>
                <c:pt idx="23000">
                  <c:v>59.263919494424044</c:v>
                </c:pt>
                <c:pt idx="23001">
                  <c:v>59.26036812030425</c:v>
                </c:pt>
                <c:pt idx="23002">
                  <c:v>59.256612978816911</c:v>
                </c:pt>
                <c:pt idx="23003">
                  <c:v>59.252901501765486</c:v>
                </c:pt>
                <c:pt idx="23004">
                  <c:v>59.248964425128591</c:v>
                </c:pt>
                <c:pt idx="23005">
                  <c:v>59.24510012255152</c:v>
                </c:pt>
                <c:pt idx="23006">
                  <c:v>59.241068439636827</c:v>
                </c:pt>
                <c:pt idx="23007">
                  <c:v>59.237262356307617</c:v>
                </c:pt>
                <c:pt idx="23008">
                  <c:v>59.233558156662184</c:v>
                </c:pt>
                <c:pt idx="23009">
                  <c:v>59.229657467055183</c:v>
                </c:pt>
                <c:pt idx="23010">
                  <c:v>59.225618506734513</c:v>
                </c:pt>
                <c:pt idx="23011">
                  <c:v>59.221710539721542</c:v>
                </c:pt>
                <c:pt idx="23012">
                  <c:v>59.217751630866687</c:v>
                </c:pt>
                <c:pt idx="23013">
                  <c:v>59.213981934567386</c:v>
                </c:pt>
                <c:pt idx="23014">
                  <c:v>59.209935696840731</c:v>
                </c:pt>
                <c:pt idx="23015">
                  <c:v>59.206202387571352</c:v>
                </c:pt>
                <c:pt idx="23016">
                  <c:v>59.202265310934443</c:v>
                </c:pt>
                <c:pt idx="23017">
                  <c:v>59.19856838869498</c:v>
                </c:pt>
                <c:pt idx="23018">
                  <c:v>59.194827802019624</c:v>
                </c:pt>
                <c:pt idx="23019">
                  <c:v>59.190847060946815</c:v>
                </c:pt>
                <c:pt idx="23020">
                  <c:v>59.187040977617613</c:v>
                </c:pt>
                <c:pt idx="23021">
                  <c:v>59.183162120228559</c:v>
                </c:pt>
                <c:pt idx="23022">
                  <c:v>59.179385146523288</c:v>
                </c:pt>
                <c:pt idx="23023">
                  <c:v>59.175688224283817</c:v>
                </c:pt>
                <c:pt idx="23024">
                  <c:v>59.172005856856323</c:v>
                </c:pt>
                <c:pt idx="23025">
                  <c:v>59.168367153864743</c:v>
                </c:pt>
                <c:pt idx="23026">
                  <c:v>59.16453923831758</c:v>
                </c:pt>
                <c:pt idx="23027">
                  <c:v>59.16071132277041</c:v>
                </c:pt>
                <c:pt idx="23028">
                  <c:v>59.156897962035224</c:v>
                </c:pt>
                <c:pt idx="23029">
                  <c:v>59.153055491676099</c:v>
                </c:pt>
                <c:pt idx="23030">
                  <c:v>59.149198466505013</c:v>
                </c:pt>
                <c:pt idx="23031">
                  <c:v>59.145275944680073</c:v>
                </c:pt>
                <c:pt idx="23032">
                  <c:v>59.141178765111526</c:v>
                </c:pt>
                <c:pt idx="23033">
                  <c:v>59.137343572158386</c:v>
                </c:pt>
                <c:pt idx="23034">
                  <c:v>59.134119681307837</c:v>
                </c:pt>
                <c:pt idx="23035">
                  <c:v>59.13015349504699</c:v>
                </c:pt>
                <c:pt idx="23036">
                  <c:v>59.126260082845995</c:v>
                </c:pt>
                <c:pt idx="23037">
                  <c:v>59.122344838427033</c:v>
                </c:pt>
                <c:pt idx="23038">
                  <c:v>59.118313155512347</c:v>
                </c:pt>
                <c:pt idx="23039">
                  <c:v>59.1144342981233</c:v>
                </c:pt>
                <c:pt idx="23040">
                  <c:v>59.11051177629836</c:v>
                </c:pt>
                <c:pt idx="23041">
                  <c:v>59.106480093383674</c:v>
                </c:pt>
                <c:pt idx="23042">
                  <c:v>59.102441133062996</c:v>
                </c:pt>
                <c:pt idx="23043">
                  <c:v>59.098358508306426</c:v>
                </c:pt>
                <c:pt idx="23044">
                  <c:v>59.094392322045586</c:v>
                </c:pt>
                <c:pt idx="23045">
                  <c:v>59.090673567588183</c:v>
                </c:pt>
                <c:pt idx="23046">
                  <c:v>59.087078529032475</c:v>
                </c:pt>
                <c:pt idx="23047">
                  <c:v>59.083461658258827</c:v>
                </c:pt>
                <c:pt idx="23048">
                  <c:v>59.079932116356993</c:v>
                </c:pt>
                <c:pt idx="23049">
                  <c:v>59.075987762314085</c:v>
                </c:pt>
                <c:pt idx="23050">
                  <c:v>59.072116182331037</c:v>
                </c:pt>
                <c:pt idx="23051">
                  <c:v>59.068157273476189</c:v>
                </c:pt>
                <c:pt idx="23052">
                  <c:v>59.064438519018772</c:v>
                </c:pt>
                <c:pt idx="23053">
                  <c:v>59.060777983809231</c:v>
                </c:pt>
                <c:pt idx="23054">
                  <c:v>59.056746300894524</c:v>
                </c:pt>
                <c:pt idx="23055">
                  <c:v>59.052962049783275</c:v>
                </c:pt>
                <c:pt idx="23056">
                  <c:v>59.049199630889973</c:v>
                </c:pt>
                <c:pt idx="23057">
                  <c:v>59.045328050906896</c:v>
                </c:pt>
                <c:pt idx="23058">
                  <c:v>59.041405529081956</c:v>
                </c:pt>
                <c:pt idx="23059">
                  <c:v>59.037621277970707</c:v>
                </c:pt>
                <c:pt idx="23060">
                  <c:v>59.033997129791075</c:v>
                </c:pt>
                <c:pt idx="23061">
                  <c:v>59.029914505034512</c:v>
                </c:pt>
                <c:pt idx="23062">
                  <c:v>59.025737274000157</c:v>
                </c:pt>
                <c:pt idx="23063">
                  <c:v>59.022178622474378</c:v>
                </c:pt>
                <c:pt idx="23064">
                  <c:v>59.018496255046884</c:v>
                </c:pt>
                <c:pt idx="23065">
                  <c:v>59.014842997243321</c:v>
                </c:pt>
                <c:pt idx="23066">
                  <c:v>59.011022359102142</c:v>
                </c:pt>
                <c:pt idx="23067">
                  <c:v>59.006932456939587</c:v>
                </c:pt>
                <c:pt idx="23068">
                  <c:v>59.00322825729414</c:v>
                </c:pt>
                <c:pt idx="23069">
                  <c:v>58.999531335054677</c:v>
                </c:pt>
                <c:pt idx="23070">
                  <c:v>58.995725251725474</c:v>
                </c:pt>
                <c:pt idx="23071">
                  <c:v>58.991497078849228</c:v>
                </c:pt>
                <c:pt idx="23072">
                  <c:v>58.987647331084126</c:v>
                </c:pt>
                <c:pt idx="23073">
                  <c:v>58.983804860725009</c:v>
                </c:pt>
                <c:pt idx="23074">
                  <c:v>58.979911448523993</c:v>
                </c:pt>
                <c:pt idx="23075">
                  <c:v>58.976301855156329</c:v>
                </c:pt>
                <c:pt idx="23076">
                  <c:v>58.972910583968165</c:v>
                </c:pt>
                <c:pt idx="23077">
                  <c:v>58.96866057887398</c:v>
                </c:pt>
                <c:pt idx="23078">
                  <c:v>58.964658005583225</c:v>
                </c:pt>
                <c:pt idx="23079">
                  <c:v>58.961150295899323</c:v>
                </c:pt>
                <c:pt idx="23080">
                  <c:v>58.957256883698314</c:v>
                </c:pt>
                <c:pt idx="23081">
                  <c:v>58.95350901961698</c:v>
                </c:pt>
                <c:pt idx="23082">
                  <c:v>58.949753878129641</c:v>
                </c:pt>
                <c:pt idx="23083">
                  <c:v>58.946151562167969</c:v>
                </c:pt>
                <c:pt idx="23084">
                  <c:v>58.941821505607962</c:v>
                </c:pt>
                <c:pt idx="23085">
                  <c:v>58.937949925624913</c:v>
                </c:pt>
                <c:pt idx="23086">
                  <c:v>58.934187506731597</c:v>
                </c:pt>
                <c:pt idx="23087">
                  <c:v>58.930163101222888</c:v>
                </c:pt>
                <c:pt idx="23088">
                  <c:v>58.926247856803926</c:v>
                </c:pt>
                <c:pt idx="23089">
                  <c:v>58.922296225355062</c:v>
                </c:pt>
                <c:pt idx="23090">
                  <c:v>58.918599303115606</c:v>
                </c:pt>
                <c:pt idx="23091">
                  <c:v>58.914924213094089</c:v>
                </c:pt>
                <c:pt idx="23092">
                  <c:v>58.911139961982826</c:v>
                </c:pt>
                <c:pt idx="23093">
                  <c:v>58.907151943504047</c:v>
                </c:pt>
                <c:pt idx="23094">
                  <c:v>58.903105705777392</c:v>
                </c:pt>
                <c:pt idx="23095">
                  <c:v>58.899219570982368</c:v>
                </c:pt>
                <c:pt idx="23096">
                  <c:v>58.895144223631782</c:v>
                </c:pt>
                <c:pt idx="23097">
                  <c:v>58.891272643648719</c:v>
                </c:pt>
                <c:pt idx="23098">
                  <c:v>58.887095412614364</c:v>
                </c:pt>
                <c:pt idx="23099">
                  <c:v>58.883129226353518</c:v>
                </c:pt>
                <c:pt idx="23100">
                  <c:v>58.879294033400377</c:v>
                </c:pt>
                <c:pt idx="23101">
                  <c:v>58.875873652588275</c:v>
                </c:pt>
                <c:pt idx="23102">
                  <c:v>58.872278614032581</c:v>
                </c:pt>
                <c:pt idx="23103">
                  <c:v>58.868421588861494</c:v>
                </c:pt>
                <c:pt idx="23104">
                  <c:v>58.864098809707464</c:v>
                </c:pt>
                <c:pt idx="23105">
                  <c:v>58.860620209647507</c:v>
                </c:pt>
                <c:pt idx="23106">
                  <c:v>58.856821403724283</c:v>
                </c:pt>
                <c:pt idx="23107">
                  <c:v>58.853095371860888</c:v>
                </c:pt>
                <c:pt idx="23108">
                  <c:v>58.849063688946202</c:v>
                </c:pt>
                <c:pt idx="23109">
                  <c:v>58.845213941181086</c:v>
                </c:pt>
                <c:pt idx="23110">
                  <c:v>58.841189535672378</c:v>
                </c:pt>
                <c:pt idx="23111">
                  <c:v>58.837317955689329</c:v>
                </c:pt>
                <c:pt idx="23112">
                  <c:v>58.833388156458412</c:v>
                </c:pt>
                <c:pt idx="23113">
                  <c:v>58.829618460159104</c:v>
                </c:pt>
                <c:pt idx="23114">
                  <c:v>58.825746880176055</c:v>
                </c:pt>
                <c:pt idx="23115">
                  <c:v>58.82188257759897</c:v>
                </c:pt>
                <c:pt idx="23116">
                  <c:v>58.818098326487714</c:v>
                </c:pt>
                <c:pt idx="23117">
                  <c:v>58.814168527256797</c:v>
                </c:pt>
                <c:pt idx="23118">
                  <c:v>58.810573488701102</c:v>
                </c:pt>
                <c:pt idx="23119">
                  <c:v>58.806811069807786</c:v>
                </c:pt>
                <c:pt idx="23120">
                  <c:v>58.802808496517024</c:v>
                </c:pt>
                <c:pt idx="23121">
                  <c:v>58.798922361722006</c:v>
                </c:pt>
                <c:pt idx="23122">
                  <c:v>58.794985285085097</c:v>
                </c:pt>
                <c:pt idx="23123">
                  <c:v>58.791281085439664</c:v>
                </c:pt>
                <c:pt idx="23124">
                  <c:v>58.787795207973701</c:v>
                </c:pt>
                <c:pt idx="23125">
                  <c:v>58.784069176110307</c:v>
                </c:pt>
                <c:pt idx="23126">
                  <c:v>58.780117544661451</c:v>
                </c:pt>
                <c:pt idx="23127">
                  <c:v>58.776158635806574</c:v>
                </c:pt>
                <c:pt idx="23128">
                  <c:v>58.772054178832065</c:v>
                </c:pt>
                <c:pt idx="23129">
                  <c:v>58.768444585464394</c:v>
                </c:pt>
                <c:pt idx="23130">
                  <c:v>58.764558450669377</c:v>
                </c:pt>
                <c:pt idx="23131">
                  <c:v>58.760694148092298</c:v>
                </c:pt>
                <c:pt idx="23132">
                  <c:v>58.756415033374175</c:v>
                </c:pt>
                <c:pt idx="23133">
                  <c:v>58.752725388540703</c:v>
                </c:pt>
                <c:pt idx="23134">
                  <c:v>58.749152182202955</c:v>
                </c:pt>
                <c:pt idx="23135">
                  <c:v>58.745702691766922</c:v>
                </c:pt>
                <c:pt idx="23136">
                  <c:v>58.741685563664205</c:v>
                </c:pt>
                <c:pt idx="23137">
                  <c:v>58.737399171540098</c:v>
                </c:pt>
                <c:pt idx="23138">
                  <c:v>58.733578533398919</c:v>
                </c:pt>
                <c:pt idx="23139">
                  <c:v>58.729823391911594</c:v>
                </c:pt>
                <c:pt idx="23140">
                  <c:v>58.726060973018292</c:v>
                </c:pt>
                <c:pt idx="23141">
                  <c:v>58.721716361646315</c:v>
                </c:pt>
                <c:pt idx="23142">
                  <c:v>58.718194097150466</c:v>
                </c:pt>
                <c:pt idx="23143">
                  <c:v>58.714591781188773</c:v>
                </c:pt>
                <c:pt idx="23144">
                  <c:v>58.710705646393748</c:v>
                </c:pt>
                <c:pt idx="23145">
                  <c:v>58.706935950094461</c:v>
                </c:pt>
                <c:pt idx="23146">
                  <c:v>58.702409403572922</c:v>
                </c:pt>
                <c:pt idx="23147">
                  <c:v>58.69840683028216</c:v>
                </c:pt>
                <c:pt idx="23148">
                  <c:v>58.694229599247805</c:v>
                </c:pt>
                <c:pt idx="23149">
                  <c:v>58.690750999187848</c:v>
                </c:pt>
                <c:pt idx="23150">
                  <c:v>58.687141405820178</c:v>
                </c:pt>
                <c:pt idx="23151">
                  <c:v>58.683007839221723</c:v>
                </c:pt>
                <c:pt idx="23152">
                  <c:v>58.679580181003629</c:v>
                </c:pt>
                <c:pt idx="23153">
                  <c:v>58.675999697259904</c:v>
                </c:pt>
                <c:pt idx="23154">
                  <c:v>58.672033510999064</c:v>
                </c:pt>
                <c:pt idx="23155">
                  <c:v>58.667550628913425</c:v>
                </c:pt>
                <c:pt idx="23156">
                  <c:v>58.663788210020115</c:v>
                </c:pt>
                <c:pt idx="23157">
                  <c:v>58.660069455562706</c:v>
                </c:pt>
                <c:pt idx="23158">
                  <c:v>58.656052327459975</c:v>
                </c:pt>
                <c:pt idx="23159">
                  <c:v>58.652326295596581</c:v>
                </c:pt>
                <c:pt idx="23160">
                  <c:v>58.648272780463948</c:v>
                </c:pt>
                <c:pt idx="23161">
                  <c:v>58.644459419728754</c:v>
                </c:pt>
                <c:pt idx="23162">
                  <c:v>58.640682446023476</c:v>
                </c:pt>
                <c:pt idx="23163">
                  <c:v>58.637051020437866</c:v>
                </c:pt>
                <c:pt idx="23164">
                  <c:v>58.633004782711218</c:v>
                </c:pt>
                <c:pt idx="23165">
                  <c:v>58.629467963403378</c:v>
                </c:pt>
                <c:pt idx="23166">
                  <c:v>58.625559996390407</c:v>
                </c:pt>
                <c:pt idx="23167">
                  <c:v>58.621324546108177</c:v>
                </c:pt>
                <c:pt idx="23168">
                  <c:v>58.617256476163583</c:v>
                </c:pt>
                <c:pt idx="23169">
                  <c:v>58.613283012496765</c:v>
                </c:pt>
                <c:pt idx="23170">
                  <c:v>58.610059121646195</c:v>
                </c:pt>
                <c:pt idx="23171">
                  <c:v>58.606223928693055</c:v>
                </c:pt>
                <c:pt idx="23172">
                  <c:v>58.60212674912453</c:v>
                </c:pt>
                <c:pt idx="23173">
                  <c:v>58.598218782111559</c:v>
                </c:pt>
                <c:pt idx="23174">
                  <c:v>58.593990609235313</c:v>
                </c:pt>
                <c:pt idx="23175">
                  <c:v>58.589871597448841</c:v>
                </c:pt>
                <c:pt idx="23176">
                  <c:v>58.586050959307642</c:v>
                </c:pt>
                <c:pt idx="23177">
                  <c:v>58.582448643345977</c:v>
                </c:pt>
                <c:pt idx="23178">
                  <c:v>58.57847517967916</c:v>
                </c:pt>
                <c:pt idx="23179">
                  <c:v>58.574923805559351</c:v>
                </c:pt>
                <c:pt idx="23180">
                  <c:v>58.57088484523868</c:v>
                </c:pt>
                <c:pt idx="23181">
                  <c:v>58.56709331672144</c:v>
                </c:pt>
                <c:pt idx="23182">
                  <c:v>58.563287233392238</c:v>
                </c:pt>
                <c:pt idx="23183">
                  <c:v>58.559277382695484</c:v>
                </c:pt>
                <c:pt idx="23184">
                  <c:v>58.555667789327828</c:v>
                </c:pt>
                <c:pt idx="23185">
                  <c:v>58.551854428592641</c:v>
                </c:pt>
                <c:pt idx="23186">
                  <c:v>58.548077454887363</c:v>
                </c:pt>
                <c:pt idx="23187">
                  <c:v>58.54378378535727</c:v>
                </c:pt>
                <c:pt idx="23188">
                  <c:v>58.539686605788731</c:v>
                </c:pt>
                <c:pt idx="23189">
                  <c:v>58.535640368062083</c:v>
                </c:pt>
                <c:pt idx="23190">
                  <c:v>58.532176322814081</c:v>
                </c:pt>
                <c:pt idx="23191">
                  <c:v>58.528202859147257</c:v>
                </c:pt>
                <c:pt idx="23192">
                  <c:v>58.524753368711238</c:v>
                </c:pt>
                <c:pt idx="23193">
                  <c:v>58.52089634354013</c:v>
                </c:pt>
                <c:pt idx="23194">
                  <c:v>58.516748222129713</c:v>
                </c:pt>
                <c:pt idx="23195">
                  <c:v>58.512913029176573</c:v>
                </c:pt>
                <c:pt idx="23196">
                  <c:v>58.50909966844138</c:v>
                </c:pt>
                <c:pt idx="23197">
                  <c:v>58.504966101842925</c:v>
                </c:pt>
                <c:pt idx="23198">
                  <c:v>58.501130908889785</c:v>
                </c:pt>
                <c:pt idx="23199">
                  <c:v>58.497477651086228</c:v>
                </c:pt>
                <c:pt idx="23200">
                  <c:v>58.493329529675798</c:v>
                </c:pt>
                <c:pt idx="23201">
                  <c:v>58.489661717060272</c:v>
                </c:pt>
                <c:pt idx="23202">
                  <c:v>58.485462653807971</c:v>
                </c:pt>
                <c:pt idx="23203">
                  <c:v>58.481489190141147</c:v>
                </c:pt>
                <c:pt idx="23204">
                  <c:v>58.477421120196539</c:v>
                </c:pt>
                <c:pt idx="23205">
                  <c:v>58.473898855700689</c:v>
                </c:pt>
                <c:pt idx="23206">
                  <c:v>58.469903559815904</c:v>
                </c:pt>
                <c:pt idx="23207">
                  <c:v>58.466170250546533</c:v>
                </c:pt>
                <c:pt idx="23208">
                  <c:v>58.462647986050662</c:v>
                </c:pt>
                <c:pt idx="23209">
                  <c:v>58.458747296443669</c:v>
                </c:pt>
                <c:pt idx="23210">
                  <c:v>58.454933935708489</c:v>
                </c:pt>
                <c:pt idx="23211">
                  <c:v>58.451033246101488</c:v>
                </c:pt>
                <c:pt idx="23212">
                  <c:v>58.447307214238094</c:v>
                </c:pt>
                <c:pt idx="23213">
                  <c:v>58.443355582789216</c:v>
                </c:pt>
                <c:pt idx="23214">
                  <c:v>58.439389396528384</c:v>
                </c:pt>
                <c:pt idx="23215">
                  <c:v>58.43566336466499</c:v>
                </c:pt>
                <c:pt idx="23216">
                  <c:v>58.431820894305872</c:v>
                </c:pt>
                <c:pt idx="23217">
                  <c:v>58.42748356033988</c:v>
                </c:pt>
                <c:pt idx="23218">
                  <c:v>58.423844857348286</c:v>
                </c:pt>
                <c:pt idx="23219">
                  <c:v>58.419958722553268</c:v>
                </c:pt>
                <c:pt idx="23220">
                  <c:v>58.416014368510361</c:v>
                </c:pt>
                <c:pt idx="23221">
                  <c:v>58.412492104014511</c:v>
                </c:pt>
                <c:pt idx="23222">
                  <c:v>58.408569582189564</c:v>
                </c:pt>
                <c:pt idx="23223">
                  <c:v>58.404312299689401</c:v>
                </c:pt>
                <c:pt idx="23224">
                  <c:v>58.40096469293713</c:v>
                </c:pt>
                <c:pt idx="23225">
                  <c:v>58.397187719231844</c:v>
                </c:pt>
                <c:pt idx="23226">
                  <c:v>58.392966823761597</c:v>
                </c:pt>
                <c:pt idx="23227">
                  <c:v>58.388891476411011</c:v>
                </c:pt>
                <c:pt idx="23228">
                  <c:v>58.384968954586071</c:v>
                </c:pt>
                <c:pt idx="23229">
                  <c:v>58.380980936107285</c:v>
                </c:pt>
                <c:pt idx="23230">
                  <c:v>58.377014749846445</c:v>
                </c:pt>
                <c:pt idx="23231">
                  <c:v>58.373426988696728</c:v>
                </c:pt>
                <c:pt idx="23232">
                  <c:v>58.369810117923095</c:v>
                </c:pt>
                <c:pt idx="23233">
                  <c:v>58.365560112828895</c:v>
                </c:pt>
                <c:pt idx="23234">
                  <c:v>58.361652145815924</c:v>
                </c:pt>
                <c:pt idx="23235">
                  <c:v>58.358231765003822</c:v>
                </c:pt>
                <c:pt idx="23236">
                  <c:v>58.354563952388297</c:v>
                </c:pt>
                <c:pt idx="23237">
                  <c:v>58.350386721353942</c:v>
                </c:pt>
                <c:pt idx="23238">
                  <c:v>58.346529696182856</c:v>
                </c:pt>
                <c:pt idx="23239">
                  <c:v>58.342527122892093</c:v>
                </c:pt>
                <c:pt idx="23240">
                  <c:v>58.338611878473131</c:v>
                </c:pt>
                <c:pt idx="23241">
                  <c:v>58.334667524430252</c:v>
                </c:pt>
                <c:pt idx="23242">
                  <c:v>58.33065039632752</c:v>
                </c:pt>
                <c:pt idx="23243">
                  <c:v>58.326764261532496</c:v>
                </c:pt>
                <c:pt idx="23244">
                  <c:v>58.322696191587895</c:v>
                </c:pt>
                <c:pt idx="23245">
                  <c:v>58.318955604912539</c:v>
                </c:pt>
                <c:pt idx="23246">
                  <c:v>58.315411508198721</c:v>
                </c:pt>
                <c:pt idx="23247">
                  <c:v>58.311605424869519</c:v>
                </c:pt>
                <c:pt idx="23248">
                  <c:v>58.30755190973688</c:v>
                </c:pt>
                <c:pt idx="23249">
                  <c:v>58.303854987497417</c:v>
                </c:pt>
                <c:pt idx="23250">
                  <c:v>58.299699588681023</c:v>
                </c:pt>
                <c:pt idx="23251">
                  <c:v>58.295733402420169</c:v>
                </c:pt>
                <c:pt idx="23252">
                  <c:v>58.292007370556775</c:v>
                </c:pt>
                <c:pt idx="23253">
                  <c:v>58.287866526552342</c:v>
                </c:pt>
                <c:pt idx="23254">
                  <c:v>58.283951282133387</c:v>
                </c:pt>
                <c:pt idx="23255">
                  <c:v>58.279912321812709</c:v>
                </c:pt>
                <c:pt idx="23256">
                  <c:v>58.276259064009153</c:v>
                </c:pt>
                <c:pt idx="23257">
                  <c:v>58.272416593650021</c:v>
                </c:pt>
                <c:pt idx="23258">
                  <c:v>58.268617787726797</c:v>
                </c:pt>
                <c:pt idx="23259">
                  <c:v>58.264731652931765</c:v>
                </c:pt>
                <c:pt idx="23260">
                  <c:v>58.260816408512817</c:v>
                </c:pt>
                <c:pt idx="23261">
                  <c:v>58.256952105935746</c:v>
                </c:pt>
                <c:pt idx="23262">
                  <c:v>58.252672991217622</c:v>
                </c:pt>
                <c:pt idx="23263">
                  <c:v>58.249099784879874</c:v>
                </c:pt>
                <c:pt idx="23264">
                  <c:v>58.244937108657489</c:v>
                </c:pt>
                <c:pt idx="23265">
                  <c:v>58.241058251268448</c:v>
                </c:pt>
                <c:pt idx="23266">
                  <c:v>58.23741227087087</c:v>
                </c:pt>
                <c:pt idx="23267">
                  <c:v>58.233395142768153</c:v>
                </c:pt>
                <c:pt idx="23268">
                  <c:v>58.229552672409021</c:v>
                </c:pt>
                <c:pt idx="23269">
                  <c:v>58.225360886562704</c:v>
                </c:pt>
                <c:pt idx="23270">
                  <c:v>58.22156208063948</c:v>
                </c:pt>
                <c:pt idx="23271">
                  <c:v>58.217705055468386</c:v>
                </c:pt>
                <c:pt idx="23272">
                  <c:v>58.213848030297299</c:v>
                </c:pt>
                <c:pt idx="23273">
                  <c:v>58.20975085072876</c:v>
                </c:pt>
                <c:pt idx="23274">
                  <c:v>58.205537232664483</c:v>
                </c:pt>
                <c:pt idx="23275">
                  <c:v>58.201571046403643</c:v>
                </c:pt>
                <c:pt idx="23276">
                  <c:v>58.198216162245394</c:v>
                </c:pt>
                <c:pt idx="23277">
                  <c:v>58.194366414480292</c:v>
                </c:pt>
                <c:pt idx="23278">
                  <c:v>58.190996975510068</c:v>
                </c:pt>
                <c:pt idx="23279">
                  <c:v>58.186907073347513</c:v>
                </c:pt>
                <c:pt idx="23280">
                  <c:v>58.182962719304633</c:v>
                </c:pt>
                <c:pt idx="23281">
                  <c:v>58.17910569413354</c:v>
                </c:pt>
                <c:pt idx="23282">
                  <c:v>58.174964850129093</c:v>
                </c:pt>
                <c:pt idx="23283">
                  <c:v>58.171544469317006</c:v>
                </c:pt>
                <c:pt idx="23284">
                  <c:v>58.167461844560428</c:v>
                </c:pt>
                <c:pt idx="23285">
                  <c:v>58.163422884239758</c:v>
                </c:pt>
                <c:pt idx="23286">
                  <c:v>58.159347536889157</c:v>
                </c:pt>
                <c:pt idx="23287">
                  <c:v>58.155468679500125</c:v>
                </c:pt>
                <c:pt idx="23288">
                  <c:v>58.151880918350415</c:v>
                </c:pt>
                <c:pt idx="23289">
                  <c:v>58.148103944645136</c:v>
                </c:pt>
                <c:pt idx="23290">
                  <c:v>58.14415959060225</c:v>
                </c:pt>
                <c:pt idx="23291">
                  <c:v>58.140004191785842</c:v>
                </c:pt>
                <c:pt idx="23292">
                  <c:v>58.136103502178848</c:v>
                </c:pt>
                <c:pt idx="23293">
                  <c:v>58.132108206294077</c:v>
                </c:pt>
                <c:pt idx="23294">
                  <c:v>58.128462225896506</c:v>
                </c:pt>
                <c:pt idx="23295">
                  <c:v>58.124867187340797</c:v>
                </c:pt>
                <c:pt idx="23296">
                  <c:v>58.121155710289372</c:v>
                </c:pt>
                <c:pt idx="23297">
                  <c:v>58.11697120184904</c:v>
                </c:pt>
                <c:pt idx="23298">
                  <c:v>58.113143286301884</c:v>
                </c:pt>
                <c:pt idx="23299">
                  <c:v>58.108776842711961</c:v>
                </c:pt>
                <c:pt idx="23300">
                  <c:v>58.105240023404136</c:v>
                </c:pt>
                <c:pt idx="23301">
                  <c:v>58.101070069775773</c:v>
                </c:pt>
                <c:pt idx="23302">
                  <c:v>58.097278541258525</c:v>
                </c:pt>
                <c:pt idx="23303">
                  <c:v>58.093406961275463</c:v>
                </c:pt>
                <c:pt idx="23304">
                  <c:v>58.089637264976169</c:v>
                </c:pt>
                <c:pt idx="23305">
                  <c:v>58.085460033941814</c:v>
                </c:pt>
                <c:pt idx="23306">
                  <c:v>58.081770389108343</c:v>
                </c:pt>
                <c:pt idx="23307">
                  <c:v>58.077818757659458</c:v>
                </c:pt>
                <c:pt idx="23308">
                  <c:v>58.073969009894356</c:v>
                </c:pt>
                <c:pt idx="23309">
                  <c:v>58.070010101039507</c:v>
                </c:pt>
                <c:pt idx="23310">
                  <c:v>58.066342288423975</c:v>
                </c:pt>
                <c:pt idx="23311">
                  <c:v>58.062055896299867</c:v>
                </c:pt>
                <c:pt idx="23312">
                  <c:v>58.058096987445019</c:v>
                </c:pt>
                <c:pt idx="23313">
                  <c:v>58.054196297838025</c:v>
                </c:pt>
                <c:pt idx="23314">
                  <c:v>58.050186447141286</c:v>
                </c:pt>
                <c:pt idx="23315">
                  <c:v>58.046089267572754</c:v>
                </c:pt>
                <c:pt idx="23316">
                  <c:v>58.04266160935466</c:v>
                </c:pt>
                <c:pt idx="23317">
                  <c:v>58.039052015987004</c:v>
                </c:pt>
                <c:pt idx="23318">
                  <c:v>58.034969391230426</c:v>
                </c:pt>
                <c:pt idx="23319">
                  <c:v>58.03085037944394</c:v>
                </c:pt>
                <c:pt idx="23320">
                  <c:v>58.027131624986538</c:v>
                </c:pt>
                <c:pt idx="23321">
                  <c:v>58.023260045003475</c:v>
                </c:pt>
                <c:pt idx="23322">
                  <c:v>58.019453961674273</c:v>
                </c:pt>
                <c:pt idx="23323">
                  <c:v>58.015618768721126</c:v>
                </c:pt>
                <c:pt idx="23324">
                  <c:v>58.01192912388764</c:v>
                </c:pt>
                <c:pt idx="23325">
                  <c:v>58.007977492438776</c:v>
                </c:pt>
                <c:pt idx="23326">
                  <c:v>58.004062248019814</c:v>
                </c:pt>
                <c:pt idx="23327">
                  <c:v>58.00004511991709</c:v>
                </c:pt>
                <c:pt idx="23328">
                  <c:v>57.996428249143449</c:v>
                </c:pt>
                <c:pt idx="23329">
                  <c:v>57.992345624386878</c:v>
                </c:pt>
                <c:pt idx="23330">
                  <c:v>57.988699643989293</c:v>
                </c:pt>
                <c:pt idx="23331">
                  <c:v>57.984274981151515</c:v>
                </c:pt>
                <c:pt idx="23332">
                  <c:v>57.980039530869298</c:v>
                </c:pt>
                <c:pt idx="23333">
                  <c:v>57.976160673480258</c:v>
                </c:pt>
                <c:pt idx="23334">
                  <c:v>57.97242736421088</c:v>
                </c:pt>
                <c:pt idx="23335">
                  <c:v>57.968242855770548</c:v>
                </c:pt>
                <c:pt idx="23336">
                  <c:v>57.9645386561251</c:v>
                </c:pt>
                <c:pt idx="23337">
                  <c:v>57.960878120915552</c:v>
                </c:pt>
                <c:pt idx="23338">
                  <c:v>57.957101147210274</c:v>
                </c:pt>
                <c:pt idx="23339">
                  <c:v>57.953207735009272</c:v>
                </c:pt>
                <c:pt idx="23340">
                  <c:v>57.949343432432201</c:v>
                </c:pt>
                <c:pt idx="23341">
                  <c:v>57.945770226094453</c:v>
                </c:pt>
                <c:pt idx="23342">
                  <c:v>57.94194231054729</c:v>
                </c:pt>
                <c:pt idx="23343">
                  <c:v>57.938121672406105</c:v>
                </c:pt>
                <c:pt idx="23344">
                  <c:v>57.934119099115357</c:v>
                </c:pt>
                <c:pt idx="23345">
                  <c:v>57.930320293192125</c:v>
                </c:pt>
                <c:pt idx="23346">
                  <c:v>57.926303165089408</c:v>
                </c:pt>
                <c:pt idx="23347">
                  <c:v>57.922235095144799</c:v>
                </c:pt>
                <c:pt idx="23348">
                  <c:v>57.917897761178828</c:v>
                </c:pt>
                <c:pt idx="23349">
                  <c:v>57.914120787473543</c:v>
                </c:pt>
                <c:pt idx="23350">
                  <c:v>57.910300149332372</c:v>
                </c:pt>
                <c:pt idx="23351">
                  <c:v>57.906392182319401</c:v>
                </c:pt>
                <c:pt idx="23352">
                  <c:v>57.902928137071399</c:v>
                </c:pt>
                <c:pt idx="23353">
                  <c:v>57.898692686789175</c:v>
                </c:pt>
                <c:pt idx="23354">
                  <c:v>57.894930267895859</c:v>
                </c:pt>
                <c:pt idx="23355">
                  <c:v>57.890753036861518</c:v>
                </c:pt>
                <c:pt idx="23356">
                  <c:v>57.886830515036579</c:v>
                </c:pt>
                <c:pt idx="23357">
                  <c:v>57.882915270617616</c:v>
                </c:pt>
                <c:pt idx="23358">
                  <c:v>57.878614323681546</c:v>
                </c:pt>
                <c:pt idx="23359">
                  <c:v>57.87471363407456</c:v>
                </c:pt>
                <c:pt idx="23360">
                  <c:v>57.870638286723974</c:v>
                </c:pt>
                <c:pt idx="23361">
                  <c:v>57.866883145236649</c:v>
                </c:pt>
                <c:pt idx="23362">
                  <c:v>57.863098894125386</c:v>
                </c:pt>
                <c:pt idx="23363">
                  <c:v>57.859081766022669</c:v>
                </c:pt>
                <c:pt idx="23364">
                  <c:v>57.854919089800283</c:v>
                </c:pt>
                <c:pt idx="23365">
                  <c:v>57.851069342035167</c:v>
                </c:pt>
                <c:pt idx="23366">
                  <c:v>57.847299645735873</c:v>
                </c:pt>
                <c:pt idx="23367">
                  <c:v>57.843406233534864</c:v>
                </c:pt>
                <c:pt idx="23368">
                  <c:v>57.839702033889417</c:v>
                </c:pt>
                <c:pt idx="23369">
                  <c:v>57.835815899094399</c:v>
                </c:pt>
                <c:pt idx="23370">
                  <c:v>57.832322744222466</c:v>
                </c:pt>
                <c:pt idx="23371">
                  <c:v>57.82824739687188</c:v>
                </c:pt>
                <c:pt idx="23372">
                  <c:v>57.823866398469988</c:v>
                </c:pt>
                <c:pt idx="23373">
                  <c:v>57.820198585854463</c:v>
                </c:pt>
                <c:pt idx="23374">
                  <c:v>57.816268786623546</c:v>
                </c:pt>
                <c:pt idx="23375">
                  <c:v>57.812346264798599</c:v>
                </c:pt>
                <c:pt idx="23376">
                  <c:v>57.80793615677279</c:v>
                </c:pt>
                <c:pt idx="23377">
                  <c:v>57.804050021977758</c:v>
                </c:pt>
                <c:pt idx="23378">
                  <c:v>57.800251216054534</c:v>
                </c:pt>
                <c:pt idx="23379">
                  <c:v>57.796678009716786</c:v>
                </c:pt>
                <c:pt idx="23380">
                  <c:v>57.792879203793554</c:v>
                </c:pt>
                <c:pt idx="23381">
                  <c:v>57.788716527571168</c:v>
                </c:pt>
                <c:pt idx="23382">
                  <c:v>57.784932276459919</c:v>
                </c:pt>
                <c:pt idx="23383">
                  <c:v>57.780944257981126</c:v>
                </c:pt>
                <c:pt idx="23384">
                  <c:v>57.776898020254478</c:v>
                </c:pt>
                <c:pt idx="23385">
                  <c:v>57.772669847378232</c:v>
                </c:pt>
                <c:pt idx="23386">
                  <c:v>57.768732770741337</c:v>
                </c:pt>
                <c:pt idx="23387">
                  <c:v>57.764737474856567</c:v>
                </c:pt>
                <c:pt idx="23388">
                  <c:v>57.761338926262404</c:v>
                </c:pt>
                <c:pt idx="23389">
                  <c:v>57.757481901091325</c:v>
                </c:pt>
                <c:pt idx="23390">
                  <c:v>57.753442940770647</c:v>
                </c:pt>
                <c:pt idx="23391">
                  <c:v>57.749520418945707</c:v>
                </c:pt>
                <c:pt idx="23392">
                  <c:v>57.745765277458375</c:v>
                </c:pt>
                <c:pt idx="23393">
                  <c:v>57.741602601235989</c:v>
                </c:pt>
                <c:pt idx="23394">
                  <c:v>57.737643692381134</c:v>
                </c:pt>
                <c:pt idx="23395">
                  <c:v>57.733735725368163</c:v>
                </c:pt>
                <c:pt idx="23396">
                  <c:v>57.729762261701332</c:v>
                </c:pt>
                <c:pt idx="23397">
                  <c:v>57.725388540705438</c:v>
                </c:pt>
                <c:pt idx="23398">
                  <c:v>57.72152423812836</c:v>
                </c:pt>
                <c:pt idx="23399">
                  <c:v>57.717427058559821</c:v>
                </c:pt>
                <c:pt idx="23400">
                  <c:v>57.713482704516942</c:v>
                </c:pt>
                <c:pt idx="23401">
                  <c:v>57.709974994833033</c:v>
                </c:pt>
                <c:pt idx="23402">
                  <c:v>57.706292627405546</c:v>
                </c:pt>
                <c:pt idx="23403">
                  <c:v>57.702530208512236</c:v>
                </c:pt>
                <c:pt idx="23404">
                  <c:v>57.69859313187532</c:v>
                </c:pt>
                <c:pt idx="23405">
                  <c:v>57.694954428883726</c:v>
                </c:pt>
                <c:pt idx="23406">
                  <c:v>57.690995520028878</c:v>
                </c:pt>
                <c:pt idx="23407">
                  <c:v>57.687167604481715</c:v>
                </c:pt>
                <c:pt idx="23408">
                  <c:v>57.683208695626853</c:v>
                </c:pt>
                <c:pt idx="23409">
                  <c:v>57.678973245344643</c:v>
                </c:pt>
                <c:pt idx="23410">
                  <c:v>57.674970672053881</c:v>
                </c:pt>
                <c:pt idx="23411">
                  <c:v>57.671484794587933</c:v>
                </c:pt>
                <c:pt idx="23412">
                  <c:v>57.667489498703162</c:v>
                </c:pt>
                <c:pt idx="23413">
                  <c:v>57.663581531690191</c:v>
                </c:pt>
                <c:pt idx="23414">
                  <c:v>57.659353358813959</c:v>
                </c:pt>
                <c:pt idx="23415">
                  <c:v>57.655270734057382</c:v>
                </c:pt>
                <c:pt idx="23416">
                  <c:v>57.651479205540134</c:v>
                </c:pt>
                <c:pt idx="23417">
                  <c:v>57.647549406309217</c:v>
                </c:pt>
                <c:pt idx="23418">
                  <c:v>57.643306678621023</c:v>
                </c:pt>
                <c:pt idx="23419">
                  <c:v>57.639813523749083</c:v>
                </c:pt>
                <c:pt idx="23420">
                  <c:v>57.63559990568482</c:v>
                </c:pt>
                <c:pt idx="23421">
                  <c:v>57.631684661265858</c:v>
                </c:pt>
                <c:pt idx="23422">
                  <c:v>57.627958629402464</c:v>
                </c:pt>
                <c:pt idx="23423">
                  <c:v>57.623956056111702</c:v>
                </c:pt>
                <c:pt idx="23424">
                  <c:v>57.619960760226938</c:v>
                </c:pt>
                <c:pt idx="23425">
                  <c:v>57.616271115393459</c:v>
                </c:pt>
                <c:pt idx="23426">
                  <c:v>57.612312206538597</c:v>
                </c:pt>
                <c:pt idx="23427">
                  <c:v>57.608105865880312</c:v>
                </c:pt>
                <c:pt idx="23428">
                  <c:v>57.604292505145125</c:v>
                </c:pt>
                <c:pt idx="23429">
                  <c:v>57.600282654448385</c:v>
                </c:pt>
                <c:pt idx="23430">
                  <c:v>57.596593009614907</c:v>
                </c:pt>
                <c:pt idx="23431">
                  <c:v>57.592728707037836</c:v>
                </c:pt>
                <c:pt idx="23432">
                  <c:v>57.589206442541965</c:v>
                </c:pt>
                <c:pt idx="23433">
                  <c:v>57.585211146657187</c:v>
                </c:pt>
                <c:pt idx="23434">
                  <c:v>57.580801038631378</c:v>
                </c:pt>
                <c:pt idx="23435">
                  <c:v>57.577206000075677</c:v>
                </c:pt>
                <c:pt idx="23436">
                  <c:v>57.573414471558436</c:v>
                </c:pt>
                <c:pt idx="23437">
                  <c:v>57.569113524622374</c:v>
                </c:pt>
                <c:pt idx="23438">
                  <c:v>57.565067286895719</c:v>
                </c:pt>
                <c:pt idx="23439">
                  <c:v>57.561486803151986</c:v>
                </c:pt>
                <c:pt idx="23440">
                  <c:v>57.557527894297131</c:v>
                </c:pt>
                <c:pt idx="23441">
                  <c:v>57.553161450707215</c:v>
                </c:pt>
                <c:pt idx="23442">
                  <c:v>57.548955110048929</c:v>
                </c:pt>
                <c:pt idx="23443">
                  <c:v>57.54498892378809</c:v>
                </c:pt>
                <c:pt idx="23444">
                  <c:v>57.54111006639905</c:v>
                </c:pt>
                <c:pt idx="23445">
                  <c:v>57.537194821980094</c:v>
                </c:pt>
                <c:pt idx="23446">
                  <c:v>57.533614338236362</c:v>
                </c:pt>
                <c:pt idx="23447">
                  <c:v>57.529990190056736</c:v>
                </c:pt>
                <c:pt idx="23448">
                  <c:v>57.525667410902713</c:v>
                </c:pt>
                <c:pt idx="23449">
                  <c:v>57.521803108325642</c:v>
                </c:pt>
                <c:pt idx="23450">
                  <c:v>57.518033412026348</c:v>
                </c:pt>
                <c:pt idx="23451">
                  <c:v>57.513725187684294</c:v>
                </c:pt>
                <c:pt idx="23452">
                  <c:v>57.509715336987554</c:v>
                </c:pt>
                <c:pt idx="23453">
                  <c:v>57.505996582530152</c:v>
                </c:pt>
                <c:pt idx="23454">
                  <c:v>57.502117725141098</c:v>
                </c:pt>
                <c:pt idx="23455">
                  <c:v>57.498056932602481</c:v>
                </c:pt>
                <c:pt idx="23456">
                  <c:v>57.494454616640809</c:v>
                </c:pt>
                <c:pt idx="23457">
                  <c:v>57.490240998576539</c:v>
                </c:pt>
                <c:pt idx="23458">
                  <c:v>57.486325754157583</c:v>
                </c:pt>
                <c:pt idx="23459">
                  <c:v>57.482345013084782</c:v>
                </c:pt>
                <c:pt idx="23460">
                  <c:v>57.478538929755565</c:v>
                </c:pt>
                <c:pt idx="23461">
                  <c:v>57.474718291614394</c:v>
                </c:pt>
                <c:pt idx="23462">
                  <c:v>57.470861266443293</c:v>
                </c:pt>
                <c:pt idx="23463">
                  <c:v>57.467171621609815</c:v>
                </c:pt>
                <c:pt idx="23464">
                  <c:v>57.463212712754967</c:v>
                </c:pt>
                <c:pt idx="23465">
                  <c:v>57.459486680891573</c:v>
                </c:pt>
                <c:pt idx="23466">
                  <c:v>57.455171179143527</c:v>
                </c:pt>
                <c:pt idx="23467">
                  <c:v>57.451212270288678</c:v>
                </c:pt>
                <c:pt idx="23468">
                  <c:v>57.447246084027839</c:v>
                </c:pt>
                <c:pt idx="23469">
                  <c:v>57.44339633626273</c:v>
                </c:pt>
                <c:pt idx="23470">
                  <c:v>57.439197273010421</c:v>
                </c:pt>
                <c:pt idx="23471">
                  <c:v>57.434721668330766</c:v>
                </c:pt>
                <c:pt idx="23472">
                  <c:v>57.431366784172511</c:v>
                </c:pt>
                <c:pt idx="23473">
                  <c:v>57.427509759001424</c:v>
                </c:pt>
                <c:pt idx="23474">
                  <c:v>57.423463521274762</c:v>
                </c:pt>
                <c:pt idx="23475">
                  <c:v>57.419497335013922</c:v>
                </c:pt>
                <c:pt idx="23476">
                  <c:v>57.415465652099243</c:v>
                </c:pt>
                <c:pt idx="23477">
                  <c:v>57.411979774633281</c:v>
                </c:pt>
                <c:pt idx="23478">
                  <c:v>57.408122749462201</c:v>
                </c:pt>
                <c:pt idx="23479">
                  <c:v>57.403901853991947</c:v>
                </c:pt>
                <c:pt idx="23480">
                  <c:v>57.39988472588923</c:v>
                </c:pt>
                <c:pt idx="23481">
                  <c:v>57.396136861807875</c:v>
                </c:pt>
                <c:pt idx="23482">
                  <c:v>57.39199601780345</c:v>
                </c:pt>
                <c:pt idx="23483">
                  <c:v>57.388284540752025</c:v>
                </c:pt>
                <c:pt idx="23484">
                  <c:v>57.384034535657833</c:v>
                </c:pt>
                <c:pt idx="23485">
                  <c:v>57.379799085375616</c:v>
                </c:pt>
                <c:pt idx="23486">
                  <c:v>57.375701905807077</c:v>
                </c:pt>
                <c:pt idx="23487">
                  <c:v>57.371823048418037</c:v>
                </c:pt>
                <c:pt idx="23488">
                  <c:v>57.368155235802512</c:v>
                </c:pt>
                <c:pt idx="23489">
                  <c:v>57.364501977998941</c:v>
                </c:pt>
                <c:pt idx="23490">
                  <c:v>57.360659507639824</c:v>
                </c:pt>
                <c:pt idx="23491">
                  <c:v>57.356555050665293</c:v>
                </c:pt>
                <c:pt idx="23492">
                  <c:v>57.352719857712152</c:v>
                </c:pt>
                <c:pt idx="23493">
                  <c:v>57.348841000323112</c:v>
                </c:pt>
                <c:pt idx="23494">
                  <c:v>57.34494758812211</c:v>
                </c:pt>
                <c:pt idx="23495">
                  <c:v>57.340908627801433</c:v>
                </c:pt>
                <c:pt idx="23496">
                  <c:v>57.337007938194454</c:v>
                </c:pt>
                <c:pt idx="23497">
                  <c:v>57.332918036031884</c:v>
                </c:pt>
                <c:pt idx="23498">
                  <c:v>57.329017346424891</c:v>
                </c:pt>
                <c:pt idx="23499">
                  <c:v>57.325473249711081</c:v>
                </c:pt>
                <c:pt idx="23500">
                  <c:v>57.321157747963049</c:v>
                </c:pt>
                <c:pt idx="23501">
                  <c:v>57.317242503544094</c:v>
                </c:pt>
                <c:pt idx="23502">
                  <c:v>57.313210820629401</c:v>
                </c:pt>
                <c:pt idx="23503">
                  <c:v>57.308931705911291</c:v>
                </c:pt>
                <c:pt idx="23504">
                  <c:v>57.305111067770106</c:v>
                </c:pt>
                <c:pt idx="23505">
                  <c:v>57.300992055983627</c:v>
                </c:pt>
                <c:pt idx="23506">
                  <c:v>57.297098643782618</c:v>
                </c:pt>
                <c:pt idx="23507">
                  <c:v>57.293343502295293</c:v>
                </c:pt>
                <c:pt idx="23508">
                  <c:v>57.289479199718215</c:v>
                </c:pt>
                <c:pt idx="23509">
                  <c:v>57.285687671200982</c:v>
                </c:pt>
                <c:pt idx="23510">
                  <c:v>57.281823368623897</c:v>
                </c:pt>
                <c:pt idx="23511">
                  <c:v>57.27784990495708</c:v>
                </c:pt>
                <c:pt idx="23512">
                  <c:v>57.274160260123594</c:v>
                </c:pt>
                <c:pt idx="23513">
                  <c:v>57.269881145405478</c:v>
                </c:pt>
                <c:pt idx="23514">
                  <c:v>57.265951346174546</c:v>
                </c:pt>
                <c:pt idx="23515">
                  <c:v>57.262210759499197</c:v>
                </c:pt>
                <c:pt idx="23516">
                  <c:v>57.258230018426396</c:v>
                </c:pt>
                <c:pt idx="23517">
                  <c:v>57.25449670915701</c:v>
                </c:pt>
                <c:pt idx="23518">
                  <c:v>57.250377697370524</c:v>
                </c:pt>
                <c:pt idx="23519">
                  <c:v>57.246433343327631</c:v>
                </c:pt>
                <c:pt idx="23520">
                  <c:v>57.242467157066791</c:v>
                </c:pt>
                <c:pt idx="23521">
                  <c:v>57.238326313062359</c:v>
                </c:pt>
                <c:pt idx="23522">
                  <c:v>57.234178191651942</c:v>
                </c:pt>
                <c:pt idx="23523">
                  <c:v>57.23017561836118</c:v>
                </c:pt>
                <c:pt idx="23524">
                  <c:v>57.22629676097214</c:v>
                </c:pt>
                <c:pt idx="23525">
                  <c:v>57.222068588095908</c:v>
                </c:pt>
                <c:pt idx="23526">
                  <c:v>57.217971408527369</c:v>
                </c:pt>
                <c:pt idx="23527">
                  <c:v>57.21409982854432</c:v>
                </c:pt>
                <c:pt idx="23528">
                  <c:v>57.210410183710835</c:v>
                </c:pt>
                <c:pt idx="23529">
                  <c:v>57.20652404891581</c:v>
                </c:pt>
                <c:pt idx="23530">
                  <c:v>57.202623359308824</c:v>
                </c:pt>
                <c:pt idx="23531">
                  <c:v>57.199101094812953</c:v>
                </c:pt>
                <c:pt idx="23532">
                  <c:v>57.194792870470899</c:v>
                </c:pt>
                <c:pt idx="23533">
                  <c:v>57.191139612667342</c:v>
                </c:pt>
                <c:pt idx="23534">
                  <c:v>57.18731169712018</c:v>
                </c:pt>
                <c:pt idx="23535">
                  <c:v>57.183163575709763</c:v>
                </c:pt>
                <c:pt idx="23536">
                  <c:v>57.1794229890344</c:v>
                </c:pt>
                <c:pt idx="23537">
                  <c:v>57.175493189803476</c:v>
                </c:pt>
                <c:pt idx="23538">
                  <c:v>57.171483339106729</c:v>
                </c:pt>
                <c:pt idx="23539">
                  <c:v>57.167517152845903</c:v>
                </c:pt>
                <c:pt idx="23540">
                  <c:v>57.163281702563687</c:v>
                </c:pt>
                <c:pt idx="23541">
                  <c:v>57.159526561076355</c:v>
                </c:pt>
                <c:pt idx="23542">
                  <c:v>57.155494878161662</c:v>
                </c:pt>
                <c:pt idx="23543">
                  <c:v>57.151579633742713</c:v>
                </c:pt>
                <c:pt idx="23544">
                  <c:v>57.147278686806644</c:v>
                </c:pt>
                <c:pt idx="23545">
                  <c:v>57.143065068742374</c:v>
                </c:pt>
                <c:pt idx="23546">
                  <c:v>57.139280817631125</c:v>
                </c:pt>
                <c:pt idx="23547">
                  <c:v>57.135118141408739</c:v>
                </c:pt>
                <c:pt idx="23548">
                  <c:v>57.131319335485507</c:v>
                </c:pt>
                <c:pt idx="23549">
                  <c:v>57.127316762194745</c:v>
                </c:pt>
                <c:pt idx="23550">
                  <c:v>57.123343298527921</c:v>
                </c:pt>
                <c:pt idx="23551">
                  <c:v>57.119566324822642</c:v>
                </c:pt>
                <c:pt idx="23552">
                  <c:v>57.115927621831055</c:v>
                </c:pt>
                <c:pt idx="23553">
                  <c:v>57.111946880758246</c:v>
                </c:pt>
                <c:pt idx="23554">
                  <c:v>57.107951584873476</c:v>
                </c:pt>
                <c:pt idx="23555">
                  <c:v>57.104160056356221</c:v>
                </c:pt>
                <c:pt idx="23556">
                  <c:v>57.100375805244973</c:v>
                </c:pt>
                <c:pt idx="23557">
                  <c:v>57.096576999321748</c:v>
                </c:pt>
                <c:pt idx="23558">
                  <c:v>57.092225110543794</c:v>
                </c:pt>
                <c:pt idx="23559">
                  <c:v>57.088302588718854</c:v>
                </c:pt>
                <c:pt idx="23560">
                  <c:v>57.084889485312743</c:v>
                </c:pt>
                <c:pt idx="23561">
                  <c:v>57.080843247586074</c:v>
                </c:pt>
                <c:pt idx="23562">
                  <c:v>57.077008054632941</c:v>
                </c:pt>
                <c:pt idx="23563">
                  <c:v>57.072779881756709</c:v>
                </c:pt>
                <c:pt idx="23564">
                  <c:v>57.068777308465947</c:v>
                </c:pt>
                <c:pt idx="23565">
                  <c:v>57.064731070739292</c:v>
                </c:pt>
                <c:pt idx="23566">
                  <c:v>57.060655723388706</c:v>
                </c:pt>
                <c:pt idx="23567">
                  <c:v>57.056718646751804</c:v>
                </c:pt>
                <c:pt idx="23568">
                  <c:v>57.052636021995227</c:v>
                </c:pt>
                <c:pt idx="23569">
                  <c:v>57.048720777576264</c:v>
                </c:pt>
                <c:pt idx="23570">
                  <c:v>57.044849197593216</c:v>
                </c:pt>
                <c:pt idx="23571">
                  <c:v>57.040963062798191</c:v>
                </c:pt>
                <c:pt idx="23572">
                  <c:v>57.037222476122828</c:v>
                </c:pt>
                <c:pt idx="23573">
                  <c:v>57.033219902832066</c:v>
                </c:pt>
                <c:pt idx="23574">
                  <c:v>57.029115445857549</c:v>
                </c:pt>
                <c:pt idx="23575">
                  <c:v>57.025040098506963</c:v>
                </c:pt>
                <c:pt idx="23576">
                  <c:v>57.020411668301648</c:v>
                </c:pt>
                <c:pt idx="23577">
                  <c:v>57.016576475348515</c:v>
                </c:pt>
                <c:pt idx="23578">
                  <c:v>57.012937772356921</c:v>
                </c:pt>
                <c:pt idx="23579">
                  <c:v>57.008869702412312</c:v>
                </c:pt>
                <c:pt idx="23580">
                  <c:v>57.004692471377957</c:v>
                </c:pt>
                <c:pt idx="23581">
                  <c:v>57.001672347894925</c:v>
                </c:pt>
                <c:pt idx="23582">
                  <c:v>56.997531503890499</c:v>
                </c:pt>
                <c:pt idx="23583">
                  <c:v>56.993572595035644</c:v>
                </c:pt>
                <c:pt idx="23584">
                  <c:v>56.989526357308982</c:v>
                </c:pt>
                <c:pt idx="23585">
                  <c:v>56.985283629620788</c:v>
                </c:pt>
                <c:pt idx="23586">
                  <c:v>56.981346552983879</c:v>
                </c:pt>
                <c:pt idx="23587">
                  <c:v>56.977394921535009</c:v>
                </c:pt>
                <c:pt idx="23588">
                  <c:v>56.973428735274169</c:v>
                </c:pt>
                <c:pt idx="23589">
                  <c:v>56.96987008374839</c:v>
                </c:pt>
                <c:pt idx="23590">
                  <c:v>56.965634633466166</c:v>
                </c:pt>
                <c:pt idx="23591">
                  <c:v>56.961784885701064</c:v>
                </c:pt>
                <c:pt idx="23592">
                  <c:v>56.95752032579491</c:v>
                </c:pt>
                <c:pt idx="23593">
                  <c:v>56.953743352089639</c:v>
                </c:pt>
                <c:pt idx="23594">
                  <c:v>56.949791720640754</c:v>
                </c:pt>
                <c:pt idx="23595">
                  <c:v>56.945650876636321</c:v>
                </c:pt>
                <c:pt idx="23596">
                  <c:v>56.941539142255813</c:v>
                </c:pt>
                <c:pt idx="23597">
                  <c:v>56.937463794905227</c:v>
                </c:pt>
                <c:pt idx="23598">
                  <c:v>56.933650434170033</c:v>
                </c:pt>
                <c:pt idx="23599">
                  <c:v>56.929502312759617</c:v>
                </c:pt>
                <c:pt idx="23600">
                  <c:v>56.925550681310746</c:v>
                </c:pt>
                <c:pt idx="23601">
                  <c:v>56.921693656139652</c:v>
                </c:pt>
                <c:pt idx="23602">
                  <c:v>56.917705637660866</c:v>
                </c:pt>
                <c:pt idx="23603">
                  <c:v>56.91397232839148</c:v>
                </c:pt>
                <c:pt idx="23604">
                  <c:v>56.909911535852864</c:v>
                </c:pt>
                <c:pt idx="23605">
                  <c:v>56.905894407750147</c:v>
                </c:pt>
                <c:pt idx="23606">
                  <c:v>56.901971885925192</c:v>
                </c:pt>
                <c:pt idx="23607">
                  <c:v>56.898224021843859</c:v>
                </c:pt>
                <c:pt idx="23608">
                  <c:v>56.894323332236873</c:v>
                </c:pt>
                <c:pt idx="23609">
                  <c:v>56.890393533005948</c:v>
                </c:pt>
                <c:pt idx="23610">
                  <c:v>56.886449178963048</c:v>
                </c:pt>
                <c:pt idx="23611">
                  <c:v>56.882344721988531</c:v>
                </c:pt>
                <c:pt idx="23612">
                  <c:v>56.878000110616568</c:v>
                </c:pt>
                <c:pt idx="23613">
                  <c:v>56.874121253227528</c:v>
                </c:pt>
                <c:pt idx="23614">
                  <c:v>56.869798474073505</c:v>
                </c:pt>
                <c:pt idx="23615">
                  <c:v>56.865737681534888</c:v>
                </c:pt>
                <c:pt idx="23616">
                  <c:v>56.861967985235594</c:v>
                </c:pt>
                <c:pt idx="23617">
                  <c:v>56.858110960064501</c:v>
                </c:pt>
                <c:pt idx="23618">
                  <c:v>56.854239380081452</c:v>
                </c:pt>
                <c:pt idx="23619">
                  <c:v>56.850120368294967</c:v>
                </c:pt>
                <c:pt idx="23620">
                  <c:v>56.846008633914458</c:v>
                </c:pt>
                <c:pt idx="23621">
                  <c:v>56.84167857735445</c:v>
                </c:pt>
                <c:pt idx="23622">
                  <c:v>56.837836106995333</c:v>
                </c:pt>
                <c:pt idx="23623">
                  <c:v>56.833906307764401</c:v>
                </c:pt>
                <c:pt idx="23624">
                  <c:v>56.830049282593322</c:v>
                </c:pt>
                <c:pt idx="23625">
                  <c:v>56.826083096332482</c:v>
                </c:pt>
                <c:pt idx="23626">
                  <c:v>56.82208052304172</c:v>
                </c:pt>
                <c:pt idx="23627">
                  <c:v>56.818128891592842</c:v>
                </c:pt>
                <c:pt idx="23628">
                  <c:v>56.814250034203809</c:v>
                </c:pt>
                <c:pt idx="23629">
                  <c:v>56.809934532455777</c:v>
                </c:pt>
                <c:pt idx="23630">
                  <c:v>56.805844630293208</c:v>
                </c:pt>
                <c:pt idx="23631">
                  <c:v>56.801965772904175</c:v>
                </c:pt>
                <c:pt idx="23632">
                  <c:v>56.798334347318566</c:v>
                </c:pt>
                <c:pt idx="23633">
                  <c:v>56.794644702485087</c:v>
                </c:pt>
                <c:pt idx="23634">
                  <c:v>56.790380142578933</c:v>
                </c:pt>
                <c:pt idx="23635">
                  <c:v>56.786326627446293</c:v>
                </c:pt>
                <c:pt idx="23636">
                  <c:v>56.782367718591445</c:v>
                </c:pt>
                <c:pt idx="23637">
                  <c:v>56.778277816428883</c:v>
                </c:pt>
                <c:pt idx="23638">
                  <c:v>56.774035088740682</c:v>
                </c:pt>
                <c:pt idx="23639">
                  <c:v>56.770127121727711</c:v>
                </c:pt>
                <c:pt idx="23640">
                  <c:v>56.766182767684825</c:v>
                </c:pt>
                <c:pt idx="23641">
                  <c:v>56.7623402973257</c:v>
                </c:pt>
                <c:pt idx="23642">
                  <c:v>56.75837411106486</c:v>
                </c:pt>
                <c:pt idx="23643">
                  <c:v>56.754422479615982</c:v>
                </c:pt>
                <c:pt idx="23644">
                  <c:v>56.750747389594466</c:v>
                </c:pt>
                <c:pt idx="23645">
                  <c:v>56.746853977393464</c:v>
                </c:pt>
                <c:pt idx="23646">
                  <c:v>56.743004229628355</c:v>
                </c:pt>
                <c:pt idx="23647">
                  <c:v>56.738586844196561</c:v>
                </c:pt>
                <c:pt idx="23648">
                  <c:v>56.734649767559652</c:v>
                </c:pt>
                <c:pt idx="23649">
                  <c:v>56.730960122726174</c:v>
                </c:pt>
                <c:pt idx="23650">
                  <c:v>56.727263200486711</c:v>
                </c:pt>
                <c:pt idx="23651">
                  <c:v>56.723144188700225</c:v>
                </c:pt>
                <c:pt idx="23652">
                  <c:v>56.718996067289808</c:v>
                </c:pt>
                <c:pt idx="23653">
                  <c:v>56.714920719939222</c:v>
                </c:pt>
                <c:pt idx="23654">
                  <c:v>56.710954533678368</c:v>
                </c:pt>
                <c:pt idx="23655">
                  <c:v>56.707133895537197</c:v>
                </c:pt>
                <c:pt idx="23656">
                  <c:v>56.703189541494311</c:v>
                </c:pt>
                <c:pt idx="23657">
                  <c:v>56.699063252301841</c:v>
                </c:pt>
                <c:pt idx="23658">
                  <c:v>56.695315388220493</c:v>
                </c:pt>
                <c:pt idx="23659">
                  <c:v>56.691451085643422</c:v>
                </c:pt>
                <c:pt idx="23660">
                  <c:v>56.687259299797113</c:v>
                </c:pt>
                <c:pt idx="23661">
                  <c:v>56.683511435715758</c:v>
                </c:pt>
                <c:pt idx="23662">
                  <c:v>56.679450643177141</c:v>
                </c:pt>
                <c:pt idx="23663">
                  <c:v>56.675680946877847</c:v>
                </c:pt>
                <c:pt idx="23664">
                  <c:v>56.671198064792193</c:v>
                </c:pt>
                <c:pt idx="23665">
                  <c:v>56.667195491501445</c:v>
                </c:pt>
                <c:pt idx="23666">
                  <c:v>56.66314925377479</c:v>
                </c:pt>
                <c:pt idx="23667">
                  <c:v>56.659299506009674</c:v>
                </c:pt>
                <c:pt idx="23668">
                  <c:v>56.655478867868503</c:v>
                </c:pt>
                <c:pt idx="23669">
                  <c:v>56.651585455667494</c:v>
                </c:pt>
                <c:pt idx="23670">
                  <c:v>56.647699320872469</c:v>
                </c:pt>
                <c:pt idx="23671">
                  <c:v>56.643798631265483</c:v>
                </c:pt>
                <c:pt idx="23672">
                  <c:v>56.640094431620035</c:v>
                </c:pt>
                <c:pt idx="23673">
                  <c:v>56.636193742013042</c:v>
                </c:pt>
                <c:pt idx="23674">
                  <c:v>56.632103839850487</c:v>
                </c:pt>
                <c:pt idx="23675">
                  <c:v>56.628457859452908</c:v>
                </c:pt>
                <c:pt idx="23676">
                  <c:v>56.624062306239068</c:v>
                </c:pt>
                <c:pt idx="23677">
                  <c:v>56.620103397384206</c:v>
                </c:pt>
                <c:pt idx="23678">
                  <c:v>56.615678734546428</c:v>
                </c:pt>
                <c:pt idx="23679">
                  <c:v>56.61168343866165</c:v>
                </c:pt>
                <c:pt idx="23680">
                  <c:v>56.607462543191403</c:v>
                </c:pt>
                <c:pt idx="23681">
                  <c:v>56.603780175763909</c:v>
                </c:pt>
                <c:pt idx="23682">
                  <c:v>56.600003202058637</c:v>
                </c:pt>
                <c:pt idx="23683">
                  <c:v>56.596182563917452</c:v>
                </c:pt>
                <c:pt idx="23684">
                  <c:v>56.592340093558327</c:v>
                </c:pt>
                <c:pt idx="23685">
                  <c:v>56.587929985532512</c:v>
                </c:pt>
                <c:pt idx="23686">
                  <c:v>56.584233063293055</c:v>
                </c:pt>
                <c:pt idx="23687">
                  <c:v>56.58052158624163</c:v>
                </c:pt>
                <c:pt idx="23688">
                  <c:v>56.576286135959407</c:v>
                </c:pt>
                <c:pt idx="23689">
                  <c:v>56.572269007856676</c:v>
                </c:pt>
                <c:pt idx="23690">
                  <c:v>56.568230047536019</c:v>
                </c:pt>
                <c:pt idx="23691">
                  <c:v>56.564525847890565</c:v>
                </c:pt>
                <c:pt idx="23692">
                  <c:v>56.560756151591271</c:v>
                </c:pt>
                <c:pt idx="23693">
                  <c:v>56.556666249428723</c:v>
                </c:pt>
                <c:pt idx="23694">
                  <c:v>56.552605456890106</c:v>
                </c:pt>
                <c:pt idx="23695">
                  <c:v>56.54848644510362</c:v>
                </c:pt>
                <c:pt idx="23696">
                  <c:v>56.544432929970981</c:v>
                </c:pt>
                <c:pt idx="23697">
                  <c:v>56.540706898107587</c:v>
                </c:pt>
                <c:pt idx="23698">
                  <c:v>56.536769821470678</c:v>
                </c:pt>
                <c:pt idx="23699">
                  <c:v>56.532519816376492</c:v>
                </c:pt>
                <c:pt idx="23700">
                  <c:v>56.528706455641299</c:v>
                </c:pt>
                <c:pt idx="23701">
                  <c:v>56.524834875658236</c:v>
                </c:pt>
                <c:pt idx="23702">
                  <c:v>56.520774083119619</c:v>
                </c:pt>
                <c:pt idx="23703">
                  <c:v>56.516473136183556</c:v>
                </c:pt>
                <c:pt idx="23704">
                  <c:v>56.512426898456894</c:v>
                </c:pt>
                <c:pt idx="23705">
                  <c:v>56.50836610591827</c:v>
                </c:pt>
                <c:pt idx="23706">
                  <c:v>56.50448724852923</c:v>
                </c:pt>
                <c:pt idx="23707">
                  <c:v>56.500499230050437</c:v>
                </c:pt>
                <c:pt idx="23708">
                  <c:v>56.496598540443458</c:v>
                </c:pt>
                <c:pt idx="23709">
                  <c:v>56.492574134934749</c:v>
                </c:pt>
                <c:pt idx="23710">
                  <c:v>56.488338684652526</c:v>
                </c:pt>
                <c:pt idx="23711">
                  <c:v>56.484532601323323</c:v>
                </c:pt>
                <c:pt idx="23712">
                  <c:v>56.480813846865907</c:v>
                </c:pt>
                <c:pt idx="23713">
                  <c:v>56.476825828387121</c:v>
                </c:pt>
                <c:pt idx="23714">
                  <c:v>56.472233785211721</c:v>
                </c:pt>
                <c:pt idx="23715">
                  <c:v>56.468114773425235</c:v>
                </c:pt>
                <c:pt idx="23716">
                  <c:v>56.463908432766949</c:v>
                </c:pt>
                <c:pt idx="23717">
                  <c:v>56.460000465753978</c:v>
                </c:pt>
                <c:pt idx="23718">
                  <c:v>56.456296266108531</c:v>
                </c:pt>
                <c:pt idx="23719">
                  <c:v>56.452228196163937</c:v>
                </c:pt>
                <c:pt idx="23720">
                  <c:v>56.448400280616774</c:v>
                </c:pt>
                <c:pt idx="23721">
                  <c:v>56.444375875108065</c:v>
                </c:pt>
                <c:pt idx="23722">
                  <c:v>56.440271418133548</c:v>
                </c:pt>
                <c:pt idx="23723">
                  <c:v>56.436494444428277</c:v>
                </c:pt>
                <c:pt idx="23724">
                  <c:v>56.432499148543499</c:v>
                </c:pt>
                <c:pt idx="23725">
                  <c:v>56.428773116680105</c:v>
                </c:pt>
                <c:pt idx="23726">
                  <c:v>56.424654104893627</c:v>
                </c:pt>
                <c:pt idx="23727">
                  <c:v>56.420331325739603</c:v>
                </c:pt>
                <c:pt idx="23728">
                  <c:v>56.416190481735164</c:v>
                </c:pt>
                <c:pt idx="23729">
                  <c:v>56.41208602476064</c:v>
                </c:pt>
                <c:pt idx="23730">
                  <c:v>56.407959735568184</c:v>
                </c:pt>
                <c:pt idx="23731">
                  <c:v>56.404211871486829</c:v>
                </c:pt>
                <c:pt idx="23732">
                  <c:v>56.400551336277282</c:v>
                </c:pt>
                <c:pt idx="23733">
                  <c:v>56.396577872610465</c:v>
                </c:pt>
                <c:pt idx="23734">
                  <c:v>56.392560744507733</c:v>
                </c:pt>
                <c:pt idx="23735">
                  <c:v>56.388594558246893</c:v>
                </c:pt>
                <c:pt idx="23736">
                  <c:v>56.384613817174092</c:v>
                </c:pt>
                <c:pt idx="23737">
                  <c:v>56.380480250575637</c:v>
                </c:pt>
                <c:pt idx="23738">
                  <c:v>56.376186581045559</c:v>
                </c:pt>
                <c:pt idx="23739">
                  <c:v>56.372533323241989</c:v>
                </c:pt>
                <c:pt idx="23740">
                  <c:v>56.368647188446971</c:v>
                </c:pt>
                <c:pt idx="23741">
                  <c:v>56.364520899254501</c:v>
                </c:pt>
                <c:pt idx="23742">
                  <c:v>56.360802144797084</c:v>
                </c:pt>
                <c:pt idx="23743">
                  <c:v>56.356450256019144</c:v>
                </c:pt>
                <c:pt idx="23744">
                  <c:v>56.352251192766836</c:v>
                </c:pt>
                <c:pt idx="23745">
                  <c:v>56.348386890189758</c:v>
                </c:pt>
                <c:pt idx="23746">
                  <c:v>56.344224213967372</c:v>
                </c:pt>
                <c:pt idx="23747">
                  <c:v>56.340177976240724</c:v>
                </c:pt>
                <c:pt idx="23748">
                  <c:v>56.336102628890139</c:v>
                </c:pt>
                <c:pt idx="23749">
                  <c:v>56.332391151838713</c:v>
                </c:pt>
                <c:pt idx="23750">
                  <c:v>56.327937379376991</c:v>
                </c:pt>
                <c:pt idx="23751">
                  <c:v>56.323745593530674</c:v>
                </c:pt>
                <c:pt idx="23752">
                  <c:v>56.319306375880927</c:v>
                </c:pt>
                <c:pt idx="23753">
                  <c:v>56.314903545261096</c:v>
                </c:pt>
                <c:pt idx="23754">
                  <c:v>56.311243010051548</c:v>
                </c:pt>
                <c:pt idx="23755">
                  <c:v>56.3071967723249</c:v>
                </c:pt>
                <c:pt idx="23756">
                  <c:v>56.303579901551245</c:v>
                </c:pt>
                <c:pt idx="23757">
                  <c:v>56.300035804837435</c:v>
                </c:pt>
                <c:pt idx="23758">
                  <c:v>56.295800354555212</c:v>
                </c:pt>
                <c:pt idx="23759">
                  <c:v>56.291899664948218</c:v>
                </c:pt>
                <c:pt idx="23760">
                  <c:v>56.288166355678847</c:v>
                </c:pt>
                <c:pt idx="23761">
                  <c:v>56.283748970247046</c:v>
                </c:pt>
                <c:pt idx="23762">
                  <c:v>56.279768229174245</c:v>
                </c:pt>
                <c:pt idx="23763">
                  <c:v>56.276064029528804</c:v>
                </c:pt>
                <c:pt idx="23764">
                  <c:v>56.272250668793603</c:v>
                </c:pt>
                <c:pt idx="23765">
                  <c:v>56.268328146968663</c:v>
                </c:pt>
                <c:pt idx="23766">
                  <c:v>56.264114528904393</c:v>
                </c:pt>
                <c:pt idx="23767">
                  <c:v>56.260024626741846</c:v>
                </c:pt>
                <c:pt idx="23768">
                  <c:v>56.25586195051946</c:v>
                </c:pt>
                <c:pt idx="23769">
                  <c:v>56.251590113207328</c:v>
                </c:pt>
                <c:pt idx="23770">
                  <c:v>56.247827694314012</c:v>
                </c:pt>
                <c:pt idx="23771">
                  <c:v>56.243934282113003</c:v>
                </c:pt>
                <c:pt idx="23772">
                  <c:v>56.240069979535932</c:v>
                </c:pt>
                <c:pt idx="23773">
                  <c:v>56.236103793275092</c:v>
                </c:pt>
                <c:pt idx="23774">
                  <c:v>56.231999336300575</c:v>
                </c:pt>
                <c:pt idx="23775">
                  <c:v>56.228229640001274</c:v>
                </c:pt>
                <c:pt idx="23776">
                  <c:v>56.224219789304541</c:v>
                </c:pt>
                <c:pt idx="23777">
                  <c:v>56.220129887141987</c:v>
                </c:pt>
                <c:pt idx="23778">
                  <c:v>56.216003597949516</c:v>
                </c:pt>
                <c:pt idx="23779">
                  <c:v>56.212095630936545</c:v>
                </c:pt>
                <c:pt idx="23780">
                  <c:v>56.208034838397921</c:v>
                </c:pt>
                <c:pt idx="23781">
                  <c:v>56.203959491047328</c:v>
                </c:pt>
                <c:pt idx="23782">
                  <c:v>56.20000058219248</c:v>
                </c:pt>
                <c:pt idx="23783">
                  <c:v>56.195990731495741</c:v>
                </c:pt>
                <c:pt idx="23784">
                  <c:v>56.191878997115232</c:v>
                </c:pt>
                <c:pt idx="23785">
                  <c:v>56.187621714615062</c:v>
                </c:pt>
                <c:pt idx="23786">
                  <c:v>56.183844740909784</c:v>
                </c:pt>
                <c:pt idx="23787">
                  <c:v>56.179245420328414</c:v>
                </c:pt>
                <c:pt idx="23788">
                  <c:v>56.175337453315436</c:v>
                </c:pt>
                <c:pt idx="23789">
                  <c:v>56.171167499687073</c:v>
                </c:pt>
                <c:pt idx="23790">
                  <c:v>56.167026655682626</c:v>
                </c:pt>
                <c:pt idx="23791">
                  <c:v>56.16279120540041</c:v>
                </c:pt>
                <c:pt idx="23792">
                  <c:v>56.158766799891701</c:v>
                </c:pt>
                <c:pt idx="23793">
                  <c:v>56.155295477237729</c:v>
                </c:pt>
                <c:pt idx="23794">
                  <c:v>56.151489393908513</c:v>
                </c:pt>
                <c:pt idx="23795">
                  <c:v>56.147603259113488</c:v>
                </c:pt>
                <c:pt idx="23796">
                  <c:v>56.144095549429593</c:v>
                </c:pt>
                <c:pt idx="23797">
                  <c:v>56.140005647267046</c:v>
                </c:pt>
                <c:pt idx="23798">
                  <c:v>56.135624648865154</c:v>
                </c:pt>
                <c:pt idx="23799">
                  <c:v>56.131753068882105</c:v>
                </c:pt>
                <c:pt idx="23800">
                  <c:v>56.127561283035774</c:v>
                </c:pt>
                <c:pt idx="23801">
                  <c:v>56.123253058693734</c:v>
                </c:pt>
                <c:pt idx="23802">
                  <c:v>56.118857505479895</c:v>
                </c:pt>
                <c:pt idx="23803">
                  <c:v>56.114869487001094</c:v>
                </c:pt>
                <c:pt idx="23804">
                  <c:v>56.110794139650508</c:v>
                </c:pt>
                <c:pt idx="23805">
                  <c:v>56.107126327034976</c:v>
                </c:pt>
                <c:pt idx="23806">
                  <c:v>56.10305097968439</c:v>
                </c:pt>
                <c:pt idx="23807">
                  <c:v>56.099237618949196</c:v>
                </c:pt>
                <c:pt idx="23808">
                  <c:v>56.094812956111419</c:v>
                </c:pt>
                <c:pt idx="23809">
                  <c:v>56.090752163572802</c:v>
                </c:pt>
                <c:pt idx="23810">
                  <c:v>56.086880583589739</c:v>
                </c:pt>
                <c:pt idx="23811">
                  <c:v>56.083234603192153</c:v>
                </c:pt>
                <c:pt idx="23812">
                  <c:v>56.079559513170643</c:v>
                </c:pt>
                <c:pt idx="23813">
                  <c:v>56.075527830255957</c:v>
                </c:pt>
                <c:pt idx="23814">
                  <c:v>56.07151070215324</c:v>
                </c:pt>
                <c:pt idx="23815">
                  <c:v>56.067406245178717</c:v>
                </c:pt>
                <c:pt idx="23816">
                  <c:v>56.063229014144369</c:v>
                </c:pt>
                <c:pt idx="23817">
                  <c:v>56.059037228298045</c:v>
                </c:pt>
                <c:pt idx="23818">
                  <c:v>56.055180203126952</c:v>
                </c:pt>
                <c:pt idx="23819">
                  <c:v>56.051534222729373</c:v>
                </c:pt>
                <c:pt idx="23820">
                  <c:v>56.047728139400164</c:v>
                </c:pt>
                <c:pt idx="23821">
                  <c:v>56.043732843515393</c:v>
                </c:pt>
                <c:pt idx="23822">
                  <c:v>56.039322735489584</c:v>
                </c:pt>
                <c:pt idx="23823">
                  <c:v>56.035283775168907</c:v>
                </c:pt>
                <c:pt idx="23824">
                  <c:v>56.031557743305505</c:v>
                </c:pt>
                <c:pt idx="23825">
                  <c:v>56.027220409339527</c:v>
                </c:pt>
                <c:pt idx="23826">
                  <c:v>56.023057733117142</c:v>
                </c:pt>
                <c:pt idx="23827">
                  <c:v>56.019004217984502</c:v>
                </c:pt>
                <c:pt idx="23828">
                  <c:v>56.014885206198016</c:v>
                </c:pt>
                <c:pt idx="23829">
                  <c:v>56.010889910313246</c:v>
                </c:pt>
                <c:pt idx="23830">
                  <c:v>56.00663990521906</c:v>
                </c:pt>
                <c:pt idx="23831">
                  <c:v>56.002942982979597</c:v>
                </c:pt>
                <c:pt idx="23832">
                  <c:v>55.998867635629011</c:v>
                </c:pt>
                <c:pt idx="23833">
                  <c:v>55.994916004180141</c:v>
                </c:pt>
                <c:pt idx="23834">
                  <c:v>55.991306410812477</c:v>
                </c:pt>
                <c:pt idx="23835">
                  <c:v>55.987522159701221</c:v>
                </c:pt>
                <c:pt idx="23836">
                  <c:v>55.982930116525822</c:v>
                </c:pt>
                <c:pt idx="23837">
                  <c:v>55.978723775867536</c:v>
                </c:pt>
                <c:pt idx="23838">
                  <c:v>55.97456109964515</c:v>
                </c:pt>
                <c:pt idx="23839">
                  <c:v>55.970616745602264</c:v>
                </c:pt>
                <c:pt idx="23840">
                  <c:v>55.966199360170464</c:v>
                </c:pt>
                <c:pt idx="23841">
                  <c:v>55.962174954661762</c:v>
                </c:pt>
                <c:pt idx="23842">
                  <c:v>55.95837614873853</c:v>
                </c:pt>
                <c:pt idx="23843">
                  <c:v>55.954657394281114</c:v>
                </c:pt>
                <c:pt idx="23844">
                  <c:v>55.950603879148488</c:v>
                </c:pt>
                <c:pt idx="23845">
                  <c:v>55.94644848033208</c:v>
                </c:pt>
                <c:pt idx="23846">
                  <c:v>55.942285804109694</c:v>
                </c:pt>
                <c:pt idx="23847">
                  <c:v>55.938392391908685</c:v>
                </c:pt>
                <c:pt idx="23848">
                  <c:v>55.934491702301706</c:v>
                </c:pt>
                <c:pt idx="23849">
                  <c:v>55.930401800139137</c:v>
                </c:pt>
                <c:pt idx="23850">
                  <c:v>55.926290065758643</c:v>
                </c:pt>
                <c:pt idx="23851">
                  <c:v>55.922651362767041</c:v>
                </c:pt>
                <c:pt idx="23852">
                  <c:v>55.918532350980556</c:v>
                </c:pt>
                <c:pt idx="23853">
                  <c:v>55.914486113253901</c:v>
                </c:pt>
                <c:pt idx="23854">
                  <c:v>55.910126947069962</c:v>
                </c:pt>
                <c:pt idx="23855">
                  <c:v>55.905862387163822</c:v>
                </c:pt>
                <c:pt idx="23856">
                  <c:v>55.901757930189298</c:v>
                </c:pt>
                <c:pt idx="23857">
                  <c:v>55.897900905018204</c:v>
                </c:pt>
                <c:pt idx="23858">
                  <c:v>55.893607235488119</c:v>
                </c:pt>
                <c:pt idx="23859">
                  <c:v>55.889531888137533</c:v>
                </c:pt>
                <c:pt idx="23860">
                  <c:v>55.885456540786947</c:v>
                </c:pt>
                <c:pt idx="23861">
                  <c:v>55.881584960803885</c:v>
                </c:pt>
                <c:pt idx="23862">
                  <c:v>55.877262181649868</c:v>
                </c:pt>
                <c:pt idx="23863">
                  <c:v>55.873070395803559</c:v>
                </c:pt>
                <c:pt idx="23864">
                  <c:v>55.869482634653835</c:v>
                </c:pt>
                <c:pt idx="23865">
                  <c:v>55.865370900273334</c:v>
                </c:pt>
                <c:pt idx="23866">
                  <c:v>55.860771579691956</c:v>
                </c:pt>
                <c:pt idx="23867">
                  <c:v>55.857001883392662</c:v>
                </c:pt>
                <c:pt idx="23868">
                  <c:v>55.853130303409607</c:v>
                </c:pt>
                <c:pt idx="23869">
                  <c:v>55.84920050417869</c:v>
                </c:pt>
                <c:pt idx="23870">
                  <c:v>55.845008718332366</c:v>
                </c:pt>
                <c:pt idx="23871">
                  <c:v>55.841057086883495</c:v>
                </c:pt>
                <c:pt idx="23872">
                  <c:v>55.83725828096027</c:v>
                </c:pt>
                <c:pt idx="23873">
                  <c:v>55.832906392182316</c:v>
                </c:pt>
                <c:pt idx="23874">
                  <c:v>55.828976592951399</c:v>
                </c:pt>
                <c:pt idx="23875">
                  <c:v>55.824442769023861</c:v>
                </c:pt>
                <c:pt idx="23876">
                  <c:v>55.820156376899767</c:v>
                </c:pt>
                <c:pt idx="23877">
                  <c:v>55.816532228720128</c:v>
                </c:pt>
                <c:pt idx="23878">
                  <c:v>55.812595152083233</c:v>
                </c:pt>
                <c:pt idx="23879">
                  <c:v>55.80860713360444</c:v>
                </c:pt>
                <c:pt idx="23880">
                  <c:v>55.804662779561539</c:v>
                </c:pt>
                <c:pt idx="23881">
                  <c:v>55.800922192886183</c:v>
                </c:pt>
                <c:pt idx="23882">
                  <c:v>55.797043335497143</c:v>
                </c:pt>
                <c:pt idx="23883">
                  <c:v>55.792800607808942</c:v>
                </c:pt>
                <c:pt idx="23884">
                  <c:v>55.789096408163495</c:v>
                </c:pt>
                <c:pt idx="23885">
                  <c:v>55.784780906415463</c:v>
                </c:pt>
                <c:pt idx="23886">
                  <c:v>55.780312579141786</c:v>
                </c:pt>
                <c:pt idx="23887">
                  <c:v>55.776295451039068</c:v>
                </c:pt>
                <c:pt idx="23888">
                  <c:v>55.77272224470132</c:v>
                </c:pt>
                <c:pt idx="23889">
                  <c:v>55.76850862663705</c:v>
                </c:pt>
                <c:pt idx="23890">
                  <c:v>55.764666156277919</c:v>
                </c:pt>
                <c:pt idx="23891">
                  <c:v>55.760459815619633</c:v>
                </c:pt>
                <c:pt idx="23892">
                  <c:v>55.756304416803239</c:v>
                </c:pt>
                <c:pt idx="23893">
                  <c:v>55.752199959828715</c:v>
                </c:pt>
                <c:pt idx="23894">
                  <c:v>55.748000896576414</c:v>
                </c:pt>
                <c:pt idx="23895">
                  <c:v>55.744202090653197</c:v>
                </c:pt>
                <c:pt idx="23896">
                  <c:v>55.740199517362434</c:v>
                </c:pt>
                <c:pt idx="23897">
                  <c:v>55.736488040311002</c:v>
                </c:pt>
                <c:pt idx="23898">
                  <c:v>55.732631015139908</c:v>
                </c:pt>
                <c:pt idx="23899">
                  <c:v>55.728308235985892</c:v>
                </c:pt>
                <c:pt idx="23900">
                  <c:v>55.72425472085326</c:v>
                </c:pt>
                <c:pt idx="23901">
                  <c:v>55.72037586346422</c:v>
                </c:pt>
                <c:pt idx="23902">
                  <c:v>55.716540670511073</c:v>
                </c:pt>
                <c:pt idx="23903">
                  <c:v>55.712290665416894</c:v>
                </c:pt>
                <c:pt idx="23904">
                  <c:v>55.707800505925263</c:v>
                </c:pt>
                <c:pt idx="23905">
                  <c:v>55.703761545604593</c:v>
                </c:pt>
                <c:pt idx="23906">
                  <c:v>55.699722585283915</c:v>
                </c:pt>
                <c:pt idx="23907">
                  <c:v>55.69553807684359</c:v>
                </c:pt>
                <c:pt idx="23908">
                  <c:v>55.691688329078474</c:v>
                </c:pt>
                <c:pt idx="23909">
                  <c:v>55.687743975035588</c:v>
                </c:pt>
                <c:pt idx="23910">
                  <c:v>55.683624963249102</c:v>
                </c:pt>
                <c:pt idx="23911">
                  <c:v>55.679287629283117</c:v>
                </c:pt>
                <c:pt idx="23912">
                  <c:v>55.675103120842785</c:v>
                </c:pt>
                <c:pt idx="23913">
                  <c:v>55.671180599017845</c:v>
                </c:pt>
                <c:pt idx="23914">
                  <c:v>55.666923316517668</c:v>
                </c:pt>
                <c:pt idx="23915">
                  <c:v>55.662811582137174</c:v>
                </c:pt>
                <c:pt idx="23916">
                  <c:v>55.658561577042988</c:v>
                </c:pt>
                <c:pt idx="23917">
                  <c:v>55.654864654803525</c:v>
                </c:pt>
                <c:pt idx="23918">
                  <c:v>55.650731088205077</c:v>
                </c:pt>
                <c:pt idx="23919">
                  <c:v>55.6466484634485</c:v>
                </c:pt>
                <c:pt idx="23920">
                  <c:v>55.642616780533807</c:v>
                </c:pt>
                <c:pt idx="23921">
                  <c:v>55.638796142392636</c:v>
                </c:pt>
                <c:pt idx="23922">
                  <c:v>55.634851788349735</c:v>
                </c:pt>
                <c:pt idx="23923">
                  <c:v>55.63075460878121</c:v>
                </c:pt>
                <c:pt idx="23924">
                  <c:v>55.626482771469064</c:v>
                </c:pt>
                <c:pt idx="23925">
                  <c:v>55.6225311400202</c:v>
                </c:pt>
                <c:pt idx="23926">
                  <c:v>55.618230193084138</c:v>
                </c:pt>
                <c:pt idx="23927">
                  <c:v>55.614387722725013</c:v>
                </c:pt>
                <c:pt idx="23928">
                  <c:v>55.610254156126551</c:v>
                </c:pt>
                <c:pt idx="23929">
                  <c:v>55.606331634301611</c:v>
                </c:pt>
                <c:pt idx="23930">
                  <c:v>55.60197246811768</c:v>
                </c:pt>
                <c:pt idx="23931">
                  <c:v>55.598028114074793</c:v>
                </c:pt>
                <c:pt idx="23932">
                  <c:v>55.5942147533396</c:v>
                </c:pt>
                <c:pt idx="23933">
                  <c:v>55.590066631929183</c:v>
                </c:pt>
                <c:pt idx="23934">
                  <c:v>55.585612859467467</c:v>
                </c:pt>
                <c:pt idx="23935">
                  <c:v>55.58193049203998</c:v>
                </c:pt>
                <c:pt idx="23936">
                  <c:v>55.578138963522726</c:v>
                </c:pt>
                <c:pt idx="23937">
                  <c:v>55.574056338766155</c:v>
                </c:pt>
                <c:pt idx="23938">
                  <c:v>55.570279365060884</c:v>
                </c:pt>
                <c:pt idx="23939">
                  <c:v>55.566182185492337</c:v>
                </c:pt>
                <c:pt idx="23940">
                  <c:v>55.561721135624644</c:v>
                </c:pt>
                <c:pt idx="23941">
                  <c:v>55.557391079064644</c:v>
                </c:pt>
                <c:pt idx="23942">
                  <c:v>55.553606827953381</c:v>
                </c:pt>
                <c:pt idx="23943">
                  <c:v>55.549647919098533</c:v>
                </c:pt>
                <c:pt idx="23944">
                  <c:v>55.545638068401793</c:v>
                </c:pt>
                <c:pt idx="23945">
                  <c:v>55.541308011841792</c:v>
                </c:pt>
                <c:pt idx="23946">
                  <c:v>55.536985232687776</c:v>
                </c:pt>
                <c:pt idx="23947">
                  <c:v>55.53295354977309</c:v>
                </c:pt>
                <c:pt idx="23948">
                  <c:v>55.528856370204551</c:v>
                </c:pt>
                <c:pt idx="23949">
                  <c:v>55.524650029546265</c:v>
                </c:pt>
                <c:pt idx="23950">
                  <c:v>55.520887610652956</c:v>
                </c:pt>
                <c:pt idx="23951">
                  <c:v>55.517030585481862</c:v>
                </c:pt>
                <c:pt idx="23952">
                  <c:v>55.513057121815038</c:v>
                </c:pt>
                <c:pt idx="23953">
                  <c:v>55.508879890780683</c:v>
                </c:pt>
                <c:pt idx="23954">
                  <c:v>55.504680827528382</c:v>
                </c:pt>
                <c:pt idx="23955">
                  <c:v>55.500860189387211</c:v>
                </c:pt>
                <c:pt idx="23956">
                  <c:v>55.496763009818672</c:v>
                </c:pt>
                <c:pt idx="23957">
                  <c:v>55.492556669160386</c:v>
                </c:pt>
                <c:pt idx="23958">
                  <c:v>55.488270277036293</c:v>
                </c:pt>
                <c:pt idx="23959">
                  <c:v>55.483998439724161</c:v>
                </c:pt>
                <c:pt idx="23960">
                  <c:v>55.480236020830844</c:v>
                </c:pt>
                <c:pt idx="23961">
                  <c:v>55.476160673480258</c:v>
                </c:pt>
                <c:pt idx="23962">
                  <c:v>55.472187209813427</c:v>
                </c:pt>
                <c:pt idx="23963">
                  <c:v>55.468388403890209</c:v>
                </c:pt>
                <c:pt idx="23964">
                  <c:v>55.464152953607993</c:v>
                </c:pt>
                <c:pt idx="23965">
                  <c:v>55.460157657723222</c:v>
                </c:pt>
                <c:pt idx="23966">
                  <c:v>55.455689330449545</c:v>
                </c:pt>
                <c:pt idx="23967">
                  <c:v>55.451694034564767</c:v>
                </c:pt>
                <c:pt idx="23968">
                  <c:v>55.447807899769742</c:v>
                </c:pt>
                <c:pt idx="23969">
                  <c:v>55.443572449487519</c:v>
                </c:pt>
                <c:pt idx="23970">
                  <c:v>55.439598985820702</c:v>
                </c:pt>
                <c:pt idx="23971">
                  <c:v>55.435887508769277</c:v>
                </c:pt>
                <c:pt idx="23972">
                  <c:v>55.4316302262691</c:v>
                </c:pt>
                <c:pt idx="23973">
                  <c:v>55.427547601512529</c:v>
                </c:pt>
                <c:pt idx="23974">
                  <c:v>55.423217544952529</c:v>
                </c:pt>
                <c:pt idx="23975">
                  <c:v>55.419185862037843</c:v>
                </c:pt>
                <c:pt idx="23976">
                  <c:v>55.414535599614588</c:v>
                </c:pt>
                <c:pt idx="23977">
                  <c:v>55.410125491588772</c:v>
                </c:pt>
                <c:pt idx="23978">
                  <c:v>55.406581394874955</c:v>
                </c:pt>
                <c:pt idx="23979">
                  <c:v>55.402833530793615</c:v>
                </c:pt>
                <c:pt idx="23980">
                  <c:v>55.398714519007129</c:v>
                </c:pt>
                <c:pt idx="23981">
                  <c:v>55.394639171656536</c:v>
                </c:pt>
                <c:pt idx="23982">
                  <c:v>55.390811256109387</c:v>
                </c:pt>
                <c:pt idx="23983">
                  <c:v>55.38655397360921</c:v>
                </c:pt>
                <c:pt idx="23984">
                  <c:v>55.382529568100502</c:v>
                </c:pt>
                <c:pt idx="23985">
                  <c:v>55.378410556314016</c:v>
                </c:pt>
                <c:pt idx="23986">
                  <c:v>55.374233325279661</c:v>
                </c:pt>
                <c:pt idx="23987">
                  <c:v>55.370099758681214</c:v>
                </c:pt>
                <c:pt idx="23988">
                  <c:v>55.366148127232343</c:v>
                </c:pt>
                <c:pt idx="23989">
                  <c:v>55.362130999129619</c:v>
                </c:pt>
                <c:pt idx="23990">
                  <c:v>55.357851884411502</c:v>
                </c:pt>
                <c:pt idx="23991">
                  <c:v>55.353638266347239</c:v>
                </c:pt>
                <c:pt idx="23992">
                  <c:v>55.349810350800077</c:v>
                </c:pt>
                <c:pt idx="23993">
                  <c:v>55.345342023526399</c:v>
                </c:pt>
                <c:pt idx="23994">
                  <c:v>55.341041076590322</c:v>
                </c:pt>
                <c:pt idx="23995">
                  <c:v>55.337336876944889</c:v>
                </c:pt>
                <c:pt idx="23996">
                  <c:v>55.333399800307973</c:v>
                </c:pt>
                <c:pt idx="23997">
                  <c:v>55.329200737055672</c:v>
                </c:pt>
                <c:pt idx="23998">
                  <c:v>55.325008951209355</c:v>
                </c:pt>
                <c:pt idx="23999">
                  <c:v>55.321064597166469</c:v>
                </c:pt>
                <c:pt idx="24000">
                  <c:v>55.317011082033829</c:v>
                </c:pt>
                <c:pt idx="24001">
                  <c:v>55.312899347653335</c:v>
                </c:pt>
                <c:pt idx="24002">
                  <c:v>55.309093264324119</c:v>
                </c:pt>
                <c:pt idx="24003">
                  <c:v>55.305083413627379</c:v>
                </c:pt>
                <c:pt idx="24004">
                  <c:v>55.301044453306702</c:v>
                </c:pt>
                <c:pt idx="24005">
                  <c:v>55.297020047797993</c:v>
                </c:pt>
                <c:pt idx="24006">
                  <c:v>55.292639049396122</c:v>
                </c:pt>
                <c:pt idx="24007">
                  <c:v>55.288119780280553</c:v>
                </c:pt>
                <c:pt idx="24008">
                  <c:v>55.283789723720552</c:v>
                </c:pt>
                <c:pt idx="24009">
                  <c:v>55.279969085579381</c:v>
                </c:pt>
                <c:pt idx="24010">
                  <c:v>55.275951957476664</c:v>
                </c:pt>
                <c:pt idx="24011">
                  <c:v>55.271942106779917</c:v>
                </c:pt>
                <c:pt idx="24012">
                  <c:v>55.26747377950624</c:v>
                </c:pt>
                <c:pt idx="24013">
                  <c:v>55.263529425463339</c:v>
                </c:pt>
                <c:pt idx="24014">
                  <c:v>55.259112040031553</c:v>
                </c:pt>
                <c:pt idx="24015">
                  <c:v>55.255473337039952</c:v>
                </c:pt>
                <c:pt idx="24016">
                  <c:v>55.251725472958611</c:v>
                </c:pt>
                <c:pt idx="24017">
                  <c:v>55.247482745270403</c:v>
                </c:pt>
                <c:pt idx="24018">
                  <c:v>55.243363733483918</c:v>
                </c:pt>
                <c:pt idx="24019">
                  <c:v>55.239084618765808</c:v>
                </c:pt>
                <c:pt idx="24020">
                  <c:v>55.235293090248561</c:v>
                </c:pt>
                <c:pt idx="24021">
                  <c:v>55.231254129927891</c:v>
                </c:pt>
                <c:pt idx="24022">
                  <c:v>55.226822189684135</c:v>
                </c:pt>
                <c:pt idx="24023">
                  <c:v>55.22261584902585</c:v>
                </c:pt>
                <c:pt idx="24024">
                  <c:v>55.218424063179526</c:v>
                </c:pt>
                <c:pt idx="24025">
                  <c:v>55.214494263948602</c:v>
                </c:pt>
                <c:pt idx="24026">
                  <c:v>55.210433471409978</c:v>
                </c:pt>
                <c:pt idx="24027">
                  <c:v>55.206474562555115</c:v>
                </c:pt>
                <c:pt idx="24028">
                  <c:v>55.202246389678891</c:v>
                </c:pt>
                <c:pt idx="24029">
                  <c:v>55.198483970785581</c:v>
                </c:pt>
                <c:pt idx="24030">
                  <c:v>55.194626945614488</c:v>
                </c:pt>
                <c:pt idx="24031">
                  <c:v>55.190507933827995</c:v>
                </c:pt>
                <c:pt idx="24032">
                  <c:v>55.186745514934685</c:v>
                </c:pt>
                <c:pt idx="24033">
                  <c:v>55.182953986417452</c:v>
                </c:pt>
                <c:pt idx="24034">
                  <c:v>55.178543878391629</c:v>
                </c:pt>
                <c:pt idx="24035">
                  <c:v>55.174075551117951</c:v>
                </c:pt>
                <c:pt idx="24036">
                  <c:v>55.169738217151973</c:v>
                </c:pt>
                <c:pt idx="24037">
                  <c:v>55.16570653423728</c:v>
                </c:pt>
                <c:pt idx="24038">
                  <c:v>55.161391032489249</c:v>
                </c:pt>
                <c:pt idx="24039">
                  <c:v>55.157133749989086</c:v>
                </c:pt>
                <c:pt idx="24040">
                  <c:v>55.152832803053009</c:v>
                </c:pt>
                <c:pt idx="24041">
                  <c:v>55.148953945663969</c:v>
                </c:pt>
                <c:pt idx="24042">
                  <c:v>55.145082365680921</c:v>
                </c:pt>
                <c:pt idx="24043">
                  <c:v>55.141014295736312</c:v>
                </c:pt>
                <c:pt idx="24044">
                  <c:v>55.136727903612204</c:v>
                </c:pt>
                <c:pt idx="24045">
                  <c:v>55.132739885133418</c:v>
                </c:pt>
                <c:pt idx="24046">
                  <c:v>55.128329777107609</c:v>
                </c:pt>
                <c:pt idx="24047">
                  <c:v>55.124370868252747</c:v>
                </c:pt>
                <c:pt idx="24048">
                  <c:v>55.120018979474807</c:v>
                </c:pt>
                <c:pt idx="24049">
                  <c:v>55.115907245094299</c:v>
                </c:pt>
                <c:pt idx="24050">
                  <c:v>55.11201383289329</c:v>
                </c:pt>
                <c:pt idx="24051">
                  <c:v>55.108040369226472</c:v>
                </c:pt>
                <c:pt idx="24052">
                  <c:v>55.103972299281864</c:v>
                </c:pt>
                <c:pt idx="24053">
                  <c:v>55.099562191256048</c:v>
                </c:pt>
                <c:pt idx="24054">
                  <c:v>55.095399515033662</c:v>
                </c:pt>
                <c:pt idx="24055">
                  <c:v>55.091389664336923</c:v>
                </c:pt>
                <c:pt idx="24056">
                  <c:v>55.087110549618799</c:v>
                </c:pt>
                <c:pt idx="24057">
                  <c:v>55.083107976328051</c:v>
                </c:pt>
                <c:pt idx="24058">
                  <c:v>55.079083570819343</c:v>
                </c:pt>
                <c:pt idx="24059">
                  <c:v>55.075117384558503</c:v>
                </c:pt>
                <c:pt idx="24060">
                  <c:v>55.071311301229301</c:v>
                </c:pt>
                <c:pt idx="24061">
                  <c:v>55.067330560156492</c:v>
                </c:pt>
                <c:pt idx="24062">
                  <c:v>55.062993226190507</c:v>
                </c:pt>
                <c:pt idx="24063">
                  <c:v>55.058888769215983</c:v>
                </c:pt>
                <c:pt idx="24064">
                  <c:v>55.054820699271389</c:v>
                </c:pt>
                <c:pt idx="24065">
                  <c:v>55.051203828497741</c:v>
                </c:pt>
                <c:pt idx="24066">
                  <c:v>55.04696837821551</c:v>
                </c:pt>
                <c:pt idx="24067">
                  <c:v>55.04266015387347</c:v>
                </c:pt>
                <c:pt idx="24068">
                  <c:v>55.038577529116893</c:v>
                </c:pt>
                <c:pt idx="24069">
                  <c:v>55.034567678420167</c:v>
                </c:pt>
                <c:pt idx="24070">
                  <c:v>55.029968357838776</c:v>
                </c:pt>
                <c:pt idx="24071">
                  <c:v>55.025660133496736</c:v>
                </c:pt>
                <c:pt idx="24072">
                  <c:v>55.021846772761542</c:v>
                </c:pt>
                <c:pt idx="24073">
                  <c:v>55.018062521650279</c:v>
                </c:pt>
                <c:pt idx="24074">
                  <c:v>55.013783406932163</c:v>
                </c:pt>
                <c:pt idx="24075">
                  <c:v>55.009664395145677</c:v>
                </c:pt>
                <c:pt idx="24076">
                  <c:v>55.005880144034414</c:v>
                </c:pt>
                <c:pt idx="24077">
                  <c:v>55.001892125555628</c:v>
                </c:pt>
                <c:pt idx="24078">
                  <c:v>54.997409243469974</c:v>
                </c:pt>
                <c:pt idx="24079">
                  <c:v>54.993057354692034</c:v>
                </c:pt>
                <c:pt idx="24080">
                  <c:v>54.98892378809358</c:v>
                </c:pt>
                <c:pt idx="24081">
                  <c:v>54.984673782999394</c:v>
                </c:pt>
                <c:pt idx="24082">
                  <c:v>54.980401945687262</c:v>
                </c:pt>
                <c:pt idx="24083">
                  <c:v>54.976297488712746</c:v>
                </c:pt>
                <c:pt idx="24084">
                  <c:v>54.97252051500746</c:v>
                </c:pt>
                <c:pt idx="24085">
                  <c:v>54.968110406981651</c:v>
                </c:pt>
                <c:pt idx="24086">
                  <c:v>54.96447170399005</c:v>
                </c:pt>
                <c:pt idx="24087">
                  <c:v>54.960585569195032</c:v>
                </c:pt>
                <c:pt idx="24088">
                  <c:v>54.956575718498293</c:v>
                </c:pt>
                <c:pt idx="24089">
                  <c:v>54.952238384532301</c:v>
                </c:pt>
                <c:pt idx="24090">
                  <c:v>54.947915605378292</c:v>
                </c:pt>
                <c:pt idx="24091">
                  <c:v>54.943541884382398</c:v>
                </c:pt>
                <c:pt idx="24092">
                  <c:v>54.939626639963436</c:v>
                </c:pt>
                <c:pt idx="24093">
                  <c:v>54.935434854117119</c:v>
                </c:pt>
                <c:pt idx="24094">
                  <c:v>54.931403171202433</c:v>
                </c:pt>
                <c:pt idx="24095">
                  <c:v>54.92716772092021</c:v>
                </c:pt>
                <c:pt idx="24096">
                  <c:v>54.922619342180724</c:v>
                </c:pt>
                <c:pt idx="24097">
                  <c:v>54.91860949148397</c:v>
                </c:pt>
                <c:pt idx="24098">
                  <c:v>54.914723356688953</c:v>
                </c:pt>
                <c:pt idx="24099">
                  <c:v>54.910531570842636</c:v>
                </c:pt>
                <c:pt idx="24100">
                  <c:v>54.906528997551874</c:v>
                </c:pt>
                <c:pt idx="24101">
                  <c:v>54.902366321329495</c:v>
                </c:pt>
                <c:pt idx="24102">
                  <c:v>54.898247309543002</c:v>
                </c:pt>
                <c:pt idx="24103">
                  <c:v>54.894586774333462</c:v>
                </c:pt>
                <c:pt idx="24104">
                  <c:v>54.890198498525599</c:v>
                </c:pt>
                <c:pt idx="24105">
                  <c:v>54.885904828995514</c:v>
                </c:pt>
                <c:pt idx="24106">
                  <c:v>54.881829481644928</c:v>
                </c:pt>
                <c:pt idx="24107">
                  <c:v>54.877710469858442</c:v>
                </c:pt>
                <c:pt idx="24108">
                  <c:v>54.873140258900996</c:v>
                </c:pt>
                <c:pt idx="24109">
                  <c:v>54.868999414896557</c:v>
                </c:pt>
                <c:pt idx="24110">
                  <c:v>54.86514966713144</c:v>
                </c:pt>
                <c:pt idx="24111">
                  <c:v>54.860797778353501</c:v>
                </c:pt>
                <c:pt idx="24112">
                  <c:v>54.856678766567015</c:v>
                </c:pt>
                <c:pt idx="24113">
                  <c:v>54.85254519996856</c:v>
                </c:pt>
                <c:pt idx="24114">
                  <c:v>54.848397078558143</c:v>
                </c:pt>
                <c:pt idx="24115">
                  <c:v>54.844350840831481</c:v>
                </c:pt>
                <c:pt idx="24116">
                  <c:v>54.840260938668941</c:v>
                </c:pt>
                <c:pt idx="24117">
                  <c:v>54.83602548838671</c:v>
                </c:pt>
                <c:pt idx="24118">
                  <c:v>54.831935586224155</c:v>
                </c:pt>
                <c:pt idx="24119">
                  <c:v>54.827903903309469</c:v>
                </c:pt>
                <c:pt idx="24120">
                  <c:v>54.823690285245206</c:v>
                </c:pt>
                <c:pt idx="24121">
                  <c:v>54.81975320860829</c:v>
                </c:pt>
                <c:pt idx="24122">
                  <c:v>54.81587435121925</c:v>
                </c:pt>
                <c:pt idx="24123">
                  <c:v>54.811806281274656</c:v>
                </c:pt>
                <c:pt idx="24124">
                  <c:v>54.807927423885602</c:v>
                </c:pt>
                <c:pt idx="24125">
                  <c:v>54.803619199543562</c:v>
                </c:pt>
                <c:pt idx="24126">
                  <c:v>54.799653013282722</c:v>
                </c:pt>
                <c:pt idx="24127">
                  <c:v>54.795635885179991</c:v>
                </c:pt>
                <c:pt idx="24128">
                  <c:v>54.791626034483251</c:v>
                </c:pt>
                <c:pt idx="24129">
                  <c:v>54.78784906077798</c:v>
                </c:pt>
                <c:pt idx="24130">
                  <c:v>54.783533559029948</c:v>
                </c:pt>
                <c:pt idx="24131">
                  <c:v>54.779043399538317</c:v>
                </c:pt>
                <c:pt idx="24132">
                  <c:v>54.774713342978323</c:v>
                </c:pt>
                <c:pt idx="24133">
                  <c:v>54.770419673448231</c:v>
                </c:pt>
                <c:pt idx="24134">
                  <c:v>54.766169668354046</c:v>
                </c:pt>
                <c:pt idx="24135">
                  <c:v>54.761766837734214</c:v>
                </c:pt>
                <c:pt idx="24136">
                  <c:v>54.757720600007566</c:v>
                </c:pt>
                <c:pt idx="24137">
                  <c:v>54.753849020024504</c:v>
                </c:pt>
                <c:pt idx="24138">
                  <c:v>54.749424357186726</c:v>
                </c:pt>
                <c:pt idx="24139">
                  <c:v>54.745567332015632</c:v>
                </c:pt>
                <c:pt idx="24140">
                  <c:v>54.741652087596684</c:v>
                </c:pt>
                <c:pt idx="24141">
                  <c:v>54.737511243592238</c:v>
                </c:pt>
                <c:pt idx="24142">
                  <c:v>54.733188464438221</c:v>
                </c:pt>
                <c:pt idx="24143">
                  <c:v>54.729149504117544</c:v>
                </c:pt>
                <c:pt idx="24144">
                  <c:v>54.725176040450727</c:v>
                </c:pt>
                <c:pt idx="24145">
                  <c:v>54.720729545394995</c:v>
                </c:pt>
                <c:pt idx="24146">
                  <c:v>54.716690585074332</c:v>
                </c:pt>
                <c:pt idx="24147">
                  <c:v>54.7130227724588</c:v>
                </c:pt>
                <c:pt idx="24148">
                  <c:v>54.708932870296245</c:v>
                </c:pt>
                <c:pt idx="24149">
                  <c:v>54.704522762270436</c:v>
                </c:pt>
                <c:pt idx="24150">
                  <c:v>54.700512911573696</c:v>
                </c:pt>
                <c:pt idx="24151">
                  <c:v>54.696481228658996</c:v>
                </c:pt>
                <c:pt idx="24152">
                  <c:v>54.69186007585968</c:v>
                </c:pt>
                <c:pt idx="24153">
                  <c:v>54.68751546448771</c:v>
                </c:pt>
                <c:pt idx="24154">
                  <c:v>54.683658439316616</c:v>
                </c:pt>
                <c:pt idx="24155">
                  <c:v>54.679590369372008</c:v>
                </c:pt>
                <c:pt idx="24156">
                  <c:v>54.675325809465861</c:v>
                </c:pt>
                <c:pt idx="24157">
                  <c:v>54.670937533658005</c:v>
                </c:pt>
                <c:pt idx="24158">
                  <c:v>54.666360045294567</c:v>
                </c:pt>
                <c:pt idx="24159">
                  <c:v>54.662270143132019</c:v>
                </c:pt>
                <c:pt idx="24160">
                  <c:v>54.658667827170341</c:v>
                </c:pt>
                <c:pt idx="24161">
                  <c:v>54.655225614140292</c:v>
                </c:pt>
                <c:pt idx="24162">
                  <c:v>54.65109204754183</c:v>
                </c:pt>
                <c:pt idx="24163">
                  <c:v>54.646820210229706</c:v>
                </c:pt>
                <c:pt idx="24164">
                  <c:v>54.642635701789366</c:v>
                </c:pt>
                <c:pt idx="24165">
                  <c:v>54.638378419289189</c:v>
                </c:pt>
                <c:pt idx="24166">
                  <c:v>54.63398286607535</c:v>
                </c:pt>
                <c:pt idx="24167">
                  <c:v>54.629630977297396</c:v>
                </c:pt>
                <c:pt idx="24168">
                  <c:v>54.625570184758779</c:v>
                </c:pt>
                <c:pt idx="24169">
                  <c:v>54.621473005190246</c:v>
                </c:pt>
                <c:pt idx="24170">
                  <c:v>54.617703308890938</c:v>
                </c:pt>
                <c:pt idx="24171">
                  <c:v>54.613322310489067</c:v>
                </c:pt>
                <c:pt idx="24172">
                  <c:v>54.609079582800867</c:v>
                </c:pt>
                <c:pt idx="24173">
                  <c:v>54.605098841728065</c:v>
                </c:pt>
                <c:pt idx="24174">
                  <c:v>54.600790617386011</c:v>
                </c:pt>
                <c:pt idx="24175">
                  <c:v>54.59641689639011</c:v>
                </c:pt>
                <c:pt idx="24176">
                  <c:v>54.592254220167725</c:v>
                </c:pt>
                <c:pt idx="24177">
                  <c:v>54.588273479094916</c:v>
                </c:pt>
                <c:pt idx="24178">
                  <c:v>54.584008919188761</c:v>
                </c:pt>
                <c:pt idx="24179">
                  <c:v>54.580122784393751</c:v>
                </c:pt>
                <c:pt idx="24180">
                  <c:v>54.575960108171358</c:v>
                </c:pt>
                <c:pt idx="24181">
                  <c:v>54.571637329017342</c:v>
                </c:pt>
                <c:pt idx="24182">
                  <c:v>54.567169001743665</c:v>
                </c:pt>
                <c:pt idx="24183">
                  <c:v>54.56281711296571</c:v>
                </c:pt>
                <c:pt idx="24184">
                  <c:v>54.558858204110862</c:v>
                </c:pt>
                <c:pt idx="24185">
                  <c:v>54.554564534580777</c:v>
                </c:pt>
                <c:pt idx="24186">
                  <c:v>54.550059820277177</c:v>
                </c:pt>
                <c:pt idx="24187">
                  <c:v>54.546501168751391</c:v>
                </c:pt>
                <c:pt idx="24188">
                  <c:v>54.542382156964905</c:v>
                </c:pt>
                <c:pt idx="24189">
                  <c:v>54.538204925930565</c:v>
                </c:pt>
                <c:pt idx="24190">
                  <c:v>54.534085914144072</c:v>
                </c:pt>
                <c:pt idx="24191">
                  <c:v>54.529690360930225</c:v>
                </c:pt>
                <c:pt idx="24192">
                  <c:v>54.525338472152271</c:v>
                </c:pt>
                <c:pt idx="24193">
                  <c:v>54.521248569989723</c:v>
                </c:pt>
                <c:pt idx="24194">
                  <c:v>54.517362435194691</c:v>
                </c:pt>
                <c:pt idx="24195">
                  <c:v>54.513272533032143</c:v>
                </c:pt>
                <c:pt idx="24196">
                  <c:v>54.508775096134535</c:v>
                </c:pt>
                <c:pt idx="24197">
                  <c:v>54.504110278899311</c:v>
                </c:pt>
                <c:pt idx="24198">
                  <c:v>54.499947602676926</c:v>
                </c:pt>
                <c:pt idx="24199">
                  <c:v>54.495835868296417</c:v>
                </c:pt>
                <c:pt idx="24200">
                  <c:v>54.491804185381731</c:v>
                </c:pt>
                <c:pt idx="24201">
                  <c:v>54.487714283219169</c:v>
                </c:pt>
                <c:pt idx="24202">
                  <c:v>54.483893645077998</c:v>
                </c:pt>
                <c:pt idx="24203">
                  <c:v>54.479665472201766</c:v>
                </c:pt>
                <c:pt idx="24204">
                  <c:v>54.475604679663135</c:v>
                </c:pt>
                <c:pt idx="24205">
                  <c:v>54.471449280846741</c:v>
                </c:pt>
                <c:pt idx="24206">
                  <c:v>54.467293882030333</c:v>
                </c:pt>
                <c:pt idx="24207">
                  <c:v>54.463145760619916</c:v>
                </c:pt>
                <c:pt idx="24208">
                  <c:v>54.458648323722301</c:v>
                </c:pt>
                <c:pt idx="24209">
                  <c:v>54.454376486410169</c:v>
                </c:pt>
                <c:pt idx="24210">
                  <c:v>54.450497629021122</c:v>
                </c:pt>
                <c:pt idx="24211">
                  <c:v>54.446233069114982</c:v>
                </c:pt>
                <c:pt idx="24212">
                  <c:v>54.442026728456696</c:v>
                </c:pt>
                <c:pt idx="24213">
                  <c:v>54.438235199939442</c:v>
                </c:pt>
                <c:pt idx="24214">
                  <c:v>54.434181684806816</c:v>
                </c:pt>
                <c:pt idx="24215">
                  <c:v>54.429873460464762</c:v>
                </c:pt>
                <c:pt idx="24216">
                  <c:v>54.425266862477407</c:v>
                </c:pt>
                <c:pt idx="24217">
                  <c:v>54.420864031857562</c:v>
                </c:pt>
                <c:pt idx="24218">
                  <c:v>54.416694078229199</c:v>
                </c:pt>
                <c:pt idx="24219">
                  <c:v>54.41271333715639</c:v>
                </c:pt>
                <c:pt idx="24220">
                  <c:v>54.408506996498105</c:v>
                </c:pt>
                <c:pt idx="24221">
                  <c:v>54.404468036177448</c:v>
                </c:pt>
                <c:pt idx="24222">
                  <c:v>54.400465462886686</c:v>
                </c:pt>
                <c:pt idx="24223">
                  <c:v>54.3963901155361</c:v>
                </c:pt>
                <c:pt idx="24224">
                  <c:v>54.392125555629946</c:v>
                </c:pt>
                <c:pt idx="24225">
                  <c:v>54.387730002416099</c:v>
                </c:pt>
                <c:pt idx="24226">
                  <c:v>54.383516384351829</c:v>
                </c:pt>
                <c:pt idx="24227">
                  <c:v>54.379710301022619</c:v>
                </c:pt>
                <c:pt idx="24228">
                  <c:v>54.375685895513911</c:v>
                </c:pt>
                <c:pt idx="24229">
                  <c:v>54.371268510082118</c:v>
                </c:pt>
                <c:pt idx="24230">
                  <c:v>54.367200440137509</c:v>
                </c:pt>
                <c:pt idx="24231">
                  <c:v>54.363234253876669</c:v>
                </c:pt>
                <c:pt idx="24232">
                  <c:v>54.358838700662815</c:v>
                </c:pt>
                <c:pt idx="24233">
                  <c:v>54.354814295154121</c:v>
                </c:pt>
                <c:pt idx="24234">
                  <c:v>54.350666173743697</c:v>
                </c:pt>
                <c:pt idx="24235">
                  <c:v>54.346459833085412</c:v>
                </c:pt>
                <c:pt idx="24236">
                  <c:v>54.342355376110895</c:v>
                </c:pt>
                <c:pt idx="24237">
                  <c:v>54.337741500717549</c:v>
                </c:pt>
                <c:pt idx="24238">
                  <c:v>54.333295005661817</c:v>
                </c:pt>
                <c:pt idx="24239">
                  <c:v>54.329226935717209</c:v>
                </c:pt>
                <c:pt idx="24240">
                  <c:v>54.325384465358098</c:v>
                </c:pt>
                <c:pt idx="24241">
                  <c:v>54.321629323870759</c:v>
                </c:pt>
                <c:pt idx="24242">
                  <c:v>54.317546699114196</c:v>
                </c:pt>
                <c:pt idx="24243">
                  <c:v>54.312881881878958</c:v>
                </c:pt>
                <c:pt idx="24244">
                  <c:v>54.308864753776241</c:v>
                </c:pt>
                <c:pt idx="24245">
                  <c:v>54.304803961237624</c:v>
                </c:pt>
                <c:pt idx="24246">
                  <c:v>54.300714059075062</c:v>
                </c:pt>
                <c:pt idx="24247">
                  <c:v>54.296362170297115</c:v>
                </c:pt>
                <c:pt idx="24248">
                  <c:v>54.292206771480714</c:v>
                </c:pt>
                <c:pt idx="24249">
                  <c:v>54.287993153416444</c:v>
                </c:pt>
                <c:pt idx="24250">
                  <c:v>54.283437497270967</c:v>
                </c:pt>
                <c:pt idx="24251">
                  <c:v>54.279434923980219</c:v>
                </c:pt>
                <c:pt idx="24252">
                  <c:v>54.275002983736442</c:v>
                </c:pt>
                <c:pt idx="24253">
                  <c:v>54.270942191197825</c:v>
                </c:pt>
                <c:pt idx="24254">
                  <c:v>54.266903230877162</c:v>
                </c:pt>
                <c:pt idx="24255">
                  <c:v>54.262864270556491</c:v>
                </c:pt>
                <c:pt idx="24256">
                  <c:v>54.258468717342637</c:v>
                </c:pt>
                <c:pt idx="24257">
                  <c:v>54.254568027735651</c:v>
                </c:pt>
                <c:pt idx="24258">
                  <c:v>54.250434461137196</c:v>
                </c:pt>
                <c:pt idx="24259">
                  <c:v>54.246293617132757</c:v>
                </c:pt>
                <c:pt idx="24260">
                  <c:v>54.241941728354803</c:v>
                </c:pt>
                <c:pt idx="24261">
                  <c:v>54.237487955893094</c:v>
                </c:pt>
                <c:pt idx="24262">
                  <c:v>54.233128789709163</c:v>
                </c:pt>
                <c:pt idx="24263">
                  <c:v>54.229453699687646</c:v>
                </c:pt>
                <c:pt idx="24264">
                  <c:v>54.225363797525091</c:v>
                </c:pt>
                <c:pt idx="24265">
                  <c:v>54.220975521717229</c:v>
                </c:pt>
                <c:pt idx="24266">
                  <c:v>54.216674574781166</c:v>
                </c:pt>
                <c:pt idx="24267">
                  <c:v>54.212570117806649</c:v>
                </c:pt>
                <c:pt idx="24268">
                  <c:v>54.208254616058618</c:v>
                </c:pt>
                <c:pt idx="24269">
                  <c:v>54.204070107618271</c:v>
                </c:pt>
                <c:pt idx="24270">
                  <c:v>54.200220359853169</c:v>
                </c:pt>
                <c:pt idx="24271">
                  <c:v>54.19616684472053</c:v>
                </c:pt>
                <c:pt idx="24272">
                  <c:v>54.19182223334856</c:v>
                </c:pt>
                <c:pt idx="24273">
                  <c:v>54.187564950848397</c:v>
                </c:pt>
                <c:pt idx="24274">
                  <c:v>54.18296563026702</c:v>
                </c:pt>
                <c:pt idx="24275">
                  <c:v>54.17850458039932</c:v>
                </c:pt>
                <c:pt idx="24276">
                  <c:v>54.174458342672672</c:v>
                </c:pt>
                <c:pt idx="24277">
                  <c:v>54.170390272728064</c:v>
                </c:pt>
                <c:pt idx="24278">
                  <c:v>54.166016551732163</c:v>
                </c:pt>
                <c:pt idx="24279">
                  <c:v>54.16213769434313</c:v>
                </c:pt>
                <c:pt idx="24280">
                  <c:v>54.157996850338684</c:v>
                </c:pt>
                <c:pt idx="24281">
                  <c:v>54.153768677462452</c:v>
                </c:pt>
                <c:pt idx="24282">
                  <c:v>54.149780658983659</c:v>
                </c:pt>
                <c:pt idx="24283">
                  <c:v>54.145792640504872</c:v>
                </c:pt>
                <c:pt idx="24284">
                  <c:v>54.141258816577356</c:v>
                </c:pt>
                <c:pt idx="24285">
                  <c:v>54.137430901030179</c:v>
                </c:pt>
                <c:pt idx="24286">
                  <c:v>54.133028070410361</c:v>
                </c:pt>
                <c:pt idx="24287">
                  <c:v>54.128763510504207</c:v>
                </c:pt>
                <c:pt idx="24288">
                  <c:v>54.124295183230529</c:v>
                </c:pt>
                <c:pt idx="24289">
                  <c:v>54.120314442157721</c:v>
                </c:pt>
                <c:pt idx="24290">
                  <c:v>54.116217262589181</c:v>
                </c:pt>
                <c:pt idx="24291">
                  <c:v>54.11172710309755</c:v>
                </c:pt>
                <c:pt idx="24292">
                  <c:v>54.107790026460648</c:v>
                </c:pt>
                <c:pt idx="24293">
                  <c:v>54.103714679110062</c:v>
                </c:pt>
                <c:pt idx="24294">
                  <c:v>54.099275461460316</c:v>
                </c:pt>
                <c:pt idx="24295">
                  <c:v>54.094916295276377</c:v>
                </c:pt>
                <c:pt idx="24296">
                  <c:v>54.090804560895876</c:v>
                </c:pt>
                <c:pt idx="24297">
                  <c:v>54.086903871288882</c:v>
                </c:pt>
                <c:pt idx="24298">
                  <c:v>54.082581092134873</c:v>
                </c:pt>
                <c:pt idx="24299">
                  <c:v>54.078323809634696</c:v>
                </c:pt>
                <c:pt idx="24300">
                  <c:v>54.074117468976411</c:v>
                </c:pt>
                <c:pt idx="24301">
                  <c:v>54.069845631664279</c:v>
                </c:pt>
                <c:pt idx="24302">
                  <c:v>54.065522852510263</c:v>
                </c:pt>
                <c:pt idx="24303">
                  <c:v>54.061411118129755</c:v>
                </c:pt>
                <c:pt idx="24304">
                  <c:v>54.057161113035576</c:v>
                </c:pt>
                <c:pt idx="24305">
                  <c:v>54.053020269031137</c:v>
                </c:pt>
                <c:pt idx="24306">
                  <c:v>54.048719322095074</c:v>
                </c:pt>
                <c:pt idx="24307">
                  <c:v>54.044905961359881</c:v>
                </c:pt>
                <c:pt idx="24308">
                  <c:v>54.040736007731518</c:v>
                </c:pt>
                <c:pt idx="24309">
                  <c:v>54.036536944479209</c:v>
                </c:pt>
                <c:pt idx="24310">
                  <c:v>54.032337881226908</c:v>
                </c:pt>
                <c:pt idx="24311">
                  <c:v>54.027956882825023</c:v>
                </c:pt>
                <c:pt idx="24312">
                  <c:v>54.023983419158206</c:v>
                </c:pt>
                <c:pt idx="24313">
                  <c:v>54.01986440737172</c:v>
                </c:pt>
                <c:pt idx="24314">
                  <c:v>54.015636234495481</c:v>
                </c:pt>
                <c:pt idx="24315">
                  <c:v>54.011269790905573</c:v>
                </c:pt>
                <c:pt idx="24316">
                  <c:v>54.006896069909672</c:v>
                </c:pt>
                <c:pt idx="24317">
                  <c:v>54.002471407071894</c:v>
                </c:pt>
                <c:pt idx="24318">
                  <c:v>53.998454278969163</c:v>
                </c:pt>
                <c:pt idx="24319">
                  <c:v>53.994429873460462</c:v>
                </c:pt>
                <c:pt idx="24320">
                  <c:v>53.990034320246615</c:v>
                </c:pt>
                <c:pt idx="24321">
                  <c:v>53.98623551432339</c:v>
                </c:pt>
                <c:pt idx="24322">
                  <c:v>53.981614361524052</c:v>
                </c:pt>
                <c:pt idx="24323">
                  <c:v>53.977284304964066</c:v>
                </c:pt>
                <c:pt idx="24324">
                  <c:v>53.973470944228865</c:v>
                </c:pt>
                <c:pt idx="24325">
                  <c:v>53.96903900398511</c:v>
                </c:pt>
                <c:pt idx="24326">
                  <c:v>53.965181978814016</c:v>
                </c:pt>
                <c:pt idx="24327">
                  <c:v>53.960910141501884</c:v>
                </c:pt>
                <c:pt idx="24328">
                  <c:v>53.956594639753838</c:v>
                </c:pt>
                <c:pt idx="24329">
                  <c:v>53.952213641351968</c:v>
                </c:pt>
                <c:pt idx="24330">
                  <c:v>53.947395998591098</c:v>
                </c:pt>
                <c:pt idx="24331">
                  <c:v>53.943502586390082</c:v>
                </c:pt>
                <c:pt idx="24332">
                  <c:v>53.93940540682155</c:v>
                </c:pt>
                <c:pt idx="24333">
                  <c:v>53.935286395035064</c:v>
                </c:pt>
                <c:pt idx="24334">
                  <c:v>53.931443924675939</c:v>
                </c:pt>
                <c:pt idx="24335">
                  <c:v>53.927426796573208</c:v>
                </c:pt>
                <c:pt idx="24336">
                  <c:v>53.923293229974753</c:v>
                </c:pt>
                <c:pt idx="24337">
                  <c:v>53.918766683453214</c:v>
                </c:pt>
                <c:pt idx="24338">
                  <c:v>53.914305633585528</c:v>
                </c:pt>
                <c:pt idx="24339">
                  <c:v>53.910426776196473</c:v>
                </c:pt>
                <c:pt idx="24340">
                  <c:v>53.906198603320242</c:v>
                </c:pt>
                <c:pt idx="24341">
                  <c:v>53.90183943713631</c:v>
                </c:pt>
                <c:pt idx="24342">
                  <c:v>53.897407496892548</c:v>
                </c:pt>
                <c:pt idx="24343">
                  <c:v>53.893019221084678</c:v>
                </c:pt>
                <c:pt idx="24344">
                  <c:v>53.888747383772539</c:v>
                </c:pt>
                <c:pt idx="24345">
                  <c:v>53.884693868639907</c:v>
                </c:pt>
                <c:pt idx="24346">
                  <c:v>53.880749514597014</c:v>
                </c:pt>
                <c:pt idx="24347">
                  <c:v>53.876434012848982</c:v>
                </c:pt>
                <c:pt idx="24348">
                  <c:v>53.87208940147702</c:v>
                </c:pt>
                <c:pt idx="24349">
                  <c:v>53.86819598927601</c:v>
                </c:pt>
                <c:pt idx="24350">
                  <c:v>53.864135196737394</c:v>
                </c:pt>
                <c:pt idx="24351">
                  <c:v>53.859535876156016</c:v>
                </c:pt>
                <c:pt idx="24352">
                  <c:v>53.855555135083208</c:v>
                </c:pt>
                <c:pt idx="24353">
                  <c:v>53.851348794424922</c:v>
                </c:pt>
                <c:pt idx="24354">
                  <c:v>53.846982350835013</c:v>
                </c:pt>
                <c:pt idx="24355">
                  <c:v>53.842695958710905</c:v>
                </c:pt>
                <c:pt idx="24356">
                  <c:v>53.838336792526974</c:v>
                </c:pt>
                <c:pt idx="24357">
                  <c:v>53.833766581569535</c:v>
                </c:pt>
                <c:pt idx="24358">
                  <c:v>53.829691234218934</c:v>
                </c:pt>
                <c:pt idx="24359">
                  <c:v>53.825259293975179</c:v>
                </c:pt>
                <c:pt idx="24360">
                  <c:v>53.821082062940832</c:v>
                </c:pt>
                <c:pt idx="24361">
                  <c:v>53.816955773748354</c:v>
                </c:pt>
                <c:pt idx="24362">
                  <c:v>53.812960477863584</c:v>
                </c:pt>
                <c:pt idx="24363">
                  <c:v>53.808790524235221</c:v>
                </c:pt>
                <c:pt idx="24364">
                  <c:v>53.804555073952997</c:v>
                </c:pt>
                <c:pt idx="24365">
                  <c:v>53.799970308183589</c:v>
                </c:pt>
                <c:pt idx="24366">
                  <c:v>53.795858573803081</c:v>
                </c:pt>
                <c:pt idx="24367">
                  <c:v>53.791273808033665</c:v>
                </c:pt>
                <c:pt idx="24368">
                  <c:v>53.787496834328394</c:v>
                </c:pt>
                <c:pt idx="24369">
                  <c:v>53.783399654759855</c:v>
                </c:pt>
                <c:pt idx="24370">
                  <c:v>53.779462578122953</c:v>
                </c:pt>
                <c:pt idx="24371">
                  <c:v>53.775416340396298</c:v>
                </c:pt>
                <c:pt idx="24372">
                  <c:v>53.771166335302112</c:v>
                </c:pt>
                <c:pt idx="24373">
                  <c:v>53.766785336900234</c:v>
                </c:pt>
                <c:pt idx="24374">
                  <c:v>53.762287900002612</c:v>
                </c:pt>
                <c:pt idx="24375">
                  <c:v>53.757906901600741</c:v>
                </c:pt>
                <c:pt idx="24376">
                  <c:v>53.753991657181778</c:v>
                </c:pt>
                <c:pt idx="24377">
                  <c:v>53.749712542463655</c:v>
                </c:pt>
                <c:pt idx="24378">
                  <c:v>53.745542588835292</c:v>
                </c:pt>
                <c:pt idx="24379">
                  <c:v>53.741248919305207</c:v>
                </c:pt>
                <c:pt idx="24380">
                  <c:v>53.736875198309306</c:v>
                </c:pt>
                <c:pt idx="24381">
                  <c:v>53.732697967274959</c:v>
                </c:pt>
                <c:pt idx="24382">
                  <c:v>53.728986490223527</c:v>
                </c:pt>
                <c:pt idx="24383">
                  <c:v>53.724627324039595</c:v>
                </c:pt>
                <c:pt idx="24384">
                  <c:v>53.720282712667633</c:v>
                </c:pt>
                <c:pt idx="24385">
                  <c:v>53.715785275770024</c:v>
                </c:pt>
                <c:pt idx="24386">
                  <c:v>53.711142290752747</c:v>
                </c:pt>
                <c:pt idx="24387">
                  <c:v>53.707066943402147</c:v>
                </c:pt>
                <c:pt idx="24388">
                  <c:v>53.702751441654129</c:v>
                </c:pt>
                <c:pt idx="24389">
                  <c:v>53.698348611034298</c:v>
                </c:pt>
                <c:pt idx="24390">
                  <c:v>53.693923948196506</c:v>
                </c:pt>
                <c:pt idx="24391">
                  <c:v>53.689812213816005</c:v>
                </c:pt>
                <c:pt idx="24392">
                  <c:v>53.685554931315835</c:v>
                </c:pt>
                <c:pt idx="24393">
                  <c:v>53.681312203627641</c:v>
                </c:pt>
                <c:pt idx="24394">
                  <c:v>53.677215024059102</c:v>
                </c:pt>
                <c:pt idx="24395">
                  <c:v>53.673117844490562</c:v>
                </c:pt>
                <c:pt idx="24396">
                  <c:v>53.668642239810907</c:v>
                </c:pt>
                <c:pt idx="24397">
                  <c:v>53.664697885768007</c:v>
                </c:pt>
                <c:pt idx="24398">
                  <c:v>53.66054976435759</c:v>
                </c:pt>
                <c:pt idx="24399">
                  <c:v>53.656445307383073</c:v>
                </c:pt>
                <c:pt idx="24400">
                  <c:v>53.652057031575204</c:v>
                </c:pt>
                <c:pt idx="24401">
                  <c:v>53.647872523134865</c:v>
                </c:pt>
                <c:pt idx="24402">
                  <c:v>53.643651627664624</c:v>
                </c:pt>
                <c:pt idx="24403">
                  <c:v>53.639328848510601</c:v>
                </c:pt>
                <c:pt idx="24404">
                  <c:v>53.635253501160015</c:v>
                </c:pt>
                <c:pt idx="24405">
                  <c:v>53.630930722005999</c:v>
                </c:pt>
                <c:pt idx="24406">
                  <c:v>53.626476949544291</c:v>
                </c:pt>
                <c:pt idx="24407">
                  <c:v>53.622561705125328</c:v>
                </c:pt>
                <c:pt idx="24408">
                  <c:v>53.618297145219174</c:v>
                </c:pt>
                <c:pt idx="24409">
                  <c:v>53.614411010424156</c:v>
                </c:pt>
                <c:pt idx="24410">
                  <c:v>53.610422991945363</c:v>
                </c:pt>
                <c:pt idx="24411">
                  <c:v>53.606012883919554</c:v>
                </c:pt>
                <c:pt idx="24412">
                  <c:v>53.601653717735623</c:v>
                </c:pt>
                <c:pt idx="24413">
                  <c:v>53.597512873731176</c:v>
                </c:pt>
                <c:pt idx="24414">
                  <c:v>53.592913553149799</c:v>
                </c:pt>
                <c:pt idx="24415">
                  <c:v>53.589034695760759</c:v>
                </c:pt>
                <c:pt idx="24416">
                  <c:v>53.585068509499919</c:v>
                </c:pt>
                <c:pt idx="24417">
                  <c:v>53.580905833277534</c:v>
                </c:pt>
                <c:pt idx="24418">
                  <c:v>53.576262848260257</c:v>
                </c:pt>
                <c:pt idx="24419">
                  <c:v>53.57153253437118</c:v>
                </c:pt>
                <c:pt idx="24420">
                  <c:v>53.566867717135956</c:v>
                </c:pt>
                <c:pt idx="24421">
                  <c:v>53.562552215387925</c:v>
                </c:pt>
                <c:pt idx="24422">
                  <c:v>53.558389539165539</c:v>
                </c:pt>
                <c:pt idx="24423">
                  <c:v>53.554430630310677</c:v>
                </c:pt>
                <c:pt idx="24424">
                  <c:v>53.550282508900274</c:v>
                </c:pt>
                <c:pt idx="24425">
                  <c:v>53.546221716361643</c:v>
                </c:pt>
                <c:pt idx="24426">
                  <c:v>53.542131814199088</c:v>
                </c:pt>
                <c:pt idx="24427">
                  <c:v>53.537576158053611</c:v>
                </c:pt>
                <c:pt idx="24428">
                  <c:v>53.533064166344033</c:v>
                </c:pt>
                <c:pt idx="24429">
                  <c:v>53.528421181326756</c:v>
                </c:pt>
                <c:pt idx="24430">
                  <c:v>53.524149344014624</c:v>
                </c:pt>
                <c:pt idx="24431">
                  <c:v>53.519950280762316</c:v>
                </c:pt>
                <c:pt idx="24432">
                  <c:v>53.515889488223699</c:v>
                </c:pt>
                <c:pt idx="24433">
                  <c:v>53.511552154257714</c:v>
                </c:pt>
                <c:pt idx="24434">
                  <c:v>53.506967388488306</c:v>
                </c:pt>
                <c:pt idx="24435">
                  <c:v>53.502768325236005</c:v>
                </c:pt>
                <c:pt idx="24436">
                  <c:v>53.498234501308474</c:v>
                </c:pt>
                <c:pt idx="24437">
                  <c:v>53.49392627696642</c:v>
                </c:pt>
                <c:pt idx="24438">
                  <c:v>53.489472504504711</c:v>
                </c:pt>
                <c:pt idx="24439">
                  <c:v>53.485237054222488</c:v>
                </c:pt>
                <c:pt idx="24440">
                  <c:v>53.481110765030024</c:v>
                </c:pt>
                <c:pt idx="24441">
                  <c:v>53.476933533995677</c:v>
                </c:pt>
                <c:pt idx="24442">
                  <c:v>53.4723342134143</c:v>
                </c:pt>
                <c:pt idx="24443">
                  <c:v>53.468462633431237</c:v>
                </c:pt>
                <c:pt idx="24444">
                  <c:v>53.463965196533621</c:v>
                </c:pt>
                <c:pt idx="24445">
                  <c:v>53.45951870147789</c:v>
                </c:pt>
                <c:pt idx="24446">
                  <c:v>53.45550885078115</c:v>
                </c:pt>
                <c:pt idx="24447">
                  <c:v>53.451418948618603</c:v>
                </c:pt>
                <c:pt idx="24448">
                  <c:v>53.447314491644079</c:v>
                </c:pt>
                <c:pt idx="24449">
                  <c:v>53.442795222528517</c:v>
                </c:pt>
                <c:pt idx="24450">
                  <c:v>53.437984857173625</c:v>
                </c:pt>
                <c:pt idx="24451">
                  <c:v>53.433632968395671</c:v>
                </c:pt>
                <c:pt idx="24452">
                  <c:v>53.429011815596347</c:v>
                </c:pt>
                <c:pt idx="24453">
                  <c:v>53.424681759036353</c:v>
                </c:pt>
                <c:pt idx="24454">
                  <c:v>53.420089715860954</c:v>
                </c:pt>
                <c:pt idx="24455">
                  <c:v>53.415504950091538</c:v>
                </c:pt>
                <c:pt idx="24456">
                  <c:v>53.411356828681122</c:v>
                </c:pt>
                <c:pt idx="24457">
                  <c:v>53.407383365014304</c:v>
                </c:pt>
                <c:pt idx="24458">
                  <c:v>53.403016921424381</c:v>
                </c:pt>
                <c:pt idx="24459">
                  <c:v>53.398927019261833</c:v>
                </c:pt>
                <c:pt idx="24460">
                  <c:v>53.394611517513802</c:v>
                </c:pt>
                <c:pt idx="24461">
                  <c:v>53.390463396103385</c:v>
                </c:pt>
                <c:pt idx="24462">
                  <c:v>53.385754914432262</c:v>
                </c:pt>
                <c:pt idx="24463">
                  <c:v>53.38137391603037</c:v>
                </c:pt>
                <c:pt idx="24464">
                  <c:v>53.376752763231053</c:v>
                </c:pt>
                <c:pt idx="24465">
                  <c:v>53.37247364851293</c:v>
                </c:pt>
                <c:pt idx="24466">
                  <c:v>53.368158146764898</c:v>
                </c:pt>
                <c:pt idx="24467">
                  <c:v>53.364213792722012</c:v>
                </c:pt>
                <c:pt idx="24468">
                  <c:v>53.359861903944065</c:v>
                </c:pt>
                <c:pt idx="24469">
                  <c:v>53.355611898849872</c:v>
                </c:pt>
                <c:pt idx="24470">
                  <c:v>53.351718486648871</c:v>
                </c:pt>
                <c:pt idx="24471">
                  <c:v>53.347017282383725</c:v>
                </c:pt>
                <c:pt idx="24472">
                  <c:v>53.342803664319462</c:v>
                </c:pt>
                <c:pt idx="24473">
                  <c:v>53.338262562985946</c:v>
                </c:pt>
                <c:pt idx="24474">
                  <c:v>53.333539526502861</c:v>
                </c:pt>
                <c:pt idx="24475">
                  <c:v>53.329449624340299</c:v>
                </c:pt>
                <c:pt idx="24476">
                  <c:v>53.324784807105075</c:v>
                </c:pt>
                <c:pt idx="24477">
                  <c:v>53.32057846644679</c:v>
                </c:pt>
                <c:pt idx="24478">
                  <c:v>53.316066474737212</c:v>
                </c:pt>
                <c:pt idx="24479">
                  <c:v>53.312005682198595</c:v>
                </c:pt>
                <c:pt idx="24480">
                  <c:v>53.30793033484801</c:v>
                </c:pt>
                <c:pt idx="24481">
                  <c:v>53.303476562386287</c:v>
                </c:pt>
                <c:pt idx="24482">
                  <c:v>53.299219279886124</c:v>
                </c:pt>
                <c:pt idx="24483">
                  <c:v>53.295202151783393</c:v>
                </c:pt>
                <c:pt idx="24484">
                  <c:v>53.290704714885784</c:v>
                </c:pt>
                <c:pt idx="24485">
                  <c:v>53.286039897650561</c:v>
                </c:pt>
                <c:pt idx="24486">
                  <c:v>53.281411467445253</c:v>
                </c:pt>
                <c:pt idx="24487">
                  <c:v>53.277256068628844</c:v>
                </c:pt>
                <c:pt idx="24488">
                  <c:v>53.27260580620559</c:v>
                </c:pt>
                <c:pt idx="24489">
                  <c:v>53.268246640021658</c:v>
                </c:pt>
                <c:pt idx="24490">
                  <c:v>53.264287731166796</c:v>
                </c:pt>
                <c:pt idx="24491">
                  <c:v>53.260248770846133</c:v>
                </c:pt>
                <c:pt idx="24492">
                  <c:v>53.25586777244424</c:v>
                </c:pt>
                <c:pt idx="24493">
                  <c:v>53.251348503328678</c:v>
                </c:pt>
                <c:pt idx="24494">
                  <c:v>53.247105775640478</c:v>
                </c:pt>
                <c:pt idx="24495">
                  <c:v>53.242892157576215</c:v>
                </c:pt>
                <c:pt idx="24496">
                  <c:v>53.238765868383744</c:v>
                </c:pt>
                <c:pt idx="24497">
                  <c:v>53.234304818516044</c:v>
                </c:pt>
                <c:pt idx="24498">
                  <c:v>53.229931097520144</c:v>
                </c:pt>
                <c:pt idx="24499">
                  <c:v>53.225360886562697</c:v>
                </c:pt>
                <c:pt idx="24500">
                  <c:v>53.220878004477058</c:v>
                </c:pt>
                <c:pt idx="24501">
                  <c:v>53.216205909835843</c:v>
                </c:pt>
                <c:pt idx="24502">
                  <c:v>53.212166949515179</c:v>
                </c:pt>
                <c:pt idx="24503">
                  <c:v>53.207705899647486</c:v>
                </c:pt>
                <c:pt idx="24504">
                  <c:v>53.203259404591755</c:v>
                </c:pt>
                <c:pt idx="24505">
                  <c:v>53.199176779835177</c:v>
                </c:pt>
                <c:pt idx="24506">
                  <c:v>53.194926774740992</c:v>
                </c:pt>
                <c:pt idx="24507">
                  <c:v>53.190625827804929</c:v>
                </c:pt>
                <c:pt idx="24508">
                  <c:v>53.186004675005591</c:v>
                </c:pt>
                <c:pt idx="24509">
                  <c:v>53.181580012167814</c:v>
                </c:pt>
                <c:pt idx="24510">
                  <c:v>53.176980691586436</c:v>
                </c:pt>
                <c:pt idx="24511">
                  <c:v>53.172505086906774</c:v>
                </c:pt>
                <c:pt idx="24512">
                  <c:v>53.168189585158757</c:v>
                </c:pt>
                <c:pt idx="24513">
                  <c:v>53.164085128184226</c:v>
                </c:pt>
                <c:pt idx="24514">
                  <c:v>53.159725962000294</c:v>
                </c:pt>
                <c:pt idx="24515">
                  <c:v>53.155228525102686</c:v>
                </c:pt>
                <c:pt idx="24516">
                  <c:v>53.151175009970039</c:v>
                </c:pt>
                <c:pt idx="24517">
                  <c:v>53.146677573072431</c:v>
                </c:pt>
                <c:pt idx="24518">
                  <c:v>53.142565838691922</c:v>
                </c:pt>
                <c:pt idx="24519">
                  <c:v>53.138075679200306</c:v>
                </c:pt>
                <c:pt idx="24520">
                  <c:v>53.133774732264229</c:v>
                </c:pt>
                <c:pt idx="24521">
                  <c:v>53.129604778635866</c:v>
                </c:pt>
                <c:pt idx="24522">
                  <c:v>53.12539843797758</c:v>
                </c:pt>
                <c:pt idx="24523">
                  <c:v>53.121039271793649</c:v>
                </c:pt>
                <c:pt idx="24524">
                  <c:v>53.116752879669548</c:v>
                </c:pt>
                <c:pt idx="24525">
                  <c:v>53.112371881267663</c:v>
                </c:pt>
                <c:pt idx="24526">
                  <c:v>53.107961773241854</c:v>
                </c:pt>
                <c:pt idx="24527">
                  <c:v>53.103828206643385</c:v>
                </c:pt>
                <c:pt idx="24528">
                  <c:v>53.099039673506454</c:v>
                </c:pt>
                <c:pt idx="24529">
                  <c:v>53.094498572172945</c:v>
                </c:pt>
                <c:pt idx="24530">
                  <c:v>53.089906528997545</c:v>
                </c:pt>
                <c:pt idx="24531">
                  <c:v>53.085438201723868</c:v>
                </c:pt>
                <c:pt idx="24532">
                  <c:v>53.081428351027128</c:v>
                </c:pt>
                <c:pt idx="24533">
                  <c:v>53.077032797813281</c:v>
                </c:pt>
                <c:pt idx="24534">
                  <c:v>53.072280651706258</c:v>
                </c:pt>
                <c:pt idx="24535">
                  <c:v>53.06814708510781</c:v>
                </c:pt>
                <c:pt idx="24536">
                  <c:v>53.064231840688848</c:v>
                </c:pt>
                <c:pt idx="24537">
                  <c:v>53.059799900445078</c:v>
                </c:pt>
                <c:pt idx="24538">
                  <c:v>53.055455289073116</c:v>
                </c:pt>
                <c:pt idx="24539">
                  <c:v>53.051241671008853</c:v>
                </c:pt>
                <c:pt idx="24540">
                  <c:v>53.046882504824922</c:v>
                </c:pt>
                <c:pt idx="24541">
                  <c:v>53.042668886760644</c:v>
                </c:pt>
                <c:pt idx="24542">
                  <c:v>53.038142340239105</c:v>
                </c:pt>
                <c:pt idx="24543">
                  <c:v>53.033775896649182</c:v>
                </c:pt>
                <c:pt idx="24544">
                  <c:v>53.029322124187473</c:v>
                </c:pt>
                <c:pt idx="24545">
                  <c:v>53.024664584358227</c:v>
                </c:pt>
                <c:pt idx="24546">
                  <c:v>53.020516462947811</c:v>
                </c:pt>
                <c:pt idx="24547">
                  <c:v>53.015968084208311</c:v>
                </c:pt>
                <c:pt idx="24548">
                  <c:v>53.011259602537187</c:v>
                </c:pt>
                <c:pt idx="24549">
                  <c:v>53.007176977780624</c:v>
                </c:pt>
                <c:pt idx="24550">
                  <c:v>53.002934250092416</c:v>
                </c:pt>
                <c:pt idx="24551">
                  <c:v>52.998589638720453</c:v>
                </c:pt>
                <c:pt idx="24552">
                  <c:v>52.993961208515138</c:v>
                </c:pt>
                <c:pt idx="24553">
                  <c:v>52.989660261579075</c:v>
                </c:pt>
                <c:pt idx="24554">
                  <c:v>52.98549758535669</c:v>
                </c:pt>
                <c:pt idx="24555">
                  <c:v>52.981684224621503</c:v>
                </c:pt>
                <c:pt idx="24556">
                  <c:v>52.976961188138404</c:v>
                </c:pt>
                <c:pt idx="24557">
                  <c:v>52.972310925715149</c:v>
                </c:pt>
                <c:pt idx="24558">
                  <c:v>52.967784379193596</c:v>
                </c:pt>
                <c:pt idx="24559">
                  <c:v>52.963505264475486</c:v>
                </c:pt>
                <c:pt idx="24560">
                  <c:v>52.959459026748824</c:v>
                </c:pt>
                <c:pt idx="24561">
                  <c:v>52.955267240902515</c:v>
                </c:pt>
                <c:pt idx="24562">
                  <c:v>52.950515094795492</c:v>
                </c:pt>
                <c:pt idx="24563">
                  <c:v>52.946403360414983</c:v>
                </c:pt>
                <c:pt idx="24564">
                  <c:v>52.942124245696867</c:v>
                </c:pt>
                <c:pt idx="24565">
                  <c:v>52.937423041431728</c:v>
                </c:pt>
                <c:pt idx="24566">
                  <c:v>52.93264178570076</c:v>
                </c:pt>
                <c:pt idx="24567">
                  <c:v>52.928340838764697</c:v>
                </c:pt>
                <c:pt idx="24568">
                  <c:v>52.924090833670512</c:v>
                </c:pt>
                <c:pt idx="24569">
                  <c:v>52.919637061208803</c:v>
                </c:pt>
                <c:pt idx="24570">
                  <c:v>52.914964966567602</c:v>
                </c:pt>
                <c:pt idx="24571">
                  <c:v>52.910642187413579</c:v>
                </c:pt>
                <c:pt idx="24572">
                  <c:v>52.906443124161271</c:v>
                </c:pt>
                <c:pt idx="24573">
                  <c:v>52.901749197302117</c:v>
                </c:pt>
                <c:pt idx="24574">
                  <c:v>52.8974264181481</c:v>
                </c:pt>
                <c:pt idx="24575">
                  <c:v>52.893074529370153</c:v>
                </c:pt>
                <c:pt idx="24576">
                  <c:v>52.888678976156299</c:v>
                </c:pt>
                <c:pt idx="24577">
                  <c:v>52.884414416250145</c:v>
                </c:pt>
                <c:pt idx="24578">
                  <c:v>52.880004308224336</c:v>
                </c:pt>
                <c:pt idx="24579">
                  <c:v>52.875448652078859</c:v>
                </c:pt>
                <c:pt idx="24580">
                  <c:v>52.871118595518865</c:v>
                </c:pt>
                <c:pt idx="24581">
                  <c:v>52.866904977454595</c:v>
                </c:pt>
                <c:pt idx="24582">
                  <c:v>52.86236387612108</c:v>
                </c:pt>
                <c:pt idx="24583">
                  <c:v>52.85780821997561</c:v>
                </c:pt>
                <c:pt idx="24584">
                  <c:v>52.853369002325856</c:v>
                </c:pt>
                <c:pt idx="24585">
                  <c:v>52.849424648282962</c:v>
                </c:pt>
                <c:pt idx="24586">
                  <c:v>52.845029095069115</c:v>
                </c:pt>
                <c:pt idx="24587">
                  <c:v>52.840218729714231</c:v>
                </c:pt>
                <c:pt idx="24588">
                  <c:v>52.835597576914907</c:v>
                </c:pt>
                <c:pt idx="24589">
                  <c:v>52.831369404038661</c:v>
                </c:pt>
                <c:pt idx="24590">
                  <c:v>52.826922908982944</c:v>
                </c:pt>
                <c:pt idx="24591">
                  <c:v>52.822418194679344</c:v>
                </c:pt>
                <c:pt idx="24592">
                  <c:v>52.817986254435581</c:v>
                </c:pt>
                <c:pt idx="24593">
                  <c:v>52.814027345580719</c:v>
                </c:pt>
                <c:pt idx="24594">
                  <c:v>52.809806450110472</c:v>
                </c:pt>
                <c:pt idx="24595">
                  <c:v>52.805148910281218</c:v>
                </c:pt>
                <c:pt idx="24596">
                  <c:v>52.800418596392149</c:v>
                </c:pt>
                <c:pt idx="24597">
                  <c:v>52.796037597990264</c:v>
                </c:pt>
                <c:pt idx="24598">
                  <c:v>52.791678431806346</c:v>
                </c:pt>
                <c:pt idx="24599">
                  <c:v>52.787188272314708</c:v>
                </c:pt>
                <c:pt idx="24600">
                  <c:v>52.782909157596592</c:v>
                </c:pt>
                <c:pt idx="24601">
                  <c:v>52.778382611075045</c:v>
                </c:pt>
                <c:pt idx="24602">
                  <c:v>52.774365482972321</c:v>
                </c:pt>
                <c:pt idx="24603">
                  <c:v>52.769831659044797</c:v>
                </c:pt>
                <c:pt idx="24604">
                  <c:v>52.765428828424966</c:v>
                </c:pt>
                <c:pt idx="24605">
                  <c:v>52.76122248776668</c:v>
                </c:pt>
                <c:pt idx="24606">
                  <c:v>52.756688663839149</c:v>
                </c:pt>
                <c:pt idx="24607">
                  <c:v>52.752496877992826</c:v>
                </c:pt>
                <c:pt idx="24608">
                  <c:v>52.748094047372994</c:v>
                </c:pt>
                <c:pt idx="24609">
                  <c:v>52.743087192056571</c:v>
                </c:pt>
                <c:pt idx="24610">
                  <c:v>52.738669806624763</c:v>
                </c:pt>
                <c:pt idx="24611">
                  <c:v>52.734274253410916</c:v>
                </c:pt>
                <c:pt idx="24612">
                  <c:v>52.730191628654346</c:v>
                </c:pt>
                <c:pt idx="24613">
                  <c:v>52.72602895243196</c:v>
                </c:pt>
                <c:pt idx="24614">
                  <c:v>52.721298638542891</c:v>
                </c:pt>
                <c:pt idx="24615">
                  <c:v>52.717165071944429</c:v>
                </c:pt>
                <c:pt idx="24616">
                  <c:v>52.71291506685025</c:v>
                </c:pt>
                <c:pt idx="24617">
                  <c:v>52.708439462170588</c:v>
                </c:pt>
                <c:pt idx="24618">
                  <c:v>52.704160347452465</c:v>
                </c:pt>
                <c:pt idx="24619">
                  <c:v>52.699786626456572</c:v>
                </c:pt>
                <c:pt idx="24620">
                  <c:v>52.694925319259802</c:v>
                </c:pt>
                <c:pt idx="24621">
                  <c:v>52.690456991986125</c:v>
                </c:pt>
                <c:pt idx="24622">
                  <c:v>52.686352535011594</c:v>
                </c:pt>
                <c:pt idx="24623">
                  <c:v>52.681971536609716</c:v>
                </c:pt>
                <c:pt idx="24624">
                  <c:v>52.677088397194993</c:v>
                </c:pt>
                <c:pt idx="24625">
                  <c:v>52.673107656122184</c:v>
                </c:pt>
                <c:pt idx="24626">
                  <c:v>52.66879943178013</c:v>
                </c:pt>
                <c:pt idx="24627">
                  <c:v>52.664680419993651</c:v>
                </c:pt>
                <c:pt idx="24628">
                  <c:v>52.660364918245619</c:v>
                </c:pt>
                <c:pt idx="24629">
                  <c:v>52.655467224018928</c:v>
                </c:pt>
                <c:pt idx="24630">
                  <c:v>52.650940677497381</c:v>
                </c:pt>
                <c:pt idx="24631">
                  <c:v>52.646647007967296</c:v>
                </c:pt>
                <c:pt idx="24632">
                  <c:v>52.642353338437218</c:v>
                </c:pt>
                <c:pt idx="24633">
                  <c:v>52.637819514509687</c:v>
                </c:pt>
                <c:pt idx="24634">
                  <c:v>52.633664115693293</c:v>
                </c:pt>
                <c:pt idx="24635">
                  <c:v>52.629152123983701</c:v>
                </c:pt>
                <c:pt idx="24636">
                  <c:v>52.624334481222832</c:v>
                </c:pt>
                <c:pt idx="24637">
                  <c:v>52.619902540979069</c:v>
                </c:pt>
                <c:pt idx="24638">
                  <c:v>52.615237723743846</c:v>
                </c:pt>
                <c:pt idx="24639">
                  <c:v>52.610463745418876</c:v>
                </c:pt>
                <c:pt idx="24640">
                  <c:v>52.606257404760591</c:v>
                </c:pt>
                <c:pt idx="24641">
                  <c:v>52.602254831469828</c:v>
                </c:pt>
                <c:pt idx="24642">
                  <c:v>52.598121264871381</c:v>
                </c:pt>
                <c:pt idx="24643">
                  <c:v>52.593609273161803</c:v>
                </c:pt>
                <c:pt idx="24644">
                  <c:v>52.589271939195811</c:v>
                </c:pt>
                <c:pt idx="24645">
                  <c:v>52.585123817785394</c:v>
                </c:pt>
                <c:pt idx="24646">
                  <c:v>52.580597271263855</c:v>
                </c:pt>
                <c:pt idx="24647">
                  <c:v>52.576259937297863</c:v>
                </c:pt>
                <c:pt idx="24648">
                  <c:v>52.5715732878447</c:v>
                </c:pt>
                <c:pt idx="24649">
                  <c:v>52.566828419143654</c:v>
                </c:pt>
                <c:pt idx="24650">
                  <c:v>52.562381924087923</c:v>
                </c:pt>
                <c:pt idx="24651">
                  <c:v>52.558226525271515</c:v>
                </c:pt>
                <c:pt idx="24652">
                  <c:v>52.553496211382445</c:v>
                </c:pt>
                <c:pt idx="24653">
                  <c:v>52.549035161514745</c:v>
                </c:pt>
                <c:pt idx="24654">
                  <c:v>52.544545002023114</c:v>
                </c:pt>
                <c:pt idx="24655">
                  <c:v>52.540149448809274</c:v>
                </c:pt>
                <c:pt idx="24656">
                  <c:v>52.535768450407382</c:v>
                </c:pt>
                <c:pt idx="24657">
                  <c:v>52.531023581706336</c:v>
                </c:pt>
                <c:pt idx="24658">
                  <c:v>52.527152001723287</c:v>
                </c:pt>
                <c:pt idx="24659">
                  <c:v>52.523018435124833</c:v>
                </c:pt>
                <c:pt idx="24660">
                  <c:v>52.518608327099017</c:v>
                </c:pt>
                <c:pt idx="24661">
                  <c:v>52.514343767192869</c:v>
                </c:pt>
                <c:pt idx="24662">
                  <c:v>52.509678949957639</c:v>
                </c:pt>
                <c:pt idx="24663">
                  <c:v>52.504883139414716</c:v>
                </c:pt>
                <c:pt idx="24664">
                  <c:v>52.500793237252161</c:v>
                </c:pt>
                <c:pt idx="24665">
                  <c:v>52.496288522948575</c:v>
                </c:pt>
                <c:pt idx="24666">
                  <c:v>52.49177653123899</c:v>
                </c:pt>
                <c:pt idx="24667">
                  <c:v>52.487468306896936</c:v>
                </c:pt>
                <c:pt idx="24668">
                  <c:v>52.482978147405312</c:v>
                </c:pt>
                <c:pt idx="24669">
                  <c:v>52.478597149003427</c:v>
                </c:pt>
                <c:pt idx="24670">
                  <c:v>52.47415793135368</c:v>
                </c:pt>
                <c:pt idx="24671">
                  <c:v>52.469966145507364</c:v>
                </c:pt>
                <c:pt idx="24672">
                  <c:v>52.46573069522514</c:v>
                </c:pt>
                <c:pt idx="24673">
                  <c:v>52.461058600583939</c:v>
                </c:pt>
                <c:pt idx="24674">
                  <c:v>52.456488389626486</c:v>
                </c:pt>
                <c:pt idx="24675">
                  <c:v>52.452049171976746</c:v>
                </c:pt>
                <c:pt idx="24676">
                  <c:v>52.447697283198792</c:v>
                </c:pt>
                <c:pt idx="24677">
                  <c:v>52.44299607893366</c:v>
                </c:pt>
                <c:pt idx="24678">
                  <c:v>52.438993505642898</c:v>
                </c:pt>
                <c:pt idx="24679">
                  <c:v>52.434627062052982</c:v>
                </c:pt>
                <c:pt idx="24680">
                  <c:v>52.43002046406562</c:v>
                </c:pt>
                <c:pt idx="24681">
                  <c:v>52.425552136791943</c:v>
                </c:pt>
                <c:pt idx="24682">
                  <c:v>52.421018312864412</c:v>
                </c:pt>
                <c:pt idx="24683">
                  <c:v>52.416040567171905</c:v>
                </c:pt>
                <c:pt idx="24684">
                  <c:v>52.411790562077734</c:v>
                </c:pt>
                <c:pt idx="24685">
                  <c:v>52.407715214727133</c:v>
                </c:pt>
                <c:pt idx="24686">
                  <c:v>52.403319661513294</c:v>
                </c:pt>
                <c:pt idx="24687">
                  <c:v>52.398851334239616</c:v>
                </c:pt>
                <c:pt idx="24688">
                  <c:v>52.394441226213793</c:v>
                </c:pt>
                <c:pt idx="24689">
                  <c:v>52.389463480521293</c:v>
                </c:pt>
                <c:pt idx="24690">
                  <c:v>52.384929656593762</c:v>
                </c:pt>
                <c:pt idx="24691">
                  <c:v>52.380446774508115</c:v>
                </c:pt>
                <c:pt idx="24692">
                  <c:v>52.375650963965192</c:v>
                </c:pt>
                <c:pt idx="24693">
                  <c:v>52.371546506990676</c:v>
                </c:pt>
                <c:pt idx="24694">
                  <c:v>52.367165508588783</c:v>
                </c:pt>
                <c:pt idx="24695">
                  <c:v>52.362711736127075</c:v>
                </c:pt>
                <c:pt idx="24696">
                  <c:v>52.358330737725197</c:v>
                </c:pt>
                <c:pt idx="24697">
                  <c:v>52.354102564848958</c:v>
                </c:pt>
                <c:pt idx="24698">
                  <c:v>52.349503244267581</c:v>
                </c:pt>
                <c:pt idx="24699">
                  <c:v>52.344911201092195</c:v>
                </c:pt>
                <c:pt idx="24700">
                  <c:v>52.340311880510818</c:v>
                </c:pt>
                <c:pt idx="24701">
                  <c:v>52.33611281725851</c:v>
                </c:pt>
                <c:pt idx="24702">
                  <c:v>52.331979250660055</c:v>
                </c:pt>
                <c:pt idx="24703">
                  <c:v>52.327168885305163</c:v>
                </c:pt>
                <c:pt idx="24704">
                  <c:v>52.322380352168231</c:v>
                </c:pt>
                <c:pt idx="24705">
                  <c:v>52.318217675945846</c:v>
                </c:pt>
                <c:pt idx="24706">
                  <c:v>52.313596523146508</c:v>
                </c:pt>
                <c:pt idx="24707">
                  <c:v>52.309353795458314</c:v>
                </c:pt>
                <c:pt idx="24708">
                  <c:v>52.304798139312837</c:v>
                </c:pt>
                <c:pt idx="24709">
                  <c:v>52.300620908278482</c:v>
                </c:pt>
                <c:pt idx="24710">
                  <c:v>52.295657717397944</c:v>
                </c:pt>
                <c:pt idx="24711">
                  <c:v>52.291203944936235</c:v>
                </c:pt>
                <c:pt idx="24712">
                  <c:v>52.286895720594181</c:v>
                </c:pt>
                <c:pt idx="24713">
                  <c:v>52.28247105775641</c:v>
                </c:pt>
                <c:pt idx="24714">
                  <c:v>52.278264717098111</c:v>
                </c:pt>
                <c:pt idx="24715">
                  <c:v>52.273643564298787</c:v>
                </c:pt>
                <c:pt idx="24716">
                  <c:v>52.269226178866987</c:v>
                </c:pt>
                <c:pt idx="24717">
                  <c:v>52.264685077533478</c:v>
                </c:pt>
                <c:pt idx="24718">
                  <c:v>52.260245859883739</c:v>
                </c:pt>
                <c:pt idx="24719">
                  <c:v>52.255617429678423</c:v>
                </c:pt>
                <c:pt idx="24720">
                  <c:v>52.251389256802192</c:v>
                </c:pt>
                <c:pt idx="24721">
                  <c:v>52.247044645430229</c:v>
                </c:pt>
                <c:pt idx="24722">
                  <c:v>52.242357995977052</c:v>
                </c:pt>
                <c:pt idx="24723">
                  <c:v>52.237773230207637</c:v>
                </c:pt>
                <c:pt idx="24724">
                  <c:v>52.233224851468144</c:v>
                </c:pt>
                <c:pt idx="24725">
                  <c:v>52.228407208707274</c:v>
                </c:pt>
                <c:pt idx="24726">
                  <c:v>52.223873384779736</c:v>
                </c:pt>
                <c:pt idx="24727">
                  <c:v>52.21946327675392</c:v>
                </c:pt>
                <c:pt idx="24728">
                  <c:v>52.215278768313588</c:v>
                </c:pt>
                <c:pt idx="24729">
                  <c:v>52.210657615514258</c:v>
                </c:pt>
                <c:pt idx="24730">
                  <c:v>52.206298449330333</c:v>
                </c:pt>
                <c:pt idx="24731">
                  <c:v>52.202426869347271</c:v>
                </c:pt>
                <c:pt idx="24732">
                  <c:v>52.197631058804348</c:v>
                </c:pt>
                <c:pt idx="24733">
                  <c:v>52.192667867923817</c:v>
                </c:pt>
                <c:pt idx="24734">
                  <c:v>52.188061269936448</c:v>
                </c:pt>
                <c:pt idx="24735">
                  <c:v>52.183920425932016</c:v>
                </c:pt>
                <c:pt idx="24736">
                  <c:v>52.179648588619877</c:v>
                </c:pt>
                <c:pt idx="24737">
                  <c:v>52.175012881008584</c:v>
                </c:pt>
                <c:pt idx="24738">
                  <c:v>52.170471779675076</c:v>
                </c:pt>
                <c:pt idx="24739">
                  <c:v>52.166301826046713</c:v>
                </c:pt>
                <c:pt idx="24740">
                  <c:v>52.161942659862767</c:v>
                </c:pt>
                <c:pt idx="24741">
                  <c:v>52.15734333928139</c:v>
                </c:pt>
                <c:pt idx="24742">
                  <c:v>52.153078779375249</c:v>
                </c:pt>
                <c:pt idx="24743">
                  <c:v>52.148479458793872</c:v>
                </c:pt>
                <c:pt idx="24744">
                  <c:v>52.143814641558642</c:v>
                </c:pt>
                <c:pt idx="24745">
                  <c:v>52.13907705026358</c:v>
                </c:pt>
                <c:pt idx="24746">
                  <c:v>52.134899819229233</c:v>
                </c:pt>
                <c:pt idx="24747">
                  <c:v>52.130416937143586</c:v>
                </c:pt>
                <c:pt idx="24748">
                  <c:v>52.125468301075017</c:v>
                </c:pt>
                <c:pt idx="24749">
                  <c:v>52.120730709779963</c:v>
                </c:pt>
                <c:pt idx="24750">
                  <c:v>52.116371543596017</c:v>
                </c:pt>
                <c:pt idx="24751">
                  <c:v>52.111815887450554</c:v>
                </c:pt>
                <c:pt idx="24752">
                  <c:v>52.1073330053649</c:v>
                </c:pt>
                <c:pt idx="24753">
                  <c:v>52.102777349219423</c:v>
                </c:pt>
                <c:pt idx="24754">
                  <c:v>52.098476402283353</c:v>
                </c:pt>
                <c:pt idx="24755">
                  <c:v>52.094044462039591</c:v>
                </c:pt>
                <c:pt idx="24756">
                  <c:v>52.089474251082144</c:v>
                </c:pt>
                <c:pt idx="24757">
                  <c:v>52.084802156440936</c:v>
                </c:pt>
                <c:pt idx="24758">
                  <c:v>52.080392048415128</c:v>
                </c:pt>
                <c:pt idx="24759">
                  <c:v>52.075741785991859</c:v>
                </c:pt>
                <c:pt idx="24760">
                  <c:v>52.071440839055796</c:v>
                </c:pt>
                <c:pt idx="24761">
                  <c:v>52.067329104675295</c:v>
                </c:pt>
                <c:pt idx="24762">
                  <c:v>52.062737061499895</c:v>
                </c:pt>
                <c:pt idx="24763">
                  <c:v>52.058749043021116</c:v>
                </c:pt>
                <c:pt idx="24764">
                  <c:v>52.054237051311539</c:v>
                </c:pt>
                <c:pt idx="24765">
                  <c:v>52.049353911896809</c:v>
                </c:pt>
                <c:pt idx="24766">
                  <c:v>52.044805533157316</c:v>
                </c:pt>
                <c:pt idx="24767">
                  <c:v>52.040511863627238</c:v>
                </c:pt>
                <c:pt idx="24768">
                  <c:v>52.036159974849284</c:v>
                </c:pt>
                <c:pt idx="24769">
                  <c:v>52.031516989832006</c:v>
                </c:pt>
                <c:pt idx="24770">
                  <c:v>52.026808508160883</c:v>
                </c:pt>
                <c:pt idx="24771">
                  <c:v>52.022638554532506</c:v>
                </c:pt>
                <c:pt idx="24772">
                  <c:v>52.01817750466482</c:v>
                </c:pt>
                <c:pt idx="24773">
                  <c:v>52.013483577805651</c:v>
                </c:pt>
                <c:pt idx="24774">
                  <c:v>52.008869702412305</c:v>
                </c:pt>
                <c:pt idx="24775">
                  <c:v>52.004503258822396</c:v>
                </c:pt>
                <c:pt idx="24776">
                  <c:v>52.000231421510264</c:v>
                </c:pt>
                <c:pt idx="24777">
                  <c:v>51.995879532732317</c:v>
                </c:pt>
                <c:pt idx="24778">
                  <c:v>51.991491256924448</c:v>
                </c:pt>
                <c:pt idx="24779">
                  <c:v>51.98702292965077</c:v>
                </c:pt>
                <c:pt idx="24780">
                  <c:v>51.982510937941186</c:v>
                </c:pt>
                <c:pt idx="24781">
                  <c:v>51.977562301872617</c:v>
                </c:pt>
                <c:pt idx="24782">
                  <c:v>51.973050310163039</c:v>
                </c:pt>
                <c:pt idx="24783">
                  <c:v>51.968138061124378</c:v>
                </c:pt>
                <c:pt idx="24784">
                  <c:v>51.963793449752416</c:v>
                </c:pt>
                <c:pt idx="24785">
                  <c:v>51.959186851765061</c:v>
                </c:pt>
                <c:pt idx="24786">
                  <c:v>51.954885904828998</c:v>
                </c:pt>
                <c:pt idx="24787">
                  <c:v>51.950584957892929</c:v>
                </c:pt>
                <c:pt idx="24788">
                  <c:v>51.94584736659786</c:v>
                </c:pt>
                <c:pt idx="24789">
                  <c:v>51.941218936392552</c:v>
                </c:pt>
                <c:pt idx="24790">
                  <c:v>51.936503177315451</c:v>
                </c:pt>
                <c:pt idx="24791">
                  <c:v>51.932202230379389</c:v>
                </c:pt>
                <c:pt idx="24792">
                  <c:v>51.92763929682792</c:v>
                </c:pt>
                <c:pt idx="24793">
                  <c:v>51.923360182109803</c:v>
                </c:pt>
                <c:pt idx="24794">
                  <c:v>51.918746306716457</c:v>
                </c:pt>
                <c:pt idx="24795">
                  <c:v>51.914321643878679</c:v>
                </c:pt>
                <c:pt idx="24796">
                  <c:v>51.909867871416971</c:v>
                </c:pt>
                <c:pt idx="24797">
                  <c:v>51.905501427827048</c:v>
                </c:pt>
                <c:pt idx="24798">
                  <c:v>51.900996713523448</c:v>
                </c:pt>
                <c:pt idx="24799">
                  <c:v>51.896419225160031</c:v>
                </c:pt>
                <c:pt idx="24800">
                  <c:v>51.891819904578654</c:v>
                </c:pt>
                <c:pt idx="24801">
                  <c:v>51.887235138809238</c:v>
                </c:pt>
                <c:pt idx="24802">
                  <c:v>51.882584876385977</c:v>
                </c:pt>
                <c:pt idx="24803">
                  <c:v>51.877905504338784</c:v>
                </c:pt>
                <c:pt idx="24804">
                  <c:v>51.87355361556083</c:v>
                </c:pt>
                <c:pt idx="24805">
                  <c:v>51.868757805017921</c:v>
                </c:pt>
                <c:pt idx="24806">
                  <c:v>51.864253090714321</c:v>
                </c:pt>
                <c:pt idx="24807">
                  <c:v>51.859799318252605</c:v>
                </c:pt>
                <c:pt idx="24808">
                  <c:v>51.855447429474651</c:v>
                </c:pt>
                <c:pt idx="24809">
                  <c:v>51.85070256077362</c:v>
                </c:pt>
                <c:pt idx="24810">
                  <c:v>51.845943137260605</c:v>
                </c:pt>
                <c:pt idx="24811">
                  <c:v>51.84147480998692</c:v>
                </c:pt>
                <c:pt idx="24812">
                  <c:v>51.837239359704711</c:v>
                </c:pt>
                <c:pt idx="24813">
                  <c:v>51.83261820690538</c:v>
                </c:pt>
                <c:pt idx="24814">
                  <c:v>51.82820082147358</c:v>
                </c:pt>
                <c:pt idx="24815">
                  <c:v>51.82376160382384</c:v>
                </c:pt>
                <c:pt idx="24816">
                  <c:v>51.819096786588617</c:v>
                </c:pt>
                <c:pt idx="24817">
                  <c:v>51.815086935891877</c:v>
                </c:pt>
                <c:pt idx="24818">
                  <c:v>51.810480337904508</c:v>
                </c:pt>
                <c:pt idx="24819">
                  <c:v>51.806164836156476</c:v>
                </c:pt>
                <c:pt idx="24820">
                  <c:v>51.801550960763144</c:v>
                </c:pt>
                <c:pt idx="24821">
                  <c:v>51.796835201686029</c:v>
                </c:pt>
                <c:pt idx="24822">
                  <c:v>51.79188656561746</c:v>
                </c:pt>
                <c:pt idx="24823">
                  <c:v>51.787316354660007</c:v>
                </c:pt>
                <c:pt idx="24824">
                  <c:v>51.782338608967507</c:v>
                </c:pt>
                <c:pt idx="24825">
                  <c:v>51.778052216843406</c:v>
                </c:pt>
                <c:pt idx="24826">
                  <c:v>51.773722160283405</c:v>
                </c:pt>
                <c:pt idx="24827">
                  <c:v>51.768875407898605</c:v>
                </c:pt>
                <c:pt idx="24828">
                  <c:v>51.764181481039451</c:v>
                </c:pt>
                <c:pt idx="24829">
                  <c:v>51.759662211923875</c:v>
                </c:pt>
                <c:pt idx="24830">
                  <c:v>51.755383097205765</c:v>
                </c:pt>
                <c:pt idx="24831">
                  <c:v>51.750536344820965</c:v>
                </c:pt>
                <c:pt idx="24832">
                  <c:v>51.746271784914811</c:v>
                </c:pt>
                <c:pt idx="24833">
                  <c:v>51.741541471025734</c:v>
                </c:pt>
                <c:pt idx="24834">
                  <c:v>51.737087698564025</c:v>
                </c:pt>
                <c:pt idx="24835">
                  <c:v>51.732248223585195</c:v>
                </c:pt>
                <c:pt idx="24836">
                  <c:v>51.728172876234602</c:v>
                </c:pt>
                <c:pt idx="24837">
                  <c:v>51.7237191037729</c:v>
                </c:pt>
                <c:pt idx="24838">
                  <c:v>51.718886906200055</c:v>
                </c:pt>
                <c:pt idx="24839">
                  <c:v>51.714644178511861</c:v>
                </c:pt>
                <c:pt idx="24840">
                  <c:v>51.710248625298007</c:v>
                </c:pt>
                <c:pt idx="24841">
                  <c:v>51.70580940764826</c:v>
                </c:pt>
                <c:pt idx="24842">
                  <c:v>51.701493905900222</c:v>
                </c:pt>
                <c:pt idx="24843">
                  <c:v>51.696785424229098</c:v>
                </c:pt>
                <c:pt idx="24844">
                  <c:v>51.692229768083628</c:v>
                </c:pt>
                <c:pt idx="24845">
                  <c:v>51.687630447502244</c:v>
                </c:pt>
                <c:pt idx="24846">
                  <c:v>51.682951075455051</c:v>
                </c:pt>
                <c:pt idx="24847">
                  <c:v>51.678562799647189</c:v>
                </c:pt>
                <c:pt idx="24848">
                  <c:v>51.674130859403419</c:v>
                </c:pt>
                <c:pt idx="24849">
                  <c:v>51.669509706604103</c:v>
                </c:pt>
                <c:pt idx="24850">
                  <c:v>51.66467750903125</c:v>
                </c:pt>
                <c:pt idx="24851">
                  <c:v>51.659939917736196</c:v>
                </c:pt>
                <c:pt idx="24852">
                  <c:v>51.655391538996696</c:v>
                </c:pt>
                <c:pt idx="24853">
                  <c:v>51.651083314654656</c:v>
                </c:pt>
                <c:pt idx="24854">
                  <c:v>51.646658651816878</c:v>
                </c:pt>
                <c:pt idx="24855">
                  <c:v>51.642081163453447</c:v>
                </c:pt>
                <c:pt idx="24856">
                  <c:v>51.637299907722486</c:v>
                </c:pt>
                <c:pt idx="24857">
                  <c:v>51.632729696765047</c:v>
                </c:pt>
                <c:pt idx="24858">
                  <c:v>51.628093989153754</c:v>
                </c:pt>
                <c:pt idx="24859">
                  <c:v>51.623327288234769</c:v>
                </c:pt>
                <c:pt idx="24860">
                  <c:v>51.619048173516646</c:v>
                </c:pt>
                <c:pt idx="24861">
                  <c:v>51.614499794777146</c:v>
                </c:pt>
                <c:pt idx="24862">
                  <c:v>51.609936861225677</c:v>
                </c:pt>
                <c:pt idx="24863">
                  <c:v>51.60544670173406</c:v>
                </c:pt>
                <c:pt idx="24864">
                  <c:v>51.600498065665491</c:v>
                </c:pt>
                <c:pt idx="24865">
                  <c:v>51.595491210349053</c:v>
                </c:pt>
                <c:pt idx="24866">
                  <c:v>51.590928276797584</c:v>
                </c:pt>
                <c:pt idx="24867">
                  <c:v>51.586656439485459</c:v>
                </c:pt>
                <c:pt idx="24868">
                  <c:v>51.58271936284855</c:v>
                </c:pt>
                <c:pt idx="24869">
                  <c:v>51.578018158583404</c:v>
                </c:pt>
                <c:pt idx="24870">
                  <c:v>51.573520721685796</c:v>
                </c:pt>
                <c:pt idx="24871">
                  <c:v>51.568979620352287</c:v>
                </c:pt>
                <c:pt idx="24872">
                  <c:v>51.564234751651242</c:v>
                </c:pt>
                <c:pt idx="24873">
                  <c:v>51.559715482535672</c:v>
                </c:pt>
                <c:pt idx="24874">
                  <c:v>51.555254432667986</c:v>
                </c:pt>
                <c:pt idx="24875">
                  <c:v>51.550502286560963</c:v>
                </c:pt>
                <c:pt idx="24876">
                  <c:v>51.545917520791548</c:v>
                </c:pt>
                <c:pt idx="24877">
                  <c:v>51.541369142052048</c:v>
                </c:pt>
                <c:pt idx="24878">
                  <c:v>51.536726157034771</c:v>
                </c:pt>
                <c:pt idx="24879">
                  <c:v>51.532083172017494</c:v>
                </c:pt>
                <c:pt idx="24880">
                  <c:v>51.527425632188262</c:v>
                </c:pt>
                <c:pt idx="24881">
                  <c:v>51.522891808260731</c:v>
                </c:pt>
                <c:pt idx="24882">
                  <c:v>51.518299765085331</c:v>
                </c:pt>
                <c:pt idx="24883">
                  <c:v>51.513845992623622</c:v>
                </c:pt>
                <c:pt idx="24884">
                  <c:v>51.509057459486684</c:v>
                </c:pt>
                <c:pt idx="24885">
                  <c:v>51.504429029281376</c:v>
                </c:pt>
                <c:pt idx="24886">
                  <c:v>51.499771489452129</c:v>
                </c:pt>
                <c:pt idx="24887">
                  <c:v>51.494953846691246</c:v>
                </c:pt>
                <c:pt idx="24888">
                  <c:v>51.490267197238069</c:v>
                </c:pt>
                <c:pt idx="24889">
                  <c:v>51.48594441808406</c:v>
                </c:pt>
                <c:pt idx="24890">
                  <c:v>51.481425148968498</c:v>
                </c:pt>
                <c:pt idx="24891">
                  <c:v>51.476803996169174</c:v>
                </c:pt>
                <c:pt idx="24892">
                  <c:v>51.472459384797212</c:v>
                </c:pt>
                <c:pt idx="24893">
                  <c:v>51.468223934514988</c:v>
                </c:pt>
                <c:pt idx="24894">
                  <c:v>51.463377182130188</c:v>
                </c:pt>
                <c:pt idx="24895">
                  <c:v>51.459032570758225</c:v>
                </c:pt>
                <c:pt idx="24896">
                  <c:v>51.454622462732402</c:v>
                </c:pt>
                <c:pt idx="24897">
                  <c:v>51.450154135458725</c:v>
                </c:pt>
                <c:pt idx="24898">
                  <c:v>51.445758582244871</c:v>
                </c:pt>
                <c:pt idx="24899">
                  <c:v>51.441028268355801</c:v>
                </c:pt>
                <c:pt idx="24900">
                  <c:v>51.436305231872701</c:v>
                </c:pt>
                <c:pt idx="24901">
                  <c:v>51.431589472795601</c:v>
                </c:pt>
                <c:pt idx="24902">
                  <c:v>51.426953765184301</c:v>
                </c:pt>
                <c:pt idx="24903">
                  <c:v>51.422354444602924</c:v>
                </c:pt>
                <c:pt idx="24904">
                  <c:v>51.417871562517284</c:v>
                </c:pt>
                <c:pt idx="24905">
                  <c:v>51.412893816824777</c:v>
                </c:pt>
                <c:pt idx="24906">
                  <c:v>51.408367270303238</c:v>
                </c:pt>
                <c:pt idx="24907">
                  <c:v>51.403484130888508</c:v>
                </c:pt>
                <c:pt idx="24908">
                  <c:v>51.398819313653291</c:v>
                </c:pt>
                <c:pt idx="24909">
                  <c:v>51.3943509863796</c:v>
                </c:pt>
                <c:pt idx="24910">
                  <c:v>51.390042762037559</c:v>
                </c:pt>
                <c:pt idx="24911">
                  <c:v>51.385538047733959</c:v>
                </c:pt>
                <c:pt idx="24912">
                  <c:v>51.38130987485772</c:v>
                </c:pt>
                <c:pt idx="24913">
                  <c:v>51.376579560968651</c:v>
                </c:pt>
                <c:pt idx="24914">
                  <c:v>51.371732808583836</c:v>
                </c:pt>
                <c:pt idx="24915">
                  <c:v>51.366813282139198</c:v>
                </c:pt>
                <c:pt idx="24916">
                  <c:v>51.362206684151843</c:v>
                </c:pt>
                <c:pt idx="24917">
                  <c:v>51.357614640976458</c:v>
                </c:pt>
                <c:pt idx="24918">
                  <c:v>51.352964378553189</c:v>
                </c:pt>
                <c:pt idx="24919">
                  <c:v>51.348248619476081</c:v>
                </c:pt>
                <c:pt idx="24920">
                  <c:v>51.343780292202403</c:v>
                </c:pt>
                <c:pt idx="24921">
                  <c:v>51.339377461582572</c:v>
                </c:pt>
                <c:pt idx="24922">
                  <c:v>51.335229340172148</c:v>
                </c:pt>
                <c:pt idx="24923">
                  <c:v>51.330826509552317</c:v>
                </c:pt>
                <c:pt idx="24924">
                  <c:v>51.32605253122734</c:v>
                </c:pt>
                <c:pt idx="24925">
                  <c:v>51.321445933239985</c:v>
                </c:pt>
                <c:pt idx="24926">
                  <c:v>51.316744728974854</c:v>
                </c:pt>
                <c:pt idx="24927">
                  <c:v>51.312538388316561</c:v>
                </c:pt>
                <c:pt idx="24928">
                  <c:v>51.308244718786476</c:v>
                </c:pt>
                <c:pt idx="24929">
                  <c:v>51.303710894858945</c:v>
                </c:pt>
                <c:pt idx="24930">
                  <c:v>51.29890780691003</c:v>
                </c:pt>
                <c:pt idx="24931">
                  <c:v>51.294344873358575</c:v>
                </c:pt>
                <c:pt idx="24932">
                  <c:v>51.289600004657544</c:v>
                </c:pt>
                <c:pt idx="24933">
                  <c:v>51.284585871935121</c:v>
                </c:pt>
                <c:pt idx="24934">
                  <c:v>51.280037493195621</c:v>
                </c:pt>
                <c:pt idx="24935">
                  <c:v>51.275460004832198</c:v>
                </c:pt>
                <c:pt idx="24936">
                  <c:v>51.270642362071328</c:v>
                </c:pt>
                <c:pt idx="24937">
                  <c:v>51.265817441904474</c:v>
                </c:pt>
                <c:pt idx="24938">
                  <c:v>51.261567436810282</c:v>
                </c:pt>
                <c:pt idx="24939">
                  <c:v>51.256851677733174</c:v>
                </c:pt>
                <c:pt idx="24940">
                  <c:v>51.251990370536404</c:v>
                </c:pt>
                <c:pt idx="24941">
                  <c:v>51.247529320668704</c:v>
                </c:pt>
                <c:pt idx="24942">
                  <c:v>51.242573407194151</c:v>
                </c:pt>
                <c:pt idx="24943">
                  <c:v>51.238083247702527</c:v>
                </c:pt>
                <c:pt idx="24944">
                  <c:v>51.233571255992935</c:v>
                </c:pt>
                <c:pt idx="24945">
                  <c:v>51.229437689394487</c:v>
                </c:pt>
                <c:pt idx="24946">
                  <c:v>51.225027581368678</c:v>
                </c:pt>
                <c:pt idx="24947">
                  <c:v>51.220275435261655</c:v>
                </c:pt>
                <c:pt idx="24948">
                  <c:v>51.21564700505634</c:v>
                </c:pt>
                <c:pt idx="24949">
                  <c:v>51.21105496188094</c:v>
                </c:pt>
                <c:pt idx="24950">
                  <c:v>51.206484750923501</c:v>
                </c:pt>
                <c:pt idx="24951">
                  <c:v>51.201936372184001</c:v>
                </c:pt>
                <c:pt idx="24952">
                  <c:v>51.197242445324839</c:v>
                </c:pt>
                <c:pt idx="24953">
                  <c:v>51.192621292525523</c:v>
                </c:pt>
                <c:pt idx="24954">
                  <c:v>51.187876423824477</c:v>
                </c:pt>
                <c:pt idx="24955">
                  <c:v>51.183000561815739</c:v>
                </c:pt>
                <c:pt idx="24956">
                  <c:v>51.178430350858292</c:v>
                </c:pt>
                <c:pt idx="24957">
                  <c:v>51.173925636554699</c:v>
                </c:pt>
                <c:pt idx="24958">
                  <c:v>51.169348148191276</c:v>
                </c:pt>
                <c:pt idx="24959">
                  <c:v>51.164850711293653</c:v>
                </c:pt>
                <c:pt idx="24960">
                  <c:v>51.160476990297767</c:v>
                </c:pt>
                <c:pt idx="24961">
                  <c:v>51.155899501934329</c:v>
                </c:pt>
                <c:pt idx="24962">
                  <c:v>51.151154633233297</c:v>
                </c:pt>
                <c:pt idx="24963">
                  <c:v>51.146264216412582</c:v>
                </c:pt>
                <c:pt idx="24964">
                  <c:v>51.141344689967951</c:v>
                </c:pt>
                <c:pt idx="24965">
                  <c:v>51.136694427544683</c:v>
                </c:pt>
                <c:pt idx="24966">
                  <c:v>51.13234981617272</c:v>
                </c:pt>
                <c:pt idx="24967">
                  <c:v>51.127823269651174</c:v>
                </c:pt>
                <c:pt idx="24968">
                  <c:v>51.123274890911674</c:v>
                </c:pt>
                <c:pt idx="24969">
                  <c:v>51.118704679954227</c:v>
                </c:pt>
                <c:pt idx="24970">
                  <c:v>51.114229075274572</c:v>
                </c:pt>
                <c:pt idx="24971">
                  <c:v>51.109811689842779</c:v>
                </c:pt>
                <c:pt idx="24972">
                  <c:v>51.105139595201564</c:v>
                </c:pt>
                <c:pt idx="24973">
                  <c:v>51.100263733192833</c:v>
                </c:pt>
                <c:pt idx="24974">
                  <c:v>51.095533419303749</c:v>
                </c:pt>
                <c:pt idx="24975">
                  <c:v>51.09060661545314</c:v>
                </c:pt>
                <c:pt idx="24976">
                  <c:v>51.085818082316194</c:v>
                </c:pt>
                <c:pt idx="24977">
                  <c:v>51.081153265080957</c:v>
                </c:pt>
                <c:pt idx="24978">
                  <c:v>51.076604886341471</c:v>
                </c:pt>
                <c:pt idx="24979">
                  <c:v>51.071991010948125</c:v>
                </c:pt>
                <c:pt idx="24980">
                  <c:v>51.067398967772739</c:v>
                </c:pt>
                <c:pt idx="24981">
                  <c:v>51.062544937981947</c:v>
                </c:pt>
                <c:pt idx="24982">
                  <c:v>51.05777095965697</c:v>
                </c:pt>
                <c:pt idx="24983">
                  <c:v>51.053127974639686</c:v>
                </c:pt>
                <c:pt idx="24984">
                  <c:v>51.048572318494209</c:v>
                </c:pt>
                <c:pt idx="24985">
                  <c:v>51.043951165694892</c:v>
                </c:pt>
                <c:pt idx="24986">
                  <c:v>51.039570167293014</c:v>
                </c:pt>
                <c:pt idx="24987">
                  <c:v>51.035196446297107</c:v>
                </c:pt>
                <c:pt idx="24988">
                  <c:v>51.030582570903761</c:v>
                </c:pt>
                <c:pt idx="24989">
                  <c:v>51.025983250322383</c:v>
                </c:pt>
                <c:pt idx="24990">
                  <c:v>51.021391207146991</c:v>
                </c:pt>
                <c:pt idx="24991">
                  <c:v>51.016551732168168</c:v>
                </c:pt>
                <c:pt idx="24992">
                  <c:v>51.01195241158679</c:v>
                </c:pt>
                <c:pt idx="24993">
                  <c:v>51.00710565920199</c:v>
                </c:pt>
                <c:pt idx="24994">
                  <c:v>51.002346235688975</c:v>
                </c:pt>
                <c:pt idx="24995">
                  <c:v>50.997230219282798</c:v>
                </c:pt>
                <c:pt idx="24996">
                  <c:v>50.993045710842466</c:v>
                </c:pt>
                <c:pt idx="24997">
                  <c:v>50.988679267252543</c:v>
                </c:pt>
                <c:pt idx="24998">
                  <c:v>50.983934398551497</c:v>
                </c:pt>
                <c:pt idx="24999">
                  <c:v>50.979160420226535</c:v>
                </c:pt>
                <c:pt idx="25000">
                  <c:v>50.974291835623774</c:v>
                </c:pt>
                <c:pt idx="25001">
                  <c:v>50.969641573200519</c:v>
                </c:pt>
                <c:pt idx="25002">
                  <c:v>50.965289684422565</c:v>
                </c:pt>
                <c:pt idx="25003">
                  <c:v>50.960603034969388</c:v>
                </c:pt>
                <c:pt idx="25004">
                  <c:v>50.95606193363588</c:v>
                </c:pt>
                <c:pt idx="25005">
                  <c:v>50.951899257413494</c:v>
                </c:pt>
                <c:pt idx="25006">
                  <c:v>50.946943343938941</c:v>
                </c:pt>
                <c:pt idx="25007">
                  <c:v>50.942307636327641</c:v>
                </c:pt>
                <c:pt idx="25008">
                  <c:v>50.937686483528324</c:v>
                </c:pt>
                <c:pt idx="25009">
                  <c:v>50.932861563361463</c:v>
                </c:pt>
                <c:pt idx="25010">
                  <c:v>50.928582448643347</c:v>
                </c:pt>
                <c:pt idx="25011">
                  <c:v>50.923823025130332</c:v>
                </c:pt>
                <c:pt idx="25012">
                  <c:v>50.918939885715609</c:v>
                </c:pt>
                <c:pt idx="25013">
                  <c:v>50.914114965548762</c:v>
                </c:pt>
                <c:pt idx="25014">
                  <c:v>50.90923182613404</c:v>
                </c:pt>
                <c:pt idx="25015">
                  <c:v>50.904763498860362</c:v>
                </c:pt>
                <c:pt idx="25016">
                  <c:v>50.900156900872993</c:v>
                </c:pt>
                <c:pt idx="25017">
                  <c:v>50.895302871082201</c:v>
                </c:pt>
                <c:pt idx="25018">
                  <c:v>50.890798156778615</c:v>
                </c:pt>
                <c:pt idx="25019">
                  <c:v>50.885951404393801</c:v>
                </c:pt>
                <c:pt idx="25020">
                  <c:v>50.881432135278239</c:v>
                </c:pt>
                <c:pt idx="25021">
                  <c:v>50.876578105487447</c:v>
                </c:pt>
                <c:pt idx="25022">
                  <c:v>50.872058836371892</c:v>
                </c:pt>
                <c:pt idx="25023">
                  <c:v>50.867313967670846</c:v>
                </c:pt>
                <c:pt idx="25024">
                  <c:v>50.862292557542446</c:v>
                </c:pt>
                <c:pt idx="25025">
                  <c:v>50.857736901396969</c:v>
                </c:pt>
                <c:pt idx="25026">
                  <c:v>50.853217632281414</c:v>
                </c:pt>
                <c:pt idx="25027">
                  <c:v>50.84853098282823</c:v>
                </c:pt>
                <c:pt idx="25028">
                  <c:v>50.843800668939153</c:v>
                </c:pt>
                <c:pt idx="25029">
                  <c:v>50.839077632456068</c:v>
                </c:pt>
                <c:pt idx="25030">
                  <c:v>50.834776685519998</c:v>
                </c:pt>
                <c:pt idx="25031">
                  <c:v>50.830075481254852</c:v>
                </c:pt>
                <c:pt idx="25032">
                  <c:v>50.825090458156374</c:v>
                </c:pt>
                <c:pt idx="25033">
                  <c:v>50.820891394904066</c:v>
                </c:pt>
                <c:pt idx="25034">
                  <c:v>50.816335738758589</c:v>
                </c:pt>
                <c:pt idx="25035">
                  <c:v>50.811576315245574</c:v>
                </c:pt>
                <c:pt idx="25036">
                  <c:v>50.806744117672743</c:v>
                </c:pt>
                <c:pt idx="25037">
                  <c:v>50.801657210890497</c:v>
                </c:pt>
                <c:pt idx="25038">
                  <c:v>50.797021503279197</c:v>
                </c:pt>
                <c:pt idx="25039">
                  <c:v>50.792727833749119</c:v>
                </c:pt>
                <c:pt idx="25040">
                  <c:v>50.78773553324465</c:v>
                </c:pt>
                <c:pt idx="25041">
                  <c:v>50.783041606385481</c:v>
                </c:pt>
                <c:pt idx="25042">
                  <c:v>50.778449563210096</c:v>
                </c:pt>
                <c:pt idx="25043">
                  <c:v>50.773959403718457</c:v>
                </c:pt>
                <c:pt idx="25044">
                  <c:v>50.769505631256749</c:v>
                </c:pt>
                <c:pt idx="25045">
                  <c:v>50.76442600188048</c:v>
                </c:pt>
                <c:pt idx="25046">
                  <c:v>50.759724797615334</c:v>
                </c:pt>
                <c:pt idx="25047">
                  <c:v>50.754725219704881</c:v>
                </c:pt>
                <c:pt idx="25048">
                  <c:v>50.749725641794427</c:v>
                </c:pt>
                <c:pt idx="25049">
                  <c:v>50.745526578542119</c:v>
                </c:pt>
                <c:pt idx="25050">
                  <c:v>50.741007309426564</c:v>
                </c:pt>
                <c:pt idx="25051">
                  <c:v>50.736262440725532</c:v>
                </c:pt>
                <c:pt idx="25052">
                  <c:v>50.731386578716787</c:v>
                </c:pt>
                <c:pt idx="25053">
                  <c:v>50.726539826331987</c:v>
                </c:pt>
                <c:pt idx="25054">
                  <c:v>50.721722183571103</c:v>
                </c:pt>
                <c:pt idx="25055">
                  <c:v>50.717370294793163</c:v>
                </c:pt>
                <c:pt idx="25056">
                  <c:v>50.712996573797263</c:v>
                </c:pt>
                <c:pt idx="25057">
                  <c:v>50.708324479156055</c:v>
                </c:pt>
                <c:pt idx="25058">
                  <c:v>50.703754268198608</c:v>
                </c:pt>
                <c:pt idx="25059">
                  <c:v>50.699104005775339</c:v>
                </c:pt>
                <c:pt idx="25060">
                  <c:v>50.694308195232416</c:v>
                </c:pt>
                <c:pt idx="25061">
                  <c:v>50.689374113975816</c:v>
                </c:pt>
                <c:pt idx="25062">
                  <c:v>50.684600135650847</c:v>
                </c:pt>
                <c:pt idx="25063">
                  <c:v>50.679578725522447</c:v>
                </c:pt>
                <c:pt idx="25064">
                  <c:v>50.675081288624838</c:v>
                </c:pt>
                <c:pt idx="25065">
                  <c:v>50.670554742103292</c:v>
                </c:pt>
                <c:pt idx="25066">
                  <c:v>50.665562441598823</c:v>
                </c:pt>
                <c:pt idx="25067">
                  <c:v>50.660861237333663</c:v>
                </c:pt>
                <c:pt idx="25068">
                  <c:v>50.656422019683923</c:v>
                </c:pt>
                <c:pt idx="25069">
                  <c:v>50.651844531320499</c:v>
                </c:pt>
                <c:pt idx="25070">
                  <c:v>50.646990501529707</c:v>
                </c:pt>
                <c:pt idx="25071">
                  <c:v>50.64191814955943</c:v>
                </c:pt>
                <c:pt idx="25072">
                  <c:v>50.637777305554991</c:v>
                </c:pt>
                <c:pt idx="25073">
                  <c:v>50.63286505651633</c:v>
                </c:pt>
                <c:pt idx="25074">
                  <c:v>50.628011026725552</c:v>
                </c:pt>
                <c:pt idx="25075">
                  <c:v>50.623564531669821</c:v>
                </c:pt>
                <c:pt idx="25076">
                  <c:v>50.618994320712375</c:v>
                </c:pt>
                <c:pt idx="25077">
                  <c:v>50.614213064981406</c:v>
                </c:pt>
                <c:pt idx="25078">
                  <c:v>50.609351757784637</c:v>
                </c:pt>
                <c:pt idx="25079">
                  <c:v>50.604737882391291</c:v>
                </c:pt>
                <c:pt idx="25080">
                  <c:v>50.59997845887829</c:v>
                </c:pt>
                <c:pt idx="25081">
                  <c:v>50.595495576792636</c:v>
                </c:pt>
                <c:pt idx="25082">
                  <c:v>50.590415947416375</c:v>
                </c:pt>
                <c:pt idx="25083">
                  <c:v>50.58581662683499</c:v>
                </c:pt>
                <c:pt idx="25084">
                  <c:v>50.580955319638221</c:v>
                </c:pt>
                <c:pt idx="25085">
                  <c:v>50.576123122065383</c:v>
                </c:pt>
                <c:pt idx="25086">
                  <c:v>50.571683904415643</c:v>
                </c:pt>
                <c:pt idx="25087">
                  <c:v>50.566473281731675</c:v>
                </c:pt>
                <c:pt idx="25088">
                  <c:v>50.561888515962259</c:v>
                </c:pt>
                <c:pt idx="25089">
                  <c:v>50.557311027598843</c:v>
                </c:pt>
                <c:pt idx="25090">
                  <c:v>50.552777203671305</c:v>
                </c:pt>
                <c:pt idx="25091">
                  <c:v>50.547864954632651</c:v>
                </c:pt>
                <c:pt idx="25092">
                  <c:v>50.543047311871781</c:v>
                </c:pt>
                <c:pt idx="25093">
                  <c:v>50.538302443170736</c:v>
                </c:pt>
                <c:pt idx="25094">
                  <c:v>50.533499355221835</c:v>
                </c:pt>
                <c:pt idx="25095">
                  <c:v>50.528885479828475</c:v>
                </c:pt>
                <c:pt idx="25096">
                  <c:v>50.524213385187267</c:v>
                </c:pt>
                <c:pt idx="25097">
                  <c:v>50.519825109379411</c:v>
                </c:pt>
                <c:pt idx="25098">
                  <c:v>50.51486191849888</c:v>
                </c:pt>
                <c:pt idx="25099">
                  <c:v>50.509782289122604</c:v>
                </c:pt>
                <c:pt idx="25100">
                  <c:v>50.505299407036951</c:v>
                </c:pt>
                <c:pt idx="25101">
                  <c:v>50.500321661344451</c:v>
                </c:pt>
                <c:pt idx="25102">
                  <c:v>50.495715063357096</c:v>
                </c:pt>
                <c:pt idx="25103">
                  <c:v>50.491086633151781</c:v>
                </c:pt>
                <c:pt idx="25104">
                  <c:v>50.48628354520288</c:v>
                </c:pt>
                <c:pt idx="25105">
                  <c:v>50.481626005373634</c:v>
                </c:pt>
                <c:pt idx="25106">
                  <c:v>50.476873859266611</c:v>
                </c:pt>
                <c:pt idx="25107">
                  <c:v>50.472063493911726</c:v>
                </c:pt>
                <c:pt idx="25108">
                  <c:v>50.467529669984188</c:v>
                </c:pt>
                <c:pt idx="25109">
                  <c:v>50.462661085381434</c:v>
                </c:pt>
                <c:pt idx="25110">
                  <c:v>50.457734281530819</c:v>
                </c:pt>
                <c:pt idx="25111">
                  <c:v>50.453047632077642</c:v>
                </c:pt>
                <c:pt idx="25112">
                  <c:v>50.448470143714211</c:v>
                </c:pt>
                <c:pt idx="25113">
                  <c:v>50.443616113923419</c:v>
                </c:pt>
                <c:pt idx="25114">
                  <c:v>50.439053180371964</c:v>
                </c:pt>
                <c:pt idx="25115">
                  <c:v>50.434766788247863</c:v>
                </c:pt>
                <c:pt idx="25116">
                  <c:v>50.430276628756232</c:v>
                </c:pt>
                <c:pt idx="25117">
                  <c:v>50.425393489341509</c:v>
                </c:pt>
                <c:pt idx="25118">
                  <c:v>50.420779613948163</c:v>
                </c:pt>
                <c:pt idx="25119">
                  <c:v>50.416442279982185</c:v>
                </c:pt>
                <c:pt idx="25120">
                  <c:v>50.411872069024746</c:v>
                </c:pt>
                <c:pt idx="25121">
                  <c:v>50.406777884836508</c:v>
                </c:pt>
                <c:pt idx="25122">
                  <c:v>50.40172736508417</c:v>
                </c:pt>
                <c:pt idx="25123">
                  <c:v>50.396916999729278</c:v>
                </c:pt>
                <c:pt idx="25124">
                  <c:v>50.392514169109447</c:v>
                </c:pt>
                <c:pt idx="25125">
                  <c:v>50.387732913378493</c:v>
                </c:pt>
                <c:pt idx="25126">
                  <c:v>50.382500458476578</c:v>
                </c:pt>
                <c:pt idx="25127">
                  <c:v>50.377733757557586</c:v>
                </c:pt>
                <c:pt idx="25128">
                  <c:v>50.373454642839462</c:v>
                </c:pt>
                <c:pt idx="25129">
                  <c:v>50.368811657822185</c:v>
                </c:pt>
                <c:pt idx="25130">
                  <c:v>50.364023124685239</c:v>
                </c:pt>
                <c:pt idx="25131">
                  <c:v>50.359460191133785</c:v>
                </c:pt>
                <c:pt idx="25132">
                  <c:v>50.354635270966931</c:v>
                </c:pt>
                <c:pt idx="25133">
                  <c:v>50.349803073394092</c:v>
                </c:pt>
                <c:pt idx="25134">
                  <c:v>50.345036372475107</c:v>
                </c:pt>
                <c:pt idx="25135">
                  <c:v>50.340509825953561</c:v>
                </c:pt>
                <c:pt idx="25136">
                  <c:v>50.335764957252515</c:v>
                </c:pt>
                <c:pt idx="25137">
                  <c:v>50.33150039734636</c:v>
                </c:pt>
                <c:pt idx="25138">
                  <c:v>50.326457155000014</c:v>
                </c:pt>
                <c:pt idx="25139">
                  <c:v>50.321326583781868</c:v>
                </c:pt>
                <c:pt idx="25140">
                  <c:v>50.31670543098253</c:v>
                </c:pt>
                <c:pt idx="25141">
                  <c:v>50.312026058935345</c:v>
                </c:pt>
                <c:pt idx="25142">
                  <c:v>50.306953706965061</c:v>
                </c:pt>
                <c:pt idx="25143">
                  <c:v>50.301910464618707</c:v>
                </c:pt>
                <c:pt idx="25144">
                  <c:v>50.297340253661261</c:v>
                </c:pt>
                <c:pt idx="25145">
                  <c:v>50.292770042703815</c:v>
                </c:pt>
                <c:pt idx="25146">
                  <c:v>50.288330825054061</c:v>
                </c:pt>
                <c:pt idx="25147">
                  <c:v>50.283440408233361</c:v>
                </c:pt>
                <c:pt idx="25148">
                  <c:v>50.278957526147714</c:v>
                </c:pt>
                <c:pt idx="25149">
                  <c:v>50.273776013087677</c:v>
                </c:pt>
                <c:pt idx="25150">
                  <c:v>50.268638164463553</c:v>
                </c:pt>
                <c:pt idx="25151">
                  <c:v>50.263762302454815</c:v>
                </c:pt>
                <c:pt idx="25152">
                  <c:v>50.25890827266403</c:v>
                </c:pt>
                <c:pt idx="25153">
                  <c:v>50.254236178022815</c:v>
                </c:pt>
                <c:pt idx="25154">
                  <c:v>50.249396703043992</c:v>
                </c:pt>
                <c:pt idx="25155">
                  <c:v>50.244841046898514</c:v>
                </c:pt>
                <c:pt idx="25156">
                  <c:v>50.240227171505168</c:v>
                </c:pt>
                <c:pt idx="25157">
                  <c:v>50.235336754684454</c:v>
                </c:pt>
                <c:pt idx="25158">
                  <c:v>50.230293512338108</c:v>
                </c:pt>
                <c:pt idx="25159">
                  <c:v>50.225672359538784</c:v>
                </c:pt>
                <c:pt idx="25160">
                  <c:v>50.220956600461676</c:v>
                </c:pt>
                <c:pt idx="25161">
                  <c:v>50.216422776534145</c:v>
                </c:pt>
                <c:pt idx="25162">
                  <c:v>50.211568746743353</c:v>
                </c:pt>
                <c:pt idx="25163">
                  <c:v>50.206641942892738</c:v>
                </c:pt>
                <c:pt idx="25164">
                  <c:v>50.202020790093414</c:v>
                </c:pt>
                <c:pt idx="25165">
                  <c:v>50.197355972858183</c:v>
                </c:pt>
                <c:pt idx="25166">
                  <c:v>50.192989529268274</c:v>
                </c:pt>
                <c:pt idx="25167">
                  <c:v>50.187989951357814</c:v>
                </c:pt>
                <c:pt idx="25168">
                  <c:v>50.183405185588406</c:v>
                </c:pt>
                <c:pt idx="25169">
                  <c:v>50.178143621062553</c:v>
                </c:pt>
                <c:pt idx="25170">
                  <c:v>50.173464249015367</c:v>
                </c:pt>
                <c:pt idx="25171">
                  <c:v>50.168763044750222</c:v>
                </c:pt>
                <c:pt idx="25172">
                  <c:v>50.163887182741483</c:v>
                </c:pt>
                <c:pt idx="25173">
                  <c:v>50.159302416972075</c:v>
                </c:pt>
                <c:pt idx="25174">
                  <c:v>50.154237342407768</c:v>
                </c:pt>
                <c:pt idx="25175">
                  <c:v>50.149507028518691</c:v>
                </c:pt>
                <c:pt idx="25176">
                  <c:v>50.144965927185183</c:v>
                </c:pt>
                <c:pt idx="25177">
                  <c:v>50.140352051791837</c:v>
                </c:pt>
                <c:pt idx="25178">
                  <c:v>50.135505299407036</c:v>
                </c:pt>
                <c:pt idx="25179">
                  <c:v>50.130374728188883</c:v>
                </c:pt>
                <c:pt idx="25180">
                  <c:v>50.125084054039107</c:v>
                </c:pt>
                <c:pt idx="25181">
                  <c:v>50.120994151876552</c:v>
                </c:pt>
                <c:pt idx="25182">
                  <c:v>50.116132844679775</c:v>
                </c:pt>
                <c:pt idx="25183">
                  <c:v>50.111628130376182</c:v>
                </c:pt>
                <c:pt idx="25184">
                  <c:v>50.107006977576859</c:v>
                </c:pt>
                <c:pt idx="25185">
                  <c:v>50.101628974555283</c:v>
                </c:pt>
                <c:pt idx="25186">
                  <c:v>50.096607564426861</c:v>
                </c:pt>
                <c:pt idx="25187">
                  <c:v>50.091564322080515</c:v>
                </c:pt>
                <c:pt idx="25188">
                  <c:v>50.086804898567507</c:v>
                </c:pt>
                <c:pt idx="25189">
                  <c:v>50.08202364283656</c:v>
                </c:pt>
                <c:pt idx="25190">
                  <c:v>50.07744615447313</c:v>
                </c:pt>
                <c:pt idx="25191">
                  <c:v>50.07254118284046</c:v>
                </c:pt>
                <c:pt idx="25192">
                  <c:v>50.067912752635145</c:v>
                </c:pt>
                <c:pt idx="25193">
                  <c:v>50.062949561754607</c:v>
                </c:pt>
                <c:pt idx="25194">
                  <c:v>50.058088254557831</c:v>
                </c:pt>
                <c:pt idx="25195">
                  <c:v>50.053314276232861</c:v>
                </c:pt>
                <c:pt idx="25196">
                  <c:v>50.048387472382238</c:v>
                </c:pt>
                <c:pt idx="25197">
                  <c:v>50.04380270661283</c:v>
                </c:pt>
                <c:pt idx="25198">
                  <c:v>50.038555696898946</c:v>
                </c:pt>
                <c:pt idx="25199">
                  <c:v>50.033767163762008</c:v>
                </c:pt>
                <c:pt idx="25200">
                  <c:v>50.028993185437031</c:v>
                </c:pt>
                <c:pt idx="25201">
                  <c:v>50.024226484518039</c:v>
                </c:pt>
                <c:pt idx="25202">
                  <c:v>50.019765434650346</c:v>
                </c:pt>
                <c:pt idx="25203">
                  <c:v>50.014845908205707</c:v>
                </c:pt>
                <c:pt idx="25204">
                  <c:v>50.009737169205501</c:v>
                </c:pt>
                <c:pt idx="25205">
                  <c:v>50.004985023098477</c:v>
                </c:pt>
                <c:pt idx="25206">
                  <c:v>49.9999563355641</c:v>
                </c:pt>
                <c:pt idx="25207">
                  <c:v>49.995517117914353</c:v>
                </c:pt>
                <c:pt idx="25208">
                  <c:v>49.99093962955093</c:v>
                </c:pt>
                <c:pt idx="25209">
                  <c:v>49.9861001545721</c:v>
                </c:pt>
                <c:pt idx="25210">
                  <c:v>49.981173350721484</c:v>
                </c:pt>
                <c:pt idx="25211">
                  <c:v>49.976020947285377</c:v>
                </c:pt>
                <c:pt idx="25212">
                  <c:v>49.971268801178354</c:v>
                </c:pt>
                <c:pt idx="25213">
                  <c:v>49.966465713229454</c:v>
                </c:pt>
                <c:pt idx="25214">
                  <c:v>49.961684457498492</c:v>
                </c:pt>
                <c:pt idx="25215">
                  <c:v>49.957412620186361</c:v>
                </c:pt>
                <c:pt idx="25216">
                  <c:v>49.952478538929753</c:v>
                </c:pt>
                <c:pt idx="25217">
                  <c:v>49.947690005792815</c:v>
                </c:pt>
                <c:pt idx="25218">
                  <c:v>49.942690427882361</c:v>
                </c:pt>
                <c:pt idx="25219">
                  <c:v>49.937719959595839</c:v>
                </c:pt>
                <c:pt idx="25220">
                  <c:v>49.933397180441823</c:v>
                </c:pt>
                <c:pt idx="25221">
                  <c:v>49.928543150651031</c:v>
                </c:pt>
                <c:pt idx="25222">
                  <c:v>49.923390747214931</c:v>
                </c:pt>
                <c:pt idx="25223">
                  <c:v>49.918478498176285</c:v>
                </c:pt>
                <c:pt idx="25224">
                  <c:v>49.9140101709026</c:v>
                </c:pt>
                <c:pt idx="25225">
                  <c:v>49.908966928556247</c:v>
                </c:pt>
                <c:pt idx="25226">
                  <c:v>49.904287556509054</c:v>
                </c:pt>
                <c:pt idx="25227">
                  <c:v>49.899360752658431</c:v>
                </c:pt>
                <c:pt idx="25228">
                  <c:v>49.894521277679615</c:v>
                </c:pt>
                <c:pt idx="25229">
                  <c:v>49.889921957098231</c:v>
                </c:pt>
                <c:pt idx="25230">
                  <c:v>49.884856882533931</c:v>
                </c:pt>
                <c:pt idx="25231">
                  <c:v>49.880133846050839</c:v>
                </c:pt>
                <c:pt idx="25232">
                  <c:v>49.87518520998227</c:v>
                </c:pt>
                <c:pt idx="25233">
                  <c:v>49.870345735003447</c:v>
                </c:pt>
                <c:pt idx="25234">
                  <c:v>49.865440763370771</c:v>
                </c:pt>
                <c:pt idx="25235">
                  <c:v>49.860557623956055</c:v>
                </c:pt>
                <c:pt idx="25236">
                  <c:v>49.855878251908855</c:v>
                </c:pt>
                <c:pt idx="25237">
                  <c:v>49.851300763545431</c:v>
                </c:pt>
                <c:pt idx="25238">
                  <c:v>49.846461288566616</c:v>
                </c:pt>
                <c:pt idx="25239">
                  <c:v>49.841861967985231</c:v>
                </c:pt>
                <c:pt idx="25240">
                  <c:v>49.837044325224362</c:v>
                </c:pt>
                <c:pt idx="25241">
                  <c:v>49.832219405057501</c:v>
                </c:pt>
                <c:pt idx="25242">
                  <c:v>49.827270768988932</c:v>
                </c:pt>
                <c:pt idx="25243">
                  <c:v>49.821819991907525</c:v>
                </c:pt>
                <c:pt idx="25244">
                  <c:v>49.817002349146648</c:v>
                </c:pt>
                <c:pt idx="25245">
                  <c:v>49.812657737774686</c:v>
                </c:pt>
                <c:pt idx="25246">
                  <c:v>49.807796430577909</c:v>
                </c:pt>
                <c:pt idx="25247">
                  <c:v>49.802782297855487</c:v>
                </c:pt>
                <c:pt idx="25248">
                  <c:v>49.798037429154448</c:v>
                </c:pt>
                <c:pt idx="25249">
                  <c:v>49.793197954175625</c:v>
                </c:pt>
                <c:pt idx="25250">
                  <c:v>49.78830025994894</c:v>
                </c:pt>
                <c:pt idx="25251">
                  <c:v>49.783169688730794</c:v>
                </c:pt>
                <c:pt idx="25252">
                  <c:v>49.777959066046826</c:v>
                </c:pt>
                <c:pt idx="25253">
                  <c:v>49.773228752157749</c:v>
                </c:pt>
                <c:pt idx="25254">
                  <c:v>49.767879858760097</c:v>
                </c:pt>
                <c:pt idx="25255">
                  <c:v>49.762931222691535</c:v>
                </c:pt>
                <c:pt idx="25256">
                  <c:v>49.758259128050319</c:v>
                </c:pt>
                <c:pt idx="25257">
                  <c:v>49.753368711229619</c:v>
                </c:pt>
                <c:pt idx="25258">
                  <c:v>49.748456462190958</c:v>
                </c:pt>
                <c:pt idx="25259">
                  <c:v>49.743587877588205</c:v>
                </c:pt>
                <c:pt idx="25260">
                  <c:v>49.73855919005382</c:v>
                </c:pt>
                <c:pt idx="25261">
                  <c:v>49.733748824698928</c:v>
                </c:pt>
                <c:pt idx="25262">
                  <c:v>49.729149504117551</c:v>
                </c:pt>
                <c:pt idx="25263">
                  <c:v>49.724491964288312</c:v>
                </c:pt>
                <c:pt idx="25264">
                  <c:v>49.719055742018867</c:v>
                </c:pt>
                <c:pt idx="25265">
                  <c:v>49.713925170800714</c:v>
                </c:pt>
                <c:pt idx="25266">
                  <c:v>49.709165747287706</c:v>
                </c:pt>
                <c:pt idx="25267">
                  <c:v>49.704391768962729</c:v>
                </c:pt>
                <c:pt idx="25268">
                  <c:v>49.698999211129191</c:v>
                </c:pt>
                <c:pt idx="25269">
                  <c:v>49.693985078406769</c:v>
                </c:pt>
                <c:pt idx="25270">
                  <c:v>49.6888181201587</c:v>
                </c:pt>
                <c:pt idx="25271">
                  <c:v>49.683862206684147</c:v>
                </c:pt>
                <c:pt idx="25272">
                  <c:v>49.679532150124153</c:v>
                </c:pt>
                <c:pt idx="25273">
                  <c:v>49.674321527440178</c:v>
                </c:pt>
                <c:pt idx="25274">
                  <c:v>49.669372891371616</c:v>
                </c:pt>
                <c:pt idx="25275">
                  <c:v>49.664133159063717</c:v>
                </c:pt>
                <c:pt idx="25276">
                  <c:v>49.65944650961054</c:v>
                </c:pt>
                <c:pt idx="25277">
                  <c:v>49.654978182336862</c:v>
                </c:pt>
                <c:pt idx="25278">
                  <c:v>49.649956772208455</c:v>
                </c:pt>
                <c:pt idx="25279">
                  <c:v>49.644891697644155</c:v>
                </c:pt>
                <c:pt idx="25280">
                  <c:v>49.639775681237971</c:v>
                </c:pt>
                <c:pt idx="25281">
                  <c:v>49.634899819229233</c:v>
                </c:pt>
                <c:pt idx="25282">
                  <c:v>49.630154950528194</c:v>
                </c:pt>
                <c:pt idx="25283">
                  <c:v>49.625155372617741</c:v>
                </c:pt>
                <c:pt idx="25284">
                  <c:v>49.620235846173102</c:v>
                </c:pt>
                <c:pt idx="25285">
                  <c:v>49.615483700066079</c:v>
                </c:pt>
                <c:pt idx="25286">
                  <c:v>49.610891656890679</c:v>
                </c:pt>
                <c:pt idx="25287">
                  <c:v>49.605841137138349</c:v>
                </c:pt>
                <c:pt idx="25288">
                  <c:v>49.60051407595865</c:v>
                </c:pt>
                <c:pt idx="25289">
                  <c:v>49.595550885078119</c:v>
                </c:pt>
                <c:pt idx="25290">
                  <c:v>49.59038392683005</c:v>
                </c:pt>
                <c:pt idx="25291">
                  <c:v>49.585493510009336</c:v>
                </c:pt>
                <c:pt idx="25292">
                  <c:v>49.580675867248466</c:v>
                </c:pt>
                <c:pt idx="25293">
                  <c:v>49.575800005239728</c:v>
                </c:pt>
                <c:pt idx="25294">
                  <c:v>49.570778595111328</c:v>
                </c:pt>
                <c:pt idx="25295">
                  <c:v>49.565888178290621</c:v>
                </c:pt>
                <c:pt idx="25296">
                  <c:v>49.561092367747698</c:v>
                </c:pt>
                <c:pt idx="25297">
                  <c:v>49.556165563897082</c:v>
                </c:pt>
                <c:pt idx="25298">
                  <c:v>49.551231482640475</c:v>
                </c:pt>
                <c:pt idx="25299">
                  <c:v>49.546421117285583</c:v>
                </c:pt>
                <c:pt idx="25300">
                  <c:v>49.541261436443499</c:v>
                </c:pt>
                <c:pt idx="25301">
                  <c:v>49.53634190999886</c:v>
                </c:pt>
                <c:pt idx="25302">
                  <c:v>49.531582486485853</c:v>
                </c:pt>
                <c:pt idx="25303">
                  <c:v>49.526619295605315</c:v>
                </c:pt>
                <c:pt idx="25304">
                  <c:v>49.521728878784607</c:v>
                </c:pt>
                <c:pt idx="25305">
                  <c:v>49.516823907151938</c:v>
                </c:pt>
                <c:pt idx="25306">
                  <c:v>49.511445904130362</c:v>
                </c:pt>
                <c:pt idx="25307">
                  <c:v>49.506606429151539</c:v>
                </c:pt>
                <c:pt idx="25308">
                  <c:v>49.5017742315787</c:v>
                </c:pt>
                <c:pt idx="25309">
                  <c:v>49.497014808065693</c:v>
                </c:pt>
                <c:pt idx="25310">
                  <c:v>49.491680469480009</c:v>
                </c:pt>
                <c:pt idx="25311">
                  <c:v>49.486717278599471</c:v>
                </c:pt>
                <c:pt idx="25312">
                  <c:v>49.481251946706102</c:v>
                </c:pt>
                <c:pt idx="25313">
                  <c:v>49.476463413569157</c:v>
                </c:pt>
                <c:pt idx="25314">
                  <c:v>49.471500222688626</c:v>
                </c:pt>
                <c:pt idx="25315">
                  <c:v>49.46687179248331</c:v>
                </c:pt>
                <c:pt idx="25316">
                  <c:v>49.462054149722441</c:v>
                </c:pt>
                <c:pt idx="25317">
                  <c:v>49.45727289399148</c:v>
                </c:pt>
                <c:pt idx="25318">
                  <c:v>49.452287870892988</c:v>
                </c:pt>
                <c:pt idx="25319">
                  <c:v>49.447484782944088</c:v>
                </c:pt>
                <c:pt idx="25320">
                  <c:v>49.442652585371242</c:v>
                </c:pt>
                <c:pt idx="25321">
                  <c:v>49.437594788212927</c:v>
                </c:pt>
                <c:pt idx="25322">
                  <c:v>49.432551545866573</c:v>
                </c:pt>
                <c:pt idx="25323">
                  <c:v>49.42775573532365</c:v>
                </c:pt>
                <c:pt idx="25324">
                  <c:v>49.422763434819181</c:v>
                </c:pt>
                <c:pt idx="25325">
                  <c:v>49.417567366947182</c:v>
                </c:pt>
                <c:pt idx="25326">
                  <c:v>49.41291710452392</c:v>
                </c:pt>
                <c:pt idx="25327">
                  <c:v>49.407895694395521</c:v>
                </c:pt>
                <c:pt idx="25328">
                  <c:v>49.402845174643183</c:v>
                </c:pt>
                <c:pt idx="25329">
                  <c:v>49.397685493801106</c:v>
                </c:pt>
                <c:pt idx="25330">
                  <c:v>49.392991566941937</c:v>
                </c:pt>
                <c:pt idx="25331">
                  <c:v>49.38780277647593</c:v>
                </c:pt>
                <c:pt idx="25332">
                  <c:v>49.382577598979999</c:v>
                </c:pt>
                <c:pt idx="25333">
                  <c:v>49.377607130693477</c:v>
                </c:pt>
                <c:pt idx="25334">
                  <c:v>49.3728331523685</c:v>
                </c:pt>
                <c:pt idx="25335">
                  <c:v>49.367826297052069</c:v>
                </c:pt>
                <c:pt idx="25336">
                  <c:v>49.362746667675793</c:v>
                </c:pt>
                <c:pt idx="25337">
                  <c:v>49.357688870517478</c:v>
                </c:pt>
                <c:pt idx="25338">
                  <c:v>49.352398196367695</c:v>
                </c:pt>
                <c:pt idx="25339">
                  <c:v>49.347798875786324</c:v>
                </c:pt>
                <c:pt idx="25340">
                  <c:v>49.34324321964084</c:v>
                </c:pt>
                <c:pt idx="25341">
                  <c:v>49.338221809512447</c:v>
                </c:pt>
                <c:pt idx="25342">
                  <c:v>49.333527882653279</c:v>
                </c:pt>
                <c:pt idx="25343">
                  <c:v>49.328288150345386</c:v>
                </c:pt>
                <c:pt idx="25344">
                  <c:v>49.323790713447771</c:v>
                </c:pt>
                <c:pt idx="25345">
                  <c:v>49.318645587417656</c:v>
                </c:pt>
                <c:pt idx="25346">
                  <c:v>49.313420409921719</c:v>
                </c:pt>
                <c:pt idx="25347">
                  <c:v>49.308195232425788</c:v>
                </c:pt>
                <c:pt idx="25348">
                  <c:v>49.302970054929858</c:v>
                </c:pt>
                <c:pt idx="25349">
                  <c:v>49.297657548562128</c:v>
                </c:pt>
                <c:pt idx="25350">
                  <c:v>49.292919957267067</c:v>
                </c:pt>
                <c:pt idx="25351">
                  <c:v>49.287993153416451</c:v>
                </c:pt>
                <c:pt idx="25352">
                  <c:v>49.282767975920514</c:v>
                </c:pt>
                <c:pt idx="25353">
                  <c:v>49.27781206244596</c:v>
                </c:pt>
                <c:pt idx="25354">
                  <c:v>49.272397672394469</c:v>
                </c:pt>
                <c:pt idx="25355">
                  <c:v>49.267907512902838</c:v>
                </c:pt>
                <c:pt idx="25356">
                  <c:v>49.263017096082137</c:v>
                </c:pt>
                <c:pt idx="25357">
                  <c:v>49.258053905201592</c:v>
                </c:pt>
                <c:pt idx="25358">
                  <c:v>49.252916056577469</c:v>
                </c:pt>
                <c:pt idx="25359">
                  <c:v>49.248098413816592</c:v>
                </c:pt>
                <c:pt idx="25360">
                  <c:v>49.243018784440324</c:v>
                </c:pt>
                <c:pt idx="25361">
                  <c:v>49.237982819499948</c:v>
                </c:pt>
                <c:pt idx="25362">
                  <c:v>49.233056015649332</c:v>
                </c:pt>
                <c:pt idx="25363">
                  <c:v>49.227852670371355</c:v>
                </c:pt>
                <c:pt idx="25364">
                  <c:v>49.223326123849802</c:v>
                </c:pt>
                <c:pt idx="25365">
                  <c:v>49.218683138832532</c:v>
                </c:pt>
                <c:pt idx="25366">
                  <c:v>49.213923715319517</c:v>
                </c:pt>
                <c:pt idx="25367">
                  <c:v>49.209091517746678</c:v>
                </c:pt>
                <c:pt idx="25368">
                  <c:v>49.204077385024263</c:v>
                </c:pt>
                <c:pt idx="25369">
                  <c:v>49.199121471549709</c:v>
                </c:pt>
                <c:pt idx="25370">
                  <c:v>49.193561533378549</c:v>
                </c:pt>
                <c:pt idx="25371">
                  <c:v>49.188962212797172</c:v>
                </c:pt>
                <c:pt idx="25372">
                  <c:v>49.183868028608941</c:v>
                </c:pt>
                <c:pt idx="25373">
                  <c:v>49.178555522241204</c:v>
                </c:pt>
                <c:pt idx="25374">
                  <c:v>49.173592331360673</c:v>
                </c:pt>
                <c:pt idx="25375">
                  <c:v>49.168971178561343</c:v>
                </c:pt>
                <c:pt idx="25376">
                  <c:v>49.164102593958589</c:v>
                </c:pt>
                <c:pt idx="25377">
                  <c:v>49.159146680484028</c:v>
                </c:pt>
                <c:pt idx="25378">
                  <c:v>49.153739567838514</c:v>
                </c:pt>
                <c:pt idx="25379">
                  <c:v>49.149147524663128</c:v>
                </c:pt>
                <c:pt idx="25380">
                  <c:v>49.14393690197916</c:v>
                </c:pt>
                <c:pt idx="25381">
                  <c:v>49.138704447077245</c:v>
                </c:pt>
                <c:pt idx="25382">
                  <c:v>49.133697591760814</c:v>
                </c:pt>
                <c:pt idx="25383">
                  <c:v>49.129221987081145</c:v>
                </c:pt>
                <c:pt idx="25384">
                  <c:v>49.124426176538222</c:v>
                </c:pt>
                <c:pt idx="25385">
                  <c:v>49.118669748405516</c:v>
                </c:pt>
                <c:pt idx="25386">
                  <c:v>49.11358284162327</c:v>
                </c:pt>
                <c:pt idx="25387">
                  <c:v>49.108546876682901</c:v>
                </c:pt>
                <c:pt idx="25388">
                  <c:v>49.103343531404917</c:v>
                </c:pt>
                <c:pt idx="25389">
                  <c:v>49.098554998267979</c:v>
                </c:pt>
                <c:pt idx="25390">
                  <c:v>49.093555420357525</c:v>
                </c:pt>
                <c:pt idx="25391">
                  <c:v>49.088155585117988</c:v>
                </c:pt>
                <c:pt idx="25392">
                  <c:v>49.083148729801557</c:v>
                </c:pt>
                <c:pt idx="25393">
                  <c:v>49.078280145198796</c:v>
                </c:pt>
                <c:pt idx="25394">
                  <c:v>49.073360618754158</c:v>
                </c:pt>
                <c:pt idx="25395">
                  <c:v>49.068390150467643</c:v>
                </c:pt>
                <c:pt idx="25396">
                  <c:v>49.063587062518735</c:v>
                </c:pt>
                <c:pt idx="25397">
                  <c:v>49.058682090886066</c:v>
                </c:pt>
                <c:pt idx="25398">
                  <c:v>49.053580629291851</c:v>
                </c:pt>
                <c:pt idx="25399">
                  <c:v>49.048442780667713</c:v>
                </c:pt>
                <c:pt idx="25400">
                  <c:v>49.043515976817091</c:v>
                </c:pt>
                <c:pt idx="25401">
                  <c:v>49.038429070034844</c:v>
                </c:pt>
                <c:pt idx="25402">
                  <c:v>49.033487711372253</c:v>
                </c:pt>
                <c:pt idx="25403">
                  <c:v>49.028684623423352</c:v>
                </c:pt>
                <c:pt idx="25404">
                  <c:v>49.023677768106907</c:v>
                </c:pt>
                <c:pt idx="25405">
                  <c:v>49.018670912790476</c:v>
                </c:pt>
                <c:pt idx="25406">
                  <c:v>49.013503954542408</c:v>
                </c:pt>
                <c:pt idx="25407">
                  <c:v>49.008213280392624</c:v>
                </c:pt>
                <c:pt idx="25408">
                  <c:v>49.00356301796937</c:v>
                </c:pt>
                <c:pt idx="25409">
                  <c:v>48.99862893671277</c:v>
                </c:pt>
                <c:pt idx="25410">
                  <c:v>48.993651191020263</c:v>
                </c:pt>
                <c:pt idx="25411">
                  <c:v>48.988396903900401</c:v>
                </c:pt>
                <c:pt idx="25412">
                  <c:v>48.983273610088233</c:v>
                </c:pt>
                <c:pt idx="25413">
                  <c:v>48.978441412515387</c:v>
                </c:pt>
                <c:pt idx="25414">
                  <c:v>48.973027022463896</c:v>
                </c:pt>
                <c:pt idx="25415">
                  <c:v>48.967867341621812</c:v>
                </c:pt>
                <c:pt idx="25416">
                  <c:v>48.963071531078882</c:v>
                </c:pt>
                <c:pt idx="25417">
                  <c:v>48.957911850236805</c:v>
                </c:pt>
                <c:pt idx="25418">
                  <c:v>48.952999601198151</c:v>
                </c:pt>
                <c:pt idx="25419">
                  <c:v>48.947978191069744</c:v>
                </c:pt>
                <c:pt idx="25420">
                  <c:v>48.942913116505444</c:v>
                </c:pt>
                <c:pt idx="25421">
                  <c:v>48.937818932317214</c:v>
                </c:pt>
                <c:pt idx="25422">
                  <c:v>48.93277568997086</c:v>
                </c:pt>
                <c:pt idx="25423">
                  <c:v>48.927892550556138</c:v>
                </c:pt>
                <c:pt idx="25424">
                  <c:v>48.922805643773884</c:v>
                </c:pt>
                <c:pt idx="25425">
                  <c:v>48.917857007705315</c:v>
                </c:pt>
                <c:pt idx="25426">
                  <c:v>48.91246444987177</c:v>
                </c:pt>
                <c:pt idx="25427">
                  <c:v>48.907574033051063</c:v>
                </c:pt>
                <c:pt idx="25428">
                  <c:v>48.902763667696178</c:v>
                </c:pt>
                <c:pt idx="25429">
                  <c:v>48.897458438734425</c:v>
                </c:pt>
                <c:pt idx="25430">
                  <c:v>48.892386086764148</c:v>
                </c:pt>
                <c:pt idx="25431">
                  <c:v>48.887029915960511</c:v>
                </c:pt>
                <c:pt idx="25432">
                  <c:v>48.882299602071441</c:v>
                </c:pt>
                <c:pt idx="25433">
                  <c:v>48.877569288182357</c:v>
                </c:pt>
                <c:pt idx="25434">
                  <c:v>48.872395052528312</c:v>
                </c:pt>
                <c:pt idx="25435">
                  <c:v>48.867577409767442</c:v>
                </c:pt>
                <c:pt idx="25436">
                  <c:v>48.862650605916819</c:v>
                </c:pt>
                <c:pt idx="25437">
                  <c:v>48.857476370262773</c:v>
                </c:pt>
                <c:pt idx="25438">
                  <c:v>48.85234579904462</c:v>
                </c:pt>
                <c:pt idx="25439">
                  <c:v>48.847404440382029</c:v>
                </c:pt>
                <c:pt idx="25440">
                  <c:v>48.842441249501498</c:v>
                </c:pt>
                <c:pt idx="25441">
                  <c:v>48.83721607200556</c:v>
                </c:pt>
                <c:pt idx="25442">
                  <c:v>48.832274713342976</c:v>
                </c:pt>
                <c:pt idx="25443">
                  <c:v>48.82744251577013</c:v>
                </c:pt>
                <c:pt idx="25444">
                  <c:v>48.822028125718639</c:v>
                </c:pt>
                <c:pt idx="25445">
                  <c:v>48.817225037769731</c:v>
                </c:pt>
                <c:pt idx="25446">
                  <c:v>48.812109021363547</c:v>
                </c:pt>
                <c:pt idx="25447">
                  <c:v>48.80694934052147</c:v>
                </c:pt>
                <c:pt idx="25448">
                  <c:v>48.802022536670847</c:v>
                </c:pt>
                <c:pt idx="25449">
                  <c:v>48.796710030303117</c:v>
                </c:pt>
                <c:pt idx="25450">
                  <c:v>48.79157218167898</c:v>
                </c:pt>
                <c:pt idx="25451">
                  <c:v>48.78625967531125</c:v>
                </c:pt>
                <c:pt idx="25452">
                  <c:v>48.780830730447789</c:v>
                </c:pt>
                <c:pt idx="25453">
                  <c:v>48.775707436635621</c:v>
                </c:pt>
                <c:pt idx="25454">
                  <c:v>48.77094801312262</c:v>
                </c:pt>
                <c:pt idx="25455">
                  <c:v>48.765868383746344</c:v>
                </c:pt>
                <c:pt idx="25456">
                  <c:v>48.760977966925644</c:v>
                </c:pt>
                <c:pt idx="25457">
                  <c:v>48.756334981908367</c:v>
                </c:pt>
                <c:pt idx="25458">
                  <c:v>48.751160746254321</c:v>
                </c:pt>
                <c:pt idx="25459">
                  <c:v>48.746401322741306</c:v>
                </c:pt>
                <c:pt idx="25460">
                  <c:v>48.741161590433407</c:v>
                </c:pt>
                <c:pt idx="25461">
                  <c:v>48.736234786582791</c:v>
                </c:pt>
                <c:pt idx="25462">
                  <c:v>48.731278873108238</c:v>
                </c:pt>
                <c:pt idx="25463">
                  <c:v>48.725828096026824</c:v>
                </c:pt>
                <c:pt idx="25464">
                  <c:v>48.720704802214662</c:v>
                </c:pt>
                <c:pt idx="25465">
                  <c:v>48.715508734342656</c:v>
                </c:pt>
                <c:pt idx="25466">
                  <c:v>48.710269002034757</c:v>
                </c:pt>
                <c:pt idx="25467">
                  <c:v>48.705145708222588</c:v>
                </c:pt>
                <c:pt idx="25468">
                  <c:v>48.699811369636912</c:v>
                </c:pt>
                <c:pt idx="25469">
                  <c:v>48.695124720183735</c:v>
                </c:pt>
                <c:pt idx="25470">
                  <c:v>48.690074200431397</c:v>
                </c:pt>
                <c:pt idx="25471">
                  <c:v>48.68487085515342</c:v>
                </c:pt>
                <c:pt idx="25472">
                  <c:v>48.679762116153221</c:v>
                </c:pt>
                <c:pt idx="25473">
                  <c:v>48.674740706024814</c:v>
                </c:pt>
                <c:pt idx="25474">
                  <c:v>48.669435477063068</c:v>
                </c:pt>
                <c:pt idx="25475">
                  <c:v>48.664639666520145</c:v>
                </c:pt>
                <c:pt idx="25476">
                  <c:v>48.659909352631068</c:v>
                </c:pt>
                <c:pt idx="25477">
                  <c:v>48.654640510699238</c:v>
                </c:pt>
                <c:pt idx="25478">
                  <c:v>48.649415333203308</c:v>
                </c:pt>
                <c:pt idx="25479">
                  <c:v>48.643899059468048</c:v>
                </c:pt>
                <c:pt idx="25480">
                  <c:v>48.638586553100325</c:v>
                </c:pt>
                <c:pt idx="25481">
                  <c:v>48.633543310753971</c:v>
                </c:pt>
                <c:pt idx="25482">
                  <c:v>48.628834829082841</c:v>
                </c:pt>
                <c:pt idx="25483">
                  <c:v>48.624351946997194</c:v>
                </c:pt>
                <c:pt idx="25484">
                  <c:v>48.619461530176487</c:v>
                </c:pt>
                <c:pt idx="25485">
                  <c:v>48.614018030501057</c:v>
                </c:pt>
                <c:pt idx="25486">
                  <c:v>48.60831982161622</c:v>
                </c:pt>
                <c:pt idx="25487">
                  <c:v>48.603029147466437</c:v>
                </c:pt>
                <c:pt idx="25488">
                  <c:v>48.598269723953429</c:v>
                </c:pt>
                <c:pt idx="25489">
                  <c:v>48.593190094577167</c:v>
                </c:pt>
                <c:pt idx="25490">
                  <c:v>48.588488890312028</c:v>
                </c:pt>
                <c:pt idx="25491">
                  <c:v>48.583154551726345</c:v>
                </c:pt>
                <c:pt idx="25492">
                  <c:v>48.577791103516731</c:v>
                </c:pt>
                <c:pt idx="25493">
                  <c:v>48.572522261584901</c:v>
                </c:pt>
                <c:pt idx="25494">
                  <c:v>48.567413522584701</c:v>
                </c:pt>
                <c:pt idx="25495">
                  <c:v>48.562493996140063</c:v>
                </c:pt>
                <c:pt idx="25496">
                  <c:v>48.557443476387725</c:v>
                </c:pt>
                <c:pt idx="25497">
                  <c:v>48.552516672537102</c:v>
                </c:pt>
                <c:pt idx="25498">
                  <c:v>48.547691752370248</c:v>
                </c:pt>
                <c:pt idx="25499">
                  <c:v>48.542699451865779</c:v>
                </c:pt>
                <c:pt idx="25500">
                  <c:v>48.536833862643327</c:v>
                </c:pt>
                <c:pt idx="25501">
                  <c:v>48.531994387664504</c:v>
                </c:pt>
                <c:pt idx="25502">
                  <c:v>48.527111248249781</c:v>
                </c:pt>
                <c:pt idx="25503">
                  <c:v>48.521536755266659</c:v>
                </c:pt>
                <c:pt idx="25504">
                  <c:v>48.516326132582691</c:v>
                </c:pt>
                <c:pt idx="25505">
                  <c:v>48.511370219108144</c:v>
                </c:pt>
                <c:pt idx="25506">
                  <c:v>48.50643613785153</c:v>
                </c:pt>
                <c:pt idx="25507">
                  <c:v>48.501218237761584</c:v>
                </c:pt>
                <c:pt idx="25508">
                  <c:v>48.496044002107539</c:v>
                </c:pt>
                <c:pt idx="25509">
                  <c:v>48.490927985701354</c:v>
                </c:pt>
                <c:pt idx="25510">
                  <c:v>48.486219504030224</c:v>
                </c:pt>
                <c:pt idx="25511">
                  <c:v>48.481198093901824</c:v>
                </c:pt>
                <c:pt idx="25512">
                  <c:v>48.475761871632379</c:v>
                </c:pt>
                <c:pt idx="25513">
                  <c:v>48.470143714213357</c:v>
                </c:pt>
                <c:pt idx="25514">
                  <c:v>48.465282407016581</c:v>
                </c:pt>
                <c:pt idx="25515">
                  <c:v>48.460588480157426</c:v>
                </c:pt>
                <c:pt idx="25516">
                  <c:v>48.455297806007643</c:v>
                </c:pt>
                <c:pt idx="25517">
                  <c:v>48.450130847759574</c:v>
                </c:pt>
                <c:pt idx="25518">
                  <c:v>48.444978444323475</c:v>
                </c:pt>
                <c:pt idx="25519">
                  <c:v>48.440044363066868</c:v>
                </c:pt>
                <c:pt idx="25520">
                  <c:v>48.435008398126499</c:v>
                </c:pt>
                <c:pt idx="25521">
                  <c:v>48.429812330254499</c:v>
                </c:pt>
                <c:pt idx="25522">
                  <c:v>48.424638094600454</c:v>
                </c:pt>
                <c:pt idx="25523">
                  <c:v>48.419667626313931</c:v>
                </c:pt>
                <c:pt idx="25524">
                  <c:v>48.414537055095785</c:v>
                </c:pt>
                <c:pt idx="25525">
                  <c:v>48.409610251245162</c:v>
                </c:pt>
                <c:pt idx="25526">
                  <c:v>48.404523344462909</c:v>
                </c:pt>
                <c:pt idx="25527">
                  <c:v>48.399436437680663</c:v>
                </c:pt>
                <c:pt idx="25528">
                  <c:v>48.394575130483886</c:v>
                </c:pt>
                <c:pt idx="25529">
                  <c:v>48.389437281859749</c:v>
                </c:pt>
                <c:pt idx="25530">
                  <c:v>48.384867070902303</c:v>
                </c:pt>
                <c:pt idx="25531">
                  <c:v>48.379729222278172</c:v>
                </c:pt>
                <c:pt idx="25532">
                  <c:v>48.374336664444627</c:v>
                </c:pt>
                <c:pt idx="25533">
                  <c:v>48.369497189465811</c:v>
                </c:pt>
                <c:pt idx="25534">
                  <c:v>48.364053689790374</c:v>
                </c:pt>
                <c:pt idx="25535">
                  <c:v>48.358755738234613</c:v>
                </c:pt>
                <c:pt idx="25536">
                  <c:v>48.35400359212759</c:v>
                </c:pt>
                <c:pt idx="25537">
                  <c:v>48.348640143917983</c:v>
                </c:pt>
                <c:pt idx="25538">
                  <c:v>48.343196644242546</c:v>
                </c:pt>
                <c:pt idx="25539">
                  <c:v>48.338102460054316</c:v>
                </c:pt>
                <c:pt idx="25540">
                  <c:v>48.332586186319062</c:v>
                </c:pt>
                <c:pt idx="25541">
                  <c:v>48.327230015515426</c:v>
                </c:pt>
                <c:pt idx="25542">
                  <c:v>48.321866567305818</c:v>
                </c:pt>
                <c:pt idx="25543">
                  <c:v>48.316481286878251</c:v>
                </c:pt>
                <c:pt idx="25544">
                  <c:v>48.311496263779766</c:v>
                </c:pt>
                <c:pt idx="25545">
                  <c:v>48.306736840266758</c:v>
                </c:pt>
                <c:pt idx="25546">
                  <c:v>48.301351559839198</c:v>
                </c:pt>
                <c:pt idx="25547">
                  <c:v>48.296286485274898</c:v>
                </c:pt>
                <c:pt idx="25548">
                  <c:v>48.29114863665076</c:v>
                </c:pt>
                <c:pt idx="25549">
                  <c:v>48.28612722652236</c:v>
                </c:pt>
                <c:pt idx="25550">
                  <c:v>48.281062151958054</c:v>
                </c:pt>
                <c:pt idx="25551">
                  <c:v>48.276026187017692</c:v>
                </c:pt>
                <c:pt idx="25552">
                  <c:v>48.270713680649955</c:v>
                </c:pt>
                <c:pt idx="25553">
                  <c:v>48.265808709017286</c:v>
                </c:pt>
                <c:pt idx="25554">
                  <c:v>48.260714524829055</c:v>
                </c:pt>
                <c:pt idx="25555">
                  <c:v>48.255569398798933</c:v>
                </c:pt>
                <c:pt idx="25556">
                  <c:v>48.250664427166264</c:v>
                </c:pt>
                <c:pt idx="25557">
                  <c:v>48.245781287751541</c:v>
                </c:pt>
                <c:pt idx="25558">
                  <c:v>48.240090356272688</c:v>
                </c:pt>
                <c:pt idx="25559">
                  <c:v>48.234428534417759</c:v>
                </c:pt>
                <c:pt idx="25560">
                  <c:v>48.229057808802168</c:v>
                </c:pt>
                <c:pt idx="25561">
                  <c:v>48.223861740930168</c:v>
                </c:pt>
                <c:pt idx="25562">
                  <c:v>48.218643840840222</c:v>
                </c:pt>
                <c:pt idx="25563">
                  <c:v>48.213433218156254</c:v>
                </c:pt>
                <c:pt idx="25564">
                  <c:v>48.208368143591954</c:v>
                </c:pt>
                <c:pt idx="25565">
                  <c:v>48.203492281583216</c:v>
                </c:pt>
                <c:pt idx="25566">
                  <c:v>48.198405374800963</c:v>
                </c:pt>
                <c:pt idx="25567">
                  <c:v>48.193209306928964</c:v>
                </c:pt>
                <c:pt idx="25568">
                  <c:v>48.188391664168087</c:v>
                </c:pt>
                <c:pt idx="25569">
                  <c:v>48.183166486672157</c:v>
                </c:pt>
                <c:pt idx="25570">
                  <c:v>48.177955863988196</c:v>
                </c:pt>
                <c:pt idx="25571">
                  <c:v>48.172679744650374</c:v>
                </c:pt>
                <c:pt idx="25572">
                  <c:v>48.167512786402312</c:v>
                </c:pt>
                <c:pt idx="25573">
                  <c:v>48.162644201799552</c:v>
                </c:pt>
                <c:pt idx="25574">
                  <c:v>48.15722981174806</c:v>
                </c:pt>
                <c:pt idx="25575">
                  <c:v>48.151939137598276</c:v>
                </c:pt>
                <c:pt idx="25576">
                  <c:v>48.14689589525193</c:v>
                </c:pt>
                <c:pt idx="25577">
                  <c:v>48.142063697679092</c:v>
                </c:pt>
                <c:pt idx="25578">
                  <c:v>48.136984068302816</c:v>
                </c:pt>
                <c:pt idx="25579">
                  <c:v>48.131904438926554</c:v>
                </c:pt>
                <c:pt idx="25580">
                  <c:v>48.126766590302417</c:v>
                </c:pt>
                <c:pt idx="25581">
                  <c:v>48.121563245024433</c:v>
                </c:pt>
                <c:pt idx="25582">
                  <c:v>48.115697655801981</c:v>
                </c:pt>
                <c:pt idx="25583">
                  <c:v>48.110727187515465</c:v>
                </c:pt>
                <c:pt idx="25584">
                  <c:v>48.105676667763127</c:v>
                </c:pt>
                <c:pt idx="25585">
                  <c:v>48.100524264327028</c:v>
                </c:pt>
                <c:pt idx="25586">
                  <c:v>48.09522631277126</c:v>
                </c:pt>
                <c:pt idx="25587">
                  <c:v>48.09036500557449</c:v>
                </c:pt>
                <c:pt idx="25588">
                  <c:v>48.085460033941821</c:v>
                </c:pt>
                <c:pt idx="25589">
                  <c:v>48.080249411257853</c:v>
                </c:pt>
                <c:pt idx="25590">
                  <c:v>48.075118840039707</c:v>
                </c:pt>
                <c:pt idx="25591">
                  <c:v>48.069682617770255</c:v>
                </c:pt>
                <c:pt idx="25592">
                  <c:v>48.064333724372617</c:v>
                </c:pt>
                <c:pt idx="25593">
                  <c:v>48.059479694581825</c:v>
                </c:pt>
                <c:pt idx="25594">
                  <c:v>48.054298181521794</c:v>
                </c:pt>
                <c:pt idx="25595">
                  <c:v>48.049291326205349</c:v>
                </c:pt>
                <c:pt idx="25596">
                  <c:v>48.043847826529927</c:v>
                </c:pt>
                <c:pt idx="25597">
                  <c:v>48.038724532717765</c:v>
                </c:pt>
                <c:pt idx="25598">
                  <c:v>48.03347024559789</c:v>
                </c:pt>
                <c:pt idx="25599">
                  <c:v>48.028215958478029</c:v>
                </c:pt>
                <c:pt idx="25600">
                  <c:v>48.022961671358168</c:v>
                </c:pt>
                <c:pt idx="25601">
                  <c:v>48.017845654951977</c:v>
                </c:pt>
                <c:pt idx="25602">
                  <c:v>48.012824244823584</c:v>
                </c:pt>
                <c:pt idx="25603">
                  <c:v>48.00778100247723</c:v>
                </c:pt>
                <c:pt idx="25604">
                  <c:v>48.002446663891547</c:v>
                </c:pt>
                <c:pt idx="25605">
                  <c:v>47.997221486395617</c:v>
                </c:pt>
                <c:pt idx="25606">
                  <c:v>47.992251018109094</c:v>
                </c:pt>
                <c:pt idx="25607">
                  <c:v>47.986734744373834</c:v>
                </c:pt>
                <c:pt idx="25608">
                  <c:v>47.981240302856527</c:v>
                </c:pt>
                <c:pt idx="25609">
                  <c:v>47.976167950886243</c:v>
                </c:pt>
                <c:pt idx="25610">
                  <c:v>47.970760838240722</c:v>
                </c:pt>
                <c:pt idx="25611">
                  <c:v>47.965462886684961</c:v>
                </c:pt>
                <c:pt idx="25612">
                  <c:v>47.960070328851423</c:v>
                </c:pt>
                <c:pt idx="25613">
                  <c:v>47.955420066428154</c:v>
                </c:pt>
                <c:pt idx="25614">
                  <c:v>47.950318604833946</c:v>
                </c:pt>
                <c:pt idx="25615">
                  <c:v>47.945020653278178</c:v>
                </c:pt>
                <c:pt idx="25616">
                  <c:v>47.939344276611287</c:v>
                </c:pt>
                <c:pt idx="25617">
                  <c:v>47.934206427987149</c:v>
                </c:pt>
                <c:pt idx="25618">
                  <c:v>47.928930308649342</c:v>
                </c:pt>
                <c:pt idx="25619">
                  <c:v>47.92347225416195</c:v>
                </c:pt>
                <c:pt idx="25620">
                  <c:v>47.918501785875428</c:v>
                </c:pt>
                <c:pt idx="25621">
                  <c:v>47.913167447289744</c:v>
                </c:pt>
                <c:pt idx="25622">
                  <c:v>47.907847663516037</c:v>
                </c:pt>
                <c:pt idx="25623">
                  <c:v>47.903066407785069</c:v>
                </c:pt>
                <c:pt idx="25624">
                  <c:v>47.897855785101108</c:v>
                </c:pt>
                <c:pt idx="25625">
                  <c:v>47.892725213882962</c:v>
                </c:pt>
                <c:pt idx="25626">
                  <c:v>47.887281714207539</c:v>
                </c:pt>
                <c:pt idx="25627">
                  <c:v>47.882245749267163</c:v>
                </c:pt>
                <c:pt idx="25628">
                  <c:v>47.877122455454987</c:v>
                </c:pt>
                <c:pt idx="25629">
                  <c:v>47.871453356194088</c:v>
                </c:pt>
                <c:pt idx="25630">
                  <c:v>47.865951637270797</c:v>
                </c:pt>
                <c:pt idx="25631">
                  <c:v>47.860937504548374</c:v>
                </c:pt>
                <c:pt idx="25632">
                  <c:v>47.85586515257809</c:v>
                </c:pt>
                <c:pt idx="25633">
                  <c:v>47.850712749141991</c:v>
                </c:pt>
                <c:pt idx="25634">
                  <c:v>47.84566222938966</c:v>
                </c:pt>
                <c:pt idx="25635">
                  <c:v>47.840415219675776</c:v>
                </c:pt>
                <c:pt idx="25636">
                  <c:v>47.835153655149924</c:v>
                </c:pt>
                <c:pt idx="25637">
                  <c:v>47.830248683517254</c:v>
                </c:pt>
                <c:pt idx="25638">
                  <c:v>47.824870680495671</c:v>
                </c:pt>
                <c:pt idx="25639">
                  <c:v>47.819878379991202</c:v>
                </c:pt>
                <c:pt idx="25640">
                  <c:v>47.814456712533733</c:v>
                </c:pt>
                <c:pt idx="25641">
                  <c:v>47.80932614131558</c:v>
                </c:pt>
                <c:pt idx="25642">
                  <c:v>47.804282898969234</c:v>
                </c:pt>
                <c:pt idx="25643">
                  <c:v>47.799021334443374</c:v>
                </c:pt>
                <c:pt idx="25644">
                  <c:v>47.794050866156859</c:v>
                </c:pt>
                <c:pt idx="25645">
                  <c:v>47.788731082383144</c:v>
                </c:pt>
                <c:pt idx="25646">
                  <c:v>47.783447685639345</c:v>
                </c:pt>
                <c:pt idx="25647">
                  <c:v>47.778033295587854</c:v>
                </c:pt>
                <c:pt idx="25648">
                  <c:v>47.773011885459447</c:v>
                </c:pt>
                <c:pt idx="25649">
                  <c:v>47.76747377950624</c:v>
                </c:pt>
                <c:pt idx="25650">
                  <c:v>47.762415982347925</c:v>
                </c:pt>
                <c:pt idx="25651">
                  <c:v>47.756950650454542</c:v>
                </c:pt>
                <c:pt idx="25652">
                  <c:v>47.751616311868865</c:v>
                </c:pt>
                <c:pt idx="25653">
                  <c:v>47.74618008959942</c:v>
                </c:pt>
                <c:pt idx="25654">
                  <c:v>47.740809363983821</c:v>
                </c:pt>
                <c:pt idx="25655">
                  <c:v>47.735737012013537</c:v>
                </c:pt>
                <c:pt idx="25656">
                  <c:v>47.730861150004799</c:v>
                </c:pt>
                <c:pt idx="25657">
                  <c:v>47.725672359538791</c:v>
                </c:pt>
                <c:pt idx="25658">
                  <c:v>47.720308911329177</c:v>
                </c:pt>
                <c:pt idx="25659">
                  <c:v>47.714785360187925</c:v>
                </c:pt>
                <c:pt idx="25660">
                  <c:v>47.709829446713378</c:v>
                </c:pt>
                <c:pt idx="25661">
                  <c:v>47.704313172978111</c:v>
                </c:pt>
                <c:pt idx="25662">
                  <c:v>47.699073440670219</c:v>
                </c:pt>
                <c:pt idx="25663">
                  <c:v>47.69412480460165</c:v>
                </c:pt>
                <c:pt idx="25664">
                  <c:v>47.688986955977512</c:v>
                </c:pt>
                <c:pt idx="25665">
                  <c:v>47.683790888105513</c:v>
                </c:pt>
                <c:pt idx="25666">
                  <c:v>47.678434717301883</c:v>
                </c:pt>
                <c:pt idx="25667">
                  <c:v>47.673282313865791</c:v>
                </c:pt>
                <c:pt idx="25668">
                  <c:v>47.667642324228815</c:v>
                </c:pt>
                <c:pt idx="25669">
                  <c:v>47.662773739626054</c:v>
                </c:pt>
                <c:pt idx="25670">
                  <c:v>47.657803271339532</c:v>
                </c:pt>
                <c:pt idx="25671">
                  <c:v>47.652869190082932</c:v>
                </c:pt>
                <c:pt idx="25672">
                  <c:v>47.647309251911771</c:v>
                </c:pt>
                <c:pt idx="25673">
                  <c:v>47.642316951407295</c:v>
                </c:pt>
                <c:pt idx="25674">
                  <c:v>47.637062664287441</c:v>
                </c:pt>
                <c:pt idx="25675">
                  <c:v>47.631706493483811</c:v>
                </c:pt>
                <c:pt idx="25676">
                  <c:v>47.626284826026335</c:v>
                </c:pt>
                <c:pt idx="25677">
                  <c:v>47.62064483638936</c:v>
                </c:pt>
                <c:pt idx="25678">
                  <c:v>47.615055788594269</c:v>
                </c:pt>
                <c:pt idx="25679">
                  <c:v>47.609954327000047</c:v>
                </c:pt>
                <c:pt idx="25680">
                  <c:v>47.604845587999847</c:v>
                </c:pt>
                <c:pt idx="25681">
                  <c:v>47.599351146482533</c:v>
                </c:pt>
                <c:pt idx="25682">
                  <c:v>47.594366123384049</c:v>
                </c:pt>
                <c:pt idx="25683">
                  <c:v>47.589271939195818</c:v>
                </c:pt>
                <c:pt idx="25684">
                  <c:v>47.583792052490473</c:v>
                </c:pt>
                <c:pt idx="25685">
                  <c:v>47.578428604280859</c:v>
                </c:pt>
                <c:pt idx="25686">
                  <c:v>47.573610961519982</c:v>
                </c:pt>
                <c:pt idx="25687">
                  <c:v>47.568531332143721</c:v>
                </c:pt>
                <c:pt idx="25688">
                  <c:v>47.56297139397256</c:v>
                </c:pt>
                <c:pt idx="25689">
                  <c:v>47.558051867527915</c:v>
                </c:pt>
                <c:pt idx="25690">
                  <c:v>47.552790303002077</c:v>
                </c:pt>
                <c:pt idx="25691">
                  <c:v>47.547485074040324</c:v>
                </c:pt>
                <c:pt idx="25692">
                  <c:v>47.542201677296525</c:v>
                </c:pt>
                <c:pt idx="25693">
                  <c:v>47.537122047920263</c:v>
                </c:pt>
                <c:pt idx="25694">
                  <c:v>47.531547554937134</c:v>
                </c:pt>
                <c:pt idx="25695">
                  <c:v>47.526242325975389</c:v>
                </c:pt>
                <c:pt idx="25696">
                  <c:v>47.521060812915358</c:v>
                </c:pt>
                <c:pt idx="25697">
                  <c:v>47.515813803201475</c:v>
                </c:pt>
                <c:pt idx="25698">
                  <c:v>47.510617735329475</c:v>
                </c:pt>
                <c:pt idx="25699">
                  <c:v>47.505247009713877</c:v>
                </c:pt>
                <c:pt idx="25700">
                  <c:v>47.499861729286316</c:v>
                </c:pt>
                <c:pt idx="25701">
                  <c:v>47.494534668106617</c:v>
                </c:pt>
                <c:pt idx="25702">
                  <c:v>47.489607864256001</c:v>
                </c:pt>
                <c:pt idx="25703">
                  <c:v>47.484360854542118</c:v>
                </c:pt>
                <c:pt idx="25704">
                  <c:v>47.478946464490626</c:v>
                </c:pt>
                <c:pt idx="25705">
                  <c:v>47.473532074439127</c:v>
                </c:pt>
                <c:pt idx="25706">
                  <c:v>47.468197735853451</c:v>
                </c:pt>
                <c:pt idx="25707">
                  <c:v>47.462885229485714</c:v>
                </c:pt>
                <c:pt idx="25708">
                  <c:v>47.457419897592345</c:v>
                </c:pt>
                <c:pt idx="25709">
                  <c:v>47.452245661938292</c:v>
                </c:pt>
                <c:pt idx="25710">
                  <c:v>47.447005929630393</c:v>
                </c:pt>
                <c:pt idx="25711">
                  <c:v>47.441627926608817</c:v>
                </c:pt>
                <c:pt idx="25712">
                  <c:v>47.436548297232548</c:v>
                </c:pt>
                <c:pt idx="25713">
                  <c:v>47.431257623082764</c:v>
                </c:pt>
                <c:pt idx="25714">
                  <c:v>47.42618527111248</c:v>
                </c:pt>
                <c:pt idx="25715">
                  <c:v>47.42100375805245</c:v>
                </c:pt>
                <c:pt idx="25716">
                  <c:v>47.416011457547981</c:v>
                </c:pt>
                <c:pt idx="25717">
                  <c:v>47.410837221893928</c:v>
                </c:pt>
                <c:pt idx="25718">
                  <c:v>47.405299115940721</c:v>
                </c:pt>
                <c:pt idx="25719">
                  <c:v>47.400037551414876</c:v>
                </c:pt>
                <c:pt idx="25720">
                  <c:v>47.3945722195215</c:v>
                </c:pt>
                <c:pt idx="25721">
                  <c:v>47.389536254581124</c:v>
                </c:pt>
                <c:pt idx="25722">
                  <c:v>47.384281967461256</c:v>
                </c:pt>
                <c:pt idx="25723">
                  <c:v>47.378882132221733</c:v>
                </c:pt>
                <c:pt idx="25724">
                  <c:v>47.373103871871074</c:v>
                </c:pt>
                <c:pt idx="25725">
                  <c:v>47.368257119486273</c:v>
                </c:pt>
                <c:pt idx="25726">
                  <c:v>47.363061051614267</c:v>
                </c:pt>
                <c:pt idx="25727">
                  <c:v>47.357763100058506</c:v>
                </c:pt>
                <c:pt idx="25728">
                  <c:v>47.352436038878807</c:v>
                </c:pt>
                <c:pt idx="25729">
                  <c:v>47.347021648827315</c:v>
                </c:pt>
                <c:pt idx="25730">
                  <c:v>47.341490820280093</c:v>
                </c:pt>
                <c:pt idx="25731">
                  <c:v>47.336134649476456</c:v>
                </c:pt>
                <c:pt idx="25732">
                  <c:v>47.331266064873709</c:v>
                </c:pt>
                <c:pt idx="25733">
                  <c:v>47.325618797830749</c:v>
                </c:pt>
                <c:pt idx="25734">
                  <c:v>47.319804150450182</c:v>
                </c:pt>
                <c:pt idx="25735">
                  <c:v>47.31468813404399</c:v>
                </c:pt>
                <c:pt idx="25736">
                  <c:v>47.309804994629275</c:v>
                </c:pt>
                <c:pt idx="25737">
                  <c:v>47.304507043073507</c:v>
                </c:pt>
                <c:pt idx="25738">
                  <c:v>47.299092653022015</c:v>
                </c:pt>
                <c:pt idx="25739">
                  <c:v>47.293823811090178</c:v>
                </c:pt>
                <c:pt idx="25740">
                  <c:v>47.288263872919025</c:v>
                </c:pt>
                <c:pt idx="25741">
                  <c:v>47.283096914670949</c:v>
                </c:pt>
                <c:pt idx="25742">
                  <c:v>47.27738415097415</c:v>
                </c:pt>
                <c:pt idx="25743">
                  <c:v>47.272464624529512</c:v>
                </c:pt>
                <c:pt idx="25744">
                  <c:v>47.26769792361052</c:v>
                </c:pt>
                <c:pt idx="25745">
                  <c:v>47.262560074986396</c:v>
                </c:pt>
                <c:pt idx="25746">
                  <c:v>47.25736400711439</c:v>
                </c:pt>
                <c:pt idx="25747">
                  <c:v>47.251898675221007</c:v>
                </c:pt>
                <c:pt idx="25748">
                  <c:v>47.246586168853284</c:v>
                </c:pt>
                <c:pt idx="25749">
                  <c:v>47.241310049515469</c:v>
                </c:pt>
                <c:pt idx="25750">
                  <c:v>47.235822885404147</c:v>
                </c:pt>
                <c:pt idx="25751">
                  <c:v>47.230568598284272</c:v>
                </c:pt>
                <c:pt idx="25752">
                  <c:v>47.225219704886626</c:v>
                </c:pt>
                <c:pt idx="25753">
                  <c:v>47.219739818181289</c:v>
                </c:pt>
                <c:pt idx="25754">
                  <c:v>47.214369092565697</c:v>
                </c:pt>
                <c:pt idx="25755">
                  <c:v>47.208896483266329</c:v>
                </c:pt>
                <c:pt idx="25756">
                  <c:v>47.203292880659269</c:v>
                </c:pt>
                <c:pt idx="25757">
                  <c:v>47.198082257975308</c:v>
                </c:pt>
                <c:pt idx="25758">
                  <c:v>47.192806138637494</c:v>
                </c:pt>
                <c:pt idx="25759">
                  <c:v>47.18760279335951</c:v>
                </c:pt>
                <c:pt idx="25760">
                  <c:v>47.182646879884956</c:v>
                </c:pt>
                <c:pt idx="25761">
                  <c:v>47.176832232504381</c:v>
                </c:pt>
                <c:pt idx="25762">
                  <c:v>47.172174692675142</c:v>
                </c:pt>
                <c:pt idx="25763">
                  <c:v>47.166833076683481</c:v>
                </c:pt>
                <c:pt idx="25764">
                  <c:v>47.161404131820021</c:v>
                </c:pt>
                <c:pt idx="25765">
                  <c:v>47.156004296580491</c:v>
                </c:pt>
                <c:pt idx="25766">
                  <c:v>47.150531687281131</c:v>
                </c:pt>
                <c:pt idx="25767">
                  <c:v>47.145073632793732</c:v>
                </c:pt>
                <c:pt idx="25768">
                  <c:v>47.140015835635417</c:v>
                </c:pt>
                <c:pt idx="25769">
                  <c:v>47.134958038477102</c:v>
                </c:pt>
                <c:pt idx="25770">
                  <c:v>47.129237997374311</c:v>
                </c:pt>
                <c:pt idx="25771">
                  <c:v>47.123896381382643</c:v>
                </c:pt>
                <c:pt idx="25772">
                  <c:v>47.118358275429436</c:v>
                </c:pt>
                <c:pt idx="25773">
                  <c:v>47.113082156091622</c:v>
                </c:pt>
                <c:pt idx="25774">
                  <c:v>47.108046191151253</c:v>
                </c:pt>
                <c:pt idx="25775">
                  <c:v>47.102573581851892</c:v>
                </c:pt>
                <c:pt idx="25776">
                  <c:v>47.096904482590993</c:v>
                </c:pt>
                <c:pt idx="25777">
                  <c:v>47.091482815133503</c:v>
                </c:pt>
                <c:pt idx="25778">
                  <c:v>47.086133921735865</c:v>
                </c:pt>
                <c:pt idx="25779">
                  <c:v>47.081068847171558</c:v>
                </c:pt>
                <c:pt idx="25780">
                  <c:v>47.075719953773913</c:v>
                </c:pt>
                <c:pt idx="25781">
                  <c:v>47.070560272931836</c:v>
                </c:pt>
                <c:pt idx="25782">
                  <c:v>47.065065831414522</c:v>
                </c:pt>
                <c:pt idx="25783">
                  <c:v>47.059724215422861</c:v>
                </c:pt>
                <c:pt idx="25784">
                  <c:v>47.054469928302993</c:v>
                </c:pt>
                <c:pt idx="25785">
                  <c:v>47.049310247460916</c:v>
                </c:pt>
                <c:pt idx="25786">
                  <c:v>47.043932244439333</c:v>
                </c:pt>
                <c:pt idx="25787">
                  <c:v>47.038372306268172</c:v>
                </c:pt>
                <c:pt idx="25788">
                  <c:v>47.03259404591752</c:v>
                </c:pt>
                <c:pt idx="25789">
                  <c:v>47.027237875113883</c:v>
                </c:pt>
                <c:pt idx="25790">
                  <c:v>47.021961755776076</c:v>
                </c:pt>
                <c:pt idx="25791">
                  <c:v>47.016627417190392</c:v>
                </c:pt>
                <c:pt idx="25792">
                  <c:v>47.011285801198724</c:v>
                </c:pt>
                <c:pt idx="25793">
                  <c:v>47.006439048813924</c:v>
                </c:pt>
                <c:pt idx="25794">
                  <c:v>47.001352142031671</c:v>
                </c:pt>
                <c:pt idx="25795">
                  <c:v>46.995995971228041</c:v>
                </c:pt>
                <c:pt idx="25796">
                  <c:v>46.990850845197926</c:v>
                </c:pt>
                <c:pt idx="25797">
                  <c:v>46.985043475223343</c:v>
                </c:pt>
                <c:pt idx="25798">
                  <c:v>46.979046892693191</c:v>
                </c:pt>
                <c:pt idx="25799">
                  <c:v>46.974141921060522</c:v>
                </c:pt>
                <c:pt idx="25800">
                  <c:v>46.968960408000484</c:v>
                </c:pt>
                <c:pt idx="25801">
                  <c:v>46.963837114188316</c:v>
                </c:pt>
                <c:pt idx="25802">
                  <c:v>46.958371782294947</c:v>
                </c:pt>
                <c:pt idx="25803">
                  <c:v>46.953059275927217</c:v>
                </c:pt>
                <c:pt idx="25804">
                  <c:v>46.947433841102203</c:v>
                </c:pt>
                <c:pt idx="25805">
                  <c:v>46.942295992478066</c:v>
                </c:pt>
                <c:pt idx="25806">
                  <c:v>46.93703442795222</c:v>
                </c:pt>
                <c:pt idx="25807">
                  <c:v>46.932027572635782</c:v>
                </c:pt>
                <c:pt idx="25808">
                  <c:v>46.926693234050113</c:v>
                </c:pt>
                <c:pt idx="25809">
                  <c:v>46.921278843998614</c:v>
                </c:pt>
                <c:pt idx="25810">
                  <c:v>46.916039111690708</c:v>
                </c:pt>
                <c:pt idx="25811">
                  <c:v>46.910442786489639</c:v>
                </c:pt>
                <c:pt idx="25812">
                  <c:v>46.904722745386849</c:v>
                </c:pt>
                <c:pt idx="25813">
                  <c:v>46.899221026463557</c:v>
                </c:pt>
                <c:pt idx="25814">
                  <c:v>46.893864855659928</c:v>
                </c:pt>
                <c:pt idx="25815">
                  <c:v>46.888988993651189</c:v>
                </c:pt>
                <c:pt idx="25816">
                  <c:v>46.883552771381751</c:v>
                </c:pt>
                <c:pt idx="25817">
                  <c:v>46.878451309787529</c:v>
                </c:pt>
                <c:pt idx="25818">
                  <c:v>46.873087861577915</c:v>
                </c:pt>
                <c:pt idx="25819">
                  <c:v>46.867855406675993</c:v>
                </c:pt>
                <c:pt idx="25820">
                  <c:v>46.862622951774078</c:v>
                </c:pt>
                <c:pt idx="25821">
                  <c:v>46.856859246235395</c:v>
                </c:pt>
                <c:pt idx="25822">
                  <c:v>46.851328417688173</c:v>
                </c:pt>
                <c:pt idx="25823">
                  <c:v>46.846088685380273</c:v>
                </c:pt>
                <c:pt idx="25824">
                  <c:v>46.840455973149282</c:v>
                </c:pt>
                <c:pt idx="25825">
                  <c:v>46.835172576405483</c:v>
                </c:pt>
                <c:pt idx="25826">
                  <c:v>46.829430703084746</c:v>
                </c:pt>
                <c:pt idx="25827">
                  <c:v>46.823747049011871</c:v>
                </c:pt>
                <c:pt idx="25828">
                  <c:v>46.818281717118495</c:v>
                </c:pt>
                <c:pt idx="25829">
                  <c:v>46.813216642554195</c:v>
                </c:pt>
                <c:pt idx="25830">
                  <c:v>46.807780420284743</c:v>
                </c:pt>
                <c:pt idx="25831">
                  <c:v>46.80235147542129</c:v>
                </c:pt>
                <c:pt idx="25832">
                  <c:v>46.797213626797152</c:v>
                </c:pt>
                <c:pt idx="25833">
                  <c:v>46.791828346369591</c:v>
                </c:pt>
                <c:pt idx="25834">
                  <c:v>46.785940924929193</c:v>
                </c:pt>
                <c:pt idx="25835">
                  <c:v>46.780875850364886</c:v>
                </c:pt>
                <c:pt idx="25836">
                  <c:v>46.775832608018533</c:v>
                </c:pt>
                <c:pt idx="25837">
                  <c:v>46.770127121727718</c:v>
                </c:pt>
                <c:pt idx="25838">
                  <c:v>46.764770950924081</c:v>
                </c:pt>
                <c:pt idx="25839">
                  <c:v>46.759356560872583</c:v>
                </c:pt>
                <c:pt idx="25840">
                  <c:v>46.754065886722806</c:v>
                </c:pt>
                <c:pt idx="25841">
                  <c:v>46.748811599602938</c:v>
                </c:pt>
                <c:pt idx="25842">
                  <c:v>46.743913905376253</c:v>
                </c:pt>
                <c:pt idx="25843">
                  <c:v>46.738899772653838</c:v>
                </c:pt>
                <c:pt idx="25844">
                  <c:v>46.732830416063855</c:v>
                </c:pt>
                <c:pt idx="25845">
                  <c:v>46.727088542743111</c:v>
                </c:pt>
                <c:pt idx="25846">
                  <c:v>46.721732371939481</c:v>
                </c:pt>
                <c:pt idx="25847">
                  <c:v>46.716165156362337</c:v>
                </c:pt>
                <c:pt idx="25848">
                  <c:v>46.710838095182652</c:v>
                </c:pt>
                <c:pt idx="25849">
                  <c:v>46.7052272151696</c:v>
                </c:pt>
                <c:pt idx="25850">
                  <c:v>46.700118476169401</c:v>
                </c:pt>
                <c:pt idx="25851">
                  <c:v>46.694835079425609</c:v>
                </c:pt>
                <c:pt idx="25852">
                  <c:v>46.689042264262987</c:v>
                </c:pt>
                <c:pt idx="25853">
                  <c:v>46.683773422331157</c:v>
                </c:pt>
                <c:pt idx="25854">
                  <c:v>46.67850458039932</c:v>
                </c:pt>
                <c:pt idx="25855">
                  <c:v>46.673577776548697</c:v>
                </c:pt>
                <c:pt idx="25856">
                  <c:v>46.668068780219429</c:v>
                </c:pt>
                <c:pt idx="25857">
                  <c:v>46.662152249155092</c:v>
                </c:pt>
                <c:pt idx="25858">
                  <c:v>46.656912516847193</c:v>
                </c:pt>
                <c:pt idx="25859">
                  <c:v>46.651592733073485</c:v>
                </c:pt>
                <c:pt idx="25860">
                  <c:v>46.646440329637379</c:v>
                </c:pt>
                <c:pt idx="25861">
                  <c:v>46.640996829961949</c:v>
                </c:pt>
                <c:pt idx="25862">
                  <c:v>46.635895368367727</c:v>
                </c:pt>
                <c:pt idx="25863">
                  <c:v>46.631004951547027</c:v>
                </c:pt>
                <c:pt idx="25864">
                  <c:v>46.625525064841689</c:v>
                </c:pt>
                <c:pt idx="25865">
                  <c:v>46.619790468926929</c:v>
                </c:pt>
                <c:pt idx="25866">
                  <c:v>46.614157756695931</c:v>
                </c:pt>
                <c:pt idx="25867">
                  <c:v>46.609005353259839</c:v>
                </c:pt>
                <c:pt idx="25868">
                  <c:v>46.603168873661318</c:v>
                </c:pt>
                <c:pt idx="25869">
                  <c:v>46.597870922105557</c:v>
                </c:pt>
                <c:pt idx="25870">
                  <c:v>46.592645744609626</c:v>
                </c:pt>
                <c:pt idx="25871">
                  <c:v>46.587260464182059</c:v>
                </c:pt>
                <c:pt idx="25872">
                  <c:v>46.581729635634836</c:v>
                </c:pt>
                <c:pt idx="25873">
                  <c:v>46.576220639305561</c:v>
                </c:pt>
                <c:pt idx="25874">
                  <c:v>46.570871745907908</c:v>
                </c:pt>
                <c:pt idx="25875">
                  <c:v>46.56536274957864</c:v>
                </c:pt>
                <c:pt idx="25876">
                  <c:v>46.560210346142533</c:v>
                </c:pt>
                <c:pt idx="25877">
                  <c:v>46.55465040797138</c:v>
                </c:pt>
                <c:pt idx="25878">
                  <c:v>46.549155966454066</c:v>
                </c:pt>
                <c:pt idx="25879">
                  <c:v>46.544003563017974</c:v>
                </c:pt>
                <c:pt idx="25880">
                  <c:v>46.538210747855345</c:v>
                </c:pt>
                <c:pt idx="25881">
                  <c:v>46.532541648594439</c:v>
                </c:pt>
                <c:pt idx="25882">
                  <c:v>46.527411077376286</c:v>
                </c:pt>
                <c:pt idx="25883">
                  <c:v>46.521923913264963</c:v>
                </c:pt>
                <c:pt idx="25884">
                  <c:v>46.51688067091861</c:v>
                </c:pt>
                <c:pt idx="25885">
                  <c:v>46.511146075003857</c:v>
                </c:pt>
                <c:pt idx="25886">
                  <c:v>46.505666188298513</c:v>
                </c:pt>
                <c:pt idx="25887">
                  <c:v>46.500550171892321</c:v>
                </c:pt>
                <c:pt idx="25888">
                  <c:v>46.495019343345099</c:v>
                </c:pt>
                <c:pt idx="25889">
                  <c:v>46.489888772126953</c:v>
                </c:pt>
                <c:pt idx="25890">
                  <c:v>46.484743646096831</c:v>
                </c:pt>
                <c:pt idx="25891">
                  <c:v>46.479409307511148</c:v>
                </c:pt>
                <c:pt idx="25892">
                  <c:v>46.473914865993841</c:v>
                </c:pt>
                <c:pt idx="25893">
                  <c:v>46.467830954591896</c:v>
                </c:pt>
                <c:pt idx="25894">
                  <c:v>46.462271016420736</c:v>
                </c:pt>
                <c:pt idx="25895">
                  <c:v>46.456674691219661</c:v>
                </c:pt>
                <c:pt idx="25896">
                  <c:v>46.451267578574154</c:v>
                </c:pt>
                <c:pt idx="25897">
                  <c:v>46.44551115044144</c:v>
                </c:pt>
                <c:pt idx="25898">
                  <c:v>46.440344192193379</c:v>
                </c:pt>
                <c:pt idx="25899">
                  <c:v>46.435453775372679</c:v>
                </c:pt>
                <c:pt idx="25900">
                  <c:v>46.430214043064773</c:v>
                </c:pt>
                <c:pt idx="25901">
                  <c:v>46.42477054338935</c:v>
                </c:pt>
                <c:pt idx="25902">
                  <c:v>46.419261547060067</c:v>
                </c:pt>
                <c:pt idx="25903">
                  <c:v>46.413934485880368</c:v>
                </c:pt>
                <c:pt idx="25904">
                  <c:v>46.408148948123731</c:v>
                </c:pt>
                <c:pt idx="25905">
                  <c:v>46.402829164350017</c:v>
                </c:pt>
                <c:pt idx="25906">
                  <c:v>46.397684038319909</c:v>
                </c:pt>
                <c:pt idx="25907">
                  <c:v>46.392131377554733</c:v>
                </c:pt>
                <c:pt idx="25908">
                  <c:v>46.38666604566135</c:v>
                </c:pt>
                <c:pt idx="25909">
                  <c:v>46.381084275272251</c:v>
                </c:pt>
                <c:pt idx="25910">
                  <c:v>46.375604388566899</c:v>
                </c:pt>
                <c:pt idx="25911">
                  <c:v>46.370262772575238</c:v>
                </c:pt>
                <c:pt idx="25912">
                  <c:v>46.364804718087846</c:v>
                </c:pt>
                <c:pt idx="25913">
                  <c:v>46.359332108788479</c:v>
                </c:pt>
                <c:pt idx="25914">
                  <c:v>46.354026879826741</c:v>
                </c:pt>
                <c:pt idx="25915">
                  <c:v>46.348663431617126</c:v>
                </c:pt>
                <c:pt idx="25916">
                  <c:v>46.343088938633997</c:v>
                </c:pt>
                <c:pt idx="25917">
                  <c:v>46.337718213018405</c:v>
                </c:pt>
                <c:pt idx="25918">
                  <c:v>46.332471203304522</c:v>
                </c:pt>
                <c:pt idx="25919">
                  <c:v>46.326918542539346</c:v>
                </c:pt>
                <c:pt idx="25920">
                  <c:v>46.321329494744255</c:v>
                </c:pt>
                <c:pt idx="25921">
                  <c:v>46.316300807209871</c:v>
                </c:pt>
                <c:pt idx="25922">
                  <c:v>46.310398830957503</c:v>
                </c:pt>
                <c:pt idx="25923">
                  <c:v>46.305122711619681</c:v>
                </c:pt>
                <c:pt idx="25924">
                  <c:v>46.299337173863051</c:v>
                </c:pt>
                <c:pt idx="25925">
                  <c:v>46.293762680879922</c:v>
                </c:pt>
                <c:pt idx="25926">
                  <c:v>46.288493838948092</c:v>
                </c:pt>
                <c:pt idx="25927">
                  <c:v>46.283501538443623</c:v>
                </c:pt>
                <c:pt idx="25928">
                  <c:v>46.277868826212632</c:v>
                </c:pt>
                <c:pt idx="25929">
                  <c:v>46.272323442853441</c:v>
                </c:pt>
                <c:pt idx="25930">
                  <c:v>46.266850833554081</c:v>
                </c:pt>
                <c:pt idx="25931">
                  <c:v>46.261523772374382</c:v>
                </c:pt>
                <c:pt idx="25932">
                  <c:v>46.256189433788705</c:v>
                </c:pt>
                <c:pt idx="25933">
                  <c:v>46.250578553775661</c:v>
                </c:pt>
                <c:pt idx="25934">
                  <c:v>46.244960396356632</c:v>
                </c:pt>
                <c:pt idx="25935">
                  <c:v>46.239167581194017</c:v>
                </c:pt>
                <c:pt idx="25936">
                  <c:v>46.23416072587758</c:v>
                </c:pt>
                <c:pt idx="25937">
                  <c:v>46.228833664697881</c:v>
                </c:pt>
                <c:pt idx="25938">
                  <c:v>46.22327372652672</c:v>
                </c:pt>
                <c:pt idx="25939">
                  <c:v>46.217932110535067</c:v>
                </c:pt>
                <c:pt idx="25940">
                  <c:v>46.212510443077583</c:v>
                </c:pt>
                <c:pt idx="25941">
                  <c:v>46.206928672688477</c:v>
                </c:pt>
                <c:pt idx="25942">
                  <c:v>46.201252296021586</c:v>
                </c:pt>
                <c:pt idx="25943">
                  <c:v>46.195619583790595</c:v>
                </c:pt>
                <c:pt idx="25944">
                  <c:v>46.190190638927135</c:v>
                </c:pt>
                <c:pt idx="25945">
                  <c:v>46.184470597824344</c:v>
                </c:pt>
                <c:pt idx="25946">
                  <c:v>46.178554066760007</c:v>
                </c:pt>
                <c:pt idx="25947">
                  <c:v>46.173285224828177</c:v>
                </c:pt>
                <c:pt idx="25948">
                  <c:v>46.167747118874971</c:v>
                </c:pt>
                <c:pt idx="25949">
                  <c:v>46.162259954763648</c:v>
                </c:pt>
                <c:pt idx="25950">
                  <c:v>46.157020222455742</c:v>
                </c:pt>
                <c:pt idx="25951">
                  <c:v>46.151722270899981</c:v>
                </c:pt>
                <c:pt idx="25952">
                  <c:v>46.146366100096351</c:v>
                </c:pt>
                <c:pt idx="25953">
                  <c:v>46.140878935985022</c:v>
                </c:pt>
                <c:pt idx="25954">
                  <c:v>46.136061293224145</c:v>
                </c:pt>
                <c:pt idx="25955">
                  <c:v>46.130326697309393</c:v>
                </c:pt>
                <c:pt idx="25956">
                  <c:v>46.124846810604055</c:v>
                </c:pt>
                <c:pt idx="25957">
                  <c:v>46.119716239385902</c:v>
                </c:pt>
                <c:pt idx="25958">
                  <c:v>46.11421452046261</c:v>
                </c:pt>
                <c:pt idx="25959">
                  <c:v>46.108589085637597</c:v>
                </c:pt>
                <c:pt idx="25960">
                  <c:v>46.103109198932259</c:v>
                </c:pt>
                <c:pt idx="25961">
                  <c:v>46.097665699256829</c:v>
                </c:pt>
                <c:pt idx="25962">
                  <c:v>46.092200367363453</c:v>
                </c:pt>
                <c:pt idx="25963">
                  <c:v>46.086676816222209</c:v>
                </c:pt>
                <c:pt idx="25964">
                  <c:v>46.081313368012594</c:v>
                </c:pt>
                <c:pt idx="25965">
                  <c:v>46.076015416456833</c:v>
                </c:pt>
                <c:pt idx="25966">
                  <c:v>46.070506420127558</c:v>
                </c:pt>
                <c:pt idx="25967">
                  <c:v>46.064815488648698</c:v>
                </c:pt>
                <c:pt idx="25968">
                  <c:v>46.059357434161299</c:v>
                </c:pt>
                <c:pt idx="25969">
                  <c:v>46.053695612306385</c:v>
                </c:pt>
                <c:pt idx="25970">
                  <c:v>46.048070177481371</c:v>
                </c:pt>
                <c:pt idx="25971">
                  <c:v>46.042677619647833</c:v>
                </c:pt>
                <c:pt idx="25972">
                  <c:v>46.037190455536496</c:v>
                </c:pt>
                <c:pt idx="25973">
                  <c:v>46.031936168416635</c:v>
                </c:pt>
                <c:pt idx="25974">
                  <c:v>46.026194295095898</c:v>
                </c:pt>
                <c:pt idx="25975">
                  <c:v>46.020248654407631</c:v>
                </c:pt>
                <c:pt idx="25976">
                  <c:v>46.01470327104844</c:v>
                </c:pt>
                <c:pt idx="25977">
                  <c:v>46.00912877806531</c:v>
                </c:pt>
                <c:pt idx="25978">
                  <c:v>46.003794439479634</c:v>
                </c:pt>
                <c:pt idx="25979">
                  <c:v>45.998649313449519</c:v>
                </c:pt>
                <c:pt idx="25980">
                  <c:v>45.993293142645889</c:v>
                </c:pt>
                <c:pt idx="25981">
                  <c:v>45.987791423722598</c:v>
                </c:pt>
                <c:pt idx="25982">
                  <c:v>45.981911279688177</c:v>
                </c:pt>
                <c:pt idx="25983">
                  <c:v>45.976336786705048</c:v>
                </c:pt>
                <c:pt idx="25984">
                  <c:v>45.970805958157825</c:v>
                </c:pt>
                <c:pt idx="25985">
                  <c:v>45.96512230408495</c:v>
                </c:pt>
                <c:pt idx="25986">
                  <c:v>45.960130003580481</c:v>
                </c:pt>
                <c:pt idx="25987">
                  <c:v>45.954504568755475</c:v>
                </c:pt>
                <c:pt idx="25988">
                  <c:v>45.949199339793722</c:v>
                </c:pt>
                <c:pt idx="25989">
                  <c:v>45.9437121756824</c:v>
                </c:pt>
                <c:pt idx="25990">
                  <c:v>45.938305063036886</c:v>
                </c:pt>
                <c:pt idx="25991">
                  <c:v>45.932657795993933</c:v>
                </c:pt>
                <c:pt idx="25992">
                  <c:v>45.927345289626203</c:v>
                </c:pt>
                <c:pt idx="25993">
                  <c:v>45.921872680326835</c:v>
                </c:pt>
                <c:pt idx="25994">
                  <c:v>45.91636368399756</c:v>
                </c:pt>
                <c:pt idx="25995">
                  <c:v>45.91053448180503</c:v>
                </c:pt>
                <c:pt idx="25996">
                  <c:v>45.905171033595408</c:v>
                </c:pt>
                <c:pt idx="25997">
                  <c:v>45.899851249821701</c:v>
                </c:pt>
                <c:pt idx="25998">
                  <c:v>45.894167595748826</c:v>
                </c:pt>
                <c:pt idx="25999">
                  <c:v>45.888775037915281</c:v>
                </c:pt>
                <c:pt idx="26000">
                  <c:v>45.883578970043281</c:v>
                </c:pt>
                <c:pt idx="26001">
                  <c:v>45.877815264504598</c:v>
                </c:pt>
                <c:pt idx="26002">
                  <c:v>45.872320822987291</c:v>
                </c:pt>
                <c:pt idx="26003">
                  <c:v>45.867124755115285</c:v>
                </c:pt>
                <c:pt idx="26004">
                  <c:v>45.861499320290278</c:v>
                </c:pt>
                <c:pt idx="26005">
                  <c:v>45.856033988396902</c:v>
                </c:pt>
                <c:pt idx="26006">
                  <c:v>45.850401276165911</c:v>
                </c:pt>
                <c:pt idx="26007">
                  <c:v>45.844979608708428</c:v>
                </c:pt>
                <c:pt idx="26008">
                  <c:v>45.839885424520197</c:v>
                </c:pt>
                <c:pt idx="26009">
                  <c:v>45.834216325259291</c:v>
                </c:pt>
                <c:pt idx="26010">
                  <c:v>45.828416232690685</c:v>
                </c:pt>
                <c:pt idx="26011">
                  <c:v>45.822405095348564</c:v>
                </c:pt>
                <c:pt idx="26012">
                  <c:v>45.816917931237242</c:v>
                </c:pt>
                <c:pt idx="26013">
                  <c:v>45.811561760433619</c:v>
                </c:pt>
                <c:pt idx="26014">
                  <c:v>45.805841719330822</c:v>
                </c:pt>
                <c:pt idx="26015">
                  <c:v>45.800063458980169</c:v>
                </c:pt>
                <c:pt idx="26016">
                  <c:v>45.794678178552608</c:v>
                </c:pt>
                <c:pt idx="26017">
                  <c:v>45.789249233689148</c:v>
                </c:pt>
                <c:pt idx="26018">
                  <c:v>45.783776624389787</c:v>
                </c:pt>
                <c:pt idx="26019">
                  <c:v>45.77843500839812</c:v>
                </c:pt>
                <c:pt idx="26020">
                  <c:v>45.773369933833827</c:v>
                </c:pt>
                <c:pt idx="26021">
                  <c:v>45.767955543782328</c:v>
                </c:pt>
                <c:pt idx="26022">
                  <c:v>45.762482934482968</c:v>
                </c:pt>
                <c:pt idx="26023">
                  <c:v>45.756653732290431</c:v>
                </c:pt>
                <c:pt idx="26024">
                  <c:v>45.751144735961155</c:v>
                </c:pt>
                <c:pt idx="26025">
                  <c:v>45.745541133354102</c:v>
                </c:pt>
                <c:pt idx="26026">
                  <c:v>45.739733763379512</c:v>
                </c:pt>
                <c:pt idx="26027">
                  <c:v>45.734130160772452</c:v>
                </c:pt>
                <c:pt idx="26028">
                  <c:v>45.728257294144015</c:v>
                </c:pt>
                <c:pt idx="26029">
                  <c:v>45.722580917477124</c:v>
                </c:pt>
                <c:pt idx="26030">
                  <c:v>45.717232024079479</c:v>
                </c:pt>
                <c:pt idx="26031">
                  <c:v>45.712006846583549</c:v>
                </c:pt>
                <c:pt idx="26032">
                  <c:v>45.706694340215819</c:v>
                </c:pt>
                <c:pt idx="26033">
                  <c:v>45.701389111254066</c:v>
                </c:pt>
                <c:pt idx="26034">
                  <c:v>45.695356141694006</c:v>
                </c:pt>
                <c:pt idx="26035">
                  <c:v>45.689883532394646</c:v>
                </c:pt>
                <c:pt idx="26036">
                  <c:v>45.684425477907247</c:v>
                </c:pt>
                <c:pt idx="26037">
                  <c:v>45.678865539736087</c:v>
                </c:pt>
                <c:pt idx="26038">
                  <c:v>45.673574865586311</c:v>
                </c:pt>
                <c:pt idx="26039">
                  <c:v>45.667905766325404</c:v>
                </c:pt>
                <c:pt idx="26040">
                  <c:v>45.662374937778175</c:v>
                </c:pt>
                <c:pt idx="26041">
                  <c:v>45.656625787051453</c:v>
                </c:pt>
                <c:pt idx="26042">
                  <c:v>45.650789307452939</c:v>
                </c:pt>
                <c:pt idx="26043">
                  <c:v>45.645353085183487</c:v>
                </c:pt>
                <c:pt idx="26044">
                  <c:v>45.639960527349949</c:v>
                </c:pt>
                <c:pt idx="26045">
                  <c:v>45.63479356910188</c:v>
                </c:pt>
                <c:pt idx="26046">
                  <c:v>45.629444675704235</c:v>
                </c:pt>
                <c:pt idx="26047">
                  <c:v>45.623848350503152</c:v>
                </c:pt>
                <c:pt idx="26048">
                  <c:v>45.618128309400369</c:v>
                </c:pt>
                <c:pt idx="26049">
                  <c:v>45.612510151981347</c:v>
                </c:pt>
                <c:pt idx="26050">
                  <c:v>45.60686288493838</c:v>
                </c:pt>
                <c:pt idx="26051">
                  <c:v>45.601492159322795</c:v>
                </c:pt>
                <c:pt idx="26052">
                  <c:v>45.59628153663882</c:v>
                </c:pt>
                <c:pt idx="26053">
                  <c:v>45.590350450762529</c:v>
                </c:pt>
                <c:pt idx="26054">
                  <c:v>45.585132550672576</c:v>
                </c:pt>
                <c:pt idx="26055">
                  <c:v>45.579499838441585</c:v>
                </c:pt>
                <c:pt idx="26056">
                  <c:v>45.573779797338801</c:v>
                </c:pt>
                <c:pt idx="26057">
                  <c:v>45.567819601838558</c:v>
                </c:pt>
                <c:pt idx="26058">
                  <c:v>45.562223276637489</c:v>
                </c:pt>
                <c:pt idx="26059">
                  <c:v>45.557099982825321</c:v>
                </c:pt>
                <c:pt idx="26060">
                  <c:v>45.551241671008846</c:v>
                </c:pt>
                <c:pt idx="26061">
                  <c:v>45.545616236183847</c:v>
                </c:pt>
                <c:pt idx="26062">
                  <c:v>45.540856812670839</c:v>
                </c:pt>
                <c:pt idx="26063">
                  <c:v>45.53573351885867</c:v>
                </c:pt>
                <c:pt idx="26064">
                  <c:v>45.529867929636211</c:v>
                </c:pt>
                <c:pt idx="26065">
                  <c:v>45.524358933306942</c:v>
                </c:pt>
                <c:pt idx="26066">
                  <c:v>45.518733498481929</c:v>
                </c:pt>
                <c:pt idx="26067">
                  <c:v>45.513217224746668</c:v>
                </c:pt>
                <c:pt idx="26068">
                  <c:v>45.507555402891747</c:v>
                </c:pt>
                <c:pt idx="26069">
                  <c:v>45.501980909908625</c:v>
                </c:pt>
                <c:pt idx="26070">
                  <c:v>45.496435526549426</c:v>
                </c:pt>
                <c:pt idx="26071">
                  <c:v>45.49114485239965</c:v>
                </c:pt>
                <c:pt idx="26072">
                  <c:v>45.485570359416521</c:v>
                </c:pt>
                <c:pt idx="26073">
                  <c:v>45.480134137147083</c:v>
                </c:pt>
                <c:pt idx="26074">
                  <c:v>45.474763411531484</c:v>
                </c:pt>
                <c:pt idx="26075">
                  <c:v>45.468810493437232</c:v>
                </c:pt>
                <c:pt idx="26076">
                  <c:v>45.463185058612225</c:v>
                </c:pt>
                <c:pt idx="26077">
                  <c:v>45.457486849727388</c:v>
                </c:pt>
                <c:pt idx="26078">
                  <c:v>45.452290781855389</c:v>
                </c:pt>
                <c:pt idx="26079">
                  <c:v>45.447291203944935</c:v>
                </c:pt>
                <c:pt idx="26080">
                  <c:v>45.441520221000268</c:v>
                </c:pt>
                <c:pt idx="26081">
                  <c:v>45.435749238055593</c:v>
                </c:pt>
                <c:pt idx="26082">
                  <c:v>45.430182022478448</c:v>
                </c:pt>
                <c:pt idx="26083">
                  <c:v>45.424542032841472</c:v>
                </c:pt>
                <c:pt idx="26084">
                  <c:v>45.418872933580566</c:v>
                </c:pt>
                <c:pt idx="26085">
                  <c:v>45.413342105033337</c:v>
                </c:pt>
                <c:pt idx="26086">
                  <c:v>45.408058708289545</c:v>
                </c:pt>
                <c:pt idx="26087">
                  <c:v>45.402382331622654</c:v>
                </c:pt>
                <c:pt idx="26088">
                  <c:v>45.396778729015601</c:v>
                </c:pt>
                <c:pt idx="26089">
                  <c:v>45.391189681220503</c:v>
                </c:pt>
                <c:pt idx="26090">
                  <c:v>45.385848065228842</c:v>
                </c:pt>
                <c:pt idx="26091">
                  <c:v>45.380440952583335</c:v>
                </c:pt>
                <c:pt idx="26092">
                  <c:v>45.374007725694185</c:v>
                </c:pt>
                <c:pt idx="26093">
                  <c:v>45.368083917223871</c:v>
                </c:pt>
                <c:pt idx="26094">
                  <c:v>45.362771410856141</c:v>
                </c:pt>
                <c:pt idx="26095">
                  <c:v>45.357116866407196</c:v>
                </c:pt>
                <c:pt idx="26096">
                  <c:v>45.351993572595035</c:v>
                </c:pt>
                <c:pt idx="26097">
                  <c:v>45.346200757432406</c:v>
                </c:pt>
                <c:pt idx="26098">
                  <c:v>45.340495271141592</c:v>
                </c:pt>
                <c:pt idx="26099">
                  <c:v>45.334986274812316</c:v>
                </c:pt>
                <c:pt idx="26100">
                  <c:v>45.32914251780781</c:v>
                </c:pt>
                <c:pt idx="26101">
                  <c:v>45.32400466918368</c:v>
                </c:pt>
                <c:pt idx="26102">
                  <c:v>45.31876493687578</c:v>
                </c:pt>
                <c:pt idx="26103">
                  <c:v>45.313154056862736</c:v>
                </c:pt>
                <c:pt idx="26104">
                  <c:v>45.307746944217229</c:v>
                </c:pt>
                <c:pt idx="26105">
                  <c:v>45.302448992661461</c:v>
                </c:pt>
                <c:pt idx="26106">
                  <c:v>45.297194705541592</c:v>
                </c:pt>
                <c:pt idx="26107">
                  <c:v>45.291088961921702</c:v>
                </c:pt>
                <c:pt idx="26108">
                  <c:v>45.285507191532595</c:v>
                </c:pt>
                <c:pt idx="26109">
                  <c:v>45.280005472609297</c:v>
                </c:pt>
                <c:pt idx="26110">
                  <c:v>45.274416424814206</c:v>
                </c:pt>
                <c:pt idx="26111">
                  <c:v>45.268958370326814</c:v>
                </c:pt>
                <c:pt idx="26112">
                  <c:v>45.263070948886408</c:v>
                </c:pt>
                <c:pt idx="26113">
                  <c:v>45.257401849625509</c:v>
                </c:pt>
                <c:pt idx="26114">
                  <c:v>45.252183949535549</c:v>
                </c:pt>
                <c:pt idx="26115">
                  <c:v>45.246485740650719</c:v>
                </c:pt>
                <c:pt idx="26116">
                  <c:v>45.240634706240222</c:v>
                </c:pt>
                <c:pt idx="26117">
                  <c:v>45.234725452581877</c:v>
                </c:pt>
                <c:pt idx="26118">
                  <c:v>45.229107295162855</c:v>
                </c:pt>
                <c:pt idx="26119">
                  <c:v>45.22333631221818</c:v>
                </c:pt>
                <c:pt idx="26120">
                  <c:v>45.218031083256434</c:v>
                </c:pt>
                <c:pt idx="26121">
                  <c:v>45.212922344256235</c:v>
                </c:pt>
                <c:pt idx="26122">
                  <c:v>45.207609837888505</c:v>
                </c:pt>
                <c:pt idx="26123">
                  <c:v>45.201540481298522</c:v>
                </c:pt>
                <c:pt idx="26124">
                  <c:v>45.195776775759825</c:v>
                </c:pt>
                <c:pt idx="26125">
                  <c:v>45.190442437174156</c:v>
                </c:pt>
                <c:pt idx="26126">
                  <c:v>45.184787892725211</c:v>
                </c:pt>
                <c:pt idx="26127">
                  <c:v>45.179162457900205</c:v>
                </c:pt>
                <c:pt idx="26128">
                  <c:v>45.173580687511091</c:v>
                </c:pt>
                <c:pt idx="26129">
                  <c:v>45.168049858963869</c:v>
                </c:pt>
                <c:pt idx="26130">
                  <c:v>45.162730075190154</c:v>
                </c:pt>
                <c:pt idx="26131">
                  <c:v>45.156798989313849</c:v>
                </c:pt>
                <c:pt idx="26132">
                  <c:v>45.151239051142696</c:v>
                </c:pt>
                <c:pt idx="26133">
                  <c:v>45.145468068198028</c:v>
                </c:pt>
                <c:pt idx="26134">
                  <c:v>45.139762581907206</c:v>
                </c:pt>
                <c:pt idx="26135">
                  <c:v>45.134173534112115</c:v>
                </c:pt>
                <c:pt idx="26136">
                  <c:v>45.128599041128986</c:v>
                </c:pt>
                <c:pt idx="26137">
                  <c:v>45.123242870325356</c:v>
                </c:pt>
                <c:pt idx="26138">
                  <c:v>45.118046802453357</c:v>
                </c:pt>
                <c:pt idx="26139">
                  <c:v>45.112239432478766</c:v>
                </c:pt>
                <c:pt idx="26140">
                  <c:v>45.106752268367437</c:v>
                </c:pt>
                <c:pt idx="26141">
                  <c:v>45.100602860311646</c:v>
                </c:pt>
                <c:pt idx="26142">
                  <c:v>45.095217579884086</c:v>
                </c:pt>
                <c:pt idx="26143">
                  <c:v>45.089584867653095</c:v>
                </c:pt>
                <c:pt idx="26144">
                  <c:v>45.084541625306741</c:v>
                </c:pt>
                <c:pt idx="26145">
                  <c:v>45.078836139015912</c:v>
                </c:pt>
                <c:pt idx="26146">
                  <c:v>45.073181594566975</c:v>
                </c:pt>
                <c:pt idx="26147">
                  <c:v>45.067912752635145</c:v>
                </c:pt>
                <c:pt idx="26148">
                  <c:v>45.062381924087916</c:v>
                </c:pt>
                <c:pt idx="26149">
                  <c:v>45.056494502647517</c:v>
                </c:pt>
                <c:pt idx="26150">
                  <c:v>45.050890900040464</c:v>
                </c:pt>
                <c:pt idx="26151">
                  <c:v>45.045243632997504</c:v>
                </c:pt>
                <c:pt idx="26152">
                  <c:v>45.040025732907552</c:v>
                </c:pt>
                <c:pt idx="26153">
                  <c:v>45.034349356240661</c:v>
                </c:pt>
                <c:pt idx="26154">
                  <c:v>45.028614760325908</c:v>
                </c:pt>
                <c:pt idx="26155">
                  <c:v>45.022967493282948</c:v>
                </c:pt>
                <c:pt idx="26156">
                  <c:v>45.017116458872465</c:v>
                </c:pt>
                <c:pt idx="26157">
                  <c:v>45.010741451231191</c:v>
                </c:pt>
                <c:pt idx="26158">
                  <c:v>45.005014132722422</c:v>
                </c:pt>
                <c:pt idx="26159">
                  <c:v>44.999563355641001</c:v>
                </c:pt>
                <c:pt idx="26160">
                  <c:v>44.994090746341648</c:v>
                </c:pt>
                <c:pt idx="26161">
                  <c:v>44.988778239973918</c:v>
                </c:pt>
                <c:pt idx="26162">
                  <c:v>44.982890818533512</c:v>
                </c:pt>
                <c:pt idx="26163">
                  <c:v>44.977185332242684</c:v>
                </c:pt>
                <c:pt idx="26164">
                  <c:v>44.971239691554423</c:v>
                </c:pt>
                <c:pt idx="26165">
                  <c:v>44.966101842930293</c:v>
                </c:pt>
                <c:pt idx="26166">
                  <c:v>44.960716562502725</c:v>
                </c:pt>
                <c:pt idx="26167">
                  <c:v>44.955302172451233</c:v>
                </c:pt>
                <c:pt idx="26168">
                  <c:v>44.94933469954502</c:v>
                </c:pt>
                <c:pt idx="26169">
                  <c:v>44.944204128326867</c:v>
                </c:pt>
                <c:pt idx="26170">
                  <c:v>44.938920731583067</c:v>
                </c:pt>
                <c:pt idx="26171">
                  <c:v>44.933397180441823</c:v>
                </c:pt>
                <c:pt idx="26172">
                  <c:v>44.927589810467239</c:v>
                </c:pt>
                <c:pt idx="26173">
                  <c:v>44.921738776056749</c:v>
                </c:pt>
                <c:pt idx="26174">
                  <c:v>44.91587318683429</c:v>
                </c:pt>
                <c:pt idx="26175">
                  <c:v>44.910255029415275</c:v>
                </c:pt>
                <c:pt idx="26176">
                  <c:v>44.904840639363783</c:v>
                </c:pt>
                <c:pt idx="26177">
                  <c:v>44.899338920440485</c:v>
                </c:pt>
                <c:pt idx="26178">
                  <c:v>44.893866311141124</c:v>
                </c:pt>
                <c:pt idx="26179">
                  <c:v>44.888146270038334</c:v>
                </c:pt>
                <c:pt idx="26180">
                  <c:v>44.882455338559481</c:v>
                </c:pt>
                <c:pt idx="26181">
                  <c:v>44.876677078208829</c:v>
                </c:pt>
                <c:pt idx="26182">
                  <c:v>44.871146249661606</c:v>
                </c:pt>
                <c:pt idx="26183">
                  <c:v>44.865542647054539</c:v>
                </c:pt>
                <c:pt idx="26184">
                  <c:v>44.859902657417564</c:v>
                </c:pt>
                <c:pt idx="26185">
                  <c:v>44.854248112968627</c:v>
                </c:pt>
                <c:pt idx="26186">
                  <c:v>44.848768226263282</c:v>
                </c:pt>
                <c:pt idx="26187">
                  <c:v>44.843317449181868</c:v>
                </c:pt>
                <c:pt idx="26188">
                  <c:v>44.8375901306731</c:v>
                </c:pt>
                <c:pt idx="26189">
                  <c:v>44.831921031412193</c:v>
                </c:pt>
                <c:pt idx="26190">
                  <c:v>44.826506641360695</c:v>
                </c:pt>
                <c:pt idx="26191">
                  <c:v>44.820524613642512</c:v>
                </c:pt>
                <c:pt idx="26192">
                  <c:v>44.814564418142275</c:v>
                </c:pt>
                <c:pt idx="26193">
                  <c:v>44.808837099633507</c:v>
                </c:pt>
                <c:pt idx="26194">
                  <c:v>44.803204387402516</c:v>
                </c:pt>
                <c:pt idx="26195">
                  <c:v>44.797840939192909</c:v>
                </c:pt>
                <c:pt idx="26196">
                  <c:v>44.792099065872165</c:v>
                </c:pt>
                <c:pt idx="26197">
                  <c:v>44.786590069542889</c:v>
                </c:pt>
                <c:pt idx="26198">
                  <c:v>44.781299395393113</c:v>
                </c:pt>
                <c:pt idx="26199">
                  <c:v>44.775484748012531</c:v>
                </c:pt>
                <c:pt idx="26200">
                  <c:v>44.769553662136239</c:v>
                </c:pt>
                <c:pt idx="26201">
                  <c:v>44.763877285469341</c:v>
                </c:pt>
                <c:pt idx="26202">
                  <c:v>44.758361011734088</c:v>
                </c:pt>
                <c:pt idx="26203">
                  <c:v>44.752961176494551</c:v>
                </c:pt>
                <c:pt idx="26204">
                  <c:v>44.747357573887506</c:v>
                </c:pt>
                <c:pt idx="26205">
                  <c:v>44.742045067519769</c:v>
                </c:pt>
                <c:pt idx="26206">
                  <c:v>44.736172200891332</c:v>
                </c:pt>
                <c:pt idx="26207">
                  <c:v>44.730539488660341</c:v>
                </c:pt>
                <c:pt idx="26208">
                  <c:v>44.724593847972081</c:v>
                </c:pt>
                <c:pt idx="26209">
                  <c:v>44.718946580929121</c:v>
                </c:pt>
                <c:pt idx="26210">
                  <c:v>44.713226539826337</c:v>
                </c:pt>
                <c:pt idx="26211">
                  <c:v>44.707943143082538</c:v>
                </c:pt>
                <c:pt idx="26212">
                  <c:v>44.702339540475471</c:v>
                </c:pt>
                <c:pt idx="26213">
                  <c:v>44.696626776778672</c:v>
                </c:pt>
                <c:pt idx="26214">
                  <c:v>44.690768464962197</c:v>
                </c:pt>
                <c:pt idx="26215">
                  <c:v>44.684953817581629</c:v>
                </c:pt>
                <c:pt idx="26216">
                  <c:v>44.679313827944654</c:v>
                </c:pt>
                <c:pt idx="26217">
                  <c:v>44.674088650448724</c:v>
                </c:pt>
                <c:pt idx="26218">
                  <c:v>44.668048403482672</c:v>
                </c:pt>
                <c:pt idx="26219">
                  <c:v>44.66272134230298</c:v>
                </c:pt>
                <c:pt idx="26220">
                  <c:v>44.656812088644628</c:v>
                </c:pt>
                <c:pt idx="26221">
                  <c:v>44.651041105699953</c:v>
                </c:pt>
                <c:pt idx="26222">
                  <c:v>44.645321064597162</c:v>
                </c:pt>
                <c:pt idx="26223">
                  <c:v>44.639739294208056</c:v>
                </c:pt>
                <c:pt idx="26224">
                  <c:v>44.633640827994142</c:v>
                </c:pt>
                <c:pt idx="26225">
                  <c:v>44.628037225387082</c:v>
                </c:pt>
                <c:pt idx="26226">
                  <c:v>44.622666499771483</c:v>
                </c:pt>
                <c:pt idx="26227">
                  <c:v>44.616830020172962</c:v>
                </c:pt>
                <c:pt idx="26228">
                  <c:v>44.611357410873609</c:v>
                </c:pt>
                <c:pt idx="26229">
                  <c:v>44.60607401412981</c:v>
                </c:pt>
                <c:pt idx="26230">
                  <c:v>44.600710565920195</c:v>
                </c:pt>
                <c:pt idx="26231">
                  <c:v>44.594895918539628</c:v>
                </c:pt>
                <c:pt idx="26232">
                  <c:v>44.589314148150514</c:v>
                </c:pt>
                <c:pt idx="26233">
                  <c:v>44.583463113740038</c:v>
                </c:pt>
                <c:pt idx="26234">
                  <c:v>44.577895898162886</c:v>
                </c:pt>
                <c:pt idx="26235">
                  <c:v>44.572248631119933</c:v>
                </c:pt>
                <c:pt idx="26236">
                  <c:v>44.566470370769281</c:v>
                </c:pt>
                <c:pt idx="26237">
                  <c:v>44.56050289786306</c:v>
                </c:pt>
                <c:pt idx="26238">
                  <c:v>44.554637308640608</c:v>
                </c:pt>
                <c:pt idx="26239">
                  <c:v>44.549310247460909</c:v>
                </c:pt>
                <c:pt idx="26240">
                  <c:v>44.543837638161556</c:v>
                </c:pt>
                <c:pt idx="26241">
                  <c:v>44.538168538900642</c:v>
                </c:pt>
                <c:pt idx="26242">
                  <c:v>44.532543104075643</c:v>
                </c:pt>
                <c:pt idx="26243">
                  <c:v>44.526517411921553</c:v>
                </c:pt>
                <c:pt idx="26244">
                  <c:v>44.52062271307517</c:v>
                </c:pt>
                <c:pt idx="26245">
                  <c:v>44.515142826369825</c:v>
                </c:pt>
                <c:pt idx="26246">
                  <c:v>44.509488281920881</c:v>
                </c:pt>
                <c:pt idx="26247">
                  <c:v>44.503549918638605</c:v>
                </c:pt>
                <c:pt idx="26248">
                  <c:v>44.497815322723845</c:v>
                </c:pt>
                <c:pt idx="26249">
                  <c:v>44.492357268236447</c:v>
                </c:pt>
                <c:pt idx="26250">
                  <c:v>44.486986542620855</c:v>
                </c:pt>
                <c:pt idx="26251">
                  <c:v>44.480997237496688</c:v>
                </c:pt>
                <c:pt idx="26252">
                  <c:v>44.475604679663135</c:v>
                </c:pt>
                <c:pt idx="26253">
                  <c:v>44.470226676641566</c:v>
                </c:pt>
                <c:pt idx="26254">
                  <c:v>44.464979666927675</c:v>
                </c:pt>
                <c:pt idx="26255">
                  <c:v>44.459376064320622</c:v>
                </c:pt>
                <c:pt idx="26256">
                  <c:v>44.453321262542609</c:v>
                </c:pt>
                <c:pt idx="26257">
                  <c:v>44.447535724785972</c:v>
                </c:pt>
                <c:pt idx="26258">
                  <c:v>44.44171379999942</c:v>
                </c:pt>
                <c:pt idx="26259">
                  <c:v>44.436277577729975</c:v>
                </c:pt>
                <c:pt idx="26260">
                  <c:v>44.43071036215283</c:v>
                </c:pt>
                <c:pt idx="26261">
                  <c:v>44.425201365823554</c:v>
                </c:pt>
                <c:pt idx="26262">
                  <c:v>44.419321221789133</c:v>
                </c:pt>
                <c:pt idx="26263">
                  <c:v>44.413470187378643</c:v>
                </c:pt>
                <c:pt idx="26264">
                  <c:v>44.407895694395513</c:v>
                </c:pt>
                <c:pt idx="26265">
                  <c:v>44.40226298216453</c:v>
                </c:pt>
                <c:pt idx="26266">
                  <c:v>44.396273677040362</c:v>
                </c:pt>
                <c:pt idx="26267">
                  <c:v>44.390793790335017</c:v>
                </c:pt>
                <c:pt idx="26268">
                  <c:v>44.385030084796334</c:v>
                </c:pt>
                <c:pt idx="26269">
                  <c:v>44.379441037001243</c:v>
                </c:pt>
                <c:pt idx="26270">
                  <c:v>44.373793769958283</c:v>
                </c:pt>
                <c:pt idx="26271">
                  <c:v>44.367840851864031</c:v>
                </c:pt>
                <c:pt idx="26272">
                  <c:v>44.362441016624501</c:v>
                </c:pt>
                <c:pt idx="26273">
                  <c:v>44.356997516949079</c:v>
                </c:pt>
                <c:pt idx="26274">
                  <c:v>44.35115375994458</c:v>
                </c:pt>
                <c:pt idx="26275">
                  <c:v>44.345149900008437</c:v>
                </c:pt>
                <c:pt idx="26276">
                  <c:v>44.339844671046691</c:v>
                </c:pt>
                <c:pt idx="26277">
                  <c:v>44.334233791033654</c:v>
                </c:pt>
                <c:pt idx="26278">
                  <c:v>44.328586523990701</c:v>
                </c:pt>
                <c:pt idx="26279">
                  <c:v>44.32270637995628</c:v>
                </c:pt>
                <c:pt idx="26280">
                  <c:v>44.317437538024443</c:v>
                </c:pt>
                <c:pt idx="26281">
                  <c:v>44.312037702784913</c:v>
                </c:pt>
                <c:pt idx="26282">
                  <c:v>44.305830075481254</c:v>
                </c:pt>
                <c:pt idx="26283">
                  <c:v>44.300110034378463</c:v>
                </c:pt>
                <c:pt idx="26284">
                  <c:v>44.294135284066265</c:v>
                </c:pt>
                <c:pt idx="26285">
                  <c:v>44.288182365972013</c:v>
                </c:pt>
                <c:pt idx="26286">
                  <c:v>44.282600595582906</c:v>
                </c:pt>
                <c:pt idx="26287">
                  <c:v>44.276742283766438</c:v>
                </c:pt>
                <c:pt idx="26288">
                  <c:v>44.271189623001263</c:v>
                </c:pt>
                <c:pt idx="26289">
                  <c:v>44.265207595283073</c:v>
                </c:pt>
                <c:pt idx="26290">
                  <c:v>44.259756818201659</c:v>
                </c:pt>
                <c:pt idx="26291">
                  <c:v>44.253949448227083</c:v>
                </c:pt>
                <c:pt idx="26292">
                  <c:v>44.248243961936254</c:v>
                </c:pt>
                <c:pt idx="26293">
                  <c:v>44.24243659196167</c:v>
                </c:pt>
                <c:pt idx="26294">
                  <c:v>44.236396344995619</c:v>
                </c:pt>
                <c:pt idx="26295">
                  <c:v>44.230996509756089</c:v>
                </c:pt>
                <c:pt idx="26296">
                  <c:v>44.225567564892629</c:v>
                </c:pt>
                <c:pt idx="26297">
                  <c:v>44.219934852661638</c:v>
                </c:pt>
                <c:pt idx="26298">
                  <c:v>44.214331250054578</c:v>
                </c:pt>
                <c:pt idx="26299">
                  <c:v>44.208814976319324</c:v>
                </c:pt>
                <c:pt idx="26300">
                  <c:v>44.203138599652426</c:v>
                </c:pt>
                <c:pt idx="26301">
                  <c:v>44.197389448925712</c:v>
                </c:pt>
                <c:pt idx="26302">
                  <c:v>44.191174544216061</c:v>
                </c:pt>
                <c:pt idx="26303">
                  <c:v>44.185243458339755</c:v>
                </c:pt>
                <c:pt idx="26304">
                  <c:v>44.179588913890825</c:v>
                </c:pt>
                <c:pt idx="26305">
                  <c:v>44.173912537223927</c:v>
                </c:pt>
                <c:pt idx="26306">
                  <c:v>44.168097889843352</c:v>
                </c:pt>
                <c:pt idx="26307">
                  <c:v>44.162734441633745</c:v>
                </c:pt>
                <c:pt idx="26308">
                  <c:v>44.157276387146347</c:v>
                </c:pt>
                <c:pt idx="26309">
                  <c:v>44.15146901717177</c:v>
                </c:pt>
                <c:pt idx="26310">
                  <c:v>44.145537931295465</c:v>
                </c:pt>
                <c:pt idx="26311">
                  <c:v>44.139737838726859</c:v>
                </c:pt>
                <c:pt idx="26312">
                  <c:v>44.134367113111267</c:v>
                </c:pt>
                <c:pt idx="26313">
                  <c:v>44.128683459038392</c:v>
                </c:pt>
                <c:pt idx="26314">
                  <c:v>44.122766927974048</c:v>
                </c:pt>
                <c:pt idx="26315">
                  <c:v>44.117454421606325</c:v>
                </c:pt>
                <c:pt idx="26316">
                  <c:v>44.111268626520612</c:v>
                </c:pt>
                <c:pt idx="26317">
                  <c:v>44.10565046910159</c:v>
                </c:pt>
                <c:pt idx="26318">
                  <c:v>44.100206969426161</c:v>
                </c:pt>
                <c:pt idx="26319">
                  <c:v>44.094370489827647</c:v>
                </c:pt>
                <c:pt idx="26320">
                  <c:v>44.089021596429994</c:v>
                </c:pt>
                <c:pt idx="26321">
                  <c:v>44.083534432318665</c:v>
                </c:pt>
                <c:pt idx="26322">
                  <c:v>44.077858055651781</c:v>
                </c:pt>
                <c:pt idx="26323">
                  <c:v>44.07197791161736</c:v>
                </c:pt>
                <c:pt idx="26324">
                  <c:v>44.066032270929092</c:v>
                </c:pt>
                <c:pt idx="26325">
                  <c:v>44.060181236518602</c:v>
                </c:pt>
                <c:pt idx="26326">
                  <c:v>44.054643130565395</c:v>
                </c:pt>
                <c:pt idx="26327">
                  <c:v>44.048646548035244</c:v>
                </c:pt>
                <c:pt idx="26328">
                  <c:v>44.042919229526476</c:v>
                </c:pt>
                <c:pt idx="26329">
                  <c:v>44.03750483947497</c:v>
                </c:pt>
                <c:pt idx="26330">
                  <c:v>44.031486424726872</c:v>
                </c:pt>
                <c:pt idx="26331">
                  <c:v>44.025875544713841</c:v>
                </c:pt>
                <c:pt idx="26332">
                  <c:v>44.020009955491382</c:v>
                </c:pt>
                <c:pt idx="26333">
                  <c:v>44.01426080476466</c:v>
                </c:pt>
                <c:pt idx="26334">
                  <c:v>44.0087008665935</c:v>
                </c:pt>
                <c:pt idx="26335">
                  <c:v>44.002682451845402</c:v>
                </c:pt>
                <c:pt idx="26336">
                  <c:v>43.996736811157135</c:v>
                </c:pt>
                <c:pt idx="26337">
                  <c:v>43.991118653738113</c:v>
                </c:pt>
                <c:pt idx="26338">
                  <c:v>43.985325838575491</c:v>
                </c:pt>
                <c:pt idx="26339">
                  <c:v>43.979183707925671</c:v>
                </c:pt>
                <c:pt idx="26340">
                  <c:v>43.973740208250248</c:v>
                </c:pt>
                <c:pt idx="26341">
                  <c:v>43.968071108989342</c:v>
                </c:pt>
                <c:pt idx="26342">
                  <c:v>43.962496616006213</c:v>
                </c:pt>
                <c:pt idx="26343">
                  <c:v>43.956776574903429</c:v>
                </c:pt>
                <c:pt idx="26344">
                  <c:v>43.950845489027124</c:v>
                </c:pt>
                <c:pt idx="26345">
                  <c:v>43.944958067586725</c:v>
                </c:pt>
                <c:pt idx="26346">
                  <c:v>43.939485458287365</c:v>
                </c:pt>
                <c:pt idx="26347">
                  <c:v>43.933860023462358</c:v>
                </c:pt>
                <c:pt idx="26348">
                  <c:v>43.928125427547606</c:v>
                </c:pt>
                <c:pt idx="26349">
                  <c:v>43.922303502761054</c:v>
                </c:pt>
                <c:pt idx="26350">
                  <c:v>43.916510687598425</c:v>
                </c:pt>
                <c:pt idx="26351">
                  <c:v>43.910812478713588</c:v>
                </c:pt>
                <c:pt idx="26352">
                  <c:v>43.905099715016782</c:v>
                </c:pt>
                <c:pt idx="26353">
                  <c:v>43.898986693990899</c:v>
                </c:pt>
                <c:pt idx="26354">
                  <c:v>43.893448588037693</c:v>
                </c:pt>
                <c:pt idx="26355">
                  <c:v>43.887648495469087</c:v>
                </c:pt>
                <c:pt idx="26356">
                  <c:v>43.882277769853488</c:v>
                </c:pt>
                <c:pt idx="26357">
                  <c:v>43.876615947998573</c:v>
                </c:pt>
                <c:pt idx="26358">
                  <c:v>43.87081585542996</c:v>
                </c:pt>
                <c:pt idx="26359">
                  <c:v>43.865059427297254</c:v>
                </c:pt>
                <c:pt idx="26360">
                  <c:v>43.859193838074802</c:v>
                </c:pt>
                <c:pt idx="26361">
                  <c:v>43.853648454715611</c:v>
                </c:pt>
                <c:pt idx="26362">
                  <c:v>43.847906581394867</c:v>
                </c:pt>
                <c:pt idx="26363">
                  <c:v>43.84245580431346</c:v>
                </c:pt>
                <c:pt idx="26364">
                  <c:v>43.836386447723484</c:v>
                </c:pt>
                <c:pt idx="26365">
                  <c:v>43.830651851808724</c:v>
                </c:pt>
                <c:pt idx="26366">
                  <c:v>43.825019139577734</c:v>
                </c:pt>
                <c:pt idx="26367">
                  <c:v>43.81916810516725</c:v>
                </c:pt>
                <c:pt idx="26368">
                  <c:v>43.813637276620014</c:v>
                </c:pt>
                <c:pt idx="26369">
                  <c:v>43.807946345141168</c:v>
                </c:pt>
                <c:pt idx="26370">
                  <c:v>43.802350019940093</c:v>
                </c:pt>
                <c:pt idx="26371">
                  <c:v>43.796375269627887</c:v>
                </c:pt>
                <c:pt idx="26372">
                  <c:v>43.790706170366981</c:v>
                </c:pt>
                <c:pt idx="26373">
                  <c:v>43.784891522986413</c:v>
                </c:pt>
                <c:pt idx="26374">
                  <c:v>43.778924050080192</c:v>
                </c:pt>
                <c:pt idx="26375">
                  <c:v>43.773043906045771</c:v>
                </c:pt>
                <c:pt idx="26376">
                  <c:v>43.767265645695119</c:v>
                </c:pt>
                <c:pt idx="26377">
                  <c:v>43.761516494968397</c:v>
                </c:pt>
                <c:pt idx="26378">
                  <c:v>43.756072995292975</c:v>
                </c:pt>
                <c:pt idx="26379">
                  <c:v>43.750622218211561</c:v>
                </c:pt>
                <c:pt idx="26380">
                  <c:v>43.744734796771162</c:v>
                </c:pt>
                <c:pt idx="26381">
                  <c:v>43.739233077847864</c:v>
                </c:pt>
                <c:pt idx="26382">
                  <c:v>43.733382043437381</c:v>
                </c:pt>
                <c:pt idx="26383">
                  <c:v>43.727312686847398</c:v>
                </c:pt>
                <c:pt idx="26384">
                  <c:v>43.721352491347162</c:v>
                </c:pt>
                <c:pt idx="26385">
                  <c:v>43.715639727650355</c:v>
                </c:pt>
                <c:pt idx="26386">
                  <c:v>43.71029083425271</c:v>
                </c:pt>
                <c:pt idx="26387">
                  <c:v>43.704701786457619</c:v>
                </c:pt>
                <c:pt idx="26388">
                  <c:v>43.698763423175336</c:v>
                </c:pt>
                <c:pt idx="26389">
                  <c:v>43.693065214290492</c:v>
                </c:pt>
                <c:pt idx="26390">
                  <c:v>43.68735972799967</c:v>
                </c:pt>
                <c:pt idx="26391">
                  <c:v>43.681348590657556</c:v>
                </c:pt>
                <c:pt idx="26392">
                  <c:v>43.675235569631674</c:v>
                </c:pt>
                <c:pt idx="26393">
                  <c:v>43.669573747776752</c:v>
                </c:pt>
                <c:pt idx="26394">
                  <c:v>43.663693603742331</c:v>
                </c:pt>
                <c:pt idx="26395">
                  <c:v>43.65781345970791</c:v>
                </c:pt>
                <c:pt idx="26396">
                  <c:v>43.652311740784619</c:v>
                </c:pt>
                <c:pt idx="26397">
                  <c:v>43.646387932314298</c:v>
                </c:pt>
                <c:pt idx="26398">
                  <c:v>43.640711555647407</c:v>
                </c:pt>
                <c:pt idx="26399">
                  <c:v>43.634875076048893</c:v>
                </c:pt>
                <c:pt idx="26400">
                  <c:v>43.629213254193971</c:v>
                </c:pt>
                <c:pt idx="26401">
                  <c:v>43.623464103467249</c:v>
                </c:pt>
                <c:pt idx="26402">
                  <c:v>43.618115210069604</c:v>
                </c:pt>
                <c:pt idx="26403">
                  <c:v>43.612540717086475</c:v>
                </c:pt>
                <c:pt idx="26404">
                  <c:v>43.6067260697059</c:v>
                </c:pt>
                <c:pt idx="26405">
                  <c:v>43.601253460406539</c:v>
                </c:pt>
                <c:pt idx="26406">
                  <c:v>43.595380593778103</c:v>
                </c:pt>
                <c:pt idx="26407">
                  <c:v>43.589449507901804</c:v>
                </c:pt>
                <c:pt idx="26408">
                  <c:v>43.583394706123791</c:v>
                </c:pt>
                <c:pt idx="26409">
                  <c:v>43.57751456208937</c:v>
                </c:pt>
                <c:pt idx="26410">
                  <c:v>43.571386986251518</c:v>
                </c:pt>
                <c:pt idx="26411">
                  <c:v>43.565506842217097</c:v>
                </c:pt>
                <c:pt idx="26412">
                  <c:v>43.559845020362182</c:v>
                </c:pt>
                <c:pt idx="26413">
                  <c:v>43.55445246252863</c:v>
                </c:pt>
                <c:pt idx="26414">
                  <c:v>43.548579595900193</c:v>
                </c:pt>
                <c:pt idx="26415">
                  <c:v>43.542946883669202</c:v>
                </c:pt>
                <c:pt idx="26416">
                  <c:v>43.53750338399378</c:v>
                </c:pt>
                <c:pt idx="26417">
                  <c:v>43.531666904395259</c:v>
                </c:pt>
                <c:pt idx="26418">
                  <c:v>43.525852257014691</c:v>
                </c:pt>
                <c:pt idx="26419">
                  <c:v>43.520197712565754</c:v>
                </c:pt>
                <c:pt idx="26420">
                  <c:v>43.514426729621078</c:v>
                </c:pt>
                <c:pt idx="26421">
                  <c:v>43.508510198556742</c:v>
                </c:pt>
                <c:pt idx="26422">
                  <c:v>43.502462674184713</c:v>
                </c:pt>
                <c:pt idx="26423">
                  <c:v>43.49643698203063</c:v>
                </c:pt>
                <c:pt idx="26424">
                  <c:v>43.491088088632985</c:v>
                </c:pt>
                <c:pt idx="26425">
                  <c:v>43.485491763431909</c:v>
                </c:pt>
                <c:pt idx="26426">
                  <c:v>43.479655283833388</c:v>
                </c:pt>
                <c:pt idx="26427">
                  <c:v>43.473869746076751</c:v>
                </c:pt>
                <c:pt idx="26428">
                  <c:v>43.467574789901285</c:v>
                </c:pt>
                <c:pt idx="26429">
                  <c:v>43.46186930361047</c:v>
                </c:pt>
                <c:pt idx="26430">
                  <c:v>43.456069211041857</c:v>
                </c:pt>
                <c:pt idx="26431">
                  <c:v>43.45045833102882</c:v>
                </c:pt>
                <c:pt idx="26432">
                  <c:v>43.444956612105521</c:v>
                </c:pt>
                <c:pt idx="26433">
                  <c:v>43.438923642545461</c:v>
                </c:pt>
                <c:pt idx="26434">
                  <c:v>43.432897950391371</c:v>
                </c:pt>
                <c:pt idx="26435">
                  <c:v>43.426610271621897</c:v>
                </c:pt>
                <c:pt idx="26436">
                  <c:v>43.420540915031914</c:v>
                </c:pt>
                <c:pt idx="26437">
                  <c:v>43.414951867236823</c:v>
                </c:pt>
                <c:pt idx="26438">
                  <c:v>43.409435593501563</c:v>
                </c:pt>
                <c:pt idx="26439">
                  <c:v>43.40383199089451</c:v>
                </c:pt>
                <c:pt idx="26440">
                  <c:v>43.398242943099412</c:v>
                </c:pt>
                <c:pt idx="26441">
                  <c:v>43.392188141321398</c:v>
                </c:pt>
                <c:pt idx="26442">
                  <c:v>43.386220668415184</c:v>
                </c:pt>
                <c:pt idx="26443">
                  <c:v>43.380624343214116</c:v>
                </c:pt>
                <c:pt idx="26444">
                  <c:v>43.37507895985491</c:v>
                </c:pt>
                <c:pt idx="26445">
                  <c:v>43.369191538414512</c:v>
                </c:pt>
                <c:pt idx="26446">
                  <c:v>43.36336961362796</c:v>
                </c:pt>
                <c:pt idx="26447">
                  <c:v>43.357649572525169</c:v>
                </c:pt>
                <c:pt idx="26448">
                  <c:v>43.352016860294178</c:v>
                </c:pt>
                <c:pt idx="26449">
                  <c:v>43.346442367311056</c:v>
                </c:pt>
                <c:pt idx="26450">
                  <c:v>43.340300236661243</c:v>
                </c:pt>
                <c:pt idx="26451">
                  <c:v>43.334390983002884</c:v>
                </c:pt>
                <c:pt idx="26452">
                  <c:v>43.328620000058216</c:v>
                </c:pt>
                <c:pt idx="26453">
                  <c:v>43.32293634598534</c:v>
                </c:pt>
                <c:pt idx="26454">
                  <c:v>43.316968873079126</c:v>
                </c:pt>
                <c:pt idx="26455">
                  <c:v>43.310943180925044</c:v>
                </c:pt>
                <c:pt idx="26456">
                  <c:v>43.304699166591462</c:v>
                </c:pt>
                <c:pt idx="26457">
                  <c:v>43.299175615450224</c:v>
                </c:pt>
                <c:pt idx="26458">
                  <c:v>43.293295471415803</c:v>
                </c:pt>
                <c:pt idx="26459">
                  <c:v>43.287844694334396</c:v>
                </c:pt>
                <c:pt idx="26460">
                  <c:v>43.282051879171767</c:v>
                </c:pt>
                <c:pt idx="26461">
                  <c:v>43.276317283257015</c:v>
                </c:pt>
                <c:pt idx="26462">
                  <c:v>43.270757345085855</c:v>
                </c:pt>
                <c:pt idx="26463">
                  <c:v>43.264695265901857</c:v>
                </c:pt>
                <c:pt idx="26464">
                  <c:v>43.259171714760612</c:v>
                </c:pt>
                <c:pt idx="26465">
                  <c:v>43.253837376174928</c:v>
                </c:pt>
                <c:pt idx="26466">
                  <c:v>43.24799361917043</c:v>
                </c:pt>
                <c:pt idx="26467">
                  <c:v>43.242186249195839</c:v>
                </c:pt>
                <c:pt idx="26468">
                  <c:v>43.23618238925971</c:v>
                </c:pt>
                <c:pt idx="26469">
                  <c:v>43.230717057366327</c:v>
                </c:pt>
                <c:pt idx="26470">
                  <c:v>43.225106177353297</c:v>
                </c:pt>
                <c:pt idx="26471">
                  <c:v>43.219007711139376</c:v>
                </c:pt>
                <c:pt idx="26472">
                  <c:v>43.213265837818646</c:v>
                </c:pt>
                <c:pt idx="26473">
                  <c:v>43.207625848181671</c:v>
                </c:pt>
                <c:pt idx="26474">
                  <c:v>43.201381833848089</c:v>
                </c:pt>
                <c:pt idx="26475">
                  <c:v>43.195159651732453</c:v>
                </c:pt>
                <c:pt idx="26476">
                  <c:v>43.189075740330509</c:v>
                </c:pt>
                <c:pt idx="26477">
                  <c:v>43.183588576219179</c:v>
                </c:pt>
                <c:pt idx="26478">
                  <c:v>43.177548329253128</c:v>
                </c:pt>
                <c:pt idx="26479">
                  <c:v>43.172133939201636</c:v>
                </c:pt>
                <c:pt idx="26480">
                  <c:v>43.166268349979184</c:v>
                </c:pt>
                <c:pt idx="26481">
                  <c:v>43.160759353649908</c:v>
                </c:pt>
                <c:pt idx="26482">
                  <c:v>43.154828267773603</c:v>
                </c:pt>
                <c:pt idx="26483">
                  <c:v>43.148875349679358</c:v>
                </c:pt>
                <c:pt idx="26484">
                  <c:v>43.143417295191959</c:v>
                </c:pt>
                <c:pt idx="26485">
                  <c:v>43.137471654503692</c:v>
                </c:pt>
                <c:pt idx="26486">
                  <c:v>43.131351356071832</c:v>
                </c:pt>
                <c:pt idx="26487">
                  <c:v>43.125995185268202</c:v>
                </c:pt>
                <c:pt idx="26488">
                  <c:v>43.120260589353443</c:v>
                </c:pt>
                <c:pt idx="26489">
                  <c:v>43.114096626485676</c:v>
                </c:pt>
                <c:pt idx="26490">
                  <c:v>43.108078211737578</c:v>
                </c:pt>
                <c:pt idx="26491">
                  <c:v>43.102401835070694</c:v>
                </c:pt>
                <c:pt idx="26492">
                  <c:v>43.096776400245687</c:v>
                </c:pt>
                <c:pt idx="26493">
                  <c:v>43.090663379219798</c:v>
                </c:pt>
                <c:pt idx="26494">
                  <c:v>43.0846886289076</c:v>
                </c:pt>
                <c:pt idx="26495">
                  <c:v>43.078706601189424</c:v>
                </c:pt>
                <c:pt idx="26496">
                  <c:v>43.073510533317418</c:v>
                </c:pt>
                <c:pt idx="26497">
                  <c:v>43.067972427364211</c:v>
                </c:pt>
                <c:pt idx="26498">
                  <c:v>43.061735690436613</c:v>
                </c:pt>
                <c:pt idx="26499">
                  <c:v>43.055862823808177</c:v>
                </c:pt>
                <c:pt idx="26500">
                  <c:v>43.050477543380616</c:v>
                </c:pt>
                <c:pt idx="26501">
                  <c:v>43.044328135324818</c:v>
                </c:pt>
                <c:pt idx="26502">
                  <c:v>43.038433436478428</c:v>
                </c:pt>
                <c:pt idx="26503">
                  <c:v>43.032487795790161</c:v>
                </c:pt>
                <c:pt idx="26504">
                  <c:v>43.026942412430977</c:v>
                </c:pt>
                <c:pt idx="26505">
                  <c:v>43.021120487644424</c:v>
                </c:pt>
                <c:pt idx="26506">
                  <c:v>43.015233066204011</c:v>
                </c:pt>
                <c:pt idx="26507">
                  <c:v>43.009884172806366</c:v>
                </c:pt>
                <c:pt idx="26508">
                  <c:v>43.003858480652283</c:v>
                </c:pt>
                <c:pt idx="26509">
                  <c:v>42.998000168835816</c:v>
                </c:pt>
                <c:pt idx="26510">
                  <c:v>42.992170966643279</c:v>
                </c:pt>
                <c:pt idx="26511">
                  <c:v>42.986429093322542</c:v>
                </c:pt>
                <c:pt idx="26512">
                  <c:v>42.98009775011716</c:v>
                </c:pt>
                <c:pt idx="26513">
                  <c:v>42.974093890181031</c:v>
                </c:pt>
                <c:pt idx="26514">
                  <c:v>42.968817770843216</c:v>
                </c:pt>
                <c:pt idx="26515">
                  <c:v>42.962864852748964</c:v>
                </c:pt>
                <c:pt idx="26516">
                  <c:v>42.957166643864127</c:v>
                </c:pt>
                <c:pt idx="26517">
                  <c:v>42.951519376821167</c:v>
                </c:pt>
                <c:pt idx="26518">
                  <c:v>42.945559181320938</c:v>
                </c:pt>
                <c:pt idx="26519">
                  <c:v>42.939562598790786</c:v>
                </c:pt>
                <c:pt idx="26520">
                  <c:v>42.933857112499965</c:v>
                </c:pt>
                <c:pt idx="26521">
                  <c:v>42.927744091474082</c:v>
                </c:pt>
                <c:pt idx="26522">
                  <c:v>42.922155043678991</c:v>
                </c:pt>
                <c:pt idx="26523">
                  <c:v>42.916602382913808</c:v>
                </c:pt>
                <c:pt idx="26524">
                  <c:v>42.910714961473403</c:v>
                </c:pt>
                <c:pt idx="26525">
                  <c:v>42.904994920370619</c:v>
                </c:pt>
                <c:pt idx="26526">
                  <c:v>42.898758183443029</c:v>
                </c:pt>
                <c:pt idx="26527">
                  <c:v>42.892841652378692</c:v>
                </c:pt>
                <c:pt idx="26528">
                  <c:v>42.886626747669041</c:v>
                </c:pt>
                <c:pt idx="26529">
                  <c:v>42.880819377694458</c:v>
                </c:pt>
                <c:pt idx="26530">
                  <c:v>42.875361323207059</c:v>
                </c:pt>
                <c:pt idx="26531">
                  <c:v>42.87025258420686</c:v>
                </c:pt>
                <c:pt idx="26532">
                  <c:v>42.864328775736546</c:v>
                </c:pt>
                <c:pt idx="26533">
                  <c:v>42.858288528770494</c:v>
                </c:pt>
                <c:pt idx="26534">
                  <c:v>42.85198629518905</c:v>
                </c:pt>
                <c:pt idx="26535">
                  <c:v>42.846360860364044</c:v>
                </c:pt>
                <c:pt idx="26536">
                  <c:v>42.840706315915099</c:v>
                </c:pt>
                <c:pt idx="26537">
                  <c:v>42.834680623761024</c:v>
                </c:pt>
                <c:pt idx="26538">
                  <c:v>42.828800479726603</c:v>
                </c:pt>
                <c:pt idx="26539">
                  <c:v>42.823240541555442</c:v>
                </c:pt>
                <c:pt idx="26540">
                  <c:v>42.817549610076583</c:v>
                </c:pt>
                <c:pt idx="26541">
                  <c:v>42.8114365890507</c:v>
                </c:pt>
                <c:pt idx="26542">
                  <c:v>42.805672883512017</c:v>
                </c:pt>
                <c:pt idx="26543">
                  <c:v>42.799319708088682</c:v>
                </c:pt>
                <c:pt idx="26544">
                  <c:v>42.793665163639751</c:v>
                </c:pt>
                <c:pt idx="26545">
                  <c:v>42.787595807049769</c:v>
                </c:pt>
                <c:pt idx="26546">
                  <c:v>42.781584669707648</c:v>
                </c:pt>
                <c:pt idx="26547">
                  <c:v>42.776053841160426</c:v>
                </c:pt>
                <c:pt idx="26548">
                  <c:v>42.769868046074713</c:v>
                </c:pt>
                <c:pt idx="26549">
                  <c:v>42.764089785724053</c:v>
                </c:pt>
                <c:pt idx="26550">
                  <c:v>42.758464350899047</c:v>
                </c:pt>
                <c:pt idx="26551">
                  <c:v>42.752940799757802</c:v>
                </c:pt>
                <c:pt idx="26552">
                  <c:v>42.746653120988327</c:v>
                </c:pt>
                <c:pt idx="26553">
                  <c:v>42.740685648082106</c:v>
                </c:pt>
                <c:pt idx="26554">
                  <c:v>42.735067490663084</c:v>
                </c:pt>
                <c:pt idx="26555">
                  <c:v>42.729573049145777</c:v>
                </c:pt>
                <c:pt idx="26556">
                  <c:v>42.723933059508809</c:v>
                </c:pt>
                <c:pt idx="26557">
                  <c:v>42.717965586602588</c:v>
                </c:pt>
                <c:pt idx="26558">
                  <c:v>42.711750681892937</c:v>
                </c:pt>
                <c:pt idx="26559">
                  <c:v>42.706132524473915</c:v>
                </c:pt>
                <c:pt idx="26560">
                  <c:v>42.699924897170256</c:v>
                </c:pt>
                <c:pt idx="26561">
                  <c:v>42.693608108776836</c:v>
                </c:pt>
                <c:pt idx="26562">
                  <c:v>42.687669745494553</c:v>
                </c:pt>
                <c:pt idx="26563">
                  <c:v>42.682000646233647</c:v>
                </c:pt>
                <c:pt idx="26564">
                  <c:v>42.676811855767639</c:v>
                </c:pt>
                <c:pt idx="26565">
                  <c:v>42.670982653575095</c:v>
                </c:pt>
                <c:pt idx="26566">
                  <c:v>42.664818690707335</c:v>
                </c:pt>
                <c:pt idx="26567">
                  <c:v>42.658712947087437</c:v>
                </c:pt>
                <c:pt idx="26568">
                  <c:v>42.652912854518824</c:v>
                </c:pt>
                <c:pt idx="26569">
                  <c:v>42.647301974505794</c:v>
                </c:pt>
                <c:pt idx="26570">
                  <c:v>42.641276282351704</c:v>
                </c:pt>
                <c:pt idx="26571">
                  <c:v>42.635141429107875</c:v>
                </c:pt>
                <c:pt idx="26572">
                  <c:v>42.629304949509354</c:v>
                </c:pt>
                <c:pt idx="26573">
                  <c:v>42.623330199197149</c:v>
                </c:pt>
                <c:pt idx="26574">
                  <c:v>42.617813925461903</c:v>
                </c:pt>
                <c:pt idx="26575">
                  <c:v>42.612122993983043</c:v>
                </c:pt>
                <c:pt idx="26576">
                  <c:v>42.606257404760584</c:v>
                </c:pt>
                <c:pt idx="26577">
                  <c:v>42.60076296324327</c:v>
                </c:pt>
                <c:pt idx="26578">
                  <c:v>42.59455533593961</c:v>
                </c:pt>
                <c:pt idx="26579">
                  <c:v>42.588456869725697</c:v>
                </c:pt>
                <c:pt idx="26580">
                  <c:v>42.582933318584452</c:v>
                </c:pt>
                <c:pt idx="26581">
                  <c:v>42.577002232708153</c:v>
                </c:pt>
                <c:pt idx="26582">
                  <c:v>42.570852824652356</c:v>
                </c:pt>
                <c:pt idx="26583">
                  <c:v>42.565183725391456</c:v>
                </c:pt>
                <c:pt idx="26584">
                  <c:v>42.559507348724559</c:v>
                </c:pt>
                <c:pt idx="26585">
                  <c:v>42.553357940668761</c:v>
                </c:pt>
                <c:pt idx="26586">
                  <c:v>42.547201255206986</c:v>
                </c:pt>
                <c:pt idx="26587">
                  <c:v>42.541262891924696</c:v>
                </c:pt>
                <c:pt idx="26588">
                  <c:v>42.535353638266351</c:v>
                </c:pt>
                <c:pt idx="26589">
                  <c:v>42.529779145283221</c:v>
                </c:pt>
                <c:pt idx="26590">
                  <c:v>42.524211929706077</c:v>
                </c:pt>
                <c:pt idx="26591">
                  <c:v>42.518171682740025</c:v>
                </c:pt>
                <c:pt idx="26592">
                  <c:v>42.512509860885103</c:v>
                </c:pt>
                <c:pt idx="26593">
                  <c:v>42.506447781701105</c:v>
                </c:pt>
                <c:pt idx="26594">
                  <c:v>42.500349315487192</c:v>
                </c:pt>
                <c:pt idx="26595">
                  <c:v>42.494665661414324</c:v>
                </c:pt>
                <c:pt idx="26596">
                  <c:v>42.489025671777348</c:v>
                </c:pt>
                <c:pt idx="26597">
                  <c:v>42.482730715601882</c:v>
                </c:pt>
                <c:pt idx="26598">
                  <c:v>42.476923345627291</c:v>
                </c:pt>
                <c:pt idx="26599">
                  <c:v>42.471057756404839</c:v>
                </c:pt>
                <c:pt idx="26600">
                  <c:v>42.464886516131102</c:v>
                </c:pt>
                <c:pt idx="26601">
                  <c:v>42.459050036532574</c:v>
                </c:pt>
                <c:pt idx="26602">
                  <c:v>42.453199002122091</c:v>
                </c:pt>
                <c:pt idx="26603">
                  <c:v>42.447377077335538</c:v>
                </c:pt>
                <c:pt idx="26604">
                  <c:v>42.441205837061787</c:v>
                </c:pt>
                <c:pt idx="26605">
                  <c:v>42.435165590095735</c:v>
                </c:pt>
                <c:pt idx="26606">
                  <c:v>42.429751200044244</c:v>
                </c:pt>
                <c:pt idx="26607">
                  <c:v>42.424111210407268</c:v>
                </c:pt>
                <c:pt idx="26608">
                  <c:v>42.418391169304485</c:v>
                </c:pt>
                <c:pt idx="26609">
                  <c:v>42.412649295983741</c:v>
                </c:pt>
                <c:pt idx="26610">
                  <c:v>42.406565384581796</c:v>
                </c:pt>
                <c:pt idx="26611">
                  <c:v>42.401070943064489</c:v>
                </c:pt>
                <c:pt idx="26612">
                  <c:v>42.395037973504415</c:v>
                </c:pt>
                <c:pt idx="26613">
                  <c:v>42.388924952478533</c:v>
                </c:pt>
                <c:pt idx="26614">
                  <c:v>42.383204911375749</c:v>
                </c:pt>
                <c:pt idx="26615">
                  <c:v>42.377106445161836</c:v>
                </c:pt>
                <c:pt idx="26616">
                  <c:v>42.371248133345368</c:v>
                </c:pt>
                <c:pt idx="26617">
                  <c:v>42.365593588896424</c:v>
                </c:pt>
                <c:pt idx="26618">
                  <c:v>42.359706167456018</c:v>
                </c:pt>
                <c:pt idx="26619">
                  <c:v>42.353964294135281</c:v>
                </c:pt>
                <c:pt idx="26620">
                  <c:v>42.347734834613668</c:v>
                </c:pt>
                <c:pt idx="26621">
                  <c:v>42.341854690579254</c:v>
                </c:pt>
                <c:pt idx="26622">
                  <c:v>42.335916327296971</c:v>
                </c:pt>
                <c:pt idx="26623">
                  <c:v>42.32999251882665</c:v>
                </c:pt>
                <c:pt idx="26624">
                  <c:v>42.32405415554436</c:v>
                </c:pt>
                <c:pt idx="26625">
                  <c:v>42.318399611095423</c:v>
                </c:pt>
                <c:pt idx="26626">
                  <c:v>42.312803285894347</c:v>
                </c:pt>
                <c:pt idx="26627">
                  <c:v>42.306690264868472</c:v>
                </c:pt>
                <c:pt idx="26628">
                  <c:v>42.300635463090451</c:v>
                </c:pt>
                <c:pt idx="26629">
                  <c:v>42.294784428679968</c:v>
                </c:pt>
                <c:pt idx="26630">
                  <c:v>42.288984336111362</c:v>
                </c:pt>
                <c:pt idx="26631">
                  <c:v>42.282958643957279</c:v>
                </c:pt>
                <c:pt idx="26632">
                  <c:v>42.277027558080974</c:v>
                </c:pt>
                <c:pt idx="26633">
                  <c:v>42.270827208183292</c:v>
                </c:pt>
                <c:pt idx="26634">
                  <c:v>42.264917954524947</c:v>
                </c:pt>
                <c:pt idx="26635">
                  <c:v>42.258950481618726</c:v>
                </c:pt>
                <c:pt idx="26636">
                  <c:v>42.252837460592843</c:v>
                </c:pt>
                <c:pt idx="26637">
                  <c:v>42.246608001071237</c:v>
                </c:pt>
                <c:pt idx="26638">
                  <c:v>42.240829740720578</c:v>
                </c:pt>
                <c:pt idx="26639">
                  <c:v>42.234905932250264</c:v>
                </c:pt>
                <c:pt idx="26640">
                  <c:v>42.229302329643197</c:v>
                </c:pt>
                <c:pt idx="26641">
                  <c:v>42.223538624104513</c:v>
                </c:pt>
                <c:pt idx="26642">
                  <c:v>42.218051459993184</c:v>
                </c:pt>
                <c:pt idx="26643">
                  <c:v>42.21221498039467</c:v>
                </c:pt>
                <c:pt idx="26644">
                  <c:v>42.206116514180749</c:v>
                </c:pt>
                <c:pt idx="26645">
                  <c:v>42.200149041274535</c:v>
                </c:pt>
                <c:pt idx="26646">
                  <c:v>42.194632767539275</c:v>
                </c:pt>
                <c:pt idx="26647">
                  <c:v>42.188796287940754</c:v>
                </c:pt>
                <c:pt idx="26648">
                  <c:v>42.182544996201187</c:v>
                </c:pt>
                <c:pt idx="26649">
                  <c:v>42.176926838782173</c:v>
                </c:pt>
                <c:pt idx="26650">
                  <c:v>42.171505171324689</c:v>
                </c:pt>
                <c:pt idx="26651">
                  <c:v>42.165406705110776</c:v>
                </c:pt>
                <c:pt idx="26652">
                  <c:v>42.159279129272925</c:v>
                </c:pt>
                <c:pt idx="26653">
                  <c:v>42.15303511493935</c:v>
                </c:pt>
                <c:pt idx="26654">
                  <c:v>42.147154970904936</c:v>
                </c:pt>
                <c:pt idx="26655">
                  <c:v>42.141158388374777</c:v>
                </c:pt>
                <c:pt idx="26656">
                  <c:v>42.135540230955755</c:v>
                </c:pt>
                <c:pt idx="26657">
                  <c:v>42.129674641733303</c:v>
                </c:pt>
                <c:pt idx="26658">
                  <c:v>42.123969155442481</c:v>
                </c:pt>
                <c:pt idx="26659">
                  <c:v>42.118038069566175</c:v>
                </c:pt>
                <c:pt idx="26660">
                  <c:v>42.111764945608662</c:v>
                </c:pt>
                <c:pt idx="26661">
                  <c:v>42.105455434621234</c:v>
                </c:pt>
                <c:pt idx="26662">
                  <c:v>42.100091986411627</c:v>
                </c:pt>
                <c:pt idx="26663">
                  <c:v>42.094088126475491</c:v>
                </c:pt>
                <c:pt idx="26664">
                  <c:v>42.088055156915431</c:v>
                </c:pt>
                <c:pt idx="26665">
                  <c:v>42.082415167278455</c:v>
                </c:pt>
                <c:pt idx="26666">
                  <c:v>42.076826119483364</c:v>
                </c:pt>
                <c:pt idx="26667">
                  <c:v>42.070764040299366</c:v>
                </c:pt>
                <c:pt idx="26668">
                  <c:v>42.064745625551261</c:v>
                </c:pt>
                <c:pt idx="26669">
                  <c:v>42.058530720841617</c:v>
                </c:pt>
                <c:pt idx="26670">
                  <c:v>42.052905286016603</c:v>
                </c:pt>
                <c:pt idx="26671">
                  <c:v>42.046952367922358</c:v>
                </c:pt>
                <c:pt idx="26672">
                  <c:v>42.041050391669984</c:v>
                </c:pt>
                <c:pt idx="26673">
                  <c:v>42.035257576507362</c:v>
                </c:pt>
                <c:pt idx="26674">
                  <c:v>42.029515703186632</c:v>
                </c:pt>
                <c:pt idx="26675">
                  <c:v>42.023679223588111</c:v>
                </c:pt>
                <c:pt idx="26676">
                  <c:v>42.017442486660514</c:v>
                </c:pt>
                <c:pt idx="26677">
                  <c:v>42.010732718344016</c:v>
                </c:pt>
                <c:pt idx="26678">
                  <c:v>42.005143670548925</c:v>
                </c:pt>
                <c:pt idx="26679">
                  <c:v>41.999270803920489</c:v>
                </c:pt>
                <c:pt idx="26680">
                  <c:v>41.993572595035644</c:v>
                </c:pt>
                <c:pt idx="26681">
                  <c:v>41.987750670249092</c:v>
                </c:pt>
                <c:pt idx="26682">
                  <c:v>41.98175408771894</c:v>
                </c:pt>
                <c:pt idx="26683">
                  <c:v>41.975742950376819</c:v>
                </c:pt>
                <c:pt idx="26684">
                  <c:v>41.970081128521898</c:v>
                </c:pt>
                <c:pt idx="26685">
                  <c:v>41.964550299974675</c:v>
                </c:pt>
                <c:pt idx="26686">
                  <c:v>41.958808426653938</c:v>
                </c:pt>
                <c:pt idx="26687">
                  <c:v>41.952906450401564</c:v>
                </c:pt>
                <c:pt idx="26688">
                  <c:v>41.946858926029535</c:v>
                </c:pt>
                <c:pt idx="26689">
                  <c:v>41.940636743913906</c:v>
                </c:pt>
                <c:pt idx="26690">
                  <c:v>41.934858483563254</c:v>
                </c:pt>
                <c:pt idx="26691">
                  <c:v>41.928498030733941</c:v>
                </c:pt>
                <c:pt idx="26692">
                  <c:v>41.922355900084121</c:v>
                </c:pt>
                <c:pt idx="26693">
                  <c:v>41.916257433870214</c:v>
                </c:pt>
                <c:pt idx="26694">
                  <c:v>41.910581057203323</c:v>
                </c:pt>
                <c:pt idx="26695">
                  <c:v>41.904526255425303</c:v>
                </c:pt>
                <c:pt idx="26696">
                  <c:v>41.89874799507465</c:v>
                </c:pt>
                <c:pt idx="26697">
                  <c:v>41.892700470702614</c:v>
                </c:pt>
                <c:pt idx="26698">
                  <c:v>41.886885823322046</c:v>
                </c:pt>
                <c:pt idx="26699">
                  <c:v>41.880670918612395</c:v>
                </c:pt>
                <c:pt idx="26700">
                  <c:v>41.874674336082251</c:v>
                </c:pt>
                <c:pt idx="26701">
                  <c:v>41.869107120505113</c:v>
                </c:pt>
                <c:pt idx="26702">
                  <c:v>41.863190589440769</c:v>
                </c:pt>
                <c:pt idx="26703">
                  <c:v>41.85723039394054</c:v>
                </c:pt>
                <c:pt idx="26704">
                  <c:v>41.851306585470219</c:v>
                </c:pt>
                <c:pt idx="26705">
                  <c:v>41.84550649290162</c:v>
                </c:pt>
                <c:pt idx="26706">
                  <c:v>41.839102375636408</c:v>
                </c:pt>
                <c:pt idx="26707">
                  <c:v>41.833360502315671</c:v>
                </c:pt>
                <c:pt idx="26708">
                  <c:v>41.827574964559034</c:v>
                </c:pt>
                <c:pt idx="26709">
                  <c:v>41.821323672819474</c:v>
                </c:pt>
                <c:pt idx="26710">
                  <c:v>41.815050548861954</c:v>
                </c:pt>
                <c:pt idx="26711">
                  <c:v>41.809286843323271</c:v>
                </c:pt>
                <c:pt idx="26712">
                  <c:v>41.803574079626465</c:v>
                </c:pt>
                <c:pt idx="26713">
                  <c:v>41.797752154839912</c:v>
                </c:pt>
                <c:pt idx="26714">
                  <c:v>41.791915675241391</c:v>
                </c:pt>
                <c:pt idx="26715">
                  <c:v>41.786006421583039</c:v>
                </c:pt>
                <c:pt idx="26716">
                  <c:v>41.780097167924687</c:v>
                </c:pt>
                <c:pt idx="26717">
                  <c:v>41.77410786280052</c:v>
                </c:pt>
                <c:pt idx="26718">
                  <c:v>41.768023951398561</c:v>
                </c:pt>
                <c:pt idx="26719">
                  <c:v>41.762442181009462</c:v>
                </c:pt>
                <c:pt idx="26720">
                  <c:v>41.756853133214371</c:v>
                </c:pt>
                <c:pt idx="26721">
                  <c:v>41.750972989179949</c:v>
                </c:pt>
                <c:pt idx="26722">
                  <c:v>41.745165619205366</c:v>
                </c:pt>
                <c:pt idx="26723">
                  <c:v>41.739038043367515</c:v>
                </c:pt>
                <c:pt idx="26724">
                  <c:v>41.732808583845902</c:v>
                </c:pt>
                <c:pt idx="26725">
                  <c:v>41.72697210424738</c:v>
                </c:pt>
                <c:pt idx="26726">
                  <c:v>41.721019186153129</c:v>
                </c:pt>
                <c:pt idx="26727">
                  <c:v>41.715029881028961</c:v>
                </c:pt>
                <c:pt idx="26728">
                  <c:v>41.709273452896262</c:v>
                </c:pt>
                <c:pt idx="26729">
                  <c:v>41.703000328938749</c:v>
                </c:pt>
                <c:pt idx="26730">
                  <c:v>41.697374894113736</c:v>
                </c:pt>
                <c:pt idx="26731">
                  <c:v>41.691276427899822</c:v>
                </c:pt>
                <c:pt idx="26732">
                  <c:v>41.685236180933778</c:v>
                </c:pt>
                <c:pt idx="26733">
                  <c:v>41.679181379155764</c:v>
                </c:pt>
                <c:pt idx="26734">
                  <c:v>41.67327940290339</c:v>
                </c:pt>
                <c:pt idx="26735">
                  <c:v>41.667217323719392</c:v>
                </c:pt>
                <c:pt idx="26736">
                  <c:v>41.661126134911456</c:v>
                </c:pt>
                <c:pt idx="26737">
                  <c:v>41.655114997569342</c:v>
                </c:pt>
                <c:pt idx="26738">
                  <c:v>41.649234853534921</c:v>
                </c:pt>
                <c:pt idx="26739">
                  <c:v>41.643245548410754</c:v>
                </c:pt>
                <c:pt idx="26740">
                  <c:v>41.637314462534455</c:v>
                </c:pt>
                <c:pt idx="26741">
                  <c:v>41.631681750303464</c:v>
                </c:pt>
                <c:pt idx="26742">
                  <c:v>41.625699722585281</c:v>
                </c:pt>
                <c:pt idx="26743">
                  <c:v>41.619768636708983</c:v>
                </c:pt>
                <c:pt idx="26744">
                  <c:v>41.614230530755769</c:v>
                </c:pt>
                <c:pt idx="26745">
                  <c:v>41.608321277097424</c:v>
                </c:pt>
                <c:pt idx="26746">
                  <c:v>41.602412023439065</c:v>
                </c:pt>
                <c:pt idx="26747">
                  <c:v>41.596648317900382</c:v>
                </c:pt>
                <c:pt idx="26748">
                  <c:v>41.590790006083907</c:v>
                </c:pt>
                <c:pt idx="26749">
                  <c:v>41.584480495096479</c:v>
                </c:pt>
                <c:pt idx="26750">
                  <c:v>41.578622183280011</c:v>
                </c:pt>
                <c:pt idx="26751">
                  <c:v>41.572661987779775</c:v>
                </c:pt>
                <c:pt idx="26752">
                  <c:v>41.566563521565861</c:v>
                </c:pt>
                <c:pt idx="26753">
                  <c:v>41.559970191745094</c:v>
                </c:pt>
                <c:pt idx="26754">
                  <c:v>41.553849893313227</c:v>
                </c:pt>
                <c:pt idx="26755">
                  <c:v>41.548108019992483</c:v>
                </c:pt>
                <c:pt idx="26756">
                  <c:v>41.542548081821323</c:v>
                </c:pt>
                <c:pt idx="26757">
                  <c:v>41.536595163727071</c:v>
                </c:pt>
                <c:pt idx="26758">
                  <c:v>41.530525807137089</c:v>
                </c:pt>
                <c:pt idx="26759">
                  <c:v>41.524601998666782</c:v>
                </c:pt>
                <c:pt idx="26760">
                  <c:v>41.51856175170073</c:v>
                </c:pt>
                <c:pt idx="26761">
                  <c:v>41.51250694992271</c:v>
                </c:pt>
                <c:pt idx="26762">
                  <c:v>41.506524922204527</c:v>
                </c:pt>
                <c:pt idx="26763">
                  <c:v>41.500397346366682</c:v>
                </c:pt>
                <c:pt idx="26764">
                  <c:v>41.494386209024562</c:v>
                </c:pt>
                <c:pt idx="26765">
                  <c:v>41.48868072273374</c:v>
                </c:pt>
                <c:pt idx="26766">
                  <c:v>41.482756914263419</c:v>
                </c:pt>
                <c:pt idx="26767">
                  <c:v>41.476862215417036</c:v>
                </c:pt>
                <c:pt idx="26768">
                  <c:v>41.471294999839891</c:v>
                </c:pt>
                <c:pt idx="26769">
                  <c:v>41.465502184677277</c:v>
                </c:pt>
                <c:pt idx="26770">
                  <c:v>41.459556543989009</c:v>
                </c:pt>
                <c:pt idx="26771">
                  <c:v>41.45335619409132</c:v>
                </c:pt>
                <c:pt idx="26772">
                  <c:v>41.447061237915861</c:v>
                </c:pt>
                <c:pt idx="26773">
                  <c:v>41.440904552454086</c:v>
                </c:pt>
                <c:pt idx="26774">
                  <c:v>41.434784254022219</c:v>
                </c:pt>
                <c:pt idx="26775">
                  <c:v>41.428809503710021</c:v>
                </c:pt>
                <c:pt idx="26776">
                  <c:v>41.422958469299537</c:v>
                </c:pt>
                <c:pt idx="26777">
                  <c:v>41.417245705602731</c:v>
                </c:pt>
                <c:pt idx="26778">
                  <c:v>41.411001691269142</c:v>
                </c:pt>
                <c:pt idx="26779">
                  <c:v>41.405070605392844</c:v>
                </c:pt>
                <c:pt idx="26780">
                  <c:v>41.398877532901146</c:v>
                </c:pt>
                <c:pt idx="26781">
                  <c:v>41.393448588037693</c:v>
                </c:pt>
                <c:pt idx="26782">
                  <c:v>41.387481115131472</c:v>
                </c:pt>
                <c:pt idx="26783">
                  <c:v>41.381579138879097</c:v>
                </c:pt>
                <c:pt idx="26784">
                  <c:v>41.375284182703645</c:v>
                </c:pt>
                <c:pt idx="26785">
                  <c:v>41.369200271301693</c:v>
                </c:pt>
                <c:pt idx="26786">
                  <c:v>41.363567559070702</c:v>
                </c:pt>
                <c:pt idx="26787">
                  <c:v>41.357185274023443</c:v>
                </c:pt>
                <c:pt idx="26788">
                  <c:v>41.351516174762537</c:v>
                </c:pt>
                <c:pt idx="26789">
                  <c:v>41.345446818172555</c:v>
                </c:pt>
                <c:pt idx="26790">
                  <c:v>41.339668557821902</c:v>
                </c:pt>
                <c:pt idx="26791">
                  <c:v>41.333657420479788</c:v>
                </c:pt>
                <c:pt idx="26792">
                  <c:v>41.327675392761599</c:v>
                </c:pt>
                <c:pt idx="26793">
                  <c:v>41.321838913163077</c:v>
                </c:pt>
                <c:pt idx="26794">
                  <c:v>41.316191646120117</c:v>
                </c:pt>
                <c:pt idx="26795">
                  <c:v>41.310100457312188</c:v>
                </c:pt>
                <c:pt idx="26796">
                  <c:v>41.30396560406836</c:v>
                </c:pt>
                <c:pt idx="26797">
                  <c:v>41.29798357635017</c:v>
                </c:pt>
                <c:pt idx="26798">
                  <c:v>41.292139819345678</c:v>
                </c:pt>
                <c:pt idx="26799">
                  <c:v>41.28594674685398</c:v>
                </c:pt>
                <c:pt idx="26800">
                  <c:v>41.28005204800759</c:v>
                </c:pt>
                <c:pt idx="26801">
                  <c:v>41.274259232844969</c:v>
                </c:pt>
                <c:pt idx="26802">
                  <c:v>41.268364533998586</c:v>
                </c:pt>
                <c:pt idx="26803">
                  <c:v>41.262462557746211</c:v>
                </c:pt>
                <c:pt idx="26804">
                  <c:v>41.256415033374182</c:v>
                </c:pt>
                <c:pt idx="26805">
                  <c:v>41.250520334527799</c:v>
                </c:pt>
                <c:pt idx="26806">
                  <c:v>41.244720241959193</c:v>
                </c:pt>
                <c:pt idx="26807">
                  <c:v>41.238832820518788</c:v>
                </c:pt>
                <c:pt idx="26808">
                  <c:v>41.232821683176667</c:v>
                </c:pt>
                <c:pt idx="26809">
                  <c:v>41.227254467599536</c:v>
                </c:pt>
                <c:pt idx="26810">
                  <c:v>41.220682969996709</c:v>
                </c:pt>
                <c:pt idx="26811">
                  <c:v>41.214409846039203</c:v>
                </c:pt>
                <c:pt idx="26812">
                  <c:v>41.208835353056074</c:v>
                </c:pt>
                <c:pt idx="26813">
                  <c:v>41.203027983081483</c:v>
                </c:pt>
                <c:pt idx="26814">
                  <c:v>41.196711194688071</c:v>
                </c:pt>
                <c:pt idx="26815">
                  <c:v>41.190794663623734</c:v>
                </c:pt>
                <c:pt idx="26816">
                  <c:v>41.184674365191874</c:v>
                </c:pt>
                <c:pt idx="26817">
                  <c:v>41.178663227849761</c:v>
                </c:pt>
                <c:pt idx="26818">
                  <c:v>41.172419213516179</c:v>
                </c:pt>
                <c:pt idx="26819">
                  <c:v>41.166830165721088</c:v>
                </c:pt>
                <c:pt idx="26820">
                  <c:v>41.161321169391812</c:v>
                </c:pt>
                <c:pt idx="26821">
                  <c:v>41.155317309455675</c:v>
                </c:pt>
                <c:pt idx="26822">
                  <c:v>41.149160623993893</c:v>
                </c:pt>
                <c:pt idx="26823">
                  <c:v>41.14360068582274</c:v>
                </c:pt>
                <c:pt idx="26824">
                  <c:v>41.137524051826773</c:v>
                </c:pt>
                <c:pt idx="26825">
                  <c:v>41.131461972642768</c:v>
                </c:pt>
                <c:pt idx="26826">
                  <c:v>41.125210680903209</c:v>
                </c:pt>
                <c:pt idx="26827">
                  <c:v>41.119083105065364</c:v>
                </c:pt>
                <c:pt idx="26828">
                  <c:v>41.113290289902743</c:v>
                </c:pt>
                <c:pt idx="26829">
                  <c:v>41.107519306958075</c:v>
                </c:pt>
                <c:pt idx="26830">
                  <c:v>41.101187963752693</c:v>
                </c:pt>
                <c:pt idx="26831">
                  <c:v>41.095147716786649</c:v>
                </c:pt>
                <c:pt idx="26832">
                  <c:v>41.089602333427457</c:v>
                </c:pt>
                <c:pt idx="26833">
                  <c:v>41.083591196085337</c:v>
                </c:pt>
                <c:pt idx="26834">
                  <c:v>41.077536394307316</c:v>
                </c:pt>
                <c:pt idx="26835">
                  <c:v>41.071496147341271</c:v>
                </c:pt>
                <c:pt idx="26836">
                  <c:v>41.065121139699997</c:v>
                </c:pt>
                <c:pt idx="26837">
                  <c:v>41.059226440853607</c:v>
                </c:pt>
                <c:pt idx="26838">
                  <c:v>41.053164361669609</c:v>
                </c:pt>
                <c:pt idx="26839">
                  <c:v>41.047291495041179</c:v>
                </c:pt>
                <c:pt idx="26840">
                  <c:v>41.041447738036666</c:v>
                </c:pt>
                <c:pt idx="26841">
                  <c:v>41.035574871408237</c:v>
                </c:pt>
                <c:pt idx="26842">
                  <c:v>41.029621953313992</c:v>
                </c:pt>
                <c:pt idx="26843">
                  <c:v>41.023647203001786</c:v>
                </c:pt>
                <c:pt idx="26844">
                  <c:v>41.017825278215234</c:v>
                </c:pt>
                <c:pt idx="26845">
                  <c:v>41.011668592753445</c:v>
                </c:pt>
                <c:pt idx="26846">
                  <c:v>41.005606513569447</c:v>
                </c:pt>
                <c:pt idx="26847">
                  <c:v>40.99977731137691</c:v>
                </c:pt>
                <c:pt idx="26848">
                  <c:v>40.993984496214289</c:v>
                </c:pt>
                <c:pt idx="26849">
                  <c:v>40.988097074773897</c:v>
                </c:pt>
                <c:pt idx="26850">
                  <c:v>40.981569241606969</c:v>
                </c:pt>
                <c:pt idx="26851">
                  <c:v>40.975412556145187</c:v>
                </c:pt>
                <c:pt idx="26852">
                  <c:v>40.969423251021013</c:v>
                </c:pt>
                <c:pt idx="26853">
                  <c:v>40.963695932512245</c:v>
                </c:pt>
                <c:pt idx="26854">
                  <c:v>40.958026833251338</c:v>
                </c:pt>
                <c:pt idx="26855">
                  <c:v>40.952110302187009</c:v>
                </c:pt>
                <c:pt idx="26856">
                  <c:v>40.945975448943166</c:v>
                </c:pt>
                <c:pt idx="26857">
                  <c:v>40.939884260135237</c:v>
                </c:pt>
                <c:pt idx="26858">
                  <c:v>40.933851290575177</c:v>
                </c:pt>
                <c:pt idx="26859">
                  <c:v>40.927614553647587</c:v>
                </c:pt>
                <c:pt idx="26860">
                  <c:v>40.921079443074674</c:v>
                </c:pt>
                <c:pt idx="26861">
                  <c:v>40.915221131258207</c:v>
                </c:pt>
                <c:pt idx="26862">
                  <c:v>40.909326432411817</c:v>
                </c:pt>
                <c:pt idx="26863">
                  <c:v>40.903315295069703</c:v>
                </c:pt>
                <c:pt idx="26864">
                  <c:v>40.897245938479713</c:v>
                </c:pt>
                <c:pt idx="26865">
                  <c:v>40.891067420799985</c:v>
                </c:pt>
                <c:pt idx="26866">
                  <c:v>40.885085393081802</c:v>
                </c:pt>
                <c:pt idx="26867">
                  <c:v>40.879583674158511</c:v>
                </c:pt>
                <c:pt idx="26868">
                  <c:v>40.873827246025805</c:v>
                </c:pt>
                <c:pt idx="26869">
                  <c:v>40.867903437555491</c:v>
                </c:pt>
                <c:pt idx="26870">
                  <c:v>40.861826803559524</c:v>
                </c:pt>
                <c:pt idx="26871">
                  <c:v>40.855648285879795</c:v>
                </c:pt>
                <c:pt idx="26872">
                  <c:v>40.849724477409474</c:v>
                </c:pt>
                <c:pt idx="26873">
                  <c:v>40.843931662246852</c:v>
                </c:pt>
                <c:pt idx="26874">
                  <c:v>40.837593041635486</c:v>
                </c:pt>
                <c:pt idx="26875">
                  <c:v>40.831640123541241</c:v>
                </c:pt>
                <c:pt idx="26876">
                  <c:v>40.825483438079466</c:v>
                </c:pt>
                <c:pt idx="26877">
                  <c:v>40.819203036715969</c:v>
                </c:pt>
                <c:pt idx="26878">
                  <c:v>40.813708595198655</c:v>
                </c:pt>
                <c:pt idx="26879">
                  <c:v>40.807544632330895</c:v>
                </c:pt>
                <c:pt idx="26880">
                  <c:v>40.801635378672543</c:v>
                </c:pt>
                <c:pt idx="26881">
                  <c:v>40.795886227945815</c:v>
                </c:pt>
                <c:pt idx="26882">
                  <c:v>40.78997697428747</c:v>
                </c:pt>
                <c:pt idx="26883">
                  <c:v>40.783885785479534</c:v>
                </c:pt>
                <c:pt idx="26884">
                  <c:v>40.777750932235705</c:v>
                </c:pt>
                <c:pt idx="26885">
                  <c:v>40.77159424677393</c:v>
                </c:pt>
                <c:pt idx="26886">
                  <c:v>40.765874205671132</c:v>
                </c:pt>
                <c:pt idx="26887">
                  <c:v>40.759513752841826</c:v>
                </c:pt>
                <c:pt idx="26888">
                  <c:v>40.753429841439875</c:v>
                </c:pt>
                <c:pt idx="26889">
                  <c:v>40.747709800337091</c:v>
                </c:pt>
                <c:pt idx="26890">
                  <c:v>40.741174689764179</c:v>
                </c:pt>
                <c:pt idx="26891">
                  <c:v>40.735236326481896</c:v>
                </c:pt>
                <c:pt idx="26892">
                  <c:v>40.729465343537228</c:v>
                </c:pt>
                <c:pt idx="26893">
                  <c:v>40.723374154729292</c:v>
                </c:pt>
                <c:pt idx="26894">
                  <c:v>40.717661391032486</c:v>
                </c:pt>
                <c:pt idx="26895">
                  <c:v>40.711875853275849</c:v>
                </c:pt>
                <c:pt idx="26896">
                  <c:v>40.705857438527751</c:v>
                </c:pt>
                <c:pt idx="26897">
                  <c:v>40.700246558514706</c:v>
                </c:pt>
                <c:pt idx="26898">
                  <c:v>40.69390066049737</c:v>
                </c:pt>
                <c:pt idx="26899">
                  <c:v>40.687642091351819</c:v>
                </c:pt>
                <c:pt idx="26900">
                  <c:v>40.681900218031082</c:v>
                </c:pt>
                <c:pt idx="26901">
                  <c:v>40.67585997106503</c:v>
                </c:pt>
                <c:pt idx="26902">
                  <c:v>40.669725117821201</c:v>
                </c:pt>
                <c:pt idx="26903">
                  <c:v>40.663677593449165</c:v>
                </c:pt>
                <c:pt idx="26904">
                  <c:v>40.657921165316466</c:v>
                </c:pt>
                <c:pt idx="26905">
                  <c:v>40.651866363538446</c:v>
                </c:pt>
                <c:pt idx="26906">
                  <c:v>40.646073548375824</c:v>
                </c:pt>
                <c:pt idx="26907">
                  <c:v>40.639851366260196</c:v>
                </c:pt>
                <c:pt idx="26908">
                  <c:v>40.63324348162746</c:v>
                </c:pt>
                <c:pt idx="26909">
                  <c:v>40.627414279434923</c:v>
                </c:pt>
                <c:pt idx="26910">
                  <c:v>40.621621464272302</c:v>
                </c:pt>
                <c:pt idx="26911">
                  <c:v>40.615603049524204</c:v>
                </c:pt>
                <c:pt idx="26912">
                  <c:v>40.609315370754722</c:v>
                </c:pt>
                <c:pt idx="26913">
                  <c:v>40.603762709989546</c:v>
                </c:pt>
                <c:pt idx="26914">
                  <c:v>40.597642411557686</c:v>
                </c:pt>
                <c:pt idx="26915">
                  <c:v>40.591362010194189</c:v>
                </c:pt>
                <c:pt idx="26916">
                  <c:v>40.585256266574291</c:v>
                </c:pt>
                <c:pt idx="26917">
                  <c:v>40.579412509569792</c:v>
                </c:pt>
                <c:pt idx="26918">
                  <c:v>40.573459591475533</c:v>
                </c:pt>
                <c:pt idx="26919">
                  <c:v>40.567564892629157</c:v>
                </c:pt>
                <c:pt idx="26920">
                  <c:v>40.561764800060544</c:v>
                </c:pt>
                <c:pt idx="26921">
                  <c:v>40.555950152679976</c:v>
                </c:pt>
                <c:pt idx="26922">
                  <c:v>40.550055453833586</c:v>
                </c:pt>
                <c:pt idx="26923">
                  <c:v>40.543818716905996</c:v>
                </c:pt>
                <c:pt idx="26924">
                  <c:v>40.537538315542498</c:v>
                </c:pt>
                <c:pt idx="26925">
                  <c:v>40.531512623388416</c:v>
                </c:pt>
                <c:pt idx="26926">
                  <c:v>40.525516040858264</c:v>
                </c:pt>
                <c:pt idx="26927">
                  <c:v>40.519650451635812</c:v>
                </c:pt>
                <c:pt idx="26928">
                  <c:v>40.513326385836422</c:v>
                </c:pt>
                <c:pt idx="26929">
                  <c:v>40.507402577366101</c:v>
                </c:pt>
                <c:pt idx="26930">
                  <c:v>40.501777142541087</c:v>
                </c:pt>
                <c:pt idx="26931">
                  <c:v>40.495831501852827</c:v>
                </c:pt>
                <c:pt idx="26932">
                  <c:v>40.489776700074806</c:v>
                </c:pt>
                <c:pt idx="26933">
                  <c:v>40.483940220476292</c:v>
                </c:pt>
                <c:pt idx="26934">
                  <c:v>40.477732593172618</c:v>
                </c:pt>
                <c:pt idx="26935">
                  <c:v>40.471728733236489</c:v>
                </c:pt>
                <c:pt idx="26936">
                  <c:v>40.465717595894375</c:v>
                </c:pt>
                <c:pt idx="26937">
                  <c:v>40.459801064830039</c:v>
                </c:pt>
                <c:pt idx="26938">
                  <c:v>40.453920920795625</c:v>
                </c:pt>
                <c:pt idx="26939">
                  <c:v>40.447822454581704</c:v>
                </c:pt>
                <c:pt idx="26940">
                  <c:v>40.441534775812229</c:v>
                </c:pt>
                <c:pt idx="26941">
                  <c:v>40.435814734709439</c:v>
                </c:pt>
                <c:pt idx="26942">
                  <c:v>40.429323288572434</c:v>
                </c:pt>
                <c:pt idx="26943">
                  <c:v>40.422926448713206</c:v>
                </c:pt>
                <c:pt idx="26944">
                  <c:v>40.416893479153146</c:v>
                </c:pt>
                <c:pt idx="26945">
                  <c:v>40.410926006246925</c:v>
                </c:pt>
                <c:pt idx="26946">
                  <c:v>40.405104081460372</c:v>
                </c:pt>
                <c:pt idx="26947">
                  <c:v>40.399238492237913</c:v>
                </c:pt>
                <c:pt idx="26948">
                  <c:v>40.393460231887261</c:v>
                </c:pt>
                <c:pt idx="26949">
                  <c:v>40.387463649357109</c:v>
                </c:pt>
                <c:pt idx="26950">
                  <c:v>40.381481621638933</c:v>
                </c:pt>
                <c:pt idx="26951">
                  <c:v>40.375688806476305</c:v>
                </c:pt>
                <c:pt idx="26952">
                  <c:v>40.369706778758122</c:v>
                </c:pt>
                <c:pt idx="26953">
                  <c:v>40.363302661492916</c:v>
                </c:pt>
                <c:pt idx="26954">
                  <c:v>40.357284246744811</c:v>
                </c:pt>
                <c:pt idx="26955">
                  <c:v>40.351207612748851</c:v>
                </c:pt>
                <c:pt idx="26956">
                  <c:v>40.345014540257154</c:v>
                </c:pt>
                <c:pt idx="26957">
                  <c:v>40.339389105432147</c:v>
                </c:pt>
                <c:pt idx="26958">
                  <c:v>40.333239697376349</c:v>
                </c:pt>
                <c:pt idx="26959">
                  <c:v>40.326711864209422</c:v>
                </c:pt>
                <c:pt idx="26960">
                  <c:v>40.320788055739101</c:v>
                </c:pt>
                <c:pt idx="26961">
                  <c:v>40.315359110875647</c:v>
                </c:pt>
                <c:pt idx="26962">
                  <c:v>40.309697289020718</c:v>
                </c:pt>
                <c:pt idx="26963">
                  <c:v>40.30372253870852</c:v>
                </c:pt>
                <c:pt idx="26964">
                  <c:v>40.297631349900584</c:v>
                </c:pt>
                <c:pt idx="26965">
                  <c:v>40.291722096242239</c:v>
                </c:pt>
                <c:pt idx="26966">
                  <c:v>40.285216095293265</c:v>
                </c:pt>
                <c:pt idx="26967">
                  <c:v>40.279073964643445</c:v>
                </c:pt>
                <c:pt idx="26968">
                  <c:v>40.272888169557739</c:v>
                </c:pt>
                <c:pt idx="26969">
                  <c:v>40.266760593719894</c:v>
                </c:pt>
                <c:pt idx="26970">
                  <c:v>40.260742178971789</c:v>
                </c:pt>
                <c:pt idx="26971">
                  <c:v>40.255102189334814</c:v>
                </c:pt>
                <c:pt idx="26972">
                  <c:v>40.249360316014076</c:v>
                </c:pt>
                <c:pt idx="26973">
                  <c:v>40.243203630552294</c:v>
                </c:pt>
                <c:pt idx="26974">
                  <c:v>40.237228880240096</c:v>
                </c:pt>
                <c:pt idx="26975">
                  <c:v>40.231377845829606</c:v>
                </c:pt>
                <c:pt idx="26976">
                  <c:v>40.225403095517407</c:v>
                </c:pt>
                <c:pt idx="26977">
                  <c:v>40.219522951482986</c:v>
                </c:pt>
                <c:pt idx="26978">
                  <c:v>40.213526368952841</c:v>
                </c:pt>
                <c:pt idx="26979">
                  <c:v>40.207158638717551</c:v>
                </c:pt>
                <c:pt idx="26980">
                  <c:v>40.201103836939531</c:v>
                </c:pt>
                <c:pt idx="26981">
                  <c:v>40.195121809221348</c:v>
                </c:pt>
                <c:pt idx="26982">
                  <c:v>40.189081562255296</c:v>
                </c:pt>
                <c:pt idx="26983">
                  <c:v>40.182721109425984</c:v>
                </c:pt>
                <c:pt idx="26984">
                  <c:v>40.17657897877617</c:v>
                </c:pt>
                <c:pt idx="26985">
                  <c:v>40.170669725117818</c:v>
                </c:pt>
                <c:pt idx="26986">
                  <c:v>40.164760471459466</c:v>
                </c:pt>
                <c:pt idx="26987">
                  <c:v>40.15880027595923</c:v>
                </c:pt>
                <c:pt idx="26988">
                  <c:v>40.15259264865557</c:v>
                </c:pt>
                <c:pt idx="26989">
                  <c:v>40.145962931804881</c:v>
                </c:pt>
                <c:pt idx="26990">
                  <c:v>40.139944517056783</c:v>
                </c:pt>
                <c:pt idx="26991">
                  <c:v>40.134355469261692</c:v>
                </c:pt>
                <c:pt idx="26992">
                  <c:v>40.128759144060616</c:v>
                </c:pt>
                <c:pt idx="26993">
                  <c:v>40.122566071568919</c:v>
                </c:pt>
                <c:pt idx="26994">
                  <c:v>40.116482160166974</c:v>
                </c:pt>
                <c:pt idx="26995">
                  <c:v>40.110674790192384</c:v>
                </c:pt>
                <c:pt idx="26996">
                  <c:v>40.104881975029762</c:v>
                </c:pt>
                <c:pt idx="26997">
                  <c:v>40.098761676597903</c:v>
                </c:pt>
                <c:pt idx="26998">
                  <c:v>40.092321172302775</c:v>
                </c:pt>
                <c:pt idx="26999">
                  <c:v>40.086193596464931</c:v>
                </c:pt>
                <c:pt idx="27000">
                  <c:v>40.079978691755279</c:v>
                </c:pt>
                <c:pt idx="27001">
                  <c:v>40.074076715502912</c:v>
                </c:pt>
                <c:pt idx="27002">
                  <c:v>40.06799280410096</c:v>
                </c:pt>
                <c:pt idx="27003">
                  <c:v>40.062047163412693</c:v>
                </c:pt>
                <c:pt idx="27004">
                  <c:v>40.05602147125861</c:v>
                </c:pt>
                <c:pt idx="27005">
                  <c:v>40.05003216613445</c:v>
                </c:pt>
                <c:pt idx="27006">
                  <c:v>40.044508614993205</c:v>
                </c:pt>
                <c:pt idx="27007">
                  <c:v>40.038512032463053</c:v>
                </c:pt>
                <c:pt idx="27008">
                  <c:v>40.032704662488463</c:v>
                </c:pt>
                <c:pt idx="27009">
                  <c:v>40.025943952330074</c:v>
                </c:pt>
                <c:pt idx="27010">
                  <c:v>40.019634441342653</c:v>
                </c:pt>
                <c:pt idx="27011">
                  <c:v>40.013768852120201</c:v>
                </c:pt>
                <c:pt idx="27012">
                  <c:v>40.007815934025942</c:v>
                </c:pt>
                <c:pt idx="27013">
                  <c:v>40.001659248564167</c:v>
                </c:pt>
                <c:pt idx="27014">
                  <c:v>39.995575337162215</c:v>
                </c:pt>
                <c:pt idx="27015">
                  <c:v>39.989913515307293</c:v>
                </c:pt>
                <c:pt idx="27016">
                  <c:v>39.983662223567734</c:v>
                </c:pt>
                <c:pt idx="27017">
                  <c:v>39.97803678874272</c:v>
                </c:pt>
                <c:pt idx="27018">
                  <c:v>39.971632671477515</c:v>
                </c:pt>
                <c:pt idx="27019">
                  <c:v>39.965381379737948</c:v>
                </c:pt>
                <c:pt idx="27020">
                  <c:v>39.959144642810358</c:v>
                </c:pt>
                <c:pt idx="27021">
                  <c:v>39.953089841032337</c:v>
                </c:pt>
                <c:pt idx="27022">
                  <c:v>39.947646341356915</c:v>
                </c:pt>
                <c:pt idx="27023">
                  <c:v>39.941853526194294</c:v>
                </c:pt>
                <c:pt idx="27024">
                  <c:v>39.93542029930515</c:v>
                </c:pt>
                <c:pt idx="27025">
                  <c:v>39.929598374518598</c:v>
                </c:pt>
                <c:pt idx="27026">
                  <c:v>39.923747340108108</c:v>
                </c:pt>
                <c:pt idx="27027">
                  <c:v>39.917270448783071</c:v>
                </c:pt>
                <c:pt idx="27028">
                  <c:v>39.91089544114179</c:v>
                </c:pt>
                <c:pt idx="27029">
                  <c:v>39.904564097936415</c:v>
                </c:pt>
                <c:pt idx="27030">
                  <c:v>39.898822224615678</c:v>
                </c:pt>
                <c:pt idx="27031">
                  <c:v>39.892993022423148</c:v>
                </c:pt>
                <c:pt idx="27032">
                  <c:v>39.887112878388727</c:v>
                </c:pt>
                <c:pt idx="27033">
                  <c:v>39.881203624730368</c:v>
                </c:pt>
                <c:pt idx="27034">
                  <c:v>39.875105158516455</c:v>
                </c:pt>
                <c:pt idx="27035">
                  <c:v>39.869319620759811</c:v>
                </c:pt>
                <c:pt idx="27036">
                  <c:v>39.863512250785227</c:v>
                </c:pt>
                <c:pt idx="27037">
                  <c:v>39.857377397541399</c:v>
                </c:pt>
                <c:pt idx="27038">
                  <c:v>39.851599137190746</c:v>
                </c:pt>
                <c:pt idx="27039">
                  <c:v>39.845500670976833</c:v>
                </c:pt>
                <c:pt idx="27040">
                  <c:v>39.838914618562043</c:v>
                </c:pt>
                <c:pt idx="27041">
                  <c:v>39.832648772010515</c:v>
                </c:pt>
                <c:pt idx="27042">
                  <c:v>39.826826847223955</c:v>
                </c:pt>
                <c:pt idx="27043">
                  <c:v>39.82021896259122</c:v>
                </c:pt>
                <c:pt idx="27044">
                  <c:v>39.814135051189268</c:v>
                </c:pt>
                <c:pt idx="27045">
                  <c:v>39.807978365727493</c:v>
                </c:pt>
                <c:pt idx="27046">
                  <c:v>39.802141886128972</c:v>
                </c:pt>
                <c:pt idx="27047">
                  <c:v>39.79601431029112</c:v>
                </c:pt>
                <c:pt idx="27048">
                  <c:v>39.790468926931929</c:v>
                </c:pt>
                <c:pt idx="27049">
                  <c:v>39.784210357786385</c:v>
                </c:pt>
                <c:pt idx="27050">
                  <c:v>39.777653414995527</c:v>
                </c:pt>
                <c:pt idx="27051">
                  <c:v>39.771409400661952</c:v>
                </c:pt>
                <c:pt idx="27052">
                  <c:v>39.765310934448038</c:v>
                </c:pt>
                <c:pt idx="27053">
                  <c:v>39.759146971580272</c:v>
                </c:pt>
                <c:pt idx="27054">
                  <c:v>39.753477872319372</c:v>
                </c:pt>
                <c:pt idx="27055">
                  <c:v>39.747313909451606</c:v>
                </c:pt>
                <c:pt idx="27056">
                  <c:v>39.741695752032577</c:v>
                </c:pt>
                <c:pt idx="27057">
                  <c:v>39.73564822766054</c:v>
                </c:pt>
                <c:pt idx="27058">
                  <c:v>39.729506097010727</c:v>
                </c:pt>
                <c:pt idx="27059">
                  <c:v>39.72342218560879</c:v>
                </c:pt>
                <c:pt idx="27060">
                  <c:v>39.71719272608717</c:v>
                </c:pt>
                <c:pt idx="27061">
                  <c:v>39.710883215099749</c:v>
                </c:pt>
                <c:pt idx="27062">
                  <c:v>39.705104954749089</c:v>
                </c:pt>
                <c:pt idx="27063">
                  <c:v>39.699384913646298</c:v>
                </c:pt>
                <c:pt idx="27064">
                  <c:v>39.693330111868278</c:v>
                </c:pt>
                <c:pt idx="27065">
                  <c:v>39.687588238547541</c:v>
                </c:pt>
                <c:pt idx="27066">
                  <c:v>39.681264172748151</c:v>
                </c:pt>
                <c:pt idx="27067">
                  <c:v>39.67494010694876</c:v>
                </c:pt>
                <c:pt idx="27068">
                  <c:v>39.669059962914339</c:v>
                </c:pt>
                <c:pt idx="27069">
                  <c:v>39.662663123055111</c:v>
                </c:pt>
                <c:pt idx="27070">
                  <c:v>39.656819366050613</c:v>
                </c:pt>
                <c:pt idx="27071">
                  <c:v>39.650895557580291</c:v>
                </c:pt>
                <c:pt idx="27072">
                  <c:v>39.645168239071523</c:v>
                </c:pt>
                <c:pt idx="27073">
                  <c:v>39.639229875789233</c:v>
                </c:pt>
                <c:pt idx="27074">
                  <c:v>39.633160519199244</c:v>
                </c:pt>
                <c:pt idx="27075">
                  <c:v>39.626639963438308</c:v>
                </c:pt>
                <c:pt idx="27076">
                  <c:v>39.620767096809878</c:v>
                </c:pt>
                <c:pt idx="27077">
                  <c:v>39.614646798378011</c:v>
                </c:pt>
                <c:pt idx="27078">
                  <c:v>39.608635661035898</c:v>
                </c:pt>
                <c:pt idx="27079">
                  <c:v>39.602406201514285</c:v>
                </c:pt>
                <c:pt idx="27080">
                  <c:v>39.596453283420033</c:v>
                </c:pt>
                <c:pt idx="27081">
                  <c:v>39.590762351941173</c:v>
                </c:pt>
                <c:pt idx="27082">
                  <c:v>39.585304297453774</c:v>
                </c:pt>
                <c:pt idx="27083">
                  <c:v>39.578740077256938</c:v>
                </c:pt>
                <c:pt idx="27084">
                  <c:v>39.572088528188296</c:v>
                </c:pt>
                <c:pt idx="27085">
                  <c:v>39.565422424307698</c:v>
                </c:pt>
                <c:pt idx="27086">
                  <c:v>39.559331235499769</c:v>
                </c:pt>
                <c:pt idx="27087">
                  <c:v>39.553298265939702</c:v>
                </c:pt>
                <c:pt idx="27088">
                  <c:v>39.547265296379635</c:v>
                </c:pt>
                <c:pt idx="27089">
                  <c:v>39.541261436443506</c:v>
                </c:pt>
                <c:pt idx="27090">
                  <c:v>39.5353303505672</c:v>
                </c:pt>
                <c:pt idx="27091">
                  <c:v>39.529384709878933</c:v>
                </c:pt>
                <c:pt idx="27092">
                  <c:v>39.523642836558196</c:v>
                </c:pt>
                <c:pt idx="27093">
                  <c:v>39.517566202562229</c:v>
                </c:pt>
                <c:pt idx="27094">
                  <c:v>39.511525955596177</c:v>
                </c:pt>
                <c:pt idx="27095">
                  <c:v>39.505165502766864</c:v>
                </c:pt>
                <c:pt idx="27096">
                  <c:v>39.49899426249312</c:v>
                </c:pt>
                <c:pt idx="27097">
                  <c:v>39.493012234774937</c:v>
                </c:pt>
                <c:pt idx="27098">
                  <c:v>39.486840994501193</c:v>
                </c:pt>
                <c:pt idx="27099">
                  <c:v>39.481266501518064</c:v>
                </c:pt>
                <c:pt idx="27100">
                  <c:v>39.475102538650304</c:v>
                </c:pt>
                <c:pt idx="27101">
                  <c:v>39.468698421385092</c:v>
                </c:pt>
                <c:pt idx="27102">
                  <c:v>39.463043876936148</c:v>
                </c:pt>
                <c:pt idx="27103">
                  <c:v>39.456872636662403</c:v>
                </c:pt>
                <c:pt idx="27104">
                  <c:v>39.450381190525398</c:v>
                </c:pt>
                <c:pt idx="27105">
                  <c:v>39.444435549837131</c:v>
                </c:pt>
                <c:pt idx="27106">
                  <c:v>39.438147871067656</c:v>
                </c:pt>
                <c:pt idx="27107">
                  <c:v>39.432493326618712</c:v>
                </c:pt>
                <c:pt idx="27108">
                  <c:v>39.425987325669745</c:v>
                </c:pt>
                <c:pt idx="27109">
                  <c:v>39.419961633515655</c:v>
                </c:pt>
                <c:pt idx="27110">
                  <c:v>39.414125153917134</c:v>
                </c:pt>
                <c:pt idx="27111">
                  <c:v>39.408077629545105</c:v>
                </c:pt>
                <c:pt idx="27112">
                  <c:v>39.401840892617507</c:v>
                </c:pt>
                <c:pt idx="27113">
                  <c:v>39.395902529335217</c:v>
                </c:pt>
                <c:pt idx="27114">
                  <c:v>39.389505689476003</c:v>
                </c:pt>
                <c:pt idx="27115">
                  <c:v>39.38350182953986</c:v>
                </c:pt>
                <c:pt idx="27116">
                  <c:v>39.377301479642185</c:v>
                </c:pt>
                <c:pt idx="27117">
                  <c:v>39.371435890419725</c:v>
                </c:pt>
                <c:pt idx="27118">
                  <c:v>39.365650352663089</c:v>
                </c:pt>
                <c:pt idx="27119">
                  <c:v>39.359733821598752</c:v>
                </c:pt>
                <c:pt idx="27120">
                  <c:v>39.353657187602792</c:v>
                </c:pt>
                <c:pt idx="27121">
                  <c:v>39.347529611764941</c:v>
                </c:pt>
                <c:pt idx="27122">
                  <c:v>39.341365648897181</c:v>
                </c:pt>
                <c:pt idx="27123">
                  <c:v>39.33568927223029</c:v>
                </c:pt>
                <c:pt idx="27124">
                  <c:v>39.329256045341147</c:v>
                </c:pt>
                <c:pt idx="27125">
                  <c:v>39.323157579127233</c:v>
                </c:pt>
                <c:pt idx="27126">
                  <c:v>39.31710277734922</c:v>
                </c:pt>
                <c:pt idx="27127">
                  <c:v>39.310807821173753</c:v>
                </c:pt>
                <c:pt idx="27128">
                  <c:v>39.305444372964146</c:v>
                </c:pt>
                <c:pt idx="27129">
                  <c:v>39.299142139382703</c:v>
                </c:pt>
                <c:pt idx="27130">
                  <c:v>39.292614306215782</c:v>
                </c:pt>
                <c:pt idx="27131">
                  <c:v>39.286770549211269</c:v>
                </c:pt>
                <c:pt idx="27132">
                  <c:v>39.280395541569995</c:v>
                </c:pt>
                <c:pt idx="27133">
                  <c:v>39.274544507159511</c:v>
                </c:pt>
                <c:pt idx="27134">
                  <c:v>39.26862069868919</c:v>
                </c:pt>
                <c:pt idx="27135">
                  <c:v>39.2622966328898</c:v>
                </c:pt>
                <c:pt idx="27136">
                  <c:v>39.255958012278441</c:v>
                </c:pt>
                <c:pt idx="27137">
                  <c:v>39.249721275350844</c:v>
                </c:pt>
                <c:pt idx="27138">
                  <c:v>39.244205001615583</c:v>
                </c:pt>
                <c:pt idx="27139">
                  <c:v>39.238237528709362</c:v>
                </c:pt>
                <c:pt idx="27140">
                  <c:v>39.232139062495449</c:v>
                </c:pt>
                <c:pt idx="27141">
                  <c:v>39.225603951922544</c:v>
                </c:pt>
                <c:pt idx="27142">
                  <c:v>39.21952731792657</c:v>
                </c:pt>
                <c:pt idx="27143">
                  <c:v>39.213385187276764</c:v>
                </c:pt>
                <c:pt idx="27144">
                  <c:v>39.207213947003019</c:v>
                </c:pt>
                <c:pt idx="27145">
                  <c:v>39.201195532254914</c:v>
                </c:pt>
                <c:pt idx="27146">
                  <c:v>39.195293556002547</c:v>
                </c:pt>
                <c:pt idx="27147">
                  <c:v>39.188802109865541</c:v>
                </c:pt>
                <c:pt idx="27148">
                  <c:v>39.182776417711459</c:v>
                </c:pt>
                <c:pt idx="27149">
                  <c:v>39.176612454843692</c:v>
                </c:pt>
                <c:pt idx="27150">
                  <c:v>39.170521266035763</c:v>
                </c:pt>
                <c:pt idx="27151">
                  <c:v>39.164320916138081</c:v>
                </c:pt>
                <c:pt idx="27152">
                  <c:v>39.158528100975467</c:v>
                </c:pt>
                <c:pt idx="27153">
                  <c:v>39.152415079949584</c:v>
                </c:pt>
                <c:pt idx="27154">
                  <c:v>39.14671687106474</c:v>
                </c:pt>
                <c:pt idx="27155">
                  <c:v>39.140094431620035</c:v>
                </c:pt>
                <c:pt idx="27156">
                  <c:v>39.133792198038584</c:v>
                </c:pt>
                <c:pt idx="27157">
                  <c:v>39.128050324717854</c:v>
                </c:pt>
                <c:pt idx="27158">
                  <c:v>39.122082851811633</c:v>
                </c:pt>
                <c:pt idx="27159">
                  <c:v>39.116217262589188</c:v>
                </c:pt>
                <c:pt idx="27160">
                  <c:v>39.110497221486391</c:v>
                </c:pt>
                <c:pt idx="27161">
                  <c:v>39.104202265310931</c:v>
                </c:pt>
                <c:pt idx="27162">
                  <c:v>39.097921863947441</c:v>
                </c:pt>
                <c:pt idx="27163">
                  <c:v>39.091925281417289</c:v>
                </c:pt>
                <c:pt idx="27164">
                  <c:v>39.086016027758937</c:v>
                </c:pt>
                <c:pt idx="27165">
                  <c:v>39.080164993348447</c:v>
                </c:pt>
                <c:pt idx="27166">
                  <c:v>39.074095636758464</c:v>
                </c:pt>
                <c:pt idx="27167">
                  <c:v>39.067604190621466</c:v>
                </c:pt>
                <c:pt idx="27168">
                  <c:v>39.061476614783608</c:v>
                </c:pt>
                <c:pt idx="27169">
                  <c:v>39.055720186650902</c:v>
                </c:pt>
                <c:pt idx="27170">
                  <c:v>39.049643552654942</c:v>
                </c:pt>
                <c:pt idx="27171">
                  <c:v>39.043144829111952</c:v>
                </c:pt>
                <c:pt idx="27172">
                  <c:v>39.036864427748455</c:v>
                </c:pt>
                <c:pt idx="27173">
                  <c:v>39.030998838525996</c:v>
                </c:pt>
                <c:pt idx="27174">
                  <c:v>39.025089584867651</c:v>
                </c:pt>
                <c:pt idx="27175">
                  <c:v>39.019289492299045</c:v>
                </c:pt>
                <c:pt idx="27176">
                  <c:v>39.012950871687693</c:v>
                </c:pt>
                <c:pt idx="27177">
                  <c:v>39.006677747730173</c:v>
                </c:pt>
                <c:pt idx="27178">
                  <c:v>39.000477397832498</c:v>
                </c:pt>
                <c:pt idx="27179">
                  <c:v>38.994444428272431</c:v>
                </c:pt>
                <c:pt idx="27180">
                  <c:v>38.988273187998679</c:v>
                </c:pt>
                <c:pt idx="27181">
                  <c:v>38.982465818024096</c:v>
                </c:pt>
                <c:pt idx="27182">
                  <c:v>38.976592951395659</c:v>
                </c:pt>
                <c:pt idx="27183">
                  <c:v>38.970596368865515</c:v>
                </c:pt>
                <c:pt idx="27184">
                  <c:v>38.964061258292602</c:v>
                </c:pt>
                <c:pt idx="27185">
                  <c:v>38.95756981215559</c:v>
                </c:pt>
                <c:pt idx="27186">
                  <c:v>38.951776996992976</c:v>
                </c:pt>
                <c:pt idx="27187">
                  <c:v>38.945955072206424</c:v>
                </c:pt>
                <c:pt idx="27188">
                  <c:v>38.939754722308741</c:v>
                </c:pt>
                <c:pt idx="27189">
                  <c:v>38.933772694590559</c:v>
                </c:pt>
                <c:pt idx="27190">
                  <c:v>38.927630563940745</c:v>
                </c:pt>
                <c:pt idx="27191">
                  <c:v>38.92138654960717</c:v>
                </c:pt>
                <c:pt idx="27192">
                  <c:v>38.915462741136849</c:v>
                </c:pt>
                <c:pt idx="27193">
                  <c:v>38.909386107140875</c:v>
                </c:pt>
                <c:pt idx="27194">
                  <c:v>38.9031420928073</c:v>
                </c:pt>
                <c:pt idx="27195">
                  <c:v>38.897101845841256</c:v>
                </c:pt>
                <c:pt idx="27196">
                  <c:v>38.89076322522989</c:v>
                </c:pt>
                <c:pt idx="27197">
                  <c:v>38.884664759015976</c:v>
                </c:pt>
                <c:pt idx="27198">
                  <c:v>38.878697286109762</c:v>
                </c:pt>
                <c:pt idx="27199">
                  <c:v>38.872737090609526</c:v>
                </c:pt>
                <c:pt idx="27200">
                  <c:v>38.86684966916912</c:v>
                </c:pt>
                <c:pt idx="27201">
                  <c:v>38.860882196262899</c:v>
                </c:pt>
                <c:pt idx="27202">
                  <c:v>38.854594517493425</c:v>
                </c:pt>
                <c:pt idx="27203">
                  <c:v>38.848583380151311</c:v>
                </c:pt>
                <c:pt idx="27204">
                  <c:v>38.842514023561328</c:v>
                </c:pt>
                <c:pt idx="27205">
                  <c:v>38.836095351484154</c:v>
                </c:pt>
                <c:pt idx="27206">
                  <c:v>38.830244317073664</c:v>
                </c:pt>
                <c:pt idx="27207">
                  <c:v>38.823709206500759</c:v>
                </c:pt>
                <c:pt idx="27208">
                  <c:v>38.817843617278307</c:v>
                </c:pt>
                <c:pt idx="27209">
                  <c:v>38.811657822192593</c:v>
                </c:pt>
                <c:pt idx="27210">
                  <c:v>38.805573910790642</c:v>
                </c:pt>
                <c:pt idx="27211">
                  <c:v>38.799606437884428</c:v>
                </c:pt>
                <c:pt idx="27212">
                  <c:v>38.793449752422646</c:v>
                </c:pt>
                <c:pt idx="27213">
                  <c:v>38.787183905871117</c:v>
                </c:pt>
                <c:pt idx="27214">
                  <c:v>38.780947168943527</c:v>
                </c:pt>
                <c:pt idx="27215">
                  <c:v>38.774644935362076</c:v>
                </c:pt>
                <c:pt idx="27216">
                  <c:v>38.768924894259285</c:v>
                </c:pt>
                <c:pt idx="27217">
                  <c:v>38.762688157331695</c:v>
                </c:pt>
                <c:pt idx="27218">
                  <c:v>38.756487807434013</c:v>
                </c:pt>
                <c:pt idx="27219">
                  <c:v>38.751022475540637</c:v>
                </c:pt>
                <c:pt idx="27220">
                  <c:v>38.744974951168601</c:v>
                </c:pt>
                <c:pt idx="27221">
                  <c:v>38.738709104617072</c:v>
                </c:pt>
                <c:pt idx="27222">
                  <c:v>38.732326819569813</c:v>
                </c:pt>
                <c:pt idx="27223">
                  <c:v>38.726293850009753</c:v>
                </c:pt>
                <c:pt idx="27224">
                  <c:v>38.720268157855664</c:v>
                </c:pt>
                <c:pt idx="27225">
                  <c:v>38.71416969164175</c:v>
                </c:pt>
                <c:pt idx="27226">
                  <c:v>38.708376876479129</c:v>
                </c:pt>
                <c:pt idx="27227">
                  <c:v>38.702132862145547</c:v>
                </c:pt>
                <c:pt idx="27228">
                  <c:v>38.69603439593164</c:v>
                </c:pt>
                <c:pt idx="27229">
                  <c:v>38.690037813401489</c:v>
                </c:pt>
                <c:pt idx="27230">
                  <c:v>38.683648250948245</c:v>
                </c:pt>
                <c:pt idx="27231">
                  <c:v>38.677185914435171</c:v>
                </c:pt>
                <c:pt idx="27232">
                  <c:v>38.670861848635774</c:v>
                </c:pt>
                <c:pt idx="27233">
                  <c:v>38.66447228618253</c:v>
                </c:pt>
                <c:pt idx="27234">
                  <c:v>38.658672193613931</c:v>
                </c:pt>
                <c:pt idx="27235">
                  <c:v>38.652690165895741</c:v>
                </c:pt>
                <c:pt idx="27236">
                  <c:v>38.646795467049358</c:v>
                </c:pt>
                <c:pt idx="27237">
                  <c:v>38.640711555647407</c:v>
                </c:pt>
                <c:pt idx="27238">
                  <c:v>38.634562147591609</c:v>
                </c:pt>
                <c:pt idx="27239">
                  <c:v>38.628354520287949</c:v>
                </c:pt>
                <c:pt idx="27240">
                  <c:v>38.622692698433028</c:v>
                </c:pt>
                <c:pt idx="27241">
                  <c:v>38.616463238911415</c:v>
                </c:pt>
                <c:pt idx="27242">
                  <c:v>38.610117340894071</c:v>
                </c:pt>
                <c:pt idx="27243">
                  <c:v>38.604084371334011</c:v>
                </c:pt>
                <c:pt idx="27244">
                  <c:v>38.598000459932059</c:v>
                </c:pt>
                <c:pt idx="27245">
                  <c:v>38.591967490371992</c:v>
                </c:pt>
                <c:pt idx="27246">
                  <c:v>38.585847191940125</c:v>
                </c:pt>
                <c:pt idx="27247">
                  <c:v>38.579894273845881</c:v>
                </c:pt>
                <c:pt idx="27248">
                  <c:v>38.574232451990945</c:v>
                </c:pt>
                <c:pt idx="27249">
                  <c:v>38.568010269875323</c:v>
                </c:pt>
                <c:pt idx="27250">
                  <c:v>38.562050074375094</c:v>
                </c:pt>
                <c:pt idx="27251">
                  <c:v>38.556002550003058</c:v>
                </c:pt>
                <c:pt idx="27252">
                  <c:v>38.549416497588268</c:v>
                </c:pt>
                <c:pt idx="27253">
                  <c:v>38.542961438481171</c:v>
                </c:pt>
                <c:pt idx="27254">
                  <c:v>38.536491824562113</c:v>
                </c:pt>
                <c:pt idx="27255">
                  <c:v>38.530618957933676</c:v>
                </c:pt>
                <c:pt idx="27256">
                  <c:v>38.524564156155662</c:v>
                </c:pt>
                <c:pt idx="27257">
                  <c:v>38.518203703326357</c:v>
                </c:pt>
                <c:pt idx="27258">
                  <c:v>38.511974243804744</c:v>
                </c:pt>
                <c:pt idx="27259">
                  <c:v>38.506276034919907</c:v>
                </c:pt>
                <c:pt idx="27260">
                  <c:v>38.500432277915394</c:v>
                </c:pt>
                <c:pt idx="27261">
                  <c:v>38.494493914633111</c:v>
                </c:pt>
                <c:pt idx="27262">
                  <c:v>38.488410003231166</c:v>
                </c:pt>
                <c:pt idx="27263">
                  <c:v>38.481991331153992</c:v>
                </c:pt>
                <c:pt idx="27264">
                  <c:v>38.476009303435802</c:v>
                </c:pt>
                <c:pt idx="27265">
                  <c:v>38.470012720905657</c:v>
                </c:pt>
                <c:pt idx="27266">
                  <c:v>38.463477610332745</c:v>
                </c:pt>
                <c:pt idx="27267">
                  <c:v>38.457379144118839</c:v>
                </c:pt>
                <c:pt idx="27268">
                  <c:v>38.451484445272456</c:v>
                </c:pt>
                <c:pt idx="27269">
                  <c:v>38.445458753118366</c:v>
                </c:pt>
                <c:pt idx="27270">
                  <c:v>38.439287512844615</c:v>
                </c:pt>
                <c:pt idx="27271">
                  <c:v>38.432905227797356</c:v>
                </c:pt>
                <c:pt idx="27272">
                  <c:v>38.427003251544988</c:v>
                </c:pt>
                <c:pt idx="27273">
                  <c:v>38.420701017963545</c:v>
                </c:pt>
                <c:pt idx="27274">
                  <c:v>38.414493390659885</c:v>
                </c:pt>
                <c:pt idx="27275">
                  <c:v>38.408824291398972</c:v>
                </c:pt>
                <c:pt idx="27276">
                  <c:v>38.403155192138072</c:v>
                </c:pt>
                <c:pt idx="27277">
                  <c:v>38.396933010022437</c:v>
                </c:pt>
                <c:pt idx="27278">
                  <c:v>38.390441563885439</c:v>
                </c:pt>
                <c:pt idx="27279">
                  <c:v>38.384182994739888</c:v>
                </c:pt>
                <c:pt idx="27280">
                  <c:v>38.37807725111999</c:v>
                </c:pt>
                <c:pt idx="27281">
                  <c:v>38.372182552273607</c:v>
                </c:pt>
                <c:pt idx="27282">
                  <c:v>38.365916705722078</c:v>
                </c:pt>
                <c:pt idx="27283">
                  <c:v>38.360233051649203</c:v>
                </c:pt>
                <c:pt idx="27284">
                  <c:v>38.354061811375459</c:v>
                </c:pt>
                <c:pt idx="27285">
                  <c:v>38.347417539712801</c:v>
                </c:pt>
                <c:pt idx="27286">
                  <c:v>38.341326350904872</c:v>
                </c:pt>
                <c:pt idx="27287">
                  <c:v>38.335191497661036</c:v>
                </c:pt>
                <c:pt idx="27288">
                  <c:v>38.329274966596707</c:v>
                </c:pt>
                <c:pt idx="27289">
                  <c:v>38.323081894105002</c:v>
                </c:pt>
                <c:pt idx="27290">
                  <c:v>38.317347298190249</c:v>
                </c:pt>
                <c:pt idx="27291">
                  <c:v>38.31125610938232</c:v>
                </c:pt>
                <c:pt idx="27292">
                  <c:v>38.305004817642754</c:v>
                </c:pt>
                <c:pt idx="27293">
                  <c:v>38.298382378198056</c:v>
                </c:pt>
                <c:pt idx="27294">
                  <c:v>38.292305744202089</c:v>
                </c:pt>
                <c:pt idx="27295">
                  <c:v>38.286381935731775</c:v>
                </c:pt>
                <c:pt idx="27296">
                  <c:v>38.280167031022124</c:v>
                </c:pt>
                <c:pt idx="27297">
                  <c:v>38.274003068154357</c:v>
                </c:pt>
                <c:pt idx="27298">
                  <c:v>38.268297581863536</c:v>
                </c:pt>
                <c:pt idx="27299">
                  <c:v>38.261886187192346</c:v>
                </c:pt>
                <c:pt idx="27300">
                  <c:v>38.255911436880147</c:v>
                </c:pt>
                <c:pt idx="27301">
                  <c:v>38.249871189914096</c:v>
                </c:pt>
                <c:pt idx="27302">
                  <c:v>38.243860052571982</c:v>
                </c:pt>
                <c:pt idx="27303">
                  <c:v>38.237979908537561</c:v>
                </c:pt>
                <c:pt idx="27304">
                  <c:v>38.231619455708248</c:v>
                </c:pt>
                <c:pt idx="27305">
                  <c:v>38.225317222126812</c:v>
                </c:pt>
                <c:pt idx="27306">
                  <c:v>38.219400691062468</c:v>
                </c:pt>
                <c:pt idx="27307">
                  <c:v>38.213134844510947</c:v>
                </c:pt>
                <c:pt idx="27308">
                  <c:v>38.20676711427565</c:v>
                </c:pt>
                <c:pt idx="27309">
                  <c:v>38.200777809151482</c:v>
                </c:pt>
                <c:pt idx="27310">
                  <c:v>38.194679342937562</c:v>
                </c:pt>
                <c:pt idx="27311">
                  <c:v>38.188624541159548</c:v>
                </c:pt>
                <c:pt idx="27312">
                  <c:v>38.182438746073835</c:v>
                </c:pt>
                <c:pt idx="27313">
                  <c:v>38.176209286552222</c:v>
                </c:pt>
                <c:pt idx="27314">
                  <c:v>38.170030768872493</c:v>
                </c:pt>
                <c:pt idx="27315">
                  <c:v>38.163794031944896</c:v>
                </c:pt>
                <c:pt idx="27316">
                  <c:v>38.157666456107044</c:v>
                </c:pt>
                <c:pt idx="27317">
                  <c:v>38.151517048051254</c:v>
                </c:pt>
                <c:pt idx="27318">
                  <c:v>38.145702400670686</c:v>
                </c:pt>
                <c:pt idx="27319">
                  <c:v>38.139720372952503</c:v>
                </c:pt>
                <c:pt idx="27320">
                  <c:v>38.133461803806959</c:v>
                </c:pt>
                <c:pt idx="27321">
                  <c:v>38.127181402443462</c:v>
                </c:pt>
                <c:pt idx="27322">
                  <c:v>38.121177542507326</c:v>
                </c:pt>
                <c:pt idx="27323">
                  <c:v>38.115020857045543</c:v>
                </c:pt>
                <c:pt idx="27324">
                  <c:v>38.108878726395737</c:v>
                </c:pt>
                <c:pt idx="27325">
                  <c:v>38.103020414579255</c:v>
                </c:pt>
                <c:pt idx="27326">
                  <c:v>38.096710903591834</c:v>
                </c:pt>
                <c:pt idx="27327">
                  <c:v>38.09033589595056</c:v>
                </c:pt>
                <c:pt idx="27328">
                  <c:v>38.084171933082793</c:v>
                </c:pt>
                <c:pt idx="27329">
                  <c:v>38.078531943445817</c:v>
                </c:pt>
                <c:pt idx="27330">
                  <c:v>38.072105993962666</c:v>
                </c:pt>
                <c:pt idx="27331">
                  <c:v>38.065694599291469</c:v>
                </c:pt>
                <c:pt idx="27332">
                  <c:v>38.05971984897927</c:v>
                </c:pt>
                <c:pt idx="27333">
                  <c:v>38.053701434231172</c:v>
                </c:pt>
                <c:pt idx="27334">
                  <c:v>38.047391923243737</c:v>
                </c:pt>
                <c:pt idx="27335">
                  <c:v>38.041286179623839</c:v>
                </c:pt>
                <c:pt idx="27336">
                  <c:v>38.034998500854364</c:v>
                </c:pt>
                <c:pt idx="27337">
                  <c:v>38.028470667687444</c:v>
                </c:pt>
                <c:pt idx="27338">
                  <c:v>38.022423143315407</c:v>
                </c:pt>
                <c:pt idx="27339">
                  <c:v>38.016113632327986</c:v>
                </c:pt>
                <c:pt idx="27340">
                  <c:v>38.010575526374765</c:v>
                </c:pt>
                <c:pt idx="27341">
                  <c:v>38.004600776062574</c:v>
                </c:pt>
                <c:pt idx="27342">
                  <c:v>37.998771573870037</c:v>
                </c:pt>
                <c:pt idx="27343">
                  <c:v>37.992338346980894</c:v>
                </c:pt>
                <c:pt idx="27344">
                  <c:v>37.98594878452765</c:v>
                </c:pt>
                <c:pt idx="27345">
                  <c:v>37.979704770194076</c:v>
                </c:pt>
                <c:pt idx="27346">
                  <c:v>37.973489865484424</c:v>
                </c:pt>
                <c:pt idx="27347">
                  <c:v>37.967522392578203</c:v>
                </c:pt>
                <c:pt idx="27348">
                  <c:v>37.961496700424128</c:v>
                </c:pt>
                <c:pt idx="27349">
                  <c:v>37.955514672705945</c:v>
                </c:pt>
                <c:pt idx="27350">
                  <c:v>37.949270658372363</c:v>
                </c:pt>
                <c:pt idx="27351">
                  <c:v>37.94304119885075</c:v>
                </c:pt>
                <c:pt idx="27352">
                  <c:v>37.937030061508636</c:v>
                </c:pt>
                <c:pt idx="27353">
                  <c:v>37.930953427512662</c:v>
                </c:pt>
                <c:pt idx="27354">
                  <c:v>37.924592974683357</c:v>
                </c:pt>
                <c:pt idx="27355">
                  <c:v>37.918596392153205</c:v>
                </c:pt>
                <c:pt idx="27356">
                  <c:v>37.912010339738423</c:v>
                </c:pt>
                <c:pt idx="27357">
                  <c:v>37.906261189011694</c:v>
                </c:pt>
                <c:pt idx="27358">
                  <c:v>37.900643031592672</c:v>
                </c:pt>
                <c:pt idx="27359">
                  <c:v>37.894107921019767</c:v>
                </c:pt>
                <c:pt idx="27360">
                  <c:v>37.887863906686185</c:v>
                </c:pt>
                <c:pt idx="27361">
                  <c:v>37.881809104908172</c:v>
                </c:pt>
                <c:pt idx="27362">
                  <c:v>37.875623309822458</c:v>
                </c:pt>
                <c:pt idx="27363">
                  <c:v>37.869728610976075</c:v>
                </c:pt>
                <c:pt idx="27364">
                  <c:v>37.863426377394632</c:v>
                </c:pt>
                <c:pt idx="27365">
                  <c:v>37.857371575616611</c:v>
                </c:pt>
                <c:pt idx="27366">
                  <c:v>37.851433212334328</c:v>
                </c:pt>
                <c:pt idx="27367">
                  <c:v>37.844868992137492</c:v>
                </c:pt>
                <c:pt idx="27368">
                  <c:v>37.83882874517144</c:v>
                </c:pt>
                <c:pt idx="27369">
                  <c:v>37.832824885235304</c:v>
                </c:pt>
                <c:pt idx="27370">
                  <c:v>37.826675477179506</c:v>
                </c:pt>
                <c:pt idx="27371">
                  <c:v>37.820446017657893</c:v>
                </c:pt>
                <c:pt idx="27372">
                  <c:v>37.814544041405526</c:v>
                </c:pt>
                <c:pt idx="27373">
                  <c:v>37.808321859289897</c:v>
                </c:pt>
                <c:pt idx="27374">
                  <c:v>37.802398050819583</c:v>
                </c:pt>
                <c:pt idx="27375">
                  <c:v>37.7964596875373</c:v>
                </c:pt>
                <c:pt idx="27376">
                  <c:v>37.789917299558404</c:v>
                </c:pt>
                <c:pt idx="27377">
                  <c:v>37.783273027895753</c:v>
                </c:pt>
                <c:pt idx="27378">
                  <c:v>37.7774511031092</c:v>
                </c:pt>
                <c:pt idx="27379">
                  <c:v>37.771316249865365</c:v>
                </c:pt>
                <c:pt idx="27380">
                  <c:v>37.764955797036052</c:v>
                </c:pt>
                <c:pt idx="27381">
                  <c:v>37.75877727935633</c:v>
                </c:pt>
                <c:pt idx="27382">
                  <c:v>37.75259148427061</c:v>
                </c:pt>
                <c:pt idx="27383">
                  <c:v>37.746565792116535</c:v>
                </c:pt>
                <c:pt idx="27384">
                  <c:v>37.740227171505168</c:v>
                </c:pt>
                <c:pt idx="27385">
                  <c:v>37.734266976004939</c:v>
                </c:pt>
                <c:pt idx="27386">
                  <c:v>37.728153954979057</c:v>
                </c:pt>
                <c:pt idx="27387">
                  <c:v>37.721851721397606</c:v>
                </c:pt>
                <c:pt idx="27388">
                  <c:v>37.715454881538378</c:v>
                </c:pt>
                <c:pt idx="27389">
                  <c:v>37.70929819607661</c:v>
                </c:pt>
                <c:pt idx="27390">
                  <c:v>37.703629096815696</c:v>
                </c:pt>
                <c:pt idx="27391">
                  <c:v>37.697748952781275</c:v>
                </c:pt>
                <c:pt idx="27392">
                  <c:v>37.691315725892132</c:v>
                </c:pt>
                <c:pt idx="27393">
                  <c:v>37.684955273062826</c:v>
                </c:pt>
                <c:pt idx="27394">
                  <c:v>37.678769477977113</c:v>
                </c:pt>
                <c:pt idx="27395">
                  <c:v>37.672729231011061</c:v>
                </c:pt>
                <c:pt idx="27396">
                  <c:v>37.666659874421086</c:v>
                </c:pt>
                <c:pt idx="27397">
                  <c:v>37.660386750463566</c:v>
                </c:pt>
                <c:pt idx="27398">
                  <c:v>37.654295561655637</c:v>
                </c:pt>
                <c:pt idx="27399">
                  <c:v>37.648233482471639</c:v>
                </c:pt>
                <c:pt idx="27400">
                  <c:v>37.642018577761995</c:v>
                </c:pt>
                <c:pt idx="27401">
                  <c:v>37.635891001924143</c:v>
                </c:pt>
                <c:pt idx="27402">
                  <c:v>37.629981748265791</c:v>
                </c:pt>
                <c:pt idx="27403">
                  <c:v>37.6244800293425</c:v>
                </c:pt>
                <c:pt idx="27404">
                  <c:v>37.618119576513187</c:v>
                </c:pt>
                <c:pt idx="27405">
                  <c:v>37.611693627030029</c:v>
                </c:pt>
                <c:pt idx="27406">
                  <c:v>37.605616993034069</c:v>
                </c:pt>
                <c:pt idx="27407">
                  <c:v>37.599634965315879</c:v>
                </c:pt>
                <c:pt idx="27408">
                  <c:v>37.59350011207205</c:v>
                </c:pt>
                <c:pt idx="27409">
                  <c:v>37.587321594392321</c:v>
                </c:pt>
                <c:pt idx="27410">
                  <c:v>37.580961141563016</c:v>
                </c:pt>
                <c:pt idx="27411">
                  <c:v>37.574731682041403</c:v>
                </c:pt>
                <c:pt idx="27412">
                  <c:v>37.568655048045429</c:v>
                </c:pt>
                <c:pt idx="27413">
                  <c:v>37.562301872622101</c:v>
                </c:pt>
                <c:pt idx="27414">
                  <c:v>37.556188851596225</c:v>
                </c:pt>
                <c:pt idx="27415">
                  <c:v>37.549784734331013</c:v>
                </c:pt>
                <c:pt idx="27416">
                  <c:v>37.543555274809407</c:v>
                </c:pt>
                <c:pt idx="27417">
                  <c:v>37.537500473031386</c:v>
                </c:pt>
                <c:pt idx="27418">
                  <c:v>37.53178770933458</c:v>
                </c:pt>
                <c:pt idx="27419">
                  <c:v>37.525652856090751</c:v>
                </c:pt>
                <c:pt idx="27420">
                  <c:v>37.519321512885369</c:v>
                </c:pt>
                <c:pt idx="27421">
                  <c:v>37.513426814038986</c:v>
                </c:pt>
                <c:pt idx="27422">
                  <c:v>37.507284683389173</c:v>
                </c:pt>
                <c:pt idx="27423">
                  <c:v>37.500654966538491</c:v>
                </c:pt>
                <c:pt idx="27424">
                  <c:v>37.494098023747632</c:v>
                </c:pt>
                <c:pt idx="27425">
                  <c:v>37.487963170503797</c:v>
                </c:pt>
                <c:pt idx="27426">
                  <c:v>37.482170355341175</c:v>
                </c:pt>
                <c:pt idx="27427">
                  <c:v>37.475860844353754</c:v>
                </c:pt>
                <c:pt idx="27428">
                  <c:v>37.469078301977412</c:v>
                </c:pt>
                <c:pt idx="27429">
                  <c:v>37.463067164635291</c:v>
                </c:pt>
                <c:pt idx="27430">
                  <c:v>37.457259794660715</c:v>
                </c:pt>
                <c:pt idx="27431">
                  <c:v>37.451161328446794</c:v>
                </c:pt>
                <c:pt idx="27432">
                  <c:v>37.44499008817305</c:v>
                </c:pt>
                <c:pt idx="27433">
                  <c:v>37.438542306471945</c:v>
                </c:pt>
                <c:pt idx="27434">
                  <c:v>37.432050860334932</c:v>
                </c:pt>
                <c:pt idx="27435">
                  <c:v>37.426338096638126</c:v>
                </c:pt>
                <c:pt idx="27436">
                  <c:v>37.420108637116513</c:v>
                </c:pt>
                <c:pt idx="27437">
                  <c:v>37.413944674248754</c:v>
                </c:pt>
                <c:pt idx="27438">
                  <c:v>37.40784620803484</c:v>
                </c:pt>
                <c:pt idx="27439">
                  <c:v>37.401929676970504</c:v>
                </c:pt>
                <c:pt idx="27440">
                  <c:v>37.395663830418975</c:v>
                </c:pt>
                <c:pt idx="27441">
                  <c:v>37.389579919017031</c:v>
                </c:pt>
                <c:pt idx="27442">
                  <c:v>37.383372291713364</c:v>
                </c:pt>
                <c:pt idx="27443">
                  <c:v>37.377048225913974</c:v>
                </c:pt>
                <c:pt idx="27444">
                  <c:v>37.370884263046207</c:v>
                </c:pt>
                <c:pt idx="27445">
                  <c:v>37.364778519426309</c:v>
                </c:pt>
                <c:pt idx="27446">
                  <c:v>37.358199744417497</c:v>
                </c:pt>
                <c:pt idx="27447">
                  <c:v>37.351810181964254</c:v>
                </c:pt>
                <c:pt idx="27448">
                  <c:v>37.345537058006748</c:v>
                </c:pt>
                <c:pt idx="27449">
                  <c:v>37.339482256228727</c:v>
                </c:pt>
                <c:pt idx="27450">
                  <c:v>37.333340125578914</c:v>
                </c:pt>
                <c:pt idx="27451">
                  <c:v>37.3274163171086</c:v>
                </c:pt>
                <c:pt idx="27452">
                  <c:v>37.321528895668195</c:v>
                </c:pt>
                <c:pt idx="27453">
                  <c:v>37.315161165432905</c:v>
                </c:pt>
                <c:pt idx="27454">
                  <c:v>37.308946260723253</c:v>
                </c:pt>
                <c:pt idx="27455">
                  <c:v>37.30313889074867</c:v>
                </c:pt>
                <c:pt idx="27456">
                  <c:v>37.296843934573211</c:v>
                </c:pt>
                <c:pt idx="27457">
                  <c:v>37.290709081329375</c:v>
                </c:pt>
                <c:pt idx="27458">
                  <c:v>37.2843340736881</c:v>
                </c:pt>
                <c:pt idx="27459">
                  <c:v>37.278002730482719</c:v>
                </c:pt>
                <c:pt idx="27460">
                  <c:v>37.271693219495297</c:v>
                </c:pt>
                <c:pt idx="27461">
                  <c:v>37.2655438114395</c:v>
                </c:pt>
                <c:pt idx="27462">
                  <c:v>37.259823770336716</c:v>
                </c:pt>
                <c:pt idx="27463">
                  <c:v>37.253565201191165</c:v>
                </c:pt>
                <c:pt idx="27464">
                  <c:v>37.247030090618253</c:v>
                </c:pt>
                <c:pt idx="27465">
                  <c:v>37.240844295532547</c:v>
                </c:pt>
                <c:pt idx="27466">
                  <c:v>37.234498397515196</c:v>
                </c:pt>
                <c:pt idx="27467">
                  <c:v>37.228298047617521</c:v>
                </c:pt>
                <c:pt idx="27468">
                  <c:v>37.222097697719839</c:v>
                </c:pt>
                <c:pt idx="27469">
                  <c:v>37.215860960792249</c:v>
                </c:pt>
                <c:pt idx="27470">
                  <c:v>37.209624223864651</c:v>
                </c:pt>
                <c:pt idx="27471">
                  <c:v>37.203329267689192</c:v>
                </c:pt>
                <c:pt idx="27472">
                  <c:v>37.197572839556486</c:v>
                </c:pt>
                <c:pt idx="27473">
                  <c:v>37.19135065744085</c:v>
                </c:pt>
                <c:pt idx="27474">
                  <c:v>37.185383184534636</c:v>
                </c:pt>
                <c:pt idx="27475">
                  <c:v>37.179131892795077</c:v>
                </c:pt>
                <c:pt idx="27476">
                  <c:v>37.173004316957226</c:v>
                </c:pt>
                <c:pt idx="27477">
                  <c:v>37.166716638187744</c:v>
                </c:pt>
                <c:pt idx="27478">
                  <c:v>37.160770997499483</c:v>
                </c:pt>
                <c:pt idx="27479">
                  <c:v>37.154257719144525</c:v>
                </c:pt>
                <c:pt idx="27480">
                  <c:v>37.148159252930604</c:v>
                </c:pt>
                <c:pt idx="27481">
                  <c:v>37.142264554084228</c:v>
                </c:pt>
                <c:pt idx="27482">
                  <c:v>37.135889546442954</c:v>
                </c:pt>
                <c:pt idx="27483">
                  <c:v>37.129805635040995</c:v>
                </c:pt>
                <c:pt idx="27484">
                  <c:v>37.123750833262982</c:v>
                </c:pt>
                <c:pt idx="27485">
                  <c:v>37.117455877087515</c:v>
                </c:pt>
                <c:pt idx="27486">
                  <c:v>37.111160920912056</c:v>
                </c:pt>
                <c:pt idx="27487">
                  <c:v>37.104880519548566</c:v>
                </c:pt>
                <c:pt idx="27488">
                  <c:v>37.099102259197906</c:v>
                </c:pt>
                <c:pt idx="27489">
                  <c:v>37.092821857834416</c:v>
                </c:pt>
                <c:pt idx="27490">
                  <c:v>37.086606953124765</c:v>
                </c:pt>
                <c:pt idx="27491">
                  <c:v>37.080348383979228</c:v>
                </c:pt>
                <c:pt idx="27492">
                  <c:v>37.074162588893515</c:v>
                </c:pt>
                <c:pt idx="27493">
                  <c:v>37.067867632718055</c:v>
                </c:pt>
                <c:pt idx="27494">
                  <c:v>37.061529012106689</c:v>
                </c:pt>
                <c:pt idx="27495">
                  <c:v>37.055212223713276</c:v>
                </c:pt>
                <c:pt idx="27496">
                  <c:v>37.049324802272885</c:v>
                </c:pt>
                <c:pt idx="27497">
                  <c:v>37.04330638752478</c:v>
                </c:pt>
                <c:pt idx="27498">
                  <c:v>37.036807663981783</c:v>
                </c:pt>
                <c:pt idx="27499">
                  <c:v>37.030963906977291</c:v>
                </c:pt>
                <c:pt idx="27500">
                  <c:v>37.02445790602831</c:v>
                </c:pt>
                <c:pt idx="27501">
                  <c:v>37.018075620981051</c:v>
                </c:pt>
                <c:pt idx="27502">
                  <c:v>37.011955322549191</c:v>
                </c:pt>
                <c:pt idx="27503">
                  <c:v>37.005769527463478</c:v>
                </c:pt>
                <c:pt idx="27504">
                  <c:v>36.999925770458972</c:v>
                </c:pt>
                <c:pt idx="27505">
                  <c:v>36.993747252779244</c:v>
                </c:pt>
                <c:pt idx="27506">
                  <c:v>36.987779779873023</c:v>
                </c:pt>
                <c:pt idx="27507">
                  <c:v>36.981433881855679</c:v>
                </c:pt>
                <c:pt idx="27508">
                  <c:v>36.975189867522104</c:v>
                </c:pt>
                <c:pt idx="27509">
                  <c:v>36.969047736872284</c:v>
                </c:pt>
                <c:pt idx="27510">
                  <c:v>36.962374355585695</c:v>
                </c:pt>
                <c:pt idx="27511">
                  <c:v>36.956319553807681</c:v>
                </c:pt>
                <c:pt idx="27512">
                  <c:v>36.950563125674975</c:v>
                </c:pt>
                <c:pt idx="27513">
                  <c:v>36.944464659461062</c:v>
                </c:pt>
                <c:pt idx="27514">
                  <c:v>36.938489909148863</c:v>
                </c:pt>
                <c:pt idx="27515">
                  <c:v>36.931976630793898</c:v>
                </c:pt>
                <c:pt idx="27516">
                  <c:v>36.925499739468862</c:v>
                </c:pt>
                <c:pt idx="27517">
                  <c:v>36.919648705058378</c:v>
                </c:pt>
                <c:pt idx="27518">
                  <c:v>36.913397413318819</c:v>
                </c:pt>
                <c:pt idx="27519">
                  <c:v>36.907277114886952</c:v>
                </c:pt>
                <c:pt idx="27520">
                  <c:v>36.901105874613208</c:v>
                </c:pt>
                <c:pt idx="27521">
                  <c:v>36.894847305467657</c:v>
                </c:pt>
                <c:pt idx="27522">
                  <c:v>36.888574181510151</c:v>
                </c:pt>
                <c:pt idx="27523">
                  <c:v>36.882177341650916</c:v>
                </c:pt>
                <c:pt idx="27524">
                  <c:v>36.875947882129303</c:v>
                </c:pt>
                <c:pt idx="27525">
                  <c:v>36.869914912569243</c:v>
                </c:pt>
                <c:pt idx="27526">
                  <c:v>36.863634511205746</c:v>
                </c:pt>
                <c:pt idx="27527">
                  <c:v>36.857805309013209</c:v>
                </c:pt>
                <c:pt idx="27528">
                  <c:v>36.852012493850594</c:v>
                </c:pt>
                <c:pt idx="27529">
                  <c:v>36.845870363200774</c:v>
                </c:pt>
                <c:pt idx="27530">
                  <c:v>36.839509910371468</c:v>
                </c:pt>
                <c:pt idx="27531">
                  <c:v>36.833091238294294</c:v>
                </c:pt>
                <c:pt idx="27532">
                  <c:v>36.826694398435059</c:v>
                </c:pt>
                <c:pt idx="27533">
                  <c:v>36.820574100003192</c:v>
                </c:pt>
                <c:pt idx="27534">
                  <c:v>36.814293698639702</c:v>
                </c:pt>
                <c:pt idx="27535">
                  <c:v>36.808551825318965</c:v>
                </c:pt>
                <c:pt idx="27536">
                  <c:v>36.802256869143505</c:v>
                </c:pt>
                <c:pt idx="27537">
                  <c:v>36.795779977818469</c:v>
                </c:pt>
                <c:pt idx="27538">
                  <c:v>36.789193925403673</c:v>
                </c:pt>
                <c:pt idx="27539">
                  <c:v>36.783306503963267</c:v>
                </c:pt>
                <c:pt idx="27540">
                  <c:v>36.777564630642537</c:v>
                </c:pt>
                <c:pt idx="27541">
                  <c:v>36.771589880330339</c:v>
                </c:pt>
                <c:pt idx="27542">
                  <c:v>36.765425917462565</c:v>
                </c:pt>
                <c:pt idx="27543">
                  <c:v>36.75913823869309</c:v>
                </c:pt>
                <c:pt idx="27544">
                  <c:v>36.752966998419353</c:v>
                </c:pt>
                <c:pt idx="27545">
                  <c:v>36.746693874461833</c:v>
                </c:pt>
                <c:pt idx="27546">
                  <c:v>36.740144209076966</c:v>
                </c:pt>
                <c:pt idx="27547">
                  <c:v>36.734205845794676</c:v>
                </c:pt>
                <c:pt idx="27548">
                  <c:v>36.728311146948293</c:v>
                </c:pt>
                <c:pt idx="27549">
                  <c:v>36.721732371939488</c:v>
                </c:pt>
                <c:pt idx="27550">
                  <c:v>36.71559751869566</c:v>
                </c:pt>
                <c:pt idx="27551">
                  <c:v>36.708996911468894</c:v>
                </c:pt>
                <c:pt idx="27552">
                  <c:v>36.70298577412678</c:v>
                </c:pt>
                <c:pt idx="27553">
                  <c:v>36.697098352686382</c:v>
                </c:pt>
                <c:pt idx="27554">
                  <c:v>36.690723345045107</c:v>
                </c:pt>
                <c:pt idx="27555">
                  <c:v>36.684799536574786</c:v>
                </c:pt>
                <c:pt idx="27556">
                  <c:v>36.678373587091627</c:v>
                </c:pt>
                <c:pt idx="27557">
                  <c:v>36.67200585685633</c:v>
                </c:pt>
                <c:pt idx="27558">
                  <c:v>36.665514410719332</c:v>
                </c:pt>
                <c:pt idx="27559">
                  <c:v>36.659321338227628</c:v>
                </c:pt>
                <c:pt idx="27560">
                  <c:v>36.653077323894053</c:v>
                </c:pt>
                <c:pt idx="27561">
                  <c:v>36.646971580274155</c:v>
                </c:pt>
                <c:pt idx="27562">
                  <c:v>36.640865836654257</c:v>
                </c:pt>
                <c:pt idx="27563">
                  <c:v>36.634279784239467</c:v>
                </c:pt>
                <c:pt idx="27564">
                  <c:v>36.628130376183663</c:v>
                </c:pt>
                <c:pt idx="27565">
                  <c:v>36.622177458089418</c:v>
                </c:pt>
                <c:pt idx="27566">
                  <c:v>36.615787895636174</c:v>
                </c:pt>
                <c:pt idx="27567">
                  <c:v>36.609623932768407</c:v>
                </c:pt>
                <c:pt idx="27568">
                  <c:v>36.60363462764424</c:v>
                </c:pt>
                <c:pt idx="27569">
                  <c:v>36.597667154738026</c:v>
                </c:pt>
                <c:pt idx="27570">
                  <c:v>36.59141586299846</c:v>
                </c:pt>
                <c:pt idx="27571">
                  <c:v>36.585128184228985</c:v>
                </c:pt>
                <c:pt idx="27572">
                  <c:v>36.578833228053526</c:v>
                </c:pt>
                <c:pt idx="27573">
                  <c:v>36.57269837480969</c:v>
                </c:pt>
                <c:pt idx="27574">
                  <c:v>36.566920114459037</c:v>
                </c:pt>
                <c:pt idx="27575">
                  <c:v>36.560479610163917</c:v>
                </c:pt>
                <c:pt idx="27576">
                  <c:v>36.554686795001288</c:v>
                </c:pt>
                <c:pt idx="27577">
                  <c:v>36.548384561419851</c:v>
                </c:pt>
                <c:pt idx="27578">
                  <c:v>36.542133269680285</c:v>
                </c:pt>
                <c:pt idx="27579">
                  <c:v>36.536333177111679</c:v>
                </c:pt>
                <c:pt idx="27580">
                  <c:v>36.529841730974674</c:v>
                </c:pt>
                <c:pt idx="27581">
                  <c:v>36.523321175213738</c:v>
                </c:pt>
                <c:pt idx="27582">
                  <c:v>36.517259096029733</c:v>
                </c:pt>
                <c:pt idx="27583">
                  <c:v>36.511328010153434</c:v>
                </c:pt>
                <c:pt idx="27584">
                  <c:v>36.505447866119013</c:v>
                </c:pt>
                <c:pt idx="27585">
                  <c:v>36.499196574379447</c:v>
                </c:pt>
                <c:pt idx="27586">
                  <c:v>36.493032611511694</c:v>
                </c:pt>
                <c:pt idx="27587">
                  <c:v>36.486468391314851</c:v>
                </c:pt>
                <c:pt idx="27588">
                  <c:v>36.479678571532531</c:v>
                </c:pt>
                <c:pt idx="27589">
                  <c:v>36.473922143399825</c:v>
                </c:pt>
                <c:pt idx="27590">
                  <c:v>36.468194824891057</c:v>
                </c:pt>
                <c:pt idx="27591">
                  <c:v>36.46178343021986</c:v>
                </c:pt>
                <c:pt idx="27592">
                  <c:v>36.455393867766624</c:v>
                </c:pt>
                <c:pt idx="27593">
                  <c:v>36.449324511176641</c:v>
                </c:pt>
                <c:pt idx="27594">
                  <c:v>36.443189657932813</c:v>
                </c:pt>
                <c:pt idx="27595">
                  <c:v>36.436734598825716</c:v>
                </c:pt>
                <c:pt idx="27596">
                  <c:v>36.430381423402395</c:v>
                </c:pt>
                <c:pt idx="27597">
                  <c:v>36.423875422453413</c:v>
                </c:pt>
                <c:pt idx="27598">
                  <c:v>36.417522247030092</c:v>
                </c:pt>
                <c:pt idx="27599">
                  <c:v>36.411482000064041</c:v>
                </c:pt>
                <c:pt idx="27600">
                  <c:v>36.405747404149281</c:v>
                </c:pt>
                <c:pt idx="27601">
                  <c:v>36.399838150490929</c:v>
                </c:pt>
                <c:pt idx="27602">
                  <c:v>36.393725129465047</c:v>
                </c:pt>
                <c:pt idx="27603">
                  <c:v>36.38717546408018</c:v>
                </c:pt>
                <c:pt idx="27604">
                  <c:v>36.381062443054297</c:v>
                </c:pt>
                <c:pt idx="27605">
                  <c:v>36.374752932066869</c:v>
                </c:pt>
                <c:pt idx="27606">
                  <c:v>36.368814568784586</c:v>
                </c:pt>
                <c:pt idx="27607">
                  <c:v>36.362803431442472</c:v>
                </c:pt>
                <c:pt idx="27608">
                  <c:v>36.356843235942229</c:v>
                </c:pt>
                <c:pt idx="27609">
                  <c:v>36.350497337924892</c:v>
                </c:pt>
                <c:pt idx="27610">
                  <c:v>36.34387489848018</c:v>
                </c:pt>
                <c:pt idx="27611">
                  <c:v>36.337267013847445</c:v>
                </c:pt>
                <c:pt idx="27612">
                  <c:v>36.331343205377124</c:v>
                </c:pt>
                <c:pt idx="27613">
                  <c:v>36.324764430368326</c:v>
                </c:pt>
                <c:pt idx="27614">
                  <c:v>36.318869731521936</c:v>
                </c:pt>
                <c:pt idx="27615">
                  <c:v>36.312902258615722</c:v>
                </c:pt>
                <c:pt idx="27616">
                  <c:v>36.30652725097444</c:v>
                </c:pt>
                <c:pt idx="27617">
                  <c:v>36.300436062166511</c:v>
                </c:pt>
                <c:pt idx="27618">
                  <c:v>36.294257544486783</c:v>
                </c:pt>
                <c:pt idx="27619">
                  <c:v>36.287933478687393</c:v>
                </c:pt>
                <c:pt idx="27620">
                  <c:v>36.281754961007664</c:v>
                </c:pt>
                <c:pt idx="27621">
                  <c:v>36.275714714041605</c:v>
                </c:pt>
                <c:pt idx="27622">
                  <c:v>36.269390648242208</c:v>
                </c:pt>
                <c:pt idx="27623">
                  <c:v>36.26308113725478</c:v>
                </c:pt>
                <c:pt idx="27624">
                  <c:v>36.257419315399865</c:v>
                </c:pt>
                <c:pt idx="27625">
                  <c:v>36.251495506929544</c:v>
                </c:pt>
                <c:pt idx="27626">
                  <c:v>36.245120499288269</c:v>
                </c:pt>
                <c:pt idx="27627">
                  <c:v>36.238760046458957</c:v>
                </c:pt>
                <c:pt idx="27628">
                  <c:v>36.232341374381782</c:v>
                </c:pt>
                <c:pt idx="27629">
                  <c:v>36.226031863394361</c:v>
                </c:pt>
                <c:pt idx="27630">
                  <c:v>36.219707797594957</c:v>
                </c:pt>
                <c:pt idx="27631">
                  <c:v>36.213551112133189</c:v>
                </c:pt>
                <c:pt idx="27632">
                  <c:v>36.207299820393615</c:v>
                </c:pt>
                <c:pt idx="27633">
                  <c:v>36.201266850833555</c:v>
                </c:pt>
                <c:pt idx="27634">
                  <c:v>36.195037391311942</c:v>
                </c:pt>
                <c:pt idx="27635">
                  <c:v>36.188866151038191</c:v>
                </c:pt>
                <c:pt idx="27636">
                  <c:v>36.183182496965316</c:v>
                </c:pt>
                <c:pt idx="27637">
                  <c:v>36.176989424473618</c:v>
                </c:pt>
                <c:pt idx="27638">
                  <c:v>36.17065808126825</c:v>
                </c:pt>
                <c:pt idx="27639">
                  <c:v>36.164326738062869</c:v>
                </c:pt>
                <c:pt idx="27640">
                  <c:v>36.158359265156655</c:v>
                </c:pt>
                <c:pt idx="27641">
                  <c:v>36.152158915258973</c:v>
                </c:pt>
                <c:pt idx="27642">
                  <c:v>36.145871236489491</c:v>
                </c:pt>
                <c:pt idx="27643">
                  <c:v>36.139496228848216</c:v>
                </c:pt>
                <c:pt idx="27644">
                  <c:v>36.133164885642842</c:v>
                </c:pt>
                <c:pt idx="27645">
                  <c:v>36.127182857924659</c:v>
                </c:pt>
                <c:pt idx="27646">
                  <c:v>36.121404597573999</c:v>
                </c:pt>
                <c:pt idx="27647">
                  <c:v>36.115320686172055</c:v>
                </c:pt>
                <c:pt idx="27648">
                  <c:v>36.108872904470942</c:v>
                </c:pt>
                <c:pt idx="27649">
                  <c:v>36.102701664197198</c:v>
                </c:pt>
                <c:pt idx="27650">
                  <c:v>36.096326656555924</c:v>
                </c:pt>
                <c:pt idx="27651">
                  <c:v>36.089951648914642</c:v>
                </c:pt>
                <c:pt idx="27652">
                  <c:v>36.083940511572528</c:v>
                </c:pt>
                <c:pt idx="27653">
                  <c:v>36.077754716486815</c:v>
                </c:pt>
                <c:pt idx="27654">
                  <c:v>36.07114683185408</c:v>
                </c:pt>
                <c:pt idx="27655">
                  <c:v>36.065339461879489</c:v>
                </c:pt>
                <c:pt idx="27656">
                  <c:v>36.058804351306584</c:v>
                </c:pt>
                <c:pt idx="27657">
                  <c:v>36.052938762084132</c:v>
                </c:pt>
                <c:pt idx="27658">
                  <c:v>36.047131392109542</c:v>
                </c:pt>
                <c:pt idx="27659">
                  <c:v>36.041018371083666</c:v>
                </c:pt>
                <c:pt idx="27660">
                  <c:v>36.034818021185984</c:v>
                </c:pt>
                <c:pt idx="27661">
                  <c:v>36.028843270873786</c:v>
                </c:pt>
                <c:pt idx="27662">
                  <c:v>36.022817578719696</c:v>
                </c:pt>
                <c:pt idx="27663">
                  <c:v>36.016529899950214</c:v>
                </c:pt>
                <c:pt idx="27664">
                  <c:v>36.010264053398693</c:v>
                </c:pt>
                <c:pt idx="27665">
                  <c:v>36.003808994291596</c:v>
                </c:pt>
                <c:pt idx="27666">
                  <c:v>35.997441264056306</c:v>
                </c:pt>
                <c:pt idx="27667">
                  <c:v>35.991517455585985</c:v>
                </c:pt>
                <c:pt idx="27668">
                  <c:v>35.985295273470363</c:v>
                </c:pt>
                <c:pt idx="27669">
                  <c:v>35.978731053273521</c:v>
                </c:pt>
                <c:pt idx="27670">
                  <c:v>35.972668974089522</c:v>
                </c:pt>
                <c:pt idx="27671">
                  <c:v>35.966657836747409</c:v>
                </c:pt>
                <c:pt idx="27672">
                  <c:v>35.960370157977927</c:v>
                </c:pt>
                <c:pt idx="27673">
                  <c:v>35.95357306078963</c:v>
                </c:pt>
                <c:pt idx="27674">
                  <c:v>35.947532813823571</c:v>
                </c:pt>
                <c:pt idx="27675">
                  <c:v>35.941412515391711</c:v>
                </c:pt>
                <c:pt idx="27676">
                  <c:v>35.935088449592314</c:v>
                </c:pt>
                <c:pt idx="27677">
                  <c:v>35.928684332327109</c:v>
                </c:pt>
                <c:pt idx="27678">
                  <c:v>35.922527646865326</c:v>
                </c:pt>
                <c:pt idx="27679">
                  <c:v>35.916254522907821</c:v>
                </c:pt>
                <c:pt idx="27680">
                  <c:v>35.910483539963145</c:v>
                </c:pt>
                <c:pt idx="27681">
                  <c:v>35.904188583787686</c:v>
                </c:pt>
                <c:pt idx="27682">
                  <c:v>35.897973679078035</c:v>
                </c:pt>
                <c:pt idx="27683">
                  <c:v>35.891758774368384</c:v>
                </c:pt>
                <c:pt idx="27684">
                  <c:v>35.885471095598916</c:v>
                </c:pt>
                <c:pt idx="27685">
                  <c:v>35.878921430214042</c:v>
                </c:pt>
                <c:pt idx="27686">
                  <c:v>35.872779299564229</c:v>
                </c:pt>
                <c:pt idx="27687">
                  <c:v>35.867117477709307</c:v>
                </c:pt>
                <c:pt idx="27688">
                  <c:v>35.861411991418485</c:v>
                </c:pt>
                <c:pt idx="27689">
                  <c:v>35.855408131482349</c:v>
                </c:pt>
                <c:pt idx="27690">
                  <c:v>35.849418826358182</c:v>
                </c:pt>
                <c:pt idx="27691">
                  <c:v>35.843138424994684</c:v>
                </c:pt>
                <c:pt idx="27692">
                  <c:v>35.836959907314956</c:v>
                </c:pt>
                <c:pt idx="27693">
                  <c:v>35.830497570801882</c:v>
                </c:pt>
                <c:pt idx="27694">
                  <c:v>35.824224446844369</c:v>
                </c:pt>
                <c:pt idx="27695">
                  <c:v>35.818147812848402</c:v>
                </c:pt>
                <c:pt idx="27696">
                  <c:v>35.811736418177212</c:v>
                </c:pt>
                <c:pt idx="27697">
                  <c:v>35.805346855723968</c:v>
                </c:pt>
                <c:pt idx="27698">
                  <c:v>35.799117396202355</c:v>
                </c:pt>
                <c:pt idx="27699">
                  <c:v>35.792706001531158</c:v>
                </c:pt>
                <c:pt idx="27700">
                  <c:v>35.786498374227506</c:v>
                </c:pt>
                <c:pt idx="27701">
                  <c:v>35.780392630607608</c:v>
                </c:pt>
                <c:pt idx="27702">
                  <c:v>35.774068564808211</c:v>
                </c:pt>
                <c:pt idx="27703">
                  <c:v>35.76792643415839</c:v>
                </c:pt>
                <c:pt idx="27704">
                  <c:v>35.762017180500045</c:v>
                </c:pt>
                <c:pt idx="27705">
                  <c:v>35.755511179551071</c:v>
                </c:pt>
                <c:pt idx="27706">
                  <c:v>35.74979113844828</c:v>
                </c:pt>
                <c:pt idx="27707">
                  <c:v>35.743605343362567</c:v>
                </c:pt>
                <c:pt idx="27708">
                  <c:v>35.736953794293932</c:v>
                </c:pt>
                <c:pt idx="27709">
                  <c:v>35.731022708417626</c:v>
                </c:pt>
                <c:pt idx="27710">
                  <c:v>35.725135286977228</c:v>
                </c:pt>
                <c:pt idx="27711">
                  <c:v>35.719153259259038</c:v>
                </c:pt>
                <c:pt idx="27712">
                  <c:v>35.712436213536556</c:v>
                </c:pt>
                <c:pt idx="27713">
                  <c:v>35.706505127660257</c:v>
                </c:pt>
                <c:pt idx="27714">
                  <c:v>35.700624983625836</c:v>
                </c:pt>
                <c:pt idx="27715">
                  <c:v>35.693827886437532</c:v>
                </c:pt>
                <c:pt idx="27716">
                  <c:v>35.687394659548396</c:v>
                </c:pt>
                <c:pt idx="27717">
                  <c:v>35.681245251492591</c:v>
                </c:pt>
                <c:pt idx="27718">
                  <c:v>35.675350552646208</c:v>
                </c:pt>
                <c:pt idx="27719">
                  <c:v>35.669011932034842</c:v>
                </c:pt>
                <c:pt idx="27720">
                  <c:v>35.662906188414951</c:v>
                </c:pt>
                <c:pt idx="27721">
                  <c:v>35.656967825132668</c:v>
                </c:pt>
                <c:pt idx="27722">
                  <c:v>35.651182287376024</c:v>
                </c:pt>
                <c:pt idx="27723">
                  <c:v>35.64530214334161</c:v>
                </c:pt>
                <c:pt idx="27724">
                  <c:v>35.638898026076404</c:v>
                </c:pt>
                <c:pt idx="27725">
                  <c:v>35.632966940200099</c:v>
                </c:pt>
                <c:pt idx="27726">
                  <c:v>35.626402720003256</c:v>
                </c:pt>
                <c:pt idx="27727">
                  <c:v>35.620195092699596</c:v>
                </c:pt>
                <c:pt idx="27728">
                  <c:v>35.613689091750622</c:v>
                </c:pt>
                <c:pt idx="27729">
                  <c:v>35.607721618844408</c:v>
                </c:pt>
                <c:pt idx="27730">
                  <c:v>35.601812365186056</c:v>
                </c:pt>
                <c:pt idx="27731">
                  <c:v>35.595568350852474</c:v>
                </c:pt>
                <c:pt idx="27732">
                  <c:v>35.5889750210317</c:v>
                </c:pt>
                <c:pt idx="27733">
                  <c:v>35.582789225945987</c:v>
                </c:pt>
                <c:pt idx="27734">
                  <c:v>35.576341444244882</c:v>
                </c:pt>
                <c:pt idx="27735">
                  <c:v>35.570381248744646</c:v>
                </c:pt>
                <c:pt idx="27736">
                  <c:v>35.56431916956064</c:v>
                </c:pt>
                <c:pt idx="27737">
                  <c:v>35.558366251466396</c:v>
                </c:pt>
                <c:pt idx="27738">
                  <c:v>35.552165901568713</c:v>
                </c:pt>
                <c:pt idx="27739">
                  <c:v>35.545718119867608</c:v>
                </c:pt>
                <c:pt idx="27740">
                  <c:v>35.539525047375911</c:v>
                </c:pt>
                <c:pt idx="27741">
                  <c:v>35.533550297063712</c:v>
                </c:pt>
                <c:pt idx="27742">
                  <c:v>35.527357224572015</c:v>
                </c:pt>
                <c:pt idx="27743">
                  <c:v>35.521084100614502</c:v>
                </c:pt>
                <c:pt idx="27744">
                  <c:v>35.515196679174103</c:v>
                </c:pt>
                <c:pt idx="27745">
                  <c:v>35.508836226344783</c:v>
                </c:pt>
                <c:pt idx="27746">
                  <c:v>35.502621321635147</c:v>
                </c:pt>
                <c:pt idx="27747">
                  <c:v>35.496690235758841</c:v>
                </c:pt>
                <c:pt idx="27748">
                  <c:v>35.490431666613297</c:v>
                </c:pt>
                <c:pt idx="27749">
                  <c:v>35.484551522578876</c:v>
                </c:pt>
                <c:pt idx="27750">
                  <c:v>35.478227456779479</c:v>
                </c:pt>
                <c:pt idx="27751">
                  <c:v>35.471976165039919</c:v>
                </c:pt>
                <c:pt idx="27752">
                  <c:v>35.465586602586676</c:v>
                </c:pt>
                <c:pt idx="27753">
                  <c:v>35.459298923817201</c:v>
                </c:pt>
                <c:pt idx="27754">
                  <c:v>35.452989412829773</c:v>
                </c:pt>
                <c:pt idx="27755">
                  <c:v>35.446607127782514</c:v>
                </c:pt>
                <c:pt idx="27756">
                  <c:v>35.440421332696801</c:v>
                </c:pt>
                <c:pt idx="27757">
                  <c:v>35.434242815017072</c:v>
                </c:pt>
                <c:pt idx="27758">
                  <c:v>35.42752576929459</c:v>
                </c:pt>
                <c:pt idx="27759">
                  <c:v>35.421107097217408</c:v>
                </c:pt>
                <c:pt idx="27760">
                  <c:v>35.415117792093241</c:v>
                </c:pt>
                <c:pt idx="27761">
                  <c:v>35.409274035088742</c:v>
                </c:pt>
                <c:pt idx="27762">
                  <c:v>35.403284729964575</c:v>
                </c:pt>
                <c:pt idx="27763">
                  <c:v>35.397186263750655</c:v>
                </c:pt>
                <c:pt idx="27764">
                  <c:v>35.390782146485442</c:v>
                </c:pt>
                <c:pt idx="27765">
                  <c:v>35.384392584032206</c:v>
                </c:pt>
                <c:pt idx="27766">
                  <c:v>35.378359614472139</c:v>
                </c:pt>
                <c:pt idx="27767">
                  <c:v>35.37193366498898</c:v>
                </c:pt>
                <c:pt idx="27768">
                  <c:v>35.365718760279336</c:v>
                </c:pt>
                <c:pt idx="27769">
                  <c:v>35.359838616244915</c:v>
                </c:pt>
                <c:pt idx="27770">
                  <c:v>35.354023968864347</c:v>
                </c:pt>
                <c:pt idx="27771">
                  <c:v>35.347568909757257</c:v>
                </c:pt>
                <c:pt idx="27772">
                  <c:v>35.341455888731375</c:v>
                </c:pt>
                <c:pt idx="27773">
                  <c:v>35.335299203269592</c:v>
                </c:pt>
                <c:pt idx="27774">
                  <c:v>35.328822311944549</c:v>
                </c:pt>
                <c:pt idx="27775">
                  <c:v>35.322709290918667</c:v>
                </c:pt>
                <c:pt idx="27776">
                  <c:v>35.316785482448346</c:v>
                </c:pt>
                <c:pt idx="27777">
                  <c:v>35.310628796986563</c:v>
                </c:pt>
                <c:pt idx="27778">
                  <c:v>35.304566717802572</c:v>
                </c:pt>
                <c:pt idx="27779">
                  <c:v>35.298650186738243</c:v>
                </c:pt>
                <c:pt idx="27780">
                  <c:v>35.292267901690977</c:v>
                </c:pt>
                <c:pt idx="27781">
                  <c:v>35.28623493213091</c:v>
                </c:pt>
                <c:pt idx="27782">
                  <c:v>35.279714376369967</c:v>
                </c:pt>
                <c:pt idx="27783">
                  <c:v>35.273375755758607</c:v>
                </c:pt>
                <c:pt idx="27784">
                  <c:v>35.267095354395117</c:v>
                </c:pt>
                <c:pt idx="27785">
                  <c:v>35.260895004497435</c:v>
                </c:pt>
                <c:pt idx="27786">
                  <c:v>35.254752873847622</c:v>
                </c:pt>
                <c:pt idx="27787">
                  <c:v>35.24866896244567</c:v>
                </c:pt>
                <c:pt idx="27788">
                  <c:v>35.242468612547988</c:v>
                </c:pt>
                <c:pt idx="27789">
                  <c:v>35.236079050094752</c:v>
                </c:pt>
                <c:pt idx="27790">
                  <c:v>35.229922364632969</c:v>
                </c:pt>
                <c:pt idx="27791">
                  <c:v>35.223860285448971</c:v>
                </c:pt>
                <c:pt idx="27792">
                  <c:v>35.217725432205143</c:v>
                </c:pt>
                <c:pt idx="27793">
                  <c:v>35.211685185239091</c:v>
                </c:pt>
                <c:pt idx="27794">
                  <c:v>35.205426616093547</c:v>
                </c:pt>
                <c:pt idx="27795">
                  <c:v>35.199160769542019</c:v>
                </c:pt>
                <c:pt idx="27796">
                  <c:v>35.193171464417858</c:v>
                </c:pt>
                <c:pt idx="27797">
                  <c:v>35.186898340460338</c:v>
                </c:pt>
                <c:pt idx="27798">
                  <c:v>35.180479668383164</c:v>
                </c:pt>
                <c:pt idx="27799">
                  <c:v>35.174686853220535</c:v>
                </c:pt>
                <c:pt idx="27800">
                  <c:v>35.168515612946798</c:v>
                </c:pt>
                <c:pt idx="27801">
                  <c:v>35.162206101959363</c:v>
                </c:pt>
                <c:pt idx="27802">
                  <c:v>35.156406009390764</c:v>
                </c:pt>
                <c:pt idx="27803">
                  <c:v>35.149725350698191</c:v>
                </c:pt>
                <c:pt idx="27804">
                  <c:v>35.143386730086831</c:v>
                </c:pt>
                <c:pt idx="27805">
                  <c:v>35.137492031240448</c:v>
                </c:pt>
                <c:pt idx="27806">
                  <c:v>35.130964198073521</c:v>
                </c:pt>
                <c:pt idx="27807">
                  <c:v>35.125040389603207</c:v>
                </c:pt>
                <c:pt idx="27808">
                  <c:v>35.118752710833725</c:v>
                </c:pt>
                <c:pt idx="27809">
                  <c:v>35.112363148380481</c:v>
                </c:pt>
                <c:pt idx="27810">
                  <c:v>35.105820760401599</c:v>
                </c:pt>
                <c:pt idx="27811">
                  <c:v>35.099322036858602</c:v>
                </c:pt>
                <c:pt idx="27812">
                  <c:v>35.09312168696092</c:v>
                </c:pt>
                <c:pt idx="27813">
                  <c:v>35.08713238183676</c:v>
                </c:pt>
                <c:pt idx="27814">
                  <c:v>35.08119401855447</c:v>
                </c:pt>
                <c:pt idx="27815">
                  <c:v>35.075663190007248</c:v>
                </c:pt>
                <c:pt idx="27816">
                  <c:v>35.069135356840327</c:v>
                </c:pt>
                <c:pt idx="27817">
                  <c:v>35.062825845852899</c:v>
                </c:pt>
                <c:pt idx="27818">
                  <c:v>35.056894759976601</c:v>
                </c:pt>
                <c:pt idx="27819">
                  <c:v>35.050738074514811</c:v>
                </c:pt>
                <c:pt idx="27820">
                  <c:v>35.044479505369267</c:v>
                </c:pt>
                <c:pt idx="27821">
                  <c:v>35.038264600659616</c:v>
                </c:pt>
                <c:pt idx="27822">
                  <c:v>35.03178770933458</c:v>
                </c:pt>
                <c:pt idx="27823">
                  <c:v>35.02571107533862</c:v>
                </c:pt>
                <c:pt idx="27824">
                  <c:v>35.019554389876831</c:v>
                </c:pt>
                <c:pt idx="27825">
                  <c:v>35.013193937047525</c:v>
                </c:pt>
                <c:pt idx="27826">
                  <c:v>35.007117303051558</c:v>
                </c:pt>
                <c:pt idx="27827">
                  <c:v>35.000946062777807</c:v>
                </c:pt>
                <c:pt idx="27828">
                  <c:v>34.994483726264733</c:v>
                </c:pt>
                <c:pt idx="27829">
                  <c:v>34.988399814862788</c:v>
                </c:pt>
                <c:pt idx="27830">
                  <c:v>34.982126690905275</c:v>
                </c:pt>
                <c:pt idx="27831">
                  <c:v>34.975962728037516</c:v>
                </c:pt>
                <c:pt idx="27832">
                  <c:v>34.969682326674025</c:v>
                </c:pt>
                <c:pt idx="27833">
                  <c:v>34.963343706062659</c:v>
                </c:pt>
                <c:pt idx="27834">
                  <c:v>34.957223407630792</c:v>
                </c:pt>
                <c:pt idx="27835">
                  <c:v>34.950848399989518</c:v>
                </c:pt>
                <c:pt idx="27836">
                  <c:v>34.944604385655943</c:v>
                </c:pt>
                <c:pt idx="27837">
                  <c:v>34.93849136463006</c:v>
                </c:pt>
                <c:pt idx="27838">
                  <c:v>34.932407453228116</c:v>
                </c:pt>
                <c:pt idx="27839">
                  <c:v>34.925952394121019</c:v>
                </c:pt>
                <c:pt idx="27840">
                  <c:v>34.920137746740451</c:v>
                </c:pt>
                <c:pt idx="27841">
                  <c:v>34.913748184287201</c:v>
                </c:pt>
                <c:pt idx="27842">
                  <c:v>34.90764244066731</c:v>
                </c:pt>
                <c:pt idx="27843">
                  <c:v>34.901369316709797</c:v>
                </c:pt>
                <c:pt idx="27844">
                  <c:v>34.895074360534331</c:v>
                </c:pt>
                <c:pt idx="27845">
                  <c:v>34.888990449132393</c:v>
                </c:pt>
                <c:pt idx="27846">
                  <c:v>34.882775544422742</c:v>
                </c:pt>
                <c:pt idx="27847">
                  <c:v>34.876509697871214</c:v>
                </c:pt>
                <c:pt idx="27848">
                  <c:v>34.870243851319685</c:v>
                </c:pt>
                <c:pt idx="27849">
                  <c:v>34.864152662511756</c:v>
                </c:pt>
                <c:pt idx="27850">
                  <c:v>34.858097860733736</c:v>
                </c:pt>
                <c:pt idx="27851">
                  <c:v>34.852224994105299</c:v>
                </c:pt>
                <c:pt idx="27852">
                  <c:v>34.845995534583686</c:v>
                </c:pt>
                <c:pt idx="27853">
                  <c:v>34.839540475476596</c:v>
                </c:pt>
                <c:pt idx="27854">
                  <c:v>34.833412899638745</c:v>
                </c:pt>
                <c:pt idx="27855">
                  <c:v>34.827336265642785</c:v>
                </c:pt>
                <c:pt idx="27856">
                  <c:v>34.821019477249372</c:v>
                </c:pt>
                <c:pt idx="27857">
                  <c:v>34.814921011035452</c:v>
                </c:pt>
                <c:pt idx="27858">
                  <c:v>34.808924428505307</c:v>
                </c:pt>
                <c:pt idx="27859">
                  <c:v>34.802709523795656</c:v>
                </c:pt>
                <c:pt idx="27860">
                  <c:v>34.796531006115934</c:v>
                </c:pt>
                <c:pt idx="27861">
                  <c:v>34.790017727760976</c:v>
                </c:pt>
                <c:pt idx="27862">
                  <c:v>34.783977480794917</c:v>
                </c:pt>
                <c:pt idx="27863">
                  <c:v>34.777449647628004</c:v>
                </c:pt>
                <c:pt idx="27864">
                  <c:v>34.771329349196137</c:v>
                </c:pt>
                <c:pt idx="27865">
                  <c:v>34.765027115614686</c:v>
                </c:pt>
                <c:pt idx="27866">
                  <c:v>34.759030533084541</c:v>
                </c:pt>
                <c:pt idx="27867">
                  <c:v>34.75323771792192</c:v>
                </c:pt>
                <c:pt idx="27868">
                  <c:v>34.747372128699467</c:v>
                </c:pt>
                <c:pt idx="27869">
                  <c:v>34.741433765417177</c:v>
                </c:pt>
                <c:pt idx="27870">
                  <c:v>34.735182473677625</c:v>
                </c:pt>
                <c:pt idx="27871">
                  <c:v>34.728982123779943</c:v>
                </c:pt>
                <c:pt idx="27872">
                  <c:v>34.722963709031838</c:v>
                </c:pt>
                <c:pt idx="27873">
                  <c:v>34.716472262894833</c:v>
                </c:pt>
                <c:pt idx="27874">
                  <c:v>34.710184584125351</c:v>
                </c:pt>
                <c:pt idx="27875">
                  <c:v>34.703671305770399</c:v>
                </c:pt>
                <c:pt idx="27876">
                  <c:v>34.697318130347078</c:v>
                </c:pt>
                <c:pt idx="27877">
                  <c:v>34.691474373342565</c:v>
                </c:pt>
                <c:pt idx="27878">
                  <c:v>34.68527402344489</c:v>
                </c:pt>
                <c:pt idx="27879">
                  <c:v>34.6789062932096</c:v>
                </c:pt>
                <c:pt idx="27880">
                  <c:v>34.67292426549141</c:v>
                </c:pt>
                <c:pt idx="27881">
                  <c:v>34.666840354089466</c:v>
                </c:pt>
                <c:pt idx="27882">
                  <c:v>34.660487178666138</c:v>
                </c:pt>
                <c:pt idx="27883">
                  <c:v>34.654366880234271</c:v>
                </c:pt>
                <c:pt idx="27884">
                  <c:v>34.648494013605834</c:v>
                </c:pt>
                <c:pt idx="27885">
                  <c:v>34.642249999272259</c:v>
                </c:pt>
                <c:pt idx="27886">
                  <c:v>34.635940488284831</c:v>
                </c:pt>
                <c:pt idx="27887">
                  <c:v>34.630045789438441</c:v>
                </c:pt>
                <c:pt idx="27888">
                  <c:v>34.623758110668966</c:v>
                </c:pt>
                <c:pt idx="27889">
                  <c:v>34.617703308890952</c:v>
                </c:pt>
                <c:pt idx="27890">
                  <c:v>34.611371965685571</c:v>
                </c:pt>
                <c:pt idx="27891">
                  <c:v>34.605237112441742</c:v>
                </c:pt>
                <c:pt idx="27892">
                  <c:v>34.599233252505613</c:v>
                </c:pt>
                <c:pt idx="27893">
                  <c:v>34.592843690052369</c:v>
                </c:pt>
                <c:pt idx="27894">
                  <c:v>34.586497792035019</c:v>
                </c:pt>
                <c:pt idx="27895">
                  <c:v>34.580530319128805</c:v>
                </c:pt>
                <c:pt idx="27896">
                  <c:v>34.574839387649945</c:v>
                </c:pt>
                <c:pt idx="27897">
                  <c:v>34.568770031059962</c:v>
                </c:pt>
                <c:pt idx="27898">
                  <c:v>34.562547848944334</c:v>
                </c:pt>
                <c:pt idx="27899">
                  <c:v>34.556398440888543</c:v>
                </c:pt>
                <c:pt idx="27900">
                  <c:v>34.549979768811369</c:v>
                </c:pt>
                <c:pt idx="27901">
                  <c:v>34.543910412221386</c:v>
                </c:pt>
                <c:pt idx="27902">
                  <c:v>34.537462630520274</c:v>
                </c:pt>
                <c:pt idx="27903">
                  <c:v>34.53129139024653</c:v>
                </c:pt>
                <c:pt idx="27904">
                  <c:v>34.52539669140014</c:v>
                </c:pt>
                <c:pt idx="27905">
                  <c:v>34.51894163229305</c:v>
                </c:pt>
                <c:pt idx="27906">
                  <c:v>34.512712172771444</c:v>
                </c:pt>
                <c:pt idx="27907">
                  <c:v>34.506431771407939</c:v>
                </c:pt>
                <c:pt idx="27908">
                  <c:v>34.500078595984618</c:v>
                </c:pt>
                <c:pt idx="27909">
                  <c:v>34.493783639809159</c:v>
                </c:pt>
                <c:pt idx="27910">
                  <c:v>34.487445019197793</c:v>
                </c:pt>
                <c:pt idx="27911">
                  <c:v>34.481004514902672</c:v>
                </c:pt>
                <c:pt idx="27912">
                  <c:v>34.475138925680213</c:v>
                </c:pt>
                <c:pt idx="27913">
                  <c:v>34.469287891269737</c:v>
                </c:pt>
                <c:pt idx="27914">
                  <c:v>34.463058431748117</c:v>
                </c:pt>
                <c:pt idx="27915">
                  <c:v>34.456697978918811</c:v>
                </c:pt>
                <c:pt idx="27916">
                  <c:v>34.450701396388659</c:v>
                </c:pt>
                <c:pt idx="27917">
                  <c:v>34.444246337281562</c:v>
                </c:pt>
                <c:pt idx="27918">
                  <c:v>34.438366193247141</c:v>
                </c:pt>
                <c:pt idx="27919">
                  <c:v>34.432318668875112</c:v>
                </c:pt>
                <c:pt idx="27920">
                  <c:v>34.426067377135553</c:v>
                </c:pt>
                <c:pt idx="27921">
                  <c:v>34.419816085395993</c:v>
                </c:pt>
                <c:pt idx="27922">
                  <c:v>34.413492019596596</c:v>
                </c:pt>
                <c:pt idx="27923">
                  <c:v>34.407459050036529</c:v>
                </c:pt>
                <c:pt idx="27924">
                  <c:v>34.401309641980738</c:v>
                </c:pt>
                <c:pt idx="27925">
                  <c:v>34.395364001292464</c:v>
                </c:pt>
                <c:pt idx="27926">
                  <c:v>34.38914909658282</c:v>
                </c:pt>
                <c:pt idx="27927">
                  <c:v>34.383167068864637</c:v>
                </c:pt>
                <c:pt idx="27928">
                  <c:v>34.37700310599687</c:v>
                </c:pt>
                <c:pt idx="27929">
                  <c:v>34.371050187902618</c:v>
                </c:pt>
                <c:pt idx="27930">
                  <c:v>34.365002663530589</c:v>
                </c:pt>
                <c:pt idx="27931">
                  <c:v>34.358380224085884</c:v>
                </c:pt>
                <c:pt idx="27932">
                  <c:v>34.352318144901886</c:v>
                </c:pt>
                <c:pt idx="27933">
                  <c:v>34.346088685380273</c:v>
                </c:pt>
                <c:pt idx="27934">
                  <c:v>34.339931999918491</c:v>
                </c:pt>
                <c:pt idx="27935">
                  <c:v>34.333724372614824</c:v>
                </c:pt>
                <c:pt idx="27936">
                  <c:v>34.32764046121288</c:v>
                </c:pt>
                <c:pt idx="27937">
                  <c:v>34.321556549810929</c:v>
                </c:pt>
                <c:pt idx="27938">
                  <c:v>34.315108768109823</c:v>
                </c:pt>
                <c:pt idx="27939">
                  <c:v>34.308813811934364</c:v>
                </c:pt>
                <c:pt idx="27940">
                  <c:v>34.302533410570867</c:v>
                </c:pt>
                <c:pt idx="27941">
                  <c:v>34.296580492476622</c:v>
                </c:pt>
                <c:pt idx="27942">
                  <c:v>34.290365587766971</c:v>
                </c:pt>
                <c:pt idx="27943">
                  <c:v>34.283954193095781</c:v>
                </c:pt>
                <c:pt idx="27944">
                  <c:v>34.277863004287845</c:v>
                </c:pt>
                <c:pt idx="27945">
                  <c:v>34.271691764014101</c:v>
                </c:pt>
                <c:pt idx="27946">
                  <c:v>34.265389530432657</c:v>
                </c:pt>
                <c:pt idx="27947">
                  <c:v>34.259247399782836</c:v>
                </c:pt>
                <c:pt idx="27948">
                  <c:v>34.253010662855246</c:v>
                </c:pt>
                <c:pt idx="27949">
                  <c:v>34.246904919235348</c:v>
                </c:pt>
                <c:pt idx="27950">
                  <c:v>34.241068439636827</c:v>
                </c:pt>
                <c:pt idx="27951">
                  <c:v>34.235013637858813</c:v>
                </c:pt>
                <c:pt idx="27952">
                  <c:v>34.228944281268824</c:v>
                </c:pt>
                <c:pt idx="27953">
                  <c:v>34.222678434717302</c:v>
                </c:pt>
                <c:pt idx="27954">
                  <c:v>34.216427142977743</c:v>
                </c:pt>
                <c:pt idx="27955">
                  <c:v>34.209411723609946</c:v>
                </c:pt>
                <c:pt idx="27956">
                  <c:v>34.20349519254561</c:v>
                </c:pt>
                <c:pt idx="27957">
                  <c:v>34.197738764412897</c:v>
                </c:pt>
                <c:pt idx="27958">
                  <c:v>34.19114543459213</c:v>
                </c:pt>
                <c:pt idx="27959">
                  <c:v>34.185046968378217</c:v>
                </c:pt>
                <c:pt idx="27960">
                  <c:v>34.17888300551045</c:v>
                </c:pt>
                <c:pt idx="27961">
                  <c:v>34.172719042642683</c:v>
                </c:pt>
                <c:pt idx="27962">
                  <c:v>34.166496860527054</c:v>
                </c:pt>
                <c:pt idx="27963">
                  <c:v>34.160296510629379</c:v>
                </c:pt>
                <c:pt idx="27964">
                  <c:v>34.154540082496673</c:v>
                </c:pt>
                <c:pt idx="27965">
                  <c:v>34.148347010004976</c:v>
                </c:pt>
                <c:pt idx="27966">
                  <c:v>34.142212156761147</c:v>
                </c:pt>
                <c:pt idx="27967">
                  <c:v>34.135953587615596</c:v>
                </c:pt>
                <c:pt idx="27968">
                  <c:v>34.129607689598252</c:v>
                </c:pt>
                <c:pt idx="27969">
                  <c:v>34.123480113760408</c:v>
                </c:pt>
                <c:pt idx="27970">
                  <c:v>34.117439866794363</c:v>
                </c:pt>
                <c:pt idx="27971">
                  <c:v>34.111283181332581</c:v>
                </c:pt>
                <c:pt idx="27972">
                  <c:v>34.104849954443438</c:v>
                </c:pt>
                <c:pt idx="27973">
                  <c:v>34.098722378605586</c:v>
                </c:pt>
                <c:pt idx="27974">
                  <c:v>34.092303706528412</c:v>
                </c:pt>
                <c:pt idx="27975">
                  <c:v>34.086452672117929</c:v>
                </c:pt>
                <c:pt idx="27976">
                  <c:v>34.080557973271539</c:v>
                </c:pt>
                <c:pt idx="27977">
                  <c:v>34.074255739690095</c:v>
                </c:pt>
                <c:pt idx="27978">
                  <c:v>34.068230047536012</c:v>
                </c:pt>
                <c:pt idx="27979">
                  <c:v>34.061665827339176</c:v>
                </c:pt>
                <c:pt idx="27980">
                  <c:v>34.055407258193632</c:v>
                </c:pt>
                <c:pt idx="27981">
                  <c:v>34.049024973146366</c:v>
                </c:pt>
                <c:pt idx="27982">
                  <c:v>34.042744571782876</c:v>
                </c:pt>
                <c:pt idx="27983">
                  <c:v>34.036398673765532</c:v>
                </c:pt>
                <c:pt idx="27984">
                  <c:v>34.03012554980802</c:v>
                </c:pt>
                <c:pt idx="27985">
                  <c:v>34.023692322918883</c:v>
                </c:pt>
                <c:pt idx="27986">
                  <c:v>34.017426476367348</c:v>
                </c:pt>
                <c:pt idx="27987">
                  <c:v>34.011378951995319</c:v>
                </c:pt>
                <c:pt idx="27988">
                  <c:v>34.005440588713036</c:v>
                </c:pt>
                <c:pt idx="27989">
                  <c:v>33.999342122499115</c:v>
                </c:pt>
                <c:pt idx="27990">
                  <c:v>33.993330985157002</c:v>
                </c:pt>
                <c:pt idx="27991">
                  <c:v>33.987050583793504</c:v>
                </c:pt>
                <c:pt idx="27992">
                  <c:v>33.980770182430007</c:v>
                </c:pt>
                <c:pt idx="27993">
                  <c:v>33.974991922079354</c:v>
                </c:pt>
                <c:pt idx="27994">
                  <c:v>33.968653301467995</c:v>
                </c:pt>
                <c:pt idx="27995">
                  <c:v>33.962533003036128</c:v>
                </c:pt>
                <c:pt idx="27996">
                  <c:v>33.956594639753845</c:v>
                </c:pt>
                <c:pt idx="27997">
                  <c:v>33.950292406172402</c:v>
                </c:pt>
                <c:pt idx="27998">
                  <c:v>33.944135720710619</c:v>
                </c:pt>
                <c:pt idx="27999">
                  <c:v>33.938524840697582</c:v>
                </c:pt>
                <c:pt idx="28000">
                  <c:v>33.932040671966554</c:v>
                </c:pt>
                <c:pt idx="28001">
                  <c:v>33.92566566432528</c:v>
                </c:pt>
                <c:pt idx="28002">
                  <c:v>33.919501701457513</c:v>
                </c:pt>
                <c:pt idx="28003">
                  <c:v>33.913526951145315</c:v>
                </c:pt>
                <c:pt idx="28004">
                  <c:v>33.907079169444209</c:v>
                </c:pt>
                <c:pt idx="28005">
                  <c:v>33.900769658456781</c:v>
                </c:pt>
                <c:pt idx="28006">
                  <c:v>33.894896791828344</c:v>
                </c:pt>
                <c:pt idx="28007">
                  <c:v>33.888623667870831</c:v>
                </c:pt>
                <c:pt idx="28008">
                  <c:v>33.882525201656918</c:v>
                </c:pt>
                <c:pt idx="28009">
                  <c:v>33.876412180631036</c:v>
                </c:pt>
                <c:pt idx="28010">
                  <c:v>33.870240940357291</c:v>
                </c:pt>
                <c:pt idx="28011">
                  <c:v>33.864142474143371</c:v>
                </c:pt>
                <c:pt idx="28012">
                  <c:v>33.85774563428415</c:v>
                </c:pt>
                <c:pt idx="28013">
                  <c:v>33.851698109912114</c:v>
                </c:pt>
                <c:pt idx="28014">
                  <c:v>33.845505037420423</c:v>
                </c:pt>
                <c:pt idx="28015">
                  <c:v>33.83894081722358</c:v>
                </c:pt>
                <c:pt idx="28016">
                  <c:v>33.832434816274606</c:v>
                </c:pt>
                <c:pt idx="28017">
                  <c:v>33.826270853406839</c:v>
                </c:pt>
                <c:pt idx="28018">
                  <c:v>33.820012284261296</c:v>
                </c:pt>
                <c:pt idx="28019">
                  <c:v>33.814132140226882</c:v>
                </c:pt>
                <c:pt idx="28020">
                  <c:v>33.808055506230907</c:v>
                </c:pt>
                <c:pt idx="28021">
                  <c:v>33.801542227875956</c:v>
                </c:pt>
                <c:pt idx="28022">
                  <c:v>33.795596587187688</c:v>
                </c:pt>
                <c:pt idx="28023">
                  <c:v>33.78941806950796</c:v>
                </c:pt>
                <c:pt idx="28024">
                  <c:v>33.782999397430785</c:v>
                </c:pt>
                <c:pt idx="28025">
                  <c:v>33.776900931216872</c:v>
                </c:pt>
                <c:pt idx="28026">
                  <c:v>33.77065691688329</c:v>
                </c:pt>
                <c:pt idx="28027">
                  <c:v>33.764500231421508</c:v>
                </c:pt>
                <c:pt idx="28028">
                  <c:v>33.758343545959733</c:v>
                </c:pt>
                <c:pt idx="28029">
                  <c:v>33.752317853805643</c:v>
                </c:pt>
                <c:pt idx="28030">
                  <c:v>33.746437709771229</c:v>
                </c:pt>
                <c:pt idx="28031">
                  <c:v>33.740470236865008</c:v>
                </c:pt>
                <c:pt idx="28032">
                  <c:v>33.733906016668172</c:v>
                </c:pt>
                <c:pt idx="28033">
                  <c:v>33.727501899402959</c:v>
                </c:pt>
                <c:pt idx="28034">
                  <c:v>33.721185111009547</c:v>
                </c:pt>
                <c:pt idx="28035">
                  <c:v>33.715370463628972</c:v>
                </c:pt>
                <c:pt idx="28036">
                  <c:v>33.708864462680005</c:v>
                </c:pt>
                <c:pt idx="28037">
                  <c:v>33.702867880149853</c:v>
                </c:pt>
                <c:pt idx="28038">
                  <c:v>33.696521982132509</c:v>
                </c:pt>
                <c:pt idx="28039">
                  <c:v>33.690692779939972</c:v>
                </c:pt>
                <c:pt idx="28040">
                  <c:v>33.684608868538028</c:v>
                </c:pt>
                <c:pt idx="28041">
                  <c:v>33.678663227849761</c:v>
                </c:pt>
                <c:pt idx="28042">
                  <c:v>33.672324607238394</c:v>
                </c:pt>
                <c:pt idx="28043">
                  <c:v>33.666218863618496</c:v>
                </c:pt>
                <c:pt idx="28044">
                  <c:v>33.65996029447296</c:v>
                </c:pt>
                <c:pt idx="28045">
                  <c:v>33.653679893109455</c:v>
                </c:pt>
                <c:pt idx="28046">
                  <c:v>33.647668755767342</c:v>
                </c:pt>
                <c:pt idx="28047">
                  <c:v>33.641220974066229</c:v>
                </c:pt>
                <c:pt idx="28048">
                  <c:v>33.635107953040347</c:v>
                </c:pt>
                <c:pt idx="28049">
                  <c:v>33.629162312352086</c:v>
                </c:pt>
                <c:pt idx="28050">
                  <c:v>33.622991072078342</c:v>
                </c:pt>
                <c:pt idx="28051">
                  <c:v>33.616863496240491</c:v>
                </c:pt>
                <c:pt idx="28052">
                  <c:v>33.610896023334277</c:v>
                </c:pt>
                <c:pt idx="28053">
                  <c:v>33.604812111932326</c:v>
                </c:pt>
                <c:pt idx="28054">
                  <c:v>33.598800974590205</c:v>
                </c:pt>
                <c:pt idx="28055">
                  <c:v>33.592898998337837</c:v>
                </c:pt>
                <c:pt idx="28056">
                  <c:v>33.586385719982879</c:v>
                </c:pt>
                <c:pt idx="28057">
                  <c:v>33.580323640798881</c:v>
                </c:pt>
                <c:pt idx="28058">
                  <c:v>33.574035962029406</c:v>
                </c:pt>
                <c:pt idx="28059">
                  <c:v>33.567966605439423</c:v>
                </c:pt>
                <c:pt idx="28060">
                  <c:v>33.561809919977641</c:v>
                </c:pt>
                <c:pt idx="28061">
                  <c:v>33.555573183050043</c:v>
                </c:pt>
                <c:pt idx="28062">
                  <c:v>33.549103569130992</c:v>
                </c:pt>
                <c:pt idx="28063">
                  <c:v>33.542939606263225</c:v>
                </c:pt>
                <c:pt idx="28064">
                  <c:v>33.536848417455296</c:v>
                </c:pt>
                <c:pt idx="28065">
                  <c:v>33.530473409814014</c:v>
                </c:pt>
                <c:pt idx="28066">
                  <c:v>33.524374943600108</c:v>
                </c:pt>
                <c:pt idx="28067">
                  <c:v>33.51829103219815</c:v>
                </c:pt>
                <c:pt idx="28068">
                  <c:v>33.512381778539805</c:v>
                </c:pt>
                <c:pt idx="28069">
                  <c:v>33.505948551650661</c:v>
                </c:pt>
                <c:pt idx="28070">
                  <c:v>33.499689982505117</c:v>
                </c:pt>
                <c:pt idx="28071">
                  <c:v>33.493678845162997</c:v>
                </c:pt>
                <c:pt idx="28072">
                  <c:v>33.487689540038829</c:v>
                </c:pt>
                <c:pt idx="28073">
                  <c:v>33.481270867961655</c:v>
                </c:pt>
                <c:pt idx="28074">
                  <c:v>33.474626596299004</c:v>
                </c:pt>
                <c:pt idx="28075">
                  <c:v>33.468680955610729</c:v>
                </c:pt>
                <c:pt idx="28076">
                  <c:v>33.4627644245464</c:v>
                </c:pt>
                <c:pt idx="28077">
                  <c:v>33.456680513144448</c:v>
                </c:pt>
                <c:pt idx="28078">
                  <c:v>33.450145402571543</c:v>
                </c:pt>
                <c:pt idx="28079">
                  <c:v>33.443726730494369</c:v>
                </c:pt>
                <c:pt idx="28080">
                  <c:v>33.437970302361656</c:v>
                </c:pt>
                <c:pt idx="28081">
                  <c:v>33.432555912310164</c:v>
                </c:pt>
                <c:pt idx="28082">
                  <c:v>33.426552052374028</c:v>
                </c:pt>
                <c:pt idx="28083">
                  <c:v>33.420322592852422</c:v>
                </c:pt>
                <c:pt idx="28084">
                  <c:v>33.414180462202609</c:v>
                </c:pt>
                <c:pt idx="28085">
                  <c:v>33.40775451271945</c:v>
                </c:pt>
                <c:pt idx="28086">
                  <c:v>33.40150322097989</c:v>
                </c:pt>
                <c:pt idx="28087">
                  <c:v>33.395331980706139</c:v>
                </c:pt>
                <c:pt idx="28088">
                  <c:v>33.388847811975118</c:v>
                </c:pt>
                <c:pt idx="28089">
                  <c:v>33.382640184671452</c:v>
                </c:pt>
                <c:pt idx="28090">
                  <c:v>33.376701821389162</c:v>
                </c:pt>
                <c:pt idx="28091">
                  <c:v>33.370763458106886</c:v>
                </c:pt>
                <c:pt idx="28092">
                  <c:v>33.364424837495527</c:v>
                </c:pt>
                <c:pt idx="28093">
                  <c:v>33.357998888012361</c:v>
                </c:pt>
                <c:pt idx="28094">
                  <c:v>33.351914976610416</c:v>
                </c:pt>
                <c:pt idx="28095">
                  <c:v>33.345758291148627</c:v>
                </c:pt>
                <c:pt idx="28096">
                  <c:v>33.339936366362075</c:v>
                </c:pt>
                <c:pt idx="28097">
                  <c:v>33.333648687592607</c:v>
                </c:pt>
                <c:pt idx="28098">
                  <c:v>33.327433782882956</c:v>
                </c:pt>
                <c:pt idx="28099">
                  <c:v>33.321393535916904</c:v>
                </c:pt>
                <c:pt idx="28100">
                  <c:v>33.315178631207267</c:v>
                </c:pt>
                <c:pt idx="28101">
                  <c:v>33.308883675031801</c:v>
                </c:pt>
                <c:pt idx="28102">
                  <c:v>33.302887092501649</c:v>
                </c:pt>
                <c:pt idx="28103">
                  <c:v>33.296388368958659</c:v>
                </c:pt>
                <c:pt idx="28104">
                  <c:v>33.290537334548176</c:v>
                </c:pt>
                <c:pt idx="28105">
                  <c:v>33.284540752018025</c:v>
                </c:pt>
                <c:pt idx="28106">
                  <c:v>33.278238518436581</c:v>
                </c:pt>
                <c:pt idx="28107">
                  <c:v>33.272329264778222</c:v>
                </c:pt>
                <c:pt idx="28108">
                  <c:v>33.265619496461724</c:v>
                </c:pt>
                <c:pt idx="28109">
                  <c:v>33.25936092731618</c:v>
                </c:pt>
                <c:pt idx="28110">
                  <c:v>33.252971364862937</c:v>
                </c:pt>
                <c:pt idx="28111">
                  <c:v>33.246829234213124</c:v>
                </c:pt>
                <c:pt idx="28112">
                  <c:v>33.240788987247072</c:v>
                </c:pt>
                <c:pt idx="28113">
                  <c:v>33.234486753665635</c:v>
                </c:pt>
                <c:pt idx="28114">
                  <c:v>33.22842467448163</c:v>
                </c:pt>
                <c:pt idx="28115">
                  <c:v>33.222115163494195</c:v>
                </c:pt>
                <c:pt idx="28116">
                  <c:v>33.216191355023881</c:v>
                </c:pt>
                <c:pt idx="28117">
                  <c:v>33.209991005126199</c:v>
                </c:pt>
                <c:pt idx="28118">
                  <c:v>33.203303069027648</c:v>
                </c:pt>
                <c:pt idx="28119">
                  <c:v>33.197502976459042</c:v>
                </c:pt>
                <c:pt idx="28120">
                  <c:v>33.191571890582743</c:v>
                </c:pt>
                <c:pt idx="28121">
                  <c:v>33.185509811398745</c:v>
                </c:pt>
                <c:pt idx="28122">
                  <c:v>33.179105694133533</c:v>
                </c:pt>
                <c:pt idx="28123">
                  <c:v>33.173487536714511</c:v>
                </c:pt>
                <c:pt idx="28124">
                  <c:v>33.167396347906582</c:v>
                </c:pt>
                <c:pt idx="28125">
                  <c:v>33.161188720602922</c:v>
                </c:pt>
                <c:pt idx="28126">
                  <c:v>33.155294021756532</c:v>
                </c:pt>
                <c:pt idx="28127">
                  <c:v>33.148831685243458</c:v>
                </c:pt>
                <c:pt idx="28128">
                  <c:v>33.142427567978245</c:v>
                </c:pt>
                <c:pt idx="28129">
                  <c:v>33.136372766200225</c:v>
                </c:pt>
                <c:pt idx="28130">
                  <c:v>33.130157861490588</c:v>
                </c:pt>
                <c:pt idx="28131">
                  <c:v>33.124321381892067</c:v>
                </c:pt>
                <c:pt idx="28132">
                  <c:v>33.118150141618315</c:v>
                </c:pt>
                <c:pt idx="28133">
                  <c:v>33.112022565780471</c:v>
                </c:pt>
                <c:pt idx="28134">
                  <c:v>33.105443790771666</c:v>
                </c:pt>
                <c:pt idx="28135">
                  <c:v>33.099301660121853</c:v>
                </c:pt>
                <c:pt idx="28136">
                  <c:v>33.093341464621616</c:v>
                </c:pt>
                <c:pt idx="28137">
                  <c:v>33.08717750175385</c:v>
                </c:pt>
                <c:pt idx="28138">
                  <c:v>33.081348299561313</c:v>
                </c:pt>
                <c:pt idx="28139">
                  <c:v>33.075446323308952</c:v>
                </c:pt>
                <c:pt idx="28140">
                  <c:v>33.068954877171933</c:v>
                </c:pt>
                <c:pt idx="28141">
                  <c:v>33.062361547351173</c:v>
                </c:pt>
                <c:pt idx="28142">
                  <c:v>33.05608842339366</c:v>
                </c:pt>
                <c:pt idx="28143">
                  <c:v>33.049975402367778</c:v>
                </c:pt>
                <c:pt idx="28144">
                  <c:v>33.043884213559835</c:v>
                </c:pt>
                <c:pt idx="28145">
                  <c:v>33.037996792119436</c:v>
                </c:pt>
                <c:pt idx="28146">
                  <c:v>33.0315635652303</c:v>
                </c:pt>
                <c:pt idx="28147">
                  <c:v>33.025385047550571</c:v>
                </c:pt>
                <c:pt idx="28148">
                  <c:v>33.019293858742635</c:v>
                </c:pt>
                <c:pt idx="28149">
                  <c:v>33.013377327678299</c:v>
                </c:pt>
                <c:pt idx="28150">
                  <c:v>33.007169700374639</c:v>
                </c:pt>
                <c:pt idx="28151">
                  <c:v>33.00087474419918</c:v>
                </c:pt>
                <c:pt idx="28152">
                  <c:v>32.994798110203213</c:v>
                </c:pt>
                <c:pt idx="28153">
                  <c:v>32.988495876621762</c:v>
                </c:pt>
                <c:pt idx="28154">
                  <c:v>32.981960766048864</c:v>
                </c:pt>
                <c:pt idx="28155">
                  <c:v>32.975571203595621</c:v>
                </c:pt>
                <c:pt idx="28156">
                  <c:v>32.969545511441531</c:v>
                </c:pt>
                <c:pt idx="28157">
                  <c:v>32.963527096693433</c:v>
                </c:pt>
                <c:pt idx="28158">
                  <c:v>32.957596010817127</c:v>
                </c:pt>
                <c:pt idx="28159">
                  <c:v>32.95151209941519</c:v>
                </c:pt>
                <c:pt idx="28160">
                  <c:v>32.945581013538884</c:v>
                </c:pt>
                <c:pt idx="28161">
                  <c:v>32.939620818038648</c:v>
                </c:pt>
                <c:pt idx="28162">
                  <c:v>32.933384081111058</c:v>
                </c:pt>
                <c:pt idx="28163">
                  <c:v>32.927016350875768</c:v>
                </c:pt>
                <c:pt idx="28164">
                  <c:v>32.920888775037909</c:v>
                </c:pt>
                <c:pt idx="28165">
                  <c:v>32.91475392179408</c:v>
                </c:pt>
                <c:pt idx="28166">
                  <c:v>32.908859222947697</c:v>
                </c:pt>
                <c:pt idx="28167">
                  <c:v>32.902593376396169</c:v>
                </c:pt>
                <c:pt idx="28168">
                  <c:v>32.896043711011295</c:v>
                </c:pt>
                <c:pt idx="28169">
                  <c:v>32.890119902540981</c:v>
                </c:pt>
                <c:pt idx="28170">
                  <c:v>32.883854055989445</c:v>
                </c:pt>
                <c:pt idx="28171">
                  <c:v>32.877471770942194</c:v>
                </c:pt>
                <c:pt idx="28172">
                  <c:v>32.871562517283834</c:v>
                </c:pt>
                <c:pt idx="28173">
                  <c:v>32.866002579112681</c:v>
                </c:pt>
                <c:pt idx="28174">
                  <c:v>32.859896835492783</c:v>
                </c:pt>
                <c:pt idx="28175">
                  <c:v>32.853361724919878</c:v>
                </c:pt>
                <c:pt idx="28176">
                  <c:v>32.846957607654666</c:v>
                </c:pt>
                <c:pt idx="28177">
                  <c:v>32.840866418846737</c:v>
                </c:pt>
                <c:pt idx="28178">
                  <c:v>32.835197319585824</c:v>
                </c:pt>
                <c:pt idx="28179">
                  <c:v>32.828807757132587</c:v>
                </c:pt>
                <c:pt idx="28180">
                  <c:v>32.82297855494005</c:v>
                </c:pt>
                <c:pt idx="28181">
                  <c:v>32.816698153576553</c:v>
                </c:pt>
                <c:pt idx="28182">
                  <c:v>32.810315868529287</c:v>
                </c:pt>
                <c:pt idx="28183">
                  <c:v>32.804523053366673</c:v>
                </c:pt>
                <c:pt idx="28184">
                  <c:v>32.798264484221122</c:v>
                </c:pt>
                <c:pt idx="28185">
                  <c:v>32.792297011314908</c:v>
                </c:pt>
                <c:pt idx="28186">
                  <c:v>32.786489641340324</c:v>
                </c:pt>
                <c:pt idx="28187">
                  <c:v>32.780209239976834</c:v>
                </c:pt>
                <c:pt idx="28188">
                  <c:v>32.774045277109067</c:v>
                </c:pt>
                <c:pt idx="28189">
                  <c:v>32.767801262775485</c:v>
                </c:pt>
                <c:pt idx="28190">
                  <c:v>32.761695519155587</c:v>
                </c:pt>
                <c:pt idx="28191">
                  <c:v>32.75541511779209</c:v>
                </c:pt>
                <c:pt idx="28192">
                  <c:v>32.748996445714916</c:v>
                </c:pt>
                <c:pt idx="28193">
                  <c:v>32.742774263599287</c:v>
                </c:pt>
                <c:pt idx="28194">
                  <c:v>32.736508417047759</c:v>
                </c:pt>
                <c:pt idx="28195">
                  <c:v>32.730642827825299</c:v>
                </c:pt>
                <c:pt idx="28196">
                  <c:v>32.724464310145571</c:v>
                </c:pt>
                <c:pt idx="28197">
                  <c:v>32.718249405435927</c:v>
                </c:pt>
                <c:pt idx="28198">
                  <c:v>32.711969004072436</c:v>
                </c:pt>
                <c:pt idx="28199">
                  <c:v>32.705943311918354</c:v>
                </c:pt>
                <c:pt idx="28200">
                  <c:v>32.699823013486487</c:v>
                </c:pt>
                <c:pt idx="28201">
                  <c:v>32.693731824678558</c:v>
                </c:pt>
                <c:pt idx="28202">
                  <c:v>32.688004506169783</c:v>
                </c:pt>
                <c:pt idx="28203">
                  <c:v>32.681433008566962</c:v>
                </c:pt>
                <c:pt idx="28204">
                  <c:v>32.675414593818864</c:v>
                </c:pt>
                <c:pt idx="28205">
                  <c:v>32.669585391626327</c:v>
                </c:pt>
                <c:pt idx="28206">
                  <c:v>32.663617918720107</c:v>
                </c:pt>
                <c:pt idx="28207">
                  <c:v>32.657461233258331</c:v>
                </c:pt>
                <c:pt idx="28208">
                  <c:v>32.65146465072818</c:v>
                </c:pt>
                <c:pt idx="28209">
                  <c:v>32.645460790792043</c:v>
                </c:pt>
                <c:pt idx="28210">
                  <c:v>32.6390275639029</c:v>
                </c:pt>
                <c:pt idx="28211">
                  <c:v>32.632732607727441</c:v>
                </c:pt>
                <c:pt idx="28212">
                  <c:v>32.626190219748544</c:v>
                </c:pt>
                <c:pt idx="28213">
                  <c:v>32.620288243496184</c:v>
                </c:pt>
                <c:pt idx="28214">
                  <c:v>32.613884126230971</c:v>
                </c:pt>
                <c:pt idx="28215">
                  <c:v>32.608098588474334</c:v>
                </c:pt>
                <c:pt idx="28216">
                  <c:v>32.601832741922806</c:v>
                </c:pt>
                <c:pt idx="28217">
                  <c:v>32.595996262324284</c:v>
                </c:pt>
                <c:pt idx="28218">
                  <c:v>32.589854131674471</c:v>
                </c:pt>
                <c:pt idx="28219">
                  <c:v>32.583806607302442</c:v>
                </c:pt>
                <c:pt idx="28220">
                  <c:v>32.577613534810745</c:v>
                </c:pt>
                <c:pt idx="28221">
                  <c:v>32.571478681566909</c:v>
                </c:pt>
                <c:pt idx="28222">
                  <c:v>32.56534382832308</c:v>
                </c:pt>
                <c:pt idx="28223">
                  <c:v>32.559056149553598</c:v>
                </c:pt>
                <c:pt idx="28224">
                  <c:v>32.552943128527716</c:v>
                </c:pt>
                <c:pt idx="28225">
                  <c:v>32.54662634013431</c:v>
                </c:pt>
                <c:pt idx="28226">
                  <c:v>32.540695254258004</c:v>
                </c:pt>
                <c:pt idx="28227">
                  <c:v>32.534509459172298</c:v>
                </c:pt>
                <c:pt idx="28228">
                  <c:v>32.528316386680601</c:v>
                </c:pt>
                <c:pt idx="28229">
                  <c:v>32.522421687834211</c:v>
                </c:pt>
                <c:pt idx="28230">
                  <c:v>32.516134009064736</c:v>
                </c:pt>
                <c:pt idx="28231">
                  <c:v>32.510050097662791</c:v>
                </c:pt>
                <c:pt idx="28232">
                  <c:v>32.503937076636909</c:v>
                </c:pt>
                <c:pt idx="28233">
                  <c:v>32.497765836363158</c:v>
                </c:pt>
                <c:pt idx="28234">
                  <c:v>32.49157276387146</c:v>
                </c:pt>
                <c:pt idx="28235">
                  <c:v>32.485263252884032</c:v>
                </c:pt>
                <c:pt idx="28236">
                  <c:v>32.479004683738488</c:v>
                </c:pt>
                <c:pt idx="28237">
                  <c:v>32.473444745567328</c:v>
                </c:pt>
                <c:pt idx="28238">
                  <c:v>32.467171621609822</c:v>
                </c:pt>
                <c:pt idx="28239">
                  <c:v>32.461109542425817</c:v>
                </c:pt>
                <c:pt idx="28240">
                  <c:v>32.454931024746095</c:v>
                </c:pt>
                <c:pt idx="28241">
                  <c:v>32.448890777780036</c:v>
                </c:pt>
                <c:pt idx="28242">
                  <c:v>32.442901472655869</c:v>
                </c:pt>
                <c:pt idx="28243">
                  <c:v>32.437014051215471</c:v>
                </c:pt>
                <c:pt idx="28244">
                  <c:v>32.430369779552812</c:v>
                </c:pt>
                <c:pt idx="28245">
                  <c:v>32.424380474428652</c:v>
                </c:pt>
                <c:pt idx="28246">
                  <c:v>32.418289285620716</c:v>
                </c:pt>
                <c:pt idx="28247">
                  <c:v>32.412270870872618</c:v>
                </c:pt>
                <c:pt idx="28248">
                  <c:v>32.406143295034774</c:v>
                </c:pt>
                <c:pt idx="28249">
                  <c:v>32.399695513333661</c:v>
                </c:pt>
                <c:pt idx="28250">
                  <c:v>32.393538827871879</c:v>
                </c:pt>
                <c:pt idx="28251">
                  <c:v>32.387753290115242</c:v>
                </c:pt>
                <c:pt idx="28252">
                  <c:v>32.38193136532869</c:v>
                </c:pt>
                <c:pt idx="28253">
                  <c:v>32.376043943888291</c:v>
                </c:pt>
                <c:pt idx="28254">
                  <c:v>32.369567052563248</c:v>
                </c:pt>
                <c:pt idx="28255">
                  <c:v>32.363104716050174</c:v>
                </c:pt>
                <c:pt idx="28256">
                  <c:v>32.357501113443114</c:v>
                </c:pt>
                <c:pt idx="28257">
                  <c:v>32.351373537605269</c:v>
                </c:pt>
                <c:pt idx="28258">
                  <c:v>32.344998529963988</c:v>
                </c:pt>
                <c:pt idx="28259">
                  <c:v>32.338972837809905</c:v>
                </c:pt>
                <c:pt idx="28260">
                  <c:v>32.332437727237</c:v>
                </c:pt>
                <c:pt idx="28261">
                  <c:v>32.326586692826517</c:v>
                </c:pt>
                <c:pt idx="28262">
                  <c:v>32.320415452552773</c:v>
                </c:pt>
                <c:pt idx="28263">
                  <c:v>32.314491644082452</c:v>
                </c:pt>
                <c:pt idx="28264">
                  <c:v>32.308524171176231</c:v>
                </c:pt>
                <c:pt idx="28265">
                  <c:v>32.302389317932402</c:v>
                </c:pt>
                <c:pt idx="28266">
                  <c:v>32.296370903184304</c:v>
                </c:pt>
                <c:pt idx="28267">
                  <c:v>32.290119611444737</c:v>
                </c:pt>
                <c:pt idx="28268">
                  <c:v>32.284050254854755</c:v>
                </c:pt>
                <c:pt idx="28269">
                  <c:v>32.277602473153649</c:v>
                </c:pt>
                <c:pt idx="28270">
                  <c:v>32.271387568444005</c:v>
                </c:pt>
                <c:pt idx="28271">
                  <c:v>32.265034393020677</c:v>
                </c:pt>
                <c:pt idx="28272">
                  <c:v>32.259037810490526</c:v>
                </c:pt>
                <c:pt idx="28273">
                  <c:v>32.253244995327904</c:v>
                </c:pt>
                <c:pt idx="28274">
                  <c:v>32.247335741669552</c:v>
                </c:pt>
                <c:pt idx="28275">
                  <c:v>32.241542926506931</c:v>
                </c:pt>
                <c:pt idx="28276">
                  <c:v>32.23561911803661</c:v>
                </c:pt>
                <c:pt idx="28277">
                  <c:v>32.229549761446627</c:v>
                </c:pt>
                <c:pt idx="28278">
                  <c:v>32.223276637489121</c:v>
                </c:pt>
                <c:pt idx="28279">
                  <c:v>32.216348546993117</c:v>
                </c:pt>
                <c:pt idx="28280">
                  <c:v>32.210162751907404</c:v>
                </c:pt>
                <c:pt idx="28281">
                  <c:v>32.204115227535375</c:v>
                </c:pt>
                <c:pt idx="28282">
                  <c:v>32.197529175120579</c:v>
                </c:pt>
                <c:pt idx="28283">
                  <c:v>32.191743637363942</c:v>
                </c:pt>
                <c:pt idx="28284">
                  <c:v>32.185419571564552</c:v>
                </c:pt>
                <c:pt idx="28285">
                  <c:v>32.179568537154069</c:v>
                </c:pt>
                <c:pt idx="28286">
                  <c:v>32.17355012240597</c:v>
                </c:pt>
                <c:pt idx="28287">
                  <c:v>32.167633591341634</c:v>
                </c:pt>
                <c:pt idx="28288">
                  <c:v>32.161797111743113</c:v>
                </c:pt>
                <c:pt idx="28289">
                  <c:v>32.155785974400999</c:v>
                </c:pt>
                <c:pt idx="28290">
                  <c:v>32.149760282246909</c:v>
                </c:pt>
                <c:pt idx="28291">
                  <c:v>32.143247003891958</c:v>
                </c:pt>
                <c:pt idx="28292">
                  <c:v>32.136864718844691</c:v>
                </c:pt>
                <c:pt idx="28293">
                  <c:v>32.130839026690609</c:v>
                </c:pt>
                <c:pt idx="28294">
                  <c:v>32.124769670100633</c:v>
                </c:pt>
                <c:pt idx="28295">
                  <c:v>32.118802197194412</c:v>
                </c:pt>
                <c:pt idx="28296">
                  <c:v>32.112834724288199</c:v>
                </c:pt>
                <c:pt idx="28297">
                  <c:v>32.106430607022986</c:v>
                </c:pt>
                <c:pt idx="28298">
                  <c:v>32.100070154193681</c:v>
                </c:pt>
                <c:pt idx="28299">
                  <c:v>32.094044462039598</c:v>
                </c:pt>
                <c:pt idx="28300">
                  <c:v>32.087873221765847</c:v>
                </c:pt>
                <c:pt idx="28301">
                  <c:v>32.081672871868172</c:v>
                </c:pt>
                <c:pt idx="28302">
                  <c:v>32.075559850842289</c:v>
                </c:pt>
                <c:pt idx="28303">
                  <c:v>32.068791863277916</c:v>
                </c:pt>
                <c:pt idx="28304">
                  <c:v>32.062649732628103</c:v>
                </c:pt>
                <c:pt idx="28305">
                  <c:v>32.056638595285989</c:v>
                </c:pt>
                <c:pt idx="28306">
                  <c:v>32.050751173845583</c:v>
                </c:pt>
                <c:pt idx="28307">
                  <c:v>32.044994745712877</c:v>
                </c:pt>
                <c:pt idx="28308">
                  <c:v>32.039129156490425</c:v>
                </c:pt>
                <c:pt idx="28309">
                  <c:v>32.032914251780781</c:v>
                </c:pt>
                <c:pt idx="28310">
                  <c:v>32.026757566318999</c:v>
                </c:pt>
                <c:pt idx="28311">
                  <c:v>32.020615435669185</c:v>
                </c:pt>
                <c:pt idx="28312">
                  <c:v>32.014604298327072</c:v>
                </c:pt>
                <c:pt idx="28313">
                  <c:v>32.00852038692512</c:v>
                </c:pt>
                <c:pt idx="28314">
                  <c:v>32.002523804394968</c:v>
                </c:pt>
                <c:pt idx="28315">
                  <c:v>31.996607273330635</c:v>
                </c:pt>
                <c:pt idx="28316">
                  <c:v>31.990938174069726</c:v>
                </c:pt>
                <c:pt idx="28317">
                  <c:v>31.98478148860795</c:v>
                </c:pt>
                <c:pt idx="28318">
                  <c:v>31.978435590590603</c:v>
                </c:pt>
                <c:pt idx="28319">
                  <c:v>31.972373511406605</c:v>
                </c:pt>
                <c:pt idx="28320">
                  <c:v>31.966471535154241</c:v>
                </c:pt>
                <c:pt idx="28321">
                  <c:v>31.960183856384759</c:v>
                </c:pt>
                <c:pt idx="28322">
                  <c:v>31.953983506487077</c:v>
                </c:pt>
                <c:pt idx="28323">
                  <c:v>31.947492060350068</c:v>
                </c:pt>
                <c:pt idx="28324">
                  <c:v>31.941611916315647</c:v>
                </c:pt>
                <c:pt idx="28325">
                  <c:v>31.935899152618845</c:v>
                </c:pt>
                <c:pt idx="28326">
                  <c:v>31.929422261293805</c:v>
                </c:pt>
                <c:pt idx="28327">
                  <c:v>31.923374736921772</c:v>
                </c:pt>
                <c:pt idx="28328">
                  <c:v>31.917392709203586</c:v>
                </c:pt>
                <c:pt idx="28329">
                  <c:v>31.911352462237542</c:v>
                </c:pt>
                <c:pt idx="28330">
                  <c:v>31.904890125724467</c:v>
                </c:pt>
                <c:pt idx="28331">
                  <c:v>31.898798936916528</c:v>
                </c:pt>
                <c:pt idx="28332">
                  <c:v>31.892518535553037</c:v>
                </c:pt>
                <c:pt idx="28333">
                  <c:v>31.886580172270758</c:v>
                </c:pt>
                <c:pt idx="28334">
                  <c:v>31.880649086394452</c:v>
                </c:pt>
                <c:pt idx="28335">
                  <c:v>31.874732555330116</c:v>
                </c:pt>
                <c:pt idx="28336">
                  <c:v>31.868357547688841</c:v>
                </c:pt>
                <c:pt idx="28337">
                  <c:v>31.862288191098859</c:v>
                </c:pt>
                <c:pt idx="28338">
                  <c:v>31.856320718192642</c:v>
                </c:pt>
                <c:pt idx="28339">
                  <c:v>31.850418741940274</c:v>
                </c:pt>
                <c:pt idx="28340">
                  <c:v>31.843920018397281</c:v>
                </c:pt>
                <c:pt idx="28341">
                  <c:v>31.837676004063702</c:v>
                </c:pt>
                <c:pt idx="28342">
                  <c:v>31.831715808563466</c:v>
                </c:pt>
                <c:pt idx="28343">
                  <c:v>31.825726503439306</c:v>
                </c:pt>
                <c:pt idx="28344">
                  <c:v>31.819802694968985</c:v>
                </c:pt>
                <c:pt idx="28345">
                  <c:v>31.813857054280714</c:v>
                </c:pt>
                <c:pt idx="28346">
                  <c:v>31.807765865472781</c:v>
                </c:pt>
                <c:pt idx="28347">
                  <c:v>31.801674676664852</c:v>
                </c:pt>
                <c:pt idx="28348">
                  <c:v>31.795510713797086</c:v>
                </c:pt>
                <c:pt idx="28349">
                  <c:v>31.789514131266937</c:v>
                </c:pt>
                <c:pt idx="28350">
                  <c:v>31.783233729903436</c:v>
                </c:pt>
                <c:pt idx="28351">
                  <c:v>31.777164373313461</c:v>
                </c:pt>
                <c:pt idx="28352">
                  <c:v>31.771073184505529</c:v>
                </c:pt>
                <c:pt idx="28353">
                  <c:v>31.765025660133496</c:v>
                </c:pt>
                <c:pt idx="28354">
                  <c:v>31.758716149146071</c:v>
                </c:pt>
                <c:pt idx="28355">
                  <c:v>31.752705011803954</c:v>
                </c:pt>
                <c:pt idx="28356">
                  <c:v>31.746577435966099</c:v>
                </c:pt>
                <c:pt idx="28357">
                  <c:v>31.740551743812016</c:v>
                </c:pt>
                <c:pt idx="28358">
                  <c:v>31.734380503538272</c:v>
                </c:pt>
                <c:pt idx="28359">
                  <c:v>31.72835481138419</c:v>
                </c:pt>
                <c:pt idx="28360">
                  <c:v>31.722190848516423</c:v>
                </c:pt>
                <c:pt idx="28361">
                  <c:v>31.716106937114478</c:v>
                </c:pt>
                <c:pt idx="28362">
                  <c:v>31.709928419434753</c:v>
                </c:pt>
                <c:pt idx="28363">
                  <c:v>31.703771733972967</c:v>
                </c:pt>
                <c:pt idx="28364">
                  <c:v>31.697418558549639</c:v>
                </c:pt>
                <c:pt idx="28365">
                  <c:v>31.691603911169068</c:v>
                </c:pt>
                <c:pt idx="28366">
                  <c:v>31.68554183198507</c:v>
                </c:pt>
                <c:pt idx="28367">
                  <c:v>31.679523417236972</c:v>
                </c:pt>
                <c:pt idx="28368">
                  <c:v>31.673381286587155</c:v>
                </c:pt>
                <c:pt idx="28369">
                  <c:v>31.667661245484368</c:v>
                </c:pt>
                <c:pt idx="28370">
                  <c:v>31.661591888894385</c:v>
                </c:pt>
                <c:pt idx="28371">
                  <c:v>31.655376984184734</c:v>
                </c:pt>
                <c:pt idx="28372">
                  <c:v>31.648987421731501</c:v>
                </c:pt>
                <c:pt idx="28373">
                  <c:v>31.643354709500503</c:v>
                </c:pt>
                <c:pt idx="28374">
                  <c:v>31.637329017346428</c:v>
                </c:pt>
                <c:pt idx="28375">
                  <c:v>31.631405208876107</c:v>
                </c:pt>
                <c:pt idx="28376">
                  <c:v>31.624870098303198</c:v>
                </c:pt>
                <c:pt idx="28377">
                  <c:v>31.618480535849951</c:v>
                </c:pt>
                <c:pt idx="28378">
                  <c:v>31.612309295576214</c:v>
                </c:pt>
                <c:pt idx="28379">
                  <c:v>31.605832404251171</c:v>
                </c:pt>
                <c:pt idx="28380">
                  <c:v>31.600177859802226</c:v>
                </c:pt>
                <c:pt idx="28381">
                  <c:v>31.594494205729358</c:v>
                </c:pt>
                <c:pt idx="28382">
                  <c:v>31.588584952071002</c:v>
                </c:pt>
                <c:pt idx="28383">
                  <c:v>31.582828523938293</c:v>
                </c:pt>
                <c:pt idx="28384">
                  <c:v>31.576519012950872</c:v>
                </c:pt>
                <c:pt idx="28385">
                  <c:v>31.570595204480551</c:v>
                </c:pt>
                <c:pt idx="28386">
                  <c:v>31.564191087215342</c:v>
                </c:pt>
                <c:pt idx="28387">
                  <c:v>31.557917963257832</c:v>
                </c:pt>
                <c:pt idx="28388">
                  <c:v>31.552037819223411</c:v>
                </c:pt>
                <c:pt idx="28389">
                  <c:v>31.546099455941128</c:v>
                </c:pt>
                <c:pt idx="28390">
                  <c:v>31.539848164201565</c:v>
                </c:pt>
                <c:pt idx="28391">
                  <c:v>31.534048071632959</c:v>
                </c:pt>
                <c:pt idx="28392">
                  <c:v>31.528058766508799</c:v>
                </c:pt>
                <c:pt idx="28393">
                  <c:v>31.521945745482917</c:v>
                </c:pt>
                <c:pt idx="28394">
                  <c:v>31.515665344119419</c:v>
                </c:pt>
                <c:pt idx="28395">
                  <c:v>31.509945303016629</c:v>
                </c:pt>
                <c:pt idx="28396">
                  <c:v>31.503701288683043</c:v>
                </c:pt>
                <c:pt idx="28397">
                  <c:v>31.497588267657171</c:v>
                </c:pt>
                <c:pt idx="28398">
                  <c:v>31.49103860227229</c:v>
                </c:pt>
                <c:pt idx="28399">
                  <c:v>31.484765478314785</c:v>
                </c:pt>
                <c:pt idx="28400">
                  <c:v>31.479016327588059</c:v>
                </c:pt>
                <c:pt idx="28401">
                  <c:v>31.473245344643392</c:v>
                </c:pt>
                <c:pt idx="28402">
                  <c:v>31.467285149143159</c:v>
                </c:pt>
                <c:pt idx="28403">
                  <c:v>31.460830090036062</c:v>
                </c:pt>
                <c:pt idx="28404">
                  <c:v>31.454957223407625</c:v>
                </c:pt>
                <c:pt idx="28405">
                  <c:v>31.448705931668069</c:v>
                </c:pt>
                <c:pt idx="28406">
                  <c:v>31.442498304364403</c:v>
                </c:pt>
                <c:pt idx="28407">
                  <c:v>31.436166961159028</c:v>
                </c:pt>
                <c:pt idx="28408">
                  <c:v>31.430068494945111</c:v>
                </c:pt>
                <c:pt idx="28409">
                  <c:v>31.424457614932074</c:v>
                </c:pt>
                <c:pt idx="28410">
                  <c:v>31.418701186799368</c:v>
                </c:pt>
                <c:pt idx="28411">
                  <c:v>31.412355288782024</c:v>
                </c:pt>
                <c:pt idx="28412">
                  <c:v>31.406133106666388</c:v>
                </c:pt>
                <c:pt idx="28413">
                  <c:v>31.400100137106328</c:v>
                </c:pt>
                <c:pt idx="28414">
                  <c:v>31.39397256126848</c:v>
                </c:pt>
                <c:pt idx="28415">
                  <c:v>31.387946869114398</c:v>
                </c:pt>
                <c:pt idx="28416">
                  <c:v>31.382037615456042</c:v>
                </c:pt>
                <c:pt idx="28417">
                  <c:v>31.376106529579744</c:v>
                </c:pt>
                <c:pt idx="28418">
                  <c:v>31.369877070058127</c:v>
                </c:pt>
                <c:pt idx="28419">
                  <c:v>31.363756771626267</c:v>
                </c:pt>
                <c:pt idx="28420">
                  <c:v>31.357294435113186</c:v>
                </c:pt>
                <c:pt idx="28421">
                  <c:v>31.351472510326634</c:v>
                </c:pt>
                <c:pt idx="28422">
                  <c:v>31.345475927796485</c:v>
                </c:pt>
                <c:pt idx="28423">
                  <c:v>31.339246468274879</c:v>
                </c:pt>
                <c:pt idx="28424">
                  <c:v>31.332995176535309</c:v>
                </c:pt>
                <c:pt idx="28425">
                  <c:v>31.326845768479515</c:v>
                </c:pt>
                <c:pt idx="28426">
                  <c:v>31.320820076325429</c:v>
                </c:pt>
                <c:pt idx="28427">
                  <c:v>31.315201918906411</c:v>
                </c:pt>
                <c:pt idx="28428">
                  <c:v>31.30923444600019</c:v>
                </c:pt>
                <c:pt idx="28429">
                  <c:v>31.302866715764893</c:v>
                </c:pt>
                <c:pt idx="28430">
                  <c:v>31.29690652026466</c:v>
                </c:pt>
                <c:pt idx="28431">
                  <c:v>31.291142814725976</c:v>
                </c:pt>
                <c:pt idx="28432">
                  <c:v>31.285109845165906</c:v>
                </c:pt>
                <c:pt idx="28433">
                  <c:v>31.279164204477638</c:v>
                </c:pt>
                <c:pt idx="28434">
                  <c:v>31.273022073827828</c:v>
                </c:pt>
                <c:pt idx="28435">
                  <c:v>31.266981826861777</c:v>
                </c:pt>
                <c:pt idx="28436">
                  <c:v>31.260679593280333</c:v>
                </c:pt>
                <c:pt idx="28437">
                  <c:v>31.254501075600601</c:v>
                </c:pt>
                <c:pt idx="28438">
                  <c:v>31.248504493070449</c:v>
                </c:pt>
                <c:pt idx="28439">
                  <c:v>31.242704400501854</c:v>
                </c:pt>
                <c:pt idx="28440">
                  <c:v>31.236824256467433</c:v>
                </c:pt>
                <c:pt idx="28441">
                  <c:v>31.230558409915897</c:v>
                </c:pt>
                <c:pt idx="28442">
                  <c:v>31.22427800855241</c:v>
                </c:pt>
                <c:pt idx="28443">
                  <c:v>31.218106768278659</c:v>
                </c:pt>
                <c:pt idx="28444">
                  <c:v>31.212255733868172</c:v>
                </c:pt>
                <c:pt idx="28445">
                  <c:v>31.206441086487601</c:v>
                </c:pt>
                <c:pt idx="28446">
                  <c:v>31.200087911064273</c:v>
                </c:pt>
                <c:pt idx="28447">
                  <c:v>31.193873006354632</c:v>
                </c:pt>
                <c:pt idx="28448">
                  <c:v>31.187934643072346</c:v>
                </c:pt>
                <c:pt idx="28449">
                  <c:v>31.182352872683239</c:v>
                </c:pt>
                <c:pt idx="28450">
                  <c:v>31.176072471319738</c:v>
                </c:pt>
                <c:pt idx="28451">
                  <c:v>31.170024946947706</c:v>
                </c:pt>
                <c:pt idx="28452">
                  <c:v>31.163497113780782</c:v>
                </c:pt>
                <c:pt idx="28453">
                  <c:v>31.157478699032687</c:v>
                </c:pt>
                <c:pt idx="28454">
                  <c:v>31.151322013570908</c:v>
                </c:pt>
                <c:pt idx="28455">
                  <c:v>31.145463701754434</c:v>
                </c:pt>
                <c:pt idx="28456">
                  <c:v>31.139321571104624</c:v>
                </c:pt>
                <c:pt idx="28457">
                  <c:v>31.133281324138572</c:v>
                </c:pt>
                <c:pt idx="28458">
                  <c:v>31.12714647089474</c:v>
                </c:pt>
                <c:pt idx="28459">
                  <c:v>31.120946120997061</c:v>
                </c:pt>
                <c:pt idx="28460">
                  <c:v>31.114884041813063</c:v>
                </c:pt>
                <c:pt idx="28461">
                  <c:v>31.109222219958138</c:v>
                </c:pt>
                <c:pt idx="28462">
                  <c:v>31.103807829906643</c:v>
                </c:pt>
                <c:pt idx="28463">
                  <c:v>31.097127171214073</c:v>
                </c:pt>
                <c:pt idx="28464">
                  <c:v>31.090752163572798</c:v>
                </c:pt>
                <c:pt idx="28465">
                  <c:v>31.084755581042643</c:v>
                </c:pt>
                <c:pt idx="28466">
                  <c:v>31.078715334076602</c:v>
                </c:pt>
                <c:pt idx="28467">
                  <c:v>31.0725659260208</c:v>
                </c:pt>
                <c:pt idx="28468">
                  <c:v>31.066460182400903</c:v>
                </c:pt>
                <c:pt idx="28469">
                  <c:v>31.060449045058785</c:v>
                </c:pt>
                <c:pt idx="28470">
                  <c:v>31.05469989433206</c:v>
                </c:pt>
                <c:pt idx="28471">
                  <c:v>31.049081736913042</c:v>
                </c:pt>
                <c:pt idx="28472">
                  <c:v>31.042735838895695</c:v>
                </c:pt>
                <c:pt idx="28473">
                  <c:v>31.036659204899731</c:v>
                </c:pt>
                <c:pt idx="28474">
                  <c:v>31.030939163796941</c:v>
                </c:pt>
                <c:pt idx="28475">
                  <c:v>31.024695149463362</c:v>
                </c:pt>
                <c:pt idx="28476">
                  <c:v>31.018734953963129</c:v>
                </c:pt>
                <c:pt idx="28477">
                  <c:v>31.012330836697917</c:v>
                </c:pt>
                <c:pt idx="28478">
                  <c:v>31.006072267552376</c:v>
                </c:pt>
                <c:pt idx="28479">
                  <c:v>31.00013390427009</c:v>
                </c:pt>
                <c:pt idx="28480">
                  <c:v>30.994130044333957</c:v>
                </c:pt>
                <c:pt idx="28481">
                  <c:v>30.987791423722594</c:v>
                </c:pt>
                <c:pt idx="28482">
                  <c:v>30.981314532397551</c:v>
                </c:pt>
                <c:pt idx="28483">
                  <c:v>30.975594491294768</c:v>
                </c:pt>
                <c:pt idx="28484">
                  <c:v>30.969656128012481</c:v>
                </c:pt>
                <c:pt idx="28485">
                  <c:v>30.963426668490868</c:v>
                </c:pt>
                <c:pt idx="28486">
                  <c:v>30.957488305208582</c:v>
                </c:pt>
                <c:pt idx="28487">
                  <c:v>30.952103024781024</c:v>
                </c:pt>
                <c:pt idx="28488">
                  <c:v>30.9463102096184</c:v>
                </c:pt>
                <c:pt idx="28489">
                  <c:v>30.939949756789094</c:v>
                </c:pt>
                <c:pt idx="28490">
                  <c:v>30.933763961703377</c:v>
                </c:pt>
                <c:pt idx="28491">
                  <c:v>30.927905649886906</c:v>
                </c:pt>
                <c:pt idx="28492">
                  <c:v>30.921683467771281</c:v>
                </c:pt>
                <c:pt idx="28493">
                  <c:v>30.915788768924891</c:v>
                </c:pt>
                <c:pt idx="28494">
                  <c:v>30.909704857522946</c:v>
                </c:pt>
                <c:pt idx="28495">
                  <c:v>30.903417178753468</c:v>
                </c:pt>
                <c:pt idx="28496">
                  <c:v>30.897384209193401</c:v>
                </c:pt>
                <c:pt idx="28497">
                  <c:v>30.891249355949569</c:v>
                </c:pt>
                <c:pt idx="28498">
                  <c:v>30.885310992667282</c:v>
                </c:pt>
                <c:pt idx="28499">
                  <c:v>30.879438126038846</c:v>
                </c:pt>
                <c:pt idx="28500">
                  <c:v>30.873201389111248</c:v>
                </c:pt>
                <c:pt idx="28501">
                  <c:v>30.866928265153742</c:v>
                </c:pt>
                <c:pt idx="28502">
                  <c:v>30.860844353751787</c:v>
                </c:pt>
                <c:pt idx="28503">
                  <c:v>30.854709500507958</c:v>
                </c:pt>
                <c:pt idx="28504">
                  <c:v>30.848953072375256</c:v>
                </c:pt>
                <c:pt idx="28505">
                  <c:v>30.842992876875019</c:v>
                </c:pt>
                <c:pt idx="28506">
                  <c:v>30.836989016938887</c:v>
                </c:pt>
                <c:pt idx="28507">
                  <c:v>30.83129808546003</c:v>
                </c:pt>
                <c:pt idx="28508">
                  <c:v>30.825214174058086</c:v>
                </c:pt>
                <c:pt idx="28509">
                  <c:v>30.818722727921077</c:v>
                </c:pt>
                <c:pt idx="28510">
                  <c:v>30.81262426170716</c:v>
                </c:pt>
                <c:pt idx="28511">
                  <c:v>30.807166207219765</c:v>
                </c:pt>
                <c:pt idx="28512">
                  <c:v>30.800863973638322</c:v>
                </c:pt>
                <c:pt idx="28513">
                  <c:v>30.794932887762023</c:v>
                </c:pt>
                <c:pt idx="28514">
                  <c:v>30.788441441625015</c:v>
                </c:pt>
                <c:pt idx="28515">
                  <c:v>30.782830561611966</c:v>
                </c:pt>
                <c:pt idx="28516">
                  <c:v>30.776564715060445</c:v>
                </c:pt>
                <c:pt idx="28517">
                  <c:v>30.770539022906362</c:v>
                </c:pt>
                <c:pt idx="28518">
                  <c:v>30.76473893033776</c:v>
                </c:pt>
                <c:pt idx="28519">
                  <c:v>30.758764180025555</c:v>
                </c:pt>
                <c:pt idx="28520">
                  <c:v>30.752833094149256</c:v>
                </c:pt>
                <c:pt idx="28521">
                  <c:v>30.746858343837051</c:v>
                </c:pt>
                <c:pt idx="28522">
                  <c:v>30.741029141644518</c:v>
                </c:pt>
                <c:pt idx="28523">
                  <c:v>30.735076223550266</c:v>
                </c:pt>
                <c:pt idx="28524">
                  <c:v>30.728512003353426</c:v>
                </c:pt>
                <c:pt idx="28525">
                  <c:v>30.722166105336079</c:v>
                </c:pt>
                <c:pt idx="28526">
                  <c:v>30.716497006075176</c:v>
                </c:pt>
                <c:pt idx="28527">
                  <c:v>30.710827906814274</c:v>
                </c:pt>
                <c:pt idx="28528">
                  <c:v>30.704489286202914</c:v>
                </c:pt>
                <c:pt idx="28529">
                  <c:v>30.698332600741129</c:v>
                </c:pt>
                <c:pt idx="28530">
                  <c:v>30.692394237458842</c:v>
                </c:pt>
                <c:pt idx="28531">
                  <c:v>30.68661597710819</c:v>
                </c:pt>
                <c:pt idx="28532">
                  <c:v>30.680532065706245</c:v>
                </c:pt>
                <c:pt idx="28533">
                  <c:v>30.674164335470945</c:v>
                </c:pt>
                <c:pt idx="28534">
                  <c:v>30.668728113201503</c:v>
                </c:pt>
                <c:pt idx="28535">
                  <c:v>30.662986239880762</c:v>
                </c:pt>
                <c:pt idx="28536">
                  <c:v>30.656698561111291</c:v>
                </c:pt>
                <c:pt idx="28537">
                  <c:v>30.651138622940127</c:v>
                </c:pt>
                <c:pt idx="28538">
                  <c:v>30.644945550448433</c:v>
                </c:pt>
                <c:pt idx="28539">
                  <c:v>30.638461381717409</c:v>
                </c:pt>
                <c:pt idx="28540">
                  <c:v>30.632435689563327</c:v>
                </c:pt>
                <c:pt idx="28541">
                  <c:v>30.626504603687021</c:v>
                </c:pt>
                <c:pt idx="28542">
                  <c:v>30.620486188938923</c:v>
                </c:pt>
                <c:pt idx="28543">
                  <c:v>30.61459149009254</c:v>
                </c:pt>
                <c:pt idx="28544">
                  <c:v>30.608543965720504</c:v>
                </c:pt>
                <c:pt idx="28545">
                  <c:v>30.602598325032236</c:v>
                </c:pt>
                <c:pt idx="28546">
                  <c:v>30.596470749194392</c:v>
                </c:pt>
                <c:pt idx="28547">
                  <c:v>30.590350450762529</c:v>
                </c:pt>
                <c:pt idx="28548">
                  <c:v>30.58426653936057</c:v>
                </c:pt>
                <c:pt idx="28549">
                  <c:v>30.578204460176579</c:v>
                </c:pt>
                <c:pt idx="28550">
                  <c:v>30.572309761330192</c:v>
                </c:pt>
                <c:pt idx="28551">
                  <c:v>30.565927476282933</c:v>
                </c:pt>
                <c:pt idx="28552">
                  <c:v>30.559974558188685</c:v>
                </c:pt>
                <c:pt idx="28553">
                  <c:v>30.554021640094426</c:v>
                </c:pt>
                <c:pt idx="28554">
                  <c:v>30.548068722000178</c:v>
                </c:pt>
                <c:pt idx="28555">
                  <c:v>30.542006642816176</c:v>
                </c:pt>
                <c:pt idx="28556">
                  <c:v>30.536337543555277</c:v>
                </c:pt>
                <c:pt idx="28557">
                  <c:v>30.530362793243071</c:v>
                </c:pt>
                <c:pt idx="28558">
                  <c:v>30.523885901918028</c:v>
                </c:pt>
                <c:pt idx="28559">
                  <c:v>30.517947538635749</c:v>
                </c:pt>
                <c:pt idx="28560">
                  <c:v>30.511936401293632</c:v>
                </c:pt>
                <c:pt idx="28561">
                  <c:v>30.506041702447245</c:v>
                </c:pt>
                <c:pt idx="28562">
                  <c:v>30.499943236233328</c:v>
                </c:pt>
                <c:pt idx="28563">
                  <c:v>30.49383749261343</c:v>
                </c:pt>
                <c:pt idx="28564">
                  <c:v>30.488270277036289</c:v>
                </c:pt>
                <c:pt idx="28565">
                  <c:v>30.482302804130068</c:v>
                </c:pt>
                <c:pt idx="28566">
                  <c:v>30.476218892728124</c:v>
                </c:pt>
                <c:pt idx="28567">
                  <c:v>30.470586180497133</c:v>
                </c:pt>
                <c:pt idx="28568">
                  <c:v>30.464211172855858</c:v>
                </c:pt>
                <c:pt idx="28569">
                  <c:v>30.458090874423995</c:v>
                </c:pt>
                <c:pt idx="28570">
                  <c:v>30.451941466368194</c:v>
                </c:pt>
                <c:pt idx="28571">
                  <c:v>30.445864832372227</c:v>
                </c:pt>
                <c:pt idx="28572">
                  <c:v>30.440115681645509</c:v>
                </c:pt>
                <c:pt idx="28573">
                  <c:v>30.434228260205103</c:v>
                </c:pt>
                <c:pt idx="28574">
                  <c:v>30.428799315341642</c:v>
                </c:pt>
                <c:pt idx="28575">
                  <c:v>30.422941003525171</c:v>
                </c:pt>
                <c:pt idx="28576">
                  <c:v>30.416740653627492</c:v>
                </c:pt>
                <c:pt idx="28577">
                  <c:v>30.410605800383667</c:v>
                </c:pt>
                <c:pt idx="28578">
                  <c:v>30.404121631652636</c:v>
                </c:pt>
                <c:pt idx="28579">
                  <c:v>30.398008610626754</c:v>
                </c:pt>
                <c:pt idx="28580">
                  <c:v>30.392223072870117</c:v>
                </c:pt>
                <c:pt idx="28581">
                  <c:v>30.386153716280141</c:v>
                </c:pt>
                <c:pt idx="28582">
                  <c:v>30.380593778108977</c:v>
                </c:pt>
                <c:pt idx="28583">
                  <c:v>30.374524421518995</c:v>
                </c:pt>
                <c:pt idx="28584">
                  <c:v>30.368396845681151</c:v>
                </c:pt>
                <c:pt idx="28585">
                  <c:v>30.362254715031334</c:v>
                </c:pt>
                <c:pt idx="28586">
                  <c:v>30.356054365133655</c:v>
                </c:pt>
                <c:pt idx="28587">
                  <c:v>30.349810350800077</c:v>
                </c:pt>
                <c:pt idx="28588">
                  <c:v>30.343850155299844</c:v>
                </c:pt>
                <c:pt idx="28589">
                  <c:v>30.337788076115846</c:v>
                </c:pt>
                <c:pt idx="28590">
                  <c:v>30.332111699448948</c:v>
                </c:pt>
                <c:pt idx="28591">
                  <c:v>30.326413490564118</c:v>
                </c:pt>
                <c:pt idx="28592">
                  <c:v>30.320518791717728</c:v>
                </c:pt>
                <c:pt idx="28593">
                  <c:v>30.314252945166203</c:v>
                </c:pt>
                <c:pt idx="28594">
                  <c:v>30.308234530418105</c:v>
                </c:pt>
                <c:pt idx="28595">
                  <c:v>30.302005070896488</c:v>
                </c:pt>
                <c:pt idx="28596">
                  <c:v>30.295913882088556</c:v>
                </c:pt>
                <c:pt idx="28597">
                  <c:v>30.289946409182338</c:v>
                </c:pt>
                <c:pt idx="28598">
                  <c:v>30.284015323306036</c:v>
                </c:pt>
                <c:pt idx="28599">
                  <c:v>30.277865915250235</c:v>
                </c:pt>
                <c:pt idx="28600">
                  <c:v>30.271563681668795</c:v>
                </c:pt>
                <c:pt idx="28601">
                  <c:v>30.265610763574539</c:v>
                </c:pt>
                <c:pt idx="28602">
                  <c:v>30.25994166431364</c:v>
                </c:pt>
                <c:pt idx="28603">
                  <c:v>30.254105184715112</c:v>
                </c:pt>
                <c:pt idx="28604">
                  <c:v>30.248144989214882</c:v>
                </c:pt>
                <c:pt idx="28605">
                  <c:v>30.242031968188996</c:v>
                </c:pt>
                <c:pt idx="28606">
                  <c:v>30.236020830846883</c:v>
                </c:pt>
                <c:pt idx="28607">
                  <c:v>30.229966029068866</c:v>
                </c:pt>
                <c:pt idx="28608">
                  <c:v>30.22389667247889</c:v>
                </c:pt>
                <c:pt idx="28609">
                  <c:v>30.217805483670951</c:v>
                </c:pt>
                <c:pt idx="28610">
                  <c:v>30.211932617042521</c:v>
                </c:pt>
                <c:pt idx="28611">
                  <c:v>30.206067027820065</c:v>
                </c:pt>
                <c:pt idx="28612">
                  <c:v>30.199728407208703</c:v>
                </c:pt>
                <c:pt idx="28613">
                  <c:v>30.193928314640107</c:v>
                </c:pt>
                <c:pt idx="28614">
                  <c:v>30.188324712033044</c:v>
                </c:pt>
                <c:pt idx="28615">
                  <c:v>30.182495509840507</c:v>
                </c:pt>
                <c:pt idx="28616">
                  <c:v>30.176782746143697</c:v>
                </c:pt>
                <c:pt idx="28617">
                  <c:v>30.170742499177649</c:v>
                </c:pt>
                <c:pt idx="28618">
                  <c:v>30.164389323754321</c:v>
                </c:pt>
                <c:pt idx="28619">
                  <c:v>30.158152586826724</c:v>
                </c:pt>
                <c:pt idx="28620">
                  <c:v>30.152709087151301</c:v>
                </c:pt>
                <c:pt idx="28621">
                  <c:v>30.146923549394661</c:v>
                </c:pt>
                <c:pt idx="28622">
                  <c:v>30.140628593219198</c:v>
                </c:pt>
                <c:pt idx="28623">
                  <c:v>30.134624733283065</c:v>
                </c:pt>
                <c:pt idx="28624">
                  <c:v>30.128642705564886</c:v>
                </c:pt>
                <c:pt idx="28625">
                  <c:v>30.12273345190653</c:v>
                </c:pt>
                <c:pt idx="28626">
                  <c:v>30.116816920842197</c:v>
                </c:pt>
                <c:pt idx="28627">
                  <c:v>30.110849447935976</c:v>
                </c:pt>
                <c:pt idx="28628">
                  <c:v>30.104649098038301</c:v>
                </c:pt>
                <c:pt idx="28629">
                  <c:v>30.098623405884222</c:v>
                </c:pt>
                <c:pt idx="28630">
                  <c:v>30.092546771888252</c:v>
                </c:pt>
                <c:pt idx="28631">
                  <c:v>30.086615686011946</c:v>
                </c:pt>
                <c:pt idx="28632">
                  <c:v>30.080517219798036</c:v>
                </c:pt>
                <c:pt idx="28633">
                  <c:v>30.074389643960192</c:v>
                </c:pt>
                <c:pt idx="28634">
                  <c:v>30.068021913724891</c:v>
                </c:pt>
                <c:pt idx="28635">
                  <c:v>30.062149047096458</c:v>
                </c:pt>
                <c:pt idx="28636">
                  <c:v>30.05644356080564</c:v>
                </c:pt>
                <c:pt idx="28637">
                  <c:v>30.050010333916493</c:v>
                </c:pt>
                <c:pt idx="28638">
                  <c:v>30.043962809544468</c:v>
                </c:pt>
                <c:pt idx="28639">
                  <c:v>30.038148162163893</c:v>
                </c:pt>
                <c:pt idx="28640">
                  <c:v>30.032530004744867</c:v>
                </c:pt>
                <c:pt idx="28641">
                  <c:v>30.025907565300162</c:v>
                </c:pt>
                <c:pt idx="28642">
                  <c:v>30.019852763522149</c:v>
                </c:pt>
                <c:pt idx="28643">
                  <c:v>30.014351044598854</c:v>
                </c:pt>
                <c:pt idx="28644">
                  <c:v>30.008478177970417</c:v>
                </c:pt>
                <c:pt idx="28645">
                  <c:v>30.00244520841035</c:v>
                </c:pt>
                <c:pt idx="28646">
                  <c:v>29.996499567722086</c:v>
                </c:pt>
                <c:pt idx="28647">
                  <c:v>29.990306495230385</c:v>
                </c:pt>
                <c:pt idx="28648">
                  <c:v>29.984389964166052</c:v>
                </c:pt>
                <c:pt idx="28649">
                  <c:v>29.978982851520541</c:v>
                </c:pt>
                <c:pt idx="28650">
                  <c:v>29.972906217524571</c:v>
                </c:pt>
                <c:pt idx="28651">
                  <c:v>29.967120679767934</c:v>
                </c:pt>
                <c:pt idx="28652">
                  <c:v>29.961022213554017</c:v>
                </c:pt>
                <c:pt idx="28653">
                  <c:v>29.954661760724711</c:v>
                </c:pt>
                <c:pt idx="28654">
                  <c:v>29.948548739698833</c:v>
                </c:pt>
                <c:pt idx="28655">
                  <c:v>29.942901472655876</c:v>
                </c:pt>
                <c:pt idx="28656">
                  <c:v>29.936992218997521</c:v>
                </c:pt>
                <c:pt idx="28657">
                  <c:v>29.930784591693861</c:v>
                </c:pt>
                <c:pt idx="28658">
                  <c:v>29.92496994431329</c:v>
                </c:pt>
                <c:pt idx="28659">
                  <c:v>29.918849645881423</c:v>
                </c:pt>
                <c:pt idx="28660">
                  <c:v>29.912700237825625</c:v>
                </c:pt>
                <c:pt idx="28661">
                  <c:v>29.906892867851038</c:v>
                </c:pt>
                <c:pt idx="28662">
                  <c:v>29.900867175696956</c:v>
                </c:pt>
                <c:pt idx="28663">
                  <c:v>29.894856038354838</c:v>
                </c:pt>
                <c:pt idx="28664">
                  <c:v>29.88863385623921</c:v>
                </c:pt>
                <c:pt idx="28665">
                  <c:v>29.882528112619312</c:v>
                </c:pt>
                <c:pt idx="28666">
                  <c:v>29.87646603343531</c:v>
                </c:pt>
                <c:pt idx="28667">
                  <c:v>29.870876985640223</c:v>
                </c:pt>
                <c:pt idx="28668">
                  <c:v>29.864814906456221</c:v>
                </c:pt>
                <c:pt idx="28669">
                  <c:v>29.85922585866113</c:v>
                </c:pt>
                <c:pt idx="28670">
                  <c:v>29.853483985340397</c:v>
                </c:pt>
                <c:pt idx="28671">
                  <c:v>29.846868823301669</c:v>
                </c:pt>
                <c:pt idx="28672">
                  <c:v>29.840959569643321</c:v>
                </c:pt>
                <c:pt idx="28673">
                  <c:v>29.835086703014884</c:v>
                </c:pt>
                <c:pt idx="28674">
                  <c:v>29.828980959394986</c:v>
                </c:pt>
                <c:pt idx="28675">
                  <c:v>29.823217253856292</c:v>
                </c:pt>
                <c:pt idx="28676">
                  <c:v>29.817489935347524</c:v>
                </c:pt>
                <c:pt idx="28677">
                  <c:v>29.811617068719087</c:v>
                </c:pt>
                <c:pt idx="28678">
                  <c:v>29.805547712129105</c:v>
                </c:pt>
                <c:pt idx="28679">
                  <c:v>29.799682122906653</c:v>
                </c:pt>
                <c:pt idx="28680">
                  <c:v>29.79370009518847</c:v>
                </c:pt>
                <c:pt idx="28681">
                  <c:v>29.787528854914719</c:v>
                </c:pt>
                <c:pt idx="28682">
                  <c:v>29.78155410460252</c:v>
                </c:pt>
                <c:pt idx="28683">
                  <c:v>29.775346477298857</c:v>
                </c:pt>
                <c:pt idx="28684">
                  <c:v>29.769648268414024</c:v>
                </c:pt>
                <c:pt idx="28685">
                  <c:v>29.763629853665918</c:v>
                </c:pt>
                <c:pt idx="28686">
                  <c:v>29.757807928879366</c:v>
                </c:pt>
                <c:pt idx="28687">
                  <c:v>29.751905952626995</c:v>
                </c:pt>
                <c:pt idx="28688">
                  <c:v>29.746149524494292</c:v>
                </c:pt>
                <c:pt idx="28689">
                  <c:v>29.739949174596614</c:v>
                </c:pt>
                <c:pt idx="28690">
                  <c:v>29.733901650224581</c:v>
                </c:pt>
                <c:pt idx="28691">
                  <c:v>29.727970564348276</c:v>
                </c:pt>
                <c:pt idx="28692">
                  <c:v>29.722556174296784</c:v>
                </c:pt>
                <c:pt idx="28693">
                  <c:v>29.716923462065793</c:v>
                </c:pt>
                <c:pt idx="28694">
                  <c:v>29.710555731830503</c:v>
                </c:pt>
                <c:pt idx="28695">
                  <c:v>29.704464543022564</c:v>
                </c:pt>
                <c:pt idx="28696">
                  <c:v>29.698548011958231</c:v>
                </c:pt>
                <c:pt idx="28697">
                  <c:v>29.692384049090471</c:v>
                </c:pt>
                <c:pt idx="28698">
                  <c:v>29.686190976598777</c:v>
                </c:pt>
                <c:pt idx="28699">
                  <c:v>29.680390884030167</c:v>
                </c:pt>
                <c:pt idx="28700">
                  <c:v>29.674787281423111</c:v>
                </c:pt>
                <c:pt idx="28701">
                  <c:v>29.668987188854505</c:v>
                </c:pt>
                <c:pt idx="28702">
                  <c:v>29.662743174520926</c:v>
                </c:pt>
                <c:pt idx="28703">
                  <c:v>29.656535547217267</c:v>
                </c:pt>
                <c:pt idx="28704">
                  <c:v>29.650386139161466</c:v>
                </c:pt>
                <c:pt idx="28705">
                  <c:v>29.644229453699687</c:v>
                </c:pt>
                <c:pt idx="28706">
                  <c:v>29.638392974101162</c:v>
                </c:pt>
                <c:pt idx="28707">
                  <c:v>29.632447333412898</c:v>
                </c:pt>
                <c:pt idx="28708">
                  <c:v>29.626523524942584</c:v>
                </c:pt>
                <c:pt idx="28709">
                  <c:v>29.620701600156028</c:v>
                </c:pt>
                <c:pt idx="28710">
                  <c:v>29.614748682061776</c:v>
                </c:pt>
                <c:pt idx="28711">
                  <c:v>29.60914507945472</c:v>
                </c:pt>
                <c:pt idx="28712">
                  <c:v>29.603177606548503</c:v>
                </c:pt>
                <c:pt idx="28713">
                  <c:v>29.597290185108093</c:v>
                </c:pt>
                <c:pt idx="28714">
                  <c:v>29.591810298402756</c:v>
                </c:pt>
                <c:pt idx="28715">
                  <c:v>29.585930154368334</c:v>
                </c:pt>
                <c:pt idx="28716">
                  <c:v>29.579853520372367</c:v>
                </c:pt>
                <c:pt idx="28717">
                  <c:v>29.573682280098623</c:v>
                </c:pt>
                <c:pt idx="28718">
                  <c:v>29.567518317230856</c:v>
                </c:pt>
                <c:pt idx="28719">
                  <c:v>29.561463515452846</c:v>
                </c:pt>
                <c:pt idx="28720">
                  <c:v>29.555423268486791</c:v>
                </c:pt>
                <c:pt idx="28721">
                  <c:v>29.54960862110622</c:v>
                </c:pt>
                <c:pt idx="28722">
                  <c:v>29.543837638161552</c:v>
                </c:pt>
                <c:pt idx="28723">
                  <c:v>29.538066655216884</c:v>
                </c:pt>
                <c:pt idx="28724">
                  <c:v>29.531902692349117</c:v>
                </c:pt>
                <c:pt idx="28725">
                  <c:v>29.526197206058292</c:v>
                </c:pt>
                <c:pt idx="28726">
                  <c:v>29.520411668301662</c:v>
                </c:pt>
                <c:pt idx="28727">
                  <c:v>29.514269537651838</c:v>
                </c:pt>
                <c:pt idx="28728">
                  <c:v>29.508513109519136</c:v>
                </c:pt>
                <c:pt idx="28729">
                  <c:v>29.502545636612922</c:v>
                </c:pt>
                <c:pt idx="28730">
                  <c:v>29.497073027313558</c:v>
                </c:pt>
                <c:pt idx="28731">
                  <c:v>29.491061889971444</c:v>
                </c:pt>
                <c:pt idx="28732">
                  <c:v>29.485036197817362</c:v>
                </c:pt>
                <c:pt idx="28733">
                  <c:v>29.478821293107714</c:v>
                </c:pt>
                <c:pt idx="28734">
                  <c:v>29.472839265389528</c:v>
                </c:pt>
                <c:pt idx="28735">
                  <c:v>29.466646192897834</c:v>
                </c:pt>
                <c:pt idx="28736">
                  <c:v>29.460904319577093</c:v>
                </c:pt>
                <c:pt idx="28737">
                  <c:v>29.454805853363176</c:v>
                </c:pt>
                <c:pt idx="28738">
                  <c:v>29.448736496773197</c:v>
                </c:pt>
                <c:pt idx="28739">
                  <c:v>29.44286363014476</c:v>
                </c:pt>
                <c:pt idx="28740">
                  <c:v>29.437092647200085</c:v>
                </c:pt>
                <c:pt idx="28741">
                  <c:v>29.431387160909267</c:v>
                </c:pt>
                <c:pt idx="28742">
                  <c:v>29.425550681310746</c:v>
                </c:pt>
                <c:pt idx="28743">
                  <c:v>29.419655982464359</c:v>
                </c:pt>
                <c:pt idx="28744">
                  <c:v>29.413455632566681</c:v>
                </c:pt>
                <c:pt idx="28745">
                  <c:v>29.407277114886949</c:v>
                </c:pt>
                <c:pt idx="28746">
                  <c:v>29.401316919386716</c:v>
                </c:pt>
                <c:pt idx="28747">
                  <c:v>29.395283949826656</c:v>
                </c:pt>
                <c:pt idx="28748">
                  <c:v>29.389440192822146</c:v>
                </c:pt>
                <c:pt idx="28749">
                  <c:v>29.383574603599694</c:v>
                </c:pt>
                <c:pt idx="28750">
                  <c:v>29.377228705582354</c:v>
                </c:pt>
                <c:pt idx="28751">
                  <c:v>29.371130239368437</c:v>
                </c:pt>
                <c:pt idx="28752">
                  <c:v>29.365126379432304</c:v>
                </c:pt>
                <c:pt idx="28753">
                  <c:v>29.359006081000437</c:v>
                </c:pt>
                <c:pt idx="28754">
                  <c:v>29.353096827342085</c:v>
                </c:pt>
                <c:pt idx="28755">
                  <c:v>29.347420450675198</c:v>
                </c:pt>
                <c:pt idx="28756">
                  <c:v>29.341482087392912</c:v>
                </c:pt>
                <c:pt idx="28757">
                  <c:v>29.335572833734563</c:v>
                </c:pt>
                <c:pt idx="28758">
                  <c:v>29.33008566962323</c:v>
                </c:pt>
                <c:pt idx="28759">
                  <c:v>29.324307409272578</c:v>
                </c:pt>
                <c:pt idx="28760">
                  <c:v>29.317946956443269</c:v>
                </c:pt>
                <c:pt idx="28761">
                  <c:v>29.311681109891737</c:v>
                </c:pt>
                <c:pt idx="28762">
                  <c:v>29.305997455818865</c:v>
                </c:pt>
                <c:pt idx="28763">
                  <c:v>29.300073647348547</c:v>
                </c:pt>
                <c:pt idx="28764">
                  <c:v>29.294368161057726</c:v>
                </c:pt>
                <c:pt idx="28765">
                  <c:v>29.288109591912182</c:v>
                </c:pt>
                <c:pt idx="28766">
                  <c:v>29.282273112313657</c:v>
                </c:pt>
                <c:pt idx="28767">
                  <c:v>29.27621831053564</c:v>
                </c:pt>
                <c:pt idx="28768">
                  <c:v>29.270643817552521</c:v>
                </c:pt>
                <c:pt idx="28769">
                  <c:v>29.264690899458273</c:v>
                </c:pt>
                <c:pt idx="28770">
                  <c:v>29.258934471325563</c:v>
                </c:pt>
                <c:pt idx="28771">
                  <c:v>29.252726844021897</c:v>
                </c:pt>
                <c:pt idx="28772">
                  <c:v>29.246737538897733</c:v>
                </c:pt>
                <c:pt idx="28773">
                  <c:v>29.240922891517169</c:v>
                </c:pt>
                <c:pt idx="28774">
                  <c:v>29.235333843722067</c:v>
                </c:pt>
                <c:pt idx="28775">
                  <c:v>29.229264487132088</c:v>
                </c:pt>
                <c:pt idx="28776">
                  <c:v>29.22349350418742</c:v>
                </c:pt>
                <c:pt idx="28777">
                  <c:v>29.217547863499149</c:v>
                </c:pt>
                <c:pt idx="28778">
                  <c:v>29.211427565067282</c:v>
                </c:pt>
                <c:pt idx="28779">
                  <c:v>29.205823962460229</c:v>
                </c:pt>
                <c:pt idx="28780">
                  <c:v>29.199987482861705</c:v>
                </c:pt>
                <c:pt idx="28781">
                  <c:v>29.194201945105071</c:v>
                </c:pt>
                <c:pt idx="28782">
                  <c:v>29.188147143327054</c:v>
                </c:pt>
                <c:pt idx="28783">
                  <c:v>29.181917683805441</c:v>
                </c:pt>
                <c:pt idx="28784">
                  <c:v>29.17651057115993</c:v>
                </c:pt>
                <c:pt idx="28785">
                  <c:v>29.17101612964262</c:v>
                </c:pt>
                <c:pt idx="28786">
                  <c:v>29.164786670121007</c:v>
                </c:pt>
                <c:pt idx="28787">
                  <c:v>29.15862270725324</c:v>
                </c:pt>
                <c:pt idx="28788">
                  <c:v>29.152655234347023</c:v>
                </c:pt>
                <c:pt idx="28789">
                  <c:v>29.146360278171567</c:v>
                </c:pt>
                <c:pt idx="28790">
                  <c:v>29.140254534551669</c:v>
                </c:pt>
                <c:pt idx="28791">
                  <c:v>29.134527216042894</c:v>
                </c:pt>
                <c:pt idx="28792">
                  <c:v>29.128559743136677</c:v>
                </c:pt>
                <c:pt idx="28793">
                  <c:v>29.122701431320209</c:v>
                </c:pt>
                <c:pt idx="28794">
                  <c:v>29.116763068037926</c:v>
                </c:pt>
                <c:pt idx="28795">
                  <c:v>29.11084653697359</c:v>
                </c:pt>
                <c:pt idx="28796">
                  <c:v>29.105017334781046</c:v>
                </c:pt>
                <c:pt idx="28797">
                  <c:v>29.098816984883371</c:v>
                </c:pt>
                <c:pt idx="28798">
                  <c:v>29.092900453819038</c:v>
                </c:pt>
                <c:pt idx="28799">
                  <c:v>29.087027587190601</c:v>
                </c:pt>
                <c:pt idx="28800">
                  <c:v>29.081518590861329</c:v>
                </c:pt>
                <c:pt idx="28801">
                  <c:v>29.075420124647405</c:v>
                </c:pt>
                <c:pt idx="28802">
                  <c:v>29.069831076852314</c:v>
                </c:pt>
                <c:pt idx="28803">
                  <c:v>29.064060093907646</c:v>
                </c:pt>
                <c:pt idx="28804">
                  <c:v>29.058027124347579</c:v>
                </c:pt>
                <c:pt idx="28805">
                  <c:v>29.052015987005465</c:v>
                </c:pt>
                <c:pt idx="28806">
                  <c:v>29.045975740039413</c:v>
                </c:pt>
                <c:pt idx="28807">
                  <c:v>29.040284808560557</c:v>
                </c:pt>
                <c:pt idx="28808">
                  <c:v>29.034361000090236</c:v>
                </c:pt>
                <c:pt idx="28809">
                  <c:v>29.028298920906238</c:v>
                </c:pt>
                <c:pt idx="28810">
                  <c:v>29.022120403226509</c:v>
                </c:pt>
                <c:pt idx="28811">
                  <c:v>29.016298478439957</c:v>
                </c:pt>
                <c:pt idx="28812">
                  <c:v>29.010622101773066</c:v>
                </c:pt>
                <c:pt idx="28813">
                  <c:v>29.004756512550617</c:v>
                </c:pt>
                <c:pt idx="28814">
                  <c:v>28.998847258892262</c:v>
                </c:pt>
                <c:pt idx="28815">
                  <c:v>28.993250933691183</c:v>
                </c:pt>
                <c:pt idx="28816">
                  <c:v>28.987116080447358</c:v>
                </c:pt>
                <c:pt idx="28817">
                  <c:v>28.981032169045406</c:v>
                </c:pt>
                <c:pt idx="28818">
                  <c:v>28.975217521664838</c:v>
                </c:pt>
                <c:pt idx="28819">
                  <c:v>28.969075391015021</c:v>
                </c:pt>
                <c:pt idx="28820">
                  <c:v>28.963289853258384</c:v>
                </c:pt>
                <c:pt idx="28821">
                  <c:v>28.957606199185509</c:v>
                </c:pt>
                <c:pt idx="28822">
                  <c:v>28.951849771052807</c:v>
                </c:pt>
                <c:pt idx="28823">
                  <c:v>28.9461806717919</c:v>
                </c:pt>
                <c:pt idx="28824">
                  <c:v>28.940089482983964</c:v>
                </c:pt>
                <c:pt idx="28825">
                  <c:v>28.93416567451365</c:v>
                </c:pt>
                <c:pt idx="28826">
                  <c:v>28.92851113006471</c:v>
                </c:pt>
                <c:pt idx="28827">
                  <c:v>28.922871140427738</c:v>
                </c:pt>
                <c:pt idx="28828">
                  <c:v>28.916627126094159</c:v>
                </c:pt>
                <c:pt idx="28829">
                  <c:v>28.910441331008446</c:v>
                </c:pt>
                <c:pt idx="28830">
                  <c:v>28.904997831333013</c:v>
                </c:pt>
                <c:pt idx="28831">
                  <c:v>28.899146796922526</c:v>
                </c:pt>
                <c:pt idx="28832">
                  <c:v>28.893041053302632</c:v>
                </c:pt>
                <c:pt idx="28833">
                  <c:v>28.887211851110095</c:v>
                </c:pt>
                <c:pt idx="28834">
                  <c:v>28.881244378203881</c:v>
                </c:pt>
                <c:pt idx="28835">
                  <c:v>28.875517059695106</c:v>
                </c:pt>
                <c:pt idx="28836">
                  <c:v>28.869833405622231</c:v>
                </c:pt>
                <c:pt idx="28837">
                  <c:v>28.863676720160448</c:v>
                </c:pt>
                <c:pt idx="28838">
                  <c:v>28.857680137630304</c:v>
                </c:pt>
                <c:pt idx="28839">
                  <c:v>28.852156586489059</c:v>
                </c:pt>
                <c:pt idx="28840">
                  <c:v>28.846101784711042</c:v>
                </c:pt>
                <c:pt idx="28841">
                  <c:v>28.840592788381763</c:v>
                </c:pt>
                <c:pt idx="28842">
                  <c:v>28.834945521338806</c:v>
                </c:pt>
                <c:pt idx="28843">
                  <c:v>28.829072654710373</c:v>
                </c:pt>
                <c:pt idx="28844">
                  <c:v>28.823127014022106</c:v>
                </c:pt>
                <c:pt idx="28845">
                  <c:v>28.81697032856032</c:v>
                </c:pt>
                <c:pt idx="28846">
                  <c:v>28.811010133060087</c:v>
                </c:pt>
                <c:pt idx="28847">
                  <c:v>28.805151821243619</c:v>
                </c:pt>
                <c:pt idx="28848">
                  <c:v>28.799184348337402</c:v>
                </c:pt>
                <c:pt idx="28849">
                  <c:v>28.793646242384192</c:v>
                </c:pt>
                <c:pt idx="28850">
                  <c:v>28.787576885794213</c:v>
                </c:pt>
                <c:pt idx="28851">
                  <c:v>28.78123826518285</c:v>
                </c:pt>
                <c:pt idx="28852">
                  <c:v>28.775460004832198</c:v>
                </c:pt>
                <c:pt idx="28853">
                  <c:v>28.769703576699492</c:v>
                </c:pt>
                <c:pt idx="28854">
                  <c:v>28.763947148566789</c:v>
                </c:pt>
                <c:pt idx="28855">
                  <c:v>28.757892346788772</c:v>
                </c:pt>
                <c:pt idx="28856">
                  <c:v>28.75211408643812</c:v>
                </c:pt>
                <c:pt idx="28857">
                  <c:v>28.746372213117375</c:v>
                </c:pt>
                <c:pt idx="28858">
                  <c:v>28.740179140625681</c:v>
                </c:pt>
                <c:pt idx="28859">
                  <c:v>28.734240777343395</c:v>
                </c:pt>
                <c:pt idx="28860">
                  <c:v>28.728331523685043</c:v>
                </c:pt>
                <c:pt idx="28861">
                  <c:v>28.722269444501041</c:v>
                </c:pt>
                <c:pt idx="28862">
                  <c:v>28.716629454864069</c:v>
                </c:pt>
                <c:pt idx="28863">
                  <c:v>28.711069516692909</c:v>
                </c:pt>
                <c:pt idx="28864">
                  <c:v>28.705429527055941</c:v>
                </c:pt>
                <c:pt idx="28865">
                  <c:v>28.699207344940309</c:v>
                </c:pt>
                <c:pt idx="28866">
                  <c:v>28.693414529777687</c:v>
                </c:pt>
                <c:pt idx="28867">
                  <c:v>28.687723598298831</c:v>
                </c:pt>
                <c:pt idx="28868">
                  <c:v>28.682396537119136</c:v>
                </c:pt>
                <c:pt idx="28869">
                  <c:v>28.676174355003507</c:v>
                </c:pt>
                <c:pt idx="28870">
                  <c:v>28.670170495067378</c:v>
                </c:pt>
                <c:pt idx="28871">
                  <c:v>28.664370402498768</c:v>
                </c:pt>
                <c:pt idx="28872">
                  <c:v>28.65787895636176</c:v>
                </c:pt>
                <c:pt idx="28873">
                  <c:v>28.651998812327346</c:v>
                </c:pt>
                <c:pt idx="28874">
                  <c:v>28.646329713066436</c:v>
                </c:pt>
                <c:pt idx="28875">
                  <c:v>28.640580562339714</c:v>
                </c:pt>
                <c:pt idx="28876">
                  <c:v>28.634634921651447</c:v>
                </c:pt>
                <c:pt idx="28877">
                  <c:v>28.629169589758067</c:v>
                </c:pt>
                <c:pt idx="28878">
                  <c:v>28.622801859522774</c:v>
                </c:pt>
                <c:pt idx="28879">
                  <c:v>28.616637896655011</c:v>
                </c:pt>
                <c:pt idx="28880">
                  <c:v>28.610684978560759</c:v>
                </c:pt>
                <c:pt idx="28881">
                  <c:v>28.604833944150272</c:v>
                </c:pt>
                <c:pt idx="28882">
                  <c:v>28.598822806808155</c:v>
                </c:pt>
                <c:pt idx="28883">
                  <c:v>28.592797114654072</c:v>
                </c:pt>
                <c:pt idx="28884">
                  <c:v>28.586967912461535</c:v>
                </c:pt>
                <c:pt idx="28885">
                  <c:v>28.580934942901472</c:v>
                </c:pt>
                <c:pt idx="28886">
                  <c:v>28.575258566234584</c:v>
                </c:pt>
                <c:pt idx="28887">
                  <c:v>28.56962585400359</c:v>
                </c:pt>
                <c:pt idx="28888">
                  <c:v>28.563760264781141</c:v>
                </c:pt>
                <c:pt idx="28889">
                  <c:v>28.558156662174078</c:v>
                </c:pt>
                <c:pt idx="28890">
                  <c:v>28.552567614378987</c:v>
                </c:pt>
                <c:pt idx="28891">
                  <c:v>28.546483702977039</c:v>
                </c:pt>
                <c:pt idx="28892">
                  <c:v>28.540690887814417</c:v>
                </c:pt>
                <c:pt idx="28893">
                  <c:v>28.534788911562046</c:v>
                </c:pt>
                <c:pt idx="28894">
                  <c:v>28.52932357966867</c:v>
                </c:pt>
                <c:pt idx="28895">
                  <c:v>28.523807305933413</c:v>
                </c:pt>
                <c:pt idx="28896">
                  <c:v>28.518029045582761</c:v>
                </c:pt>
                <c:pt idx="28897">
                  <c:v>28.511814140873113</c:v>
                </c:pt>
                <c:pt idx="28898">
                  <c:v>28.505657455411331</c:v>
                </c:pt>
                <c:pt idx="28899">
                  <c:v>28.500323116825655</c:v>
                </c:pt>
                <c:pt idx="28900">
                  <c:v>28.49477773346646</c:v>
                </c:pt>
                <c:pt idx="28901">
                  <c:v>28.488722931688443</c:v>
                </c:pt>
                <c:pt idx="28902">
                  <c:v>28.483039277615568</c:v>
                </c:pt>
                <c:pt idx="28903">
                  <c:v>28.476678824786262</c:v>
                </c:pt>
                <c:pt idx="28904">
                  <c:v>28.471169828456986</c:v>
                </c:pt>
                <c:pt idx="28905">
                  <c:v>28.46520963295675</c:v>
                </c:pt>
                <c:pt idx="28906">
                  <c:v>28.459169385990702</c:v>
                </c:pt>
                <c:pt idx="28907">
                  <c:v>28.453478454511842</c:v>
                </c:pt>
                <c:pt idx="28908">
                  <c:v>28.447329046456048</c:v>
                </c:pt>
                <c:pt idx="28909">
                  <c:v>28.441747276066938</c:v>
                </c:pt>
                <c:pt idx="28910">
                  <c:v>28.436100009023978</c:v>
                </c:pt>
                <c:pt idx="28911">
                  <c:v>28.430379967921194</c:v>
                </c:pt>
                <c:pt idx="28912">
                  <c:v>28.424354275767111</c:v>
                </c:pt>
                <c:pt idx="28913">
                  <c:v>28.418343138424991</c:v>
                </c:pt>
                <c:pt idx="28914">
                  <c:v>28.412666761758103</c:v>
                </c:pt>
                <c:pt idx="28915">
                  <c:v>28.406801172535651</c:v>
                </c:pt>
                <c:pt idx="28916">
                  <c:v>28.401554162821768</c:v>
                </c:pt>
                <c:pt idx="28917">
                  <c:v>28.395375645142039</c:v>
                </c:pt>
                <c:pt idx="28918">
                  <c:v>28.389255346710172</c:v>
                </c:pt>
                <c:pt idx="28919">
                  <c:v>28.383484363765504</c:v>
                </c:pt>
                <c:pt idx="28920">
                  <c:v>28.377502336047321</c:v>
                </c:pt>
                <c:pt idx="28921">
                  <c:v>28.371680411260762</c:v>
                </c:pt>
                <c:pt idx="28922">
                  <c:v>28.366222356773374</c:v>
                </c:pt>
                <c:pt idx="28923">
                  <c:v>28.360531425294518</c:v>
                </c:pt>
                <c:pt idx="28924">
                  <c:v>28.354709500507958</c:v>
                </c:pt>
                <c:pt idx="28925">
                  <c:v>28.348880298315425</c:v>
                </c:pt>
                <c:pt idx="28926">
                  <c:v>28.342832773943393</c:v>
                </c:pt>
                <c:pt idx="28927">
                  <c:v>28.33694535250299</c:v>
                </c:pt>
                <c:pt idx="28928">
                  <c:v>28.331159814746353</c:v>
                </c:pt>
                <c:pt idx="28929">
                  <c:v>28.325308780335867</c:v>
                </c:pt>
                <c:pt idx="28930">
                  <c:v>28.31945774592538</c:v>
                </c:pt>
                <c:pt idx="28931">
                  <c:v>28.313446608583259</c:v>
                </c:pt>
                <c:pt idx="28932">
                  <c:v>28.306867833574458</c:v>
                </c:pt>
                <c:pt idx="28933">
                  <c:v>28.301060463599871</c:v>
                </c:pt>
                <c:pt idx="28934">
                  <c:v>28.295667905766326</c:v>
                </c:pt>
                <c:pt idx="28935">
                  <c:v>28.29002791612935</c:v>
                </c:pt>
                <c:pt idx="28936">
                  <c:v>28.28464263570179</c:v>
                </c:pt>
                <c:pt idx="28937">
                  <c:v>28.278966259034899</c:v>
                </c:pt>
                <c:pt idx="28938">
                  <c:v>28.272976953910728</c:v>
                </c:pt>
                <c:pt idx="28939">
                  <c:v>28.266943984350661</c:v>
                </c:pt>
                <c:pt idx="28940">
                  <c:v>28.261464097645323</c:v>
                </c:pt>
                <c:pt idx="28941">
                  <c:v>28.255605785828852</c:v>
                </c:pt>
                <c:pt idx="28942">
                  <c:v>28.24996579619188</c:v>
                </c:pt>
                <c:pt idx="28943">
                  <c:v>28.2445004642985</c:v>
                </c:pt>
                <c:pt idx="28944">
                  <c:v>28.238445662520483</c:v>
                </c:pt>
                <c:pt idx="28945">
                  <c:v>28.232223480404855</c:v>
                </c:pt>
                <c:pt idx="28946">
                  <c:v>28.226401555618303</c:v>
                </c:pt>
                <c:pt idx="28947">
                  <c:v>28.220055657600955</c:v>
                </c:pt>
                <c:pt idx="28948">
                  <c:v>28.214473887211849</c:v>
                </c:pt>
                <c:pt idx="28949">
                  <c:v>28.2091686582501</c:v>
                </c:pt>
                <c:pt idx="28950">
                  <c:v>28.203630552296893</c:v>
                </c:pt>
                <c:pt idx="28951">
                  <c:v>28.197859569352218</c:v>
                </c:pt>
                <c:pt idx="28952">
                  <c:v>28.192044921971654</c:v>
                </c:pt>
                <c:pt idx="28953">
                  <c:v>28.186150223125267</c:v>
                </c:pt>
                <c:pt idx="28954">
                  <c:v>28.180524788300261</c:v>
                </c:pt>
                <c:pt idx="28955">
                  <c:v>28.17482657941542</c:v>
                </c:pt>
                <c:pt idx="28956">
                  <c:v>28.168517068427988</c:v>
                </c:pt>
                <c:pt idx="28957">
                  <c:v>28.16252048589784</c:v>
                </c:pt>
                <c:pt idx="28958">
                  <c:v>28.156742225547188</c:v>
                </c:pt>
                <c:pt idx="28959">
                  <c:v>28.150913023354651</c:v>
                </c:pt>
                <c:pt idx="28960">
                  <c:v>28.145076543756133</c:v>
                </c:pt>
                <c:pt idx="28961">
                  <c:v>28.139240064157612</c:v>
                </c:pt>
                <c:pt idx="28962">
                  <c:v>28.133709235610382</c:v>
                </c:pt>
                <c:pt idx="28963">
                  <c:v>28.128105633003326</c:v>
                </c:pt>
                <c:pt idx="28964">
                  <c:v>28.122371037088566</c:v>
                </c:pt>
                <c:pt idx="28965">
                  <c:v>28.116607331549879</c:v>
                </c:pt>
                <c:pt idx="28966">
                  <c:v>28.110312375374424</c:v>
                </c:pt>
                <c:pt idx="28967">
                  <c:v>28.104133857694691</c:v>
                </c:pt>
                <c:pt idx="28968">
                  <c:v>28.09847931324575</c:v>
                </c:pt>
                <c:pt idx="28969">
                  <c:v>28.092329905189956</c:v>
                </c:pt>
                <c:pt idx="28970">
                  <c:v>28.086515257809381</c:v>
                </c:pt>
                <c:pt idx="28971">
                  <c:v>28.080773384488644</c:v>
                </c:pt>
                <c:pt idx="28972">
                  <c:v>28.075169781881588</c:v>
                </c:pt>
                <c:pt idx="28973">
                  <c:v>28.069755391830093</c:v>
                </c:pt>
                <c:pt idx="28974">
                  <c:v>28.064195453658929</c:v>
                </c:pt>
                <c:pt idx="28975">
                  <c:v>28.058024213385185</c:v>
                </c:pt>
                <c:pt idx="28976">
                  <c:v>28.052093127508886</c:v>
                </c:pt>
                <c:pt idx="28977">
                  <c:v>28.046736956705253</c:v>
                </c:pt>
                <c:pt idx="28978">
                  <c:v>28.041242515187943</c:v>
                </c:pt>
                <c:pt idx="28979">
                  <c:v>28.035253210063775</c:v>
                </c:pt>
                <c:pt idx="28980">
                  <c:v>28.029416730465258</c:v>
                </c:pt>
                <c:pt idx="28981">
                  <c:v>28.02347108977699</c:v>
                </c:pt>
                <c:pt idx="28982">
                  <c:v>28.017358068751108</c:v>
                </c:pt>
                <c:pt idx="28983">
                  <c:v>28.011376041032925</c:v>
                </c:pt>
                <c:pt idx="28984">
                  <c:v>28.005503174404488</c:v>
                </c:pt>
                <c:pt idx="28985">
                  <c:v>27.999681249617936</c:v>
                </c:pt>
                <c:pt idx="28986">
                  <c:v>27.993611893027953</c:v>
                </c:pt>
                <c:pt idx="28987">
                  <c:v>27.988219335194408</c:v>
                </c:pt>
                <c:pt idx="28988">
                  <c:v>27.983176092848055</c:v>
                </c:pt>
                <c:pt idx="28989">
                  <c:v>27.977390555091418</c:v>
                </c:pt>
                <c:pt idx="28990">
                  <c:v>27.971474024027081</c:v>
                </c:pt>
                <c:pt idx="28991">
                  <c:v>27.965579325180702</c:v>
                </c:pt>
                <c:pt idx="28992">
                  <c:v>27.959386252689001</c:v>
                </c:pt>
                <c:pt idx="28993">
                  <c:v>27.954044636697333</c:v>
                </c:pt>
                <c:pt idx="28994">
                  <c:v>27.947960725295388</c:v>
                </c:pt>
                <c:pt idx="28995">
                  <c:v>27.942422619342178</c:v>
                </c:pt>
                <c:pt idx="28996">
                  <c:v>27.936527920495795</c:v>
                </c:pt>
                <c:pt idx="28997">
                  <c:v>27.930727827927189</c:v>
                </c:pt>
                <c:pt idx="28998">
                  <c:v>27.924745800209006</c:v>
                </c:pt>
                <c:pt idx="28999">
                  <c:v>27.918741940272874</c:v>
                </c:pt>
                <c:pt idx="29000">
                  <c:v>27.912869073644437</c:v>
                </c:pt>
                <c:pt idx="29001">
                  <c:v>27.907440128780976</c:v>
                </c:pt>
                <c:pt idx="29002">
                  <c:v>27.901487210686724</c:v>
                </c:pt>
                <c:pt idx="29003">
                  <c:v>27.89614559469506</c:v>
                </c:pt>
                <c:pt idx="29004">
                  <c:v>27.890461940622185</c:v>
                </c:pt>
                <c:pt idx="29005">
                  <c:v>27.884836505797182</c:v>
                </c:pt>
                <c:pt idx="29006">
                  <c:v>27.87886175548498</c:v>
                </c:pt>
                <c:pt idx="29007">
                  <c:v>27.873076217728343</c:v>
                </c:pt>
                <c:pt idx="29008">
                  <c:v>27.866992306326395</c:v>
                </c:pt>
                <c:pt idx="29009">
                  <c:v>27.861206768569758</c:v>
                </c:pt>
                <c:pt idx="29010">
                  <c:v>27.855712327052444</c:v>
                </c:pt>
                <c:pt idx="29011">
                  <c:v>27.849737576740246</c:v>
                </c:pt>
                <c:pt idx="29012">
                  <c:v>27.844061200073355</c:v>
                </c:pt>
                <c:pt idx="29013">
                  <c:v>27.838392100812449</c:v>
                </c:pt>
                <c:pt idx="29014">
                  <c:v>27.832482847154093</c:v>
                </c:pt>
                <c:pt idx="29015">
                  <c:v>27.82650081943591</c:v>
                </c:pt>
                <c:pt idx="29016">
                  <c:v>27.820300469538235</c:v>
                </c:pt>
                <c:pt idx="29017">
                  <c:v>27.814929743922633</c:v>
                </c:pt>
                <c:pt idx="29018">
                  <c:v>27.808918606580519</c:v>
                </c:pt>
                <c:pt idx="29019">
                  <c:v>27.803140346229867</c:v>
                </c:pt>
                <c:pt idx="29020">
                  <c:v>27.797318421443311</c:v>
                </c:pt>
                <c:pt idx="29021">
                  <c:v>27.79137278075504</c:v>
                </c:pt>
                <c:pt idx="29022">
                  <c:v>27.785398030442842</c:v>
                </c:pt>
                <c:pt idx="29023">
                  <c:v>27.77982353745972</c:v>
                </c:pt>
                <c:pt idx="29024">
                  <c:v>27.773892451583414</c:v>
                </c:pt>
                <c:pt idx="29025">
                  <c:v>27.768390732660126</c:v>
                </c:pt>
                <c:pt idx="29026">
                  <c:v>27.762736188211186</c:v>
                </c:pt>
                <c:pt idx="29027">
                  <c:v>27.757001592296426</c:v>
                </c:pt>
                <c:pt idx="29028">
                  <c:v>27.751456208937235</c:v>
                </c:pt>
                <c:pt idx="29029">
                  <c:v>27.74591082557804</c:v>
                </c:pt>
                <c:pt idx="29030">
                  <c:v>27.740074345979522</c:v>
                </c:pt>
                <c:pt idx="29031">
                  <c:v>27.734266976004935</c:v>
                </c:pt>
                <c:pt idx="29032">
                  <c:v>27.728583321932064</c:v>
                </c:pt>
                <c:pt idx="29033">
                  <c:v>27.722754119739523</c:v>
                </c:pt>
                <c:pt idx="29034">
                  <c:v>27.717055910854686</c:v>
                </c:pt>
                <c:pt idx="29035">
                  <c:v>27.711248540880103</c:v>
                </c:pt>
                <c:pt idx="29036">
                  <c:v>27.705273790567897</c:v>
                </c:pt>
                <c:pt idx="29037">
                  <c:v>27.699692020178791</c:v>
                </c:pt>
                <c:pt idx="29038">
                  <c:v>27.693644495806758</c:v>
                </c:pt>
                <c:pt idx="29039">
                  <c:v>27.687618803652676</c:v>
                </c:pt>
                <c:pt idx="29040">
                  <c:v>27.68195698179775</c:v>
                </c:pt>
                <c:pt idx="29041">
                  <c:v>27.676586256182155</c:v>
                </c:pt>
                <c:pt idx="29042">
                  <c:v>27.670917156921249</c:v>
                </c:pt>
                <c:pt idx="29043">
                  <c:v>27.665160728788546</c:v>
                </c:pt>
                <c:pt idx="29044">
                  <c:v>27.659542571369521</c:v>
                </c:pt>
                <c:pt idx="29045">
                  <c:v>27.653589653275269</c:v>
                </c:pt>
                <c:pt idx="29046">
                  <c:v>27.647680399616913</c:v>
                </c:pt>
                <c:pt idx="29047">
                  <c:v>27.642280564377387</c:v>
                </c:pt>
                <c:pt idx="29048">
                  <c:v>27.63631309147117</c:v>
                </c:pt>
                <c:pt idx="29049">
                  <c:v>27.630614882586329</c:v>
                </c:pt>
                <c:pt idx="29050">
                  <c:v>27.624698351521999</c:v>
                </c:pt>
                <c:pt idx="29051">
                  <c:v>27.61912385853887</c:v>
                </c:pt>
                <c:pt idx="29052">
                  <c:v>27.613243714504449</c:v>
                </c:pt>
                <c:pt idx="29053">
                  <c:v>27.607851156670911</c:v>
                </c:pt>
                <c:pt idx="29054">
                  <c:v>27.602553205115143</c:v>
                </c:pt>
                <c:pt idx="29055">
                  <c:v>27.596556622584988</c:v>
                </c:pt>
                <c:pt idx="29056">
                  <c:v>27.590567317460824</c:v>
                </c:pt>
                <c:pt idx="29057">
                  <c:v>27.584614399366576</c:v>
                </c:pt>
                <c:pt idx="29058">
                  <c:v>27.579207286721058</c:v>
                </c:pt>
                <c:pt idx="29059">
                  <c:v>27.573581851896055</c:v>
                </c:pt>
                <c:pt idx="29060">
                  <c:v>27.567461553464192</c:v>
                </c:pt>
                <c:pt idx="29061">
                  <c:v>27.561734234955416</c:v>
                </c:pt>
                <c:pt idx="29062">
                  <c:v>27.555781316861168</c:v>
                </c:pt>
                <c:pt idx="29063">
                  <c:v>27.55021410128402</c:v>
                </c:pt>
                <c:pt idx="29064">
                  <c:v>27.544646885706882</c:v>
                </c:pt>
                <c:pt idx="29065">
                  <c:v>27.539188831219484</c:v>
                </c:pt>
                <c:pt idx="29066">
                  <c:v>27.533279577561139</c:v>
                </c:pt>
                <c:pt idx="29067">
                  <c:v>27.527217498377137</c:v>
                </c:pt>
                <c:pt idx="29068">
                  <c:v>27.521468347650419</c:v>
                </c:pt>
                <c:pt idx="29069">
                  <c:v>27.516017570569002</c:v>
                </c:pt>
                <c:pt idx="29070">
                  <c:v>27.510210200594422</c:v>
                </c:pt>
                <c:pt idx="29071">
                  <c:v>27.504046237726655</c:v>
                </c:pt>
                <c:pt idx="29072">
                  <c:v>27.498479022149514</c:v>
                </c:pt>
                <c:pt idx="29073">
                  <c:v>27.493013690256134</c:v>
                </c:pt>
                <c:pt idx="29074">
                  <c:v>27.487388255431128</c:v>
                </c:pt>
                <c:pt idx="29075">
                  <c:v>27.481646382110387</c:v>
                </c:pt>
                <c:pt idx="29076">
                  <c:v>27.475358703340913</c:v>
                </c:pt>
                <c:pt idx="29077">
                  <c:v>27.469784210357783</c:v>
                </c:pt>
                <c:pt idx="29078">
                  <c:v>27.464049614443031</c:v>
                </c:pt>
                <c:pt idx="29079">
                  <c:v>27.458205857438529</c:v>
                </c:pt>
                <c:pt idx="29080">
                  <c:v>27.452318435998123</c:v>
                </c:pt>
                <c:pt idx="29081">
                  <c:v>27.446860381510728</c:v>
                </c:pt>
                <c:pt idx="29082">
                  <c:v>27.441249501497687</c:v>
                </c:pt>
                <c:pt idx="29083">
                  <c:v>27.435791447010295</c:v>
                </c:pt>
                <c:pt idx="29084">
                  <c:v>27.429736645232278</c:v>
                </c:pt>
                <c:pt idx="29085">
                  <c:v>27.423841946385892</c:v>
                </c:pt>
                <c:pt idx="29086">
                  <c:v>27.418172847124989</c:v>
                </c:pt>
                <c:pt idx="29087">
                  <c:v>27.412532857488014</c:v>
                </c:pt>
                <c:pt idx="29088">
                  <c:v>27.406638158641627</c:v>
                </c:pt>
                <c:pt idx="29089">
                  <c:v>27.400634298705494</c:v>
                </c:pt>
                <c:pt idx="29090">
                  <c:v>27.395030696098438</c:v>
                </c:pt>
                <c:pt idx="29091">
                  <c:v>27.389259713153763</c:v>
                </c:pt>
                <c:pt idx="29092">
                  <c:v>27.38350328502106</c:v>
                </c:pt>
                <c:pt idx="29093">
                  <c:v>27.377826908354169</c:v>
                </c:pt>
                <c:pt idx="29094">
                  <c:v>27.372070480221467</c:v>
                </c:pt>
                <c:pt idx="29095">
                  <c:v>27.366204890999015</c:v>
                </c:pt>
                <c:pt idx="29096">
                  <c:v>27.360455740272293</c:v>
                </c:pt>
                <c:pt idx="29097">
                  <c:v>27.354692034733603</c:v>
                </c:pt>
                <c:pt idx="29098">
                  <c:v>27.34857901370772</c:v>
                </c:pt>
                <c:pt idx="29099">
                  <c:v>27.342866250010918</c:v>
                </c:pt>
                <c:pt idx="29100">
                  <c:v>27.337561021049169</c:v>
                </c:pt>
                <c:pt idx="29101">
                  <c:v>27.332292179117339</c:v>
                </c:pt>
                <c:pt idx="29102">
                  <c:v>27.326499363954714</c:v>
                </c:pt>
                <c:pt idx="29103">
                  <c:v>27.320539168454484</c:v>
                </c:pt>
                <c:pt idx="29104">
                  <c:v>27.314666301826048</c:v>
                </c:pt>
                <c:pt idx="29105">
                  <c:v>27.308982647753172</c:v>
                </c:pt>
                <c:pt idx="29106">
                  <c:v>27.303066116688839</c:v>
                </c:pt>
                <c:pt idx="29107">
                  <c:v>27.29746979148776</c:v>
                </c:pt>
                <c:pt idx="29108">
                  <c:v>27.291960795158488</c:v>
                </c:pt>
                <c:pt idx="29109">
                  <c:v>27.286146147777913</c:v>
                </c:pt>
                <c:pt idx="29110">
                  <c:v>27.280658983666591</c:v>
                </c:pt>
                <c:pt idx="29111">
                  <c:v>27.274698788166358</c:v>
                </c:pt>
                <c:pt idx="29112">
                  <c:v>27.269044243717417</c:v>
                </c:pt>
                <c:pt idx="29113">
                  <c:v>27.263666240695837</c:v>
                </c:pt>
                <c:pt idx="29114">
                  <c:v>27.257633271135767</c:v>
                </c:pt>
                <c:pt idx="29115">
                  <c:v>27.251935062250933</c:v>
                </c:pt>
                <c:pt idx="29116">
                  <c:v>27.246578891447299</c:v>
                </c:pt>
                <c:pt idx="29117">
                  <c:v>27.240742411848778</c:v>
                </c:pt>
                <c:pt idx="29118">
                  <c:v>27.234673055258803</c:v>
                </c:pt>
                <c:pt idx="29119">
                  <c:v>27.228996678591905</c:v>
                </c:pt>
                <c:pt idx="29120">
                  <c:v>27.223494959668614</c:v>
                </c:pt>
                <c:pt idx="29121">
                  <c:v>27.217884079655576</c:v>
                </c:pt>
                <c:pt idx="29122">
                  <c:v>27.212171315958766</c:v>
                </c:pt>
                <c:pt idx="29123">
                  <c:v>27.206443997449998</c:v>
                </c:pt>
                <c:pt idx="29124">
                  <c:v>27.200774898189088</c:v>
                </c:pt>
                <c:pt idx="29125">
                  <c:v>27.194814702688859</c:v>
                </c:pt>
                <c:pt idx="29126">
                  <c:v>27.18926204192368</c:v>
                </c:pt>
                <c:pt idx="29127">
                  <c:v>27.183920425932019</c:v>
                </c:pt>
                <c:pt idx="29128">
                  <c:v>27.178011172273663</c:v>
                </c:pt>
                <c:pt idx="29129">
                  <c:v>27.172298408576857</c:v>
                </c:pt>
                <c:pt idx="29130">
                  <c:v>27.16655653525612</c:v>
                </c:pt>
                <c:pt idx="29131">
                  <c:v>27.160458069042203</c:v>
                </c:pt>
                <c:pt idx="29132">
                  <c:v>27.155269278576188</c:v>
                </c:pt>
                <c:pt idx="29133">
                  <c:v>27.149629288939213</c:v>
                </c:pt>
                <c:pt idx="29134">
                  <c:v>27.144083905580025</c:v>
                </c:pt>
                <c:pt idx="29135">
                  <c:v>27.1383347548533</c:v>
                </c:pt>
                <c:pt idx="29136">
                  <c:v>27.132592881532563</c:v>
                </c:pt>
                <c:pt idx="29137">
                  <c:v>27.127127549639184</c:v>
                </c:pt>
                <c:pt idx="29138">
                  <c:v>27.121261960416732</c:v>
                </c:pt>
                <c:pt idx="29139">
                  <c:v>27.115876679989171</c:v>
                </c:pt>
                <c:pt idx="29140">
                  <c:v>27.110185748510311</c:v>
                </c:pt>
                <c:pt idx="29141">
                  <c:v>27.104254662634009</c:v>
                </c:pt>
                <c:pt idx="29142">
                  <c:v>27.098440015253445</c:v>
                </c:pt>
                <c:pt idx="29143">
                  <c:v>27.092719974150654</c:v>
                </c:pt>
                <c:pt idx="29144">
                  <c:v>27.087422022594886</c:v>
                </c:pt>
                <c:pt idx="29145">
                  <c:v>27.081963968107491</c:v>
                </c:pt>
                <c:pt idx="29146">
                  <c:v>27.076098378885042</c:v>
                </c:pt>
                <c:pt idx="29147">
                  <c:v>27.070713098457478</c:v>
                </c:pt>
                <c:pt idx="29148">
                  <c:v>27.064527303371765</c:v>
                </c:pt>
                <c:pt idx="29149">
                  <c:v>27.05877815264504</c:v>
                </c:pt>
                <c:pt idx="29150">
                  <c:v>27.053116330790122</c:v>
                </c:pt>
                <c:pt idx="29151">
                  <c:v>27.047432676717246</c:v>
                </c:pt>
                <c:pt idx="29152">
                  <c:v>27.041625306742663</c:v>
                </c:pt>
                <c:pt idx="29153">
                  <c:v>27.03633463259288</c:v>
                </c:pt>
                <c:pt idx="29154">
                  <c:v>27.030374437092647</c:v>
                </c:pt>
                <c:pt idx="29155">
                  <c:v>27.024414241592414</c:v>
                </c:pt>
                <c:pt idx="29156">
                  <c:v>27.018694200489623</c:v>
                </c:pt>
                <c:pt idx="29157">
                  <c:v>27.012748559801352</c:v>
                </c:pt>
                <c:pt idx="29158">
                  <c:v>27.006846583548981</c:v>
                </c:pt>
                <c:pt idx="29159">
                  <c:v>27.001250258347909</c:v>
                </c:pt>
                <c:pt idx="29160">
                  <c:v>26.995704874988718</c:v>
                </c:pt>
                <c:pt idx="29161">
                  <c:v>26.98989022760815</c:v>
                </c:pt>
                <c:pt idx="29162">
                  <c:v>26.984279347595109</c:v>
                </c:pt>
                <c:pt idx="29163">
                  <c:v>26.978624803146168</c:v>
                </c:pt>
                <c:pt idx="29164">
                  <c:v>26.973123084222873</c:v>
                </c:pt>
                <c:pt idx="29165">
                  <c:v>26.967453984961963</c:v>
                </c:pt>
                <c:pt idx="29166">
                  <c:v>26.962112368970303</c:v>
                </c:pt>
                <c:pt idx="29167">
                  <c:v>26.956566985611115</c:v>
                </c:pt>
                <c:pt idx="29168">
                  <c:v>26.950563125674982</c:v>
                </c:pt>
                <c:pt idx="29169">
                  <c:v>26.945046851939718</c:v>
                </c:pt>
                <c:pt idx="29170">
                  <c:v>26.939545133016424</c:v>
                </c:pt>
                <c:pt idx="29171">
                  <c:v>26.934225349242713</c:v>
                </c:pt>
                <c:pt idx="29172">
                  <c:v>26.928439811486072</c:v>
                </c:pt>
                <c:pt idx="29173">
                  <c:v>26.92261788669952</c:v>
                </c:pt>
                <c:pt idx="29174">
                  <c:v>26.916577639733475</c:v>
                </c:pt>
                <c:pt idx="29175">
                  <c:v>26.910253573934078</c:v>
                </c:pt>
                <c:pt idx="29176">
                  <c:v>26.904686358356933</c:v>
                </c:pt>
                <c:pt idx="29177">
                  <c:v>26.899075478343892</c:v>
                </c:pt>
                <c:pt idx="29178">
                  <c:v>26.893420933894951</c:v>
                </c:pt>
                <c:pt idx="29179">
                  <c:v>26.887737279822083</c:v>
                </c:pt>
                <c:pt idx="29180">
                  <c:v>26.881908077629546</c:v>
                </c:pt>
                <c:pt idx="29181">
                  <c:v>26.876188036526756</c:v>
                </c:pt>
                <c:pt idx="29182">
                  <c:v>26.87063537576158</c:v>
                </c:pt>
                <c:pt idx="29183">
                  <c:v>26.864791618757071</c:v>
                </c:pt>
                <c:pt idx="29184">
                  <c:v>26.858780481414957</c:v>
                </c:pt>
                <c:pt idx="29185">
                  <c:v>26.853387923581419</c:v>
                </c:pt>
                <c:pt idx="29186">
                  <c:v>26.84787892725214</c:v>
                </c:pt>
                <c:pt idx="29187">
                  <c:v>26.842449982388679</c:v>
                </c:pt>
                <c:pt idx="29188">
                  <c:v>26.836642612414092</c:v>
                </c:pt>
                <c:pt idx="29189">
                  <c:v>26.831206390144647</c:v>
                </c:pt>
                <c:pt idx="29190">
                  <c:v>26.825530013477756</c:v>
                </c:pt>
                <c:pt idx="29191">
                  <c:v>26.820195674892073</c:v>
                </c:pt>
                <c:pt idx="29192">
                  <c:v>26.814264589015774</c:v>
                </c:pt>
                <c:pt idx="29193">
                  <c:v>26.808377167575369</c:v>
                </c:pt>
                <c:pt idx="29194">
                  <c:v>26.803050106395677</c:v>
                </c:pt>
                <c:pt idx="29195">
                  <c:v>26.797024414241587</c:v>
                </c:pt>
                <c:pt idx="29196">
                  <c:v>26.791086050959308</c:v>
                </c:pt>
                <c:pt idx="29197">
                  <c:v>26.785504280570198</c:v>
                </c:pt>
                <c:pt idx="29198">
                  <c:v>26.780068058300756</c:v>
                </c:pt>
                <c:pt idx="29199">
                  <c:v>26.774479010505658</c:v>
                </c:pt>
                <c:pt idx="29200">
                  <c:v>26.768831743462705</c:v>
                </c:pt>
                <c:pt idx="29201">
                  <c:v>26.76339552119326</c:v>
                </c:pt>
                <c:pt idx="29202">
                  <c:v>26.757660925278504</c:v>
                </c:pt>
                <c:pt idx="29203">
                  <c:v>26.752108264513332</c:v>
                </c:pt>
                <c:pt idx="29204">
                  <c:v>26.746584713372084</c:v>
                </c:pt>
                <c:pt idx="29205">
                  <c:v>26.740690014525704</c:v>
                </c:pt>
                <c:pt idx="29206">
                  <c:v>26.734737096431449</c:v>
                </c:pt>
                <c:pt idx="29207">
                  <c:v>26.728929726456862</c:v>
                </c:pt>
                <c:pt idx="29208">
                  <c:v>26.723428007533567</c:v>
                </c:pt>
                <c:pt idx="29209">
                  <c:v>26.718071836729941</c:v>
                </c:pt>
                <c:pt idx="29210">
                  <c:v>26.712446401904934</c:v>
                </c:pt>
                <c:pt idx="29211">
                  <c:v>26.706784580050009</c:v>
                </c:pt>
                <c:pt idx="29212">
                  <c:v>26.701093648571149</c:v>
                </c:pt>
                <c:pt idx="29213">
                  <c:v>26.695439104122215</c:v>
                </c:pt>
                <c:pt idx="29214">
                  <c:v>26.689413411968125</c:v>
                </c:pt>
                <c:pt idx="29215">
                  <c:v>26.683504158309781</c:v>
                </c:pt>
                <c:pt idx="29216">
                  <c:v>26.678111600476228</c:v>
                </c:pt>
                <c:pt idx="29217">
                  <c:v>26.672580771929006</c:v>
                </c:pt>
                <c:pt idx="29218">
                  <c:v>26.667195491501445</c:v>
                </c:pt>
                <c:pt idx="29219">
                  <c:v>26.661235296001205</c:v>
                </c:pt>
                <c:pt idx="29220">
                  <c:v>26.655275100500976</c:v>
                </c:pt>
                <c:pt idx="29221">
                  <c:v>26.649613278646051</c:v>
                </c:pt>
                <c:pt idx="29222">
                  <c:v>26.644038785662929</c:v>
                </c:pt>
                <c:pt idx="29223">
                  <c:v>26.638529789333649</c:v>
                </c:pt>
                <c:pt idx="29224">
                  <c:v>26.633217282965919</c:v>
                </c:pt>
                <c:pt idx="29225">
                  <c:v>26.627431745209279</c:v>
                </c:pt>
                <c:pt idx="29226">
                  <c:v>26.621697149294526</c:v>
                </c:pt>
                <c:pt idx="29227">
                  <c:v>26.616108101499435</c:v>
                </c:pt>
                <c:pt idx="29228">
                  <c:v>26.610708266259909</c:v>
                </c:pt>
                <c:pt idx="29229">
                  <c:v>26.605060999216949</c:v>
                </c:pt>
                <c:pt idx="29230">
                  <c:v>26.599224519618431</c:v>
                </c:pt>
                <c:pt idx="29231">
                  <c:v>26.593788297348986</c:v>
                </c:pt>
                <c:pt idx="29232">
                  <c:v>26.587944540344484</c:v>
                </c:pt>
                <c:pt idx="29233">
                  <c:v>26.581904293378432</c:v>
                </c:pt>
                <c:pt idx="29234">
                  <c:v>26.576045981561965</c:v>
                </c:pt>
                <c:pt idx="29235">
                  <c:v>26.570806249254066</c:v>
                </c:pt>
                <c:pt idx="29236">
                  <c:v>26.56550102029232</c:v>
                </c:pt>
                <c:pt idx="29237">
                  <c:v>26.560042965804925</c:v>
                </c:pt>
                <c:pt idx="29238">
                  <c:v>26.553988164026908</c:v>
                </c:pt>
                <c:pt idx="29239">
                  <c:v>26.548661102847209</c:v>
                </c:pt>
                <c:pt idx="29240">
                  <c:v>26.542853732872622</c:v>
                </c:pt>
                <c:pt idx="29241">
                  <c:v>26.537461175039077</c:v>
                </c:pt>
                <c:pt idx="29242">
                  <c:v>26.531522811756791</c:v>
                </c:pt>
                <c:pt idx="29243">
                  <c:v>26.526122976517264</c:v>
                </c:pt>
                <c:pt idx="29244">
                  <c:v>26.520570315752089</c:v>
                </c:pt>
                <c:pt idx="29245">
                  <c:v>26.515126816076663</c:v>
                </c:pt>
                <c:pt idx="29246">
                  <c:v>26.509224839824292</c:v>
                </c:pt>
                <c:pt idx="29247">
                  <c:v>26.503381082819793</c:v>
                </c:pt>
                <c:pt idx="29248">
                  <c:v>26.49814135051189</c:v>
                </c:pt>
                <c:pt idx="29249">
                  <c:v>26.492566857528765</c:v>
                </c:pt>
                <c:pt idx="29250">
                  <c:v>26.486708545712297</c:v>
                </c:pt>
                <c:pt idx="29251">
                  <c:v>26.481119497917206</c:v>
                </c:pt>
                <c:pt idx="29252">
                  <c:v>26.475908875233241</c:v>
                </c:pt>
                <c:pt idx="29253">
                  <c:v>26.470130614882585</c:v>
                </c:pt>
                <c:pt idx="29254">
                  <c:v>26.464512457463563</c:v>
                </c:pt>
                <c:pt idx="29255">
                  <c:v>26.458770584142822</c:v>
                </c:pt>
                <c:pt idx="29256">
                  <c:v>26.452992323792166</c:v>
                </c:pt>
                <c:pt idx="29257">
                  <c:v>26.447468772650929</c:v>
                </c:pt>
                <c:pt idx="29258">
                  <c:v>26.441348474219055</c:v>
                </c:pt>
                <c:pt idx="29259">
                  <c:v>26.435497439808575</c:v>
                </c:pt>
                <c:pt idx="29260">
                  <c:v>26.43028681712461</c:v>
                </c:pt>
                <c:pt idx="29261">
                  <c:v>26.424697769329519</c:v>
                </c:pt>
                <c:pt idx="29262">
                  <c:v>26.419181495594259</c:v>
                </c:pt>
                <c:pt idx="29263">
                  <c:v>26.413446899679499</c:v>
                </c:pt>
                <c:pt idx="29264">
                  <c:v>26.407886961508343</c:v>
                </c:pt>
                <c:pt idx="29265">
                  <c:v>26.402290636307267</c:v>
                </c:pt>
                <c:pt idx="29266">
                  <c:v>26.396330440807038</c:v>
                </c:pt>
                <c:pt idx="29267">
                  <c:v>26.390675896358097</c:v>
                </c:pt>
                <c:pt idx="29268">
                  <c:v>26.384759365293757</c:v>
                </c:pt>
                <c:pt idx="29269">
                  <c:v>26.379505078173892</c:v>
                </c:pt>
                <c:pt idx="29270">
                  <c:v>26.373603101921521</c:v>
                </c:pt>
                <c:pt idx="29271">
                  <c:v>26.367963112284549</c:v>
                </c:pt>
                <c:pt idx="29272">
                  <c:v>26.362264903399712</c:v>
                </c:pt>
                <c:pt idx="29273">
                  <c:v>26.356959674437963</c:v>
                </c:pt>
                <c:pt idx="29274">
                  <c:v>26.351487065138606</c:v>
                </c:pt>
                <c:pt idx="29275">
                  <c:v>26.346683977189699</c:v>
                </c:pt>
                <c:pt idx="29276">
                  <c:v>26.340774723531347</c:v>
                </c:pt>
                <c:pt idx="29277">
                  <c:v>26.334938243932825</c:v>
                </c:pt>
                <c:pt idx="29278">
                  <c:v>26.329028990274473</c:v>
                </c:pt>
                <c:pt idx="29279">
                  <c:v>26.323687374282812</c:v>
                </c:pt>
                <c:pt idx="29280">
                  <c:v>26.317676236940692</c:v>
                </c:pt>
                <c:pt idx="29281">
                  <c:v>26.312436504632796</c:v>
                </c:pt>
                <c:pt idx="29282">
                  <c:v>26.306672799094105</c:v>
                </c:pt>
                <c:pt idx="29283">
                  <c:v>26.30101097723918</c:v>
                </c:pt>
                <c:pt idx="29284">
                  <c:v>26.295705748277438</c:v>
                </c:pt>
                <c:pt idx="29285">
                  <c:v>26.290356854879793</c:v>
                </c:pt>
                <c:pt idx="29286">
                  <c:v>26.284396659379556</c:v>
                </c:pt>
                <c:pt idx="29287">
                  <c:v>26.278683895682754</c:v>
                </c:pt>
                <c:pt idx="29288">
                  <c:v>26.272992964203894</c:v>
                </c:pt>
                <c:pt idx="29289">
                  <c:v>26.267352974566922</c:v>
                </c:pt>
                <c:pt idx="29290">
                  <c:v>26.261538327186351</c:v>
                </c:pt>
                <c:pt idx="29291">
                  <c:v>26.255789176459626</c:v>
                </c:pt>
                <c:pt idx="29292">
                  <c:v>26.25037478640813</c:v>
                </c:pt>
                <c:pt idx="29293">
                  <c:v>26.244807570830993</c:v>
                </c:pt>
                <c:pt idx="29294">
                  <c:v>26.23981527032652</c:v>
                </c:pt>
                <c:pt idx="29295">
                  <c:v>26.233956958510053</c:v>
                </c:pt>
                <c:pt idx="29296">
                  <c:v>26.228702671390185</c:v>
                </c:pt>
                <c:pt idx="29297">
                  <c:v>26.223317390962624</c:v>
                </c:pt>
                <c:pt idx="29298">
                  <c:v>26.217473633958122</c:v>
                </c:pt>
                <c:pt idx="29299">
                  <c:v>26.211935528004915</c:v>
                </c:pt>
                <c:pt idx="29300">
                  <c:v>26.206448363893585</c:v>
                </c:pt>
                <c:pt idx="29301">
                  <c:v>26.200502723205314</c:v>
                </c:pt>
                <c:pt idx="29302">
                  <c:v>26.194688075824747</c:v>
                </c:pt>
                <c:pt idx="29303">
                  <c:v>26.189310072803167</c:v>
                </c:pt>
                <c:pt idx="29304">
                  <c:v>26.183611863918333</c:v>
                </c:pt>
                <c:pt idx="29305">
                  <c:v>26.177993706499304</c:v>
                </c:pt>
                <c:pt idx="29306">
                  <c:v>26.172535652011913</c:v>
                </c:pt>
                <c:pt idx="29307">
                  <c:v>26.167194036020248</c:v>
                </c:pt>
                <c:pt idx="29308">
                  <c:v>26.161677762284985</c:v>
                </c:pt>
                <c:pt idx="29309">
                  <c:v>26.155964998588182</c:v>
                </c:pt>
                <c:pt idx="29310">
                  <c:v>26.150230402673426</c:v>
                </c:pt>
                <c:pt idx="29311">
                  <c:v>26.144503084164654</c:v>
                </c:pt>
                <c:pt idx="29312">
                  <c:v>26.138986810429394</c:v>
                </c:pt>
                <c:pt idx="29313">
                  <c:v>26.133324988574476</c:v>
                </c:pt>
                <c:pt idx="29314">
                  <c:v>26.128034314424692</c:v>
                </c:pt>
                <c:pt idx="29315">
                  <c:v>26.122306995915917</c:v>
                </c:pt>
                <c:pt idx="29316">
                  <c:v>26.116870773646472</c:v>
                </c:pt>
                <c:pt idx="29317">
                  <c:v>26.111478215812927</c:v>
                </c:pt>
                <c:pt idx="29318">
                  <c:v>26.105787284334074</c:v>
                </c:pt>
                <c:pt idx="29319">
                  <c:v>26.100052688419318</c:v>
                </c:pt>
                <c:pt idx="29320">
                  <c:v>26.094136157354985</c:v>
                </c:pt>
                <c:pt idx="29321">
                  <c:v>26.088641715837674</c:v>
                </c:pt>
                <c:pt idx="29322">
                  <c:v>26.083089055072495</c:v>
                </c:pt>
                <c:pt idx="29323">
                  <c:v>26.077820213140662</c:v>
                </c:pt>
                <c:pt idx="29324">
                  <c:v>26.07249315196097</c:v>
                </c:pt>
                <c:pt idx="29325">
                  <c:v>26.066816775294079</c:v>
                </c:pt>
                <c:pt idx="29326">
                  <c:v>26.061009405319492</c:v>
                </c:pt>
                <c:pt idx="29327">
                  <c:v>26.055769673011593</c:v>
                </c:pt>
                <c:pt idx="29328">
                  <c:v>26.04978764529341</c:v>
                </c:pt>
                <c:pt idx="29329">
                  <c:v>26.043914778664973</c:v>
                </c:pt>
                <c:pt idx="29330">
                  <c:v>26.037874531698925</c:v>
                </c:pt>
                <c:pt idx="29331">
                  <c:v>26.032285483903834</c:v>
                </c:pt>
                <c:pt idx="29332">
                  <c:v>26.026871093852339</c:v>
                </c:pt>
                <c:pt idx="29333">
                  <c:v>26.021413039364944</c:v>
                </c:pt>
                <c:pt idx="29334">
                  <c:v>26.016297022958756</c:v>
                </c:pt>
                <c:pt idx="29335">
                  <c:v>26.010598814073919</c:v>
                </c:pt>
                <c:pt idx="29336">
                  <c:v>26.004798721505313</c:v>
                </c:pt>
                <c:pt idx="29337">
                  <c:v>25.999158731868338</c:v>
                </c:pt>
                <c:pt idx="29338">
                  <c:v>25.993395026329651</c:v>
                </c:pt>
                <c:pt idx="29339">
                  <c:v>25.987900584812341</c:v>
                </c:pt>
                <c:pt idx="29340">
                  <c:v>25.982595355850595</c:v>
                </c:pt>
                <c:pt idx="29341">
                  <c:v>25.977457507226465</c:v>
                </c:pt>
                <c:pt idx="29342">
                  <c:v>25.971802962777524</c:v>
                </c:pt>
                <c:pt idx="29343">
                  <c:v>25.966359463102094</c:v>
                </c:pt>
                <c:pt idx="29344">
                  <c:v>25.960894131208718</c:v>
                </c:pt>
                <c:pt idx="29345">
                  <c:v>25.955246864165758</c:v>
                </c:pt>
                <c:pt idx="29346">
                  <c:v>25.949774254866398</c:v>
                </c:pt>
                <c:pt idx="29347">
                  <c:v>25.944192484477291</c:v>
                </c:pt>
                <c:pt idx="29348">
                  <c:v>25.938639823712116</c:v>
                </c:pt>
                <c:pt idx="29349">
                  <c:v>25.932716015241798</c:v>
                </c:pt>
                <c:pt idx="29350">
                  <c:v>25.927403508874068</c:v>
                </c:pt>
                <c:pt idx="29351">
                  <c:v>25.921858125514873</c:v>
                </c:pt>
                <c:pt idx="29352">
                  <c:v>25.916501954711247</c:v>
                </c:pt>
                <c:pt idx="29353">
                  <c:v>25.910985680975983</c:v>
                </c:pt>
                <c:pt idx="29354">
                  <c:v>25.905614955360392</c:v>
                </c:pt>
                <c:pt idx="29355">
                  <c:v>25.899720256514001</c:v>
                </c:pt>
                <c:pt idx="29356">
                  <c:v>25.893934718757368</c:v>
                </c:pt>
                <c:pt idx="29357">
                  <c:v>25.888556715735788</c:v>
                </c:pt>
                <c:pt idx="29358">
                  <c:v>25.882916726098813</c:v>
                </c:pt>
                <c:pt idx="29359">
                  <c:v>25.877276736461841</c:v>
                </c:pt>
                <c:pt idx="29360">
                  <c:v>25.87135292799152</c:v>
                </c:pt>
                <c:pt idx="29361">
                  <c:v>25.865596499858817</c:v>
                </c:pt>
                <c:pt idx="29362">
                  <c:v>25.859694523606446</c:v>
                </c:pt>
                <c:pt idx="29363">
                  <c:v>25.854593062012231</c:v>
                </c:pt>
                <c:pt idx="29364">
                  <c:v>25.849229613802617</c:v>
                </c:pt>
                <c:pt idx="29365">
                  <c:v>25.843742449691291</c:v>
                </c:pt>
                <c:pt idx="29366">
                  <c:v>25.838386278887661</c:v>
                </c:pt>
                <c:pt idx="29367">
                  <c:v>25.832724457032739</c:v>
                </c:pt>
                <c:pt idx="29368">
                  <c:v>25.827055357771833</c:v>
                </c:pt>
                <c:pt idx="29369">
                  <c:v>25.821713741780165</c:v>
                </c:pt>
                <c:pt idx="29370">
                  <c:v>25.816408512818416</c:v>
                </c:pt>
                <c:pt idx="29371">
                  <c:v>25.810914071301109</c:v>
                </c:pt>
                <c:pt idx="29372">
                  <c:v>25.805055759484642</c:v>
                </c:pt>
                <c:pt idx="29373">
                  <c:v>25.79926294432202</c:v>
                </c:pt>
                <c:pt idx="29374">
                  <c:v>25.793775780210694</c:v>
                </c:pt>
                <c:pt idx="29375">
                  <c:v>25.788063016513885</c:v>
                </c:pt>
                <c:pt idx="29376">
                  <c:v>25.782437581688882</c:v>
                </c:pt>
                <c:pt idx="29377">
                  <c:v>25.776855811299772</c:v>
                </c:pt>
                <c:pt idx="29378">
                  <c:v>25.770961112453389</c:v>
                </c:pt>
                <c:pt idx="29379">
                  <c:v>25.765597664243771</c:v>
                </c:pt>
                <c:pt idx="29380">
                  <c:v>25.760401596371775</c:v>
                </c:pt>
                <c:pt idx="29381">
                  <c:v>25.754696110080953</c:v>
                </c:pt>
                <c:pt idx="29382">
                  <c:v>25.74868497273884</c:v>
                </c:pt>
                <c:pt idx="29383">
                  <c:v>25.742892157576215</c:v>
                </c:pt>
                <c:pt idx="29384">
                  <c:v>25.737252167939239</c:v>
                </c:pt>
                <c:pt idx="29385">
                  <c:v>25.732179815968951</c:v>
                </c:pt>
                <c:pt idx="29386">
                  <c:v>25.726787258135413</c:v>
                </c:pt>
                <c:pt idx="29387">
                  <c:v>25.720827062635177</c:v>
                </c:pt>
                <c:pt idx="29388">
                  <c:v>25.715849316942673</c:v>
                </c:pt>
                <c:pt idx="29389">
                  <c:v>25.710456759109128</c:v>
                </c:pt>
                <c:pt idx="29390">
                  <c:v>25.705078756087552</c:v>
                </c:pt>
                <c:pt idx="29391">
                  <c:v>25.699547927540323</c:v>
                </c:pt>
                <c:pt idx="29392">
                  <c:v>25.693682338317871</c:v>
                </c:pt>
                <c:pt idx="29393">
                  <c:v>25.688151509770645</c:v>
                </c:pt>
                <c:pt idx="29394">
                  <c:v>25.682708010095219</c:v>
                </c:pt>
                <c:pt idx="29395">
                  <c:v>25.677533774441169</c:v>
                </c:pt>
                <c:pt idx="29396">
                  <c:v>25.672257655103355</c:v>
                </c:pt>
                <c:pt idx="29397">
                  <c:v>25.666646775090314</c:v>
                </c:pt>
                <c:pt idx="29398">
                  <c:v>25.661035895077266</c:v>
                </c:pt>
                <c:pt idx="29399">
                  <c:v>25.655519621342009</c:v>
                </c:pt>
                <c:pt idx="29400">
                  <c:v>25.650352663093944</c:v>
                </c:pt>
                <c:pt idx="29401">
                  <c:v>25.644800002328772</c:v>
                </c:pt>
                <c:pt idx="29402">
                  <c:v>25.639567547426857</c:v>
                </c:pt>
                <c:pt idx="29403">
                  <c:v>25.633665571174486</c:v>
                </c:pt>
                <c:pt idx="29404">
                  <c:v>25.628287568152906</c:v>
                </c:pt>
                <c:pt idx="29405">
                  <c:v>25.622734907387727</c:v>
                </c:pt>
                <c:pt idx="29406">
                  <c:v>25.617407846208035</c:v>
                </c:pt>
                <c:pt idx="29407">
                  <c:v>25.611986178750556</c:v>
                </c:pt>
                <c:pt idx="29408">
                  <c:v>25.606368021331534</c:v>
                </c:pt>
                <c:pt idx="29409">
                  <c:v>25.60080808316037</c:v>
                </c:pt>
                <c:pt idx="29410">
                  <c:v>25.595342751266998</c:v>
                </c:pt>
                <c:pt idx="29411">
                  <c:v>25.589760980877884</c:v>
                </c:pt>
                <c:pt idx="29412">
                  <c:v>25.584506693758019</c:v>
                </c:pt>
                <c:pt idx="29413">
                  <c:v>25.578997697428747</c:v>
                </c:pt>
                <c:pt idx="29414">
                  <c:v>25.573226714484072</c:v>
                </c:pt>
                <c:pt idx="29415">
                  <c:v>25.567506673381285</c:v>
                </c:pt>
                <c:pt idx="29416">
                  <c:v>25.561968567428078</c:v>
                </c:pt>
                <c:pt idx="29417">
                  <c:v>25.556430461474868</c:v>
                </c:pt>
                <c:pt idx="29418">
                  <c:v>25.550885078115677</c:v>
                </c:pt>
                <c:pt idx="29419">
                  <c:v>25.545732674679574</c:v>
                </c:pt>
                <c:pt idx="29420">
                  <c:v>25.540070852824648</c:v>
                </c:pt>
                <c:pt idx="29421">
                  <c:v>25.534540024277426</c:v>
                </c:pt>
                <c:pt idx="29422">
                  <c:v>25.52903102794815</c:v>
                </c:pt>
                <c:pt idx="29423">
                  <c:v>25.523361928687244</c:v>
                </c:pt>
                <c:pt idx="29424">
                  <c:v>25.518078531943445</c:v>
                </c:pt>
                <c:pt idx="29425">
                  <c:v>25.512504038960319</c:v>
                </c:pt>
                <c:pt idx="29426">
                  <c:v>25.507096926314805</c:v>
                </c:pt>
                <c:pt idx="29427">
                  <c:v>25.501595207391514</c:v>
                </c:pt>
                <c:pt idx="29428">
                  <c:v>25.496173539934038</c:v>
                </c:pt>
                <c:pt idx="29429">
                  <c:v>25.490657266198774</c:v>
                </c:pt>
                <c:pt idx="29430">
                  <c:v>25.485075495809667</c:v>
                </c:pt>
                <c:pt idx="29431">
                  <c:v>25.479944924591518</c:v>
                </c:pt>
                <c:pt idx="29432">
                  <c:v>25.474239438300692</c:v>
                </c:pt>
                <c:pt idx="29433">
                  <c:v>25.468337462048328</c:v>
                </c:pt>
                <c:pt idx="29434">
                  <c:v>25.462682917599384</c:v>
                </c:pt>
                <c:pt idx="29435">
                  <c:v>25.457515959351319</c:v>
                </c:pt>
                <c:pt idx="29436">
                  <c:v>25.452334446291285</c:v>
                </c:pt>
                <c:pt idx="29437">
                  <c:v>25.446621682594483</c:v>
                </c:pt>
                <c:pt idx="29438">
                  <c:v>25.441083576641272</c:v>
                </c:pt>
                <c:pt idx="29439">
                  <c:v>25.435581857717978</c:v>
                </c:pt>
                <c:pt idx="29440">
                  <c:v>25.430000087328867</c:v>
                </c:pt>
                <c:pt idx="29441">
                  <c:v>25.424862238704737</c:v>
                </c:pt>
                <c:pt idx="29442">
                  <c:v>25.419455126059226</c:v>
                </c:pt>
                <c:pt idx="29443">
                  <c:v>25.414084400443627</c:v>
                </c:pt>
                <c:pt idx="29444">
                  <c:v>25.408786448887867</c:v>
                </c:pt>
                <c:pt idx="29445">
                  <c:v>25.403139181844907</c:v>
                </c:pt>
                <c:pt idx="29446">
                  <c:v>25.397506469613916</c:v>
                </c:pt>
                <c:pt idx="29447">
                  <c:v>25.392077524750455</c:v>
                </c:pt>
                <c:pt idx="29448">
                  <c:v>25.386211935528003</c:v>
                </c:pt>
                <c:pt idx="29449">
                  <c:v>25.3811905253996</c:v>
                </c:pt>
                <c:pt idx="29450">
                  <c:v>25.376110896023334</c:v>
                </c:pt>
                <c:pt idx="29451">
                  <c:v>25.370434519356444</c:v>
                </c:pt>
                <c:pt idx="29452">
                  <c:v>25.364852748967337</c:v>
                </c:pt>
                <c:pt idx="29453">
                  <c:v>25.359292810796173</c:v>
                </c:pt>
                <c:pt idx="29454">
                  <c:v>25.353943917398531</c:v>
                </c:pt>
                <c:pt idx="29455">
                  <c:v>25.348485862911136</c:v>
                </c:pt>
                <c:pt idx="29456">
                  <c:v>25.343224298385287</c:v>
                </c:pt>
                <c:pt idx="29457">
                  <c:v>25.337744411679946</c:v>
                </c:pt>
                <c:pt idx="29458">
                  <c:v>25.332228137944686</c:v>
                </c:pt>
                <c:pt idx="29459">
                  <c:v>25.326806470487206</c:v>
                </c:pt>
                <c:pt idx="29460">
                  <c:v>25.321275641939977</c:v>
                </c:pt>
                <c:pt idx="29461">
                  <c:v>25.315460994559412</c:v>
                </c:pt>
                <c:pt idx="29462">
                  <c:v>25.309733676050637</c:v>
                </c:pt>
                <c:pt idx="29463">
                  <c:v>25.304326563405127</c:v>
                </c:pt>
                <c:pt idx="29464">
                  <c:v>25.298803012263882</c:v>
                </c:pt>
                <c:pt idx="29465">
                  <c:v>25.292871926387583</c:v>
                </c:pt>
                <c:pt idx="29466">
                  <c:v>25.28782868404123</c:v>
                </c:pt>
                <c:pt idx="29467">
                  <c:v>25.282618061357265</c:v>
                </c:pt>
                <c:pt idx="29468">
                  <c:v>25.277531154575012</c:v>
                </c:pt>
                <c:pt idx="29469">
                  <c:v>25.272109487117532</c:v>
                </c:pt>
                <c:pt idx="29470">
                  <c:v>25.266207510865168</c:v>
                </c:pt>
                <c:pt idx="29471">
                  <c:v>25.260545689010243</c:v>
                </c:pt>
                <c:pt idx="29472">
                  <c:v>25.255305956702344</c:v>
                </c:pt>
                <c:pt idx="29473">
                  <c:v>25.249709631501272</c:v>
                </c:pt>
                <c:pt idx="29474">
                  <c:v>25.244084196676265</c:v>
                </c:pt>
                <c:pt idx="29475">
                  <c:v>25.23833504594954</c:v>
                </c:pt>
                <c:pt idx="29476">
                  <c:v>25.23268777890658</c:v>
                </c:pt>
                <c:pt idx="29477">
                  <c:v>25.227884690957676</c:v>
                </c:pt>
                <c:pt idx="29478">
                  <c:v>25.222353862410451</c:v>
                </c:pt>
                <c:pt idx="29479">
                  <c:v>25.216866698299121</c:v>
                </c:pt>
                <c:pt idx="29480">
                  <c:v>25.211364979375826</c:v>
                </c:pt>
                <c:pt idx="29481">
                  <c:v>25.20594331191835</c:v>
                </c:pt>
                <c:pt idx="29482">
                  <c:v>25.200259657845482</c:v>
                </c:pt>
                <c:pt idx="29483">
                  <c:v>25.194379513811061</c:v>
                </c:pt>
                <c:pt idx="29484">
                  <c:v>25.189379935900607</c:v>
                </c:pt>
                <c:pt idx="29485">
                  <c:v>25.184365803178189</c:v>
                </c:pt>
                <c:pt idx="29486">
                  <c:v>25.178784032789082</c:v>
                </c:pt>
                <c:pt idx="29487">
                  <c:v>25.173493358639298</c:v>
                </c:pt>
                <c:pt idx="29488">
                  <c:v>25.167860646408307</c:v>
                </c:pt>
                <c:pt idx="29489">
                  <c:v>25.162242488989286</c:v>
                </c:pt>
                <c:pt idx="29490">
                  <c:v>25.156595221946326</c:v>
                </c:pt>
                <c:pt idx="29491">
                  <c:v>25.150758742347808</c:v>
                </c:pt>
                <c:pt idx="29492">
                  <c:v>25.145358907108278</c:v>
                </c:pt>
                <c:pt idx="29493">
                  <c:v>25.140177394048248</c:v>
                </c:pt>
                <c:pt idx="29494">
                  <c:v>25.134712062154868</c:v>
                </c:pt>
                <c:pt idx="29495">
                  <c:v>25.129421388005085</c:v>
                </c:pt>
                <c:pt idx="29496">
                  <c:v>25.123512134346736</c:v>
                </c:pt>
                <c:pt idx="29497">
                  <c:v>25.117995860611476</c:v>
                </c:pt>
                <c:pt idx="29498">
                  <c:v>25.112770683115542</c:v>
                </c:pt>
                <c:pt idx="29499">
                  <c:v>25.107436344529866</c:v>
                </c:pt>
                <c:pt idx="29500">
                  <c:v>25.102189334815982</c:v>
                </c:pt>
                <c:pt idx="29501">
                  <c:v>25.096796776982437</c:v>
                </c:pt>
                <c:pt idx="29502">
                  <c:v>25.091244116217261</c:v>
                </c:pt>
                <c:pt idx="29503">
                  <c:v>25.085480410678574</c:v>
                </c:pt>
                <c:pt idx="29504">
                  <c:v>25.080036911003145</c:v>
                </c:pt>
                <c:pt idx="29505">
                  <c:v>25.074593411327719</c:v>
                </c:pt>
                <c:pt idx="29506">
                  <c:v>25.069295459771958</c:v>
                </c:pt>
                <c:pt idx="29507">
                  <c:v>25.063801018254644</c:v>
                </c:pt>
                <c:pt idx="29508">
                  <c:v>25.058641337412556</c:v>
                </c:pt>
                <c:pt idx="29509">
                  <c:v>25.053416159916626</c:v>
                </c:pt>
                <c:pt idx="29510">
                  <c:v>25.048001769865131</c:v>
                </c:pt>
                <c:pt idx="29511">
                  <c:v>25.04279114718117</c:v>
                </c:pt>
                <c:pt idx="29512">
                  <c:v>25.037369479723687</c:v>
                </c:pt>
                <c:pt idx="29513">
                  <c:v>25.03183137377048</c:v>
                </c:pt>
                <c:pt idx="29514">
                  <c:v>25.026416983718985</c:v>
                </c:pt>
                <c:pt idx="29515">
                  <c:v>25.021148141787151</c:v>
                </c:pt>
                <c:pt idx="29516">
                  <c:v>25.015551816586079</c:v>
                </c:pt>
                <c:pt idx="29517">
                  <c:v>25.010261142436303</c:v>
                </c:pt>
                <c:pt idx="29518">
                  <c:v>25.004664817235223</c:v>
                </c:pt>
                <c:pt idx="29519">
                  <c:v>24.999272259401678</c:v>
                </c:pt>
                <c:pt idx="29520">
                  <c:v>24.993697766418556</c:v>
                </c:pt>
                <c:pt idx="29521">
                  <c:v>24.987846732008066</c:v>
                </c:pt>
                <c:pt idx="29522">
                  <c:v>24.982243129401009</c:v>
                </c:pt>
                <c:pt idx="29523">
                  <c:v>24.976785074913618</c:v>
                </c:pt>
                <c:pt idx="29524">
                  <c:v>24.97157445222965</c:v>
                </c:pt>
                <c:pt idx="29525">
                  <c:v>24.96608728811832</c:v>
                </c:pt>
                <c:pt idx="29526">
                  <c:v>24.960527349947164</c:v>
                </c:pt>
                <c:pt idx="29527">
                  <c:v>24.955360391699095</c:v>
                </c:pt>
                <c:pt idx="29528">
                  <c:v>24.950382646006595</c:v>
                </c:pt>
                <c:pt idx="29529">
                  <c:v>24.944910036707231</c:v>
                </c:pt>
                <c:pt idx="29530">
                  <c:v>24.939539311091639</c:v>
                </c:pt>
                <c:pt idx="29531">
                  <c:v>24.934328688407671</c:v>
                </c:pt>
                <c:pt idx="29532">
                  <c:v>24.928776027642495</c:v>
                </c:pt>
                <c:pt idx="29533">
                  <c:v>24.922946825449959</c:v>
                </c:pt>
                <c:pt idx="29534">
                  <c:v>24.917648873894198</c:v>
                </c:pt>
                <c:pt idx="29535">
                  <c:v>24.912452806022198</c:v>
                </c:pt>
                <c:pt idx="29536">
                  <c:v>24.906812816385223</c:v>
                </c:pt>
                <c:pt idx="29537">
                  <c:v>24.901318374867916</c:v>
                </c:pt>
                <c:pt idx="29538">
                  <c:v>24.896187803649763</c:v>
                </c:pt>
                <c:pt idx="29539">
                  <c:v>24.891115451679479</c:v>
                </c:pt>
                <c:pt idx="29540">
                  <c:v>24.885540958696353</c:v>
                </c:pt>
                <c:pt idx="29541">
                  <c:v>24.880221174922639</c:v>
                </c:pt>
                <c:pt idx="29542">
                  <c:v>24.874719455999347</c:v>
                </c:pt>
                <c:pt idx="29543">
                  <c:v>24.869698045870944</c:v>
                </c:pt>
                <c:pt idx="29544">
                  <c:v>24.864327320255349</c:v>
                </c:pt>
                <c:pt idx="29545">
                  <c:v>24.858556337310677</c:v>
                </c:pt>
                <c:pt idx="29546">
                  <c:v>24.852705302900191</c:v>
                </c:pt>
                <c:pt idx="29547">
                  <c:v>24.847691170177772</c:v>
                </c:pt>
                <c:pt idx="29548">
                  <c:v>24.842327721968157</c:v>
                </c:pt>
                <c:pt idx="29549">
                  <c:v>24.836869667480766</c:v>
                </c:pt>
                <c:pt idx="29550">
                  <c:v>24.831084129724125</c:v>
                </c:pt>
                <c:pt idx="29551">
                  <c:v>24.82590989407008</c:v>
                </c:pt>
                <c:pt idx="29552">
                  <c:v>24.820844819505776</c:v>
                </c:pt>
                <c:pt idx="29553">
                  <c:v>24.815670583851727</c:v>
                </c:pt>
                <c:pt idx="29554">
                  <c:v>24.810059703838686</c:v>
                </c:pt>
                <c:pt idx="29555">
                  <c:v>24.804623481569241</c:v>
                </c:pt>
                <c:pt idx="29556">
                  <c:v>24.798983491932265</c:v>
                </c:pt>
                <c:pt idx="29557">
                  <c:v>24.793190676769644</c:v>
                </c:pt>
                <c:pt idx="29558">
                  <c:v>24.787834505966018</c:v>
                </c:pt>
                <c:pt idx="29559">
                  <c:v>24.782536554410253</c:v>
                </c:pt>
                <c:pt idx="29560">
                  <c:v>24.777136719170727</c:v>
                </c:pt>
                <c:pt idx="29561">
                  <c:v>24.772129863854286</c:v>
                </c:pt>
                <c:pt idx="29562">
                  <c:v>24.766649977148944</c:v>
                </c:pt>
                <c:pt idx="29563">
                  <c:v>24.761002710105988</c:v>
                </c:pt>
                <c:pt idx="29564">
                  <c:v>24.755471881558762</c:v>
                </c:pt>
                <c:pt idx="29565">
                  <c:v>24.750290368498728</c:v>
                </c:pt>
                <c:pt idx="29566">
                  <c:v>24.744752262545518</c:v>
                </c:pt>
                <c:pt idx="29567">
                  <c:v>24.739694465387199</c:v>
                </c:pt>
                <c:pt idx="29568">
                  <c:v>24.734200023869892</c:v>
                </c:pt>
                <c:pt idx="29569">
                  <c:v>24.729033065621824</c:v>
                </c:pt>
                <c:pt idx="29570">
                  <c:v>24.723764223689994</c:v>
                </c:pt>
                <c:pt idx="29571">
                  <c:v>24.718211562924814</c:v>
                </c:pt>
                <c:pt idx="29572">
                  <c:v>24.712775340655373</c:v>
                </c:pt>
                <c:pt idx="29573">
                  <c:v>24.707448279475678</c:v>
                </c:pt>
                <c:pt idx="29574">
                  <c:v>24.702041166830163</c:v>
                </c:pt>
                <c:pt idx="29575">
                  <c:v>24.697092530761594</c:v>
                </c:pt>
                <c:pt idx="29576">
                  <c:v>24.691452541124619</c:v>
                </c:pt>
                <c:pt idx="29577">
                  <c:v>24.685732500021832</c:v>
                </c:pt>
                <c:pt idx="29578">
                  <c:v>24.680485490307948</c:v>
                </c:pt>
                <c:pt idx="29579">
                  <c:v>24.674707229957296</c:v>
                </c:pt>
                <c:pt idx="29580">
                  <c:v>24.669467497649393</c:v>
                </c:pt>
                <c:pt idx="29581">
                  <c:v>24.664606190452627</c:v>
                </c:pt>
                <c:pt idx="29582">
                  <c:v>24.659271851866944</c:v>
                </c:pt>
                <c:pt idx="29583">
                  <c:v>24.654170390272728</c:v>
                </c:pt>
                <c:pt idx="29584">
                  <c:v>24.648108311088727</c:v>
                </c:pt>
                <c:pt idx="29585">
                  <c:v>24.642417379609871</c:v>
                </c:pt>
                <c:pt idx="29586">
                  <c:v>24.637148537678041</c:v>
                </c:pt>
                <c:pt idx="29587">
                  <c:v>24.632017966459891</c:v>
                </c:pt>
                <c:pt idx="29588">
                  <c:v>24.626487137912665</c:v>
                </c:pt>
                <c:pt idx="29589">
                  <c:v>24.621240128198782</c:v>
                </c:pt>
                <c:pt idx="29590">
                  <c:v>24.616022228108832</c:v>
                </c:pt>
                <c:pt idx="29591">
                  <c:v>24.610185748510315</c:v>
                </c:pt>
                <c:pt idx="29592">
                  <c:v>24.60501879026225</c:v>
                </c:pt>
                <c:pt idx="29593">
                  <c:v>24.59957529058682</c:v>
                </c:pt>
                <c:pt idx="29594">
                  <c:v>24.594655764142182</c:v>
                </c:pt>
                <c:pt idx="29595">
                  <c:v>24.589299593338552</c:v>
                </c:pt>
                <c:pt idx="29596">
                  <c:v>24.583921590316972</c:v>
                </c:pt>
                <c:pt idx="29597">
                  <c:v>24.578383484363762</c:v>
                </c:pt>
                <c:pt idx="29598">
                  <c:v>24.572772604350721</c:v>
                </c:pt>
                <c:pt idx="29599">
                  <c:v>24.567067118059899</c:v>
                </c:pt>
                <c:pt idx="29600">
                  <c:v>24.561805553534054</c:v>
                </c:pt>
                <c:pt idx="29601">
                  <c:v>24.556609485662051</c:v>
                </c:pt>
                <c:pt idx="29602">
                  <c:v>24.550954941213114</c:v>
                </c:pt>
                <c:pt idx="29603">
                  <c:v>24.545278564546223</c:v>
                </c:pt>
                <c:pt idx="29604">
                  <c:v>24.540009722614393</c:v>
                </c:pt>
                <c:pt idx="29605">
                  <c:v>24.534558945532979</c:v>
                </c:pt>
                <c:pt idx="29606">
                  <c:v>24.529413819502864</c:v>
                </c:pt>
                <c:pt idx="29607">
                  <c:v>24.524144977571037</c:v>
                </c:pt>
                <c:pt idx="29608">
                  <c:v>24.518934354887069</c:v>
                </c:pt>
                <c:pt idx="29609">
                  <c:v>24.513621848519339</c:v>
                </c:pt>
                <c:pt idx="29610">
                  <c:v>24.508367561399471</c:v>
                </c:pt>
                <c:pt idx="29611">
                  <c:v>24.50320788055739</c:v>
                </c:pt>
                <c:pt idx="29612">
                  <c:v>24.49791720640761</c:v>
                </c:pt>
                <c:pt idx="29613">
                  <c:v>24.492189887898839</c:v>
                </c:pt>
                <c:pt idx="29614">
                  <c:v>24.487030207056755</c:v>
                </c:pt>
                <c:pt idx="29615">
                  <c:v>24.481681313659106</c:v>
                </c:pt>
                <c:pt idx="29616">
                  <c:v>24.47617231732983</c:v>
                </c:pt>
                <c:pt idx="29617">
                  <c:v>24.470823423932188</c:v>
                </c:pt>
                <c:pt idx="29618">
                  <c:v>24.464994221739648</c:v>
                </c:pt>
                <c:pt idx="29619">
                  <c:v>24.460336681910405</c:v>
                </c:pt>
                <c:pt idx="29620">
                  <c:v>24.454980511106776</c:v>
                </c:pt>
                <c:pt idx="29621">
                  <c:v>24.449464237371519</c:v>
                </c:pt>
                <c:pt idx="29622">
                  <c:v>24.443998905478139</c:v>
                </c:pt>
                <c:pt idx="29623">
                  <c:v>24.438664566892459</c:v>
                </c:pt>
                <c:pt idx="29624">
                  <c:v>24.433293841276864</c:v>
                </c:pt>
                <c:pt idx="29625">
                  <c:v>24.427944947879215</c:v>
                </c:pt>
                <c:pt idx="29626">
                  <c:v>24.42270521557132</c:v>
                </c:pt>
                <c:pt idx="29627">
                  <c:v>24.41719621924204</c:v>
                </c:pt>
                <c:pt idx="29628">
                  <c:v>24.412116589865775</c:v>
                </c:pt>
                <c:pt idx="29629">
                  <c:v>24.406920521993776</c:v>
                </c:pt>
                <c:pt idx="29630">
                  <c:v>24.401222313108935</c:v>
                </c:pt>
                <c:pt idx="29631">
                  <c:v>24.39603352264292</c:v>
                </c:pt>
                <c:pt idx="29632">
                  <c:v>24.390837454770921</c:v>
                </c:pt>
                <c:pt idx="29633">
                  <c:v>24.385233852163864</c:v>
                </c:pt>
                <c:pt idx="29634">
                  <c:v>24.380139667975627</c:v>
                </c:pt>
                <c:pt idx="29635">
                  <c:v>24.374987264539531</c:v>
                </c:pt>
                <c:pt idx="29636">
                  <c:v>24.370002241441043</c:v>
                </c:pt>
                <c:pt idx="29637">
                  <c:v>24.364667902855359</c:v>
                </c:pt>
                <c:pt idx="29638">
                  <c:v>24.359064300248303</c:v>
                </c:pt>
                <c:pt idx="29639">
                  <c:v>24.353751793880573</c:v>
                </c:pt>
                <c:pt idx="29640">
                  <c:v>24.348526616384643</c:v>
                </c:pt>
                <c:pt idx="29641">
                  <c:v>24.343243219640843</c:v>
                </c:pt>
                <c:pt idx="29642">
                  <c:v>24.337850661807302</c:v>
                </c:pt>
                <c:pt idx="29643">
                  <c:v>24.332465381379738</c:v>
                </c:pt>
                <c:pt idx="29644">
                  <c:v>24.327138320200039</c:v>
                </c:pt>
                <c:pt idx="29645">
                  <c:v>24.321993194169924</c:v>
                </c:pt>
                <c:pt idx="29646">
                  <c:v>24.316258598255168</c:v>
                </c:pt>
                <c:pt idx="29647">
                  <c:v>24.310727769707942</c:v>
                </c:pt>
                <c:pt idx="29648">
                  <c:v>24.305633585519708</c:v>
                </c:pt>
                <c:pt idx="29649">
                  <c:v>24.300510291707543</c:v>
                </c:pt>
                <c:pt idx="29650">
                  <c:v>24.294957630942367</c:v>
                </c:pt>
                <c:pt idx="29651">
                  <c:v>24.289070209501961</c:v>
                </c:pt>
                <c:pt idx="29652">
                  <c:v>24.283990580125693</c:v>
                </c:pt>
                <c:pt idx="29653">
                  <c:v>24.278634409322063</c:v>
                </c:pt>
                <c:pt idx="29654">
                  <c:v>24.273518392915879</c:v>
                </c:pt>
                <c:pt idx="29655">
                  <c:v>24.268307770231917</c:v>
                </c:pt>
                <c:pt idx="29656">
                  <c:v>24.262798773902638</c:v>
                </c:pt>
                <c:pt idx="29657">
                  <c:v>24.257660925278504</c:v>
                </c:pt>
                <c:pt idx="29658">
                  <c:v>24.252122819325297</c:v>
                </c:pt>
                <c:pt idx="29659">
                  <c:v>24.246599268184056</c:v>
                </c:pt>
                <c:pt idx="29660">
                  <c:v>24.241585135461634</c:v>
                </c:pt>
                <c:pt idx="29661">
                  <c:v>24.23662922198708</c:v>
                </c:pt>
                <c:pt idx="29662">
                  <c:v>24.231258496371481</c:v>
                </c:pt>
                <c:pt idx="29663">
                  <c:v>24.22596054481572</c:v>
                </c:pt>
                <c:pt idx="29664">
                  <c:v>24.220589819200125</c:v>
                </c:pt>
                <c:pt idx="29665">
                  <c:v>24.215320977268291</c:v>
                </c:pt>
                <c:pt idx="29666">
                  <c:v>24.210350508981772</c:v>
                </c:pt>
                <c:pt idx="29667">
                  <c:v>24.204877899682412</c:v>
                </c:pt>
                <c:pt idx="29668">
                  <c:v>24.199499896660832</c:v>
                </c:pt>
                <c:pt idx="29669">
                  <c:v>24.194209222511056</c:v>
                </c:pt>
                <c:pt idx="29670">
                  <c:v>24.188714780993742</c:v>
                </c:pt>
                <c:pt idx="29671">
                  <c:v>24.183504158309781</c:v>
                </c:pt>
                <c:pt idx="29672">
                  <c:v>24.178380864497608</c:v>
                </c:pt>
                <c:pt idx="29673">
                  <c:v>24.172857313356367</c:v>
                </c:pt>
                <c:pt idx="29674">
                  <c:v>24.167559361800603</c:v>
                </c:pt>
                <c:pt idx="29675">
                  <c:v>24.162603448326049</c:v>
                </c:pt>
                <c:pt idx="29676">
                  <c:v>24.15732005158225</c:v>
                </c:pt>
                <c:pt idx="29677">
                  <c:v>24.152371415513681</c:v>
                </c:pt>
                <c:pt idx="29678">
                  <c:v>24.147000689898086</c:v>
                </c:pt>
                <c:pt idx="29679">
                  <c:v>24.141833731650021</c:v>
                </c:pt>
                <c:pt idx="29680">
                  <c:v>24.136281070884845</c:v>
                </c:pt>
                <c:pt idx="29681">
                  <c:v>24.130924900081215</c:v>
                </c:pt>
                <c:pt idx="29682">
                  <c:v>24.125561451871601</c:v>
                </c:pt>
                <c:pt idx="29683">
                  <c:v>24.120161616632075</c:v>
                </c:pt>
                <c:pt idx="29684">
                  <c:v>24.114790891016476</c:v>
                </c:pt>
                <c:pt idx="29685">
                  <c:v>24.109427442806862</c:v>
                </c:pt>
                <c:pt idx="29686">
                  <c:v>24.104085826815201</c:v>
                </c:pt>
                <c:pt idx="29687">
                  <c:v>24.098802430071405</c:v>
                </c:pt>
                <c:pt idx="29688">
                  <c:v>24.093511755921625</c:v>
                </c:pt>
                <c:pt idx="29689">
                  <c:v>24.088250191395773</c:v>
                </c:pt>
                <c:pt idx="29690">
                  <c:v>24.083177839425492</c:v>
                </c:pt>
                <c:pt idx="29691">
                  <c:v>24.077959939335543</c:v>
                </c:pt>
                <c:pt idx="29692">
                  <c:v>24.072625600749863</c:v>
                </c:pt>
                <c:pt idx="29693">
                  <c:v>24.067211210698368</c:v>
                </c:pt>
                <c:pt idx="29694">
                  <c:v>24.062087916886203</c:v>
                </c:pt>
                <c:pt idx="29695">
                  <c:v>24.056950068262068</c:v>
                </c:pt>
                <c:pt idx="29696">
                  <c:v>24.0518704388858</c:v>
                </c:pt>
                <c:pt idx="29697">
                  <c:v>24.046368719962508</c:v>
                </c:pt>
                <c:pt idx="29698">
                  <c:v>24.04113626506059</c:v>
                </c:pt>
                <c:pt idx="29699">
                  <c:v>24.036063913090306</c:v>
                </c:pt>
                <c:pt idx="29700">
                  <c:v>24.031027948149937</c:v>
                </c:pt>
                <c:pt idx="29701">
                  <c:v>24.025562616256561</c:v>
                </c:pt>
                <c:pt idx="29702">
                  <c:v>24.020504819098239</c:v>
                </c:pt>
                <c:pt idx="29703">
                  <c:v>24.015148648294613</c:v>
                </c:pt>
                <c:pt idx="29704">
                  <c:v>24.009472271627718</c:v>
                </c:pt>
                <c:pt idx="29705">
                  <c:v>24.003926888268527</c:v>
                </c:pt>
                <c:pt idx="29706">
                  <c:v>23.998352395285401</c:v>
                </c:pt>
                <c:pt idx="29707">
                  <c:v>23.993338262562983</c:v>
                </c:pt>
                <c:pt idx="29708">
                  <c:v>23.988069420631152</c:v>
                </c:pt>
                <c:pt idx="29709">
                  <c:v>23.982705972421542</c:v>
                </c:pt>
                <c:pt idx="29710">
                  <c:v>23.977531736767492</c:v>
                </c:pt>
                <c:pt idx="29711">
                  <c:v>23.972335668895496</c:v>
                </c:pt>
                <c:pt idx="29712">
                  <c:v>23.966957665873913</c:v>
                </c:pt>
                <c:pt idx="29713">
                  <c:v>23.961572385446349</c:v>
                </c:pt>
                <c:pt idx="29714">
                  <c:v>23.956252601672638</c:v>
                </c:pt>
                <c:pt idx="29715">
                  <c:v>23.950685386095497</c:v>
                </c:pt>
                <c:pt idx="29716">
                  <c:v>23.94575130483889</c:v>
                </c:pt>
                <c:pt idx="29717">
                  <c:v>23.94039513403526</c:v>
                </c:pt>
                <c:pt idx="29718">
                  <c:v>23.934624151090592</c:v>
                </c:pt>
                <c:pt idx="29719">
                  <c:v>23.929377141376708</c:v>
                </c:pt>
                <c:pt idx="29720">
                  <c:v>23.924261124970524</c:v>
                </c:pt>
                <c:pt idx="29721">
                  <c:v>23.918999560444675</c:v>
                </c:pt>
                <c:pt idx="29722">
                  <c:v>23.913687054076945</c:v>
                </c:pt>
                <c:pt idx="29723">
                  <c:v>23.90840365733315</c:v>
                </c:pt>
                <c:pt idx="29724">
                  <c:v>23.903709730473992</c:v>
                </c:pt>
                <c:pt idx="29725">
                  <c:v>23.898520940007977</c:v>
                </c:pt>
                <c:pt idx="29726">
                  <c:v>23.893252098076143</c:v>
                </c:pt>
                <c:pt idx="29727">
                  <c:v>23.888194300917824</c:v>
                </c:pt>
                <c:pt idx="29728">
                  <c:v>23.882816297896245</c:v>
                </c:pt>
                <c:pt idx="29729">
                  <c:v>23.877780332955876</c:v>
                </c:pt>
                <c:pt idx="29730">
                  <c:v>23.872351388092415</c:v>
                </c:pt>
                <c:pt idx="29731">
                  <c:v>23.867213539468281</c:v>
                </c:pt>
                <c:pt idx="29732">
                  <c:v>23.861842813852689</c:v>
                </c:pt>
                <c:pt idx="29733">
                  <c:v>23.856472088237091</c:v>
                </c:pt>
                <c:pt idx="29734">
                  <c:v>23.851363349236891</c:v>
                </c:pt>
                <c:pt idx="29735">
                  <c:v>23.846007178433261</c:v>
                </c:pt>
                <c:pt idx="29736">
                  <c:v>23.841073097176658</c:v>
                </c:pt>
                <c:pt idx="29737">
                  <c:v>23.835629597501228</c:v>
                </c:pt>
                <c:pt idx="29738">
                  <c:v>23.830586355154875</c:v>
                </c:pt>
                <c:pt idx="29739">
                  <c:v>23.825040971795683</c:v>
                </c:pt>
                <c:pt idx="29740">
                  <c:v>23.819553807684361</c:v>
                </c:pt>
                <c:pt idx="29741">
                  <c:v>23.814015701731147</c:v>
                </c:pt>
                <c:pt idx="29742">
                  <c:v>23.808885130512998</c:v>
                </c:pt>
                <c:pt idx="29743">
                  <c:v>23.803812778542714</c:v>
                </c:pt>
                <c:pt idx="29744">
                  <c:v>23.798594878452764</c:v>
                </c:pt>
                <c:pt idx="29745">
                  <c:v>23.793216875431185</c:v>
                </c:pt>
                <c:pt idx="29746">
                  <c:v>23.787904369063455</c:v>
                </c:pt>
                <c:pt idx="29747">
                  <c:v>23.782628249725644</c:v>
                </c:pt>
                <c:pt idx="29748">
                  <c:v>23.77725024670406</c:v>
                </c:pt>
                <c:pt idx="29749">
                  <c:v>23.77227250101156</c:v>
                </c:pt>
                <c:pt idx="29750">
                  <c:v>23.767018213891696</c:v>
                </c:pt>
                <c:pt idx="29751">
                  <c:v>23.761662043088062</c:v>
                </c:pt>
                <c:pt idx="29752">
                  <c:v>23.756655187771628</c:v>
                </c:pt>
                <c:pt idx="29753">
                  <c:v>23.751284462156029</c:v>
                </c:pt>
                <c:pt idx="29754">
                  <c:v>23.745942846164368</c:v>
                </c:pt>
                <c:pt idx="29755">
                  <c:v>23.74140174483086</c:v>
                </c:pt>
                <c:pt idx="29756">
                  <c:v>23.735987354779361</c:v>
                </c:pt>
                <c:pt idx="29757">
                  <c:v>23.730703958035566</c:v>
                </c:pt>
                <c:pt idx="29758">
                  <c:v>23.725202239112271</c:v>
                </c:pt>
                <c:pt idx="29759">
                  <c:v>23.719795126466757</c:v>
                </c:pt>
                <c:pt idx="29760">
                  <c:v>23.714489897505015</c:v>
                </c:pt>
                <c:pt idx="29761">
                  <c:v>23.709228332979166</c:v>
                </c:pt>
                <c:pt idx="29762">
                  <c:v>23.704141426196912</c:v>
                </c:pt>
                <c:pt idx="29763">
                  <c:v>23.699127293474493</c:v>
                </c:pt>
                <c:pt idx="29764">
                  <c:v>23.693480026431534</c:v>
                </c:pt>
                <c:pt idx="29765">
                  <c:v>23.688116578221923</c:v>
                </c:pt>
                <c:pt idx="29766">
                  <c:v>23.683153387341388</c:v>
                </c:pt>
                <c:pt idx="29767">
                  <c:v>23.678313912362565</c:v>
                </c:pt>
                <c:pt idx="29768">
                  <c:v>23.673088734866631</c:v>
                </c:pt>
                <c:pt idx="29769">
                  <c:v>23.667914499212582</c:v>
                </c:pt>
                <c:pt idx="29770">
                  <c:v>23.662558328408956</c:v>
                </c:pt>
                <c:pt idx="29771">
                  <c:v>23.657071164297626</c:v>
                </c:pt>
                <c:pt idx="29772">
                  <c:v>23.651795044959812</c:v>
                </c:pt>
                <c:pt idx="29773">
                  <c:v>23.646431596750201</c:v>
                </c:pt>
                <c:pt idx="29774">
                  <c:v>23.641206419254267</c:v>
                </c:pt>
                <c:pt idx="29775">
                  <c:v>23.636243228373733</c:v>
                </c:pt>
                <c:pt idx="29776">
                  <c:v>23.631280037493198</c:v>
                </c:pt>
                <c:pt idx="29777">
                  <c:v>23.62611307924513</c:v>
                </c:pt>
                <c:pt idx="29778">
                  <c:v>23.62089517915518</c:v>
                </c:pt>
                <c:pt idx="29779">
                  <c:v>23.615437124667785</c:v>
                </c:pt>
                <c:pt idx="29780">
                  <c:v>23.610110063488086</c:v>
                </c:pt>
                <c:pt idx="29781">
                  <c:v>23.605023156705837</c:v>
                </c:pt>
                <c:pt idx="29782">
                  <c:v>23.599958082141534</c:v>
                </c:pt>
                <c:pt idx="29783">
                  <c:v>23.59493667201313</c:v>
                </c:pt>
                <c:pt idx="29784">
                  <c:v>23.589827933012931</c:v>
                </c:pt>
                <c:pt idx="29785">
                  <c:v>23.584384433337505</c:v>
                </c:pt>
                <c:pt idx="29786">
                  <c:v>23.578649837422748</c:v>
                </c:pt>
                <c:pt idx="29787">
                  <c:v>23.573570208046483</c:v>
                </c:pt>
                <c:pt idx="29788">
                  <c:v>23.568636126789876</c:v>
                </c:pt>
                <c:pt idx="29789">
                  <c:v>23.563389117075996</c:v>
                </c:pt>
                <c:pt idx="29790">
                  <c:v>23.557807346686886</c:v>
                </c:pt>
                <c:pt idx="29791">
                  <c:v>23.55256761437899</c:v>
                </c:pt>
                <c:pt idx="29792">
                  <c:v>23.547284217635188</c:v>
                </c:pt>
                <c:pt idx="29793">
                  <c:v>23.542175478634988</c:v>
                </c:pt>
                <c:pt idx="29794">
                  <c:v>23.537386945498049</c:v>
                </c:pt>
                <c:pt idx="29795">
                  <c:v>23.532263651685884</c:v>
                </c:pt>
                <c:pt idx="29796">
                  <c:v>23.527227686745515</c:v>
                </c:pt>
                <c:pt idx="29797">
                  <c:v>23.521900625565817</c:v>
                </c:pt>
                <c:pt idx="29798">
                  <c:v>23.516668170663905</c:v>
                </c:pt>
                <c:pt idx="29799">
                  <c:v>23.51118828395856</c:v>
                </c:pt>
                <c:pt idx="29800">
                  <c:v>23.505410023607904</c:v>
                </c:pt>
                <c:pt idx="29801">
                  <c:v>23.500184846111971</c:v>
                </c:pt>
                <c:pt idx="29802">
                  <c:v>23.494937836398087</c:v>
                </c:pt>
                <c:pt idx="29803">
                  <c:v>23.489923703675668</c:v>
                </c:pt>
                <c:pt idx="29804">
                  <c:v>23.484771300239572</c:v>
                </c:pt>
                <c:pt idx="29805">
                  <c:v>23.479597064585523</c:v>
                </c:pt>
                <c:pt idx="29806">
                  <c:v>23.474364609683608</c:v>
                </c:pt>
                <c:pt idx="29807">
                  <c:v>23.469488747674866</c:v>
                </c:pt>
                <c:pt idx="29808">
                  <c:v>23.464365453862701</c:v>
                </c:pt>
                <c:pt idx="29809">
                  <c:v>23.459351321140282</c:v>
                </c:pt>
                <c:pt idx="29810">
                  <c:v>23.454206195110164</c:v>
                </c:pt>
                <c:pt idx="29811">
                  <c:v>23.448740863216784</c:v>
                </c:pt>
                <c:pt idx="29812">
                  <c:v>23.443515685720854</c:v>
                </c:pt>
                <c:pt idx="29813">
                  <c:v>23.43844333375057</c:v>
                </c:pt>
                <c:pt idx="29814">
                  <c:v>23.433145382194805</c:v>
                </c:pt>
                <c:pt idx="29815">
                  <c:v>23.427563611805695</c:v>
                </c:pt>
                <c:pt idx="29816">
                  <c:v>23.422127389536254</c:v>
                </c:pt>
                <c:pt idx="29817">
                  <c:v>23.416763941326639</c:v>
                </c:pt>
                <c:pt idx="29818">
                  <c:v>23.411895356723885</c:v>
                </c:pt>
                <c:pt idx="29819">
                  <c:v>23.406757508099751</c:v>
                </c:pt>
                <c:pt idx="29820">
                  <c:v>23.40125578917646</c:v>
                </c:pt>
                <c:pt idx="29821">
                  <c:v>23.396350817543784</c:v>
                </c:pt>
                <c:pt idx="29822">
                  <c:v>23.391365794445303</c:v>
                </c:pt>
                <c:pt idx="29823">
                  <c:v>23.385842243304058</c:v>
                </c:pt>
                <c:pt idx="29824">
                  <c:v>23.381155593850885</c:v>
                </c:pt>
                <c:pt idx="29825">
                  <c:v>23.375755758611351</c:v>
                </c:pt>
                <c:pt idx="29826">
                  <c:v>23.370406865213706</c:v>
                </c:pt>
                <c:pt idx="29827">
                  <c:v>23.365436396927187</c:v>
                </c:pt>
                <c:pt idx="29828">
                  <c:v>23.360356767550918</c:v>
                </c:pt>
                <c:pt idx="29829">
                  <c:v>23.355415408888334</c:v>
                </c:pt>
                <c:pt idx="29830">
                  <c:v>23.35025572804625</c:v>
                </c:pt>
                <c:pt idx="29831">
                  <c:v>23.345103324610147</c:v>
                </c:pt>
                <c:pt idx="29832">
                  <c:v>23.33979081824242</c:v>
                </c:pt>
                <c:pt idx="29833">
                  <c:v>23.334725743678117</c:v>
                </c:pt>
                <c:pt idx="29834">
                  <c:v>23.329427792122353</c:v>
                </c:pt>
                <c:pt idx="29835">
                  <c:v>23.324428214211899</c:v>
                </c:pt>
                <c:pt idx="29836">
                  <c:v>23.319203036715969</c:v>
                </c:pt>
                <c:pt idx="29837">
                  <c:v>23.313533937455063</c:v>
                </c:pt>
                <c:pt idx="29838">
                  <c:v>23.308119547403564</c:v>
                </c:pt>
                <c:pt idx="29839">
                  <c:v>23.302799763629849</c:v>
                </c:pt>
                <c:pt idx="29840">
                  <c:v>23.297705579441619</c:v>
                </c:pt>
                <c:pt idx="29841">
                  <c:v>23.292429460103804</c:v>
                </c:pt>
                <c:pt idx="29842">
                  <c:v>23.287488101441216</c:v>
                </c:pt>
                <c:pt idx="29843">
                  <c:v>23.282590407214528</c:v>
                </c:pt>
                <c:pt idx="29844">
                  <c:v>23.27762721633399</c:v>
                </c:pt>
                <c:pt idx="29845">
                  <c:v>23.272227381094464</c:v>
                </c:pt>
                <c:pt idx="29846">
                  <c:v>23.266958539162633</c:v>
                </c:pt>
                <c:pt idx="29847">
                  <c:v>23.2615587039231</c:v>
                </c:pt>
                <c:pt idx="29848">
                  <c:v>23.256217087931439</c:v>
                </c:pt>
                <c:pt idx="29849">
                  <c:v>23.251239342238939</c:v>
                </c:pt>
                <c:pt idx="29850">
                  <c:v>23.246159712862667</c:v>
                </c:pt>
                <c:pt idx="29851">
                  <c:v>23.240963644990671</c:v>
                </c:pt>
                <c:pt idx="29852">
                  <c:v>23.235920402644318</c:v>
                </c:pt>
                <c:pt idx="29853">
                  <c:v>23.230891715109934</c:v>
                </c:pt>
                <c:pt idx="29854">
                  <c:v>23.225928524229396</c:v>
                </c:pt>
                <c:pt idx="29855">
                  <c:v>23.220514134177897</c:v>
                </c:pt>
                <c:pt idx="29856">
                  <c:v>23.215492724049497</c:v>
                </c:pt>
                <c:pt idx="29857">
                  <c:v>23.210427649485197</c:v>
                </c:pt>
                <c:pt idx="29858">
                  <c:v>23.205682780784155</c:v>
                </c:pt>
                <c:pt idx="29859">
                  <c:v>23.200319332574544</c:v>
                </c:pt>
                <c:pt idx="29860">
                  <c:v>23.19491221992903</c:v>
                </c:pt>
                <c:pt idx="29861">
                  <c:v>23.189563326531385</c:v>
                </c:pt>
                <c:pt idx="29862">
                  <c:v>23.184338149035451</c:v>
                </c:pt>
                <c:pt idx="29863">
                  <c:v>23.179062029697636</c:v>
                </c:pt>
                <c:pt idx="29864">
                  <c:v>23.173975122915387</c:v>
                </c:pt>
                <c:pt idx="29865">
                  <c:v>23.168837274291253</c:v>
                </c:pt>
                <c:pt idx="29866">
                  <c:v>23.16409240559021</c:v>
                </c:pt>
                <c:pt idx="29867">
                  <c:v>23.158976389184026</c:v>
                </c:pt>
                <c:pt idx="29868">
                  <c:v>23.153780321312027</c:v>
                </c:pt>
                <c:pt idx="29869">
                  <c:v>23.148722524153708</c:v>
                </c:pt>
                <c:pt idx="29870">
                  <c:v>23.143635617371455</c:v>
                </c:pt>
                <c:pt idx="29871">
                  <c:v>23.138257614349879</c:v>
                </c:pt>
                <c:pt idx="29872">
                  <c:v>23.13330897828131</c:v>
                </c:pt>
                <c:pt idx="29873">
                  <c:v>23.1277272078922</c:v>
                </c:pt>
                <c:pt idx="29874">
                  <c:v>23.122691242951827</c:v>
                </c:pt>
                <c:pt idx="29875">
                  <c:v>23.117538839515731</c:v>
                </c:pt>
                <c:pt idx="29876">
                  <c:v>23.112022565780471</c:v>
                </c:pt>
                <c:pt idx="29877">
                  <c:v>23.107568793318755</c:v>
                </c:pt>
                <c:pt idx="29878">
                  <c:v>23.102598325032236</c:v>
                </c:pt>
                <c:pt idx="29879">
                  <c:v>23.097293096070494</c:v>
                </c:pt>
                <c:pt idx="29880">
                  <c:v>23.092198911882257</c:v>
                </c:pt>
                <c:pt idx="29881">
                  <c:v>23.087061063258123</c:v>
                </c:pt>
                <c:pt idx="29882">
                  <c:v>23.08215609162545</c:v>
                </c:pt>
                <c:pt idx="29883">
                  <c:v>23.076901804505585</c:v>
                </c:pt>
                <c:pt idx="29884">
                  <c:v>23.071465582236144</c:v>
                </c:pt>
                <c:pt idx="29885">
                  <c:v>23.066575165415433</c:v>
                </c:pt>
                <c:pt idx="29886">
                  <c:v>23.061553755287036</c:v>
                </c:pt>
                <c:pt idx="29887">
                  <c:v>23.056372242227003</c:v>
                </c:pt>
                <c:pt idx="29888">
                  <c:v>23.051474548000311</c:v>
                </c:pt>
                <c:pt idx="29889">
                  <c:v>23.046547744149692</c:v>
                </c:pt>
                <c:pt idx="29890">
                  <c:v>23.041388063307611</c:v>
                </c:pt>
                <c:pt idx="29891">
                  <c:v>23.036082834345862</c:v>
                </c:pt>
                <c:pt idx="29892">
                  <c:v>23.031206972337124</c:v>
                </c:pt>
                <c:pt idx="29893">
                  <c:v>23.025799859691613</c:v>
                </c:pt>
                <c:pt idx="29894">
                  <c:v>23.020414579264052</c:v>
                </c:pt>
                <c:pt idx="29895">
                  <c:v>23.0151966791741</c:v>
                </c:pt>
                <c:pt idx="29896">
                  <c:v>23.009964224272185</c:v>
                </c:pt>
                <c:pt idx="29897">
                  <c:v>23.005190245947212</c:v>
                </c:pt>
                <c:pt idx="29898">
                  <c:v>23.000314383938473</c:v>
                </c:pt>
                <c:pt idx="29899">
                  <c:v>22.995147425690408</c:v>
                </c:pt>
                <c:pt idx="29900">
                  <c:v>22.98998046744234</c:v>
                </c:pt>
                <c:pt idx="29901">
                  <c:v>22.984857173630175</c:v>
                </c:pt>
                <c:pt idx="29902">
                  <c:v>22.979712047600053</c:v>
                </c:pt>
                <c:pt idx="29903">
                  <c:v>22.974588753787888</c:v>
                </c:pt>
                <c:pt idx="29904">
                  <c:v>22.969203473360327</c:v>
                </c:pt>
                <c:pt idx="29905">
                  <c:v>22.9644513272533</c:v>
                </c:pt>
                <c:pt idx="29906">
                  <c:v>22.959604574868496</c:v>
                </c:pt>
                <c:pt idx="29907">
                  <c:v>22.954583164740093</c:v>
                </c:pt>
                <c:pt idx="29908">
                  <c:v>22.949139665064664</c:v>
                </c:pt>
                <c:pt idx="29909">
                  <c:v>22.944154641966179</c:v>
                </c:pt>
                <c:pt idx="29910">
                  <c:v>22.93916234146171</c:v>
                </c:pt>
                <c:pt idx="29911">
                  <c:v>22.934148208739291</c:v>
                </c:pt>
                <c:pt idx="29912">
                  <c:v>22.928777483123692</c:v>
                </c:pt>
                <c:pt idx="29913">
                  <c:v>22.923217544952536</c:v>
                </c:pt>
                <c:pt idx="29914">
                  <c:v>22.918196134824136</c:v>
                </c:pt>
                <c:pt idx="29915">
                  <c:v>22.913203834319663</c:v>
                </c:pt>
                <c:pt idx="29916">
                  <c:v>22.90838619155879</c:v>
                </c:pt>
                <c:pt idx="29917">
                  <c:v>22.903146459250891</c:v>
                </c:pt>
                <c:pt idx="29918">
                  <c:v>22.898285152054122</c:v>
                </c:pt>
                <c:pt idx="29919">
                  <c:v>22.892950813468442</c:v>
                </c:pt>
                <c:pt idx="29920">
                  <c:v>22.88726715939557</c:v>
                </c:pt>
                <c:pt idx="29921">
                  <c:v>22.882114755959464</c:v>
                </c:pt>
                <c:pt idx="29922">
                  <c:v>22.877253448762698</c:v>
                </c:pt>
                <c:pt idx="29923">
                  <c:v>22.872144709762495</c:v>
                </c:pt>
                <c:pt idx="29924">
                  <c:v>22.867487169933252</c:v>
                </c:pt>
                <c:pt idx="29925">
                  <c:v>22.862145553941588</c:v>
                </c:pt>
                <c:pt idx="29926">
                  <c:v>22.857153253437119</c:v>
                </c:pt>
                <c:pt idx="29927">
                  <c:v>22.852488436201892</c:v>
                </c:pt>
                <c:pt idx="29928">
                  <c:v>22.847481580885454</c:v>
                </c:pt>
                <c:pt idx="29929">
                  <c:v>22.841928920120278</c:v>
                </c:pt>
                <c:pt idx="29930">
                  <c:v>22.837176774013255</c:v>
                </c:pt>
                <c:pt idx="29931">
                  <c:v>22.83187882245749</c:v>
                </c:pt>
                <c:pt idx="29932">
                  <c:v>22.826529929059845</c:v>
                </c:pt>
                <c:pt idx="29933">
                  <c:v>22.821333861187846</c:v>
                </c:pt>
                <c:pt idx="29934">
                  <c:v>22.816283341435511</c:v>
                </c:pt>
                <c:pt idx="29935">
                  <c:v>22.811029054315647</c:v>
                </c:pt>
                <c:pt idx="29936">
                  <c:v>22.806087695653058</c:v>
                </c:pt>
                <c:pt idx="29937">
                  <c:v>22.800709692631479</c:v>
                </c:pt>
                <c:pt idx="29938">
                  <c:v>22.79573922434496</c:v>
                </c:pt>
                <c:pt idx="29939">
                  <c:v>22.79054315647296</c:v>
                </c:pt>
                <c:pt idx="29940">
                  <c:v>22.785529023750541</c:v>
                </c:pt>
                <c:pt idx="29941">
                  <c:v>22.780776877643515</c:v>
                </c:pt>
                <c:pt idx="29942">
                  <c:v>22.77581368676298</c:v>
                </c:pt>
                <c:pt idx="29943">
                  <c:v>22.770632173702946</c:v>
                </c:pt>
                <c:pt idx="29944">
                  <c:v>22.765428828424962</c:v>
                </c:pt>
                <c:pt idx="29945">
                  <c:v>22.760079935027317</c:v>
                </c:pt>
                <c:pt idx="29946">
                  <c:v>22.754847480125402</c:v>
                </c:pt>
                <c:pt idx="29947">
                  <c:v>22.749498586727757</c:v>
                </c:pt>
                <c:pt idx="29948">
                  <c:v>22.744717330996799</c:v>
                </c:pt>
                <c:pt idx="29949">
                  <c:v>22.739950630077811</c:v>
                </c:pt>
                <c:pt idx="29950">
                  <c:v>22.735198483970787</c:v>
                </c:pt>
                <c:pt idx="29951">
                  <c:v>22.730504557111626</c:v>
                </c:pt>
                <c:pt idx="29952">
                  <c:v>22.725650527320838</c:v>
                </c:pt>
                <c:pt idx="29953">
                  <c:v>22.720359853171054</c:v>
                </c:pt>
                <c:pt idx="29954">
                  <c:v>22.71511284345717</c:v>
                </c:pt>
                <c:pt idx="29955">
                  <c:v>22.710076878516805</c:v>
                </c:pt>
                <c:pt idx="29956">
                  <c:v>22.705543054589274</c:v>
                </c:pt>
                <c:pt idx="29957">
                  <c:v>22.700536199272843</c:v>
                </c:pt>
                <c:pt idx="29958">
                  <c:v>22.69542746027264</c:v>
                </c:pt>
                <c:pt idx="29959">
                  <c:v>22.690282334242522</c:v>
                </c:pt>
                <c:pt idx="29960">
                  <c:v>22.684998937498726</c:v>
                </c:pt>
                <c:pt idx="29961">
                  <c:v>22.679919308122457</c:v>
                </c:pt>
                <c:pt idx="29962">
                  <c:v>22.675101665361584</c:v>
                </c:pt>
                <c:pt idx="29963">
                  <c:v>22.66980371380582</c:v>
                </c:pt>
                <c:pt idx="29964">
                  <c:v>22.664505762250055</c:v>
                </c:pt>
                <c:pt idx="29965">
                  <c:v>22.659608068023367</c:v>
                </c:pt>
                <c:pt idx="29966">
                  <c:v>22.654768593044544</c:v>
                </c:pt>
                <c:pt idx="29967">
                  <c:v>22.64963074442041</c:v>
                </c:pt>
                <c:pt idx="29968">
                  <c:v>22.644376457300545</c:v>
                </c:pt>
                <c:pt idx="29969">
                  <c:v>22.639311382736246</c:v>
                </c:pt>
                <c:pt idx="29970">
                  <c:v>22.634355469261692</c:v>
                </c:pt>
                <c:pt idx="29971">
                  <c:v>22.629486884658938</c:v>
                </c:pt>
                <c:pt idx="29972">
                  <c:v>22.624349036034801</c:v>
                </c:pt>
                <c:pt idx="29973">
                  <c:v>22.619851599137188</c:v>
                </c:pt>
                <c:pt idx="29974">
                  <c:v>22.614633699047239</c:v>
                </c:pt>
                <c:pt idx="29975">
                  <c:v>22.609459463393193</c:v>
                </c:pt>
                <c:pt idx="29976">
                  <c:v>22.604554491760521</c:v>
                </c:pt>
                <c:pt idx="29977">
                  <c:v>22.599503972008183</c:v>
                </c:pt>
                <c:pt idx="29978">
                  <c:v>22.594307904136183</c:v>
                </c:pt>
                <c:pt idx="29979">
                  <c:v>22.589271939195815</c:v>
                </c:pt>
                <c:pt idx="29980">
                  <c:v>22.584439741622976</c:v>
                </c:pt>
                <c:pt idx="29981">
                  <c:v>22.579389221870642</c:v>
                </c:pt>
                <c:pt idx="29982">
                  <c:v>22.57397483181915</c:v>
                </c:pt>
                <c:pt idx="29983">
                  <c:v>22.568807873571082</c:v>
                </c:pt>
                <c:pt idx="29984">
                  <c:v>22.563175161340091</c:v>
                </c:pt>
                <c:pt idx="29985">
                  <c:v>22.557913596814242</c:v>
                </c:pt>
                <c:pt idx="29986">
                  <c:v>22.553190560331153</c:v>
                </c:pt>
                <c:pt idx="29987">
                  <c:v>22.548423859412161</c:v>
                </c:pt>
                <c:pt idx="29988">
                  <c:v>22.543788151800864</c:v>
                </c:pt>
                <c:pt idx="29989">
                  <c:v>22.538635748364765</c:v>
                </c:pt>
                <c:pt idx="29990">
                  <c:v>22.533432403086785</c:v>
                </c:pt>
                <c:pt idx="29991">
                  <c:v>22.528345496304532</c:v>
                </c:pt>
                <c:pt idx="29992">
                  <c:v>22.523098486590651</c:v>
                </c:pt>
                <c:pt idx="29993">
                  <c:v>22.517727760975053</c:v>
                </c:pt>
                <c:pt idx="29994">
                  <c:v>22.512859176372299</c:v>
                </c:pt>
                <c:pt idx="29995">
                  <c:v>22.507750437372099</c:v>
                </c:pt>
                <c:pt idx="29996">
                  <c:v>22.502765414273611</c:v>
                </c:pt>
                <c:pt idx="29997">
                  <c:v>22.497882274858892</c:v>
                </c:pt>
                <c:pt idx="29998">
                  <c:v>22.492591600709108</c:v>
                </c:pt>
                <c:pt idx="29999">
                  <c:v>22.488363427832876</c:v>
                </c:pt>
                <c:pt idx="30000">
                  <c:v>22.483371127328404</c:v>
                </c:pt>
                <c:pt idx="30001">
                  <c:v>22.478393381635904</c:v>
                </c:pt>
                <c:pt idx="30002">
                  <c:v>22.473495687409212</c:v>
                </c:pt>
                <c:pt idx="30003">
                  <c:v>22.468117684387636</c:v>
                </c:pt>
                <c:pt idx="30004">
                  <c:v>22.462907061703667</c:v>
                </c:pt>
                <c:pt idx="30005">
                  <c:v>22.457936593417145</c:v>
                </c:pt>
                <c:pt idx="30006">
                  <c:v>22.452980679942598</c:v>
                </c:pt>
                <c:pt idx="30007">
                  <c:v>22.448497797856952</c:v>
                </c:pt>
                <c:pt idx="30008">
                  <c:v>22.443221678519134</c:v>
                </c:pt>
                <c:pt idx="30009">
                  <c:v>22.438338539104414</c:v>
                </c:pt>
                <c:pt idx="30010">
                  <c:v>22.433258909728146</c:v>
                </c:pt>
                <c:pt idx="30011">
                  <c:v>22.427764468210835</c:v>
                </c:pt>
                <c:pt idx="30012">
                  <c:v>22.422997767291839</c:v>
                </c:pt>
                <c:pt idx="30013">
                  <c:v>22.418733207385692</c:v>
                </c:pt>
                <c:pt idx="30014">
                  <c:v>22.413915564624819</c:v>
                </c:pt>
                <c:pt idx="30015">
                  <c:v>22.408370181265628</c:v>
                </c:pt>
                <c:pt idx="30016">
                  <c:v>22.403086784521832</c:v>
                </c:pt>
                <c:pt idx="30017">
                  <c:v>22.39780338777803</c:v>
                </c:pt>
                <c:pt idx="30018">
                  <c:v>22.392519991034234</c:v>
                </c:pt>
                <c:pt idx="30019">
                  <c:v>22.387716903085327</c:v>
                </c:pt>
                <c:pt idx="30020">
                  <c:v>22.382913815136423</c:v>
                </c:pt>
                <c:pt idx="30021">
                  <c:v>22.377601308768689</c:v>
                </c:pt>
                <c:pt idx="30022">
                  <c:v>22.372448905332593</c:v>
                </c:pt>
                <c:pt idx="30023">
                  <c:v>22.367172785994775</c:v>
                </c:pt>
                <c:pt idx="30024">
                  <c:v>22.362340588421937</c:v>
                </c:pt>
                <c:pt idx="30025">
                  <c:v>22.357501113443114</c:v>
                </c:pt>
                <c:pt idx="30026">
                  <c:v>22.352945457297636</c:v>
                </c:pt>
                <c:pt idx="30027">
                  <c:v>22.347705724989737</c:v>
                </c:pt>
                <c:pt idx="30028">
                  <c:v>22.342677037455349</c:v>
                </c:pt>
                <c:pt idx="30029">
                  <c:v>22.337866672100461</c:v>
                </c:pt>
                <c:pt idx="30030">
                  <c:v>22.332699713852396</c:v>
                </c:pt>
                <c:pt idx="30031">
                  <c:v>22.327896625903492</c:v>
                </c:pt>
                <c:pt idx="30032">
                  <c:v>22.322853383557138</c:v>
                </c:pt>
                <c:pt idx="30033">
                  <c:v>22.317751921962916</c:v>
                </c:pt>
                <c:pt idx="30034">
                  <c:v>22.312854227736231</c:v>
                </c:pt>
                <c:pt idx="30035">
                  <c:v>22.307607218022348</c:v>
                </c:pt>
                <c:pt idx="30036">
                  <c:v>22.302483924210183</c:v>
                </c:pt>
                <c:pt idx="30037">
                  <c:v>22.297666281449306</c:v>
                </c:pt>
                <c:pt idx="30038">
                  <c:v>22.293037851243998</c:v>
                </c:pt>
                <c:pt idx="30039">
                  <c:v>22.288169266641244</c:v>
                </c:pt>
                <c:pt idx="30040">
                  <c:v>22.283089637264979</c:v>
                </c:pt>
                <c:pt idx="30041">
                  <c:v>22.277995453076741</c:v>
                </c:pt>
                <c:pt idx="30042">
                  <c:v>22.273199642533818</c:v>
                </c:pt>
                <c:pt idx="30043">
                  <c:v>22.26828011608918</c:v>
                </c:pt>
                <c:pt idx="30044">
                  <c:v>22.26269834570007</c:v>
                </c:pt>
                <c:pt idx="30045">
                  <c:v>22.257917089969112</c:v>
                </c:pt>
                <c:pt idx="30046">
                  <c:v>22.253157666456104</c:v>
                </c:pt>
                <c:pt idx="30047">
                  <c:v>22.24790337933624</c:v>
                </c:pt>
                <c:pt idx="30048">
                  <c:v>22.242736421088175</c:v>
                </c:pt>
                <c:pt idx="30049">
                  <c:v>22.237744120583706</c:v>
                </c:pt>
                <c:pt idx="30050">
                  <c:v>22.232766374891202</c:v>
                </c:pt>
                <c:pt idx="30051">
                  <c:v>22.227723132544849</c:v>
                </c:pt>
                <c:pt idx="30052">
                  <c:v>22.222476122830965</c:v>
                </c:pt>
                <c:pt idx="30053">
                  <c:v>22.217891357061557</c:v>
                </c:pt>
                <c:pt idx="30054">
                  <c:v>22.212920888775038</c:v>
                </c:pt>
                <c:pt idx="30055">
                  <c:v>22.20809596860818</c:v>
                </c:pt>
                <c:pt idx="30056">
                  <c:v>22.202899900736181</c:v>
                </c:pt>
                <c:pt idx="30057">
                  <c:v>22.198009483915477</c:v>
                </c:pt>
                <c:pt idx="30058">
                  <c:v>22.192973518975105</c:v>
                </c:pt>
                <c:pt idx="30059">
                  <c:v>22.188003050688586</c:v>
                </c:pt>
                <c:pt idx="30060">
                  <c:v>22.183381897889259</c:v>
                </c:pt>
                <c:pt idx="30061">
                  <c:v>22.178513313286505</c:v>
                </c:pt>
                <c:pt idx="30062">
                  <c:v>22.173455516128186</c:v>
                </c:pt>
                <c:pt idx="30063">
                  <c:v>22.168274003068152</c:v>
                </c:pt>
                <c:pt idx="30064">
                  <c:v>22.163201651097868</c:v>
                </c:pt>
                <c:pt idx="30065">
                  <c:v>22.158573220892556</c:v>
                </c:pt>
                <c:pt idx="30066">
                  <c:v>22.153413540050472</c:v>
                </c:pt>
                <c:pt idx="30067">
                  <c:v>22.148668671349434</c:v>
                </c:pt>
                <c:pt idx="30068">
                  <c:v>22.143654538627015</c:v>
                </c:pt>
                <c:pt idx="30069">
                  <c:v>22.138676792934508</c:v>
                </c:pt>
                <c:pt idx="30070">
                  <c:v>22.133407951002678</c:v>
                </c:pt>
                <c:pt idx="30071">
                  <c:v>22.128466592340093</c:v>
                </c:pt>
                <c:pt idx="30072">
                  <c:v>22.12385271694675</c:v>
                </c:pt>
                <c:pt idx="30073">
                  <c:v>22.118743977946547</c:v>
                </c:pt>
                <c:pt idx="30074">
                  <c:v>22.11412282514722</c:v>
                </c:pt>
                <c:pt idx="30075">
                  <c:v>22.109239685732501</c:v>
                </c:pt>
                <c:pt idx="30076">
                  <c:v>22.10383257308699</c:v>
                </c:pt>
                <c:pt idx="30077">
                  <c:v>22.098905769236367</c:v>
                </c:pt>
                <c:pt idx="30078">
                  <c:v>22.094000797603698</c:v>
                </c:pt>
                <c:pt idx="30079">
                  <c:v>22.088950277851357</c:v>
                </c:pt>
                <c:pt idx="30080">
                  <c:v>22.083812429227223</c:v>
                </c:pt>
                <c:pt idx="30081">
                  <c:v>22.078732799850957</c:v>
                </c:pt>
                <c:pt idx="30082">
                  <c:v>22.073900602278119</c:v>
                </c:pt>
                <c:pt idx="30083">
                  <c:v>22.068864637337747</c:v>
                </c:pt>
                <c:pt idx="30084">
                  <c:v>22.063712233901651</c:v>
                </c:pt>
                <c:pt idx="30085">
                  <c:v>22.059018307042493</c:v>
                </c:pt>
                <c:pt idx="30086">
                  <c:v>22.053814961764509</c:v>
                </c:pt>
                <c:pt idx="30087">
                  <c:v>22.049230195995094</c:v>
                </c:pt>
                <c:pt idx="30088">
                  <c:v>22.044368888798324</c:v>
                </c:pt>
                <c:pt idx="30089">
                  <c:v>22.039594910473351</c:v>
                </c:pt>
                <c:pt idx="30090">
                  <c:v>22.034777267712478</c:v>
                </c:pt>
                <c:pt idx="30091">
                  <c:v>22.029952347545624</c:v>
                </c:pt>
                <c:pt idx="30092">
                  <c:v>22.024581621930025</c:v>
                </c:pt>
                <c:pt idx="30093">
                  <c:v>22.019807643605052</c:v>
                </c:pt>
                <c:pt idx="30094">
                  <c:v>22.015070052309994</c:v>
                </c:pt>
                <c:pt idx="30095">
                  <c:v>22.010368848044852</c:v>
                </c:pt>
                <c:pt idx="30096">
                  <c:v>22.005332883104483</c:v>
                </c:pt>
                <c:pt idx="30097">
                  <c:v>22.000435188877795</c:v>
                </c:pt>
                <c:pt idx="30098">
                  <c:v>21.995501107621191</c:v>
                </c:pt>
                <c:pt idx="30099">
                  <c:v>21.990799903356045</c:v>
                </c:pt>
                <c:pt idx="30100">
                  <c:v>21.985669332137896</c:v>
                </c:pt>
                <c:pt idx="30101">
                  <c:v>21.980618812385565</c:v>
                </c:pt>
                <c:pt idx="30102">
                  <c:v>21.975291751205862</c:v>
                </c:pt>
                <c:pt idx="30103">
                  <c:v>21.970575992128758</c:v>
                </c:pt>
                <c:pt idx="30104">
                  <c:v>21.965933007111481</c:v>
                </c:pt>
                <c:pt idx="30105">
                  <c:v>21.961406460589934</c:v>
                </c:pt>
                <c:pt idx="30106">
                  <c:v>21.956435992303412</c:v>
                </c:pt>
                <c:pt idx="30107">
                  <c:v>21.951654736572458</c:v>
                </c:pt>
                <c:pt idx="30108">
                  <c:v>21.946262178738912</c:v>
                </c:pt>
                <c:pt idx="30109">
                  <c:v>21.941044278648963</c:v>
                </c:pt>
                <c:pt idx="30110">
                  <c:v>21.935950094460729</c:v>
                </c:pt>
                <c:pt idx="30111">
                  <c:v>21.931045122828056</c:v>
                </c:pt>
                <c:pt idx="30112">
                  <c:v>21.926358473374879</c:v>
                </c:pt>
                <c:pt idx="30113">
                  <c:v>21.92129339881058</c:v>
                </c:pt>
                <c:pt idx="30114">
                  <c:v>21.916199214622345</c:v>
                </c:pt>
                <c:pt idx="30115">
                  <c:v>21.911177804493942</c:v>
                </c:pt>
                <c:pt idx="30116">
                  <c:v>21.906447490604869</c:v>
                </c:pt>
                <c:pt idx="30117">
                  <c:v>21.9013678612286</c:v>
                </c:pt>
                <c:pt idx="30118">
                  <c:v>21.896441057377977</c:v>
                </c:pt>
                <c:pt idx="30119">
                  <c:v>21.891696188676939</c:v>
                </c:pt>
                <c:pt idx="30120">
                  <c:v>21.886682055954516</c:v>
                </c:pt>
                <c:pt idx="30121">
                  <c:v>21.881980851689377</c:v>
                </c:pt>
                <c:pt idx="30122">
                  <c:v>21.87722870558235</c:v>
                </c:pt>
                <c:pt idx="30123">
                  <c:v>21.871879812184705</c:v>
                </c:pt>
                <c:pt idx="30124">
                  <c:v>21.867222272355463</c:v>
                </c:pt>
                <c:pt idx="30125">
                  <c:v>21.862484681060405</c:v>
                </c:pt>
                <c:pt idx="30126">
                  <c:v>21.857739812359362</c:v>
                </c:pt>
                <c:pt idx="30127">
                  <c:v>21.852485525239494</c:v>
                </c:pt>
                <c:pt idx="30128">
                  <c:v>21.847646050260678</c:v>
                </c:pt>
                <c:pt idx="30129">
                  <c:v>21.843075839303232</c:v>
                </c:pt>
                <c:pt idx="30130">
                  <c:v>21.838367357632105</c:v>
                </c:pt>
                <c:pt idx="30131">
                  <c:v>21.833164012354121</c:v>
                </c:pt>
                <c:pt idx="30132">
                  <c:v>21.828288150345383</c:v>
                </c:pt>
                <c:pt idx="30133">
                  <c:v>21.823259462810999</c:v>
                </c:pt>
                <c:pt idx="30134">
                  <c:v>21.81831810414841</c:v>
                </c:pt>
                <c:pt idx="30135">
                  <c:v>21.812874604472984</c:v>
                </c:pt>
                <c:pt idx="30136">
                  <c:v>21.808158845395877</c:v>
                </c:pt>
                <c:pt idx="30137">
                  <c:v>21.803443086318769</c:v>
                </c:pt>
                <c:pt idx="30138">
                  <c:v>21.79825429585275</c:v>
                </c:pt>
                <c:pt idx="30139">
                  <c:v>21.793625865647439</c:v>
                </c:pt>
                <c:pt idx="30140">
                  <c:v>21.788597178113058</c:v>
                </c:pt>
                <c:pt idx="30141">
                  <c:v>21.783590322796616</c:v>
                </c:pt>
                <c:pt idx="30142">
                  <c:v>21.778590744886163</c:v>
                </c:pt>
                <c:pt idx="30143">
                  <c:v>21.773693050659475</c:v>
                </c:pt>
                <c:pt idx="30144">
                  <c:v>21.769261110415712</c:v>
                </c:pt>
                <c:pt idx="30145">
                  <c:v>21.76474184130015</c:v>
                </c:pt>
                <c:pt idx="30146">
                  <c:v>21.760004250005093</c:v>
                </c:pt>
                <c:pt idx="30147">
                  <c:v>21.754582582547616</c:v>
                </c:pt>
                <c:pt idx="30148">
                  <c:v>21.749124528060221</c:v>
                </c:pt>
                <c:pt idx="30149">
                  <c:v>21.744343272329264</c:v>
                </c:pt>
                <c:pt idx="30150">
                  <c:v>21.739678455094037</c:v>
                </c:pt>
                <c:pt idx="30151">
                  <c:v>21.734700709401537</c:v>
                </c:pt>
                <c:pt idx="30152">
                  <c:v>21.729824847392798</c:v>
                </c:pt>
                <c:pt idx="30153">
                  <c:v>21.725116365721668</c:v>
                </c:pt>
                <c:pt idx="30154">
                  <c:v>21.720495212922341</c:v>
                </c:pt>
                <c:pt idx="30155">
                  <c:v>21.715895892340967</c:v>
                </c:pt>
                <c:pt idx="30156">
                  <c:v>21.710721656686918</c:v>
                </c:pt>
                <c:pt idx="30157">
                  <c:v>21.705722078776464</c:v>
                </c:pt>
                <c:pt idx="30158">
                  <c:v>21.700482346468565</c:v>
                </c:pt>
                <c:pt idx="30159">
                  <c:v>21.695562820023927</c:v>
                </c:pt>
                <c:pt idx="30160">
                  <c:v>21.690832506134853</c:v>
                </c:pt>
                <c:pt idx="30161">
                  <c:v>21.686014863373977</c:v>
                </c:pt>
                <c:pt idx="30162">
                  <c:v>21.681066227305408</c:v>
                </c:pt>
                <c:pt idx="30163">
                  <c:v>21.6763068037924</c:v>
                </c:pt>
                <c:pt idx="30164">
                  <c:v>21.671423664377677</c:v>
                </c:pt>
                <c:pt idx="30165">
                  <c:v>21.666627853834754</c:v>
                </c:pt>
                <c:pt idx="30166">
                  <c:v>21.661606443706351</c:v>
                </c:pt>
                <c:pt idx="30167">
                  <c:v>21.656679639855732</c:v>
                </c:pt>
                <c:pt idx="30168">
                  <c:v>21.651825610064943</c:v>
                </c:pt>
                <c:pt idx="30169">
                  <c:v>21.646862419184405</c:v>
                </c:pt>
                <c:pt idx="30170">
                  <c:v>21.641841009056005</c:v>
                </c:pt>
                <c:pt idx="30171">
                  <c:v>21.637329017346424</c:v>
                </c:pt>
                <c:pt idx="30172">
                  <c:v>21.632584148645382</c:v>
                </c:pt>
                <c:pt idx="30173">
                  <c:v>21.627664622200747</c:v>
                </c:pt>
                <c:pt idx="30174">
                  <c:v>21.623458281542458</c:v>
                </c:pt>
                <c:pt idx="30175">
                  <c:v>21.6188080191192</c:v>
                </c:pt>
                <c:pt idx="30176">
                  <c:v>21.613611951247201</c:v>
                </c:pt>
                <c:pt idx="30177">
                  <c:v>21.608568708900851</c:v>
                </c:pt>
                <c:pt idx="30178">
                  <c:v>21.603663737268178</c:v>
                </c:pt>
                <c:pt idx="30179">
                  <c:v>21.599013474844917</c:v>
                </c:pt>
                <c:pt idx="30180">
                  <c:v>21.594043006558397</c:v>
                </c:pt>
                <c:pt idx="30181">
                  <c:v>21.589312692669324</c:v>
                </c:pt>
                <c:pt idx="30182">
                  <c:v>21.584451385472551</c:v>
                </c:pt>
                <c:pt idx="30183">
                  <c:v>21.579582800869794</c:v>
                </c:pt>
                <c:pt idx="30184">
                  <c:v>21.574525003711475</c:v>
                </c:pt>
                <c:pt idx="30185">
                  <c:v>21.569299826215545</c:v>
                </c:pt>
                <c:pt idx="30186">
                  <c:v>21.564431241612787</c:v>
                </c:pt>
                <c:pt idx="30187">
                  <c:v>21.55981008881346</c:v>
                </c:pt>
                <c:pt idx="30188">
                  <c:v>21.555334484133798</c:v>
                </c:pt>
                <c:pt idx="30189">
                  <c:v>21.550626002462671</c:v>
                </c:pt>
                <c:pt idx="30190">
                  <c:v>21.545968462633429</c:v>
                </c:pt>
                <c:pt idx="30191">
                  <c:v>21.541434638705901</c:v>
                </c:pt>
                <c:pt idx="30192">
                  <c:v>21.536522389667248</c:v>
                </c:pt>
                <c:pt idx="30193">
                  <c:v>21.531617418034575</c:v>
                </c:pt>
                <c:pt idx="30194">
                  <c:v>21.52656689828224</c:v>
                </c:pt>
                <c:pt idx="30195">
                  <c:v>21.521792919957267</c:v>
                </c:pt>
                <c:pt idx="30196">
                  <c:v>21.51688067091861</c:v>
                </c:pt>
                <c:pt idx="30197">
                  <c:v>21.512310459961164</c:v>
                </c:pt>
                <c:pt idx="30198">
                  <c:v>21.507281772426783</c:v>
                </c:pt>
                <c:pt idx="30199">
                  <c:v>21.502347691170176</c:v>
                </c:pt>
                <c:pt idx="30200">
                  <c:v>21.497428164725541</c:v>
                </c:pt>
                <c:pt idx="30201">
                  <c:v>21.492770624896295</c:v>
                </c:pt>
                <c:pt idx="30202">
                  <c:v>21.487865653263626</c:v>
                </c:pt>
                <c:pt idx="30203">
                  <c:v>21.482858797947188</c:v>
                </c:pt>
                <c:pt idx="30204">
                  <c:v>21.477844665224769</c:v>
                </c:pt>
                <c:pt idx="30205">
                  <c:v>21.47301246765193</c:v>
                </c:pt>
                <c:pt idx="30206">
                  <c:v>21.46863874665603</c:v>
                </c:pt>
                <c:pt idx="30207">
                  <c:v>21.463471788407961</c:v>
                </c:pt>
                <c:pt idx="30208">
                  <c:v>21.458719642300942</c:v>
                </c:pt>
                <c:pt idx="30209">
                  <c:v>21.453545406646889</c:v>
                </c:pt>
                <c:pt idx="30210">
                  <c:v>21.448654989826185</c:v>
                </c:pt>
                <c:pt idx="30211">
                  <c:v>21.443779127817447</c:v>
                </c:pt>
                <c:pt idx="30212">
                  <c:v>21.4392525812959</c:v>
                </c:pt>
                <c:pt idx="30213">
                  <c:v>21.434245725979466</c:v>
                </c:pt>
                <c:pt idx="30214">
                  <c:v>21.429850172765619</c:v>
                </c:pt>
                <c:pt idx="30215">
                  <c:v>21.424981588162861</c:v>
                </c:pt>
                <c:pt idx="30216">
                  <c:v>21.420185777619938</c:v>
                </c:pt>
                <c:pt idx="30217">
                  <c:v>21.415317193017181</c:v>
                </c:pt>
                <c:pt idx="30218">
                  <c:v>21.410535937286227</c:v>
                </c:pt>
                <c:pt idx="30219">
                  <c:v>21.405470862721923</c:v>
                </c:pt>
                <c:pt idx="30220">
                  <c:v>21.400595000713185</c:v>
                </c:pt>
                <c:pt idx="30221">
                  <c:v>21.396053899379673</c:v>
                </c:pt>
                <c:pt idx="30222">
                  <c:v>21.391578294700007</c:v>
                </c:pt>
                <c:pt idx="30223">
                  <c:v>21.386746097127173</c:v>
                </c:pt>
                <c:pt idx="30224">
                  <c:v>21.381520919631239</c:v>
                </c:pt>
                <c:pt idx="30225">
                  <c:v>21.3767323864943</c:v>
                </c:pt>
                <c:pt idx="30226">
                  <c:v>21.372205839972754</c:v>
                </c:pt>
                <c:pt idx="30227">
                  <c:v>21.367148042814435</c:v>
                </c:pt>
                <c:pt idx="30228">
                  <c:v>21.362141187497997</c:v>
                </c:pt>
                <c:pt idx="30229">
                  <c:v>21.357512757292689</c:v>
                </c:pt>
                <c:pt idx="30230">
                  <c:v>21.352877049681396</c:v>
                </c:pt>
                <c:pt idx="30231">
                  <c:v>21.348037574702573</c:v>
                </c:pt>
                <c:pt idx="30232">
                  <c:v>21.343438254121196</c:v>
                </c:pt>
                <c:pt idx="30233">
                  <c:v>21.33869338542015</c:v>
                </c:pt>
                <c:pt idx="30234">
                  <c:v>21.334021290778942</c:v>
                </c:pt>
                <c:pt idx="30235">
                  <c:v>21.329407415385599</c:v>
                </c:pt>
                <c:pt idx="30236">
                  <c:v>21.32436417303925</c:v>
                </c:pt>
                <c:pt idx="30237">
                  <c:v>21.319561085090342</c:v>
                </c:pt>
                <c:pt idx="30238">
                  <c:v>21.314707055299554</c:v>
                </c:pt>
                <c:pt idx="30239">
                  <c:v>21.309889412538681</c:v>
                </c:pt>
                <c:pt idx="30240">
                  <c:v>21.305573910790645</c:v>
                </c:pt>
                <c:pt idx="30241">
                  <c:v>21.300668939157973</c:v>
                </c:pt>
                <c:pt idx="30242">
                  <c:v>21.295742135307353</c:v>
                </c:pt>
                <c:pt idx="30243">
                  <c:v>21.290960879576396</c:v>
                </c:pt>
                <c:pt idx="30244">
                  <c:v>21.286266952717238</c:v>
                </c:pt>
                <c:pt idx="30245">
                  <c:v>21.281289207024734</c:v>
                </c:pt>
                <c:pt idx="30246">
                  <c:v>21.276420622421981</c:v>
                </c:pt>
                <c:pt idx="30247">
                  <c:v>21.271653921502988</c:v>
                </c:pt>
                <c:pt idx="30248">
                  <c:v>21.266734395058347</c:v>
                </c:pt>
                <c:pt idx="30249">
                  <c:v>21.262091410041073</c:v>
                </c:pt>
                <c:pt idx="30250">
                  <c:v>21.25704816769472</c:v>
                </c:pt>
                <c:pt idx="30251">
                  <c:v>21.252659891886854</c:v>
                </c:pt>
                <c:pt idx="30252">
                  <c:v>21.247623926946488</c:v>
                </c:pt>
                <c:pt idx="30253">
                  <c:v>21.24258796200612</c:v>
                </c:pt>
                <c:pt idx="30254">
                  <c:v>21.238206963604238</c:v>
                </c:pt>
                <c:pt idx="30255">
                  <c:v>21.232785296146758</c:v>
                </c:pt>
                <c:pt idx="30256">
                  <c:v>21.227982208197851</c:v>
                </c:pt>
                <c:pt idx="30257">
                  <c:v>21.223244616902793</c:v>
                </c:pt>
                <c:pt idx="30258">
                  <c:v>21.218310535646189</c:v>
                </c:pt>
                <c:pt idx="30259">
                  <c:v>21.213682105440878</c:v>
                </c:pt>
                <c:pt idx="30260">
                  <c:v>21.209184668543269</c:v>
                </c:pt>
                <c:pt idx="30261">
                  <c:v>21.204316083940512</c:v>
                </c:pt>
                <c:pt idx="30262">
                  <c:v>21.19957849264545</c:v>
                </c:pt>
                <c:pt idx="30263">
                  <c:v>21.194906398004242</c:v>
                </c:pt>
                <c:pt idx="30264">
                  <c:v>21.19004509080747</c:v>
                </c:pt>
                <c:pt idx="30265">
                  <c:v>21.1850964547389</c:v>
                </c:pt>
                <c:pt idx="30266">
                  <c:v>21.180861004456684</c:v>
                </c:pt>
                <c:pt idx="30267">
                  <c:v>21.176028806883846</c:v>
                </c:pt>
                <c:pt idx="30268">
                  <c:v>21.171080170815273</c:v>
                </c:pt>
                <c:pt idx="30269">
                  <c:v>21.166378966550131</c:v>
                </c:pt>
                <c:pt idx="30270">
                  <c:v>21.161910639276449</c:v>
                </c:pt>
                <c:pt idx="30271">
                  <c:v>21.156787345464284</c:v>
                </c:pt>
                <c:pt idx="30272">
                  <c:v>21.152180747476923</c:v>
                </c:pt>
                <c:pt idx="30273">
                  <c:v>21.147392214339984</c:v>
                </c:pt>
                <c:pt idx="30274">
                  <c:v>21.142196146467985</c:v>
                </c:pt>
                <c:pt idx="30275">
                  <c:v>21.137262065211377</c:v>
                </c:pt>
                <c:pt idx="30276">
                  <c:v>21.132480809480423</c:v>
                </c:pt>
                <c:pt idx="30277">
                  <c:v>21.128056146642642</c:v>
                </c:pt>
                <c:pt idx="30278">
                  <c:v>21.1231802846339</c:v>
                </c:pt>
                <c:pt idx="30279">
                  <c:v>21.118355364467046</c:v>
                </c:pt>
                <c:pt idx="30280">
                  <c:v>21.113668715013869</c:v>
                </c:pt>
                <c:pt idx="30281">
                  <c:v>21.108829240035046</c:v>
                </c:pt>
                <c:pt idx="30282">
                  <c:v>21.104026152086142</c:v>
                </c:pt>
                <c:pt idx="30283">
                  <c:v>21.098895580867989</c:v>
                </c:pt>
                <c:pt idx="30284">
                  <c:v>21.094580079119957</c:v>
                </c:pt>
                <c:pt idx="30285">
                  <c:v>21.08998075853858</c:v>
                </c:pt>
                <c:pt idx="30286">
                  <c:v>21.085192225401638</c:v>
                </c:pt>
                <c:pt idx="30287">
                  <c:v>21.080600182226245</c:v>
                </c:pt>
                <c:pt idx="30288">
                  <c:v>21.076190074200433</c:v>
                </c:pt>
                <c:pt idx="30289">
                  <c:v>21.071401541063491</c:v>
                </c:pt>
                <c:pt idx="30290">
                  <c:v>21.066809497888094</c:v>
                </c:pt>
                <c:pt idx="30291">
                  <c:v>21.062363002832367</c:v>
                </c:pt>
                <c:pt idx="30292">
                  <c:v>21.057450753793709</c:v>
                </c:pt>
                <c:pt idx="30293">
                  <c:v>21.052756826934552</c:v>
                </c:pt>
                <c:pt idx="30294">
                  <c:v>21.048062900075394</c:v>
                </c:pt>
                <c:pt idx="30295">
                  <c:v>21.04304148994699</c:v>
                </c:pt>
                <c:pt idx="30296">
                  <c:v>21.038282066433982</c:v>
                </c:pt>
                <c:pt idx="30297">
                  <c:v>21.03339892701926</c:v>
                </c:pt>
                <c:pt idx="30298">
                  <c:v>21.028755942001983</c:v>
                </c:pt>
                <c:pt idx="30299">
                  <c:v>21.023792751121448</c:v>
                </c:pt>
                <c:pt idx="30300">
                  <c:v>21.019266204599905</c:v>
                </c:pt>
                <c:pt idx="30301">
                  <c:v>21.014892483604005</c:v>
                </c:pt>
                <c:pt idx="30302">
                  <c:v>21.010140337496978</c:v>
                </c:pt>
                <c:pt idx="30303">
                  <c:v>21.005315417330124</c:v>
                </c:pt>
                <c:pt idx="30304">
                  <c:v>21.000163013894021</c:v>
                </c:pt>
                <c:pt idx="30305">
                  <c:v>20.995403590381017</c:v>
                </c:pt>
                <c:pt idx="30306">
                  <c:v>20.990935263107335</c:v>
                </c:pt>
                <c:pt idx="30307">
                  <c:v>20.986212226624243</c:v>
                </c:pt>
                <c:pt idx="30308">
                  <c:v>20.981343642021489</c:v>
                </c:pt>
                <c:pt idx="30309">
                  <c:v>20.976511444448647</c:v>
                </c:pt>
                <c:pt idx="30310">
                  <c:v>20.971970343115135</c:v>
                </c:pt>
                <c:pt idx="30311">
                  <c:v>20.967596622119235</c:v>
                </c:pt>
                <c:pt idx="30312">
                  <c:v>20.963208346311372</c:v>
                </c:pt>
                <c:pt idx="30313">
                  <c:v>20.958186936182969</c:v>
                </c:pt>
                <c:pt idx="30314">
                  <c:v>20.952998145716954</c:v>
                </c:pt>
                <c:pt idx="30315">
                  <c:v>20.94794762596462</c:v>
                </c:pt>
                <c:pt idx="30316">
                  <c:v>20.943195479857597</c:v>
                </c:pt>
                <c:pt idx="30317">
                  <c:v>20.938778094425796</c:v>
                </c:pt>
                <c:pt idx="30318">
                  <c:v>20.93432432196408</c:v>
                </c:pt>
                <c:pt idx="30319">
                  <c:v>20.929535788827145</c:v>
                </c:pt>
                <c:pt idx="30320">
                  <c:v>20.924965577869699</c:v>
                </c:pt>
                <c:pt idx="30321">
                  <c:v>20.920213431762676</c:v>
                </c:pt>
                <c:pt idx="30322">
                  <c:v>20.915061028326576</c:v>
                </c:pt>
                <c:pt idx="30323">
                  <c:v>20.910971126164018</c:v>
                </c:pt>
                <c:pt idx="30324">
                  <c:v>20.906058877125368</c:v>
                </c:pt>
                <c:pt idx="30325">
                  <c:v>20.90123395695851</c:v>
                </c:pt>
                <c:pt idx="30326">
                  <c:v>20.896016056868561</c:v>
                </c:pt>
                <c:pt idx="30327">
                  <c:v>20.891103807829907</c:v>
                </c:pt>
                <c:pt idx="30328">
                  <c:v>20.886650035368191</c:v>
                </c:pt>
                <c:pt idx="30329">
                  <c:v>20.881839670013299</c:v>
                </c:pt>
                <c:pt idx="30330">
                  <c:v>20.877524168265268</c:v>
                </c:pt>
                <c:pt idx="30331">
                  <c:v>20.87299034433774</c:v>
                </c:pt>
                <c:pt idx="30332">
                  <c:v>20.867947101991387</c:v>
                </c:pt>
                <c:pt idx="30333">
                  <c:v>20.863289562162144</c:v>
                </c:pt>
                <c:pt idx="30334">
                  <c:v>20.858471919401271</c:v>
                </c:pt>
                <c:pt idx="30335">
                  <c:v>20.853945372879725</c:v>
                </c:pt>
                <c:pt idx="30336">
                  <c:v>20.849229613802621</c:v>
                </c:pt>
                <c:pt idx="30337">
                  <c:v>20.844419248447728</c:v>
                </c:pt>
                <c:pt idx="30338">
                  <c:v>20.839783540836436</c:v>
                </c:pt>
                <c:pt idx="30339">
                  <c:v>20.83499500769949</c:v>
                </c:pt>
                <c:pt idx="30340">
                  <c:v>20.830068203848874</c:v>
                </c:pt>
                <c:pt idx="30341">
                  <c:v>20.825512547703397</c:v>
                </c:pt>
                <c:pt idx="30342">
                  <c:v>20.820891394904066</c:v>
                </c:pt>
                <c:pt idx="30343">
                  <c:v>20.816597725373985</c:v>
                </c:pt>
                <c:pt idx="30344">
                  <c:v>20.811983849980642</c:v>
                </c:pt>
                <c:pt idx="30345">
                  <c:v>20.807093433159935</c:v>
                </c:pt>
                <c:pt idx="30346">
                  <c:v>20.802224848557181</c:v>
                </c:pt>
                <c:pt idx="30347">
                  <c:v>20.797414483202292</c:v>
                </c:pt>
                <c:pt idx="30348">
                  <c:v>20.79287338186878</c:v>
                </c:pt>
                <c:pt idx="30349">
                  <c:v>20.788223119445519</c:v>
                </c:pt>
                <c:pt idx="30350">
                  <c:v>20.783427308902596</c:v>
                </c:pt>
                <c:pt idx="30351">
                  <c:v>20.778769769073353</c:v>
                </c:pt>
                <c:pt idx="30352">
                  <c:v>20.773923016688549</c:v>
                </c:pt>
                <c:pt idx="30353">
                  <c:v>20.769294586483237</c:v>
                </c:pt>
                <c:pt idx="30354">
                  <c:v>20.764462388910395</c:v>
                </c:pt>
                <c:pt idx="30355">
                  <c:v>20.760117777538429</c:v>
                </c:pt>
                <c:pt idx="30356">
                  <c:v>20.75615159127759</c:v>
                </c:pt>
                <c:pt idx="30357">
                  <c:v>20.751857921747508</c:v>
                </c:pt>
                <c:pt idx="30358">
                  <c:v>20.746858343837054</c:v>
                </c:pt>
                <c:pt idx="30359">
                  <c:v>20.741625888935143</c:v>
                </c:pt>
                <c:pt idx="30360">
                  <c:v>20.736910129858032</c:v>
                </c:pt>
                <c:pt idx="30361">
                  <c:v>20.732150706345028</c:v>
                </c:pt>
                <c:pt idx="30362">
                  <c:v>20.727405837643982</c:v>
                </c:pt>
                <c:pt idx="30363">
                  <c:v>20.722995729618166</c:v>
                </c:pt>
                <c:pt idx="30364">
                  <c:v>20.718119867609428</c:v>
                </c:pt>
                <c:pt idx="30365">
                  <c:v>20.713600598493866</c:v>
                </c:pt>
                <c:pt idx="30366">
                  <c:v>20.708586465771447</c:v>
                </c:pt>
                <c:pt idx="30367">
                  <c:v>20.70383431966442</c:v>
                </c:pt>
                <c:pt idx="30368">
                  <c:v>20.699809914155718</c:v>
                </c:pt>
                <c:pt idx="30369">
                  <c:v>20.695137819514507</c:v>
                </c:pt>
                <c:pt idx="30370">
                  <c:v>20.690392950813468</c:v>
                </c:pt>
                <c:pt idx="30371">
                  <c:v>20.68567719173636</c:v>
                </c:pt>
                <c:pt idx="30372">
                  <c:v>20.681077871154979</c:v>
                </c:pt>
                <c:pt idx="30373">
                  <c:v>20.676362112077872</c:v>
                </c:pt>
                <c:pt idx="30374">
                  <c:v>20.671508082287083</c:v>
                </c:pt>
                <c:pt idx="30375">
                  <c:v>20.666901484299725</c:v>
                </c:pt>
                <c:pt idx="30376">
                  <c:v>20.662062009320898</c:v>
                </c:pt>
                <c:pt idx="30377">
                  <c:v>20.657120650658314</c:v>
                </c:pt>
                <c:pt idx="30378">
                  <c:v>20.652768761880363</c:v>
                </c:pt>
                <c:pt idx="30379">
                  <c:v>20.647907454683594</c:v>
                </c:pt>
                <c:pt idx="30380">
                  <c:v>20.643337243726148</c:v>
                </c:pt>
                <c:pt idx="30381">
                  <c:v>20.638941690512301</c:v>
                </c:pt>
                <c:pt idx="30382">
                  <c:v>20.633891170759963</c:v>
                </c:pt>
                <c:pt idx="30383">
                  <c:v>20.629357346832432</c:v>
                </c:pt>
                <c:pt idx="30384">
                  <c:v>20.624823522904908</c:v>
                </c:pt>
                <c:pt idx="30385">
                  <c:v>20.619903996460266</c:v>
                </c:pt>
                <c:pt idx="30386">
                  <c:v>20.615450223998554</c:v>
                </c:pt>
                <c:pt idx="30387">
                  <c:v>20.610778129357346</c:v>
                </c:pt>
                <c:pt idx="30388">
                  <c:v>20.606200640993919</c:v>
                </c:pt>
                <c:pt idx="30389">
                  <c:v>20.601623152630491</c:v>
                </c:pt>
                <c:pt idx="30390">
                  <c:v>20.597103883514929</c:v>
                </c:pt>
                <c:pt idx="30391">
                  <c:v>20.592686498083129</c:v>
                </c:pt>
                <c:pt idx="30392">
                  <c:v>20.587854300510287</c:v>
                </c:pt>
                <c:pt idx="30393">
                  <c:v>20.583029380343433</c:v>
                </c:pt>
                <c:pt idx="30394">
                  <c:v>20.578306343860341</c:v>
                </c:pt>
                <c:pt idx="30395">
                  <c:v>20.573736132902898</c:v>
                </c:pt>
                <c:pt idx="30396">
                  <c:v>20.56906403826169</c:v>
                </c:pt>
                <c:pt idx="30397">
                  <c:v>20.564028073321321</c:v>
                </c:pt>
                <c:pt idx="30398">
                  <c:v>20.558926611727106</c:v>
                </c:pt>
                <c:pt idx="30399">
                  <c:v>20.554509226295306</c:v>
                </c:pt>
                <c:pt idx="30400">
                  <c:v>20.550521207816516</c:v>
                </c:pt>
                <c:pt idx="30401">
                  <c:v>20.545827280957354</c:v>
                </c:pt>
                <c:pt idx="30402">
                  <c:v>20.541468114773426</c:v>
                </c:pt>
                <c:pt idx="30403">
                  <c:v>20.53685423938008</c:v>
                </c:pt>
                <c:pt idx="30404">
                  <c:v>20.532029319213223</c:v>
                </c:pt>
                <c:pt idx="30405">
                  <c:v>20.527873920396821</c:v>
                </c:pt>
                <c:pt idx="30406">
                  <c:v>20.523507476806905</c:v>
                </c:pt>
                <c:pt idx="30407">
                  <c:v>20.518653447016117</c:v>
                </c:pt>
                <c:pt idx="30408">
                  <c:v>20.514025016810809</c:v>
                </c:pt>
                <c:pt idx="30409">
                  <c:v>20.509352922169597</c:v>
                </c:pt>
                <c:pt idx="30410">
                  <c:v>20.50468810493437</c:v>
                </c:pt>
                <c:pt idx="30411">
                  <c:v>20.499950513639313</c:v>
                </c:pt>
                <c:pt idx="30412">
                  <c:v>20.495234754562201</c:v>
                </c:pt>
                <c:pt idx="30413">
                  <c:v>20.490293395899617</c:v>
                </c:pt>
                <c:pt idx="30414">
                  <c:v>20.485817791219958</c:v>
                </c:pt>
                <c:pt idx="30415">
                  <c:v>20.480578058912055</c:v>
                </c:pt>
                <c:pt idx="30416">
                  <c:v>20.475891409458878</c:v>
                </c:pt>
                <c:pt idx="30417">
                  <c:v>20.471000992638174</c:v>
                </c:pt>
                <c:pt idx="30418">
                  <c:v>20.466117853223452</c:v>
                </c:pt>
                <c:pt idx="30419">
                  <c:v>20.462304492488261</c:v>
                </c:pt>
                <c:pt idx="30420">
                  <c:v>20.457312191983789</c:v>
                </c:pt>
                <c:pt idx="30421">
                  <c:v>20.453120406137472</c:v>
                </c:pt>
                <c:pt idx="30422">
                  <c:v>20.448826736607387</c:v>
                </c:pt>
                <c:pt idx="30423">
                  <c:v>20.444074590500364</c:v>
                </c:pt>
                <c:pt idx="30424">
                  <c:v>20.43938794104719</c:v>
                </c:pt>
                <c:pt idx="30425">
                  <c:v>20.434504801632468</c:v>
                </c:pt>
                <c:pt idx="30426">
                  <c:v>20.429825429585275</c:v>
                </c:pt>
                <c:pt idx="30427">
                  <c:v>20.425313437875694</c:v>
                </c:pt>
                <c:pt idx="30428">
                  <c:v>20.420925162067828</c:v>
                </c:pt>
                <c:pt idx="30429">
                  <c:v>20.416311286674489</c:v>
                </c:pt>
                <c:pt idx="30430">
                  <c:v>20.411988507520469</c:v>
                </c:pt>
                <c:pt idx="30431">
                  <c:v>20.407192696977546</c:v>
                </c:pt>
                <c:pt idx="30432">
                  <c:v>20.402593376396169</c:v>
                </c:pt>
                <c:pt idx="30433">
                  <c:v>20.398117771716507</c:v>
                </c:pt>
                <c:pt idx="30434">
                  <c:v>20.393482064105211</c:v>
                </c:pt>
                <c:pt idx="30435">
                  <c:v>20.388700808374256</c:v>
                </c:pt>
                <c:pt idx="30436">
                  <c:v>20.384203371476641</c:v>
                </c:pt>
                <c:pt idx="30437">
                  <c:v>20.379327509467903</c:v>
                </c:pt>
                <c:pt idx="30438">
                  <c:v>20.374786408134394</c:v>
                </c:pt>
                <c:pt idx="30439">
                  <c:v>20.370412687138494</c:v>
                </c:pt>
                <c:pt idx="30440">
                  <c:v>20.365813366557116</c:v>
                </c:pt>
                <c:pt idx="30441">
                  <c:v>20.361264987817624</c:v>
                </c:pt>
                <c:pt idx="30442">
                  <c:v>20.356287242125116</c:v>
                </c:pt>
                <c:pt idx="30443">
                  <c:v>20.351513263800143</c:v>
                </c:pt>
                <c:pt idx="30444">
                  <c:v>20.347154097616212</c:v>
                </c:pt>
                <c:pt idx="30445">
                  <c:v>20.342576609252784</c:v>
                </c:pt>
                <c:pt idx="30446">
                  <c:v>20.337904514611573</c:v>
                </c:pt>
                <c:pt idx="30447">
                  <c:v>20.333458019555845</c:v>
                </c:pt>
                <c:pt idx="30448">
                  <c:v>20.328895086004383</c:v>
                </c:pt>
                <c:pt idx="30449">
                  <c:v>20.324514087602502</c:v>
                </c:pt>
                <c:pt idx="30450">
                  <c:v>20.320089424764721</c:v>
                </c:pt>
                <c:pt idx="30451">
                  <c:v>20.315511936401293</c:v>
                </c:pt>
                <c:pt idx="30452">
                  <c:v>20.311036331721631</c:v>
                </c:pt>
                <c:pt idx="30453">
                  <c:v>20.306568004447946</c:v>
                </c:pt>
                <c:pt idx="30454">
                  <c:v>20.301903187212723</c:v>
                </c:pt>
                <c:pt idx="30455">
                  <c:v>20.297136486293731</c:v>
                </c:pt>
                <c:pt idx="30456">
                  <c:v>20.292318843532861</c:v>
                </c:pt>
                <c:pt idx="30457">
                  <c:v>20.287646748891653</c:v>
                </c:pt>
                <c:pt idx="30458">
                  <c:v>20.283251195677803</c:v>
                </c:pt>
                <c:pt idx="30459">
                  <c:v>20.278724649156253</c:v>
                </c:pt>
                <c:pt idx="30460">
                  <c:v>20.274307263724463</c:v>
                </c:pt>
                <c:pt idx="30461">
                  <c:v>20.269576949835383</c:v>
                </c:pt>
                <c:pt idx="30462">
                  <c:v>20.265377886583082</c:v>
                </c:pt>
                <c:pt idx="30463">
                  <c:v>20.260938668933338</c:v>
                </c:pt>
                <c:pt idx="30464">
                  <c:v>20.256062806924596</c:v>
                </c:pt>
                <c:pt idx="30465">
                  <c:v>20.251405267095354</c:v>
                </c:pt>
                <c:pt idx="30466">
                  <c:v>20.246784114296027</c:v>
                </c:pt>
                <c:pt idx="30467">
                  <c:v>20.242366728864226</c:v>
                </c:pt>
                <c:pt idx="30468">
                  <c:v>20.237621860163188</c:v>
                </c:pt>
                <c:pt idx="30469">
                  <c:v>20.23290610108608</c:v>
                </c:pt>
                <c:pt idx="30470">
                  <c:v>20.228728870051725</c:v>
                </c:pt>
                <c:pt idx="30471">
                  <c:v>20.224304207213944</c:v>
                </c:pt>
                <c:pt idx="30472">
                  <c:v>20.219879544376166</c:v>
                </c:pt>
                <c:pt idx="30473">
                  <c:v>20.215549487816169</c:v>
                </c:pt>
                <c:pt idx="30474">
                  <c:v>20.211088437948469</c:v>
                </c:pt>
                <c:pt idx="30475">
                  <c:v>20.206110692255965</c:v>
                </c:pt>
                <c:pt idx="30476">
                  <c:v>20.201569590922453</c:v>
                </c:pt>
                <c:pt idx="30477">
                  <c:v>20.196286194178654</c:v>
                </c:pt>
                <c:pt idx="30478">
                  <c:v>20.191839699122923</c:v>
                </c:pt>
                <c:pt idx="30479">
                  <c:v>20.187436868503095</c:v>
                </c:pt>
                <c:pt idx="30480">
                  <c:v>20.182866657545649</c:v>
                </c:pt>
                <c:pt idx="30481">
                  <c:v>20.178456549519836</c:v>
                </c:pt>
                <c:pt idx="30482">
                  <c:v>20.173857228938459</c:v>
                </c:pt>
                <c:pt idx="30483">
                  <c:v>20.169607223844274</c:v>
                </c:pt>
                <c:pt idx="30484">
                  <c:v>20.165255335066327</c:v>
                </c:pt>
                <c:pt idx="30485">
                  <c:v>20.160306698997754</c:v>
                </c:pt>
                <c:pt idx="30486">
                  <c:v>20.155787429882192</c:v>
                </c:pt>
                <c:pt idx="30487">
                  <c:v>20.1510643933991</c:v>
                </c:pt>
                <c:pt idx="30488">
                  <c:v>20.146727059433118</c:v>
                </c:pt>
                <c:pt idx="30489">
                  <c:v>20.142011300356007</c:v>
                </c:pt>
                <c:pt idx="30490">
                  <c:v>20.137310096090868</c:v>
                </c:pt>
                <c:pt idx="30491">
                  <c:v>20.132798104381287</c:v>
                </c:pt>
                <c:pt idx="30492">
                  <c:v>20.128453493009324</c:v>
                </c:pt>
                <c:pt idx="30493">
                  <c:v>20.123628572842463</c:v>
                </c:pt>
                <c:pt idx="30494">
                  <c:v>20.118607162714063</c:v>
                </c:pt>
                <c:pt idx="30495">
                  <c:v>20.114247996530132</c:v>
                </c:pt>
                <c:pt idx="30496">
                  <c:v>20.109655953354739</c:v>
                </c:pt>
                <c:pt idx="30497">
                  <c:v>20.105056632773362</c:v>
                </c:pt>
                <c:pt idx="30498">
                  <c:v>20.100741131025327</c:v>
                </c:pt>
                <c:pt idx="30499">
                  <c:v>20.096200029691815</c:v>
                </c:pt>
                <c:pt idx="30500">
                  <c:v>20.091658928358303</c:v>
                </c:pt>
                <c:pt idx="30501">
                  <c:v>20.087241542926503</c:v>
                </c:pt>
                <c:pt idx="30502">
                  <c:v>20.082569448285295</c:v>
                </c:pt>
                <c:pt idx="30503">
                  <c:v>20.078035624357767</c:v>
                </c:pt>
                <c:pt idx="30504">
                  <c:v>20.07352363264819</c:v>
                </c:pt>
                <c:pt idx="30505">
                  <c:v>20.068756931729197</c:v>
                </c:pt>
                <c:pt idx="30506">
                  <c:v>20.06424494001962</c:v>
                </c:pt>
                <c:pt idx="30507">
                  <c:v>20.059609232408324</c:v>
                </c:pt>
                <c:pt idx="30508">
                  <c:v>20.054849808895316</c:v>
                </c:pt>
                <c:pt idx="30509">
                  <c:v>20.050468810493438</c:v>
                </c:pt>
                <c:pt idx="30510">
                  <c:v>20.045694832168461</c:v>
                </c:pt>
                <c:pt idx="30511">
                  <c:v>20.041437549668295</c:v>
                </c:pt>
                <c:pt idx="30512">
                  <c:v>20.037063828672395</c:v>
                </c:pt>
                <c:pt idx="30513">
                  <c:v>20.032770159142313</c:v>
                </c:pt>
                <c:pt idx="30514">
                  <c:v>20.028265444838716</c:v>
                </c:pt>
                <c:pt idx="30515">
                  <c:v>20.023884446436835</c:v>
                </c:pt>
                <c:pt idx="30516">
                  <c:v>20.019430673975123</c:v>
                </c:pt>
                <c:pt idx="30517">
                  <c:v>20.014867740423657</c:v>
                </c:pt>
                <c:pt idx="30518">
                  <c:v>20.010217478000403</c:v>
                </c:pt>
                <c:pt idx="30519">
                  <c:v>20.005428944863464</c:v>
                </c:pt>
                <c:pt idx="30520">
                  <c:v>20.001411816760736</c:v>
                </c:pt>
                <c:pt idx="30521">
                  <c:v>19.99711086982467</c:v>
                </c:pt>
                <c:pt idx="30522">
                  <c:v>19.992562491085174</c:v>
                </c:pt>
                <c:pt idx="30523">
                  <c:v>19.988414369674761</c:v>
                </c:pt>
                <c:pt idx="30524">
                  <c:v>19.983349295110457</c:v>
                </c:pt>
                <c:pt idx="30525">
                  <c:v>19.978422491259835</c:v>
                </c:pt>
                <c:pt idx="30526">
                  <c:v>19.973670345152808</c:v>
                </c:pt>
                <c:pt idx="30527">
                  <c:v>19.969536778554357</c:v>
                </c:pt>
                <c:pt idx="30528">
                  <c:v>19.96505389646871</c:v>
                </c:pt>
                <c:pt idx="30529">
                  <c:v>19.960723839908713</c:v>
                </c:pt>
                <c:pt idx="30530">
                  <c:v>19.956524776656408</c:v>
                </c:pt>
                <c:pt idx="30531">
                  <c:v>19.951801740173316</c:v>
                </c:pt>
                <c:pt idx="30532">
                  <c:v>19.947369799929554</c:v>
                </c:pt>
                <c:pt idx="30533">
                  <c:v>19.943127072241353</c:v>
                </c:pt>
                <c:pt idx="30534">
                  <c:v>19.938782460869387</c:v>
                </c:pt>
                <c:pt idx="30535">
                  <c:v>19.933964818108514</c:v>
                </c:pt>
                <c:pt idx="30536">
                  <c:v>19.929358220121156</c:v>
                </c:pt>
                <c:pt idx="30537">
                  <c:v>19.92496994431329</c:v>
                </c:pt>
                <c:pt idx="30538">
                  <c:v>19.920618055535343</c:v>
                </c:pt>
                <c:pt idx="30539">
                  <c:v>19.916528153372788</c:v>
                </c:pt>
                <c:pt idx="30540">
                  <c:v>19.911790562077726</c:v>
                </c:pt>
                <c:pt idx="30541">
                  <c:v>19.907438673299779</c:v>
                </c:pt>
                <c:pt idx="30542">
                  <c:v>19.903159558581663</c:v>
                </c:pt>
                <c:pt idx="30543">
                  <c:v>19.898363748038737</c:v>
                </c:pt>
                <c:pt idx="30544">
                  <c:v>19.893837201517194</c:v>
                </c:pt>
                <c:pt idx="30545">
                  <c:v>19.889332487213597</c:v>
                </c:pt>
                <c:pt idx="30546">
                  <c:v>19.884405683362978</c:v>
                </c:pt>
                <c:pt idx="30547">
                  <c:v>19.879762698345697</c:v>
                </c:pt>
                <c:pt idx="30548">
                  <c:v>19.875192487388251</c:v>
                </c:pt>
                <c:pt idx="30549">
                  <c:v>19.870826043798338</c:v>
                </c:pt>
                <c:pt idx="30550">
                  <c:v>19.866175781375077</c:v>
                </c:pt>
                <c:pt idx="30551">
                  <c:v>19.861634680041568</c:v>
                </c:pt>
                <c:pt idx="30552">
                  <c:v>19.857224572015756</c:v>
                </c:pt>
                <c:pt idx="30553">
                  <c:v>19.852821741395921</c:v>
                </c:pt>
                <c:pt idx="30554">
                  <c:v>19.848615400737639</c:v>
                </c:pt>
                <c:pt idx="30555">
                  <c:v>19.843615822827182</c:v>
                </c:pt>
                <c:pt idx="30556">
                  <c:v>19.839329430703085</c:v>
                </c:pt>
                <c:pt idx="30557">
                  <c:v>19.834533620160162</c:v>
                </c:pt>
                <c:pt idx="30558">
                  <c:v>19.83007984769845</c:v>
                </c:pt>
                <c:pt idx="30559">
                  <c:v>19.825538746364934</c:v>
                </c:pt>
                <c:pt idx="30560">
                  <c:v>19.821012199843391</c:v>
                </c:pt>
                <c:pt idx="30561">
                  <c:v>19.816813136591087</c:v>
                </c:pt>
                <c:pt idx="30562">
                  <c:v>19.812650460368701</c:v>
                </c:pt>
                <c:pt idx="30563">
                  <c:v>19.808051139787324</c:v>
                </c:pt>
                <c:pt idx="30564">
                  <c:v>19.803218942214485</c:v>
                </c:pt>
                <c:pt idx="30565">
                  <c:v>19.798888885654485</c:v>
                </c:pt>
                <c:pt idx="30566">
                  <c:v>19.794617048342349</c:v>
                </c:pt>
                <c:pt idx="30567">
                  <c:v>19.789966785919095</c:v>
                </c:pt>
                <c:pt idx="30568">
                  <c:v>19.785280136465914</c:v>
                </c:pt>
                <c:pt idx="30569">
                  <c:v>19.780811809192233</c:v>
                </c:pt>
                <c:pt idx="30570">
                  <c:v>19.77657635891002</c:v>
                </c:pt>
                <c:pt idx="30571">
                  <c:v>19.77191154167479</c:v>
                </c:pt>
                <c:pt idx="30572">
                  <c:v>19.767581485114793</c:v>
                </c:pt>
                <c:pt idx="30573">
                  <c:v>19.762567352392374</c:v>
                </c:pt>
                <c:pt idx="30574">
                  <c:v>19.757684212977651</c:v>
                </c:pt>
                <c:pt idx="30575">
                  <c:v>19.753608865627065</c:v>
                </c:pt>
                <c:pt idx="30576">
                  <c:v>19.749249699443133</c:v>
                </c:pt>
                <c:pt idx="30577">
                  <c:v>19.745363564648109</c:v>
                </c:pt>
                <c:pt idx="30578">
                  <c:v>19.741331881733419</c:v>
                </c:pt>
                <c:pt idx="30579">
                  <c:v>19.736972715549488</c:v>
                </c:pt>
                <c:pt idx="30580">
                  <c:v>19.732329730532207</c:v>
                </c:pt>
                <c:pt idx="30581">
                  <c:v>19.727679468108953</c:v>
                </c:pt>
                <c:pt idx="30582">
                  <c:v>19.72277449647628</c:v>
                </c:pt>
                <c:pt idx="30583">
                  <c:v>19.718066014805153</c:v>
                </c:pt>
                <c:pt idx="30584">
                  <c:v>19.713830564522937</c:v>
                </c:pt>
                <c:pt idx="30585">
                  <c:v>19.709544172398836</c:v>
                </c:pt>
                <c:pt idx="30586">
                  <c:v>19.705323276928581</c:v>
                </c:pt>
                <c:pt idx="30587">
                  <c:v>19.700825840030973</c:v>
                </c:pt>
                <c:pt idx="30588">
                  <c:v>19.696168300201727</c:v>
                </c:pt>
                <c:pt idx="30589">
                  <c:v>19.691496205560519</c:v>
                </c:pt>
                <c:pt idx="30590">
                  <c:v>19.687166149000522</c:v>
                </c:pt>
                <c:pt idx="30591">
                  <c:v>19.68258138323111</c:v>
                </c:pt>
                <c:pt idx="30592">
                  <c:v>19.677916565995883</c:v>
                </c:pt>
                <c:pt idx="30593">
                  <c:v>19.67343368391024</c:v>
                </c:pt>
                <c:pt idx="30594">
                  <c:v>19.66886347295279</c:v>
                </c:pt>
                <c:pt idx="30595">
                  <c:v>19.664555248610743</c:v>
                </c:pt>
                <c:pt idx="30596">
                  <c:v>19.660239746862711</c:v>
                </c:pt>
                <c:pt idx="30597">
                  <c:v>19.656157122106137</c:v>
                </c:pt>
                <c:pt idx="30598">
                  <c:v>19.651506859682879</c:v>
                </c:pt>
                <c:pt idx="30599">
                  <c:v>19.647293241618609</c:v>
                </c:pt>
                <c:pt idx="30600">
                  <c:v>19.642715753255182</c:v>
                </c:pt>
                <c:pt idx="30601">
                  <c:v>19.63840025150715</c:v>
                </c:pt>
                <c:pt idx="30602">
                  <c:v>19.634266684908695</c:v>
                </c:pt>
                <c:pt idx="30603">
                  <c:v>19.63014767312221</c:v>
                </c:pt>
                <c:pt idx="30604">
                  <c:v>19.625024379310041</c:v>
                </c:pt>
                <c:pt idx="30605">
                  <c:v>19.620876257899624</c:v>
                </c:pt>
                <c:pt idx="30606">
                  <c:v>19.61665536242937</c:v>
                </c:pt>
                <c:pt idx="30607">
                  <c:v>19.612157925531758</c:v>
                </c:pt>
                <c:pt idx="30608">
                  <c:v>19.607922475249541</c:v>
                </c:pt>
                <c:pt idx="30609">
                  <c:v>19.60329404504423</c:v>
                </c:pt>
                <c:pt idx="30610">
                  <c:v>19.598920324048329</c:v>
                </c:pt>
                <c:pt idx="30611">
                  <c:v>19.594779480043897</c:v>
                </c:pt>
                <c:pt idx="30612">
                  <c:v>19.590187436868504</c:v>
                </c:pt>
                <c:pt idx="30613">
                  <c:v>19.585602671099089</c:v>
                </c:pt>
                <c:pt idx="30614">
                  <c:v>19.580865079804035</c:v>
                </c:pt>
                <c:pt idx="30615">
                  <c:v>19.576520468432065</c:v>
                </c:pt>
                <c:pt idx="30616">
                  <c:v>19.572248631119933</c:v>
                </c:pt>
                <c:pt idx="30617">
                  <c:v>19.567707529786421</c:v>
                </c:pt>
                <c:pt idx="30618">
                  <c:v>19.56353029875207</c:v>
                </c:pt>
                <c:pt idx="30619">
                  <c:v>19.558923700764709</c:v>
                </c:pt>
                <c:pt idx="30620">
                  <c:v>19.554739192324373</c:v>
                </c:pt>
                <c:pt idx="30621">
                  <c:v>19.550037988059231</c:v>
                </c:pt>
                <c:pt idx="30622">
                  <c:v>19.545336783794092</c:v>
                </c:pt>
                <c:pt idx="30623">
                  <c:v>19.541072223887937</c:v>
                </c:pt>
                <c:pt idx="30624">
                  <c:v>19.536545677366394</c:v>
                </c:pt>
                <c:pt idx="30625">
                  <c:v>19.53246305260982</c:v>
                </c:pt>
                <c:pt idx="30626">
                  <c:v>19.528038389772039</c:v>
                </c:pt>
                <c:pt idx="30627">
                  <c:v>19.523875713549653</c:v>
                </c:pt>
                <c:pt idx="30628">
                  <c:v>19.519531102177691</c:v>
                </c:pt>
                <c:pt idx="30629">
                  <c:v>19.51506277490401</c:v>
                </c:pt>
                <c:pt idx="30630">
                  <c:v>19.510638112066232</c:v>
                </c:pt>
                <c:pt idx="30631">
                  <c:v>19.505936907801086</c:v>
                </c:pt>
                <c:pt idx="30632">
                  <c:v>19.501395806467574</c:v>
                </c:pt>
                <c:pt idx="30633">
                  <c:v>19.497218575433223</c:v>
                </c:pt>
                <c:pt idx="30634">
                  <c:v>19.493230556954437</c:v>
                </c:pt>
                <c:pt idx="30635">
                  <c:v>19.488893222988452</c:v>
                </c:pt>
                <c:pt idx="30636">
                  <c:v>19.484963423757527</c:v>
                </c:pt>
                <c:pt idx="30637">
                  <c:v>19.480524206107781</c:v>
                </c:pt>
                <c:pt idx="30638">
                  <c:v>19.476041324022134</c:v>
                </c:pt>
                <c:pt idx="30639">
                  <c:v>19.471049023517665</c:v>
                </c:pt>
                <c:pt idx="30640">
                  <c:v>19.466209548538842</c:v>
                </c:pt>
                <c:pt idx="30641">
                  <c:v>19.461966820850641</c:v>
                </c:pt>
                <c:pt idx="30642">
                  <c:v>19.45747666135901</c:v>
                </c:pt>
                <c:pt idx="30643">
                  <c:v>19.453182991828928</c:v>
                </c:pt>
                <c:pt idx="30644">
                  <c:v>19.448787438615081</c:v>
                </c:pt>
                <c:pt idx="30645">
                  <c:v>19.444391885401231</c:v>
                </c:pt>
                <c:pt idx="30646">
                  <c:v>19.44014915771303</c:v>
                </c:pt>
                <c:pt idx="30647">
                  <c:v>19.43575360449918</c:v>
                </c:pt>
                <c:pt idx="30648">
                  <c:v>19.431372606097298</c:v>
                </c:pt>
                <c:pt idx="30649">
                  <c:v>19.427195375062951</c:v>
                </c:pt>
                <c:pt idx="30650">
                  <c:v>19.4228871507209</c:v>
                </c:pt>
                <c:pt idx="30651">
                  <c:v>19.418484320101069</c:v>
                </c:pt>
                <c:pt idx="30652">
                  <c:v>19.413804948053876</c:v>
                </c:pt>
                <c:pt idx="30653">
                  <c:v>19.409809652169105</c:v>
                </c:pt>
                <c:pt idx="30654">
                  <c:v>19.405319492677474</c:v>
                </c:pt>
                <c:pt idx="30655">
                  <c:v>19.400727449502078</c:v>
                </c:pt>
                <c:pt idx="30656">
                  <c:v>19.396790372865173</c:v>
                </c:pt>
                <c:pt idx="30657">
                  <c:v>19.391725298300873</c:v>
                </c:pt>
                <c:pt idx="30658">
                  <c:v>19.387518957642584</c:v>
                </c:pt>
                <c:pt idx="30659">
                  <c:v>19.383443610291998</c:v>
                </c:pt>
                <c:pt idx="30660">
                  <c:v>19.378363980915729</c:v>
                </c:pt>
                <c:pt idx="30661">
                  <c:v>19.37437596243694</c:v>
                </c:pt>
                <c:pt idx="30662">
                  <c:v>19.369871248133343</c:v>
                </c:pt>
                <c:pt idx="30663">
                  <c:v>19.365679462287027</c:v>
                </c:pt>
                <c:pt idx="30664">
                  <c:v>19.361363960538995</c:v>
                </c:pt>
                <c:pt idx="30665">
                  <c:v>19.356902910671298</c:v>
                </c:pt>
                <c:pt idx="30666">
                  <c:v>19.352289035277952</c:v>
                </c:pt>
                <c:pt idx="30667">
                  <c:v>19.347988088341886</c:v>
                </c:pt>
                <c:pt idx="30668">
                  <c:v>19.343818134713516</c:v>
                </c:pt>
                <c:pt idx="30669">
                  <c:v>19.339750064768914</c:v>
                </c:pt>
                <c:pt idx="30670">
                  <c:v>19.33568927223029</c:v>
                </c:pt>
                <c:pt idx="30671">
                  <c:v>19.331439267136105</c:v>
                </c:pt>
                <c:pt idx="30672">
                  <c:v>19.326927275426527</c:v>
                </c:pt>
                <c:pt idx="30673">
                  <c:v>19.322182406725485</c:v>
                </c:pt>
                <c:pt idx="30674">
                  <c:v>19.317743189075738</c:v>
                </c:pt>
                <c:pt idx="30675">
                  <c:v>19.313565958041387</c:v>
                </c:pt>
                <c:pt idx="30676">
                  <c:v>19.309330507759167</c:v>
                </c:pt>
                <c:pt idx="30677">
                  <c:v>19.304847625673521</c:v>
                </c:pt>
                <c:pt idx="30678">
                  <c:v>19.300422962835743</c:v>
                </c:pt>
                <c:pt idx="30679">
                  <c:v>19.295823642254366</c:v>
                </c:pt>
                <c:pt idx="30680">
                  <c:v>19.291500863100346</c:v>
                </c:pt>
                <c:pt idx="30681">
                  <c:v>19.287025258420684</c:v>
                </c:pt>
                <c:pt idx="30682">
                  <c:v>19.282993575505998</c:v>
                </c:pt>
                <c:pt idx="30683">
                  <c:v>19.279034666651139</c:v>
                </c:pt>
                <c:pt idx="30684">
                  <c:v>19.274486287911643</c:v>
                </c:pt>
                <c:pt idx="30685">
                  <c:v>19.27007617988583</c:v>
                </c:pt>
                <c:pt idx="30686">
                  <c:v>19.26576795554378</c:v>
                </c:pt>
                <c:pt idx="30687">
                  <c:v>19.261197744586337</c:v>
                </c:pt>
                <c:pt idx="30688">
                  <c:v>19.256889520244286</c:v>
                </c:pt>
                <c:pt idx="30689">
                  <c:v>19.25252307665437</c:v>
                </c:pt>
                <c:pt idx="30690">
                  <c:v>19.248520503363615</c:v>
                </c:pt>
                <c:pt idx="30691">
                  <c:v>19.244023066466003</c:v>
                </c:pt>
                <c:pt idx="30692">
                  <c:v>19.239285475170945</c:v>
                </c:pt>
                <c:pt idx="30693">
                  <c:v>19.235100966730613</c:v>
                </c:pt>
                <c:pt idx="30694">
                  <c:v>19.230559865397097</c:v>
                </c:pt>
                <c:pt idx="30695">
                  <c:v>19.226542737294373</c:v>
                </c:pt>
                <c:pt idx="30696">
                  <c:v>19.222365506260026</c:v>
                </c:pt>
                <c:pt idx="30697">
                  <c:v>19.21791173379831</c:v>
                </c:pt>
                <c:pt idx="30698">
                  <c:v>19.213770889793871</c:v>
                </c:pt>
                <c:pt idx="30699">
                  <c:v>19.209411723609943</c:v>
                </c:pt>
                <c:pt idx="30700">
                  <c:v>19.204856067464462</c:v>
                </c:pt>
                <c:pt idx="30701">
                  <c:v>19.200344075754884</c:v>
                </c:pt>
                <c:pt idx="30702">
                  <c:v>19.195868471075222</c:v>
                </c:pt>
                <c:pt idx="30703">
                  <c:v>19.191174544216064</c:v>
                </c:pt>
                <c:pt idx="30704">
                  <c:v>19.18690998430991</c:v>
                </c:pt>
                <c:pt idx="30705">
                  <c:v>19.182332495946483</c:v>
                </c:pt>
                <c:pt idx="30706">
                  <c:v>19.178046103822382</c:v>
                </c:pt>
                <c:pt idx="30707">
                  <c:v>19.173635995796566</c:v>
                </c:pt>
                <c:pt idx="30708">
                  <c:v>19.169815357655391</c:v>
                </c:pt>
                <c:pt idx="30709">
                  <c:v>19.165412527035564</c:v>
                </c:pt>
                <c:pt idx="30710">
                  <c:v>19.160594884274687</c:v>
                </c:pt>
                <c:pt idx="30711">
                  <c:v>19.156461317676236</c:v>
                </c:pt>
                <c:pt idx="30712">
                  <c:v>19.152240422205985</c:v>
                </c:pt>
                <c:pt idx="30713">
                  <c:v>19.148034081547699</c:v>
                </c:pt>
                <c:pt idx="30714">
                  <c:v>19.143762244235564</c:v>
                </c:pt>
                <c:pt idx="30715">
                  <c:v>19.139323026585817</c:v>
                </c:pt>
                <c:pt idx="30716">
                  <c:v>19.135123963333516</c:v>
                </c:pt>
                <c:pt idx="30717">
                  <c:v>19.131201441508576</c:v>
                </c:pt>
                <c:pt idx="30718">
                  <c:v>19.126827720512679</c:v>
                </c:pt>
                <c:pt idx="30719">
                  <c:v>19.122512218764641</c:v>
                </c:pt>
                <c:pt idx="30720">
                  <c:v>19.118429594008074</c:v>
                </c:pt>
                <c:pt idx="30721">
                  <c:v>19.114135924477992</c:v>
                </c:pt>
                <c:pt idx="30722">
                  <c:v>19.109849532353891</c:v>
                </c:pt>
                <c:pt idx="30723">
                  <c:v>19.10557769504176</c:v>
                </c:pt>
                <c:pt idx="30724">
                  <c:v>19.101153032203978</c:v>
                </c:pt>
                <c:pt idx="30725">
                  <c:v>19.096437273126867</c:v>
                </c:pt>
                <c:pt idx="30726">
                  <c:v>19.091779733297624</c:v>
                </c:pt>
                <c:pt idx="30727">
                  <c:v>19.087646166699169</c:v>
                </c:pt>
                <c:pt idx="30728">
                  <c:v>19.083483490476784</c:v>
                </c:pt>
                <c:pt idx="30729">
                  <c:v>19.079233485382602</c:v>
                </c:pt>
                <c:pt idx="30730">
                  <c:v>19.074706938861056</c:v>
                </c:pt>
                <c:pt idx="30731">
                  <c:v>19.070224056775409</c:v>
                </c:pt>
                <c:pt idx="30732">
                  <c:v>19.066017716117127</c:v>
                </c:pt>
                <c:pt idx="30733">
                  <c:v>19.061563943655411</c:v>
                </c:pt>
                <c:pt idx="30734">
                  <c:v>19.057110171193699</c:v>
                </c:pt>
                <c:pt idx="30735">
                  <c:v>19.052656398731983</c:v>
                </c:pt>
                <c:pt idx="30736">
                  <c:v>19.048522832133528</c:v>
                </c:pt>
                <c:pt idx="30737">
                  <c:v>19.04487685173595</c:v>
                </c:pt>
                <c:pt idx="30738">
                  <c:v>19.040459466304153</c:v>
                </c:pt>
                <c:pt idx="30739">
                  <c:v>19.036587886321097</c:v>
                </c:pt>
                <c:pt idx="30740">
                  <c:v>19.032468874534612</c:v>
                </c:pt>
                <c:pt idx="30741">
                  <c:v>19.027680341397669</c:v>
                </c:pt>
                <c:pt idx="30742">
                  <c:v>19.023459445927415</c:v>
                </c:pt>
                <c:pt idx="30743">
                  <c:v>19.019034783089637</c:v>
                </c:pt>
                <c:pt idx="30744">
                  <c:v>19.014668339499721</c:v>
                </c:pt>
                <c:pt idx="30745">
                  <c:v>19.010622101773066</c:v>
                </c:pt>
                <c:pt idx="30746">
                  <c:v>19.00656858664043</c:v>
                </c:pt>
                <c:pt idx="30747">
                  <c:v>19.002653342221471</c:v>
                </c:pt>
                <c:pt idx="30748">
                  <c:v>18.99802491201616</c:v>
                </c:pt>
                <c:pt idx="30749">
                  <c:v>18.993985951695489</c:v>
                </c:pt>
                <c:pt idx="30750">
                  <c:v>18.989735946601304</c:v>
                </c:pt>
                <c:pt idx="30751">
                  <c:v>18.985107516395992</c:v>
                </c:pt>
                <c:pt idx="30752">
                  <c:v>18.980813846865914</c:v>
                </c:pt>
                <c:pt idx="30753">
                  <c:v>18.976112642600768</c:v>
                </c:pt>
                <c:pt idx="30754">
                  <c:v>18.971855360100601</c:v>
                </c:pt>
                <c:pt idx="30755">
                  <c:v>18.96740886504487</c:v>
                </c:pt>
                <c:pt idx="30756">
                  <c:v>18.963144305138719</c:v>
                </c:pt>
                <c:pt idx="30757">
                  <c:v>18.958850635608638</c:v>
                </c:pt>
                <c:pt idx="30758">
                  <c:v>18.954607907920433</c:v>
                </c:pt>
                <c:pt idx="30759">
                  <c:v>18.950627166847628</c:v>
                </c:pt>
                <c:pt idx="30760">
                  <c:v>18.946559096903027</c:v>
                </c:pt>
                <c:pt idx="30761">
                  <c:v>18.942396420680637</c:v>
                </c:pt>
                <c:pt idx="30762">
                  <c:v>18.937556945701818</c:v>
                </c:pt>
                <c:pt idx="30763">
                  <c:v>18.933365159855498</c:v>
                </c:pt>
                <c:pt idx="30764">
                  <c:v>18.928882277769855</c:v>
                </c:pt>
                <c:pt idx="30765">
                  <c:v>18.925141691094495</c:v>
                </c:pt>
                <c:pt idx="30766">
                  <c:v>18.920949905248175</c:v>
                </c:pt>
                <c:pt idx="30767">
                  <c:v>18.916423358726629</c:v>
                </c:pt>
                <c:pt idx="30768">
                  <c:v>18.912369843593989</c:v>
                </c:pt>
                <c:pt idx="30769">
                  <c:v>18.908025232222023</c:v>
                </c:pt>
                <c:pt idx="30770">
                  <c:v>18.903877110811603</c:v>
                </c:pt>
                <c:pt idx="30771">
                  <c:v>18.900209298196074</c:v>
                </c:pt>
                <c:pt idx="30772">
                  <c:v>18.895966570507877</c:v>
                </c:pt>
                <c:pt idx="30773">
                  <c:v>18.891636513947876</c:v>
                </c:pt>
                <c:pt idx="30774">
                  <c:v>18.887510224755406</c:v>
                </c:pt>
                <c:pt idx="30775">
                  <c:v>18.883449432216786</c:v>
                </c:pt>
                <c:pt idx="30776">
                  <c:v>18.879112098250804</c:v>
                </c:pt>
                <c:pt idx="30777">
                  <c:v>18.874796596502769</c:v>
                </c:pt>
                <c:pt idx="30778">
                  <c:v>18.870510204378672</c:v>
                </c:pt>
                <c:pt idx="30779">
                  <c:v>18.865961825639172</c:v>
                </c:pt>
                <c:pt idx="30780">
                  <c:v>18.861558995019344</c:v>
                </c:pt>
                <c:pt idx="30781">
                  <c:v>18.857177996617462</c:v>
                </c:pt>
                <c:pt idx="30782">
                  <c:v>18.852716946749766</c:v>
                </c:pt>
                <c:pt idx="30783">
                  <c:v>18.848525160903442</c:v>
                </c:pt>
                <c:pt idx="30784">
                  <c:v>18.844246046185333</c:v>
                </c:pt>
                <c:pt idx="30785">
                  <c:v>18.840127034398844</c:v>
                </c:pt>
                <c:pt idx="30786">
                  <c:v>18.835716926373024</c:v>
                </c:pt>
                <c:pt idx="30787">
                  <c:v>18.831496030902777</c:v>
                </c:pt>
                <c:pt idx="30788">
                  <c:v>18.827005871411146</c:v>
                </c:pt>
                <c:pt idx="30789">
                  <c:v>18.822552098949433</c:v>
                </c:pt>
                <c:pt idx="30790">
                  <c:v>18.81862957712449</c:v>
                </c:pt>
                <c:pt idx="30791">
                  <c:v>18.81491082266708</c:v>
                </c:pt>
                <c:pt idx="30792">
                  <c:v>18.810864584940425</c:v>
                </c:pt>
                <c:pt idx="30793">
                  <c:v>18.806345315824867</c:v>
                </c:pt>
                <c:pt idx="30794">
                  <c:v>18.802066201106747</c:v>
                </c:pt>
                <c:pt idx="30795">
                  <c:v>18.797677925298885</c:v>
                </c:pt>
                <c:pt idx="30796">
                  <c:v>18.793689906820095</c:v>
                </c:pt>
                <c:pt idx="30797">
                  <c:v>18.788894096277168</c:v>
                </c:pt>
                <c:pt idx="30798">
                  <c:v>18.784927910016329</c:v>
                </c:pt>
                <c:pt idx="30799">
                  <c:v>18.780801620823862</c:v>
                </c:pt>
                <c:pt idx="30800">
                  <c:v>18.776464286857877</c:v>
                </c:pt>
                <c:pt idx="30801">
                  <c:v>18.77198140477223</c:v>
                </c:pt>
                <c:pt idx="30802">
                  <c:v>18.76785511557976</c:v>
                </c:pt>
                <c:pt idx="30803">
                  <c:v>18.76377249082319</c:v>
                </c:pt>
                <c:pt idx="30804">
                  <c:v>18.759376937609343</c:v>
                </c:pt>
                <c:pt idx="30805">
                  <c:v>18.755272480634822</c:v>
                </c:pt>
                <c:pt idx="30806">
                  <c:v>18.750964256292772</c:v>
                </c:pt>
                <c:pt idx="30807">
                  <c:v>18.747049011873816</c:v>
                </c:pt>
                <c:pt idx="30808">
                  <c:v>18.743235651138619</c:v>
                </c:pt>
                <c:pt idx="30809">
                  <c:v>18.738818265706822</c:v>
                </c:pt>
                <c:pt idx="30810">
                  <c:v>18.734808415010086</c:v>
                </c:pt>
                <c:pt idx="30811">
                  <c:v>18.7306457387877</c:v>
                </c:pt>
                <c:pt idx="30812">
                  <c:v>18.725944534522558</c:v>
                </c:pt>
                <c:pt idx="30813">
                  <c:v>18.721454375030927</c:v>
                </c:pt>
                <c:pt idx="30814">
                  <c:v>18.717531853205987</c:v>
                </c:pt>
                <c:pt idx="30815">
                  <c:v>18.713434673637451</c:v>
                </c:pt>
                <c:pt idx="30816">
                  <c:v>18.70907550745352</c:v>
                </c:pt>
                <c:pt idx="30817">
                  <c:v>18.704971050478996</c:v>
                </c:pt>
                <c:pt idx="30818">
                  <c:v>18.700677380948918</c:v>
                </c:pt>
                <c:pt idx="30819">
                  <c:v>18.696492872508578</c:v>
                </c:pt>
                <c:pt idx="30820">
                  <c:v>18.69217737076055</c:v>
                </c:pt>
                <c:pt idx="30821">
                  <c:v>18.687730875704816</c:v>
                </c:pt>
                <c:pt idx="30822">
                  <c:v>18.683582754294395</c:v>
                </c:pt>
                <c:pt idx="30823">
                  <c:v>18.67980578058912</c:v>
                </c:pt>
                <c:pt idx="30824">
                  <c:v>18.675402949969289</c:v>
                </c:pt>
                <c:pt idx="30825">
                  <c:v>18.670810906793893</c:v>
                </c:pt>
                <c:pt idx="30826">
                  <c:v>18.666291637678331</c:v>
                </c:pt>
                <c:pt idx="30827">
                  <c:v>18.66225267735766</c:v>
                </c:pt>
                <c:pt idx="30828">
                  <c:v>18.658250104066905</c:v>
                </c:pt>
                <c:pt idx="30829">
                  <c:v>18.654393078895815</c:v>
                </c:pt>
                <c:pt idx="30830">
                  <c:v>18.650332286357191</c:v>
                </c:pt>
                <c:pt idx="30831">
                  <c:v>18.64577663021171</c:v>
                </c:pt>
                <c:pt idx="30832">
                  <c:v>18.641271915908117</c:v>
                </c:pt>
                <c:pt idx="30833">
                  <c:v>18.637400335925062</c:v>
                </c:pt>
                <c:pt idx="30834">
                  <c:v>18.633092111583011</c:v>
                </c:pt>
                <c:pt idx="30835">
                  <c:v>18.628878493518741</c:v>
                </c:pt>
                <c:pt idx="30836">
                  <c:v>18.62467943026644</c:v>
                </c:pt>
                <c:pt idx="30837">
                  <c:v>18.620393038142339</c:v>
                </c:pt>
                <c:pt idx="30838">
                  <c:v>18.616128478236192</c:v>
                </c:pt>
                <c:pt idx="30839">
                  <c:v>18.611893027953972</c:v>
                </c:pt>
                <c:pt idx="30840">
                  <c:v>18.607817680603382</c:v>
                </c:pt>
                <c:pt idx="30841">
                  <c:v>18.603735055846812</c:v>
                </c:pt>
                <c:pt idx="30842">
                  <c:v>18.599739759962041</c:v>
                </c:pt>
                <c:pt idx="30843">
                  <c:v>18.595708077047352</c:v>
                </c:pt>
                <c:pt idx="30844">
                  <c:v>18.59137074308137</c:v>
                </c:pt>
                <c:pt idx="30845">
                  <c:v>18.587339060166681</c:v>
                </c:pt>
                <c:pt idx="30846">
                  <c:v>18.583220048380195</c:v>
                </c:pt>
                <c:pt idx="30847">
                  <c:v>18.578824495166344</c:v>
                </c:pt>
                <c:pt idx="30848">
                  <c:v>18.574632709320028</c:v>
                </c:pt>
                <c:pt idx="30849">
                  <c:v>18.569989724302751</c:v>
                </c:pt>
                <c:pt idx="30850">
                  <c:v>18.56592893176413</c:v>
                </c:pt>
                <c:pt idx="30851">
                  <c:v>18.562079183999021</c:v>
                </c:pt>
                <c:pt idx="30852">
                  <c:v>18.557938339994585</c:v>
                </c:pt>
                <c:pt idx="30853">
                  <c:v>18.553833883020065</c:v>
                </c:pt>
                <c:pt idx="30854">
                  <c:v>18.549685761609645</c:v>
                </c:pt>
                <c:pt idx="30855">
                  <c:v>18.54561769166504</c:v>
                </c:pt>
                <c:pt idx="30856">
                  <c:v>18.541702447246085</c:v>
                </c:pt>
                <c:pt idx="30857">
                  <c:v>18.537139513694623</c:v>
                </c:pt>
                <c:pt idx="30858">
                  <c:v>18.532962282660272</c:v>
                </c:pt>
                <c:pt idx="30859">
                  <c:v>18.528988818993447</c:v>
                </c:pt>
                <c:pt idx="30860">
                  <c:v>18.525000800514658</c:v>
                </c:pt>
                <c:pt idx="30861">
                  <c:v>18.520779905044407</c:v>
                </c:pt>
                <c:pt idx="30862">
                  <c:v>18.516377074424575</c:v>
                </c:pt>
                <c:pt idx="30863">
                  <c:v>18.51230900447997</c:v>
                </c:pt>
                <c:pt idx="30864">
                  <c:v>18.508015334949889</c:v>
                </c:pt>
                <c:pt idx="30865">
                  <c:v>18.503459678804411</c:v>
                </c:pt>
                <c:pt idx="30866">
                  <c:v>18.499427995889718</c:v>
                </c:pt>
                <c:pt idx="30867">
                  <c:v>18.495338093727163</c:v>
                </c:pt>
                <c:pt idx="30868">
                  <c:v>18.491160862692816</c:v>
                </c:pt>
                <c:pt idx="30869">
                  <c:v>18.486772586884946</c:v>
                </c:pt>
                <c:pt idx="30870">
                  <c:v>18.482595355850595</c:v>
                </c:pt>
                <c:pt idx="30871">
                  <c:v>18.478389015192313</c:v>
                </c:pt>
                <c:pt idx="30872">
                  <c:v>18.474459215961389</c:v>
                </c:pt>
                <c:pt idx="30873">
                  <c:v>18.470362036392849</c:v>
                </c:pt>
                <c:pt idx="30874">
                  <c:v>18.46670877858929</c:v>
                </c:pt>
                <c:pt idx="30875">
                  <c:v>18.462706205298531</c:v>
                </c:pt>
                <c:pt idx="30876">
                  <c:v>18.458325206896653</c:v>
                </c:pt>
                <c:pt idx="30877">
                  <c:v>18.454016982554599</c:v>
                </c:pt>
                <c:pt idx="30878">
                  <c:v>18.44951954565699</c:v>
                </c:pt>
                <c:pt idx="30879">
                  <c:v>18.445626133455981</c:v>
                </c:pt>
                <c:pt idx="30880">
                  <c:v>18.441645392383172</c:v>
                </c:pt>
                <c:pt idx="30881">
                  <c:v>18.437453606536856</c:v>
                </c:pt>
                <c:pt idx="30882">
                  <c:v>18.433007111481125</c:v>
                </c:pt>
                <c:pt idx="30883">
                  <c:v>18.428764383792924</c:v>
                </c:pt>
                <c:pt idx="30884">
                  <c:v>18.424965577869699</c:v>
                </c:pt>
                <c:pt idx="30885">
                  <c:v>18.420904785331079</c:v>
                </c:pt>
                <c:pt idx="30886">
                  <c:v>18.416814883168524</c:v>
                </c:pt>
                <c:pt idx="30887">
                  <c:v>18.412797755065803</c:v>
                </c:pt>
                <c:pt idx="30888">
                  <c:v>18.408489530723752</c:v>
                </c:pt>
                <c:pt idx="30889">
                  <c:v>18.404159474163752</c:v>
                </c:pt>
                <c:pt idx="30890">
                  <c:v>18.399880359445635</c:v>
                </c:pt>
                <c:pt idx="30891">
                  <c:v>18.395237374428358</c:v>
                </c:pt>
                <c:pt idx="30892">
                  <c:v>18.391198414107688</c:v>
                </c:pt>
                <c:pt idx="30893">
                  <c:v>18.386962963825468</c:v>
                </c:pt>
                <c:pt idx="30894">
                  <c:v>18.383135048278309</c:v>
                </c:pt>
                <c:pt idx="30895">
                  <c:v>18.378979649461911</c:v>
                </c:pt>
                <c:pt idx="30896">
                  <c:v>18.375159011320733</c:v>
                </c:pt>
                <c:pt idx="30897">
                  <c:v>18.371054554346212</c:v>
                </c:pt>
                <c:pt idx="30898">
                  <c:v>18.366957374777677</c:v>
                </c:pt>
                <c:pt idx="30899">
                  <c:v>18.363005743328799</c:v>
                </c:pt>
                <c:pt idx="30900">
                  <c:v>18.358588357897002</c:v>
                </c:pt>
                <c:pt idx="30901">
                  <c:v>18.354513010546416</c:v>
                </c:pt>
                <c:pt idx="30902">
                  <c:v>18.350313947294115</c:v>
                </c:pt>
                <c:pt idx="30903">
                  <c:v>18.34606394219993</c:v>
                </c:pt>
                <c:pt idx="30904">
                  <c:v>18.341741163045914</c:v>
                </c:pt>
                <c:pt idx="30905">
                  <c:v>18.337534822387628</c:v>
                </c:pt>
                <c:pt idx="30906">
                  <c:v>18.333619577968673</c:v>
                </c:pt>
                <c:pt idx="30907">
                  <c:v>18.329158528100972</c:v>
                </c:pt>
                <c:pt idx="30908">
                  <c:v>18.325388831801682</c:v>
                </c:pt>
                <c:pt idx="30909">
                  <c:v>18.321233432985277</c:v>
                </c:pt>
                <c:pt idx="30910">
                  <c:v>18.317492846309918</c:v>
                </c:pt>
                <c:pt idx="30911">
                  <c:v>18.313191899373852</c:v>
                </c:pt>
                <c:pt idx="30912">
                  <c:v>18.308941894279666</c:v>
                </c:pt>
                <c:pt idx="30913">
                  <c:v>18.304990262830795</c:v>
                </c:pt>
                <c:pt idx="30914">
                  <c:v>18.30042732927933</c:v>
                </c:pt>
                <c:pt idx="30915">
                  <c:v>18.296206433809083</c:v>
                </c:pt>
                <c:pt idx="30916">
                  <c:v>18.292283911984139</c:v>
                </c:pt>
                <c:pt idx="30917">
                  <c:v>18.288259506475434</c:v>
                </c:pt>
                <c:pt idx="30918">
                  <c:v>18.28457713904794</c:v>
                </c:pt>
                <c:pt idx="30919">
                  <c:v>18.280086979556312</c:v>
                </c:pt>
                <c:pt idx="30920">
                  <c:v>18.275764200402296</c:v>
                </c:pt>
                <c:pt idx="30921">
                  <c:v>18.271819846359403</c:v>
                </c:pt>
                <c:pt idx="30922">
                  <c:v>18.267933711564378</c:v>
                </c:pt>
                <c:pt idx="30923">
                  <c:v>18.264018467145423</c:v>
                </c:pt>
                <c:pt idx="30924">
                  <c:v>18.259841236111068</c:v>
                </c:pt>
                <c:pt idx="30925">
                  <c:v>18.255474792521152</c:v>
                </c:pt>
                <c:pt idx="30926">
                  <c:v>18.25120295520902</c:v>
                </c:pt>
                <c:pt idx="30927">
                  <c:v>18.247265878572115</c:v>
                </c:pt>
                <c:pt idx="30928">
                  <c:v>18.243357911559137</c:v>
                </c:pt>
                <c:pt idx="30929">
                  <c:v>18.23898419056324</c:v>
                </c:pt>
                <c:pt idx="30930">
                  <c:v>18.235119887986169</c:v>
                </c:pt>
                <c:pt idx="30931">
                  <c:v>18.23118281134926</c:v>
                </c:pt>
                <c:pt idx="30932">
                  <c:v>18.227384005426035</c:v>
                </c:pt>
                <c:pt idx="30933">
                  <c:v>18.223570644690838</c:v>
                </c:pt>
                <c:pt idx="30934">
                  <c:v>18.219349749220591</c:v>
                </c:pt>
                <c:pt idx="30935">
                  <c:v>18.214561216083649</c:v>
                </c:pt>
                <c:pt idx="30936">
                  <c:v>18.210398539861263</c:v>
                </c:pt>
                <c:pt idx="30937">
                  <c:v>18.206556069502135</c:v>
                </c:pt>
                <c:pt idx="30938">
                  <c:v>18.202553496211383</c:v>
                </c:pt>
                <c:pt idx="30939">
                  <c:v>18.198623696980455</c:v>
                </c:pt>
                <c:pt idx="30940">
                  <c:v>18.194424633728158</c:v>
                </c:pt>
                <c:pt idx="30941">
                  <c:v>18.190225570475853</c:v>
                </c:pt>
                <c:pt idx="30942">
                  <c:v>18.186252106809032</c:v>
                </c:pt>
                <c:pt idx="30943">
                  <c:v>18.182009379120831</c:v>
                </c:pt>
                <c:pt idx="30944">
                  <c:v>18.178341566505303</c:v>
                </c:pt>
                <c:pt idx="30945">
                  <c:v>18.174637366859855</c:v>
                </c:pt>
                <c:pt idx="30946">
                  <c:v>18.170358252141742</c:v>
                </c:pt>
                <c:pt idx="30947">
                  <c:v>18.166464839940733</c:v>
                </c:pt>
                <c:pt idx="30948">
                  <c:v>18.162353105560229</c:v>
                </c:pt>
                <c:pt idx="30949">
                  <c:v>18.157819281632701</c:v>
                </c:pt>
                <c:pt idx="30950">
                  <c:v>18.15368571503425</c:v>
                </c:pt>
                <c:pt idx="30951">
                  <c:v>18.149661309525541</c:v>
                </c:pt>
                <c:pt idx="30952">
                  <c:v>18.145898890632228</c:v>
                </c:pt>
                <c:pt idx="30953">
                  <c:v>18.142027310649173</c:v>
                </c:pt>
                <c:pt idx="30954">
                  <c:v>18.137915576268671</c:v>
                </c:pt>
                <c:pt idx="30955">
                  <c:v>18.133818396700132</c:v>
                </c:pt>
                <c:pt idx="30956">
                  <c:v>18.129662997883731</c:v>
                </c:pt>
                <c:pt idx="30957">
                  <c:v>18.12533294132373</c:v>
                </c:pt>
                <c:pt idx="30958">
                  <c:v>18.121366755062891</c:v>
                </c:pt>
                <c:pt idx="30959">
                  <c:v>18.117582503951628</c:v>
                </c:pt>
                <c:pt idx="30960">
                  <c:v>18.113186950737781</c:v>
                </c:pt>
                <c:pt idx="30961">
                  <c:v>18.108995164891464</c:v>
                </c:pt>
                <c:pt idx="30962">
                  <c:v>18.105240023404136</c:v>
                </c:pt>
                <c:pt idx="30963">
                  <c:v>18.101368443421077</c:v>
                </c:pt>
                <c:pt idx="30964">
                  <c:v>18.09719848979271</c:v>
                </c:pt>
                <c:pt idx="30965">
                  <c:v>18.092737439925013</c:v>
                </c:pt>
                <c:pt idx="30966">
                  <c:v>18.088341886711166</c:v>
                </c:pt>
                <c:pt idx="30967">
                  <c:v>18.084513971164004</c:v>
                </c:pt>
                <c:pt idx="30968">
                  <c:v>18.080424069001449</c:v>
                </c:pt>
                <c:pt idx="30969">
                  <c:v>18.076625263078228</c:v>
                </c:pt>
                <c:pt idx="30970">
                  <c:v>18.072193322834458</c:v>
                </c:pt>
                <c:pt idx="30971">
                  <c:v>18.068227136573622</c:v>
                </c:pt>
                <c:pt idx="30972">
                  <c:v>18.064253672906798</c:v>
                </c:pt>
                <c:pt idx="30973">
                  <c:v>18.060614969915203</c:v>
                </c:pt>
                <c:pt idx="30974">
                  <c:v>18.056546899970598</c:v>
                </c:pt>
                <c:pt idx="30975">
                  <c:v>18.052391501154197</c:v>
                </c:pt>
                <c:pt idx="30976">
                  <c:v>18.048607250042934</c:v>
                </c:pt>
                <c:pt idx="30977">
                  <c:v>18.044480960850468</c:v>
                </c:pt>
                <c:pt idx="30978">
                  <c:v>18.040442000529794</c:v>
                </c:pt>
                <c:pt idx="30979">
                  <c:v>18.036337543555273</c:v>
                </c:pt>
                <c:pt idx="30980">
                  <c:v>18.032334970264518</c:v>
                </c:pt>
                <c:pt idx="30981">
                  <c:v>18.028332396973763</c:v>
                </c:pt>
                <c:pt idx="30982">
                  <c:v>18.024511758832585</c:v>
                </c:pt>
                <c:pt idx="30983">
                  <c:v>18.020349082610203</c:v>
                </c:pt>
                <c:pt idx="30984">
                  <c:v>18.016615773340824</c:v>
                </c:pt>
                <c:pt idx="30985">
                  <c:v>18.012402155276554</c:v>
                </c:pt>
                <c:pt idx="30986">
                  <c:v>18.008348640143918</c:v>
                </c:pt>
                <c:pt idx="30987">
                  <c:v>18.004149576891614</c:v>
                </c:pt>
                <c:pt idx="30988">
                  <c:v>17.999994178075212</c:v>
                </c:pt>
                <c:pt idx="30989">
                  <c:v>17.996027991814369</c:v>
                </c:pt>
                <c:pt idx="30990">
                  <c:v>17.991814373750106</c:v>
                </c:pt>
                <c:pt idx="30991">
                  <c:v>17.987826355271313</c:v>
                </c:pt>
                <c:pt idx="30992">
                  <c:v>17.983896556040392</c:v>
                </c:pt>
                <c:pt idx="30993">
                  <c:v>17.979886705343652</c:v>
                </c:pt>
                <c:pt idx="30994">
                  <c:v>17.975571203595621</c:v>
                </c:pt>
                <c:pt idx="30995">
                  <c:v>17.97128481147152</c:v>
                </c:pt>
                <c:pt idx="30996">
                  <c:v>17.967595166638041</c:v>
                </c:pt>
                <c:pt idx="30997">
                  <c:v>17.963585315941305</c:v>
                </c:pt>
                <c:pt idx="30998">
                  <c:v>17.959546355620628</c:v>
                </c:pt>
                <c:pt idx="30999">
                  <c:v>17.955449176052092</c:v>
                </c:pt>
                <c:pt idx="31000">
                  <c:v>17.95135199648356</c:v>
                </c:pt>
                <c:pt idx="31001">
                  <c:v>17.947465861688531</c:v>
                </c:pt>
                <c:pt idx="31002">
                  <c:v>17.94308486328665</c:v>
                </c:pt>
                <c:pt idx="31003">
                  <c:v>17.939380663641206</c:v>
                </c:pt>
                <c:pt idx="31004">
                  <c:v>17.935581857717981</c:v>
                </c:pt>
                <c:pt idx="31005">
                  <c:v>17.931775774388768</c:v>
                </c:pt>
                <c:pt idx="31006">
                  <c:v>17.927896916999728</c:v>
                </c:pt>
                <c:pt idx="31007">
                  <c:v>17.924010782204704</c:v>
                </c:pt>
                <c:pt idx="31008">
                  <c:v>17.919971821884033</c:v>
                </c:pt>
                <c:pt idx="31009">
                  <c:v>17.916180293366789</c:v>
                </c:pt>
                <c:pt idx="31010">
                  <c:v>17.912003062332438</c:v>
                </c:pt>
                <c:pt idx="31011">
                  <c:v>17.907767612050222</c:v>
                </c:pt>
                <c:pt idx="31012">
                  <c:v>17.903888754661175</c:v>
                </c:pt>
                <c:pt idx="31013">
                  <c:v>17.900497483473011</c:v>
                </c:pt>
                <c:pt idx="31014">
                  <c:v>17.896320252438656</c:v>
                </c:pt>
                <c:pt idx="31015">
                  <c:v>17.892397730613716</c:v>
                </c:pt>
                <c:pt idx="31016">
                  <c:v>17.888453376570826</c:v>
                </c:pt>
                <c:pt idx="31017">
                  <c:v>17.884370751814256</c:v>
                </c:pt>
                <c:pt idx="31018">
                  <c:v>17.8804991718312</c:v>
                </c:pt>
                <c:pt idx="31019">
                  <c:v>17.875921683467773</c:v>
                </c:pt>
                <c:pt idx="31020">
                  <c:v>17.872108322732576</c:v>
                </c:pt>
                <c:pt idx="31021">
                  <c:v>17.868134859065755</c:v>
                </c:pt>
                <c:pt idx="31022">
                  <c:v>17.863681086604043</c:v>
                </c:pt>
                <c:pt idx="31023">
                  <c:v>17.859860448462868</c:v>
                </c:pt>
                <c:pt idx="31024">
                  <c:v>17.855865152578094</c:v>
                </c:pt>
                <c:pt idx="31025">
                  <c:v>17.852110011090765</c:v>
                </c:pt>
                <c:pt idx="31026">
                  <c:v>17.84812927001796</c:v>
                </c:pt>
                <c:pt idx="31027">
                  <c:v>17.844192193381051</c:v>
                </c:pt>
                <c:pt idx="31028">
                  <c:v>17.839862136821054</c:v>
                </c:pt>
                <c:pt idx="31029">
                  <c:v>17.835539357667038</c:v>
                </c:pt>
                <c:pt idx="31030">
                  <c:v>17.831602281030133</c:v>
                </c:pt>
                <c:pt idx="31031">
                  <c:v>17.827315888906028</c:v>
                </c:pt>
                <c:pt idx="31032">
                  <c:v>17.823531637794769</c:v>
                </c:pt>
                <c:pt idx="31033">
                  <c:v>17.819623670781795</c:v>
                </c:pt>
                <c:pt idx="31034">
                  <c:v>17.815788477828654</c:v>
                </c:pt>
                <c:pt idx="31035">
                  <c:v>17.811975117093461</c:v>
                </c:pt>
                <c:pt idx="31036">
                  <c:v>17.807565009067648</c:v>
                </c:pt>
                <c:pt idx="31037">
                  <c:v>17.803540603558943</c:v>
                </c:pt>
                <c:pt idx="31038">
                  <c:v>17.79986551353743</c:v>
                </c:pt>
                <c:pt idx="31039">
                  <c:v>17.796634345280889</c:v>
                </c:pt>
                <c:pt idx="31040">
                  <c:v>17.792646326802103</c:v>
                </c:pt>
                <c:pt idx="31041">
                  <c:v>17.788476373173733</c:v>
                </c:pt>
                <c:pt idx="31042">
                  <c:v>17.784073542553905</c:v>
                </c:pt>
                <c:pt idx="31043">
                  <c:v>17.780063691857166</c:v>
                </c:pt>
                <c:pt idx="31044">
                  <c:v>17.77587918341683</c:v>
                </c:pt>
                <c:pt idx="31045">
                  <c:v>17.77193482937394</c:v>
                </c:pt>
                <c:pt idx="31046">
                  <c:v>17.768296126382342</c:v>
                </c:pt>
                <c:pt idx="31047">
                  <c:v>17.764031566476191</c:v>
                </c:pt>
                <c:pt idx="31048">
                  <c:v>17.759737896946106</c:v>
                </c:pt>
                <c:pt idx="31049">
                  <c:v>17.755691659219451</c:v>
                </c:pt>
                <c:pt idx="31050">
                  <c:v>17.751303383411589</c:v>
                </c:pt>
                <c:pt idx="31051">
                  <c:v>17.747781118915722</c:v>
                </c:pt>
                <c:pt idx="31052">
                  <c:v>17.744106028894212</c:v>
                </c:pt>
                <c:pt idx="31053">
                  <c:v>17.740576486992367</c:v>
                </c:pt>
                <c:pt idx="31054">
                  <c:v>17.736530249265709</c:v>
                </c:pt>
                <c:pt idx="31055">
                  <c:v>17.732411237479223</c:v>
                </c:pt>
                <c:pt idx="31056">
                  <c:v>17.728364999752564</c:v>
                </c:pt>
                <c:pt idx="31057">
                  <c:v>17.724755406384904</c:v>
                </c:pt>
                <c:pt idx="31058">
                  <c:v>17.720920213431761</c:v>
                </c:pt>
                <c:pt idx="31059">
                  <c:v>17.71667748574356</c:v>
                </c:pt>
                <c:pt idx="31060">
                  <c:v>17.712667635046824</c:v>
                </c:pt>
                <c:pt idx="31061">
                  <c:v>17.708650506944103</c:v>
                </c:pt>
                <c:pt idx="31062">
                  <c:v>17.704851701020875</c:v>
                </c:pt>
                <c:pt idx="31063">
                  <c:v>17.70055803149079</c:v>
                </c:pt>
                <c:pt idx="31064">
                  <c:v>17.696788335191499</c:v>
                </c:pt>
                <c:pt idx="31065">
                  <c:v>17.693004084080236</c:v>
                </c:pt>
                <c:pt idx="31066">
                  <c:v>17.689438155148473</c:v>
                </c:pt>
                <c:pt idx="31067">
                  <c:v>17.685639349225248</c:v>
                </c:pt>
                <c:pt idx="31068">
                  <c:v>17.681891485143904</c:v>
                </c:pt>
                <c:pt idx="31069">
                  <c:v>17.677452267494157</c:v>
                </c:pt>
                <c:pt idx="31070">
                  <c:v>17.673093101310226</c:v>
                </c:pt>
                <c:pt idx="31071">
                  <c:v>17.669134192455367</c:v>
                </c:pt>
                <c:pt idx="31072">
                  <c:v>17.665873914574899</c:v>
                </c:pt>
                <c:pt idx="31073">
                  <c:v>17.661653019104644</c:v>
                </c:pt>
                <c:pt idx="31074">
                  <c:v>17.657403014010463</c:v>
                </c:pt>
                <c:pt idx="31075">
                  <c:v>17.653218505570127</c:v>
                </c:pt>
                <c:pt idx="31076">
                  <c:v>17.649456086676814</c:v>
                </c:pt>
                <c:pt idx="31077">
                  <c:v>17.645468068198024</c:v>
                </c:pt>
                <c:pt idx="31078">
                  <c:v>17.641378166035469</c:v>
                </c:pt>
                <c:pt idx="31079">
                  <c:v>17.637477476428483</c:v>
                </c:pt>
                <c:pt idx="31080">
                  <c:v>17.633278413176182</c:v>
                </c:pt>
                <c:pt idx="31081">
                  <c:v>17.6295014394709</c:v>
                </c:pt>
                <c:pt idx="31082">
                  <c:v>17.625455201744249</c:v>
                </c:pt>
                <c:pt idx="31083">
                  <c:v>17.621598176573155</c:v>
                </c:pt>
                <c:pt idx="31084">
                  <c:v>17.617704764372146</c:v>
                </c:pt>
                <c:pt idx="31085">
                  <c:v>17.613869571419006</c:v>
                </c:pt>
                <c:pt idx="31086">
                  <c:v>17.610500132448788</c:v>
                </c:pt>
                <c:pt idx="31087">
                  <c:v>17.606825042427275</c:v>
                </c:pt>
                <c:pt idx="31088">
                  <c:v>17.602713308046773</c:v>
                </c:pt>
                <c:pt idx="31089">
                  <c:v>17.598776231409865</c:v>
                </c:pt>
                <c:pt idx="31090">
                  <c:v>17.594569890751583</c:v>
                </c:pt>
                <c:pt idx="31091">
                  <c:v>17.59074197520442</c:v>
                </c:pt>
                <c:pt idx="31092">
                  <c:v>17.586739401913665</c:v>
                </c:pt>
                <c:pt idx="31093">
                  <c:v>17.582773215652825</c:v>
                </c:pt>
                <c:pt idx="31094">
                  <c:v>17.579163622285161</c:v>
                </c:pt>
                <c:pt idx="31095">
                  <c:v>17.575255655272187</c:v>
                </c:pt>
                <c:pt idx="31096">
                  <c:v>17.571209417545532</c:v>
                </c:pt>
                <c:pt idx="31097">
                  <c:v>17.567366947186407</c:v>
                </c:pt>
                <c:pt idx="31098">
                  <c:v>17.563160606528122</c:v>
                </c:pt>
                <c:pt idx="31099">
                  <c:v>17.559645619438243</c:v>
                </c:pt>
                <c:pt idx="31100">
                  <c:v>17.555744929831253</c:v>
                </c:pt>
                <c:pt idx="31101">
                  <c:v>17.551975233531959</c:v>
                </c:pt>
                <c:pt idx="31102">
                  <c:v>17.548023602083084</c:v>
                </c:pt>
                <c:pt idx="31103">
                  <c:v>17.543642603681199</c:v>
                </c:pt>
                <c:pt idx="31104">
                  <c:v>17.539610920766517</c:v>
                </c:pt>
                <c:pt idx="31105">
                  <c:v>17.535608347475758</c:v>
                </c:pt>
                <c:pt idx="31106">
                  <c:v>17.532195244069641</c:v>
                </c:pt>
                <c:pt idx="31107">
                  <c:v>17.528119896719055</c:v>
                </c:pt>
                <c:pt idx="31108">
                  <c:v>17.524197374894111</c:v>
                </c:pt>
                <c:pt idx="31109">
                  <c:v>17.520478620436698</c:v>
                </c:pt>
                <c:pt idx="31110">
                  <c:v>17.516279557184401</c:v>
                </c:pt>
                <c:pt idx="31111">
                  <c:v>17.5119495006244</c:v>
                </c:pt>
                <c:pt idx="31112">
                  <c:v>17.508114307671256</c:v>
                </c:pt>
                <c:pt idx="31113">
                  <c:v>17.504308224342051</c:v>
                </c:pt>
                <c:pt idx="31114">
                  <c:v>17.500785959846183</c:v>
                </c:pt>
                <c:pt idx="31115">
                  <c:v>17.496528677346017</c:v>
                </c:pt>
                <c:pt idx="31116">
                  <c:v>17.492744426234758</c:v>
                </c:pt>
                <c:pt idx="31117">
                  <c:v>17.48908389102521</c:v>
                </c:pt>
                <c:pt idx="31118">
                  <c:v>17.485423355815662</c:v>
                </c:pt>
                <c:pt idx="31119">
                  <c:v>17.481340731059095</c:v>
                </c:pt>
                <c:pt idx="31120">
                  <c:v>17.477359989986287</c:v>
                </c:pt>
                <c:pt idx="31121">
                  <c:v>17.473510242221181</c:v>
                </c:pt>
                <c:pt idx="31122">
                  <c:v>17.46922385009708</c:v>
                </c:pt>
                <c:pt idx="31123">
                  <c:v>17.465170334964441</c:v>
                </c:pt>
                <c:pt idx="31124">
                  <c:v>17.461582573814727</c:v>
                </c:pt>
                <c:pt idx="31125">
                  <c:v>17.457660051989787</c:v>
                </c:pt>
                <c:pt idx="31126">
                  <c:v>17.453497375767402</c:v>
                </c:pt>
                <c:pt idx="31127">
                  <c:v>17.449087267741586</c:v>
                </c:pt>
                <c:pt idx="31128">
                  <c:v>17.445659609523503</c:v>
                </c:pt>
                <c:pt idx="31129">
                  <c:v>17.442304725365251</c:v>
                </c:pt>
                <c:pt idx="31130">
                  <c:v>17.438338539104414</c:v>
                </c:pt>
                <c:pt idx="31131">
                  <c:v>17.43436507543759</c:v>
                </c:pt>
                <c:pt idx="31132">
                  <c:v>17.43052988248445</c:v>
                </c:pt>
                <c:pt idx="31133">
                  <c:v>17.426629192877456</c:v>
                </c:pt>
                <c:pt idx="31134">
                  <c:v>17.422815832142263</c:v>
                </c:pt>
                <c:pt idx="31135">
                  <c:v>17.419184406556649</c:v>
                </c:pt>
                <c:pt idx="31136">
                  <c:v>17.415181833265894</c:v>
                </c:pt>
                <c:pt idx="31137">
                  <c:v>17.411346640312754</c:v>
                </c:pt>
                <c:pt idx="31138">
                  <c:v>17.407227628526265</c:v>
                </c:pt>
                <c:pt idx="31139">
                  <c:v>17.403465209632955</c:v>
                </c:pt>
                <c:pt idx="31140">
                  <c:v>17.399986609572991</c:v>
                </c:pt>
                <c:pt idx="31141">
                  <c:v>17.396158694025832</c:v>
                </c:pt>
                <c:pt idx="31142">
                  <c:v>17.392359888102604</c:v>
                </c:pt>
                <c:pt idx="31143">
                  <c:v>17.388502862931514</c:v>
                </c:pt>
                <c:pt idx="31144">
                  <c:v>17.384536676670674</c:v>
                </c:pt>
                <c:pt idx="31145">
                  <c:v>17.380170233080758</c:v>
                </c:pt>
                <c:pt idx="31146">
                  <c:v>17.376422368999414</c:v>
                </c:pt>
                <c:pt idx="31147">
                  <c:v>17.372558066422339</c:v>
                </c:pt>
                <c:pt idx="31148">
                  <c:v>17.368737428281165</c:v>
                </c:pt>
                <c:pt idx="31149">
                  <c:v>17.364596584276725</c:v>
                </c:pt>
                <c:pt idx="31150">
                  <c:v>17.360557623956055</c:v>
                </c:pt>
                <c:pt idx="31151">
                  <c:v>17.356409502545635</c:v>
                </c:pt>
                <c:pt idx="31152">
                  <c:v>17.352909070267721</c:v>
                </c:pt>
                <c:pt idx="31153">
                  <c:v>17.348964716224831</c:v>
                </c:pt>
                <c:pt idx="31154">
                  <c:v>17.345260516579383</c:v>
                </c:pt>
                <c:pt idx="31155">
                  <c:v>17.341272498100597</c:v>
                </c:pt>
                <c:pt idx="31156">
                  <c:v>17.3375901306731</c:v>
                </c:pt>
                <c:pt idx="31157">
                  <c:v>17.333514783322514</c:v>
                </c:pt>
                <c:pt idx="31158">
                  <c:v>17.330065292886481</c:v>
                </c:pt>
                <c:pt idx="31159">
                  <c:v>17.326019055159829</c:v>
                </c:pt>
                <c:pt idx="31160">
                  <c:v>17.322249358860535</c:v>
                </c:pt>
                <c:pt idx="31161">
                  <c:v>17.318188566321911</c:v>
                </c:pt>
                <c:pt idx="31162">
                  <c:v>17.314346095962787</c:v>
                </c:pt>
                <c:pt idx="31163">
                  <c:v>17.310678283347254</c:v>
                </c:pt>
                <c:pt idx="31164">
                  <c:v>17.30728701215909</c:v>
                </c:pt>
                <c:pt idx="31165">
                  <c:v>17.303779302475192</c:v>
                </c:pt>
                <c:pt idx="31166">
                  <c:v>17.299813116214349</c:v>
                </c:pt>
                <c:pt idx="31167">
                  <c:v>17.295512169278286</c:v>
                </c:pt>
                <c:pt idx="31168">
                  <c:v>17.291247609372135</c:v>
                </c:pt>
                <c:pt idx="31169">
                  <c:v>17.287499745290791</c:v>
                </c:pt>
                <c:pt idx="31170">
                  <c:v>17.283715494179528</c:v>
                </c:pt>
                <c:pt idx="31171">
                  <c:v>17.279887578632373</c:v>
                </c:pt>
                <c:pt idx="31172">
                  <c:v>17.276096050115129</c:v>
                </c:pt>
                <c:pt idx="31173">
                  <c:v>17.272399127875669</c:v>
                </c:pt>
                <c:pt idx="31174">
                  <c:v>17.268432941614826</c:v>
                </c:pt>
                <c:pt idx="31175">
                  <c:v>17.264699632345447</c:v>
                </c:pt>
                <c:pt idx="31176">
                  <c:v>17.260602452776912</c:v>
                </c:pt>
                <c:pt idx="31177">
                  <c:v>17.257189349370798</c:v>
                </c:pt>
                <c:pt idx="31178">
                  <c:v>17.2535506463792</c:v>
                </c:pt>
                <c:pt idx="31179">
                  <c:v>17.24935886053288</c:v>
                </c:pt>
                <c:pt idx="31180">
                  <c:v>17.245902092690866</c:v>
                </c:pt>
                <c:pt idx="31181">
                  <c:v>17.241753971280442</c:v>
                </c:pt>
                <c:pt idx="31182">
                  <c:v>17.237576740246091</c:v>
                </c:pt>
                <c:pt idx="31183">
                  <c:v>17.233552334737386</c:v>
                </c:pt>
                <c:pt idx="31184">
                  <c:v>17.229738974002196</c:v>
                </c:pt>
                <c:pt idx="31185">
                  <c:v>17.225605407403741</c:v>
                </c:pt>
                <c:pt idx="31186">
                  <c:v>17.221821156292481</c:v>
                </c:pt>
                <c:pt idx="31187">
                  <c:v>17.218058737399168</c:v>
                </c:pt>
                <c:pt idx="31188">
                  <c:v>17.214441866625524</c:v>
                </c:pt>
                <c:pt idx="31189">
                  <c:v>17.210657615514265</c:v>
                </c:pt>
                <c:pt idx="31190">
                  <c:v>17.206946138462836</c:v>
                </c:pt>
                <c:pt idx="31191">
                  <c:v>17.202696133368651</c:v>
                </c:pt>
                <c:pt idx="31192">
                  <c:v>17.19897010150526</c:v>
                </c:pt>
                <c:pt idx="31193">
                  <c:v>17.195091244116213</c:v>
                </c:pt>
                <c:pt idx="31194">
                  <c:v>17.191532592590434</c:v>
                </c:pt>
                <c:pt idx="31195">
                  <c:v>17.187573683735579</c:v>
                </c:pt>
                <c:pt idx="31196">
                  <c:v>17.183731213376454</c:v>
                </c:pt>
                <c:pt idx="31197">
                  <c:v>17.17986691079938</c:v>
                </c:pt>
                <c:pt idx="31198">
                  <c:v>17.176497471829162</c:v>
                </c:pt>
                <c:pt idx="31199">
                  <c:v>17.173062536205094</c:v>
                </c:pt>
                <c:pt idx="31200">
                  <c:v>17.169503884679312</c:v>
                </c:pt>
                <c:pt idx="31201">
                  <c:v>17.165828794657799</c:v>
                </c:pt>
                <c:pt idx="31202">
                  <c:v>17.161928105050812</c:v>
                </c:pt>
                <c:pt idx="31203">
                  <c:v>17.157743596610477</c:v>
                </c:pt>
                <c:pt idx="31204">
                  <c:v>17.154083061400929</c:v>
                </c:pt>
                <c:pt idx="31205">
                  <c:v>17.150560796905062</c:v>
                </c:pt>
                <c:pt idx="31206">
                  <c:v>17.146536391396356</c:v>
                </c:pt>
                <c:pt idx="31207">
                  <c:v>17.142439211827824</c:v>
                </c:pt>
                <c:pt idx="31208">
                  <c:v>17.138385696695181</c:v>
                </c:pt>
                <c:pt idx="31209">
                  <c:v>17.134448620058276</c:v>
                </c:pt>
                <c:pt idx="31210">
                  <c:v>17.130184060152125</c:v>
                </c:pt>
                <c:pt idx="31211">
                  <c:v>17.126654518250277</c:v>
                </c:pt>
                <c:pt idx="31212">
                  <c:v>17.123059479694582</c:v>
                </c:pt>
                <c:pt idx="31213">
                  <c:v>17.119238841553404</c:v>
                </c:pt>
                <c:pt idx="31214">
                  <c:v>17.115425480818214</c:v>
                </c:pt>
                <c:pt idx="31215">
                  <c:v>17.111466571963355</c:v>
                </c:pt>
                <c:pt idx="31216">
                  <c:v>17.107966139685441</c:v>
                </c:pt>
                <c:pt idx="31217">
                  <c:v>17.104305604475893</c:v>
                </c:pt>
                <c:pt idx="31218">
                  <c:v>17.100375805244973</c:v>
                </c:pt>
                <c:pt idx="31219">
                  <c:v>17.096853540749105</c:v>
                </c:pt>
                <c:pt idx="31220">
                  <c:v>17.093105676667761</c:v>
                </c:pt>
                <c:pt idx="31221">
                  <c:v>17.089088548565041</c:v>
                </c:pt>
                <c:pt idx="31222">
                  <c:v>17.085042310838386</c:v>
                </c:pt>
                <c:pt idx="31223">
                  <c:v>17.081294446757042</c:v>
                </c:pt>
                <c:pt idx="31224">
                  <c:v>17.077684853389378</c:v>
                </c:pt>
                <c:pt idx="31225">
                  <c:v>17.07408981483368</c:v>
                </c:pt>
                <c:pt idx="31226">
                  <c:v>17.070334673346355</c:v>
                </c:pt>
                <c:pt idx="31227">
                  <c:v>17.066011894192336</c:v>
                </c:pt>
                <c:pt idx="31228">
                  <c:v>17.061878327593885</c:v>
                </c:pt>
                <c:pt idx="31229">
                  <c:v>17.058137740918525</c:v>
                </c:pt>
                <c:pt idx="31230">
                  <c:v>17.054731914918388</c:v>
                </c:pt>
                <c:pt idx="31231">
                  <c:v>17.051369753354155</c:v>
                </c:pt>
                <c:pt idx="31232">
                  <c:v>17.04757094743093</c:v>
                </c:pt>
                <c:pt idx="31233">
                  <c:v>17.043844915567536</c:v>
                </c:pt>
                <c:pt idx="31234">
                  <c:v>17.040271709229788</c:v>
                </c:pt>
                <c:pt idx="31235">
                  <c:v>17.036181807067234</c:v>
                </c:pt>
                <c:pt idx="31236">
                  <c:v>17.032448497797855</c:v>
                </c:pt>
                <c:pt idx="31237">
                  <c:v>17.028489588943</c:v>
                </c:pt>
                <c:pt idx="31238">
                  <c:v>17.024829053733452</c:v>
                </c:pt>
                <c:pt idx="31239">
                  <c:v>17.021379563297423</c:v>
                </c:pt>
                <c:pt idx="31240">
                  <c:v>17.017529815532313</c:v>
                </c:pt>
                <c:pt idx="31241">
                  <c:v>17.013745564421054</c:v>
                </c:pt>
                <c:pt idx="31242">
                  <c:v>17.009946758497826</c:v>
                </c:pt>
                <c:pt idx="31243">
                  <c:v>17.00587141114724</c:v>
                </c:pt>
                <c:pt idx="31244">
                  <c:v>17.002290927403507</c:v>
                </c:pt>
                <c:pt idx="31245">
                  <c:v>16.999067036552955</c:v>
                </c:pt>
                <c:pt idx="31246">
                  <c:v>16.994984411796381</c:v>
                </c:pt>
                <c:pt idx="31247">
                  <c:v>16.991047335159475</c:v>
                </c:pt>
                <c:pt idx="31248">
                  <c:v>16.98700109743282</c:v>
                </c:pt>
                <c:pt idx="31249">
                  <c:v>16.98341333628311</c:v>
                </c:pt>
                <c:pt idx="31250">
                  <c:v>16.979687304419713</c:v>
                </c:pt>
                <c:pt idx="31251">
                  <c:v>16.976288755825564</c:v>
                </c:pt>
                <c:pt idx="31252">
                  <c:v>16.972620943210032</c:v>
                </c:pt>
                <c:pt idx="31253">
                  <c:v>16.968611092513296</c:v>
                </c:pt>
                <c:pt idx="31254">
                  <c:v>16.964710402906306</c:v>
                </c:pt>
                <c:pt idx="31255">
                  <c:v>16.961078977320692</c:v>
                </c:pt>
                <c:pt idx="31256">
                  <c:v>16.957025462188053</c:v>
                </c:pt>
                <c:pt idx="31257">
                  <c:v>16.95337220438449</c:v>
                </c:pt>
                <c:pt idx="31258">
                  <c:v>16.949595230679211</c:v>
                </c:pt>
                <c:pt idx="31259">
                  <c:v>16.946189404679082</c:v>
                </c:pt>
                <c:pt idx="31260">
                  <c:v>16.942092225110546</c:v>
                </c:pt>
                <c:pt idx="31261">
                  <c:v>16.938235199939452</c:v>
                </c:pt>
                <c:pt idx="31262">
                  <c:v>16.934931257623081</c:v>
                </c:pt>
                <c:pt idx="31263">
                  <c:v>16.931197948353706</c:v>
                </c:pt>
                <c:pt idx="31264">
                  <c:v>16.927093491379182</c:v>
                </c:pt>
                <c:pt idx="31265">
                  <c:v>16.923440233575622</c:v>
                </c:pt>
                <c:pt idx="31266">
                  <c:v>16.919619595434447</c:v>
                </c:pt>
                <c:pt idx="31267">
                  <c:v>16.915951782818915</c:v>
                </c:pt>
                <c:pt idx="31268">
                  <c:v>16.912138422083721</c:v>
                </c:pt>
                <c:pt idx="31269">
                  <c:v>16.908441499844262</c:v>
                </c:pt>
                <c:pt idx="31270">
                  <c:v>16.904424371741541</c:v>
                </c:pt>
                <c:pt idx="31271">
                  <c:v>16.900902107245674</c:v>
                </c:pt>
                <c:pt idx="31272">
                  <c:v>16.89730706868998</c:v>
                </c:pt>
                <c:pt idx="31273">
                  <c:v>16.892962457318013</c:v>
                </c:pt>
                <c:pt idx="31274">
                  <c:v>16.8892437028606</c:v>
                </c:pt>
                <c:pt idx="31275">
                  <c:v>16.885910650920302</c:v>
                </c:pt>
                <c:pt idx="31276">
                  <c:v>16.882162786838954</c:v>
                </c:pt>
                <c:pt idx="31277">
                  <c:v>16.878363980915729</c:v>
                </c:pt>
                <c:pt idx="31278">
                  <c:v>16.874827161607897</c:v>
                </c:pt>
                <c:pt idx="31279">
                  <c:v>16.871399503389814</c:v>
                </c:pt>
                <c:pt idx="31280">
                  <c:v>16.867476981564874</c:v>
                </c:pt>
                <c:pt idx="31281">
                  <c:v>16.864056600752775</c:v>
                </c:pt>
                <c:pt idx="31282">
                  <c:v>16.860476117009043</c:v>
                </c:pt>
                <c:pt idx="31283">
                  <c:v>16.856327995598626</c:v>
                </c:pt>
                <c:pt idx="31284">
                  <c:v>16.852609241141213</c:v>
                </c:pt>
                <c:pt idx="31285">
                  <c:v>16.849123363675265</c:v>
                </c:pt>
                <c:pt idx="31286">
                  <c:v>16.845390054405883</c:v>
                </c:pt>
                <c:pt idx="31287">
                  <c:v>16.8413583714912</c:v>
                </c:pt>
                <c:pt idx="31288">
                  <c:v>16.837668726657721</c:v>
                </c:pt>
                <c:pt idx="31289">
                  <c:v>16.834102797725954</c:v>
                </c:pt>
                <c:pt idx="31290">
                  <c:v>16.830158443683064</c:v>
                </c:pt>
                <c:pt idx="31291">
                  <c:v>16.826170425204275</c:v>
                </c:pt>
                <c:pt idx="31292">
                  <c:v>16.822626328490461</c:v>
                </c:pt>
                <c:pt idx="31293">
                  <c:v>16.819336940986059</c:v>
                </c:pt>
                <c:pt idx="31294">
                  <c:v>16.815967502015841</c:v>
                </c:pt>
                <c:pt idx="31295">
                  <c:v>16.812030425378936</c:v>
                </c:pt>
                <c:pt idx="31296">
                  <c:v>16.808479051259138</c:v>
                </c:pt>
                <c:pt idx="31297">
                  <c:v>16.804927677139336</c:v>
                </c:pt>
                <c:pt idx="31298">
                  <c:v>16.800714059075069</c:v>
                </c:pt>
                <c:pt idx="31299">
                  <c:v>16.796893420933895</c:v>
                </c:pt>
                <c:pt idx="31300">
                  <c:v>16.793043673168782</c:v>
                </c:pt>
                <c:pt idx="31301">
                  <c:v>16.789688789010533</c:v>
                </c:pt>
                <c:pt idx="31302">
                  <c:v>16.785984589365089</c:v>
                </c:pt>
                <c:pt idx="31303">
                  <c:v>16.782127564193996</c:v>
                </c:pt>
                <c:pt idx="31304">
                  <c:v>16.77814682312119</c:v>
                </c:pt>
                <c:pt idx="31305">
                  <c:v>16.774559061971477</c:v>
                </c:pt>
                <c:pt idx="31306">
                  <c:v>16.770993133039713</c:v>
                </c:pt>
                <c:pt idx="31307">
                  <c:v>16.76742720410795</c:v>
                </c:pt>
                <c:pt idx="31308">
                  <c:v>16.763861275176183</c:v>
                </c:pt>
                <c:pt idx="31309">
                  <c:v>16.760208017372623</c:v>
                </c:pt>
                <c:pt idx="31310">
                  <c:v>16.75657659178701</c:v>
                </c:pt>
                <c:pt idx="31311">
                  <c:v>16.753010662855246</c:v>
                </c:pt>
                <c:pt idx="31312">
                  <c:v>16.749459288735448</c:v>
                </c:pt>
                <c:pt idx="31313">
                  <c:v>16.745529489504523</c:v>
                </c:pt>
                <c:pt idx="31314">
                  <c:v>16.741701573957364</c:v>
                </c:pt>
                <c:pt idx="31315">
                  <c:v>16.737866381004224</c:v>
                </c:pt>
                <c:pt idx="31316">
                  <c:v>16.733834698089534</c:v>
                </c:pt>
                <c:pt idx="31317">
                  <c:v>16.730545310585132</c:v>
                </c:pt>
                <c:pt idx="31318">
                  <c:v>16.727088542743115</c:v>
                </c:pt>
                <c:pt idx="31319">
                  <c:v>16.723566278247251</c:v>
                </c:pt>
                <c:pt idx="31320">
                  <c:v>16.719723807888123</c:v>
                </c:pt>
                <c:pt idx="31321">
                  <c:v>16.716165156362344</c:v>
                </c:pt>
                <c:pt idx="31322">
                  <c:v>16.71264289186648</c:v>
                </c:pt>
                <c:pt idx="31323">
                  <c:v>16.709157014400532</c:v>
                </c:pt>
                <c:pt idx="31324">
                  <c:v>16.705481924379018</c:v>
                </c:pt>
                <c:pt idx="31325">
                  <c:v>16.701690395861775</c:v>
                </c:pt>
                <c:pt idx="31326">
                  <c:v>16.698401008357376</c:v>
                </c:pt>
                <c:pt idx="31327">
                  <c:v>16.694493041344398</c:v>
                </c:pt>
                <c:pt idx="31328">
                  <c:v>16.690657848391254</c:v>
                </c:pt>
                <c:pt idx="31329">
                  <c:v>16.687492176788567</c:v>
                </c:pt>
                <c:pt idx="31330">
                  <c:v>16.683584209775592</c:v>
                </c:pt>
                <c:pt idx="31331">
                  <c:v>16.67998189381391</c:v>
                </c:pt>
                <c:pt idx="31332">
                  <c:v>16.675942933493243</c:v>
                </c:pt>
                <c:pt idx="31333">
                  <c:v>16.672311507907629</c:v>
                </c:pt>
                <c:pt idx="31334">
                  <c:v>16.668854740065612</c:v>
                </c:pt>
                <c:pt idx="31335">
                  <c:v>16.665165095232133</c:v>
                </c:pt>
                <c:pt idx="31336">
                  <c:v>16.661766546637981</c:v>
                </c:pt>
                <c:pt idx="31337">
                  <c:v>16.657771250753211</c:v>
                </c:pt>
                <c:pt idx="31338">
                  <c:v>16.653674071184675</c:v>
                </c:pt>
                <c:pt idx="31339">
                  <c:v>16.649889820073415</c:v>
                </c:pt>
                <c:pt idx="31340">
                  <c:v>16.646316613735664</c:v>
                </c:pt>
                <c:pt idx="31341">
                  <c:v>16.642576027060304</c:v>
                </c:pt>
                <c:pt idx="31342">
                  <c:v>16.638311467154153</c:v>
                </c:pt>
                <c:pt idx="31343">
                  <c:v>16.634796480064271</c:v>
                </c:pt>
                <c:pt idx="31344">
                  <c:v>16.631303325192341</c:v>
                </c:pt>
                <c:pt idx="31345">
                  <c:v>16.627606402952878</c:v>
                </c:pt>
                <c:pt idx="31346">
                  <c:v>16.62412052548693</c:v>
                </c:pt>
                <c:pt idx="31347">
                  <c:v>16.620459990277386</c:v>
                </c:pt>
                <c:pt idx="31348">
                  <c:v>16.617046886871268</c:v>
                </c:pt>
                <c:pt idx="31349">
                  <c:v>16.613466403127536</c:v>
                </c:pt>
                <c:pt idx="31350">
                  <c:v>16.609660319798326</c:v>
                </c:pt>
                <c:pt idx="31351">
                  <c:v>16.605890623499032</c:v>
                </c:pt>
                <c:pt idx="31352">
                  <c:v>16.602310139755303</c:v>
                </c:pt>
                <c:pt idx="31353">
                  <c:v>16.598664159357725</c:v>
                </c:pt>
                <c:pt idx="31354">
                  <c:v>16.595243778545623</c:v>
                </c:pt>
                <c:pt idx="31355">
                  <c:v>16.591430417810432</c:v>
                </c:pt>
                <c:pt idx="31356">
                  <c:v>16.587682553729085</c:v>
                </c:pt>
                <c:pt idx="31357">
                  <c:v>16.583709090062264</c:v>
                </c:pt>
                <c:pt idx="31358">
                  <c:v>16.580376038121962</c:v>
                </c:pt>
                <c:pt idx="31359">
                  <c:v>16.576897438061998</c:v>
                </c:pt>
                <c:pt idx="31360">
                  <c:v>16.572822090711409</c:v>
                </c:pt>
                <c:pt idx="31361">
                  <c:v>16.569474483959144</c:v>
                </c:pt>
                <c:pt idx="31362">
                  <c:v>16.565508297698301</c:v>
                </c:pt>
                <c:pt idx="31363">
                  <c:v>16.561534834031477</c:v>
                </c:pt>
                <c:pt idx="31364">
                  <c:v>16.558099898407413</c:v>
                </c:pt>
                <c:pt idx="31365">
                  <c:v>16.554803233497026</c:v>
                </c:pt>
                <c:pt idx="31366">
                  <c:v>16.55077155058234</c:v>
                </c:pt>
                <c:pt idx="31367">
                  <c:v>16.547161957214676</c:v>
                </c:pt>
                <c:pt idx="31368">
                  <c:v>16.54387256971027</c:v>
                </c:pt>
                <c:pt idx="31369">
                  <c:v>16.540153815252861</c:v>
                </c:pt>
                <c:pt idx="31370">
                  <c:v>16.536478725231348</c:v>
                </c:pt>
                <c:pt idx="31371">
                  <c:v>16.532621700060258</c:v>
                </c:pt>
                <c:pt idx="31372">
                  <c:v>16.529172209624225</c:v>
                </c:pt>
                <c:pt idx="31373">
                  <c:v>16.525780938436053</c:v>
                </c:pt>
                <c:pt idx="31374">
                  <c:v>16.522120403226513</c:v>
                </c:pt>
                <c:pt idx="31375">
                  <c:v>16.518896512375957</c:v>
                </c:pt>
                <c:pt idx="31376">
                  <c:v>16.515709008555319</c:v>
                </c:pt>
                <c:pt idx="31377">
                  <c:v>16.511844705978245</c:v>
                </c:pt>
                <c:pt idx="31378">
                  <c:v>16.508213280392628</c:v>
                </c:pt>
                <c:pt idx="31379">
                  <c:v>16.504538190371118</c:v>
                </c:pt>
                <c:pt idx="31380">
                  <c:v>16.50119058361885</c:v>
                </c:pt>
                <c:pt idx="31381">
                  <c:v>16.497282616605872</c:v>
                </c:pt>
                <c:pt idx="31382">
                  <c:v>16.493985951695493</c:v>
                </c:pt>
                <c:pt idx="31383">
                  <c:v>16.49011437171243</c:v>
                </c:pt>
                <c:pt idx="31384">
                  <c:v>16.48637378503707</c:v>
                </c:pt>
                <c:pt idx="31385">
                  <c:v>16.482778746481372</c:v>
                </c:pt>
                <c:pt idx="31386">
                  <c:v>16.479045437211997</c:v>
                </c:pt>
                <c:pt idx="31387">
                  <c:v>16.475559559746049</c:v>
                </c:pt>
                <c:pt idx="31388">
                  <c:v>16.47162248310914</c:v>
                </c:pt>
                <c:pt idx="31389">
                  <c:v>16.467845509403862</c:v>
                </c:pt>
                <c:pt idx="31390">
                  <c:v>16.464170419382352</c:v>
                </c:pt>
                <c:pt idx="31391">
                  <c:v>16.460939251125815</c:v>
                </c:pt>
                <c:pt idx="31392">
                  <c:v>16.457664418433378</c:v>
                </c:pt>
                <c:pt idx="31393">
                  <c:v>16.453923831758015</c:v>
                </c:pt>
                <c:pt idx="31394">
                  <c:v>16.450518005757882</c:v>
                </c:pt>
                <c:pt idx="31395">
                  <c:v>16.446893857578253</c:v>
                </c:pt>
                <c:pt idx="31396">
                  <c:v>16.44321876755674</c:v>
                </c:pt>
                <c:pt idx="31397">
                  <c:v>16.439529122723261</c:v>
                </c:pt>
                <c:pt idx="31398">
                  <c:v>16.435963193791498</c:v>
                </c:pt>
                <c:pt idx="31399">
                  <c:v>16.432258994146054</c:v>
                </c:pt>
                <c:pt idx="31400">
                  <c:v>16.428816781116005</c:v>
                </c:pt>
                <c:pt idx="31401">
                  <c:v>16.425258129590222</c:v>
                </c:pt>
                <c:pt idx="31402">
                  <c:v>16.421815916560174</c:v>
                </c:pt>
                <c:pt idx="31403">
                  <c:v>16.418395535748072</c:v>
                </c:pt>
                <c:pt idx="31404">
                  <c:v>16.414895103470155</c:v>
                </c:pt>
                <c:pt idx="31405">
                  <c:v>16.41122729085463</c:v>
                </c:pt>
                <c:pt idx="31406">
                  <c:v>16.407668639328847</c:v>
                </c:pt>
                <c:pt idx="31407">
                  <c:v>16.404335587388548</c:v>
                </c:pt>
                <c:pt idx="31408">
                  <c:v>16.400995258042261</c:v>
                </c:pt>
                <c:pt idx="31409">
                  <c:v>16.397320168020745</c:v>
                </c:pt>
                <c:pt idx="31410">
                  <c:v>16.393754239088985</c:v>
                </c:pt>
                <c:pt idx="31411">
                  <c:v>16.390239251999102</c:v>
                </c:pt>
                <c:pt idx="31412">
                  <c:v>16.386913477464784</c:v>
                </c:pt>
                <c:pt idx="31413">
                  <c:v>16.383332993721051</c:v>
                </c:pt>
                <c:pt idx="31414">
                  <c:v>16.379737955165357</c:v>
                </c:pt>
                <c:pt idx="31415">
                  <c:v>16.37625935510539</c:v>
                </c:pt>
                <c:pt idx="31416">
                  <c:v>16.372373220310365</c:v>
                </c:pt>
                <c:pt idx="31417">
                  <c:v>16.368749072130736</c:v>
                </c:pt>
                <c:pt idx="31418">
                  <c:v>16.364877492147677</c:v>
                </c:pt>
                <c:pt idx="31419">
                  <c:v>16.36146438874156</c:v>
                </c:pt>
                <c:pt idx="31420">
                  <c:v>16.357651028006366</c:v>
                </c:pt>
                <c:pt idx="31421">
                  <c:v>16.353997770202806</c:v>
                </c:pt>
                <c:pt idx="31422">
                  <c:v>16.350082525783847</c:v>
                </c:pt>
                <c:pt idx="31423">
                  <c:v>16.34669125459568</c:v>
                </c:pt>
                <c:pt idx="31424">
                  <c:v>16.342826952018605</c:v>
                </c:pt>
                <c:pt idx="31425">
                  <c:v>16.339654003009933</c:v>
                </c:pt>
                <c:pt idx="31426">
                  <c:v>16.336131738514069</c:v>
                </c:pt>
                <c:pt idx="31427">
                  <c:v>16.332507590334441</c:v>
                </c:pt>
                <c:pt idx="31428">
                  <c:v>16.328723339223178</c:v>
                </c:pt>
                <c:pt idx="31429">
                  <c:v>16.325368455064925</c:v>
                </c:pt>
                <c:pt idx="31430">
                  <c:v>16.322064512748558</c:v>
                </c:pt>
                <c:pt idx="31431">
                  <c:v>16.318243874607386</c:v>
                </c:pt>
                <c:pt idx="31432">
                  <c:v>16.314634281239719</c:v>
                </c:pt>
                <c:pt idx="31433">
                  <c:v>16.310857307534445</c:v>
                </c:pt>
                <c:pt idx="31434">
                  <c:v>16.307677081119788</c:v>
                </c:pt>
                <c:pt idx="31435">
                  <c:v>16.304351306585467</c:v>
                </c:pt>
                <c:pt idx="31436">
                  <c:v>16.300581610286173</c:v>
                </c:pt>
                <c:pt idx="31437">
                  <c:v>16.296826468798852</c:v>
                </c:pt>
                <c:pt idx="31438">
                  <c:v>16.292823895508093</c:v>
                </c:pt>
                <c:pt idx="31439">
                  <c:v>16.289469011349841</c:v>
                </c:pt>
                <c:pt idx="31440">
                  <c:v>16.286397946024938</c:v>
                </c:pt>
                <c:pt idx="31441">
                  <c:v>16.283035784460697</c:v>
                </c:pt>
                <c:pt idx="31442">
                  <c:v>16.279491687746887</c:v>
                </c:pt>
                <c:pt idx="31443">
                  <c:v>16.276311461332231</c:v>
                </c:pt>
                <c:pt idx="31444">
                  <c:v>16.272745532400464</c:v>
                </c:pt>
                <c:pt idx="31445">
                  <c:v>16.269346983806315</c:v>
                </c:pt>
                <c:pt idx="31446">
                  <c:v>16.265861106340367</c:v>
                </c:pt>
                <c:pt idx="31447">
                  <c:v>16.262178738912869</c:v>
                </c:pt>
                <c:pt idx="31448">
                  <c:v>16.25884568697257</c:v>
                </c:pt>
                <c:pt idx="31449">
                  <c:v>16.254915887741646</c:v>
                </c:pt>
                <c:pt idx="31450">
                  <c:v>16.251233520314152</c:v>
                </c:pt>
                <c:pt idx="31451">
                  <c:v>16.24806057130548</c:v>
                </c:pt>
                <c:pt idx="31452">
                  <c:v>16.244523751997647</c:v>
                </c:pt>
                <c:pt idx="31453">
                  <c:v>16.24113248080948</c:v>
                </c:pt>
                <c:pt idx="31454">
                  <c:v>16.237231791202486</c:v>
                </c:pt>
                <c:pt idx="31455">
                  <c:v>16.233789578172438</c:v>
                </c:pt>
                <c:pt idx="31456">
                  <c:v>16.230223649240674</c:v>
                </c:pt>
                <c:pt idx="31457">
                  <c:v>16.226446675535399</c:v>
                </c:pt>
                <c:pt idx="31458">
                  <c:v>16.222946243257482</c:v>
                </c:pt>
                <c:pt idx="31459">
                  <c:v>16.219416701355634</c:v>
                </c:pt>
                <c:pt idx="31460">
                  <c:v>16.215792553176005</c:v>
                </c:pt>
                <c:pt idx="31461">
                  <c:v>16.212328507928003</c:v>
                </c:pt>
                <c:pt idx="31462">
                  <c:v>16.209024565611635</c:v>
                </c:pt>
                <c:pt idx="31463">
                  <c:v>16.205211204876445</c:v>
                </c:pt>
                <c:pt idx="31464">
                  <c:v>16.201295960457486</c:v>
                </c:pt>
                <c:pt idx="31465">
                  <c:v>16.197861024833418</c:v>
                </c:pt>
                <c:pt idx="31466">
                  <c:v>16.194411534397386</c:v>
                </c:pt>
                <c:pt idx="31467">
                  <c:v>16.190525399602361</c:v>
                </c:pt>
                <c:pt idx="31468">
                  <c:v>16.187279676533858</c:v>
                </c:pt>
                <c:pt idx="31469">
                  <c:v>16.184252275644852</c:v>
                </c:pt>
                <c:pt idx="31470">
                  <c:v>16.180671791901123</c:v>
                </c:pt>
                <c:pt idx="31471">
                  <c:v>16.176902095601829</c:v>
                </c:pt>
                <c:pt idx="31472">
                  <c:v>16.173408940729892</c:v>
                </c:pt>
                <c:pt idx="31473">
                  <c:v>16.170206882097286</c:v>
                </c:pt>
                <c:pt idx="31474">
                  <c:v>16.16644446320398</c:v>
                </c:pt>
                <c:pt idx="31475">
                  <c:v>16.162980417955978</c:v>
                </c:pt>
                <c:pt idx="31476">
                  <c:v>16.159043341319073</c:v>
                </c:pt>
                <c:pt idx="31477">
                  <c:v>16.155419193139444</c:v>
                </c:pt>
                <c:pt idx="31478">
                  <c:v>16.152326295596588</c:v>
                </c:pt>
                <c:pt idx="31479">
                  <c:v>16.14880403110072</c:v>
                </c:pt>
                <c:pt idx="31480">
                  <c:v>16.145485533972384</c:v>
                </c:pt>
                <c:pt idx="31481">
                  <c:v>16.142094262784219</c:v>
                </c:pt>
                <c:pt idx="31482">
                  <c:v>16.138637494942206</c:v>
                </c:pt>
                <c:pt idx="31483">
                  <c:v>16.135158894882238</c:v>
                </c:pt>
                <c:pt idx="31484">
                  <c:v>16.131862229971851</c:v>
                </c:pt>
                <c:pt idx="31485">
                  <c:v>16.12858011987343</c:v>
                </c:pt>
                <c:pt idx="31486">
                  <c:v>16.125305287180993</c:v>
                </c:pt>
                <c:pt idx="31487">
                  <c:v>16.122001344864625</c:v>
                </c:pt>
                <c:pt idx="31488">
                  <c:v>16.118384474090981</c:v>
                </c:pt>
                <c:pt idx="31489">
                  <c:v>16.114745771099383</c:v>
                </c:pt>
                <c:pt idx="31490">
                  <c:v>16.110597649688962</c:v>
                </c:pt>
                <c:pt idx="31491">
                  <c:v>16.10724276553071</c:v>
                </c:pt>
                <c:pt idx="31492">
                  <c:v>16.104069816522042</c:v>
                </c:pt>
                <c:pt idx="31493">
                  <c:v>16.100212791350948</c:v>
                </c:pt>
                <c:pt idx="31494">
                  <c:v>16.09614472140634</c:v>
                </c:pt>
                <c:pt idx="31495">
                  <c:v>16.092949940179725</c:v>
                </c:pt>
                <c:pt idx="31496">
                  <c:v>16.089114747226581</c:v>
                </c:pt>
                <c:pt idx="31497">
                  <c:v>16.086167397803386</c:v>
                </c:pt>
                <c:pt idx="31498">
                  <c:v>16.082434088534008</c:v>
                </c:pt>
                <c:pt idx="31499">
                  <c:v>16.07888271441421</c:v>
                </c:pt>
                <c:pt idx="31500">
                  <c:v>16.076022693862818</c:v>
                </c:pt>
                <c:pt idx="31501">
                  <c:v>16.072551371208835</c:v>
                </c:pt>
                <c:pt idx="31502">
                  <c:v>16.068898113405272</c:v>
                </c:pt>
                <c:pt idx="31503">
                  <c:v>16.065404958533339</c:v>
                </c:pt>
                <c:pt idx="31504">
                  <c:v>16.06205007437509</c:v>
                </c:pt>
                <c:pt idx="31505">
                  <c:v>16.058367706947593</c:v>
                </c:pt>
                <c:pt idx="31506">
                  <c:v>16.054910939105575</c:v>
                </c:pt>
                <c:pt idx="31507">
                  <c:v>16.050995694686616</c:v>
                </c:pt>
                <c:pt idx="31508">
                  <c:v>16.047291495041176</c:v>
                </c:pt>
                <c:pt idx="31509">
                  <c:v>16.043630959831631</c:v>
                </c:pt>
                <c:pt idx="31510">
                  <c:v>16.040385236763125</c:v>
                </c:pt>
                <c:pt idx="31511">
                  <c:v>16.037095849258719</c:v>
                </c:pt>
                <c:pt idx="31512">
                  <c:v>16.034061170963732</c:v>
                </c:pt>
                <c:pt idx="31513">
                  <c:v>16.030837280113179</c:v>
                </c:pt>
                <c:pt idx="31514">
                  <c:v>16.026972977536104</c:v>
                </c:pt>
                <c:pt idx="31515">
                  <c:v>16.023472545258187</c:v>
                </c:pt>
                <c:pt idx="31516">
                  <c:v>16.019782900424708</c:v>
                </c:pt>
                <c:pt idx="31517">
                  <c:v>16.016042313749349</c:v>
                </c:pt>
                <c:pt idx="31518">
                  <c:v>16.013036745078292</c:v>
                </c:pt>
                <c:pt idx="31519">
                  <c:v>16.009914737911501</c:v>
                </c:pt>
                <c:pt idx="31520">
                  <c:v>16.006145041612207</c:v>
                </c:pt>
                <c:pt idx="31521">
                  <c:v>16.002680996364209</c:v>
                </c:pt>
                <c:pt idx="31522">
                  <c:v>15.99944982810767</c:v>
                </c:pt>
                <c:pt idx="31523">
                  <c:v>15.9960585569195</c:v>
                </c:pt>
                <c:pt idx="31524">
                  <c:v>15.992317970244141</c:v>
                </c:pt>
                <c:pt idx="31525">
                  <c:v>15.989028582739737</c:v>
                </c:pt>
                <c:pt idx="31526">
                  <c:v>15.985673698581484</c:v>
                </c:pt>
                <c:pt idx="31527">
                  <c:v>15.982369756265117</c:v>
                </c:pt>
                <c:pt idx="31528">
                  <c:v>15.978811104739336</c:v>
                </c:pt>
                <c:pt idx="31529">
                  <c:v>15.975609046106735</c:v>
                </c:pt>
                <c:pt idx="31530">
                  <c:v>15.971839349807441</c:v>
                </c:pt>
                <c:pt idx="31531">
                  <c:v>15.96801143426028</c:v>
                </c:pt>
                <c:pt idx="31532">
                  <c:v>15.965020420401189</c:v>
                </c:pt>
                <c:pt idx="31533">
                  <c:v>15.961345330379679</c:v>
                </c:pt>
                <c:pt idx="31534">
                  <c:v>15.957968614003477</c:v>
                </c:pt>
                <c:pt idx="31535">
                  <c:v>15.95476655537087</c:v>
                </c:pt>
                <c:pt idx="31536">
                  <c:v>15.951025968695509</c:v>
                </c:pt>
                <c:pt idx="31537">
                  <c:v>15.947161666118435</c:v>
                </c:pt>
                <c:pt idx="31538">
                  <c:v>15.943974162297797</c:v>
                </c:pt>
                <c:pt idx="31539">
                  <c:v>15.940604723327578</c:v>
                </c:pt>
                <c:pt idx="31540">
                  <c:v>15.93730078101121</c:v>
                </c:pt>
                <c:pt idx="31541">
                  <c:v>15.933924064635011</c:v>
                </c:pt>
                <c:pt idx="31542">
                  <c:v>15.930736560814369</c:v>
                </c:pt>
                <c:pt idx="31543">
                  <c:v>15.927316180002268</c:v>
                </c:pt>
                <c:pt idx="31544">
                  <c:v>15.923662922198705</c:v>
                </c:pt>
                <c:pt idx="31545">
                  <c:v>15.920075161048993</c:v>
                </c:pt>
                <c:pt idx="31546">
                  <c:v>15.916465567681332</c:v>
                </c:pt>
                <c:pt idx="31547">
                  <c:v>15.912703148788019</c:v>
                </c:pt>
                <c:pt idx="31548">
                  <c:v>15.909377374253699</c:v>
                </c:pt>
                <c:pt idx="31549">
                  <c:v>15.906037044907418</c:v>
                </c:pt>
                <c:pt idx="31550">
                  <c:v>15.902856818492761</c:v>
                </c:pt>
                <c:pt idx="31551">
                  <c:v>15.899414605462711</c:v>
                </c:pt>
                <c:pt idx="31552">
                  <c:v>15.896001502056595</c:v>
                </c:pt>
                <c:pt idx="31553">
                  <c:v>15.89245740534278</c:v>
                </c:pt>
                <c:pt idx="31554">
                  <c:v>15.889248069304193</c:v>
                </c:pt>
                <c:pt idx="31555">
                  <c:v>15.885922294769875</c:v>
                </c:pt>
                <c:pt idx="31556">
                  <c:v>15.882174430688531</c:v>
                </c:pt>
                <c:pt idx="31557">
                  <c:v>15.879016036491823</c:v>
                </c:pt>
                <c:pt idx="31558">
                  <c:v>15.875828532671186</c:v>
                </c:pt>
                <c:pt idx="31559">
                  <c:v>15.872670138474481</c:v>
                </c:pt>
                <c:pt idx="31560">
                  <c:v>15.869140596572635</c:v>
                </c:pt>
                <c:pt idx="31561">
                  <c:v>15.865785712414382</c:v>
                </c:pt>
                <c:pt idx="31562">
                  <c:v>15.862343499384332</c:v>
                </c:pt>
                <c:pt idx="31563">
                  <c:v>15.858588357897005</c:v>
                </c:pt>
                <c:pt idx="31564">
                  <c:v>15.854920545281475</c:v>
                </c:pt>
                <c:pt idx="31565">
                  <c:v>15.851616602965105</c:v>
                </c:pt>
                <c:pt idx="31566">
                  <c:v>15.848247163994886</c:v>
                </c:pt>
                <c:pt idx="31567">
                  <c:v>15.844368306605846</c:v>
                </c:pt>
                <c:pt idx="31568">
                  <c:v>15.84068593917835</c:v>
                </c:pt>
                <c:pt idx="31569">
                  <c:v>15.837396551673946</c:v>
                </c:pt>
                <c:pt idx="31570">
                  <c:v>15.834267267101175</c:v>
                </c:pt>
                <c:pt idx="31571">
                  <c:v>15.831101595498486</c:v>
                </c:pt>
                <c:pt idx="31572">
                  <c:v>15.827644827656471</c:v>
                </c:pt>
                <c:pt idx="31573">
                  <c:v>15.824413659399934</c:v>
                </c:pt>
                <c:pt idx="31574">
                  <c:v>15.820862285280137</c:v>
                </c:pt>
                <c:pt idx="31575">
                  <c:v>15.817128976010759</c:v>
                </c:pt>
                <c:pt idx="31576">
                  <c:v>15.813548492267026</c:v>
                </c:pt>
                <c:pt idx="31577">
                  <c:v>15.810353711040406</c:v>
                </c:pt>
                <c:pt idx="31578">
                  <c:v>15.807260813497551</c:v>
                </c:pt>
                <c:pt idx="31579">
                  <c:v>15.803884097121349</c:v>
                </c:pt>
                <c:pt idx="31580">
                  <c:v>15.80078392217251</c:v>
                </c:pt>
                <c:pt idx="31581">
                  <c:v>15.797494534668106</c:v>
                </c:pt>
                <c:pt idx="31582">
                  <c:v>15.794372527501316</c:v>
                </c:pt>
                <c:pt idx="31583">
                  <c:v>15.791054030372981</c:v>
                </c:pt>
                <c:pt idx="31584">
                  <c:v>15.787240669637789</c:v>
                </c:pt>
                <c:pt idx="31585">
                  <c:v>15.783296315594896</c:v>
                </c:pt>
                <c:pt idx="31586">
                  <c:v>15.77986137997083</c:v>
                </c:pt>
                <c:pt idx="31587">
                  <c:v>15.77692130795362</c:v>
                </c:pt>
                <c:pt idx="31588">
                  <c:v>15.773384488645789</c:v>
                </c:pt>
                <c:pt idx="31589">
                  <c:v>15.769971385239675</c:v>
                </c:pt>
                <c:pt idx="31590">
                  <c:v>15.766456398149792</c:v>
                </c:pt>
                <c:pt idx="31591">
                  <c:v>15.763232507299238</c:v>
                </c:pt>
                <c:pt idx="31592">
                  <c:v>15.75986306832902</c:v>
                </c:pt>
                <c:pt idx="31593">
                  <c:v>15.756522738982733</c:v>
                </c:pt>
                <c:pt idx="31594">
                  <c:v>15.753153300012515</c:v>
                </c:pt>
                <c:pt idx="31595">
                  <c:v>15.74979113844828</c:v>
                </c:pt>
                <c:pt idx="31596">
                  <c:v>15.746610912033626</c:v>
                </c:pt>
                <c:pt idx="31597">
                  <c:v>15.74326330528136</c:v>
                </c:pt>
                <c:pt idx="31598">
                  <c:v>15.739617324883778</c:v>
                </c:pt>
                <c:pt idx="31599">
                  <c:v>15.736371601815275</c:v>
                </c:pt>
                <c:pt idx="31600">
                  <c:v>15.733242317242501</c:v>
                </c:pt>
                <c:pt idx="31601">
                  <c:v>15.729872878272285</c:v>
                </c:pt>
                <c:pt idx="31602">
                  <c:v>15.726357891182403</c:v>
                </c:pt>
                <c:pt idx="31603">
                  <c:v>15.722660968942941</c:v>
                </c:pt>
                <c:pt idx="31604">
                  <c:v>15.719568071400086</c:v>
                </c:pt>
                <c:pt idx="31605">
                  <c:v>15.716300516113632</c:v>
                </c:pt>
                <c:pt idx="31606">
                  <c:v>15.713193063758807</c:v>
                </c:pt>
                <c:pt idx="31607">
                  <c:v>15.710027392156119</c:v>
                </c:pt>
                <c:pt idx="31608">
                  <c:v>15.706461463224356</c:v>
                </c:pt>
                <c:pt idx="31609">
                  <c:v>15.703361288275516</c:v>
                </c:pt>
                <c:pt idx="31610">
                  <c:v>15.700071900771114</c:v>
                </c:pt>
                <c:pt idx="31611">
                  <c:v>15.696498694433364</c:v>
                </c:pt>
                <c:pt idx="31612">
                  <c:v>15.693027371779383</c:v>
                </c:pt>
                <c:pt idx="31613">
                  <c:v>15.689592436155317</c:v>
                </c:pt>
                <c:pt idx="31614">
                  <c:v>15.686237551997065</c:v>
                </c:pt>
                <c:pt idx="31615">
                  <c:v>15.682926332274711</c:v>
                </c:pt>
                <c:pt idx="31616">
                  <c:v>15.679607835146378</c:v>
                </c:pt>
                <c:pt idx="31617">
                  <c:v>15.675896358094949</c:v>
                </c:pt>
                <c:pt idx="31618">
                  <c:v>15.67281801536406</c:v>
                </c:pt>
                <c:pt idx="31619">
                  <c:v>15.669361247522042</c:v>
                </c:pt>
                <c:pt idx="31620">
                  <c:v>15.665788041184298</c:v>
                </c:pt>
                <c:pt idx="31621">
                  <c:v>15.662163893004664</c:v>
                </c:pt>
                <c:pt idx="31622">
                  <c:v>15.65880173144043</c:v>
                </c:pt>
                <c:pt idx="31623">
                  <c:v>15.655839827205273</c:v>
                </c:pt>
                <c:pt idx="31624">
                  <c:v>15.652535884888902</c:v>
                </c:pt>
                <c:pt idx="31625">
                  <c:v>15.649370213286215</c:v>
                </c:pt>
                <c:pt idx="31626">
                  <c:v>15.64612449021771</c:v>
                </c:pt>
                <c:pt idx="31627">
                  <c:v>15.642827825307325</c:v>
                </c:pt>
                <c:pt idx="31628">
                  <c:v>15.639312838217442</c:v>
                </c:pt>
                <c:pt idx="31629">
                  <c:v>15.635717799661744</c:v>
                </c:pt>
                <c:pt idx="31630">
                  <c:v>15.631882606708603</c:v>
                </c:pt>
                <c:pt idx="31631">
                  <c:v>15.628913425067459</c:v>
                </c:pt>
                <c:pt idx="31632">
                  <c:v>15.625354773541677</c:v>
                </c:pt>
                <c:pt idx="31633">
                  <c:v>15.621643296490252</c:v>
                </c:pt>
                <c:pt idx="31634">
                  <c:v>15.618302967143965</c:v>
                </c:pt>
                <c:pt idx="31635">
                  <c:v>15.614897141143832</c:v>
                </c:pt>
                <c:pt idx="31636">
                  <c:v>15.611454928113785</c:v>
                </c:pt>
                <c:pt idx="31637">
                  <c:v>15.607983605459802</c:v>
                </c:pt>
                <c:pt idx="31638">
                  <c:v>15.604541392429752</c:v>
                </c:pt>
                <c:pt idx="31639">
                  <c:v>15.601499436728774</c:v>
                </c:pt>
                <c:pt idx="31640">
                  <c:v>15.598093610728641</c:v>
                </c:pt>
                <c:pt idx="31641">
                  <c:v>15.594498572172947</c:v>
                </c:pt>
                <c:pt idx="31642">
                  <c:v>15.591158242826658</c:v>
                </c:pt>
                <c:pt idx="31643">
                  <c:v>15.588349164117149</c:v>
                </c:pt>
                <c:pt idx="31644">
                  <c:v>15.585147105484543</c:v>
                </c:pt>
                <c:pt idx="31645">
                  <c:v>15.581930492039975</c:v>
                </c:pt>
                <c:pt idx="31646">
                  <c:v>15.578430059762058</c:v>
                </c:pt>
                <c:pt idx="31647">
                  <c:v>15.574754969740546</c:v>
                </c:pt>
                <c:pt idx="31648">
                  <c:v>15.571829452535301</c:v>
                </c:pt>
                <c:pt idx="31649">
                  <c:v>15.568751109804413</c:v>
                </c:pt>
                <c:pt idx="31650">
                  <c:v>15.565490831923942</c:v>
                </c:pt>
                <c:pt idx="31651">
                  <c:v>15.562296050697322</c:v>
                </c:pt>
                <c:pt idx="31652">
                  <c:v>15.558999385786935</c:v>
                </c:pt>
                <c:pt idx="31653">
                  <c:v>15.555418902043202</c:v>
                </c:pt>
                <c:pt idx="31654">
                  <c:v>15.552442442996078</c:v>
                </c:pt>
                <c:pt idx="31655">
                  <c:v>15.54941504210707</c:v>
                </c:pt>
                <c:pt idx="31656">
                  <c:v>15.54592188723514</c:v>
                </c:pt>
                <c:pt idx="31657">
                  <c:v>15.542392345333292</c:v>
                </c:pt>
                <c:pt idx="31658">
                  <c:v>15.53903746117504</c:v>
                </c:pt>
                <c:pt idx="31659">
                  <c:v>15.535704409234738</c:v>
                </c:pt>
                <c:pt idx="31660">
                  <c:v>15.532167589926907</c:v>
                </c:pt>
                <c:pt idx="31661">
                  <c:v>15.529031027948148</c:v>
                </c:pt>
                <c:pt idx="31662">
                  <c:v>15.526047291495043</c:v>
                </c:pt>
                <c:pt idx="31663">
                  <c:v>15.522721516960718</c:v>
                </c:pt>
                <c:pt idx="31664">
                  <c:v>15.519286581336655</c:v>
                </c:pt>
                <c:pt idx="31665">
                  <c:v>15.516069967892085</c:v>
                </c:pt>
                <c:pt idx="31666">
                  <c:v>15.512736915951781</c:v>
                </c:pt>
                <c:pt idx="31667">
                  <c:v>15.509476638071312</c:v>
                </c:pt>
                <c:pt idx="31668">
                  <c:v>15.506143586131008</c:v>
                </c:pt>
                <c:pt idx="31669">
                  <c:v>15.502279283553932</c:v>
                </c:pt>
                <c:pt idx="31670">
                  <c:v>15.498989896049533</c:v>
                </c:pt>
                <c:pt idx="31671">
                  <c:v>15.496035269220357</c:v>
                </c:pt>
                <c:pt idx="31672">
                  <c:v>15.492905984647583</c:v>
                </c:pt>
                <c:pt idx="31673">
                  <c:v>15.489725758232927</c:v>
                </c:pt>
                <c:pt idx="31674">
                  <c:v>15.486625583284091</c:v>
                </c:pt>
                <c:pt idx="31675">
                  <c:v>15.483467189087383</c:v>
                </c:pt>
                <c:pt idx="31676">
                  <c:v>15.48029424007871</c:v>
                </c:pt>
                <c:pt idx="31677">
                  <c:v>15.476713756334981</c:v>
                </c:pt>
                <c:pt idx="31678">
                  <c:v>15.473002279283554</c:v>
                </c:pt>
                <c:pt idx="31679">
                  <c:v>15.469894826928728</c:v>
                </c:pt>
                <c:pt idx="31680">
                  <c:v>15.466816484197841</c:v>
                </c:pt>
                <c:pt idx="31681">
                  <c:v>15.463381548573773</c:v>
                </c:pt>
                <c:pt idx="31682">
                  <c:v>15.460281373624934</c:v>
                </c:pt>
                <c:pt idx="31683">
                  <c:v>15.456941044278647</c:v>
                </c:pt>
                <c:pt idx="31684">
                  <c:v>15.453629824556298</c:v>
                </c:pt>
                <c:pt idx="31685">
                  <c:v>15.450595146261307</c:v>
                </c:pt>
                <c:pt idx="31686">
                  <c:v>15.446745398496194</c:v>
                </c:pt>
                <c:pt idx="31687">
                  <c:v>15.443674333171289</c:v>
                </c:pt>
                <c:pt idx="31688">
                  <c:v>15.440290339389106</c:v>
                </c:pt>
                <c:pt idx="31689">
                  <c:v>15.43706644853855</c:v>
                </c:pt>
                <c:pt idx="31690">
                  <c:v>15.434039047649541</c:v>
                </c:pt>
                <c:pt idx="31691">
                  <c:v>15.43086609864087</c:v>
                </c:pt>
                <c:pt idx="31692">
                  <c:v>15.427540324106554</c:v>
                </c:pt>
                <c:pt idx="31693">
                  <c:v>15.424032614422654</c:v>
                </c:pt>
                <c:pt idx="31694">
                  <c:v>15.420554014362686</c:v>
                </c:pt>
                <c:pt idx="31695">
                  <c:v>15.417228239828368</c:v>
                </c:pt>
                <c:pt idx="31696">
                  <c:v>15.414317277435091</c:v>
                </c:pt>
                <c:pt idx="31697">
                  <c:v>15.411260766922153</c:v>
                </c:pt>
                <c:pt idx="31698">
                  <c:v>15.407927714981847</c:v>
                </c:pt>
                <c:pt idx="31699">
                  <c:v>15.404631050071464</c:v>
                </c:pt>
                <c:pt idx="31700">
                  <c:v>15.401290720725177</c:v>
                </c:pt>
                <c:pt idx="31701">
                  <c:v>15.39805955246864</c:v>
                </c:pt>
                <c:pt idx="31702">
                  <c:v>15.394930267895868</c:v>
                </c:pt>
                <c:pt idx="31703">
                  <c:v>15.391306119716239</c:v>
                </c:pt>
                <c:pt idx="31704">
                  <c:v>15.388009454805854</c:v>
                </c:pt>
                <c:pt idx="31705">
                  <c:v>15.384596351399734</c:v>
                </c:pt>
                <c:pt idx="31706">
                  <c:v>15.381627169758595</c:v>
                </c:pt>
                <c:pt idx="31707">
                  <c:v>15.378388724096073</c:v>
                </c:pt>
                <c:pt idx="31708">
                  <c:v>15.375237607305351</c:v>
                </c:pt>
                <c:pt idx="31709">
                  <c:v>15.37199916164283</c:v>
                </c:pt>
                <c:pt idx="31710">
                  <c:v>15.368789825604242</c:v>
                </c:pt>
                <c:pt idx="31711">
                  <c:v>15.365122012988714</c:v>
                </c:pt>
                <c:pt idx="31712">
                  <c:v>15.361912676950123</c:v>
                </c:pt>
                <c:pt idx="31713">
                  <c:v>15.358965327526933</c:v>
                </c:pt>
                <c:pt idx="31714">
                  <c:v>15.355428508219102</c:v>
                </c:pt>
                <c:pt idx="31715">
                  <c:v>15.352110011090764</c:v>
                </c:pt>
                <c:pt idx="31716">
                  <c:v>15.348776959150465</c:v>
                </c:pt>
                <c:pt idx="31717">
                  <c:v>15.345473016834093</c:v>
                </c:pt>
                <c:pt idx="31718">
                  <c:v>15.342518390004917</c:v>
                </c:pt>
                <c:pt idx="31719">
                  <c:v>15.339148951034701</c:v>
                </c:pt>
                <c:pt idx="31720">
                  <c:v>15.336056053491845</c:v>
                </c:pt>
                <c:pt idx="31721">
                  <c:v>15.332839440047275</c:v>
                </c:pt>
                <c:pt idx="31722">
                  <c:v>15.329455446265088</c:v>
                </c:pt>
                <c:pt idx="31723">
                  <c:v>15.326347993910266</c:v>
                </c:pt>
                <c:pt idx="31724">
                  <c:v>15.323262373773391</c:v>
                </c:pt>
                <c:pt idx="31725">
                  <c:v>15.319987541080957</c:v>
                </c:pt>
                <c:pt idx="31726">
                  <c:v>15.316872811320149</c:v>
                </c:pt>
                <c:pt idx="31727">
                  <c:v>15.313976403738842</c:v>
                </c:pt>
                <c:pt idx="31728">
                  <c:v>15.310497803678874</c:v>
                </c:pt>
                <c:pt idx="31729">
                  <c:v>15.306953706965057</c:v>
                </c:pt>
                <c:pt idx="31730">
                  <c:v>15.303562435776891</c:v>
                </c:pt>
                <c:pt idx="31731">
                  <c:v>15.300251216054539</c:v>
                </c:pt>
                <c:pt idx="31732">
                  <c:v>15.297121931481767</c:v>
                </c:pt>
                <c:pt idx="31733">
                  <c:v>15.293919872849163</c:v>
                </c:pt>
                <c:pt idx="31734">
                  <c:v>15.29083425271229</c:v>
                </c:pt>
                <c:pt idx="31735">
                  <c:v>15.288228941370305</c:v>
                </c:pt>
                <c:pt idx="31736">
                  <c:v>15.285099656797534</c:v>
                </c:pt>
                <c:pt idx="31737">
                  <c:v>15.281883043352963</c:v>
                </c:pt>
                <c:pt idx="31738">
                  <c:v>15.278142456677605</c:v>
                </c:pt>
                <c:pt idx="31739">
                  <c:v>15.274773017707382</c:v>
                </c:pt>
                <c:pt idx="31740">
                  <c:v>15.271410856143151</c:v>
                </c:pt>
                <c:pt idx="31741">
                  <c:v>15.268041417172928</c:v>
                </c:pt>
                <c:pt idx="31742">
                  <c:v>15.264970351848023</c:v>
                </c:pt>
                <c:pt idx="31743">
                  <c:v>15.261579080659857</c:v>
                </c:pt>
                <c:pt idx="31744">
                  <c:v>15.258209641689641</c:v>
                </c:pt>
                <c:pt idx="31745">
                  <c:v>15.255080357116865</c:v>
                </c:pt>
                <c:pt idx="31746">
                  <c:v>15.252162117317605</c:v>
                </c:pt>
                <c:pt idx="31747">
                  <c:v>15.249032832744835</c:v>
                </c:pt>
                <c:pt idx="31748">
                  <c:v>15.245874438548126</c:v>
                </c:pt>
                <c:pt idx="31749">
                  <c:v>15.242541386607824</c:v>
                </c:pt>
                <c:pt idx="31750">
                  <c:v>15.239128283201708</c:v>
                </c:pt>
                <c:pt idx="31751">
                  <c:v>15.236239153026382</c:v>
                </c:pt>
                <c:pt idx="31752">
                  <c:v>15.233269971385239</c:v>
                </c:pt>
                <c:pt idx="31753">
                  <c:v>15.229893255009037</c:v>
                </c:pt>
                <c:pt idx="31754">
                  <c:v>15.2266620867525</c:v>
                </c:pt>
                <c:pt idx="31755">
                  <c:v>15.223496415149812</c:v>
                </c:pt>
                <c:pt idx="31756">
                  <c:v>15.220447182042854</c:v>
                </c:pt>
                <c:pt idx="31757">
                  <c:v>15.217070465666655</c:v>
                </c:pt>
                <c:pt idx="31758">
                  <c:v>15.213795632974216</c:v>
                </c:pt>
                <c:pt idx="31759">
                  <c:v>15.210811896521109</c:v>
                </c:pt>
                <c:pt idx="31760">
                  <c:v>15.20771172157227</c:v>
                </c:pt>
                <c:pt idx="31761">
                  <c:v>15.20395658008494</c:v>
                </c:pt>
                <c:pt idx="31762">
                  <c:v>15.200361541529245</c:v>
                </c:pt>
                <c:pt idx="31763">
                  <c:v>15.197043044400907</c:v>
                </c:pt>
                <c:pt idx="31764">
                  <c:v>15.193928314640104</c:v>
                </c:pt>
                <c:pt idx="31765">
                  <c:v>15.190726256007498</c:v>
                </c:pt>
                <c:pt idx="31766">
                  <c:v>15.187888067674052</c:v>
                </c:pt>
                <c:pt idx="31767">
                  <c:v>15.184715118665379</c:v>
                </c:pt>
                <c:pt idx="31768">
                  <c:v>15.181302015259265</c:v>
                </c:pt>
                <c:pt idx="31769">
                  <c:v>15.178383775460002</c:v>
                </c:pt>
                <c:pt idx="31770">
                  <c:v>15.175400039006895</c:v>
                </c:pt>
                <c:pt idx="31771">
                  <c:v>15.172234367404206</c:v>
                </c:pt>
                <c:pt idx="31772">
                  <c:v>15.169607223844276</c:v>
                </c:pt>
                <c:pt idx="31773">
                  <c:v>15.166128623784308</c:v>
                </c:pt>
                <c:pt idx="31774">
                  <c:v>15.16257724966451</c:v>
                </c:pt>
                <c:pt idx="31775">
                  <c:v>15.159571680993453</c:v>
                </c:pt>
                <c:pt idx="31776">
                  <c:v>15.156784434501889</c:v>
                </c:pt>
                <c:pt idx="31777">
                  <c:v>15.153560543651338</c:v>
                </c:pt>
                <c:pt idx="31778">
                  <c:v>15.150242046522999</c:v>
                </c:pt>
                <c:pt idx="31779">
                  <c:v>15.146872607552783</c:v>
                </c:pt>
                <c:pt idx="31780">
                  <c:v>15.144085361061222</c:v>
                </c:pt>
                <c:pt idx="31781">
                  <c:v>15.140599483595269</c:v>
                </c:pt>
                <c:pt idx="31782">
                  <c:v>15.137462921616516</c:v>
                </c:pt>
                <c:pt idx="31783">
                  <c:v>15.134239030765958</c:v>
                </c:pt>
                <c:pt idx="31784">
                  <c:v>15.131167965441053</c:v>
                </c:pt>
                <c:pt idx="31785">
                  <c:v>15.127864023124685</c:v>
                </c:pt>
                <c:pt idx="31786">
                  <c:v>15.124792957799777</c:v>
                </c:pt>
                <c:pt idx="31787">
                  <c:v>15.121816498752652</c:v>
                </c:pt>
                <c:pt idx="31788">
                  <c:v>15.119036529667074</c:v>
                </c:pt>
                <c:pt idx="31789">
                  <c:v>15.11554337479514</c:v>
                </c:pt>
                <c:pt idx="31790">
                  <c:v>15.112144826200991</c:v>
                </c:pt>
                <c:pt idx="31791">
                  <c:v>15.109197476777798</c:v>
                </c:pt>
                <c:pt idx="31792">
                  <c:v>15.105995418145193</c:v>
                </c:pt>
                <c:pt idx="31793">
                  <c:v>15.102625979174974</c:v>
                </c:pt>
                <c:pt idx="31794">
                  <c:v>15.098958166559445</c:v>
                </c:pt>
                <c:pt idx="31795">
                  <c:v>15.095785217550775</c:v>
                </c:pt>
                <c:pt idx="31796">
                  <c:v>15.092641378166036</c:v>
                </c:pt>
                <c:pt idx="31797">
                  <c:v>15.08955575802916</c:v>
                </c:pt>
                <c:pt idx="31798">
                  <c:v>15.086200873870908</c:v>
                </c:pt>
                <c:pt idx="31799">
                  <c:v>15.083500956251145</c:v>
                </c:pt>
                <c:pt idx="31800">
                  <c:v>15.080306175024525</c:v>
                </c:pt>
                <c:pt idx="31801">
                  <c:v>15.076936736054305</c:v>
                </c:pt>
                <c:pt idx="31802">
                  <c:v>15.074149489562744</c:v>
                </c:pt>
                <c:pt idx="31803">
                  <c:v>15.070998372772024</c:v>
                </c:pt>
                <c:pt idx="31804">
                  <c:v>15.067308727938542</c:v>
                </c:pt>
                <c:pt idx="31805">
                  <c:v>15.06399750821619</c:v>
                </c:pt>
                <c:pt idx="31806">
                  <c:v>15.060933720297268</c:v>
                </c:pt>
                <c:pt idx="31807">
                  <c:v>15.057775326100561</c:v>
                </c:pt>
                <c:pt idx="31808">
                  <c:v>15.05448593859616</c:v>
                </c:pt>
                <c:pt idx="31809">
                  <c:v>15.051538589172964</c:v>
                </c:pt>
                <c:pt idx="31810">
                  <c:v>15.048220092044632</c:v>
                </c:pt>
                <c:pt idx="31811">
                  <c:v>15.045316407057335</c:v>
                </c:pt>
                <c:pt idx="31812">
                  <c:v>15.04252188315979</c:v>
                </c:pt>
                <c:pt idx="31813">
                  <c:v>15.03928343749727</c:v>
                </c:pt>
                <c:pt idx="31814">
                  <c:v>15.03624875920228</c:v>
                </c:pt>
                <c:pt idx="31815">
                  <c:v>15.033155861659422</c:v>
                </c:pt>
                <c:pt idx="31816">
                  <c:v>15.029764590471254</c:v>
                </c:pt>
                <c:pt idx="31817">
                  <c:v>15.02664986071045</c:v>
                </c:pt>
                <c:pt idx="31818">
                  <c:v>15.023455079483828</c:v>
                </c:pt>
                <c:pt idx="31819">
                  <c:v>15.020311240099089</c:v>
                </c:pt>
                <c:pt idx="31820">
                  <c:v>15.017393000299828</c:v>
                </c:pt>
                <c:pt idx="31821">
                  <c:v>15.014059948359526</c:v>
                </c:pt>
                <c:pt idx="31822">
                  <c:v>15.010857889726923</c:v>
                </c:pt>
                <c:pt idx="31823">
                  <c:v>15.007714050342184</c:v>
                </c:pt>
                <c:pt idx="31824">
                  <c:v>15.00458476576941</c:v>
                </c:pt>
                <c:pt idx="31825">
                  <c:v>15.002219608824872</c:v>
                </c:pt>
                <c:pt idx="31826">
                  <c:v>14.999141266093986</c:v>
                </c:pt>
                <c:pt idx="31827">
                  <c:v>14.995822768965647</c:v>
                </c:pt>
                <c:pt idx="31828">
                  <c:v>14.992708039204841</c:v>
                </c:pt>
                <c:pt idx="31829">
                  <c:v>14.989069336213245</c:v>
                </c:pt>
                <c:pt idx="31830">
                  <c:v>14.985816335738757</c:v>
                </c:pt>
                <c:pt idx="31831">
                  <c:v>14.98310914071301</c:v>
                </c:pt>
                <c:pt idx="31832">
                  <c:v>14.979907082080404</c:v>
                </c:pt>
                <c:pt idx="31833">
                  <c:v>14.976843294161482</c:v>
                </c:pt>
                <c:pt idx="31834">
                  <c:v>14.973546629251095</c:v>
                </c:pt>
                <c:pt idx="31835">
                  <c:v>14.970286351370623</c:v>
                </c:pt>
                <c:pt idx="31836">
                  <c:v>14.966523932477315</c:v>
                </c:pt>
                <c:pt idx="31837">
                  <c:v>14.963773073015668</c:v>
                </c:pt>
                <c:pt idx="31838">
                  <c:v>14.960767504344611</c:v>
                </c:pt>
                <c:pt idx="31839">
                  <c:v>14.957703716425689</c:v>
                </c:pt>
                <c:pt idx="31840">
                  <c:v>14.954763644408478</c:v>
                </c:pt>
                <c:pt idx="31841">
                  <c:v>14.951314153972445</c:v>
                </c:pt>
                <c:pt idx="31842">
                  <c:v>14.948490520450965</c:v>
                </c:pt>
                <c:pt idx="31843">
                  <c:v>14.945681441741455</c:v>
                </c:pt>
                <c:pt idx="31844">
                  <c:v>14.942217396493451</c:v>
                </c:pt>
                <c:pt idx="31845">
                  <c:v>14.939320988912144</c:v>
                </c:pt>
                <c:pt idx="31846">
                  <c:v>14.93632997505305</c:v>
                </c:pt>
                <c:pt idx="31847">
                  <c:v>14.933520896343541</c:v>
                </c:pt>
                <c:pt idx="31848">
                  <c:v>14.930224231433154</c:v>
                </c:pt>
                <c:pt idx="31849">
                  <c:v>14.927087669454398</c:v>
                </c:pt>
                <c:pt idx="31850">
                  <c:v>14.924242203714968</c:v>
                </c:pt>
                <c:pt idx="31851">
                  <c:v>14.92050161703961</c:v>
                </c:pt>
                <c:pt idx="31852">
                  <c:v>14.91720495212922</c:v>
                </c:pt>
                <c:pt idx="31853">
                  <c:v>14.914046557932517</c:v>
                </c:pt>
                <c:pt idx="31854">
                  <c:v>14.910939105577695</c:v>
                </c:pt>
                <c:pt idx="31855">
                  <c:v>14.90810091724425</c:v>
                </c:pt>
                <c:pt idx="31856">
                  <c:v>14.905270006316787</c:v>
                </c:pt>
                <c:pt idx="31857">
                  <c:v>14.901864180316654</c:v>
                </c:pt>
                <c:pt idx="31858">
                  <c:v>14.898727618337896</c:v>
                </c:pt>
                <c:pt idx="31859">
                  <c:v>14.895758436696758</c:v>
                </c:pt>
                <c:pt idx="31860">
                  <c:v>14.892680093965865</c:v>
                </c:pt>
                <c:pt idx="31861">
                  <c:v>14.889798241196523</c:v>
                </c:pt>
                <c:pt idx="31862">
                  <c:v>14.886457911850234</c:v>
                </c:pt>
                <c:pt idx="31863">
                  <c:v>14.883430510961229</c:v>
                </c:pt>
                <c:pt idx="31864">
                  <c:v>14.880002852743143</c:v>
                </c:pt>
                <c:pt idx="31865">
                  <c:v>14.876829903734473</c:v>
                </c:pt>
                <c:pt idx="31866">
                  <c:v>14.873926218747179</c:v>
                </c:pt>
                <c:pt idx="31867">
                  <c:v>14.870724160114577</c:v>
                </c:pt>
                <c:pt idx="31868">
                  <c:v>14.867674927007615</c:v>
                </c:pt>
                <c:pt idx="31869">
                  <c:v>14.864472868375012</c:v>
                </c:pt>
                <c:pt idx="31870">
                  <c:v>14.86123442271249</c:v>
                </c:pt>
                <c:pt idx="31871">
                  <c:v>14.858185189605535</c:v>
                </c:pt>
                <c:pt idx="31872">
                  <c:v>14.855383388302004</c:v>
                </c:pt>
                <c:pt idx="31873">
                  <c:v>14.852188607075384</c:v>
                </c:pt>
                <c:pt idx="31874">
                  <c:v>14.849081154720562</c:v>
                </c:pt>
                <c:pt idx="31875">
                  <c:v>14.845835431652057</c:v>
                </c:pt>
                <c:pt idx="31876">
                  <c:v>14.843193733280158</c:v>
                </c:pt>
                <c:pt idx="31877">
                  <c:v>14.840166332391149</c:v>
                </c:pt>
                <c:pt idx="31878">
                  <c:v>14.837641072514982</c:v>
                </c:pt>
                <c:pt idx="31879">
                  <c:v>14.834839271211456</c:v>
                </c:pt>
                <c:pt idx="31880">
                  <c:v>14.831891921788262</c:v>
                </c:pt>
                <c:pt idx="31881">
                  <c:v>14.828646198719758</c:v>
                </c:pt>
                <c:pt idx="31882">
                  <c:v>14.825458694899119</c:v>
                </c:pt>
                <c:pt idx="31883">
                  <c:v>14.822766054685339</c:v>
                </c:pt>
                <c:pt idx="31884">
                  <c:v>14.819251067595458</c:v>
                </c:pt>
                <c:pt idx="31885">
                  <c:v>14.815728803099592</c:v>
                </c:pt>
                <c:pt idx="31886">
                  <c:v>14.812977943637945</c:v>
                </c:pt>
                <c:pt idx="31887">
                  <c:v>14.80986321387714</c:v>
                </c:pt>
                <c:pt idx="31888">
                  <c:v>14.806886754830014</c:v>
                </c:pt>
                <c:pt idx="31889">
                  <c:v>14.803699251009375</c:v>
                </c:pt>
                <c:pt idx="31890">
                  <c:v>14.800388031287023</c:v>
                </c:pt>
                <c:pt idx="31891">
                  <c:v>14.796996760098855</c:v>
                </c:pt>
                <c:pt idx="31892">
                  <c:v>14.794202236201309</c:v>
                </c:pt>
                <c:pt idx="31893">
                  <c:v>14.790774577983223</c:v>
                </c:pt>
                <c:pt idx="31894">
                  <c:v>14.787849060777983</c:v>
                </c:pt>
                <c:pt idx="31895">
                  <c:v>14.785243749436001</c:v>
                </c:pt>
                <c:pt idx="31896">
                  <c:v>14.782216348546996</c:v>
                </c:pt>
                <c:pt idx="31897">
                  <c:v>14.778890574012671</c:v>
                </c:pt>
                <c:pt idx="31898">
                  <c:v>14.775703070192034</c:v>
                </c:pt>
                <c:pt idx="31899">
                  <c:v>14.772588340431229</c:v>
                </c:pt>
                <c:pt idx="31900">
                  <c:v>14.769495442888372</c:v>
                </c:pt>
                <c:pt idx="31901">
                  <c:v>14.766380713127566</c:v>
                </c:pt>
                <c:pt idx="31902">
                  <c:v>14.762814784195802</c:v>
                </c:pt>
                <c:pt idx="31903">
                  <c:v>14.760005705486289</c:v>
                </c:pt>
                <c:pt idx="31904">
                  <c:v>14.75740767155029</c:v>
                </c:pt>
                <c:pt idx="31905">
                  <c:v>14.754620425058729</c:v>
                </c:pt>
                <c:pt idx="31906">
                  <c:v>14.75152752751587</c:v>
                </c:pt>
                <c:pt idx="31907">
                  <c:v>14.748143533733685</c:v>
                </c:pt>
                <c:pt idx="31908">
                  <c:v>14.745327177618192</c:v>
                </c:pt>
                <c:pt idx="31909">
                  <c:v>14.742408937818929</c:v>
                </c:pt>
                <c:pt idx="31910">
                  <c:v>14.739279653246159</c:v>
                </c:pt>
                <c:pt idx="31911">
                  <c:v>14.735873827246024</c:v>
                </c:pt>
                <c:pt idx="31912">
                  <c:v>14.732890090792916</c:v>
                </c:pt>
                <c:pt idx="31913">
                  <c:v>14.729717141784244</c:v>
                </c:pt>
                <c:pt idx="31914">
                  <c:v>14.727017224164479</c:v>
                </c:pt>
                <c:pt idx="31915">
                  <c:v>14.724026210305388</c:v>
                </c:pt>
                <c:pt idx="31916">
                  <c:v>14.721035196446298</c:v>
                </c:pt>
                <c:pt idx="31917">
                  <c:v>14.717862247437624</c:v>
                </c:pt>
                <c:pt idx="31918">
                  <c:v>14.71457285993322</c:v>
                </c:pt>
                <c:pt idx="31919">
                  <c:v>14.711494517202331</c:v>
                </c:pt>
                <c:pt idx="31920">
                  <c:v>14.708372510035542</c:v>
                </c:pt>
                <c:pt idx="31921">
                  <c:v>14.705628927979877</c:v>
                </c:pt>
                <c:pt idx="31922">
                  <c:v>14.702536030437022</c:v>
                </c:pt>
                <c:pt idx="31923">
                  <c:v>14.699268475150568</c:v>
                </c:pt>
                <c:pt idx="31924">
                  <c:v>14.696233796855577</c:v>
                </c:pt>
                <c:pt idx="31925">
                  <c:v>14.693737646603342</c:v>
                </c:pt>
                <c:pt idx="31926">
                  <c:v>14.690819406804085</c:v>
                </c:pt>
                <c:pt idx="31927">
                  <c:v>14.687449967833862</c:v>
                </c:pt>
                <c:pt idx="31928">
                  <c:v>14.684509895816653</c:v>
                </c:pt>
                <c:pt idx="31929">
                  <c:v>14.681409720867816</c:v>
                </c:pt>
                <c:pt idx="31930">
                  <c:v>14.678273158889057</c:v>
                </c:pt>
                <c:pt idx="31931">
                  <c:v>14.67526031281202</c:v>
                </c:pt>
                <c:pt idx="31932">
                  <c:v>14.672101918615313</c:v>
                </c:pt>
                <c:pt idx="31933">
                  <c:v>14.668914414794672</c:v>
                </c:pt>
                <c:pt idx="31934">
                  <c:v>14.665836072063785</c:v>
                </c:pt>
                <c:pt idx="31935">
                  <c:v>14.662852335610674</c:v>
                </c:pt>
                <c:pt idx="31936">
                  <c:v>14.660072366525096</c:v>
                </c:pt>
                <c:pt idx="31937">
                  <c:v>14.657161404131818</c:v>
                </c:pt>
                <c:pt idx="31938">
                  <c:v>14.653850184409468</c:v>
                </c:pt>
                <c:pt idx="31939">
                  <c:v>14.650691790212761</c:v>
                </c:pt>
                <c:pt idx="31940">
                  <c:v>14.647162248310913</c:v>
                </c:pt>
                <c:pt idx="31941">
                  <c:v>14.644054795956091</c:v>
                </c:pt>
                <c:pt idx="31942">
                  <c:v>14.64111472393888</c:v>
                </c:pt>
                <c:pt idx="31943">
                  <c:v>14.638218316357571</c:v>
                </c:pt>
                <c:pt idx="31944">
                  <c:v>14.635496566519857</c:v>
                </c:pt>
                <c:pt idx="31945">
                  <c:v>14.632563771908631</c:v>
                </c:pt>
                <c:pt idx="31946">
                  <c:v>14.629419932523891</c:v>
                </c:pt>
                <c:pt idx="31947">
                  <c:v>14.62693105967764</c:v>
                </c:pt>
                <c:pt idx="31948">
                  <c:v>14.623969155442481</c:v>
                </c:pt>
                <c:pt idx="31949">
                  <c:v>14.620599716472263</c:v>
                </c:pt>
                <c:pt idx="31950">
                  <c:v>14.61765236704907</c:v>
                </c:pt>
                <c:pt idx="31951">
                  <c:v>14.614552192100227</c:v>
                </c:pt>
                <c:pt idx="31952">
                  <c:v>14.611895938916364</c:v>
                </c:pt>
                <c:pt idx="31953">
                  <c:v>14.608701157689744</c:v>
                </c:pt>
                <c:pt idx="31954">
                  <c:v>14.606008517475964</c:v>
                </c:pt>
                <c:pt idx="31955">
                  <c:v>14.602944729557038</c:v>
                </c:pt>
                <c:pt idx="31956">
                  <c:v>14.600157483065477</c:v>
                </c:pt>
                <c:pt idx="31957">
                  <c:v>14.597079140334584</c:v>
                </c:pt>
                <c:pt idx="31958">
                  <c:v>14.593709701364368</c:v>
                </c:pt>
                <c:pt idx="31959">
                  <c:v>14.59061680382151</c:v>
                </c:pt>
                <c:pt idx="31960">
                  <c:v>14.587734951052166</c:v>
                </c:pt>
                <c:pt idx="31961">
                  <c:v>14.585122362304201</c:v>
                </c:pt>
                <c:pt idx="31962">
                  <c:v>14.582000355137412</c:v>
                </c:pt>
                <c:pt idx="31963">
                  <c:v>14.578929289812503</c:v>
                </c:pt>
                <c:pt idx="31964">
                  <c:v>14.575865501893578</c:v>
                </c:pt>
                <c:pt idx="31965">
                  <c:v>14.572736217320809</c:v>
                </c:pt>
                <c:pt idx="31966">
                  <c:v>14.569686984213851</c:v>
                </c:pt>
                <c:pt idx="31967">
                  <c:v>14.567445543171029</c:v>
                </c:pt>
                <c:pt idx="31968">
                  <c:v>14.564832954423062</c:v>
                </c:pt>
                <c:pt idx="31969">
                  <c:v>14.561521734700708</c:v>
                </c:pt>
                <c:pt idx="31970">
                  <c:v>14.558843649298895</c:v>
                </c:pt>
                <c:pt idx="31971">
                  <c:v>14.555583371418427</c:v>
                </c:pt>
                <c:pt idx="31972">
                  <c:v>14.552126603576406</c:v>
                </c:pt>
                <c:pt idx="31973">
                  <c:v>14.549543124452374</c:v>
                </c:pt>
                <c:pt idx="31974">
                  <c:v>14.546675826494997</c:v>
                </c:pt>
                <c:pt idx="31975">
                  <c:v>14.543451935644445</c:v>
                </c:pt>
                <c:pt idx="31976">
                  <c:v>14.540453644379367</c:v>
                </c:pt>
                <c:pt idx="31977">
                  <c:v>14.537804668601487</c:v>
                </c:pt>
                <c:pt idx="31978">
                  <c:v>14.534879151396243</c:v>
                </c:pt>
                <c:pt idx="31979">
                  <c:v>14.531771699041418</c:v>
                </c:pt>
                <c:pt idx="31980">
                  <c:v>14.52869335631053</c:v>
                </c:pt>
                <c:pt idx="31981">
                  <c:v>14.52570961985742</c:v>
                </c:pt>
                <c:pt idx="31982">
                  <c:v>14.523053366673555</c:v>
                </c:pt>
                <c:pt idx="31983">
                  <c:v>14.52007690762643</c:v>
                </c:pt>
                <c:pt idx="31984">
                  <c:v>14.516925790835709</c:v>
                </c:pt>
                <c:pt idx="31985">
                  <c:v>14.513534519647543</c:v>
                </c:pt>
                <c:pt idx="31986">
                  <c:v>14.510536228382465</c:v>
                </c:pt>
                <c:pt idx="31987">
                  <c:v>14.508141961813994</c:v>
                </c:pt>
                <c:pt idx="31988">
                  <c:v>14.504947180587372</c:v>
                </c:pt>
                <c:pt idx="31989">
                  <c:v>14.501890670074433</c:v>
                </c:pt>
                <c:pt idx="31990">
                  <c:v>14.499096146176885</c:v>
                </c:pt>
                <c:pt idx="31991">
                  <c:v>14.496083300099846</c:v>
                </c:pt>
                <c:pt idx="31992">
                  <c:v>14.492946738121088</c:v>
                </c:pt>
                <c:pt idx="31993">
                  <c:v>14.489861117984216</c:v>
                </c:pt>
                <c:pt idx="31994">
                  <c:v>14.487408632167881</c:v>
                </c:pt>
                <c:pt idx="31995">
                  <c:v>14.484264792783142</c:v>
                </c:pt>
                <c:pt idx="31996">
                  <c:v>14.48093174084284</c:v>
                </c:pt>
                <c:pt idx="31997">
                  <c:v>14.477897062547848</c:v>
                </c:pt>
                <c:pt idx="31998">
                  <c:v>14.475109816056285</c:v>
                </c:pt>
                <c:pt idx="31999">
                  <c:v>14.472067860355311</c:v>
                </c:pt>
                <c:pt idx="32000">
                  <c:v>14.469047736872287</c:v>
                </c:pt>
                <c:pt idx="32001">
                  <c:v>14.466158606696961</c:v>
                </c:pt>
                <c:pt idx="32002">
                  <c:v>14.463546017948994</c:v>
                </c:pt>
                <c:pt idx="32003">
                  <c:v>14.460875209953162</c:v>
                </c:pt>
                <c:pt idx="32004">
                  <c:v>14.458153460115447</c:v>
                </c:pt>
                <c:pt idx="32005">
                  <c:v>14.455147891444389</c:v>
                </c:pt>
                <c:pt idx="32006">
                  <c:v>14.452069548713498</c:v>
                </c:pt>
                <c:pt idx="32007">
                  <c:v>14.449049425230475</c:v>
                </c:pt>
                <c:pt idx="32008">
                  <c:v>14.446291288362845</c:v>
                </c:pt>
                <c:pt idx="32009">
                  <c:v>14.443169281196056</c:v>
                </c:pt>
                <c:pt idx="32010">
                  <c:v>14.440323815456626</c:v>
                </c:pt>
                <c:pt idx="32011">
                  <c:v>14.436881602426578</c:v>
                </c:pt>
                <c:pt idx="32012">
                  <c:v>14.433876033755519</c:v>
                </c:pt>
                <c:pt idx="32013">
                  <c:v>14.430906852114378</c:v>
                </c:pt>
                <c:pt idx="32014">
                  <c:v>14.427784844947588</c:v>
                </c:pt>
                <c:pt idx="32015">
                  <c:v>14.424975766238074</c:v>
                </c:pt>
                <c:pt idx="32016">
                  <c:v>14.421941087943082</c:v>
                </c:pt>
                <c:pt idx="32017">
                  <c:v>14.419132009233572</c:v>
                </c:pt>
                <c:pt idx="32018">
                  <c:v>14.416322930524059</c:v>
                </c:pt>
                <c:pt idx="32019">
                  <c:v>14.413804948053874</c:v>
                </c:pt>
                <c:pt idx="32020">
                  <c:v>14.41082848900675</c:v>
                </c:pt>
                <c:pt idx="32021">
                  <c:v>14.40788841698954</c:v>
                </c:pt>
                <c:pt idx="32022">
                  <c:v>14.405166667151825</c:v>
                </c:pt>
                <c:pt idx="32023">
                  <c:v>14.402386698066246</c:v>
                </c:pt>
                <c:pt idx="32024">
                  <c:v>14.399650393416566</c:v>
                </c:pt>
                <c:pt idx="32025">
                  <c:v>14.396586605497644</c:v>
                </c:pt>
                <c:pt idx="32026">
                  <c:v>14.393821191224029</c:v>
                </c:pt>
                <c:pt idx="32027">
                  <c:v>14.390873841800838</c:v>
                </c:pt>
                <c:pt idx="32028">
                  <c:v>14.387868273129778</c:v>
                </c:pt>
                <c:pt idx="32029">
                  <c:v>14.384840872240771</c:v>
                </c:pt>
                <c:pt idx="32030">
                  <c:v>14.382090012779125</c:v>
                </c:pt>
                <c:pt idx="32031">
                  <c:v>14.378975283018317</c:v>
                </c:pt>
                <c:pt idx="32032">
                  <c:v>14.375889662881445</c:v>
                </c:pt>
                <c:pt idx="32033">
                  <c:v>14.373080584171932</c:v>
                </c:pt>
                <c:pt idx="32034">
                  <c:v>14.369820306291462</c:v>
                </c:pt>
                <c:pt idx="32035">
                  <c:v>14.367200440137514</c:v>
                </c:pt>
                <c:pt idx="32036">
                  <c:v>14.364340419586119</c:v>
                </c:pt>
                <c:pt idx="32037">
                  <c:v>14.361320296103095</c:v>
                </c:pt>
                <c:pt idx="32038">
                  <c:v>14.35835111446195</c:v>
                </c:pt>
                <c:pt idx="32039">
                  <c:v>14.355199997671232</c:v>
                </c:pt>
                <c:pt idx="32040">
                  <c:v>14.352456415615567</c:v>
                </c:pt>
                <c:pt idx="32041">
                  <c:v>14.34970555615392</c:v>
                </c:pt>
                <c:pt idx="32042">
                  <c:v>14.347158464059801</c:v>
                </c:pt>
                <c:pt idx="32043">
                  <c:v>14.344305720914392</c:v>
                </c:pt>
                <c:pt idx="32044">
                  <c:v>14.34164219032454</c:v>
                </c:pt>
                <c:pt idx="32045">
                  <c:v>14.338280028760309</c:v>
                </c:pt>
                <c:pt idx="32046">
                  <c:v>14.335470950050796</c:v>
                </c:pt>
                <c:pt idx="32047">
                  <c:v>14.332771032431033</c:v>
                </c:pt>
                <c:pt idx="32048">
                  <c:v>14.329387038648846</c:v>
                </c:pt>
                <c:pt idx="32049">
                  <c:v>14.326672566217116</c:v>
                </c:pt>
                <c:pt idx="32050">
                  <c:v>14.323878042319571</c:v>
                </c:pt>
                <c:pt idx="32051">
                  <c:v>14.321236343947671</c:v>
                </c:pt>
                <c:pt idx="32052">
                  <c:v>14.318238052682597</c:v>
                </c:pt>
                <c:pt idx="32053">
                  <c:v>14.315436251379069</c:v>
                </c:pt>
                <c:pt idx="32054">
                  <c:v>14.312838217443069</c:v>
                </c:pt>
                <c:pt idx="32055">
                  <c:v>14.309374172195069</c:v>
                </c:pt>
                <c:pt idx="32056">
                  <c:v>14.305648140331675</c:v>
                </c:pt>
                <c:pt idx="32057">
                  <c:v>14.302780842374297</c:v>
                </c:pt>
                <c:pt idx="32058">
                  <c:v>14.300124589190432</c:v>
                </c:pt>
                <c:pt idx="32059">
                  <c:v>14.297148130143306</c:v>
                </c:pt>
                <c:pt idx="32060">
                  <c:v>14.294055232600449</c:v>
                </c:pt>
                <c:pt idx="32061">
                  <c:v>14.291253431296921</c:v>
                </c:pt>
                <c:pt idx="32062">
                  <c:v>14.288568068489122</c:v>
                </c:pt>
                <c:pt idx="32063">
                  <c:v>14.285948202335172</c:v>
                </c:pt>
                <c:pt idx="32064">
                  <c:v>14.283313781369259</c:v>
                </c:pt>
                <c:pt idx="32065">
                  <c:v>14.280235438638368</c:v>
                </c:pt>
                <c:pt idx="32066">
                  <c:v>14.277033380005763</c:v>
                </c:pt>
                <c:pt idx="32067">
                  <c:v>14.274471733099681</c:v>
                </c:pt>
                <c:pt idx="32068">
                  <c:v>14.27148799664657</c:v>
                </c:pt>
                <c:pt idx="32069">
                  <c:v>14.26856975684731</c:v>
                </c:pt>
                <c:pt idx="32070">
                  <c:v>14.266255541744655</c:v>
                </c:pt>
                <c:pt idx="32071">
                  <c:v>14.262929767210336</c:v>
                </c:pt>
                <c:pt idx="32072">
                  <c:v>14.260317178462371</c:v>
                </c:pt>
                <c:pt idx="32073">
                  <c:v>14.257631815654573</c:v>
                </c:pt>
                <c:pt idx="32074">
                  <c:v>14.254429757021967</c:v>
                </c:pt>
                <c:pt idx="32075">
                  <c:v>14.251446020568862</c:v>
                </c:pt>
                <c:pt idx="32076">
                  <c:v>14.24886981885081</c:v>
                </c:pt>
                <c:pt idx="32077">
                  <c:v>14.246104404577197</c:v>
                </c:pt>
                <c:pt idx="32078">
                  <c:v>14.243782912068559</c:v>
                </c:pt>
                <c:pt idx="32079">
                  <c:v>14.240937446329131</c:v>
                </c:pt>
                <c:pt idx="32080">
                  <c:v>14.238281193145264</c:v>
                </c:pt>
                <c:pt idx="32081">
                  <c:v>14.235428449999855</c:v>
                </c:pt>
                <c:pt idx="32082">
                  <c:v>14.232379216892896</c:v>
                </c:pt>
                <c:pt idx="32083">
                  <c:v>14.228915171644896</c:v>
                </c:pt>
                <c:pt idx="32084">
                  <c:v>14.225953267409738</c:v>
                </c:pt>
                <c:pt idx="32085">
                  <c:v>14.222940421332694</c:v>
                </c:pt>
                <c:pt idx="32086">
                  <c:v>14.220211394088999</c:v>
                </c:pt>
                <c:pt idx="32087">
                  <c:v>14.217496921657268</c:v>
                </c:pt>
                <c:pt idx="32088">
                  <c:v>14.214214811558849</c:v>
                </c:pt>
                <c:pt idx="32089">
                  <c:v>14.211092804392059</c:v>
                </c:pt>
                <c:pt idx="32090">
                  <c:v>14.208421996396229</c:v>
                </c:pt>
                <c:pt idx="32091">
                  <c:v>14.205787575430312</c:v>
                </c:pt>
                <c:pt idx="32092">
                  <c:v>14.203138599652428</c:v>
                </c:pt>
                <c:pt idx="32093">
                  <c:v>14.200227637259152</c:v>
                </c:pt>
                <c:pt idx="32094">
                  <c:v>14.197345784489809</c:v>
                </c:pt>
                <c:pt idx="32095">
                  <c:v>14.19438388025465</c:v>
                </c:pt>
                <c:pt idx="32096">
                  <c:v>14.191531137109239</c:v>
                </c:pt>
                <c:pt idx="32097">
                  <c:v>14.188729335805711</c:v>
                </c:pt>
                <c:pt idx="32098">
                  <c:v>14.186145856681676</c:v>
                </c:pt>
                <c:pt idx="32099">
                  <c:v>14.183635151617475</c:v>
                </c:pt>
                <c:pt idx="32100">
                  <c:v>14.180644137758383</c:v>
                </c:pt>
                <c:pt idx="32101">
                  <c:v>14.177791394612974</c:v>
                </c:pt>
                <c:pt idx="32102">
                  <c:v>14.175098754399192</c:v>
                </c:pt>
                <c:pt idx="32103">
                  <c:v>14.172165959787964</c:v>
                </c:pt>
                <c:pt idx="32104">
                  <c:v>14.169516984010084</c:v>
                </c:pt>
                <c:pt idx="32105">
                  <c:v>14.1668243437963</c:v>
                </c:pt>
                <c:pt idx="32106">
                  <c:v>14.163571343321815</c:v>
                </c:pt>
                <c:pt idx="32107">
                  <c:v>14.160711322770419</c:v>
                </c:pt>
                <c:pt idx="32108">
                  <c:v>14.15763298003953</c:v>
                </c:pt>
                <c:pt idx="32109">
                  <c:v>14.154518250278725</c:v>
                </c:pt>
                <c:pt idx="32110">
                  <c:v>14.151767390817078</c:v>
                </c:pt>
                <c:pt idx="32111">
                  <c:v>14.148696325492169</c:v>
                </c:pt>
                <c:pt idx="32112">
                  <c:v>14.145741698662995</c:v>
                </c:pt>
                <c:pt idx="32113">
                  <c:v>14.143274658034692</c:v>
                </c:pt>
                <c:pt idx="32114">
                  <c:v>14.140276366769616</c:v>
                </c:pt>
                <c:pt idx="32115">
                  <c:v>14.13746001065412</c:v>
                </c:pt>
                <c:pt idx="32116">
                  <c:v>14.134432609765113</c:v>
                </c:pt>
                <c:pt idx="32117">
                  <c:v>14.132001956166729</c:v>
                </c:pt>
                <c:pt idx="32118">
                  <c:v>14.129258374111064</c:v>
                </c:pt>
                <c:pt idx="32119">
                  <c:v>14.126471127619503</c:v>
                </c:pt>
                <c:pt idx="32120">
                  <c:v>14.123436449324508</c:v>
                </c:pt>
                <c:pt idx="32121">
                  <c:v>14.121027627944075</c:v>
                </c:pt>
                <c:pt idx="32122">
                  <c:v>14.118094833332847</c:v>
                </c:pt>
                <c:pt idx="32123">
                  <c:v>14.114950993948108</c:v>
                </c:pt>
                <c:pt idx="32124">
                  <c:v>14.112476675913824</c:v>
                </c:pt>
                <c:pt idx="32125">
                  <c:v>14.109369223558998</c:v>
                </c:pt>
                <c:pt idx="32126">
                  <c:v>14.106691138157185</c:v>
                </c:pt>
                <c:pt idx="32127">
                  <c:v>14.103794730575874</c:v>
                </c:pt>
                <c:pt idx="32128">
                  <c:v>14.101327689947574</c:v>
                </c:pt>
                <c:pt idx="32129">
                  <c:v>14.098525888644042</c:v>
                </c:pt>
                <c:pt idx="32130">
                  <c:v>14.095491210349053</c:v>
                </c:pt>
                <c:pt idx="32131">
                  <c:v>14.092776737917323</c:v>
                </c:pt>
                <c:pt idx="32132">
                  <c:v>14.089931272177894</c:v>
                </c:pt>
                <c:pt idx="32133">
                  <c:v>14.087063974220518</c:v>
                </c:pt>
                <c:pt idx="32134">
                  <c:v>14.084254895511005</c:v>
                </c:pt>
                <c:pt idx="32135">
                  <c:v>14.081533145673289</c:v>
                </c:pt>
                <c:pt idx="32136">
                  <c:v>14.078891447301393</c:v>
                </c:pt>
                <c:pt idx="32137">
                  <c:v>14.075864046412384</c:v>
                </c:pt>
                <c:pt idx="32138">
                  <c:v>14.073302399506298</c:v>
                </c:pt>
                <c:pt idx="32139">
                  <c:v>14.070325940459174</c:v>
                </c:pt>
                <c:pt idx="32140">
                  <c:v>14.067080217390671</c:v>
                </c:pt>
                <c:pt idx="32141">
                  <c:v>14.064380299770907</c:v>
                </c:pt>
                <c:pt idx="32142">
                  <c:v>14.06194964617252</c:v>
                </c:pt>
                <c:pt idx="32143">
                  <c:v>14.059053238591209</c:v>
                </c:pt>
                <c:pt idx="32144">
                  <c:v>14.05668080424069</c:v>
                </c:pt>
                <c:pt idx="32145">
                  <c:v>14.05396633180896</c:v>
                </c:pt>
                <c:pt idx="32146">
                  <c:v>14.050793382800286</c:v>
                </c:pt>
                <c:pt idx="32147">
                  <c:v>14.04767865303948</c:v>
                </c:pt>
                <c:pt idx="32148">
                  <c:v>14.044884129141936</c:v>
                </c:pt>
                <c:pt idx="32149">
                  <c:v>14.042133269680287</c:v>
                </c:pt>
                <c:pt idx="32150">
                  <c:v>14.038872991799817</c:v>
                </c:pt>
                <c:pt idx="32151">
                  <c:v>14.036005693842441</c:v>
                </c:pt>
                <c:pt idx="32152">
                  <c:v>14.03326938919276</c:v>
                </c:pt>
                <c:pt idx="32153">
                  <c:v>14.031071612585835</c:v>
                </c:pt>
                <c:pt idx="32154">
                  <c:v>14.028109708350678</c:v>
                </c:pt>
                <c:pt idx="32155">
                  <c:v>14.025206023363385</c:v>
                </c:pt>
                <c:pt idx="32156">
                  <c:v>14.022353280217972</c:v>
                </c:pt>
                <c:pt idx="32157">
                  <c:v>14.019835297747788</c:v>
                </c:pt>
                <c:pt idx="32158">
                  <c:v>14.016880670918614</c:v>
                </c:pt>
                <c:pt idx="32159">
                  <c:v>14.014057037397135</c:v>
                </c:pt>
                <c:pt idx="32160">
                  <c:v>14.01108785575599</c:v>
                </c:pt>
                <c:pt idx="32161">
                  <c:v>14.008482544414008</c:v>
                </c:pt>
                <c:pt idx="32162">
                  <c:v>14.005688020516462</c:v>
                </c:pt>
                <c:pt idx="32163">
                  <c:v>14.002755225905236</c:v>
                </c:pt>
                <c:pt idx="32164">
                  <c:v>14.00046284302053</c:v>
                </c:pt>
                <c:pt idx="32165">
                  <c:v>13.997915750926412</c:v>
                </c:pt>
                <c:pt idx="32166">
                  <c:v>13.995092117404933</c:v>
                </c:pt>
                <c:pt idx="32167">
                  <c:v>13.992537747904835</c:v>
                </c:pt>
                <c:pt idx="32168">
                  <c:v>13.989641340323525</c:v>
                </c:pt>
                <c:pt idx="32169">
                  <c:v>13.986934145297775</c:v>
                </c:pt>
                <c:pt idx="32170">
                  <c:v>13.984146898806213</c:v>
                </c:pt>
                <c:pt idx="32171">
                  <c:v>13.981206826789006</c:v>
                </c:pt>
                <c:pt idx="32172">
                  <c:v>13.978193980711961</c:v>
                </c:pt>
                <c:pt idx="32173">
                  <c:v>13.975355792378519</c:v>
                </c:pt>
                <c:pt idx="32174">
                  <c:v>13.972874196938248</c:v>
                </c:pt>
                <c:pt idx="32175">
                  <c:v>13.970130614882587</c:v>
                </c:pt>
                <c:pt idx="32176">
                  <c:v>13.967656296848302</c:v>
                </c:pt>
                <c:pt idx="32177">
                  <c:v>13.965371191369577</c:v>
                </c:pt>
                <c:pt idx="32178">
                  <c:v>13.962867763711358</c:v>
                </c:pt>
                <c:pt idx="32179">
                  <c:v>13.959767588762521</c:v>
                </c:pt>
                <c:pt idx="32180">
                  <c:v>13.956943955241041</c:v>
                </c:pt>
                <c:pt idx="32181">
                  <c:v>13.954011160629815</c:v>
                </c:pt>
                <c:pt idx="32182">
                  <c:v>13.950663553877549</c:v>
                </c:pt>
                <c:pt idx="32183">
                  <c:v>13.947883584791967</c:v>
                </c:pt>
                <c:pt idx="32184">
                  <c:v>13.945634866343163</c:v>
                </c:pt>
                <c:pt idx="32185">
                  <c:v>13.942753013573817</c:v>
                </c:pt>
                <c:pt idx="32186">
                  <c:v>13.940074928172002</c:v>
                </c:pt>
                <c:pt idx="32187">
                  <c:v>13.937360455740272</c:v>
                </c:pt>
                <c:pt idx="32188">
                  <c:v>13.934514990000842</c:v>
                </c:pt>
                <c:pt idx="32189">
                  <c:v>13.931589472795599</c:v>
                </c:pt>
                <c:pt idx="32190">
                  <c:v>13.928722174838221</c:v>
                </c:pt>
                <c:pt idx="32191">
                  <c:v>13.926145973120171</c:v>
                </c:pt>
                <c:pt idx="32192">
                  <c:v>13.923213178508947</c:v>
                </c:pt>
                <c:pt idx="32193">
                  <c:v>13.920091171342156</c:v>
                </c:pt>
                <c:pt idx="32194">
                  <c:v>13.917595021089921</c:v>
                </c:pt>
                <c:pt idx="32195">
                  <c:v>13.915098870837687</c:v>
                </c:pt>
                <c:pt idx="32196">
                  <c:v>13.912442617653822</c:v>
                </c:pt>
                <c:pt idx="32197">
                  <c:v>13.90984458371782</c:v>
                </c:pt>
                <c:pt idx="32198">
                  <c:v>13.907406652713453</c:v>
                </c:pt>
                <c:pt idx="32199">
                  <c:v>13.904488412914192</c:v>
                </c:pt>
                <c:pt idx="32200">
                  <c:v>13.902145088187604</c:v>
                </c:pt>
                <c:pt idx="32201">
                  <c:v>13.899401506131943</c:v>
                </c:pt>
                <c:pt idx="32202">
                  <c:v>13.896883523661756</c:v>
                </c:pt>
                <c:pt idx="32203">
                  <c:v>13.894008948298394</c:v>
                </c:pt>
                <c:pt idx="32204">
                  <c:v>13.890996102221356</c:v>
                </c:pt>
                <c:pt idx="32205">
                  <c:v>13.887823153212683</c:v>
                </c:pt>
                <c:pt idx="32206">
                  <c:v>13.885188732246768</c:v>
                </c:pt>
                <c:pt idx="32207">
                  <c:v>13.88252520165692</c:v>
                </c:pt>
                <c:pt idx="32208">
                  <c:v>13.879737955165359</c:v>
                </c:pt>
                <c:pt idx="32209">
                  <c:v>13.877161753447306</c:v>
                </c:pt>
                <c:pt idx="32210">
                  <c:v>13.874403616579675</c:v>
                </c:pt>
                <c:pt idx="32211">
                  <c:v>13.871470821968451</c:v>
                </c:pt>
                <c:pt idx="32212">
                  <c:v>13.868836401002534</c:v>
                </c:pt>
                <c:pt idx="32213">
                  <c:v>13.866514908493896</c:v>
                </c:pt>
                <c:pt idx="32214">
                  <c:v>13.86440446075877</c:v>
                </c:pt>
                <c:pt idx="32215">
                  <c:v>13.861435279117629</c:v>
                </c:pt>
                <c:pt idx="32216">
                  <c:v>13.858546148942303</c:v>
                </c:pt>
                <c:pt idx="32217">
                  <c:v>13.855962669818267</c:v>
                </c:pt>
                <c:pt idx="32218">
                  <c:v>13.853240919980555</c:v>
                </c:pt>
                <c:pt idx="32219">
                  <c:v>13.850541002360789</c:v>
                </c:pt>
                <c:pt idx="32220">
                  <c:v>13.848161290604285</c:v>
                </c:pt>
                <c:pt idx="32221">
                  <c:v>13.845505037420422</c:v>
                </c:pt>
                <c:pt idx="32222">
                  <c:v>13.842550410591246</c:v>
                </c:pt>
                <c:pt idx="32223">
                  <c:v>13.840010595903109</c:v>
                </c:pt>
                <c:pt idx="32224">
                  <c:v>13.837048691667949</c:v>
                </c:pt>
                <c:pt idx="32225">
                  <c:v>13.834283277394338</c:v>
                </c:pt>
                <c:pt idx="32226">
                  <c:v>13.831845346389967</c:v>
                </c:pt>
                <c:pt idx="32227">
                  <c:v>13.829414692791584</c:v>
                </c:pt>
                <c:pt idx="32228">
                  <c:v>13.826176247129062</c:v>
                </c:pt>
                <c:pt idx="32229">
                  <c:v>13.8233016717657</c:v>
                </c:pt>
                <c:pt idx="32230">
                  <c:v>13.820900127791248</c:v>
                </c:pt>
                <c:pt idx="32231">
                  <c:v>13.817872726902241</c:v>
                </c:pt>
                <c:pt idx="32232">
                  <c:v>13.815223751124359</c:v>
                </c:pt>
                <c:pt idx="32233">
                  <c:v>13.812756710496057</c:v>
                </c:pt>
                <c:pt idx="32234">
                  <c:v>13.809831193290814</c:v>
                </c:pt>
                <c:pt idx="32235">
                  <c:v>13.807022114581303</c:v>
                </c:pt>
                <c:pt idx="32236">
                  <c:v>13.804700622072662</c:v>
                </c:pt>
                <c:pt idx="32237">
                  <c:v>13.802029814076832</c:v>
                </c:pt>
                <c:pt idx="32238">
                  <c:v>13.798740426572428</c:v>
                </c:pt>
                <c:pt idx="32239">
                  <c:v>13.796266108538143</c:v>
                </c:pt>
                <c:pt idx="32240">
                  <c:v>13.793464307234613</c:v>
                </c:pt>
                <c:pt idx="32241">
                  <c:v>13.790917215140496</c:v>
                </c:pt>
                <c:pt idx="32242">
                  <c:v>13.788566613007925</c:v>
                </c:pt>
                <c:pt idx="32243">
                  <c:v>13.785917637230044</c:v>
                </c:pt>
                <c:pt idx="32244">
                  <c:v>13.783028507054718</c:v>
                </c:pt>
                <c:pt idx="32245">
                  <c:v>13.78000110616571</c:v>
                </c:pt>
                <c:pt idx="32246">
                  <c:v>13.777424904447658</c:v>
                </c:pt>
                <c:pt idx="32247">
                  <c:v>13.774943309007389</c:v>
                </c:pt>
                <c:pt idx="32248">
                  <c:v>13.772141507703861</c:v>
                </c:pt>
                <c:pt idx="32249">
                  <c:v>13.769099552002887</c:v>
                </c:pt>
                <c:pt idx="32250">
                  <c:v>13.766683453216466</c:v>
                </c:pt>
                <c:pt idx="32251">
                  <c:v>13.763750658605241</c:v>
                </c:pt>
                <c:pt idx="32252">
                  <c:v>13.761007076549578</c:v>
                </c:pt>
                <c:pt idx="32253">
                  <c:v>13.758547313327259</c:v>
                </c:pt>
                <c:pt idx="32254">
                  <c:v>13.756291317472469</c:v>
                </c:pt>
                <c:pt idx="32255">
                  <c:v>13.753838831656132</c:v>
                </c:pt>
                <c:pt idx="32256">
                  <c:v>13.750389341220098</c:v>
                </c:pt>
                <c:pt idx="32257">
                  <c:v>13.747158172963564</c:v>
                </c:pt>
                <c:pt idx="32258">
                  <c:v>13.744989505980573</c:v>
                </c:pt>
                <c:pt idx="32259">
                  <c:v>13.742595239412104</c:v>
                </c:pt>
                <c:pt idx="32260">
                  <c:v>13.740091811753882</c:v>
                </c:pt>
                <c:pt idx="32261">
                  <c:v>13.73737006191617</c:v>
                </c:pt>
                <c:pt idx="32262">
                  <c:v>13.73485935685197</c:v>
                </c:pt>
                <c:pt idx="32263">
                  <c:v>13.732123052202288</c:v>
                </c:pt>
                <c:pt idx="32264">
                  <c:v>13.729670566385952</c:v>
                </c:pt>
                <c:pt idx="32265">
                  <c:v>13.7271816935397</c:v>
                </c:pt>
                <c:pt idx="32266">
                  <c:v>13.724103350808811</c:v>
                </c:pt>
                <c:pt idx="32267">
                  <c:v>13.721614477962559</c:v>
                </c:pt>
                <c:pt idx="32268">
                  <c:v>13.719263875829988</c:v>
                </c:pt>
                <c:pt idx="32269">
                  <c:v>13.716382023060644</c:v>
                </c:pt>
                <c:pt idx="32270">
                  <c:v>13.713325512547703</c:v>
                </c:pt>
                <c:pt idx="32271">
                  <c:v>13.710232615004847</c:v>
                </c:pt>
                <c:pt idx="32272">
                  <c:v>13.708136722081687</c:v>
                </c:pt>
                <c:pt idx="32273">
                  <c:v>13.705451359273891</c:v>
                </c:pt>
                <c:pt idx="32274">
                  <c:v>13.703071647517387</c:v>
                </c:pt>
                <c:pt idx="32275">
                  <c:v>13.700670103542931</c:v>
                </c:pt>
                <c:pt idx="32276">
                  <c:v>13.697722754119738</c:v>
                </c:pt>
                <c:pt idx="32277">
                  <c:v>13.695131997589721</c:v>
                </c:pt>
                <c:pt idx="32278">
                  <c:v>13.692497576623808</c:v>
                </c:pt>
                <c:pt idx="32279">
                  <c:v>13.689499285358734</c:v>
                </c:pt>
                <c:pt idx="32280">
                  <c:v>13.686966748076582</c:v>
                </c:pt>
                <c:pt idx="32281">
                  <c:v>13.684368714140579</c:v>
                </c:pt>
                <c:pt idx="32282">
                  <c:v>13.681836176858431</c:v>
                </c:pt>
                <c:pt idx="32283">
                  <c:v>13.67907076258482</c:v>
                </c:pt>
                <c:pt idx="32284">
                  <c:v>13.675934200606063</c:v>
                </c:pt>
                <c:pt idx="32285">
                  <c:v>13.673037793024751</c:v>
                </c:pt>
                <c:pt idx="32286">
                  <c:v>13.670447036494734</c:v>
                </c:pt>
                <c:pt idx="32287">
                  <c:v>13.667987273272416</c:v>
                </c:pt>
                <c:pt idx="32288">
                  <c:v>13.665469290802232</c:v>
                </c:pt>
                <c:pt idx="32289">
                  <c:v>13.662747540964517</c:v>
                </c:pt>
                <c:pt idx="32290">
                  <c:v>13.660142229622535</c:v>
                </c:pt>
                <c:pt idx="32291">
                  <c:v>13.657369537942939</c:v>
                </c:pt>
                <c:pt idx="32292">
                  <c:v>13.654844278066772</c:v>
                </c:pt>
                <c:pt idx="32293">
                  <c:v>13.652573727400016</c:v>
                </c:pt>
                <c:pt idx="32294">
                  <c:v>13.650179460831547</c:v>
                </c:pt>
                <c:pt idx="32295">
                  <c:v>13.647137505130571</c:v>
                </c:pt>
                <c:pt idx="32296">
                  <c:v>13.644816012621932</c:v>
                </c:pt>
                <c:pt idx="32297">
                  <c:v>13.642443578271413</c:v>
                </c:pt>
                <c:pt idx="32298">
                  <c:v>13.639649054373868</c:v>
                </c:pt>
                <c:pt idx="32299">
                  <c:v>13.637058297843849</c:v>
                </c:pt>
                <c:pt idx="32300">
                  <c:v>13.634118225826638</c:v>
                </c:pt>
                <c:pt idx="32301">
                  <c:v>13.631112657155581</c:v>
                </c:pt>
                <c:pt idx="32302">
                  <c:v>13.628383629911884</c:v>
                </c:pt>
                <c:pt idx="32303">
                  <c:v>13.625880202253668</c:v>
                </c:pt>
                <c:pt idx="32304">
                  <c:v>13.622918298018508</c:v>
                </c:pt>
                <c:pt idx="32305">
                  <c:v>13.620582250697902</c:v>
                </c:pt>
                <c:pt idx="32306">
                  <c:v>13.618209816347381</c:v>
                </c:pt>
                <c:pt idx="32307">
                  <c:v>13.615742775719081</c:v>
                </c:pt>
                <c:pt idx="32308">
                  <c:v>13.613195683624962</c:v>
                </c:pt>
                <c:pt idx="32309">
                  <c:v>13.610604927094947</c:v>
                </c:pt>
                <c:pt idx="32310">
                  <c:v>13.607999615752963</c:v>
                </c:pt>
                <c:pt idx="32311">
                  <c:v>13.60585278098792</c:v>
                </c:pt>
                <c:pt idx="32312">
                  <c:v>13.603480346637401</c:v>
                </c:pt>
                <c:pt idx="32313">
                  <c:v>13.600933254543285</c:v>
                </c:pt>
                <c:pt idx="32314">
                  <c:v>13.598269723953434</c:v>
                </c:pt>
                <c:pt idx="32315">
                  <c:v>13.595438813025973</c:v>
                </c:pt>
                <c:pt idx="32316">
                  <c:v>13.592389579919018</c:v>
                </c:pt>
                <c:pt idx="32317">
                  <c:v>13.590068087410378</c:v>
                </c:pt>
                <c:pt idx="32318">
                  <c:v>13.587040686521371</c:v>
                </c:pt>
                <c:pt idx="32319">
                  <c:v>13.584515426645202</c:v>
                </c:pt>
                <c:pt idx="32320">
                  <c:v>13.582026553798951</c:v>
                </c:pt>
                <c:pt idx="32321">
                  <c:v>13.579523126140733</c:v>
                </c:pt>
                <c:pt idx="32322">
                  <c:v>13.577005143670547</c:v>
                </c:pt>
                <c:pt idx="32323">
                  <c:v>13.574690928567895</c:v>
                </c:pt>
                <c:pt idx="32324">
                  <c:v>13.572434932713104</c:v>
                </c:pt>
                <c:pt idx="32325">
                  <c:v>13.569800511747188</c:v>
                </c:pt>
                <c:pt idx="32326">
                  <c:v>13.566991433037675</c:v>
                </c:pt>
                <c:pt idx="32327">
                  <c:v>13.563862148464903</c:v>
                </c:pt>
                <c:pt idx="32328">
                  <c:v>13.56093663125966</c:v>
                </c:pt>
                <c:pt idx="32329">
                  <c:v>13.55860786134504</c:v>
                </c:pt>
                <c:pt idx="32330">
                  <c:v>13.556286368836401</c:v>
                </c:pt>
                <c:pt idx="32331">
                  <c:v>13.553419070879022</c:v>
                </c:pt>
                <c:pt idx="32332">
                  <c:v>13.551425061639627</c:v>
                </c:pt>
                <c:pt idx="32333">
                  <c:v>13.549249117250653</c:v>
                </c:pt>
                <c:pt idx="32334">
                  <c:v>13.546425483729177</c:v>
                </c:pt>
                <c:pt idx="32335">
                  <c:v>13.543587295395728</c:v>
                </c:pt>
                <c:pt idx="32336">
                  <c:v>13.540872822964001</c:v>
                </c:pt>
                <c:pt idx="32337">
                  <c:v>13.537998247600639</c:v>
                </c:pt>
                <c:pt idx="32338">
                  <c:v>13.535480265130454</c:v>
                </c:pt>
                <c:pt idx="32339">
                  <c:v>13.532627521985043</c:v>
                </c:pt>
                <c:pt idx="32340">
                  <c:v>13.530044042861011</c:v>
                </c:pt>
                <c:pt idx="32341">
                  <c:v>13.527722550352369</c:v>
                </c:pt>
                <c:pt idx="32342">
                  <c:v>13.525437444873647</c:v>
                </c:pt>
                <c:pt idx="32343">
                  <c:v>13.523108674959028</c:v>
                </c:pt>
                <c:pt idx="32344">
                  <c:v>13.520663466548674</c:v>
                </c:pt>
                <c:pt idx="32345">
                  <c:v>13.518312864416105</c:v>
                </c:pt>
                <c:pt idx="32346">
                  <c:v>13.515918597847634</c:v>
                </c:pt>
                <c:pt idx="32347">
                  <c:v>13.512963971018458</c:v>
                </c:pt>
                <c:pt idx="32348">
                  <c:v>13.510482375578189</c:v>
                </c:pt>
                <c:pt idx="32349">
                  <c:v>13.507906173860141</c:v>
                </c:pt>
                <c:pt idx="32350">
                  <c:v>13.505329972142089</c:v>
                </c:pt>
                <c:pt idx="32351">
                  <c:v>13.502535448244544</c:v>
                </c:pt>
                <c:pt idx="32352">
                  <c:v>13.49990830468461</c:v>
                </c:pt>
                <c:pt idx="32353">
                  <c:v>13.497208387064846</c:v>
                </c:pt>
                <c:pt idx="32354">
                  <c:v>13.494697682000645</c:v>
                </c:pt>
                <c:pt idx="32355">
                  <c:v>13.492296138026191</c:v>
                </c:pt>
                <c:pt idx="32356">
                  <c:v>13.489821819991906</c:v>
                </c:pt>
                <c:pt idx="32357">
                  <c:v>13.487405721205487</c:v>
                </c:pt>
                <c:pt idx="32358">
                  <c:v>13.48481496467547</c:v>
                </c:pt>
                <c:pt idx="32359">
                  <c:v>13.482522581790764</c:v>
                </c:pt>
                <c:pt idx="32360">
                  <c:v>13.479931825260749</c:v>
                </c:pt>
                <c:pt idx="32361">
                  <c:v>13.476969921025589</c:v>
                </c:pt>
                <c:pt idx="32362">
                  <c:v>13.47469209295285</c:v>
                </c:pt>
                <c:pt idx="32363">
                  <c:v>13.472166833076681</c:v>
                </c:pt>
                <c:pt idx="32364">
                  <c:v>13.469597908764616</c:v>
                </c:pt>
                <c:pt idx="32365">
                  <c:v>13.466730610807238</c:v>
                </c:pt>
                <c:pt idx="32366">
                  <c:v>13.463914254691742</c:v>
                </c:pt>
                <c:pt idx="32367">
                  <c:v>13.461454491469423</c:v>
                </c:pt>
                <c:pt idx="32368">
                  <c:v>13.458856457533425</c:v>
                </c:pt>
                <c:pt idx="32369">
                  <c:v>13.456374862093156</c:v>
                </c:pt>
                <c:pt idx="32370">
                  <c:v>13.454046092178535</c:v>
                </c:pt>
                <c:pt idx="32371">
                  <c:v>13.451724599669895</c:v>
                </c:pt>
                <c:pt idx="32372">
                  <c:v>13.448602592503105</c:v>
                </c:pt>
                <c:pt idx="32373">
                  <c:v>13.446128274468821</c:v>
                </c:pt>
                <c:pt idx="32374">
                  <c:v>13.443879556020017</c:v>
                </c:pt>
                <c:pt idx="32375">
                  <c:v>13.441514399075476</c:v>
                </c:pt>
                <c:pt idx="32376">
                  <c:v>13.439098300289059</c:v>
                </c:pt>
                <c:pt idx="32377">
                  <c:v>13.436492988947075</c:v>
                </c:pt>
                <c:pt idx="32378">
                  <c:v>13.434215160874336</c:v>
                </c:pt>
                <c:pt idx="32379">
                  <c:v>13.431762675058001</c:v>
                </c:pt>
                <c:pt idx="32380">
                  <c:v>13.429070034844221</c:v>
                </c:pt>
                <c:pt idx="32381">
                  <c:v>13.426472000908221</c:v>
                </c:pt>
                <c:pt idx="32382">
                  <c:v>13.423903076596153</c:v>
                </c:pt>
                <c:pt idx="32383">
                  <c:v>13.421137662322542</c:v>
                </c:pt>
                <c:pt idx="32384">
                  <c:v>13.418408635078844</c:v>
                </c:pt>
                <c:pt idx="32385">
                  <c:v>13.41602892332234</c:v>
                </c:pt>
                <c:pt idx="32386">
                  <c:v>13.413409057168391</c:v>
                </c:pt>
                <c:pt idx="32387">
                  <c:v>13.410934739134106</c:v>
                </c:pt>
                <c:pt idx="32388">
                  <c:v>13.408373092228022</c:v>
                </c:pt>
                <c:pt idx="32389">
                  <c:v>13.40590605159972</c:v>
                </c:pt>
                <c:pt idx="32390">
                  <c:v>13.403082418078242</c:v>
                </c:pt>
                <c:pt idx="32391">
                  <c:v>13.400877364065334</c:v>
                </c:pt>
                <c:pt idx="32392">
                  <c:v>13.398155614227619</c:v>
                </c:pt>
                <c:pt idx="32393">
                  <c:v>13.39558668991555</c:v>
                </c:pt>
                <c:pt idx="32394">
                  <c:v>13.39316331372315</c:v>
                </c:pt>
                <c:pt idx="32395">
                  <c:v>13.390630776440998</c:v>
                </c:pt>
                <c:pt idx="32396">
                  <c:v>13.387748923671655</c:v>
                </c:pt>
                <c:pt idx="32397">
                  <c:v>13.385267328231388</c:v>
                </c:pt>
                <c:pt idx="32398">
                  <c:v>13.382873061662915</c:v>
                </c:pt>
                <c:pt idx="32399">
                  <c:v>13.380609788402143</c:v>
                </c:pt>
                <c:pt idx="32400">
                  <c:v>13.378230076645639</c:v>
                </c:pt>
                <c:pt idx="32401">
                  <c:v>13.375399165718177</c:v>
                </c:pt>
                <c:pt idx="32402">
                  <c:v>13.372975789525773</c:v>
                </c:pt>
                <c:pt idx="32403">
                  <c:v>13.370508748897473</c:v>
                </c:pt>
                <c:pt idx="32404">
                  <c:v>13.368121759734986</c:v>
                </c:pt>
                <c:pt idx="32405">
                  <c:v>13.36612775049559</c:v>
                </c:pt>
                <c:pt idx="32406">
                  <c:v>13.364024580166447</c:v>
                </c:pt>
                <c:pt idx="32407">
                  <c:v>13.36156481694413</c:v>
                </c:pt>
                <c:pt idx="32408">
                  <c:v>13.358792125264532</c:v>
                </c:pt>
                <c:pt idx="32409">
                  <c:v>13.356092207644767</c:v>
                </c:pt>
                <c:pt idx="32410">
                  <c:v>13.353443231866887</c:v>
                </c:pt>
                <c:pt idx="32411">
                  <c:v>13.35091797199072</c:v>
                </c:pt>
                <c:pt idx="32412">
                  <c:v>13.348458208768399</c:v>
                </c:pt>
                <c:pt idx="32413">
                  <c:v>13.345801955584536</c:v>
                </c:pt>
                <c:pt idx="32414">
                  <c:v>13.343305805332301</c:v>
                </c:pt>
                <c:pt idx="32415">
                  <c:v>13.340278404443293</c:v>
                </c:pt>
                <c:pt idx="32416">
                  <c:v>13.338255285579967</c:v>
                </c:pt>
                <c:pt idx="32417">
                  <c:v>13.335955625289275</c:v>
                </c:pt>
                <c:pt idx="32418">
                  <c:v>13.333248430263531</c:v>
                </c:pt>
                <c:pt idx="32419">
                  <c:v>13.330883273318991</c:v>
                </c:pt>
                <c:pt idx="32420">
                  <c:v>13.328023252767599</c:v>
                </c:pt>
                <c:pt idx="32421">
                  <c:v>13.325214174058086</c:v>
                </c:pt>
                <c:pt idx="32422">
                  <c:v>13.322768965647732</c:v>
                </c:pt>
                <c:pt idx="32423">
                  <c:v>13.320229150959598</c:v>
                </c:pt>
                <c:pt idx="32424">
                  <c:v>13.317820329579162</c:v>
                </c:pt>
                <c:pt idx="32425">
                  <c:v>13.315549778912406</c:v>
                </c:pt>
                <c:pt idx="32426">
                  <c:v>13.312915357946489</c:v>
                </c:pt>
                <c:pt idx="32427">
                  <c:v>13.310550201001952</c:v>
                </c:pt>
                <c:pt idx="32428">
                  <c:v>13.307799341540305</c:v>
                </c:pt>
                <c:pt idx="32429">
                  <c:v>13.305412352377818</c:v>
                </c:pt>
                <c:pt idx="32430">
                  <c:v>13.303221853176877</c:v>
                </c:pt>
                <c:pt idx="32431">
                  <c:v>13.300914915480208</c:v>
                </c:pt>
                <c:pt idx="32432">
                  <c:v>13.298178610830524</c:v>
                </c:pt>
                <c:pt idx="32433">
                  <c:v>13.295231261407334</c:v>
                </c:pt>
                <c:pt idx="32434">
                  <c:v>13.292458569727735</c:v>
                </c:pt>
                <c:pt idx="32435">
                  <c:v>13.289773206919939</c:v>
                </c:pt>
                <c:pt idx="32436">
                  <c:v>13.286840412308711</c:v>
                </c:pt>
                <c:pt idx="32437">
                  <c:v>13.28455530682999</c:v>
                </c:pt>
                <c:pt idx="32438">
                  <c:v>13.282473968718797</c:v>
                </c:pt>
                <c:pt idx="32439">
                  <c:v>13.280458127261452</c:v>
                </c:pt>
                <c:pt idx="32440">
                  <c:v>13.278442285804109</c:v>
                </c:pt>
                <c:pt idx="32441">
                  <c:v>13.275662316718531</c:v>
                </c:pt>
                <c:pt idx="32442">
                  <c:v>13.273391766051773</c:v>
                </c:pt>
                <c:pt idx="32443">
                  <c:v>13.27073551286791</c:v>
                </c:pt>
                <c:pt idx="32444">
                  <c:v>13.268173865961824</c:v>
                </c:pt>
                <c:pt idx="32445">
                  <c:v>13.265881483077118</c:v>
                </c:pt>
                <c:pt idx="32446">
                  <c:v>13.26310151399154</c:v>
                </c:pt>
                <c:pt idx="32447">
                  <c:v>13.261100227346162</c:v>
                </c:pt>
                <c:pt idx="32448">
                  <c:v>13.25897522479907</c:v>
                </c:pt>
                <c:pt idx="32449">
                  <c:v>13.256158868683574</c:v>
                </c:pt>
                <c:pt idx="32450">
                  <c:v>13.253757324709122</c:v>
                </c:pt>
                <c:pt idx="32451">
                  <c:v>13.251210232615005</c:v>
                </c:pt>
                <c:pt idx="32452">
                  <c:v>13.248976068978163</c:v>
                </c:pt>
                <c:pt idx="32453">
                  <c:v>13.246690963499441</c:v>
                </c:pt>
                <c:pt idx="32454">
                  <c:v>13.244282142119005</c:v>
                </c:pt>
                <c:pt idx="32455">
                  <c:v>13.241778714460786</c:v>
                </c:pt>
                <c:pt idx="32456">
                  <c:v>13.23909335165299</c:v>
                </c:pt>
                <c:pt idx="32457">
                  <c:v>13.236575369182804</c:v>
                </c:pt>
                <c:pt idx="32458">
                  <c:v>13.234035554494671</c:v>
                </c:pt>
                <c:pt idx="32459">
                  <c:v>13.231444797964656</c:v>
                </c:pt>
                <c:pt idx="32460">
                  <c:v>13.229050531396183</c:v>
                </c:pt>
                <c:pt idx="32461">
                  <c:v>13.226605322985833</c:v>
                </c:pt>
                <c:pt idx="32462">
                  <c:v>13.22441482378489</c:v>
                </c:pt>
                <c:pt idx="32463">
                  <c:v>13.222086053870269</c:v>
                </c:pt>
                <c:pt idx="32464">
                  <c:v>13.219720896925732</c:v>
                </c:pt>
                <c:pt idx="32465">
                  <c:v>13.217326630357263</c:v>
                </c:pt>
                <c:pt idx="32466">
                  <c:v>13.214757706045194</c:v>
                </c:pt>
                <c:pt idx="32467">
                  <c:v>13.212428936130575</c:v>
                </c:pt>
                <c:pt idx="32468">
                  <c:v>13.209830902194572</c:v>
                </c:pt>
                <c:pt idx="32469">
                  <c:v>13.207123707168828</c:v>
                </c:pt>
                <c:pt idx="32470">
                  <c:v>13.204678498758474</c:v>
                </c:pt>
                <c:pt idx="32471">
                  <c:v>13.202218735536157</c:v>
                </c:pt>
                <c:pt idx="32472">
                  <c:v>13.199613424194172</c:v>
                </c:pt>
                <c:pt idx="32473">
                  <c:v>13.19698628063424</c:v>
                </c:pt>
                <c:pt idx="32474">
                  <c:v>13.19431547263841</c:v>
                </c:pt>
                <c:pt idx="32475">
                  <c:v>13.19167377426651</c:v>
                </c:pt>
                <c:pt idx="32476">
                  <c:v>13.189657932809165</c:v>
                </c:pt>
                <c:pt idx="32477">
                  <c:v>13.187394659548394</c:v>
                </c:pt>
                <c:pt idx="32478">
                  <c:v>13.184490974561097</c:v>
                </c:pt>
                <c:pt idx="32479">
                  <c:v>13.182387804231958</c:v>
                </c:pt>
                <c:pt idx="32480">
                  <c:v>13.180371962774611</c:v>
                </c:pt>
                <c:pt idx="32481">
                  <c:v>13.177832148086477</c:v>
                </c:pt>
                <c:pt idx="32482">
                  <c:v>13.17537238486416</c:v>
                </c:pt>
                <c:pt idx="32483">
                  <c:v>13.172905344235858</c:v>
                </c:pt>
                <c:pt idx="32484">
                  <c:v>13.170350974735756</c:v>
                </c:pt>
                <c:pt idx="32485">
                  <c:v>13.167854824483522</c:v>
                </c:pt>
                <c:pt idx="32486">
                  <c:v>13.165446003103085</c:v>
                </c:pt>
                <c:pt idx="32487">
                  <c:v>13.16345199386369</c:v>
                </c:pt>
                <c:pt idx="32488">
                  <c:v>13.161028617671288</c:v>
                </c:pt>
                <c:pt idx="32489">
                  <c:v>13.158372364487422</c:v>
                </c:pt>
                <c:pt idx="32490">
                  <c:v>13.155752498333474</c:v>
                </c:pt>
                <c:pt idx="32491">
                  <c:v>13.153300012517136</c:v>
                </c:pt>
                <c:pt idx="32492">
                  <c:v>13.151349667713641</c:v>
                </c:pt>
                <c:pt idx="32493">
                  <c:v>13.148889904491323</c:v>
                </c:pt>
                <c:pt idx="32494">
                  <c:v>13.145971664692063</c:v>
                </c:pt>
                <c:pt idx="32495">
                  <c:v>13.143635617371457</c:v>
                </c:pt>
                <c:pt idx="32496">
                  <c:v>13.141561556666248</c:v>
                </c:pt>
                <c:pt idx="32497">
                  <c:v>13.13903629679008</c:v>
                </c:pt>
                <c:pt idx="32498">
                  <c:v>13.136714804281443</c:v>
                </c:pt>
                <c:pt idx="32499">
                  <c:v>13.134706240230082</c:v>
                </c:pt>
                <c:pt idx="32500">
                  <c:v>13.131977212986385</c:v>
                </c:pt>
                <c:pt idx="32501">
                  <c:v>13.129401011268335</c:v>
                </c:pt>
                <c:pt idx="32502">
                  <c:v>13.126635596994721</c:v>
                </c:pt>
                <c:pt idx="32503">
                  <c:v>13.124685252191226</c:v>
                </c:pt>
                <c:pt idx="32504">
                  <c:v>13.122276430810789</c:v>
                </c:pt>
                <c:pt idx="32505">
                  <c:v>13.120129596045748</c:v>
                </c:pt>
                <c:pt idx="32506">
                  <c:v>13.117626168387531</c:v>
                </c:pt>
                <c:pt idx="32507">
                  <c:v>13.114838921895966</c:v>
                </c:pt>
                <c:pt idx="32508">
                  <c:v>13.112328216831767</c:v>
                </c:pt>
                <c:pt idx="32509">
                  <c:v>13.10991939545133</c:v>
                </c:pt>
                <c:pt idx="32510">
                  <c:v>13.107481464446961</c:v>
                </c:pt>
                <c:pt idx="32511">
                  <c:v>13.105269133028068</c:v>
                </c:pt>
                <c:pt idx="32512">
                  <c:v>13.102911253489516</c:v>
                </c:pt>
                <c:pt idx="32513">
                  <c:v>13.100538819138993</c:v>
                </c:pt>
                <c:pt idx="32514">
                  <c:v>13.098246436254291</c:v>
                </c:pt>
                <c:pt idx="32515">
                  <c:v>13.095662957130255</c:v>
                </c:pt>
                <c:pt idx="32516">
                  <c:v>13.092926652480577</c:v>
                </c:pt>
                <c:pt idx="32517">
                  <c:v>13.090612437377921</c:v>
                </c:pt>
                <c:pt idx="32518">
                  <c:v>13.088123564531671</c:v>
                </c:pt>
                <c:pt idx="32519">
                  <c:v>13.085962174954661</c:v>
                </c:pt>
                <c:pt idx="32520">
                  <c:v>13.083895391655433</c:v>
                </c:pt>
                <c:pt idx="32521">
                  <c:v>13.081282802907468</c:v>
                </c:pt>
                <c:pt idx="32522">
                  <c:v>13.078808484873184</c:v>
                </c:pt>
                <c:pt idx="32523">
                  <c:v>13.076363276462832</c:v>
                </c:pt>
                <c:pt idx="32524">
                  <c:v>13.074078170984107</c:v>
                </c:pt>
                <c:pt idx="32525">
                  <c:v>13.072105993962662</c:v>
                </c:pt>
                <c:pt idx="32526">
                  <c:v>13.069507960026664</c:v>
                </c:pt>
                <c:pt idx="32527">
                  <c:v>13.067077306428279</c:v>
                </c:pt>
                <c:pt idx="32528">
                  <c:v>13.065185180872646</c:v>
                </c:pt>
                <c:pt idx="32529">
                  <c:v>13.062754527274262</c:v>
                </c:pt>
                <c:pt idx="32530">
                  <c:v>13.06051308623144</c:v>
                </c:pt>
                <c:pt idx="32531">
                  <c:v>13.058213425940748</c:v>
                </c:pt>
                <c:pt idx="32532">
                  <c:v>13.055891933432113</c:v>
                </c:pt>
                <c:pt idx="32533">
                  <c:v>13.053650492389288</c:v>
                </c:pt>
                <c:pt idx="32534">
                  <c:v>13.05151093503023</c:v>
                </c:pt>
                <c:pt idx="32535">
                  <c:v>13.048942010718163</c:v>
                </c:pt>
                <c:pt idx="32536">
                  <c:v>13.046511357119778</c:v>
                </c:pt>
                <c:pt idx="32537">
                  <c:v>13.044175309799172</c:v>
                </c:pt>
                <c:pt idx="32538">
                  <c:v>13.041992088004214</c:v>
                </c:pt>
                <c:pt idx="32539">
                  <c:v>13.039830698427208</c:v>
                </c:pt>
                <c:pt idx="32540">
                  <c:v>13.037756637721998</c:v>
                </c:pt>
                <c:pt idx="32541">
                  <c:v>13.035624357768921</c:v>
                </c:pt>
                <c:pt idx="32542">
                  <c:v>13.032902607931208</c:v>
                </c:pt>
                <c:pt idx="32543">
                  <c:v>13.030137193657595</c:v>
                </c:pt>
                <c:pt idx="32544">
                  <c:v>13.027328114948084</c:v>
                </c:pt>
                <c:pt idx="32545">
                  <c:v>13.024599087704386</c:v>
                </c:pt>
                <c:pt idx="32546">
                  <c:v>13.022364924067546</c:v>
                </c:pt>
                <c:pt idx="32547">
                  <c:v>13.020028876746942</c:v>
                </c:pt>
                <c:pt idx="32548">
                  <c:v>13.017248907661362</c:v>
                </c:pt>
                <c:pt idx="32549">
                  <c:v>13.015284008045899</c:v>
                </c:pt>
                <c:pt idx="32550">
                  <c:v>13.013100786250941</c:v>
                </c:pt>
                <c:pt idx="32551">
                  <c:v>13.010852067802134</c:v>
                </c:pt>
                <c:pt idx="32552">
                  <c:v>13.00847235604563</c:v>
                </c:pt>
                <c:pt idx="32553">
                  <c:v>13.005590503276288</c:v>
                </c:pt>
                <c:pt idx="32554">
                  <c:v>13.003203514113801</c:v>
                </c:pt>
                <c:pt idx="32555">
                  <c:v>13.001049401942774</c:v>
                </c:pt>
                <c:pt idx="32556">
                  <c:v>12.998487755036692</c:v>
                </c:pt>
                <c:pt idx="32557">
                  <c:v>12.996049824032324</c:v>
                </c:pt>
                <c:pt idx="32558">
                  <c:v>12.993815660395484</c:v>
                </c:pt>
                <c:pt idx="32559">
                  <c:v>12.991639716006508</c:v>
                </c:pt>
                <c:pt idx="32560">
                  <c:v>12.989667538985064</c:v>
                </c:pt>
                <c:pt idx="32561">
                  <c:v>12.987527981626004</c:v>
                </c:pt>
                <c:pt idx="32562">
                  <c:v>12.985206489117369</c:v>
                </c:pt>
                <c:pt idx="32563">
                  <c:v>12.982717616271113</c:v>
                </c:pt>
                <c:pt idx="32564">
                  <c:v>12.98078910368557</c:v>
                </c:pt>
                <c:pt idx="32565">
                  <c:v>12.978394837117099</c:v>
                </c:pt>
                <c:pt idx="32566">
                  <c:v>12.97611700904436</c:v>
                </c:pt>
                <c:pt idx="32567">
                  <c:v>12.973606303980159</c:v>
                </c:pt>
                <c:pt idx="32568">
                  <c:v>12.971117431133905</c:v>
                </c:pt>
                <c:pt idx="32569">
                  <c:v>12.968672222723555</c:v>
                </c:pt>
                <c:pt idx="32570">
                  <c:v>12.966372562432865</c:v>
                </c:pt>
                <c:pt idx="32571">
                  <c:v>12.963963741052428</c:v>
                </c:pt>
                <c:pt idx="32572">
                  <c:v>12.961169217154882</c:v>
                </c:pt>
                <c:pt idx="32573">
                  <c:v>12.959313478629166</c:v>
                </c:pt>
                <c:pt idx="32574">
                  <c:v>12.957173921270112</c:v>
                </c:pt>
                <c:pt idx="32575">
                  <c:v>12.955048918723017</c:v>
                </c:pt>
                <c:pt idx="32576">
                  <c:v>12.953054909483624</c:v>
                </c:pt>
                <c:pt idx="32577">
                  <c:v>12.950427765923692</c:v>
                </c:pt>
                <c:pt idx="32578">
                  <c:v>12.947975280107354</c:v>
                </c:pt>
                <c:pt idx="32579">
                  <c:v>12.945973993461976</c:v>
                </c:pt>
                <c:pt idx="32580">
                  <c:v>12.943667055765307</c:v>
                </c:pt>
                <c:pt idx="32581">
                  <c:v>12.941360118068634</c:v>
                </c:pt>
                <c:pt idx="32582">
                  <c:v>12.939526211760869</c:v>
                </c:pt>
                <c:pt idx="32583">
                  <c:v>12.936738965269306</c:v>
                </c:pt>
                <c:pt idx="32584">
                  <c:v>12.934439304978618</c:v>
                </c:pt>
                <c:pt idx="32585">
                  <c:v>12.931833993636635</c:v>
                </c:pt>
                <c:pt idx="32586">
                  <c:v>12.929265069324568</c:v>
                </c:pt>
                <c:pt idx="32587">
                  <c:v>12.926594261328738</c:v>
                </c:pt>
                <c:pt idx="32588">
                  <c:v>12.924149052918384</c:v>
                </c:pt>
                <c:pt idx="32589">
                  <c:v>12.921980385935395</c:v>
                </c:pt>
                <c:pt idx="32590">
                  <c:v>12.919607951584872</c:v>
                </c:pt>
                <c:pt idx="32591">
                  <c:v>12.917053582084773</c:v>
                </c:pt>
                <c:pt idx="32592">
                  <c:v>12.914753921794084</c:v>
                </c:pt>
                <c:pt idx="32593">
                  <c:v>12.91233054560168</c:v>
                </c:pt>
                <c:pt idx="32594">
                  <c:v>12.910263762302455</c:v>
                </c:pt>
                <c:pt idx="32595">
                  <c:v>12.908146037161345</c:v>
                </c:pt>
                <c:pt idx="32596">
                  <c:v>12.905911873524506</c:v>
                </c:pt>
                <c:pt idx="32597">
                  <c:v>12.903568548797917</c:v>
                </c:pt>
                <c:pt idx="32598">
                  <c:v>12.901305275537144</c:v>
                </c:pt>
                <c:pt idx="32599">
                  <c:v>12.898918286374657</c:v>
                </c:pt>
                <c:pt idx="32600">
                  <c:v>12.89639302649849</c:v>
                </c:pt>
                <c:pt idx="32601">
                  <c:v>12.893714941096675</c:v>
                </c:pt>
                <c:pt idx="32602">
                  <c:v>12.891757318887196</c:v>
                </c:pt>
                <c:pt idx="32603">
                  <c:v>12.889668703370022</c:v>
                </c:pt>
                <c:pt idx="32604">
                  <c:v>12.887005172780173</c:v>
                </c:pt>
                <c:pt idx="32605">
                  <c:v>12.885018440946761</c:v>
                </c:pt>
                <c:pt idx="32606">
                  <c:v>12.88278427730992</c:v>
                </c:pt>
                <c:pt idx="32607">
                  <c:v>12.880841209912408</c:v>
                </c:pt>
                <c:pt idx="32608">
                  <c:v>12.878366891878123</c:v>
                </c:pt>
                <c:pt idx="32609">
                  <c:v>12.875732470912208</c:v>
                </c:pt>
                <c:pt idx="32610">
                  <c:v>12.873498307275369</c:v>
                </c:pt>
                <c:pt idx="32611">
                  <c:v>12.871540685065888</c:v>
                </c:pt>
                <c:pt idx="32612">
                  <c:v>12.869306521429049</c:v>
                </c:pt>
                <c:pt idx="32613">
                  <c:v>12.866955919296478</c:v>
                </c:pt>
                <c:pt idx="32614">
                  <c:v>12.864496156074159</c:v>
                </c:pt>
                <c:pt idx="32615">
                  <c:v>12.86219649578347</c:v>
                </c:pt>
                <c:pt idx="32616">
                  <c:v>12.859816784026968</c:v>
                </c:pt>
                <c:pt idx="32617">
                  <c:v>12.85738613042858</c:v>
                </c:pt>
                <c:pt idx="32618">
                  <c:v>12.855333901941322</c:v>
                </c:pt>
                <c:pt idx="32619">
                  <c:v>12.85259759729164</c:v>
                </c:pt>
                <c:pt idx="32620">
                  <c:v>12.85082191023174</c:v>
                </c:pt>
                <c:pt idx="32621">
                  <c:v>12.848522249941052</c:v>
                </c:pt>
                <c:pt idx="32622">
                  <c:v>12.846251699274298</c:v>
                </c:pt>
                <c:pt idx="32623">
                  <c:v>12.843464452782735</c:v>
                </c:pt>
                <c:pt idx="32624">
                  <c:v>12.841281230987775</c:v>
                </c:pt>
                <c:pt idx="32625">
                  <c:v>12.839156228440684</c:v>
                </c:pt>
                <c:pt idx="32626">
                  <c:v>12.837096722547439</c:v>
                </c:pt>
                <c:pt idx="32627">
                  <c:v>12.834607849701191</c:v>
                </c:pt>
                <c:pt idx="32628">
                  <c:v>12.832380963470333</c:v>
                </c:pt>
                <c:pt idx="32629">
                  <c:v>12.830336012389054</c:v>
                </c:pt>
                <c:pt idx="32630">
                  <c:v>12.827963578038535</c:v>
                </c:pt>
                <c:pt idx="32631">
                  <c:v>12.826217000602568</c:v>
                </c:pt>
                <c:pt idx="32632">
                  <c:v>12.824033778807612</c:v>
                </c:pt>
                <c:pt idx="32633">
                  <c:v>12.821705008892989</c:v>
                </c:pt>
                <c:pt idx="32634">
                  <c:v>12.819485400068118</c:v>
                </c:pt>
                <c:pt idx="32635">
                  <c:v>12.816850979102201</c:v>
                </c:pt>
                <c:pt idx="32636">
                  <c:v>12.814689589525194</c:v>
                </c:pt>
                <c:pt idx="32637">
                  <c:v>12.812142497431076</c:v>
                </c:pt>
                <c:pt idx="32638">
                  <c:v>12.809398915375411</c:v>
                </c:pt>
                <c:pt idx="32639">
                  <c:v>12.807273912828318</c:v>
                </c:pt>
                <c:pt idx="32640">
                  <c:v>12.804959697725666</c:v>
                </c:pt>
                <c:pt idx="32641">
                  <c:v>12.802718256682841</c:v>
                </c:pt>
                <c:pt idx="32642">
                  <c:v>12.801066285524657</c:v>
                </c:pt>
                <c:pt idx="32643">
                  <c:v>12.798519193430538</c:v>
                </c:pt>
                <c:pt idx="32644">
                  <c:v>12.796103094644117</c:v>
                </c:pt>
                <c:pt idx="32645">
                  <c:v>12.793723382887615</c:v>
                </c:pt>
                <c:pt idx="32646">
                  <c:v>12.791642044776422</c:v>
                </c:pt>
                <c:pt idx="32647">
                  <c:v>12.789990073618238</c:v>
                </c:pt>
                <c:pt idx="32648">
                  <c:v>12.788177999528424</c:v>
                </c:pt>
                <c:pt idx="32649">
                  <c:v>12.78573279111807</c:v>
                </c:pt>
                <c:pt idx="32650">
                  <c:v>12.783214808647886</c:v>
                </c:pt>
                <c:pt idx="32651">
                  <c:v>12.780929703169164</c:v>
                </c:pt>
                <c:pt idx="32652">
                  <c:v>12.778557268818643</c:v>
                </c:pt>
                <c:pt idx="32653">
                  <c:v>12.776716085104894</c:v>
                </c:pt>
                <c:pt idx="32654">
                  <c:v>12.774598359963788</c:v>
                </c:pt>
                <c:pt idx="32655">
                  <c:v>12.77239330595088</c:v>
                </c:pt>
                <c:pt idx="32656">
                  <c:v>12.770057258630274</c:v>
                </c:pt>
                <c:pt idx="32657">
                  <c:v>12.767895869053266</c:v>
                </c:pt>
                <c:pt idx="32658">
                  <c:v>12.765450660642916</c:v>
                </c:pt>
                <c:pt idx="32659">
                  <c:v>12.763391154749669</c:v>
                </c:pt>
                <c:pt idx="32660">
                  <c:v>12.761280707014548</c:v>
                </c:pt>
                <c:pt idx="32661">
                  <c:v>12.758937382287957</c:v>
                </c:pt>
                <c:pt idx="32662">
                  <c:v>12.75618652282631</c:v>
                </c:pt>
                <c:pt idx="32663">
                  <c:v>12.754141571745034</c:v>
                </c:pt>
                <c:pt idx="32664">
                  <c:v>12.752162117317607</c:v>
                </c:pt>
                <c:pt idx="32665">
                  <c:v>12.749695076689305</c:v>
                </c:pt>
                <c:pt idx="32666">
                  <c:v>12.747715622261877</c:v>
                </c:pt>
                <c:pt idx="32667">
                  <c:v>12.745357742723321</c:v>
                </c:pt>
                <c:pt idx="32668">
                  <c:v>12.743196353146313</c:v>
                </c:pt>
                <c:pt idx="32669">
                  <c:v>12.741180511688968</c:v>
                </c:pt>
                <c:pt idx="32670">
                  <c:v>12.738895406210245</c:v>
                </c:pt>
                <c:pt idx="32671">
                  <c:v>12.736683074791355</c:v>
                </c:pt>
                <c:pt idx="32672">
                  <c:v>12.734143260103222</c:v>
                </c:pt>
                <c:pt idx="32673">
                  <c:v>12.731596168009105</c:v>
                </c:pt>
                <c:pt idx="32674">
                  <c:v>12.729565771739795</c:v>
                </c:pt>
                <c:pt idx="32675">
                  <c:v>12.727702755808096</c:v>
                </c:pt>
                <c:pt idx="32676">
                  <c:v>12.725577753261005</c:v>
                </c:pt>
                <c:pt idx="32677">
                  <c:v>12.723496415149812</c:v>
                </c:pt>
                <c:pt idx="32678">
                  <c:v>12.721313193354856</c:v>
                </c:pt>
                <c:pt idx="32679">
                  <c:v>12.718678772388939</c:v>
                </c:pt>
                <c:pt idx="32680">
                  <c:v>12.716546492435862</c:v>
                </c:pt>
                <c:pt idx="32681">
                  <c:v>12.71480719240588</c:v>
                </c:pt>
                <c:pt idx="32682">
                  <c:v>12.712485699897242</c:v>
                </c:pt>
                <c:pt idx="32683">
                  <c:v>12.710615406559562</c:v>
                </c:pt>
                <c:pt idx="32684">
                  <c:v>12.708090146683396</c:v>
                </c:pt>
                <c:pt idx="32685">
                  <c:v>12.705346564627732</c:v>
                </c:pt>
                <c:pt idx="32686">
                  <c:v>12.70308329136696</c:v>
                </c:pt>
                <c:pt idx="32687">
                  <c:v>12.701285772089111</c:v>
                </c:pt>
                <c:pt idx="32688">
                  <c:v>12.698913337738588</c:v>
                </c:pt>
                <c:pt idx="32689">
                  <c:v>12.696810167409447</c:v>
                </c:pt>
                <c:pt idx="32690">
                  <c:v>12.694736106704237</c:v>
                </c:pt>
                <c:pt idx="32691">
                  <c:v>12.692581994533212</c:v>
                </c:pt>
                <c:pt idx="32692">
                  <c:v>12.6905952626998</c:v>
                </c:pt>
                <c:pt idx="32693">
                  <c:v>12.688593976054422</c:v>
                </c:pt>
                <c:pt idx="32694">
                  <c:v>12.686337980199633</c:v>
                </c:pt>
                <c:pt idx="32695">
                  <c:v>12.684416745020069</c:v>
                </c:pt>
                <c:pt idx="32696">
                  <c:v>12.681775046648172</c:v>
                </c:pt>
                <c:pt idx="32697">
                  <c:v>12.679519050793381</c:v>
                </c:pt>
                <c:pt idx="32698">
                  <c:v>12.677474099712105</c:v>
                </c:pt>
                <c:pt idx="32699">
                  <c:v>12.675494645284676</c:v>
                </c:pt>
                <c:pt idx="32700">
                  <c:v>12.673093101310224</c:v>
                </c:pt>
                <c:pt idx="32701">
                  <c:v>12.670844382861416</c:v>
                </c:pt>
                <c:pt idx="32702">
                  <c:v>12.66888676065194</c:v>
                </c:pt>
                <c:pt idx="32703">
                  <c:v>12.666485216677485</c:v>
                </c:pt>
                <c:pt idx="32704">
                  <c:v>12.664447543002192</c:v>
                </c:pt>
                <c:pt idx="32705">
                  <c:v>12.662380759702966</c:v>
                </c:pt>
                <c:pt idx="32706">
                  <c:v>12.659957383510562</c:v>
                </c:pt>
                <c:pt idx="32707">
                  <c:v>12.658065257954931</c:v>
                </c:pt>
                <c:pt idx="32708">
                  <c:v>12.655656436574494</c:v>
                </c:pt>
                <c:pt idx="32709">
                  <c:v>12.653393163313723</c:v>
                </c:pt>
                <c:pt idx="32710">
                  <c:v>12.651508315164076</c:v>
                </c:pt>
                <c:pt idx="32711">
                  <c:v>12.649303261151168</c:v>
                </c:pt>
                <c:pt idx="32712">
                  <c:v>12.64714187157416</c:v>
                </c:pt>
                <c:pt idx="32713">
                  <c:v>12.64440556692448</c:v>
                </c:pt>
                <c:pt idx="32714">
                  <c:v>12.64251344136885</c:v>
                </c:pt>
                <c:pt idx="32715">
                  <c:v>12.640257445514061</c:v>
                </c:pt>
                <c:pt idx="32716">
                  <c:v>12.63808877853107</c:v>
                </c:pt>
                <c:pt idx="32717">
                  <c:v>12.635548963842936</c:v>
                </c:pt>
                <c:pt idx="32718">
                  <c:v>12.633387574265928</c:v>
                </c:pt>
                <c:pt idx="32719">
                  <c:v>12.631597332394062</c:v>
                </c:pt>
                <c:pt idx="32720">
                  <c:v>12.629930806423911</c:v>
                </c:pt>
                <c:pt idx="32721">
                  <c:v>12.627572926885355</c:v>
                </c:pt>
                <c:pt idx="32722">
                  <c:v>12.625265989188685</c:v>
                </c:pt>
                <c:pt idx="32723">
                  <c:v>12.623446637692886</c:v>
                </c:pt>
                <c:pt idx="32724">
                  <c:v>12.620637558983375</c:v>
                </c:pt>
                <c:pt idx="32725">
                  <c:v>12.618206905384991</c:v>
                </c:pt>
                <c:pt idx="32726">
                  <c:v>12.616736869376385</c:v>
                </c:pt>
                <c:pt idx="32727">
                  <c:v>12.614750137542973</c:v>
                </c:pt>
                <c:pt idx="32728">
                  <c:v>12.612479586876216</c:v>
                </c:pt>
                <c:pt idx="32729">
                  <c:v>12.610296365081258</c:v>
                </c:pt>
                <c:pt idx="32730">
                  <c:v>12.608011259602536</c:v>
                </c:pt>
                <c:pt idx="32731">
                  <c:v>12.605798928183646</c:v>
                </c:pt>
                <c:pt idx="32732">
                  <c:v>12.603390106803209</c:v>
                </c:pt>
                <c:pt idx="32733">
                  <c:v>12.601337878315949</c:v>
                </c:pt>
                <c:pt idx="32734">
                  <c:v>12.599278372422706</c:v>
                </c:pt>
                <c:pt idx="32735">
                  <c:v>12.597247976153398</c:v>
                </c:pt>
                <c:pt idx="32736">
                  <c:v>12.595152083230237</c:v>
                </c:pt>
                <c:pt idx="32737">
                  <c:v>12.593376396170337</c:v>
                </c:pt>
                <c:pt idx="32738">
                  <c:v>12.591105845503581</c:v>
                </c:pt>
                <c:pt idx="32739">
                  <c:v>12.58893717852059</c:v>
                </c:pt>
                <c:pt idx="32740">
                  <c:v>12.586528357140153</c:v>
                </c:pt>
                <c:pt idx="32741">
                  <c:v>12.584425186811011</c:v>
                </c:pt>
                <c:pt idx="32742">
                  <c:v>12.582736828622911</c:v>
                </c:pt>
                <c:pt idx="32743">
                  <c:v>12.580378949084356</c:v>
                </c:pt>
                <c:pt idx="32744">
                  <c:v>12.578494100934709</c:v>
                </c:pt>
                <c:pt idx="32745">
                  <c:v>12.575925176622643</c:v>
                </c:pt>
                <c:pt idx="32746">
                  <c:v>12.573647348549905</c:v>
                </c:pt>
                <c:pt idx="32747">
                  <c:v>12.571580565250679</c:v>
                </c:pt>
                <c:pt idx="32748">
                  <c:v>12.569572001199317</c:v>
                </c:pt>
                <c:pt idx="32749">
                  <c:v>12.56768715304967</c:v>
                </c:pt>
                <c:pt idx="32750">
                  <c:v>12.565627647156427</c:v>
                </c:pt>
                <c:pt idx="32751">
                  <c:v>12.563771908630711</c:v>
                </c:pt>
                <c:pt idx="32752">
                  <c:v>12.561159319882744</c:v>
                </c:pt>
                <c:pt idx="32753">
                  <c:v>12.558997930305738</c:v>
                </c:pt>
                <c:pt idx="32754">
                  <c:v>12.557149469186008</c:v>
                </c:pt>
                <c:pt idx="32755">
                  <c:v>12.554886195925235</c:v>
                </c:pt>
                <c:pt idx="32756">
                  <c:v>12.552477374544797</c:v>
                </c:pt>
                <c:pt idx="32757">
                  <c:v>12.549988501698547</c:v>
                </c:pt>
                <c:pt idx="32758">
                  <c:v>12.547630622159991</c:v>
                </c:pt>
                <c:pt idx="32759">
                  <c:v>12.54589859953599</c:v>
                </c:pt>
                <c:pt idx="32760">
                  <c:v>12.543642603681201</c:v>
                </c:pt>
                <c:pt idx="32761">
                  <c:v>12.541837806997371</c:v>
                </c:pt>
                <c:pt idx="32762">
                  <c:v>12.539865629975925</c:v>
                </c:pt>
                <c:pt idx="32763">
                  <c:v>12.537878898142516</c:v>
                </c:pt>
                <c:pt idx="32764">
                  <c:v>12.535979495180902</c:v>
                </c:pt>
                <c:pt idx="32765">
                  <c:v>12.53370166710816</c:v>
                </c:pt>
                <c:pt idx="32766">
                  <c:v>12.531533000125169</c:v>
                </c:pt>
                <c:pt idx="32767">
                  <c:v>12.529669984193474</c:v>
                </c:pt>
                <c:pt idx="32768">
                  <c:v>12.527552259052364</c:v>
                </c:pt>
                <c:pt idx="32769">
                  <c:v>12.524910560680466</c:v>
                </c:pt>
                <c:pt idx="32770">
                  <c:v>12.522967493282955</c:v>
                </c:pt>
                <c:pt idx="32771">
                  <c:v>12.521199083629039</c:v>
                </c:pt>
                <c:pt idx="32772">
                  <c:v>12.519117745517846</c:v>
                </c:pt>
                <c:pt idx="32773">
                  <c:v>12.517021852594684</c:v>
                </c:pt>
                <c:pt idx="32774">
                  <c:v>12.514911404859561</c:v>
                </c:pt>
                <c:pt idx="32775">
                  <c:v>12.512902840808199</c:v>
                </c:pt>
                <c:pt idx="32776">
                  <c:v>12.510988883034619</c:v>
                </c:pt>
                <c:pt idx="32777">
                  <c:v>12.508681945337949</c:v>
                </c:pt>
                <c:pt idx="32778">
                  <c:v>12.506527833166922</c:v>
                </c:pt>
                <c:pt idx="32779">
                  <c:v>12.504584765769412</c:v>
                </c:pt>
                <c:pt idx="32780">
                  <c:v>12.502154112171024</c:v>
                </c:pt>
                <c:pt idx="32781">
                  <c:v>12.499861729286319</c:v>
                </c:pt>
                <c:pt idx="32782">
                  <c:v>12.497787668581109</c:v>
                </c:pt>
                <c:pt idx="32783">
                  <c:v>12.495589891974184</c:v>
                </c:pt>
                <c:pt idx="32784">
                  <c:v>12.493472166833076</c:v>
                </c:pt>
                <c:pt idx="32785">
                  <c:v>12.491587318683429</c:v>
                </c:pt>
                <c:pt idx="32786">
                  <c:v>12.489746134969684</c:v>
                </c:pt>
                <c:pt idx="32787">
                  <c:v>12.487679351670455</c:v>
                </c:pt>
                <c:pt idx="32788">
                  <c:v>12.485612568371227</c:v>
                </c:pt>
                <c:pt idx="32789">
                  <c:v>12.483604004319867</c:v>
                </c:pt>
                <c:pt idx="32790">
                  <c:v>12.481748265794153</c:v>
                </c:pt>
                <c:pt idx="32791">
                  <c:v>12.47964509546501</c:v>
                </c:pt>
                <c:pt idx="32792">
                  <c:v>12.477192609648673</c:v>
                </c:pt>
                <c:pt idx="32793">
                  <c:v>12.474892949357987</c:v>
                </c:pt>
                <c:pt idx="32794">
                  <c:v>12.472644230909181</c:v>
                </c:pt>
                <c:pt idx="32795">
                  <c:v>12.470533783174053</c:v>
                </c:pt>
                <c:pt idx="32796">
                  <c:v>12.468285064725249</c:v>
                </c:pt>
                <c:pt idx="32797">
                  <c:v>12.466130952554224</c:v>
                </c:pt>
                <c:pt idx="32798">
                  <c:v>12.464107833690894</c:v>
                </c:pt>
                <c:pt idx="32799">
                  <c:v>12.462099269639534</c:v>
                </c:pt>
                <c:pt idx="32800">
                  <c:v>12.460316305173652</c:v>
                </c:pt>
                <c:pt idx="32801">
                  <c:v>12.458446011835973</c:v>
                </c:pt>
                <c:pt idx="32802">
                  <c:v>12.456932311391467</c:v>
                </c:pt>
                <c:pt idx="32803">
                  <c:v>12.454596264070863</c:v>
                </c:pt>
                <c:pt idx="32804">
                  <c:v>12.452529480771638</c:v>
                </c:pt>
                <c:pt idx="32805">
                  <c:v>12.450790180741654</c:v>
                </c:pt>
                <c:pt idx="32806">
                  <c:v>12.4484323012031</c:v>
                </c:pt>
                <c:pt idx="32807">
                  <c:v>12.446256356814125</c:v>
                </c:pt>
                <c:pt idx="32808">
                  <c:v>12.444356953852513</c:v>
                </c:pt>
                <c:pt idx="32809">
                  <c:v>12.442413886455</c:v>
                </c:pt>
                <c:pt idx="32810">
                  <c:v>12.440245219472008</c:v>
                </c:pt>
                <c:pt idx="32811">
                  <c:v>12.438294874668514</c:v>
                </c:pt>
                <c:pt idx="32812">
                  <c:v>12.436075265843639</c:v>
                </c:pt>
                <c:pt idx="32813">
                  <c:v>12.434146753258094</c:v>
                </c:pt>
                <c:pt idx="32814">
                  <c:v>12.431905312215271</c:v>
                </c:pt>
                <c:pt idx="32815">
                  <c:v>12.430333392522902</c:v>
                </c:pt>
                <c:pt idx="32816">
                  <c:v>12.427626197497153</c:v>
                </c:pt>
                <c:pt idx="32817">
                  <c:v>12.425843233031271</c:v>
                </c:pt>
                <c:pt idx="32818">
                  <c:v>12.423856501197861</c:v>
                </c:pt>
                <c:pt idx="32819">
                  <c:v>12.421505899065288</c:v>
                </c:pt>
                <c:pt idx="32820">
                  <c:v>12.419744766817358</c:v>
                </c:pt>
                <c:pt idx="32821">
                  <c:v>12.417619764270265</c:v>
                </c:pt>
                <c:pt idx="32822">
                  <c:v>12.415436542475307</c:v>
                </c:pt>
                <c:pt idx="32823">
                  <c:v>12.413377036582064</c:v>
                </c:pt>
                <c:pt idx="32824">
                  <c:v>12.411586794710198</c:v>
                </c:pt>
                <c:pt idx="32825">
                  <c:v>12.409374463291309</c:v>
                </c:pt>
                <c:pt idx="32826">
                  <c:v>12.406805538979242</c:v>
                </c:pt>
                <c:pt idx="32827">
                  <c:v>12.404898858611645</c:v>
                </c:pt>
                <c:pt idx="32828">
                  <c:v>12.402846630124383</c:v>
                </c:pt>
                <c:pt idx="32829">
                  <c:v>12.400750737201225</c:v>
                </c:pt>
                <c:pt idx="32830">
                  <c:v>12.398727618337899</c:v>
                </c:pt>
                <c:pt idx="32831">
                  <c:v>12.396966486089966</c:v>
                </c:pt>
                <c:pt idx="32832">
                  <c:v>12.39481237391894</c:v>
                </c:pt>
                <c:pt idx="32833">
                  <c:v>12.392956635393226</c:v>
                </c:pt>
                <c:pt idx="32834">
                  <c:v>12.390664252508522</c:v>
                </c:pt>
                <c:pt idx="32835">
                  <c:v>12.388662965863142</c:v>
                </c:pt>
                <c:pt idx="32836">
                  <c:v>12.386821782149395</c:v>
                </c:pt>
                <c:pt idx="32837">
                  <c:v>12.385002430653598</c:v>
                </c:pt>
                <c:pt idx="32838">
                  <c:v>12.382804654046673</c:v>
                </c:pt>
                <c:pt idx="32839">
                  <c:v>12.381094463640624</c:v>
                </c:pt>
                <c:pt idx="32840">
                  <c:v>12.378889409627716</c:v>
                </c:pt>
                <c:pt idx="32841">
                  <c:v>12.37657519452506</c:v>
                </c:pt>
                <c:pt idx="32842">
                  <c:v>12.374712178593365</c:v>
                </c:pt>
                <c:pt idx="32843">
                  <c:v>12.372994710781331</c:v>
                </c:pt>
                <c:pt idx="32844">
                  <c:v>12.370738714926542</c:v>
                </c:pt>
                <c:pt idx="32845">
                  <c:v>12.369072188956389</c:v>
                </c:pt>
                <c:pt idx="32846">
                  <c:v>12.366728864229803</c:v>
                </c:pt>
                <c:pt idx="32847">
                  <c:v>12.364771242020325</c:v>
                </c:pt>
                <c:pt idx="32848">
                  <c:v>12.362755400562978</c:v>
                </c:pt>
                <c:pt idx="32849">
                  <c:v>12.360921494255216</c:v>
                </c:pt>
                <c:pt idx="32850">
                  <c:v>12.358738272460258</c:v>
                </c:pt>
                <c:pt idx="32851">
                  <c:v>12.356438612169569</c:v>
                </c:pt>
                <c:pt idx="32852">
                  <c:v>12.354917634319081</c:v>
                </c:pt>
                <c:pt idx="32853">
                  <c:v>12.352887238049771</c:v>
                </c:pt>
                <c:pt idx="32854">
                  <c:v>12.350543913323184</c:v>
                </c:pt>
                <c:pt idx="32855">
                  <c:v>12.348273362656426</c:v>
                </c:pt>
                <c:pt idx="32856">
                  <c:v>12.346272076011049</c:v>
                </c:pt>
                <c:pt idx="32857">
                  <c:v>12.344481834139184</c:v>
                </c:pt>
                <c:pt idx="32858">
                  <c:v>12.342211283472428</c:v>
                </c:pt>
                <c:pt idx="32859">
                  <c:v>12.340515647878345</c:v>
                </c:pt>
                <c:pt idx="32860">
                  <c:v>12.338259652023554</c:v>
                </c:pt>
                <c:pt idx="32861">
                  <c:v>12.336163759100396</c:v>
                </c:pt>
                <c:pt idx="32862">
                  <c:v>12.334351685010581</c:v>
                </c:pt>
                <c:pt idx="32863">
                  <c:v>12.33245955945495</c:v>
                </c:pt>
                <c:pt idx="32864">
                  <c:v>12.330691149801035</c:v>
                </c:pt>
                <c:pt idx="32865">
                  <c:v>12.328791746839421</c:v>
                </c:pt>
                <c:pt idx="32866">
                  <c:v>12.326717686134213</c:v>
                </c:pt>
                <c:pt idx="32867">
                  <c:v>12.324650902834987</c:v>
                </c:pt>
                <c:pt idx="32868">
                  <c:v>12.322533177693877</c:v>
                </c:pt>
                <c:pt idx="32869">
                  <c:v>12.320808432475861</c:v>
                </c:pt>
                <c:pt idx="32870">
                  <c:v>12.318647042898851</c:v>
                </c:pt>
                <c:pt idx="32871">
                  <c:v>12.316638478847491</c:v>
                </c:pt>
                <c:pt idx="32872">
                  <c:v>12.314637192202115</c:v>
                </c:pt>
                <c:pt idx="32873">
                  <c:v>12.312191983791761</c:v>
                </c:pt>
                <c:pt idx="32874">
                  <c:v>12.309870491283123</c:v>
                </c:pt>
                <c:pt idx="32875">
                  <c:v>12.308182133095022</c:v>
                </c:pt>
                <c:pt idx="32876">
                  <c:v>12.30635550419324</c:v>
                </c:pt>
                <c:pt idx="32877">
                  <c:v>12.304383327171795</c:v>
                </c:pt>
                <c:pt idx="32878">
                  <c:v>12.302483924210183</c:v>
                </c:pt>
                <c:pt idx="32879">
                  <c:v>12.30051902459472</c:v>
                </c:pt>
                <c:pt idx="32880">
                  <c:v>12.298663286069006</c:v>
                </c:pt>
                <c:pt idx="32881">
                  <c:v>12.296494619086015</c:v>
                </c:pt>
                <c:pt idx="32882">
                  <c:v>12.294493332440638</c:v>
                </c:pt>
                <c:pt idx="32883">
                  <c:v>12.292812251658521</c:v>
                </c:pt>
                <c:pt idx="32884">
                  <c:v>12.290767300577242</c:v>
                </c:pt>
                <c:pt idx="32885">
                  <c:v>12.289006168329312</c:v>
                </c:pt>
                <c:pt idx="32886">
                  <c:v>12.28697577206</c:v>
                </c:pt>
                <c:pt idx="32887">
                  <c:v>12.284916266166759</c:v>
                </c:pt>
                <c:pt idx="32888">
                  <c:v>12.282733044371797</c:v>
                </c:pt>
                <c:pt idx="32889">
                  <c:v>12.28052071295291</c:v>
                </c:pt>
                <c:pt idx="32890">
                  <c:v>12.278533981119498</c:v>
                </c:pt>
                <c:pt idx="32891">
                  <c:v>12.27653269447412</c:v>
                </c:pt>
                <c:pt idx="32892">
                  <c:v>12.274749730008237</c:v>
                </c:pt>
                <c:pt idx="32893">
                  <c:v>12.272784830392776</c:v>
                </c:pt>
                <c:pt idx="32894">
                  <c:v>12.270521557132003</c:v>
                </c:pt>
                <c:pt idx="32895">
                  <c:v>12.268673096012272</c:v>
                </c:pt>
                <c:pt idx="32896">
                  <c:v>12.267130285943836</c:v>
                </c:pt>
                <c:pt idx="32897">
                  <c:v>12.265609308093349</c:v>
                </c:pt>
                <c:pt idx="32898">
                  <c:v>12.263768124379601</c:v>
                </c:pt>
                <c:pt idx="32899">
                  <c:v>12.261730450704308</c:v>
                </c:pt>
                <c:pt idx="32900">
                  <c:v>12.259860157366626</c:v>
                </c:pt>
                <c:pt idx="32901">
                  <c:v>12.257400394144307</c:v>
                </c:pt>
                <c:pt idx="32902">
                  <c:v>12.255224449755334</c:v>
                </c:pt>
                <c:pt idx="32903">
                  <c:v>12.253346879011669</c:v>
                </c:pt>
                <c:pt idx="32904">
                  <c:v>12.251229153870561</c:v>
                </c:pt>
                <c:pt idx="32905">
                  <c:v>12.249649956772208</c:v>
                </c:pt>
                <c:pt idx="32906">
                  <c:v>12.247590450878965</c:v>
                </c:pt>
                <c:pt idx="32907">
                  <c:v>12.24553094498572</c:v>
                </c:pt>
                <c:pt idx="32908">
                  <c:v>12.243347723190762</c:v>
                </c:pt>
                <c:pt idx="32909">
                  <c:v>12.241441042823167</c:v>
                </c:pt>
                <c:pt idx="32910">
                  <c:v>12.239548917267538</c:v>
                </c:pt>
                <c:pt idx="32911">
                  <c:v>12.237496688780276</c:v>
                </c:pt>
                <c:pt idx="32912">
                  <c:v>12.235662782472513</c:v>
                </c:pt>
                <c:pt idx="32913">
                  <c:v>12.233472283271572</c:v>
                </c:pt>
                <c:pt idx="32914">
                  <c:v>12.231783925083471</c:v>
                </c:pt>
                <c:pt idx="32915">
                  <c:v>12.229622535506463</c:v>
                </c:pt>
                <c:pt idx="32916">
                  <c:v>12.227351984839707</c:v>
                </c:pt>
                <c:pt idx="32917">
                  <c:v>12.225481691502027</c:v>
                </c:pt>
                <c:pt idx="32918">
                  <c:v>12.223851552561792</c:v>
                </c:pt>
                <c:pt idx="32919">
                  <c:v>12.222039478471977</c:v>
                </c:pt>
                <c:pt idx="32920">
                  <c:v>12.220438449155676</c:v>
                </c:pt>
                <c:pt idx="32921">
                  <c:v>12.218793755403473</c:v>
                </c:pt>
                <c:pt idx="32922">
                  <c:v>12.216661475450397</c:v>
                </c:pt>
                <c:pt idx="32923">
                  <c:v>12.214871233578533</c:v>
                </c:pt>
                <c:pt idx="32924">
                  <c:v>12.212600682911777</c:v>
                </c:pt>
                <c:pt idx="32925">
                  <c:v>12.210315577433056</c:v>
                </c:pt>
                <c:pt idx="32926">
                  <c:v>12.208496225937257</c:v>
                </c:pt>
                <c:pt idx="32927">
                  <c:v>12.206946138462836</c:v>
                </c:pt>
                <c:pt idx="32928">
                  <c:v>12.205374218770466</c:v>
                </c:pt>
                <c:pt idx="32929">
                  <c:v>12.203438428778938</c:v>
                </c:pt>
                <c:pt idx="32930">
                  <c:v>12.201335258449793</c:v>
                </c:pt>
                <c:pt idx="32931">
                  <c:v>12.198919159663376</c:v>
                </c:pt>
                <c:pt idx="32932">
                  <c:v>12.196845098958166</c:v>
                </c:pt>
                <c:pt idx="32933">
                  <c:v>12.194880199342704</c:v>
                </c:pt>
                <c:pt idx="32934">
                  <c:v>12.193046293034939</c:v>
                </c:pt>
                <c:pt idx="32935">
                  <c:v>12.191568979620351</c:v>
                </c:pt>
                <c:pt idx="32936">
                  <c:v>12.189473086697193</c:v>
                </c:pt>
                <c:pt idx="32937">
                  <c:v>12.187842947756957</c:v>
                </c:pt>
                <c:pt idx="32938">
                  <c:v>12.185994486637226</c:v>
                </c:pt>
                <c:pt idx="32939">
                  <c:v>12.183920425932017</c:v>
                </c:pt>
                <c:pt idx="32940">
                  <c:v>12.181853642632792</c:v>
                </c:pt>
                <c:pt idx="32941">
                  <c:v>12.18002701373101</c:v>
                </c:pt>
                <c:pt idx="32942">
                  <c:v>12.17809122373948</c:v>
                </c:pt>
                <c:pt idx="32943">
                  <c:v>12.176271872243682</c:v>
                </c:pt>
                <c:pt idx="32944">
                  <c:v>12.174423411123952</c:v>
                </c:pt>
                <c:pt idx="32945">
                  <c:v>12.172160137863179</c:v>
                </c:pt>
                <c:pt idx="32946">
                  <c:v>12.170187960841734</c:v>
                </c:pt>
                <c:pt idx="32947">
                  <c:v>12.168121177542506</c:v>
                </c:pt>
                <c:pt idx="32948">
                  <c:v>12.1659161235296</c:v>
                </c:pt>
                <c:pt idx="32949">
                  <c:v>12.164562526016725</c:v>
                </c:pt>
                <c:pt idx="32950">
                  <c:v>12.162408413845702</c:v>
                </c:pt>
                <c:pt idx="32951">
                  <c:v>12.160712778251618</c:v>
                </c:pt>
                <c:pt idx="32952">
                  <c:v>12.159082639311382</c:v>
                </c:pt>
                <c:pt idx="32953">
                  <c:v>12.156797533832659</c:v>
                </c:pt>
                <c:pt idx="32954">
                  <c:v>12.155320220418073</c:v>
                </c:pt>
                <c:pt idx="32955">
                  <c:v>12.153304378960728</c:v>
                </c:pt>
                <c:pt idx="32956">
                  <c:v>12.151084770135853</c:v>
                </c:pt>
                <c:pt idx="32957">
                  <c:v>12.149192644580225</c:v>
                </c:pt>
                <c:pt idx="32958">
                  <c:v>12.147140416092963</c:v>
                </c:pt>
                <c:pt idx="32959">
                  <c:v>12.144993581327922</c:v>
                </c:pt>
                <c:pt idx="32960">
                  <c:v>12.143130565396225</c:v>
                </c:pt>
                <c:pt idx="32961">
                  <c:v>12.141427652396159</c:v>
                </c:pt>
                <c:pt idx="32962">
                  <c:v>12.139681074960192</c:v>
                </c:pt>
                <c:pt idx="32963">
                  <c:v>12.137323195421638</c:v>
                </c:pt>
                <c:pt idx="32964">
                  <c:v>12.134877987011285</c:v>
                </c:pt>
                <c:pt idx="32965">
                  <c:v>12.133400673596698</c:v>
                </c:pt>
                <c:pt idx="32966">
                  <c:v>12.131865140934243</c:v>
                </c:pt>
                <c:pt idx="32967">
                  <c:v>12.130002125002546</c:v>
                </c:pt>
                <c:pt idx="32968">
                  <c:v>12.128466592340095</c:v>
                </c:pt>
                <c:pt idx="32969">
                  <c:v>12.126428918664798</c:v>
                </c:pt>
                <c:pt idx="32970">
                  <c:v>12.124442186831388</c:v>
                </c:pt>
                <c:pt idx="32971">
                  <c:v>12.122666499771489</c:v>
                </c:pt>
                <c:pt idx="32972">
                  <c:v>12.120512387600463</c:v>
                </c:pt>
                <c:pt idx="32973">
                  <c:v>12.118554765390984</c:v>
                </c:pt>
                <c:pt idx="32974">
                  <c:v>12.116604420587491</c:v>
                </c:pt>
                <c:pt idx="32975">
                  <c:v>12.114690462813909</c:v>
                </c:pt>
                <c:pt idx="32976">
                  <c:v>12.112652789138616</c:v>
                </c:pt>
                <c:pt idx="32977">
                  <c:v>12.111117256476163</c:v>
                </c:pt>
                <c:pt idx="32978">
                  <c:v>12.109327014604297</c:v>
                </c:pt>
                <c:pt idx="32979">
                  <c:v>12.107573159762348</c:v>
                </c:pt>
                <c:pt idx="32980">
                  <c:v>12.105782917890483</c:v>
                </c:pt>
                <c:pt idx="32981">
                  <c:v>12.103636083125442</c:v>
                </c:pt>
                <c:pt idx="32982">
                  <c:v>12.101576577232198</c:v>
                </c:pt>
                <c:pt idx="32983">
                  <c:v>12.099815444984266</c:v>
                </c:pt>
                <c:pt idx="32984">
                  <c:v>12.097763216497007</c:v>
                </c:pt>
                <c:pt idx="32985">
                  <c:v>12.096038471278989</c:v>
                </c:pt>
                <c:pt idx="32986">
                  <c:v>12.094131790911392</c:v>
                </c:pt>
                <c:pt idx="32987">
                  <c:v>12.092239665355763</c:v>
                </c:pt>
                <c:pt idx="32988">
                  <c:v>12.090725964911259</c:v>
                </c:pt>
                <c:pt idx="32989">
                  <c:v>12.088943000445378</c:v>
                </c:pt>
                <c:pt idx="32990">
                  <c:v>12.087050874889746</c:v>
                </c:pt>
                <c:pt idx="32991">
                  <c:v>12.085049588244368</c:v>
                </c:pt>
                <c:pt idx="32992">
                  <c:v>12.083383062274217</c:v>
                </c:pt>
                <c:pt idx="32993">
                  <c:v>12.081301724163025</c:v>
                </c:pt>
                <c:pt idx="32994">
                  <c:v>12.079387766389445</c:v>
                </c:pt>
                <c:pt idx="32995">
                  <c:v>12.07748108602185</c:v>
                </c:pt>
                <c:pt idx="32996">
                  <c:v>12.075414302722622</c:v>
                </c:pt>
                <c:pt idx="32997">
                  <c:v>12.073289300175531</c:v>
                </c:pt>
                <c:pt idx="32998">
                  <c:v>12.071469948679733</c:v>
                </c:pt>
                <c:pt idx="32999">
                  <c:v>12.069752480867701</c:v>
                </c:pt>
                <c:pt idx="33000">
                  <c:v>12.067692974974456</c:v>
                </c:pt>
                <c:pt idx="33001">
                  <c:v>12.066099223064137</c:v>
                </c:pt>
                <c:pt idx="33002">
                  <c:v>12.064389032658086</c:v>
                </c:pt>
                <c:pt idx="33003">
                  <c:v>12.063020880333248</c:v>
                </c:pt>
                <c:pt idx="33004">
                  <c:v>12.061063258123768</c:v>
                </c:pt>
                <c:pt idx="33005">
                  <c:v>12.058865481516843</c:v>
                </c:pt>
                <c:pt idx="33006">
                  <c:v>12.057031575209079</c:v>
                </c:pt>
                <c:pt idx="33007">
                  <c:v>12.055073952999599</c:v>
                </c:pt>
                <c:pt idx="33008">
                  <c:v>12.053138163008072</c:v>
                </c:pt>
                <c:pt idx="33009">
                  <c:v>12.051413417790055</c:v>
                </c:pt>
                <c:pt idx="33010">
                  <c:v>12.04937574411476</c:v>
                </c:pt>
                <c:pt idx="33011">
                  <c:v>12.046945090516374</c:v>
                </c:pt>
                <c:pt idx="33012">
                  <c:v>12.045140293832542</c:v>
                </c:pt>
                <c:pt idx="33013">
                  <c:v>12.043844915567536</c:v>
                </c:pt>
                <c:pt idx="33014">
                  <c:v>12.042200221815333</c:v>
                </c:pt>
                <c:pt idx="33015">
                  <c:v>12.040337205883636</c:v>
                </c:pt>
                <c:pt idx="33016">
                  <c:v>12.038830782845116</c:v>
                </c:pt>
                <c:pt idx="33017">
                  <c:v>12.037047818379234</c:v>
                </c:pt>
                <c:pt idx="33018">
                  <c:v>12.034857319178291</c:v>
                </c:pt>
                <c:pt idx="33019">
                  <c:v>12.033205348020108</c:v>
                </c:pt>
                <c:pt idx="33020">
                  <c:v>12.031153119532847</c:v>
                </c:pt>
                <c:pt idx="33021">
                  <c:v>12.029028116985756</c:v>
                </c:pt>
                <c:pt idx="33022">
                  <c:v>12.026713901883101</c:v>
                </c:pt>
                <c:pt idx="33023">
                  <c:v>12.024763557079606</c:v>
                </c:pt>
                <c:pt idx="33024">
                  <c:v>12.022485729006867</c:v>
                </c:pt>
                <c:pt idx="33025">
                  <c:v>12.021270402207673</c:v>
                </c:pt>
                <c:pt idx="33026">
                  <c:v>12.019545656989656</c:v>
                </c:pt>
                <c:pt idx="33027">
                  <c:v>12.017930072861388</c:v>
                </c:pt>
                <c:pt idx="33028">
                  <c:v>12.016183495425421</c:v>
                </c:pt>
                <c:pt idx="33029">
                  <c:v>12.01440053095954</c:v>
                </c:pt>
                <c:pt idx="33030">
                  <c:v>12.012697617959473</c:v>
                </c:pt>
                <c:pt idx="33031">
                  <c:v>12.010703608720078</c:v>
                </c:pt>
                <c:pt idx="33032">
                  <c:v>12.009000695720012</c:v>
                </c:pt>
                <c:pt idx="33033">
                  <c:v>12.007232286066097</c:v>
                </c:pt>
                <c:pt idx="33034">
                  <c:v>12.005245554232683</c:v>
                </c:pt>
                <c:pt idx="33035">
                  <c:v>12.003120551685592</c:v>
                </c:pt>
                <c:pt idx="33036">
                  <c:v>12.001417638685526</c:v>
                </c:pt>
                <c:pt idx="33037">
                  <c:v>11.999409074634164</c:v>
                </c:pt>
                <c:pt idx="33038">
                  <c:v>11.997858987159743</c:v>
                </c:pt>
                <c:pt idx="33039">
                  <c:v>11.996141519347711</c:v>
                </c:pt>
                <c:pt idx="33040">
                  <c:v>11.994125677890366</c:v>
                </c:pt>
                <c:pt idx="33041">
                  <c:v>11.992408210078334</c:v>
                </c:pt>
                <c:pt idx="33042">
                  <c:v>11.990501529710738</c:v>
                </c:pt>
                <c:pt idx="33043">
                  <c:v>11.989046048514099</c:v>
                </c:pt>
                <c:pt idx="33044">
                  <c:v>11.987481406227712</c:v>
                </c:pt>
                <c:pt idx="33045">
                  <c:v>11.985712996573797</c:v>
                </c:pt>
                <c:pt idx="33046">
                  <c:v>11.984010083573729</c:v>
                </c:pt>
                <c:pt idx="33047">
                  <c:v>11.982285338355714</c:v>
                </c:pt>
                <c:pt idx="33048">
                  <c:v>11.980589702761629</c:v>
                </c:pt>
                <c:pt idx="33049">
                  <c:v>11.97853747427437</c:v>
                </c:pt>
                <c:pt idx="33050">
                  <c:v>11.976550742440958</c:v>
                </c:pt>
                <c:pt idx="33051">
                  <c:v>11.974476681735748</c:v>
                </c:pt>
                <c:pt idx="33052">
                  <c:v>11.972737381705764</c:v>
                </c:pt>
                <c:pt idx="33053">
                  <c:v>11.970852533556117</c:v>
                </c:pt>
                <c:pt idx="33054">
                  <c:v>11.968662034355178</c:v>
                </c:pt>
                <c:pt idx="33055">
                  <c:v>11.96716288872264</c:v>
                </c:pt>
                <c:pt idx="33056">
                  <c:v>11.965394479068724</c:v>
                </c:pt>
                <c:pt idx="33057">
                  <c:v>11.96351690832506</c:v>
                </c:pt>
                <c:pt idx="33058">
                  <c:v>11.961522899085665</c:v>
                </c:pt>
                <c:pt idx="33059">
                  <c:v>11.959878205333466</c:v>
                </c:pt>
                <c:pt idx="33060">
                  <c:v>11.958124350491515</c:v>
                </c:pt>
                <c:pt idx="33061">
                  <c:v>11.956443269709398</c:v>
                </c:pt>
                <c:pt idx="33062">
                  <c:v>11.95492229185891</c:v>
                </c:pt>
                <c:pt idx="33063">
                  <c:v>11.95357597175202</c:v>
                </c:pt>
                <c:pt idx="33064">
                  <c:v>11.951611072136558</c:v>
                </c:pt>
                <c:pt idx="33065">
                  <c:v>11.949951823572389</c:v>
                </c:pt>
                <c:pt idx="33066">
                  <c:v>11.948132472076594</c:v>
                </c:pt>
                <c:pt idx="33067">
                  <c:v>11.946240346520961</c:v>
                </c:pt>
                <c:pt idx="33068">
                  <c:v>11.945061406751686</c:v>
                </c:pt>
                <c:pt idx="33069">
                  <c:v>11.942943681610577</c:v>
                </c:pt>
                <c:pt idx="33070">
                  <c:v>11.940745905003652</c:v>
                </c:pt>
                <c:pt idx="33071">
                  <c:v>11.938722786140325</c:v>
                </c:pt>
                <c:pt idx="33072">
                  <c:v>11.936801550960762</c:v>
                </c:pt>
                <c:pt idx="33073">
                  <c:v>11.934931257623083</c:v>
                </c:pt>
                <c:pt idx="33074">
                  <c:v>11.932937248383688</c:v>
                </c:pt>
                <c:pt idx="33075">
                  <c:v>11.931474489781065</c:v>
                </c:pt>
                <c:pt idx="33076">
                  <c:v>11.93004811820836</c:v>
                </c:pt>
                <c:pt idx="33077">
                  <c:v>11.928221489306578</c:v>
                </c:pt>
                <c:pt idx="33078">
                  <c:v>11.926373028186848</c:v>
                </c:pt>
                <c:pt idx="33079">
                  <c:v>11.924539121879084</c:v>
                </c:pt>
                <c:pt idx="33080">
                  <c:v>11.922727047789268</c:v>
                </c:pt>
                <c:pt idx="33081">
                  <c:v>11.921045967007151</c:v>
                </c:pt>
                <c:pt idx="33082">
                  <c:v>11.919379441037</c:v>
                </c:pt>
                <c:pt idx="33083">
                  <c:v>11.917094335558279</c:v>
                </c:pt>
                <c:pt idx="33084">
                  <c:v>11.915158545566749</c:v>
                </c:pt>
                <c:pt idx="33085">
                  <c:v>11.913535684032496</c:v>
                </c:pt>
                <c:pt idx="33086">
                  <c:v>11.911890990280297</c:v>
                </c:pt>
                <c:pt idx="33087">
                  <c:v>11.910282683558011</c:v>
                </c:pt>
                <c:pt idx="33088">
                  <c:v>11.908849034579323</c:v>
                </c:pt>
                <c:pt idx="33089">
                  <c:v>11.907080624925406</c:v>
                </c:pt>
                <c:pt idx="33090">
                  <c:v>11.905064783468061</c:v>
                </c:pt>
                <c:pt idx="33091">
                  <c:v>11.903289096408164</c:v>
                </c:pt>
                <c:pt idx="33092">
                  <c:v>11.901484299724331</c:v>
                </c:pt>
                <c:pt idx="33093">
                  <c:v>11.90006520555761</c:v>
                </c:pt>
                <c:pt idx="33094">
                  <c:v>11.898194912219928</c:v>
                </c:pt>
                <c:pt idx="33095">
                  <c:v>11.896666656963459</c:v>
                </c:pt>
                <c:pt idx="33096">
                  <c:v>11.895051072835189</c:v>
                </c:pt>
                <c:pt idx="33097">
                  <c:v>11.893399101677005</c:v>
                </c:pt>
                <c:pt idx="33098">
                  <c:v>11.891281376535895</c:v>
                </c:pt>
                <c:pt idx="33099">
                  <c:v>11.889476579852065</c:v>
                </c:pt>
                <c:pt idx="33100">
                  <c:v>11.888035653467393</c:v>
                </c:pt>
                <c:pt idx="33101">
                  <c:v>11.88639095971519</c:v>
                </c:pt>
                <c:pt idx="33102">
                  <c:v>11.884535221189477</c:v>
                </c:pt>
                <c:pt idx="33103">
                  <c:v>11.883065185180872</c:v>
                </c:pt>
                <c:pt idx="33104">
                  <c:v>11.881151227407292</c:v>
                </c:pt>
                <c:pt idx="33105">
                  <c:v>11.879411927377308</c:v>
                </c:pt>
                <c:pt idx="33106">
                  <c:v>11.877949168774689</c:v>
                </c:pt>
                <c:pt idx="33107">
                  <c:v>11.875955159535293</c:v>
                </c:pt>
                <c:pt idx="33108">
                  <c:v>11.874026646949748</c:v>
                </c:pt>
                <c:pt idx="33109">
                  <c:v>11.872105411770184</c:v>
                </c:pt>
                <c:pt idx="33110">
                  <c:v>11.86995129959916</c:v>
                </c:pt>
                <c:pt idx="33111">
                  <c:v>11.868561315056372</c:v>
                </c:pt>
                <c:pt idx="33112">
                  <c:v>11.867353265663159</c:v>
                </c:pt>
                <c:pt idx="33113">
                  <c:v>11.865643075257109</c:v>
                </c:pt>
                <c:pt idx="33114">
                  <c:v>11.863649066017716</c:v>
                </c:pt>
                <c:pt idx="33115">
                  <c:v>11.861800604897986</c:v>
                </c:pt>
                <c:pt idx="33116">
                  <c:v>11.860250517423566</c:v>
                </c:pt>
                <c:pt idx="33117">
                  <c:v>11.858212843748271</c:v>
                </c:pt>
                <c:pt idx="33118">
                  <c:v>11.85568030646612</c:v>
                </c:pt>
                <c:pt idx="33119">
                  <c:v>11.853839122752371</c:v>
                </c:pt>
                <c:pt idx="33120">
                  <c:v>11.852252648248037</c:v>
                </c:pt>
                <c:pt idx="33121">
                  <c:v>11.851204701786457</c:v>
                </c:pt>
                <c:pt idx="33122">
                  <c:v>11.849538175816306</c:v>
                </c:pt>
                <c:pt idx="33123">
                  <c:v>11.847616940636744</c:v>
                </c:pt>
                <c:pt idx="33124">
                  <c:v>11.846052298350356</c:v>
                </c:pt>
                <c:pt idx="33125">
                  <c:v>11.844094676140877</c:v>
                </c:pt>
                <c:pt idx="33126">
                  <c:v>11.84225349242713</c:v>
                </c:pt>
                <c:pt idx="33127">
                  <c:v>11.840368644277484</c:v>
                </c:pt>
                <c:pt idx="33128">
                  <c:v>11.838520183157753</c:v>
                </c:pt>
                <c:pt idx="33129">
                  <c:v>11.837035592337182</c:v>
                </c:pt>
                <c:pt idx="33130">
                  <c:v>11.835616498170461</c:v>
                </c:pt>
                <c:pt idx="33131">
                  <c:v>11.833848088516545</c:v>
                </c:pt>
                <c:pt idx="33132">
                  <c:v>11.831941408148946</c:v>
                </c:pt>
                <c:pt idx="33133">
                  <c:v>11.830180275901016</c:v>
                </c:pt>
                <c:pt idx="33134">
                  <c:v>11.828702962486428</c:v>
                </c:pt>
                <c:pt idx="33135">
                  <c:v>11.826789004712847</c:v>
                </c:pt>
                <c:pt idx="33136">
                  <c:v>11.825217085020478</c:v>
                </c:pt>
                <c:pt idx="33137">
                  <c:v>11.823674274952042</c:v>
                </c:pt>
                <c:pt idx="33138">
                  <c:v>11.821964084545989</c:v>
                </c:pt>
                <c:pt idx="33139">
                  <c:v>11.820144733050194</c:v>
                </c:pt>
                <c:pt idx="33140">
                  <c:v>11.818288994524478</c:v>
                </c:pt>
                <c:pt idx="33141">
                  <c:v>11.816331372315</c:v>
                </c:pt>
                <c:pt idx="33142">
                  <c:v>11.814475633789286</c:v>
                </c:pt>
                <c:pt idx="33143">
                  <c:v>11.813085649246496</c:v>
                </c:pt>
                <c:pt idx="33144">
                  <c:v>11.811753883951573</c:v>
                </c:pt>
                <c:pt idx="33145">
                  <c:v>11.810072803169454</c:v>
                </c:pt>
                <c:pt idx="33146">
                  <c:v>11.808289838703573</c:v>
                </c:pt>
                <c:pt idx="33147">
                  <c:v>11.806717919011204</c:v>
                </c:pt>
                <c:pt idx="33148">
                  <c:v>11.805015006011137</c:v>
                </c:pt>
                <c:pt idx="33149">
                  <c:v>11.803559524814499</c:v>
                </c:pt>
                <c:pt idx="33150">
                  <c:v>11.801987605122129</c:v>
                </c:pt>
                <c:pt idx="33151">
                  <c:v>11.800175531032314</c:v>
                </c:pt>
                <c:pt idx="33152">
                  <c:v>11.798385289160448</c:v>
                </c:pt>
                <c:pt idx="33153">
                  <c:v>11.796675098754399</c:v>
                </c:pt>
                <c:pt idx="33154">
                  <c:v>11.7948557472586</c:v>
                </c:pt>
                <c:pt idx="33155">
                  <c:v>11.792876292831172</c:v>
                </c:pt>
                <c:pt idx="33156">
                  <c:v>11.791129715395208</c:v>
                </c:pt>
                <c:pt idx="33157">
                  <c:v>11.789099319125896</c:v>
                </c:pt>
                <c:pt idx="33158">
                  <c:v>11.787185361352316</c:v>
                </c:pt>
                <c:pt idx="33159">
                  <c:v>11.785780821997559</c:v>
                </c:pt>
                <c:pt idx="33160">
                  <c:v>11.784034244561594</c:v>
                </c:pt>
                <c:pt idx="33161">
                  <c:v>11.782629705206837</c:v>
                </c:pt>
                <c:pt idx="33162">
                  <c:v>11.781181501416182</c:v>
                </c:pt>
                <c:pt idx="33163">
                  <c:v>11.77953680766398</c:v>
                </c:pt>
                <c:pt idx="33164">
                  <c:v>11.778023107219477</c:v>
                </c:pt>
                <c:pt idx="33165">
                  <c:v>11.776036375386065</c:v>
                </c:pt>
                <c:pt idx="33166">
                  <c:v>11.774420791257798</c:v>
                </c:pt>
                <c:pt idx="33167">
                  <c:v>11.772746987881662</c:v>
                </c:pt>
                <c:pt idx="33168">
                  <c:v>11.77064381755252</c:v>
                </c:pt>
                <c:pt idx="33169">
                  <c:v>11.769050065642201</c:v>
                </c:pt>
                <c:pt idx="33170">
                  <c:v>11.767623694069496</c:v>
                </c:pt>
                <c:pt idx="33171">
                  <c:v>11.766131825842942</c:v>
                </c:pt>
                <c:pt idx="33172">
                  <c:v>11.764356138783043</c:v>
                </c:pt>
                <c:pt idx="33173">
                  <c:v>11.762493122851346</c:v>
                </c:pt>
                <c:pt idx="33174">
                  <c:v>11.760695603573497</c:v>
                </c:pt>
                <c:pt idx="33175">
                  <c:v>11.759407502714472</c:v>
                </c:pt>
                <c:pt idx="33176">
                  <c:v>11.758097569637497</c:v>
                </c:pt>
                <c:pt idx="33177">
                  <c:v>11.756569314381027</c:v>
                </c:pt>
                <c:pt idx="33178">
                  <c:v>11.75480090472711</c:v>
                </c:pt>
                <c:pt idx="33179">
                  <c:v>11.752901501765498</c:v>
                </c:pt>
                <c:pt idx="33180">
                  <c:v>11.751482407598775</c:v>
                </c:pt>
                <c:pt idx="33181">
                  <c:v>11.749903210500424</c:v>
                </c:pt>
                <c:pt idx="33182">
                  <c:v>11.748236684530273</c:v>
                </c:pt>
                <c:pt idx="33183">
                  <c:v>11.746541048936189</c:v>
                </c:pt>
                <c:pt idx="33184">
                  <c:v>11.745143786987416</c:v>
                </c:pt>
                <c:pt idx="33185">
                  <c:v>11.743600976918978</c:v>
                </c:pt>
                <c:pt idx="33186">
                  <c:v>11.741657909521466</c:v>
                </c:pt>
                <c:pt idx="33187">
                  <c:v>11.739707564717971</c:v>
                </c:pt>
                <c:pt idx="33188">
                  <c:v>11.737990096905937</c:v>
                </c:pt>
                <c:pt idx="33189">
                  <c:v>11.736440009431517</c:v>
                </c:pt>
                <c:pt idx="33190">
                  <c:v>11.73453332906392</c:v>
                </c:pt>
                <c:pt idx="33191">
                  <c:v>11.732473823170679</c:v>
                </c:pt>
                <c:pt idx="33192">
                  <c:v>11.731025619380024</c:v>
                </c:pt>
                <c:pt idx="33193">
                  <c:v>11.729388203033803</c:v>
                </c:pt>
                <c:pt idx="33194">
                  <c:v>11.727794451123486</c:v>
                </c:pt>
                <c:pt idx="33195">
                  <c:v>11.726178866995216</c:v>
                </c:pt>
                <c:pt idx="33196">
                  <c:v>11.724563282866947</c:v>
                </c:pt>
                <c:pt idx="33197">
                  <c:v>11.722896756896798</c:v>
                </c:pt>
                <c:pt idx="33198">
                  <c:v>11.721383056452293</c:v>
                </c:pt>
                <c:pt idx="33199">
                  <c:v>11.719556427550511</c:v>
                </c:pt>
                <c:pt idx="33200">
                  <c:v>11.717445979815386</c:v>
                </c:pt>
                <c:pt idx="33201">
                  <c:v>11.716121491926446</c:v>
                </c:pt>
                <c:pt idx="33202">
                  <c:v>11.714498630392193</c:v>
                </c:pt>
                <c:pt idx="33203">
                  <c:v>11.712686556302378</c:v>
                </c:pt>
                <c:pt idx="33204">
                  <c:v>11.711216520293773</c:v>
                </c:pt>
                <c:pt idx="33205">
                  <c:v>11.709666432819352</c:v>
                </c:pt>
                <c:pt idx="33206">
                  <c:v>11.707934410195355</c:v>
                </c:pt>
                <c:pt idx="33207">
                  <c:v>11.706275161631186</c:v>
                </c:pt>
                <c:pt idx="33208">
                  <c:v>11.704514029383253</c:v>
                </c:pt>
                <c:pt idx="33209">
                  <c:v>11.70259279420369</c:v>
                </c:pt>
                <c:pt idx="33210">
                  <c:v>11.700991764887389</c:v>
                </c:pt>
                <c:pt idx="33211">
                  <c:v>11.699463509630919</c:v>
                </c:pt>
                <c:pt idx="33212">
                  <c:v>11.697964363998381</c:v>
                </c:pt>
                <c:pt idx="33213">
                  <c:v>11.696276005810281</c:v>
                </c:pt>
                <c:pt idx="33214">
                  <c:v>11.694929685703389</c:v>
                </c:pt>
                <c:pt idx="33215">
                  <c:v>11.69319766307939</c:v>
                </c:pt>
                <c:pt idx="33216">
                  <c:v>11.691407421207526</c:v>
                </c:pt>
                <c:pt idx="33217">
                  <c:v>11.690213926626281</c:v>
                </c:pt>
                <c:pt idx="33218">
                  <c:v>11.6883872977245</c:v>
                </c:pt>
                <c:pt idx="33219">
                  <c:v>11.686713494348366</c:v>
                </c:pt>
                <c:pt idx="33220">
                  <c:v>11.685134297250013</c:v>
                </c:pt>
                <c:pt idx="33221">
                  <c:v>11.683773422331157</c:v>
                </c:pt>
                <c:pt idx="33222">
                  <c:v>11.681939516023391</c:v>
                </c:pt>
                <c:pt idx="33223">
                  <c:v>11.679872732724165</c:v>
                </c:pt>
                <c:pt idx="33224">
                  <c:v>11.67792238792067</c:v>
                </c:pt>
                <c:pt idx="33225">
                  <c:v>11.676627009655661</c:v>
                </c:pt>
                <c:pt idx="33226">
                  <c:v>11.675193360676971</c:v>
                </c:pt>
                <c:pt idx="33227">
                  <c:v>11.674094472373509</c:v>
                </c:pt>
                <c:pt idx="33228">
                  <c:v>11.672515275275158</c:v>
                </c:pt>
                <c:pt idx="33229">
                  <c:v>11.670841471899024</c:v>
                </c:pt>
                <c:pt idx="33230">
                  <c:v>11.669393268108369</c:v>
                </c:pt>
                <c:pt idx="33231">
                  <c:v>11.667624858454454</c:v>
                </c:pt>
                <c:pt idx="33232">
                  <c:v>11.665623571809075</c:v>
                </c:pt>
                <c:pt idx="33233">
                  <c:v>11.664299083920135</c:v>
                </c:pt>
                <c:pt idx="33234">
                  <c:v>11.662799938287597</c:v>
                </c:pt>
                <c:pt idx="33235">
                  <c:v>11.661490005210624</c:v>
                </c:pt>
                <c:pt idx="33236">
                  <c:v>11.659554215219092</c:v>
                </c:pt>
                <c:pt idx="33237">
                  <c:v>11.658309778795967</c:v>
                </c:pt>
                <c:pt idx="33238">
                  <c:v>11.656395821022388</c:v>
                </c:pt>
                <c:pt idx="33239">
                  <c:v>11.654576469526589</c:v>
                </c:pt>
                <c:pt idx="33240">
                  <c:v>11.653135543141916</c:v>
                </c:pt>
                <c:pt idx="33241">
                  <c:v>11.651643674915363</c:v>
                </c:pt>
                <c:pt idx="33242">
                  <c:v>11.650166361500775</c:v>
                </c:pt>
                <c:pt idx="33243">
                  <c:v>11.648514390342591</c:v>
                </c:pt>
                <c:pt idx="33244">
                  <c:v>11.646862419184407</c:v>
                </c:pt>
                <c:pt idx="33245">
                  <c:v>11.645123119154423</c:v>
                </c:pt>
                <c:pt idx="33246">
                  <c:v>11.643674915363768</c:v>
                </c:pt>
                <c:pt idx="33247">
                  <c:v>11.642081163453449</c:v>
                </c:pt>
                <c:pt idx="33248">
                  <c:v>11.640218147521752</c:v>
                </c:pt>
                <c:pt idx="33249">
                  <c:v>11.638806330761014</c:v>
                </c:pt>
                <c:pt idx="33250">
                  <c:v>11.63704519851308</c:v>
                </c:pt>
                <c:pt idx="33251">
                  <c:v>11.635342285513012</c:v>
                </c:pt>
                <c:pt idx="33252">
                  <c:v>11.633668482136878</c:v>
                </c:pt>
                <c:pt idx="33253">
                  <c:v>11.631783633987231</c:v>
                </c:pt>
                <c:pt idx="33254">
                  <c:v>11.63034270760256</c:v>
                </c:pt>
                <c:pt idx="33255">
                  <c:v>11.628836284564038</c:v>
                </c:pt>
                <c:pt idx="33256">
                  <c:v>11.626995100850293</c:v>
                </c:pt>
                <c:pt idx="33257">
                  <c:v>11.625517787435703</c:v>
                </c:pt>
                <c:pt idx="33258">
                  <c:v>11.624113248080947</c:v>
                </c:pt>
                <c:pt idx="33259">
                  <c:v>11.622075574405653</c:v>
                </c:pt>
                <c:pt idx="33260">
                  <c:v>11.620583706179099</c:v>
                </c:pt>
                <c:pt idx="33261">
                  <c:v>11.619033618704679</c:v>
                </c:pt>
                <c:pt idx="33262">
                  <c:v>11.617774627469588</c:v>
                </c:pt>
                <c:pt idx="33263">
                  <c:v>11.616530191046461</c:v>
                </c:pt>
                <c:pt idx="33264">
                  <c:v>11.614463407747236</c:v>
                </c:pt>
                <c:pt idx="33265">
                  <c:v>11.612702275499302</c:v>
                </c:pt>
                <c:pt idx="33266">
                  <c:v>11.611093968777016</c:v>
                </c:pt>
                <c:pt idx="33267">
                  <c:v>11.6094565524308</c:v>
                </c:pt>
                <c:pt idx="33268">
                  <c:v>11.607913742362362</c:v>
                </c:pt>
                <c:pt idx="33269">
                  <c:v>11.606298158234093</c:v>
                </c:pt>
                <c:pt idx="33270">
                  <c:v>11.604515193768211</c:v>
                </c:pt>
                <c:pt idx="33271">
                  <c:v>11.602957828887808</c:v>
                </c:pt>
                <c:pt idx="33272">
                  <c:v>11.601444128443305</c:v>
                </c:pt>
                <c:pt idx="33273">
                  <c:v>11.600156027584278</c:v>
                </c:pt>
                <c:pt idx="33274">
                  <c:v>11.598678714169692</c:v>
                </c:pt>
                <c:pt idx="33275">
                  <c:v>11.597114071883304</c:v>
                </c:pt>
                <c:pt idx="33276">
                  <c:v>11.595200114109726</c:v>
                </c:pt>
                <c:pt idx="33277">
                  <c:v>11.593497201109658</c:v>
                </c:pt>
                <c:pt idx="33278">
                  <c:v>11.591910726605322</c:v>
                </c:pt>
                <c:pt idx="33279">
                  <c:v>11.590302419883036</c:v>
                </c:pt>
                <c:pt idx="33280">
                  <c:v>11.5886722809428</c:v>
                </c:pt>
                <c:pt idx="33281">
                  <c:v>11.587216799746162</c:v>
                </c:pt>
                <c:pt idx="33282">
                  <c:v>11.585739486331576</c:v>
                </c:pt>
                <c:pt idx="33283">
                  <c:v>11.584378611412719</c:v>
                </c:pt>
                <c:pt idx="33284">
                  <c:v>11.582777582096416</c:v>
                </c:pt>
                <c:pt idx="33285">
                  <c:v>11.581467649019443</c:v>
                </c:pt>
                <c:pt idx="33286">
                  <c:v>11.580281431844181</c:v>
                </c:pt>
                <c:pt idx="33287">
                  <c:v>11.57865857030993</c:v>
                </c:pt>
                <c:pt idx="33288">
                  <c:v>11.577363192044922</c:v>
                </c:pt>
                <c:pt idx="33289">
                  <c:v>11.575842214194433</c:v>
                </c:pt>
                <c:pt idx="33290">
                  <c:v>11.574044694916587</c:v>
                </c:pt>
                <c:pt idx="33291">
                  <c:v>11.572254453044721</c:v>
                </c:pt>
                <c:pt idx="33292">
                  <c:v>11.570871745907914</c:v>
                </c:pt>
                <c:pt idx="33293">
                  <c:v>11.56919794253178</c:v>
                </c:pt>
                <c:pt idx="33294">
                  <c:v>11.567698796899242</c:v>
                </c:pt>
                <c:pt idx="33295">
                  <c:v>11.566054103147042</c:v>
                </c:pt>
                <c:pt idx="33296">
                  <c:v>11.564314803117057</c:v>
                </c:pt>
                <c:pt idx="33297">
                  <c:v>11.56269921898879</c:v>
                </c:pt>
                <c:pt idx="33298">
                  <c:v>11.561047247830604</c:v>
                </c:pt>
                <c:pt idx="33299">
                  <c:v>11.559540824792084</c:v>
                </c:pt>
                <c:pt idx="33300">
                  <c:v>11.557968905099713</c:v>
                </c:pt>
                <c:pt idx="33301">
                  <c:v>11.556549810932992</c:v>
                </c:pt>
                <c:pt idx="33302">
                  <c:v>11.5552908196979</c:v>
                </c:pt>
                <c:pt idx="33303">
                  <c:v>11.554250150642304</c:v>
                </c:pt>
                <c:pt idx="33304">
                  <c:v>11.552379857304624</c:v>
                </c:pt>
                <c:pt idx="33305">
                  <c:v>11.551004427573799</c:v>
                </c:pt>
                <c:pt idx="33306">
                  <c:v>11.54925057273185</c:v>
                </c:pt>
                <c:pt idx="33307">
                  <c:v>11.547584046761699</c:v>
                </c:pt>
                <c:pt idx="33308">
                  <c:v>11.545575482710339</c:v>
                </c:pt>
                <c:pt idx="33309">
                  <c:v>11.544280104445329</c:v>
                </c:pt>
                <c:pt idx="33310">
                  <c:v>11.542642688099111</c:v>
                </c:pt>
                <c:pt idx="33311">
                  <c:v>11.541405529081969</c:v>
                </c:pt>
                <c:pt idx="33312">
                  <c:v>11.539695338675919</c:v>
                </c:pt>
                <c:pt idx="33313">
                  <c:v>11.538188915637397</c:v>
                </c:pt>
                <c:pt idx="33314">
                  <c:v>11.536733434440759</c:v>
                </c:pt>
                <c:pt idx="33315">
                  <c:v>11.535219733996255</c:v>
                </c:pt>
                <c:pt idx="33316">
                  <c:v>11.533800639829533</c:v>
                </c:pt>
                <c:pt idx="33317">
                  <c:v>11.532250552355114</c:v>
                </c:pt>
                <c:pt idx="33318">
                  <c:v>11.53044575567128</c:v>
                </c:pt>
                <c:pt idx="33319">
                  <c:v>11.528888390790879</c:v>
                </c:pt>
                <c:pt idx="33320">
                  <c:v>11.52709087151303</c:v>
                </c:pt>
                <c:pt idx="33321">
                  <c:v>11.525504397008696</c:v>
                </c:pt>
                <c:pt idx="33322">
                  <c:v>11.523852425850508</c:v>
                </c:pt>
                <c:pt idx="33323">
                  <c:v>11.522826311606879</c:v>
                </c:pt>
                <c:pt idx="33324">
                  <c:v>11.52159642999572</c:v>
                </c:pt>
                <c:pt idx="33325">
                  <c:v>11.520017232897366</c:v>
                </c:pt>
                <c:pt idx="33326">
                  <c:v>11.51847442282893</c:v>
                </c:pt>
                <c:pt idx="33327">
                  <c:v>11.516975277196392</c:v>
                </c:pt>
                <c:pt idx="33328">
                  <c:v>11.515461576751889</c:v>
                </c:pt>
                <c:pt idx="33329">
                  <c:v>11.513795050781738</c:v>
                </c:pt>
                <c:pt idx="33330">
                  <c:v>11.512368679209033</c:v>
                </c:pt>
                <c:pt idx="33331">
                  <c:v>11.510643933991016</c:v>
                </c:pt>
                <c:pt idx="33332">
                  <c:v>11.509304891290109</c:v>
                </c:pt>
                <c:pt idx="33333">
                  <c:v>11.507907629341336</c:v>
                </c:pt>
                <c:pt idx="33334">
                  <c:v>11.506401206302815</c:v>
                </c:pt>
                <c:pt idx="33335">
                  <c:v>11.504734680332664</c:v>
                </c:pt>
                <c:pt idx="33336">
                  <c:v>11.503126373610378</c:v>
                </c:pt>
                <c:pt idx="33337">
                  <c:v>11.501481679858177</c:v>
                </c:pt>
                <c:pt idx="33338">
                  <c:v>11.49966232836238</c:v>
                </c:pt>
                <c:pt idx="33339">
                  <c:v>11.498410614533269</c:v>
                </c:pt>
                <c:pt idx="33340">
                  <c:v>11.497006075178515</c:v>
                </c:pt>
                <c:pt idx="33341">
                  <c:v>11.49565247766564</c:v>
                </c:pt>
                <c:pt idx="33342">
                  <c:v>11.494393486430548</c:v>
                </c:pt>
                <c:pt idx="33343">
                  <c:v>11.492887063392027</c:v>
                </c:pt>
                <c:pt idx="33344">
                  <c:v>11.491227814827861</c:v>
                </c:pt>
                <c:pt idx="33345">
                  <c:v>11.489670449947456</c:v>
                </c:pt>
                <c:pt idx="33346">
                  <c:v>11.488302297622617</c:v>
                </c:pt>
                <c:pt idx="33347">
                  <c:v>11.487086970823423</c:v>
                </c:pt>
                <c:pt idx="33348">
                  <c:v>11.485922585866112</c:v>
                </c:pt>
                <c:pt idx="33349">
                  <c:v>11.484459827263491</c:v>
                </c:pt>
                <c:pt idx="33350">
                  <c:v>11.483179003810449</c:v>
                </c:pt>
                <c:pt idx="33351">
                  <c:v>11.481054001263358</c:v>
                </c:pt>
                <c:pt idx="33352">
                  <c:v>11.479605797472701</c:v>
                </c:pt>
                <c:pt idx="33353">
                  <c:v>11.478252199959828</c:v>
                </c:pt>
                <c:pt idx="33354">
                  <c:v>11.476287300344366</c:v>
                </c:pt>
                <c:pt idx="33355">
                  <c:v>11.474635329186182</c:v>
                </c:pt>
                <c:pt idx="33356">
                  <c:v>11.473441834604937</c:v>
                </c:pt>
                <c:pt idx="33357">
                  <c:v>11.471746199010854</c:v>
                </c:pt>
                <c:pt idx="33358">
                  <c:v>11.470341659656098</c:v>
                </c:pt>
                <c:pt idx="33359">
                  <c:v>11.468675133685945</c:v>
                </c:pt>
                <c:pt idx="33360">
                  <c:v>11.467161433241444</c:v>
                </c:pt>
                <c:pt idx="33361">
                  <c:v>11.466157151215763</c:v>
                </c:pt>
                <c:pt idx="33362">
                  <c:v>11.464665282989209</c:v>
                </c:pt>
                <c:pt idx="33363">
                  <c:v>11.462693105967764</c:v>
                </c:pt>
                <c:pt idx="33364">
                  <c:v>11.461070244433511</c:v>
                </c:pt>
                <c:pt idx="33365">
                  <c:v>11.45936005402746</c:v>
                </c:pt>
                <c:pt idx="33366">
                  <c:v>11.458137449822285</c:v>
                </c:pt>
                <c:pt idx="33367">
                  <c:v>11.456718355655564</c:v>
                </c:pt>
                <c:pt idx="33368">
                  <c:v>11.455350203330722</c:v>
                </c:pt>
                <c:pt idx="33369">
                  <c:v>11.453720064390488</c:v>
                </c:pt>
                <c:pt idx="33370">
                  <c:v>11.452184531728033</c:v>
                </c:pt>
                <c:pt idx="33371">
                  <c:v>11.451238468950219</c:v>
                </c:pt>
                <c:pt idx="33372">
                  <c:v>11.449557388168101</c:v>
                </c:pt>
                <c:pt idx="33373">
                  <c:v>11.447919971821884</c:v>
                </c:pt>
                <c:pt idx="33374">
                  <c:v>11.446209781415833</c:v>
                </c:pt>
                <c:pt idx="33375">
                  <c:v>11.444848906496976</c:v>
                </c:pt>
                <c:pt idx="33376">
                  <c:v>11.443437089736237</c:v>
                </c:pt>
                <c:pt idx="33377">
                  <c:v>11.441763286360104</c:v>
                </c:pt>
                <c:pt idx="33378">
                  <c:v>11.440598901402792</c:v>
                </c:pt>
                <c:pt idx="33379">
                  <c:v>11.439296245731802</c:v>
                </c:pt>
                <c:pt idx="33380">
                  <c:v>11.437484171641985</c:v>
                </c:pt>
                <c:pt idx="33381">
                  <c:v>11.436203348188943</c:v>
                </c:pt>
                <c:pt idx="33382">
                  <c:v>11.434900692517953</c:v>
                </c:pt>
                <c:pt idx="33383">
                  <c:v>11.433234166547802</c:v>
                </c:pt>
                <c:pt idx="33384">
                  <c:v>11.431836904599029</c:v>
                </c:pt>
                <c:pt idx="33385">
                  <c:v>11.43008304975708</c:v>
                </c:pt>
                <c:pt idx="33386">
                  <c:v>11.428518407470694</c:v>
                </c:pt>
                <c:pt idx="33387">
                  <c:v>11.427426796573213</c:v>
                </c:pt>
                <c:pt idx="33388">
                  <c:v>11.426065921654358</c:v>
                </c:pt>
                <c:pt idx="33389">
                  <c:v>11.424392118278224</c:v>
                </c:pt>
                <c:pt idx="33390">
                  <c:v>11.422907527457651</c:v>
                </c:pt>
                <c:pt idx="33391">
                  <c:v>11.421663091034526</c:v>
                </c:pt>
                <c:pt idx="33392">
                  <c:v>11.419770965478897</c:v>
                </c:pt>
                <c:pt idx="33393">
                  <c:v>11.418199045786528</c:v>
                </c:pt>
                <c:pt idx="33394">
                  <c:v>11.416845448273653</c:v>
                </c:pt>
                <c:pt idx="33395">
                  <c:v>11.415593734444544</c:v>
                </c:pt>
                <c:pt idx="33396">
                  <c:v>11.413810769978662</c:v>
                </c:pt>
                <c:pt idx="33397">
                  <c:v>11.412515391713654</c:v>
                </c:pt>
                <c:pt idx="33398">
                  <c:v>11.411452890440108</c:v>
                </c:pt>
                <c:pt idx="33399">
                  <c:v>11.410128402551168</c:v>
                </c:pt>
                <c:pt idx="33400">
                  <c:v>11.408381825115201</c:v>
                </c:pt>
                <c:pt idx="33401">
                  <c:v>11.406882679482663</c:v>
                </c:pt>
                <c:pt idx="33402">
                  <c:v>11.405368979038158</c:v>
                </c:pt>
                <c:pt idx="33403">
                  <c:v>11.403993549307335</c:v>
                </c:pt>
                <c:pt idx="33404">
                  <c:v>11.402239694465386</c:v>
                </c:pt>
                <c:pt idx="33405">
                  <c:v>11.400725994020883</c:v>
                </c:pt>
                <c:pt idx="33406">
                  <c:v>11.399488835003741</c:v>
                </c:pt>
                <c:pt idx="33407">
                  <c:v>11.398455443354125</c:v>
                </c:pt>
                <c:pt idx="33408">
                  <c:v>11.397189174713052</c:v>
                </c:pt>
                <c:pt idx="33409">
                  <c:v>11.395973847913858</c:v>
                </c:pt>
                <c:pt idx="33410">
                  <c:v>11.394350986379607</c:v>
                </c:pt>
                <c:pt idx="33411">
                  <c:v>11.392742679657321</c:v>
                </c:pt>
                <c:pt idx="33412">
                  <c:v>11.391039766657254</c:v>
                </c:pt>
                <c:pt idx="33413">
                  <c:v>11.389657059520449</c:v>
                </c:pt>
                <c:pt idx="33414">
                  <c:v>11.388332571631505</c:v>
                </c:pt>
                <c:pt idx="33415">
                  <c:v>11.386578716789558</c:v>
                </c:pt>
                <c:pt idx="33416">
                  <c:v>11.385006797097189</c:v>
                </c:pt>
                <c:pt idx="33417">
                  <c:v>11.383769638080045</c:v>
                </c:pt>
                <c:pt idx="33418">
                  <c:v>11.382496092032987</c:v>
                </c:pt>
                <c:pt idx="33419">
                  <c:v>11.380807733844886</c:v>
                </c:pt>
                <c:pt idx="33420">
                  <c:v>11.379235814152516</c:v>
                </c:pt>
                <c:pt idx="33421">
                  <c:v>11.377889494045625</c:v>
                </c:pt>
                <c:pt idx="33422">
                  <c:v>11.376572283562668</c:v>
                </c:pt>
                <c:pt idx="33423">
                  <c:v>11.375182299019878</c:v>
                </c:pt>
                <c:pt idx="33424">
                  <c:v>11.373952417408718</c:v>
                </c:pt>
                <c:pt idx="33425">
                  <c:v>11.372751645421493</c:v>
                </c:pt>
                <c:pt idx="33426">
                  <c:v>11.371259777194938</c:v>
                </c:pt>
                <c:pt idx="33427">
                  <c:v>11.369374929045291</c:v>
                </c:pt>
                <c:pt idx="33428">
                  <c:v>11.368021331532416</c:v>
                </c:pt>
                <c:pt idx="33429">
                  <c:v>11.36627475409645</c:v>
                </c:pt>
                <c:pt idx="33430">
                  <c:v>11.365292304288719</c:v>
                </c:pt>
                <c:pt idx="33431">
                  <c:v>11.363487507604889</c:v>
                </c:pt>
                <c:pt idx="33432">
                  <c:v>11.361908310506537</c:v>
                </c:pt>
                <c:pt idx="33433">
                  <c:v>11.360751202955209</c:v>
                </c:pt>
                <c:pt idx="33434">
                  <c:v>11.359259334728653</c:v>
                </c:pt>
                <c:pt idx="33435">
                  <c:v>11.358371491198705</c:v>
                </c:pt>
                <c:pt idx="33436">
                  <c:v>11.356573971920856</c:v>
                </c:pt>
                <c:pt idx="33437">
                  <c:v>11.355329535497731</c:v>
                </c:pt>
                <c:pt idx="33438">
                  <c:v>11.354150595728454</c:v>
                </c:pt>
                <c:pt idx="33439">
                  <c:v>11.352600508254033</c:v>
                </c:pt>
                <c:pt idx="33440">
                  <c:v>11.351181414087311</c:v>
                </c:pt>
                <c:pt idx="33441">
                  <c:v>11.349886035822303</c:v>
                </c:pt>
                <c:pt idx="33442">
                  <c:v>11.348597934963276</c:v>
                </c:pt>
                <c:pt idx="33443">
                  <c:v>11.347113344142707</c:v>
                </c:pt>
                <c:pt idx="33444">
                  <c:v>11.345723359599917</c:v>
                </c:pt>
                <c:pt idx="33445">
                  <c:v>11.344420703928925</c:v>
                </c:pt>
                <c:pt idx="33446">
                  <c:v>11.342892448672455</c:v>
                </c:pt>
                <c:pt idx="33447">
                  <c:v>11.341393303039917</c:v>
                </c:pt>
                <c:pt idx="33448">
                  <c:v>11.339814105941565</c:v>
                </c:pt>
                <c:pt idx="33449">
                  <c:v>11.338314960309027</c:v>
                </c:pt>
                <c:pt idx="33450">
                  <c:v>11.336713930992724</c:v>
                </c:pt>
                <c:pt idx="33451">
                  <c:v>11.335323946449934</c:v>
                </c:pt>
                <c:pt idx="33452">
                  <c:v>11.333766581569533</c:v>
                </c:pt>
                <c:pt idx="33453">
                  <c:v>11.332514867740423</c:v>
                </c:pt>
                <c:pt idx="33454">
                  <c:v>11.331328650565164</c:v>
                </c:pt>
                <c:pt idx="33455">
                  <c:v>11.329785840496726</c:v>
                </c:pt>
                <c:pt idx="33456">
                  <c:v>11.328112037120592</c:v>
                </c:pt>
                <c:pt idx="33457">
                  <c:v>11.327326077274407</c:v>
                </c:pt>
                <c:pt idx="33458">
                  <c:v>11.326045253821365</c:v>
                </c:pt>
                <c:pt idx="33459">
                  <c:v>11.324502443752928</c:v>
                </c:pt>
                <c:pt idx="33460">
                  <c:v>11.322872304812694</c:v>
                </c:pt>
                <c:pt idx="33461">
                  <c:v>11.321402268804089</c:v>
                </c:pt>
                <c:pt idx="33462">
                  <c:v>11.320005006855316</c:v>
                </c:pt>
                <c:pt idx="33463">
                  <c:v>11.318767847838174</c:v>
                </c:pt>
                <c:pt idx="33464">
                  <c:v>11.31746519216718</c:v>
                </c:pt>
                <c:pt idx="33465">
                  <c:v>11.315689505107283</c:v>
                </c:pt>
                <c:pt idx="33466">
                  <c:v>11.314503287932022</c:v>
                </c:pt>
                <c:pt idx="33467">
                  <c:v>11.313033251923418</c:v>
                </c:pt>
                <c:pt idx="33468">
                  <c:v>11.311876144372091</c:v>
                </c:pt>
                <c:pt idx="33469">
                  <c:v>11.310551656483149</c:v>
                </c:pt>
                <c:pt idx="33470">
                  <c:v>11.309452768179687</c:v>
                </c:pt>
                <c:pt idx="33471">
                  <c:v>11.308390266906141</c:v>
                </c:pt>
                <c:pt idx="33472">
                  <c:v>11.306570915410344</c:v>
                </c:pt>
                <c:pt idx="33473">
                  <c:v>11.304860725004295</c:v>
                </c:pt>
                <c:pt idx="33474">
                  <c:v>11.303885552602546</c:v>
                </c:pt>
                <c:pt idx="33475">
                  <c:v>11.302342742534108</c:v>
                </c:pt>
                <c:pt idx="33476">
                  <c:v>11.300879983931488</c:v>
                </c:pt>
                <c:pt idx="33477">
                  <c:v>11.29951910901263</c:v>
                </c:pt>
                <c:pt idx="33478">
                  <c:v>11.298070905221975</c:v>
                </c:pt>
                <c:pt idx="33479">
                  <c:v>11.29657903699542</c:v>
                </c:pt>
                <c:pt idx="33480">
                  <c:v>11.295967734892832</c:v>
                </c:pt>
                <c:pt idx="33481">
                  <c:v>11.29470874365774</c:v>
                </c:pt>
                <c:pt idx="33482">
                  <c:v>11.293376978362817</c:v>
                </c:pt>
                <c:pt idx="33483">
                  <c:v>11.291819613482414</c:v>
                </c:pt>
                <c:pt idx="33484">
                  <c:v>11.290458738563554</c:v>
                </c:pt>
                <c:pt idx="33485">
                  <c:v>11.288981425148968</c:v>
                </c:pt>
                <c:pt idx="33486">
                  <c:v>11.287758820943791</c:v>
                </c:pt>
                <c:pt idx="33487">
                  <c:v>11.286303339747153</c:v>
                </c:pt>
                <c:pt idx="33488">
                  <c:v>11.285233561067622</c:v>
                </c:pt>
                <c:pt idx="33489">
                  <c:v>11.283494261037641</c:v>
                </c:pt>
                <c:pt idx="33490">
                  <c:v>11.282082444276902</c:v>
                </c:pt>
                <c:pt idx="33491">
                  <c:v>11.281056330033271</c:v>
                </c:pt>
                <c:pt idx="33492">
                  <c:v>11.279877390263996</c:v>
                </c:pt>
                <c:pt idx="33493">
                  <c:v>11.278356412413507</c:v>
                </c:pt>
                <c:pt idx="33494">
                  <c:v>11.276900931216868</c:v>
                </c:pt>
                <c:pt idx="33495">
                  <c:v>11.275671049605709</c:v>
                </c:pt>
                <c:pt idx="33496">
                  <c:v>11.274244678033005</c:v>
                </c:pt>
                <c:pt idx="33497">
                  <c:v>11.272614539092769</c:v>
                </c:pt>
                <c:pt idx="33498">
                  <c:v>11.271129948272197</c:v>
                </c:pt>
                <c:pt idx="33499">
                  <c:v>11.269761795947359</c:v>
                </c:pt>
                <c:pt idx="33500">
                  <c:v>11.268502804712266</c:v>
                </c:pt>
                <c:pt idx="33501">
                  <c:v>11.267360251972903</c:v>
                </c:pt>
                <c:pt idx="33502">
                  <c:v>11.265861106340367</c:v>
                </c:pt>
                <c:pt idx="33503">
                  <c:v>11.264696721383057</c:v>
                </c:pt>
                <c:pt idx="33504">
                  <c:v>11.263459562365915</c:v>
                </c:pt>
                <c:pt idx="33505">
                  <c:v>11.262047745605173</c:v>
                </c:pt>
                <c:pt idx="33506">
                  <c:v>11.260461271100839</c:v>
                </c:pt>
                <c:pt idx="33507">
                  <c:v>11.259195002459762</c:v>
                </c:pt>
                <c:pt idx="33508">
                  <c:v>11.258234384869983</c:v>
                </c:pt>
                <c:pt idx="33509">
                  <c:v>11.256866232545141</c:v>
                </c:pt>
                <c:pt idx="33510">
                  <c:v>11.255345254694655</c:v>
                </c:pt>
                <c:pt idx="33511">
                  <c:v>11.253962547557848</c:v>
                </c:pt>
                <c:pt idx="33512">
                  <c:v>11.252346963429579</c:v>
                </c:pt>
                <c:pt idx="33513">
                  <c:v>11.25118985587825</c:v>
                </c:pt>
                <c:pt idx="33514">
                  <c:v>11.249916309831193</c:v>
                </c:pt>
                <c:pt idx="33515">
                  <c:v>11.248642763784133</c:v>
                </c:pt>
                <c:pt idx="33516">
                  <c:v>11.247609372134521</c:v>
                </c:pt>
                <c:pt idx="33517">
                  <c:v>11.246452264583194</c:v>
                </c:pt>
                <c:pt idx="33518">
                  <c:v>11.244931286732704</c:v>
                </c:pt>
                <c:pt idx="33519">
                  <c:v>11.243293870386488</c:v>
                </c:pt>
                <c:pt idx="33520">
                  <c:v>11.2417292281001</c:v>
                </c:pt>
                <c:pt idx="33521">
                  <c:v>11.240244637279531</c:v>
                </c:pt>
                <c:pt idx="33522">
                  <c:v>11.239123916758119</c:v>
                </c:pt>
                <c:pt idx="33523">
                  <c:v>11.23785037071106</c:v>
                </c:pt>
                <c:pt idx="33524">
                  <c:v>11.236729650189648</c:v>
                </c:pt>
                <c:pt idx="33525">
                  <c:v>11.235194117527197</c:v>
                </c:pt>
                <c:pt idx="33526">
                  <c:v>11.233898739262187</c:v>
                </c:pt>
                <c:pt idx="33527">
                  <c:v>11.232763463928809</c:v>
                </c:pt>
                <c:pt idx="33528">
                  <c:v>11.231082383146692</c:v>
                </c:pt>
                <c:pt idx="33529">
                  <c:v>11.22925575424491</c:v>
                </c:pt>
                <c:pt idx="33530">
                  <c:v>11.228280581843162</c:v>
                </c:pt>
                <c:pt idx="33531">
                  <c:v>11.227014313202087</c:v>
                </c:pt>
                <c:pt idx="33532">
                  <c:v>11.225282290578086</c:v>
                </c:pt>
                <c:pt idx="33533">
                  <c:v>11.224088795996844</c:v>
                </c:pt>
                <c:pt idx="33534">
                  <c:v>11.222938965851499</c:v>
                </c:pt>
                <c:pt idx="33535">
                  <c:v>11.221876464577955</c:v>
                </c:pt>
                <c:pt idx="33536">
                  <c:v>11.220377318945415</c:v>
                </c:pt>
                <c:pt idx="33537">
                  <c:v>11.219460365791534</c:v>
                </c:pt>
                <c:pt idx="33538">
                  <c:v>11.217953942753013</c:v>
                </c:pt>
                <c:pt idx="33539">
                  <c:v>11.216483906744408</c:v>
                </c:pt>
                <c:pt idx="33540">
                  <c:v>11.214766438932374</c:v>
                </c:pt>
                <c:pt idx="33541">
                  <c:v>11.213456505855399</c:v>
                </c:pt>
                <c:pt idx="33542">
                  <c:v>11.212110185748511</c:v>
                </c:pt>
                <c:pt idx="33543">
                  <c:v>11.211084071504878</c:v>
                </c:pt>
                <c:pt idx="33544">
                  <c:v>11.209635867714224</c:v>
                </c:pt>
                <c:pt idx="33545">
                  <c:v>11.208238605765452</c:v>
                </c:pt>
                <c:pt idx="33546">
                  <c:v>11.207270710769688</c:v>
                </c:pt>
                <c:pt idx="33547">
                  <c:v>11.205953500286729</c:v>
                </c:pt>
                <c:pt idx="33548">
                  <c:v>11.204774560517453</c:v>
                </c:pt>
                <c:pt idx="33549">
                  <c:v>11.203501014470394</c:v>
                </c:pt>
                <c:pt idx="33550">
                  <c:v>11.201950926995972</c:v>
                </c:pt>
                <c:pt idx="33551">
                  <c:v>11.200750155008746</c:v>
                </c:pt>
                <c:pt idx="33552">
                  <c:v>11.199280119000141</c:v>
                </c:pt>
                <c:pt idx="33553">
                  <c:v>11.197861024833418</c:v>
                </c:pt>
                <c:pt idx="33554">
                  <c:v>11.196922239461587</c:v>
                </c:pt>
                <c:pt idx="33555">
                  <c:v>11.195532254918799</c:v>
                </c:pt>
                <c:pt idx="33556">
                  <c:v>11.194804514320479</c:v>
                </c:pt>
                <c:pt idx="33557">
                  <c:v>11.193443639401622</c:v>
                </c:pt>
                <c:pt idx="33558">
                  <c:v>11.192170093354562</c:v>
                </c:pt>
                <c:pt idx="33559">
                  <c:v>11.19075099918784</c:v>
                </c:pt>
                <c:pt idx="33560">
                  <c:v>11.18912813765359</c:v>
                </c:pt>
                <c:pt idx="33561">
                  <c:v>11.187621714615069</c:v>
                </c:pt>
                <c:pt idx="33562">
                  <c:v>11.185787808307303</c:v>
                </c:pt>
                <c:pt idx="33563">
                  <c:v>11.184514262260246</c:v>
                </c:pt>
                <c:pt idx="33564">
                  <c:v>11.183451760986699</c:v>
                </c:pt>
                <c:pt idx="33565">
                  <c:v>11.182214601969557</c:v>
                </c:pt>
                <c:pt idx="33566">
                  <c:v>11.181028384794296</c:v>
                </c:pt>
                <c:pt idx="33567">
                  <c:v>11.179798503183138</c:v>
                </c:pt>
                <c:pt idx="33568">
                  <c:v>11.17885244040532</c:v>
                </c:pt>
                <c:pt idx="33569">
                  <c:v>11.177811771349724</c:v>
                </c:pt>
                <c:pt idx="33570">
                  <c:v>11.176137967973592</c:v>
                </c:pt>
                <c:pt idx="33571">
                  <c:v>11.174755260836786</c:v>
                </c:pt>
                <c:pt idx="33572">
                  <c:v>11.173416218135877</c:v>
                </c:pt>
                <c:pt idx="33573">
                  <c:v>11.172149949494802</c:v>
                </c:pt>
                <c:pt idx="33574">
                  <c:v>11.170956454913558</c:v>
                </c:pt>
                <c:pt idx="33575">
                  <c:v>11.169624689618635</c:v>
                </c:pt>
                <c:pt idx="33576">
                  <c:v>11.168241982481828</c:v>
                </c:pt>
                <c:pt idx="33577">
                  <c:v>11.167157648990331</c:v>
                </c:pt>
                <c:pt idx="33578">
                  <c:v>11.166051483280889</c:v>
                </c:pt>
                <c:pt idx="33579">
                  <c:v>11.164763382421862</c:v>
                </c:pt>
                <c:pt idx="33580">
                  <c:v>11.163577165246602</c:v>
                </c:pt>
                <c:pt idx="33581">
                  <c:v>11.162485554349121</c:v>
                </c:pt>
                <c:pt idx="33582">
                  <c:v>11.161212008302064</c:v>
                </c:pt>
                <c:pt idx="33583">
                  <c:v>11.159814746353291</c:v>
                </c:pt>
                <c:pt idx="33584">
                  <c:v>11.158504813276316</c:v>
                </c:pt>
                <c:pt idx="33585">
                  <c:v>11.156998390237796</c:v>
                </c:pt>
                <c:pt idx="33586">
                  <c:v>11.155448302763377</c:v>
                </c:pt>
                <c:pt idx="33587">
                  <c:v>11.1542256985582</c:v>
                </c:pt>
                <c:pt idx="33588">
                  <c:v>11.153075868412856</c:v>
                </c:pt>
                <c:pt idx="33589">
                  <c:v>11.151685883870064</c:v>
                </c:pt>
                <c:pt idx="33590">
                  <c:v>11.150514221506773</c:v>
                </c:pt>
                <c:pt idx="33591">
                  <c:v>11.148818585912688</c:v>
                </c:pt>
                <c:pt idx="33592">
                  <c:v>11.147610536519478</c:v>
                </c:pt>
                <c:pt idx="33593">
                  <c:v>11.146526203027983</c:v>
                </c:pt>
                <c:pt idx="33594">
                  <c:v>11.145347263258707</c:v>
                </c:pt>
                <c:pt idx="33595">
                  <c:v>11.144386645668924</c:v>
                </c:pt>
                <c:pt idx="33596">
                  <c:v>11.143389641049227</c:v>
                </c:pt>
                <c:pt idx="33597">
                  <c:v>11.141795889138908</c:v>
                </c:pt>
                <c:pt idx="33598">
                  <c:v>11.140522343091849</c:v>
                </c:pt>
                <c:pt idx="33599">
                  <c:v>11.139336125916589</c:v>
                </c:pt>
                <c:pt idx="33600">
                  <c:v>11.138200850583212</c:v>
                </c:pt>
                <c:pt idx="33601">
                  <c:v>11.13694185934812</c:v>
                </c:pt>
                <c:pt idx="33602">
                  <c:v>11.135762919578841</c:v>
                </c:pt>
                <c:pt idx="33603">
                  <c:v>11.134081838796723</c:v>
                </c:pt>
                <c:pt idx="33604">
                  <c:v>11.132771905719748</c:v>
                </c:pt>
                <c:pt idx="33605">
                  <c:v>11.131592965950473</c:v>
                </c:pt>
                <c:pt idx="33606">
                  <c:v>11.130646903172657</c:v>
                </c:pt>
                <c:pt idx="33607">
                  <c:v>11.129395189343548</c:v>
                </c:pt>
                <c:pt idx="33608">
                  <c:v>11.12805614664264</c:v>
                </c:pt>
                <c:pt idx="33609">
                  <c:v>11.126324124018641</c:v>
                </c:pt>
                <c:pt idx="33610">
                  <c:v>11.12531984199296</c:v>
                </c:pt>
                <c:pt idx="33611">
                  <c:v>11.124366501809162</c:v>
                </c:pt>
                <c:pt idx="33612">
                  <c:v>11.123253058693734</c:v>
                </c:pt>
                <c:pt idx="33613">
                  <c:v>11.121783022685129</c:v>
                </c:pt>
                <c:pt idx="33614">
                  <c:v>11.120705966599617</c:v>
                </c:pt>
                <c:pt idx="33615">
                  <c:v>11.119883619723515</c:v>
                </c:pt>
                <c:pt idx="33616">
                  <c:v>11.118442693338844</c:v>
                </c:pt>
                <c:pt idx="33617">
                  <c:v>11.116914438082373</c:v>
                </c:pt>
                <c:pt idx="33618">
                  <c:v>11.115757330531045</c:v>
                </c:pt>
                <c:pt idx="33619">
                  <c:v>11.114432842642104</c:v>
                </c:pt>
                <c:pt idx="33620">
                  <c:v>11.112948251821534</c:v>
                </c:pt>
                <c:pt idx="33621">
                  <c:v>11.111762034646274</c:v>
                </c:pt>
                <c:pt idx="33622">
                  <c:v>11.110765030026576</c:v>
                </c:pt>
                <c:pt idx="33623">
                  <c:v>11.10988446390261</c:v>
                </c:pt>
                <c:pt idx="33624">
                  <c:v>11.108545421201702</c:v>
                </c:pt>
                <c:pt idx="33625">
                  <c:v>11.107322816996527</c:v>
                </c:pt>
                <c:pt idx="33626">
                  <c:v>11.105816393958005</c:v>
                </c:pt>
                <c:pt idx="33627">
                  <c:v>11.104513738287016</c:v>
                </c:pt>
                <c:pt idx="33628">
                  <c:v>11.103312966299789</c:v>
                </c:pt>
                <c:pt idx="33629">
                  <c:v>11.102097639500595</c:v>
                </c:pt>
                <c:pt idx="33630">
                  <c:v>11.100525719808225</c:v>
                </c:pt>
                <c:pt idx="33631">
                  <c:v>11.099150290077404</c:v>
                </c:pt>
                <c:pt idx="33632">
                  <c:v>11.098160562863688</c:v>
                </c:pt>
                <c:pt idx="33633">
                  <c:v>11.097410990047418</c:v>
                </c:pt>
                <c:pt idx="33634">
                  <c:v>11.096428540239687</c:v>
                </c:pt>
                <c:pt idx="33635">
                  <c:v>11.095154994192628</c:v>
                </c:pt>
                <c:pt idx="33636">
                  <c:v>11.093546687470344</c:v>
                </c:pt>
                <c:pt idx="33637">
                  <c:v>11.091872884094208</c:v>
                </c:pt>
                <c:pt idx="33638">
                  <c:v>11.090999595376228</c:v>
                </c:pt>
                <c:pt idx="33639">
                  <c:v>11.089929816696698</c:v>
                </c:pt>
                <c:pt idx="33640">
                  <c:v>11.088838205799219</c:v>
                </c:pt>
                <c:pt idx="33641">
                  <c:v>11.087470053474378</c:v>
                </c:pt>
                <c:pt idx="33642">
                  <c:v>11.086400274794849</c:v>
                </c:pt>
                <c:pt idx="33643">
                  <c:v>11.085264999461472</c:v>
                </c:pt>
                <c:pt idx="33644">
                  <c:v>11.083671247551152</c:v>
                </c:pt>
                <c:pt idx="33645">
                  <c:v>11.082412256316061</c:v>
                </c:pt>
                <c:pt idx="33646">
                  <c:v>11.081145987674985</c:v>
                </c:pt>
                <c:pt idx="33647">
                  <c:v>11.079952493093741</c:v>
                </c:pt>
                <c:pt idx="33648">
                  <c:v>11.078700779264633</c:v>
                </c:pt>
                <c:pt idx="33649">
                  <c:v>11.077529116901339</c:v>
                </c:pt>
                <c:pt idx="33650">
                  <c:v>11.076139132358549</c:v>
                </c:pt>
                <c:pt idx="33651">
                  <c:v>11.075076631085002</c:v>
                </c:pt>
                <c:pt idx="33652">
                  <c:v>11.074116013495221</c:v>
                </c:pt>
                <c:pt idx="33653">
                  <c:v>11.0726969193285</c:v>
                </c:pt>
                <c:pt idx="33654">
                  <c:v>11.071205051101945</c:v>
                </c:pt>
                <c:pt idx="33655">
                  <c:v>11.070055220956601</c:v>
                </c:pt>
                <c:pt idx="33656">
                  <c:v>11.069014551901004</c:v>
                </c:pt>
                <c:pt idx="33657">
                  <c:v>11.067959328033442</c:v>
                </c:pt>
                <c:pt idx="33658">
                  <c:v>11.066751278640229</c:v>
                </c:pt>
                <c:pt idx="33659">
                  <c:v>11.065419513345304</c:v>
                </c:pt>
                <c:pt idx="33660">
                  <c:v>11.064429786131592</c:v>
                </c:pt>
                <c:pt idx="33661">
                  <c:v>11.06323629155035</c:v>
                </c:pt>
                <c:pt idx="33662">
                  <c:v>11.062232009524669</c:v>
                </c:pt>
                <c:pt idx="33663">
                  <c:v>11.061060347161375</c:v>
                </c:pt>
                <c:pt idx="33664">
                  <c:v>11.060026955511763</c:v>
                </c:pt>
                <c:pt idx="33665">
                  <c:v>11.058702467622819</c:v>
                </c:pt>
                <c:pt idx="33666">
                  <c:v>11.057297928268065</c:v>
                </c:pt>
                <c:pt idx="33667">
                  <c:v>11.056191762558619</c:v>
                </c:pt>
                <c:pt idx="33668">
                  <c:v>11.054859997263696</c:v>
                </c:pt>
                <c:pt idx="33669">
                  <c:v>11.05387027004998</c:v>
                </c:pt>
                <c:pt idx="33670">
                  <c:v>11.052924207272165</c:v>
                </c:pt>
                <c:pt idx="33671">
                  <c:v>11.051978144494351</c:v>
                </c:pt>
                <c:pt idx="33672">
                  <c:v>11.051235849084065</c:v>
                </c:pt>
                <c:pt idx="33673">
                  <c:v>11.049758535669477</c:v>
                </c:pt>
                <c:pt idx="33674">
                  <c:v>11.048637815148066</c:v>
                </c:pt>
                <c:pt idx="33675">
                  <c:v>11.047793636054015</c:v>
                </c:pt>
                <c:pt idx="33676">
                  <c:v>11.046752966998419</c:v>
                </c:pt>
                <c:pt idx="33677">
                  <c:v>11.045181047306048</c:v>
                </c:pt>
                <c:pt idx="33678">
                  <c:v>11.044169487874386</c:v>
                </c:pt>
                <c:pt idx="33679">
                  <c:v>11.04304148994699</c:v>
                </c:pt>
                <c:pt idx="33680">
                  <c:v>11.041731556870017</c:v>
                </c:pt>
                <c:pt idx="33681">
                  <c:v>11.040778216686219</c:v>
                </c:pt>
                <c:pt idx="33682">
                  <c:v>11.03978121206652</c:v>
                </c:pt>
                <c:pt idx="33683">
                  <c:v>11.038187460156202</c:v>
                </c:pt>
                <c:pt idx="33684">
                  <c:v>11.036717424147596</c:v>
                </c:pt>
                <c:pt idx="33685">
                  <c:v>11.035545761784302</c:v>
                </c:pt>
                <c:pt idx="33686">
                  <c:v>11.034119390211597</c:v>
                </c:pt>
                <c:pt idx="33687">
                  <c:v>11.033173327433783</c:v>
                </c:pt>
                <c:pt idx="33688">
                  <c:v>11.032001665070489</c:v>
                </c:pt>
                <c:pt idx="33689">
                  <c:v>11.030611680527699</c:v>
                </c:pt>
                <c:pt idx="33690">
                  <c:v>11.029832998087498</c:v>
                </c:pt>
                <c:pt idx="33691">
                  <c:v>11.028581284258387</c:v>
                </c:pt>
                <c:pt idx="33692">
                  <c:v>11.027562447420742</c:v>
                </c:pt>
                <c:pt idx="33693">
                  <c:v>11.026434449493348</c:v>
                </c:pt>
                <c:pt idx="33694">
                  <c:v>11.025706708895028</c:v>
                </c:pt>
                <c:pt idx="33695">
                  <c:v>11.024091124766757</c:v>
                </c:pt>
                <c:pt idx="33696">
                  <c:v>11.022708417629952</c:v>
                </c:pt>
                <c:pt idx="33697">
                  <c:v>11.021573142296575</c:v>
                </c:pt>
                <c:pt idx="33698">
                  <c:v>11.020437866963196</c:v>
                </c:pt>
                <c:pt idx="33699">
                  <c:v>11.019404475313584</c:v>
                </c:pt>
                <c:pt idx="33700">
                  <c:v>11.017985381146861</c:v>
                </c:pt>
                <c:pt idx="33701">
                  <c:v>11.016770054347667</c:v>
                </c:pt>
                <c:pt idx="33702">
                  <c:v>11.016056868561314</c:v>
                </c:pt>
                <c:pt idx="33703">
                  <c:v>11.015270908715129</c:v>
                </c:pt>
                <c:pt idx="33704">
                  <c:v>11.013546163497114</c:v>
                </c:pt>
                <c:pt idx="33705">
                  <c:v>11.012097959706459</c:v>
                </c:pt>
                <c:pt idx="33706">
                  <c:v>11.011253780612408</c:v>
                </c:pt>
                <c:pt idx="33707">
                  <c:v>11.010264053398693</c:v>
                </c:pt>
                <c:pt idx="33708">
                  <c:v>11.008837681825987</c:v>
                </c:pt>
                <c:pt idx="33709">
                  <c:v>11.007746070928508</c:v>
                </c:pt>
                <c:pt idx="33710">
                  <c:v>11.006559853753249</c:v>
                </c:pt>
                <c:pt idx="33711">
                  <c:v>11.00560651356945</c:v>
                </c:pt>
                <c:pt idx="33712">
                  <c:v>11.004427573800173</c:v>
                </c:pt>
                <c:pt idx="33713">
                  <c:v>11.003263188842864</c:v>
                </c:pt>
                <c:pt idx="33714">
                  <c:v>11.001938700953923</c:v>
                </c:pt>
                <c:pt idx="33715">
                  <c:v>11.000847090056443</c:v>
                </c:pt>
                <c:pt idx="33716">
                  <c:v>10.999522602167502</c:v>
                </c:pt>
                <c:pt idx="33717">
                  <c:v>10.99808167578283</c:v>
                </c:pt>
                <c:pt idx="33718">
                  <c:v>10.996931845637487</c:v>
                </c:pt>
                <c:pt idx="33719">
                  <c:v>10.99559280293658</c:v>
                </c:pt>
                <c:pt idx="33720">
                  <c:v>10.994501192039099</c:v>
                </c:pt>
                <c:pt idx="33721">
                  <c:v>10.993249478209991</c:v>
                </c:pt>
                <c:pt idx="33722">
                  <c:v>10.9927691694151</c:v>
                </c:pt>
                <c:pt idx="33723">
                  <c:v>10.991830384043269</c:v>
                </c:pt>
                <c:pt idx="33724">
                  <c:v>10.990323961004748</c:v>
                </c:pt>
                <c:pt idx="33725">
                  <c:v>10.989137743829486</c:v>
                </c:pt>
                <c:pt idx="33726">
                  <c:v>10.987776868910631</c:v>
                </c:pt>
                <c:pt idx="33727">
                  <c:v>10.986576096923404</c:v>
                </c:pt>
                <c:pt idx="33728">
                  <c:v>10.985782859671236</c:v>
                </c:pt>
                <c:pt idx="33729">
                  <c:v>10.984458371782296</c:v>
                </c:pt>
                <c:pt idx="33730">
                  <c:v>10.983410425320713</c:v>
                </c:pt>
                <c:pt idx="33731">
                  <c:v>10.982478917354866</c:v>
                </c:pt>
                <c:pt idx="33732">
                  <c:v>10.98146008051722</c:v>
                </c:pt>
                <c:pt idx="33733">
                  <c:v>10.980259308529993</c:v>
                </c:pt>
                <c:pt idx="33734">
                  <c:v>10.978956652859003</c:v>
                </c:pt>
                <c:pt idx="33735">
                  <c:v>10.977442952414499</c:v>
                </c:pt>
                <c:pt idx="33736">
                  <c:v>10.976540554072582</c:v>
                </c:pt>
                <c:pt idx="33737">
                  <c:v>10.975492607611001</c:v>
                </c:pt>
                <c:pt idx="33738">
                  <c:v>10.974371887089591</c:v>
                </c:pt>
                <c:pt idx="33739">
                  <c:v>10.973775139798969</c:v>
                </c:pt>
                <c:pt idx="33740">
                  <c:v>10.972727193337388</c:v>
                </c:pt>
                <c:pt idx="33741">
                  <c:v>10.971606472815978</c:v>
                </c:pt>
                <c:pt idx="33742">
                  <c:v>10.970551248948416</c:v>
                </c:pt>
                <c:pt idx="33743">
                  <c:v>10.969095767751776</c:v>
                </c:pt>
                <c:pt idx="33744">
                  <c:v>10.96809876313208</c:v>
                </c:pt>
                <c:pt idx="33745">
                  <c:v>10.967094481106399</c:v>
                </c:pt>
                <c:pt idx="33746">
                  <c:v>10.966323076072179</c:v>
                </c:pt>
                <c:pt idx="33747">
                  <c:v>10.965333348858465</c:v>
                </c:pt>
                <c:pt idx="33748">
                  <c:v>10.963979751345592</c:v>
                </c:pt>
                <c:pt idx="33749">
                  <c:v>10.96290269526008</c:v>
                </c:pt>
                <c:pt idx="33750">
                  <c:v>10.962043961354064</c:v>
                </c:pt>
                <c:pt idx="33751">
                  <c:v>10.960865021584787</c:v>
                </c:pt>
                <c:pt idx="33752">
                  <c:v>10.959562365913794</c:v>
                </c:pt>
                <c:pt idx="33753">
                  <c:v>10.958441645392382</c:v>
                </c:pt>
                <c:pt idx="33754">
                  <c:v>10.957473750396618</c:v>
                </c:pt>
                <c:pt idx="33755">
                  <c:v>10.956353029875206</c:v>
                </c:pt>
                <c:pt idx="33756">
                  <c:v>10.954999432362333</c:v>
                </c:pt>
                <c:pt idx="33757">
                  <c:v>10.953805937781089</c:v>
                </c:pt>
                <c:pt idx="33758">
                  <c:v>10.952699772071645</c:v>
                </c:pt>
                <c:pt idx="33759">
                  <c:v>10.951615438580149</c:v>
                </c:pt>
                <c:pt idx="33760">
                  <c:v>10.950924085011744</c:v>
                </c:pt>
                <c:pt idx="33761">
                  <c:v>10.949439494191173</c:v>
                </c:pt>
                <c:pt idx="33762">
                  <c:v>10.947933071152653</c:v>
                </c:pt>
                <c:pt idx="33763">
                  <c:v>10.947168943524417</c:v>
                </c:pt>
                <c:pt idx="33764">
                  <c:v>10.945728017139746</c:v>
                </c:pt>
                <c:pt idx="33765">
                  <c:v>10.945131269849124</c:v>
                </c:pt>
                <c:pt idx="33766">
                  <c:v>10.944156097447378</c:v>
                </c:pt>
                <c:pt idx="33767">
                  <c:v>10.943079041361864</c:v>
                </c:pt>
                <c:pt idx="33768">
                  <c:v>10.941725443848989</c:v>
                </c:pt>
                <c:pt idx="33769">
                  <c:v>10.940510117049797</c:v>
                </c:pt>
                <c:pt idx="33770">
                  <c:v>10.938996416605292</c:v>
                </c:pt>
                <c:pt idx="33771">
                  <c:v>10.937671928716352</c:v>
                </c:pt>
                <c:pt idx="33772">
                  <c:v>10.937024239583849</c:v>
                </c:pt>
                <c:pt idx="33773">
                  <c:v>10.936281944173562</c:v>
                </c:pt>
                <c:pt idx="33774">
                  <c:v>10.935328603989763</c:v>
                </c:pt>
                <c:pt idx="33775">
                  <c:v>10.93379307132731</c:v>
                </c:pt>
                <c:pt idx="33776">
                  <c:v>10.932534080092218</c:v>
                </c:pt>
                <c:pt idx="33777">
                  <c:v>10.931624404344319</c:v>
                </c:pt>
                <c:pt idx="33778">
                  <c:v>10.93057645788274</c:v>
                </c:pt>
                <c:pt idx="33779">
                  <c:v>10.929281079617732</c:v>
                </c:pt>
                <c:pt idx="33780">
                  <c:v>10.928109417254438</c:v>
                </c:pt>
                <c:pt idx="33781">
                  <c:v>10.926966864515077</c:v>
                </c:pt>
                <c:pt idx="33782">
                  <c:v>10.926399226848387</c:v>
                </c:pt>
                <c:pt idx="33783">
                  <c:v>10.925627821814169</c:v>
                </c:pt>
                <c:pt idx="33784">
                  <c:v>10.924492546480792</c:v>
                </c:pt>
                <c:pt idx="33785">
                  <c:v>10.923728418852557</c:v>
                </c:pt>
                <c:pt idx="33786">
                  <c:v>10.92254947908328</c:v>
                </c:pt>
                <c:pt idx="33787">
                  <c:v>10.921705299989229</c:v>
                </c:pt>
                <c:pt idx="33788">
                  <c:v>10.920504528002002</c:v>
                </c:pt>
                <c:pt idx="33789">
                  <c:v>10.919500245976323</c:v>
                </c:pt>
                <c:pt idx="33790">
                  <c:v>10.918277641771144</c:v>
                </c:pt>
                <c:pt idx="33791">
                  <c:v>10.917186030873667</c:v>
                </c:pt>
                <c:pt idx="33792">
                  <c:v>10.916065310352256</c:v>
                </c:pt>
                <c:pt idx="33793">
                  <c:v>10.914900925394944</c:v>
                </c:pt>
                <c:pt idx="33794">
                  <c:v>10.913459999010271</c:v>
                </c:pt>
                <c:pt idx="33795">
                  <c:v>10.912201007775179</c:v>
                </c:pt>
                <c:pt idx="33796">
                  <c:v>10.911298609433263</c:v>
                </c:pt>
                <c:pt idx="33797">
                  <c:v>10.910214275941769</c:v>
                </c:pt>
                <c:pt idx="33798">
                  <c:v>10.909159052074205</c:v>
                </c:pt>
                <c:pt idx="33799">
                  <c:v>10.908001944522876</c:v>
                </c:pt>
                <c:pt idx="33800">
                  <c:v>10.906779340317701</c:v>
                </c:pt>
                <c:pt idx="33801">
                  <c:v>10.905956993441601</c:v>
                </c:pt>
                <c:pt idx="33802">
                  <c:v>10.904727111830443</c:v>
                </c:pt>
                <c:pt idx="33803">
                  <c:v>10.90335168209962</c:v>
                </c:pt>
                <c:pt idx="33804">
                  <c:v>10.901976252368794</c:v>
                </c:pt>
                <c:pt idx="33805">
                  <c:v>10.901088408838845</c:v>
                </c:pt>
                <c:pt idx="33806">
                  <c:v>10.900236952338812</c:v>
                </c:pt>
                <c:pt idx="33807">
                  <c:v>10.899036180351587</c:v>
                </c:pt>
                <c:pt idx="33808">
                  <c:v>10.898031898325906</c:v>
                </c:pt>
                <c:pt idx="33809">
                  <c:v>10.897362376975451</c:v>
                </c:pt>
                <c:pt idx="33810">
                  <c:v>10.896219824236089</c:v>
                </c:pt>
                <c:pt idx="33811">
                  <c:v>10.894793452663384</c:v>
                </c:pt>
                <c:pt idx="33812">
                  <c:v>10.89373822879582</c:v>
                </c:pt>
                <c:pt idx="33813">
                  <c:v>10.892748501582108</c:v>
                </c:pt>
                <c:pt idx="33814">
                  <c:v>10.892188141321402</c:v>
                </c:pt>
                <c:pt idx="33815">
                  <c:v>10.891212968919655</c:v>
                </c:pt>
                <c:pt idx="33816">
                  <c:v>10.890099525804226</c:v>
                </c:pt>
                <c:pt idx="33817">
                  <c:v>10.889051579342645</c:v>
                </c:pt>
                <c:pt idx="33818">
                  <c:v>10.887923581415251</c:v>
                </c:pt>
                <c:pt idx="33819">
                  <c:v>10.886999350855387</c:v>
                </c:pt>
                <c:pt idx="33820">
                  <c:v>10.885602088906612</c:v>
                </c:pt>
                <c:pt idx="33821">
                  <c:v>10.884808851654444</c:v>
                </c:pt>
                <c:pt idx="33822">
                  <c:v>10.8837900148168</c:v>
                </c:pt>
                <c:pt idx="33823">
                  <c:v>10.882640184671454</c:v>
                </c:pt>
                <c:pt idx="33824">
                  <c:v>10.881373916030379</c:v>
                </c:pt>
                <c:pt idx="33825">
                  <c:v>10.880347801786748</c:v>
                </c:pt>
                <c:pt idx="33826">
                  <c:v>10.879656448218345</c:v>
                </c:pt>
                <c:pt idx="33827">
                  <c:v>10.878513895478983</c:v>
                </c:pt>
                <c:pt idx="33828">
                  <c:v>10.87766243897895</c:v>
                </c:pt>
                <c:pt idx="33829">
                  <c:v>10.876949253192597</c:v>
                </c:pt>
                <c:pt idx="33830">
                  <c:v>10.875763036017338</c:v>
                </c:pt>
                <c:pt idx="33831">
                  <c:v>10.874693257337809</c:v>
                </c:pt>
                <c:pt idx="33832">
                  <c:v>10.873994626363421</c:v>
                </c:pt>
                <c:pt idx="33833">
                  <c:v>10.872983066931758</c:v>
                </c:pt>
                <c:pt idx="33834">
                  <c:v>10.871651301636835</c:v>
                </c:pt>
                <c:pt idx="33835">
                  <c:v>10.870181265628229</c:v>
                </c:pt>
                <c:pt idx="33836">
                  <c:v>10.869111486948698</c:v>
                </c:pt>
                <c:pt idx="33837">
                  <c:v>10.868078095299087</c:v>
                </c:pt>
                <c:pt idx="33838">
                  <c:v>10.866768162222112</c:v>
                </c:pt>
                <c:pt idx="33839">
                  <c:v>10.865916705722078</c:v>
                </c:pt>
                <c:pt idx="33840">
                  <c:v>10.86491970110238</c:v>
                </c:pt>
                <c:pt idx="33841">
                  <c:v>10.863704374303188</c:v>
                </c:pt>
                <c:pt idx="33842">
                  <c:v>10.862736479307424</c:v>
                </c:pt>
                <c:pt idx="33843">
                  <c:v>10.861695810251828</c:v>
                </c:pt>
                <c:pt idx="33844">
                  <c:v>10.860596921948366</c:v>
                </c:pt>
                <c:pt idx="33845">
                  <c:v>10.86017483240134</c:v>
                </c:pt>
                <c:pt idx="33846">
                  <c:v>10.859461646614987</c:v>
                </c:pt>
                <c:pt idx="33847">
                  <c:v>10.858231765003827</c:v>
                </c:pt>
                <c:pt idx="33848">
                  <c:v>10.857336644067896</c:v>
                </c:pt>
                <c:pt idx="33849">
                  <c:v>10.856572516439659</c:v>
                </c:pt>
                <c:pt idx="33850">
                  <c:v>10.855793833999458</c:v>
                </c:pt>
                <c:pt idx="33851">
                  <c:v>10.855066093401138</c:v>
                </c:pt>
                <c:pt idx="33852">
                  <c:v>10.853661554046383</c:v>
                </c:pt>
                <c:pt idx="33853">
                  <c:v>10.852475336871121</c:v>
                </c:pt>
                <c:pt idx="33854">
                  <c:v>10.851158126388164</c:v>
                </c:pt>
                <c:pt idx="33855">
                  <c:v>10.850241173234282</c:v>
                </c:pt>
                <c:pt idx="33856">
                  <c:v>10.849557097071862</c:v>
                </c:pt>
                <c:pt idx="33857">
                  <c:v>10.848225331776938</c:v>
                </c:pt>
                <c:pt idx="33858">
                  <c:v>10.847322933435022</c:v>
                </c:pt>
                <c:pt idx="33859">
                  <c:v>10.846420535093108</c:v>
                </c:pt>
                <c:pt idx="33860">
                  <c:v>10.845161543858014</c:v>
                </c:pt>
                <c:pt idx="33861">
                  <c:v>10.844317364763963</c:v>
                </c:pt>
                <c:pt idx="33862">
                  <c:v>10.84362601119556</c:v>
                </c:pt>
                <c:pt idx="33863">
                  <c:v>10.842810941725443</c:v>
                </c:pt>
                <c:pt idx="33864">
                  <c:v>10.841661111580098</c:v>
                </c:pt>
                <c:pt idx="33865">
                  <c:v>10.840380288127058</c:v>
                </c:pt>
                <c:pt idx="33866">
                  <c:v>10.839747153806519</c:v>
                </c:pt>
                <c:pt idx="33867">
                  <c:v>10.839055800238116</c:v>
                </c:pt>
                <c:pt idx="33868">
                  <c:v>10.837891415280804</c:v>
                </c:pt>
                <c:pt idx="33869">
                  <c:v>10.836930797691025</c:v>
                </c:pt>
                <c:pt idx="33870">
                  <c:v>10.835802799763631</c:v>
                </c:pt>
                <c:pt idx="33871">
                  <c:v>10.834594750370419</c:v>
                </c:pt>
                <c:pt idx="33872">
                  <c:v>10.833634132780638</c:v>
                </c:pt>
                <c:pt idx="33873">
                  <c:v>10.832287812673748</c:v>
                </c:pt>
                <c:pt idx="33874">
                  <c:v>10.83129080805405</c:v>
                </c:pt>
                <c:pt idx="33875">
                  <c:v>10.830533957831797</c:v>
                </c:pt>
                <c:pt idx="33876">
                  <c:v>10.829551508024068</c:v>
                </c:pt>
                <c:pt idx="33877">
                  <c:v>10.828670941900102</c:v>
                </c:pt>
                <c:pt idx="33878">
                  <c:v>10.827666659874421</c:v>
                </c:pt>
                <c:pt idx="33879">
                  <c:v>10.826436778263261</c:v>
                </c:pt>
                <c:pt idx="33880">
                  <c:v>10.825716315070926</c:v>
                </c:pt>
                <c:pt idx="33881">
                  <c:v>10.824690200827296</c:v>
                </c:pt>
                <c:pt idx="33882">
                  <c:v>10.823256551848607</c:v>
                </c:pt>
                <c:pt idx="33883">
                  <c:v>10.82212855392121</c:v>
                </c:pt>
                <c:pt idx="33884">
                  <c:v>10.821444477758792</c:v>
                </c:pt>
                <c:pt idx="33885">
                  <c:v>10.820331034643363</c:v>
                </c:pt>
                <c:pt idx="33886">
                  <c:v>10.819355862241615</c:v>
                </c:pt>
                <c:pt idx="33887">
                  <c:v>10.818184199878322</c:v>
                </c:pt>
                <c:pt idx="33888">
                  <c:v>10.817019814921009</c:v>
                </c:pt>
                <c:pt idx="33889">
                  <c:v>10.816248409886791</c:v>
                </c:pt>
                <c:pt idx="33890">
                  <c:v>10.815142244177348</c:v>
                </c:pt>
                <c:pt idx="33891">
                  <c:v>10.814450890608944</c:v>
                </c:pt>
                <c:pt idx="33892">
                  <c:v>10.813504827831128</c:v>
                </c:pt>
                <c:pt idx="33893">
                  <c:v>10.812682480955029</c:v>
                </c:pt>
                <c:pt idx="33894">
                  <c:v>10.811721863365248</c:v>
                </c:pt>
                <c:pt idx="33895">
                  <c:v>10.810994122766928</c:v>
                </c:pt>
                <c:pt idx="33896">
                  <c:v>10.810106279236978</c:v>
                </c:pt>
                <c:pt idx="33897">
                  <c:v>10.80908744239933</c:v>
                </c:pt>
                <c:pt idx="33898">
                  <c:v>10.808257818117246</c:v>
                </c:pt>
                <c:pt idx="33899">
                  <c:v>10.807035213912071</c:v>
                </c:pt>
                <c:pt idx="33900">
                  <c:v>10.805761667865012</c:v>
                </c:pt>
                <c:pt idx="33901">
                  <c:v>10.804677334373517</c:v>
                </c:pt>
                <c:pt idx="33902">
                  <c:v>10.804102419300845</c:v>
                </c:pt>
                <c:pt idx="33903">
                  <c:v>10.802930756937551</c:v>
                </c:pt>
                <c:pt idx="33904">
                  <c:v>10.801882810475972</c:v>
                </c:pt>
                <c:pt idx="33905">
                  <c:v>10.801024076569954</c:v>
                </c:pt>
                <c:pt idx="33906">
                  <c:v>10.800485548527199</c:v>
                </c:pt>
                <c:pt idx="33907">
                  <c:v>10.799554040561349</c:v>
                </c:pt>
                <c:pt idx="33908">
                  <c:v>10.79798212086898</c:v>
                </c:pt>
                <c:pt idx="33909">
                  <c:v>10.796686742603971</c:v>
                </c:pt>
                <c:pt idx="33910">
                  <c:v>10.795893505351804</c:v>
                </c:pt>
                <c:pt idx="33911">
                  <c:v>10.7952458162193</c:v>
                </c:pt>
                <c:pt idx="33912">
                  <c:v>10.794605404492778</c:v>
                </c:pt>
                <c:pt idx="33913">
                  <c:v>10.793368245475635</c:v>
                </c:pt>
                <c:pt idx="33914">
                  <c:v>10.792596840441417</c:v>
                </c:pt>
                <c:pt idx="33915">
                  <c:v>10.791578003603771</c:v>
                </c:pt>
                <c:pt idx="33916">
                  <c:v>10.790850263005451</c:v>
                </c:pt>
                <c:pt idx="33917">
                  <c:v>10.789518497710528</c:v>
                </c:pt>
                <c:pt idx="33918">
                  <c:v>10.788346835347234</c:v>
                </c:pt>
                <c:pt idx="33919">
                  <c:v>10.787437159599333</c:v>
                </c:pt>
                <c:pt idx="33920">
                  <c:v>10.78665119975315</c:v>
                </c:pt>
                <c:pt idx="33921">
                  <c:v>10.786061729868511</c:v>
                </c:pt>
                <c:pt idx="33922">
                  <c:v>10.785348544082158</c:v>
                </c:pt>
                <c:pt idx="33923">
                  <c:v>10.784744519385553</c:v>
                </c:pt>
                <c:pt idx="33924">
                  <c:v>10.783747514765855</c:v>
                </c:pt>
                <c:pt idx="33925">
                  <c:v>10.782801451988041</c:v>
                </c:pt>
                <c:pt idx="33926">
                  <c:v>10.781571570376883</c:v>
                </c:pt>
                <c:pt idx="33927">
                  <c:v>10.780603675381116</c:v>
                </c:pt>
                <c:pt idx="33928">
                  <c:v>10.779752218881084</c:v>
                </c:pt>
                <c:pt idx="33929">
                  <c:v>10.778493227645992</c:v>
                </c:pt>
                <c:pt idx="33930">
                  <c:v>10.777488945620311</c:v>
                </c:pt>
                <c:pt idx="33931">
                  <c:v>10.776302728445049</c:v>
                </c:pt>
                <c:pt idx="33932">
                  <c:v>10.775502213786901</c:v>
                </c:pt>
                <c:pt idx="33933">
                  <c:v>10.774832692436446</c:v>
                </c:pt>
                <c:pt idx="33934">
                  <c:v>10.773770191162898</c:v>
                </c:pt>
                <c:pt idx="33935">
                  <c:v>10.772627638423538</c:v>
                </c:pt>
                <c:pt idx="33936">
                  <c:v>10.772001781508983</c:v>
                </c:pt>
                <c:pt idx="33937">
                  <c:v>10.771506917902126</c:v>
                </c:pt>
                <c:pt idx="33938">
                  <c:v>10.770386197380716</c:v>
                </c:pt>
                <c:pt idx="33939">
                  <c:v>10.769236367235372</c:v>
                </c:pt>
                <c:pt idx="33940">
                  <c:v>10.768283027051574</c:v>
                </c:pt>
                <c:pt idx="33941">
                  <c:v>10.767249635401962</c:v>
                </c:pt>
                <c:pt idx="33942">
                  <c:v>10.766012476384818</c:v>
                </c:pt>
                <c:pt idx="33943">
                  <c:v>10.765328400222398</c:v>
                </c:pt>
                <c:pt idx="33944">
                  <c:v>10.764549717782195</c:v>
                </c:pt>
                <c:pt idx="33945">
                  <c:v>10.763589100192414</c:v>
                </c:pt>
                <c:pt idx="33946">
                  <c:v>10.762519321512885</c:v>
                </c:pt>
                <c:pt idx="33947">
                  <c:v>10.761646032794902</c:v>
                </c:pt>
                <c:pt idx="33948">
                  <c:v>10.760707247423069</c:v>
                </c:pt>
                <c:pt idx="33949">
                  <c:v>10.759601081713624</c:v>
                </c:pt>
                <c:pt idx="33950">
                  <c:v>10.758684128559743</c:v>
                </c:pt>
                <c:pt idx="33951">
                  <c:v>10.757963665367406</c:v>
                </c:pt>
                <c:pt idx="33952">
                  <c:v>10.757366918076784</c:v>
                </c:pt>
                <c:pt idx="33953">
                  <c:v>10.756515461576752</c:v>
                </c:pt>
                <c:pt idx="33954">
                  <c:v>10.755452960303206</c:v>
                </c:pt>
                <c:pt idx="33955">
                  <c:v>10.754572394179238</c:v>
                </c:pt>
                <c:pt idx="33956">
                  <c:v>10.753386177003978</c:v>
                </c:pt>
                <c:pt idx="33957">
                  <c:v>10.752403727196249</c:v>
                </c:pt>
                <c:pt idx="33958">
                  <c:v>10.751348503328686</c:v>
                </c:pt>
                <c:pt idx="33959">
                  <c:v>10.750366053520954</c:v>
                </c:pt>
                <c:pt idx="33960">
                  <c:v>10.749514597020921</c:v>
                </c:pt>
                <c:pt idx="33961">
                  <c:v>10.74839387649951</c:v>
                </c:pt>
                <c:pt idx="33962">
                  <c:v>10.747789851802905</c:v>
                </c:pt>
                <c:pt idx="33963">
                  <c:v>10.746880176055004</c:v>
                </c:pt>
                <c:pt idx="33964">
                  <c:v>10.745832229593425</c:v>
                </c:pt>
                <c:pt idx="33965">
                  <c:v>10.745002605311342</c:v>
                </c:pt>
                <c:pt idx="33966">
                  <c:v>10.744143871405324</c:v>
                </c:pt>
                <c:pt idx="33967">
                  <c:v>10.743248750469393</c:v>
                </c:pt>
                <c:pt idx="33968">
                  <c:v>10.742251745849694</c:v>
                </c:pt>
                <c:pt idx="33969">
                  <c:v>10.741465786003511</c:v>
                </c:pt>
                <c:pt idx="33970">
                  <c:v>10.740410562135946</c:v>
                </c:pt>
                <c:pt idx="33971">
                  <c:v>10.739202512742738</c:v>
                </c:pt>
                <c:pt idx="33972">
                  <c:v>10.738489326956383</c:v>
                </c:pt>
                <c:pt idx="33973">
                  <c:v>10.737608760832417</c:v>
                </c:pt>
                <c:pt idx="33974">
                  <c:v>10.736684530272553</c:v>
                </c:pt>
                <c:pt idx="33975">
                  <c:v>10.736138724823814</c:v>
                </c:pt>
                <c:pt idx="33976">
                  <c:v>10.735512867909259</c:v>
                </c:pt>
                <c:pt idx="33977">
                  <c:v>10.734785127310941</c:v>
                </c:pt>
                <c:pt idx="33978">
                  <c:v>10.73448675366563</c:v>
                </c:pt>
                <c:pt idx="33979">
                  <c:v>10.733395142768149</c:v>
                </c:pt>
                <c:pt idx="33980">
                  <c:v>10.732361751118537</c:v>
                </c:pt>
                <c:pt idx="33981">
                  <c:v>10.731765003827915</c:v>
                </c:pt>
                <c:pt idx="33982">
                  <c:v>10.730680670336419</c:v>
                </c:pt>
                <c:pt idx="33983">
                  <c:v>10.729807381618436</c:v>
                </c:pt>
                <c:pt idx="33984">
                  <c:v>10.728963202524385</c:v>
                </c:pt>
                <c:pt idx="33985">
                  <c:v>10.728359177827782</c:v>
                </c:pt>
                <c:pt idx="33986">
                  <c:v>10.727522276139714</c:v>
                </c:pt>
                <c:pt idx="33987">
                  <c:v>10.726918251443109</c:v>
                </c:pt>
                <c:pt idx="33988">
                  <c:v>10.725608318366135</c:v>
                </c:pt>
                <c:pt idx="33989">
                  <c:v>10.724291107883175</c:v>
                </c:pt>
                <c:pt idx="33990">
                  <c:v>10.723301380669463</c:v>
                </c:pt>
                <c:pt idx="33991">
                  <c:v>10.722217047177967</c:v>
                </c:pt>
                <c:pt idx="33992">
                  <c:v>10.721249152182203</c:v>
                </c:pt>
                <c:pt idx="33993">
                  <c:v>10.720739733763379</c:v>
                </c:pt>
                <c:pt idx="33994">
                  <c:v>10.719837335421463</c:v>
                </c:pt>
                <c:pt idx="33995">
                  <c:v>10.718847608207749</c:v>
                </c:pt>
                <c:pt idx="33996">
                  <c:v>10.717879713211985</c:v>
                </c:pt>
                <c:pt idx="33997">
                  <c:v>10.717159250019648</c:v>
                </c:pt>
                <c:pt idx="33998">
                  <c:v>10.716416954609363</c:v>
                </c:pt>
                <c:pt idx="33999">
                  <c:v>10.715441782207614</c:v>
                </c:pt>
                <c:pt idx="34000">
                  <c:v>10.714277397250305</c:v>
                </c:pt>
                <c:pt idx="34001">
                  <c:v>10.713513269622069</c:v>
                </c:pt>
                <c:pt idx="34002">
                  <c:v>10.71321489597676</c:v>
                </c:pt>
                <c:pt idx="34003">
                  <c:v>10.712377994288691</c:v>
                </c:pt>
                <c:pt idx="34004">
                  <c:v>10.711366434857027</c:v>
                </c:pt>
                <c:pt idx="34005">
                  <c:v>10.710442204297161</c:v>
                </c:pt>
                <c:pt idx="34006">
                  <c:v>10.709336038587717</c:v>
                </c:pt>
                <c:pt idx="34007">
                  <c:v>10.708601020583416</c:v>
                </c:pt>
                <c:pt idx="34008">
                  <c:v>10.707669512617565</c:v>
                </c:pt>
                <c:pt idx="34009">
                  <c:v>10.707247423070541</c:v>
                </c:pt>
                <c:pt idx="34010">
                  <c:v>10.706250418450844</c:v>
                </c:pt>
                <c:pt idx="34011">
                  <c:v>10.705755554843986</c:v>
                </c:pt>
                <c:pt idx="34012">
                  <c:v>10.7050132594337</c:v>
                </c:pt>
                <c:pt idx="34013">
                  <c:v>10.704372847707178</c:v>
                </c:pt>
                <c:pt idx="34014">
                  <c:v>10.703310346433634</c:v>
                </c:pt>
                <c:pt idx="34015">
                  <c:v>10.702451612527618</c:v>
                </c:pt>
                <c:pt idx="34016">
                  <c:v>10.701105292420726</c:v>
                </c:pt>
                <c:pt idx="34017">
                  <c:v>10.700261113326675</c:v>
                </c:pt>
                <c:pt idx="34018">
                  <c:v>10.699169502429198</c:v>
                </c:pt>
                <c:pt idx="34019">
                  <c:v>10.698398097394978</c:v>
                </c:pt>
                <c:pt idx="34020">
                  <c:v>10.697546640894947</c:v>
                </c:pt>
                <c:pt idx="34021">
                  <c:v>10.69694261619834</c:v>
                </c:pt>
                <c:pt idx="34022">
                  <c:v>10.695778231241031</c:v>
                </c:pt>
                <c:pt idx="34023">
                  <c:v>10.695276090228189</c:v>
                </c:pt>
                <c:pt idx="34024">
                  <c:v>10.694402801510208</c:v>
                </c:pt>
                <c:pt idx="34025">
                  <c:v>10.693529512792223</c:v>
                </c:pt>
                <c:pt idx="34026">
                  <c:v>10.692634391856291</c:v>
                </c:pt>
                <c:pt idx="34027">
                  <c:v>10.691317181373334</c:v>
                </c:pt>
                <c:pt idx="34028">
                  <c:v>10.690232847881838</c:v>
                </c:pt>
                <c:pt idx="34029">
                  <c:v>10.689883532394646</c:v>
                </c:pt>
                <c:pt idx="34030">
                  <c:v>10.689308617321972</c:v>
                </c:pt>
                <c:pt idx="34031">
                  <c:v>10.688639095971517</c:v>
                </c:pt>
                <c:pt idx="34032">
                  <c:v>10.687511098044125</c:v>
                </c:pt>
                <c:pt idx="34033">
                  <c:v>10.686688751168024</c:v>
                </c:pt>
                <c:pt idx="34034">
                  <c:v>10.685757243202175</c:v>
                </c:pt>
                <c:pt idx="34035">
                  <c:v>10.685116831475653</c:v>
                </c:pt>
                <c:pt idx="34036">
                  <c:v>10.684847567454275</c:v>
                </c:pt>
                <c:pt idx="34037">
                  <c:v>10.683930614300394</c:v>
                </c:pt>
                <c:pt idx="34038">
                  <c:v>10.682955441898645</c:v>
                </c:pt>
                <c:pt idx="34039">
                  <c:v>10.68227864314221</c:v>
                </c:pt>
                <c:pt idx="34040">
                  <c:v>10.681798334347317</c:v>
                </c:pt>
                <c:pt idx="34041">
                  <c:v>10.680794052321637</c:v>
                </c:pt>
                <c:pt idx="34042">
                  <c:v>10.679753383266041</c:v>
                </c:pt>
                <c:pt idx="34043">
                  <c:v>10.678850984924125</c:v>
                </c:pt>
                <c:pt idx="34044">
                  <c:v>10.67806502507794</c:v>
                </c:pt>
                <c:pt idx="34045">
                  <c:v>10.677410058539454</c:v>
                </c:pt>
                <c:pt idx="34046">
                  <c:v>10.676667763129167</c:v>
                </c:pt>
                <c:pt idx="34047">
                  <c:v>10.675634371479553</c:v>
                </c:pt>
                <c:pt idx="34048">
                  <c:v>10.674950295317135</c:v>
                </c:pt>
                <c:pt idx="34049">
                  <c:v>10.673713136299993</c:v>
                </c:pt>
                <c:pt idx="34050">
                  <c:v>10.672803460552093</c:v>
                </c:pt>
                <c:pt idx="34051">
                  <c:v>10.671755514090513</c:v>
                </c:pt>
                <c:pt idx="34052">
                  <c:v>10.671056883116126</c:v>
                </c:pt>
                <c:pt idx="34053">
                  <c:v>10.670787619094749</c:v>
                </c:pt>
                <c:pt idx="34054">
                  <c:v>10.669477686017775</c:v>
                </c:pt>
                <c:pt idx="34055">
                  <c:v>10.668735390607488</c:v>
                </c:pt>
                <c:pt idx="34056">
                  <c:v>10.66810225628695</c:v>
                </c:pt>
                <c:pt idx="34057">
                  <c:v>10.667330851252734</c:v>
                </c:pt>
                <c:pt idx="34058">
                  <c:v>10.666872374675791</c:v>
                </c:pt>
                <c:pt idx="34059">
                  <c:v>10.665795318590279</c:v>
                </c:pt>
                <c:pt idx="34060">
                  <c:v>10.665234958329572</c:v>
                </c:pt>
                <c:pt idx="34061">
                  <c:v>10.664674598068867</c:v>
                </c:pt>
                <c:pt idx="34062">
                  <c:v>10.663713980479086</c:v>
                </c:pt>
                <c:pt idx="34063">
                  <c:v>10.662964407662816</c:v>
                </c:pt>
                <c:pt idx="34064">
                  <c:v>10.6621493381927</c:v>
                </c:pt>
                <c:pt idx="34065">
                  <c:v>10.661639919773876</c:v>
                </c:pt>
                <c:pt idx="34066">
                  <c:v>10.660934011393506</c:v>
                </c:pt>
                <c:pt idx="34067">
                  <c:v>10.66021354820117</c:v>
                </c:pt>
                <c:pt idx="34068">
                  <c:v>10.659427588354985</c:v>
                </c:pt>
                <c:pt idx="34069">
                  <c:v>10.658292313021606</c:v>
                </c:pt>
                <c:pt idx="34070">
                  <c:v>10.657382637273709</c:v>
                </c:pt>
                <c:pt idx="34071">
                  <c:v>10.656625787051457</c:v>
                </c:pt>
                <c:pt idx="34072">
                  <c:v>10.655941710889037</c:v>
                </c:pt>
                <c:pt idx="34073">
                  <c:v>10.65494470626934</c:v>
                </c:pt>
                <c:pt idx="34074">
                  <c:v>10.654377068602649</c:v>
                </c:pt>
                <c:pt idx="34075">
                  <c:v>10.653729379470146</c:v>
                </c:pt>
                <c:pt idx="34076">
                  <c:v>10.652848813346179</c:v>
                </c:pt>
                <c:pt idx="34077">
                  <c:v>10.651822699102549</c:v>
                </c:pt>
                <c:pt idx="34078">
                  <c:v>10.650665591551221</c:v>
                </c:pt>
                <c:pt idx="34079">
                  <c:v>10.649755915803324</c:v>
                </c:pt>
                <c:pt idx="34080">
                  <c:v>10.649326548850315</c:v>
                </c:pt>
                <c:pt idx="34081">
                  <c:v>10.648766188589608</c:v>
                </c:pt>
                <c:pt idx="34082">
                  <c:v>10.647878345059659</c:v>
                </c:pt>
                <c:pt idx="34083">
                  <c:v>10.647194268897239</c:v>
                </c:pt>
                <c:pt idx="34084">
                  <c:v>10.646495637922854</c:v>
                </c:pt>
                <c:pt idx="34085">
                  <c:v>10.645615071798886</c:v>
                </c:pt>
                <c:pt idx="34086">
                  <c:v>10.645243924093743</c:v>
                </c:pt>
                <c:pt idx="34087">
                  <c:v>10.644719950862953</c:v>
                </c:pt>
                <c:pt idx="34088">
                  <c:v>10.643781165491124</c:v>
                </c:pt>
                <c:pt idx="34089">
                  <c:v>10.642907876773139</c:v>
                </c:pt>
                <c:pt idx="34090">
                  <c:v>10.642420290572264</c:v>
                </c:pt>
                <c:pt idx="34091">
                  <c:v>10.641721659597879</c:v>
                </c:pt>
                <c:pt idx="34092">
                  <c:v>10.640884757909811</c:v>
                </c:pt>
                <c:pt idx="34093">
                  <c:v>10.640324397649106</c:v>
                </c:pt>
                <c:pt idx="34094">
                  <c:v>10.639451108931123</c:v>
                </c:pt>
                <c:pt idx="34095">
                  <c:v>10.638323111003729</c:v>
                </c:pt>
                <c:pt idx="34096">
                  <c:v>10.637486209315661</c:v>
                </c:pt>
                <c:pt idx="34097">
                  <c:v>10.636627475409643</c:v>
                </c:pt>
                <c:pt idx="34098">
                  <c:v>10.635615915977981</c:v>
                </c:pt>
                <c:pt idx="34099">
                  <c:v>10.634728072448032</c:v>
                </c:pt>
                <c:pt idx="34100">
                  <c:v>10.634247763653141</c:v>
                </c:pt>
                <c:pt idx="34101">
                  <c:v>10.633279868657377</c:v>
                </c:pt>
                <c:pt idx="34102">
                  <c:v>10.632821392080436</c:v>
                </c:pt>
                <c:pt idx="34103">
                  <c:v>10.632093651482116</c:v>
                </c:pt>
                <c:pt idx="34104">
                  <c:v>10.631649729717141</c:v>
                </c:pt>
                <c:pt idx="34105">
                  <c:v>10.631082092050452</c:v>
                </c:pt>
                <c:pt idx="34106">
                  <c:v>10.630368906264099</c:v>
                </c:pt>
                <c:pt idx="34107">
                  <c:v>10.629430120892268</c:v>
                </c:pt>
                <c:pt idx="34108">
                  <c:v>10.628360342212739</c:v>
                </c:pt>
                <c:pt idx="34109">
                  <c:v>10.627647156426386</c:v>
                </c:pt>
                <c:pt idx="34110">
                  <c:v>10.626941248046014</c:v>
                </c:pt>
                <c:pt idx="34111">
                  <c:v>10.626169843011796</c:v>
                </c:pt>
                <c:pt idx="34112">
                  <c:v>10.625391160571596</c:v>
                </c:pt>
                <c:pt idx="34113">
                  <c:v>10.624408710763865</c:v>
                </c:pt>
                <c:pt idx="34114">
                  <c:v>10.62384835050316</c:v>
                </c:pt>
                <c:pt idx="34115">
                  <c:v>10.623200661370655</c:v>
                </c:pt>
                <c:pt idx="34116">
                  <c:v>10.622385591900537</c:v>
                </c:pt>
                <c:pt idx="34117">
                  <c:v>10.621432251716739</c:v>
                </c:pt>
                <c:pt idx="34118">
                  <c:v>10.620609904840638</c:v>
                </c:pt>
                <c:pt idx="34119">
                  <c:v>10.619933106084202</c:v>
                </c:pt>
                <c:pt idx="34120">
                  <c:v>10.618906991840571</c:v>
                </c:pt>
                <c:pt idx="34121">
                  <c:v>10.618317521955934</c:v>
                </c:pt>
                <c:pt idx="34122">
                  <c:v>10.617204078840507</c:v>
                </c:pt>
                <c:pt idx="34123">
                  <c:v>10.616738324857581</c:v>
                </c:pt>
                <c:pt idx="34124">
                  <c:v>10.616367177152437</c:v>
                </c:pt>
                <c:pt idx="34125">
                  <c:v>10.615399282156673</c:v>
                </c:pt>
                <c:pt idx="34126">
                  <c:v>10.614358613101077</c:v>
                </c:pt>
                <c:pt idx="34127">
                  <c:v>10.614016575019866</c:v>
                </c:pt>
                <c:pt idx="34128">
                  <c:v>10.613434382541213</c:v>
                </c:pt>
                <c:pt idx="34129">
                  <c:v>10.612670254912976</c:v>
                </c:pt>
                <c:pt idx="34130">
                  <c:v>10.612109894652271</c:v>
                </c:pt>
                <c:pt idx="34131">
                  <c:v>10.611207496310355</c:v>
                </c:pt>
                <c:pt idx="34132">
                  <c:v>10.610188659472707</c:v>
                </c:pt>
                <c:pt idx="34133">
                  <c:v>10.609679241053884</c:v>
                </c:pt>
                <c:pt idx="34134">
                  <c:v>10.609038829327364</c:v>
                </c:pt>
                <c:pt idx="34135">
                  <c:v>10.608180095421346</c:v>
                </c:pt>
                <c:pt idx="34136">
                  <c:v>10.607270419673448</c:v>
                </c:pt>
                <c:pt idx="34137">
                  <c:v>10.606287969865717</c:v>
                </c:pt>
                <c:pt idx="34138">
                  <c:v>10.605858602912708</c:v>
                </c:pt>
                <c:pt idx="34139">
                  <c:v>10.605582061485347</c:v>
                </c:pt>
                <c:pt idx="34140">
                  <c:v>10.604752437203263</c:v>
                </c:pt>
                <c:pt idx="34141">
                  <c:v>10.6037408777716</c:v>
                </c:pt>
                <c:pt idx="34142">
                  <c:v>10.603005859767297</c:v>
                </c:pt>
                <c:pt idx="34143">
                  <c:v>10.602656544280103</c:v>
                </c:pt>
                <c:pt idx="34144">
                  <c:v>10.602023409959568</c:v>
                </c:pt>
                <c:pt idx="34145">
                  <c:v>10.601171953459531</c:v>
                </c:pt>
                <c:pt idx="34146">
                  <c:v>10.600706199476608</c:v>
                </c:pt>
                <c:pt idx="34147">
                  <c:v>10.60057520616891</c:v>
                </c:pt>
                <c:pt idx="34148">
                  <c:v>10.600014845908207</c:v>
                </c:pt>
                <c:pt idx="34149">
                  <c:v>10.599170666814157</c:v>
                </c:pt>
                <c:pt idx="34150">
                  <c:v>10.598275545878222</c:v>
                </c:pt>
                <c:pt idx="34151">
                  <c:v>10.597300373476475</c:v>
                </c:pt>
                <c:pt idx="34152">
                  <c:v>10.596201485173012</c:v>
                </c:pt>
                <c:pt idx="34153">
                  <c:v>10.595684789348207</c:v>
                </c:pt>
                <c:pt idx="34154">
                  <c:v>10.595066209839635</c:v>
                </c:pt>
                <c:pt idx="34155">
                  <c:v>10.594200198527634</c:v>
                </c:pt>
                <c:pt idx="34156">
                  <c:v>10.593625283454962</c:v>
                </c:pt>
                <c:pt idx="34157">
                  <c:v>10.593006703946392</c:v>
                </c:pt>
                <c:pt idx="34158">
                  <c:v>10.592133415228409</c:v>
                </c:pt>
                <c:pt idx="34159">
                  <c:v>10.59115824282666</c:v>
                </c:pt>
                <c:pt idx="34160">
                  <c:v>10.590328618544575</c:v>
                </c:pt>
                <c:pt idx="34161">
                  <c:v>10.589746426065922</c:v>
                </c:pt>
                <c:pt idx="34162">
                  <c:v>10.589411665390696</c:v>
                </c:pt>
                <c:pt idx="34163">
                  <c:v>10.58862570554451</c:v>
                </c:pt>
                <c:pt idx="34164">
                  <c:v>10.58794162938209</c:v>
                </c:pt>
                <c:pt idx="34165">
                  <c:v>10.586995566604275</c:v>
                </c:pt>
                <c:pt idx="34166">
                  <c:v>10.585853013864915</c:v>
                </c:pt>
                <c:pt idx="34167">
                  <c:v>10.585401814693956</c:v>
                </c:pt>
                <c:pt idx="34168">
                  <c:v>10.584586745223838</c:v>
                </c:pt>
                <c:pt idx="34169">
                  <c:v>10.583924501279366</c:v>
                </c:pt>
                <c:pt idx="34170">
                  <c:v>10.583575185792176</c:v>
                </c:pt>
                <c:pt idx="34171">
                  <c:v>10.583036657749417</c:v>
                </c:pt>
                <c:pt idx="34172">
                  <c:v>10.582003266099806</c:v>
                </c:pt>
                <c:pt idx="34173">
                  <c:v>10.581253693283536</c:v>
                </c:pt>
                <c:pt idx="34174">
                  <c:v>10.580686055616846</c:v>
                </c:pt>
                <c:pt idx="34175">
                  <c:v>10.580023811672378</c:v>
                </c:pt>
                <c:pt idx="34176">
                  <c:v>10.579194187390293</c:v>
                </c:pt>
                <c:pt idx="34177">
                  <c:v>10.578350008296242</c:v>
                </c:pt>
                <c:pt idx="34178">
                  <c:v>10.578146240928712</c:v>
                </c:pt>
                <c:pt idx="34179">
                  <c:v>10.577695041757755</c:v>
                </c:pt>
                <c:pt idx="34180">
                  <c:v>10.576748978979939</c:v>
                </c:pt>
                <c:pt idx="34181">
                  <c:v>10.575715587330325</c:v>
                </c:pt>
                <c:pt idx="34182">
                  <c:v>10.57501695635594</c:v>
                </c:pt>
                <c:pt idx="34183">
                  <c:v>10.574303770569589</c:v>
                </c:pt>
                <c:pt idx="34184">
                  <c:v>10.573990842112311</c:v>
                </c:pt>
                <c:pt idx="34185">
                  <c:v>10.573292211137924</c:v>
                </c:pt>
                <c:pt idx="34186">
                  <c:v>10.572811902343034</c:v>
                </c:pt>
                <c:pt idx="34187">
                  <c:v>10.571858562159235</c:v>
                </c:pt>
                <c:pt idx="34188">
                  <c:v>10.571232705244681</c:v>
                </c:pt>
                <c:pt idx="34189">
                  <c:v>10.570905221975439</c:v>
                </c:pt>
                <c:pt idx="34190">
                  <c:v>10.570235700624982</c:v>
                </c:pt>
                <c:pt idx="34191">
                  <c:v>10.569973714009588</c:v>
                </c:pt>
                <c:pt idx="34192">
                  <c:v>10.569398798936916</c:v>
                </c:pt>
                <c:pt idx="34193">
                  <c:v>10.568700167962529</c:v>
                </c:pt>
                <c:pt idx="34194">
                  <c:v>10.568052478830026</c:v>
                </c:pt>
                <c:pt idx="34195">
                  <c:v>10.567077306428278</c:v>
                </c:pt>
                <c:pt idx="34196">
                  <c:v>10.566415062483808</c:v>
                </c:pt>
                <c:pt idx="34197">
                  <c:v>10.565840147411135</c:v>
                </c:pt>
                <c:pt idx="34198">
                  <c:v>10.564828587979472</c:v>
                </c:pt>
                <c:pt idx="34199">
                  <c:v>10.564173621440984</c:v>
                </c:pt>
                <c:pt idx="34200">
                  <c:v>10.563649648210195</c:v>
                </c:pt>
                <c:pt idx="34201">
                  <c:v>10.563307610128984</c:v>
                </c:pt>
                <c:pt idx="34202">
                  <c:v>10.562245108855439</c:v>
                </c:pt>
                <c:pt idx="34203">
                  <c:v>10.56159014231695</c:v>
                </c:pt>
                <c:pt idx="34204">
                  <c:v>10.56106616908616</c:v>
                </c:pt>
                <c:pt idx="34205">
                  <c:v>10.560411202547673</c:v>
                </c:pt>
                <c:pt idx="34206">
                  <c:v>10.559545191235674</c:v>
                </c:pt>
                <c:pt idx="34207">
                  <c:v>10.558817450637354</c:v>
                </c:pt>
                <c:pt idx="34208">
                  <c:v>10.557987826355271</c:v>
                </c:pt>
                <c:pt idx="34209">
                  <c:v>10.557558459402262</c:v>
                </c:pt>
                <c:pt idx="34210">
                  <c:v>10.557085428013355</c:v>
                </c:pt>
                <c:pt idx="34211">
                  <c:v>10.556612396624447</c:v>
                </c:pt>
                <c:pt idx="34212">
                  <c:v>10.555760940124415</c:v>
                </c:pt>
                <c:pt idx="34213">
                  <c:v>10.555004089902162</c:v>
                </c:pt>
                <c:pt idx="34214">
                  <c:v>10.554596555167103</c:v>
                </c:pt>
                <c:pt idx="34215">
                  <c:v>10.553839704944853</c:v>
                </c:pt>
                <c:pt idx="34216">
                  <c:v>10.553119241752515</c:v>
                </c:pt>
                <c:pt idx="34217">
                  <c:v>10.552173178974702</c:v>
                </c:pt>
                <c:pt idx="34218">
                  <c:v>10.55148910281228</c:v>
                </c:pt>
                <c:pt idx="34219">
                  <c:v>10.551190729166969</c:v>
                </c:pt>
                <c:pt idx="34220">
                  <c:v>10.550652201124212</c:v>
                </c:pt>
                <c:pt idx="34221">
                  <c:v>10.550222834171205</c:v>
                </c:pt>
                <c:pt idx="34222">
                  <c:v>10.549604254662635</c:v>
                </c:pt>
                <c:pt idx="34223">
                  <c:v>10.549123945867743</c:v>
                </c:pt>
                <c:pt idx="34224">
                  <c:v>10.548396205269423</c:v>
                </c:pt>
                <c:pt idx="34225">
                  <c:v>10.547602968017255</c:v>
                </c:pt>
                <c:pt idx="34226">
                  <c:v>10.5471081044104</c:v>
                </c:pt>
                <c:pt idx="34227">
                  <c:v>10.54679517595312</c:v>
                </c:pt>
                <c:pt idx="34228">
                  <c:v>10.546343976782163</c:v>
                </c:pt>
                <c:pt idx="34229">
                  <c:v>10.545550739529997</c:v>
                </c:pt>
                <c:pt idx="34230">
                  <c:v>10.545121372576988</c:v>
                </c:pt>
                <c:pt idx="34231">
                  <c:v>10.54480844411971</c:v>
                </c:pt>
                <c:pt idx="34232">
                  <c:v>10.543680446192315</c:v>
                </c:pt>
                <c:pt idx="34233">
                  <c:v>10.543010924841861</c:v>
                </c:pt>
                <c:pt idx="34234">
                  <c:v>10.542174023153795</c:v>
                </c:pt>
                <c:pt idx="34235">
                  <c:v>10.541875649508484</c:v>
                </c:pt>
                <c:pt idx="34236">
                  <c:v>10.541235237781962</c:v>
                </c:pt>
                <c:pt idx="34237">
                  <c:v>10.540587548649459</c:v>
                </c:pt>
                <c:pt idx="34238">
                  <c:v>10.539932582110971</c:v>
                </c:pt>
                <c:pt idx="34239">
                  <c:v>10.539328557414366</c:v>
                </c:pt>
                <c:pt idx="34240">
                  <c:v>10.538564429786131</c:v>
                </c:pt>
                <c:pt idx="34241">
                  <c:v>10.538076843585257</c:v>
                </c:pt>
                <c:pt idx="34242">
                  <c:v>10.537465541482668</c:v>
                </c:pt>
                <c:pt idx="34243">
                  <c:v>10.536715968666401</c:v>
                </c:pt>
                <c:pt idx="34244">
                  <c:v>10.536046447315947</c:v>
                </c:pt>
                <c:pt idx="34245">
                  <c:v>10.53568985442277</c:v>
                </c:pt>
                <c:pt idx="34246">
                  <c:v>10.535471532243275</c:v>
                </c:pt>
                <c:pt idx="34247">
                  <c:v>10.53488933976462</c:v>
                </c:pt>
                <c:pt idx="34248">
                  <c:v>10.534540024277424</c:v>
                </c:pt>
                <c:pt idx="34249">
                  <c:v>10.534059715482535</c:v>
                </c:pt>
                <c:pt idx="34250">
                  <c:v>10.533543019657728</c:v>
                </c:pt>
                <c:pt idx="34251">
                  <c:v>10.532611511691881</c:v>
                </c:pt>
                <c:pt idx="34252">
                  <c:v>10.531978377371342</c:v>
                </c:pt>
                <c:pt idx="34253">
                  <c:v>10.531599952260216</c:v>
                </c:pt>
                <c:pt idx="34254">
                  <c:v>10.531075979029426</c:v>
                </c:pt>
                <c:pt idx="34255">
                  <c:v>10.530071697003747</c:v>
                </c:pt>
                <c:pt idx="34256">
                  <c:v>10.529766045952451</c:v>
                </c:pt>
                <c:pt idx="34257">
                  <c:v>10.528943699076351</c:v>
                </c:pt>
                <c:pt idx="34258">
                  <c:v>10.528034023328452</c:v>
                </c:pt>
                <c:pt idx="34259">
                  <c:v>10.527866642990839</c:v>
                </c:pt>
                <c:pt idx="34260">
                  <c:v>10.527379056789965</c:v>
                </c:pt>
                <c:pt idx="34261">
                  <c:v>10.526767754687375</c:v>
                </c:pt>
                <c:pt idx="34262">
                  <c:v>10.526120065554871</c:v>
                </c:pt>
                <c:pt idx="34263">
                  <c:v>10.525843524127511</c:v>
                </c:pt>
                <c:pt idx="34264">
                  <c:v>10.52538504755057</c:v>
                </c:pt>
                <c:pt idx="34265">
                  <c:v>10.524962958003545</c:v>
                </c:pt>
                <c:pt idx="34266">
                  <c:v>10.524380765524889</c:v>
                </c:pt>
                <c:pt idx="34267">
                  <c:v>10.52411150150351</c:v>
                </c:pt>
                <c:pt idx="34268">
                  <c:v>10.523332819063311</c:v>
                </c:pt>
                <c:pt idx="34269">
                  <c:v>10.522910729516283</c:v>
                </c:pt>
                <c:pt idx="34270">
                  <c:v>10.522328537037628</c:v>
                </c:pt>
                <c:pt idx="34271">
                  <c:v>10.522153879294034</c:v>
                </c:pt>
                <c:pt idx="34272">
                  <c:v>10.521207816516217</c:v>
                </c:pt>
                <c:pt idx="34273">
                  <c:v>10.520676565879445</c:v>
                </c:pt>
                <c:pt idx="34274">
                  <c:v>10.520370914828151</c:v>
                </c:pt>
                <c:pt idx="34275">
                  <c:v>10.519926993063176</c:v>
                </c:pt>
                <c:pt idx="34276">
                  <c:v>10.519286581336656</c:v>
                </c:pt>
                <c:pt idx="34277">
                  <c:v>10.518929988443478</c:v>
                </c:pt>
                <c:pt idx="34278">
                  <c:v>10.518267744499008</c:v>
                </c:pt>
                <c:pt idx="34279">
                  <c:v>10.517911151605833</c:v>
                </c:pt>
                <c:pt idx="34280">
                  <c:v>10.517205243225462</c:v>
                </c:pt>
                <c:pt idx="34281">
                  <c:v>10.516273735259613</c:v>
                </c:pt>
                <c:pt idx="34282">
                  <c:v>10.515611491315143</c:v>
                </c:pt>
                <c:pt idx="34283">
                  <c:v>10.515451388383513</c:v>
                </c:pt>
                <c:pt idx="34284">
                  <c:v>10.515182124362136</c:v>
                </c:pt>
                <c:pt idx="34285">
                  <c:v>10.514388887109966</c:v>
                </c:pt>
                <c:pt idx="34286">
                  <c:v>10.513770307601396</c:v>
                </c:pt>
                <c:pt idx="34287">
                  <c:v>10.513566540233866</c:v>
                </c:pt>
                <c:pt idx="34288">
                  <c:v>10.513355495460354</c:v>
                </c:pt>
                <c:pt idx="34289">
                  <c:v>10.512576813020152</c:v>
                </c:pt>
                <c:pt idx="34290">
                  <c:v>10.511972788323547</c:v>
                </c:pt>
                <c:pt idx="34291">
                  <c:v>10.511332376597027</c:v>
                </c:pt>
                <c:pt idx="34292">
                  <c:v>10.510939396673935</c:v>
                </c:pt>
                <c:pt idx="34293">
                  <c:v>10.510138882015783</c:v>
                </c:pt>
                <c:pt idx="34294">
                  <c:v>10.509811398746539</c:v>
                </c:pt>
                <c:pt idx="34295">
                  <c:v>10.509309257733699</c:v>
                </c:pt>
                <c:pt idx="34296">
                  <c:v>10.50887989078069</c:v>
                </c:pt>
                <c:pt idx="34297">
                  <c:v>10.508501465669564</c:v>
                </c:pt>
                <c:pt idx="34298">
                  <c:v>10.508042989092623</c:v>
                </c:pt>
                <c:pt idx="34299">
                  <c:v>10.5074899062379</c:v>
                </c:pt>
                <c:pt idx="34300">
                  <c:v>10.506907713759245</c:v>
                </c:pt>
                <c:pt idx="34301">
                  <c:v>10.506136308725027</c:v>
                </c:pt>
                <c:pt idx="34302">
                  <c:v>10.505728773989969</c:v>
                </c:pt>
                <c:pt idx="34303">
                  <c:v>10.505859767297665</c:v>
                </c:pt>
                <c:pt idx="34304">
                  <c:v>10.505219355571144</c:v>
                </c:pt>
                <c:pt idx="34305">
                  <c:v>10.504833653054035</c:v>
                </c:pt>
                <c:pt idx="34306">
                  <c:v>10.504025860989902</c:v>
                </c:pt>
                <c:pt idx="34307">
                  <c:v>10.503851203246304</c:v>
                </c:pt>
                <c:pt idx="34308">
                  <c:v>10.502737760130875</c:v>
                </c:pt>
                <c:pt idx="34309">
                  <c:v>10.502359335019751</c:v>
                </c:pt>
                <c:pt idx="34310">
                  <c:v>10.502264728741968</c:v>
                </c:pt>
                <c:pt idx="34311">
                  <c:v>10.501929968066742</c:v>
                </c:pt>
                <c:pt idx="34312">
                  <c:v>10.501580652579548</c:v>
                </c:pt>
                <c:pt idx="34313">
                  <c:v>10.501224059686372</c:v>
                </c:pt>
                <c:pt idx="34314">
                  <c:v>10.500823802357298</c:v>
                </c:pt>
                <c:pt idx="34315">
                  <c:v>10.500277996908558</c:v>
                </c:pt>
                <c:pt idx="34316">
                  <c:v>10.499222773040994</c:v>
                </c:pt>
                <c:pt idx="34317">
                  <c:v>10.498495032442676</c:v>
                </c:pt>
                <c:pt idx="34318">
                  <c:v>10.498102052519583</c:v>
                </c:pt>
                <c:pt idx="34319">
                  <c:v>10.497701795190508</c:v>
                </c:pt>
                <c:pt idx="34320">
                  <c:v>10.497723627408458</c:v>
                </c:pt>
                <c:pt idx="34321">
                  <c:v>10.497236041207584</c:v>
                </c:pt>
                <c:pt idx="34322">
                  <c:v>10.49672662278876</c:v>
                </c:pt>
                <c:pt idx="34323">
                  <c:v>10.496086211062238</c:v>
                </c:pt>
                <c:pt idx="34324">
                  <c:v>10.495285696404089</c:v>
                </c:pt>
                <c:pt idx="34325">
                  <c:v>10.495052819412626</c:v>
                </c:pt>
                <c:pt idx="34326">
                  <c:v>10.494477904339954</c:v>
                </c:pt>
                <c:pt idx="34327">
                  <c:v>10.494310524002341</c:v>
                </c:pt>
                <c:pt idx="34328">
                  <c:v>10.493946653703182</c:v>
                </c:pt>
                <c:pt idx="34329">
                  <c:v>10.493597338215988</c:v>
                </c:pt>
                <c:pt idx="34330">
                  <c:v>10.493153416451012</c:v>
                </c:pt>
                <c:pt idx="34331">
                  <c:v>10.492920539459549</c:v>
                </c:pt>
                <c:pt idx="34332">
                  <c:v>10.492927816865533</c:v>
                </c:pt>
                <c:pt idx="34333">
                  <c:v>10.492039973335583</c:v>
                </c:pt>
                <c:pt idx="34334">
                  <c:v>10.491290400519315</c:v>
                </c:pt>
                <c:pt idx="34335">
                  <c:v>10.490795536912458</c:v>
                </c:pt>
                <c:pt idx="34336">
                  <c:v>10.490511718079114</c:v>
                </c:pt>
                <c:pt idx="34337">
                  <c:v>10.490438944019282</c:v>
                </c:pt>
                <c:pt idx="34338">
                  <c:v>10.490118738156022</c:v>
                </c:pt>
                <c:pt idx="34339">
                  <c:v>10.489718480826946</c:v>
                </c:pt>
                <c:pt idx="34340">
                  <c:v>10.489165397972224</c:v>
                </c:pt>
                <c:pt idx="34341">
                  <c:v>10.488444934779887</c:v>
                </c:pt>
                <c:pt idx="34342">
                  <c:v>10.488386715532021</c:v>
                </c:pt>
                <c:pt idx="34343">
                  <c:v>10.488124728916626</c:v>
                </c:pt>
                <c:pt idx="34344">
                  <c:v>10.487462484972156</c:v>
                </c:pt>
                <c:pt idx="34345">
                  <c:v>10.486727466967853</c:v>
                </c:pt>
                <c:pt idx="34346">
                  <c:v>10.485563082010543</c:v>
                </c:pt>
                <c:pt idx="34347">
                  <c:v>10.48524287614728</c:v>
                </c:pt>
                <c:pt idx="34348">
                  <c:v>10.48487172844214</c:v>
                </c:pt>
                <c:pt idx="34349">
                  <c:v>10.484500580736999</c:v>
                </c:pt>
                <c:pt idx="34350">
                  <c:v>10.484078491189971</c:v>
                </c:pt>
                <c:pt idx="34351">
                  <c:v>10.483736453108762</c:v>
                </c:pt>
                <c:pt idx="34352">
                  <c:v>10.483358027997633</c:v>
                </c:pt>
                <c:pt idx="34353">
                  <c:v>10.483168815442074</c:v>
                </c:pt>
                <c:pt idx="34354">
                  <c:v>10.483146983224124</c:v>
                </c:pt>
                <c:pt idx="34355">
                  <c:v>10.482819499954878</c:v>
                </c:pt>
                <c:pt idx="34356">
                  <c:v>10.482018985296728</c:v>
                </c:pt>
                <c:pt idx="34357">
                  <c:v>10.482033540108695</c:v>
                </c:pt>
                <c:pt idx="34358">
                  <c:v>10.481436792818073</c:v>
                </c:pt>
                <c:pt idx="34359">
                  <c:v>10.480905542181301</c:v>
                </c:pt>
                <c:pt idx="34360">
                  <c:v>10.480694497407788</c:v>
                </c:pt>
                <c:pt idx="34361">
                  <c:v>10.480490730040257</c:v>
                </c:pt>
                <c:pt idx="34362">
                  <c:v>10.479697492788089</c:v>
                </c:pt>
                <c:pt idx="34363">
                  <c:v>10.479108022903452</c:v>
                </c:pt>
                <c:pt idx="34364">
                  <c:v>10.478576772266679</c:v>
                </c:pt>
                <c:pt idx="34365">
                  <c:v>10.478503998206847</c:v>
                </c:pt>
                <c:pt idx="34366">
                  <c:v>10.478081908659821</c:v>
                </c:pt>
                <c:pt idx="34367">
                  <c:v>10.477688928736729</c:v>
                </c:pt>
                <c:pt idx="34368">
                  <c:v>10.477150400693972</c:v>
                </c:pt>
                <c:pt idx="34369">
                  <c:v>10.476473601937537</c:v>
                </c:pt>
                <c:pt idx="34370">
                  <c:v>10.475760416151184</c:v>
                </c:pt>
                <c:pt idx="34371">
                  <c:v>10.47538926844604</c:v>
                </c:pt>
                <c:pt idx="34372">
                  <c:v>10.475170946266545</c:v>
                </c:pt>
                <c:pt idx="34373">
                  <c:v>10.474559644163957</c:v>
                </c:pt>
                <c:pt idx="34374">
                  <c:v>10.474115722398981</c:v>
                </c:pt>
                <c:pt idx="34375">
                  <c:v>10.474224883488729</c:v>
                </c:pt>
                <c:pt idx="34376">
                  <c:v>10.473489865484426</c:v>
                </c:pt>
                <c:pt idx="34377">
                  <c:v>10.472995001877571</c:v>
                </c:pt>
                <c:pt idx="34378">
                  <c:v>10.472529247894647</c:v>
                </c:pt>
                <c:pt idx="34379">
                  <c:v>10.472209042031386</c:v>
                </c:pt>
                <c:pt idx="34380">
                  <c:v>10.472434641616864</c:v>
                </c:pt>
                <c:pt idx="34381">
                  <c:v>10.472420086804899</c:v>
                </c:pt>
                <c:pt idx="34382">
                  <c:v>10.47190339098009</c:v>
                </c:pt>
                <c:pt idx="34383">
                  <c:v>10.471401249967252</c:v>
                </c:pt>
                <c:pt idx="34384">
                  <c:v>10.471197482599722</c:v>
                </c:pt>
                <c:pt idx="34385">
                  <c:v>10.470462464595419</c:v>
                </c:pt>
                <c:pt idx="34386">
                  <c:v>10.469669227343251</c:v>
                </c:pt>
                <c:pt idx="34387">
                  <c:v>10.469698336967184</c:v>
                </c:pt>
                <c:pt idx="34388">
                  <c:v>10.469254415202208</c:v>
                </c:pt>
                <c:pt idx="34389">
                  <c:v>10.468490287573976</c:v>
                </c:pt>
                <c:pt idx="34390">
                  <c:v>10.468228300958579</c:v>
                </c:pt>
                <c:pt idx="34391">
                  <c:v>10.467791656599589</c:v>
                </c:pt>
                <c:pt idx="34392">
                  <c:v>10.467398676676495</c:v>
                </c:pt>
                <c:pt idx="34393">
                  <c:v>10.467493282954278</c:v>
                </c:pt>
                <c:pt idx="34394">
                  <c:v>10.466787374573908</c:v>
                </c:pt>
                <c:pt idx="34395">
                  <c:v>10.466394394650816</c:v>
                </c:pt>
                <c:pt idx="34396">
                  <c:v>10.46651811055253</c:v>
                </c:pt>
                <c:pt idx="34397">
                  <c:v>10.46601596953969</c:v>
                </c:pt>
                <c:pt idx="34398">
                  <c:v>10.465703041082412</c:v>
                </c:pt>
                <c:pt idx="34399">
                  <c:v>10.464742423492631</c:v>
                </c:pt>
                <c:pt idx="34400">
                  <c:v>10.464145676202008</c:v>
                </c:pt>
                <c:pt idx="34401">
                  <c:v>10.464473159471252</c:v>
                </c:pt>
                <c:pt idx="34402">
                  <c:v>10.465048074543924</c:v>
                </c:pt>
                <c:pt idx="34403">
                  <c:v>10.464706036462715</c:v>
                </c:pt>
                <c:pt idx="34404">
                  <c:v>10.464327611351589</c:v>
                </c:pt>
                <c:pt idx="34405">
                  <c:v>10.463578038535319</c:v>
                </c:pt>
                <c:pt idx="34406">
                  <c:v>10.462835743125035</c:v>
                </c:pt>
                <c:pt idx="34407">
                  <c:v>10.462413653578007</c:v>
                </c:pt>
                <c:pt idx="34408">
                  <c:v>10.462086170308764</c:v>
                </c:pt>
                <c:pt idx="34409">
                  <c:v>10.461438481176263</c:v>
                </c:pt>
                <c:pt idx="34410">
                  <c:v>10.461751409633537</c:v>
                </c:pt>
                <c:pt idx="34411">
                  <c:v>10.462042505872866</c:v>
                </c:pt>
                <c:pt idx="34412">
                  <c:v>10.461685912979689</c:v>
                </c:pt>
                <c:pt idx="34413">
                  <c:v>10.461431203770278</c:v>
                </c:pt>
                <c:pt idx="34414">
                  <c:v>10.460834456479656</c:v>
                </c:pt>
                <c:pt idx="34415">
                  <c:v>10.460361425090749</c:v>
                </c:pt>
                <c:pt idx="34416">
                  <c:v>10.460266818812967</c:v>
                </c:pt>
                <c:pt idx="34417">
                  <c:v>10.45986656148389</c:v>
                </c:pt>
                <c:pt idx="34418">
                  <c:v>10.459582742650547</c:v>
                </c:pt>
                <c:pt idx="34419">
                  <c:v>10.458862279458209</c:v>
                </c:pt>
                <c:pt idx="34420">
                  <c:v>10.458738563556496</c:v>
                </c:pt>
                <c:pt idx="34421">
                  <c:v>10.458935053518042</c:v>
                </c:pt>
                <c:pt idx="34422">
                  <c:v>10.458469299535118</c:v>
                </c:pt>
                <c:pt idx="34423">
                  <c:v>10.458163648483824</c:v>
                </c:pt>
                <c:pt idx="34424">
                  <c:v>10.457770668560732</c:v>
                </c:pt>
                <c:pt idx="34425">
                  <c:v>10.457363133825673</c:v>
                </c:pt>
                <c:pt idx="34426">
                  <c:v>10.456700889881203</c:v>
                </c:pt>
                <c:pt idx="34427">
                  <c:v>10.456657225445303</c:v>
                </c:pt>
                <c:pt idx="34428">
                  <c:v>10.45655534176154</c:v>
                </c:pt>
                <c:pt idx="34429">
                  <c:v>10.456169639244429</c:v>
                </c:pt>
                <c:pt idx="34430">
                  <c:v>10.455383679398246</c:v>
                </c:pt>
                <c:pt idx="34431">
                  <c:v>10.455252686090548</c:v>
                </c:pt>
                <c:pt idx="34432">
                  <c:v>10.455092583158917</c:v>
                </c:pt>
                <c:pt idx="34433">
                  <c:v>10.454604996958045</c:v>
                </c:pt>
                <c:pt idx="34434">
                  <c:v>10.454131965569138</c:v>
                </c:pt>
                <c:pt idx="34435">
                  <c:v>10.453709876022112</c:v>
                </c:pt>
                <c:pt idx="34436">
                  <c:v>10.453666211586214</c:v>
                </c:pt>
                <c:pt idx="34437">
                  <c:v>10.452858419522078</c:v>
                </c:pt>
                <c:pt idx="34438">
                  <c:v>10.45261098771865</c:v>
                </c:pt>
                <c:pt idx="34439">
                  <c:v>10.452254394825474</c:v>
                </c:pt>
                <c:pt idx="34440">
                  <c:v>10.45197057599213</c:v>
                </c:pt>
                <c:pt idx="34441">
                  <c:v>10.45188324712033</c:v>
                </c:pt>
                <c:pt idx="34442">
                  <c:v>10.451708589376734</c:v>
                </c:pt>
                <c:pt idx="34443">
                  <c:v>10.45122100317586</c:v>
                </c:pt>
                <c:pt idx="34444">
                  <c:v>10.450798913628836</c:v>
                </c:pt>
                <c:pt idx="34445">
                  <c:v>10.450573314043353</c:v>
                </c:pt>
                <c:pt idx="34446">
                  <c:v>10.450616978479255</c:v>
                </c:pt>
                <c:pt idx="34447">
                  <c:v>10.450216721150179</c:v>
                </c:pt>
                <c:pt idx="34448">
                  <c:v>10.449670915701439</c:v>
                </c:pt>
                <c:pt idx="34449">
                  <c:v>10.449510812769809</c:v>
                </c:pt>
                <c:pt idx="34450">
                  <c:v>10.449467148333911</c:v>
                </c:pt>
                <c:pt idx="34451">
                  <c:v>10.449132387658683</c:v>
                </c:pt>
                <c:pt idx="34452">
                  <c:v>10.448914065479189</c:v>
                </c:pt>
                <c:pt idx="34453">
                  <c:v>10.448324595594549</c:v>
                </c:pt>
                <c:pt idx="34454">
                  <c:v>10.448368260030447</c:v>
                </c:pt>
                <c:pt idx="34455">
                  <c:v>10.448084441197105</c:v>
                </c:pt>
                <c:pt idx="34456">
                  <c:v>10.44780062236376</c:v>
                </c:pt>
                <c:pt idx="34457">
                  <c:v>10.447414919846651</c:v>
                </c:pt>
                <c:pt idx="34458">
                  <c:v>10.447087436577407</c:v>
                </c:pt>
                <c:pt idx="34459">
                  <c:v>10.446876391803892</c:v>
                </c:pt>
                <c:pt idx="34460">
                  <c:v>10.4465270763167</c:v>
                </c:pt>
                <c:pt idx="34461">
                  <c:v>10.446556185940633</c:v>
                </c:pt>
                <c:pt idx="34462">
                  <c:v>10.445209865833743</c:v>
                </c:pt>
                <c:pt idx="34463">
                  <c:v>10.444715002226886</c:v>
                </c:pt>
                <c:pt idx="34464">
                  <c:v>10.444402073769607</c:v>
                </c:pt>
                <c:pt idx="34465">
                  <c:v>10.444125532342246</c:v>
                </c:pt>
                <c:pt idx="34466">
                  <c:v>10.443601559111457</c:v>
                </c:pt>
                <c:pt idx="34467">
                  <c:v>10.443135805128534</c:v>
                </c:pt>
                <c:pt idx="34468">
                  <c:v>10.442917482949039</c:v>
                </c:pt>
                <c:pt idx="34469">
                  <c:v>10.442808321859291</c:v>
                </c:pt>
                <c:pt idx="34470">
                  <c:v>10.44262638670971</c:v>
                </c:pt>
                <c:pt idx="34471">
                  <c:v>10.442502670807995</c:v>
                </c:pt>
                <c:pt idx="34472">
                  <c:v>10.442451728966114</c:v>
                </c:pt>
                <c:pt idx="34473">
                  <c:v>10.442378954906282</c:v>
                </c:pt>
                <c:pt idx="34474">
                  <c:v>10.442211574568667</c:v>
                </c:pt>
                <c:pt idx="34475">
                  <c:v>10.441723988367794</c:v>
                </c:pt>
                <c:pt idx="34476">
                  <c:v>10.441702156149844</c:v>
                </c:pt>
                <c:pt idx="34477">
                  <c:v>10.441243679572903</c:v>
                </c:pt>
                <c:pt idx="34478">
                  <c:v>10.440930751115625</c:v>
                </c:pt>
                <c:pt idx="34479">
                  <c:v>10.440850699649811</c:v>
                </c:pt>
                <c:pt idx="34480">
                  <c:v>10.440661487094248</c:v>
                </c:pt>
                <c:pt idx="34481">
                  <c:v>10.440297616795089</c:v>
                </c:pt>
                <c:pt idx="34482">
                  <c:v>10.44037039085492</c:v>
                </c:pt>
                <c:pt idx="34483">
                  <c:v>10.440232120141239</c:v>
                </c:pt>
                <c:pt idx="34484">
                  <c:v>10.440042907585676</c:v>
                </c:pt>
                <c:pt idx="34485">
                  <c:v>10.43970814691045</c:v>
                </c:pt>
                <c:pt idx="34486">
                  <c:v>10.439016793342045</c:v>
                </c:pt>
                <c:pt idx="34487">
                  <c:v>10.438609258606988</c:v>
                </c:pt>
                <c:pt idx="34488">
                  <c:v>10.438594703795022</c:v>
                </c:pt>
                <c:pt idx="34489">
                  <c:v>10.438252665713811</c:v>
                </c:pt>
                <c:pt idx="34490">
                  <c:v>10.438121672406114</c:v>
                </c:pt>
                <c:pt idx="34491">
                  <c:v>10.437910627632602</c:v>
                </c:pt>
                <c:pt idx="34492">
                  <c:v>10.437211996658215</c:v>
                </c:pt>
                <c:pt idx="34493">
                  <c:v>10.436928177824871</c:v>
                </c:pt>
                <c:pt idx="34494">
                  <c:v>10.43686268117102</c:v>
                </c:pt>
                <c:pt idx="34495">
                  <c:v>10.436724410457341</c:v>
                </c:pt>
                <c:pt idx="34496">
                  <c:v>10.436316875722284</c:v>
                </c:pt>
                <c:pt idx="34497">
                  <c:v>10.436637081585543</c:v>
                </c:pt>
                <c:pt idx="34498">
                  <c:v>10.436280488692367</c:v>
                </c:pt>
                <c:pt idx="34499">
                  <c:v>10.435800179897475</c:v>
                </c:pt>
                <c:pt idx="34500">
                  <c:v>10.435640076965845</c:v>
                </c:pt>
                <c:pt idx="34501">
                  <c:v>10.435523638470114</c:v>
                </c:pt>
                <c:pt idx="34502">
                  <c:v>10.435181600388905</c:v>
                </c:pt>
                <c:pt idx="34503">
                  <c:v>10.434861394525642</c:v>
                </c:pt>
                <c:pt idx="34504">
                  <c:v>10.434650349752131</c:v>
                </c:pt>
                <c:pt idx="34505">
                  <c:v>10.434439304978618</c:v>
                </c:pt>
                <c:pt idx="34506">
                  <c:v>10.434082712085441</c:v>
                </c:pt>
                <c:pt idx="34507">
                  <c:v>10.433100262277712</c:v>
                </c:pt>
                <c:pt idx="34508">
                  <c:v>10.433347694081139</c:v>
                </c:pt>
                <c:pt idx="34509">
                  <c:v>10.433311307051223</c:v>
                </c:pt>
                <c:pt idx="34510">
                  <c:v>10.433216700773443</c:v>
                </c:pt>
                <c:pt idx="34511">
                  <c:v>10.432911049722147</c:v>
                </c:pt>
                <c:pt idx="34512">
                  <c:v>10.432816443444366</c:v>
                </c:pt>
                <c:pt idx="34513">
                  <c:v>10.432307025025542</c:v>
                </c:pt>
                <c:pt idx="34514">
                  <c:v>10.431964986944333</c:v>
                </c:pt>
                <c:pt idx="34515">
                  <c:v>10.431739387358855</c:v>
                </c:pt>
                <c:pt idx="34516">
                  <c:v>10.431666613299024</c:v>
                </c:pt>
                <c:pt idx="34517">
                  <c:v>10.431652058487055</c:v>
                </c:pt>
                <c:pt idx="34518">
                  <c:v>10.431375517059696</c:v>
                </c:pt>
                <c:pt idx="34519">
                  <c:v>10.430676886085308</c:v>
                </c:pt>
                <c:pt idx="34520">
                  <c:v>10.430196577290419</c:v>
                </c:pt>
                <c:pt idx="34521">
                  <c:v>10.430218409508367</c:v>
                </c:pt>
                <c:pt idx="34522">
                  <c:v>10.42988364883314</c:v>
                </c:pt>
                <c:pt idx="34523">
                  <c:v>10.429687158871594</c:v>
                </c:pt>
                <c:pt idx="34524">
                  <c:v>10.429279624136536</c:v>
                </c:pt>
                <c:pt idx="34525">
                  <c:v>10.42922140488867</c:v>
                </c:pt>
                <c:pt idx="34526">
                  <c:v>10.429250514512603</c:v>
                </c:pt>
                <c:pt idx="34527">
                  <c:v>10.429206850076705</c:v>
                </c:pt>
                <c:pt idx="34528">
                  <c:v>10.429359675602349</c:v>
                </c:pt>
                <c:pt idx="34529">
                  <c:v>10.428959418273275</c:v>
                </c:pt>
                <c:pt idx="34530">
                  <c:v>10.4284718320724</c:v>
                </c:pt>
                <c:pt idx="34531">
                  <c:v>10.428515496508298</c:v>
                </c:pt>
                <c:pt idx="34532">
                  <c:v>10.428399058012568</c:v>
                </c:pt>
                <c:pt idx="34533">
                  <c:v>10.427962413653576</c:v>
                </c:pt>
                <c:pt idx="34534">
                  <c:v>10.427372943768939</c:v>
                </c:pt>
                <c:pt idx="34535">
                  <c:v>10.427110957153545</c:v>
                </c:pt>
                <c:pt idx="34536">
                  <c:v>10.427271060085175</c:v>
                </c:pt>
                <c:pt idx="34537">
                  <c:v>10.426841693132166</c:v>
                </c:pt>
                <c:pt idx="34538">
                  <c:v>10.42648510023899</c:v>
                </c:pt>
                <c:pt idx="34539">
                  <c:v>10.426143062157781</c:v>
                </c:pt>
                <c:pt idx="34540">
                  <c:v>10.426077565503929</c:v>
                </c:pt>
                <c:pt idx="34541">
                  <c:v>10.425539037461174</c:v>
                </c:pt>
                <c:pt idx="34542">
                  <c:v>10.425713695204772</c:v>
                </c:pt>
                <c:pt idx="34543">
                  <c:v>10.426055733285981</c:v>
                </c:pt>
                <c:pt idx="34544">
                  <c:v>10.42559725670904</c:v>
                </c:pt>
                <c:pt idx="34545">
                  <c:v>10.425713695204772</c:v>
                </c:pt>
                <c:pt idx="34546">
                  <c:v>10.425771914452637</c:v>
                </c:pt>
                <c:pt idx="34547">
                  <c:v>10.425553592273141</c:v>
                </c:pt>
                <c:pt idx="34548">
                  <c:v>10.425262496033813</c:v>
                </c:pt>
                <c:pt idx="34549">
                  <c:v>10.425175167162013</c:v>
                </c:pt>
                <c:pt idx="34550">
                  <c:v>10.424905903140637</c:v>
                </c:pt>
                <c:pt idx="34551">
                  <c:v>10.424491090999595</c:v>
                </c:pt>
                <c:pt idx="34552">
                  <c:v>10.424651193931226</c:v>
                </c:pt>
                <c:pt idx="34553">
                  <c:v>10.424236381790184</c:v>
                </c:pt>
                <c:pt idx="34554">
                  <c:v>10.423566860439729</c:v>
                </c:pt>
                <c:pt idx="34555">
                  <c:v>10.423326706042284</c:v>
                </c:pt>
                <c:pt idx="34556">
                  <c:v>10.422919171307225</c:v>
                </c:pt>
                <c:pt idx="34557">
                  <c:v>10.42235881104652</c:v>
                </c:pt>
                <c:pt idx="34558">
                  <c:v>10.422431585106352</c:v>
                </c:pt>
                <c:pt idx="34559">
                  <c:v>10.422082269619159</c:v>
                </c:pt>
                <c:pt idx="34560">
                  <c:v>10.42229331439267</c:v>
                </c:pt>
                <c:pt idx="34561">
                  <c:v>10.422242372550789</c:v>
                </c:pt>
                <c:pt idx="34562">
                  <c:v>10.42251891397815</c:v>
                </c:pt>
                <c:pt idx="34563">
                  <c:v>10.42179117337983</c:v>
                </c:pt>
                <c:pt idx="34564">
                  <c:v>10.421580128606317</c:v>
                </c:pt>
                <c:pt idx="34565">
                  <c:v>10.421420025674689</c:v>
                </c:pt>
                <c:pt idx="34566">
                  <c:v>10.421390916050756</c:v>
                </c:pt>
                <c:pt idx="34567">
                  <c:v>10.421318141990923</c:v>
                </c:pt>
                <c:pt idx="34568">
                  <c:v>10.42112892943536</c:v>
                </c:pt>
                <c:pt idx="34569">
                  <c:v>10.420830555790049</c:v>
                </c:pt>
                <c:pt idx="34570">
                  <c:v>10.420786891354151</c:v>
                </c:pt>
                <c:pt idx="34571">
                  <c:v>10.420750504324234</c:v>
                </c:pt>
                <c:pt idx="34572">
                  <c:v>10.420473962896873</c:v>
                </c:pt>
                <c:pt idx="34573">
                  <c:v>10.420335692183192</c:v>
                </c:pt>
                <c:pt idx="34574">
                  <c:v>10.420161034439596</c:v>
                </c:pt>
                <c:pt idx="34575">
                  <c:v>10.419928157448133</c:v>
                </c:pt>
                <c:pt idx="34576">
                  <c:v>10.420030041131897</c:v>
                </c:pt>
                <c:pt idx="34577">
                  <c:v>10.419855383388303</c:v>
                </c:pt>
                <c:pt idx="34578">
                  <c:v>10.419440571247259</c:v>
                </c:pt>
                <c:pt idx="34579">
                  <c:v>10.419426016435294</c:v>
                </c:pt>
                <c:pt idx="34580">
                  <c:v>10.419047591324167</c:v>
                </c:pt>
                <c:pt idx="34581">
                  <c:v>10.418865656174587</c:v>
                </c:pt>
                <c:pt idx="34582">
                  <c:v>10.418479953657478</c:v>
                </c:pt>
                <c:pt idx="34583">
                  <c:v>10.418487231063461</c:v>
                </c:pt>
                <c:pt idx="34584">
                  <c:v>10.418108805952336</c:v>
                </c:pt>
                <c:pt idx="34585">
                  <c:v>10.417519336067697</c:v>
                </c:pt>
                <c:pt idx="34586">
                  <c:v>10.417752213059158</c:v>
                </c:pt>
                <c:pt idx="34587">
                  <c:v>10.417788600089075</c:v>
                </c:pt>
                <c:pt idx="34588">
                  <c:v>10.417985090050621</c:v>
                </c:pt>
                <c:pt idx="34589">
                  <c:v>10.418094251140369</c:v>
                </c:pt>
                <c:pt idx="34590">
                  <c:v>10.417781322683092</c:v>
                </c:pt>
                <c:pt idx="34591">
                  <c:v>10.417970535238656</c:v>
                </c:pt>
                <c:pt idx="34592">
                  <c:v>10.417941425614721</c:v>
                </c:pt>
                <c:pt idx="34593">
                  <c:v>10.417803154901041</c:v>
                </c:pt>
                <c:pt idx="34594">
                  <c:v>10.417242794640334</c:v>
                </c:pt>
                <c:pt idx="34595">
                  <c:v>10.41698080802494</c:v>
                </c:pt>
                <c:pt idx="34596">
                  <c:v>10.416689711785612</c:v>
                </c:pt>
                <c:pt idx="34597">
                  <c:v>10.41636222851637</c:v>
                </c:pt>
                <c:pt idx="34598">
                  <c:v>10.416209402990722</c:v>
                </c:pt>
                <c:pt idx="34599">
                  <c:v>10.416529608853981</c:v>
                </c:pt>
                <c:pt idx="34600">
                  <c:v>10.416718821409546</c:v>
                </c:pt>
                <c:pt idx="34601">
                  <c:v>10.416238512614655</c:v>
                </c:pt>
                <c:pt idx="34602">
                  <c:v>10.415983803405243</c:v>
                </c:pt>
                <c:pt idx="34603">
                  <c:v>10.415881919721478</c:v>
                </c:pt>
                <c:pt idx="34604">
                  <c:v>10.415911029345413</c:v>
                </c:pt>
                <c:pt idx="34605">
                  <c:v>10.415685429759932</c:v>
                </c:pt>
                <c:pt idx="34606">
                  <c:v>10.415765481225748</c:v>
                </c:pt>
                <c:pt idx="34607">
                  <c:v>10.415481662392404</c:v>
                </c:pt>
                <c:pt idx="34608">
                  <c:v>10.415408888332571</c:v>
                </c:pt>
                <c:pt idx="34609">
                  <c:v>10.415554436452236</c:v>
                </c:pt>
                <c:pt idx="34610">
                  <c:v>10.415212398371025</c:v>
                </c:pt>
                <c:pt idx="34611">
                  <c:v>10.415226953182993</c:v>
                </c:pt>
                <c:pt idx="34612">
                  <c:v>10.415059572845378</c:v>
                </c:pt>
                <c:pt idx="34613">
                  <c:v>10.41499407619153</c:v>
                </c:pt>
                <c:pt idx="34614">
                  <c:v>10.414819418447932</c:v>
                </c:pt>
                <c:pt idx="34615">
                  <c:v>10.414630205892369</c:v>
                </c:pt>
                <c:pt idx="34616">
                  <c:v>10.414535599614588</c:v>
                </c:pt>
                <c:pt idx="34617">
                  <c:v>10.414826695853915</c:v>
                </c:pt>
                <c:pt idx="34618">
                  <c:v>10.414579264050488</c:v>
                </c:pt>
                <c:pt idx="34619">
                  <c:v>10.414491935178688</c:v>
                </c:pt>
                <c:pt idx="34620">
                  <c:v>10.414280890405177</c:v>
                </c:pt>
                <c:pt idx="34621">
                  <c:v>10.414018903789781</c:v>
                </c:pt>
                <c:pt idx="34622">
                  <c:v>10.413982516759866</c:v>
                </c:pt>
                <c:pt idx="34623">
                  <c:v>10.414018903789781</c:v>
                </c:pt>
                <c:pt idx="34624">
                  <c:v>10.413662310896605</c:v>
                </c:pt>
                <c:pt idx="34625">
                  <c:v>10.413851523452168</c:v>
                </c:pt>
                <c:pt idx="34626">
                  <c:v>10.413516762776942</c:v>
                </c:pt>
                <c:pt idx="34627">
                  <c:v>10.412956402516235</c:v>
                </c:pt>
                <c:pt idx="34628">
                  <c:v>10.412796299584604</c:v>
                </c:pt>
                <c:pt idx="34629">
                  <c:v>10.412803576990587</c:v>
                </c:pt>
                <c:pt idx="34630">
                  <c:v>10.412789022178623</c:v>
                </c:pt>
                <c:pt idx="34631">
                  <c:v>10.412839964020504</c:v>
                </c:pt>
                <c:pt idx="34632">
                  <c:v>10.412599809623059</c:v>
                </c:pt>
                <c:pt idx="34633">
                  <c:v>10.412359655225615</c:v>
                </c:pt>
                <c:pt idx="34634">
                  <c:v>10.412184997482017</c:v>
                </c:pt>
                <c:pt idx="34635">
                  <c:v>10.412468816315361</c:v>
                </c:pt>
                <c:pt idx="34636">
                  <c:v>10.412468816315361</c:v>
                </c:pt>
                <c:pt idx="34637">
                  <c:v>10.412090391204234</c:v>
                </c:pt>
                <c:pt idx="34638">
                  <c:v>10.411828404588841</c:v>
                </c:pt>
                <c:pt idx="34639">
                  <c:v>10.411551863161479</c:v>
                </c:pt>
                <c:pt idx="34640">
                  <c:v>10.411209825080268</c:v>
                </c:pt>
                <c:pt idx="34641">
                  <c:v>10.411086109178555</c:v>
                </c:pt>
                <c:pt idx="34642">
                  <c:v>10.41100605771274</c:v>
                </c:pt>
                <c:pt idx="34643">
                  <c:v>10.410583968165714</c:v>
                </c:pt>
                <c:pt idx="34644">
                  <c:v>10.410634910007598</c:v>
                </c:pt>
                <c:pt idx="34645">
                  <c:v>10.410656742225546</c:v>
                </c:pt>
                <c:pt idx="34646">
                  <c:v>10.410671297037513</c:v>
                </c:pt>
                <c:pt idx="34647">
                  <c:v>10.410962393276842</c:v>
                </c:pt>
                <c:pt idx="34648">
                  <c:v>10.410482084481949</c:v>
                </c:pt>
                <c:pt idx="34649">
                  <c:v>10.41030014933237</c:v>
                </c:pt>
                <c:pt idx="34650">
                  <c:v>10.410183710836639</c:v>
                </c:pt>
                <c:pt idx="34651">
                  <c:v>10.410045440122959</c:v>
                </c:pt>
                <c:pt idx="34652">
                  <c:v>10.410605800383665</c:v>
                </c:pt>
                <c:pt idx="34653">
                  <c:v>10.410518471511866</c:v>
                </c:pt>
                <c:pt idx="34654">
                  <c:v>10.409987220875093</c:v>
                </c:pt>
                <c:pt idx="34655">
                  <c:v>10.409936279033213</c:v>
                </c:pt>
                <c:pt idx="34656">
                  <c:v>10.40965973760585</c:v>
                </c:pt>
                <c:pt idx="34657">
                  <c:v>10.409244925464806</c:v>
                </c:pt>
                <c:pt idx="34658">
                  <c:v>10.408881055165647</c:v>
                </c:pt>
                <c:pt idx="34659">
                  <c:v>10.409099377345143</c:v>
                </c:pt>
                <c:pt idx="34660">
                  <c:v>10.409121209563093</c:v>
                </c:pt>
                <c:pt idx="34661">
                  <c:v>10.409324976930622</c:v>
                </c:pt>
                <c:pt idx="34662">
                  <c:v>10.409186706216941</c:v>
                </c:pt>
                <c:pt idx="34663">
                  <c:v>10.40904843550326</c:v>
                </c:pt>
                <c:pt idx="34664">
                  <c:v>10.40902660328531</c:v>
                </c:pt>
                <c:pt idx="34665">
                  <c:v>10.409339531742589</c:v>
                </c:pt>
                <c:pt idx="34666">
                  <c:v>10.409324976930622</c:v>
                </c:pt>
                <c:pt idx="34667">
                  <c:v>10.408990216255395</c:v>
                </c:pt>
                <c:pt idx="34668">
                  <c:v>10.409084822533178</c:v>
                </c:pt>
                <c:pt idx="34669">
                  <c:v>10.408961106631462</c:v>
                </c:pt>
                <c:pt idx="34670">
                  <c:v>10.408917442195564</c:v>
                </c:pt>
                <c:pt idx="34671">
                  <c:v>10.408757339263934</c:v>
                </c:pt>
                <c:pt idx="34672">
                  <c:v>10.408808281105816</c:v>
                </c:pt>
                <c:pt idx="34673">
                  <c:v>10.408713674828034</c:v>
                </c:pt>
                <c:pt idx="34674">
                  <c:v>10.408437133400673</c:v>
                </c:pt>
                <c:pt idx="34675">
                  <c:v>10.408138759755362</c:v>
                </c:pt>
                <c:pt idx="34676">
                  <c:v>10.408022321259631</c:v>
                </c:pt>
                <c:pt idx="34677">
                  <c:v>10.408007766447664</c:v>
                </c:pt>
                <c:pt idx="34678">
                  <c:v>10.40758567690064</c:v>
                </c:pt>
                <c:pt idx="34679">
                  <c:v>10.407673005772438</c:v>
                </c:pt>
                <c:pt idx="34680">
                  <c:v>10.407600231712607</c:v>
                </c:pt>
                <c:pt idx="34681">
                  <c:v>10.407309135473279</c:v>
                </c:pt>
                <c:pt idx="34682">
                  <c:v>10.407338245097211</c:v>
                </c:pt>
                <c:pt idx="34683">
                  <c:v>10.407476515810892</c:v>
                </c:pt>
                <c:pt idx="34684">
                  <c:v>10.40754201246474</c:v>
                </c:pt>
                <c:pt idx="34685">
                  <c:v>10.407454683592942</c:v>
                </c:pt>
                <c:pt idx="34686">
                  <c:v>10.407512902840807</c:v>
                </c:pt>
                <c:pt idx="34687">
                  <c:v>10.407389186939094</c:v>
                </c:pt>
                <c:pt idx="34688">
                  <c:v>10.407520180246792</c:v>
                </c:pt>
                <c:pt idx="34689">
                  <c:v>10.407673005772438</c:v>
                </c:pt>
                <c:pt idx="34690">
                  <c:v>10.407440128780975</c:v>
                </c:pt>
                <c:pt idx="34691">
                  <c:v>10.407170864759598</c:v>
                </c:pt>
                <c:pt idx="34692">
                  <c:v>10.407360077315159</c:v>
                </c:pt>
                <c:pt idx="34693">
                  <c:v>10.407432851374992</c:v>
                </c:pt>
                <c:pt idx="34694">
                  <c:v>10.407629341336538</c:v>
                </c:pt>
                <c:pt idx="34695">
                  <c:v>10.407323690285246</c:v>
                </c:pt>
                <c:pt idx="34696">
                  <c:v>10.407098090699765</c:v>
                </c:pt>
                <c:pt idx="34697">
                  <c:v>10.406523175627095</c:v>
                </c:pt>
                <c:pt idx="34698">
                  <c:v>10.406275743823665</c:v>
                </c:pt>
                <c:pt idx="34699">
                  <c:v>10.406071976456136</c:v>
                </c:pt>
                <c:pt idx="34700">
                  <c:v>10.406239356793749</c:v>
                </c:pt>
                <c:pt idx="34701">
                  <c:v>10.406297576041613</c:v>
                </c:pt>
                <c:pt idx="34702">
                  <c:v>10.406319408259563</c:v>
                </c:pt>
                <c:pt idx="34703">
                  <c:v>10.406304853447597</c:v>
                </c:pt>
                <c:pt idx="34704">
                  <c:v>10.406210247169817</c:v>
                </c:pt>
                <c:pt idx="34705">
                  <c:v>10.405962815366387</c:v>
                </c:pt>
                <c:pt idx="34706">
                  <c:v>10.406144750515967</c:v>
                </c:pt>
                <c:pt idx="34707">
                  <c:v>10.405948260554421</c:v>
                </c:pt>
                <c:pt idx="34708">
                  <c:v>10.405788157622791</c:v>
                </c:pt>
                <c:pt idx="34709">
                  <c:v>10.405664441721077</c:v>
                </c:pt>
                <c:pt idx="34710">
                  <c:v>10.405548003225345</c:v>
                </c:pt>
                <c:pt idx="34711">
                  <c:v>10.405205965144136</c:v>
                </c:pt>
                <c:pt idx="34712">
                  <c:v>10.405264184392001</c:v>
                </c:pt>
                <c:pt idx="34713">
                  <c:v>10.405446119541581</c:v>
                </c:pt>
                <c:pt idx="34714">
                  <c:v>10.405249629580036</c:v>
                </c:pt>
                <c:pt idx="34715">
                  <c:v>10.405162300708236</c:v>
                </c:pt>
                <c:pt idx="34716">
                  <c:v>10.404936701122757</c:v>
                </c:pt>
                <c:pt idx="34717">
                  <c:v>10.404754765973179</c:v>
                </c:pt>
                <c:pt idx="34718">
                  <c:v>10.404616495259496</c:v>
                </c:pt>
                <c:pt idx="34719">
                  <c:v>10.405293294015934</c:v>
                </c:pt>
                <c:pt idx="34720">
                  <c:v>10.405264184392001</c:v>
                </c:pt>
                <c:pt idx="34721">
                  <c:v>10.40498764296464</c:v>
                </c:pt>
                <c:pt idx="34722">
                  <c:v>10.404878481874892</c:v>
                </c:pt>
                <c:pt idx="34723">
                  <c:v>10.40498764296464</c:v>
                </c:pt>
                <c:pt idx="34724">
                  <c:v>10.405242352174053</c:v>
                </c:pt>
                <c:pt idx="34725">
                  <c:v>10.405184132926188</c:v>
                </c:pt>
                <c:pt idx="34726">
                  <c:v>10.405016752588573</c:v>
                </c:pt>
                <c:pt idx="34727">
                  <c:v>10.405118636272338</c:v>
                </c:pt>
                <c:pt idx="34728">
                  <c:v>10.40500947518259</c:v>
                </c:pt>
                <c:pt idx="34729">
                  <c:v>10.404660159695396</c:v>
                </c:pt>
                <c:pt idx="34730">
                  <c:v>10.404390895674018</c:v>
                </c:pt>
                <c:pt idx="34731">
                  <c:v>10.40446366973385</c:v>
                </c:pt>
                <c:pt idx="34732">
                  <c:v>10.404114354246657</c:v>
                </c:pt>
                <c:pt idx="34733">
                  <c:v>10.403881477255194</c:v>
                </c:pt>
                <c:pt idx="34734">
                  <c:v>10.403772316165448</c:v>
                </c:pt>
                <c:pt idx="34735">
                  <c:v>10.403794148383398</c:v>
                </c:pt>
                <c:pt idx="34736">
                  <c:v>10.403939696503061</c:v>
                </c:pt>
                <c:pt idx="34737">
                  <c:v>10.403968806126993</c:v>
                </c:pt>
                <c:pt idx="34738">
                  <c:v>10.403437555490221</c:v>
                </c:pt>
                <c:pt idx="34739">
                  <c:v>10.403284729964573</c:v>
                </c:pt>
                <c:pt idx="34740">
                  <c:v>10.403372058836371</c:v>
                </c:pt>
                <c:pt idx="34741">
                  <c:v>10.403204678498758</c:v>
                </c:pt>
                <c:pt idx="34742">
                  <c:v>10.403241065528675</c:v>
                </c:pt>
                <c:pt idx="34743">
                  <c:v>10.403335671806454</c:v>
                </c:pt>
                <c:pt idx="34744">
                  <c:v>10.403321116994489</c:v>
                </c:pt>
                <c:pt idx="34745">
                  <c:v>10.403168291468843</c:v>
                </c:pt>
                <c:pt idx="34746">
                  <c:v>10.402906304853447</c:v>
                </c:pt>
                <c:pt idx="34747">
                  <c:v>10.402840808199599</c:v>
                </c:pt>
                <c:pt idx="34748">
                  <c:v>10.403088240003026</c:v>
                </c:pt>
                <c:pt idx="34749">
                  <c:v>10.403313839588506</c:v>
                </c:pt>
                <c:pt idx="34750">
                  <c:v>10.403452110302187</c:v>
                </c:pt>
                <c:pt idx="34751">
                  <c:v>10.403379336242354</c:v>
                </c:pt>
                <c:pt idx="34752">
                  <c:v>10.403182846280808</c:v>
                </c:pt>
                <c:pt idx="34753">
                  <c:v>10.403117349626958</c:v>
                </c:pt>
                <c:pt idx="34754">
                  <c:v>10.40309551740901</c:v>
                </c:pt>
                <c:pt idx="34755">
                  <c:v>10.403423000678254</c:v>
                </c:pt>
                <c:pt idx="34756">
                  <c:v>10.403277452558591</c:v>
                </c:pt>
                <c:pt idx="34757">
                  <c:v>10.402942691883363</c:v>
                </c:pt>
                <c:pt idx="34758">
                  <c:v>10.402949969289347</c:v>
                </c:pt>
                <c:pt idx="34759">
                  <c:v>10.403080962597045</c:v>
                </c:pt>
                <c:pt idx="34760">
                  <c:v>10.403219233310725</c:v>
                </c:pt>
                <c:pt idx="34761">
                  <c:v>10.403772316165448</c:v>
                </c:pt>
                <c:pt idx="34762">
                  <c:v>10.403553993985952</c:v>
                </c:pt>
                <c:pt idx="34763">
                  <c:v>10.403233788122691</c:v>
                </c:pt>
                <c:pt idx="34764">
                  <c:v>10.403255620340641</c:v>
                </c:pt>
                <c:pt idx="34765">
                  <c:v>10.403321116994489</c:v>
                </c:pt>
                <c:pt idx="34766">
                  <c:v>10.402738924515834</c:v>
                </c:pt>
                <c:pt idx="34767">
                  <c:v>10.402615208614121</c:v>
                </c:pt>
                <c:pt idx="34768">
                  <c:v>10.402848085605582</c:v>
                </c:pt>
                <c:pt idx="34769">
                  <c:v>10.402833530793615</c:v>
                </c:pt>
                <c:pt idx="34770">
                  <c:v>10.402949969289347</c:v>
                </c:pt>
                <c:pt idx="34771">
                  <c:v>10.402717092297884</c:v>
                </c:pt>
                <c:pt idx="34772">
                  <c:v>10.402717092297884</c:v>
                </c:pt>
                <c:pt idx="34773">
                  <c:v>10.40243327346454</c:v>
                </c:pt>
                <c:pt idx="34774">
                  <c:v>10.402695260079934</c:v>
                </c:pt>
                <c:pt idx="34775">
                  <c:v>10.40309551740901</c:v>
                </c:pt>
                <c:pt idx="34776">
                  <c:v>10.402797143763699</c:v>
                </c:pt>
                <c:pt idx="34777">
                  <c:v>10.402309557562825</c:v>
                </c:pt>
                <c:pt idx="34778">
                  <c:v>10.402440550870523</c:v>
                </c:pt>
                <c:pt idx="34779">
                  <c:v>10.402222228691027</c:v>
                </c:pt>
                <c:pt idx="34780">
                  <c:v>10.401909300233751</c:v>
                </c:pt>
                <c:pt idx="34781">
                  <c:v>10.402302280156842</c:v>
                </c:pt>
                <c:pt idx="34782">
                  <c:v>10.402389609028639</c:v>
                </c:pt>
                <c:pt idx="34783">
                  <c:v>10.402797143763699</c:v>
                </c:pt>
                <c:pt idx="34784">
                  <c:v>10.402709814891901</c:v>
                </c:pt>
                <c:pt idx="34785">
                  <c:v>10.402571544178221</c:v>
                </c:pt>
                <c:pt idx="34786">
                  <c:v>10.40291358225943</c:v>
                </c:pt>
                <c:pt idx="34787">
                  <c:v>10.40236777681069</c:v>
                </c:pt>
                <c:pt idx="34788">
                  <c:v>10.402193119067093</c:v>
                </c:pt>
                <c:pt idx="34789">
                  <c:v>10.402244060908977</c:v>
                </c:pt>
                <c:pt idx="34790">
                  <c:v>10.402156732037177</c:v>
                </c:pt>
                <c:pt idx="34791">
                  <c:v>10.402018461323497</c:v>
                </c:pt>
                <c:pt idx="34792">
                  <c:v>10.401829248767935</c:v>
                </c:pt>
                <c:pt idx="34793">
                  <c:v>10.40161820399442</c:v>
                </c:pt>
                <c:pt idx="34794">
                  <c:v>10.401989351699564</c:v>
                </c:pt>
                <c:pt idx="34795">
                  <c:v>10.402244060908977</c:v>
                </c:pt>
                <c:pt idx="34796">
                  <c:v>10.402331389780773</c:v>
                </c:pt>
                <c:pt idx="34797">
                  <c:v>10.402586098990186</c:v>
                </c:pt>
                <c:pt idx="34798">
                  <c:v>10.402389609028639</c:v>
                </c:pt>
                <c:pt idx="34799">
                  <c:v>10.402469660494456</c:v>
                </c:pt>
                <c:pt idx="34800">
                  <c:v>10.402498770118388</c:v>
                </c:pt>
                <c:pt idx="34801">
                  <c:v>10.402731647109849</c:v>
                </c:pt>
                <c:pt idx="34802">
                  <c:v>10.402840808199599</c:v>
                </c:pt>
                <c:pt idx="34803">
                  <c:v>10.402884472635499</c:v>
                </c:pt>
                <c:pt idx="34804">
                  <c:v>10.402848085605582</c:v>
                </c:pt>
                <c:pt idx="34805">
                  <c:v>10.402760756733782</c:v>
                </c:pt>
                <c:pt idx="34806">
                  <c:v>10.402971801507297</c:v>
                </c:pt>
                <c:pt idx="34807">
                  <c:v>10.402862640417547</c:v>
                </c:pt>
                <c:pt idx="34808">
                  <c:v>10.403080962597045</c:v>
                </c:pt>
                <c:pt idx="34809">
                  <c:v>10.402877195229514</c:v>
                </c:pt>
                <c:pt idx="34810">
                  <c:v>10.402717092297884</c:v>
                </c:pt>
                <c:pt idx="34811">
                  <c:v>10.402717092297884</c:v>
                </c:pt>
                <c:pt idx="34812">
                  <c:v>10.402658873050019</c:v>
                </c:pt>
                <c:pt idx="34813">
                  <c:v>10.402877195229514</c:v>
                </c:pt>
                <c:pt idx="34814">
                  <c:v>10.402731647109849</c:v>
                </c:pt>
                <c:pt idx="34815">
                  <c:v>10.402949969289347</c:v>
                </c:pt>
                <c:pt idx="34816">
                  <c:v>10.403306562182522</c:v>
                </c:pt>
                <c:pt idx="34817">
                  <c:v>10.403510329550052</c:v>
                </c:pt>
                <c:pt idx="34818">
                  <c:v>10.403706819511598</c:v>
                </c:pt>
                <c:pt idx="34819">
                  <c:v>10.40375776135348</c:v>
                </c:pt>
                <c:pt idx="34820">
                  <c:v>10.403182846280808</c:v>
                </c:pt>
                <c:pt idx="34821">
                  <c:v>10.403204678498758</c:v>
                </c:pt>
                <c:pt idx="34822">
                  <c:v>10.403117349626958</c:v>
                </c:pt>
                <c:pt idx="34823">
                  <c:v>10.403401168460306</c:v>
                </c:pt>
                <c:pt idx="34824">
                  <c:v>10.403437555490221</c:v>
                </c:pt>
                <c:pt idx="34825">
                  <c:v>10.403313839588506</c:v>
                </c:pt>
                <c:pt idx="34826">
                  <c:v>10.403030020755162</c:v>
                </c:pt>
                <c:pt idx="34827">
                  <c:v>10.403408445866287</c:v>
                </c:pt>
                <c:pt idx="34828">
                  <c:v>10.403510329550052</c:v>
                </c:pt>
                <c:pt idx="34829">
                  <c:v>10.403168291468843</c:v>
                </c:pt>
                <c:pt idx="34830">
                  <c:v>10.403168291468843</c:v>
                </c:pt>
                <c:pt idx="34831">
                  <c:v>10.403088240003026</c:v>
                </c:pt>
                <c:pt idx="34832">
                  <c:v>10.403182846280808</c:v>
                </c:pt>
                <c:pt idx="34833">
                  <c:v>10.403211955904741</c:v>
                </c:pt>
                <c:pt idx="34834">
                  <c:v>10.402993633725245</c:v>
                </c:pt>
                <c:pt idx="34835">
                  <c:v>10.403008188537212</c:v>
                </c:pt>
                <c:pt idx="34836">
                  <c:v>10.403110072220976</c:v>
                </c:pt>
                <c:pt idx="34837">
                  <c:v>10.403248342934656</c:v>
                </c:pt>
                <c:pt idx="34838">
                  <c:v>10.403037298161145</c:v>
                </c:pt>
                <c:pt idx="34839">
                  <c:v>10.402986356319262</c:v>
                </c:pt>
                <c:pt idx="34840">
                  <c:v>10.40302274334918</c:v>
                </c:pt>
                <c:pt idx="34841">
                  <c:v>10.40309551740901</c:v>
                </c:pt>
                <c:pt idx="34842">
                  <c:v>10.403124627032943</c:v>
                </c:pt>
                <c:pt idx="34843">
                  <c:v>10.403270175152606</c:v>
                </c:pt>
                <c:pt idx="34844">
                  <c:v>10.403510329550052</c:v>
                </c:pt>
                <c:pt idx="34845">
                  <c:v>10.404005193156909</c:v>
                </c:pt>
                <c:pt idx="34846">
                  <c:v>10.403881477255194</c:v>
                </c:pt>
                <c:pt idx="34847">
                  <c:v>10.403692264699632</c:v>
                </c:pt>
                <c:pt idx="34848">
                  <c:v>10.403677709887665</c:v>
                </c:pt>
                <c:pt idx="34849">
                  <c:v>10.403401168460306</c:v>
                </c:pt>
                <c:pt idx="34850">
                  <c:v>10.403350226618421</c:v>
                </c:pt>
                <c:pt idx="34851">
                  <c:v>10.403561271391935</c:v>
                </c:pt>
                <c:pt idx="34852">
                  <c:v>10.403583103609884</c:v>
                </c:pt>
                <c:pt idx="34853">
                  <c:v>10.403292007370556</c:v>
                </c:pt>
                <c:pt idx="34854">
                  <c:v>10.403030020755162</c:v>
                </c:pt>
                <c:pt idx="34855">
                  <c:v>10.403037298161145</c:v>
                </c:pt>
                <c:pt idx="34856">
                  <c:v>10.403328394400473</c:v>
                </c:pt>
                <c:pt idx="34857">
                  <c:v>10.403241065528675</c:v>
                </c:pt>
                <c:pt idx="34858">
                  <c:v>10.403350226618421</c:v>
                </c:pt>
                <c:pt idx="34859">
                  <c:v>10.403401168460306</c:v>
                </c:pt>
                <c:pt idx="34860">
                  <c:v>10.403561271391935</c:v>
                </c:pt>
                <c:pt idx="34861">
                  <c:v>10.403313839588506</c:v>
                </c:pt>
                <c:pt idx="34862">
                  <c:v>10.403110072220976</c:v>
                </c:pt>
                <c:pt idx="34863">
                  <c:v>10.403161014062858</c:v>
                </c:pt>
                <c:pt idx="34864">
                  <c:v>10.403146459250893</c:v>
                </c:pt>
                <c:pt idx="34865">
                  <c:v>10.403597658421852</c:v>
                </c:pt>
                <c:pt idx="34866">
                  <c:v>10.403706819511598</c:v>
                </c:pt>
                <c:pt idx="34867">
                  <c:v>10.403452110302187</c:v>
                </c:pt>
                <c:pt idx="34868">
                  <c:v>10.403597658421852</c:v>
                </c:pt>
                <c:pt idx="34869">
                  <c:v>10.403532161768</c:v>
                </c:pt>
                <c:pt idx="34870">
                  <c:v>10.403408445866287</c:v>
                </c:pt>
                <c:pt idx="34871">
                  <c:v>10.403437555490221</c:v>
                </c:pt>
                <c:pt idx="34872">
                  <c:v>10.403663155075698</c:v>
                </c:pt>
                <c:pt idx="34873">
                  <c:v>10.403728651729546</c:v>
                </c:pt>
                <c:pt idx="34874">
                  <c:v>10.403794148383398</c:v>
                </c:pt>
                <c:pt idx="34875">
                  <c:v>10.403553993985952</c:v>
                </c:pt>
                <c:pt idx="34876">
                  <c:v>10.403226510716708</c:v>
                </c:pt>
                <c:pt idx="34877">
                  <c:v>10.403037298161145</c:v>
                </c:pt>
                <c:pt idx="34878">
                  <c:v>10.403197401092774</c:v>
                </c:pt>
                <c:pt idx="34879">
                  <c:v>10.403335671806454</c:v>
                </c:pt>
                <c:pt idx="34880">
                  <c:v>10.403677709887665</c:v>
                </c:pt>
                <c:pt idx="34881">
                  <c:v>10.404136186464607</c:v>
                </c:pt>
                <c:pt idx="34882">
                  <c:v>10.403925141691094</c:v>
                </c:pt>
                <c:pt idx="34883">
                  <c:v>10.403350226618421</c:v>
                </c:pt>
                <c:pt idx="34884">
                  <c:v>10.4036194906398</c:v>
                </c:pt>
                <c:pt idx="34885">
                  <c:v>10.40364132285775</c:v>
                </c:pt>
                <c:pt idx="34886">
                  <c:v>10.403852367631263</c:v>
                </c:pt>
                <c:pt idx="34887">
                  <c:v>10.40386692244323</c:v>
                </c:pt>
                <c:pt idx="34888">
                  <c:v>10.403124627032943</c:v>
                </c:pt>
                <c:pt idx="34889">
                  <c:v>10.403008188537212</c:v>
                </c:pt>
                <c:pt idx="34890">
                  <c:v>10.403255620340641</c:v>
                </c:pt>
                <c:pt idx="34891">
                  <c:v>10.402949969289347</c:v>
                </c:pt>
                <c:pt idx="34892">
                  <c:v>10.403488497332102</c:v>
                </c:pt>
                <c:pt idx="34893">
                  <c:v>10.403430278084237</c:v>
                </c:pt>
                <c:pt idx="34894">
                  <c:v>10.403670432481684</c:v>
                </c:pt>
                <c:pt idx="34895">
                  <c:v>10.403917864285111</c:v>
                </c:pt>
                <c:pt idx="34896">
                  <c:v>10.40377959357143</c:v>
                </c:pt>
                <c:pt idx="34897">
                  <c:v>10.40375776135348</c:v>
                </c:pt>
                <c:pt idx="34898">
                  <c:v>10.403786870977411</c:v>
                </c:pt>
                <c:pt idx="34899">
                  <c:v>10.403823258007328</c:v>
                </c:pt>
                <c:pt idx="34900">
                  <c:v>10.403765038759463</c:v>
                </c:pt>
                <c:pt idx="34901">
                  <c:v>10.403815980601346</c:v>
                </c:pt>
                <c:pt idx="34902">
                  <c:v>10.403059130379093</c:v>
                </c:pt>
                <c:pt idx="34903">
                  <c:v>10.403211955904741</c:v>
                </c:pt>
                <c:pt idx="34904">
                  <c:v>10.403452110302187</c:v>
                </c:pt>
                <c:pt idx="34905">
                  <c:v>10.403444832896202</c:v>
                </c:pt>
                <c:pt idx="34906">
                  <c:v>10.403233788122691</c:v>
                </c:pt>
                <c:pt idx="34907">
                  <c:v>10.403037298161145</c:v>
                </c:pt>
                <c:pt idx="34908">
                  <c:v>10.403408445866287</c:v>
                </c:pt>
                <c:pt idx="34909">
                  <c:v>10.403488497332102</c:v>
                </c:pt>
                <c:pt idx="34910">
                  <c:v>10.403233788122691</c:v>
                </c:pt>
                <c:pt idx="34911">
                  <c:v>10.403495774738087</c:v>
                </c:pt>
                <c:pt idx="34912">
                  <c:v>10.403328394400473</c:v>
                </c:pt>
                <c:pt idx="34913">
                  <c:v>10.402848085605582</c:v>
                </c:pt>
                <c:pt idx="34914">
                  <c:v>10.402717092297884</c:v>
                </c:pt>
                <c:pt idx="34915">
                  <c:v>10.40309551740901</c:v>
                </c:pt>
                <c:pt idx="34916">
                  <c:v>10.402797143763699</c:v>
                </c:pt>
                <c:pt idx="34917">
                  <c:v>10.402949969289347</c:v>
                </c:pt>
                <c:pt idx="34918">
                  <c:v>10.403131904438926</c:v>
                </c:pt>
                <c:pt idx="34919">
                  <c:v>10.40295724669533</c:v>
                </c:pt>
                <c:pt idx="34920">
                  <c:v>10.402804421169682</c:v>
                </c:pt>
                <c:pt idx="34921">
                  <c:v>10.403379336242354</c:v>
                </c:pt>
                <c:pt idx="34922">
                  <c:v>10.403532161768</c:v>
                </c:pt>
                <c:pt idx="34923">
                  <c:v>10.403277452558591</c:v>
                </c:pt>
                <c:pt idx="34924">
                  <c:v>10.403241065528675</c:v>
                </c:pt>
                <c:pt idx="34925">
                  <c:v>10.403342949212439</c:v>
                </c:pt>
                <c:pt idx="34926">
                  <c:v>10.4035758262039</c:v>
                </c:pt>
                <c:pt idx="34927">
                  <c:v>10.403444832896202</c:v>
                </c:pt>
                <c:pt idx="34928">
                  <c:v>10.40339389105432</c:v>
                </c:pt>
                <c:pt idx="34929">
                  <c:v>10.403401168460306</c:v>
                </c:pt>
                <c:pt idx="34930">
                  <c:v>10.403648600263733</c:v>
                </c:pt>
                <c:pt idx="34931">
                  <c:v>10.403663155075698</c:v>
                </c:pt>
                <c:pt idx="34932">
                  <c:v>10.403270175152606</c:v>
                </c:pt>
                <c:pt idx="34933">
                  <c:v>10.403335671806454</c:v>
                </c:pt>
                <c:pt idx="34934">
                  <c:v>10.403684987293648</c:v>
                </c:pt>
                <c:pt idx="34935">
                  <c:v>10.403706819511598</c:v>
                </c:pt>
                <c:pt idx="34936">
                  <c:v>10.403299284776541</c:v>
                </c:pt>
                <c:pt idx="34937">
                  <c:v>10.403510329550052</c:v>
                </c:pt>
                <c:pt idx="34938">
                  <c:v>10.402709814891901</c:v>
                </c:pt>
                <c:pt idx="34939">
                  <c:v>10.402549711960269</c:v>
                </c:pt>
                <c:pt idx="34940">
                  <c:v>10.402695260079934</c:v>
                </c:pt>
                <c:pt idx="34941">
                  <c:v>10.402979078913278</c:v>
                </c:pt>
                <c:pt idx="34942">
                  <c:v>10.403219233310725</c:v>
                </c:pt>
                <c:pt idx="34943">
                  <c:v>10.403517606956035</c:v>
                </c:pt>
                <c:pt idx="34944">
                  <c:v>10.403772316165448</c:v>
                </c:pt>
                <c:pt idx="34945">
                  <c:v>10.403553993985952</c:v>
                </c:pt>
                <c:pt idx="34946">
                  <c:v>10.403473942520137</c:v>
                </c:pt>
                <c:pt idx="34947">
                  <c:v>10.403750483947498</c:v>
                </c:pt>
                <c:pt idx="34948">
                  <c:v>10.403539439173985</c:v>
                </c:pt>
                <c:pt idx="34949">
                  <c:v>10.403270175152606</c:v>
                </c:pt>
                <c:pt idx="34950">
                  <c:v>10.403357504024406</c:v>
                </c:pt>
                <c:pt idx="34951">
                  <c:v>10.403401168460306</c:v>
                </c:pt>
                <c:pt idx="34952">
                  <c:v>10.403182846280808</c:v>
                </c:pt>
                <c:pt idx="34953">
                  <c:v>10.403139181844908</c:v>
                </c:pt>
                <c:pt idx="34954">
                  <c:v>10.403459387708169</c:v>
                </c:pt>
                <c:pt idx="34955">
                  <c:v>10.403430278084237</c:v>
                </c:pt>
                <c:pt idx="34956">
                  <c:v>10.402877195229514</c:v>
                </c:pt>
                <c:pt idx="34957">
                  <c:v>10.402687982673953</c:v>
                </c:pt>
                <c:pt idx="34958">
                  <c:v>10.402804421169682</c:v>
                </c:pt>
                <c:pt idx="34959">
                  <c:v>10.402622486020102</c:v>
                </c:pt>
                <c:pt idx="34960">
                  <c:v>10.402848085605582</c:v>
                </c:pt>
                <c:pt idx="34961">
                  <c:v>10.403517606956035</c:v>
                </c:pt>
                <c:pt idx="34962">
                  <c:v>10.403313839588506</c:v>
                </c:pt>
                <c:pt idx="34963">
                  <c:v>10.40364132285775</c:v>
                </c:pt>
                <c:pt idx="34964">
                  <c:v>10.403663155075698</c:v>
                </c:pt>
                <c:pt idx="34965">
                  <c:v>10.403313839588506</c:v>
                </c:pt>
                <c:pt idx="34966">
                  <c:v>10.403153736656876</c:v>
                </c:pt>
                <c:pt idx="34967">
                  <c:v>10.403153736656876</c:v>
                </c:pt>
                <c:pt idx="34968">
                  <c:v>10.403430278084237</c:v>
                </c:pt>
                <c:pt idx="34969">
                  <c:v>10.403459387708169</c:v>
                </c:pt>
                <c:pt idx="34970">
                  <c:v>10.403153736656876</c:v>
                </c:pt>
                <c:pt idx="34971">
                  <c:v>10.403182846280808</c:v>
                </c:pt>
                <c:pt idx="34972">
                  <c:v>10.403459387708169</c:v>
                </c:pt>
                <c:pt idx="34973">
                  <c:v>10.403459387708169</c:v>
                </c:pt>
                <c:pt idx="34974">
                  <c:v>10.403357504024406</c:v>
                </c:pt>
                <c:pt idx="34975">
                  <c:v>10.403481219926119</c:v>
                </c:pt>
                <c:pt idx="34976">
                  <c:v>10.403059130379093</c:v>
                </c:pt>
                <c:pt idx="34977">
                  <c:v>10.403131904438926</c:v>
                </c:pt>
                <c:pt idx="34978">
                  <c:v>10.403342949212439</c:v>
                </c:pt>
                <c:pt idx="34979">
                  <c:v>10.403568548797917</c:v>
                </c:pt>
                <c:pt idx="34980">
                  <c:v>10.403655877669717</c:v>
                </c:pt>
                <c:pt idx="34981">
                  <c:v>10.404034302780842</c:v>
                </c:pt>
                <c:pt idx="34982">
                  <c:v>10.403954251315026</c:v>
                </c:pt>
                <c:pt idx="34983">
                  <c:v>10.403670432481684</c:v>
                </c:pt>
                <c:pt idx="34984">
                  <c:v>10.403423000678254</c:v>
                </c:pt>
                <c:pt idx="34985">
                  <c:v>10.403437555490221</c:v>
                </c:pt>
                <c:pt idx="34986">
                  <c:v>10.403364781430389</c:v>
                </c:pt>
                <c:pt idx="34987">
                  <c:v>10.403677709887665</c:v>
                </c:pt>
                <c:pt idx="34988">
                  <c:v>10.403794148383398</c:v>
                </c:pt>
                <c:pt idx="34989">
                  <c:v>10.403524884362019</c:v>
                </c:pt>
                <c:pt idx="34990">
                  <c:v>10.403706819511598</c:v>
                </c:pt>
                <c:pt idx="34991">
                  <c:v>10.403794148383398</c:v>
                </c:pt>
                <c:pt idx="34992">
                  <c:v>10.403306562182522</c:v>
                </c:pt>
                <c:pt idx="34993">
                  <c:v>10.403379336242354</c:v>
                </c:pt>
                <c:pt idx="34994">
                  <c:v>10.403386613648339</c:v>
                </c:pt>
                <c:pt idx="34995">
                  <c:v>10.403226510716708</c:v>
                </c:pt>
                <c:pt idx="34996">
                  <c:v>10.403175568874824</c:v>
                </c:pt>
                <c:pt idx="34997">
                  <c:v>10.403452110302187</c:v>
                </c:pt>
                <c:pt idx="34998">
                  <c:v>10.403277452558591</c:v>
                </c:pt>
                <c:pt idx="34999">
                  <c:v>10.403059130379093</c:v>
                </c:pt>
                <c:pt idx="35000">
                  <c:v>10.402979078913278</c:v>
                </c:pt>
                <c:pt idx="35001">
                  <c:v>10.403102794814993</c:v>
                </c:pt>
                <c:pt idx="35002">
                  <c:v>10.403284729964573</c:v>
                </c:pt>
                <c:pt idx="35003">
                  <c:v>10.403444832896202</c:v>
                </c:pt>
                <c:pt idx="35004">
                  <c:v>10.403517606956035</c:v>
                </c:pt>
                <c:pt idx="35005">
                  <c:v>10.403568548797917</c:v>
                </c:pt>
                <c:pt idx="35006">
                  <c:v>10.403459387708169</c:v>
                </c:pt>
                <c:pt idx="35007">
                  <c:v>10.403655877669717</c:v>
                </c:pt>
                <c:pt idx="35008">
                  <c:v>10.403226510716708</c:v>
                </c:pt>
                <c:pt idx="35009">
                  <c:v>10.403350226618421</c:v>
                </c:pt>
                <c:pt idx="35010">
                  <c:v>10.403328394400473</c:v>
                </c:pt>
                <c:pt idx="35011">
                  <c:v>10.403888754661178</c:v>
                </c:pt>
                <c:pt idx="35012">
                  <c:v>10.403553993985952</c:v>
                </c:pt>
                <c:pt idx="35013">
                  <c:v>10.403037298161145</c:v>
                </c:pt>
                <c:pt idx="35014">
                  <c:v>10.402862640417547</c:v>
                </c:pt>
                <c:pt idx="35015">
                  <c:v>10.402949969289347</c:v>
                </c:pt>
                <c:pt idx="35016">
                  <c:v>10.403372058836371</c:v>
                </c:pt>
                <c:pt idx="35017">
                  <c:v>10.403430278084237</c:v>
                </c:pt>
                <c:pt idx="35018">
                  <c:v>10.403255620340641</c:v>
                </c:pt>
                <c:pt idx="35019">
                  <c:v>10.403182846280808</c:v>
                </c:pt>
                <c:pt idx="35020">
                  <c:v>10.402993633725245</c:v>
                </c:pt>
                <c:pt idx="35021">
                  <c:v>10.402869917823532</c:v>
                </c:pt>
                <c:pt idx="35022">
                  <c:v>10.402840808199599</c:v>
                </c:pt>
                <c:pt idx="35023">
                  <c:v>10.40309551740901</c:v>
                </c:pt>
                <c:pt idx="35024">
                  <c:v>10.403000911131228</c:v>
                </c:pt>
                <c:pt idx="35025">
                  <c:v>10.402877195229514</c:v>
                </c:pt>
                <c:pt idx="35026">
                  <c:v>10.402637040832069</c:v>
                </c:pt>
                <c:pt idx="35027">
                  <c:v>10.40291358225943</c:v>
                </c:pt>
                <c:pt idx="35028">
                  <c:v>10.402746201921815</c:v>
                </c:pt>
                <c:pt idx="35029">
                  <c:v>10.403044575567129</c:v>
                </c:pt>
                <c:pt idx="35030">
                  <c:v>10.403124627032943</c:v>
                </c:pt>
                <c:pt idx="35031">
                  <c:v>10.403372058836371</c:v>
                </c:pt>
                <c:pt idx="35032">
                  <c:v>10.4035758262039</c:v>
                </c:pt>
                <c:pt idx="35033">
                  <c:v>10.403335671806454</c:v>
                </c:pt>
                <c:pt idx="35034">
                  <c:v>10.403590381015865</c:v>
                </c:pt>
                <c:pt idx="35035">
                  <c:v>10.403299284776541</c:v>
                </c:pt>
                <c:pt idx="35036">
                  <c:v>10.402993633725245</c:v>
                </c:pt>
                <c:pt idx="35037">
                  <c:v>10.402469660494456</c:v>
                </c:pt>
                <c:pt idx="35038">
                  <c:v>10.402542434554288</c:v>
                </c:pt>
                <c:pt idx="35039">
                  <c:v>10.402746201921815</c:v>
                </c:pt>
                <c:pt idx="35040">
                  <c:v>10.402615208614121</c:v>
                </c:pt>
                <c:pt idx="35041">
                  <c:v>10.402848085605582</c:v>
                </c:pt>
                <c:pt idx="35042">
                  <c:v>10.403080962597045</c:v>
                </c:pt>
                <c:pt idx="35043">
                  <c:v>10.403248342934656</c:v>
                </c:pt>
                <c:pt idx="35044">
                  <c:v>10.403080962597045</c:v>
                </c:pt>
                <c:pt idx="35045">
                  <c:v>10.402593376396171</c:v>
                </c:pt>
                <c:pt idx="35046">
                  <c:v>10.40309551740901</c:v>
                </c:pt>
                <c:pt idx="35047">
                  <c:v>10.402906304853447</c:v>
                </c:pt>
                <c:pt idx="35048">
                  <c:v>10.403270175152606</c:v>
                </c:pt>
                <c:pt idx="35049">
                  <c:v>10.403088240003026</c:v>
                </c:pt>
                <c:pt idx="35050">
                  <c:v>10.403292007370556</c:v>
                </c:pt>
                <c:pt idx="35051">
                  <c:v>10.403473942520137</c:v>
                </c:pt>
                <c:pt idx="35052">
                  <c:v>10.403459387708169</c:v>
                </c:pt>
                <c:pt idx="35053">
                  <c:v>10.403102794814993</c:v>
                </c:pt>
                <c:pt idx="35054">
                  <c:v>10.402586098990186</c:v>
                </c:pt>
                <c:pt idx="35055">
                  <c:v>10.402738924515834</c:v>
                </c:pt>
                <c:pt idx="35056">
                  <c:v>10.402826253387634</c:v>
                </c:pt>
                <c:pt idx="35057">
                  <c:v>10.40305185297311</c:v>
                </c:pt>
                <c:pt idx="35058">
                  <c:v>10.403350226618421</c:v>
                </c:pt>
                <c:pt idx="35059">
                  <c:v>10.403000911131228</c:v>
                </c:pt>
                <c:pt idx="35060">
                  <c:v>10.403080962597045</c:v>
                </c:pt>
                <c:pt idx="35061">
                  <c:v>10.403030020755162</c:v>
                </c:pt>
                <c:pt idx="35062">
                  <c:v>10.402768034139767</c:v>
                </c:pt>
                <c:pt idx="35063">
                  <c:v>10.402949969289347</c:v>
                </c:pt>
                <c:pt idx="35064">
                  <c:v>10.402629763426088</c:v>
                </c:pt>
                <c:pt idx="35065">
                  <c:v>10.40295724669533</c:v>
                </c:pt>
                <c:pt idx="35066">
                  <c:v>10.403292007370556</c:v>
                </c:pt>
                <c:pt idx="35067">
                  <c:v>10.402986356319262</c:v>
                </c:pt>
                <c:pt idx="35068">
                  <c:v>10.402746201921815</c:v>
                </c:pt>
                <c:pt idx="35069">
                  <c:v>10.403161014062858</c:v>
                </c:pt>
                <c:pt idx="35070">
                  <c:v>10.403015465943195</c:v>
                </c:pt>
                <c:pt idx="35071">
                  <c:v>10.403030020755162</c:v>
                </c:pt>
                <c:pt idx="35072">
                  <c:v>10.402920859665413</c:v>
                </c:pt>
                <c:pt idx="35073">
                  <c:v>10.402884472635499</c:v>
                </c:pt>
                <c:pt idx="35074">
                  <c:v>10.403386613648339</c:v>
                </c:pt>
                <c:pt idx="35075">
                  <c:v>10.403372058836371</c:v>
                </c:pt>
                <c:pt idx="35076">
                  <c:v>10.403408445866287</c:v>
                </c:pt>
                <c:pt idx="35077">
                  <c:v>10.403342949212439</c:v>
                </c:pt>
                <c:pt idx="35078">
                  <c:v>10.403080962597045</c:v>
                </c:pt>
                <c:pt idx="35079">
                  <c:v>10.403211955904741</c:v>
                </c:pt>
                <c:pt idx="35080">
                  <c:v>10.40309551740901</c:v>
                </c:pt>
                <c:pt idx="35081">
                  <c:v>10.403117349626958</c:v>
                </c:pt>
                <c:pt idx="35082">
                  <c:v>10.403080962597045</c:v>
                </c:pt>
                <c:pt idx="35083">
                  <c:v>10.403110072220976</c:v>
                </c:pt>
                <c:pt idx="35084">
                  <c:v>10.403059130379093</c:v>
                </c:pt>
                <c:pt idx="35085">
                  <c:v>10.403066407785078</c:v>
                </c:pt>
                <c:pt idx="35086">
                  <c:v>10.40339389105432</c:v>
                </c:pt>
                <c:pt idx="35087">
                  <c:v>10.403706819511598</c:v>
                </c:pt>
                <c:pt idx="35088">
                  <c:v>10.403706819511598</c:v>
                </c:pt>
                <c:pt idx="35089">
                  <c:v>10.403561271391935</c:v>
                </c:pt>
                <c:pt idx="35090">
                  <c:v>10.403721374323565</c:v>
                </c:pt>
                <c:pt idx="35091">
                  <c:v>10.40386692244323</c:v>
                </c:pt>
                <c:pt idx="35092">
                  <c:v>10.404449114921883</c:v>
                </c:pt>
                <c:pt idx="35093">
                  <c:v>10.404332676426153</c:v>
                </c:pt>
                <c:pt idx="35094">
                  <c:v>10.403983360938959</c:v>
                </c:pt>
                <c:pt idx="35095">
                  <c:v>10.403765038759463</c:v>
                </c:pt>
                <c:pt idx="35096">
                  <c:v>10.403590381015865</c:v>
                </c:pt>
                <c:pt idx="35097">
                  <c:v>10.403750483947498</c:v>
                </c:pt>
                <c:pt idx="35098">
                  <c:v>10.403852367631263</c:v>
                </c:pt>
                <c:pt idx="35099">
                  <c:v>10.403262897746623</c:v>
                </c:pt>
                <c:pt idx="35100">
                  <c:v>10.403423000678254</c:v>
                </c:pt>
                <c:pt idx="35101">
                  <c:v>10.403488497332102</c:v>
                </c:pt>
                <c:pt idx="35102">
                  <c:v>10.403663155075698</c:v>
                </c:pt>
                <c:pt idx="35103">
                  <c:v>10.403488497332102</c:v>
                </c:pt>
                <c:pt idx="35104">
                  <c:v>10.4036194906398</c:v>
                </c:pt>
                <c:pt idx="35105">
                  <c:v>10.403561271391935</c:v>
                </c:pt>
                <c:pt idx="35106">
                  <c:v>10.403772316165448</c:v>
                </c:pt>
                <c:pt idx="35107">
                  <c:v>10.403888754661178</c:v>
                </c:pt>
                <c:pt idx="35108">
                  <c:v>10.40407796721674</c:v>
                </c:pt>
                <c:pt idx="35109">
                  <c:v>10.404201683118455</c:v>
                </c:pt>
                <c:pt idx="35110">
                  <c:v>10.404172573494522</c:v>
                </c:pt>
                <c:pt idx="35111">
                  <c:v>10.403997915750926</c:v>
                </c:pt>
                <c:pt idx="35112">
                  <c:v>10.404158018682555</c:v>
                </c:pt>
                <c:pt idx="35113">
                  <c:v>10.404354508644102</c:v>
                </c:pt>
                <c:pt idx="35114">
                  <c:v>10.404230792742387</c:v>
                </c:pt>
                <c:pt idx="35115">
                  <c:v>10.40432539902017</c:v>
                </c:pt>
                <c:pt idx="35116">
                  <c:v>10.404696546725313</c:v>
                </c:pt>
                <c:pt idx="35117">
                  <c:v>10.404638327477448</c:v>
                </c:pt>
                <c:pt idx="35118">
                  <c:v>10.404048857592809</c:v>
                </c:pt>
                <c:pt idx="35119">
                  <c:v>10.403837812819296</c:v>
                </c:pt>
                <c:pt idx="35120">
                  <c:v>10.403874199849211</c:v>
                </c:pt>
                <c:pt idx="35121">
                  <c:v>10.403845090225278</c:v>
                </c:pt>
                <c:pt idx="35122">
                  <c:v>10.403801425789378</c:v>
                </c:pt>
                <c:pt idx="35123">
                  <c:v>10.403721374323565</c:v>
                </c:pt>
                <c:pt idx="35124">
                  <c:v>10.403583103609884</c:v>
                </c:pt>
                <c:pt idx="35125">
                  <c:v>10.40375776135348</c:v>
                </c:pt>
                <c:pt idx="35126">
                  <c:v>10.403859645037244</c:v>
                </c:pt>
                <c:pt idx="35127">
                  <c:v>10.404063412404776</c:v>
                </c:pt>
                <c:pt idx="35128">
                  <c:v>10.404267179772305</c:v>
                </c:pt>
                <c:pt idx="35129">
                  <c:v>10.404259902366322</c:v>
                </c:pt>
                <c:pt idx="35130">
                  <c:v>10.404230792742387</c:v>
                </c:pt>
                <c:pt idx="35131">
                  <c:v>10.404550998605648</c:v>
                </c:pt>
                <c:pt idx="35132">
                  <c:v>10.404434560109916</c:v>
                </c:pt>
                <c:pt idx="35133">
                  <c:v>10.404289011990253</c:v>
                </c:pt>
                <c:pt idx="35134">
                  <c:v>10.404332676426153</c:v>
                </c:pt>
                <c:pt idx="35135">
                  <c:v>10.404587385635564</c:v>
                </c:pt>
                <c:pt idx="35136">
                  <c:v>10.404420005297951</c:v>
                </c:pt>
                <c:pt idx="35137">
                  <c:v>10.404645604883429</c:v>
                </c:pt>
                <c:pt idx="35138">
                  <c:v>10.404441837515902</c:v>
                </c:pt>
                <c:pt idx="35139">
                  <c:v>10.404150741276572</c:v>
                </c:pt>
                <c:pt idx="35140">
                  <c:v>10.403772316165448</c:v>
                </c:pt>
                <c:pt idx="35141">
                  <c:v>10.403721374323565</c:v>
                </c:pt>
                <c:pt idx="35142">
                  <c:v>10.403612213233817</c:v>
                </c:pt>
                <c:pt idx="35143">
                  <c:v>10.404158018682555</c:v>
                </c:pt>
                <c:pt idx="35144">
                  <c:v>10.404245347554355</c:v>
                </c:pt>
                <c:pt idx="35145">
                  <c:v>10.404230792742387</c:v>
                </c:pt>
                <c:pt idx="35146">
                  <c:v>10.404550998605648</c:v>
                </c:pt>
                <c:pt idx="35147">
                  <c:v>10.404543721199664</c:v>
                </c:pt>
                <c:pt idx="35148">
                  <c:v>10.404631050071462</c:v>
                </c:pt>
                <c:pt idx="35149">
                  <c:v>10.404128909058624</c:v>
                </c:pt>
                <c:pt idx="35150">
                  <c:v>10.404274457178285</c:v>
                </c:pt>
                <c:pt idx="35151">
                  <c:v>10.40409979943469</c:v>
                </c:pt>
                <c:pt idx="35152">
                  <c:v>10.404245347554355</c:v>
                </c:pt>
                <c:pt idx="35153">
                  <c:v>10.404587385635564</c:v>
                </c:pt>
                <c:pt idx="35154">
                  <c:v>10.404791153003094</c:v>
                </c:pt>
                <c:pt idx="35155">
                  <c:v>10.404798430409077</c:v>
                </c:pt>
                <c:pt idx="35156">
                  <c:v>10.405016752588573</c:v>
                </c:pt>
                <c:pt idx="35157">
                  <c:v>10.404667437101379</c:v>
                </c:pt>
                <c:pt idx="35158">
                  <c:v>10.405002197776605</c:v>
                </c:pt>
                <c:pt idx="35159">
                  <c:v>10.405315126233884</c:v>
                </c:pt>
                <c:pt idx="35160">
                  <c:v>10.405125913678322</c:v>
                </c:pt>
                <c:pt idx="35161">
                  <c:v>10.404973088152673</c:v>
                </c:pt>
                <c:pt idx="35162">
                  <c:v>10.405351513263799</c:v>
                </c:pt>
                <c:pt idx="35163">
                  <c:v>10.405307848827901</c:v>
                </c:pt>
                <c:pt idx="35164">
                  <c:v>10.405278739203967</c:v>
                </c:pt>
                <c:pt idx="35165">
                  <c:v>10.405548003225345</c:v>
                </c:pt>
                <c:pt idx="35166">
                  <c:v>10.405307848827901</c:v>
                </c:pt>
                <c:pt idx="35167">
                  <c:v>10.405657164315093</c:v>
                </c:pt>
                <c:pt idx="35168">
                  <c:v>10.405584390255262</c:v>
                </c:pt>
                <c:pt idx="35169">
                  <c:v>10.405424287323632</c:v>
                </c:pt>
                <c:pt idx="35170">
                  <c:v>10.405198687738151</c:v>
                </c:pt>
                <c:pt idx="35171">
                  <c:v>10.405235074768068</c:v>
                </c:pt>
                <c:pt idx="35172">
                  <c:v>10.405562558037312</c:v>
                </c:pt>
                <c:pt idx="35173">
                  <c:v>10.405933705742456</c:v>
                </c:pt>
                <c:pt idx="35174">
                  <c:v>10.405751770592875</c:v>
                </c:pt>
                <c:pt idx="35175">
                  <c:v>10.405453396947564</c:v>
                </c:pt>
                <c:pt idx="35176">
                  <c:v>10.405176855520203</c:v>
                </c:pt>
                <c:pt idx="35177">
                  <c:v>10.405336958451834</c:v>
                </c:pt>
                <c:pt idx="35178">
                  <c:v>10.405184132926188</c:v>
                </c:pt>
                <c:pt idx="35179">
                  <c:v>10.405751770592875</c:v>
                </c:pt>
                <c:pt idx="35180">
                  <c:v>10.405919150930488</c:v>
                </c:pt>
                <c:pt idx="35181">
                  <c:v>10.405955537960406</c:v>
                </c:pt>
                <c:pt idx="35182">
                  <c:v>10.406079253862119</c:v>
                </c:pt>
                <c:pt idx="35183">
                  <c:v>10.406152027921951</c:v>
                </c:pt>
                <c:pt idx="35184">
                  <c:v>10.406836104084372</c:v>
                </c:pt>
                <c:pt idx="35185">
                  <c:v>10.40701803923395</c:v>
                </c:pt>
                <c:pt idx="35186">
                  <c:v>10.407338245097211</c:v>
                </c:pt>
                <c:pt idx="35187">
                  <c:v>10.407352799909178</c:v>
                </c:pt>
                <c:pt idx="35188">
                  <c:v>10.407301858067294</c:v>
                </c:pt>
                <c:pt idx="35189">
                  <c:v>10.406770607430522</c:v>
                </c:pt>
                <c:pt idx="35190">
                  <c:v>10.406894323332237</c:v>
                </c:pt>
                <c:pt idx="35191">
                  <c:v>10.406777884836506</c:v>
                </c:pt>
                <c:pt idx="35192">
                  <c:v>10.406937987768137</c:v>
                </c:pt>
                <c:pt idx="35193">
                  <c:v>10.407272748443361</c:v>
                </c:pt>
                <c:pt idx="35194">
                  <c:v>10.407280025849346</c:v>
                </c:pt>
                <c:pt idx="35195">
                  <c:v>10.407141755135664</c:v>
                </c:pt>
                <c:pt idx="35196">
                  <c:v>10.406756052618556</c:v>
                </c:pt>
                <c:pt idx="35197">
                  <c:v>10.406806994460439</c:v>
                </c:pt>
                <c:pt idx="35198">
                  <c:v>10.407345522503194</c:v>
                </c:pt>
                <c:pt idx="35199">
                  <c:v>10.407418296563026</c:v>
                </c:pt>
                <c:pt idx="35200">
                  <c:v>10.407112645511733</c:v>
                </c:pt>
                <c:pt idx="35201">
                  <c:v>10.407192696977548</c:v>
                </c:pt>
                <c:pt idx="35202">
                  <c:v>10.407345522503194</c:v>
                </c:pt>
                <c:pt idx="35203">
                  <c:v>10.407338245097211</c:v>
                </c:pt>
                <c:pt idx="35204">
                  <c:v>10.407127200323698</c:v>
                </c:pt>
                <c:pt idx="35205">
                  <c:v>10.407243638819429</c:v>
                </c:pt>
                <c:pt idx="35206">
                  <c:v>10.407381909533109</c:v>
                </c:pt>
                <c:pt idx="35207">
                  <c:v>10.407505625434824</c:v>
                </c:pt>
                <c:pt idx="35208">
                  <c:v>10.407636618742522</c:v>
                </c:pt>
                <c:pt idx="35209">
                  <c:v>10.407476515810892</c:v>
                </c:pt>
                <c:pt idx="35210">
                  <c:v>10.407432851374992</c:v>
                </c:pt>
                <c:pt idx="35211">
                  <c:v>10.407578399494657</c:v>
                </c:pt>
                <c:pt idx="35212">
                  <c:v>10.407753057238251</c:v>
                </c:pt>
                <c:pt idx="35213">
                  <c:v>10.407993211635699</c:v>
                </c:pt>
                <c:pt idx="35214">
                  <c:v>10.408138759755362</c:v>
                </c:pt>
                <c:pt idx="35215">
                  <c:v>10.408058708289547</c:v>
                </c:pt>
                <c:pt idx="35216">
                  <c:v>10.407934992387833</c:v>
                </c:pt>
                <c:pt idx="35217">
                  <c:v>10.407920437575866</c:v>
                </c:pt>
                <c:pt idx="35218">
                  <c:v>10.408022321259631</c:v>
                </c:pt>
                <c:pt idx="35219">
                  <c:v>10.408058708289547</c:v>
                </c:pt>
                <c:pt idx="35220">
                  <c:v>10.40845168821264</c:v>
                </c:pt>
                <c:pt idx="35221">
                  <c:v>10.408670010392134</c:v>
                </c:pt>
                <c:pt idx="35222">
                  <c:v>10.408597236332302</c:v>
                </c:pt>
                <c:pt idx="35223">
                  <c:v>10.408640900768203</c:v>
                </c:pt>
                <c:pt idx="35224">
                  <c:v>10.408902887383597</c:v>
                </c:pt>
                <c:pt idx="35225">
                  <c:v>10.408968384037445</c:v>
                </c:pt>
                <c:pt idx="35226">
                  <c:v>10.408684565204101</c:v>
                </c:pt>
                <c:pt idx="35227">
                  <c:v>10.408670010392134</c:v>
                </c:pt>
                <c:pt idx="35228">
                  <c:v>10.408837390729749</c:v>
                </c:pt>
                <c:pt idx="35229">
                  <c:v>10.409223093246856</c:v>
                </c:pt>
                <c:pt idx="35230">
                  <c:v>10.409252202870791</c:v>
                </c:pt>
                <c:pt idx="35231">
                  <c:v>10.409426860614387</c:v>
                </c:pt>
                <c:pt idx="35232">
                  <c:v>10.409543299110119</c:v>
                </c:pt>
                <c:pt idx="35233">
                  <c:v>10.409943556439194</c:v>
                </c:pt>
                <c:pt idx="35234">
                  <c:v>10.409936279033213</c:v>
                </c:pt>
                <c:pt idx="35235">
                  <c:v>10.409848950161413</c:v>
                </c:pt>
                <c:pt idx="35236">
                  <c:v>10.410074549746891</c:v>
                </c:pt>
                <c:pt idx="35237">
                  <c:v>10.410249207490487</c:v>
                </c:pt>
                <c:pt idx="35238">
                  <c:v>10.410125491588772</c:v>
                </c:pt>
                <c:pt idx="35239">
                  <c:v>10.410205543054589</c:v>
                </c:pt>
                <c:pt idx="35240">
                  <c:v>10.410110936776807</c:v>
                </c:pt>
                <c:pt idx="35241">
                  <c:v>10.410023607905009</c:v>
                </c:pt>
                <c:pt idx="35242">
                  <c:v>10.410416587828102</c:v>
                </c:pt>
                <c:pt idx="35243">
                  <c:v>10.410205543054589</c:v>
                </c:pt>
                <c:pt idx="35244">
                  <c:v>10.4105475811358</c:v>
                </c:pt>
                <c:pt idx="35245">
                  <c:v>10.410416587828102</c:v>
                </c:pt>
                <c:pt idx="35246">
                  <c:v>10.410736793691362</c:v>
                </c:pt>
                <c:pt idx="35247">
                  <c:v>10.410795012939227</c:v>
                </c:pt>
                <c:pt idx="35248">
                  <c:v>10.41078045812726</c:v>
                </c:pt>
                <c:pt idx="35249">
                  <c:v>10.410664019631531</c:v>
                </c:pt>
                <c:pt idx="35250">
                  <c:v>10.410634910007598</c:v>
                </c:pt>
                <c:pt idx="35251">
                  <c:v>10.411086109178555</c:v>
                </c:pt>
                <c:pt idx="35252">
                  <c:v>10.41098422549479</c:v>
                </c:pt>
                <c:pt idx="35253">
                  <c:v>10.411137051020438</c:v>
                </c:pt>
                <c:pt idx="35254">
                  <c:v>10.410845954781109</c:v>
                </c:pt>
                <c:pt idx="35255">
                  <c:v>10.411158883238388</c:v>
                </c:pt>
                <c:pt idx="35256">
                  <c:v>10.411530030943531</c:v>
                </c:pt>
                <c:pt idx="35257">
                  <c:v>10.411158883238388</c:v>
                </c:pt>
                <c:pt idx="35258">
                  <c:v>10.410576690759733</c:v>
                </c:pt>
                <c:pt idx="35259">
                  <c:v>10.410576690759733</c:v>
                </c:pt>
                <c:pt idx="35260">
                  <c:v>10.411049722148638</c:v>
                </c:pt>
                <c:pt idx="35261">
                  <c:v>10.411049722148638</c:v>
                </c:pt>
                <c:pt idx="35262">
                  <c:v>10.41100605771274</c:v>
                </c:pt>
                <c:pt idx="35263">
                  <c:v>10.410693129255462</c:v>
                </c:pt>
                <c:pt idx="35264">
                  <c:v>10.411071554366588</c:v>
                </c:pt>
                <c:pt idx="35265">
                  <c:v>10.411253489516168</c:v>
                </c:pt>
                <c:pt idx="35266">
                  <c:v>10.41162463722131</c:v>
                </c:pt>
                <c:pt idx="35267">
                  <c:v>10.411944843084573</c:v>
                </c:pt>
                <c:pt idx="35268">
                  <c:v>10.411806572370891</c:v>
                </c:pt>
                <c:pt idx="35269">
                  <c:v>10.412090391204234</c:v>
                </c:pt>
                <c:pt idx="35270">
                  <c:v>10.412446984097411</c:v>
                </c:pt>
                <c:pt idx="35271">
                  <c:v>10.412184997482017</c:v>
                </c:pt>
                <c:pt idx="35272">
                  <c:v>10.41230871338373</c:v>
                </c:pt>
                <c:pt idx="35273">
                  <c:v>10.412643474058958</c:v>
                </c:pt>
                <c:pt idx="35274">
                  <c:v>10.41289818326837</c:v>
                </c:pt>
                <c:pt idx="35275">
                  <c:v>10.412679861088874</c:v>
                </c:pt>
                <c:pt idx="35276">
                  <c:v>10.412636196652974</c:v>
                </c:pt>
                <c:pt idx="35277">
                  <c:v>10.412628919246993</c:v>
                </c:pt>
                <c:pt idx="35278">
                  <c:v>10.412978234734185</c:v>
                </c:pt>
                <c:pt idx="35279">
                  <c:v>10.412694415900841</c:v>
                </c:pt>
                <c:pt idx="35280">
                  <c:v>10.412490648533312</c:v>
                </c:pt>
                <c:pt idx="35281">
                  <c:v>10.41239604225553</c:v>
                </c:pt>
                <c:pt idx="35282">
                  <c:v>10.412934570298285</c:v>
                </c:pt>
                <c:pt idx="35283">
                  <c:v>10.413131060259833</c:v>
                </c:pt>
                <c:pt idx="35284">
                  <c:v>10.413123782853848</c:v>
                </c:pt>
                <c:pt idx="35285">
                  <c:v>10.413276608379496</c:v>
                </c:pt>
                <c:pt idx="35286">
                  <c:v>10.413269330973513</c:v>
                </c:pt>
                <c:pt idx="35287">
                  <c:v>10.413291163191461</c:v>
                </c:pt>
                <c:pt idx="35288">
                  <c:v>10.413174724695731</c:v>
                </c:pt>
                <c:pt idx="35289">
                  <c:v>10.412905460674352</c:v>
                </c:pt>
                <c:pt idx="35290">
                  <c:v>10.413174724695731</c:v>
                </c:pt>
                <c:pt idx="35291">
                  <c:v>10.413487653153009</c:v>
                </c:pt>
                <c:pt idx="35292">
                  <c:v>10.414098955255596</c:v>
                </c:pt>
                <c:pt idx="35293">
                  <c:v>10.414135342285512</c:v>
                </c:pt>
                <c:pt idx="35294">
                  <c:v>10.41426633559321</c:v>
                </c:pt>
                <c:pt idx="35295">
                  <c:v>10.414317277435094</c:v>
                </c:pt>
                <c:pt idx="35296">
                  <c:v>10.41465203811032</c:v>
                </c:pt>
                <c:pt idx="35297">
                  <c:v>10.414557431832538</c:v>
                </c:pt>
                <c:pt idx="35298">
                  <c:v>10.414302722623125</c:v>
                </c:pt>
                <c:pt idx="35299">
                  <c:v>10.414186284127396</c:v>
                </c:pt>
                <c:pt idx="35300">
                  <c:v>10.414259058187229</c:v>
                </c:pt>
                <c:pt idx="35301">
                  <c:v>10.41465203811032</c:v>
                </c:pt>
                <c:pt idx="35302">
                  <c:v>10.415161456529143</c:v>
                </c:pt>
                <c:pt idx="35303">
                  <c:v>10.414899469913747</c:v>
                </c:pt>
                <c:pt idx="35304">
                  <c:v>10.41495041175563</c:v>
                </c:pt>
                <c:pt idx="35305">
                  <c:v>10.41513234690521</c:v>
                </c:pt>
                <c:pt idx="35306">
                  <c:v>10.414986798785547</c:v>
                </c:pt>
                <c:pt idx="35307">
                  <c:v>10.415285172430858</c:v>
                </c:pt>
                <c:pt idx="35308">
                  <c:v>10.415481662392404</c:v>
                </c:pt>
                <c:pt idx="35309">
                  <c:v>10.415430720550519</c:v>
                </c:pt>
                <c:pt idx="35310">
                  <c:v>10.41563448791805</c:v>
                </c:pt>
                <c:pt idx="35311">
                  <c:v>10.415969248593278</c:v>
                </c:pt>
                <c:pt idx="35312">
                  <c:v>10.415881919721478</c:v>
                </c:pt>
                <c:pt idx="35313">
                  <c:v>10.41581642306763</c:v>
                </c:pt>
                <c:pt idx="35314">
                  <c:v>10.415961971187293</c:v>
                </c:pt>
                <c:pt idx="35315">
                  <c:v>10.415903751939428</c:v>
                </c:pt>
                <c:pt idx="35316">
                  <c:v>10.415801868255663</c:v>
                </c:pt>
                <c:pt idx="35317">
                  <c:v>10.415554436452236</c:v>
                </c:pt>
                <c:pt idx="35318">
                  <c:v>10.415568991264202</c:v>
                </c:pt>
                <c:pt idx="35319">
                  <c:v>10.415823700473613</c:v>
                </c:pt>
                <c:pt idx="35320">
                  <c:v>10.416573273289881</c:v>
                </c:pt>
                <c:pt idx="35321">
                  <c:v>10.41642772517022</c:v>
                </c:pt>
                <c:pt idx="35322">
                  <c:v>10.416653324755696</c:v>
                </c:pt>
                <c:pt idx="35323">
                  <c:v>10.416529608853981</c:v>
                </c:pt>
                <c:pt idx="35324">
                  <c:v>10.416820705093311</c:v>
                </c:pt>
                <c:pt idx="35325">
                  <c:v>10.416507776636033</c:v>
                </c:pt>
                <c:pt idx="35326">
                  <c:v>10.416369505922352</c:v>
                </c:pt>
                <c:pt idx="35327">
                  <c:v>10.416937143589042</c:v>
                </c:pt>
                <c:pt idx="35328">
                  <c:v>10.41716274317452</c:v>
                </c:pt>
                <c:pt idx="35329">
                  <c:v>10.417468394225814</c:v>
                </c:pt>
                <c:pt idx="35330">
                  <c:v>10.417119078738621</c:v>
                </c:pt>
                <c:pt idx="35331">
                  <c:v>10.417009917648874</c:v>
                </c:pt>
                <c:pt idx="35332">
                  <c:v>10.417286459076234</c:v>
                </c:pt>
                <c:pt idx="35333">
                  <c:v>10.417693993811293</c:v>
                </c:pt>
                <c:pt idx="35334">
                  <c:v>10.41770854862326</c:v>
                </c:pt>
                <c:pt idx="35335">
                  <c:v>10.417788600089075</c:v>
                </c:pt>
                <c:pt idx="35336">
                  <c:v>10.418028754486521</c:v>
                </c:pt>
                <c:pt idx="35337">
                  <c:v>10.418028754486521</c:v>
                </c:pt>
                <c:pt idx="35338">
                  <c:v>10.418050586704471</c:v>
                </c:pt>
                <c:pt idx="35339">
                  <c:v>10.418196134824134</c:v>
                </c:pt>
                <c:pt idx="35340">
                  <c:v>10.418421734409614</c:v>
                </c:pt>
                <c:pt idx="35341">
                  <c:v>10.418792882114754</c:v>
                </c:pt>
                <c:pt idx="35342">
                  <c:v>10.419011204294252</c:v>
                </c:pt>
                <c:pt idx="35343">
                  <c:v>10.419149475007933</c:v>
                </c:pt>
                <c:pt idx="35344">
                  <c:v>10.418858378768604</c:v>
                </c:pt>
                <c:pt idx="35345">
                  <c:v>10.419222249067763</c:v>
                </c:pt>
                <c:pt idx="35346">
                  <c:v>10.419360519781444</c:v>
                </c:pt>
                <c:pt idx="35347">
                  <c:v>10.419506067901109</c:v>
                </c:pt>
                <c:pt idx="35348">
                  <c:v>10.41971711267462</c:v>
                </c:pt>
                <c:pt idx="35349">
                  <c:v>10.420022763725916</c:v>
                </c:pt>
                <c:pt idx="35350">
                  <c:v>10.420095537785748</c:v>
                </c:pt>
                <c:pt idx="35351">
                  <c:v>10.419731667486587</c:v>
                </c:pt>
                <c:pt idx="35352">
                  <c:v>10.419702557862655</c:v>
                </c:pt>
                <c:pt idx="35353">
                  <c:v>10.420080982973779</c:v>
                </c:pt>
                <c:pt idx="35354">
                  <c:v>10.420153757033612</c:v>
                </c:pt>
                <c:pt idx="35355">
                  <c:v>10.419833551170351</c:v>
                </c:pt>
                <c:pt idx="35356">
                  <c:v>10.420270195529344</c:v>
                </c:pt>
                <c:pt idx="35357">
                  <c:v>10.420255640717377</c:v>
                </c:pt>
                <c:pt idx="35358">
                  <c:v>10.420219253687462</c:v>
                </c:pt>
                <c:pt idx="35359">
                  <c:v>10.420124647409679</c:v>
                </c:pt>
                <c:pt idx="35360">
                  <c:v>10.420124647409679</c:v>
                </c:pt>
                <c:pt idx="35361">
                  <c:v>10.420372079213108</c:v>
                </c:pt>
                <c:pt idx="35362">
                  <c:v>10.420292027747294</c:v>
                </c:pt>
                <c:pt idx="35363">
                  <c:v>10.42032841477721</c:v>
                </c:pt>
                <c:pt idx="35364">
                  <c:v>10.420372079213108</c:v>
                </c:pt>
                <c:pt idx="35365">
                  <c:v>10.420954271691762</c:v>
                </c:pt>
                <c:pt idx="35366">
                  <c:v>10.421092542405445</c:v>
                </c:pt>
                <c:pt idx="35367">
                  <c:v>10.421201703495193</c:v>
                </c:pt>
                <c:pt idx="35368">
                  <c:v>10.421347251614856</c:v>
                </c:pt>
                <c:pt idx="35369">
                  <c:v>10.421551018982385</c:v>
                </c:pt>
                <c:pt idx="35370">
                  <c:v>10.421805728191798</c:v>
                </c:pt>
                <c:pt idx="35371">
                  <c:v>10.42183483781573</c:v>
                </c:pt>
                <c:pt idx="35372">
                  <c:v>10.421543741576402</c:v>
                </c:pt>
                <c:pt idx="35373">
                  <c:v>10.421412748268704</c:v>
                </c:pt>
                <c:pt idx="35374">
                  <c:v>10.421725676725982</c:v>
                </c:pt>
                <c:pt idx="35375">
                  <c:v>10.421951276311461</c:v>
                </c:pt>
                <c:pt idx="35376">
                  <c:v>10.422482526948233</c:v>
                </c:pt>
                <c:pt idx="35377">
                  <c:v>10.422657184691831</c:v>
                </c:pt>
                <c:pt idx="35378">
                  <c:v>10.42306471942689</c:v>
                </c:pt>
                <c:pt idx="35379">
                  <c:v>10.422919171307225</c:v>
                </c:pt>
                <c:pt idx="35380">
                  <c:v>10.422868229465344</c:v>
                </c:pt>
                <c:pt idx="35381">
                  <c:v>10.423690576341444</c:v>
                </c:pt>
                <c:pt idx="35382">
                  <c:v>10.423807014837175</c:v>
                </c:pt>
                <c:pt idx="35383">
                  <c:v>10.424250936602149</c:v>
                </c:pt>
                <c:pt idx="35384">
                  <c:v>10.424192717354282</c:v>
                </c:pt>
                <c:pt idx="35385">
                  <c:v>10.424010782204704</c:v>
                </c:pt>
                <c:pt idx="35386">
                  <c:v>10.42368329893546</c:v>
                </c:pt>
                <c:pt idx="35387">
                  <c:v>10.423777905213241</c:v>
                </c:pt>
                <c:pt idx="35388">
                  <c:v>10.423894343708973</c:v>
                </c:pt>
                <c:pt idx="35389">
                  <c:v>10.424156330324367</c:v>
                </c:pt>
                <c:pt idx="35390">
                  <c:v>10.424250936602149</c:v>
                </c:pt>
                <c:pt idx="35391">
                  <c:v>10.424476536187628</c:v>
                </c:pt>
                <c:pt idx="35392">
                  <c:v>10.424301878444032</c:v>
                </c:pt>
                <c:pt idx="35393">
                  <c:v>10.424476536187628</c:v>
                </c:pt>
                <c:pt idx="35394">
                  <c:v>10.424774909832941</c:v>
                </c:pt>
                <c:pt idx="35395">
                  <c:v>10.424338265473947</c:v>
                </c:pt>
                <c:pt idx="35396">
                  <c:v>10.424527478029511</c:v>
                </c:pt>
                <c:pt idx="35397">
                  <c:v>10.424673026149176</c:v>
                </c:pt>
                <c:pt idx="35398">
                  <c:v>10.424709413179091</c:v>
                </c:pt>
                <c:pt idx="35399">
                  <c:v>10.425000509418417</c:v>
                </c:pt>
                <c:pt idx="35400">
                  <c:v>10.424811296862856</c:v>
                </c:pt>
                <c:pt idx="35401">
                  <c:v>10.425080560884235</c:v>
                </c:pt>
                <c:pt idx="35402">
                  <c:v>10.425218831597913</c:v>
                </c:pt>
                <c:pt idx="35403">
                  <c:v>10.42527705084578</c:v>
                </c:pt>
                <c:pt idx="35404">
                  <c:v>10.425437153777411</c:v>
                </c:pt>
                <c:pt idx="35405">
                  <c:v>10.425990236632131</c:v>
                </c:pt>
                <c:pt idx="35406">
                  <c:v>10.425895630354351</c:v>
                </c:pt>
                <c:pt idx="35407">
                  <c:v>10.425946572196233</c:v>
                </c:pt>
                <c:pt idx="35408">
                  <c:v>10.425691862986822</c:v>
                </c:pt>
                <c:pt idx="35409">
                  <c:v>10.42580102407657</c:v>
                </c:pt>
                <c:pt idx="35410">
                  <c:v>10.425946572196233</c:v>
                </c:pt>
                <c:pt idx="35411">
                  <c:v>10.426194003999662</c:v>
                </c:pt>
                <c:pt idx="35412">
                  <c:v>10.426732532042418</c:v>
                </c:pt>
                <c:pt idx="35413">
                  <c:v>10.426979963845847</c:v>
                </c:pt>
                <c:pt idx="35414">
                  <c:v>10.427198286025343</c:v>
                </c:pt>
                <c:pt idx="35415">
                  <c:v>10.427562156324502</c:v>
                </c:pt>
                <c:pt idx="35416">
                  <c:v>10.427445717828771</c:v>
                </c:pt>
                <c:pt idx="35417">
                  <c:v>10.427591265948434</c:v>
                </c:pt>
                <c:pt idx="35418">
                  <c:v>10.427503937076636</c:v>
                </c:pt>
                <c:pt idx="35419">
                  <c:v>10.42714734418346</c:v>
                </c:pt>
                <c:pt idx="35420">
                  <c:v>10.426936299409947</c:v>
                </c:pt>
                <c:pt idx="35421">
                  <c:v>10.427074570123628</c:v>
                </c:pt>
                <c:pt idx="35422">
                  <c:v>10.427533046700569</c:v>
                </c:pt>
                <c:pt idx="35423">
                  <c:v>10.427918749217678</c:v>
                </c:pt>
                <c:pt idx="35424">
                  <c:v>10.428042465119391</c:v>
                </c:pt>
                <c:pt idx="35425">
                  <c:v>10.428042465119391</c:v>
                </c:pt>
                <c:pt idx="35426">
                  <c:v>10.428479109478385</c:v>
                </c:pt>
                <c:pt idx="35427">
                  <c:v>10.428311729140772</c:v>
                </c:pt>
                <c:pt idx="35428">
                  <c:v>10.42842089023052</c:v>
                </c:pt>
                <c:pt idx="35429">
                  <c:v>10.42853732872625</c:v>
                </c:pt>
                <c:pt idx="35430">
                  <c:v>10.428682876845913</c:v>
                </c:pt>
                <c:pt idx="35431">
                  <c:v>10.429090411580972</c:v>
                </c:pt>
                <c:pt idx="35432">
                  <c:v>10.42926506932457</c:v>
                </c:pt>
                <c:pt idx="35433">
                  <c:v>10.429643494435695</c:v>
                </c:pt>
                <c:pt idx="35434">
                  <c:v>10.429708991089544</c:v>
                </c:pt>
                <c:pt idx="35435">
                  <c:v>10.429687158871594</c:v>
                </c:pt>
                <c:pt idx="35436">
                  <c:v>10.429912758457073</c:v>
                </c:pt>
                <c:pt idx="35437">
                  <c:v>10.429832706991258</c:v>
                </c:pt>
                <c:pt idx="35438">
                  <c:v>10.429890926239123</c:v>
                </c:pt>
                <c:pt idx="35439">
                  <c:v>10.430211132102386</c:v>
                </c:pt>
                <c:pt idx="35440">
                  <c:v>10.429796319961342</c:v>
                </c:pt>
                <c:pt idx="35441">
                  <c:v>10.429585275187829</c:v>
                </c:pt>
                <c:pt idx="35442">
                  <c:v>10.429934590675023</c:v>
                </c:pt>
                <c:pt idx="35443">
                  <c:v>10.430320293192132</c:v>
                </c:pt>
                <c:pt idx="35444">
                  <c:v>10.430480396123762</c:v>
                </c:pt>
                <c:pt idx="35445">
                  <c:v>10.430407622063932</c:v>
                </c:pt>
                <c:pt idx="35446">
                  <c:v>10.430487673529745</c:v>
                </c:pt>
                <c:pt idx="35447">
                  <c:v>10.430465841311797</c:v>
                </c:pt>
                <c:pt idx="35448">
                  <c:v>10.430720550521208</c:v>
                </c:pt>
                <c:pt idx="35449">
                  <c:v>10.430698718303258</c:v>
                </c:pt>
                <c:pt idx="35450">
                  <c:v>10.43058955721351</c:v>
                </c:pt>
                <c:pt idx="35451">
                  <c:v>10.431091698226352</c:v>
                </c:pt>
                <c:pt idx="35452">
                  <c:v>10.431353684841744</c:v>
                </c:pt>
                <c:pt idx="35453">
                  <c:v>10.430982537136602</c:v>
                </c:pt>
                <c:pt idx="35454">
                  <c:v>10.431266355969946</c:v>
                </c:pt>
                <c:pt idx="35455">
                  <c:v>10.431310020405848</c:v>
                </c:pt>
                <c:pt idx="35456">
                  <c:v>10.431455568525509</c:v>
                </c:pt>
                <c:pt idx="35457">
                  <c:v>10.431630226269107</c:v>
                </c:pt>
                <c:pt idx="35458">
                  <c:v>10.431652058487055</c:v>
                </c:pt>
                <c:pt idx="35459">
                  <c:v>10.431812161418685</c:v>
                </c:pt>
                <c:pt idx="35460">
                  <c:v>10.432372521679392</c:v>
                </c:pt>
                <c:pt idx="35461">
                  <c:v>10.432474405363157</c:v>
                </c:pt>
                <c:pt idx="35462">
                  <c:v>10.432809166038384</c:v>
                </c:pt>
                <c:pt idx="35463">
                  <c:v>10.433092984871726</c:v>
                </c:pt>
                <c:pt idx="35464">
                  <c:v>10.433354971487123</c:v>
                </c:pt>
                <c:pt idx="35465">
                  <c:v>10.433056597841812</c:v>
                </c:pt>
                <c:pt idx="35466">
                  <c:v>10.433311307051223</c:v>
                </c:pt>
                <c:pt idx="35467">
                  <c:v>10.433376803705073</c:v>
                </c:pt>
                <c:pt idx="35468">
                  <c:v>10.433398635923021</c:v>
                </c:pt>
                <c:pt idx="35469">
                  <c:v>10.433347694081139</c:v>
                </c:pt>
                <c:pt idx="35470">
                  <c:v>10.432961991564031</c:v>
                </c:pt>
                <c:pt idx="35471">
                  <c:v>10.433296752239258</c:v>
                </c:pt>
                <c:pt idx="35472">
                  <c:v>10.433136649307627</c:v>
                </c:pt>
                <c:pt idx="35473">
                  <c:v>10.433595125884567</c:v>
                </c:pt>
                <c:pt idx="35474">
                  <c:v>10.434039047649543</c:v>
                </c:pt>
                <c:pt idx="35475">
                  <c:v>10.434155486145274</c:v>
                </c:pt>
                <c:pt idx="35476">
                  <c:v>10.434257369829039</c:v>
                </c:pt>
                <c:pt idx="35477">
                  <c:v>10.434497524226485</c:v>
                </c:pt>
                <c:pt idx="35478">
                  <c:v>10.434402917948702</c:v>
                </c:pt>
                <c:pt idx="35479">
                  <c:v>10.4345339112564</c:v>
                </c:pt>
                <c:pt idx="35480">
                  <c:v>10.434599407910248</c:v>
                </c:pt>
                <c:pt idx="35481">
                  <c:v>10.434686736782048</c:v>
                </c:pt>
                <c:pt idx="35482">
                  <c:v>10.434970555615392</c:v>
                </c:pt>
                <c:pt idx="35483">
                  <c:v>10.43505788448719</c:v>
                </c:pt>
                <c:pt idx="35484">
                  <c:v>10.435188877794888</c:v>
                </c:pt>
                <c:pt idx="35485">
                  <c:v>10.435450864410281</c:v>
                </c:pt>
                <c:pt idx="35486">
                  <c:v>10.435421754786349</c:v>
                </c:pt>
                <c:pt idx="35487">
                  <c:v>10.43505788448719</c:v>
                </c:pt>
                <c:pt idx="35488">
                  <c:v>10.435305316290618</c:v>
                </c:pt>
                <c:pt idx="35489">
                  <c:v>10.435247097042753</c:v>
                </c:pt>
                <c:pt idx="35490">
                  <c:v>10.435865676551325</c:v>
                </c:pt>
                <c:pt idx="35491">
                  <c:v>10.436316875722284</c:v>
                </c:pt>
                <c:pt idx="35492">
                  <c:v>10.436760797487256</c:v>
                </c:pt>
                <c:pt idx="35493">
                  <c:v>10.436571584931695</c:v>
                </c:pt>
                <c:pt idx="35494">
                  <c:v>10.43665163639751</c:v>
                </c:pt>
                <c:pt idx="35495">
                  <c:v>10.436622526773576</c:v>
                </c:pt>
                <c:pt idx="35496">
                  <c:v>10.437073725944533</c:v>
                </c:pt>
                <c:pt idx="35497">
                  <c:v>10.437015506696669</c:v>
                </c:pt>
                <c:pt idx="35498">
                  <c:v>10.437008229290685</c:v>
                </c:pt>
                <c:pt idx="35499">
                  <c:v>10.43654247530776</c:v>
                </c:pt>
                <c:pt idx="35500">
                  <c:v>10.437000951884702</c:v>
                </c:pt>
                <c:pt idx="35501">
                  <c:v>10.437437596243694</c:v>
                </c:pt>
                <c:pt idx="35502">
                  <c:v>10.437503092897542</c:v>
                </c:pt>
                <c:pt idx="35503">
                  <c:v>10.437503092897542</c:v>
                </c:pt>
                <c:pt idx="35504">
                  <c:v>10.437765079512937</c:v>
                </c:pt>
                <c:pt idx="35505">
                  <c:v>10.438099840188164</c:v>
                </c:pt>
                <c:pt idx="35506">
                  <c:v>10.43843460086339</c:v>
                </c:pt>
                <c:pt idx="35507">
                  <c:v>10.438572871577071</c:v>
                </c:pt>
                <c:pt idx="35508">
                  <c:v>10.438390936427492</c:v>
                </c:pt>
                <c:pt idx="35509">
                  <c:v>10.438463710487325</c:v>
                </c:pt>
                <c:pt idx="35510">
                  <c:v>10.438354549397575</c:v>
                </c:pt>
                <c:pt idx="35511">
                  <c:v>10.438507374923223</c:v>
                </c:pt>
                <c:pt idx="35512">
                  <c:v>10.438631090824936</c:v>
                </c:pt>
                <c:pt idx="35513">
                  <c:v>10.438558316765107</c:v>
                </c:pt>
                <c:pt idx="35514">
                  <c:v>10.43845643308134</c:v>
                </c:pt>
                <c:pt idx="35515">
                  <c:v>10.438536484547157</c:v>
                </c:pt>
                <c:pt idx="35516">
                  <c:v>10.438281775337744</c:v>
                </c:pt>
                <c:pt idx="35517">
                  <c:v>10.438631090824936</c:v>
                </c:pt>
                <c:pt idx="35518">
                  <c:v>10.439104122213843</c:v>
                </c:pt>
                <c:pt idx="35519">
                  <c:v>10.438725697102718</c:v>
                </c:pt>
                <c:pt idx="35520">
                  <c:v>10.438725697102718</c:v>
                </c:pt>
                <c:pt idx="35521">
                  <c:v>10.439278779957441</c:v>
                </c:pt>
                <c:pt idx="35522">
                  <c:v>10.439453437701038</c:v>
                </c:pt>
                <c:pt idx="35523">
                  <c:v>10.439548043978819</c:v>
                </c:pt>
                <c:pt idx="35524">
                  <c:v>10.439693592098482</c:v>
                </c:pt>
                <c:pt idx="35525">
                  <c:v>10.439722701722417</c:v>
                </c:pt>
                <c:pt idx="35526">
                  <c:v>10.439759088752332</c:v>
                </c:pt>
                <c:pt idx="35527">
                  <c:v>10.439977410931828</c:v>
                </c:pt>
                <c:pt idx="35528">
                  <c:v>10.440093849427559</c:v>
                </c:pt>
                <c:pt idx="35529">
                  <c:v>10.44037039085492</c:v>
                </c:pt>
                <c:pt idx="35530">
                  <c:v>10.440668764500231</c:v>
                </c:pt>
                <c:pt idx="35531">
                  <c:v>10.440821590025879</c:v>
                </c:pt>
                <c:pt idx="35532">
                  <c:v>10.441316453632735</c:v>
                </c:pt>
                <c:pt idx="35533">
                  <c:v>10.441600272466079</c:v>
                </c:pt>
                <c:pt idx="35534">
                  <c:v>10.441796762427627</c:v>
                </c:pt>
                <c:pt idx="35535">
                  <c:v>10.44167304652591</c:v>
                </c:pt>
                <c:pt idx="35536">
                  <c:v>10.441592995060097</c:v>
                </c:pt>
                <c:pt idx="35537">
                  <c:v>10.441738543179762</c:v>
                </c:pt>
                <c:pt idx="35538">
                  <c:v>10.441702156149844</c:v>
                </c:pt>
                <c:pt idx="35539">
                  <c:v>10.441796762427627</c:v>
                </c:pt>
                <c:pt idx="35540">
                  <c:v>10.44171671096181</c:v>
                </c:pt>
                <c:pt idx="35541">
                  <c:v>10.441913200923356</c:v>
                </c:pt>
                <c:pt idx="35542">
                  <c:v>10.442109690884902</c:v>
                </c:pt>
                <c:pt idx="35543">
                  <c:v>10.442247961598584</c:v>
                </c:pt>
                <c:pt idx="35544">
                  <c:v>10.442429896748164</c:v>
                </c:pt>
                <c:pt idx="35545">
                  <c:v>10.442320735658415</c:v>
                </c:pt>
                <c:pt idx="35546">
                  <c:v>10.442640941521676</c:v>
                </c:pt>
                <c:pt idx="35547">
                  <c:v>10.442779212235358</c:v>
                </c:pt>
                <c:pt idx="35548">
                  <c:v>10.443223134000331</c:v>
                </c:pt>
                <c:pt idx="35549">
                  <c:v>10.44324496621828</c:v>
                </c:pt>
                <c:pt idx="35550">
                  <c:v>10.443652500953339</c:v>
                </c:pt>
                <c:pt idx="35551">
                  <c:v>10.443710720201205</c:v>
                </c:pt>
                <c:pt idx="35552">
                  <c:v>10.443434178773844</c:v>
                </c:pt>
                <c:pt idx="35553">
                  <c:v>10.443274075842215</c:v>
                </c:pt>
                <c:pt idx="35554">
                  <c:v>10.443630668735389</c:v>
                </c:pt>
                <c:pt idx="35555">
                  <c:v>10.44381260388497</c:v>
                </c:pt>
                <c:pt idx="35556">
                  <c:v>10.44392176497472</c:v>
                </c:pt>
                <c:pt idx="35557">
                  <c:v>10.443761662043089</c:v>
                </c:pt>
                <c:pt idx="35558">
                  <c:v>10.443747107231122</c:v>
                </c:pt>
                <c:pt idx="35559">
                  <c:v>10.444001816440533</c:v>
                </c:pt>
                <c:pt idx="35560">
                  <c:v>10.44392176497472</c:v>
                </c:pt>
                <c:pt idx="35561">
                  <c:v>10.444511234859357</c:v>
                </c:pt>
                <c:pt idx="35562">
                  <c:v>10.444933324406382</c:v>
                </c:pt>
                <c:pt idx="35563">
                  <c:v>10.445049762902112</c:v>
                </c:pt>
                <c:pt idx="35564">
                  <c:v>10.444882382564499</c:v>
                </c:pt>
                <c:pt idx="35565">
                  <c:v>10.444802331098685</c:v>
                </c:pt>
                <c:pt idx="35566">
                  <c:v>10.445122536961945</c:v>
                </c:pt>
                <c:pt idx="35567">
                  <c:v>10.445217143239727</c:v>
                </c:pt>
                <c:pt idx="35568">
                  <c:v>10.445624677974784</c:v>
                </c:pt>
                <c:pt idx="35569">
                  <c:v>10.446024935303861</c:v>
                </c:pt>
                <c:pt idx="35570">
                  <c:v>10.446359695979087</c:v>
                </c:pt>
                <c:pt idx="35571">
                  <c:v>10.446381528197037</c:v>
                </c:pt>
                <c:pt idx="35572">
                  <c:v>10.446425192632935</c:v>
                </c:pt>
                <c:pt idx="35573">
                  <c:v>10.446345141167122</c:v>
                </c:pt>
                <c:pt idx="35574">
                  <c:v>10.445973993461978</c:v>
                </c:pt>
                <c:pt idx="35575">
                  <c:v>10.445952161244028</c:v>
                </c:pt>
                <c:pt idx="35576">
                  <c:v>10.445944883838045</c:v>
                </c:pt>
                <c:pt idx="35577">
                  <c:v>10.446461579662852</c:v>
                </c:pt>
                <c:pt idx="35578">
                  <c:v>10.446257812295324</c:v>
                </c:pt>
                <c:pt idx="35579">
                  <c:v>10.446410637820968</c:v>
                </c:pt>
                <c:pt idx="35580">
                  <c:v>10.446345141167122</c:v>
                </c:pt>
                <c:pt idx="35581">
                  <c:v>10.446425192632935</c:v>
                </c:pt>
                <c:pt idx="35582">
                  <c:v>10.446512521504735</c:v>
                </c:pt>
                <c:pt idx="35583">
                  <c:v>10.446541631128667</c:v>
                </c:pt>
                <c:pt idx="35584">
                  <c:v>10.44650524409875</c:v>
                </c:pt>
                <c:pt idx="35585">
                  <c:v>10.44680361774406</c:v>
                </c:pt>
                <c:pt idx="35586">
                  <c:v>10.446978275487657</c:v>
                </c:pt>
                <c:pt idx="35587">
                  <c:v>10.447058326953474</c:v>
                </c:pt>
                <c:pt idx="35588">
                  <c:v>10.447131101013305</c:v>
                </c:pt>
                <c:pt idx="35589">
                  <c:v>10.447444029470583</c:v>
                </c:pt>
                <c:pt idx="35590">
                  <c:v>10.447764235333842</c:v>
                </c:pt>
                <c:pt idx="35591">
                  <c:v>10.448397369654382</c:v>
                </c:pt>
                <c:pt idx="35592">
                  <c:v>10.448724852923624</c:v>
                </c:pt>
                <c:pt idx="35593">
                  <c:v>10.448630246645841</c:v>
                </c:pt>
                <c:pt idx="35594">
                  <c:v>10.449212439124498</c:v>
                </c:pt>
                <c:pt idx="35595">
                  <c:v>10.449132387658683</c:v>
                </c:pt>
                <c:pt idx="35596">
                  <c:v>10.448986839539021</c:v>
                </c:pt>
                <c:pt idx="35597">
                  <c:v>10.448542917774045</c:v>
                </c:pt>
                <c:pt idx="35598">
                  <c:v>10.448550195180028</c:v>
                </c:pt>
                <c:pt idx="35599">
                  <c:v>10.448360982624465</c:v>
                </c:pt>
                <c:pt idx="35600">
                  <c:v>10.448644801457808</c:v>
                </c:pt>
                <c:pt idx="35601">
                  <c:v>10.448746685141574</c:v>
                </c:pt>
                <c:pt idx="35602">
                  <c:v>10.448863123637304</c:v>
                </c:pt>
                <c:pt idx="35603">
                  <c:v>10.448899510667221</c:v>
                </c:pt>
                <c:pt idx="35604">
                  <c:v>10.449161497282615</c:v>
                </c:pt>
                <c:pt idx="35605">
                  <c:v>10.449408929086044</c:v>
                </c:pt>
                <c:pt idx="35606">
                  <c:v>10.449510812769809</c:v>
                </c:pt>
                <c:pt idx="35607">
                  <c:v>10.449379819462113</c:v>
                </c:pt>
                <c:pt idx="35608">
                  <c:v>10.449685470513407</c:v>
                </c:pt>
                <c:pt idx="35609">
                  <c:v>10.4499911215647</c:v>
                </c:pt>
                <c:pt idx="35610">
                  <c:v>10.449867405662985</c:v>
                </c:pt>
                <c:pt idx="35611">
                  <c:v>10.449780076791187</c:v>
                </c:pt>
                <c:pt idx="35612">
                  <c:v>10.449918347504868</c:v>
                </c:pt>
                <c:pt idx="35613">
                  <c:v>10.450078450436498</c:v>
                </c:pt>
                <c:pt idx="35614">
                  <c:v>10.450085727842483</c:v>
                </c:pt>
                <c:pt idx="35615">
                  <c:v>10.450122114872396</c:v>
                </c:pt>
                <c:pt idx="35616">
                  <c:v>10.450398656299759</c:v>
                </c:pt>
                <c:pt idx="35617">
                  <c:v>10.450529649607455</c:v>
                </c:pt>
                <c:pt idx="35618">
                  <c:v>10.450733416974986</c:v>
                </c:pt>
                <c:pt idx="35619">
                  <c:v>10.450733416974986</c:v>
                </c:pt>
                <c:pt idx="35620">
                  <c:v>10.450828023252766</c:v>
                </c:pt>
                <c:pt idx="35621">
                  <c:v>10.450835300658751</c:v>
                </c:pt>
                <c:pt idx="35622">
                  <c:v>10.450835300658751</c:v>
                </c:pt>
                <c:pt idx="35623">
                  <c:v>10.451330164265608</c:v>
                </c:pt>
                <c:pt idx="35624">
                  <c:v>10.451148229116027</c:v>
                </c:pt>
                <c:pt idx="35625">
                  <c:v>10.451133674304062</c:v>
                </c:pt>
                <c:pt idx="35626">
                  <c:v>10.451672202346817</c:v>
                </c:pt>
                <c:pt idx="35627">
                  <c:v>10.451504822009204</c:v>
                </c:pt>
                <c:pt idx="35628">
                  <c:v>10.451417493137406</c:v>
                </c:pt>
                <c:pt idx="35629">
                  <c:v>10.45188324712033</c:v>
                </c:pt>
                <c:pt idx="35630">
                  <c:v>10.451839582684432</c:v>
                </c:pt>
                <c:pt idx="35631">
                  <c:v>10.451956021180161</c:v>
                </c:pt>
                <c:pt idx="35632">
                  <c:v>10.452472717004968</c:v>
                </c:pt>
                <c:pt idx="35633">
                  <c:v>10.452501826628902</c:v>
                </c:pt>
                <c:pt idx="35634">
                  <c:v>10.452414497757102</c:v>
                </c:pt>
                <c:pt idx="35635">
                  <c:v>10.452683761778481</c:v>
                </c:pt>
                <c:pt idx="35636">
                  <c:v>10.452130678923758</c:v>
                </c:pt>
                <c:pt idx="35637">
                  <c:v>10.452072459675893</c:v>
                </c:pt>
                <c:pt idx="35638">
                  <c:v>10.452625542530617</c:v>
                </c:pt>
                <c:pt idx="35639">
                  <c:v>10.452814755086177</c:v>
                </c:pt>
                <c:pt idx="35640">
                  <c:v>10.452785645462246</c:v>
                </c:pt>
                <c:pt idx="35641">
                  <c:v>10.453178625385338</c:v>
                </c:pt>
                <c:pt idx="35642">
                  <c:v>10.453629824556296</c:v>
                </c:pt>
                <c:pt idx="35643">
                  <c:v>10.453506108654583</c:v>
                </c:pt>
                <c:pt idx="35644">
                  <c:v>10.453564327902448</c:v>
                </c:pt>
                <c:pt idx="35645">
                  <c:v>10.453666211586214</c:v>
                </c:pt>
                <c:pt idx="35646">
                  <c:v>10.45379720489391</c:v>
                </c:pt>
                <c:pt idx="35647">
                  <c:v>10.453986417449473</c:v>
                </c:pt>
                <c:pt idx="35648">
                  <c:v>10.454059191509305</c:v>
                </c:pt>
                <c:pt idx="35649">
                  <c:v>10.454008249667423</c:v>
                </c:pt>
                <c:pt idx="35650">
                  <c:v>10.45441578440248</c:v>
                </c:pt>
                <c:pt idx="35651">
                  <c:v>10.454488558462312</c:v>
                </c:pt>
                <c:pt idx="35652">
                  <c:v>10.455005254287119</c:v>
                </c:pt>
                <c:pt idx="35653">
                  <c:v>10.455114415376867</c:v>
                </c:pt>
                <c:pt idx="35654">
                  <c:v>10.454837873949504</c:v>
                </c:pt>
                <c:pt idx="35655">
                  <c:v>10.455136247594817</c:v>
                </c:pt>
                <c:pt idx="35656">
                  <c:v>10.454655938799926</c:v>
                </c:pt>
                <c:pt idx="35657">
                  <c:v>10.454604996958045</c:v>
                </c:pt>
                <c:pt idx="35658">
                  <c:v>10.454532222898212</c:v>
                </c:pt>
                <c:pt idx="35659">
                  <c:v>10.454423061808463</c:v>
                </c:pt>
                <c:pt idx="35660">
                  <c:v>10.454655938799926</c:v>
                </c:pt>
                <c:pt idx="35661">
                  <c:v>10.454801486919591</c:v>
                </c:pt>
                <c:pt idx="35662">
                  <c:v>10.454743267671725</c:v>
                </c:pt>
                <c:pt idx="35663">
                  <c:v>10.454925202821304</c:v>
                </c:pt>
                <c:pt idx="35664">
                  <c:v>10.455383679398246</c:v>
                </c:pt>
                <c:pt idx="35665">
                  <c:v>10.4551871894367</c:v>
                </c:pt>
                <c:pt idx="35666">
                  <c:v>10.45528179571448</c:v>
                </c:pt>
                <c:pt idx="35667">
                  <c:v>10.455638388607657</c:v>
                </c:pt>
                <c:pt idx="35668">
                  <c:v>10.455973149282883</c:v>
                </c:pt>
                <c:pt idx="35669">
                  <c:v>10.455885820411085</c:v>
                </c:pt>
                <c:pt idx="35670">
                  <c:v>10.456002258906818</c:v>
                </c:pt>
                <c:pt idx="35671">
                  <c:v>10.456213303680331</c:v>
                </c:pt>
                <c:pt idx="35672">
                  <c:v>10.456227858492294</c:v>
                </c:pt>
                <c:pt idx="35673">
                  <c:v>10.456453458077775</c:v>
                </c:pt>
                <c:pt idx="35674">
                  <c:v>10.456366129205975</c:v>
                </c:pt>
                <c:pt idx="35675">
                  <c:v>10.456402516235892</c:v>
                </c:pt>
                <c:pt idx="35676">
                  <c:v>10.45646801288974</c:v>
                </c:pt>
                <c:pt idx="35677">
                  <c:v>10.45653350954359</c:v>
                </c:pt>
                <c:pt idx="35678">
                  <c:v>10.456700889881203</c:v>
                </c:pt>
                <c:pt idx="35679">
                  <c:v>10.457297637171825</c:v>
                </c:pt>
                <c:pt idx="35680">
                  <c:v>10.457275804953877</c:v>
                </c:pt>
                <c:pt idx="35681">
                  <c:v>10.457530514163288</c:v>
                </c:pt>
                <c:pt idx="35682">
                  <c:v>10.457530514163288</c:v>
                </c:pt>
                <c:pt idx="35683">
                  <c:v>10.457588733411153</c:v>
                </c:pt>
                <c:pt idx="35684">
                  <c:v>10.457530514163288</c:v>
                </c:pt>
                <c:pt idx="35685">
                  <c:v>10.457967158522278</c:v>
                </c:pt>
                <c:pt idx="35686">
                  <c:v>10.457916216680395</c:v>
                </c:pt>
                <c:pt idx="35687">
                  <c:v>10.458265532167589</c:v>
                </c:pt>
                <c:pt idx="35688">
                  <c:v>10.458389248069304</c:v>
                </c:pt>
                <c:pt idx="35689">
                  <c:v>10.458032655176128</c:v>
                </c:pt>
                <c:pt idx="35690">
                  <c:v>10.458207312919724</c:v>
                </c:pt>
                <c:pt idx="35691">
                  <c:v>10.458338306227422</c:v>
                </c:pt>
                <c:pt idx="35692">
                  <c:v>10.458651234684698</c:v>
                </c:pt>
                <c:pt idx="35693">
                  <c:v>10.458571183218885</c:v>
                </c:pt>
                <c:pt idx="35694">
                  <c:v>10.4585639058129</c:v>
                </c:pt>
                <c:pt idx="35695">
                  <c:v>10.458636679872733</c:v>
                </c:pt>
                <c:pt idx="35696">
                  <c:v>10.4585639058129</c:v>
                </c:pt>
                <c:pt idx="35697">
                  <c:v>10.458593015436833</c:v>
                </c:pt>
                <c:pt idx="35698">
                  <c:v>10.458833169834278</c:v>
                </c:pt>
                <c:pt idx="35699">
                  <c:v>10.458804060210344</c:v>
                </c:pt>
                <c:pt idx="35700">
                  <c:v>10.458862279458209</c:v>
                </c:pt>
                <c:pt idx="35701">
                  <c:v>10.458869556864196</c:v>
                </c:pt>
                <c:pt idx="35702">
                  <c:v>10.458804060210344</c:v>
                </c:pt>
                <c:pt idx="35703">
                  <c:v>10.459073324231724</c:v>
                </c:pt>
                <c:pt idx="35704">
                  <c:v>10.459466304154816</c:v>
                </c:pt>
                <c:pt idx="35705">
                  <c:v>10.459590020056529</c:v>
                </c:pt>
                <c:pt idx="35706">
                  <c:v>10.460113993287321</c:v>
                </c:pt>
                <c:pt idx="35707">
                  <c:v>10.460186767347153</c:v>
                </c:pt>
                <c:pt idx="35708">
                  <c:v>10.459742845582177</c:v>
                </c:pt>
                <c:pt idx="35709">
                  <c:v>10.459335310847118</c:v>
                </c:pt>
                <c:pt idx="35710">
                  <c:v>10.459750122988162</c:v>
                </c:pt>
                <c:pt idx="35711">
                  <c:v>10.460208599565101</c:v>
                </c:pt>
                <c:pt idx="35712">
                  <c:v>10.460601579488195</c:v>
                </c:pt>
                <c:pt idx="35713">
                  <c:v>10.460652521330077</c:v>
                </c:pt>
                <c:pt idx="35714">
                  <c:v>10.460470586180497</c:v>
                </c:pt>
                <c:pt idx="35715">
                  <c:v>10.460536082834345</c:v>
                </c:pt>
                <c:pt idx="35716">
                  <c:v>10.460768959825808</c:v>
                </c:pt>
                <c:pt idx="35717">
                  <c:v>10.460696185765975</c:v>
                </c:pt>
                <c:pt idx="35718">
                  <c:v>10.460645243924093</c:v>
                </c:pt>
                <c:pt idx="35719">
                  <c:v>10.460616134300162</c:v>
                </c:pt>
                <c:pt idx="35720">
                  <c:v>10.460841733885641</c:v>
                </c:pt>
                <c:pt idx="35721">
                  <c:v>10.461547642266009</c:v>
                </c:pt>
                <c:pt idx="35722">
                  <c:v>10.461889680347218</c:v>
                </c:pt>
                <c:pt idx="35723">
                  <c:v>10.461387539334378</c:v>
                </c:pt>
                <c:pt idx="35724">
                  <c:v>10.461256546026682</c:v>
                </c:pt>
                <c:pt idx="35725">
                  <c:v>10.461562197077976</c:v>
                </c:pt>
                <c:pt idx="35726">
                  <c:v>10.46191151256517</c:v>
                </c:pt>
                <c:pt idx="35727">
                  <c:v>10.462093447714748</c:v>
                </c:pt>
                <c:pt idx="35728">
                  <c:v>10.462238995834412</c:v>
                </c:pt>
                <c:pt idx="35729">
                  <c:v>10.461918789971152</c:v>
                </c:pt>
                <c:pt idx="35730">
                  <c:v>10.462158944368596</c:v>
                </c:pt>
                <c:pt idx="35731">
                  <c:v>10.462384543954077</c:v>
                </c:pt>
                <c:pt idx="35732">
                  <c:v>10.462682917599388</c:v>
                </c:pt>
                <c:pt idx="35733">
                  <c:v>10.46255192429169</c:v>
                </c:pt>
                <c:pt idx="35734">
                  <c:v>10.462399098766042</c:v>
                </c:pt>
                <c:pt idx="35735">
                  <c:v>10.46269019500537</c:v>
                </c:pt>
                <c:pt idx="35736">
                  <c:v>10.463061342710512</c:v>
                </c:pt>
                <c:pt idx="35737">
                  <c:v>10.463716309249</c:v>
                </c:pt>
                <c:pt idx="35738">
                  <c:v>10.464109289172093</c:v>
                </c:pt>
                <c:pt idx="35739">
                  <c:v>10.463861857368665</c:v>
                </c:pt>
                <c:pt idx="35740">
                  <c:v>10.463650812595152</c:v>
                </c:pt>
                <c:pt idx="35741">
                  <c:v>10.463941908834478</c:v>
                </c:pt>
                <c:pt idx="35742">
                  <c:v>10.464553210937067</c:v>
                </c:pt>
                <c:pt idx="35743">
                  <c:v>10.464043792518243</c:v>
                </c:pt>
                <c:pt idx="35744">
                  <c:v>10.464320333945604</c:v>
                </c:pt>
                <c:pt idx="35745">
                  <c:v>10.464458604659285</c:v>
                </c:pt>
                <c:pt idx="35746">
                  <c:v>10.464298501727654</c:v>
                </c:pt>
                <c:pt idx="35747">
                  <c:v>10.464436772441337</c:v>
                </c:pt>
                <c:pt idx="35748">
                  <c:v>10.46456048834305</c:v>
                </c:pt>
                <c:pt idx="35749">
                  <c:v>10.464582320561002</c:v>
                </c:pt>
                <c:pt idx="35750">
                  <c:v>10.464414940223387</c:v>
                </c:pt>
                <c:pt idx="35751">
                  <c:v>10.464524101313136</c:v>
                </c:pt>
                <c:pt idx="35752">
                  <c:v>10.464953468266142</c:v>
                </c:pt>
                <c:pt idx="35753">
                  <c:v>10.465455609278983</c:v>
                </c:pt>
                <c:pt idx="35754">
                  <c:v>10.465302783753335</c:v>
                </c:pt>
                <c:pt idx="35755">
                  <c:v>10.46524456450547</c:v>
                </c:pt>
                <c:pt idx="35756">
                  <c:v>10.465055351949907</c:v>
                </c:pt>
                <c:pt idx="35757">
                  <c:v>10.464851584582378</c:v>
                </c:pt>
                <c:pt idx="35758">
                  <c:v>10.465149958227689</c:v>
                </c:pt>
                <c:pt idx="35759">
                  <c:v>10.464735146086648</c:v>
                </c:pt>
                <c:pt idx="35760">
                  <c:v>10.464625984996898</c:v>
                </c:pt>
                <c:pt idx="35761">
                  <c:v>10.465193622663589</c:v>
                </c:pt>
                <c:pt idx="35762">
                  <c:v>10.46528822894137</c:v>
                </c:pt>
                <c:pt idx="35763">
                  <c:v>10.465164513039655</c:v>
                </c:pt>
                <c:pt idx="35764">
                  <c:v>10.46528822894137</c:v>
                </c:pt>
                <c:pt idx="35765">
                  <c:v>10.465361003001201</c:v>
                </c:pt>
                <c:pt idx="35766">
                  <c:v>10.465455609278983</c:v>
                </c:pt>
                <c:pt idx="35767">
                  <c:v>10.465979582509775</c:v>
                </c:pt>
                <c:pt idx="35768">
                  <c:v>10.466379839838849</c:v>
                </c:pt>
                <c:pt idx="35769">
                  <c:v>10.466336175402951</c:v>
                </c:pt>
                <c:pt idx="35770">
                  <c:v>10.466277956155084</c:v>
                </c:pt>
                <c:pt idx="35771">
                  <c:v>10.466023246945673</c:v>
                </c:pt>
                <c:pt idx="35772">
                  <c:v>10.465906808449942</c:v>
                </c:pt>
                <c:pt idx="35773">
                  <c:v>10.466132408035419</c:v>
                </c:pt>
                <c:pt idx="35774">
                  <c:v>10.466940200099554</c:v>
                </c:pt>
                <c:pt idx="35775">
                  <c:v>10.466881980851689</c:v>
                </c:pt>
                <c:pt idx="35776">
                  <c:v>10.466103298411488</c:v>
                </c:pt>
                <c:pt idx="35777">
                  <c:v>10.466670936078176</c:v>
                </c:pt>
                <c:pt idx="35778">
                  <c:v>10.466583607206378</c:v>
                </c:pt>
                <c:pt idx="35779">
                  <c:v>10.46665638126621</c:v>
                </c:pt>
                <c:pt idx="35780">
                  <c:v>10.466576329800395</c:v>
                </c:pt>
                <c:pt idx="35781">
                  <c:v>10.466809206791856</c:v>
                </c:pt>
                <c:pt idx="35782">
                  <c:v>10.467056638595286</c:v>
                </c:pt>
                <c:pt idx="35783">
                  <c:v>10.466976587129469</c:v>
                </c:pt>
                <c:pt idx="35784">
                  <c:v>10.467020251565371</c:v>
                </c:pt>
                <c:pt idx="35785">
                  <c:v>10.46736228964658</c:v>
                </c:pt>
                <c:pt idx="35786">
                  <c:v>10.467442341112394</c:v>
                </c:pt>
                <c:pt idx="35787">
                  <c:v>10.468111862462848</c:v>
                </c:pt>
                <c:pt idx="35788">
                  <c:v>10.467908095095318</c:v>
                </c:pt>
                <c:pt idx="35789">
                  <c:v>10.468111862462848</c:v>
                </c:pt>
                <c:pt idx="35790">
                  <c:v>10.4680027013731</c:v>
                </c:pt>
                <c:pt idx="35791">
                  <c:v>10.467828043629504</c:v>
                </c:pt>
                <c:pt idx="35792">
                  <c:v>10.467747992163689</c:v>
                </c:pt>
                <c:pt idx="35793">
                  <c:v>10.467915372501302</c:v>
                </c:pt>
                <c:pt idx="35794">
                  <c:v>10.468184636522681</c:v>
                </c:pt>
                <c:pt idx="35795">
                  <c:v>10.46866494531757</c:v>
                </c:pt>
                <c:pt idx="35796">
                  <c:v>10.468555784227823</c:v>
                </c:pt>
                <c:pt idx="35797">
                  <c:v>10.46870860975347</c:v>
                </c:pt>
                <c:pt idx="35798">
                  <c:v>10.468635835693638</c:v>
                </c:pt>
                <c:pt idx="35799">
                  <c:v>10.468584893851755</c:v>
                </c:pt>
                <c:pt idx="35800">
                  <c:v>10.468919654526982</c:v>
                </c:pt>
                <c:pt idx="35801">
                  <c:v>10.468992428586814</c:v>
                </c:pt>
                <c:pt idx="35802">
                  <c:v>10.469378131103923</c:v>
                </c:pt>
                <c:pt idx="35803">
                  <c:v>10.469443627757773</c:v>
                </c:pt>
                <c:pt idx="35804">
                  <c:v>10.469356298885975</c:v>
                </c:pt>
                <c:pt idx="35805">
                  <c:v>10.469443627757773</c:v>
                </c:pt>
                <c:pt idx="35806">
                  <c:v>10.469334466668027</c:v>
                </c:pt>
                <c:pt idx="35807">
                  <c:v>10.469152531518445</c:v>
                </c:pt>
                <c:pt idx="35808">
                  <c:v>10.468985151180831</c:v>
                </c:pt>
                <c:pt idx="35809">
                  <c:v>10.469530956629573</c:v>
                </c:pt>
                <c:pt idx="35810">
                  <c:v>10.469858439898815</c:v>
                </c:pt>
                <c:pt idx="35811">
                  <c:v>10.469982155800528</c:v>
                </c:pt>
                <c:pt idx="35812">
                  <c:v>10.469712891779151</c:v>
                </c:pt>
                <c:pt idx="35813">
                  <c:v>10.470069484672328</c:v>
                </c:pt>
                <c:pt idx="35814">
                  <c:v>10.470185923168058</c:v>
                </c:pt>
                <c:pt idx="35815">
                  <c:v>10.470069484672328</c:v>
                </c:pt>
                <c:pt idx="35816">
                  <c:v>10.470193200574041</c:v>
                </c:pt>
                <c:pt idx="35817">
                  <c:v>10.470360580911656</c:v>
                </c:pt>
                <c:pt idx="35818">
                  <c:v>10.470396967941571</c:v>
                </c:pt>
                <c:pt idx="35819">
                  <c:v>10.470265974633874</c:v>
                </c:pt>
                <c:pt idx="35820">
                  <c:v>10.470389690535587</c:v>
                </c:pt>
                <c:pt idx="35821">
                  <c:v>10.470913663766378</c:v>
                </c:pt>
                <c:pt idx="35822">
                  <c:v>10.471102876321941</c:v>
                </c:pt>
                <c:pt idx="35823">
                  <c:v>10.471277534065536</c:v>
                </c:pt>
                <c:pt idx="35824">
                  <c:v>10.471539520680933</c:v>
                </c:pt>
                <c:pt idx="35825">
                  <c:v>10.471546798086914</c:v>
                </c:pt>
                <c:pt idx="35826">
                  <c:v>10.471343030719387</c:v>
                </c:pt>
                <c:pt idx="35827">
                  <c:v>10.471343030719387</c:v>
                </c:pt>
                <c:pt idx="35828">
                  <c:v>10.471182927787757</c:v>
                </c:pt>
                <c:pt idx="35829">
                  <c:v>10.47108104410399</c:v>
                </c:pt>
                <c:pt idx="35830">
                  <c:v>10.470848167112528</c:v>
                </c:pt>
                <c:pt idx="35831">
                  <c:v>10.471146540757839</c:v>
                </c:pt>
                <c:pt idx="35832">
                  <c:v>10.471612294740764</c:v>
                </c:pt>
                <c:pt idx="35833">
                  <c:v>10.471612294740764</c:v>
                </c:pt>
                <c:pt idx="35834">
                  <c:v>10.471000992638176</c:v>
                </c:pt>
                <c:pt idx="35835">
                  <c:v>10.471044657074076</c:v>
                </c:pt>
                <c:pt idx="35836">
                  <c:v>10.47132847590742</c:v>
                </c:pt>
                <c:pt idx="35837">
                  <c:v>10.471546798086914</c:v>
                </c:pt>
                <c:pt idx="35838">
                  <c:v>10.471896113574108</c:v>
                </c:pt>
                <c:pt idx="35839">
                  <c:v>10.471954332821975</c:v>
                </c:pt>
                <c:pt idx="35840">
                  <c:v>10.471954332821975</c:v>
                </c:pt>
                <c:pt idx="35841">
                  <c:v>10.471801507296327</c:v>
                </c:pt>
                <c:pt idx="35842">
                  <c:v>10.471597739928798</c:v>
                </c:pt>
                <c:pt idx="35843">
                  <c:v>10.471896113574108</c:v>
                </c:pt>
                <c:pt idx="35844">
                  <c:v>10.472463751240797</c:v>
                </c:pt>
                <c:pt idx="35845">
                  <c:v>10.472849453757906</c:v>
                </c:pt>
                <c:pt idx="35846">
                  <c:v>10.472900395599789</c:v>
                </c:pt>
                <c:pt idx="35847">
                  <c:v>10.473067775937404</c:v>
                </c:pt>
                <c:pt idx="35848">
                  <c:v>10.473584471762209</c:v>
                </c:pt>
                <c:pt idx="35849">
                  <c:v>10.473518975108361</c:v>
                </c:pt>
                <c:pt idx="35850">
                  <c:v>10.473278820710915</c:v>
                </c:pt>
                <c:pt idx="35851">
                  <c:v>10.473373426988696</c:v>
                </c:pt>
                <c:pt idx="35852">
                  <c:v>10.473540807326311</c:v>
                </c:pt>
                <c:pt idx="35853">
                  <c:v>10.473569916950243</c:v>
                </c:pt>
                <c:pt idx="35854">
                  <c:v>10.47329337552288</c:v>
                </c:pt>
                <c:pt idx="35855">
                  <c:v>10.47342436883058</c:v>
                </c:pt>
                <c:pt idx="35856">
                  <c:v>10.473664523228024</c:v>
                </c:pt>
                <c:pt idx="35857">
                  <c:v>10.473642691010076</c:v>
                </c:pt>
                <c:pt idx="35858">
                  <c:v>10.474079335369066</c:v>
                </c:pt>
                <c:pt idx="35859">
                  <c:v>10.474079335369066</c:v>
                </c:pt>
                <c:pt idx="35860">
                  <c:v>10.473948342061368</c:v>
                </c:pt>
                <c:pt idx="35861">
                  <c:v>10.474108444993</c:v>
                </c:pt>
                <c:pt idx="35862">
                  <c:v>10.474319489766511</c:v>
                </c:pt>
                <c:pt idx="35863">
                  <c:v>10.474275825330611</c:v>
                </c:pt>
                <c:pt idx="35864">
                  <c:v>10.474821630779353</c:v>
                </c:pt>
                <c:pt idx="35865">
                  <c:v>10.475200055890477</c:v>
                </c:pt>
                <c:pt idx="35866">
                  <c:v>10.47518550107851</c:v>
                </c:pt>
                <c:pt idx="35867">
                  <c:v>10.475309216980227</c:v>
                </c:pt>
                <c:pt idx="35868">
                  <c:v>10.474967178899016</c:v>
                </c:pt>
                <c:pt idx="35869">
                  <c:v>10.475003565928931</c:v>
                </c:pt>
                <c:pt idx="35870">
                  <c:v>10.475170946266545</c:v>
                </c:pt>
                <c:pt idx="35871">
                  <c:v>10.474923514463116</c:v>
                </c:pt>
                <c:pt idx="35872">
                  <c:v>10.474996288522949</c:v>
                </c:pt>
                <c:pt idx="35873">
                  <c:v>10.475054507770814</c:v>
                </c:pt>
                <c:pt idx="35874">
                  <c:v>10.475061785176797</c:v>
                </c:pt>
                <c:pt idx="35875">
                  <c:v>10.475243720326375</c:v>
                </c:pt>
                <c:pt idx="35876">
                  <c:v>10.475658532467417</c:v>
                </c:pt>
                <c:pt idx="35877">
                  <c:v>10.475724029121269</c:v>
                </c:pt>
                <c:pt idx="35878">
                  <c:v>10.475745861339217</c:v>
                </c:pt>
                <c:pt idx="35879">
                  <c:v>10.47611700904436</c:v>
                </c:pt>
                <c:pt idx="35880">
                  <c:v>10.475774970963149</c:v>
                </c:pt>
                <c:pt idx="35881">
                  <c:v>10.475971460924695</c:v>
                </c:pt>
                <c:pt idx="35882">
                  <c:v>10.475825912805032</c:v>
                </c:pt>
                <c:pt idx="35883">
                  <c:v>10.476015125360595</c:v>
                </c:pt>
                <c:pt idx="35884">
                  <c:v>10.476342608629837</c:v>
                </c:pt>
                <c:pt idx="35885">
                  <c:v>10.476509988967454</c:v>
                </c:pt>
                <c:pt idx="35886">
                  <c:v>10.476342608629837</c:v>
                </c:pt>
                <c:pt idx="35887">
                  <c:v>10.476284389381972</c:v>
                </c:pt>
                <c:pt idx="35888">
                  <c:v>10.476429937501637</c:v>
                </c:pt>
                <c:pt idx="35889">
                  <c:v>10.476706478929</c:v>
                </c:pt>
                <c:pt idx="35890">
                  <c:v>10.476888414078578</c:v>
                </c:pt>
                <c:pt idx="35891">
                  <c:v>10.477048517010209</c:v>
                </c:pt>
                <c:pt idx="35892">
                  <c:v>10.477376000279452</c:v>
                </c:pt>
                <c:pt idx="35893">
                  <c:v>10.477528825805098</c:v>
                </c:pt>
                <c:pt idx="35894">
                  <c:v>10.477805367232461</c:v>
                </c:pt>
                <c:pt idx="35895">
                  <c:v>10.477688928736729</c:v>
                </c:pt>
                <c:pt idx="35896">
                  <c:v>10.477587045052966</c:v>
                </c:pt>
                <c:pt idx="35897">
                  <c:v>10.477441496933301</c:v>
                </c:pt>
                <c:pt idx="35898">
                  <c:v>10.477572490240998</c:v>
                </c:pt>
                <c:pt idx="35899">
                  <c:v>10.477885418698275</c:v>
                </c:pt>
                <c:pt idx="35900">
                  <c:v>10.478111018283753</c:v>
                </c:pt>
                <c:pt idx="35901">
                  <c:v>10.478292953433336</c:v>
                </c:pt>
                <c:pt idx="35902">
                  <c:v>10.478038244223923</c:v>
                </c:pt>
                <c:pt idx="35903">
                  <c:v>10.477965470164092</c:v>
                </c:pt>
                <c:pt idx="35904">
                  <c:v>10.478111018283753</c:v>
                </c:pt>
                <c:pt idx="35905">
                  <c:v>10.478009134599988</c:v>
                </c:pt>
                <c:pt idx="35906">
                  <c:v>10.477936360540156</c:v>
                </c:pt>
                <c:pt idx="35907">
                  <c:v>10.477929083134175</c:v>
                </c:pt>
                <c:pt idx="35908">
                  <c:v>10.478474888582914</c:v>
                </c:pt>
                <c:pt idx="35909">
                  <c:v>10.478882423317973</c:v>
                </c:pt>
                <c:pt idx="35910">
                  <c:v>10.478729597792325</c:v>
                </c:pt>
                <c:pt idx="35911">
                  <c:v>10.479057081061569</c:v>
                </c:pt>
                <c:pt idx="35912">
                  <c:v>10.479348177300897</c:v>
                </c:pt>
                <c:pt idx="35913">
                  <c:v>10.479413673954745</c:v>
                </c:pt>
                <c:pt idx="35914">
                  <c:v>10.479391841736797</c:v>
                </c:pt>
                <c:pt idx="35915">
                  <c:v>10.479297235459015</c:v>
                </c:pt>
                <c:pt idx="35916">
                  <c:v>10.47923901621115</c:v>
                </c:pt>
                <c:pt idx="35917">
                  <c:v>10.479282680647048</c:v>
                </c:pt>
                <c:pt idx="35918">
                  <c:v>10.47985759571972</c:v>
                </c:pt>
                <c:pt idx="35919">
                  <c:v>10.48006136308725</c:v>
                </c:pt>
                <c:pt idx="35920">
                  <c:v>10.479843040907754</c:v>
                </c:pt>
                <c:pt idx="35921">
                  <c:v>10.479755712035956</c:v>
                </c:pt>
                <c:pt idx="35922">
                  <c:v>10.47992309237357</c:v>
                </c:pt>
                <c:pt idx="35923">
                  <c:v>10.480323349702644</c:v>
                </c:pt>
                <c:pt idx="35924">
                  <c:v>10.480425233386409</c:v>
                </c:pt>
                <c:pt idx="35925">
                  <c:v>10.480214188612896</c:v>
                </c:pt>
                <c:pt idx="35926">
                  <c:v>10.480003143839385</c:v>
                </c:pt>
                <c:pt idx="35927">
                  <c:v>10.480228743424863</c:v>
                </c:pt>
                <c:pt idx="35928">
                  <c:v>10.480221466018879</c:v>
                </c:pt>
                <c:pt idx="35929">
                  <c:v>10.480498007446242</c:v>
                </c:pt>
                <c:pt idx="35930">
                  <c:v>10.480709052219755</c:v>
                </c:pt>
                <c:pt idx="35931">
                  <c:v>10.48051983966419</c:v>
                </c:pt>
                <c:pt idx="35932">
                  <c:v>10.480388846356494</c:v>
                </c:pt>
                <c:pt idx="35933">
                  <c:v>10.480498007446242</c:v>
                </c:pt>
                <c:pt idx="35934">
                  <c:v>10.48056350410009</c:v>
                </c:pt>
                <c:pt idx="35935">
                  <c:v>10.480927374399251</c:v>
                </c:pt>
                <c:pt idx="35936">
                  <c:v>10.48122574804456</c:v>
                </c:pt>
                <c:pt idx="35937">
                  <c:v>10.481065645112931</c:v>
                </c:pt>
                <c:pt idx="35938">
                  <c:v>10.481305799510375</c:v>
                </c:pt>
                <c:pt idx="35939">
                  <c:v>10.481531399095854</c:v>
                </c:pt>
                <c:pt idx="35940">
                  <c:v>10.481633282779621</c:v>
                </c:pt>
                <c:pt idx="35941">
                  <c:v>10.481626005373636</c:v>
                </c:pt>
                <c:pt idx="35942">
                  <c:v>10.481844327553132</c:v>
                </c:pt>
                <c:pt idx="35943">
                  <c:v>10.481771553493301</c:v>
                </c:pt>
                <c:pt idx="35944">
                  <c:v>10.481764276087317</c:v>
                </c:pt>
                <c:pt idx="35945">
                  <c:v>10.481516844283888</c:v>
                </c:pt>
                <c:pt idx="35946">
                  <c:v>10.481575063531755</c:v>
                </c:pt>
                <c:pt idx="35947">
                  <c:v>10.481822495335182</c:v>
                </c:pt>
                <c:pt idx="35948">
                  <c:v>10.482062649732628</c:v>
                </c:pt>
                <c:pt idx="35949">
                  <c:v>10.482419242625804</c:v>
                </c:pt>
                <c:pt idx="35950">
                  <c:v>10.482601177775384</c:v>
                </c:pt>
                <c:pt idx="35951">
                  <c:v>10.482892274014711</c:v>
                </c:pt>
                <c:pt idx="35952">
                  <c:v>10.482215475258275</c:v>
                </c:pt>
                <c:pt idx="35953">
                  <c:v>10.482368300783921</c:v>
                </c:pt>
                <c:pt idx="35954">
                  <c:v>10.482542958527519</c:v>
                </c:pt>
                <c:pt idx="35955">
                  <c:v>10.4825502359335</c:v>
                </c:pt>
                <c:pt idx="35956">
                  <c:v>10.482783112924963</c:v>
                </c:pt>
                <c:pt idx="35957">
                  <c:v>10.483074209164291</c:v>
                </c:pt>
                <c:pt idx="35958">
                  <c:v>10.482848609578813</c:v>
                </c:pt>
                <c:pt idx="35959">
                  <c:v>10.482906828826676</c:v>
                </c:pt>
                <c:pt idx="35960">
                  <c:v>10.48332164096772</c:v>
                </c:pt>
                <c:pt idx="35961">
                  <c:v>10.483634569424998</c:v>
                </c:pt>
                <c:pt idx="35962">
                  <c:v>10.4834599116814</c:v>
                </c:pt>
                <c:pt idx="35963">
                  <c:v>10.483503576117299</c:v>
                </c:pt>
                <c:pt idx="35964">
                  <c:v>10.483685511266879</c:v>
                </c:pt>
                <c:pt idx="35965">
                  <c:v>10.484114878219888</c:v>
                </c:pt>
                <c:pt idx="35966">
                  <c:v>10.484238594121601</c:v>
                </c:pt>
                <c:pt idx="35967">
                  <c:v>10.483838336792527</c:v>
                </c:pt>
                <c:pt idx="35968">
                  <c:v>10.483772840138679</c:v>
                </c:pt>
                <c:pt idx="35969">
                  <c:v>10.483787394950642</c:v>
                </c:pt>
                <c:pt idx="35970">
                  <c:v>10.483772840138679</c:v>
                </c:pt>
                <c:pt idx="35971">
                  <c:v>10.483860169010475</c:v>
                </c:pt>
                <c:pt idx="35972">
                  <c:v>10.484325922993401</c:v>
                </c:pt>
                <c:pt idx="35973">
                  <c:v>10.484573354796828</c:v>
                </c:pt>
                <c:pt idx="35974">
                  <c:v>10.484944502501971</c:v>
                </c:pt>
                <c:pt idx="35975">
                  <c:v>10.484966334719921</c:v>
                </c:pt>
                <c:pt idx="35976">
                  <c:v>10.48452969036093</c:v>
                </c:pt>
                <c:pt idx="35977">
                  <c:v>10.484748012540425</c:v>
                </c:pt>
                <c:pt idx="35978">
                  <c:v>10.484922670284021</c:v>
                </c:pt>
                <c:pt idx="35979">
                  <c:v>10.485126437651552</c:v>
                </c:pt>
                <c:pt idx="35980">
                  <c:v>10.485584914228493</c:v>
                </c:pt>
                <c:pt idx="35981">
                  <c:v>10.48533020501908</c:v>
                </c:pt>
                <c:pt idx="35982">
                  <c:v>10.4851919343054</c:v>
                </c:pt>
                <c:pt idx="35983">
                  <c:v>10.484966334719921</c:v>
                </c:pt>
                <c:pt idx="35984">
                  <c:v>10.485213766523351</c:v>
                </c:pt>
                <c:pt idx="35985">
                  <c:v>10.485446643514813</c:v>
                </c:pt>
                <c:pt idx="35986">
                  <c:v>10.485417533890878</c:v>
                </c:pt>
                <c:pt idx="35987">
                  <c:v>10.485439366108828</c:v>
                </c:pt>
                <c:pt idx="35988">
                  <c:v>10.485766849378072</c:v>
                </c:pt>
                <c:pt idx="35989">
                  <c:v>10.485795959002006</c:v>
                </c:pt>
                <c:pt idx="35990">
                  <c:v>10.486276267796896</c:v>
                </c:pt>
                <c:pt idx="35991">
                  <c:v>10.486196216331081</c:v>
                </c:pt>
                <c:pt idx="35992">
                  <c:v>10.486669247719988</c:v>
                </c:pt>
                <c:pt idx="35993">
                  <c:v>10.486865737681535</c:v>
                </c:pt>
                <c:pt idx="35994">
                  <c:v>10.487215053168727</c:v>
                </c:pt>
                <c:pt idx="35995">
                  <c:v>10.487222330574712</c:v>
                </c:pt>
                <c:pt idx="35996">
                  <c:v>10.487069505049062</c:v>
                </c:pt>
                <c:pt idx="35997">
                  <c:v>10.486647415502039</c:v>
                </c:pt>
                <c:pt idx="35998">
                  <c:v>10.486661970314005</c:v>
                </c:pt>
                <c:pt idx="35999">
                  <c:v>10.486727466967853</c:v>
                </c:pt>
                <c:pt idx="36000">
                  <c:v>10.486785686215718</c:v>
                </c:pt>
                <c:pt idx="36001">
                  <c:v>10.487185943544794</c:v>
                </c:pt>
                <c:pt idx="36002">
                  <c:v>10.487120446890946</c:v>
                </c:pt>
                <c:pt idx="36003">
                  <c:v>10.486734744373836</c:v>
                </c:pt>
                <c:pt idx="36004">
                  <c:v>10.486843905463585</c:v>
                </c:pt>
                <c:pt idx="36005">
                  <c:v>10.487135001702914</c:v>
                </c:pt>
                <c:pt idx="36006">
                  <c:v>10.486756576591786</c:v>
                </c:pt>
                <c:pt idx="36007">
                  <c:v>10.487135001702914</c:v>
                </c:pt>
                <c:pt idx="36008">
                  <c:v>10.487338769070442</c:v>
                </c:pt>
                <c:pt idx="36009">
                  <c:v>10.487666252339686</c:v>
                </c:pt>
                <c:pt idx="36010">
                  <c:v>10.487746303805501</c:v>
                </c:pt>
                <c:pt idx="36011">
                  <c:v>10.488255722224324</c:v>
                </c:pt>
                <c:pt idx="36012">
                  <c:v>10.488321218878173</c:v>
                </c:pt>
                <c:pt idx="36013">
                  <c:v>10.48815383854056</c:v>
                </c:pt>
                <c:pt idx="36014">
                  <c:v>10.488190225570476</c:v>
                </c:pt>
                <c:pt idx="36015">
                  <c:v>10.488568650681602</c:v>
                </c:pt>
                <c:pt idx="36016">
                  <c:v>10.488670534365365</c:v>
                </c:pt>
                <c:pt idx="36017">
                  <c:v>10.488983462822643</c:v>
                </c:pt>
                <c:pt idx="36018">
                  <c:v>10.489041682070509</c:v>
                </c:pt>
                <c:pt idx="36019">
                  <c:v>10.488939798386744</c:v>
                </c:pt>
                <c:pt idx="36020">
                  <c:v>10.488998017634611</c:v>
                </c:pt>
                <c:pt idx="36021">
                  <c:v>10.488801527673065</c:v>
                </c:pt>
                <c:pt idx="36022">
                  <c:v>10.48885974692093</c:v>
                </c:pt>
                <c:pt idx="36023">
                  <c:v>10.489041682070509</c:v>
                </c:pt>
                <c:pt idx="36024">
                  <c:v>10.489332778309837</c:v>
                </c:pt>
                <c:pt idx="36025">
                  <c:v>10.489310946091887</c:v>
                </c:pt>
                <c:pt idx="36026">
                  <c:v>10.489420107181635</c:v>
                </c:pt>
                <c:pt idx="36027">
                  <c:v>10.489842196728659</c:v>
                </c:pt>
                <c:pt idx="36028">
                  <c:v>10.489551100489333</c:v>
                </c:pt>
                <c:pt idx="36029">
                  <c:v>10.489369165339751</c:v>
                </c:pt>
                <c:pt idx="36030">
                  <c:v>10.489194507596157</c:v>
                </c:pt>
                <c:pt idx="36031">
                  <c:v>10.489747590450879</c:v>
                </c:pt>
                <c:pt idx="36032">
                  <c:v>10.4895219908654</c:v>
                </c:pt>
                <c:pt idx="36033">
                  <c:v>10.489303668685904</c:v>
                </c:pt>
                <c:pt idx="36034">
                  <c:v>10.489747590450879</c:v>
                </c:pt>
                <c:pt idx="36035">
                  <c:v>10.490096905938072</c:v>
                </c:pt>
                <c:pt idx="36036">
                  <c:v>10.490133292967988</c:v>
                </c:pt>
                <c:pt idx="36037">
                  <c:v>10.49020606702782</c:v>
                </c:pt>
                <c:pt idx="36038">
                  <c:v>10.490235176651753</c:v>
                </c:pt>
                <c:pt idx="36039">
                  <c:v>10.489740313044894</c:v>
                </c:pt>
                <c:pt idx="36040">
                  <c:v>10.489856751540625</c:v>
                </c:pt>
                <c:pt idx="36041">
                  <c:v>10.489893138570542</c:v>
                </c:pt>
                <c:pt idx="36042">
                  <c:v>10.489791254886779</c:v>
                </c:pt>
                <c:pt idx="36043">
                  <c:v>10.489987744848325</c:v>
                </c:pt>
                <c:pt idx="36044">
                  <c:v>10.490118738156022</c:v>
                </c:pt>
                <c:pt idx="36045">
                  <c:v>10.490060518908157</c:v>
                </c:pt>
                <c:pt idx="36046">
                  <c:v>10.490555382515012</c:v>
                </c:pt>
                <c:pt idx="36047">
                  <c:v>10.490235176651753</c:v>
                </c:pt>
                <c:pt idx="36048">
                  <c:v>10.490380724771416</c:v>
                </c:pt>
                <c:pt idx="36049">
                  <c:v>10.490409834395347</c:v>
                </c:pt>
                <c:pt idx="36050">
                  <c:v>10.490475331049199</c:v>
                </c:pt>
                <c:pt idx="36051">
                  <c:v>10.491224903865467</c:v>
                </c:pt>
                <c:pt idx="36052">
                  <c:v>10.491683380442407</c:v>
                </c:pt>
                <c:pt idx="36053">
                  <c:v>10.491785264126172</c:v>
                </c:pt>
                <c:pt idx="36054">
                  <c:v>10.49214185701935</c:v>
                </c:pt>
                <c:pt idx="36055">
                  <c:v>10.491734322284291</c:v>
                </c:pt>
                <c:pt idx="36056">
                  <c:v>10.491632438600526</c:v>
                </c:pt>
                <c:pt idx="36057">
                  <c:v>10.492185521455248</c:v>
                </c:pt>
                <c:pt idx="36058">
                  <c:v>10.49230195995098</c:v>
                </c:pt>
                <c:pt idx="36059">
                  <c:v>10.491719767472322</c:v>
                </c:pt>
                <c:pt idx="36060">
                  <c:v>10.491734322284291</c:v>
                </c:pt>
                <c:pt idx="36061">
                  <c:v>10.492200076267215</c:v>
                </c:pt>
                <c:pt idx="36062">
                  <c:v>10.492389288822777</c:v>
                </c:pt>
                <c:pt idx="36063">
                  <c:v>10.491981754087718</c:v>
                </c:pt>
                <c:pt idx="36064">
                  <c:v>10.492229185891148</c:v>
                </c:pt>
                <c:pt idx="36065">
                  <c:v>10.492745881715953</c:v>
                </c:pt>
                <c:pt idx="36066">
                  <c:v>10.492884152429633</c:v>
                </c:pt>
                <c:pt idx="36067">
                  <c:v>10.4929860361134</c:v>
                </c:pt>
                <c:pt idx="36068">
                  <c:v>10.492782268745868</c:v>
                </c:pt>
                <c:pt idx="36069">
                  <c:v>10.492476617694576</c:v>
                </c:pt>
                <c:pt idx="36070">
                  <c:v>10.492367456604827</c:v>
                </c:pt>
                <c:pt idx="36071">
                  <c:v>10.492614888408257</c:v>
                </c:pt>
                <c:pt idx="36072">
                  <c:v>10.492505727318507</c:v>
                </c:pt>
                <c:pt idx="36073">
                  <c:v>10.492462062882609</c:v>
                </c:pt>
                <c:pt idx="36074">
                  <c:v>10.492724049498003</c:v>
                </c:pt>
                <c:pt idx="36075">
                  <c:v>10.493131584233064</c:v>
                </c:pt>
                <c:pt idx="36076">
                  <c:v>10.49326257754076</c:v>
                </c:pt>
                <c:pt idx="36077">
                  <c:v>10.493386293442475</c:v>
                </c:pt>
                <c:pt idx="36078">
                  <c:v>10.493553673780088</c:v>
                </c:pt>
                <c:pt idx="36079">
                  <c:v>10.493742886335651</c:v>
                </c:pt>
                <c:pt idx="36080">
                  <c:v>10.49415042107071</c:v>
                </c:pt>
                <c:pt idx="36081">
                  <c:v>10.493852047425399</c:v>
                </c:pt>
                <c:pt idx="36082">
                  <c:v>10.493852047425399</c:v>
                </c:pt>
                <c:pt idx="36083">
                  <c:v>10.49401215035703</c:v>
                </c:pt>
                <c:pt idx="36084">
                  <c:v>10.494485181745937</c:v>
                </c:pt>
                <c:pt idx="36085">
                  <c:v>10.494507013963887</c:v>
                </c:pt>
                <c:pt idx="36086">
                  <c:v>10.494739890955348</c:v>
                </c:pt>
                <c:pt idx="36087">
                  <c:v>10.494994600164761</c:v>
                </c:pt>
                <c:pt idx="36088">
                  <c:v>10.495263864186139</c:v>
                </c:pt>
                <c:pt idx="36089">
                  <c:v>10.495227477156224</c:v>
                </c:pt>
                <c:pt idx="36090">
                  <c:v>10.494878161669028</c:v>
                </c:pt>
                <c:pt idx="36091">
                  <c:v>10.494325078814306</c:v>
                </c:pt>
                <c:pt idx="36092">
                  <c:v>10.49474716836133</c:v>
                </c:pt>
                <c:pt idx="36093">
                  <c:v>10.495045542006642</c:v>
                </c:pt>
                <c:pt idx="36094">
                  <c:v>10.495125593472459</c:v>
                </c:pt>
                <c:pt idx="36095">
                  <c:v>10.494892716480996</c:v>
                </c:pt>
                <c:pt idx="36096">
                  <c:v>10.494987322758778</c:v>
                </c:pt>
                <c:pt idx="36097">
                  <c:v>10.494899993886978</c:v>
                </c:pt>
                <c:pt idx="36098">
                  <c:v>10.495322083434004</c:v>
                </c:pt>
                <c:pt idx="36099">
                  <c:v>10.495569515237433</c:v>
                </c:pt>
                <c:pt idx="36100">
                  <c:v>10.495802392228894</c:v>
                </c:pt>
                <c:pt idx="36101">
                  <c:v>10.495751450387012</c:v>
                </c:pt>
                <c:pt idx="36102">
                  <c:v>10.495955217754542</c:v>
                </c:pt>
                <c:pt idx="36103">
                  <c:v>10.496420971737464</c:v>
                </c:pt>
                <c:pt idx="36104">
                  <c:v>10.496668403540895</c:v>
                </c:pt>
                <c:pt idx="36105">
                  <c:v>10.496355475083616</c:v>
                </c:pt>
                <c:pt idx="36106">
                  <c:v>10.496173539934036</c:v>
                </c:pt>
                <c:pt idx="36107">
                  <c:v>10.496370029895584</c:v>
                </c:pt>
                <c:pt idx="36108">
                  <c:v>10.49610804328019</c:v>
                </c:pt>
                <c:pt idx="36109">
                  <c:v>10.496733900194743</c:v>
                </c:pt>
                <c:pt idx="36110">
                  <c:v>10.496995886810138</c:v>
                </c:pt>
                <c:pt idx="36111">
                  <c:v>10.497032273840054</c:v>
                </c:pt>
                <c:pt idx="36112">
                  <c:v>10.497337924891347</c:v>
                </c:pt>
                <c:pt idx="36113">
                  <c:v>10.497192376771684</c:v>
                </c:pt>
                <c:pt idx="36114">
                  <c:v>10.497265150831515</c:v>
                </c:pt>
                <c:pt idx="36115">
                  <c:v>10.49730153786143</c:v>
                </c:pt>
                <c:pt idx="36116">
                  <c:v>10.497439808575113</c:v>
                </c:pt>
                <c:pt idx="36117">
                  <c:v>10.497679962972558</c:v>
                </c:pt>
                <c:pt idx="36118">
                  <c:v>10.497534414852893</c:v>
                </c:pt>
                <c:pt idx="36119">
                  <c:v>10.497192376771684</c:v>
                </c:pt>
                <c:pt idx="36120">
                  <c:v>10.497694517784524</c:v>
                </c:pt>
                <c:pt idx="36121">
                  <c:v>10.497672685566574</c:v>
                </c:pt>
                <c:pt idx="36122">
                  <c:v>10.498080220301635</c:v>
                </c:pt>
                <c:pt idx="36123">
                  <c:v>10.497992891429837</c:v>
                </c:pt>
                <c:pt idx="36124">
                  <c:v>10.498123884737533</c:v>
                </c:pt>
                <c:pt idx="36125">
                  <c:v>10.498087497707616</c:v>
                </c:pt>
                <c:pt idx="36126">
                  <c:v>10.498509587254642</c:v>
                </c:pt>
                <c:pt idx="36127">
                  <c:v>10.498531419472592</c:v>
                </c:pt>
                <c:pt idx="36128">
                  <c:v>10.498764296464055</c:v>
                </c:pt>
                <c:pt idx="36129">
                  <c:v>10.498626025750374</c:v>
                </c:pt>
                <c:pt idx="36130">
                  <c:v>10.498829793117901</c:v>
                </c:pt>
                <c:pt idx="36131">
                  <c:v>10.498662412780289</c:v>
                </c:pt>
                <c:pt idx="36132">
                  <c:v>10.49861874834439</c:v>
                </c:pt>
                <c:pt idx="36133">
                  <c:v>10.498938954207651</c:v>
                </c:pt>
                <c:pt idx="36134">
                  <c:v>10.499099057139279</c:v>
                </c:pt>
                <c:pt idx="36135">
                  <c:v>10.499695804429901</c:v>
                </c:pt>
                <c:pt idx="36136">
                  <c:v>10.499542978904254</c:v>
                </c:pt>
                <c:pt idx="36137">
                  <c:v>10.499411985596558</c:v>
                </c:pt>
                <c:pt idx="36138">
                  <c:v>10.499688527023919</c:v>
                </c:pt>
                <c:pt idx="36139">
                  <c:v>10.500030565105128</c:v>
                </c:pt>
                <c:pt idx="36140">
                  <c:v>10.499717636647851</c:v>
                </c:pt>
                <c:pt idx="36141">
                  <c:v>10.49998690066923</c:v>
                </c:pt>
                <c:pt idx="36142">
                  <c:v>10.500277996908558</c:v>
                </c:pt>
                <c:pt idx="36143">
                  <c:v>10.500518151306002</c:v>
                </c:pt>
                <c:pt idx="36144">
                  <c:v>10.500605480177802</c:v>
                </c:pt>
                <c:pt idx="36145">
                  <c:v>10.500685531643617</c:v>
                </c:pt>
                <c:pt idx="36146">
                  <c:v>10.500772860515415</c:v>
                </c:pt>
                <c:pt idx="36147">
                  <c:v>10.50083107976328</c:v>
                </c:pt>
                <c:pt idx="36148">
                  <c:v>10.500314383938473</c:v>
                </c:pt>
                <c:pt idx="36149">
                  <c:v>10.5007364734855</c:v>
                </c:pt>
                <c:pt idx="36150">
                  <c:v>10.500918408635078</c:v>
                </c:pt>
                <c:pt idx="36151">
                  <c:v>10.500700086455582</c:v>
                </c:pt>
                <c:pt idx="36152">
                  <c:v>10.501071234160724</c:v>
                </c:pt>
                <c:pt idx="36153">
                  <c:v>10.501384162618002</c:v>
                </c:pt>
                <c:pt idx="36154">
                  <c:v>10.501573375173566</c:v>
                </c:pt>
                <c:pt idx="36155">
                  <c:v>10.501682536263313</c:v>
                </c:pt>
                <c:pt idx="36156">
                  <c:v>10.501660704045364</c:v>
                </c:pt>
                <c:pt idx="36157">
                  <c:v>10.501449659271852</c:v>
                </c:pt>
                <c:pt idx="36158">
                  <c:v>10.501544265549633</c:v>
                </c:pt>
                <c:pt idx="36159">
                  <c:v>10.501413272241935</c:v>
                </c:pt>
                <c:pt idx="36160">
                  <c:v>10.501646149233398</c:v>
                </c:pt>
                <c:pt idx="36161">
                  <c:v>10.501631594421431</c:v>
                </c:pt>
                <c:pt idx="36162">
                  <c:v>10.501733478105196</c:v>
                </c:pt>
                <c:pt idx="36163">
                  <c:v>10.501980909908625</c:v>
                </c:pt>
                <c:pt idx="36164">
                  <c:v>10.502308393177866</c:v>
                </c:pt>
                <c:pt idx="36165">
                  <c:v>10.502752314942843</c:v>
                </c:pt>
                <c:pt idx="36166">
                  <c:v>10.502483050921464</c:v>
                </c:pt>
                <c:pt idx="36167">
                  <c:v>10.502272006147951</c:v>
                </c:pt>
                <c:pt idx="36168">
                  <c:v>10.502599489417195</c:v>
                </c:pt>
                <c:pt idx="36169">
                  <c:v>10.502825089002675</c:v>
                </c:pt>
                <c:pt idx="36170">
                  <c:v>10.502854198626608</c:v>
                </c:pt>
                <c:pt idx="36171">
                  <c:v>10.502635876447112</c:v>
                </c:pt>
                <c:pt idx="36172">
                  <c:v>10.502941527498406</c:v>
                </c:pt>
                <c:pt idx="36173">
                  <c:v>10.503319952609532</c:v>
                </c:pt>
                <c:pt idx="36174">
                  <c:v>10.503560107006978</c:v>
                </c:pt>
                <c:pt idx="36175">
                  <c:v>10.503421836293295</c:v>
                </c:pt>
                <c:pt idx="36176">
                  <c:v>10.503254455955682</c:v>
                </c:pt>
                <c:pt idx="36177">
                  <c:v>10.503276288173634</c:v>
                </c:pt>
                <c:pt idx="36178">
                  <c:v>10.503254455955682</c:v>
                </c:pt>
                <c:pt idx="36179">
                  <c:v>10.503661990690743</c:v>
                </c:pt>
                <c:pt idx="36180">
                  <c:v>10.504098635049733</c:v>
                </c:pt>
                <c:pt idx="36181">
                  <c:v>10.504076802831783</c:v>
                </c:pt>
                <c:pt idx="36182">
                  <c:v>10.503923977306135</c:v>
                </c:pt>
                <c:pt idx="36183">
                  <c:v>10.503902145088187</c:v>
                </c:pt>
                <c:pt idx="36184">
                  <c:v>10.504236905763413</c:v>
                </c:pt>
                <c:pt idx="36185">
                  <c:v>10.504695382340355</c:v>
                </c:pt>
                <c:pt idx="36186">
                  <c:v>10.504608053468555</c:v>
                </c:pt>
                <c:pt idx="36187">
                  <c:v>10.50463716309249</c:v>
                </c:pt>
                <c:pt idx="36188">
                  <c:v>10.504935536737801</c:v>
                </c:pt>
                <c:pt idx="36189">
                  <c:v>10.504950091549766</c:v>
                </c:pt>
                <c:pt idx="36190">
                  <c:v>10.504600776062574</c:v>
                </c:pt>
                <c:pt idx="36191">
                  <c:v>10.504920981925833</c:v>
                </c:pt>
                <c:pt idx="36192">
                  <c:v>10.505066530045498</c:v>
                </c:pt>
                <c:pt idx="36193">
                  <c:v>10.505313961848927</c:v>
                </c:pt>
                <c:pt idx="36194">
                  <c:v>10.505430400344657</c:v>
                </c:pt>
                <c:pt idx="36195">
                  <c:v>10.504920981925833</c:v>
                </c:pt>
                <c:pt idx="36196">
                  <c:v>10.504935536737801</c:v>
                </c:pt>
                <c:pt idx="36197">
                  <c:v>10.50523391038311</c:v>
                </c:pt>
                <c:pt idx="36198">
                  <c:v>10.50479726602412</c:v>
                </c:pt>
                <c:pt idx="36199">
                  <c:v>10.504877317489933</c:v>
                </c:pt>
                <c:pt idx="36200">
                  <c:v>10.504993755985666</c:v>
                </c:pt>
                <c:pt idx="36201">
                  <c:v>10.505313961848927</c:v>
                </c:pt>
                <c:pt idx="36202">
                  <c:v>10.505583225870305</c:v>
                </c:pt>
                <c:pt idx="36203">
                  <c:v>10.506041702447245</c:v>
                </c:pt>
                <c:pt idx="36204">
                  <c:v>10.505779715831851</c:v>
                </c:pt>
                <c:pt idx="36205">
                  <c:v>10.506238192408791</c:v>
                </c:pt>
                <c:pt idx="36206">
                  <c:v>10.506609340113934</c:v>
                </c:pt>
                <c:pt idx="36207">
                  <c:v>10.506696668985734</c:v>
                </c:pt>
                <c:pt idx="36208">
                  <c:v>10.506478346806238</c:v>
                </c:pt>
                <c:pt idx="36209">
                  <c:v>10.506558398272054</c:v>
                </c:pt>
                <c:pt idx="36210">
                  <c:v>10.506463791994271</c:v>
                </c:pt>
                <c:pt idx="36211">
                  <c:v>10.506252747220758</c:v>
                </c:pt>
                <c:pt idx="36212">
                  <c:v>10.506536566054102</c:v>
                </c:pt>
                <c:pt idx="36213">
                  <c:v>10.506238192408791</c:v>
                </c:pt>
                <c:pt idx="36214">
                  <c:v>10.506391017934439</c:v>
                </c:pt>
                <c:pt idx="36215">
                  <c:v>10.50676216563958</c:v>
                </c:pt>
                <c:pt idx="36216">
                  <c:v>10.507315248494303</c:v>
                </c:pt>
                <c:pt idx="36217">
                  <c:v>10.507337080712254</c:v>
                </c:pt>
                <c:pt idx="36218">
                  <c:v>10.507402577366102</c:v>
                </c:pt>
                <c:pt idx="36219">
                  <c:v>10.5075335706738</c:v>
                </c:pt>
                <c:pt idx="36220">
                  <c:v>10.507293416276354</c:v>
                </c:pt>
                <c:pt idx="36221">
                  <c:v>10.507431686990035</c:v>
                </c:pt>
                <c:pt idx="36222">
                  <c:v>10.507875608755009</c:v>
                </c:pt>
                <c:pt idx="36223">
                  <c:v>10.507810112101161</c:v>
                </c:pt>
                <c:pt idx="36224">
                  <c:v>10.507206087404557</c:v>
                </c:pt>
                <c:pt idx="36225">
                  <c:v>10.507388022554135</c:v>
                </c:pt>
                <c:pt idx="36226">
                  <c:v>10.507628176951583</c:v>
                </c:pt>
                <c:pt idx="36227">
                  <c:v>10.508232201648186</c:v>
                </c:pt>
                <c:pt idx="36228">
                  <c:v>10.508479633451614</c:v>
                </c:pt>
                <c:pt idx="36229">
                  <c:v>10.508283143490068</c:v>
                </c:pt>
                <c:pt idx="36230">
                  <c:v>10.508152150182372</c:v>
                </c:pt>
                <c:pt idx="36231">
                  <c:v>10.508283143490068</c:v>
                </c:pt>
                <c:pt idx="36232">
                  <c:v>10.508770729690941</c:v>
                </c:pt>
                <c:pt idx="36233">
                  <c:v>10.508967219652488</c:v>
                </c:pt>
                <c:pt idx="36234">
                  <c:v>10.508952664840523</c:v>
                </c:pt>
                <c:pt idx="36235">
                  <c:v>10.509185541831984</c:v>
                </c:pt>
                <c:pt idx="36236">
                  <c:v>10.509316535139682</c:v>
                </c:pt>
                <c:pt idx="36237">
                  <c:v>10.509345644763615</c:v>
                </c:pt>
                <c:pt idx="36238">
                  <c:v>10.509163709614034</c:v>
                </c:pt>
                <c:pt idx="36239">
                  <c:v>10.509418418823447</c:v>
                </c:pt>
                <c:pt idx="36240">
                  <c:v>10.509272870703782</c:v>
                </c:pt>
                <c:pt idx="36241">
                  <c:v>10.508872613374706</c:v>
                </c:pt>
                <c:pt idx="36242">
                  <c:v>10.509141877396084</c:v>
                </c:pt>
                <c:pt idx="36243">
                  <c:v>10.509185541831984</c:v>
                </c:pt>
                <c:pt idx="36244">
                  <c:v>10.509724069874741</c:v>
                </c:pt>
                <c:pt idx="36245">
                  <c:v>10.510044275738</c:v>
                </c:pt>
                <c:pt idx="36246">
                  <c:v>10.509811398746539</c:v>
                </c:pt>
                <c:pt idx="36247">
                  <c:v>10.509767734310641</c:v>
                </c:pt>
                <c:pt idx="36248">
                  <c:v>10.5101752690457</c:v>
                </c:pt>
                <c:pt idx="36249">
                  <c:v>10.510226210887581</c:v>
                </c:pt>
                <c:pt idx="36250">
                  <c:v>10.51026987532348</c:v>
                </c:pt>
                <c:pt idx="36251">
                  <c:v>10.510422700849126</c:v>
                </c:pt>
                <c:pt idx="36252">
                  <c:v>10.510735629306405</c:v>
                </c:pt>
                <c:pt idx="36253">
                  <c:v>10.510488197502976</c:v>
                </c:pt>
                <c:pt idx="36254">
                  <c:v>10.510488197502976</c:v>
                </c:pt>
                <c:pt idx="36255">
                  <c:v>10.511128609229496</c:v>
                </c:pt>
                <c:pt idx="36256">
                  <c:v>10.51072835190042</c:v>
                </c:pt>
                <c:pt idx="36257">
                  <c:v>10.510582803780757</c:v>
                </c:pt>
                <c:pt idx="36258">
                  <c:v>10.510953951485899</c:v>
                </c:pt>
                <c:pt idx="36259">
                  <c:v>10.510830235584185</c:v>
                </c:pt>
                <c:pt idx="36260">
                  <c:v>10.511179551071379</c:v>
                </c:pt>
                <c:pt idx="36261">
                  <c:v>10.511587085806438</c:v>
                </c:pt>
                <c:pt idx="36262">
                  <c:v>10.511645305054303</c:v>
                </c:pt>
                <c:pt idx="36263">
                  <c:v>10.511630750242338</c:v>
                </c:pt>
                <c:pt idx="36264">
                  <c:v>10.511870904639782</c:v>
                </c:pt>
                <c:pt idx="36265">
                  <c:v>10.512307548998773</c:v>
                </c:pt>
                <c:pt idx="36266">
                  <c:v>10.512169278285093</c:v>
                </c:pt>
                <c:pt idx="36267">
                  <c:v>10.512125613849193</c:v>
                </c:pt>
                <c:pt idx="36268">
                  <c:v>10.512343936028689</c:v>
                </c:pt>
                <c:pt idx="36269">
                  <c:v>10.512489484148354</c:v>
                </c:pt>
                <c:pt idx="36270">
                  <c:v>10.512307548998773</c:v>
                </c:pt>
                <c:pt idx="36271">
                  <c:v>10.512220220126975</c:v>
                </c:pt>
                <c:pt idx="36272">
                  <c:v>10.512336658622708</c:v>
                </c:pt>
                <c:pt idx="36273">
                  <c:v>10.512569535614169</c:v>
                </c:pt>
                <c:pt idx="36274">
                  <c:v>10.5126859741099</c:v>
                </c:pt>
                <c:pt idx="36275">
                  <c:v>10.513100786250943</c:v>
                </c:pt>
                <c:pt idx="36276">
                  <c:v>10.512831522229565</c:v>
                </c:pt>
                <c:pt idx="36277">
                  <c:v>10.512969792943244</c:v>
                </c:pt>
                <c:pt idx="36278">
                  <c:v>10.513202669934707</c:v>
                </c:pt>
                <c:pt idx="36279">
                  <c:v>10.513304553618472</c:v>
                </c:pt>
                <c:pt idx="36280">
                  <c:v>10.513217224746674</c:v>
                </c:pt>
                <c:pt idx="36281">
                  <c:v>10.513639314293698</c:v>
                </c:pt>
                <c:pt idx="36282">
                  <c:v>10.514105068276622</c:v>
                </c:pt>
                <c:pt idx="36283">
                  <c:v>10.514003184592859</c:v>
                </c:pt>
                <c:pt idx="36284">
                  <c:v>10.513733920571481</c:v>
                </c:pt>
                <c:pt idx="36285">
                  <c:v>10.513821249443277</c:v>
                </c:pt>
                <c:pt idx="36286">
                  <c:v>10.513755752789429</c:v>
                </c:pt>
                <c:pt idx="36287">
                  <c:v>10.514046849028757</c:v>
                </c:pt>
                <c:pt idx="36288">
                  <c:v>10.513959520156959</c:v>
                </c:pt>
                <c:pt idx="36289">
                  <c:v>10.513894023503109</c:v>
                </c:pt>
                <c:pt idx="36290">
                  <c:v>10.513981352374909</c:v>
                </c:pt>
                <c:pt idx="36291">
                  <c:v>10.514265171208253</c:v>
                </c:pt>
                <c:pt idx="36292">
                  <c:v>10.514388887109966</c:v>
                </c:pt>
                <c:pt idx="36293">
                  <c:v>10.514687260755277</c:v>
                </c:pt>
                <c:pt idx="36294">
                  <c:v>10.515262175827951</c:v>
                </c:pt>
                <c:pt idx="36295">
                  <c:v>10.515123905114269</c:v>
                </c:pt>
                <c:pt idx="36296">
                  <c:v>10.515123905114269</c:v>
                </c:pt>
                <c:pt idx="36297">
                  <c:v>10.515305840263849</c:v>
                </c:pt>
                <c:pt idx="36298">
                  <c:v>10.515516885037362</c:v>
                </c:pt>
                <c:pt idx="36299">
                  <c:v>10.515371336917697</c:v>
                </c:pt>
                <c:pt idx="36300">
                  <c:v>10.515276730639915</c:v>
                </c:pt>
                <c:pt idx="36301">
                  <c:v>10.515400446541632</c:v>
                </c:pt>
                <c:pt idx="36302">
                  <c:v>10.515473220601463</c:v>
                </c:pt>
                <c:pt idx="36303">
                  <c:v>10.515735207216856</c:v>
                </c:pt>
                <c:pt idx="36304">
                  <c:v>10.516215516011748</c:v>
                </c:pt>
                <c:pt idx="36305">
                  <c:v>10.51628829007158</c:v>
                </c:pt>
                <c:pt idx="36306">
                  <c:v>10.516244625635682</c:v>
                </c:pt>
                <c:pt idx="36307">
                  <c:v>10.515917142366437</c:v>
                </c:pt>
                <c:pt idx="36308">
                  <c:v>10.516528444469026</c:v>
                </c:pt>
                <c:pt idx="36309">
                  <c:v>10.516564831498942</c:v>
                </c:pt>
                <c:pt idx="36310">
                  <c:v>10.516586663716891</c:v>
                </c:pt>
                <c:pt idx="36311">
                  <c:v>10.516528444469026</c:v>
                </c:pt>
                <c:pt idx="36312">
                  <c:v>10.516419283379278</c:v>
                </c:pt>
                <c:pt idx="36313">
                  <c:v>10.516259180447648</c:v>
                </c:pt>
                <c:pt idx="36314">
                  <c:v>10.516375618943377</c:v>
                </c:pt>
                <c:pt idx="36315">
                  <c:v>10.516317399695511</c:v>
                </c:pt>
                <c:pt idx="36316">
                  <c:v>10.516193683793798</c:v>
                </c:pt>
                <c:pt idx="36317">
                  <c:v>10.516382896349361</c:v>
                </c:pt>
                <c:pt idx="36318">
                  <c:v>10.516513889657059</c:v>
                </c:pt>
                <c:pt idx="36319">
                  <c:v>10.516775876272453</c:v>
                </c:pt>
                <c:pt idx="36320">
                  <c:v>10.517132469165629</c:v>
                </c:pt>
                <c:pt idx="36321">
                  <c:v>10.516972366234</c:v>
                </c:pt>
                <c:pt idx="36322">
                  <c:v>10.516921424392118</c:v>
                </c:pt>
                <c:pt idx="36323">
                  <c:v>10.516724934430572</c:v>
                </c:pt>
                <c:pt idx="36324">
                  <c:v>10.517241630255377</c:v>
                </c:pt>
                <c:pt idx="36325">
                  <c:v>10.51733623653316</c:v>
                </c:pt>
                <c:pt idx="36326">
                  <c:v>10.517045140293831</c:v>
                </c:pt>
                <c:pt idx="36327">
                  <c:v>10.517394455781025</c:v>
                </c:pt>
                <c:pt idx="36328">
                  <c:v>10.517882041981899</c:v>
                </c:pt>
                <c:pt idx="36329">
                  <c:v>10.517889319387882</c:v>
                </c:pt>
                <c:pt idx="36330">
                  <c:v>10.518325963746875</c:v>
                </c:pt>
                <c:pt idx="36331">
                  <c:v>10.517867487169932</c:v>
                </c:pt>
                <c:pt idx="36332">
                  <c:v>10.518500621490471</c:v>
                </c:pt>
                <c:pt idx="36333">
                  <c:v>10.519228362088791</c:v>
                </c:pt>
                <c:pt idx="36334">
                  <c:v>10.519111923593059</c:v>
                </c:pt>
                <c:pt idx="36335">
                  <c:v>10.518842659571682</c:v>
                </c:pt>
                <c:pt idx="36336">
                  <c:v>10.518915433631513</c:v>
                </c:pt>
                <c:pt idx="36337">
                  <c:v>10.519170142840926</c:v>
                </c:pt>
                <c:pt idx="36338">
                  <c:v>10.519191975058874</c:v>
                </c:pt>
                <c:pt idx="36339">
                  <c:v>10.518879046601597</c:v>
                </c:pt>
                <c:pt idx="36340">
                  <c:v>10.519024594721261</c:v>
                </c:pt>
                <c:pt idx="36341">
                  <c:v>10.519010039909295</c:v>
                </c:pt>
                <c:pt idx="36342">
                  <c:v>10.51882082735373</c:v>
                </c:pt>
                <c:pt idx="36343">
                  <c:v>10.518784440323815</c:v>
                </c:pt>
                <c:pt idx="36344">
                  <c:v>10.519483071298202</c:v>
                </c:pt>
                <c:pt idx="36345">
                  <c:v>10.519730503101629</c:v>
                </c:pt>
                <c:pt idx="36346">
                  <c:v>10.519563122764017</c:v>
                </c:pt>
                <c:pt idx="36347">
                  <c:v>10.519635896823848</c:v>
                </c:pt>
                <c:pt idx="36348">
                  <c:v>10.51957040017</c:v>
                </c:pt>
                <c:pt idx="36349">
                  <c:v>10.519970657499075</c:v>
                </c:pt>
                <c:pt idx="36350">
                  <c:v>10.520188979678572</c:v>
                </c:pt>
                <c:pt idx="36351">
                  <c:v>10.52007254118284</c:v>
                </c:pt>
                <c:pt idx="36352">
                  <c:v>10.520174424866605</c:v>
                </c:pt>
                <c:pt idx="36353">
                  <c:v>10.52029814076832</c:v>
                </c:pt>
                <c:pt idx="36354">
                  <c:v>10.520196257084555</c:v>
                </c:pt>
                <c:pt idx="36355">
                  <c:v>10.520247198926436</c:v>
                </c:pt>
                <c:pt idx="36356">
                  <c:v>10.519912438251209</c:v>
                </c:pt>
                <c:pt idx="36357">
                  <c:v>10.520261753738403</c:v>
                </c:pt>
                <c:pt idx="36358">
                  <c:v>10.520603791819614</c:v>
                </c:pt>
                <c:pt idx="36359">
                  <c:v>10.520771172157225</c:v>
                </c:pt>
                <c:pt idx="36360">
                  <c:v>10.520436411481999</c:v>
                </c:pt>
                <c:pt idx="36361">
                  <c:v>10.520625624037564</c:v>
                </c:pt>
                <c:pt idx="36362">
                  <c:v>10.520931275088856</c:v>
                </c:pt>
                <c:pt idx="36363">
                  <c:v>10.520996771742706</c:v>
                </c:pt>
                <c:pt idx="36364">
                  <c:v>10.521484357943578</c:v>
                </c:pt>
                <c:pt idx="36365">
                  <c:v>10.521797286400854</c:v>
                </c:pt>
                <c:pt idx="36366">
                  <c:v>10.521848228242739</c:v>
                </c:pt>
                <c:pt idx="36367">
                  <c:v>10.521659015687176</c:v>
                </c:pt>
                <c:pt idx="36368">
                  <c:v>10.522357646661561</c:v>
                </c:pt>
                <c:pt idx="36369">
                  <c:v>10.522321259631646</c:v>
                </c:pt>
                <c:pt idx="36370">
                  <c:v>10.522110214858133</c:v>
                </c:pt>
                <c:pt idx="36371">
                  <c:v>10.522452252939345</c:v>
                </c:pt>
                <c:pt idx="36372">
                  <c:v>10.522743349178672</c:v>
                </c:pt>
                <c:pt idx="36373">
                  <c:v>10.522794291020555</c:v>
                </c:pt>
                <c:pt idx="36374">
                  <c:v>10.522605078464991</c:v>
                </c:pt>
                <c:pt idx="36375">
                  <c:v>10.522648742900891</c:v>
                </c:pt>
                <c:pt idx="36376">
                  <c:v>10.522503194781226</c:v>
                </c:pt>
                <c:pt idx="36377">
                  <c:v>10.522881619892352</c:v>
                </c:pt>
                <c:pt idx="36378">
                  <c:v>10.523449257559042</c:v>
                </c:pt>
                <c:pt idx="36379">
                  <c:v>10.523121774289798</c:v>
                </c:pt>
                <c:pt idx="36380">
                  <c:v>10.5229907809821</c:v>
                </c:pt>
                <c:pt idx="36381">
                  <c:v>10.522510472187211</c:v>
                </c:pt>
                <c:pt idx="36382">
                  <c:v>10.522641465494905</c:v>
                </c:pt>
                <c:pt idx="36383">
                  <c:v>10.522663297712857</c:v>
                </c:pt>
                <c:pt idx="36384">
                  <c:v>10.523158161319714</c:v>
                </c:pt>
                <c:pt idx="36385">
                  <c:v>10.523456534965025</c:v>
                </c:pt>
                <c:pt idx="36386">
                  <c:v>10.524293436653091</c:v>
                </c:pt>
                <c:pt idx="36387">
                  <c:v>10.524257049623175</c:v>
                </c:pt>
                <c:pt idx="36388">
                  <c:v>10.523689411956488</c:v>
                </c:pt>
                <c:pt idx="36389">
                  <c:v>10.523893179324016</c:v>
                </c:pt>
                <c:pt idx="36390">
                  <c:v>10.52399506300778</c:v>
                </c:pt>
                <c:pt idx="36391">
                  <c:v>10.524147888533427</c:v>
                </c:pt>
                <c:pt idx="36392">
                  <c:v>10.524388042930873</c:v>
                </c:pt>
                <c:pt idx="36393">
                  <c:v>10.524730081012084</c:v>
                </c:pt>
                <c:pt idx="36394">
                  <c:v>10.52486107431978</c:v>
                </c:pt>
                <c:pt idx="36395">
                  <c:v>10.524628197328319</c:v>
                </c:pt>
                <c:pt idx="36396">
                  <c:v>10.524402597742839</c:v>
                </c:pt>
                <c:pt idx="36397">
                  <c:v>10.524810132477898</c:v>
                </c:pt>
                <c:pt idx="36398">
                  <c:v>10.524912016161663</c:v>
                </c:pt>
                <c:pt idx="36399">
                  <c:v>10.524773745447982</c:v>
                </c:pt>
                <c:pt idx="36400">
                  <c:v>10.52506484168731</c:v>
                </c:pt>
                <c:pt idx="36401">
                  <c:v>10.52538504755057</c:v>
                </c:pt>
                <c:pt idx="36402">
                  <c:v>10.525290441272789</c:v>
                </c:pt>
                <c:pt idx="36403">
                  <c:v>10.525501486046302</c:v>
                </c:pt>
                <c:pt idx="36404">
                  <c:v>10.525508763452283</c:v>
                </c:pt>
                <c:pt idx="36405">
                  <c:v>10.525566982700148</c:v>
                </c:pt>
                <c:pt idx="36406">
                  <c:v>10.525909020781359</c:v>
                </c:pt>
                <c:pt idx="36407">
                  <c:v>10.526178284802738</c:v>
                </c:pt>
                <c:pt idx="36408">
                  <c:v>10.52625105886257</c:v>
                </c:pt>
                <c:pt idx="36409">
                  <c:v>10.526469381042066</c:v>
                </c:pt>
                <c:pt idx="36410">
                  <c:v>10.526542155101899</c:v>
                </c:pt>
                <c:pt idx="36411">
                  <c:v>10.526578542131814</c:v>
                </c:pt>
                <c:pt idx="36412">
                  <c:v>10.526760477281394</c:v>
                </c:pt>
                <c:pt idx="36413">
                  <c:v>10.527044296114738</c:v>
                </c:pt>
                <c:pt idx="36414">
                  <c:v>10.527044296114738</c:v>
                </c:pt>
                <c:pt idx="36415">
                  <c:v>10.527153457204486</c:v>
                </c:pt>
                <c:pt idx="36416">
                  <c:v>10.527451830849795</c:v>
                </c:pt>
                <c:pt idx="36417">
                  <c:v>10.527713817465193</c:v>
                </c:pt>
                <c:pt idx="36418">
                  <c:v>10.527713817465193</c:v>
                </c:pt>
                <c:pt idx="36419">
                  <c:v>10.527655598217327</c:v>
                </c:pt>
                <c:pt idx="36420">
                  <c:v>10.527990358892552</c:v>
                </c:pt>
                <c:pt idx="36421">
                  <c:v>10.527844810772889</c:v>
                </c:pt>
                <c:pt idx="36422">
                  <c:v>10.527975804080587</c:v>
                </c:pt>
                <c:pt idx="36423">
                  <c:v>10.528070410358369</c:v>
                </c:pt>
                <c:pt idx="36424">
                  <c:v>10.528303287349832</c:v>
                </c:pt>
                <c:pt idx="36425">
                  <c:v>10.52828145513188</c:v>
                </c:pt>
                <c:pt idx="36426">
                  <c:v>10.528106797388284</c:v>
                </c:pt>
                <c:pt idx="36427">
                  <c:v>10.5281868488541</c:v>
                </c:pt>
                <c:pt idx="36428">
                  <c:v>10.528499777311378</c:v>
                </c:pt>
                <c:pt idx="36429">
                  <c:v>10.528223235884015</c:v>
                </c:pt>
                <c:pt idx="36430">
                  <c:v>10.5281868488541</c:v>
                </c:pt>
                <c:pt idx="36431">
                  <c:v>10.528645325431041</c:v>
                </c:pt>
                <c:pt idx="36432">
                  <c:v>10.528630770619072</c:v>
                </c:pt>
                <c:pt idx="36433">
                  <c:v>10.528929144264385</c:v>
                </c:pt>
                <c:pt idx="36434">
                  <c:v>10.528776318738737</c:v>
                </c:pt>
                <c:pt idx="36435">
                  <c:v>10.528907312046435</c:v>
                </c:pt>
                <c:pt idx="36436">
                  <c:v>10.529387620841327</c:v>
                </c:pt>
                <c:pt idx="36437">
                  <c:v>10.529234795315679</c:v>
                </c:pt>
                <c:pt idx="36438">
                  <c:v>10.529263904939612</c:v>
                </c:pt>
                <c:pt idx="36439">
                  <c:v>10.529045582760114</c:v>
                </c:pt>
                <c:pt idx="36440">
                  <c:v>10.529074692384048</c:v>
                </c:pt>
                <c:pt idx="36441">
                  <c:v>10.529358511217392</c:v>
                </c:pt>
                <c:pt idx="36442">
                  <c:v>10.529547723772955</c:v>
                </c:pt>
                <c:pt idx="36443">
                  <c:v>10.529802432982367</c:v>
                </c:pt>
                <c:pt idx="36444">
                  <c:v>10.52955500117894</c:v>
                </c:pt>
                <c:pt idx="36445">
                  <c:v>10.530333683619141</c:v>
                </c:pt>
                <c:pt idx="36446">
                  <c:v>10.530741218354201</c:v>
                </c:pt>
                <c:pt idx="36447">
                  <c:v>10.530632057264452</c:v>
                </c:pt>
                <c:pt idx="36448">
                  <c:v>10.530144471063577</c:v>
                </c:pt>
                <c:pt idx="36449">
                  <c:v>10.530661166888384</c:v>
                </c:pt>
                <c:pt idx="36450">
                  <c:v>10.530763050572149</c:v>
                </c:pt>
                <c:pt idx="36451">
                  <c:v>10.53090132128583</c:v>
                </c:pt>
                <c:pt idx="36452">
                  <c:v>10.530959540533695</c:v>
                </c:pt>
                <c:pt idx="36453">
                  <c:v>10.530966817939678</c:v>
                </c:pt>
                <c:pt idx="36454">
                  <c:v>10.531221527149089</c:v>
                </c:pt>
                <c:pt idx="36455">
                  <c:v>10.531228804555075</c:v>
                </c:pt>
                <c:pt idx="36456">
                  <c:v>10.531374352674737</c:v>
                </c:pt>
                <c:pt idx="36457">
                  <c:v>10.530806715008048</c:v>
                </c:pt>
                <c:pt idx="36458">
                  <c:v>10.531308856020889</c:v>
                </c:pt>
                <c:pt idx="36459">
                  <c:v>10.531898325905528</c:v>
                </c:pt>
                <c:pt idx="36460">
                  <c:v>10.532305860640585</c:v>
                </c:pt>
                <c:pt idx="36461">
                  <c:v>10.532429576542301</c:v>
                </c:pt>
                <c:pt idx="36462">
                  <c:v>10.532458686166231</c:v>
                </c:pt>
                <c:pt idx="36463">
                  <c:v>10.532538737632049</c:v>
                </c:pt>
                <c:pt idx="36464">
                  <c:v>10.532633343909829</c:v>
                </c:pt>
                <c:pt idx="36465">
                  <c:v>10.532691563157695</c:v>
                </c:pt>
                <c:pt idx="36466">
                  <c:v>10.532669730939745</c:v>
                </c:pt>
                <c:pt idx="36467">
                  <c:v>10.532815279059408</c:v>
                </c:pt>
                <c:pt idx="36468">
                  <c:v>10.532516905414099</c:v>
                </c:pt>
                <c:pt idx="36469">
                  <c:v>10.532211254362805</c:v>
                </c:pt>
                <c:pt idx="36470">
                  <c:v>10.532465963572218</c:v>
                </c:pt>
                <c:pt idx="36471">
                  <c:v>10.532495073196149</c:v>
                </c:pt>
                <c:pt idx="36472">
                  <c:v>10.532873498307275</c:v>
                </c:pt>
                <c:pt idx="36473">
                  <c:v>10.533150039734636</c:v>
                </c:pt>
                <c:pt idx="36474">
                  <c:v>10.533062710862838</c:v>
                </c:pt>
                <c:pt idx="36475">
                  <c:v>10.533055433456855</c:v>
                </c:pt>
                <c:pt idx="36476">
                  <c:v>10.533084543080786</c:v>
                </c:pt>
                <c:pt idx="36477">
                  <c:v>10.532837111277358</c:v>
                </c:pt>
                <c:pt idx="36478">
                  <c:v>10.532982659397023</c:v>
                </c:pt>
                <c:pt idx="36479">
                  <c:v>10.533288310448317</c:v>
                </c:pt>
                <c:pt idx="36480">
                  <c:v>10.533419303756014</c:v>
                </c:pt>
                <c:pt idx="36481">
                  <c:v>10.533834115897056</c:v>
                </c:pt>
                <c:pt idx="36482">
                  <c:v>10.533979664016721</c:v>
                </c:pt>
                <c:pt idx="36483">
                  <c:v>10.534132489542367</c:v>
                </c:pt>
                <c:pt idx="36484">
                  <c:v>10.53418343138425</c:v>
                </c:pt>
                <c:pt idx="36485">
                  <c:v>10.534227095820148</c:v>
                </c:pt>
                <c:pt idx="36486">
                  <c:v>10.534430863187678</c:v>
                </c:pt>
                <c:pt idx="36487">
                  <c:v>10.534518192059476</c:v>
                </c:pt>
                <c:pt idx="36488">
                  <c:v>10.535340538935577</c:v>
                </c:pt>
                <c:pt idx="36489">
                  <c:v>10.535646189986871</c:v>
                </c:pt>
                <c:pt idx="36490">
                  <c:v>10.535420590401392</c:v>
                </c:pt>
                <c:pt idx="36491">
                  <c:v>10.535522474085155</c:v>
                </c:pt>
                <c:pt idx="36492">
                  <c:v>10.535777183294568</c:v>
                </c:pt>
                <c:pt idx="36493">
                  <c:v>10.535537028897124</c:v>
                </c:pt>
                <c:pt idx="36494">
                  <c:v>10.535769905888586</c:v>
                </c:pt>
                <c:pt idx="36495">
                  <c:v>10.535959118444147</c:v>
                </c:pt>
                <c:pt idx="36496">
                  <c:v>10.53573351885867</c:v>
                </c:pt>
                <c:pt idx="36497">
                  <c:v>10.535980950662099</c:v>
                </c:pt>
                <c:pt idx="36498">
                  <c:v>10.535675299610805</c:v>
                </c:pt>
                <c:pt idx="36499">
                  <c:v>10.535478809649259</c:v>
                </c:pt>
                <c:pt idx="36500">
                  <c:v>10.535799015512518</c:v>
                </c:pt>
                <c:pt idx="36501">
                  <c:v>10.535908176602266</c:v>
                </c:pt>
                <c:pt idx="36502">
                  <c:v>10.536563143140754</c:v>
                </c:pt>
                <c:pt idx="36503">
                  <c:v>10.536490369080921</c:v>
                </c:pt>
                <c:pt idx="36504">
                  <c:v>10.536330266149291</c:v>
                </c:pt>
                <c:pt idx="36505">
                  <c:v>10.536526756110836</c:v>
                </c:pt>
                <c:pt idx="36506">
                  <c:v>10.536439427239038</c:v>
                </c:pt>
                <c:pt idx="36507">
                  <c:v>10.536839684568115</c:v>
                </c:pt>
                <c:pt idx="36508">
                  <c:v>10.536796020132215</c:v>
                </c:pt>
                <c:pt idx="36509">
                  <c:v>10.536817852350165</c:v>
                </c:pt>
                <c:pt idx="36510">
                  <c:v>10.536941568251878</c:v>
                </c:pt>
                <c:pt idx="36511">
                  <c:v>10.537130780807443</c:v>
                </c:pt>
                <c:pt idx="36512">
                  <c:v>10.537349102986937</c:v>
                </c:pt>
                <c:pt idx="36513">
                  <c:v>10.537967682495509</c:v>
                </c:pt>
                <c:pt idx="36514">
                  <c:v>10.53826605614082</c:v>
                </c:pt>
                <c:pt idx="36515">
                  <c:v>10.537894908435677</c:v>
                </c:pt>
                <c:pt idx="36516">
                  <c:v>10.537829411781829</c:v>
                </c:pt>
                <c:pt idx="36517">
                  <c:v>10.538113230615172</c:v>
                </c:pt>
                <c:pt idx="36518">
                  <c:v>10.537793024751913</c:v>
                </c:pt>
                <c:pt idx="36519">
                  <c:v>10.538055011367307</c:v>
                </c:pt>
                <c:pt idx="36520">
                  <c:v>10.538535320162199</c:v>
                </c:pt>
                <c:pt idx="36521">
                  <c:v>10.538877358243408</c:v>
                </c:pt>
                <c:pt idx="36522">
                  <c:v>10.539299447790434</c:v>
                </c:pt>
                <c:pt idx="36523">
                  <c:v>10.539117512640853</c:v>
                </c:pt>
                <c:pt idx="36524">
                  <c:v>10.53947410553403</c:v>
                </c:pt>
                <c:pt idx="36525">
                  <c:v>10.539386776662232</c:v>
                </c:pt>
                <c:pt idx="36526">
                  <c:v>10.539670595495576</c:v>
                </c:pt>
                <c:pt idx="36527">
                  <c:v>10.539561434405828</c:v>
                </c:pt>
                <c:pt idx="36528">
                  <c:v>10.539619653653693</c:v>
                </c:pt>
                <c:pt idx="36529">
                  <c:v>10.539925304704987</c:v>
                </c:pt>
                <c:pt idx="36530">
                  <c:v>10.539896195081056</c:v>
                </c:pt>
                <c:pt idx="36531">
                  <c:v>10.539837975833191</c:v>
                </c:pt>
                <c:pt idx="36532">
                  <c:v>10.539750646961391</c:v>
                </c:pt>
                <c:pt idx="36533">
                  <c:v>10.539954414328921</c:v>
                </c:pt>
                <c:pt idx="36534">
                  <c:v>10.540252787974232</c:v>
                </c:pt>
                <c:pt idx="36535">
                  <c:v>10.540514774589626</c:v>
                </c:pt>
                <c:pt idx="36536">
                  <c:v>10.540660322709289</c:v>
                </c:pt>
                <c:pt idx="36537">
                  <c:v>10.540536606807576</c:v>
                </c:pt>
                <c:pt idx="36538">
                  <c:v>10.540776761205022</c:v>
                </c:pt>
                <c:pt idx="36539">
                  <c:v>10.541075134850333</c:v>
                </c:pt>
                <c:pt idx="36540">
                  <c:v>10.540965973760583</c:v>
                </c:pt>
                <c:pt idx="36541">
                  <c:v>10.540936864136652</c:v>
                </c:pt>
                <c:pt idx="36542">
                  <c:v>10.54130073443581</c:v>
                </c:pt>
                <c:pt idx="36543">
                  <c:v>10.541700991764888</c:v>
                </c:pt>
                <c:pt idx="36544">
                  <c:v>10.541810152854634</c:v>
                </c:pt>
                <c:pt idx="36545">
                  <c:v>10.541533611427273</c:v>
                </c:pt>
                <c:pt idx="36546">
                  <c:v>10.541671882140953</c:v>
                </c:pt>
                <c:pt idx="36547">
                  <c:v>10.541642772517022</c:v>
                </c:pt>
                <c:pt idx="36548">
                  <c:v>10.541526334021292</c:v>
                </c:pt>
                <c:pt idx="36549">
                  <c:v>10.541526334021292</c:v>
                </c:pt>
                <c:pt idx="36550">
                  <c:v>10.541904759132416</c:v>
                </c:pt>
                <c:pt idx="36551">
                  <c:v>10.542326848679442</c:v>
                </c:pt>
                <c:pt idx="36552">
                  <c:v>10.542290461649525</c:v>
                </c:pt>
                <c:pt idx="36553">
                  <c:v>10.54229773905551</c:v>
                </c:pt>
                <c:pt idx="36554">
                  <c:v>10.542494229017056</c:v>
                </c:pt>
                <c:pt idx="36555">
                  <c:v>10.5427343834145</c:v>
                </c:pt>
                <c:pt idx="36556">
                  <c:v>10.542625222324753</c:v>
                </c:pt>
                <c:pt idx="36557">
                  <c:v>10.543003647435878</c:v>
                </c:pt>
                <c:pt idx="36558">
                  <c:v>10.543280188863239</c:v>
                </c:pt>
                <c:pt idx="36559">
                  <c:v>10.543069144089728</c:v>
                </c:pt>
                <c:pt idx="36560">
                  <c:v>10.543389349952987</c:v>
                </c:pt>
                <c:pt idx="36561">
                  <c:v>10.543083698901693</c:v>
                </c:pt>
                <c:pt idx="36562">
                  <c:v>10.54291631856408</c:v>
                </c:pt>
                <c:pt idx="36563">
                  <c:v>10.543520343260685</c:v>
                </c:pt>
                <c:pt idx="36564">
                  <c:v>10.543767775064113</c:v>
                </c:pt>
                <c:pt idx="36565">
                  <c:v>10.543767775064113</c:v>
                </c:pt>
                <c:pt idx="36566">
                  <c:v>10.543971542431642</c:v>
                </c:pt>
                <c:pt idx="36567">
                  <c:v>10.544248083859003</c:v>
                </c:pt>
                <c:pt idx="36568">
                  <c:v>10.543971542431642</c:v>
                </c:pt>
                <c:pt idx="36569">
                  <c:v>10.544233529047037</c:v>
                </c:pt>
                <c:pt idx="36570">
                  <c:v>10.544655618594062</c:v>
                </c:pt>
                <c:pt idx="36571">
                  <c:v>10.545099540359038</c:v>
                </c:pt>
                <c:pt idx="36572">
                  <c:v>10.544859385961592</c:v>
                </c:pt>
                <c:pt idx="36573">
                  <c:v>10.544590121940214</c:v>
                </c:pt>
                <c:pt idx="36574">
                  <c:v>10.544772057089794</c:v>
                </c:pt>
                <c:pt idx="36575">
                  <c:v>10.544975824457323</c:v>
                </c:pt>
                <c:pt idx="36576">
                  <c:v>10.545150482200921</c:v>
                </c:pt>
                <c:pt idx="36577">
                  <c:v>10.545332417350501</c:v>
                </c:pt>
                <c:pt idx="36578">
                  <c:v>10.54542702362828</c:v>
                </c:pt>
                <c:pt idx="36579">
                  <c:v>10.545550739529997</c:v>
                </c:pt>
                <c:pt idx="36580">
                  <c:v>10.545739952085558</c:v>
                </c:pt>
                <c:pt idx="36581">
                  <c:v>10.545397914004347</c:v>
                </c:pt>
                <c:pt idx="36582">
                  <c:v>10.545397914004347</c:v>
                </c:pt>
                <c:pt idx="36583">
                  <c:v>10.545361526974432</c:v>
                </c:pt>
                <c:pt idx="36584">
                  <c:v>10.545608958777862</c:v>
                </c:pt>
                <c:pt idx="36585">
                  <c:v>10.545878222799239</c:v>
                </c:pt>
                <c:pt idx="36586">
                  <c:v>10.545936442047104</c:v>
                </c:pt>
                <c:pt idx="36587">
                  <c:v>10.54613293200865</c:v>
                </c:pt>
                <c:pt idx="36588">
                  <c:v>10.545943719453089</c:v>
                </c:pt>
                <c:pt idx="36589">
                  <c:v>10.546183873850532</c:v>
                </c:pt>
                <c:pt idx="36590">
                  <c:v>10.546453137871911</c:v>
                </c:pt>
                <c:pt idx="36591">
                  <c:v>10.54683884038902</c:v>
                </c:pt>
                <c:pt idx="36592">
                  <c:v>10.546555021555676</c:v>
                </c:pt>
                <c:pt idx="36593">
                  <c:v>10.546707847081324</c:v>
                </c:pt>
                <c:pt idx="36594">
                  <c:v>10.546678737457391</c:v>
                </c:pt>
                <c:pt idx="36595">
                  <c:v>10.546096544978734</c:v>
                </c:pt>
                <c:pt idx="36596">
                  <c:v>10.546409473436011</c:v>
                </c:pt>
                <c:pt idx="36597">
                  <c:v>10.547020775538602</c:v>
                </c:pt>
                <c:pt idx="36598">
                  <c:v>10.547282762153994</c:v>
                </c:pt>
                <c:pt idx="36599">
                  <c:v>10.547814012790768</c:v>
                </c:pt>
                <c:pt idx="36600">
                  <c:v>10.547894064256583</c:v>
                </c:pt>
                <c:pt idx="36601">
                  <c:v>10.547719406512988</c:v>
                </c:pt>
                <c:pt idx="36602">
                  <c:v>10.548199715307877</c:v>
                </c:pt>
                <c:pt idx="36603">
                  <c:v>10.548250657149758</c:v>
                </c:pt>
                <c:pt idx="36604">
                  <c:v>10.547952283504449</c:v>
                </c:pt>
                <c:pt idx="36605">
                  <c:v>10.547712129107003</c:v>
                </c:pt>
                <c:pt idx="36606">
                  <c:v>10.548061444594198</c:v>
                </c:pt>
                <c:pt idx="36607">
                  <c:v>10.548301598991642</c:v>
                </c:pt>
                <c:pt idx="36608">
                  <c:v>10.548621804854902</c:v>
                </c:pt>
                <c:pt idx="36609">
                  <c:v>10.549014784777995</c:v>
                </c:pt>
                <c:pt idx="36610">
                  <c:v>10.549109391055776</c:v>
                </c:pt>
                <c:pt idx="36611">
                  <c:v>10.548774630380549</c:v>
                </c:pt>
                <c:pt idx="36612">
                  <c:v>10.549109391055776</c:v>
                </c:pt>
                <c:pt idx="36613">
                  <c:v>10.54964064169255</c:v>
                </c:pt>
                <c:pt idx="36614">
                  <c:v>10.549706138346398</c:v>
                </c:pt>
                <c:pt idx="36615">
                  <c:v>10.549604254662635</c:v>
                </c:pt>
                <c:pt idx="36616">
                  <c:v>10.550433878944716</c:v>
                </c:pt>
                <c:pt idx="36617">
                  <c:v>10.550462988568651</c:v>
                </c:pt>
                <c:pt idx="36618">
                  <c:v>10.550353827478903</c:v>
                </c:pt>
                <c:pt idx="36619">
                  <c:v>10.550266498607105</c:v>
                </c:pt>
                <c:pt idx="36620">
                  <c:v>10.550462988568651</c:v>
                </c:pt>
                <c:pt idx="36621">
                  <c:v>10.5504848207866</c:v>
                </c:pt>
                <c:pt idx="36622">
                  <c:v>10.550295608231036</c:v>
                </c:pt>
                <c:pt idx="36623">
                  <c:v>10.550492098192581</c:v>
                </c:pt>
                <c:pt idx="36624">
                  <c:v>10.550557594846433</c:v>
                </c:pt>
                <c:pt idx="36625">
                  <c:v>10.550994239205423</c:v>
                </c:pt>
                <c:pt idx="36626">
                  <c:v>10.551103400295169</c:v>
                </c:pt>
                <c:pt idx="36627">
                  <c:v>10.551052458453288</c:v>
                </c:pt>
                <c:pt idx="36628">
                  <c:v>10.551103400295169</c:v>
                </c:pt>
                <c:pt idx="36629">
                  <c:v>10.551692870179808</c:v>
                </c:pt>
                <c:pt idx="36630">
                  <c:v>10.551365386910566</c:v>
                </c:pt>
                <c:pt idx="36631">
                  <c:v>10.551307167662701</c:v>
                </c:pt>
                <c:pt idx="36632">
                  <c:v>10.551503657624247</c:v>
                </c:pt>
                <c:pt idx="36633">
                  <c:v>10.551569154278095</c:v>
                </c:pt>
                <c:pt idx="36634">
                  <c:v>10.551743812021693</c:v>
                </c:pt>
                <c:pt idx="36635">
                  <c:v>10.551962134201187</c:v>
                </c:pt>
                <c:pt idx="36636">
                  <c:v>10.552027630855036</c:v>
                </c:pt>
                <c:pt idx="36637">
                  <c:v>10.552544326679843</c:v>
                </c:pt>
                <c:pt idx="36638">
                  <c:v>10.552078572696919</c:v>
                </c:pt>
                <c:pt idx="36639">
                  <c:v>10.552435165590095</c:v>
                </c:pt>
                <c:pt idx="36640">
                  <c:v>10.552369668936247</c:v>
                </c:pt>
                <c:pt idx="36641">
                  <c:v>10.552391501154196</c:v>
                </c:pt>
                <c:pt idx="36642">
                  <c:v>10.552486107431978</c:v>
                </c:pt>
                <c:pt idx="36643">
                  <c:v>10.552675319987539</c:v>
                </c:pt>
                <c:pt idx="36644">
                  <c:v>10.553228402842265</c:v>
                </c:pt>
                <c:pt idx="36645">
                  <c:v>10.553315731714061</c:v>
                </c:pt>
                <c:pt idx="36646">
                  <c:v>10.552995525850802</c:v>
                </c:pt>
                <c:pt idx="36647">
                  <c:v>10.553373950961927</c:v>
                </c:pt>
                <c:pt idx="36648">
                  <c:v>10.553410337991844</c:v>
                </c:pt>
                <c:pt idx="36649">
                  <c:v>10.553141073970465</c:v>
                </c:pt>
                <c:pt idx="36650">
                  <c:v>10.553686879419203</c:v>
                </c:pt>
                <c:pt idx="36651">
                  <c:v>10.553919756410666</c:v>
                </c:pt>
                <c:pt idx="36652">
                  <c:v>10.554356400769658</c:v>
                </c:pt>
                <c:pt idx="36653">
                  <c:v>10.554567445543171</c:v>
                </c:pt>
                <c:pt idx="36654">
                  <c:v>10.554902206218397</c:v>
                </c:pt>
                <c:pt idx="36655">
                  <c:v>10.554698438850867</c:v>
                </c:pt>
                <c:pt idx="36656">
                  <c:v>10.554378232987608</c:v>
                </c:pt>
                <c:pt idx="36657">
                  <c:v>10.554276349303843</c:v>
                </c:pt>
                <c:pt idx="36658">
                  <c:v>10.554487394077356</c:v>
                </c:pt>
                <c:pt idx="36659">
                  <c:v>10.554763935504717</c:v>
                </c:pt>
                <c:pt idx="36660">
                  <c:v>10.555236966893625</c:v>
                </c:pt>
                <c:pt idx="36661">
                  <c:v>10.555251521705591</c:v>
                </c:pt>
                <c:pt idx="36662">
                  <c:v>10.555149638021826</c:v>
                </c:pt>
                <c:pt idx="36663">
                  <c:v>10.555309740953458</c:v>
                </c:pt>
                <c:pt idx="36664">
                  <c:v>10.555426179449185</c:v>
                </c:pt>
                <c:pt idx="36665">
                  <c:v>10.555870101214161</c:v>
                </c:pt>
                <c:pt idx="36666">
                  <c:v>10.555848268996213</c:v>
                </c:pt>
                <c:pt idx="36667">
                  <c:v>10.555397069825254</c:v>
                </c:pt>
                <c:pt idx="36668">
                  <c:v>10.555622669410733</c:v>
                </c:pt>
                <c:pt idx="36669">
                  <c:v>10.555884656026128</c:v>
                </c:pt>
                <c:pt idx="36670">
                  <c:v>10.555397069825254</c:v>
                </c:pt>
                <c:pt idx="36671">
                  <c:v>10.555760940124415</c:v>
                </c:pt>
                <c:pt idx="36672">
                  <c:v>10.556081145987676</c:v>
                </c:pt>
                <c:pt idx="36673">
                  <c:v>10.556284913355203</c:v>
                </c:pt>
                <c:pt idx="36674">
                  <c:v>10.556714280308212</c:v>
                </c:pt>
                <c:pt idx="36675">
                  <c:v>10.556961712111642</c:v>
                </c:pt>
                <c:pt idx="36676">
                  <c:v>10.556968989517623</c:v>
                </c:pt>
                <c:pt idx="36677">
                  <c:v>10.557085428013355</c:v>
                </c:pt>
                <c:pt idx="36678">
                  <c:v>10.55704904098344</c:v>
                </c:pt>
                <c:pt idx="36679">
                  <c:v>10.557085428013355</c:v>
                </c:pt>
                <c:pt idx="36680">
                  <c:v>10.557085428013355</c:v>
                </c:pt>
                <c:pt idx="36681">
                  <c:v>10.557514794966364</c:v>
                </c:pt>
                <c:pt idx="36682">
                  <c:v>10.558031490791169</c:v>
                </c:pt>
                <c:pt idx="36683">
                  <c:v>10.558060600415104</c:v>
                </c:pt>
                <c:pt idx="36684">
                  <c:v>10.558293477406563</c:v>
                </c:pt>
                <c:pt idx="36685">
                  <c:v>10.55839536109033</c:v>
                </c:pt>
                <c:pt idx="36686">
                  <c:v>10.558468135150161</c:v>
                </c:pt>
                <c:pt idx="36687">
                  <c:v>10.558788341013422</c:v>
                </c:pt>
                <c:pt idx="36688">
                  <c:v>10.558788341013422</c:v>
                </c:pt>
                <c:pt idx="36689">
                  <c:v>10.558795618419405</c:v>
                </c:pt>
                <c:pt idx="36690">
                  <c:v>10.559021218004885</c:v>
                </c:pt>
                <c:pt idx="36691">
                  <c:v>10.559232262778396</c:v>
                </c:pt>
                <c:pt idx="36692">
                  <c:v>10.559232262778396</c:v>
                </c:pt>
                <c:pt idx="36693">
                  <c:v>10.559355978680111</c:v>
                </c:pt>
                <c:pt idx="36694">
                  <c:v>10.559588855671572</c:v>
                </c:pt>
                <c:pt idx="36695">
                  <c:v>10.559596133077557</c:v>
                </c:pt>
                <c:pt idx="36696">
                  <c:v>10.559872674504918</c:v>
                </c:pt>
                <c:pt idx="36697">
                  <c:v>10.560032777436549</c:v>
                </c:pt>
                <c:pt idx="36698">
                  <c:v>10.559894506722866</c:v>
                </c:pt>
                <c:pt idx="36699">
                  <c:v>10.55960341048354</c:v>
                </c:pt>
                <c:pt idx="36700">
                  <c:v>10.559552468641657</c:v>
                </c:pt>
                <c:pt idx="36701">
                  <c:v>10.55971984897927</c:v>
                </c:pt>
                <c:pt idx="36702">
                  <c:v>10.559632520107472</c:v>
                </c:pt>
                <c:pt idx="36703">
                  <c:v>10.559275927214296</c:v>
                </c:pt>
                <c:pt idx="36704">
                  <c:v>10.5590139405989</c:v>
                </c:pt>
                <c:pt idx="36705">
                  <c:v>10.559479694581825</c:v>
                </c:pt>
                <c:pt idx="36706">
                  <c:v>10.560076441872447</c:v>
                </c:pt>
                <c:pt idx="36707">
                  <c:v>10.560600415103236</c:v>
                </c:pt>
                <c:pt idx="36708">
                  <c:v>10.56088423393658</c:v>
                </c:pt>
                <c:pt idx="36709">
                  <c:v>10.560796905064782</c:v>
                </c:pt>
                <c:pt idx="36710">
                  <c:v>10.560651356945119</c:v>
                </c:pt>
                <c:pt idx="36711">
                  <c:v>10.561117110928043</c:v>
                </c:pt>
                <c:pt idx="36712">
                  <c:v>10.561400929761389</c:v>
                </c:pt>
                <c:pt idx="36713">
                  <c:v>10.561437316791304</c:v>
                </c:pt>
                <c:pt idx="36714">
                  <c:v>10.561844851526363</c:v>
                </c:pt>
                <c:pt idx="36715">
                  <c:v>10.56185940633833</c:v>
                </c:pt>
                <c:pt idx="36716">
                  <c:v>10.561975844834059</c:v>
                </c:pt>
                <c:pt idx="36717">
                  <c:v>10.561888515962261</c:v>
                </c:pt>
                <c:pt idx="36718">
                  <c:v>10.561801187090463</c:v>
                </c:pt>
                <c:pt idx="36719">
                  <c:v>10.5616556389708</c:v>
                </c:pt>
                <c:pt idx="36720">
                  <c:v>10.561801187090463</c:v>
                </c:pt>
                <c:pt idx="36721">
                  <c:v>10.561531923069085</c:v>
                </c:pt>
                <c:pt idx="36722">
                  <c:v>10.562092283329791</c:v>
                </c:pt>
                <c:pt idx="36723">
                  <c:v>10.562266941073387</c:v>
                </c:pt>
                <c:pt idx="36724">
                  <c:v>10.562659920996481</c:v>
                </c:pt>
                <c:pt idx="36725">
                  <c:v>10.56302379129564</c:v>
                </c:pt>
                <c:pt idx="36726">
                  <c:v>10.562965572047773</c:v>
                </c:pt>
                <c:pt idx="36727">
                  <c:v>10.562987404265725</c:v>
                </c:pt>
                <c:pt idx="36728">
                  <c:v>10.563234836069151</c:v>
                </c:pt>
                <c:pt idx="36729">
                  <c:v>10.563314887534968</c:v>
                </c:pt>
                <c:pt idx="36730">
                  <c:v>10.563336719752916</c:v>
                </c:pt>
                <c:pt idx="36731">
                  <c:v>10.563176616821286</c:v>
                </c:pt>
                <c:pt idx="36732">
                  <c:v>10.562972849453759</c:v>
                </c:pt>
                <c:pt idx="36733">
                  <c:v>10.563460435654633</c:v>
                </c:pt>
                <c:pt idx="36734">
                  <c:v>10.562965572047773</c:v>
                </c:pt>
                <c:pt idx="36735">
                  <c:v>10.563162062009319</c:v>
                </c:pt>
                <c:pt idx="36736">
                  <c:v>10.56370786745806</c:v>
                </c:pt>
                <c:pt idx="36737">
                  <c:v>10.56370786745806</c:v>
                </c:pt>
                <c:pt idx="36738">
                  <c:v>10.563897080013623</c:v>
                </c:pt>
                <c:pt idx="36739">
                  <c:v>10.564100847381152</c:v>
                </c:pt>
                <c:pt idx="36740">
                  <c:v>10.564515659522193</c:v>
                </c:pt>
                <c:pt idx="36741">
                  <c:v>10.564668485047841</c:v>
                </c:pt>
                <c:pt idx="36742">
                  <c:v>10.564886807227335</c:v>
                </c:pt>
                <c:pt idx="36743">
                  <c:v>10.564748536513656</c:v>
                </c:pt>
                <c:pt idx="36744">
                  <c:v>10.564814033167504</c:v>
                </c:pt>
                <c:pt idx="36745">
                  <c:v>10.565083297188883</c:v>
                </c:pt>
                <c:pt idx="36746">
                  <c:v>10.565330728992311</c:v>
                </c:pt>
                <c:pt idx="36747">
                  <c:v>10.565388948240177</c:v>
                </c:pt>
                <c:pt idx="36748">
                  <c:v>10.565498109329925</c:v>
                </c:pt>
                <c:pt idx="36749">
                  <c:v>10.56571643150942</c:v>
                </c:pt>
                <c:pt idx="36750">
                  <c:v>10.565803760381218</c:v>
                </c:pt>
                <c:pt idx="36751">
                  <c:v>10.566473281731673</c:v>
                </c:pt>
                <c:pt idx="36752">
                  <c:v>10.566473281731673</c:v>
                </c:pt>
                <c:pt idx="36753">
                  <c:v>10.566567888009455</c:v>
                </c:pt>
                <c:pt idx="36754">
                  <c:v>10.566924480902632</c:v>
                </c:pt>
                <c:pt idx="36755">
                  <c:v>10.56696814533853</c:v>
                </c:pt>
                <c:pt idx="36756">
                  <c:v>10.567004532368445</c:v>
                </c:pt>
                <c:pt idx="36757">
                  <c:v>10.566546055791505</c:v>
                </c:pt>
                <c:pt idx="36758">
                  <c:v>10.566582442821421</c:v>
                </c:pt>
                <c:pt idx="36759">
                  <c:v>10.566342288423975</c:v>
                </c:pt>
                <c:pt idx="36760">
                  <c:v>10.56635684323594</c:v>
                </c:pt>
                <c:pt idx="36761">
                  <c:v>10.567215577141958</c:v>
                </c:pt>
                <c:pt idx="36762">
                  <c:v>10.567208299735976</c:v>
                </c:pt>
                <c:pt idx="36763">
                  <c:v>10.567382957479571</c:v>
                </c:pt>
                <c:pt idx="36764">
                  <c:v>10.567513950787269</c:v>
                </c:pt>
                <c:pt idx="36765">
                  <c:v>10.567724995560782</c:v>
                </c:pt>
                <c:pt idx="36766">
                  <c:v>10.567732272966765</c:v>
                </c:pt>
                <c:pt idx="36767">
                  <c:v>10.568176194731741</c:v>
                </c:pt>
                <c:pt idx="36768">
                  <c:v>10.568205304355672</c:v>
                </c:pt>
                <c:pt idx="36769">
                  <c:v>10.567826879244546</c:v>
                </c:pt>
                <c:pt idx="36770">
                  <c:v>10.568212581761655</c:v>
                </c:pt>
                <c:pt idx="36771">
                  <c:v>10.568496400595</c:v>
                </c:pt>
                <c:pt idx="36772">
                  <c:v>10.568190749543707</c:v>
                </c:pt>
                <c:pt idx="36773">
                  <c:v>10.568299910633455</c:v>
                </c:pt>
                <c:pt idx="36774">
                  <c:v>10.568554619842866</c:v>
                </c:pt>
                <c:pt idx="36775">
                  <c:v>10.568991264201857</c:v>
                </c:pt>
                <c:pt idx="36776">
                  <c:v>10.568991264201857</c:v>
                </c:pt>
                <c:pt idx="36777">
                  <c:v>10.569296915253151</c:v>
                </c:pt>
                <c:pt idx="36778">
                  <c:v>10.56974811442411</c:v>
                </c:pt>
                <c:pt idx="36779">
                  <c:v>10.569675340364277</c:v>
                </c:pt>
                <c:pt idx="36780">
                  <c:v>10.569900939949756</c:v>
                </c:pt>
                <c:pt idx="36781">
                  <c:v>10.569937326979671</c:v>
                </c:pt>
                <c:pt idx="36782">
                  <c:v>10.57032302949678</c:v>
                </c:pt>
                <c:pt idx="36783">
                  <c:v>10.570199313595067</c:v>
                </c:pt>
                <c:pt idx="36784">
                  <c:v>10.569879107731808</c:v>
                </c:pt>
                <c:pt idx="36785">
                  <c:v>10.569828165889925</c:v>
                </c:pt>
                <c:pt idx="36786">
                  <c:v>10.569806333671975</c:v>
                </c:pt>
                <c:pt idx="36787">
                  <c:v>10.569995546227537</c:v>
                </c:pt>
                <c:pt idx="36788">
                  <c:v>10.570337584308747</c:v>
                </c:pt>
                <c:pt idx="36789">
                  <c:v>10.570665067577991</c:v>
                </c:pt>
                <c:pt idx="36790">
                  <c:v>10.57047585502243</c:v>
                </c:pt>
                <c:pt idx="36791">
                  <c:v>10.570621403142093</c:v>
                </c:pt>
                <c:pt idx="36792">
                  <c:v>10.5709634412233</c:v>
                </c:pt>
                <c:pt idx="36793">
                  <c:v>10.570883389757487</c:v>
                </c:pt>
                <c:pt idx="36794">
                  <c:v>10.571094434530998</c:v>
                </c:pt>
                <c:pt idx="36795">
                  <c:v>10.571232705244681</c:v>
                </c:pt>
                <c:pt idx="36796">
                  <c:v>10.571218150432713</c:v>
                </c:pt>
                <c:pt idx="36797">
                  <c:v>10.571283647086563</c:v>
                </c:pt>
                <c:pt idx="36798">
                  <c:v>10.571516524078026</c:v>
                </c:pt>
                <c:pt idx="36799">
                  <c:v>10.571945891031035</c:v>
                </c:pt>
                <c:pt idx="36800">
                  <c:v>10.571545633701957</c:v>
                </c:pt>
                <c:pt idx="36801">
                  <c:v>10.571130821560915</c:v>
                </c:pt>
                <c:pt idx="36802">
                  <c:v>10.5710507700951</c:v>
                </c:pt>
                <c:pt idx="36803">
                  <c:v>10.571465582236142</c:v>
                </c:pt>
                <c:pt idx="36804">
                  <c:v>10.571560188513924</c:v>
                </c:pt>
                <c:pt idx="36805">
                  <c:v>10.571807620317351</c:v>
                </c:pt>
                <c:pt idx="36806">
                  <c:v>10.572331593548142</c:v>
                </c:pt>
                <c:pt idx="36807">
                  <c:v>10.572586302757554</c:v>
                </c:pt>
                <c:pt idx="36808">
                  <c:v>10.572739128283201</c:v>
                </c:pt>
                <c:pt idx="36809">
                  <c:v>10.572600857569521</c:v>
                </c:pt>
                <c:pt idx="36810">
                  <c:v>10.572528083509688</c:v>
                </c:pt>
                <c:pt idx="36811">
                  <c:v>10.573408649633654</c:v>
                </c:pt>
                <c:pt idx="36812">
                  <c:v>10.573859848804613</c:v>
                </c:pt>
                <c:pt idx="36813">
                  <c:v>10.573750687714863</c:v>
                </c:pt>
                <c:pt idx="36814">
                  <c:v>10.57371430068495</c:v>
                </c:pt>
                <c:pt idx="36815">
                  <c:v>10.574340157599503</c:v>
                </c:pt>
                <c:pt idx="36816">
                  <c:v>10.574885963048244</c:v>
                </c:pt>
                <c:pt idx="36817">
                  <c:v>10.574653086056781</c:v>
                </c:pt>
                <c:pt idx="36818">
                  <c:v>10.574885963048244</c:v>
                </c:pt>
                <c:pt idx="36819">
                  <c:v>10.574725860116613</c:v>
                </c:pt>
                <c:pt idx="36820">
                  <c:v>10.574754969740546</c:v>
                </c:pt>
                <c:pt idx="36821">
                  <c:v>10.575162504475603</c:v>
                </c:pt>
                <c:pt idx="36822">
                  <c:v>10.575075175603805</c:v>
                </c:pt>
                <c:pt idx="36823">
                  <c:v>10.575606426240579</c:v>
                </c:pt>
                <c:pt idx="36824">
                  <c:v>10.575417213685014</c:v>
                </c:pt>
                <c:pt idx="36825">
                  <c:v>10.575366271843134</c:v>
                </c:pt>
                <c:pt idx="36826">
                  <c:v>10.575526374774764</c:v>
                </c:pt>
                <c:pt idx="36827">
                  <c:v>10.575730142142293</c:v>
                </c:pt>
                <c:pt idx="36828">
                  <c:v>10.575373549249116</c:v>
                </c:pt>
                <c:pt idx="36829">
                  <c:v>10.575642813270496</c:v>
                </c:pt>
                <c:pt idx="36830">
                  <c:v>10.575613703646562</c:v>
                </c:pt>
                <c:pt idx="36831">
                  <c:v>10.575919354697856</c:v>
                </c:pt>
                <c:pt idx="36832">
                  <c:v>10.575839303232042</c:v>
                </c:pt>
                <c:pt idx="36833">
                  <c:v>10.575497265150831</c:v>
                </c:pt>
                <c:pt idx="36834">
                  <c:v>10.575555484398697</c:v>
                </c:pt>
                <c:pt idx="36835">
                  <c:v>10.575555484398697</c:v>
                </c:pt>
                <c:pt idx="36836">
                  <c:v>10.57576652917221</c:v>
                </c:pt>
                <c:pt idx="36837">
                  <c:v>10.575999406163671</c:v>
                </c:pt>
                <c:pt idx="36838">
                  <c:v>10.576115844659402</c:v>
                </c:pt>
                <c:pt idx="36839">
                  <c:v>10.576312334620949</c:v>
                </c:pt>
                <c:pt idx="36840">
                  <c:v>10.576312334620949</c:v>
                </c:pt>
                <c:pt idx="36841">
                  <c:v>10.576821753039772</c:v>
                </c:pt>
                <c:pt idx="36842">
                  <c:v>10.577076462249185</c:v>
                </c:pt>
                <c:pt idx="36843">
                  <c:v>10.577331171458596</c:v>
                </c:pt>
                <c:pt idx="36844">
                  <c:v>10.577680486945788</c:v>
                </c:pt>
                <c:pt idx="36845">
                  <c:v>10.577826035065453</c:v>
                </c:pt>
                <c:pt idx="36846">
                  <c:v>10.577389390706461</c:v>
                </c:pt>
                <c:pt idx="36847">
                  <c:v>10.576836307851737</c:v>
                </c:pt>
                <c:pt idx="36848">
                  <c:v>10.577702319163738</c:v>
                </c:pt>
                <c:pt idx="36849">
                  <c:v>10.578080744274864</c:v>
                </c:pt>
                <c:pt idx="36850">
                  <c:v>10.578204460176579</c:v>
                </c:pt>
                <c:pt idx="36851">
                  <c:v>10.578488279009923</c:v>
                </c:pt>
                <c:pt idx="36852">
                  <c:v>10.57916507776636</c:v>
                </c:pt>
                <c:pt idx="36853">
                  <c:v>10.579470728817654</c:v>
                </c:pt>
                <c:pt idx="36854">
                  <c:v>10.579485283629619</c:v>
                </c:pt>
                <c:pt idx="36855">
                  <c:v>10.579659941373217</c:v>
                </c:pt>
                <c:pt idx="36856">
                  <c:v>10.579812766898863</c:v>
                </c:pt>
                <c:pt idx="36857">
                  <c:v>10.579558057689452</c:v>
                </c:pt>
                <c:pt idx="36858">
                  <c:v>10.579958315018526</c:v>
                </c:pt>
                <c:pt idx="36859">
                  <c:v>10.57968905099715</c:v>
                </c:pt>
                <c:pt idx="36860">
                  <c:v>10.579900095770661</c:v>
                </c:pt>
                <c:pt idx="36861">
                  <c:v>10.579718160621082</c:v>
                </c:pt>
                <c:pt idx="36862">
                  <c:v>10.579623554343302</c:v>
                </c:pt>
                <c:pt idx="36863">
                  <c:v>10.580009256860411</c:v>
                </c:pt>
                <c:pt idx="36864">
                  <c:v>10.58041679159547</c:v>
                </c:pt>
                <c:pt idx="36865">
                  <c:v>10.580635113774965</c:v>
                </c:pt>
                <c:pt idx="36866">
                  <c:v>10.581253693283536</c:v>
                </c:pt>
                <c:pt idx="36867">
                  <c:v>10.581311912531401</c:v>
                </c:pt>
                <c:pt idx="36868">
                  <c:v>10.581384686591234</c:v>
                </c:pt>
                <c:pt idx="36869">
                  <c:v>10.581180919223705</c:v>
                </c:pt>
                <c:pt idx="36870">
                  <c:v>10.581304635125418</c:v>
                </c:pt>
                <c:pt idx="36871">
                  <c:v>10.581370131779266</c:v>
                </c:pt>
                <c:pt idx="36872">
                  <c:v>10.581748556890394</c:v>
                </c:pt>
                <c:pt idx="36873">
                  <c:v>10.581821330950225</c:v>
                </c:pt>
                <c:pt idx="36874">
                  <c:v>10.581566621740812</c:v>
                </c:pt>
                <c:pt idx="36875">
                  <c:v>10.581632118394662</c:v>
                </c:pt>
                <c:pt idx="36876">
                  <c:v>10.581864995386123</c:v>
                </c:pt>
                <c:pt idx="36877">
                  <c:v>10.581814053544242</c:v>
                </c:pt>
                <c:pt idx="36878">
                  <c:v>10.581784943920308</c:v>
                </c:pt>
                <c:pt idx="36879">
                  <c:v>10.582338026775032</c:v>
                </c:pt>
                <c:pt idx="36880">
                  <c:v>10.582680064856241</c:v>
                </c:pt>
                <c:pt idx="36881">
                  <c:v>10.58238169121093</c:v>
                </c:pt>
                <c:pt idx="36882">
                  <c:v>10.582410800834863</c:v>
                </c:pt>
                <c:pt idx="36883">
                  <c:v>10.582738284104106</c:v>
                </c:pt>
                <c:pt idx="36884">
                  <c:v>10.582731006698125</c:v>
                </c:pt>
                <c:pt idx="36885">
                  <c:v>10.58302210293745</c:v>
                </c:pt>
                <c:pt idx="36886">
                  <c:v>10.583393250642594</c:v>
                </c:pt>
                <c:pt idx="36887">
                  <c:v>10.583429637672511</c:v>
                </c:pt>
                <c:pt idx="36888">
                  <c:v>10.583509689138324</c:v>
                </c:pt>
                <c:pt idx="36889">
                  <c:v>10.583844449813553</c:v>
                </c:pt>
                <c:pt idx="36890">
                  <c:v>10.584171933082796</c:v>
                </c:pt>
                <c:pt idx="36891">
                  <c:v>10.583880836843468</c:v>
                </c:pt>
                <c:pt idx="36892">
                  <c:v>10.58379350797167</c:v>
                </c:pt>
                <c:pt idx="36893">
                  <c:v>10.584251984548612</c:v>
                </c:pt>
                <c:pt idx="36894">
                  <c:v>10.584586745223838</c:v>
                </c:pt>
                <c:pt idx="36895">
                  <c:v>10.584586745223838</c:v>
                </c:pt>
                <c:pt idx="36896">
                  <c:v>10.584615854847772</c:v>
                </c:pt>
                <c:pt idx="36897">
                  <c:v>10.584251984548612</c:v>
                </c:pt>
                <c:pt idx="36898">
                  <c:v>10.584572190411871</c:v>
                </c:pt>
                <c:pt idx="36899">
                  <c:v>10.584797789997351</c:v>
                </c:pt>
                <c:pt idx="36900">
                  <c:v>10.584870564057184</c:v>
                </c:pt>
                <c:pt idx="36901">
                  <c:v>10.585241711762325</c:v>
                </c:pt>
                <c:pt idx="36902">
                  <c:v>10.585474588753787</c:v>
                </c:pt>
                <c:pt idx="36903">
                  <c:v>10.585365427664041</c:v>
                </c:pt>
                <c:pt idx="36904">
                  <c:v>10.585896678300813</c:v>
                </c:pt>
                <c:pt idx="36905">
                  <c:v>10.586129555292276</c:v>
                </c:pt>
                <c:pt idx="36906">
                  <c:v>10.586522535215368</c:v>
                </c:pt>
                <c:pt idx="36907">
                  <c:v>10.586908237732477</c:v>
                </c:pt>
                <c:pt idx="36908">
                  <c:v>10.586835463672644</c:v>
                </c:pt>
                <c:pt idx="36909">
                  <c:v>10.5865516448393</c:v>
                </c:pt>
                <c:pt idx="36910">
                  <c:v>10.586624418899133</c:v>
                </c:pt>
                <c:pt idx="36911">
                  <c:v>10.586726302582896</c:v>
                </c:pt>
                <c:pt idx="36912">
                  <c:v>10.586638973711098</c:v>
                </c:pt>
                <c:pt idx="36913">
                  <c:v>10.587250275813687</c:v>
                </c:pt>
                <c:pt idx="36914">
                  <c:v>10.587221166189753</c:v>
                </c:pt>
                <c:pt idx="36915">
                  <c:v>10.587344882091466</c:v>
                </c:pt>
                <c:pt idx="36916">
                  <c:v>10.587344882091466</c:v>
                </c:pt>
                <c:pt idx="36917">
                  <c:v>10.587563204270964</c:v>
                </c:pt>
                <c:pt idx="36918">
                  <c:v>10.587293940249586</c:v>
                </c:pt>
                <c:pt idx="36919">
                  <c:v>10.58723572100172</c:v>
                </c:pt>
                <c:pt idx="36920">
                  <c:v>10.587403101339332</c:v>
                </c:pt>
                <c:pt idx="36921">
                  <c:v>10.587650533142762</c:v>
                </c:pt>
                <c:pt idx="36922">
                  <c:v>10.588167228967569</c:v>
                </c:pt>
                <c:pt idx="36923">
                  <c:v>10.587956184194057</c:v>
                </c:pt>
                <c:pt idx="36924">
                  <c:v>10.587854300510291</c:v>
                </c:pt>
                <c:pt idx="36925">
                  <c:v>10.588174506373552</c:v>
                </c:pt>
                <c:pt idx="36926">
                  <c:v>10.588123564531669</c:v>
                </c:pt>
                <c:pt idx="36927">
                  <c:v>10.588269112651334</c:v>
                </c:pt>
                <c:pt idx="36928">
                  <c:v>10.589004130655635</c:v>
                </c:pt>
                <c:pt idx="36929">
                  <c:v>10.589295226894963</c:v>
                </c:pt>
                <c:pt idx="36930">
                  <c:v>10.589455329826594</c:v>
                </c:pt>
                <c:pt idx="36931">
                  <c:v>10.589928361215501</c:v>
                </c:pt>
                <c:pt idx="36932">
                  <c:v>10.590139405989014</c:v>
                </c:pt>
                <c:pt idx="36933">
                  <c:v>10.590110296365081</c:v>
                </c:pt>
                <c:pt idx="36934">
                  <c:v>10.590452334446292</c:v>
                </c:pt>
                <c:pt idx="36935">
                  <c:v>10.590394115198427</c:v>
                </c:pt>
                <c:pt idx="36936">
                  <c:v>10.590510553694157</c:v>
                </c:pt>
                <c:pt idx="36937">
                  <c:v>10.590081186741148</c:v>
                </c:pt>
                <c:pt idx="36938">
                  <c:v>10.590052077117216</c:v>
                </c:pt>
                <c:pt idx="36939">
                  <c:v>10.590204902642862</c:v>
                </c:pt>
                <c:pt idx="36940">
                  <c:v>10.590568772942023</c:v>
                </c:pt>
                <c:pt idx="36941">
                  <c:v>10.590481444070225</c:v>
                </c:pt>
                <c:pt idx="36942">
                  <c:v>10.59031406373261</c:v>
                </c:pt>
                <c:pt idx="36943">
                  <c:v>10.590590605159973</c:v>
                </c:pt>
                <c:pt idx="36944">
                  <c:v>10.590605159971938</c:v>
                </c:pt>
                <c:pt idx="36945">
                  <c:v>10.59097630767708</c:v>
                </c:pt>
                <c:pt idx="36946">
                  <c:v>10.590736153279636</c:v>
                </c:pt>
                <c:pt idx="36947">
                  <c:v>10.591005417301014</c:v>
                </c:pt>
                <c:pt idx="36948">
                  <c:v>10.591318345758291</c:v>
                </c:pt>
                <c:pt idx="36949">
                  <c:v>10.59172588049335</c:v>
                </c:pt>
                <c:pt idx="36950">
                  <c:v>10.591944202672845</c:v>
                </c:pt>
                <c:pt idx="36951">
                  <c:v>10.592293518160039</c:v>
                </c:pt>
                <c:pt idx="36952">
                  <c:v>10.592024254138661</c:v>
                </c:pt>
                <c:pt idx="36953">
                  <c:v>10.592104305604476</c:v>
                </c:pt>
                <c:pt idx="36954">
                  <c:v>10.592621001429283</c:v>
                </c:pt>
                <c:pt idx="36955">
                  <c:v>10.592715607707063</c:v>
                </c:pt>
                <c:pt idx="36956">
                  <c:v>10.592708330301082</c:v>
                </c:pt>
                <c:pt idx="36957">
                  <c:v>10.592897542856642</c:v>
                </c:pt>
                <c:pt idx="36958">
                  <c:v>10.592628278835264</c:v>
                </c:pt>
                <c:pt idx="36959">
                  <c:v>10.592293518160039</c:v>
                </c:pt>
                <c:pt idx="36960">
                  <c:v>10.592570059587398</c:v>
                </c:pt>
                <c:pt idx="36961">
                  <c:v>10.592992149134425</c:v>
                </c:pt>
                <c:pt idx="36962">
                  <c:v>10.593130419848105</c:v>
                </c:pt>
                <c:pt idx="36963">
                  <c:v>10.592970316916475</c:v>
                </c:pt>
                <c:pt idx="36964">
                  <c:v>10.593363296839568</c:v>
                </c:pt>
                <c:pt idx="36965">
                  <c:v>10.594243862963534</c:v>
                </c:pt>
                <c:pt idx="36966">
                  <c:v>10.594149256685753</c:v>
                </c:pt>
                <c:pt idx="36967">
                  <c:v>10.593974598942156</c:v>
                </c:pt>
                <c:pt idx="36968">
                  <c:v>10.594629565480643</c:v>
                </c:pt>
                <c:pt idx="36969">
                  <c:v>10.594811500630223</c:v>
                </c:pt>
                <c:pt idx="36970">
                  <c:v>10.594789668412274</c:v>
                </c:pt>
                <c:pt idx="36971">
                  <c:v>10.594862442472106</c:v>
                </c:pt>
                <c:pt idx="36972">
                  <c:v>10.594957048749887</c:v>
                </c:pt>
                <c:pt idx="36973">
                  <c:v>10.595219035365281</c:v>
                </c:pt>
                <c:pt idx="36974">
                  <c:v>10.595058932433652</c:v>
                </c:pt>
                <c:pt idx="36975">
                  <c:v>10.595459189762728</c:v>
                </c:pt>
                <c:pt idx="36976">
                  <c:v>10.595277254613146</c:v>
                </c:pt>
                <c:pt idx="36977">
                  <c:v>10.5951244290875</c:v>
                </c:pt>
                <c:pt idx="36978">
                  <c:v>10.595160816117415</c:v>
                </c:pt>
                <c:pt idx="36979">
                  <c:v>10.595342751266996</c:v>
                </c:pt>
                <c:pt idx="36980">
                  <c:v>10.595903111527702</c:v>
                </c:pt>
                <c:pt idx="36981">
                  <c:v>10.595968608181551</c:v>
                </c:pt>
                <c:pt idx="36982">
                  <c:v>10.595844892279835</c:v>
                </c:pt>
                <c:pt idx="36983">
                  <c:v>10.596230594796946</c:v>
                </c:pt>
                <c:pt idx="36984">
                  <c:v>10.596143265925146</c:v>
                </c:pt>
                <c:pt idx="36985">
                  <c:v>10.59631064626276</c:v>
                </c:pt>
                <c:pt idx="36986">
                  <c:v>10.596623574720038</c:v>
                </c:pt>
                <c:pt idx="36987">
                  <c:v>10.59647074919439</c:v>
                </c:pt>
                <c:pt idx="36988">
                  <c:v>10.596732735809784</c:v>
                </c:pt>
                <c:pt idx="36989">
                  <c:v>10.597023832049112</c:v>
                </c:pt>
                <c:pt idx="36990">
                  <c:v>10.596834619493551</c:v>
                </c:pt>
                <c:pt idx="36991">
                  <c:v>10.597293096070491</c:v>
                </c:pt>
                <c:pt idx="36992">
                  <c:v>10.597547805279902</c:v>
                </c:pt>
                <c:pt idx="36993">
                  <c:v>10.59812999775856</c:v>
                </c:pt>
                <c:pt idx="36994">
                  <c:v>10.598741299861148</c:v>
                </c:pt>
                <c:pt idx="36995">
                  <c:v>10.59915611200219</c:v>
                </c:pt>
                <c:pt idx="36996">
                  <c:v>10.598675803207296</c:v>
                </c:pt>
                <c:pt idx="36997">
                  <c:v>10.598166384788474</c:v>
                </c:pt>
                <c:pt idx="36998">
                  <c:v>10.598297378096172</c:v>
                </c:pt>
                <c:pt idx="36999">
                  <c:v>10.598704912831231</c:v>
                </c:pt>
                <c:pt idx="37000">
                  <c:v>10.598821351326961</c:v>
                </c:pt>
                <c:pt idx="37001">
                  <c:v>10.599017841288507</c:v>
                </c:pt>
                <c:pt idx="37002">
                  <c:v>10.59920705384407</c:v>
                </c:pt>
                <c:pt idx="37003">
                  <c:v>10.599003286476542</c:v>
                </c:pt>
                <c:pt idx="37004">
                  <c:v>10.598945067228675</c:v>
                </c:pt>
                <c:pt idx="37005">
                  <c:v>10.599032396100473</c:v>
                </c:pt>
                <c:pt idx="37006">
                  <c:v>10.59906878313039</c:v>
                </c:pt>
                <c:pt idx="37007">
                  <c:v>10.599447208241516</c:v>
                </c:pt>
                <c:pt idx="37008">
                  <c:v>10.599439930835533</c:v>
                </c:pt>
                <c:pt idx="37009">
                  <c:v>10.599745581886827</c:v>
                </c:pt>
                <c:pt idx="37010">
                  <c:v>10.599905684818458</c:v>
                </c:pt>
                <c:pt idx="37011">
                  <c:v>10.600174948839836</c:v>
                </c:pt>
                <c:pt idx="37012">
                  <c:v>10.600764418724475</c:v>
                </c:pt>
                <c:pt idx="37013">
                  <c:v>10.600735309100541</c:v>
                </c:pt>
                <c:pt idx="37014">
                  <c:v>10.600669812446693</c:v>
                </c:pt>
                <c:pt idx="37015">
                  <c:v>10.600888134626189</c:v>
                </c:pt>
                <c:pt idx="37016">
                  <c:v>10.601426662668944</c:v>
                </c:pt>
                <c:pt idx="37017">
                  <c:v>10.602052519583498</c:v>
                </c:pt>
                <c:pt idx="37018">
                  <c:v>10.602212622515129</c:v>
                </c:pt>
                <c:pt idx="37019">
                  <c:v>10.601863307027937</c:v>
                </c:pt>
                <c:pt idx="37020">
                  <c:v>10.601579488194592</c:v>
                </c:pt>
                <c:pt idx="37021">
                  <c:v>10.601666817066391</c:v>
                </c:pt>
                <c:pt idx="37022">
                  <c:v>10.601361166015096</c:v>
                </c:pt>
                <c:pt idx="37023">
                  <c:v>10.601746868532205</c:v>
                </c:pt>
                <c:pt idx="37024">
                  <c:v>10.601906971463835</c:v>
                </c:pt>
                <c:pt idx="37025">
                  <c:v>10.601426662668944</c:v>
                </c:pt>
                <c:pt idx="37026">
                  <c:v>10.601834197404003</c:v>
                </c:pt>
                <c:pt idx="37027">
                  <c:v>10.602139848455298</c:v>
                </c:pt>
                <c:pt idx="37028">
                  <c:v>10.602299951386927</c:v>
                </c:pt>
                <c:pt idx="37029">
                  <c:v>10.602707486121988</c:v>
                </c:pt>
                <c:pt idx="37030">
                  <c:v>10.602831202023701</c:v>
                </c:pt>
                <c:pt idx="37031">
                  <c:v>10.603165962698927</c:v>
                </c:pt>
                <c:pt idx="37032">
                  <c:v>10.603042246797214</c:v>
                </c:pt>
                <c:pt idx="37033">
                  <c:v>10.602460054318557</c:v>
                </c:pt>
                <c:pt idx="37034">
                  <c:v>10.603151407886962</c:v>
                </c:pt>
                <c:pt idx="37035">
                  <c:v>10.603617161869886</c:v>
                </c:pt>
                <c:pt idx="37036">
                  <c:v>10.603959199951095</c:v>
                </c:pt>
                <c:pt idx="37037">
                  <c:v>10.603646271493817</c:v>
                </c:pt>
                <c:pt idx="37038">
                  <c:v>10.603529832998086</c:v>
                </c:pt>
                <c:pt idx="37039">
                  <c:v>10.603609884463904</c:v>
                </c:pt>
                <c:pt idx="37040">
                  <c:v>10.603922812921178</c:v>
                </c:pt>
                <c:pt idx="37041">
                  <c:v>10.604766992015229</c:v>
                </c:pt>
                <c:pt idx="37042">
                  <c:v>10.605036256036607</c:v>
                </c:pt>
                <c:pt idx="37043">
                  <c:v>10.604883430510959</c:v>
                </c:pt>
                <c:pt idx="37044">
                  <c:v>10.605138139720371</c:v>
                </c:pt>
                <c:pt idx="37045">
                  <c:v>10.605691222575095</c:v>
                </c:pt>
                <c:pt idx="37046">
                  <c:v>10.605720332199029</c:v>
                </c:pt>
                <c:pt idx="37047">
                  <c:v>10.605720332199029</c:v>
                </c:pt>
                <c:pt idx="37048">
                  <c:v>10.606258860241784</c:v>
                </c:pt>
                <c:pt idx="37049">
                  <c:v>10.606047815468273</c:v>
                </c:pt>
                <c:pt idx="37050">
                  <c:v>10.605960486596473</c:v>
                </c:pt>
                <c:pt idx="37051">
                  <c:v>10.605916822160575</c:v>
                </c:pt>
                <c:pt idx="37052">
                  <c:v>10.606033260656305</c:v>
                </c:pt>
                <c:pt idx="37053">
                  <c:v>10.606091479904171</c:v>
                </c:pt>
                <c:pt idx="37054">
                  <c:v>10.606382576143499</c:v>
                </c:pt>
                <c:pt idx="37055">
                  <c:v>10.606811943096508</c:v>
                </c:pt>
                <c:pt idx="37056">
                  <c:v>10.606957491216171</c:v>
                </c:pt>
                <c:pt idx="37057">
                  <c:v>10.607408690387128</c:v>
                </c:pt>
                <c:pt idx="37058">
                  <c:v>10.607619735160641</c:v>
                </c:pt>
                <c:pt idx="37059">
                  <c:v>10.607532406288843</c:v>
                </c:pt>
                <c:pt idx="37060">
                  <c:v>10.607474187040978</c:v>
                </c:pt>
                <c:pt idx="37061">
                  <c:v>10.607656122190559</c:v>
                </c:pt>
                <c:pt idx="37062">
                  <c:v>10.607998160271768</c:v>
                </c:pt>
                <c:pt idx="37063">
                  <c:v>10.608391140194859</c:v>
                </c:pt>
                <c:pt idx="37064">
                  <c:v>10.60857307534444</c:v>
                </c:pt>
                <c:pt idx="37065">
                  <c:v>10.608835061959834</c:v>
                </c:pt>
                <c:pt idx="37066">
                  <c:v>10.608784120117951</c:v>
                </c:pt>
                <c:pt idx="37067">
                  <c:v>10.608303811323063</c:v>
                </c:pt>
                <c:pt idx="37068">
                  <c:v>10.608936945643599</c:v>
                </c:pt>
                <c:pt idx="37069">
                  <c:v>10.609046106733345</c:v>
                </c:pt>
                <c:pt idx="37070">
                  <c:v>10.60900971970343</c:v>
                </c:pt>
                <c:pt idx="37071">
                  <c:v>10.609133435605145</c:v>
                </c:pt>
                <c:pt idx="37072">
                  <c:v>10.609322648160708</c:v>
                </c:pt>
                <c:pt idx="37073">
                  <c:v>10.60914799041711</c:v>
                </c:pt>
                <c:pt idx="37074">
                  <c:v>10.609300815942758</c:v>
                </c:pt>
                <c:pt idx="37075">
                  <c:v>10.60985389879748</c:v>
                </c:pt>
                <c:pt idx="37076">
                  <c:v>10.609642854023969</c:v>
                </c:pt>
                <c:pt idx="37077">
                  <c:v>10.609635576617984</c:v>
                </c:pt>
                <c:pt idx="37078">
                  <c:v>10.610021279135093</c:v>
                </c:pt>
                <c:pt idx="37079">
                  <c:v>10.610385149434254</c:v>
                </c:pt>
                <c:pt idx="37080">
                  <c:v>10.610654413455633</c:v>
                </c:pt>
                <c:pt idx="37081">
                  <c:v>10.610647136049648</c:v>
                </c:pt>
                <c:pt idx="37082">
                  <c:v>10.610741742327431</c:v>
                </c:pt>
                <c:pt idx="37083">
                  <c:v>10.610996451536844</c:v>
                </c:pt>
                <c:pt idx="37084">
                  <c:v>10.611258438152236</c:v>
                </c:pt>
                <c:pt idx="37085">
                  <c:v>10.611411263677885</c:v>
                </c:pt>
                <c:pt idx="37086">
                  <c:v>10.611207496310355</c:v>
                </c:pt>
                <c:pt idx="37087">
                  <c:v>10.611360321836001</c:v>
                </c:pt>
                <c:pt idx="37088">
                  <c:v>10.611615031045412</c:v>
                </c:pt>
                <c:pt idx="37089">
                  <c:v>10.611782411383027</c:v>
                </c:pt>
                <c:pt idx="37090">
                  <c:v>10.611847908036875</c:v>
                </c:pt>
                <c:pt idx="37091">
                  <c:v>10.612015288374488</c:v>
                </c:pt>
                <c:pt idx="37092">
                  <c:v>10.611957069126623</c:v>
                </c:pt>
                <c:pt idx="37093">
                  <c:v>10.612102617246286</c:v>
                </c:pt>
                <c:pt idx="37094">
                  <c:v>10.612204500930051</c:v>
                </c:pt>
                <c:pt idx="37095">
                  <c:v>10.612000733562523</c:v>
                </c:pt>
                <c:pt idx="37096">
                  <c:v>10.612350049049715</c:v>
                </c:pt>
                <c:pt idx="37097">
                  <c:v>10.612735751566825</c:v>
                </c:pt>
                <c:pt idx="37098">
                  <c:v>10.612808525626658</c:v>
                </c:pt>
                <c:pt idx="37099">
                  <c:v>10.61263386788306</c:v>
                </c:pt>
                <c:pt idx="37100">
                  <c:v>10.612990460776237</c:v>
                </c:pt>
                <c:pt idx="37101">
                  <c:v>10.613390718105311</c:v>
                </c:pt>
                <c:pt idx="37102">
                  <c:v>10.613674536938657</c:v>
                </c:pt>
                <c:pt idx="37103">
                  <c:v>10.613856472088235</c:v>
                </c:pt>
                <c:pt idx="37104">
                  <c:v>10.613936523554052</c:v>
                </c:pt>
                <c:pt idx="37105">
                  <c:v>10.613732756186522</c:v>
                </c:pt>
                <c:pt idx="37106">
                  <c:v>10.61386374949422</c:v>
                </c:pt>
                <c:pt idx="37107">
                  <c:v>10.613951078366018</c:v>
                </c:pt>
                <c:pt idx="37108">
                  <c:v>10.614627877122453</c:v>
                </c:pt>
                <c:pt idx="37109">
                  <c:v>10.614766147836137</c:v>
                </c:pt>
                <c:pt idx="37110">
                  <c:v>10.61452599343869</c:v>
                </c:pt>
                <c:pt idx="37111">
                  <c:v>10.614176677951496</c:v>
                </c:pt>
                <c:pt idx="37112">
                  <c:v>10.614256729417312</c:v>
                </c:pt>
                <c:pt idx="37113">
                  <c:v>10.614569657874588</c:v>
                </c:pt>
                <c:pt idx="37114">
                  <c:v>10.614817089678018</c:v>
                </c:pt>
                <c:pt idx="37115">
                  <c:v>10.614569657874588</c:v>
                </c:pt>
                <c:pt idx="37116">
                  <c:v>10.615108185917347</c:v>
                </c:pt>
                <c:pt idx="37117">
                  <c:v>10.615115463323328</c:v>
                </c:pt>
                <c:pt idx="37118">
                  <c:v>10.61475159302417</c:v>
                </c:pt>
                <c:pt idx="37119">
                  <c:v>10.615180959977179</c:v>
                </c:pt>
                <c:pt idx="37120">
                  <c:v>10.615748597643867</c:v>
                </c:pt>
                <c:pt idx="37121">
                  <c:v>10.615952365011395</c:v>
                </c:pt>
                <c:pt idx="37122">
                  <c:v>10.616076080913111</c:v>
                </c:pt>
                <c:pt idx="37123">
                  <c:v>10.615712210613951</c:v>
                </c:pt>
                <c:pt idx="37124">
                  <c:v>10.616025139071228</c:v>
                </c:pt>
                <c:pt idx="37125">
                  <c:v>10.61635262234047</c:v>
                </c:pt>
                <c:pt idx="37126">
                  <c:v>10.616876595571261</c:v>
                </c:pt>
                <c:pt idx="37127">
                  <c:v>10.617174969216572</c:v>
                </c:pt>
                <c:pt idx="37128">
                  <c:v>10.61716769181059</c:v>
                </c:pt>
                <c:pt idx="37129">
                  <c:v>10.617429678425983</c:v>
                </c:pt>
                <c:pt idx="37130">
                  <c:v>10.61719680143452</c:v>
                </c:pt>
                <c:pt idx="37131">
                  <c:v>10.617211356246488</c:v>
                </c:pt>
                <c:pt idx="37132">
                  <c:v>10.617480620267866</c:v>
                </c:pt>
                <c:pt idx="37133">
                  <c:v>10.61780810353711</c:v>
                </c:pt>
                <c:pt idx="37134">
                  <c:v>10.618040980528571</c:v>
                </c:pt>
                <c:pt idx="37135">
                  <c:v>10.618237470490117</c:v>
                </c:pt>
                <c:pt idx="37136">
                  <c:v>10.61780810353711</c:v>
                </c:pt>
                <c:pt idx="37137">
                  <c:v>10.618201083460201</c:v>
                </c:pt>
                <c:pt idx="37138">
                  <c:v>10.618273857520034</c:v>
                </c:pt>
                <c:pt idx="37139">
                  <c:v>10.618084644964471</c:v>
                </c:pt>
                <c:pt idx="37140">
                  <c:v>10.618353908985849</c:v>
                </c:pt>
                <c:pt idx="37141">
                  <c:v>10.618659560037145</c:v>
                </c:pt>
                <c:pt idx="37142">
                  <c:v>10.619016152930321</c:v>
                </c:pt>
                <c:pt idx="37143">
                  <c:v>10.619067094772202</c:v>
                </c:pt>
                <c:pt idx="37144">
                  <c:v>10.6191980880799</c:v>
                </c:pt>
                <c:pt idx="37145">
                  <c:v>10.619620177626924</c:v>
                </c:pt>
                <c:pt idx="37146">
                  <c:v>10.619569235785043</c:v>
                </c:pt>
                <c:pt idx="37147">
                  <c:v>10.619831222400435</c:v>
                </c:pt>
                <c:pt idx="37148">
                  <c:v>10.620034989767966</c:v>
                </c:pt>
                <c:pt idx="37149">
                  <c:v>10.619874886836337</c:v>
                </c:pt>
                <c:pt idx="37150">
                  <c:v>10.619583790597009</c:v>
                </c:pt>
                <c:pt idx="37151">
                  <c:v>10.620187815293615</c:v>
                </c:pt>
                <c:pt idx="37152">
                  <c:v>10.620180537887631</c:v>
                </c:pt>
                <c:pt idx="37153">
                  <c:v>10.620195092699596</c:v>
                </c:pt>
                <c:pt idx="37154">
                  <c:v>10.620493466344907</c:v>
                </c:pt>
                <c:pt idx="37155">
                  <c:v>10.620719065930388</c:v>
                </c:pt>
                <c:pt idx="37156">
                  <c:v>10.620908278485949</c:v>
                </c:pt>
                <c:pt idx="37157">
                  <c:v>10.621068381417579</c:v>
                </c:pt>
                <c:pt idx="37158">
                  <c:v>10.621039271793647</c:v>
                </c:pt>
                <c:pt idx="37159">
                  <c:v>10.621082936229547</c:v>
                </c:pt>
                <c:pt idx="37160">
                  <c:v>10.621155710289379</c:v>
                </c:pt>
                <c:pt idx="37161">
                  <c:v>10.621424974310758</c:v>
                </c:pt>
                <c:pt idx="37162">
                  <c:v>10.621694238332134</c:v>
                </c:pt>
                <c:pt idx="37163">
                  <c:v>10.621898005699665</c:v>
                </c:pt>
                <c:pt idx="37164">
                  <c:v>10.622407424118489</c:v>
                </c:pt>
                <c:pt idx="37165">
                  <c:v>10.6225748044561</c:v>
                </c:pt>
                <c:pt idx="37166">
                  <c:v>10.622552972238152</c:v>
                </c:pt>
                <c:pt idx="37167">
                  <c:v>10.622720352575763</c:v>
                </c:pt>
                <c:pt idx="37168">
                  <c:v>10.622844068477479</c:v>
                </c:pt>
                <c:pt idx="37169">
                  <c:v>10.622887732913377</c:v>
                </c:pt>
                <c:pt idx="37170">
                  <c:v>10.623033281033042</c:v>
                </c:pt>
                <c:pt idx="37171">
                  <c:v>10.623695524977512</c:v>
                </c:pt>
                <c:pt idx="37172">
                  <c:v>10.623477202798016</c:v>
                </c:pt>
                <c:pt idx="37173">
                  <c:v>10.623586363887764</c:v>
                </c:pt>
                <c:pt idx="37174">
                  <c:v>10.623440815768101</c:v>
                </c:pt>
                <c:pt idx="37175">
                  <c:v>10.623579086481781</c:v>
                </c:pt>
                <c:pt idx="37176">
                  <c:v>10.623782853849312</c:v>
                </c:pt>
                <c:pt idx="37177">
                  <c:v>10.624059395276673</c:v>
                </c:pt>
                <c:pt idx="37178">
                  <c:v>10.623819240879225</c:v>
                </c:pt>
                <c:pt idx="37179">
                  <c:v>10.624161278960436</c:v>
                </c:pt>
                <c:pt idx="37180">
                  <c:v>10.624510594447631</c:v>
                </c:pt>
                <c:pt idx="37181">
                  <c:v>10.624852632528841</c:v>
                </c:pt>
                <c:pt idx="37182">
                  <c:v>10.625056399896367</c:v>
                </c:pt>
                <c:pt idx="37183">
                  <c:v>10.62537660575963</c:v>
                </c:pt>
                <c:pt idx="37184">
                  <c:v>10.625245612451932</c:v>
                </c:pt>
                <c:pt idx="37185">
                  <c:v>10.625027290272437</c:v>
                </c:pt>
                <c:pt idx="37186">
                  <c:v>10.625362050947663</c:v>
                </c:pt>
                <c:pt idx="37187">
                  <c:v>10.625565818315193</c:v>
                </c:pt>
                <c:pt idx="37188">
                  <c:v>10.625602205345109</c:v>
                </c:pt>
                <c:pt idx="37189">
                  <c:v>10.625900578990418</c:v>
                </c:pt>
                <c:pt idx="37190">
                  <c:v>10.625871469366487</c:v>
                </c:pt>
                <c:pt idx="37191">
                  <c:v>10.626366332973344</c:v>
                </c:pt>
                <c:pt idx="37192">
                  <c:v>10.626832086956268</c:v>
                </c:pt>
                <c:pt idx="37193">
                  <c:v>10.627166847631495</c:v>
                </c:pt>
                <c:pt idx="37194">
                  <c:v>10.627159570225512</c:v>
                </c:pt>
                <c:pt idx="37195">
                  <c:v>10.627457943870823</c:v>
                </c:pt>
                <c:pt idx="37196">
                  <c:v>10.627465221276806</c:v>
                </c:pt>
                <c:pt idx="37197">
                  <c:v>10.627537995336638</c:v>
                </c:pt>
                <c:pt idx="37198">
                  <c:v>10.627938252665713</c:v>
                </c:pt>
                <c:pt idx="37199">
                  <c:v>10.628345787400772</c:v>
                </c:pt>
                <c:pt idx="37200">
                  <c:v>10.6285932192042</c:v>
                </c:pt>
                <c:pt idx="37201">
                  <c:v>10.62843311627257</c:v>
                </c:pt>
                <c:pt idx="37202">
                  <c:v>10.628331232588806</c:v>
                </c:pt>
                <c:pt idx="37203">
                  <c:v>10.628404006648639</c:v>
                </c:pt>
                <c:pt idx="37204">
                  <c:v>10.62841128405462</c:v>
                </c:pt>
                <c:pt idx="37205">
                  <c:v>10.628440393678554</c:v>
                </c:pt>
                <c:pt idx="37206">
                  <c:v>10.628622328828133</c:v>
                </c:pt>
                <c:pt idx="37207">
                  <c:v>10.628695102887965</c:v>
                </c:pt>
                <c:pt idx="37208">
                  <c:v>10.628869760631563</c:v>
                </c:pt>
                <c:pt idx="37209">
                  <c:v>10.629066250593109</c:v>
                </c:pt>
                <c:pt idx="37210">
                  <c:v>10.629619333447831</c:v>
                </c:pt>
                <c:pt idx="37211">
                  <c:v>10.629532004576033</c:v>
                </c:pt>
                <c:pt idx="37212">
                  <c:v>10.629721217131594</c:v>
                </c:pt>
                <c:pt idx="37213">
                  <c:v>10.630136029272636</c:v>
                </c:pt>
                <c:pt idx="37214">
                  <c:v>10.630208803332469</c:v>
                </c:pt>
                <c:pt idx="37215">
                  <c:v>10.630245190362386</c:v>
                </c:pt>
                <c:pt idx="37216">
                  <c:v>10.630543564007697</c:v>
                </c:pt>
                <c:pt idx="37217">
                  <c:v>10.631052982426519</c:v>
                </c:pt>
                <c:pt idx="37218">
                  <c:v>10.631111201674386</c:v>
                </c:pt>
                <c:pt idx="37219">
                  <c:v>10.630827382841041</c:v>
                </c:pt>
                <c:pt idx="37220">
                  <c:v>10.631089369456436</c:v>
                </c:pt>
                <c:pt idx="37221">
                  <c:v>10.630921989118821</c:v>
                </c:pt>
                <c:pt idx="37222">
                  <c:v>10.631082092050452</c:v>
                </c:pt>
                <c:pt idx="37223">
                  <c:v>10.631744335994924</c:v>
                </c:pt>
                <c:pt idx="37224">
                  <c:v>10.632020877422283</c:v>
                </c:pt>
                <c:pt idx="37225">
                  <c:v>10.63191899373852</c:v>
                </c:pt>
                <c:pt idx="37226">
                  <c:v>10.632486631405209</c:v>
                </c:pt>
                <c:pt idx="37227">
                  <c:v>10.632188257759896</c:v>
                </c:pt>
                <c:pt idx="37228">
                  <c:v>10.632486631405209</c:v>
                </c:pt>
                <c:pt idx="37229">
                  <c:v>10.632908720952233</c:v>
                </c:pt>
                <c:pt idx="37230">
                  <c:v>10.633279868657377</c:v>
                </c:pt>
                <c:pt idx="37231">
                  <c:v>10.632981495012066</c:v>
                </c:pt>
                <c:pt idx="37232">
                  <c:v>10.63260306990094</c:v>
                </c:pt>
                <c:pt idx="37233">
                  <c:v>10.632857779110353</c:v>
                </c:pt>
                <c:pt idx="37234">
                  <c:v>10.633207094597545</c:v>
                </c:pt>
                <c:pt idx="37235">
                  <c:v>10.633563687490719</c:v>
                </c:pt>
                <c:pt idx="37236">
                  <c:v>10.633709235610384</c:v>
                </c:pt>
                <c:pt idx="37237">
                  <c:v>10.634218654029208</c:v>
                </c:pt>
                <c:pt idx="37238">
                  <c:v>10.63394939000783</c:v>
                </c:pt>
                <c:pt idx="37239">
                  <c:v>10.633942112601847</c:v>
                </c:pt>
                <c:pt idx="37240">
                  <c:v>10.634597079140335</c:v>
                </c:pt>
                <c:pt idx="37241">
                  <c:v>10.634829956131796</c:v>
                </c:pt>
                <c:pt idx="37242">
                  <c:v>10.634618911358283</c:v>
                </c:pt>
                <c:pt idx="37243">
                  <c:v>10.635048278311292</c:v>
                </c:pt>
                <c:pt idx="37244">
                  <c:v>10.635150161995057</c:v>
                </c:pt>
                <c:pt idx="37245">
                  <c:v>10.635288432708737</c:v>
                </c:pt>
                <c:pt idx="37246">
                  <c:v>10.635484922670283</c:v>
                </c:pt>
                <c:pt idx="37247">
                  <c:v>10.63507011052924</c:v>
                </c:pt>
                <c:pt idx="37248">
                  <c:v>10.635324819738653</c:v>
                </c:pt>
                <c:pt idx="37249">
                  <c:v>10.635754186691662</c:v>
                </c:pt>
                <c:pt idx="37250">
                  <c:v>10.636212663268601</c:v>
                </c:pt>
                <c:pt idx="37251">
                  <c:v>10.635943399247225</c:v>
                </c:pt>
                <c:pt idx="37252">
                  <c:v>10.63620538586262</c:v>
                </c:pt>
                <c:pt idx="37253">
                  <c:v>10.635870625187392</c:v>
                </c:pt>
                <c:pt idx="37254">
                  <c:v>10.635783296315592</c:v>
                </c:pt>
                <c:pt idx="37255">
                  <c:v>10.63581968334551</c:v>
                </c:pt>
                <c:pt idx="37256">
                  <c:v>10.635841515563458</c:v>
                </c:pt>
                <c:pt idx="37257">
                  <c:v>10.636052560336973</c:v>
                </c:pt>
                <c:pt idx="37258">
                  <c:v>10.636612920597678</c:v>
                </c:pt>
                <c:pt idx="37259">
                  <c:v>10.636896739431021</c:v>
                </c:pt>
                <c:pt idx="37260">
                  <c:v>10.63666386243956</c:v>
                </c:pt>
                <c:pt idx="37261">
                  <c:v>10.636583810973745</c:v>
                </c:pt>
                <c:pt idx="37262">
                  <c:v>10.636882184619054</c:v>
                </c:pt>
                <c:pt idx="37263">
                  <c:v>10.6372096678883</c:v>
                </c:pt>
                <c:pt idx="37264">
                  <c:v>10.636853074995125</c:v>
                </c:pt>
                <c:pt idx="37265">
                  <c:v>10.637115061610517</c:v>
                </c:pt>
                <c:pt idx="37266">
                  <c:v>10.637202390482317</c:v>
                </c:pt>
                <c:pt idx="37267">
                  <c:v>10.637064119768636</c:v>
                </c:pt>
                <c:pt idx="37268">
                  <c:v>10.637660867059259</c:v>
                </c:pt>
                <c:pt idx="37269">
                  <c:v>10.637813692584905</c:v>
                </c:pt>
                <c:pt idx="37270">
                  <c:v>10.638250336943896</c:v>
                </c:pt>
                <c:pt idx="37271">
                  <c:v>10.638330388409711</c:v>
                </c:pt>
                <c:pt idx="37272">
                  <c:v>10.638417717281511</c:v>
                </c:pt>
                <c:pt idx="37273">
                  <c:v>10.638876193858451</c:v>
                </c:pt>
                <c:pt idx="37274">
                  <c:v>10.639356502653341</c:v>
                </c:pt>
                <c:pt idx="37275">
                  <c:v>10.639334670435392</c:v>
                </c:pt>
                <c:pt idx="37276">
                  <c:v>10.639683985922584</c:v>
                </c:pt>
                <c:pt idx="37277">
                  <c:v>10.639560270020871</c:v>
                </c:pt>
                <c:pt idx="37278">
                  <c:v>10.639749482576432</c:v>
                </c:pt>
                <c:pt idx="37279">
                  <c:v>10.640215236559358</c:v>
                </c:pt>
                <c:pt idx="37280">
                  <c:v>10.640098798063628</c:v>
                </c:pt>
                <c:pt idx="37281">
                  <c:v>10.640302565431158</c:v>
                </c:pt>
                <c:pt idx="37282">
                  <c:v>10.640615493888435</c:v>
                </c:pt>
                <c:pt idx="37283">
                  <c:v>10.641023028623492</c:v>
                </c:pt>
                <c:pt idx="37284">
                  <c:v>10.641430563358552</c:v>
                </c:pt>
                <c:pt idx="37285">
                  <c:v>10.641394176328635</c:v>
                </c:pt>
                <c:pt idx="37286">
                  <c:v>10.641445118170518</c:v>
                </c:pt>
                <c:pt idx="37287">
                  <c:v>10.641423285952568</c:v>
                </c:pt>
                <c:pt idx="37288">
                  <c:v>10.641685272567964</c:v>
                </c:pt>
                <c:pt idx="37289">
                  <c:v>10.641772601439762</c:v>
                </c:pt>
                <c:pt idx="37290">
                  <c:v>10.642354793918416</c:v>
                </c:pt>
                <c:pt idx="37291">
                  <c:v>10.642187413580805</c:v>
                </c:pt>
                <c:pt idx="37292">
                  <c:v>10.642180136174821</c:v>
                </c:pt>
                <c:pt idx="37293">
                  <c:v>10.642514896850047</c:v>
                </c:pt>
                <c:pt idx="37294">
                  <c:v>10.642696831999626</c:v>
                </c:pt>
                <c:pt idx="37295">
                  <c:v>10.642616780533812</c:v>
                </c:pt>
                <c:pt idx="37296">
                  <c:v>10.642580393503897</c:v>
                </c:pt>
                <c:pt idx="37297">
                  <c:v>10.642718664217577</c:v>
                </c:pt>
                <c:pt idx="37298">
                  <c:v>10.642376626136366</c:v>
                </c:pt>
                <c:pt idx="37299">
                  <c:v>10.642223800610719</c:v>
                </c:pt>
                <c:pt idx="37300">
                  <c:v>10.642835102713308</c:v>
                </c:pt>
                <c:pt idx="37301">
                  <c:v>10.643264469666315</c:v>
                </c:pt>
                <c:pt idx="37302">
                  <c:v>10.643591952935559</c:v>
                </c:pt>
                <c:pt idx="37303">
                  <c:v>10.643766610679156</c:v>
                </c:pt>
                <c:pt idx="37304">
                  <c:v>10.643904881392837</c:v>
                </c:pt>
                <c:pt idx="37305">
                  <c:v>10.644465241653542</c:v>
                </c:pt>
                <c:pt idx="37306">
                  <c:v>10.64469084123902</c:v>
                </c:pt>
                <c:pt idx="37307">
                  <c:v>10.645207537063827</c:v>
                </c:pt>
                <c:pt idx="37308">
                  <c:v>10.645294865935627</c:v>
                </c:pt>
                <c:pt idx="37309">
                  <c:v>10.645884335820266</c:v>
                </c:pt>
                <c:pt idx="37310">
                  <c:v>10.645928000256164</c:v>
                </c:pt>
                <c:pt idx="37311">
                  <c:v>10.645629626610853</c:v>
                </c:pt>
                <c:pt idx="37312">
                  <c:v>10.645695123264701</c:v>
                </c:pt>
                <c:pt idx="37313">
                  <c:v>10.645498633303156</c:v>
                </c:pt>
                <c:pt idx="37314">
                  <c:v>10.645309420747592</c:v>
                </c:pt>
                <c:pt idx="37315">
                  <c:v>10.645207537063827</c:v>
                </c:pt>
                <c:pt idx="37316">
                  <c:v>10.644705396050988</c:v>
                </c:pt>
                <c:pt idx="37317">
                  <c:v>10.644698118645005</c:v>
                </c:pt>
                <c:pt idx="37318">
                  <c:v>10.644581680149273</c:v>
                </c:pt>
                <c:pt idx="37319">
                  <c:v>10.645753342512569</c:v>
                </c:pt>
                <c:pt idx="37320">
                  <c:v>10.645797006948467</c:v>
                </c:pt>
                <c:pt idx="37321">
                  <c:v>10.645629626610853</c:v>
                </c:pt>
                <c:pt idx="37322">
                  <c:v>10.646109935405743</c:v>
                </c:pt>
                <c:pt idx="37323">
                  <c:v>10.646415586457039</c:v>
                </c:pt>
                <c:pt idx="37324">
                  <c:v>10.646248206119424</c:v>
                </c:pt>
                <c:pt idx="37325">
                  <c:v>10.646270038337374</c:v>
                </c:pt>
                <c:pt idx="37326">
                  <c:v>10.646320980179256</c:v>
                </c:pt>
                <c:pt idx="37327">
                  <c:v>10.646546579764735</c:v>
                </c:pt>
                <c:pt idx="37328">
                  <c:v>10.647303429986987</c:v>
                </c:pt>
                <c:pt idx="37329">
                  <c:v>10.647281597769039</c:v>
                </c:pt>
                <c:pt idx="37330">
                  <c:v>10.647434423294685</c:v>
                </c:pt>
                <c:pt idx="37331">
                  <c:v>10.647769183969913</c:v>
                </c:pt>
                <c:pt idx="37332">
                  <c:v>10.64799478355539</c:v>
                </c:pt>
                <c:pt idx="37333">
                  <c:v>10.647849235435727</c:v>
                </c:pt>
                <c:pt idx="37334">
                  <c:v>10.647725519534012</c:v>
                </c:pt>
                <c:pt idx="37335">
                  <c:v>10.648009338367357</c:v>
                </c:pt>
                <c:pt idx="37336">
                  <c:v>10.64872252415371</c:v>
                </c:pt>
                <c:pt idx="37337">
                  <c:v>10.648969955957138</c:v>
                </c:pt>
                <c:pt idx="37338">
                  <c:v>10.649377490692197</c:v>
                </c:pt>
                <c:pt idx="37339">
                  <c:v>10.649886909111022</c:v>
                </c:pt>
                <c:pt idx="37340">
                  <c:v>10.649828689863156</c:v>
                </c:pt>
                <c:pt idx="37341">
                  <c:v>10.649792302833241</c:v>
                </c:pt>
                <c:pt idx="37342">
                  <c:v>10.649573980653743</c:v>
                </c:pt>
                <c:pt idx="37343">
                  <c:v>10.649945128358885</c:v>
                </c:pt>
                <c:pt idx="37344">
                  <c:v>10.649741360991356</c:v>
                </c:pt>
                <c:pt idx="37345">
                  <c:v>10.649843244675122</c:v>
                </c:pt>
                <c:pt idx="37346">
                  <c:v>10.649719528773408</c:v>
                </c:pt>
                <c:pt idx="37347">
                  <c:v>10.650185282756333</c:v>
                </c:pt>
                <c:pt idx="37348">
                  <c:v>10.650039734636668</c:v>
                </c:pt>
                <c:pt idx="37349">
                  <c:v>10.650083399072567</c:v>
                </c:pt>
                <c:pt idx="37350">
                  <c:v>10.650214392380263</c:v>
                </c:pt>
                <c:pt idx="37351">
                  <c:v>10.650963965196532</c:v>
                </c:pt>
                <c:pt idx="37352">
                  <c:v>10.65150249323929</c:v>
                </c:pt>
                <c:pt idx="37353">
                  <c:v>10.651124068128162</c:v>
                </c:pt>
                <c:pt idx="37354">
                  <c:v>10.651524325457238</c:v>
                </c:pt>
                <c:pt idx="37355">
                  <c:v>10.651546157675188</c:v>
                </c:pt>
                <c:pt idx="37356">
                  <c:v>10.651633486546986</c:v>
                </c:pt>
                <c:pt idx="37357">
                  <c:v>10.651728092824769</c:v>
                </c:pt>
                <c:pt idx="37358">
                  <c:v>10.652244788649575</c:v>
                </c:pt>
                <c:pt idx="37359">
                  <c:v>10.652383059363256</c:v>
                </c:pt>
                <c:pt idx="37360">
                  <c:v>10.652164737183758</c:v>
                </c:pt>
                <c:pt idx="37361">
                  <c:v>10.652521330076937</c:v>
                </c:pt>
                <c:pt idx="37362">
                  <c:v>10.652521330076937</c:v>
                </c:pt>
                <c:pt idx="37363">
                  <c:v>10.652572271918819</c:v>
                </c:pt>
                <c:pt idx="37364">
                  <c:v>10.65280514891028</c:v>
                </c:pt>
                <c:pt idx="37365">
                  <c:v>10.653329122141072</c:v>
                </c:pt>
                <c:pt idx="37366">
                  <c:v>10.652928864811994</c:v>
                </c:pt>
                <c:pt idx="37367">
                  <c:v>10.653052580713709</c:v>
                </c:pt>
                <c:pt idx="37368">
                  <c:v>10.653452838042785</c:v>
                </c:pt>
                <c:pt idx="37369">
                  <c:v>10.653620218380398</c:v>
                </c:pt>
                <c:pt idx="37370">
                  <c:v>10.653933146837677</c:v>
                </c:pt>
                <c:pt idx="37371">
                  <c:v>10.653911314619725</c:v>
                </c:pt>
                <c:pt idx="37372">
                  <c:v>10.654209688265038</c:v>
                </c:pt>
                <c:pt idx="37373">
                  <c:v>10.654551726346247</c:v>
                </c:pt>
                <c:pt idx="37374">
                  <c:v>10.654842822585575</c:v>
                </c:pt>
                <c:pt idx="37375">
                  <c:v>10.655082976983019</c:v>
                </c:pt>
                <c:pt idx="37376">
                  <c:v>10.655330408786449</c:v>
                </c:pt>
                <c:pt idx="37377">
                  <c:v>10.655228525102684</c:v>
                </c:pt>
                <c:pt idx="37378">
                  <c:v>10.655803440175356</c:v>
                </c:pt>
                <c:pt idx="37379">
                  <c:v>10.655657892055693</c:v>
                </c:pt>
                <c:pt idx="37380">
                  <c:v>10.65606542679075</c:v>
                </c:pt>
                <c:pt idx="37381">
                  <c:v>10.656247361940331</c:v>
                </c:pt>
                <c:pt idx="37382">
                  <c:v>10.65629102637623</c:v>
                </c:pt>
                <c:pt idx="37383">
                  <c:v>10.656145478256565</c:v>
                </c:pt>
                <c:pt idx="37384">
                  <c:v>10.656472961525809</c:v>
                </c:pt>
                <c:pt idx="37385">
                  <c:v>10.656422019683927</c:v>
                </c:pt>
                <c:pt idx="37386">
                  <c:v>10.65665489667539</c:v>
                </c:pt>
                <c:pt idx="37387">
                  <c:v>10.656814999607018</c:v>
                </c:pt>
                <c:pt idx="37388">
                  <c:v>10.656844109230953</c:v>
                </c:pt>
                <c:pt idx="37389">
                  <c:v>10.656873218854884</c:v>
                </c:pt>
                <c:pt idx="37390">
                  <c:v>10.656938715508735</c:v>
                </c:pt>
                <c:pt idx="37391">
                  <c:v>10.656982379944633</c:v>
                </c:pt>
                <c:pt idx="37392">
                  <c:v>10.657622791671153</c:v>
                </c:pt>
                <c:pt idx="37393">
                  <c:v>10.657681010919019</c:v>
                </c:pt>
                <c:pt idx="37394">
                  <c:v>10.657862946068599</c:v>
                </c:pt>
                <c:pt idx="37395">
                  <c:v>10.657986661970313</c:v>
                </c:pt>
                <c:pt idx="37396">
                  <c:v>10.657964829752364</c:v>
                </c:pt>
                <c:pt idx="37397">
                  <c:v>10.658103100466045</c:v>
                </c:pt>
                <c:pt idx="37398">
                  <c:v>10.658030326406212</c:v>
                </c:pt>
                <c:pt idx="37399">
                  <c:v>10.658547022231019</c:v>
                </c:pt>
                <c:pt idx="37400">
                  <c:v>10.658772621816498</c:v>
                </c:pt>
                <c:pt idx="37401">
                  <c:v>10.659405756137035</c:v>
                </c:pt>
                <c:pt idx="37402">
                  <c:v>10.65957313647465</c:v>
                </c:pt>
                <c:pt idx="37403">
                  <c:v>10.659514917226783</c:v>
                </c:pt>
                <c:pt idx="37404">
                  <c:v>10.659915174555859</c:v>
                </c:pt>
                <c:pt idx="37405">
                  <c:v>10.66027904485502</c:v>
                </c:pt>
                <c:pt idx="37406">
                  <c:v>10.66027904485502</c:v>
                </c:pt>
                <c:pt idx="37407">
                  <c:v>10.660140774141338</c:v>
                </c:pt>
                <c:pt idx="37408">
                  <c:v>10.660541031470414</c:v>
                </c:pt>
                <c:pt idx="37409">
                  <c:v>10.660824850303758</c:v>
                </c:pt>
                <c:pt idx="37410">
                  <c:v>10.661188720602919</c:v>
                </c:pt>
                <c:pt idx="37411">
                  <c:v>10.661079559513171</c:v>
                </c:pt>
                <c:pt idx="37412">
                  <c:v>10.661210552820867</c:v>
                </c:pt>
                <c:pt idx="37413">
                  <c:v>10.6611959980089</c:v>
                </c:pt>
                <c:pt idx="37414">
                  <c:v>10.660824850303758</c:v>
                </c:pt>
                <c:pt idx="37415">
                  <c:v>10.661079559513171</c:v>
                </c:pt>
                <c:pt idx="37416">
                  <c:v>10.660752076243927</c:v>
                </c:pt>
                <c:pt idx="37417">
                  <c:v>10.661246939850784</c:v>
                </c:pt>
                <c:pt idx="37418">
                  <c:v>10.661479816842247</c:v>
                </c:pt>
                <c:pt idx="37419">
                  <c:v>10.662032899696969</c:v>
                </c:pt>
                <c:pt idx="37420">
                  <c:v>10.662549595521774</c:v>
                </c:pt>
                <c:pt idx="37421">
                  <c:v>10.662513208491859</c:v>
                </c:pt>
                <c:pt idx="37422">
                  <c:v>10.662207557440565</c:v>
                </c:pt>
                <c:pt idx="37423">
                  <c:v>10.662280331500396</c:v>
                </c:pt>
                <c:pt idx="37424">
                  <c:v>10.6620620093209</c:v>
                </c:pt>
                <c:pt idx="37425">
                  <c:v>10.662491376273909</c:v>
                </c:pt>
                <c:pt idx="37426">
                  <c:v>10.662367660372194</c:v>
                </c:pt>
                <c:pt idx="37427">
                  <c:v>10.662484098867926</c:v>
                </c:pt>
                <c:pt idx="37428">
                  <c:v>10.662760640295287</c:v>
                </c:pt>
                <c:pt idx="37429">
                  <c:v>10.662826136949136</c:v>
                </c:pt>
                <c:pt idx="37430">
                  <c:v>10.663080846158547</c:v>
                </c:pt>
                <c:pt idx="37431">
                  <c:v>10.663204562060264</c:v>
                </c:pt>
                <c:pt idx="37432">
                  <c:v>10.663815864162851</c:v>
                </c:pt>
                <c:pt idx="37433">
                  <c:v>10.663990521906449</c:v>
                </c:pt>
                <c:pt idx="37434">
                  <c:v>10.664143347432093</c:v>
                </c:pt>
                <c:pt idx="37435">
                  <c:v>10.663939580064564</c:v>
                </c:pt>
                <c:pt idx="37436">
                  <c:v>10.664085128184228</c:v>
                </c:pt>
                <c:pt idx="37437">
                  <c:v>10.663910470440632</c:v>
                </c:pt>
                <c:pt idx="37438">
                  <c:v>10.664012354124397</c:v>
                </c:pt>
                <c:pt idx="37439">
                  <c:v>10.663917747846616</c:v>
                </c:pt>
                <c:pt idx="37440">
                  <c:v>10.663757644914986</c:v>
                </c:pt>
                <c:pt idx="37441">
                  <c:v>10.664070573372262</c:v>
                </c:pt>
                <c:pt idx="37442">
                  <c:v>10.664623656226984</c:v>
                </c:pt>
                <c:pt idx="37443">
                  <c:v>10.665111242427859</c:v>
                </c:pt>
                <c:pt idx="37444">
                  <c:v>10.665242235735557</c:v>
                </c:pt>
                <c:pt idx="37445">
                  <c:v>10.665940866709942</c:v>
                </c:pt>
                <c:pt idx="37446">
                  <c:v>10.666173743701405</c:v>
                </c:pt>
                <c:pt idx="37447">
                  <c:v>10.666348401445001</c:v>
                </c:pt>
                <c:pt idx="37448">
                  <c:v>10.666748658774077</c:v>
                </c:pt>
                <c:pt idx="37449">
                  <c:v>10.666610388060397</c:v>
                </c:pt>
                <c:pt idx="37450">
                  <c:v>10.666224685543286</c:v>
                </c:pt>
                <c:pt idx="37451">
                  <c:v>10.666246517761236</c:v>
                </c:pt>
                <c:pt idx="37452">
                  <c:v>10.666326569227051</c:v>
                </c:pt>
                <c:pt idx="37453">
                  <c:v>10.666748658774077</c:v>
                </c:pt>
                <c:pt idx="37454">
                  <c:v>10.666952426141606</c:v>
                </c:pt>
                <c:pt idx="37455">
                  <c:v>10.667279909410849</c:v>
                </c:pt>
                <c:pt idx="37456">
                  <c:v>10.667294464222817</c:v>
                </c:pt>
                <c:pt idx="37457">
                  <c:v>10.667578283056161</c:v>
                </c:pt>
                <c:pt idx="37458">
                  <c:v>10.667396347906582</c:v>
                </c:pt>
                <c:pt idx="37459">
                  <c:v>10.667541896026245</c:v>
                </c:pt>
                <c:pt idx="37460">
                  <c:v>10.667607392680093</c:v>
                </c:pt>
                <c:pt idx="37461">
                  <c:v>10.667745663393774</c:v>
                </c:pt>
                <c:pt idx="37462">
                  <c:v>10.668342410684396</c:v>
                </c:pt>
                <c:pt idx="37463">
                  <c:v>10.668233249594648</c:v>
                </c:pt>
                <c:pt idx="37464">
                  <c:v>10.668531623239959</c:v>
                </c:pt>
                <c:pt idx="37465">
                  <c:v>10.669172034966479</c:v>
                </c:pt>
                <c:pt idx="37466">
                  <c:v>10.669761504851119</c:v>
                </c:pt>
                <c:pt idx="37467">
                  <c:v>10.669841556316932</c:v>
                </c:pt>
                <c:pt idx="37468">
                  <c:v>10.670358252141741</c:v>
                </c:pt>
                <c:pt idx="37469">
                  <c:v>10.670394639171658</c:v>
                </c:pt>
                <c:pt idx="37470">
                  <c:v>10.670460135825504</c:v>
                </c:pt>
                <c:pt idx="37471">
                  <c:v>10.670911334996463</c:v>
                </c:pt>
                <c:pt idx="37472">
                  <c:v>10.671151489393909</c:v>
                </c:pt>
                <c:pt idx="37473">
                  <c:v>10.670707567628934</c:v>
                </c:pt>
                <c:pt idx="37474">
                  <c:v>10.671042328304161</c:v>
                </c:pt>
                <c:pt idx="37475">
                  <c:v>10.671355256761435</c:v>
                </c:pt>
                <c:pt idx="37476">
                  <c:v>10.671595411158883</c:v>
                </c:pt>
                <c:pt idx="37477">
                  <c:v>10.671013218680226</c:v>
                </c:pt>
                <c:pt idx="37478">
                  <c:v>10.671013218680226</c:v>
                </c:pt>
                <c:pt idx="37479">
                  <c:v>10.670729399846882</c:v>
                </c:pt>
                <c:pt idx="37480">
                  <c:v>10.67092588980843</c:v>
                </c:pt>
                <c:pt idx="37481">
                  <c:v>10.671027773492193</c:v>
                </c:pt>
                <c:pt idx="37482">
                  <c:v>10.670976831650311</c:v>
                </c:pt>
                <c:pt idx="37483">
                  <c:v>10.671806455932394</c:v>
                </c:pt>
                <c:pt idx="37484">
                  <c:v>10.671471695257168</c:v>
                </c:pt>
                <c:pt idx="37485">
                  <c:v>10.671777346308463</c:v>
                </c:pt>
                <c:pt idx="37486">
                  <c:v>10.672330429163186</c:v>
                </c:pt>
                <c:pt idx="37487">
                  <c:v>10.672927176453808</c:v>
                </c:pt>
                <c:pt idx="37488">
                  <c:v>10.672672467244396</c:v>
                </c:pt>
                <c:pt idx="37489">
                  <c:v>10.672985395701671</c:v>
                </c:pt>
                <c:pt idx="37490">
                  <c:v>10.673567588180328</c:v>
                </c:pt>
                <c:pt idx="37491">
                  <c:v>10.673553033368361</c:v>
                </c:pt>
                <c:pt idx="37492">
                  <c:v>10.673392930436732</c:v>
                </c:pt>
                <c:pt idx="37493">
                  <c:v>10.672970840889706</c:v>
                </c:pt>
                <c:pt idx="37494">
                  <c:v>10.673123666415355</c:v>
                </c:pt>
                <c:pt idx="37495">
                  <c:v>10.67361853002221</c:v>
                </c:pt>
                <c:pt idx="37496">
                  <c:v>10.673858684419656</c:v>
                </c:pt>
                <c:pt idx="37497">
                  <c:v>10.674018787351287</c:v>
                </c:pt>
                <c:pt idx="37498">
                  <c:v>10.674288051372665</c:v>
                </c:pt>
                <c:pt idx="37499">
                  <c:v>10.674812024603453</c:v>
                </c:pt>
                <c:pt idx="37500">
                  <c:v>10.674513650958142</c:v>
                </c:pt>
                <c:pt idx="37501">
                  <c:v>10.674484541334211</c:v>
                </c:pt>
                <c:pt idx="37502">
                  <c:v>10.674571870206009</c:v>
                </c:pt>
                <c:pt idx="37503">
                  <c:v>10.674651921671822</c:v>
                </c:pt>
                <c:pt idx="37504">
                  <c:v>10.674935740505168</c:v>
                </c:pt>
                <c:pt idx="37505">
                  <c:v>10.675154062684664</c:v>
                </c:pt>
                <c:pt idx="37506">
                  <c:v>10.675896358094949</c:v>
                </c:pt>
                <c:pt idx="37507">
                  <c:v>10.676245673582143</c:v>
                </c:pt>
                <c:pt idx="37508">
                  <c:v>10.676427608731723</c:v>
                </c:pt>
                <c:pt idx="37509">
                  <c:v>10.67681331124883</c:v>
                </c:pt>
                <c:pt idx="37510">
                  <c:v>10.676886085308663</c:v>
                </c:pt>
                <c:pt idx="37511">
                  <c:v>10.677038910834311</c:v>
                </c:pt>
                <c:pt idx="37512">
                  <c:v>10.67742461335142</c:v>
                </c:pt>
                <c:pt idx="37513">
                  <c:v>10.677351839291587</c:v>
                </c:pt>
                <c:pt idx="37514">
                  <c:v>10.676980691586445</c:v>
                </c:pt>
                <c:pt idx="37515">
                  <c:v>10.676318447641975</c:v>
                </c:pt>
                <c:pt idx="37516">
                  <c:v>10.676631376099252</c:v>
                </c:pt>
                <c:pt idx="37517">
                  <c:v>10.676784201624899</c:v>
                </c:pt>
                <c:pt idx="37518">
                  <c:v>10.676711427565067</c:v>
                </c:pt>
                <c:pt idx="37519">
                  <c:v>10.676915194932597</c:v>
                </c:pt>
                <c:pt idx="37520">
                  <c:v>10.676915194932597</c:v>
                </c:pt>
                <c:pt idx="37521">
                  <c:v>10.67690064012063</c:v>
                </c:pt>
                <c:pt idx="37522">
                  <c:v>10.676980691586445</c:v>
                </c:pt>
                <c:pt idx="37523">
                  <c:v>10.677730264402713</c:v>
                </c:pt>
                <c:pt idx="37524">
                  <c:v>10.678021360642042</c:v>
                </c:pt>
                <c:pt idx="37525">
                  <c:v>10.678276069851453</c:v>
                </c:pt>
                <c:pt idx="37526">
                  <c:v>10.678370676129235</c:v>
                </c:pt>
                <c:pt idx="37527">
                  <c:v>10.67829062466342</c:v>
                </c:pt>
                <c:pt idx="37528">
                  <c:v>10.678363398723251</c:v>
                </c:pt>
                <c:pt idx="37529">
                  <c:v>10.678596275714714</c:v>
                </c:pt>
                <c:pt idx="37530">
                  <c:v>10.678618107932662</c:v>
                </c:pt>
                <c:pt idx="37531">
                  <c:v>10.678719991616427</c:v>
                </c:pt>
                <c:pt idx="37532">
                  <c:v>10.679156635975421</c:v>
                </c:pt>
                <c:pt idx="37533">
                  <c:v>10.679273074471151</c:v>
                </c:pt>
                <c:pt idx="37534">
                  <c:v>10.679302184095082</c:v>
                </c:pt>
                <c:pt idx="37535">
                  <c:v>10.679374958154915</c:v>
                </c:pt>
                <c:pt idx="37536">
                  <c:v>10.679105694133536</c:v>
                </c:pt>
                <c:pt idx="37537">
                  <c:v>10.679345848530982</c:v>
                </c:pt>
                <c:pt idx="37538">
                  <c:v>10.679687886612193</c:v>
                </c:pt>
                <c:pt idx="37539">
                  <c:v>10.680393794992563</c:v>
                </c:pt>
                <c:pt idx="37540">
                  <c:v>10.680975987471216</c:v>
                </c:pt>
                <c:pt idx="37541">
                  <c:v>10.680859548975485</c:v>
                </c:pt>
                <c:pt idx="37542">
                  <c:v>10.680830439351553</c:v>
                </c:pt>
                <c:pt idx="37543">
                  <c:v>10.680670336419924</c:v>
                </c:pt>
                <c:pt idx="37544">
                  <c:v>10.680670336419924</c:v>
                </c:pt>
                <c:pt idx="37545">
                  <c:v>10.681165200026781</c:v>
                </c:pt>
                <c:pt idx="37546">
                  <c:v>10.681565457355855</c:v>
                </c:pt>
                <c:pt idx="37547">
                  <c:v>10.681892940625099</c:v>
                </c:pt>
                <c:pt idx="37548">
                  <c:v>10.681994824308864</c:v>
                </c:pt>
                <c:pt idx="37549">
                  <c:v>10.681965714684932</c:v>
                </c:pt>
                <c:pt idx="37550">
                  <c:v>10.682038488744764</c:v>
                </c:pt>
                <c:pt idx="37551">
                  <c:v>10.682220423894345</c:v>
                </c:pt>
                <c:pt idx="37552">
                  <c:v>10.681972992090914</c:v>
                </c:pt>
                <c:pt idx="37553">
                  <c:v>10.68223497870631</c:v>
                </c:pt>
                <c:pt idx="37554">
                  <c:v>10.682722564907184</c:v>
                </c:pt>
                <c:pt idx="37555">
                  <c:v>10.68287539043283</c:v>
                </c:pt>
                <c:pt idx="37556">
                  <c:v>10.682911777462746</c:v>
                </c:pt>
                <c:pt idx="37557">
                  <c:v>10.682809893778982</c:v>
                </c:pt>
                <c:pt idx="37558">
                  <c:v>10.682686177877267</c:v>
                </c:pt>
                <c:pt idx="37559">
                  <c:v>10.682926332274713</c:v>
                </c:pt>
                <c:pt idx="37560">
                  <c:v>10.683006383740528</c:v>
                </c:pt>
                <c:pt idx="37561">
                  <c:v>10.683239260731989</c:v>
                </c:pt>
                <c:pt idx="37562">
                  <c:v>10.683588576219183</c:v>
                </c:pt>
                <c:pt idx="37563">
                  <c:v>10.683705014714914</c:v>
                </c:pt>
                <c:pt idx="37564">
                  <c:v>10.683537634377302</c:v>
                </c:pt>
                <c:pt idx="37565">
                  <c:v>10.683785066180729</c:v>
                </c:pt>
                <c:pt idx="37566">
                  <c:v>10.684228987945705</c:v>
                </c:pt>
                <c:pt idx="37567">
                  <c:v>10.684643800086747</c:v>
                </c:pt>
                <c:pt idx="37568">
                  <c:v>10.684920341514108</c:v>
                </c:pt>
                <c:pt idx="37569">
                  <c:v>10.685524366210712</c:v>
                </c:pt>
                <c:pt idx="37570">
                  <c:v>10.685429759932932</c:v>
                </c:pt>
                <c:pt idx="37571">
                  <c:v>10.685422482526949</c:v>
                </c:pt>
                <c:pt idx="37572">
                  <c:v>10.685145941099588</c:v>
                </c:pt>
                <c:pt idx="37573">
                  <c:v>10.685415205120965</c:v>
                </c:pt>
                <c:pt idx="37574">
                  <c:v>10.68591006872782</c:v>
                </c:pt>
                <c:pt idx="37575">
                  <c:v>10.685793630232093</c:v>
                </c:pt>
                <c:pt idx="37576">
                  <c:v>10.686121113501333</c:v>
                </c:pt>
                <c:pt idx="37577">
                  <c:v>10.686353990492796</c:v>
                </c:pt>
                <c:pt idx="37578">
                  <c:v>10.686688751168024</c:v>
                </c:pt>
                <c:pt idx="37579">
                  <c:v>10.687190892180865</c:v>
                </c:pt>
                <c:pt idx="37580">
                  <c:v>10.687431046578309</c:v>
                </c:pt>
                <c:pt idx="37581">
                  <c:v>10.687372827330444</c:v>
                </c:pt>
                <c:pt idx="37582">
                  <c:v>10.687794916877467</c:v>
                </c:pt>
                <c:pt idx="37583">
                  <c:v>10.687933187591147</c:v>
                </c:pt>
                <c:pt idx="37584">
                  <c:v>10.687794916877467</c:v>
                </c:pt>
                <c:pt idx="37585">
                  <c:v>10.687532930262075</c:v>
                </c:pt>
                <c:pt idx="37586">
                  <c:v>10.687736697629601</c:v>
                </c:pt>
                <c:pt idx="37587">
                  <c:v>10.688267948266377</c:v>
                </c:pt>
                <c:pt idx="37588">
                  <c:v>10.687904077967216</c:v>
                </c:pt>
                <c:pt idx="37589">
                  <c:v>10.687634813945838</c:v>
                </c:pt>
                <c:pt idx="37590">
                  <c:v>10.68820972901851</c:v>
                </c:pt>
                <c:pt idx="37591">
                  <c:v>10.688333444920223</c:v>
                </c:pt>
                <c:pt idx="37592">
                  <c:v>10.68820972901851</c:v>
                </c:pt>
                <c:pt idx="37593">
                  <c:v>10.688500825257838</c:v>
                </c:pt>
                <c:pt idx="37594">
                  <c:v>10.689126682172393</c:v>
                </c:pt>
                <c:pt idx="37595">
                  <c:v>10.689235843262141</c:v>
                </c:pt>
                <c:pt idx="37596">
                  <c:v>10.689235843262141</c:v>
                </c:pt>
                <c:pt idx="37597">
                  <c:v>10.689781648710881</c:v>
                </c:pt>
                <c:pt idx="37598">
                  <c:v>10.689461442847618</c:v>
                </c:pt>
                <c:pt idx="37599">
                  <c:v>10.6895997135613</c:v>
                </c:pt>
                <c:pt idx="37600">
                  <c:v>10.68957788134335</c:v>
                </c:pt>
                <c:pt idx="37601">
                  <c:v>10.689912642018577</c:v>
                </c:pt>
                <c:pt idx="37602">
                  <c:v>10.690014525702342</c:v>
                </c:pt>
                <c:pt idx="37603">
                  <c:v>10.690276512317737</c:v>
                </c:pt>
                <c:pt idx="37604">
                  <c:v>10.690443892655349</c:v>
                </c:pt>
                <c:pt idx="37605">
                  <c:v>10.690320176753636</c:v>
                </c:pt>
                <c:pt idx="37606">
                  <c:v>10.690538498933131</c:v>
                </c:pt>
                <c:pt idx="37607">
                  <c:v>10.690822317766477</c:v>
                </c:pt>
                <c:pt idx="37608">
                  <c:v>10.691004252916056</c:v>
                </c:pt>
                <c:pt idx="37609">
                  <c:v>10.691208020283586</c:v>
                </c:pt>
                <c:pt idx="37610">
                  <c:v>10.691608277612662</c:v>
                </c:pt>
                <c:pt idx="37611">
                  <c:v>10.692074031595585</c:v>
                </c:pt>
                <c:pt idx="37612">
                  <c:v>10.6921540830614</c:v>
                </c:pt>
                <c:pt idx="37613">
                  <c:v>10.692255966745167</c:v>
                </c:pt>
                <c:pt idx="37614">
                  <c:v>10.692110418625502</c:v>
                </c:pt>
                <c:pt idx="37615">
                  <c:v>10.692488843736626</c:v>
                </c:pt>
                <c:pt idx="37616">
                  <c:v>10.692612559638343</c:v>
                </c:pt>
                <c:pt idx="37617">
                  <c:v>10.692976429937501</c:v>
                </c:pt>
                <c:pt idx="37618">
                  <c:v>10.692823604411855</c:v>
                </c:pt>
                <c:pt idx="37619">
                  <c:v>10.69283815922382</c:v>
                </c:pt>
                <c:pt idx="37620">
                  <c:v>10.692772662569972</c:v>
                </c:pt>
                <c:pt idx="37621">
                  <c:v>10.693085591027248</c:v>
                </c:pt>
                <c:pt idx="37622">
                  <c:v>10.693485848356325</c:v>
                </c:pt>
                <c:pt idx="37623">
                  <c:v>10.693464016138375</c:v>
                </c:pt>
                <c:pt idx="37624">
                  <c:v>10.693580454634107</c:v>
                </c:pt>
                <c:pt idx="37625">
                  <c:v>10.693827886437536</c:v>
                </c:pt>
                <c:pt idx="37626">
                  <c:v>10.693806054219584</c:v>
                </c:pt>
                <c:pt idx="37627">
                  <c:v>10.693740557565736</c:v>
                </c:pt>
                <c:pt idx="37628">
                  <c:v>10.694024376399081</c:v>
                </c:pt>
                <c:pt idx="37629">
                  <c:v>10.694031653805064</c:v>
                </c:pt>
                <c:pt idx="37630">
                  <c:v>10.694264530796527</c:v>
                </c:pt>
                <c:pt idx="37631">
                  <c:v>10.694075318240962</c:v>
                </c:pt>
                <c:pt idx="37632">
                  <c:v>10.69424997598456</c:v>
                </c:pt>
                <c:pt idx="37633">
                  <c:v>10.694752116997401</c:v>
                </c:pt>
                <c:pt idx="37634">
                  <c:v>10.694715729967484</c:v>
                </c:pt>
                <c:pt idx="37635">
                  <c:v>10.69486855549313</c:v>
                </c:pt>
                <c:pt idx="37636">
                  <c:v>10.694999548800828</c:v>
                </c:pt>
                <c:pt idx="37637">
                  <c:v>10.695305199852124</c:v>
                </c:pt>
                <c:pt idx="37638">
                  <c:v>10.695392528723922</c:v>
                </c:pt>
                <c:pt idx="37639">
                  <c:v>10.695545354249568</c:v>
                </c:pt>
                <c:pt idx="37640">
                  <c:v>10.695720011993165</c:v>
                </c:pt>
                <c:pt idx="37641">
                  <c:v>10.696687906988929</c:v>
                </c:pt>
                <c:pt idx="37642">
                  <c:v>10.696767958454743</c:v>
                </c:pt>
                <c:pt idx="37643">
                  <c:v>10.696949893604325</c:v>
                </c:pt>
                <c:pt idx="37644">
                  <c:v>10.69698628063424</c:v>
                </c:pt>
                <c:pt idx="37645">
                  <c:v>10.697175493189803</c:v>
                </c:pt>
                <c:pt idx="37646">
                  <c:v>10.696869842138508</c:v>
                </c:pt>
                <c:pt idx="37647">
                  <c:v>10.697211880219719</c:v>
                </c:pt>
                <c:pt idx="37648">
                  <c:v>10.697044499882105</c:v>
                </c:pt>
                <c:pt idx="37649">
                  <c:v>10.696964448416288</c:v>
                </c:pt>
                <c:pt idx="37650">
                  <c:v>10.697568473112895</c:v>
                </c:pt>
                <c:pt idx="37651">
                  <c:v>10.697823182322306</c:v>
                </c:pt>
                <c:pt idx="37652">
                  <c:v>10.69819433002745</c:v>
                </c:pt>
                <c:pt idx="37653">
                  <c:v>10.698136110779584</c:v>
                </c:pt>
                <c:pt idx="37654">
                  <c:v>10.697990562659921</c:v>
                </c:pt>
                <c:pt idx="37655">
                  <c:v>10.698296213711215</c:v>
                </c:pt>
                <c:pt idx="37656">
                  <c:v>10.698703748446274</c:v>
                </c:pt>
                <c:pt idx="37657">
                  <c:v>10.699118560587316</c:v>
                </c:pt>
                <c:pt idx="37658">
                  <c:v>10.698783799912089</c:v>
                </c:pt>
                <c:pt idx="37659">
                  <c:v>10.699154947617231</c:v>
                </c:pt>
                <c:pt idx="37660">
                  <c:v>10.698849296565935</c:v>
                </c:pt>
                <c:pt idx="37661">
                  <c:v>10.699002122091585</c:v>
                </c:pt>
                <c:pt idx="37662">
                  <c:v>10.699729862689903</c:v>
                </c:pt>
                <c:pt idx="37663">
                  <c:v>10.699846301185636</c:v>
                </c:pt>
                <c:pt idx="37664">
                  <c:v>10.699839023779651</c:v>
                </c:pt>
                <c:pt idx="37665">
                  <c:v>10.699751694907853</c:v>
                </c:pt>
                <c:pt idx="37666">
                  <c:v>10.699686198254005</c:v>
                </c:pt>
                <c:pt idx="37667">
                  <c:v>10.700035513741197</c:v>
                </c:pt>
                <c:pt idx="37668">
                  <c:v>10.700261113326675</c:v>
                </c:pt>
                <c:pt idx="37669">
                  <c:v>10.700581319189936</c:v>
                </c:pt>
                <c:pt idx="37670">
                  <c:v>10.701032518360893</c:v>
                </c:pt>
                <c:pt idx="37671">
                  <c:v>10.701207176104491</c:v>
                </c:pt>
                <c:pt idx="37672">
                  <c:v>10.700690480279684</c:v>
                </c:pt>
                <c:pt idx="37673">
                  <c:v>10.701017963548928</c:v>
                </c:pt>
                <c:pt idx="37674">
                  <c:v>10.701600156027585</c:v>
                </c:pt>
                <c:pt idx="37675">
                  <c:v>10.701862142642979</c:v>
                </c:pt>
                <c:pt idx="37676">
                  <c:v>10.702167793694272</c:v>
                </c:pt>
                <c:pt idx="37677">
                  <c:v>10.702386115873768</c:v>
                </c:pt>
                <c:pt idx="37678">
                  <c:v>10.702393393279753</c:v>
                </c:pt>
                <c:pt idx="37679">
                  <c:v>10.70277909579686</c:v>
                </c:pt>
                <c:pt idx="37680">
                  <c:v>10.70227695478402</c:v>
                </c:pt>
                <c:pt idx="37681">
                  <c:v>10.702371561061803</c:v>
                </c:pt>
                <c:pt idx="37682">
                  <c:v>10.702371561061803</c:v>
                </c:pt>
                <c:pt idx="37683">
                  <c:v>10.702626270271214</c:v>
                </c:pt>
                <c:pt idx="37684">
                  <c:v>10.702924643916525</c:v>
                </c:pt>
                <c:pt idx="37685">
                  <c:v>10.703426784929365</c:v>
                </c:pt>
                <c:pt idx="37686">
                  <c:v>10.703383120493466</c:v>
                </c:pt>
                <c:pt idx="37687">
                  <c:v>10.703354010869534</c:v>
                </c:pt>
                <c:pt idx="37688">
                  <c:v>10.703201185343886</c:v>
                </c:pt>
                <c:pt idx="37689">
                  <c:v>10.702873702074642</c:v>
                </c:pt>
                <c:pt idx="37690">
                  <c:v>10.703113856472086</c:v>
                </c:pt>
                <c:pt idx="37691">
                  <c:v>10.703426784929365</c:v>
                </c:pt>
                <c:pt idx="37692">
                  <c:v>10.703128411284053</c:v>
                </c:pt>
                <c:pt idx="37693">
                  <c:v>10.703106579066105</c:v>
                </c:pt>
                <c:pt idx="37694">
                  <c:v>10.703848874476391</c:v>
                </c:pt>
                <c:pt idx="37695">
                  <c:v>10.704081751467854</c:v>
                </c:pt>
                <c:pt idx="37696">
                  <c:v>10.704110861091785</c:v>
                </c:pt>
                <c:pt idx="37697">
                  <c:v>10.704154525527684</c:v>
                </c:pt>
                <c:pt idx="37698">
                  <c:v>10.704358292895213</c:v>
                </c:pt>
                <c:pt idx="37699">
                  <c:v>10.7042345769935</c:v>
                </c:pt>
                <c:pt idx="37700">
                  <c:v>10.704241854399484</c:v>
                </c:pt>
                <c:pt idx="37701">
                  <c:v>10.704700330976422</c:v>
                </c:pt>
                <c:pt idx="37702">
                  <c:v>10.705151530147381</c:v>
                </c:pt>
                <c:pt idx="37703">
                  <c:v>10.704969594997801</c:v>
                </c:pt>
                <c:pt idx="37704">
                  <c:v>10.704787659848222</c:v>
                </c:pt>
                <c:pt idx="37705">
                  <c:v>10.705442626386709</c:v>
                </c:pt>
                <c:pt idx="37706">
                  <c:v>10.705566342288424</c:v>
                </c:pt>
                <c:pt idx="37707">
                  <c:v>10.705690058190138</c:v>
                </c:pt>
                <c:pt idx="37708">
                  <c:v>10.705799219279886</c:v>
                </c:pt>
                <c:pt idx="37709">
                  <c:v>10.706235863638877</c:v>
                </c:pt>
                <c:pt idx="37710">
                  <c:v>10.706759836869667</c:v>
                </c:pt>
                <c:pt idx="37711">
                  <c:v>10.706788946493599</c:v>
                </c:pt>
                <c:pt idx="37712">
                  <c:v>10.706999991267113</c:v>
                </c:pt>
                <c:pt idx="37713">
                  <c:v>10.706985436455145</c:v>
                </c:pt>
                <c:pt idx="37714">
                  <c:v>10.707451190438071</c:v>
                </c:pt>
                <c:pt idx="37715">
                  <c:v>10.707298364912422</c:v>
                </c:pt>
                <c:pt idx="37716">
                  <c:v>10.707866002579111</c:v>
                </c:pt>
                <c:pt idx="37717">
                  <c:v>10.707851447767148</c:v>
                </c:pt>
                <c:pt idx="37718">
                  <c:v>10.707363861566273</c:v>
                </c:pt>
                <c:pt idx="37719">
                  <c:v>10.707604015963717</c:v>
                </c:pt>
                <c:pt idx="37720">
                  <c:v>10.707902389609028</c:v>
                </c:pt>
                <c:pt idx="37721">
                  <c:v>10.708208040660324</c:v>
                </c:pt>
                <c:pt idx="37722">
                  <c:v>10.708782955732994</c:v>
                </c:pt>
                <c:pt idx="37723">
                  <c:v>10.709590747797129</c:v>
                </c:pt>
                <c:pt idx="37724">
                  <c:v>10.709678076668929</c:v>
                </c:pt>
                <c:pt idx="37725">
                  <c:v>10.70959802520311</c:v>
                </c:pt>
                <c:pt idx="37726">
                  <c:v>10.709488864113364</c:v>
                </c:pt>
                <c:pt idx="37727">
                  <c:v>10.709357870805666</c:v>
                </c:pt>
                <c:pt idx="37728">
                  <c:v>10.709663521856962</c:v>
                </c:pt>
                <c:pt idx="37729">
                  <c:v>10.709678076668929</c:v>
                </c:pt>
                <c:pt idx="37730">
                  <c:v>10.70972901851081</c:v>
                </c:pt>
                <c:pt idx="37731">
                  <c:v>10.709903676254406</c:v>
                </c:pt>
                <c:pt idx="37732">
                  <c:v>10.709925508472356</c:v>
                </c:pt>
                <c:pt idx="37733">
                  <c:v>10.709590747797129</c:v>
                </c:pt>
                <c:pt idx="37734">
                  <c:v>10.709561638173197</c:v>
                </c:pt>
                <c:pt idx="37735">
                  <c:v>10.709779960352691</c:v>
                </c:pt>
                <c:pt idx="37736">
                  <c:v>10.709991005126202</c:v>
                </c:pt>
                <c:pt idx="37737">
                  <c:v>10.709634412233026</c:v>
                </c:pt>
                <c:pt idx="37738">
                  <c:v>10.709714463698843</c:v>
                </c:pt>
                <c:pt idx="37739">
                  <c:v>10.710507700951011</c:v>
                </c:pt>
                <c:pt idx="37740">
                  <c:v>10.710638694258707</c:v>
                </c:pt>
                <c:pt idx="37741">
                  <c:v>10.710944345310002</c:v>
                </c:pt>
                <c:pt idx="37742">
                  <c:v>10.711220886737364</c:v>
                </c:pt>
                <c:pt idx="37743">
                  <c:v>10.711817634027984</c:v>
                </c:pt>
                <c:pt idx="37744">
                  <c:v>10.711519260382673</c:v>
                </c:pt>
                <c:pt idx="37745">
                  <c:v>10.711497428164725</c:v>
                </c:pt>
                <c:pt idx="37746">
                  <c:v>10.711315493015146</c:v>
                </c:pt>
                <c:pt idx="37747">
                  <c:v>10.711621144066438</c:v>
                </c:pt>
                <c:pt idx="37748">
                  <c:v>10.712137839891247</c:v>
                </c:pt>
                <c:pt idx="37749">
                  <c:v>10.712145117297229</c:v>
                </c:pt>
                <c:pt idx="37750">
                  <c:v>10.71239982650664</c:v>
                </c:pt>
                <c:pt idx="37751">
                  <c:v>10.71228338801091</c:v>
                </c:pt>
                <c:pt idx="37752">
                  <c:v>10.712356162070742</c:v>
                </c:pt>
                <c:pt idx="37753">
                  <c:v>10.71237071688271</c:v>
                </c:pt>
                <c:pt idx="37754">
                  <c:v>10.712428936130575</c:v>
                </c:pt>
                <c:pt idx="37755">
                  <c:v>10.712785529023751</c:v>
                </c:pt>
                <c:pt idx="37756">
                  <c:v>10.713360444096422</c:v>
                </c:pt>
                <c:pt idx="37757">
                  <c:v>10.713244005600691</c:v>
                </c:pt>
                <c:pt idx="37758">
                  <c:v>10.713484159998137</c:v>
                </c:pt>
                <c:pt idx="37759">
                  <c:v>10.713258560412658</c:v>
                </c:pt>
                <c:pt idx="37760">
                  <c:v>10.713076625263078</c:v>
                </c:pt>
                <c:pt idx="37761">
                  <c:v>10.713622430711817</c:v>
                </c:pt>
                <c:pt idx="37762">
                  <c:v>10.713345889284454</c:v>
                </c:pt>
                <c:pt idx="37763">
                  <c:v>10.713484159998137</c:v>
                </c:pt>
                <c:pt idx="37764">
                  <c:v>10.713753424019515</c:v>
                </c:pt>
                <c:pt idx="37765">
                  <c:v>10.713680649959683</c:v>
                </c:pt>
                <c:pt idx="37766">
                  <c:v>10.714219178002439</c:v>
                </c:pt>
                <c:pt idx="37767">
                  <c:v>10.714066352476792</c:v>
                </c:pt>
                <c:pt idx="37768">
                  <c:v>10.714073629882774</c:v>
                </c:pt>
                <c:pt idx="37769">
                  <c:v>10.714939641194775</c:v>
                </c:pt>
                <c:pt idx="37770">
                  <c:v>10.715514556267447</c:v>
                </c:pt>
                <c:pt idx="37771">
                  <c:v>10.716016697280287</c:v>
                </c:pt>
                <c:pt idx="37772">
                  <c:v>10.716198632429865</c:v>
                </c:pt>
                <c:pt idx="37773">
                  <c:v>10.71620590983585</c:v>
                </c:pt>
                <c:pt idx="37774">
                  <c:v>10.716373290173463</c:v>
                </c:pt>
                <c:pt idx="37775">
                  <c:v>10.716591612352959</c:v>
                </c:pt>
                <c:pt idx="37776">
                  <c:v>10.716649831600824</c:v>
                </c:pt>
                <c:pt idx="37777">
                  <c:v>10.716955482652118</c:v>
                </c:pt>
                <c:pt idx="37778">
                  <c:v>10.716737160472624</c:v>
                </c:pt>
                <c:pt idx="37779">
                  <c:v>10.717246578891446</c:v>
                </c:pt>
                <c:pt idx="37780">
                  <c:v>10.717472178476925</c:v>
                </c:pt>
                <c:pt idx="37781">
                  <c:v>10.717421236635044</c:v>
                </c:pt>
                <c:pt idx="37782">
                  <c:v>10.717239301485462</c:v>
                </c:pt>
                <c:pt idx="37783">
                  <c:v>10.717392127011111</c:v>
                </c:pt>
                <c:pt idx="37784">
                  <c:v>10.71761772659659</c:v>
                </c:pt>
                <c:pt idx="37785">
                  <c:v>10.71775599731027</c:v>
                </c:pt>
                <c:pt idx="37786">
                  <c:v>10.717741442498303</c:v>
                </c:pt>
                <c:pt idx="37787">
                  <c:v>10.717508565506842</c:v>
                </c:pt>
                <c:pt idx="37788">
                  <c:v>10.717464901070944</c:v>
                </c:pt>
                <c:pt idx="37789">
                  <c:v>10.717697778062405</c:v>
                </c:pt>
                <c:pt idx="37790">
                  <c:v>10.717625004002572</c:v>
                </c:pt>
                <c:pt idx="37791">
                  <c:v>10.717654113626507</c:v>
                </c:pt>
                <c:pt idx="37792">
                  <c:v>10.717806939152153</c:v>
                </c:pt>
                <c:pt idx="37793">
                  <c:v>10.717799661746168</c:v>
                </c:pt>
                <c:pt idx="37794">
                  <c:v>10.717632281408555</c:v>
                </c:pt>
                <c:pt idx="37795">
                  <c:v>10.718061648361564</c:v>
                </c:pt>
                <c:pt idx="37796">
                  <c:v>10.71839640903679</c:v>
                </c:pt>
                <c:pt idx="37797">
                  <c:v>10.718833053395784</c:v>
                </c:pt>
                <c:pt idx="37798">
                  <c:v>10.718629286028253</c:v>
                </c:pt>
                <c:pt idx="37799">
                  <c:v>10.719036820763312</c:v>
                </c:pt>
                <c:pt idx="37800">
                  <c:v>10.718934937079547</c:v>
                </c:pt>
                <c:pt idx="37801">
                  <c:v>10.719422523280423</c:v>
                </c:pt>
                <c:pt idx="37802">
                  <c:v>10.719211478506908</c:v>
                </c:pt>
                <c:pt idx="37803">
                  <c:v>10.719233310724858</c:v>
                </c:pt>
                <c:pt idx="37804">
                  <c:v>10.719284252566741</c:v>
                </c:pt>
                <c:pt idx="37805">
                  <c:v>10.7196481228659</c:v>
                </c:pt>
                <c:pt idx="37806">
                  <c:v>10.720077489818909</c:v>
                </c:pt>
                <c:pt idx="37807">
                  <c:v>10.720135709066774</c:v>
                </c:pt>
                <c:pt idx="37808">
                  <c:v>10.720710624139446</c:v>
                </c:pt>
                <c:pt idx="37809">
                  <c:v>10.721067217032623</c:v>
                </c:pt>
                <c:pt idx="37810">
                  <c:v>10.720521411583885</c:v>
                </c:pt>
                <c:pt idx="37811">
                  <c:v>10.720244870156522</c:v>
                </c:pt>
                <c:pt idx="37812">
                  <c:v>10.720266702374472</c:v>
                </c:pt>
                <c:pt idx="37813">
                  <c:v>10.720477747147983</c:v>
                </c:pt>
                <c:pt idx="37814">
                  <c:v>10.721067217032623</c:v>
                </c:pt>
                <c:pt idx="37815">
                  <c:v>10.721460196955714</c:v>
                </c:pt>
                <c:pt idx="37816">
                  <c:v>10.721190932934338</c:v>
                </c:pt>
                <c:pt idx="37817">
                  <c:v>10.721263706994169</c:v>
                </c:pt>
                <c:pt idx="37818">
                  <c:v>10.722136995712152</c:v>
                </c:pt>
                <c:pt idx="37819">
                  <c:v>10.72238442751558</c:v>
                </c:pt>
                <c:pt idx="37820">
                  <c:v>10.722260711613867</c:v>
                </c:pt>
                <c:pt idx="37821">
                  <c:v>10.722151550524119</c:v>
                </c:pt>
                <c:pt idx="37822">
                  <c:v>10.722253434207882</c:v>
                </c:pt>
                <c:pt idx="37823">
                  <c:v>10.722086053870269</c:v>
                </c:pt>
                <c:pt idx="37824">
                  <c:v>10.721976892780523</c:v>
                </c:pt>
                <c:pt idx="37825">
                  <c:v>10.722413537139513</c:v>
                </c:pt>
                <c:pt idx="37826">
                  <c:v>10.722828349280555</c:v>
                </c:pt>
                <c:pt idx="37827">
                  <c:v>10.723039394054068</c:v>
                </c:pt>
                <c:pt idx="37828">
                  <c:v>10.723039394054068</c:v>
                </c:pt>
                <c:pt idx="37829">
                  <c:v>10.722893845934403</c:v>
                </c:pt>
                <c:pt idx="37830">
                  <c:v>10.723184942173731</c:v>
                </c:pt>
                <c:pt idx="37831">
                  <c:v>10.723228606609631</c:v>
                </c:pt>
                <c:pt idx="37832">
                  <c:v>10.723366877323311</c:v>
                </c:pt>
                <c:pt idx="37833">
                  <c:v>10.723839908712218</c:v>
                </c:pt>
                <c:pt idx="37834">
                  <c:v>10.724065508297699</c:v>
                </c:pt>
                <c:pt idx="37835">
                  <c:v>10.72427655307121</c:v>
                </c:pt>
                <c:pt idx="37836">
                  <c:v>10.724429378596859</c:v>
                </c:pt>
                <c:pt idx="37837">
                  <c:v>10.724363881943008</c:v>
                </c:pt>
                <c:pt idx="37838">
                  <c:v>10.724473043032758</c:v>
                </c:pt>
                <c:pt idx="37839">
                  <c:v>10.724531262280621</c:v>
                </c:pt>
                <c:pt idx="37840">
                  <c:v>10.724967906639614</c:v>
                </c:pt>
                <c:pt idx="37841">
                  <c:v>10.724611313746438</c:v>
                </c:pt>
                <c:pt idx="37842">
                  <c:v>10.724873300361832</c:v>
                </c:pt>
                <c:pt idx="37843">
                  <c:v>10.72448032043874</c:v>
                </c:pt>
                <c:pt idx="37844">
                  <c:v>10.724640423370371</c:v>
                </c:pt>
                <c:pt idx="37845">
                  <c:v>10.725259002878941</c:v>
                </c:pt>
                <c:pt idx="37846">
                  <c:v>10.725411828404589</c:v>
                </c:pt>
                <c:pt idx="37847">
                  <c:v>10.725608318366135</c:v>
                </c:pt>
                <c:pt idx="37848">
                  <c:v>10.725520989494337</c:v>
                </c:pt>
                <c:pt idx="37849">
                  <c:v>10.725855750169563</c:v>
                </c:pt>
                <c:pt idx="37850">
                  <c:v>10.726205065656757</c:v>
                </c:pt>
                <c:pt idx="37851">
                  <c:v>10.726001298289226</c:v>
                </c:pt>
                <c:pt idx="37852">
                  <c:v>10.726234175280688</c:v>
                </c:pt>
                <c:pt idx="37853">
                  <c:v>10.726452497460185</c:v>
                </c:pt>
                <c:pt idx="37854">
                  <c:v>10.726678097045664</c:v>
                </c:pt>
                <c:pt idx="37855">
                  <c:v>10.726758148511479</c:v>
                </c:pt>
                <c:pt idx="37856">
                  <c:v>10.726729038887546</c:v>
                </c:pt>
                <c:pt idx="37857">
                  <c:v>10.726656264827716</c:v>
                </c:pt>
                <c:pt idx="37858">
                  <c:v>10.727012857720892</c:v>
                </c:pt>
                <c:pt idx="37859">
                  <c:v>10.72728212174227</c:v>
                </c:pt>
                <c:pt idx="37860">
                  <c:v>10.727376728020051</c:v>
                </c:pt>
                <c:pt idx="37861">
                  <c:v>10.727420392455949</c:v>
                </c:pt>
                <c:pt idx="37862">
                  <c:v>10.727733320913227</c:v>
                </c:pt>
                <c:pt idx="37863">
                  <c:v>10.727624159823479</c:v>
                </c:pt>
                <c:pt idx="37864">
                  <c:v>10.728002584934604</c:v>
                </c:pt>
                <c:pt idx="37865">
                  <c:v>10.727915256062806</c:v>
                </c:pt>
                <c:pt idx="37866">
                  <c:v>10.728213629708117</c:v>
                </c:pt>
                <c:pt idx="37867">
                  <c:v>10.728337345609832</c:v>
                </c:pt>
                <c:pt idx="37868">
                  <c:v>10.728934092900454</c:v>
                </c:pt>
                <c:pt idx="37869">
                  <c:v>10.72894864771242</c:v>
                </c:pt>
                <c:pt idx="37870">
                  <c:v>10.728715770720958</c:v>
                </c:pt>
                <c:pt idx="37871">
                  <c:v>10.728912260682504</c:v>
                </c:pt>
                <c:pt idx="37872">
                  <c:v>10.729450788725261</c:v>
                </c:pt>
                <c:pt idx="37873">
                  <c:v>10.729428956507309</c:v>
                </c:pt>
                <c:pt idx="37874">
                  <c:v>10.729254298763713</c:v>
                </c:pt>
                <c:pt idx="37875">
                  <c:v>10.729487175755176</c:v>
                </c:pt>
                <c:pt idx="37876">
                  <c:v>10.729603614250907</c:v>
                </c:pt>
                <c:pt idx="37877">
                  <c:v>10.729974761956051</c:v>
                </c:pt>
                <c:pt idx="37878">
                  <c:v>10.730418683721025</c:v>
                </c:pt>
                <c:pt idx="37879">
                  <c:v>10.73043323853299</c:v>
                </c:pt>
                <c:pt idx="37880">
                  <c:v>10.731102759883445</c:v>
                </c:pt>
                <c:pt idx="37881">
                  <c:v>10.731175533943278</c:v>
                </c:pt>
                <c:pt idx="37882">
                  <c:v>10.730898992515915</c:v>
                </c:pt>
                <c:pt idx="37883">
                  <c:v>10.730811663644117</c:v>
                </c:pt>
                <c:pt idx="37884">
                  <c:v>10.730564231840688</c:v>
                </c:pt>
                <c:pt idx="37885">
                  <c:v>10.73043323853299</c:v>
                </c:pt>
                <c:pt idx="37886">
                  <c:v>10.730804386238134</c:v>
                </c:pt>
                <c:pt idx="37887">
                  <c:v>10.731299249844991</c:v>
                </c:pt>
                <c:pt idx="37888">
                  <c:v>10.731568513866369</c:v>
                </c:pt>
                <c:pt idx="37889">
                  <c:v>10.73184505529373</c:v>
                </c:pt>
                <c:pt idx="37890">
                  <c:v>10.731961493789461</c:v>
                </c:pt>
                <c:pt idx="37891">
                  <c:v>10.73252913145615</c:v>
                </c:pt>
                <c:pt idx="37892">
                  <c:v>10.732339918900587</c:v>
                </c:pt>
                <c:pt idx="37893">
                  <c:v>10.732587350704016</c:v>
                </c:pt>
                <c:pt idx="37894">
                  <c:v>10.732514576644183</c:v>
                </c:pt>
                <c:pt idx="37895">
                  <c:v>10.73303127246899</c:v>
                </c:pt>
                <c:pt idx="37896">
                  <c:v>10.733060382092924</c:v>
                </c:pt>
                <c:pt idx="37897">
                  <c:v>10.732660124763848</c:v>
                </c:pt>
                <c:pt idx="37898">
                  <c:v>10.732681956981798</c:v>
                </c:pt>
                <c:pt idx="37899">
                  <c:v>10.732863892131377</c:v>
                </c:pt>
                <c:pt idx="37900">
                  <c:v>10.732878446943344</c:v>
                </c:pt>
                <c:pt idx="37901">
                  <c:v>10.732863892131377</c:v>
                </c:pt>
                <c:pt idx="37902">
                  <c:v>10.733329646114303</c:v>
                </c:pt>
                <c:pt idx="37903">
                  <c:v>10.733089491716855</c:v>
                </c:pt>
                <c:pt idx="37904">
                  <c:v>10.733293259084386</c:v>
                </c:pt>
                <c:pt idx="37905">
                  <c:v>10.733649851977562</c:v>
                </c:pt>
                <c:pt idx="37906">
                  <c:v>10.734384869981865</c:v>
                </c:pt>
                <c:pt idx="37907">
                  <c:v>10.734901565806672</c:v>
                </c:pt>
                <c:pt idx="37908">
                  <c:v>10.734675966221191</c:v>
                </c:pt>
                <c:pt idx="37909">
                  <c:v>10.73462502437931</c:v>
                </c:pt>
                <c:pt idx="37910">
                  <c:v>10.734712353251108</c:v>
                </c:pt>
                <c:pt idx="37911">
                  <c:v>10.734770572498974</c:v>
                </c:pt>
                <c:pt idx="37912">
                  <c:v>10.735119887986166</c:v>
                </c:pt>
                <c:pt idx="37913">
                  <c:v>10.735301823135748</c:v>
                </c:pt>
                <c:pt idx="37914">
                  <c:v>10.735440093849427</c:v>
                </c:pt>
                <c:pt idx="37915">
                  <c:v>10.735854905990468</c:v>
                </c:pt>
                <c:pt idx="37916">
                  <c:v>10.736153279635779</c:v>
                </c:pt>
                <c:pt idx="37917">
                  <c:v>10.736386156627242</c:v>
                </c:pt>
                <c:pt idx="37918">
                  <c:v>10.736022286328083</c:v>
                </c:pt>
                <c:pt idx="37919">
                  <c:v>10.735723912682772</c:v>
                </c:pt>
                <c:pt idx="37920">
                  <c:v>10.735745744900722</c:v>
                </c:pt>
                <c:pt idx="37921">
                  <c:v>10.735687525652857</c:v>
                </c:pt>
                <c:pt idx="37922">
                  <c:v>10.735840351178503</c:v>
                </c:pt>
                <c:pt idx="37923">
                  <c:v>10.736451653281092</c:v>
                </c:pt>
                <c:pt idx="37924">
                  <c:v>10.736735472114436</c:v>
                </c:pt>
                <c:pt idx="37925">
                  <c:v>10.736742749520419</c:v>
                </c:pt>
                <c:pt idx="37926">
                  <c:v>10.736888297640082</c:v>
                </c:pt>
                <c:pt idx="37927">
                  <c:v>10.737121174631545</c:v>
                </c:pt>
                <c:pt idx="37928">
                  <c:v>10.737121174631545</c:v>
                </c:pt>
                <c:pt idx="37929">
                  <c:v>10.737274000157191</c:v>
                </c:pt>
                <c:pt idx="37930">
                  <c:v>10.737528709366602</c:v>
                </c:pt>
                <c:pt idx="37931">
                  <c:v>10.738045405191411</c:v>
                </c:pt>
                <c:pt idx="37932">
                  <c:v>10.738161843687141</c:v>
                </c:pt>
                <c:pt idx="37933">
                  <c:v>10.73840927549057</c:v>
                </c:pt>
                <c:pt idx="37934">
                  <c:v>10.738554823610235</c:v>
                </c:pt>
                <c:pt idx="37935">
                  <c:v>10.738649429888014</c:v>
                </c:pt>
                <c:pt idx="37936">
                  <c:v>10.738394720678603</c:v>
                </c:pt>
                <c:pt idx="37937">
                  <c:v>10.738540268798268</c:v>
                </c:pt>
                <c:pt idx="37938">
                  <c:v>10.738744036165796</c:v>
                </c:pt>
                <c:pt idx="37939">
                  <c:v>10.738875029473494</c:v>
                </c:pt>
                <c:pt idx="37940">
                  <c:v>10.738758590977762</c:v>
                </c:pt>
                <c:pt idx="37941">
                  <c:v>10.73904968721709</c:v>
                </c:pt>
                <c:pt idx="37942">
                  <c:v>10.73918068052479</c:v>
                </c:pt>
                <c:pt idx="37943">
                  <c:v>10.739311673832484</c:v>
                </c:pt>
                <c:pt idx="37944">
                  <c:v>10.739515441200014</c:v>
                </c:pt>
                <c:pt idx="37945">
                  <c:v>10.739624602289762</c:v>
                </c:pt>
                <c:pt idx="37946">
                  <c:v>10.739559105635914</c:v>
                </c:pt>
                <c:pt idx="37947">
                  <c:v>10.739406280110266</c:v>
                </c:pt>
                <c:pt idx="37948">
                  <c:v>10.739333506050434</c:v>
                </c:pt>
                <c:pt idx="37949">
                  <c:v>10.73991569852909</c:v>
                </c:pt>
                <c:pt idx="37950">
                  <c:v>10.740134020708586</c:v>
                </c:pt>
                <c:pt idx="37951">
                  <c:v>10.740403284729965</c:v>
                </c:pt>
                <c:pt idx="37952">
                  <c:v>10.740388729917997</c:v>
                </c:pt>
                <c:pt idx="37953">
                  <c:v>10.740527000631678</c:v>
                </c:pt>
                <c:pt idx="37954">
                  <c:v>10.740265014016284</c:v>
                </c:pt>
                <c:pt idx="37955">
                  <c:v>10.740366897700049</c:v>
                </c:pt>
                <c:pt idx="37956">
                  <c:v>10.740767155029122</c:v>
                </c:pt>
                <c:pt idx="37957">
                  <c:v>10.740585219879543</c:v>
                </c:pt>
                <c:pt idx="37958">
                  <c:v>10.740788987247072</c:v>
                </c:pt>
                <c:pt idx="37959">
                  <c:v>10.740927257960752</c:v>
                </c:pt>
                <c:pt idx="37960">
                  <c:v>10.740359620294065</c:v>
                </c:pt>
                <c:pt idx="37961">
                  <c:v>10.740774432435106</c:v>
                </c:pt>
                <c:pt idx="37962">
                  <c:v>10.74105825126845</c:v>
                </c:pt>
                <c:pt idx="37963">
                  <c:v>10.741567669687274</c:v>
                </c:pt>
                <c:pt idx="37964">
                  <c:v>10.741793269272755</c:v>
                </c:pt>
                <c:pt idx="37965">
                  <c:v>10.741982481828316</c:v>
                </c:pt>
                <c:pt idx="37966">
                  <c:v>10.742142584759947</c:v>
                </c:pt>
                <c:pt idx="37967">
                  <c:v>10.742157139571914</c:v>
                </c:pt>
                <c:pt idx="37968">
                  <c:v>10.742746609456551</c:v>
                </c:pt>
                <c:pt idx="37969">
                  <c:v>10.742986763853997</c:v>
                </c:pt>
                <c:pt idx="37970">
                  <c:v>10.742979486448014</c:v>
                </c:pt>
                <c:pt idx="37971">
                  <c:v>10.742666557990736</c:v>
                </c:pt>
                <c:pt idx="37972">
                  <c:v>10.74233179731551</c:v>
                </c:pt>
                <c:pt idx="37973">
                  <c:v>10.742288132879612</c:v>
                </c:pt>
                <c:pt idx="37974">
                  <c:v>10.742135307353964</c:v>
                </c:pt>
                <c:pt idx="37975">
                  <c:v>10.74247006802919</c:v>
                </c:pt>
                <c:pt idx="37976">
                  <c:v>10.742921267200149</c:v>
                </c:pt>
                <c:pt idx="37977">
                  <c:v>10.743234195657427</c:v>
                </c:pt>
                <c:pt idx="37978">
                  <c:v>10.743503459678806</c:v>
                </c:pt>
                <c:pt idx="37979">
                  <c:v>10.744107484375407</c:v>
                </c:pt>
                <c:pt idx="37980">
                  <c:v>10.744071097345492</c:v>
                </c:pt>
                <c:pt idx="37981">
                  <c:v>10.7445004642985</c:v>
                </c:pt>
                <c:pt idx="37982">
                  <c:v>10.744464077268583</c:v>
                </c:pt>
                <c:pt idx="37983">
                  <c:v>10.744747896101931</c:v>
                </c:pt>
                <c:pt idx="37984">
                  <c:v>10.744609625388248</c:v>
                </c:pt>
                <c:pt idx="37985">
                  <c:v>10.744296696930972</c:v>
                </c:pt>
                <c:pt idx="37986">
                  <c:v>10.744143871405324</c:v>
                </c:pt>
                <c:pt idx="37987">
                  <c:v>10.744274864713024</c:v>
                </c:pt>
                <c:pt idx="37988">
                  <c:v>10.744755173507912</c:v>
                </c:pt>
                <c:pt idx="37989">
                  <c:v>10.745169985648955</c:v>
                </c:pt>
                <c:pt idx="37990">
                  <c:v>10.745330088580586</c:v>
                </c:pt>
                <c:pt idx="37991">
                  <c:v>10.745177263054938</c:v>
                </c:pt>
                <c:pt idx="37992">
                  <c:v>10.745482914106232</c:v>
                </c:pt>
                <c:pt idx="37993">
                  <c:v>10.74577401034556</c:v>
                </c:pt>
                <c:pt idx="37994">
                  <c:v>10.745817674781458</c:v>
                </c:pt>
                <c:pt idx="37995">
                  <c:v>10.745875894029323</c:v>
                </c:pt>
                <c:pt idx="37996">
                  <c:v>10.746108771020786</c:v>
                </c:pt>
                <c:pt idx="37997">
                  <c:v>10.746035996960956</c:v>
                </c:pt>
                <c:pt idx="37998">
                  <c:v>10.746290706170365</c:v>
                </c:pt>
                <c:pt idx="37999">
                  <c:v>10.746487196131913</c:v>
                </c:pt>
                <c:pt idx="38000">
                  <c:v>10.746807401995174</c:v>
                </c:pt>
                <c:pt idx="38001">
                  <c:v>10.74712033045245</c:v>
                </c:pt>
                <c:pt idx="38002">
                  <c:v>10.747171272294333</c:v>
                </c:pt>
                <c:pt idx="38003">
                  <c:v>10.747375039661861</c:v>
                </c:pt>
                <c:pt idx="38004">
                  <c:v>10.747913567704618</c:v>
                </c:pt>
                <c:pt idx="38005">
                  <c:v>10.748481205371307</c:v>
                </c:pt>
                <c:pt idx="38006">
                  <c:v>10.748583089055073</c:v>
                </c:pt>
                <c:pt idx="38007">
                  <c:v>10.748321102439677</c:v>
                </c:pt>
                <c:pt idx="38008">
                  <c:v>10.747913567704618</c:v>
                </c:pt>
                <c:pt idx="38009">
                  <c:v>10.748583089055073</c:v>
                </c:pt>
                <c:pt idx="38010">
                  <c:v>10.748946959354232</c:v>
                </c:pt>
                <c:pt idx="38011">
                  <c:v>10.748801411234567</c:v>
                </c:pt>
                <c:pt idx="38012">
                  <c:v>10.748641308302938</c:v>
                </c:pt>
                <c:pt idx="38013">
                  <c:v>10.748495760183275</c:v>
                </c:pt>
                <c:pt idx="38014">
                  <c:v>10.748342934657627</c:v>
                </c:pt>
                <c:pt idx="38015">
                  <c:v>10.748226496161896</c:v>
                </c:pt>
                <c:pt idx="38016">
                  <c:v>10.748823243452517</c:v>
                </c:pt>
                <c:pt idx="38017">
                  <c:v>10.749514597020921</c:v>
                </c:pt>
                <c:pt idx="38018">
                  <c:v>10.749660145140584</c:v>
                </c:pt>
                <c:pt idx="38019">
                  <c:v>10.749703809576483</c:v>
                </c:pt>
                <c:pt idx="38020">
                  <c:v>10.749485487396987</c:v>
                </c:pt>
                <c:pt idx="38021">
                  <c:v>10.749805693260248</c:v>
                </c:pt>
                <c:pt idx="38022">
                  <c:v>10.750286002055139</c:v>
                </c:pt>
                <c:pt idx="38023">
                  <c:v>10.750431550174802</c:v>
                </c:pt>
                <c:pt idx="38024">
                  <c:v>10.750460659798735</c:v>
                </c:pt>
                <c:pt idx="38025">
                  <c:v>10.750184118371376</c:v>
                </c:pt>
                <c:pt idx="38026">
                  <c:v>10.750191395777357</c:v>
                </c:pt>
                <c:pt idx="38027">
                  <c:v>10.750678981978231</c:v>
                </c:pt>
                <c:pt idx="38028">
                  <c:v>10.750540711264552</c:v>
                </c:pt>
                <c:pt idx="38029">
                  <c:v>10.750940968593625</c:v>
                </c:pt>
                <c:pt idx="38030">
                  <c:v>10.750751756038063</c:v>
                </c:pt>
                <c:pt idx="38031">
                  <c:v>10.750759033444046</c:v>
                </c:pt>
                <c:pt idx="38032">
                  <c:v>10.751421277388518</c:v>
                </c:pt>
                <c:pt idx="38033">
                  <c:v>10.751552270696214</c:v>
                </c:pt>
                <c:pt idx="38034">
                  <c:v>10.751675986597929</c:v>
                </c:pt>
                <c:pt idx="38035">
                  <c:v>10.75199619246119</c:v>
                </c:pt>
                <c:pt idx="38036">
                  <c:v>10.752156295392819</c:v>
                </c:pt>
                <c:pt idx="38037">
                  <c:v>10.751988915055206</c:v>
                </c:pt>
                <c:pt idx="38038">
                  <c:v>10.752447391632147</c:v>
                </c:pt>
                <c:pt idx="38039">
                  <c:v>10.75261477196976</c:v>
                </c:pt>
                <c:pt idx="38040">
                  <c:v>10.752774874901391</c:v>
                </c:pt>
                <c:pt idx="38041">
                  <c:v>10.7531605774185</c:v>
                </c:pt>
                <c:pt idx="38042">
                  <c:v>10.753182409636448</c:v>
                </c:pt>
                <c:pt idx="38043">
                  <c:v>10.753444396251846</c:v>
                </c:pt>
                <c:pt idx="38044">
                  <c:v>10.753866485798868</c:v>
                </c:pt>
                <c:pt idx="38045">
                  <c:v>10.753517170311676</c:v>
                </c:pt>
                <c:pt idx="38046">
                  <c:v>10.753429841439878</c:v>
                </c:pt>
                <c:pt idx="38047">
                  <c:v>10.75359722177749</c:v>
                </c:pt>
                <c:pt idx="38048">
                  <c:v>10.753400731815944</c:v>
                </c:pt>
                <c:pt idx="38049">
                  <c:v>10.753706382867239</c:v>
                </c:pt>
                <c:pt idx="38050">
                  <c:v>10.754186691662129</c:v>
                </c:pt>
                <c:pt idx="38051">
                  <c:v>10.754594226397188</c:v>
                </c:pt>
                <c:pt idx="38052">
                  <c:v>10.754288575345896</c:v>
                </c:pt>
                <c:pt idx="38053">
                  <c:v>10.753873763204853</c:v>
                </c:pt>
                <c:pt idx="38054">
                  <c:v>10.753873763204853</c:v>
                </c:pt>
                <c:pt idx="38055">
                  <c:v>10.754252188315979</c:v>
                </c:pt>
                <c:pt idx="38056">
                  <c:v>10.754754329328819</c:v>
                </c:pt>
                <c:pt idx="38057">
                  <c:v>10.754863490418568</c:v>
                </c:pt>
                <c:pt idx="38058">
                  <c:v>10.755089090004045</c:v>
                </c:pt>
                <c:pt idx="38059">
                  <c:v>10.755059980380114</c:v>
                </c:pt>
                <c:pt idx="38060">
                  <c:v>10.755249192935677</c:v>
                </c:pt>
                <c:pt idx="38061">
                  <c:v>10.755598508422869</c:v>
                </c:pt>
                <c:pt idx="38062">
                  <c:v>10.755664005076717</c:v>
                </c:pt>
                <c:pt idx="38063">
                  <c:v>10.755904159474165</c:v>
                </c:pt>
                <c:pt idx="38064">
                  <c:v>10.75587504985023</c:v>
                </c:pt>
                <c:pt idx="38065">
                  <c:v>10.756369913457089</c:v>
                </c:pt>
                <c:pt idx="38066">
                  <c:v>10.756457242328885</c:v>
                </c:pt>
                <c:pt idx="38067">
                  <c:v>10.756384468269054</c:v>
                </c:pt>
                <c:pt idx="38068">
                  <c:v>10.756471797140852</c:v>
                </c:pt>
                <c:pt idx="38069">
                  <c:v>10.756617345260516</c:v>
                </c:pt>
                <c:pt idx="38070">
                  <c:v>10.756551848606668</c:v>
                </c:pt>
                <c:pt idx="38071">
                  <c:v>10.756311694209222</c:v>
                </c:pt>
                <c:pt idx="38072">
                  <c:v>10.75639902308102</c:v>
                </c:pt>
                <c:pt idx="38073">
                  <c:v>10.756813835222061</c:v>
                </c:pt>
                <c:pt idx="38074">
                  <c:v>10.756937551123777</c:v>
                </c:pt>
                <c:pt idx="38075">
                  <c:v>10.757446969542599</c:v>
                </c:pt>
                <c:pt idx="38076">
                  <c:v>10.758072826457155</c:v>
                </c:pt>
                <c:pt idx="38077">
                  <c:v>10.75824748420075</c:v>
                </c:pt>
                <c:pt idx="38078">
                  <c:v>10.758618631905893</c:v>
                </c:pt>
                <c:pt idx="38079">
                  <c:v>10.758669573747778</c:v>
                </c:pt>
                <c:pt idx="38080">
                  <c:v>10.75911349551275</c:v>
                </c:pt>
                <c:pt idx="38081">
                  <c:v>10.758887895927273</c:v>
                </c:pt>
                <c:pt idx="38082">
                  <c:v>10.759011611828987</c:v>
                </c:pt>
                <c:pt idx="38083">
                  <c:v>10.759157159948652</c:v>
                </c:pt>
                <c:pt idx="38084">
                  <c:v>10.759535585059776</c:v>
                </c:pt>
                <c:pt idx="38085">
                  <c:v>10.759208101790533</c:v>
                </c:pt>
                <c:pt idx="38086">
                  <c:v>10.759382759534128</c:v>
                </c:pt>
                <c:pt idx="38087">
                  <c:v>10.759397314346096</c:v>
                </c:pt>
                <c:pt idx="38088">
                  <c:v>10.75965930096149</c:v>
                </c:pt>
                <c:pt idx="38089">
                  <c:v>10.759390036940111</c:v>
                </c:pt>
                <c:pt idx="38090">
                  <c:v>10.759630191337559</c:v>
                </c:pt>
                <c:pt idx="38091">
                  <c:v>10.759935842388851</c:v>
                </c:pt>
                <c:pt idx="38092">
                  <c:v>10.760270603064079</c:v>
                </c:pt>
                <c:pt idx="38093">
                  <c:v>10.760445260807675</c:v>
                </c:pt>
                <c:pt idx="38094">
                  <c:v>10.760518034867507</c:v>
                </c:pt>
                <c:pt idx="38095">
                  <c:v>10.760474370431607</c:v>
                </c:pt>
                <c:pt idx="38096">
                  <c:v>10.76110022734616</c:v>
                </c:pt>
                <c:pt idx="38097">
                  <c:v>10.761544149111137</c:v>
                </c:pt>
                <c:pt idx="38098">
                  <c:v>10.761529594299169</c:v>
                </c:pt>
                <c:pt idx="38099">
                  <c:v>10.761718806854734</c:v>
                </c:pt>
                <c:pt idx="38100">
                  <c:v>10.761842522756448</c:v>
                </c:pt>
                <c:pt idx="38101">
                  <c:v>10.761740639072684</c:v>
                </c:pt>
                <c:pt idx="38102">
                  <c:v>10.761762471290632</c:v>
                </c:pt>
                <c:pt idx="38103">
                  <c:v>10.762060844935943</c:v>
                </c:pt>
                <c:pt idx="38104">
                  <c:v>10.76182796794448</c:v>
                </c:pt>
                <c:pt idx="38105">
                  <c:v>10.762330108957322</c:v>
                </c:pt>
                <c:pt idx="38106">
                  <c:v>10.762613927790666</c:v>
                </c:pt>
                <c:pt idx="38107">
                  <c:v>10.762657592226565</c:v>
                </c:pt>
                <c:pt idx="38108">
                  <c:v>10.762541153730835</c:v>
                </c:pt>
                <c:pt idx="38109">
                  <c:v>10.762490211888952</c:v>
                </c:pt>
                <c:pt idx="38110">
                  <c:v>10.762912301435977</c:v>
                </c:pt>
                <c:pt idx="38111">
                  <c:v>10.763065126961624</c:v>
                </c:pt>
                <c:pt idx="38112">
                  <c:v>10.762759475910331</c:v>
                </c:pt>
                <c:pt idx="38113">
                  <c:v>10.762795862940248</c:v>
                </c:pt>
                <c:pt idx="38114">
                  <c:v>10.76318884286334</c:v>
                </c:pt>
                <c:pt idx="38115">
                  <c:v>10.762774030722296</c:v>
                </c:pt>
                <c:pt idx="38116">
                  <c:v>10.76307968177359</c:v>
                </c:pt>
                <c:pt idx="38117">
                  <c:v>10.763181565457353</c:v>
                </c:pt>
                <c:pt idx="38118">
                  <c:v>10.763276171735136</c:v>
                </c:pt>
                <c:pt idx="38119">
                  <c:v>10.763756480530027</c:v>
                </c:pt>
                <c:pt idx="38120">
                  <c:v>10.763625487222329</c:v>
                </c:pt>
                <c:pt idx="38121">
                  <c:v>10.763814699777893</c:v>
                </c:pt>
                <c:pt idx="38122">
                  <c:v>10.76403302195739</c:v>
                </c:pt>
                <c:pt idx="38123">
                  <c:v>10.764396892256547</c:v>
                </c:pt>
                <c:pt idx="38124">
                  <c:v>10.765190129508717</c:v>
                </c:pt>
                <c:pt idx="38125">
                  <c:v>10.765233793944615</c:v>
                </c:pt>
                <c:pt idx="38126">
                  <c:v>10.7651537424788</c:v>
                </c:pt>
                <c:pt idx="38127">
                  <c:v>10.765524890183944</c:v>
                </c:pt>
                <c:pt idx="38128">
                  <c:v>10.765452116124111</c:v>
                </c:pt>
                <c:pt idx="38129">
                  <c:v>10.765641328679674</c:v>
                </c:pt>
                <c:pt idx="38130">
                  <c:v>10.765452116124111</c:v>
                </c:pt>
                <c:pt idx="38131">
                  <c:v>10.76542300650018</c:v>
                </c:pt>
                <c:pt idx="38132">
                  <c:v>10.765634051273691</c:v>
                </c:pt>
                <c:pt idx="38133">
                  <c:v>10.765459393530094</c:v>
                </c:pt>
                <c:pt idx="38134">
                  <c:v>10.765619496461726</c:v>
                </c:pt>
                <c:pt idx="38135">
                  <c:v>10.766150747098498</c:v>
                </c:pt>
                <c:pt idx="38136">
                  <c:v>10.766638333299371</c:v>
                </c:pt>
                <c:pt idx="38137">
                  <c:v>10.766878487696818</c:v>
                </c:pt>
                <c:pt idx="38138">
                  <c:v>10.766791158825018</c:v>
                </c:pt>
                <c:pt idx="38139">
                  <c:v>10.766965816568614</c:v>
                </c:pt>
                <c:pt idx="38140">
                  <c:v>10.76718413874811</c:v>
                </c:pt>
                <c:pt idx="38141">
                  <c:v>10.767198693560077</c:v>
                </c:pt>
                <c:pt idx="38142">
                  <c:v>10.767351519085725</c:v>
                </c:pt>
                <c:pt idx="38143">
                  <c:v>10.767766331226767</c:v>
                </c:pt>
                <c:pt idx="38144">
                  <c:v>10.767584396077186</c:v>
                </c:pt>
                <c:pt idx="38145">
                  <c:v>10.767817273068649</c:v>
                </c:pt>
                <c:pt idx="38146">
                  <c:v>10.767802718256684</c:v>
                </c:pt>
                <c:pt idx="38147">
                  <c:v>10.768202975585758</c:v>
                </c:pt>
                <c:pt idx="38148">
                  <c:v>10.768290304457555</c:v>
                </c:pt>
                <c:pt idx="38149">
                  <c:v>10.768304859269522</c:v>
                </c:pt>
                <c:pt idx="38150">
                  <c:v>10.768865219530229</c:v>
                </c:pt>
                <c:pt idx="38151">
                  <c:v>10.769134483551605</c:v>
                </c:pt>
                <c:pt idx="38152">
                  <c:v>10.768974380619975</c:v>
                </c:pt>
                <c:pt idx="38153">
                  <c:v>10.768748781034496</c:v>
                </c:pt>
              </c:numCache>
            </c:numRef>
          </c:yVal>
          <c:smooth val="0"/>
          <c:extLst>
            <c:ext xmlns:c16="http://schemas.microsoft.com/office/drawing/2014/chart" uri="{C3380CC4-5D6E-409C-BE32-E72D297353CC}">
              <c16:uniqueId val="{00000000-0798-45D0-8281-A41329D1B4B0}"/>
            </c:ext>
          </c:extLst>
        </c:ser>
        <c:ser>
          <c:idx val="0"/>
          <c:order val="1"/>
          <c:tx>
            <c:strRef>
              <c:f>'\\salsa.univ-amu.fr\dfs\centre\administratifs\knauth\Mes documents\Recherche\[RN25 powder form acid TGA.xlsx]Feuil2'!$C$1</c:f>
              <c:strCache>
                <c:ptCount val="1"/>
                <c:pt idx="0">
                  <c:v>Weight (%)</c:v>
                </c:pt>
              </c:strCache>
            </c:strRef>
          </c:tx>
          <c:spPr>
            <a:ln w="19050" cap="rnd">
              <a:noFill/>
              <a:round/>
            </a:ln>
            <a:effectLst/>
          </c:spPr>
          <c:marker>
            <c:symbol val="circle"/>
            <c:size val="2"/>
            <c:spPr>
              <a:solidFill>
                <a:srgbClr val="FF0000"/>
              </a:solidFill>
              <a:ln w="6350">
                <a:solidFill>
                  <a:srgbClr val="FF0000"/>
                </a:solidFill>
              </a:ln>
              <a:effectLst/>
            </c:spPr>
          </c:marker>
          <c:xVal>
            <c:numRef>
              <c:f>[1]Feuil2!$A$2:$A$26386</c:f>
              <c:numCache>
                <c:formatCode>General</c:formatCode>
                <c:ptCount val="26385"/>
                <c:pt idx="0">
                  <c:v>30.00074</c:v>
                </c:pt>
                <c:pt idx="1">
                  <c:v>29.997859999999999</c:v>
                </c:pt>
                <c:pt idx="2">
                  <c:v>29.99896</c:v>
                </c:pt>
                <c:pt idx="3">
                  <c:v>30.000679999999999</c:v>
                </c:pt>
                <c:pt idx="4">
                  <c:v>30.00159</c:v>
                </c:pt>
                <c:pt idx="5">
                  <c:v>29.99896</c:v>
                </c:pt>
                <c:pt idx="6">
                  <c:v>29.999759999999998</c:v>
                </c:pt>
                <c:pt idx="7">
                  <c:v>30.00112</c:v>
                </c:pt>
                <c:pt idx="8">
                  <c:v>29.998660000000001</c:v>
                </c:pt>
                <c:pt idx="9">
                  <c:v>29.998940000000001</c:v>
                </c:pt>
                <c:pt idx="10">
                  <c:v>30.000360000000001</c:v>
                </c:pt>
                <c:pt idx="11">
                  <c:v>29.99916</c:v>
                </c:pt>
                <c:pt idx="12">
                  <c:v>30.00178</c:v>
                </c:pt>
                <c:pt idx="13">
                  <c:v>30.001539999999999</c:v>
                </c:pt>
                <c:pt idx="14">
                  <c:v>30.00216</c:v>
                </c:pt>
                <c:pt idx="15">
                  <c:v>30.001660000000001</c:v>
                </c:pt>
                <c:pt idx="16">
                  <c:v>30.002949999999998</c:v>
                </c:pt>
                <c:pt idx="17">
                  <c:v>30.003019999999999</c:v>
                </c:pt>
                <c:pt idx="18">
                  <c:v>30.001629999999999</c:v>
                </c:pt>
                <c:pt idx="19">
                  <c:v>30.002269999999999</c:v>
                </c:pt>
                <c:pt idx="20">
                  <c:v>30.002600000000001</c:v>
                </c:pt>
                <c:pt idx="21">
                  <c:v>30.001909999999999</c:v>
                </c:pt>
                <c:pt idx="22">
                  <c:v>30.00224</c:v>
                </c:pt>
                <c:pt idx="23">
                  <c:v>30.00244</c:v>
                </c:pt>
                <c:pt idx="24">
                  <c:v>30.00235</c:v>
                </c:pt>
                <c:pt idx="25">
                  <c:v>30.001359999999998</c:v>
                </c:pt>
                <c:pt idx="26">
                  <c:v>30.002520000000001</c:v>
                </c:pt>
                <c:pt idx="27">
                  <c:v>30.002649999999999</c:v>
                </c:pt>
                <c:pt idx="28">
                  <c:v>30.003319999999999</c:v>
                </c:pt>
                <c:pt idx="29">
                  <c:v>30.00217</c:v>
                </c:pt>
                <c:pt idx="30">
                  <c:v>30.001249999999999</c:v>
                </c:pt>
                <c:pt idx="31">
                  <c:v>29.99935</c:v>
                </c:pt>
                <c:pt idx="32">
                  <c:v>30.000599999999999</c:v>
                </c:pt>
                <c:pt idx="33">
                  <c:v>29.99954</c:v>
                </c:pt>
                <c:pt idx="34">
                  <c:v>30.000060000000001</c:v>
                </c:pt>
                <c:pt idx="35">
                  <c:v>29.999880000000001</c:v>
                </c:pt>
                <c:pt idx="36">
                  <c:v>30.000170000000001</c:v>
                </c:pt>
                <c:pt idx="37">
                  <c:v>30.000830000000001</c:v>
                </c:pt>
                <c:pt idx="38">
                  <c:v>29.998750000000001</c:v>
                </c:pt>
                <c:pt idx="39">
                  <c:v>30.000889999999998</c:v>
                </c:pt>
                <c:pt idx="40">
                  <c:v>30.000900000000001</c:v>
                </c:pt>
                <c:pt idx="41">
                  <c:v>30.000250000000001</c:v>
                </c:pt>
                <c:pt idx="42">
                  <c:v>30.00038</c:v>
                </c:pt>
                <c:pt idx="43">
                  <c:v>30.000489999999999</c:v>
                </c:pt>
                <c:pt idx="44">
                  <c:v>30.001539999999999</c:v>
                </c:pt>
                <c:pt idx="45">
                  <c:v>30.00094</c:v>
                </c:pt>
                <c:pt idx="46">
                  <c:v>30.00038</c:v>
                </c:pt>
                <c:pt idx="47">
                  <c:v>30.000720000000001</c:v>
                </c:pt>
                <c:pt idx="48">
                  <c:v>30.001349999999999</c:v>
                </c:pt>
                <c:pt idx="49">
                  <c:v>29.99963</c:v>
                </c:pt>
                <c:pt idx="50">
                  <c:v>30.002970000000001</c:v>
                </c:pt>
                <c:pt idx="51">
                  <c:v>30.001840000000001</c:v>
                </c:pt>
                <c:pt idx="52">
                  <c:v>30.000800000000002</c:v>
                </c:pt>
                <c:pt idx="53">
                  <c:v>30.000959999999999</c:v>
                </c:pt>
                <c:pt idx="54">
                  <c:v>30.001819999999999</c:v>
                </c:pt>
                <c:pt idx="55">
                  <c:v>30.000879999999999</c:v>
                </c:pt>
                <c:pt idx="56">
                  <c:v>30.00102</c:v>
                </c:pt>
                <c:pt idx="57">
                  <c:v>30.001390000000001</c:v>
                </c:pt>
                <c:pt idx="58">
                  <c:v>30.002089999999999</c:v>
                </c:pt>
                <c:pt idx="59">
                  <c:v>30.000080000000001</c:v>
                </c:pt>
                <c:pt idx="60">
                  <c:v>30.000219999999999</c:v>
                </c:pt>
                <c:pt idx="61">
                  <c:v>30.000260000000001</c:v>
                </c:pt>
                <c:pt idx="62">
                  <c:v>29.999220000000001</c:v>
                </c:pt>
                <c:pt idx="63">
                  <c:v>29.999600000000001</c:v>
                </c:pt>
                <c:pt idx="64">
                  <c:v>29.9986</c:v>
                </c:pt>
                <c:pt idx="65">
                  <c:v>30.000119999999999</c:v>
                </c:pt>
                <c:pt idx="66">
                  <c:v>30.003799999999998</c:v>
                </c:pt>
                <c:pt idx="67">
                  <c:v>30.009340000000002</c:v>
                </c:pt>
                <c:pt idx="68">
                  <c:v>30.018560000000001</c:v>
                </c:pt>
                <c:pt idx="69">
                  <c:v>30.029640000000001</c:v>
                </c:pt>
                <c:pt idx="70">
                  <c:v>30.045539999999999</c:v>
                </c:pt>
                <c:pt idx="71">
                  <c:v>30.064250000000001</c:v>
                </c:pt>
                <c:pt idx="72">
                  <c:v>30.08351</c:v>
                </c:pt>
                <c:pt idx="73">
                  <c:v>30.106950000000001</c:v>
                </c:pt>
                <c:pt idx="74">
                  <c:v>30.132899999999999</c:v>
                </c:pt>
                <c:pt idx="75">
                  <c:v>30.159759999999999</c:v>
                </c:pt>
                <c:pt idx="76">
                  <c:v>30.186399999999999</c:v>
                </c:pt>
                <c:pt idx="77">
                  <c:v>30.21509</c:v>
                </c:pt>
                <c:pt idx="78">
                  <c:v>30.244969999999999</c:v>
                </c:pt>
                <c:pt idx="79">
                  <c:v>30.276579999999999</c:v>
                </c:pt>
                <c:pt idx="80">
                  <c:v>30.308250000000001</c:v>
                </c:pt>
                <c:pt idx="81">
                  <c:v>30.340420000000002</c:v>
                </c:pt>
                <c:pt idx="82">
                  <c:v>30.372399999999999</c:v>
                </c:pt>
                <c:pt idx="83">
                  <c:v>30.40335</c:v>
                </c:pt>
                <c:pt idx="84">
                  <c:v>30.438680000000002</c:v>
                </c:pt>
                <c:pt idx="85">
                  <c:v>30.472619999999999</c:v>
                </c:pt>
                <c:pt idx="86">
                  <c:v>30.506350000000001</c:v>
                </c:pt>
                <c:pt idx="87">
                  <c:v>30.542719999999999</c:v>
                </c:pt>
                <c:pt idx="88">
                  <c:v>30.579440000000002</c:v>
                </c:pt>
                <c:pt idx="89">
                  <c:v>30.61523</c:v>
                </c:pt>
                <c:pt idx="90">
                  <c:v>30.654</c:v>
                </c:pt>
                <c:pt idx="91">
                  <c:v>30.6919</c:v>
                </c:pt>
                <c:pt idx="92">
                  <c:v>30.730149999999998</c:v>
                </c:pt>
                <c:pt idx="93">
                  <c:v>30.76933</c:v>
                </c:pt>
                <c:pt idx="94">
                  <c:v>30.809760000000001</c:v>
                </c:pt>
                <c:pt idx="95">
                  <c:v>30.847110000000001</c:v>
                </c:pt>
                <c:pt idx="96">
                  <c:v>30.886340000000001</c:v>
                </c:pt>
                <c:pt idx="97">
                  <c:v>30.925899999999999</c:v>
                </c:pt>
                <c:pt idx="98">
                  <c:v>30.965489999999999</c:v>
                </c:pt>
                <c:pt idx="99">
                  <c:v>31.00705</c:v>
                </c:pt>
                <c:pt idx="100">
                  <c:v>31.049060000000001</c:v>
                </c:pt>
                <c:pt idx="101">
                  <c:v>31.091339999999999</c:v>
                </c:pt>
                <c:pt idx="102">
                  <c:v>31.132560000000002</c:v>
                </c:pt>
                <c:pt idx="103">
                  <c:v>31.17389</c:v>
                </c:pt>
                <c:pt idx="104">
                  <c:v>31.217549999999999</c:v>
                </c:pt>
                <c:pt idx="105">
                  <c:v>31.261379999999999</c:v>
                </c:pt>
                <c:pt idx="106">
                  <c:v>31.304649999999999</c:v>
                </c:pt>
                <c:pt idx="107">
                  <c:v>31.349920000000001</c:v>
                </c:pt>
                <c:pt idx="108">
                  <c:v>31.39564</c:v>
                </c:pt>
                <c:pt idx="109">
                  <c:v>31.440079999999998</c:v>
                </c:pt>
                <c:pt idx="110">
                  <c:v>31.484580000000001</c:v>
                </c:pt>
                <c:pt idx="111">
                  <c:v>31.534410000000001</c:v>
                </c:pt>
                <c:pt idx="112">
                  <c:v>31.57939</c:v>
                </c:pt>
                <c:pt idx="113">
                  <c:v>31.627330000000001</c:v>
                </c:pt>
                <c:pt idx="114">
                  <c:v>31.67482</c:v>
                </c:pt>
                <c:pt idx="115">
                  <c:v>31.72176</c:v>
                </c:pt>
                <c:pt idx="116">
                  <c:v>31.772120000000001</c:v>
                </c:pt>
                <c:pt idx="117">
                  <c:v>31.819849999999999</c:v>
                </c:pt>
                <c:pt idx="118">
                  <c:v>31.871310000000001</c:v>
                </c:pt>
                <c:pt idx="119">
                  <c:v>31.919720000000002</c:v>
                </c:pt>
                <c:pt idx="120">
                  <c:v>31.968920000000001</c:v>
                </c:pt>
                <c:pt idx="121">
                  <c:v>32.019559999999998</c:v>
                </c:pt>
                <c:pt idx="122">
                  <c:v>32.070970000000003</c:v>
                </c:pt>
                <c:pt idx="123">
                  <c:v>32.121099999999998</c:v>
                </c:pt>
                <c:pt idx="124">
                  <c:v>32.172930000000001</c:v>
                </c:pt>
                <c:pt idx="125">
                  <c:v>32.22392</c:v>
                </c:pt>
                <c:pt idx="126">
                  <c:v>32.278619999999997</c:v>
                </c:pt>
                <c:pt idx="127">
                  <c:v>32.330309999999997</c:v>
                </c:pt>
                <c:pt idx="128">
                  <c:v>32.383000000000003</c:v>
                </c:pt>
                <c:pt idx="129">
                  <c:v>32.438339999999997</c:v>
                </c:pt>
                <c:pt idx="130">
                  <c:v>32.492339999999999</c:v>
                </c:pt>
                <c:pt idx="131">
                  <c:v>32.547020000000003</c:v>
                </c:pt>
                <c:pt idx="132">
                  <c:v>32.601840000000003</c:v>
                </c:pt>
                <c:pt idx="133">
                  <c:v>32.657499999999999</c:v>
                </c:pt>
                <c:pt idx="134">
                  <c:v>32.713380000000001</c:v>
                </c:pt>
                <c:pt idx="135">
                  <c:v>32.773139999999998</c:v>
                </c:pt>
                <c:pt idx="136">
                  <c:v>32.829839999999997</c:v>
                </c:pt>
                <c:pt idx="137">
                  <c:v>32.888550000000002</c:v>
                </c:pt>
                <c:pt idx="138">
                  <c:v>32.946980000000003</c:v>
                </c:pt>
                <c:pt idx="139">
                  <c:v>33.005569999999999</c:v>
                </c:pt>
                <c:pt idx="140">
                  <c:v>33.062890000000003</c:v>
                </c:pt>
                <c:pt idx="141">
                  <c:v>33.12274</c:v>
                </c:pt>
                <c:pt idx="142">
                  <c:v>33.183689999999999</c:v>
                </c:pt>
                <c:pt idx="143">
                  <c:v>33.24297</c:v>
                </c:pt>
                <c:pt idx="144">
                  <c:v>33.305399999999999</c:v>
                </c:pt>
                <c:pt idx="145">
                  <c:v>33.364559999999997</c:v>
                </c:pt>
                <c:pt idx="146">
                  <c:v>33.42662</c:v>
                </c:pt>
                <c:pt idx="147">
                  <c:v>33.487279999999998</c:v>
                </c:pt>
                <c:pt idx="148">
                  <c:v>33.551459999999999</c:v>
                </c:pt>
                <c:pt idx="149">
                  <c:v>33.613340000000001</c:v>
                </c:pt>
                <c:pt idx="150">
                  <c:v>33.675620000000002</c:v>
                </c:pt>
                <c:pt idx="151">
                  <c:v>33.737090000000002</c:v>
                </c:pt>
                <c:pt idx="152">
                  <c:v>33.800319999999999</c:v>
                </c:pt>
                <c:pt idx="153">
                  <c:v>33.865450000000003</c:v>
                </c:pt>
                <c:pt idx="154">
                  <c:v>33.92944</c:v>
                </c:pt>
                <c:pt idx="155">
                  <c:v>33.993499999999997</c:v>
                </c:pt>
                <c:pt idx="156">
                  <c:v>34.056559999999998</c:v>
                </c:pt>
                <c:pt idx="157">
                  <c:v>34.123019999999997</c:v>
                </c:pt>
                <c:pt idx="158">
                  <c:v>34.190060000000003</c:v>
                </c:pt>
                <c:pt idx="159">
                  <c:v>34.255110000000002</c:v>
                </c:pt>
                <c:pt idx="160">
                  <c:v>34.32114</c:v>
                </c:pt>
                <c:pt idx="161">
                  <c:v>34.386519999999997</c:v>
                </c:pt>
                <c:pt idx="162">
                  <c:v>34.452460000000002</c:v>
                </c:pt>
                <c:pt idx="163">
                  <c:v>34.518859999999997</c:v>
                </c:pt>
                <c:pt idx="164">
                  <c:v>34.586660000000002</c:v>
                </c:pt>
                <c:pt idx="165">
                  <c:v>34.654710000000001</c:v>
                </c:pt>
                <c:pt idx="166">
                  <c:v>34.72345</c:v>
                </c:pt>
                <c:pt idx="167">
                  <c:v>34.7896</c:v>
                </c:pt>
                <c:pt idx="168">
                  <c:v>34.859139999999996</c:v>
                </c:pt>
                <c:pt idx="169">
                  <c:v>34.927750000000003</c:v>
                </c:pt>
                <c:pt idx="170">
                  <c:v>34.997799999999998</c:v>
                </c:pt>
                <c:pt idx="171">
                  <c:v>35.066589999999998</c:v>
                </c:pt>
                <c:pt idx="172">
                  <c:v>35.137479999999996</c:v>
                </c:pt>
                <c:pt idx="173">
                  <c:v>35.208170000000003</c:v>
                </c:pt>
                <c:pt idx="174">
                  <c:v>35.27704</c:v>
                </c:pt>
                <c:pt idx="175">
                  <c:v>35.34769</c:v>
                </c:pt>
                <c:pt idx="176">
                  <c:v>35.418439999999997</c:v>
                </c:pt>
                <c:pt idx="177">
                  <c:v>35.49015</c:v>
                </c:pt>
                <c:pt idx="178">
                  <c:v>35.560609999999997</c:v>
                </c:pt>
                <c:pt idx="179">
                  <c:v>35.631270000000001</c:v>
                </c:pt>
                <c:pt idx="180">
                  <c:v>35.704000000000001</c:v>
                </c:pt>
                <c:pt idx="181">
                  <c:v>35.776040000000002</c:v>
                </c:pt>
                <c:pt idx="182">
                  <c:v>35.84854</c:v>
                </c:pt>
                <c:pt idx="183">
                  <c:v>35.920470000000002</c:v>
                </c:pt>
                <c:pt idx="184">
                  <c:v>35.994079999999997</c:v>
                </c:pt>
                <c:pt idx="185">
                  <c:v>36.06588</c:v>
                </c:pt>
                <c:pt idx="186">
                  <c:v>36.137689999999999</c:v>
                </c:pt>
                <c:pt idx="187">
                  <c:v>36.208860000000001</c:v>
                </c:pt>
                <c:pt idx="188">
                  <c:v>36.282389999999999</c:v>
                </c:pt>
                <c:pt idx="189">
                  <c:v>36.354219999999998</c:v>
                </c:pt>
                <c:pt idx="190">
                  <c:v>36.424379999999999</c:v>
                </c:pt>
                <c:pt idx="191">
                  <c:v>36.495440000000002</c:v>
                </c:pt>
                <c:pt idx="192">
                  <c:v>36.5672</c:v>
                </c:pt>
                <c:pt idx="193">
                  <c:v>36.639209999999999</c:v>
                </c:pt>
                <c:pt idx="194">
                  <c:v>36.711410000000001</c:v>
                </c:pt>
                <c:pt idx="195">
                  <c:v>36.781100000000002</c:v>
                </c:pt>
                <c:pt idx="196">
                  <c:v>36.854120000000002</c:v>
                </c:pt>
                <c:pt idx="197">
                  <c:v>36.924379999999999</c:v>
                </c:pt>
                <c:pt idx="198">
                  <c:v>36.995600000000003</c:v>
                </c:pt>
                <c:pt idx="199">
                  <c:v>37.065930000000002</c:v>
                </c:pt>
                <c:pt idx="200">
                  <c:v>37.134360000000001</c:v>
                </c:pt>
                <c:pt idx="201">
                  <c:v>37.204450000000001</c:v>
                </c:pt>
                <c:pt idx="202">
                  <c:v>37.273589999999999</c:v>
                </c:pt>
                <c:pt idx="203">
                  <c:v>37.342939999999999</c:v>
                </c:pt>
                <c:pt idx="204">
                  <c:v>37.4148</c:v>
                </c:pt>
                <c:pt idx="205">
                  <c:v>37.485500000000002</c:v>
                </c:pt>
                <c:pt idx="206">
                  <c:v>37.554549999999999</c:v>
                </c:pt>
                <c:pt idx="207">
                  <c:v>37.623179999999998</c:v>
                </c:pt>
                <c:pt idx="208">
                  <c:v>37.690809999999999</c:v>
                </c:pt>
                <c:pt idx="209">
                  <c:v>37.758920000000003</c:v>
                </c:pt>
                <c:pt idx="210">
                  <c:v>37.826050000000002</c:v>
                </c:pt>
                <c:pt idx="211">
                  <c:v>37.897219999999997</c:v>
                </c:pt>
                <c:pt idx="212">
                  <c:v>37.964849999999998</c:v>
                </c:pt>
                <c:pt idx="213">
                  <c:v>38.034999999999997</c:v>
                </c:pt>
                <c:pt idx="214">
                  <c:v>38.100960000000001</c:v>
                </c:pt>
                <c:pt idx="215">
                  <c:v>38.171619999999997</c:v>
                </c:pt>
                <c:pt idx="216">
                  <c:v>38.241050000000001</c:v>
                </c:pt>
                <c:pt idx="217">
                  <c:v>38.308239999999998</c:v>
                </c:pt>
                <c:pt idx="218">
                  <c:v>38.376779999999997</c:v>
                </c:pt>
                <c:pt idx="219">
                  <c:v>38.44462</c:v>
                </c:pt>
                <c:pt idx="220">
                  <c:v>38.512610000000002</c:v>
                </c:pt>
                <c:pt idx="221">
                  <c:v>38.581310000000002</c:v>
                </c:pt>
                <c:pt idx="222">
                  <c:v>38.650120000000001</c:v>
                </c:pt>
                <c:pt idx="223">
                  <c:v>38.716079999999998</c:v>
                </c:pt>
                <c:pt idx="224">
                  <c:v>38.784529999999997</c:v>
                </c:pt>
                <c:pt idx="225">
                  <c:v>38.852029999999999</c:v>
                </c:pt>
                <c:pt idx="226">
                  <c:v>38.920720000000003</c:v>
                </c:pt>
                <c:pt idx="227">
                  <c:v>38.988669999999999</c:v>
                </c:pt>
                <c:pt idx="228">
                  <c:v>39.056310000000003</c:v>
                </c:pt>
                <c:pt idx="229">
                  <c:v>39.126600000000003</c:v>
                </c:pt>
                <c:pt idx="230">
                  <c:v>39.193600000000004</c:v>
                </c:pt>
                <c:pt idx="231">
                  <c:v>39.263330000000003</c:v>
                </c:pt>
                <c:pt idx="232">
                  <c:v>39.332819999999998</c:v>
                </c:pt>
                <c:pt idx="233">
                  <c:v>39.401179999999997</c:v>
                </c:pt>
                <c:pt idx="234">
                  <c:v>39.469720000000002</c:v>
                </c:pt>
                <c:pt idx="235">
                  <c:v>39.537939999999999</c:v>
                </c:pt>
                <c:pt idx="236">
                  <c:v>39.606580000000001</c:v>
                </c:pt>
                <c:pt idx="237">
                  <c:v>39.676139999999997</c:v>
                </c:pt>
                <c:pt idx="238">
                  <c:v>39.745080000000002</c:v>
                </c:pt>
                <c:pt idx="239">
                  <c:v>39.812899999999999</c:v>
                </c:pt>
                <c:pt idx="240">
                  <c:v>39.881320000000002</c:v>
                </c:pt>
                <c:pt idx="241">
                  <c:v>39.949840000000002</c:v>
                </c:pt>
                <c:pt idx="242">
                  <c:v>40.019579999999998</c:v>
                </c:pt>
                <c:pt idx="243">
                  <c:v>40.089080000000003</c:v>
                </c:pt>
                <c:pt idx="244">
                  <c:v>40.15925</c:v>
                </c:pt>
                <c:pt idx="245">
                  <c:v>40.22654</c:v>
                </c:pt>
                <c:pt idx="246">
                  <c:v>40.297420000000002</c:v>
                </c:pt>
                <c:pt idx="247">
                  <c:v>40.36777</c:v>
                </c:pt>
                <c:pt idx="248">
                  <c:v>40.439120000000003</c:v>
                </c:pt>
                <c:pt idx="249">
                  <c:v>40.508450000000003</c:v>
                </c:pt>
                <c:pt idx="250">
                  <c:v>40.579599999999999</c:v>
                </c:pt>
                <c:pt idx="251">
                  <c:v>40.649810000000002</c:v>
                </c:pt>
                <c:pt idx="252">
                  <c:v>40.718989999999998</c:v>
                </c:pt>
                <c:pt idx="253">
                  <c:v>40.791159999999998</c:v>
                </c:pt>
                <c:pt idx="254">
                  <c:v>40.861359999999998</c:v>
                </c:pt>
                <c:pt idx="255">
                  <c:v>40.93038</c:v>
                </c:pt>
                <c:pt idx="256">
                  <c:v>41.001869999999997</c:v>
                </c:pt>
                <c:pt idx="257">
                  <c:v>41.069980000000001</c:v>
                </c:pt>
                <c:pt idx="258">
                  <c:v>41.142899999999997</c:v>
                </c:pt>
                <c:pt idx="259">
                  <c:v>41.21396</c:v>
                </c:pt>
                <c:pt idx="260">
                  <c:v>41.285200000000003</c:v>
                </c:pt>
                <c:pt idx="261">
                  <c:v>41.356020000000001</c:v>
                </c:pt>
                <c:pt idx="262">
                  <c:v>41.42615</c:v>
                </c:pt>
                <c:pt idx="263">
                  <c:v>41.499679999999998</c:v>
                </c:pt>
                <c:pt idx="264">
                  <c:v>41.570279999999997</c:v>
                </c:pt>
                <c:pt idx="265">
                  <c:v>41.640500000000003</c:v>
                </c:pt>
                <c:pt idx="266">
                  <c:v>41.70966</c:v>
                </c:pt>
                <c:pt idx="267">
                  <c:v>41.78069</c:v>
                </c:pt>
                <c:pt idx="268">
                  <c:v>41.853839999999998</c:v>
                </c:pt>
                <c:pt idx="269">
                  <c:v>41.92548</c:v>
                </c:pt>
                <c:pt idx="270">
                  <c:v>41.99926</c:v>
                </c:pt>
                <c:pt idx="271">
                  <c:v>42.071820000000002</c:v>
                </c:pt>
                <c:pt idx="272">
                  <c:v>42.145060000000001</c:v>
                </c:pt>
                <c:pt idx="273">
                  <c:v>42.21669</c:v>
                </c:pt>
                <c:pt idx="274">
                  <c:v>42.289110000000001</c:v>
                </c:pt>
                <c:pt idx="275">
                  <c:v>42.36139</c:v>
                </c:pt>
                <c:pt idx="276">
                  <c:v>42.433889999999998</c:v>
                </c:pt>
                <c:pt idx="277">
                  <c:v>42.50564</c:v>
                </c:pt>
                <c:pt idx="278">
                  <c:v>42.576560000000001</c:v>
                </c:pt>
                <c:pt idx="279">
                  <c:v>42.649450000000002</c:v>
                </c:pt>
                <c:pt idx="280">
                  <c:v>42.720700000000001</c:v>
                </c:pt>
                <c:pt idx="281">
                  <c:v>42.796250000000001</c:v>
                </c:pt>
                <c:pt idx="282">
                  <c:v>42.868729999999999</c:v>
                </c:pt>
                <c:pt idx="283">
                  <c:v>42.939619999999998</c:v>
                </c:pt>
                <c:pt idx="284">
                  <c:v>43.012900000000002</c:v>
                </c:pt>
                <c:pt idx="285">
                  <c:v>43.084499999999998</c:v>
                </c:pt>
                <c:pt idx="286">
                  <c:v>43.156460000000003</c:v>
                </c:pt>
                <c:pt idx="287">
                  <c:v>43.228499999999997</c:v>
                </c:pt>
                <c:pt idx="288">
                  <c:v>43.301459999999999</c:v>
                </c:pt>
                <c:pt idx="289">
                  <c:v>43.371949999999998</c:v>
                </c:pt>
                <c:pt idx="290">
                  <c:v>43.44303</c:v>
                </c:pt>
                <c:pt idx="291">
                  <c:v>43.515459999999997</c:v>
                </c:pt>
                <c:pt idx="292">
                  <c:v>43.5884</c:v>
                </c:pt>
                <c:pt idx="293">
                  <c:v>43.659840000000003</c:v>
                </c:pt>
                <c:pt idx="294">
                  <c:v>43.730739999999997</c:v>
                </c:pt>
                <c:pt idx="295">
                  <c:v>43.803240000000002</c:v>
                </c:pt>
                <c:pt idx="296">
                  <c:v>43.874940000000002</c:v>
                </c:pt>
                <c:pt idx="297">
                  <c:v>43.942999999999998</c:v>
                </c:pt>
                <c:pt idx="298">
                  <c:v>44.013779999999997</c:v>
                </c:pt>
                <c:pt idx="299">
                  <c:v>44.08464</c:v>
                </c:pt>
                <c:pt idx="300">
                  <c:v>44.154339999999998</c:v>
                </c:pt>
                <c:pt idx="301">
                  <c:v>44.22522</c:v>
                </c:pt>
                <c:pt idx="302">
                  <c:v>44.296680000000002</c:v>
                </c:pt>
                <c:pt idx="303">
                  <c:v>44.366720000000001</c:v>
                </c:pt>
                <c:pt idx="304">
                  <c:v>44.438690000000001</c:v>
                </c:pt>
                <c:pt idx="305">
                  <c:v>44.508380000000002</c:v>
                </c:pt>
                <c:pt idx="306">
                  <c:v>44.580240000000003</c:v>
                </c:pt>
                <c:pt idx="307">
                  <c:v>44.650300000000001</c:v>
                </c:pt>
                <c:pt idx="308">
                  <c:v>44.7209</c:v>
                </c:pt>
                <c:pt idx="309">
                  <c:v>44.792540000000002</c:v>
                </c:pt>
                <c:pt idx="310">
                  <c:v>44.863460000000003</c:v>
                </c:pt>
                <c:pt idx="311">
                  <c:v>44.93336</c:v>
                </c:pt>
                <c:pt idx="312">
                  <c:v>45.005279999999999</c:v>
                </c:pt>
                <c:pt idx="313">
                  <c:v>45.07611</c:v>
                </c:pt>
                <c:pt idx="314">
                  <c:v>45.145899999999997</c:v>
                </c:pt>
                <c:pt idx="315">
                  <c:v>45.218359999999997</c:v>
                </c:pt>
                <c:pt idx="316">
                  <c:v>45.289059999999999</c:v>
                </c:pt>
                <c:pt idx="317">
                  <c:v>45.360039999999998</c:v>
                </c:pt>
                <c:pt idx="318">
                  <c:v>45.431100000000001</c:v>
                </c:pt>
                <c:pt idx="319">
                  <c:v>45.502479999999998</c:v>
                </c:pt>
                <c:pt idx="320">
                  <c:v>45.574779999999997</c:v>
                </c:pt>
                <c:pt idx="321">
                  <c:v>45.645780000000002</c:v>
                </c:pt>
                <c:pt idx="322">
                  <c:v>45.715980000000002</c:v>
                </c:pt>
                <c:pt idx="323">
                  <c:v>45.789409999999997</c:v>
                </c:pt>
                <c:pt idx="324">
                  <c:v>45.862789999999997</c:v>
                </c:pt>
                <c:pt idx="325">
                  <c:v>45.932340000000003</c:v>
                </c:pt>
                <c:pt idx="326">
                  <c:v>46.006180000000001</c:v>
                </c:pt>
                <c:pt idx="327">
                  <c:v>46.07779</c:v>
                </c:pt>
                <c:pt idx="328">
                  <c:v>46.150939999999999</c:v>
                </c:pt>
                <c:pt idx="329">
                  <c:v>46.219589999999997</c:v>
                </c:pt>
                <c:pt idx="330">
                  <c:v>46.2928</c:v>
                </c:pt>
                <c:pt idx="331">
                  <c:v>46.364460000000001</c:v>
                </c:pt>
                <c:pt idx="332">
                  <c:v>46.437660000000001</c:v>
                </c:pt>
                <c:pt idx="333">
                  <c:v>46.508000000000003</c:v>
                </c:pt>
                <c:pt idx="334">
                  <c:v>46.579740000000001</c:v>
                </c:pt>
                <c:pt idx="335">
                  <c:v>46.655000000000001</c:v>
                </c:pt>
                <c:pt idx="336">
                  <c:v>46.726819999999996</c:v>
                </c:pt>
                <c:pt idx="337">
                  <c:v>46.799849999999999</c:v>
                </c:pt>
                <c:pt idx="338">
                  <c:v>46.871499999999997</c:v>
                </c:pt>
                <c:pt idx="339">
                  <c:v>46.943620000000003</c:v>
                </c:pt>
                <c:pt idx="340">
                  <c:v>47.01746</c:v>
                </c:pt>
                <c:pt idx="341">
                  <c:v>47.086959999999998</c:v>
                </c:pt>
                <c:pt idx="342">
                  <c:v>47.159959999999998</c:v>
                </c:pt>
                <c:pt idx="343">
                  <c:v>47.231879999999997</c:v>
                </c:pt>
                <c:pt idx="344">
                  <c:v>47.305630000000001</c:v>
                </c:pt>
                <c:pt idx="345">
                  <c:v>47.378239999999998</c:v>
                </c:pt>
                <c:pt idx="346">
                  <c:v>47.449539999999999</c:v>
                </c:pt>
                <c:pt idx="347">
                  <c:v>47.523299999999999</c:v>
                </c:pt>
                <c:pt idx="348">
                  <c:v>47.59516</c:v>
                </c:pt>
                <c:pt idx="349">
                  <c:v>47.667560000000002</c:v>
                </c:pt>
                <c:pt idx="350">
                  <c:v>47.73892</c:v>
                </c:pt>
                <c:pt idx="351">
                  <c:v>47.80997</c:v>
                </c:pt>
                <c:pt idx="352">
                  <c:v>47.881749999999997</c:v>
                </c:pt>
                <c:pt idx="353">
                  <c:v>47.953319999999998</c:v>
                </c:pt>
                <c:pt idx="354">
                  <c:v>48.025779999999997</c:v>
                </c:pt>
                <c:pt idx="355">
                  <c:v>48.097259999999999</c:v>
                </c:pt>
                <c:pt idx="356">
                  <c:v>48.16789</c:v>
                </c:pt>
                <c:pt idx="357">
                  <c:v>48.238349999999997</c:v>
                </c:pt>
                <c:pt idx="358">
                  <c:v>48.310270000000003</c:v>
                </c:pt>
                <c:pt idx="359">
                  <c:v>48.38306</c:v>
                </c:pt>
                <c:pt idx="360">
                  <c:v>48.454070000000002</c:v>
                </c:pt>
                <c:pt idx="361">
                  <c:v>48.526760000000003</c:v>
                </c:pt>
                <c:pt idx="362">
                  <c:v>48.5991</c:v>
                </c:pt>
                <c:pt idx="363">
                  <c:v>48.671370000000003</c:v>
                </c:pt>
                <c:pt idx="364">
                  <c:v>48.744480000000003</c:v>
                </c:pt>
                <c:pt idx="365">
                  <c:v>48.814680000000003</c:v>
                </c:pt>
                <c:pt idx="366">
                  <c:v>48.888339999999999</c:v>
                </c:pt>
                <c:pt idx="367">
                  <c:v>48.95984</c:v>
                </c:pt>
                <c:pt idx="368">
                  <c:v>49.035080000000001</c:v>
                </c:pt>
                <c:pt idx="369">
                  <c:v>49.10624</c:v>
                </c:pt>
                <c:pt idx="370">
                  <c:v>49.17886</c:v>
                </c:pt>
                <c:pt idx="371">
                  <c:v>49.249850000000002</c:v>
                </c:pt>
                <c:pt idx="372">
                  <c:v>49.322699999999998</c:v>
                </c:pt>
                <c:pt idx="373">
                  <c:v>49.395020000000002</c:v>
                </c:pt>
                <c:pt idx="374">
                  <c:v>49.466439999999999</c:v>
                </c:pt>
                <c:pt idx="375">
                  <c:v>49.538179999999997</c:v>
                </c:pt>
                <c:pt idx="376">
                  <c:v>49.609059999999999</c:v>
                </c:pt>
                <c:pt idx="377">
                  <c:v>49.683439999999997</c:v>
                </c:pt>
                <c:pt idx="378">
                  <c:v>49.753920000000001</c:v>
                </c:pt>
                <c:pt idx="379">
                  <c:v>49.827300000000001</c:v>
                </c:pt>
                <c:pt idx="380">
                  <c:v>49.898060000000001</c:v>
                </c:pt>
                <c:pt idx="381">
                  <c:v>49.971780000000003</c:v>
                </c:pt>
                <c:pt idx="382">
                  <c:v>50.043349999999997</c:v>
                </c:pt>
                <c:pt idx="383">
                  <c:v>50.11598</c:v>
                </c:pt>
                <c:pt idx="384">
                  <c:v>50.185519999999997</c:v>
                </c:pt>
                <c:pt idx="385">
                  <c:v>50.258749999999999</c:v>
                </c:pt>
                <c:pt idx="386">
                  <c:v>50.330910000000003</c:v>
                </c:pt>
                <c:pt idx="387">
                  <c:v>50.402790000000003</c:v>
                </c:pt>
                <c:pt idx="388">
                  <c:v>50.474029999999999</c:v>
                </c:pt>
                <c:pt idx="389">
                  <c:v>50.545830000000002</c:v>
                </c:pt>
                <c:pt idx="390">
                  <c:v>50.617840000000001</c:v>
                </c:pt>
                <c:pt idx="391">
                  <c:v>50.69088</c:v>
                </c:pt>
                <c:pt idx="392">
                  <c:v>50.763170000000002</c:v>
                </c:pt>
                <c:pt idx="393">
                  <c:v>50.835929999999998</c:v>
                </c:pt>
                <c:pt idx="394">
                  <c:v>50.908200000000001</c:v>
                </c:pt>
                <c:pt idx="395">
                  <c:v>50.981589999999997</c:v>
                </c:pt>
                <c:pt idx="396">
                  <c:v>51.054099999999998</c:v>
                </c:pt>
                <c:pt idx="397">
                  <c:v>51.127090000000003</c:v>
                </c:pt>
                <c:pt idx="398">
                  <c:v>51.197110000000002</c:v>
                </c:pt>
                <c:pt idx="399">
                  <c:v>51.269190000000002</c:v>
                </c:pt>
                <c:pt idx="400">
                  <c:v>51.340490000000003</c:v>
                </c:pt>
                <c:pt idx="401">
                  <c:v>51.414119999999997</c:v>
                </c:pt>
                <c:pt idx="402">
                  <c:v>51.484760000000001</c:v>
                </c:pt>
                <c:pt idx="403">
                  <c:v>51.557659999999998</c:v>
                </c:pt>
                <c:pt idx="404">
                  <c:v>51.631659999999997</c:v>
                </c:pt>
                <c:pt idx="405">
                  <c:v>51.703859999999999</c:v>
                </c:pt>
                <c:pt idx="406">
                  <c:v>51.77543</c:v>
                </c:pt>
                <c:pt idx="407">
                  <c:v>51.849170000000001</c:v>
                </c:pt>
                <c:pt idx="408">
                  <c:v>51.9208</c:v>
                </c:pt>
                <c:pt idx="409">
                  <c:v>51.994669999999999</c:v>
                </c:pt>
                <c:pt idx="410">
                  <c:v>52.069279999999999</c:v>
                </c:pt>
                <c:pt idx="411">
                  <c:v>52.142899999999997</c:v>
                </c:pt>
                <c:pt idx="412">
                  <c:v>52.215449999999997</c:v>
                </c:pt>
                <c:pt idx="413">
                  <c:v>52.287660000000002</c:v>
                </c:pt>
                <c:pt idx="414">
                  <c:v>52.36016</c:v>
                </c:pt>
                <c:pt idx="415">
                  <c:v>52.433390000000003</c:v>
                </c:pt>
                <c:pt idx="416">
                  <c:v>52.507109999999997</c:v>
                </c:pt>
                <c:pt idx="417">
                  <c:v>52.579000000000001</c:v>
                </c:pt>
                <c:pt idx="418">
                  <c:v>52.654789999999998</c:v>
                </c:pt>
                <c:pt idx="419">
                  <c:v>52.72663</c:v>
                </c:pt>
                <c:pt idx="420">
                  <c:v>52.800539999999998</c:v>
                </c:pt>
                <c:pt idx="421">
                  <c:v>52.871780000000001</c:v>
                </c:pt>
                <c:pt idx="422">
                  <c:v>52.944769999999998</c:v>
                </c:pt>
                <c:pt idx="423">
                  <c:v>53.018120000000003</c:v>
                </c:pt>
                <c:pt idx="424">
                  <c:v>53.089509999999997</c:v>
                </c:pt>
                <c:pt idx="425">
                  <c:v>53.162199999999999</c:v>
                </c:pt>
                <c:pt idx="426">
                  <c:v>53.23516</c:v>
                </c:pt>
                <c:pt idx="427">
                  <c:v>53.307380000000002</c:v>
                </c:pt>
                <c:pt idx="428">
                  <c:v>53.379449999999999</c:v>
                </c:pt>
                <c:pt idx="429">
                  <c:v>53.452620000000003</c:v>
                </c:pt>
                <c:pt idx="430">
                  <c:v>53.526899999999998</c:v>
                </c:pt>
                <c:pt idx="431">
                  <c:v>53.598799999999997</c:v>
                </c:pt>
                <c:pt idx="432">
                  <c:v>53.669800000000002</c:v>
                </c:pt>
                <c:pt idx="433">
                  <c:v>53.742620000000002</c:v>
                </c:pt>
                <c:pt idx="434">
                  <c:v>53.815710000000003</c:v>
                </c:pt>
                <c:pt idx="435">
                  <c:v>53.88832</c:v>
                </c:pt>
                <c:pt idx="436">
                  <c:v>53.95852</c:v>
                </c:pt>
                <c:pt idx="437">
                  <c:v>54.028939999999999</c:v>
                </c:pt>
                <c:pt idx="438">
                  <c:v>54.09986</c:v>
                </c:pt>
                <c:pt idx="439">
                  <c:v>54.172269999999997</c:v>
                </c:pt>
                <c:pt idx="440">
                  <c:v>54.244999999999997</c:v>
                </c:pt>
                <c:pt idx="441">
                  <c:v>54.315359999999998</c:v>
                </c:pt>
                <c:pt idx="442">
                  <c:v>54.386679999999998</c:v>
                </c:pt>
                <c:pt idx="443">
                  <c:v>54.458370000000002</c:v>
                </c:pt>
                <c:pt idx="444">
                  <c:v>54.529940000000003</c:v>
                </c:pt>
                <c:pt idx="445">
                  <c:v>54.602060000000002</c:v>
                </c:pt>
                <c:pt idx="446">
                  <c:v>54.67266</c:v>
                </c:pt>
                <c:pt idx="447">
                  <c:v>54.743319999999997</c:v>
                </c:pt>
                <c:pt idx="448">
                  <c:v>54.813960000000002</c:v>
                </c:pt>
                <c:pt idx="449">
                  <c:v>54.88409</c:v>
                </c:pt>
                <c:pt idx="450">
                  <c:v>54.955150000000003</c:v>
                </c:pt>
                <c:pt idx="451">
                  <c:v>55.026499999999999</c:v>
                </c:pt>
                <c:pt idx="452">
                  <c:v>55.09863</c:v>
                </c:pt>
                <c:pt idx="453">
                  <c:v>55.169069999999998</c:v>
                </c:pt>
                <c:pt idx="454">
                  <c:v>55.239550000000001</c:v>
                </c:pt>
                <c:pt idx="455">
                  <c:v>55.30912</c:v>
                </c:pt>
                <c:pt idx="456">
                  <c:v>55.38261</c:v>
                </c:pt>
                <c:pt idx="457">
                  <c:v>55.453400000000002</c:v>
                </c:pt>
                <c:pt idx="458">
                  <c:v>55.525219999999997</c:v>
                </c:pt>
                <c:pt idx="459">
                  <c:v>55.59628</c:v>
                </c:pt>
                <c:pt idx="460">
                  <c:v>55.666260000000001</c:v>
                </c:pt>
                <c:pt idx="461">
                  <c:v>55.73986</c:v>
                </c:pt>
                <c:pt idx="462">
                  <c:v>55.810049999999997</c:v>
                </c:pt>
                <c:pt idx="463">
                  <c:v>55.882080000000002</c:v>
                </c:pt>
                <c:pt idx="464">
                  <c:v>55.955019999999998</c:v>
                </c:pt>
                <c:pt idx="465">
                  <c:v>56.02899</c:v>
                </c:pt>
                <c:pt idx="466">
                  <c:v>56.099760000000003</c:v>
                </c:pt>
                <c:pt idx="467">
                  <c:v>56.172800000000002</c:v>
                </c:pt>
                <c:pt idx="468">
                  <c:v>56.244720000000001</c:v>
                </c:pt>
                <c:pt idx="469">
                  <c:v>56.317189999999997</c:v>
                </c:pt>
                <c:pt idx="470">
                  <c:v>56.390369999999997</c:v>
                </c:pt>
                <c:pt idx="471">
                  <c:v>56.463090000000001</c:v>
                </c:pt>
                <c:pt idx="472">
                  <c:v>56.536569999999998</c:v>
                </c:pt>
                <c:pt idx="473">
                  <c:v>56.609259999999999</c:v>
                </c:pt>
                <c:pt idx="474">
                  <c:v>56.681060000000002</c:v>
                </c:pt>
                <c:pt idx="475">
                  <c:v>56.753349999999998</c:v>
                </c:pt>
                <c:pt idx="476">
                  <c:v>56.828009999999999</c:v>
                </c:pt>
                <c:pt idx="477">
                  <c:v>56.901600000000002</c:v>
                </c:pt>
                <c:pt idx="478">
                  <c:v>56.975490000000001</c:v>
                </c:pt>
                <c:pt idx="479">
                  <c:v>57.049689999999998</c:v>
                </c:pt>
                <c:pt idx="480">
                  <c:v>57.123040000000003</c:v>
                </c:pt>
                <c:pt idx="481">
                  <c:v>57.194879999999998</c:v>
                </c:pt>
                <c:pt idx="482">
                  <c:v>57.269240000000003</c:v>
                </c:pt>
                <c:pt idx="483">
                  <c:v>57.342570000000002</c:v>
                </c:pt>
                <c:pt idx="484">
                  <c:v>57.417149999999999</c:v>
                </c:pt>
                <c:pt idx="485">
                  <c:v>57.491619999999998</c:v>
                </c:pt>
                <c:pt idx="486">
                  <c:v>57.564889999999998</c:v>
                </c:pt>
                <c:pt idx="487">
                  <c:v>57.638579999999997</c:v>
                </c:pt>
                <c:pt idx="488">
                  <c:v>57.712960000000002</c:v>
                </c:pt>
                <c:pt idx="489">
                  <c:v>57.786099999999998</c:v>
                </c:pt>
                <c:pt idx="490">
                  <c:v>57.861440000000002</c:v>
                </c:pt>
                <c:pt idx="491">
                  <c:v>57.933669999999999</c:v>
                </c:pt>
                <c:pt idx="492">
                  <c:v>58.008389999999999</c:v>
                </c:pt>
                <c:pt idx="493">
                  <c:v>58.084290000000003</c:v>
                </c:pt>
                <c:pt idx="494">
                  <c:v>58.160350000000001</c:v>
                </c:pt>
                <c:pt idx="495">
                  <c:v>58.230759999999997</c:v>
                </c:pt>
                <c:pt idx="496">
                  <c:v>58.305689999999998</c:v>
                </c:pt>
                <c:pt idx="497">
                  <c:v>58.379939999999998</c:v>
                </c:pt>
                <c:pt idx="498">
                  <c:v>58.453859999999999</c:v>
                </c:pt>
                <c:pt idx="499">
                  <c:v>58.524850000000001</c:v>
                </c:pt>
                <c:pt idx="500">
                  <c:v>58.596829999999997</c:v>
                </c:pt>
                <c:pt idx="501">
                  <c:v>58.670180000000002</c:v>
                </c:pt>
                <c:pt idx="502">
                  <c:v>58.74259</c:v>
                </c:pt>
                <c:pt idx="503">
                  <c:v>58.814610000000002</c:v>
                </c:pt>
                <c:pt idx="504">
                  <c:v>58.885379999999998</c:v>
                </c:pt>
                <c:pt idx="505">
                  <c:v>58.959809999999997</c:v>
                </c:pt>
                <c:pt idx="506">
                  <c:v>59.03078</c:v>
                </c:pt>
                <c:pt idx="507">
                  <c:v>59.10324</c:v>
                </c:pt>
                <c:pt idx="508">
                  <c:v>59.17736</c:v>
                </c:pt>
                <c:pt idx="509">
                  <c:v>59.248220000000003</c:v>
                </c:pt>
                <c:pt idx="510">
                  <c:v>59.321440000000003</c:v>
                </c:pt>
                <c:pt idx="511">
                  <c:v>59.394460000000002</c:v>
                </c:pt>
                <c:pt idx="512">
                  <c:v>59.467089999999999</c:v>
                </c:pt>
                <c:pt idx="513">
                  <c:v>59.54186</c:v>
                </c:pt>
                <c:pt idx="514">
                  <c:v>59.614040000000003</c:v>
                </c:pt>
                <c:pt idx="515">
                  <c:v>59.688380000000002</c:v>
                </c:pt>
                <c:pt idx="516">
                  <c:v>59.759039999999999</c:v>
                </c:pt>
                <c:pt idx="517">
                  <c:v>59.832929999999998</c:v>
                </c:pt>
                <c:pt idx="518">
                  <c:v>59.906199999999998</c:v>
                </c:pt>
                <c:pt idx="519">
                  <c:v>59.979379999999999</c:v>
                </c:pt>
                <c:pt idx="520">
                  <c:v>60.053809999999999</c:v>
                </c:pt>
                <c:pt idx="521">
                  <c:v>60.128520000000002</c:v>
                </c:pt>
                <c:pt idx="522">
                  <c:v>60.200940000000003</c:v>
                </c:pt>
                <c:pt idx="523">
                  <c:v>60.277340000000002</c:v>
                </c:pt>
                <c:pt idx="524">
                  <c:v>60.349249999999998</c:v>
                </c:pt>
                <c:pt idx="525">
                  <c:v>60.423870000000001</c:v>
                </c:pt>
                <c:pt idx="526">
                  <c:v>60.500219999999999</c:v>
                </c:pt>
                <c:pt idx="527">
                  <c:v>60.576230000000002</c:v>
                </c:pt>
                <c:pt idx="528">
                  <c:v>60.650440000000003</c:v>
                </c:pt>
                <c:pt idx="529">
                  <c:v>60.725470000000001</c:v>
                </c:pt>
                <c:pt idx="530">
                  <c:v>60.799720000000001</c:v>
                </c:pt>
                <c:pt idx="531">
                  <c:v>60.87621</c:v>
                </c:pt>
                <c:pt idx="532">
                  <c:v>60.952689999999997</c:v>
                </c:pt>
                <c:pt idx="533">
                  <c:v>61.027619999999999</c:v>
                </c:pt>
                <c:pt idx="534">
                  <c:v>61.102400000000003</c:v>
                </c:pt>
                <c:pt idx="535">
                  <c:v>61.175379999999997</c:v>
                </c:pt>
                <c:pt idx="536">
                  <c:v>61.253320000000002</c:v>
                </c:pt>
                <c:pt idx="537">
                  <c:v>61.328180000000003</c:v>
                </c:pt>
                <c:pt idx="538">
                  <c:v>61.403759999999998</c:v>
                </c:pt>
                <c:pt idx="539">
                  <c:v>61.476660000000003</c:v>
                </c:pt>
                <c:pt idx="540">
                  <c:v>61.555869999999999</c:v>
                </c:pt>
                <c:pt idx="541">
                  <c:v>61.629350000000002</c:v>
                </c:pt>
                <c:pt idx="542">
                  <c:v>61.704920000000001</c:v>
                </c:pt>
                <c:pt idx="543">
                  <c:v>61.78219</c:v>
                </c:pt>
                <c:pt idx="544">
                  <c:v>61.857700000000001</c:v>
                </c:pt>
                <c:pt idx="545">
                  <c:v>61.933239999999998</c:v>
                </c:pt>
                <c:pt idx="546">
                  <c:v>62.008629999999997</c:v>
                </c:pt>
                <c:pt idx="547">
                  <c:v>62.08466</c:v>
                </c:pt>
                <c:pt idx="548">
                  <c:v>62.16169</c:v>
                </c:pt>
                <c:pt idx="549">
                  <c:v>62.235309999999998</c:v>
                </c:pt>
                <c:pt idx="550">
                  <c:v>62.311860000000003</c:v>
                </c:pt>
                <c:pt idx="551">
                  <c:v>62.386400000000002</c:v>
                </c:pt>
                <c:pt idx="552">
                  <c:v>62.462029999999999</c:v>
                </c:pt>
                <c:pt idx="553">
                  <c:v>62.539659999999998</c:v>
                </c:pt>
                <c:pt idx="554">
                  <c:v>62.61533</c:v>
                </c:pt>
                <c:pt idx="555">
                  <c:v>62.689920000000001</c:v>
                </c:pt>
                <c:pt idx="556">
                  <c:v>62.765000000000001</c:v>
                </c:pt>
                <c:pt idx="557">
                  <c:v>62.839590000000001</c:v>
                </c:pt>
                <c:pt idx="558">
                  <c:v>62.915039999999998</c:v>
                </c:pt>
                <c:pt idx="559">
                  <c:v>62.988599999999998</c:v>
                </c:pt>
                <c:pt idx="560">
                  <c:v>63.06382</c:v>
                </c:pt>
                <c:pt idx="561">
                  <c:v>63.140430000000002</c:v>
                </c:pt>
                <c:pt idx="562">
                  <c:v>63.21519</c:v>
                </c:pt>
                <c:pt idx="563">
                  <c:v>63.290100000000002</c:v>
                </c:pt>
                <c:pt idx="564">
                  <c:v>63.367240000000002</c:v>
                </c:pt>
                <c:pt idx="565">
                  <c:v>63.441659999999999</c:v>
                </c:pt>
                <c:pt idx="566">
                  <c:v>63.51802</c:v>
                </c:pt>
                <c:pt idx="567">
                  <c:v>63.590560000000004</c:v>
                </c:pt>
                <c:pt idx="568">
                  <c:v>63.664360000000002</c:v>
                </c:pt>
                <c:pt idx="569">
                  <c:v>63.742420000000003</c:v>
                </c:pt>
                <c:pt idx="570">
                  <c:v>63.815930000000002</c:v>
                </c:pt>
                <c:pt idx="571">
                  <c:v>63.8902</c:v>
                </c:pt>
                <c:pt idx="572">
                  <c:v>63.966259999999998</c:v>
                </c:pt>
                <c:pt idx="573">
                  <c:v>64.041989999999998</c:v>
                </c:pt>
                <c:pt idx="574">
                  <c:v>64.11703</c:v>
                </c:pt>
                <c:pt idx="575">
                  <c:v>64.193299999999994</c:v>
                </c:pt>
                <c:pt idx="576">
                  <c:v>64.267619999999994</c:v>
                </c:pt>
                <c:pt idx="577">
                  <c:v>64.343639999999994</c:v>
                </c:pt>
                <c:pt idx="578">
                  <c:v>64.41995</c:v>
                </c:pt>
                <c:pt idx="579">
                  <c:v>64.494249999999994</c:v>
                </c:pt>
                <c:pt idx="580">
                  <c:v>64.570719999999994</c:v>
                </c:pt>
                <c:pt idx="581">
                  <c:v>64.645660000000007</c:v>
                </c:pt>
                <c:pt idx="582">
                  <c:v>64.722340000000003</c:v>
                </c:pt>
                <c:pt idx="583">
                  <c:v>64.799430000000001</c:v>
                </c:pt>
                <c:pt idx="584">
                  <c:v>64.875460000000004</c:v>
                </c:pt>
                <c:pt idx="585">
                  <c:v>64.951679999999996</c:v>
                </c:pt>
                <c:pt idx="586">
                  <c:v>65.028379999999999</c:v>
                </c:pt>
                <c:pt idx="587">
                  <c:v>65.105279999999993</c:v>
                </c:pt>
                <c:pt idx="588">
                  <c:v>65.182249999999996</c:v>
                </c:pt>
                <c:pt idx="589">
                  <c:v>65.258880000000005</c:v>
                </c:pt>
                <c:pt idx="590">
                  <c:v>65.333799999999997</c:v>
                </c:pt>
                <c:pt idx="591">
                  <c:v>65.412710000000004</c:v>
                </c:pt>
                <c:pt idx="592">
                  <c:v>65.490049999999997</c:v>
                </c:pt>
                <c:pt idx="593">
                  <c:v>65.567679999999996</c:v>
                </c:pt>
                <c:pt idx="594">
                  <c:v>65.645930000000007</c:v>
                </c:pt>
                <c:pt idx="595">
                  <c:v>65.724360000000004</c:v>
                </c:pt>
                <c:pt idx="596">
                  <c:v>65.803600000000003</c:v>
                </c:pt>
                <c:pt idx="597">
                  <c:v>65.879289999999997</c:v>
                </c:pt>
                <c:pt idx="598">
                  <c:v>65.957390000000004</c:v>
                </c:pt>
                <c:pt idx="599">
                  <c:v>66.03416</c:v>
                </c:pt>
                <c:pt idx="600">
                  <c:v>66.112189999999998</c:v>
                </c:pt>
                <c:pt idx="601">
                  <c:v>66.190380000000005</c:v>
                </c:pt>
                <c:pt idx="602">
                  <c:v>66.266000000000005</c:v>
                </c:pt>
                <c:pt idx="603">
                  <c:v>66.345640000000003</c:v>
                </c:pt>
                <c:pt idx="604">
                  <c:v>66.425979999999996</c:v>
                </c:pt>
                <c:pt idx="605">
                  <c:v>66.501390000000001</c:v>
                </c:pt>
                <c:pt idx="606">
                  <c:v>66.581699999999998</c:v>
                </c:pt>
                <c:pt idx="607">
                  <c:v>66.657839999999993</c:v>
                </c:pt>
                <c:pt idx="608">
                  <c:v>66.735349999999997</c:v>
                </c:pt>
                <c:pt idx="609">
                  <c:v>66.812950000000001</c:v>
                </c:pt>
                <c:pt idx="610">
                  <c:v>66.890439999999998</c:v>
                </c:pt>
                <c:pt idx="611">
                  <c:v>66.968350000000001</c:v>
                </c:pt>
                <c:pt idx="612">
                  <c:v>67.044749999999993</c:v>
                </c:pt>
                <c:pt idx="613">
                  <c:v>67.123059999999995</c:v>
                </c:pt>
                <c:pt idx="614">
                  <c:v>67.199259999999995</c:v>
                </c:pt>
                <c:pt idx="615">
                  <c:v>67.278279999999995</c:v>
                </c:pt>
                <c:pt idx="616">
                  <c:v>67.355410000000006</c:v>
                </c:pt>
                <c:pt idx="617">
                  <c:v>67.433779999999999</c:v>
                </c:pt>
                <c:pt idx="618">
                  <c:v>67.511179999999996</c:v>
                </c:pt>
                <c:pt idx="619">
                  <c:v>67.588980000000006</c:v>
                </c:pt>
                <c:pt idx="620">
                  <c:v>67.666939999999997</c:v>
                </c:pt>
                <c:pt idx="621">
                  <c:v>67.741609999999994</c:v>
                </c:pt>
                <c:pt idx="622">
                  <c:v>67.819370000000006</c:v>
                </c:pt>
                <c:pt idx="623">
                  <c:v>67.896550000000005</c:v>
                </c:pt>
                <c:pt idx="624">
                  <c:v>67.974050000000005</c:v>
                </c:pt>
                <c:pt idx="625">
                  <c:v>68.05095</c:v>
                </c:pt>
                <c:pt idx="626">
                  <c:v>68.125990000000002</c:v>
                </c:pt>
                <c:pt idx="627">
                  <c:v>68.203550000000007</c:v>
                </c:pt>
                <c:pt idx="628">
                  <c:v>68.281580000000005</c:v>
                </c:pt>
                <c:pt idx="629">
                  <c:v>68.357470000000006</c:v>
                </c:pt>
                <c:pt idx="630">
                  <c:v>68.432559999999995</c:v>
                </c:pt>
                <c:pt idx="631">
                  <c:v>68.50806</c:v>
                </c:pt>
                <c:pt idx="632">
                  <c:v>68.585380000000001</c:v>
                </c:pt>
                <c:pt idx="633">
                  <c:v>68.661370000000005</c:v>
                </c:pt>
                <c:pt idx="634">
                  <c:v>68.738950000000003</c:v>
                </c:pt>
                <c:pt idx="635">
                  <c:v>68.816479999999999</c:v>
                </c:pt>
                <c:pt idx="636">
                  <c:v>68.89385</c:v>
                </c:pt>
                <c:pt idx="637">
                  <c:v>68.969819999999999</c:v>
                </c:pt>
                <c:pt idx="638">
                  <c:v>69.047489999999996</c:v>
                </c:pt>
                <c:pt idx="639">
                  <c:v>69.124179999999996</c:v>
                </c:pt>
                <c:pt idx="640">
                  <c:v>69.202539999999999</c:v>
                </c:pt>
                <c:pt idx="641">
                  <c:v>69.279740000000004</c:v>
                </c:pt>
                <c:pt idx="642">
                  <c:v>69.354500000000002</c:v>
                </c:pt>
                <c:pt idx="643">
                  <c:v>69.432460000000006</c:v>
                </c:pt>
                <c:pt idx="644">
                  <c:v>69.508240000000001</c:v>
                </c:pt>
                <c:pt idx="645">
                  <c:v>69.587800000000001</c:v>
                </c:pt>
                <c:pt idx="646">
                  <c:v>69.663160000000005</c:v>
                </c:pt>
                <c:pt idx="647">
                  <c:v>69.739469999999997</c:v>
                </c:pt>
                <c:pt idx="648">
                  <c:v>69.816959999999995</c:v>
                </c:pt>
                <c:pt idx="649">
                  <c:v>69.892399999999995</c:v>
                </c:pt>
                <c:pt idx="650">
                  <c:v>69.970119999999994</c:v>
                </c:pt>
                <c:pt idx="651">
                  <c:v>70.046660000000003</c:v>
                </c:pt>
                <c:pt idx="652">
                  <c:v>70.121520000000004</c:v>
                </c:pt>
                <c:pt idx="653">
                  <c:v>70.196479999999994</c:v>
                </c:pt>
                <c:pt idx="654">
                  <c:v>70.271410000000003</c:v>
                </c:pt>
                <c:pt idx="655">
                  <c:v>70.346339999999998</c:v>
                </c:pt>
                <c:pt idx="656">
                  <c:v>70.421689999999998</c:v>
                </c:pt>
                <c:pt idx="657">
                  <c:v>70.496120000000005</c:v>
                </c:pt>
                <c:pt idx="658">
                  <c:v>70.569839999999999</c:v>
                </c:pt>
                <c:pt idx="659">
                  <c:v>70.643119999999996</c:v>
                </c:pt>
                <c:pt idx="660">
                  <c:v>70.717140000000001</c:v>
                </c:pt>
                <c:pt idx="661">
                  <c:v>70.790880000000001</c:v>
                </c:pt>
                <c:pt idx="662">
                  <c:v>70.862690000000001</c:v>
                </c:pt>
                <c:pt idx="663">
                  <c:v>70.936340000000001</c:v>
                </c:pt>
                <c:pt idx="664">
                  <c:v>71.009510000000006</c:v>
                </c:pt>
                <c:pt idx="665">
                  <c:v>71.081639999999993</c:v>
                </c:pt>
                <c:pt idx="666">
                  <c:v>71.155360000000002</c:v>
                </c:pt>
                <c:pt idx="667">
                  <c:v>71.22851</c:v>
                </c:pt>
                <c:pt idx="668">
                  <c:v>71.304199999999994</c:v>
                </c:pt>
                <c:pt idx="669">
                  <c:v>71.379779999999997</c:v>
                </c:pt>
                <c:pt idx="670">
                  <c:v>71.454279999999997</c:v>
                </c:pt>
                <c:pt idx="671">
                  <c:v>71.531440000000003</c:v>
                </c:pt>
                <c:pt idx="672">
                  <c:v>71.602140000000006</c:v>
                </c:pt>
                <c:pt idx="673">
                  <c:v>71.650390000000002</c:v>
                </c:pt>
                <c:pt idx="674">
                  <c:v>71.617379999999997</c:v>
                </c:pt>
                <c:pt idx="675">
                  <c:v>71.550319999999999</c:v>
                </c:pt>
                <c:pt idx="676">
                  <c:v>71.523300000000006</c:v>
                </c:pt>
                <c:pt idx="677">
                  <c:v>71.516499999999994</c:v>
                </c:pt>
                <c:pt idx="678">
                  <c:v>71.519130000000004</c:v>
                </c:pt>
                <c:pt idx="679">
                  <c:v>71.524680000000004</c:v>
                </c:pt>
                <c:pt idx="680">
                  <c:v>71.533640000000005</c:v>
                </c:pt>
                <c:pt idx="681">
                  <c:v>71.54795</c:v>
                </c:pt>
                <c:pt idx="682">
                  <c:v>71.564210000000003</c:v>
                </c:pt>
                <c:pt idx="683">
                  <c:v>71.584109999999995</c:v>
                </c:pt>
                <c:pt idx="684">
                  <c:v>71.606049999999996</c:v>
                </c:pt>
                <c:pt idx="685">
                  <c:v>71.631029999999996</c:v>
                </c:pt>
                <c:pt idx="686">
                  <c:v>71.659940000000006</c:v>
                </c:pt>
                <c:pt idx="687">
                  <c:v>71.693020000000004</c:v>
                </c:pt>
                <c:pt idx="688">
                  <c:v>71.731319999999997</c:v>
                </c:pt>
                <c:pt idx="689">
                  <c:v>71.769970000000001</c:v>
                </c:pt>
                <c:pt idx="690">
                  <c:v>71.814779999999999</c:v>
                </c:pt>
                <c:pt idx="691">
                  <c:v>71.859989999999996</c:v>
                </c:pt>
                <c:pt idx="692">
                  <c:v>71.907039999999995</c:v>
                </c:pt>
                <c:pt idx="693">
                  <c:v>71.955759999999998</c:v>
                </c:pt>
                <c:pt idx="694">
                  <c:v>72.005539999999996</c:v>
                </c:pt>
                <c:pt idx="695">
                  <c:v>72.057159999999996</c:v>
                </c:pt>
                <c:pt idx="696">
                  <c:v>72.107569999999996</c:v>
                </c:pt>
                <c:pt idx="697">
                  <c:v>72.162040000000005</c:v>
                </c:pt>
                <c:pt idx="698">
                  <c:v>72.216239999999999</c:v>
                </c:pt>
                <c:pt idx="699">
                  <c:v>72.270309999999995</c:v>
                </c:pt>
                <c:pt idx="700">
                  <c:v>72.325890000000001</c:v>
                </c:pt>
                <c:pt idx="701">
                  <c:v>72.379099999999994</c:v>
                </c:pt>
                <c:pt idx="702">
                  <c:v>72.434799999999996</c:v>
                </c:pt>
                <c:pt idx="703">
                  <c:v>72.490089999999995</c:v>
                </c:pt>
                <c:pt idx="704">
                  <c:v>72.54468</c:v>
                </c:pt>
                <c:pt idx="705">
                  <c:v>72.600819999999999</c:v>
                </c:pt>
                <c:pt idx="706">
                  <c:v>72.652969999999996</c:v>
                </c:pt>
                <c:pt idx="707">
                  <c:v>72.707499999999996</c:v>
                </c:pt>
                <c:pt idx="708">
                  <c:v>72.764499999999998</c:v>
                </c:pt>
                <c:pt idx="709">
                  <c:v>72.816720000000004</c:v>
                </c:pt>
                <c:pt idx="710">
                  <c:v>72.870419999999996</c:v>
                </c:pt>
                <c:pt idx="711">
                  <c:v>72.921180000000007</c:v>
                </c:pt>
                <c:pt idx="712">
                  <c:v>72.972380000000001</c:v>
                </c:pt>
                <c:pt idx="713">
                  <c:v>73.025000000000006</c:v>
                </c:pt>
                <c:pt idx="714">
                  <c:v>73.075620000000001</c:v>
                </c:pt>
                <c:pt idx="715">
                  <c:v>73.125900000000001</c:v>
                </c:pt>
                <c:pt idx="716">
                  <c:v>73.177980000000005</c:v>
                </c:pt>
                <c:pt idx="717">
                  <c:v>73.227450000000005</c:v>
                </c:pt>
                <c:pt idx="718">
                  <c:v>73.275850000000005</c:v>
                </c:pt>
                <c:pt idx="719">
                  <c:v>73.325869999999995</c:v>
                </c:pt>
                <c:pt idx="720">
                  <c:v>73.374679999999998</c:v>
                </c:pt>
                <c:pt idx="721">
                  <c:v>73.421719999999993</c:v>
                </c:pt>
                <c:pt idx="722">
                  <c:v>73.469549999999998</c:v>
                </c:pt>
                <c:pt idx="723">
                  <c:v>73.518739999999994</c:v>
                </c:pt>
                <c:pt idx="724">
                  <c:v>73.564639999999997</c:v>
                </c:pt>
                <c:pt idx="725">
                  <c:v>73.613249999999994</c:v>
                </c:pt>
                <c:pt idx="726">
                  <c:v>73.657820000000001</c:v>
                </c:pt>
                <c:pt idx="727">
                  <c:v>73.705190000000002</c:v>
                </c:pt>
                <c:pt idx="728">
                  <c:v>73.751109999999997</c:v>
                </c:pt>
                <c:pt idx="729">
                  <c:v>73.799620000000004</c:v>
                </c:pt>
                <c:pt idx="730">
                  <c:v>73.84478</c:v>
                </c:pt>
                <c:pt idx="731">
                  <c:v>73.889700000000005</c:v>
                </c:pt>
                <c:pt idx="732">
                  <c:v>73.935299999999998</c:v>
                </c:pt>
                <c:pt idx="733">
                  <c:v>73.982990000000001</c:v>
                </c:pt>
                <c:pt idx="734">
                  <c:v>74.029960000000003</c:v>
                </c:pt>
                <c:pt idx="735">
                  <c:v>74.075050000000005</c:v>
                </c:pt>
                <c:pt idx="736">
                  <c:v>74.121459999999999</c:v>
                </c:pt>
                <c:pt idx="737">
                  <c:v>74.169539999999998</c:v>
                </c:pt>
                <c:pt idx="738">
                  <c:v>74.216819999999998</c:v>
                </c:pt>
                <c:pt idx="739">
                  <c:v>74.262200000000007</c:v>
                </c:pt>
                <c:pt idx="740">
                  <c:v>74.311509999999998</c:v>
                </c:pt>
                <c:pt idx="741">
                  <c:v>74.358440000000002</c:v>
                </c:pt>
                <c:pt idx="742">
                  <c:v>74.406959999999998</c:v>
                </c:pt>
                <c:pt idx="743">
                  <c:v>74.455010000000001</c:v>
                </c:pt>
                <c:pt idx="744">
                  <c:v>74.50112</c:v>
                </c:pt>
                <c:pt idx="745">
                  <c:v>74.551969999999997</c:v>
                </c:pt>
                <c:pt idx="746">
                  <c:v>74.600399999999993</c:v>
                </c:pt>
                <c:pt idx="747">
                  <c:v>74.650260000000003</c:v>
                </c:pt>
                <c:pt idx="748">
                  <c:v>74.696879999999993</c:v>
                </c:pt>
                <c:pt idx="749">
                  <c:v>74.746510000000001</c:v>
                </c:pt>
                <c:pt idx="750">
                  <c:v>74.795469999999995</c:v>
                </c:pt>
                <c:pt idx="751">
                  <c:v>74.846559999999997</c:v>
                </c:pt>
                <c:pt idx="752">
                  <c:v>74.898309999999995</c:v>
                </c:pt>
                <c:pt idx="753">
                  <c:v>74.948819999999998</c:v>
                </c:pt>
                <c:pt idx="754">
                  <c:v>75.000500000000002</c:v>
                </c:pt>
                <c:pt idx="755">
                  <c:v>75.053160000000005</c:v>
                </c:pt>
                <c:pt idx="756">
                  <c:v>75.104609999999994</c:v>
                </c:pt>
                <c:pt idx="757">
                  <c:v>75.159120000000001</c:v>
                </c:pt>
                <c:pt idx="758">
                  <c:v>75.209890000000001</c:v>
                </c:pt>
                <c:pt idx="759">
                  <c:v>75.263909999999996</c:v>
                </c:pt>
                <c:pt idx="760">
                  <c:v>75.314850000000007</c:v>
                </c:pt>
                <c:pt idx="761">
                  <c:v>75.370189999999994</c:v>
                </c:pt>
                <c:pt idx="762">
                  <c:v>75.425139999999999</c:v>
                </c:pt>
                <c:pt idx="763">
                  <c:v>75.47878</c:v>
                </c:pt>
                <c:pt idx="764">
                  <c:v>75.534840000000003</c:v>
                </c:pt>
                <c:pt idx="765">
                  <c:v>75.591099999999997</c:v>
                </c:pt>
                <c:pt idx="766">
                  <c:v>75.646159999999995</c:v>
                </c:pt>
                <c:pt idx="767">
                  <c:v>75.70147</c:v>
                </c:pt>
                <c:pt idx="768">
                  <c:v>75.757499999999993</c:v>
                </c:pt>
                <c:pt idx="769">
                  <c:v>75.814409999999995</c:v>
                </c:pt>
                <c:pt idx="770">
                  <c:v>75.873760000000004</c:v>
                </c:pt>
                <c:pt idx="771">
                  <c:v>75.930809999999994</c:v>
                </c:pt>
                <c:pt idx="772">
                  <c:v>75.986140000000006</c:v>
                </c:pt>
                <c:pt idx="773">
                  <c:v>76.044129999999996</c:v>
                </c:pt>
                <c:pt idx="774">
                  <c:v>76.104749999999996</c:v>
                </c:pt>
                <c:pt idx="775">
                  <c:v>76.161379999999994</c:v>
                </c:pt>
                <c:pt idx="776">
                  <c:v>76.219880000000003</c:v>
                </c:pt>
                <c:pt idx="777">
                  <c:v>76.279439999999994</c:v>
                </c:pt>
                <c:pt idx="778">
                  <c:v>76.338300000000004</c:v>
                </c:pt>
                <c:pt idx="779">
                  <c:v>76.396810000000002</c:v>
                </c:pt>
                <c:pt idx="780">
                  <c:v>76.457520000000002</c:v>
                </c:pt>
                <c:pt idx="781">
                  <c:v>76.518559999999994</c:v>
                </c:pt>
                <c:pt idx="782">
                  <c:v>76.578310000000002</c:v>
                </c:pt>
                <c:pt idx="783">
                  <c:v>76.636920000000003</c:v>
                </c:pt>
                <c:pt idx="784">
                  <c:v>76.697500000000005</c:v>
                </c:pt>
                <c:pt idx="785">
                  <c:v>76.759569999999997</c:v>
                </c:pt>
                <c:pt idx="786">
                  <c:v>76.81944</c:v>
                </c:pt>
                <c:pt idx="787">
                  <c:v>76.881569999999996</c:v>
                </c:pt>
                <c:pt idx="788">
                  <c:v>76.942620000000005</c:v>
                </c:pt>
                <c:pt idx="789">
                  <c:v>77.003510000000006</c:v>
                </c:pt>
                <c:pt idx="790">
                  <c:v>77.065280000000001</c:v>
                </c:pt>
                <c:pt idx="791">
                  <c:v>77.127880000000005</c:v>
                </c:pt>
                <c:pt idx="792">
                  <c:v>77.190870000000004</c:v>
                </c:pt>
                <c:pt idx="793">
                  <c:v>77.252840000000006</c:v>
                </c:pt>
                <c:pt idx="794">
                  <c:v>77.317099999999996</c:v>
                </c:pt>
                <c:pt idx="795">
                  <c:v>77.379339999999999</c:v>
                </c:pt>
                <c:pt idx="796">
                  <c:v>77.442319999999995</c:v>
                </c:pt>
                <c:pt idx="797">
                  <c:v>77.505139999999997</c:v>
                </c:pt>
                <c:pt idx="798">
                  <c:v>77.572299999999998</c:v>
                </c:pt>
                <c:pt idx="799">
                  <c:v>77.632379999999998</c:v>
                </c:pt>
                <c:pt idx="800">
                  <c:v>77.695319999999995</c:v>
                </c:pt>
                <c:pt idx="801">
                  <c:v>77.763940000000005</c:v>
                </c:pt>
                <c:pt idx="802">
                  <c:v>77.834890000000001</c:v>
                </c:pt>
                <c:pt idx="803">
                  <c:v>77.903319999999994</c:v>
                </c:pt>
                <c:pt idx="804">
                  <c:v>77.971760000000003</c:v>
                </c:pt>
                <c:pt idx="805">
                  <c:v>78.040999999999997</c:v>
                </c:pt>
                <c:pt idx="806">
                  <c:v>78.106880000000004</c:v>
                </c:pt>
                <c:pt idx="807">
                  <c:v>78.174989999999994</c:v>
                </c:pt>
                <c:pt idx="808">
                  <c:v>78.24194</c:v>
                </c:pt>
                <c:pt idx="809">
                  <c:v>78.308499999999995</c:v>
                </c:pt>
                <c:pt idx="810">
                  <c:v>78.374420000000001</c:v>
                </c:pt>
                <c:pt idx="811">
                  <c:v>78.438869999999994</c:v>
                </c:pt>
                <c:pt idx="812">
                  <c:v>78.505660000000006</c:v>
                </c:pt>
                <c:pt idx="813">
                  <c:v>78.571520000000007</c:v>
                </c:pt>
                <c:pt idx="814">
                  <c:v>78.637540000000001</c:v>
                </c:pt>
                <c:pt idx="815">
                  <c:v>78.704999999999998</c:v>
                </c:pt>
                <c:pt idx="816">
                  <c:v>78.771879999999996</c:v>
                </c:pt>
                <c:pt idx="817">
                  <c:v>78.838009999999997</c:v>
                </c:pt>
                <c:pt idx="818">
                  <c:v>78.903499999999994</c:v>
                </c:pt>
                <c:pt idx="819">
                  <c:v>78.968350000000001</c:v>
                </c:pt>
                <c:pt idx="820">
                  <c:v>79.035259999999994</c:v>
                </c:pt>
                <c:pt idx="821">
                  <c:v>79.099760000000003</c:v>
                </c:pt>
                <c:pt idx="822">
                  <c:v>79.166380000000004</c:v>
                </c:pt>
                <c:pt idx="823">
                  <c:v>79.233029999999999</c:v>
                </c:pt>
                <c:pt idx="824">
                  <c:v>79.301280000000006</c:v>
                </c:pt>
                <c:pt idx="825">
                  <c:v>79.365600000000001</c:v>
                </c:pt>
                <c:pt idx="826">
                  <c:v>79.432850000000002</c:v>
                </c:pt>
                <c:pt idx="827">
                  <c:v>79.497739999999993</c:v>
                </c:pt>
                <c:pt idx="828">
                  <c:v>79.564520000000002</c:v>
                </c:pt>
                <c:pt idx="829">
                  <c:v>79.630359999999996</c:v>
                </c:pt>
                <c:pt idx="830">
                  <c:v>79.697509999999994</c:v>
                </c:pt>
                <c:pt idx="831">
                  <c:v>79.763919999999999</c:v>
                </c:pt>
                <c:pt idx="832">
                  <c:v>79.83</c:v>
                </c:pt>
                <c:pt idx="833">
                  <c:v>79.897310000000004</c:v>
                </c:pt>
                <c:pt idx="834">
                  <c:v>79.962580000000003</c:v>
                </c:pt>
                <c:pt idx="835">
                  <c:v>80.028080000000003</c:v>
                </c:pt>
                <c:pt idx="836">
                  <c:v>80.0959</c:v>
                </c:pt>
                <c:pt idx="837">
                  <c:v>80.161820000000006</c:v>
                </c:pt>
                <c:pt idx="838">
                  <c:v>80.227980000000002</c:v>
                </c:pt>
                <c:pt idx="839">
                  <c:v>80.294610000000006</c:v>
                </c:pt>
                <c:pt idx="840">
                  <c:v>80.359189999999998</c:v>
                </c:pt>
                <c:pt idx="841">
                  <c:v>80.425319999999999</c:v>
                </c:pt>
                <c:pt idx="842">
                  <c:v>80.492620000000002</c:v>
                </c:pt>
                <c:pt idx="843">
                  <c:v>80.557609999999997</c:v>
                </c:pt>
                <c:pt idx="844">
                  <c:v>80.626410000000007</c:v>
                </c:pt>
                <c:pt idx="845">
                  <c:v>80.691000000000003</c:v>
                </c:pt>
                <c:pt idx="846">
                  <c:v>80.759159999999994</c:v>
                </c:pt>
                <c:pt idx="847">
                  <c:v>80.825339999999997</c:v>
                </c:pt>
                <c:pt idx="848">
                  <c:v>80.892679999999999</c:v>
                </c:pt>
                <c:pt idx="849">
                  <c:v>80.959639999999993</c:v>
                </c:pt>
                <c:pt idx="850">
                  <c:v>81.025180000000006</c:v>
                </c:pt>
                <c:pt idx="851">
                  <c:v>81.093400000000003</c:v>
                </c:pt>
                <c:pt idx="852">
                  <c:v>81.161910000000006</c:v>
                </c:pt>
                <c:pt idx="853">
                  <c:v>81.231390000000005</c:v>
                </c:pt>
                <c:pt idx="854">
                  <c:v>81.297430000000006</c:v>
                </c:pt>
                <c:pt idx="855">
                  <c:v>81.367000000000004</c:v>
                </c:pt>
                <c:pt idx="856">
                  <c:v>81.433689999999999</c:v>
                </c:pt>
                <c:pt idx="857">
                  <c:v>81.501440000000002</c:v>
                </c:pt>
                <c:pt idx="858">
                  <c:v>81.568359999999998</c:v>
                </c:pt>
                <c:pt idx="859">
                  <c:v>81.636020000000002</c:v>
                </c:pt>
                <c:pt idx="860">
                  <c:v>81.704400000000007</c:v>
                </c:pt>
                <c:pt idx="861">
                  <c:v>81.77243</c:v>
                </c:pt>
                <c:pt idx="862">
                  <c:v>81.839759999999998</c:v>
                </c:pt>
                <c:pt idx="863">
                  <c:v>81.905420000000007</c:v>
                </c:pt>
                <c:pt idx="864">
                  <c:v>81.974999999999994</c:v>
                </c:pt>
                <c:pt idx="865">
                  <c:v>82.041179999999997</c:v>
                </c:pt>
                <c:pt idx="866">
                  <c:v>82.109049999999996</c:v>
                </c:pt>
                <c:pt idx="867">
                  <c:v>82.175560000000004</c:v>
                </c:pt>
                <c:pt idx="868">
                  <c:v>82.242459999999994</c:v>
                </c:pt>
                <c:pt idx="869">
                  <c:v>82.309619999999995</c:v>
                </c:pt>
                <c:pt idx="870">
                  <c:v>82.377080000000007</c:v>
                </c:pt>
                <c:pt idx="871">
                  <c:v>82.444649999999996</c:v>
                </c:pt>
                <c:pt idx="872">
                  <c:v>82.510440000000003</c:v>
                </c:pt>
                <c:pt idx="873">
                  <c:v>82.576490000000007</c:v>
                </c:pt>
                <c:pt idx="874">
                  <c:v>82.647019999999998</c:v>
                </c:pt>
                <c:pt idx="875">
                  <c:v>82.714420000000004</c:v>
                </c:pt>
                <c:pt idx="876">
                  <c:v>82.780119999999997</c:v>
                </c:pt>
                <c:pt idx="877">
                  <c:v>82.849130000000002</c:v>
                </c:pt>
                <c:pt idx="878">
                  <c:v>82.918480000000002</c:v>
                </c:pt>
                <c:pt idx="879">
                  <c:v>82.986999999999995</c:v>
                </c:pt>
                <c:pt idx="880">
                  <c:v>83.053520000000006</c:v>
                </c:pt>
                <c:pt idx="881">
                  <c:v>83.120180000000005</c:v>
                </c:pt>
                <c:pt idx="882">
                  <c:v>83.189779999999999</c:v>
                </c:pt>
                <c:pt idx="883">
                  <c:v>83.259289999999993</c:v>
                </c:pt>
                <c:pt idx="884">
                  <c:v>83.327219999999997</c:v>
                </c:pt>
                <c:pt idx="885">
                  <c:v>83.396129999999999</c:v>
                </c:pt>
                <c:pt idx="886">
                  <c:v>83.463470000000001</c:v>
                </c:pt>
                <c:pt idx="887">
                  <c:v>83.533699999999996</c:v>
                </c:pt>
                <c:pt idx="888">
                  <c:v>83.603319999999997</c:v>
                </c:pt>
                <c:pt idx="889">
                  <c:v>83.670299999999997</c:v>
                </c:pt>
                <c:pt idx="890">
                  <c:v>83.737660000000005</c:v>
                </c:pt>
                <c:pt idx="891">
                  <c:v>83.807559999999995</c:v>
                </c:pt>
                <c:pt idx="892">
                  <c:v>83.876090000000005</c:v>
                </c:pt>
                <c:pt idx="893">
                  <c:v>83.943839999999994</c:v>
                </c:pt>
                <c:pt idx="894">
                  <c:v>84.014920000000004</c:v>
                </c:pt>
                <c:pt idx="895">
                  <c:v>84.082160000000002</c:v>
                </c:pt>
                <c:pt idx="896">
                  <c:v>84.150589999999994</c:v>
                </c:pt>
                <c:pt idx="897">
                  <c:v>84.217749999999995</c:v>
                </c:pt>
                <c:pt idx="898">
                  <c:v>84.284180000000006</c:v>
                </c:pt>
                <c:pt idx="899">
                  <c:v>84.354820000000004</c:v>
                </c:pt>
                <c:pt idx="900">
                  <c:v>84.424469999999999</c:v>
                </c:pt>
                <c:pt idx="901">
                  <c:v>84.493350000000007</c:v>
                </c:pt>
                <c:pt idx="902">
                  <c:v>84.560850000000002</c:v>
                </c:pt>
                <c:pt idx="903">
                  <c:v>84.629059999999996</c:v>
                </c:pt>
                <c:pt idx="904">
                  <c:v>84.696010000000001</c:v>
                </c:pt>
                <c:pt idx="905">
                  <c:v>84.765219999999999</c:v>
                </c:pt>
                <c:pt idx="906">
                  <c:v>84.833190000000002</c:v>
                </c:pt>
                <c:pt idx="907">
                  <c:v>84.901420000000002</c:v>
                </c:pt>
                <c:pt idx="908">
                  <c:v>84.970860000000002</c:v>
                </c:pt>
                <c:pt idx="909">
                  <c:v>85.039540000000002</c:v>
                </c:pt>
                <c:pt idx="910">
                  <c:v>85.107069999999993</c:v>
                </c:pt>
                <c:pt idx="911">
                  <c:v>85.174139999999994</c:v>
                </c:pt>
                <c:pt idx="912">
                  <c:v>85.243610000000004</c:v>
                </c:pt>
                <c:pt idx="913">
                  <c:v>85.31259</c:v>
                </c:pt>
                <c:pt idx="914">
                  <c:v>85.37997</c:v>
                </c:pt>
                <c:pt idx="915">
                  <c:v>85.447180000000003</c:v>
                </c:pt>
                <c:pt idx="916">
                  <c:v>85.515720000000002</c:v>
                </c:pt>
                <c:pt idx="917">
                  <c:v>85.583799999999997</c:v>
                </c:pt>
                <c:pt idx="918">
                  <c:v>85.651489999999995</c:v>
                </c:pt>
                <c:pt idx="919">
                  <c:v>85.721760000000003</c:v>
                </c:pt>
                <c:pt idx="920">
                  <c:v>85.789990000000003</c:v>
                </c:pt>
                <c:pt idx="921">
                  <c:v>85.859719999999996</c:v>
                </c:pt>
                <c:pt idx="922">
                  <c:v>85.925709999999995</c:v>
                </c:pt>
                <c:pt idx="923">
                  <c:v>85.995360000000005</c:v>
                </c:pt>
                <c:pt idx="924">
                  <c:v>86.060659999999999</c:v>
                </c:pt>
                <c:pt idx="925">
                  <c:v>86.130459999999999</c:v>
                </c:pt>
                <c:pt idx="926">
                  <c:v>86.197509999999994</c:v>
                </c:pt>
                <c:pt idx="927">
                  <c:v>86.267570000000006</c:v>
                </c:pt>
                <c:pt idx="928">
                  <c:v>86.336860000000001</c:v>
                </c:pt>
                <c:pt idx="929">
                  <c:v>86.402559999999994</c:v>
                </c:pt>
                <c:pt idx="930">
                  <c:v>86.471909999999994</c:v>
                </c:pt>
                <c:pt idx="931">
                  <c:v>86.542180000000002</c:v>
                </c:pt>
                <c:pt idx="932">
                  <c:v>86.610320000000002</c:v>
                </c:pt>
                <c:pt idx="933">
                  <c:v>86.678740000000005</c:v>
                </c:pt>
                <c:pt idx="934">
                  <c:v>86.74718</c:v>
                </c:pt>
                <c:pt idx="935">
                  <c:v>86.816320000000005</c:v>
                </c:pt>
                <c:pt idx="936">
                  <c:v>86.883210000000005</c:v>
                </c:pt>
                <c:pt idx="937">
                  <c:v>86.952939999999998</c:v>
                </c:pt>
                <c:pt idx="938">
                  <c:v>87.020880000000005</c:v>
                </c:pt>
                <c:pt idx="939">
                  <c:v>87.090159999999997</c:v>
                </c:pt>
                <c:pt idx="940">
                  <c:v>87.156409999999994</c:v>
                </c:pt>
                <c:pt idx="941">
                  <c:v>87.226990000000001</c:v>
                </c:pt>
                <c:pt idx="942">
                  <c:v>87.29616</c:v>
                </c:pt>
                <c:pt idx="943">
                  <c:v>87.364500000000007</c:v>
                </c:pt>
                <c:pt idx="944">
                  <c:v>87.434449999999998</c:v>
                </c:pt>
                <c:pt idx="945">
                  <c:v>87.503320000000002</c:v>
                </c:pt>
                <c:pt idx="946">
                  <c:v>87.572890000000001</c:v>
                </c:pt>
                <c:pt idx="947">
                  <c:v>87.640119999999996</c:v>
                </c:pt>
                <c:pt idx="948">
                  <c:v>87.711029999999994</c:v>
                </c:pt>
                <c:pt idx="949">
                  <c:v>87.77901</c:v>
                </c:pt>
                <c:pt idx="950">
                  <c:v>87.848439999999997</c:v>
                </c:pt>
                <c:pt idx="951">
                  <c:v>87.917490000000001</c:v>
                </c:pt>
                <c:pt idx="952">
                  <c:v>87.987070000000003</c:v>
                </c:pt>
                <c:pt idx="953">
                  <c:v>88.056290000000004</c:v>
                </c:pt>
                <c:pt idx="954">
                  <c:v>88.127309999999994</c:v>
                </c:pt>
                <c:pt idx="955">
                  <c:v>88.197109999999995</c:v>
                </c:pt>
                <c:pt idx="956">
                  <c:v>88.265450000000001</c:v>
                </c:pt>
                <c:pt idx="957">
                  <c:v>88.332800000000006</c:v>
                </c:pt>
                <c:pt idx="958">
                  <c:v>88.402619999999999</c:v>
                </c:pt>
                <c:pt idx="959">
                  <c:v>88.46978</c:v>
                </c:pt>
                <c:pt idx="960">
                  <c:v>88.540660000000003</c:v>
                </c:pt>
                <c:pt idx="961">
                  <c:v>88.607529999999997</c:v>
                </c:pt>
                <c:pt idx="962">
                  <c:v>88.677490000000006</c:v>
                </c:pt>
                <c:pt idx="963">
                  <c:v>88.749639999999999</c:v>
                </c:pt>
                <c:pt idx="964">
                  <c:v>88.815809999999999</c:v>
                </c:pt>
                <c:pt idx="965">
                  <c:v>88.883610000000004</c:v>
                </c:pt>
                <c:pt idx="966">
                  <c:v>88.953680000000006</c:v>
                </c:pt>
                <c:pt idx="967">
                  <c:v>89.020179999999996</c:v>
                </c:pt>
                <c:pt idx="968">
                  <c:v>89.089910000000003</c:v>
                </c:pt>
                <c:pt idx="969">
                  <c:v>89.155690000000007</c:v>
                </c:pt>
                <c:pt idx="970">
                  <c:v>89.221119999999999</c:v>
                </c:pt>
                <c:pt idx="971">
                  <c:v>89.29101</c:v>
                </c:pt>
                <c:pt idx="972">
                  <c:v>89.358739999999997</c:v>
                </c:pt>
                <c:pt idx="973">
                  <c:v>89.428640000000001</c:v>
                </c:pt>
                <c:pt idx="974">
                  <c:v>89.496309999999994</c:v>
                </c:pt>
                <c:pt idx="975">
                  <c:v>89.563090000000003</c:v>
                </c:pt>
                <c:pt idx="976">
                  <c:v>89.630499999999998</c:v>
                </c:pt>
                <c:pt idx="977">
                  <c:v>89.700109999999995</c:v>
                </c:pt>
                <c:pt idx="978">
                  <c:v>89.765339999999995</c:v>
                </c:pt>
                <c:pt idx="979">
                  <c:v>89.833979999999997</c:v>
                </c:pt>
                <c:pt idx="980">
                  <c:v>89.899749999999997</c:v>
                </c:pt>
                <c:pt idx="981">
                  <c:v>89.967389999999995</c:v>
                </c:pt>
                <c:pt idx="982">
                  <c:v>90.032679999999999</c:v>
                </c:pt>
                <c:pt idx="983">
                  <c:v>90.101939999999999</c:v>
                </c:pt>
                <c:pt idx="984">
                  <c:v>90.168189999999996</c:v>
                </c:pt>
                <c:pt idx="985">
                  <c:v>90.234470000000002</c:v>
                </c:pt>
                <c:pt idx="986">
                  <c:v>90.302800000000005</c:v>
                </c:pt>
                <c:pt idx="987">
                  <c:v>90.3703</c:v>
                </c:pt>
                <c:pt idx="988">
                  <c:v>90.434880000000007</c:v>
                </c:pt>
                <c:pt idx="989">
                  <c:v>90.504019999999997</c:v>
                </c:pt>
                <c:pt idx="990">
                  <c:v>90.571110000000004</c:v>
                </c:pt>
                <c:pt idx="991">
                  <c:v>90.638319999999993</c:v>
                </c:pt>
                <c:pt idx="992">
                  <c:v>90.706689999999995</c:v>
                </c:pt>
                <c:pt idx="993">
                  <c:v>90.772890000000004</c:v>
                </c:pt>
                <c:pt idx="994">
                  <c:v>90.840680000000006</c:v>
                </c:pt>
                <c:pt idx="995">
                  <c:v>90.908630000000002</c:v>
                </c:pt>
                <c:pt idx="996">
                  <c:v>90.978639999999999</c:v>
                </c:pt>
                <c:pt idx="997">
                  <c:v>91.04504</c:v>
                </c:pt>
                <c:pt idx="998">
                  <c:v>91.111559999999997</c:v>
                </c:pt>
                <c:pt idx="999">
                  <c:v>91.181219999999996</c:v>
                </c:pt>
                <c:pt idx="1000">
                  <c:v>91.248260000000002</c:v>
                </c:pt>
                <c:pt idx="1001">
                  <c:v>91.316100000000006</c:v>
                </c:pt>
                <c:pt idx="1002">
                  <c:v>91.384309999999999</c:v>
                </c:pt>
                <c:pt idx="1003">
                  <c:v>91.449910000000003</c:v>
                </c:pt>
                <c:pt idx="1004">
                  <c:v>91.51952</c:v>
                </c:pt>
                <c:pt idx="1005">
                  <c:v>91.585160000000002</c:v>
                </c:pt>
                <c:pt idx="1006">
                  <c:v>91.653090000000006</c:v>
                </c:pt>
                <c:pt idx="1007">
                  <c:v>91.719859999999997</c:v>
                </c:pt>
                <c:pt idx="1008">
                  <c:v>91.787949999999995</c:v>
                </c:pt>
                <c:pt idx="1009">
                  <c:v>91.857380000000006</c:v>
                </c:pt>
                <c:pt idx="1010">
                  <c:v>91.923339999999996</c:v>
                </c:pt>
                <c:pt idx="1011">
                  <c:v>91.99024</c:v>
                </c:pt>
                <c:pt idx="1012">
                  <c:v>92.057569999999998</c:v>
                </c:pt>
                <c:pt idx="1013">
                  <c:v>92.124679999999998</c:v>
                </c:pt>
                <c:pt idx="1014">
                  <c:v>92.194090000000003</c:v>
                </c:pt>
                <c:pt idx="1015">
                  <c:v>92.261319999999998</c:v>
                </c:pt>
                <c:pt idx="1016">
                  <c:v>92.327749999999995</c:v>
                </c:pt>
                <c:pt idx="1017">
                  <c:v>92.395610000000005</c:v>
                </c:pt>
                <c:pt idx="1018">
                  <c:v>92.464849999999998</c:v>
                </c:pt>
                <c:pt idx="1019">
                  <c:v>92.530630000000002</c:v>
                </c:pt>
                <c:pt idx="1020">
                  <c:v>92.597470000000001</c:v>
                </c:pt>
                <c:pt idx="1021">
                  <c:v>92.664879999999997</c:v>
                </c:pt>
                <c:pt idx="1022">
                  <c:v>92.730360000000005</c:v>
                </c:pt>
                <c:pt idx="1023">
                  <c:v>92.798240000000007</c:v>
                </c:pt>
                <c:pt idx="1024">
                  <c:v>92.865009999999998</c:v>
                </c:pt>
                <c:pt idx="1025">
                  <c:v>92.93092</c:v>
                </c:pt>
                <c:pt idx="1026">
                  <c:v>92.997579999999999</c:v>
                </c:pt>
                <c:pt idx="1027">
                  <c:v>93.062820000000002</c:v>
                </c:pt>
                <c:pt idx="1028">
                  <c:v>93.129180000000005</c:v>
                </c:pt>
                <c:pt idx="1029">
                  <c:v>93.196129999999997</c:v>
                </c:pt>
                <c:pt idx="1030">
                  <c:v>93.262020000000007</c:v>
                </c:pt>
                <c:pt idx="1031">
                  <c:v>93.328059999999994</c:v>
                </c:pt>
                <c:pt idx="1032">
                  <c:v>93.392589999999998</c:v>
                </c:pt>
                <c:pt idx="1033">
                  <c:v>93.457509999999999</c:v>
                </c:pt>
                <c:pt idx="1034">
                  <c:v>93.525090000000006</c:v>
                </c:pt>
                <c:pt idx="1035">
                  <c:v>93.589839999999995</c:v>
                </c:pt>
                <c:pt idx="1036">
                  <c:v>93.657139999999998</c:v>
                </c:pt>
                <c:pt idx="1037">
                  <c:v>93.722930000000005</c:v>
                </c:pt>
                <c:pt idx="1038">
                  <c:v>93.788030000000006</c:v>
                </c:pt>
                <c:pt idx="1039">
                  <c:v>93.854069999999993</c:v>
                </c:pt>
                <c:pt idx="1040">
                  <c:v>93.919550000000001</c:v>
                </c:pt>
                <c:pt idx="1041">
                  <c:v>93.986180000000004</c:v>
                </c:pt>
                <c:pt idx="1042">
                  <c:v>94.051379999999995</c:v>
                </c:pt>
                <c:pt idx="1043">
                  <c:v>94.114810000000006</c:v>
                </c:pt>
                <c:pt idx="1044">
                  <c:v>94.180679999999995</c:v>
                </c:pt>
                <c:pt idx="1045">
                  <c:v>94.243970000000004</c:v>
                </c:pt>
                <c:pt idx="1046">
                  <c:v>94.309070000000006</c:v>
                </c:pt>
                <c:pt idx="1047">
                  <c:v>94.373819999999995</c:v>
                </c:pt>
                <c:pt idx="1048">
                  <c:v>94.43853</c:v>
                </c:pt>
                <c:pt idx="1049">
                  <c:v>94.502840000000006</c:v>
                </c:pt>
                <c:pt idx="1050">
                  <c:v>94.567359999999994</c:v>
                </c:pt>
                <c:pt idx="1051">
                  <c:v>94.631469999999993</c:v>
                </c:pt>
                <c:pt idx="1052">
                  <c:v>94.695980000000006</c:v>
                </c:pt>
                <c:pt idx="1053">
                  <c:v>94.758589999999998</c:v>
                </c:pt>
                <c:pt idx="1054">
                  <c:v>94.821299999999994</c:v>
                </c:pt>
                <c:pt idx="1055">
                  <c:v>94.884</c:v>
                </c:pt>
                <c:pt idx="1056">
                  <c:v>94.946629999999999</c:v>
                </c:pt>
                <c:pt idx="1057">
                  <c:v>95.010779999999997</c:v>
                </c:pt>
                <c:pt idx="1058">
                  <c:v>95.07056</c:v>
                </c:pt>
                <c:pt idx="1059">
                  <c:v>95.130859999999998</c:v>
                </c:pt>
                <c:pt idx="1060">
                  <c:v>95.192260000000005</c:v>
                </c:pt>
                <c:pt idx="1061">
                  <c:v>95.253910000000005</c:v>
                </c:pt>
                <c:pt idx="1062">
                  <c:v>95.313000000000002</c:v>
                </c:pt>
                <c:pt idx="1063">
                  <c:v>95.370919999999998</c:v>
                </c:pt>
                <c:pt idx="1064">
                  <c:v>95.426810000000003</c:v>
                </c:pt>
                <c:pt idx="1065">
                  <c:v>95.486009999999993</c:v>
                </c:pt>
                <c:pt idx="1066">
                  <c:v>95.544139999999999</c:v>
                </c:pt>
                <c:pt idx="1067">
                  <c:v>95.600560000000002</c:v>
                </c:pt>
                <c:pt idx="1068">
                  <c:v>95.656059999999997</c:v>
                </c:pt>
                <c:pt idx="1069">
                  <c:v>95.712280000000007</c:v>
                </c:pt>
                <c:pt idx="1070">
                  <c:v>95.766710000000003</c:v>
                </c:pt>
                <c:pt idx="1071">
                  <c:v>95.821010000000001</c:v>
                </c:pt>
                <c:pt idx="1072">
                  <c:v>95.878140000000002</c:v>
                </c:pt>
                <c:pt idx="1073">
                  <c:v>95.932140000000004</c:v>
                </c:pt>
                <c:pt idx="1074">
                  <c:v>95.988309999999998</c:v>
                </c:pt>
                <c:pt idx="1075">
                  <c:v>96.041060000000002</c:v>
                </c:pt>
                <c:pt idx="1076">
                  <c:v>96.096490000000003</c:v>
                </c:pt>
                <c:pt idx="1077">
                  <c:v>96.151679999999999</c:v>
                </c:pt>
                <c:pt idx="1078">
                  <c:v>96.207040000000006</c:v>
                </c:pt>
                <c:pt idx="1079">
                  <c:v>96.262460000000004</c:v>
                </c:pt>
                <c:pt idx="1080">
                  <c:v>96.320999999999998</c:v>
                </c:pt>
                <c:pt idx="1081">
                  <c:v>96.377920000000003</c:v>
                </c:pt>
                <c:pt idx="1082">
                  <c:v>96.433419999999998</c:v>
                </c:pt>
                <c:pt idx="1083">
                  <c:v>96.493219999999994</c:v>
                </c:pt>
                <c:pt idx="1084">
                  <c:v>96.551479999999998</c:v>
                </c:pt>
                <c:pt idx="1085">
                  <c:v>96.611609999999999</c:v>
                </c:pt>
                <c:pt idx="1086">
                  <c:v>96.67089</c:v>
                </c:pt>
                <c:pt idx="1087">
                  <c:v>96.732820000000004</c:v>
                </c:pt>
                <c:pt idx="1088">
                  <c:v>96.797120000000007</c:v>
                </c:pt>
                <c:pt idx="1089">
                  <c:v>96.860979999999998</c:v>
                </c:pt>
                <c:pt idx="1090">
                  <c:v>96.926010000000005</c:v>
                </c:pt>
                <c:pt idx="1091">
                  <c:v>96.990780000000001</c:v>
                </c:pt>
                <c:pt idx="1092">
                  <c:v>97.057919999999996</c:v>
                </c:pt>
                <c:pt idx="1093">
                  <c:v>97.125439999999998</c:v>
                </c:pt>
                <c:pt idx="1094">
                  <c:v>97.193939999999998</c:v>
                </c:pt>
                <c:pt idx="1095">
                  <c:v>97.265410000000003</c:v>
                </c:pt>
                <c:pt idx="1096">
                  <c:v>97.334720000000004</c:v>
                </c:pt>
                <c:pt idx="1097">
                  <c:v>97.407719999999998</c:v>
                </c:pt>
                <c:pt idx="1098">
                  <c:v>97.47954</c:v>
                </c:pt>
                <c:pt idx="1099">
                  <c:v>97.551180000000002</c:v>
                </c:pt>
                <c:pt idx="1100">
                  <c:v>97.622380000000007</c:v>
                </c:pt>
                <c:pt idx="1101">
                  <c:v>97.69538</c:v>
                </c:pt>
                <c:pt idx="1102">
                  <c:v>97.76782</c:v>
                </c:pt>
                <c:pt idx="1103">
                  <c:v>97.843810000000005</c:v>
                </c:pt>
                <c:pt idx="1104">
                  <c:v>97.917900000000003</c:v>
                </c:pt>
                <c:pt idx="1105">
                  <c:v>97.992490000000004</c:v>
                </c:pt>
                <c:pt idx="1106">
                  <c:v>98.063980000000001</c:v>
                </c:pt>
                <c:pt idx="1107">
                  <c:v>98.139679999999998</c:v>
                </c:pt>
                <c:pt idx="1108">
                  <c:v>98.214659999999995</c:v>
                </c:pt>
                <c:pt idx="1109">
                  <c:v>98.290149999999997</c:v>
                </c:pt>
                <c:pt idx="1110">
                  <c:v>98.362690000000001</c:v>
                </c:pt>
                <c:pt idx="1111">
                  <c:v>98.436440000000005</c:v>
                </c:pt>
                <c:pt idx="1112">
                  <c:v>98.512339999999995</c:v>
                </c:pt>
                <c:pt idx="1113">
                  <c:v>98.583280000000002</c:v>
                </c:pt>
                <c:pt idx="1114">
                  <c:v>98.657380000000003</c:v>
                </c:pt>
                <c:pt idx="1115">
                  <c:v>98.731700000000004</c:v>
                </c:pt>
                <c:pt idx="1116">
                  <c:v>98.804919999999996</c:v>
                </c:pt>
                <c:pt idx="1117">
                  <c:v>98.878010000000003</c:v>
                </c:pt>
                <c:pt idx="1118">
                  <c:v>98.950760000000002</c:v>
                </c:pt>
                <c:pt idx="1119">
                  <c:v>99.023989999999998</c:v>
                </c:pt>
                <c:pt idx="1120">
                  <c:v>99.096469999999997</c:v>
                </c:pt>
                <c:pt idx="1121">
                  <c:v>99.165589999999995</c:v>
                </c:pt>
                <c:pt idx="1122">
                  <c:v>99.239620000000002</c:v>
                </c:pt>
                <c:pt idx="1123">
                  <c:v>99.310950000000005</c:v>
                </c:pt>
                <c:pt idx="1124">
                  <c:v>99.383510000000001</c:v>
                </c:pt>
                <c:pt idx="1125">
                  <c:v>99.455719999999999</c:v>
                </c:pt>
                <c:pt idx="1126">
                  <c:v>99.525630000000007</c:v>
                </c:pt>
                <c:pt idx="1127">
                  <c:v>99.595889999999997</c:v>
                </c:pt>
                <c:pt idx="1128">
                  <c:v>99.668239999999997</c:v>
                </c:pt>
                <c:pt idx="1129">
                  <c:v>99.73836</c:v>
                </c:pt>
                <c:pt idx="1130">
                  <c:v>99.810540000000003</c:v>
                </c:pt>
                <c:pt idx="1131">
                  <c:v>99.882239999999996</c:v>
                </c:pt>
                <c:pt idx="1132">
                  <c:v>99.952340000000007</c:v>
                </c:pt>
                <c:pt idx="1133">
                  <c:v>100.0234</c:v>
                </c:pt>
                <c:pt idx="1134">
                  <c:v>100.0936</c:v>
                </c:pt>
                <c:pt idx="1135">
                  <c:v>100.1626</c:v>
                </c:pt>
                <c:pt idx="1136">
                  <c:v>100.2328</c:v>
                </c:pt>
                <c:pt idx="1137">
                  <c:v>100.30119999999999</c:v>
                </c:pt>
                <c:pt idx="1138">
                  <c:v>100.37009999999999</c:v>
                </c:pt>
                <c:pt idx="1139">
                  <c:v>100.4392</c:v>
                </c:pt>
                <c:pt idx="1140">
                  <c:v>100.506</c:v>
                </c:pt>
                <c:pt idx="1141">
                  <c:v>100.57470000000001</c:v>
                </c:pt>
                <c:pt idx="1142">
                  <c:v>100.6448</c:v>
                </c:pt>
                <c:pt idx="1143">
                  <c:v>100.7127</c:v>
                </c:pt>
                <c:pt idx="1144">
                  <c:v>100.78189999999999</c:v>
                </c:pt>
                <c:pt idx="1145">
                  <c:v>100.85039999999999</c:v>
                </c:pt>
                <c:pt idx="1146">
                  <c:v>100.9182</c:v>
                </c:pt>
                <c:pt idx="1147">
                  <c:v>100.9858</c:v>
                </c:pt>
                <c:pt idx="1148">
                  <c:v>101.05419999999999</c:v>
                </c:pt>
                <c:pt idx="1149">
                  <c:v>101.1234</c:v>
                </c:pt>
                <c:pt idx="1150">
                  <c:v>101.1914</c:v>
                </c:pt>
                <c:pt idx="1151">
                  <c:v>101.2586</c:v>
                </c:pt>
                <c:pt idx="1152">
                  <c:v>101.3272</c:v>
                </c:pt>
                <c:pt idx="1153">
                  <c:v>101.3952</c:v>
                </c:pt>
                <c:pt idx="1154">
                  <c:v>101.4645</c:v>
                </c:pt>
                <c:pt idx="1155">
                  <c:v>101.5329</c:v>
                </c:pt>
                <c:pt idx="1156">
                  <c:v>101.6005</c:v>
                </c:pt>
                <c:pt idx="1157">
                  <c:v>101.6682</c:v>
                </c:pt>
                <c:pt idx="1158">
                  <c:v>101.7385</c:v>
                </c:pt>
                <c:pt idx="1159">
                  <c:v>101.8082</c:v>
                </c:pt>
                <c:pt idx="1160">
                  <c:v>101.87520000000001</c:v>
                </c:pt>
                <c:pt idx="1161">
                  <c:v>101.9447</c:v>
                </c:pt>
                <c:pt idx="1162">
                  <c:v>102.0142</c:v>
                </c:pt>
                <c:pt idx="1163">
                  <c:v>102.0831</c:v>
                </c:pt>
                <c:pt idx="1164">
                  <c:v>102.1524</c:v>
                </c:pt>
                <c:pt idx="1165">
                  <c:v>102.2218</c:v>
                </c:pt>
                <c:pt idx="1166">
                  <c:v>102.2899</c:v>
                </c:pt>
                <c:pt idx="1167">
                  <c:v>102.3579</c:v>
                </c:pt>
                <c:pt idx="1168">
                  <c:v>102.4278</c:v>
                </c:pt>
                <c:pt idx="1169">
                  <c:v>102.4969</c:v>
                </c:pt>
                <c:pt idx="1170">
                  <c:v>102.5668</c:v>
                </c:pt>
                <c:pt idx="1171">
                  <c:v>102.63849999999999</c:v>
                </c:pt>
                <c:pt idx="1172">
                  <c:v>102.7079</c:v>
                </c:pt>
                <c:pt idx="1173">
                  <c:v>102.77679999999999</c:v>
                </c:pt>
                <c:pt idx="1174">
                  <c:v>102.84690000000001</c:v>
                </c:pt>
                <c:pt idx="1175">
                  <c:v>102.91419999999999</c:v>
                </c:pt>
                <c:pt idx="1176">
                  <c:v>102.9837</c:v>
                </c:pt>
                <c:pt idx="1177">
                  <c:v>103.0531</c:v>
                </c:pt>
                <c:pt idx="1178">
                  <c:v>103.1246</c:v>
                </c:pt>
                <c:pt idx="1179">
                  <c:v>103.1919</c:v>
                </c:pt>
                <c:pt idx="1180">
                  <c:v>103.2633</c:v>
                </c:pt>
                <c:pt idx="1181">
                  <c:v>103.3309</c:v>
                </c:pt>
                <c:pt idx="1182">
                  <c:v>103.3995</c:v>
                </c:pt>
                <c:pt idx="1183">
                  <c:v>103.46939999999999</c:v>
                </c:pt>
                <c:pt idx="1184">
                  <c:v>103.5393</c:v>
                </c:pt>
                <c:pt idx="1185">
                  <c:v>103.6082</c:v>
                </c:pt>
                <c:pt idx="1186">
                  <c:v>103.67659999999999</c:v>
                </c:pt>
                <c:pt idx="1187">
                  <c:v>103.7474</c:v>
                </c:pt>
                <c:pt idx="1188">
                  <c:v>103.8164</c:v>
                </c:pt>
                <c:pt idx="1189">
                  <c:v>103.88679999999999</c:v>
                </c:pt>
                <c:pt idx="1190">
                  <c:v>103.9563</c:v>
                </c:pt>
                <c:pt idx="1191">
                  <c:v>104.02589999999999</c:v>
                </c:pt>
                <c:pt idx="1192">
                  <c:v>104.09690000000001</c:v>
                </c:pt>
                <c:pt idx="1193">
                  <c:v>104.1643</c:v>
                </c:pt>
                <c:pt idx="1194">
                  <c:v>104.2358</c:v>
                </c:pt>
                <c:pt idx="1195">
                  <c:v>104.30289999999999</c:v>
                </c:pt>
                <c:pt idx="1196">
                  <c:v>104.37390000000001</c:v>
                </c:pt>
                <c:pt idx="1197">
                  <c:v>104.44119999999999</c:v>
                </c:pt>
                <c:pt idx="1198">
                  <c:v>104.5121</c:v>
                </c:pt>
                <c:pt idx="1199">
                  <c:v>104.57899999999999</c:v>
                </c:pt>
                <c:pt idx="1200">
                  <c:v>104.6481</c:v>
                </c:pt>
                <c:pt idx="1201">
                  <c:v>104.71559999999999</c:v>
                </c:pt>
                <c:pt idx="1202">
                  <c:v>104.78230000000001</c:v>
                </c:pt>
                <c:pt idx="1203">
                  <c:v>104.85209999999999</c:v>
                </c:pt>
                <c:pt idx="1204">
                  <c:v>104.9207</c:v>
                </c:pt>
                <c:pt idx="1205">
                  <c:v>104.9902</c:v>
                </c:pt>
                <c:pt idx="1206">
                  <c:v>105.0582</c:v>
                </c:pt>
                <c:pt idx="1207">
                  <c:v>105.1283</c:v>
                </c:pt>
                <c:pt idx="1208">
                  <c:v>105.1947</c:v>
                </c:pt>
                <c:pt idx="1209">
                  <c:v>105.26220000000001</c:v>
                </c:pt>
                <c:pt idx="1210">
                  <c:v>105.3308</c:v>
                </c:pt>
                <c:pt idx="1211">
                  <c:v>105.4021</c:v>
                </c:pt>
                <c:pt idx="1212">
                  <c:v>105.47069999999999</c:v>
                </c:pt>
                <c:pt idx="1213">
                  <c:v>105.5386</c:v>
                </c:pt>
                <c:pt idx="1214">
                  <c:v>105.6075</c:v>
                </c:pt>
                <c:pt idx="1215">
                  <c:v>105.6751</c:v>
                </c:pt>
                <c:pt idx="1216">
                  <c:v>105.7445</c:v>
                </c:pt>
                <c:pt idx="1217">
                  <c:v>105.8104</c:v>
                </c:pt>
                <c:pt idx="1218">
                  <c:v>105.8797</c:v>
                </c:pt>
                <c:pt idx="1219">
                  <c:v>105.94759999999999</c:v>
                </c:pt>
                <c:pt idx="1220">
                  <c:v>106.017</c:v>
                </c:pt>
                <c:pt idx="1221">
                  <c:v>106.0844</c:v>
                </c:pt>
                <c:pt idx="1222">
                  <c:v>106.1521</c:v>
                </c:pt>
                <c:pt idx="1223">
                  <c:v>106.2184</c:v>
                </c:pt>
                <c:pt idx="1224">
                  <c:v>106.2872</c:v>
                </c:pt>
                <c:pt idx="1225">
                  <c:v>106.35760000000001</c:v>
                </c:pt>
                <c:pt idx="1226">
                  <c:v>106.4256</c:v>
                </c:pt>
                <c:pt idx="1227">
                  <c:v>106.4939</c:v>
                </c:pt>
                <c:pt idx="1228">
                  <c:v>106.56100000000001</c:v>
                </c:pt>
                <c:pt idx="1229">
                  <c:v>106.63160000000001</c:v>
                </c:pt>
                <c:pt idx="1230">
                  <c:v>106.7011</c:v>
                </c:pt>
                <c:pt idx="1231">
                  <c:v>106.7685</c:v>
                </c:pt>
                <c:pt idx="1232">
                  <c:v>106.8369</c:v>
                </c:pt>
                <c:pt idx="1233">
                  <c:v>106.90560000000001</c:v>
                </c:pt>
                <c:pt idx="1234">
                  <c:v>106.9736</c:v>
                </c:pt>
                <c:pt idx="1235">
                  <c:v>107.04170000000001</c:v>
                </c:pt>
                <c:pt idx="1236">
                  <c:v>107.1092</c:v>
                </c:pt>
                <c:pt idx="1237">
                  <c:v>107.1764</c:v>
                </c:pt>
                <c:pt idx="1238">
                  <c:v>107.2462</c:v>
                </c:pt>
                <c:pt idx="1239">
                  <c:v>107.31270000000001</c:v>
                </c:pt>
                <c:pt idx="1240">
                  <c:v>107.3822</c:v>
                </c:pt>
                <c:pt idx="1241">
                  <c:v>107.4482</c:v>
                </c:pt>
                <c:pt idx="1242">
                  <c:v>107.5175</c:v>
                </c:pt>
                <c:pt idx="1243">
                  <c:v>107.5856</c:v>
                </c:pt>
                <c:pt idx="1244">
                  <c:v>107.6544</c:v>
                </c:pt>
                <c:pt idx="1245">
                  <c:v>107.72320000000001</c:v>
                </c:pt>
                <c:pt idx="1246">
                  <c:v>107.79040000000001</c:v>
                </c:pt>
                <c:pt idx="1247">
                  <c:v>107.8597</c:v>
                </c:pt>
                <c:pt idx="1248">
                  <c:v>107.9282</c:v>
                </c:pt>
                <c:pt idx="1249">
                  <c:v>107.995</c:v>
                </c:pt>
                <c:pt idx="1250">
                  <c:v>108.06319999999999</c:v>
                </c:pt>
                <c:pt idx="1251">
                  <c:v>108.1315</c:v>
                </c:pt>
                <c:pt idx="1252">
                  <c:v>108.1987</c:v>
                </c:pt>
                <c:pt idx="1253">
                  <c:v>108.26779999999999</c:v>
                </c:pt>
                <c:pt idx="1254">
                  <c:v>108.3349</c:v>
                </c:pt>
                <c:pt idx="1255">
                  <c:v>108.4044</c:v>
                </c:pt>
                <c:pt idx="1256">
                  <c:v>108.4705</c:v>
                </c:pt>
                <c:pt idx="1257">
                  <c:v>108.53919999999999</c:v>
                </c:pt>
                <c:pt idx="1258">
                  <c:v>108.6073</c:v>
                </c:pt>
                <c:pt idx="1259">
                  <c:v>108.67700000000001</c:v>
                </c:pt>
                <c:pt idx="1260">
                  <c:v>108.74509999999999</c:v>
                </c:pt>
                <c:pt idx="1261">
                  <c:v>108.81399999999999</c:v>
                </c:pt>
                <c:pt idx="1262">
                  <c:v>108.8815</c:v>
                </c:pt>
                <c:pt idx="1263">
                  <c:v>108.95</c:v>
                </c:pt>
                <c:pt idx="1264">
                  <c:v>109.01909999999999</c:v>
                </c:pt>
                <c:pt idx="1265">
                  <c:v>109.08839999999999</c:v>
                </c:pt>
                <c:pt idx="1266">
                  <c:v>109.155</c:v>
                </c:pt>
                <c:pt idx="1267">
                  <c:v>109.2243</c:v>
                </c:pt>
                <c:pt idx="1268">
                  <c:v>109.2923</c:v>
                </c:pt>
                <c:pt idx="1269">
                  <c:v>109.3612</c:v>
                </c:pt>
                <c:pt idx="1270">
                  <c:v>109.42919999999999</c:v>
                </c:pt>
                <c:pt idx="1271">
                  <c:v>109.4967</c:v>
                </c:pt>
                <c:pt idx="1272">
                  <c:v>109.56529999999999</c:v>
                </c:pt>
                <c:pt idx="1273">
                  <c:v>109.63379999999999</c:v>
                </c:pt>
                <c:pt idx="1274">
                  <c:v>109.70229999999999</c:v>
                </c:pt>
                <c:pt idx="1275">
                  <c:v>109.7718</c:v>
                </c:pt>
                <c:pt idx="1276">
                  <c:v>109.8407</c:v>
                </c:pt>
                <c:pt idx="1277">
                  <c:v>109.90860000000001</c:v>
                </c:pt>
                <c:pt idx="1278">
                  <c:v>109.9759</c:v>
                </c:pt>
                <c:pt idx="1279">
                  <c:v>110.0433</c:v>
                </c:pt>
                <c:pt idx="1280">
                  <c:v>110.1116</c:v>
                </c:pt>
                <c:pt idx="1281">
                  <c:v>110.1788</c:v>
                </c:pt>
                <c:pt idx="1282">
                  <c:v>110.2483</c:v>
                </c:pt>
                <c:pt idx="1283">
                  <c:v>110.3164</c:v>
                </c:pt>
                <c:pt idx="1284">
                  <c:v>110.3832</c:v>
                </c:pt>
                <c:pt idx="1285">
                  <c:v>110.4499</c:v>
                </c:pt>
                <c:pt idx="1286">
                  <c:v>110.518</c:v>
                </c:pt>
                <c:pt idx="1287">
                  <c:v>110.58499999999999</c:v>
                </c:pt>
                <c:pt idx="1288">
                  <c:v>110.6521</c:v>
                </c:pt>
                <c:pt idx="1289">
                  <c:v>110.7204</c:v>
                </c:pt>
                <c:pt idx="1290">
                  <c:v>110.788</c:v>
                </c:pt>
                <c:pt idx="1291">
                  <c:v>110.8527</c:v>
                </c:pt>
                <c:pt idx="1292">
                  <c:v>110.9194</c:v>
                </c:pt>
                <c:pt idx="1293">
                  <c:v>110.98480000000001</c:v>
                </c:pt>
                <c:pt idx="1294">
                  <c:v>111.0522</c:v>
                </c:pt>
                <c:pt idx="1295">
                  <c:v>111.1186</c:v>
                </c:pt>
                <c:pt idx="1296">
                  <c:v>111.1828</c:v>
                </c:pt>
                <c:pt idx="1297">
                  <c:v>111.2492</c:v>
                </c:pt>
                <c:pt idx="1298">
                  <c:v>111.31699999999999</c:v>
                </c:pt>
                <c:pt idx="1299">
                  <c:v>111.38209999999999</c:v>
                </c:pt>
                <c:pt idx="1300">
                  <c:v>111.44840000000001</c:v>
                </c:pt>
                <c:pt idx="1301">
                  <c:v>111.5153</c:v>
                </c:pt>
                <c:pt idx="1302">
                  <c:v>111.58069999999999</c:v>
                </c:pt>
                <c:pt idx="1303">
                  <c:v>111.6484</c:v>
                </c:pt>
                <c:pt idx="1304">
                  <c:v>111.7153</c:v>
                </c:pt>
                <c:pt idx="1305">
                  <c:v>111.78319999999999</c:v>
                </c:pt>
                <c:pt idx="1306">
                  <c:v>111.8518</c:v>
                </c:pt>
                <c:pt idx="1307">
                  <c:v>111.9174</c:v>
                </c:pt>
                <c:pt idx="1308">
                  <c:v>111.9846</c:v>
                </c:pt>
                <c:pt idx="1309">
                  <c:v>112.04989999999999</c:v>
                </c:pt>
                <c:pt idx="1310">
                  <c:v>112.11709999999999</c:v>
                </c:pt>
                <c:pt idx="1311">
                  <c:v>112.1849</c:v>
                </c:pt>
                <c:pt idx="1312">
                  <c:v>112.2525</c:v>
                </c:pt>
                <c:pt idx="1313">
                  <c:v>112.3186</c:v>
                </c:pt>
                <c:pt idx="1314">
                  <c:v>112.38500000000001</c:v>
                </c:pt>
                <c:pt idx="1315">
                  <c:v>112.4532</c:v>
                </c:pt>
                <c:pt idx="1316">
                  <c:v>112.52119999999999</c:v>
                </c:pt>
                <c:pt idx="1317">
                  <c:v>112.5882</c:v>
                </c:pt>
                <c:pt idx="1318">
                  <c:v>112.6566</c:v>
                </c:pt>
                <c:pt idx="1319">
                  <c:v>112.72320000000001</c:v>
                </c:pt>
                <c:pt idx="1320">
                  <c:v>112.79040000000001</c:v>
                </c:pt>
                <c:pt idx="1321">
                  <c:v>112.85639999999999</c:v>
                </c:pt>
                <c:pt idx="1322">
                  <c:v>112.9224</c:v>
                </c:pt>
                <c:pt idx="1323">
                  <c:v>112.9905</c:v>
                </c:pt>
                <c:pt idx="1324">
                  <c:v>113.0577</c:v>
                </c:pt>
                <c:pt idx="1325">
                  <c:v>113.1254</c:v>
                </c:pt>
                <c:pt idx="1326">
                  <c:v>113.194</c:v>
                </c:pt>
                <c:pt idx="1327">
                  <c:v>113.26179999999999</c:v>
                </c:pt>
                <c:pt idx="1328">
                  <c:v>113.32689999999999</c:v>
                </c:pt>
                <c:pt idx="1329">
                  <c:v>113.3989</c:v>
                </c:pt>
                <c:pt idx="1330">
                  <c:v>113.4665</c:v>
                </c:pt>
                <c:pt idx="1331">
                  <c:v>113.533</c:v>
                </c:pt>
                <c:pt idx="1332">
                  <c:v>113.5993</c:v>
                </c:pt>
                <c:pt idx="1333">
                  <c:v>113.667</c:v>
                </c:pt>
                <c:pt idx="1334">
                  <c:v>113.7337</c:v>
                </c:pt>
                <c:pt idx="1335">
                  <c:v>113.8014</c:v>
                </c:pt>
                <c:pt idx="1336">
                  <c:v>113.8665</c:v>
                </c:pt>
                <c:pt idx="1337">
                  <c:v>113.9353</c:v>
                </c:pt>
                <c:pt idx="1338">
                  <c:v>114.00060000000001</c:v>
                </c:pt>
                <c:pt idx="1339">
                  <c:v>114.06699999999999</c:v>
                </c:pt>
                <c:pt idx="1340">
                  <c:v>114.13509999999999</c:v>
                </c:pt>
                <c:pt idx="1341">
                  <c:v>114.2012</c:v>
                </c:pt>
                <c:pt idx="1342">
                  <c:v>114.268</c:v>
                </c:pt>
                <c:pt idx="1343">
                  <c:v>114.3336</c:v>
                </c:pt>
                <c:pt idx="1344">
                  <c:v>114.39830000000001</c:v>
                </c:pt>
                <c:pt idx="1345">
                  <c:v>114.46469999999999</c:v>
                </c:pt>
                <c:pt idx="1346">
                  <c:v>114.52979999999999</c:v>
                </c:pt>
                <c:pt idx="1347">
                  <c:v>114.5976</c:v>
                </c:pt>
                <c:pt idx="1348">
                  <c:v>114.6639</c:v>
                </c:pt>
                <c:pt idx="1349">
                  <c:v>114.7321</c:v>
                </c:pt>
                <c:pt idx="1350">
                  <c:v>114.79949999999999</c:v>
                </c:pt>
                <c:pt idx="1351">
                  <c:v>114.864</c:v>
                </c:pt>
                <c:pt idx="1352">
                  <c:v>114.93</c:v>
                </c:pt>
                <c:pt idx="1353">
                  <c:v>114.9965</c:v>
                </c:pt>
                <c:pt idx="1354">
                  <c:v>115.06319999999999</c:v>
                </c:pt>
                <c:pt idx="1355">
                  <c:v>115.1302</c:v>
                </c:pt>
                <c:pt idx="1356">
                  <c:v>115.1951</c:v>
                </c:pt>
                <c:pt idx="1357">
                  <c:v>115.26309999999999</c:v>
                </c:pt>
                <c:pt idx="1358">
                  <c:v>115.32980000000001</c:v>
                </c:pt>
                <c:pt idx="1359">
                  <c:v>115.3954</c:v>
                </c:pt>
                <c:pt idx="1360">
                  <c:v>115.4622</c:v>
                </c:pt>
                <c:pt idx="1361">
                  <c:v>115.52760000000001</c:v>
                </c:pt>
                <c:pt idx="1362">
                  <c:v>115.5966</c:v>
                </c:pt>
                <c:pt idx="1363">
                  <c:v>115.6615</c:v>
                </c:pt>
                <c:pt idx="1364">
                  <c:v>115.7282</c:v>
                </c:pt>
                <c:pt idx="1365">
                  <c:v>115.7941</c:v>
                </c:pt>
                <c:pt idx="1366">
                  <c:v>115.8621</c:v>
                </c:pt>
                <c:pt idx="1367">
                  <c:v>115.9282</c:v>
                </c:pt>
                <c:pt idx="1368">
                  <c:v>115.9944</c:v>
                </c:pt>
                <c:pt idx="1369">
                  <c:v>116.0594</c:v>
                </c:pt>
                <c:pt idx="1370">
                  <c:v>116.1264</c:v>
                </c:pt>
                <c:pt idx="1371">
                  <c:v>116.1923</c:v>
                </c:pt>
                <c:pt idx="1372">
                  <c:v>116.2586</c:v>
                </c:pt>
                <c:pt idx="1373">
                  <c:v>116.3223</c:v>
                </c:pt>
                <c:pt idx="1374">
                  <c:v>116.3908</c:v>
                </c:pt>
                <c:pt idx="1375">
                  <c:v>116.4556</c:v>
                </c:pt>
                <c:pt idx="1376">
                  <c:v>116.52</c:v>
                </c:pt>
                <c:pt idx="1377">
                  <c:v>116.58620000000001</c:v>
                </c:pt>
                <c:pt idx="1378">
                  <c:v>116.65049999999999</c:v>
                </c:pt>
                <c:pt idx="1379">
                  <c:v>116.71680000000001</c:v>
                </c:pt>
                <c:pt idx="1380">
                  <c:v>116.7818</c:v>
                </c:pt>
                <c:pt idx="1381">
                  <c:v>116.8464</c:v>
                </c:pt>
                <c:pt idx="1382">
                  <c:v>116.9109</c:v>
                </c:pt>
                <c:pt idx="1383">
                  <c:v>116.97410000000001</c:v>
                </c:pt>
                <c:pt idx="1384">
                  <c:v>117.0415</c:v>
                </c:pt>
                <c:pt idx="1385">
                  <c:v>117.10509999999999</c:v>
                </c:pt>
                <c:pt idx="1386">
                  <c:v>117.1695</c:v>
                </c:pt>
                <c:pt idx="1387">
                  <c:v>117.23650000000001</c:v>
                </c:pt>
                <c:pt idx="1388">
                  <c:v>117.3009</c:v>
                </c:pt>
                <c:pt idx="1389">
                  <c:v>117.3668</c:v>
                </c:pt>
                <c:pt idx="1390">
                  <c:v>117.4312</c:v>
                </c:pt>
                <c:pt idx="1391">
                  <c:v>117.4953</c:v>
                </c:pt>
                <c:pt idx="1392">
                  <c:v>117.5617</c:v>
                </c:pt>
                <c:pt idx="1393">
                  <c:v>117.6284</c:v>
                </c:pt>
                <c:pt idx="1394">
                  <c:v>117.6955</c:v>
                </c:pt>
                <c:pt idx="1395">
                  <c:v>117.762</c:v>
                </c:pt>
                <c:pt idx="1396">
                  <c:v>117.8283</c:v>
                </c:pt>
                <c:pt idx="1397">
                  <c:v>117.8943</c:v>
                </c:pt>
                <c:pt idx="1398">
                  <c:v>117.9575</c:v>
                </c:pt>
                <c:pt idx="1399">
                  <c:v>118.02500000000001</c:v>
                </c:pt>
                <c:pt idx="1400">
                  <c:v>118.0902</c:v>
                </c:pt>
                <c:pt idx="1401">
                  <c:v>118.1575</c:v>
                </c:pt>
                <c:pt idx="1402">
                  <c:v>118.2216</c:v>
                </c:pt>
                <c:pt idx="1403">
                  <c:v>118.28789999999999</c:v>
                </c:pt>
                <c:pt idx="1404">
                  <c:v>118.35120000000001</c:v>
                </c:pt>
                <c:pt idx="1405">
                  <c:v>118.4183</c:v>
                </c:pt>
                <c:pt idx="1406">
                  <c:v>118.4836</c:v>
                </c:pt>
                <c:pt idx="1407">
                  <c:v>118.5478</c:v>
                </c:pt>
                <c:pt idx="1408">
                  <c:v>118.6113</c:v>
                </c:pt>
                <c:pt idx="1409">
                  <c:v>118.6746</c:v>
                </c:pt>
                <c:pt idx="1410">
                  <c:v>118.7405</c:v>
                </c:pt>
                <c:pt idx="1411">
                  <c:v>118.80029999999999</c:v>
                </c:pt>
                <c:pt idx="1412">
                  <c:v>118.8651</c:v>
                </c:pt>
                <c:pt idx="1413">
                  <c:v>118.9264</c:v>
                </c:pt>
                <c:pt idx="1414">
                  <c:v>118.9883</c:v>
                </c:pt>
                <c:pt idx="1415">
                  <c:v>119.0484</c:v>
                </c:pt>
                <c:pt idx="1416">
                  <c:v>119.1066</c:v>
                </c:pt>
                <c:pt idx="1417">
                  <c:v>119.16679999999999</c:v>
                </c:pt>
                <c:pt idx="1418">
                  <c:v>119.2294</c:v>
                </c:pt>
                <c:pt idx="1419">
                  <c:v>119.2882</c:v>
                </c:pt>
                <c:pt idx="1420">
                  <c:v>119.34910000000001</c:v>
                </c:pt>
                <c:pt idx="1421">
                  <c:v>119.40940000000001</c:v>
                </c:pt>
                <c:pt idx="1422">
                  <c:v>119.4686</c:v>
                </c:pt>
                <c:pt idx="1423">
                  <c:v>119.52679999999999</c:v>
                </c:pt>
                <c:pt idx="1424">
                  <c:v>119.5874</c:v>
                </c:pt>
                <c:pt idx="1425">
                  <c:v>119.64879999999999</c:v>
                </c:pt>
                <c:pt idx="1426">
                  <c:v>119.7081</c:v>
                </c:pt>
                <c:pt idx="1427">
                  <c:v>119.7702</c:v>
                </c:pt>
                <c:pt idx="1428">
                  <c:v>119.8297</c:v>
                </c:pt>
                <c:pt idx="1429">
                  <c:v>119.89100000000001</c:v>
                </c:pt>
                <c:pt idx="1430">
                  <c:v>119.9509</c:v>
                </c:pt>
                <c:pt idx="1431">
                  <c:v>120.0106</c:v>
                </c:pt>
                <c:pt idx="1432">
                  <c:v>120.0736</c:v>
                </c:pt>
                <c:pt idx="1433">
                  <c:v>120.13509999999999</c:v>
                </c:pt>
                <c:pt idx="1434">
                  <c:v>120.19580000000001</c:v>
                </c:pt>
                <c:pt idx="1435">
                  <c:v>120.2587</c:v>
                </c:pt>
                <c:pt idx="1436">
                  <c:v>120.3207</c:v>
                </c:pt>
                <c:pt idx="1437">
                  <c:v>120.3822</c:v>
                </c:pt>
                <c:pt idx="1438">
                  <c:v>120.4453</c:v>
                </c:pt>
                <c:pt idx="1439">
                  <c:v>120.5081</c:v>
                </c:pt>
                <c:pt idx="1440">
                  <c:v>120.5715</c:v>
                </c:pt>
                <c:pt idx="1441">
                  <c:v>120.63339999999999</c:v>
                </c:pt>
                <c:pt idx="1442">
                  <c:v>120.696</c:v>
                </c:pt>
                <c:pt idx="1443">
                  <c:v>120.75830000000001</c:v>
                </c:pt>
                <c:pt idx="1444">
                  <c:v>120.82250000000001</c:v>
                </c:pt>
                <c:pt idx="1445">
                  <c:v>120.8847</c:v>
                </c:pt>
                <c:pt idx="1446">
                  <c:v>120.9482</c:v>
                </c:pt>
                <c:pt idx="1447">
                  <c:v>121.0103</c:v>
                </c:pt>
                <c:pt idx="1448">
                  <c:v>121.07259999999999</c:v>
                </c:pt>
                <c:pt idx="1449">
                  <c:v>121.137</c:v>
                </c:pt>
                <c:pt idx="1450">
                  <c:v>121.2003</c:v>
                </c:pt>
                <c:pt idx="1451">
                  <c:v>121.2634</c:v>
                </c:pt>
                <c:pt idx="1452">
                  <c:v>121.3278</c:v>
                </c:pt>
                <c:pt idx="1453">
                  <c:v>121.39100000000001</c:v>
                </c:pt>
                <c:pt idx="1454">
                  <c:v>121.4546</c:v>
                </c:pt>
                <c:pt idx="1455">
                  <c:v>121.5187</c:v>
                </c:pt>
                <c:pt idx="1456">
                  <c:v>121.5813</c:v>
                </c:pt>
                <c:pt idx="1457">
                  <c:v>121.64449999999999</c:v>
                </c:pt>
                <c:pt idx="1458">
                  <c:v>121.7075</c:v>
                </c:pt>
                <c:pt idx="1459">
                  <c:v>121.77160000000001</c:v>
                </c:pt>
                <c:pt idx="1460">
                  <c:v>121.833</c:v>
                </c:pt>
                <c:pt idx="1461">
                  <c:v>121.8964</c:v>
                </c:pt>
                <c:pt idx="1462">
                  <c:v>121.9594</c:v>
                </c:pt>
                <c:pt idx="1463">
                  <c:v>122.02200000000001</c:v>
                </c:pt>
                <c:pt idx="1464">
                  <c:v>122.0839</c:v>
                </c:pt>
                <c:pt idx="1465">
                  <c:v>122.1465</c:v>
                </c:pt>
                <c:pt idx="1466">
                  <c:v>122.2094</c:v>
                </c:pt>
                <c:pt idx="1467">
                  <c:v>122.27160000000001</c:v>
                </c:pt>
                <c:pt idx="1468">
                  <c:v>122.33329999999999</c:v>
                </c:pt>
                <c:pt idx="1469">
                  <c:v>122.396</c:v>
                </c:pt>
                <c:pt idx="1470">
                  <c:v>122.4585</c:v>
                </c:pt>
                <c:pt idx="1471">
                  <c:v>122.521</c:v>
                </c:pt>
                <c:pt idx="1472">
                  <c:v>122.5836</c:v>
                </c:pt>
                <c:pt idx="1473">
                  <c:v>122.6459</c:v>
                </c:pt>
                <c:pt idx="1474">
                  <c:v>122.70950000000001</c:v>
                </c:pt>
                <c:pt idx="1475">
                  <c:v>122.7675</c:v>
                </c:pt>
                <c:pt idx="1476">
                  <c:v>122.8323</c:v>
                </c:pt>
                <c:pt idx="1477">
                  <c:v>122.89660000000001</c:v>
                </c:pt>
                <c:pt idx="1478">
                  <c:v>122.959</c:v>
                </c:pt>
                <c:pt idx="1479">
                  <c:v>123.0226</c:v>
                </c:pt>
                <c:pt idx="1480">
                  <c:v>123.086</c:v>
                </c:pt>
                <c:pt idx="1481">
                  <c:v>123.14879999999999</c:v>
                </c:pt>
                <c:pt idx="1482">
                  <c:v>123.2114</c:v>
                </c:pt>
                <c:pt idx="1483">
                  <c:v>123.27589999999999</c:v>
                </c:pt>
                <c:pt idx="1484">
                  <c:v>123.339</c:v>
                </c:pt>
                <c:pt idx="1485">
                  <c:v>123.4033</c:v>
                </c:pt>
                <c:pt idx="1486">
                  <c:v>123.4646</c:v>
                </c:pt>
                <c:pt idx="1487">
                  <c:v>123.529</c:v>
                </c:pt>
                <c:pt idx="1488">
                  <c:v>123.5937</c:v>
                </c:pt>
                <c:pt idx="1489">
                  <c:v>123.65819999999999</c:v>
                </c:pt>
                <c:pt idx="1490">
                  <c:v>123.7208</c:v>
                </c:pt>
                <c:pt idx="1491">
                  <c:v>123.78400000000001</c:v>
                </c:pt>
                <c:pt idx="1492">
                  <c:v>123.84820000000001</c:v>
                </c:pt>
                <c:pt idx="1493">
                  <c:v>123.9135</c:v>
                </c:pt>
                <c:pt idx="1494">
                  <c:v>123.9778</c:v>
                </c:pt>
                <c:pt idx="1495">
                  <c:v>124.0416</c:v>
                </c:pt>
                <c:pt idx="1496">
                  <c:v>124.1052</c:v>
                </c:pt>
                <c:pt idx="1497">
                  <c:v>124.16719999999999</c:v>
                </c:pt>
                <c:pt idx="1498">
                  <c:v>124.2321</c:v>
                </c:pt>
                <c:pt idx="1499">
                  <c:v>124.2988</c:v>
                </c:pt>
                <c:pt idx="1500">
                  <c:v>124.3609</c:v>
                </c:pt>
                <c:pt idx="1501">
                  <c:v>124.4239</c:v>
                </c:pt>
                <c:pt idx="1502">
                  <c:v>124.4867</c:v>
                </c:pt>
                <c:pt idx="1503">
                  <c:v>124.5493</c:v>
                </c:pt>
                <c:pt idx="1504">
                  <c:v>124.6151</c:v>
                </c:pt>
                <c:pt idx="1505">
                  <c:v>124.6789</c:v>
                </c:pt>
                <c:pt idx="1506">
                  <c:v>124.74039999999999</c:v>
                </c:pt>
                <c:pt idx="1507">
                  <c:v>124.8048</c:v>
                </c:pt>
                <c:pt idx="1508">
                  <c:v>124.8665</c:v>
                </c:pt>
                <c:pt idx="1509">
                  <c:v>124.93389999999999</c:v>
                </c:pt>
                <c:pt idx="1510">
                  <c:v>124.9969</c:v>
                </c:pt>
                <c:pt idx="1511">
                  <c:v>125.06270000000001</c:v>
                </c:pt>
                <c:pt idx="1512">
                  <c:v>125.12</c:v>
                </c:pt>
                <c:pt idx="1513">
                  <c:v>125.1874</c:v>
                </c:pt>
                <c:pt idx="1514">
                  <c:v>125.2486</c:v>
                </c:pt>
                <c:pt idx="1515">
                  <c:v>125.31189999999999</c:v>
                </c:pt>
                <c:pt idx="1516">
                  <c:v>125.375</c:v>
                </c:pt>
                <c:pt idx="1517">
                  <c:v>125.4387</c:v>
                </c:pt>
                <c:pt idx="1518">
                  <c:v>125.5004</c:v>
                </c:pt>
                <c:pt idx="1519">
                  <c:v>125.5645</c:v>
                </c:pt>
                <c:pt idx="1520">
                  <c:v>125.6276</c:v>
                </c:pt>
                <c:pt idx="1521">
                  <c:v>125.6913</c:v>
                </c:pt>
                <c:pt idx="1522">
                  <c:v>125.75190000000001</c:v>
                </c:pt>
                <c:pt idx="1523">
                  <c:v>125.8145</c:v>
                </c:pt>
                <c:pt idx="1524">
                  <c:v>125.877</c:v>
                </c:pt>
                <c:pt idx="1525">
                  <c:v>125.9396</c:v>
                </c:pt>
                <c:pt idx="1526">
                  <c:v>126.00109999999999</c:v>
                </c:pt>
                <c:pt idx="1527">
                  <c:v>126.0613</c:v>
                </c:pt>
                <c:pt idx="1528">
                  <c:v>126.12479999999999</c:v>
                </c:pt>
                <c:pt idx="1529">
                  <c:v>126.18770000000001</c:v>
                </c:pt>
                <c:pt idx="1530">
                  <c:v>126.24979999999999</c:v>
                </c:pt>
                <c:pt idx="1531">
                  <c:v>126.31140000000001</c:v>
                </c:pt>
                <c:pt idx="1532">
                  <c:v>126.3745</c:v>
                </c:pt>
                <c:pt idx="1533">
                  <c:v>126.43819999999999</c:v>
                </c:pt>
                <c:pt idx="1534">
                  <c:v>126.4999</c:v>
                </c:pt>
                <c:pt idx="1535">
                  <c:v>126.56180000000001</c:v>
                </c:pt>
                <c:pt idx="1536">
                  <c:v>126.623</c:v>
                </c:pt>
                <c:pt idx="1537">
                  <c:v>126.6878</c:v>
                </c:pt>
                <c:pt idx="1538">
                  <c:v>126.75</c:v>
                </c:pt>
                <c:pt idx="1539">
                  <c:v>126.8124</c:v>
                </c:pt>
                <c:pt idx="1540">
                  <c:v>126.87439999999999</c:v>
                </c:pt>
                <c:pt idx="1541">
                  <c:v>126.9359</c:v>
                </c:pt>
                <c:pt idx="1542">
                  <c:v>126.9999</c:v>
                </c:pt>
                <c:pt idx="1543">
                  <c:v>127.0639</c:v>
                </c:pt>
                <c:pt idx="1544">
                  <c:v>127.12730000000001</c:v>
                </c:pt>
                <c:pt idx="1545">
                  <c:v>127.19</c:v>
                </c:pt>
                <c:pt idx="1546">
                  <c:v>127.2542</c:v>
                </c:pt>
                <c:pt idx="1547">
                  <c:v>127.3177</c:v>
                </c:pt>
                <c:pt idx="1548">
                  <c:v>127.3806</c:v>
                </c:pt>
                <c:pt idx="1549">
                  <c:v>127.4436</c:v>
                </c:pt>
                <c:pt idx="1550">
                  <c:v>127.5086</c:v>
                </c:pt>
                <c:pt idx="1551">
                  <c:v>127.5723</c:v>
                </c:pt>
                <c:pt idx="1552">
                  <c:v>127.63590000000001</c:v>
                </c:pt>
                <c:pt idx="1553">
                  <c:v>127.7</c:v>
                </c:pt>
                <c:pt idx="1554">
                  <c:v>127.764</c:v>
                </c:pt>
                <c:pt idx="1555">
                  <c:v>127.8291</c:v>
                </c:pt>
                <c:pt idx="1556">
                  <c:v>127.89190000000001</c:v>
                </c:pt>
                <c:pt idx="1557">
                  <c:v>127.955</c:v>
                </c:pt>
                <c:pt idx="1558">
                  <c:v>128.01840000000001</c:v>
                </c:pt>
                <c:pt idx="1559">
                  <c:v>128.0823</c:v>
                </c:pt>
                <c:pt idx="1560">
                  <c:v>128.14449999999999</c:v>
                </c:pt>
                <c:pt idx="1561">
                  <c:v>128.20750000000001</c:v>
                </c:pt>
                <c:pt idx="1562">
                  <c:v>128.27090000000001</c:v>
                </c:pt>
                <c:pt idx="1563">
                  <c:v>128.33359999999999</c:v>
                </c:pt>
                <c:pt idx="1564">
                  <c:v>128.398</c:v>
                </c:pt>
                <c:pt idx="1565">
                  <c:v>128.46</c:v>
                </c:pt>
                <c:pt idx="1566">
                  <c:v>128.52090000000001</c:v>
                </c:pt>
                <c:pt idx="1567">
                  <c:v>128.58320000000001</c:v>
                </c:pt>
                <c:pt idx="1568">
                  <c:v>128.64590000000001</c:v>
                </c:pt>
                <c:pt idx="1569">
                  <c:v>128.7073</c:v>
                </c:pt>
                <c:pt idx="1570">
                  <c:v>128.77170000000001</c:v>
                </c:pt>
                <c:pt idx="1571">
                  <c:v>128.8314</c:v>
                </c:pt>
                <c:pt idx="1572">
                  <c:v>128.8922</c:v>
                </c:pt>
                <c:pt idx="1573">
                  <c:v>128.95400000000001</c:v>
                </c:pt>
                <c:pt idx="1574">
                  <c:v>129.01599999999999</c:v>
                </c:pt>
                <c:pt idx="1575">
                  <c:v>129.0772</c:v>
                </c:pt>
                <c:pt idx="1576">
                  <c:v>129.1378</c:v>
                </c:pt>
                <c:pt idx="1577">
                  <c:v>129.19919999999999</c:v>
                </c:pt>
                <c:pt idx="1578">
                  <c:v>129.2612</c:v>
                </c:pt>
                <c:pt idx="1579">
                  <c:v>129.32249999999999</c:v>
                </c:pt>
                <c:pt idx="1580">
                  <c:v>129.38480000000001</c:v>
                </c:pt>
                <c:pt idx="1581">
                  <c:v>129.4453</c:v>
                </c:pt>
                <c:pt idx="1582">
                  <c:v>129.50819999999999</c:v>
                </c:pt>
                <c:pt idx="1583">
                  <c:v>129.5685</c:v>
                </c:pt>
                <c:pt idx="1584">
                  <c:v>129.62860000000001</c:v>
                </c:pt>
                <c:pt idx="1585">
                  <c:v>129.69229999999999</c:v>
                </c:pt>
                <c:pt idx="1586">
                  <c:v>129.75399999999999</c:v>
                </c:pt>
                <c:pt idx="1587">
                  <c:v>129.816</c:v>
                </c:pt>
                <c:pt idx="1588">
                  <c:v>129.8785</c:v>
                </c:pt>
                <c:pt idx="1589">
                  <c:v>129.93860000000001</c:v>
                </c:pt>
                <c:pt idx="1590">
                  <c:v>130.00210000000001</c:v>
                </c:pt>
                <c:pt idx="1591">
                  <c:v>130.0651</c:v>
                </c:pt>
                <c:pt idx="1592">
                  <c:v>130.12559999999999</c:v>
                </c:pt>
                <c:pt idx="1593">
                  <c:v>130.18780000000001</c:v>
                </c:pt>
                <c:pt idx="1594">
                  <c:v>130.2492</c:v>
                </c:pt>
                <c:pt idx="1595">
                  <c:v>130.3124</c:v>
                </c:pt>
                <c:pt idx="1596">
                  <c:v>130.3758</c:v>
                </c:pt>
                <c:pt idx="1597">
                  <c:v>130.43680000000001</c:v>
                </c:pt>
                <c:pt idx="1598">
                  <c:v>130.50059999999999</c:v>
                </c:pt>
                <c:pt idx="1599">
                  <c:v>130.56180000000001</c:v>
                </c:pt>
                <c:pt idx="1600">
                  <c:v>130.62440000000001</c:v>
                </c:pt>
                <c:pt idx="1601">
                  <c:v>130.68680000000001</c:v>
                </c:pt>
                <c:pt idx="1602">
                  <c:v>130.74879999999999</c:v>
                </c:pt>
                <c:pt idx="1603">
                  <c:v>130.81059999999999</c:v>
                </c:pt>
                <c:pt idx="1604">
                  <c:v>130.87479999999999</c:v>
                </c:pt>
                <c:pt idx="1605">
                  <c:v>130.93690000000001</c:v>
                </c:pt>
                <c:pt idx="1606">
                  <c:v>130.99930000000001</c:v>
                </c:pt>
                <c:pt idx="1607">
                  <c:v>131.0625</c:v>
                </c:pt>
                <c:pt idx="1608">
                  <c:v>131.12370000000001</c:v>
                </c:pt>
                <c:pt idx="1609">
                  <c:v>131.1883</c:v>
                </c:pt>
                <c:pt idx="1610">
                  <c:v>131.25120000000001</c:v>
                </c:pt>
                <c:pt idx="1611">
                  <c:v>131.3141</c:v>
                </c:pt>
                <c:pt idx="1612">
                  <c:v>131.37719999999999</c:v>
                </c:pt>
                <c:pt idx="1613">
                  <c:v>131.4392</c:v>
                </c:pt>
                <c:pt idx="1614">
                  <c:v>131.5017</c:v>
                </c:pt>
                <c:pt idx="1615">
                  <c:v>131.56540000000001</c:v>
                </c:pt>
                <c:pt idx="1616">
                  <c:v>131.6285</c:v>
                </c:pt>
                <c:pt idx="1617">
                  <c:v>131.6909</c:v>
                </c:pt>
                <c:pt idx="1618">
                  <c:v>131.75239999999999</c:v>
                </c:pt>
                <c:pt idx="1619">
                  <c:v>131.81460000000001</c:v>
                </c:pt>
                <c:pt idx="1620">
                  <c:v>131.87719999999999</c:v>
                </c:pt>
                <c:pt idx="1621">
                  <c:v>131.9409</c:v>
                </c:pt>
                <c:pt idx="1622">
                  <c:v>132.00299999999999</c:v>
                </c:pt>
                <c:pt idx="1623">
                  <c:v>132.06710000000001</c:v>
                </c:pt>
                <c:pt idx="1624">
                  <c:v>132.1294</c:v>
                </c:pt>
                <c:pt idx="1625">
                  <c:v>132.1951</c:v>
                </c:pt>
                <c:pt idx="1626">
                  <c:v>132.25239999999999</c:v>
                </c:pt>
                <c:pt idx="1627">
                  <c:v>132.31559999999999</c:v>
                </c:pt>
                <c:pt idx="1628">
                  <c:v>132.3758</c:v>
                </c:pt>
                <c:pt idx="1629">
                  <c:v>132.43979999999999</c:v>
                </c:pt>
                <c:pt idx="1630">
                  <c:v>132.49959999999999</c:v>
                </c:pt>
                <c:pt idx="1631">
                  <c:v>132.56209999999999</c:v>
                </c:pt>
                <c:pt idx="1632">
                  <c:v>132.62350000000001</c:v>
                </c:pt>
                <c:pt idx="1633">
                  <c:v>132.68770000000001</c:v>
                </c:pt>
                <c:pt idx="1634">
                  <c:v>132.7492</c:v>
                </c:pt>
                <c:pt idx="1635">
                  <c:v>132.81280000000001</c:v>
                </c:pt>
                <c:pt idx="1636">
                  <c:v>132.87289999999999</c:v>
                </c:pt>
                <c:pt idx="1637">
                  <c:v>132.9349</c:v>
                </c:pt>
                <c:pt idx="1638">
                  <c:v>132.99690000000001</c:v>
                </c:pt>
                <c:pt idx="1639">
                  <c:v>133.0582</c:v>
                </c:pt>
                <c:pt idx="1640">
                  <c:v>133.11859999999999</c:v>
                </c:pt>
                <c:pt idx="1641">
                  <c:v>133.17840000000001</c:v>
                </c:pt>
                <c:pt idx="1642">
                  <c:v>133.24199999999999</c:v>
                </c:pt>
                <c:pt idx="1643">
                  <c:v>133.30240000000001</c:v>
                </c:pt>
                <c:pt idx="1644">
                  <c:v>133.3639</c:v>
                </c:pt>
                <c:pt idx="1645">
                  <c:v>133.42679999999999</c:v>
                </c:pt>
                <c:pt idx="1646">
                  <c:v>133.4898</c:v>
                </c:pt>
                <c:pt idx="1647">
                  <c:v>133.55080000000001</c:v>
                </c:pt>
                <c:pt idx="1648">
                  <c:v>133.6129</c:v>
                </c:pt>
                <c:pt idx="1649">
                  <c:v>133.6739</c:v>
                </c:pt>
                <c:pt idx="1650">
                  <c:v>133.73779999999999</c:v>
                </c:pt>
                <c:pt idx="1651">
                  <c:v>133.79849999999999</c:v>
                </c:pt>
                <c:pt idx="1652">
                  <c:v>133.85929999999999</c:v>
                </c:pt>
                <c:pt idx="1653">
                  <c:v>133.92089999999999</c:v>
                </c:pt>
                <c:pt idx="1654">
                  <c:v>133.98400000000001</c:v>
                </c:pt>
                <c:pt idx="1655">
                  <c:v>134.04560000000001</c:v>
                </c:pt>
                <c:pt idx="1656">
                  <c:v>134.10830000000001</c:v>
                </c:pt>
                <c:pt idx="1657">
                  <c:v>134.17160000000001</c:v>
                </c:pt>
                <c:pt idx="1658">
                  <c:v>134.23599999999999</c:v>
                </c:pt>
                <c:pt idx="1659">
                  <c:v>134.297</c:v>
                </c:pt>
                <c:pt idx="1660">
                  <c:v>134.35849999999999</c:v>
                </c:pt>
                <c:pt idx="1661">
                  <c:v>134.42080000000001</c:v>
                </c:pt>
                <c:pt idx="1662">
                  <c:v>134.48330000000001</c:v>
                </c:pt>
                <c:pt idx="1663">
                  <c:v>134.54660000000001</c:v>
                </c:pt>
                <c:pt idx="1664">
                  <c:v>134.61009999999999</c:v>
                </c:pt>
                <c:pt idx="1665">
                  <c:v>134.6728</c:v>
                </c:pt>
                <c:pt idx="1666">
                  <c:v>134.73670000000001</c:v>
                </c:pt>
                <c:pt idx="1667">
                  <c:v>134.79920000000001</c:v>
                </c:pt>
                <c:pt idx="1668">
                  <c:v>134.8614</c:v>
                </c:pt>
                <c:pt idx="1669">
                  <c:v>134.92660000000001</c:v>
                </c:pt>
                <c:pt idx="1670">
                  <c:v>134.98759999999999</c:v>
                </c:pt>
                <c:pt idx="1671">
                  <c:v>135.05279999999999</c:v>
                </c:pt>
                <c:pt idx="1672">
                  <c:v>135.11709999999999</c:v>
                </c:pt>
                <c:pt idx="1673">
                  <c:v>135.1797</c:v>
                </c:pt>
                <c:pt idx="1674">
                  <c:v>135.2431</c:v>
                </c:pt>
                <c:pt idx="1675">
                  <c:v>135.30760000000001</c:v>
                </c:pt>
                <c:pt idx="1676">
                  <c:v>135.37039999999999</c:v>
                </c:pt>
                <c:pt idx="1677">
                  <c:v>135.43299999999999</c:v>
                </c:pt>
                <c:pt idx="1678">
                  <c:v>135.4958</c:v>
                </c:pt>
                <c:pt idx="1679">
                  <c:v>135.56039999999999</c:v>
                </c:pt>
                <c:pt idx="1680">
                  <c:v>135.62389999999999</c:v>
                </c:pt>
                <c:pt idx="1681">
                  <c:v>135.68799999999999</c:v>
                </c:pt>
                <c:pt idx="1682">
                  <c:v>135.75149999999999</c:v>
                </c:pt>
                <c:pt idx="1683">
                  <c:v>135.81630000000001</c:v>
                </c:pt>
                <c:pt idx="1684">
                  <c:v>135.87899999999999</c:v>
                </c:pt>
                <c:pt idx="1685">
                  <c:v>135.9418</c:v>
                </c:pt>
                <c:pt idx="1686">
                  <c:v>136.0067</c:v>
                </c:pt>
                <c:pt idx="1687">
                  <c:v>136.0701</c:v>
                </c:pt>
                <c:pt idx="1688">
                  <c:v>136.13319999999999</c:v>
                </c:pt>
                <c:pt idx="1689">
                  <c:v>136.19669999999999</c:v>
                </c:pt>
                <c:pt idx="1690">
                  <c:v>136.25909999999999</c:v>
                </c:pt>
                <c:pt idx="1691">
                  <c:v>136.32220000000001</c:v>
                </c:pt>
                <c:pt idx="1692">
                  <c:v>136.38560000000001</c:v>
                </c:pt>
                <c:pt idx="1693">
                  <c:v>136.45009999999999</c:v>
                </c:pt>
                <c:pt idx="1694">
                  <c:v>136.51519999999999</c:v>
                </c:pt>
                <c:pt idx="1695">
                  <c:v>136.57730000000001</c:v>
                </c:pt>
                <c:pt idx="1696">
                  <c:v>136.6405</c:v>
                </c:pt>
                <c:pt idx="1697">
                  <c:v>136.70140000000001</c:v>
                </c:pt>
                <c:pt idx="1698">
                  <c:v>136.76589999999999</c:v>
                </c:pt>
                <c:pt idx="1699">
                  <c:v>136.82830000000001</c:v>
                </c:pt>
                <c:pt idx="1700">
                  <c:v>136.8913</c:v>
                </c:pt>
                <c:pt idx="1701">
                  <c:v>136.9538</c:v>
                </c:pt>
                <c:pt idx="1702">
                  <c:v>137.01779999999999</c:v>
                </c:pt>
                <c:pt idx="1703">
                  <c:v>137.0795</c:v>
                </c:pt>
                <c:pt idx="1704">
                  <c:v>137.14109999999999</c:v>
                </c:pt>
                <c:pt idx="1705">
                  <c:v>137.2039</c:v>
                </c:pt>
                <c:pt idx="1706">
                  <c:v>137.26589999999999</c:v>
                </c:pt>
                <c:pt idx="1707">
                  <c:v>137.32990000000001</c:v>
                </c:pt>
                <c:pt idx="1708">
                  <c:v>137.3912</c:v>
                </c:pt>
                <c:pt idx="1709">
                  <c:v>137.4555</c:v>
                </c:pt>
                <c:pt idx="1710">
                  <c:v>137.51679999999999</c:v>
                </c:pt>
                <c:pt idx="1711">
                  <c:v>137.57980000000001</c:v>
                </c:pt>
                <c:pt idx="1712">
                  <c:v>137.64340000000001</c:v>
                </c:pt>
                <c:pt idx="1713">
                  <c:v>137.7054</c:v>
                </c:pt>
                <c:pt idx="1714">
                  <c:v>137.7689</c:v>
                </c:pt>
                <c:pt idx="1715">
                  <c:v>137.8314</c:v>
                </c:pt>
                <c:pt idx="1716">
                  <c:v>137.8922</c:v>
                </c:pt>
                <c:pt idx="1717">
                  <c:v>137.9545</c:v>
                </c:pt>
                <c:pt idx="1718">
                  <c:v>138.01840000000001</c:v>
                </c:pt>
                <c:pt idx="1719">
                  <c:v>138.08009999999999</c:v>
                </c:pt>
                <c:pt idx="1720">
                  <c:v>138.14320000000001</c:v>
                </c:pt>
                <c:pt idx="1721">
                  <c:v>138.20750000000001</c:v>
                </c:pt>
                <c:pt idx="1722">
                  <c:v>138.26859999999999</c:v>
                </c:pt>
                <c:pt idx="1723">
                  <c:v>138.33070000000001</c:v>
                </c:pt>
                <c:pt idx="1724">
                  <c:v>138.39519999999999</c:v>
                </c:pt>
                <c:pt idx="1725">
                  <c:v>138.45920000000001</c:v>
                </c:pt>
                <c:pt idx="1726">
                  <c:v>138.52070000000001</c:v>
                </c:pt>
                <c:pt idx="1727">
                  <c:v>138.58410000000001</c:v>
                </c:pt>
                <c:pt idx="1728">
                  <c:v>138.64689999999999</c:v>
                </c:pt>
                <c:pt idx="1729">
                  <c:v>138.7115</c:v>
                </c:pt>
                <c:pt idx="1730">
                  <c:v>138.7766</c:v>
                </c:pt>
                <c:pt idx="1731">
                  <c:v>138.83779999999999</c:v>
                </c:pt>
                <c:pt idx="1732">
                  <c:v>138.90090000000001</c:v>
                </c:pt>
                <c:pt idx="1733">
                  <c:v>138.9657</c:v>
                </c:pt>
                <c:pt idx="1734">
                  <c:v>139.02879999999999</c:v>
                </c:pt>
                <c:pt idx="1735">
                  <c:v>139.09299999999999</c:v>
                </c:pt>
                <c:pt idx="1736">
                  <c:v>139.1558</c:v>
                </c:pt>
                <c:pt idx="1737">
                  <c:v>139.22130000000001</c:v>
                </c:pt>
                <c:pt idx="1738">
                  <c:v>139.28210000000001</c:v>
                </c:pt>
                <c:pt idx="1739">
                  <c:v>139.34620000000001</c:v>
                </c:pt>
                <c:pt idx="1740">
                  <c:v>139.4084</c:v>
                </c:pt>
                <c:pt idx="1741">
                  <c:v>139.4734</c:v>
                </c:pt>
                <c:pt idx="1742">
                  <c:v>139.53829999999999</c:v>
                </c:pt>
                <c:pt idx="1743">
                  <c:v>139.6</c:v>
                </c:pt>
                <c:pt idx="1744">
                  <c:v>139.66640000000001</c:v>
                </c:pt>
                <c:pt idx="1745">
                  <c:v>139.7302</c:v>
                </c:pt>
                <c:pt idx="1746">
                  <c:v>139.7946</c:v>
                </c:pt>
                <c:pt idx="1747">
                  <c:v>139.85470000000001</c:v>
                </c:pt>
                <c:pt idx="1748">
                  <c:v>139.9195</c:v>
                </c:pt>
                <c:pt idx="1749">
                  <c:v>139.98259999999999</c:v>
                </c:pt>
                <c:pt idx="1750">
                  <c:v>140.04669999999999</c:v>
                </c:pt>
                <c:pt idx="1751">
                  <c:v>140.11000000000001</c:v>
                </c:pt>
                <c:pt idx="1752">
                  <c:v>140.1738</c:v>
                </c:pt>
                <c:pt idx="1753">
                  <c:v>140.2346</c:v>
                </c:pt>
                <c:pt idx="1754">
                  <c:v>140.2987</c:v>
                </c:pt>
                <c:pt idx="1755">
                  <c:v>140.36160000000001</c:v>
                </c:pt>
                <c:pt idx="1756">
                  <c:v>140.42599999999999</c:v>
                </c:pt>
                <c:pt idx="1757">
                  <c:v>140.489</c:v>
                </c:pt>
                <c:pt idx="1758">
                  <c:v>140.55029999999999</c:v>
                </c:pt>
                <c:pt idx="1759">
                  <c:v>140.61420000000001</c:v>
                </c:pt>
                <c:pt idx="1760">
                  <c:v>140.67740000000001</c:v>
                </c:pt>
                <c:pt idx="1761">
                  <c:v>140.73949999999999</c:v>
                </c:pt>
                <c:pt idx="1762">
                  <c:v>140.8022</c:v>
                </c:pt>
                <c:pt idx="1763">
                  <c:v>140.864</c:v>
                </c:pt>
                <c:pt idx="1764">
                  <c:v>140.92689999999999</c:v>
                </c:pt>
                <c:pt idx="1765">
                  <c:v>140.98929999999999</c:v>
                </c:pt>
                <c:pt idx="1766">
                  <c:v>141.05269999999999</c:v>
                </c:pt>
                <c:pt idx="1767">
                  <c:v>141.1147</c:v>
                </c:pt>
                <c:pt idx="1768">
                  <c:v>141.17949999999999</c:v>
                </c:pt>
                <c:pt idx="1769">
                  <c:v>141.24160000000001</c:v>
                </c:pt>
                <c:pt idx="1770">
                  <c:v>141.30359999999999</c:v>
                </c:pt>
                <c:pt idx="1771">
                  <c:v>141.36799999999999</c:v>
                </c:pt>
                <c:pt idx="1772">
                  <c:v>141.43020000000001</c:v>
                </c:pt>
                <c:pt idx="1773">
                  <c:v>141.49279999999999</c:v>
                </c:pt>
                <c:pt idx="1774">
                  <c:v>141.5574</c:v>
                </c:pt>
                <c:pt idx="1775">
                  <c:v>141.62020000000001</c:v>
                </c:pt>
                <c:pt idx="1776">
                  <c:v>141.68430000000001</c:v>
                </c:pt>
                <c:pt idx="1777">
                  <c:v>141.74719999999999</c:v>
                </c:pt>
                <c:pt idx="1778">
                  <c:v>141.81129999999999</c:v>
                </c:pt>
                <c:pt idx="1779">
                  <c:v>141.87370000000001</c:v>
                </c:pt>
                <c:pt idx="1780">
                  <c:v>141.93799999999999</c:v>
                </c:pt>
                <c:pt idx="1781">
                  <c:v>142.00149999999999</c:v>
                </c:pt>
                <c:pt idx="1782">
                  <c:v>142.06649999999999</c:v>
                </c:pt>
                <c:pt idx="1783">
                  <c:v>142.12909999999999</c:v>
                </c:pt>
                <c:pt idx="1784">
                  <c:v>142.19200000000001</c:v>
                </c:pt>
                <c:pt idx="1785">
                  <c:v>142.2577</c:v>
                </c:pt>
                <c:pt idx="1786">
                  <c:v>142.32149999999999</c:v>
                </c:pt>
                <c:pt idx="1787">
                  <c:v>142.38470000000001</c:v>
                </c:pt>
                <c:pt idx="1788">
                  <c:v>142.44829999999999</c:v>
                </c:pt>
                <c:pt idx="1789">
                  <c:v>142.51499999999999</c:v>
                </c:pt>
                <c:pt idx="1790">
                  <c:v>142.57749999999999</c:v>
                </c:pt>
                <c:pt idx="1791">
                  <c:v>142.6412</c:v>
                </c:pt>
                <c:pt idx="1792">
                  <c:v>142.70599999999999</c:v>
                </c:pt>
                <c:pt idx="1793">
                  <c:v>142.76820000000001</c:v>
                </c:pt>
                <c:pt idx="1794">
                  <c:v>142.83340000000001</c:v>
                </c:pt>
                <c:pt idx="1795">
                  <c:v>142.89619999999999</c:v>
                </c:pt>
                <c:pt idx="1796">
                  <c:v>142.96039999999999</c:v>
                </c:pt>
                <c:pt idx="1797">
                  <c:v>143.0241</c:v>
                </c:pt>
                <c:pt idx="1798">
                  <c:v>143.08799999999999</c:v>
                </c:pt>
                <c:pt idx="1799">
                  <c:v>143.1534</c:v>
                </c:pt>
                <c:pt idx="1800">
                  <c:v>143.21809999999999</c:v>
                </c:pt>
                <c:pt idx="1801">
                  <c:v>143.28020000000001</c:v>
                </c:pt>
                <c:pt idx="1802">
                  <c:v>143.3442</c:v>
                </c:pt>
                <c:pt idx="1803">
                  <c:v>143.4074</c:v>
                </c:pt>
                <c:pt idx="1804">
                  <c:v>143.46899999999999</c:v>
                </c:pt>
                <c:pt idx="1805">
                  <c:v>143.53360000000001</c:v>
                </c:pt>
                <c:pt idx="1806">
                  <c:v>143.59620000000001</c:v>
                </c:pt>
                <c:pt idx="1807">
                  <c:v>143.65899999999999</c:v>
                </c:pt>
                <c:pt idx="1808">
                  <c:v>143.72319999999999</c:v>
                </c:pt>
                <c:pt idx="1809">
                  <c:v>143.78620000000001</c:v>
                </c:pt>
                <c:pt idx="1810">
                  <c:v>143.84739999999999</c:v>
                </c:pt>
                <c:pt idx="1811">
                  <c:v>143.9134</c:v>
                </c:pt>
                <c:pt idx="1812">
                  <c:v>143.97460000000001</c:v>
                </c:pt>
                <c:pt idx="1813">
                  <c:v>144.03809999999999</c:v>
                </c:pt>
                <c:pt idx="1814">
                  <c:v>144.102</c:v>
                </c:pt>
                <c:pt idx="1815">
                  <c:v>144.16470000000001</c:v>
                </c:pt>
                <c:pt idx="1816">
                  <c:v>144.22890000000001</c:v>
                </c:pt>
                <c:pt idx="1817">
                  <c:v>144.29130000000001</c:v>
                </c:pt>
                <c:pt idx="1818">
                  <c:v>144.3562</c:v>
                </c:pt>
                <c:pt idx="1819">
                  <c:v>144.42080000000001</c:v>
                </c:pt>
                <c:pt idx="1820">
                  <c:v>144.4837</c:v>
                </c:pt>
                <c:pt idx="1821">
                  <c:v>144.5471</c:v>
                </c:pt>
                <c:pt idx="1822">
                  <c:v>144.61019999999999</c:v>
                </c:pt>
                <c:pt idx="1823">
                  <c:v>144.6747</c:v>
                </c:pt>
                <c:pt idx="1824">
                  <c:v>144.73859999999999</c:v>
                </c:pt>
                <c:pt idx="1825">
                  <c:v>144.8032</c:v>
                </c:pt>
                <c:pt idx="1826">
                  <c:v>144.86619999999999</c:v>
                </c:pt>
                <c:pt idx="1827">
                  <c:v>144.93049999999999</c:v>
                </c:pt>
                <c:pt idx="1828">
                  <c:v>144.9941</c:v>
                </c:pt>
                <c:pt idx="1829">
                  <c:v>145.0581</c:v>
                </c:pt>
                <c:pt idx="1830">
                  <c:v>145.1208</c:v>
                </c:pt>
                <c:pt idx="1831">
                  <c:v>145.18600000000001</c:v>
                </c:pt>
                <c:pt idx="1832">
                  <c:v>145.25120000000001</c:v>
                </c:pt>
                <c:pt idx="1833">
                  <c:v>145.3133</c:v>
                </c:pt>
                <c:pt idx="1834">
                  <c:v>145.3766</c:v>
                </c:pt>
                <c:pt idx="1835">
                  <c:v>145.44300000000001</c:v>
                </c:pt>
                <c:pt idx="1836">
                  <c:v>145.5052</c:v>
                </c:pt>
                <c:pt idx="1837">
                  <c:v>145.5686</c:v>
                </c:pt>
                <c:pt idx="1838">
                  <c:v>145.6344</c:v>
                </c:pt>
                <c:pt idx="1839">
                  <c:v>145.69839999999999</c:v>
                </c:pt>
                <c:pt idx="1840">
                  <c:v>145.76339999999999</c:v>
                </c:pt>
                <c:pt idx="1841">
                  <c:v>145.82679999999999</c:v>
                </c:pt>
                <c:pt idx="1842">
                  <c:v>145.89179999999999</c:v>
                </c:pt>
                <c:pt idx="1843">
                  <c:v>145.95519999999999</c:v>
                </c:pt>
                <c:pt idx="1844">
                  <c:v>146.01900000000001</c:v>
                </c:pt>
                <c:pt idx="1845">
                  <c:v>146.0856</c:v>
                </c:pt>
                <c:pt idx="1846">
                  <c:v>146.14930000000001</c:v>
                </c:pt>
                <c:pt idx="1847">
                  <c:v>146.2133</c:v>
                </c:pt>
                <c:pt idx="1848">
                  <c:v>146.2764</c:v>
                </c:pt>
                <c:pt idx="1849">
                  <c:v>146.34110000000001</c:v>
                </c:pt>
                <c:pt idx="1850">
                  <c:v>146.40450000000001</c:v>
                </c:pt>
                <c:pt idx="1851">
                  <c:v>146.47020000000001</c:v>
                </c:pt>
                <c:pt idx="1852">
                  <c:v>146.5333</c:v>
                </c:pt>
                <c:pt idx="1853">
                  <c:v>146.59710000000001</c:v>
                </c:pt>
                <c:pt idx="1854">
                  <c:v>146.65979999999999</c:v>
                </c:pt>
                <c:pt idx="1855">
                  <c:v>146.72300000000001</c:v>
                </c:pt>
                <c:pt idx="1856">
                  <c:v>146.78530000000001</c:v>
                </c:pt>
                <c:pt idx="1857">
                  <c:v>146.84809999999999</c:v>
                </c:pt>
                <c:pt idx="1858">
                  <c:v>146.911</c:v>
                </c:pt>
                <c:pt idx="1859">
                  <c:v>146.9734</c:v>
                </c:pt>
                <c:pt idx="1860">
                  <c:v>147.03639999999999</c:v>
                </c:pt>
                <c:pt idx="1861">
                  <c:v>147.09780000000001</c:v>
                </c:pt>
                <c:pt idx="1862">
                  <c:v>147.16</c:v>
                </c:pt>
                <c:pt idx="1863">
                  <c:v>147.22329999999999</c:v>
                </c:pt>
                <c:pt idx="1864">
                  <c:v>147.28710000000001</c:v>
                </c:pt>
                <c:pt idx="1865">
                  <c:v>147.3477</c:v>
                </c:pt>
                <c:pt idx="1866">
                  <c:v>147.411</c:v>
                </c:pt>
                <c:pt idx="1867">
                  <c:v>147.47239999999999</c:v>
                </c:pt>
                <c:pt idx="1868">
                  <c:v>147.5359</c:v>
                </c:pt>
                <c:pt idx="1869">
                  <c:v>147.5984</c:v>
                </c:pt>
                <c:pt idx="1870">
                  <c:v>147.66130000000001</c:v>
                </c:pt>
                <c:pt idx="1871">
                  <c:v>147.72309999999999</c:v>
                </c:pt>
                <c:pt idx="1872">
                  <c:v>147.7834</c:v>
                </c:pt>
                <c:pt idx="1873">
                  <c:v>147.84809999999999</c:v>
                </c:pt>
                <c:pt idx="1874">
                  <c:v>147.9092</c:v>
                </c:pt>
                <c:pt idx="1875">
                  <c:v>147.97059999999999</c:v>
                </c:pt>
                <c:pt idx="1876">
                  <c:v>148.0342</c:v>
                </c:pt>
                <c:pt idx="1877">
                  <c:v>148.096</c:v>
                </c:pt>
                <c:pt idx="1878">
                  <c:v>148.15809999999999</c:v>
                </c:pt>
                <c:pt idx="1879">
                  <c:v>148.22030000000001</c:v>
                </c:pt>
                <c:pt idx="1880">
                  <c:v>148.28380000000001</c:v>
                </c:pt>
                <c:pt idx="1881">
                  <c:v>148.34690000000001</c:v>
                </c:pt>
                <c:pt idx="1882">
                  <c:v>148.41030000000001</c:v>
                </c:pt>
                <c:pt idx="1883">
                  <c:v>148.47329999999999</c:v>
                </c:pt>
                <c:pt idx="1884">
                  <c:v>148.5352</c:v>
                </c:pt>
                <c:pt idx="1885">
                  <c:v>148.5975</c:v>
                </c:pt>
                <c:pt idx="1886">
                  <c:v>148.65899999999999</c:v>
                </c:pt>
                <c:pt idx="1887">
                  <c:v>148.7225</c:v>
                </c:pt>
                <c:pt idx="1888">
                  <c:v>148.78649999999999</c:v>
                </c:pt>
                <c:pt idx="1889">
                  <c:v>148.8484</c:v>
                </c:pt>
                <c:pt idx="1890">
                  <c:v>148.91200000000001</c:v>
                </c:pt>
                <c:pt idx="1891">
                  <c:v>148.9744</c:v>
                </c:pt>
                <c:pt idx="1892">
                  <c:v>149.03790000000001</c:v>
                </c:pt>
                <c:pt idx="1893">
                  <c:v>149.10130000000001</c:v>
                </c:pt>
                <c:pt idx="1894">
                  <c:v>149.16390000000001</c:v>
                </c:pt>
                <c:pt idx="1895">
                  <c:v>149.22710000000001</c:v>
                </c:pt>
                <c:pt idx="1896">
                  <c:v>149.28989999999999</c:v>
                </c:pt>
                <c:pt idx="1897">
                  <c:v>149.35230000000001</c:v>
                </c:pt>
                <c:pt idx="1898">
                  <c:v>149.41589999999999</c:v>
                </c:pt>
                <c:pt idx="1899">
                  <c:v>149.4794</c:v>
                </c:pt>
                <c:pt idx="1900">
                  <c:v>149.54089999999999</c:v>
                </c:pt>
                <c:pt idx="1901">
                  <c:v>149.60579999999999</c:v>
                </c:pt>
                <c:pt idx="1902">
                  <c:v>149.6694</c:v>
                </c:pt>
                <c:pt idx="1903">
                  <c:v>149.7321</c:v>
                </c:pt>
                <c:pt idx="1904">
                  <c:v>149.79810000000001</c:v>
                </c:pt>
                <c:pt idx="1905">
                  <c:v>149.8586</c:v>
                </c:pt>
                <c:pt idx="1906">
                  <c:v>149.92230000000001</c:v>
                </c:pt>
                <c:pt idx="1907">
                  <c:v>149.9854</c:v>
                </c:pt>
                <c:pt idx="1908">
                  <c:v>150.04810000000001</c:v>
                </c:pt>
                <c:pt idx="1909">
                  <c:v>150.1105</c:v>
                </c:pt>
                <c:pt idx="1910">
                  <c:v>150.17150000000001</c:v>
                </c:pt>
                <c:pt idx="1911">
                  <c:v>150.23589999999999</c:v>
                </c:pt>
                <c:pt idx="1912">
                  <c:v>150.29839999999999</c:v>
                </c:pt>
                <c:pt idx="1913">
                  <c:v>150.363</c:v>
                </c:pt>
                <c:pt idx="1914">
                  <c:v>150.4254</c:v>
                </c:pt>
                <c:pt idx="1915">
                  <c:v>150.48849999999999</c:v>
                </c:pt>
                <c:pt idx="1916">
                  <c:v>150.55240000000001</c:v>
                </c:pt>
                <c:pt idx="1917">
                  <c:v>150.6146</c:v>
                </c:pt>
                <c:pt idx="1918">
                  <c:v>150.6797</c:v>
                </c:pt>
                <c:pt idx="1919">
                  <c:v>150.74359999999999</c:v>
                </c:pt>
                <c:pt idx="1920">
                  <c:v>150.80699999999999</c:v>
                </c:pt>
                <c:pt idx="1921">
                  <c:v>150.87010000000001</c:v>
                </c:pt>
                <c:pt idx="1922">
                  <c:v>150.93360000000001</c:v>
                </c:pt>
                <c:pt idx="1923">
                  <c:v>150.9957</c:v>
                </c:pt>
                <c:pt idx="1924">
                  <c:v>151.06120000000001</c:v>
                </c:pt>
                <c:pt idx="1925">
                  <c:v>151.1242</c:v>
                </c:pt>
                <c:pt idx="1926">
                  <c:v>151.18819999999999</c:v>
                </c:pt>
                <c:pt idx="1927">
                  <c:v>151.25219999999999</c:v>
                </c:pt>
                <c:pt idx="1928">
                  <c:v>151.3176</c:v>
                </c:pt>
                <c:pt idx="1929">
                  <c:v>151.3817</c:v>
                </c:pt>
                <c:pt idx="1930">
                  <c:v>151.4443</c:v>
                </c:pt>
                <c:pt idx="1931">
                  <c:v>151.50909999999999</c:v>
                </c:pt>
                <c:pt idx="1932">
                  <c:v>151.5736</c:v>
                </c:pt>
                <c:pt idx="1933">
                  <c:v>151.6362</c:v>
                </c:pt>
                <c:pt idx="1934">
                  <c:v>151.7002</c:v>
                </c:pt>
                <c:pt idx="1935">
                  <c:v>151.76400000000001</c:v>
                </c:pt>
                <c:pt idx="1936">
                  <c:v>151.827</c:v>
                </c:pt>
                <c:pt idx="1937">
                  <c:v>151.8913</c:v>
                </c:pt>
                <c:pt idx="1938">
                  <c:v>151.9556</c:v>
                </c:pt>
                <c:pt idx="1939">
                  <c:v>152.01759999999999</c:v>
                </c:pt>
                <c:pt idx="1940">
                  <c:v>152.08160000000001</c:v>
                </c:pt>
                <c:pt idx="1941">
                  <c:v>152.1439</c:v>
                </c:pt>
                <c:pt idx="1942">
                  <c:v>152.2081</c:v>
                </c:pt>
                <c:pt idx="1943">
                  <c:v>152.27160000000001</c:v>
                </c:pt>
                <c:pt idx="1944">
                  <c:v>152.33410000000001</c:v>
                </c:pt>
                <c:pt idx="1945">
                  <c:v>152.3954</c:v>
                </c:pt>
                <c:pt idx="1946">
                  <c:v>152.46019999999999</c:v>
                </c:pt>
                <c:pt idx="1947">
                  <c:v>152.523</c:v>
                </c:pt>
                <c:pt idx="1948">
                  <c:v>152.58629999999999</c:v>
                </c:pt>
                <c:pt idx="1949">
                  <c:v>152.6508</c:v>
                </c:pt>
                <c:pt idx="1950">
                  <c:v>152.7141</c:v>
                </c:pt>
                <c:pt idx="1951">
                  <c:v>152.77670000000001</c:v>
                </c:pt>
                <c:pt idx="1952">
                  <c:v>152.83969999999999</c:v>
                </c:pt>
                <c:pt idx="1953">
                  <c:v>152.90110000000001</c:v>
                </c:pt>
                <c:pt idx="1954">
                  <c:v>152.965</c:v>
                </c:pt>
                <c:pt idx="1955">
                  <c:v>153.02690000000001</c:v>
                </c:pt>
                <c:pt idx="1956">
                  <c:v>153.09039999999999</c:v>
                </c:pt>
                <c:pt idx="1957">
                  <c:v>153.15299999999999</c:v>
                </c:pt>
                <c:pt idx="1958">
                  <c:v>153.2167</c:v>
                </c:pt>
                <c:pt idx="1959">
                  <c:v>153.28110000000001</c:v>
                </c:pt>
                <c:pt idx="1960">
                  <c:v>153.34379999999999</c:v>
                </c:pt>
                <c:pt idx="1961">
                  <c:v>153.4066</c:v>
                </c:pt>
                <c:pt idx="1962">
                  <c:v>153.4701</c:v>
                </c:pt>
                <c:pt idx="1963">
                  <c:v>153.53219999999999</c:v>
                </c:pt>
                <c:pt idx="1964">
                  <c:v>153.59360000000001</c:v>
                </c:pt>
                <c:pt idx="1965">
                  <c:v>153.65790000000001</c:v>
                </c:pt>
                <c:pt idx="1966">
                  <c:v>153.71879999999999</c:v>
                </c:pt>
                <c:pt idx="1967">
                  <c:v>153.78129999999999</c:v>
                </c:pt>
                <c:pt idx="1968">
                  <c:v>153.84549999999999</c:v>
                </c:pt>
                <c:pt idx="1969">
                  <c:v>153.90940000000001</c:v>
                </c:pt>
                <c:pt idx="1970">
                  <c:v>153.97219999999999</c:v>
                </c:pt>
                <c:pt idx="1971">
                  <c:v>154.03469999999999</c:v>
                </c:pt>
                <c:pt idx="1972">
                  <c:v>154.09800000000001</c:v>
                </c:pt>
                <c:pt idx="1973">
                  <c:v>154.15950000000001</c:v>
                </c:pt>
                <c:pt idx="1974">
                  <c:v>154.22409999999999</c:v>
                </c:pt>
                <c:pt idx="1975">
                  <c:v>154.28530000000001</c:v>
                </c:pt>
                <c:pt idx="1976">
                  <c:v>154.34880000000001</c:v>
                </c:pt>
                <c:pt idx="1977">
                  <c:v>154.4101</c:v>
                </c:pt>
                <c:pt idx="1978">
                  <c:v>154.47190000000001</c:v>
                </c:pt>
                <c:pt idx="1979">
                  <c:v>154.53380000000001</c:v>
                </c:pt>
                <c:pt idx="1980">
                  <c:v>154.59700000000001</c:v>
                </c:pt>
                <c:pt idx="1981">
                  <c:v>154.6585</c:v>
                </c:pt>
                <c:pt idx="1982">
                  <c:v>154.72059999999999</c:v>
                </c:pt>
                <c:pt idx="1983">
                  <c:v>154.78219999999999</c:v>
                </c:pt>
                <c:pt idx="1984">
                  <c:v>154.84299999999999</c:v>
                </c:pt>
                <c:pt idx="1985">
                  <c:v>154.90610000000001</c:v>
                </c:pt>
                <c:pt idx="1986">
                  <c:v>154.9666</c:v>
                </c:pt>
                <c:pt idx="1987">
                  <c:v>155.02760000000001</c:v>
                </c:pt>
                <c:pt idx="1988">
                  <c:v>155.0899</c:v>
                </c:pt>
                <c:pt idx="1989">
                  <c:v>155.15219999999999</c:v>
                </c:pt>
                <c:pt idx="1990">
                  <c:v>155.214</c:v>
                </c:pt>
                <c:pt idx="1991">
                  <c:v>155.27510000000001</c:v>
                </c:pt>
                <c:pt idx="1992">
                  <c:v>155.339</c:v>
                </c:pt>
                <c:pt idx="1993">
                  <c:v>155.4014</c:v>
                </c:pt>
                <c:pt idx="1994">
                  <c:v>155.46299999999999</c:v>
                </c:pt>
                <c:pt idx="1995">
                  <c:v>155.52500000000001</c:v>
                </c:pt>
                <c:pt idx="1996">
                  <c:v>155.5864</c:v>
                </c:pt>
                <c:pt idx="1997">
                  <c:v>155.65090000000001</c:v>
                </c:pt>
                <c:pt idx="1998">
                  <c:v>155.7133</c:v>
                </c:pt>
                <c:pt idx="1999">
                  <c:v>155.77670000000001</c:v>
                </c:pt>
                <c:pt idx="2000">
                  <c:v>155.83770000000001</c:v>
                </c:pt>
                <c:pt idx="2001">
                  <c:v>155.90180000000001</c:v>
                </c:pt>
                <c:pt idx="2002">
                  <c:v>155.964</c:v>
                </c:pt>
                <c:pt idx="2003">
                  <c:v>156.02600000000001</c:v>
                </c:pt>
                <c:pt idx="2004">
                  <c:v>156.08920000000001</c:v>
                </c:pt>
                <c:pt idx="2005">
                  <c:v>156.1515</c:v>
                </c:pt>
                <c:pt idx="2006">
                  <c:v>156.21559999999999</c:v>
                </c:pt>
                <c:pt idx="2007">
                  <c:v>156.27780000000001</c:v>
                </c:pt>
                <c:pt idx="2008">
                  <c:v>156.34200000000001</c:v>
                </c:pt>
                <c:pt idx="2009">
                  <c:v>156.4049</c:v>
                </c:pt>
                <c:pt idx="2010">
                  <c:v>156.46690000000001</c:v>
                </c:pt>
                <c:pt idx="2011">
                  <c:v>156.5308</c:v>
                </c:pt>
                <c:pt idx="2012">
                  <c:v>156.59180000000001</c:v>
                </c:pt>
                <c:pt idx="2013">
                  <c:v>156.65559999999999</c:v>
                </c:pt>
                <c:pt idx="2014">
                  <c:v>156.7175</c:v>
                </c:pt>
                <c:pt idx="2015">
                  <c:v>156.77950000000001</c:v>
                </c:pt>
                <c:pt idx="2016">
                  <c:v>156.84200000000001</c:v>
                </c:pt>
                <c:pt idx="2017">
                  <c:v>156.9049</c:v>
                </c:pt>
                <c:pt idx="2018">
                  <c:v>156.96690000000001</c:v>
                </c:pt>
                <c:pt idx="2019">
                  <c:v>157.02879999999999</c:v>
                </c:pt>
                <c:pt idx="2020">
                  <c:v>157.08930000000001</c:v>
                </c:pt>
                <c:pt idx="2021">
                  <c:v>157.15440000000001</c:v>
                </c:pt>
                <c:pt idx="2022">
                  <c:v>157.21539999999999</c:v>
                </c:pt>
                <c:pt idx="2023">
                  <c:v>157.27799999999999</c:v>
                </c:pt>
                <c:pt idx="2024">
                  <c:v>157.33920000000001</c:v>
                </c:pt>
                <c:pt idx="2025">
                  <c:v>157.40209999999999</c:v>
                </c:pt>
                <c:pt idx="2026">
                  <c:v>157.465</c:v>
                </c:pt>
                <c:pt idx="2027">
                  <c:v>157.52719999999999</c:v>
                </c:pt>
                <c:pt idx="2028">
                  <c:v>157.58840000000001</c:v>
                </c:pt>
                <c:pt idx="2029">
                  <c:v>157.65170000000001</c:v>
                </c:pt>
                <c:pt idx="2030">
                  <c:v>157.71469999999999</c:v>
                </c:pt>
                <c:pt idx="2031">
                  <c:v>157.7758</c:v>
                </c:pt>
                <c:pt idx="2032">
                  <c:v>157.83699999999999</c:v>
                </c:pt>
                <c:pt idx="2033">
                  <c:v>157.899</c:v>
                </c:pt>
                <c:pt idx="2034">
                  <c:v>157.9615</c:v>
                </c:pt>
                <c:pt idx="2035">
                  <c:v>158.02420000000001</c:v>
                </c:pt>
                <c:pt idx="2036">
                  <c:v>158.08439999999999</c:v>
                </c:pt>
                <c:pt idx="2037">
                  <c:v>158.1455</c:v>
                </c:pt>
                <c:pt idx="2038">
                  <c:v>158.2099</c:v>
                </c:pt>
                <c:pt idx="2039">
                  <c:v>158.27010000000001</c:v>
                </c:pt>
                <c:pt idx="2040">
                  <c:v>158.333</c:v>
                </c:pt>
                <c:pt idx="2041">
                  <c:v>158.3954</c:v>
                </c:pt>
                <c:pt idx="2042">
                  <c:v>158.45599999999999</c:v>
                </c:pt>
                <c:pt idx="2043">
                  <c:v>158.51859999999999</c:v>
                </c:pt>
                <c:pt idx="2044">
                  <c:v>158.578</c:v>
                </c:pt>
                <c:pt idx="2045">
                  <c:v>158.64080000000001</c:v>
                </c:pt>
                <c:pt idx="2046">
                  <c:v>158.6996</c:v>
                </c:pt>
                <c:pt idx="2047">
                  <c:v>158.75980000000001</c:v>
                </c:pt>
                <c:pt idx="2048">
                  <c:v>158.82159999999999</c:v>
                </c:pt>
                <c:pt idx="2049">
                  <c:v>158.88229999999999</c:v>
                </c:pt>
                <c:pt idx="2050">
                  <c:v>158.94390000000001</c:v>
                </c:pt>
                <c:pt idx="2051">
                  <c:v>159.00460000000001</c:v>
                </c:pt>
                <c:pt idx="2052">
                  <c:v>159.06659999999999</c:v>
                </c:pt>
                <c:pt idx="2053">
                  <c:v>159.12639999999999</c:v>
                </c:pt>
                <c:pt idx="2054">
                  <c:v>159.18639999999999</c:v>
                </c:pt>
                <c:pt idx="2055">
                  <c:v>159.2456</c:v>
                </c:pt>
                <c:pt idx="2056">
                  <c:v>159.3066</c:v>
                </c:pt>
                <c:pt idx="2057">
                  <c:v>159.36869999999999</c:v>
                </c:pt>
                <c:pt idx="2058">
                  <c:v>159.428</c:v>
                </c:pt>
                <c:pt idx="2059">
                  <c:v>159.48759999999999</c:v>
                </c:pt>
                <c:pt idx="2060">
                  <c:v>159.54910000000001</c:v>
                </c:pt>
                <c:pt idx="2061">
                  <c:v>159.60900000000001</c:v>
                </c:pt>
                <c:pt idx="2062">
                  <c:v>159.66990000000001</c:v>
                </c:pt>
                <c:pt idx="2063">
                  <c:v>159.7304</c:v>
                </c:pt>
                <c:pt idx="2064">
                  <c:v>159.7901</c:v>
                </c:pt>
                <c:pt idx="2065">
                  <c:v>159.8519</c:v>
                </c:pt>
                <c:pt idx="2066">
                  <c:v>159.91300000000001</c:v>
                </c:pt>
                <c:pt idx="2067">
                  <c:v>159.97399999999999</c:v>
                </c:pt>
                <c:pt idx="2068">
                  <c:v>160.03389999999999</c:v>
                </c:pt>
                <c:pt idx="2069">
                  <c:v>160.0976</c:v>
                </c:pt>
                <c:pt idx="2070">
                  <c:v>160.1566</c:v>
                </c:pt>
                <c:pt idx="2071">
                  <c:v>160.21879999999999</c:v>
                </c:pt>
                <c:pt idx="2072">
                  <c:v>160.28059999999999</c:v>
                </c:pt>
                <c:pt idx="2073">
                  <c:v>160.34139999999999</c:v>
                </c:pt>
                <c:pt idx="2074">
                  <c:v>160.4042</c:v>
                </c:pt>
                <c:pt idx="2075">
                  <c:v>160.4674</c:v>
                </c:pt>
                <c:pt idx="2076">
                  <c:v>160.5284</c:v>
                </c:pt>
                <c:pt idx="2077">
                  <c:v>160.59039999999999</c:v>
                </c:pt>
                <c:pt idx="2078">
                  <c:v>160.64920000000001</c:v>
                </c:pt>
                <c:pt idx="2079">
                  <c:v>160.71190000000001</c:v>
                </c:pt>
                <c:pt idx="2080">
                  <c:v>160.7723</c:v>
                </c:pt>
                <c:pt idx="2081">
                  <c:v>160.83340000000001</c:v>
                </c:pt>
                <c:pt idx="2082">
                  <c:v>160.8972</c:v>
                </c:pt>
                <c:pt idx="2083">
                  <c:v>160.95849999999999</c:v>
                </c:pt>
                <c:pt idx="2084">
                  <c:v>161.02019999999999</c:v>
                </c:pt>
                <c:pt idx="2085">
                  <c:v>161.08150000000001</c:v>
                </c:pt>
                <c:pt idx="2086">
                  <c:v>161.1437</c:v>
                </c:pt>
                <c:pt idx="2087">
                  <c:v>161.20330000000001</c:v>
                </c:pt>
                <c:pt idx="2088">
                  <c:v>161.2645</c:v>
                </c:pt>
                <c:pt idx="2089">
                  <c:v>161.32509999999999</c:v>
                </c:pt>
                <c:pt idx="2090">
                  <c:v>161.38740000000001</c:v>
                </c:pt>
                <c:pt idx="2091">
                  <c:v>161.44659999999999</c:v>
                </c:pt>
                <c:pt idx="2092">
                  <c:v>161.5076</c:v>
                </c:pt>
                <c:pt idx="2093">
                  <c:v>161.5718</c:v>
                </c:pt>
                <c:pt idx="2094">
                  <c:v>161.63120000000001</c:v>
                </c:pt>
                <c:pt idx="2095">
                  <c:v>161.6926</c:v>
                </c:pt>
                <c:pt idx="2096">
                  <c:v>161.75460000000001</c:v>
                </c:pt>
                <c:pt idx="2097">
                  <c:v>161.816</c:v>
                </c:pt>
                <c:pt idx="2098">
                  <c:v>161.87780000000001</c:v>
                </c:pt>
                <c:pt idx="2099">
                  <c:v>161.9401</c:v>
                </c:pt>
                <c:pt idx="2100">
                  <c:v>161.99940000000001</c:v>
                </c:pt>
                <c:pt idx="2101">
                  <c:v>162.06139999999999</c:v>
                </c:pt>
                <c:pt idx="2102">
                  <c:v>162.1232</c:v>
                </c:pt>
                <c:pt idx="2103">
                  <c:v>162.18299999999999</c:v>
                </c:pt>
                <c:pt idx="2104">
                  <c:v>162.24680000000001</c:v>
                </c:pt>
                <c:pt idx="2105">
                  <c:v>162.30889999999999</c:v>
                </c:pt>
                <c:pt idx="2106">
                  <c:v>162.36930000000001</c:v>
                </c:pt>
                <c:pt idx="2107">
                  <c:v>162.4306</c:v>
                </c:pt>
                <c:pt idx="2108">
                  <c:v>162.49250000000001</c:v>
                </c:pt>
                <c:pt idx="2109">
                  <c:v>162.55260000000001</c:v>
                </c:pt>
                <c:pt idx="2110">
                  <c:v>162.61580000000001</c:v>
                </c:pt>
                <c:pt idx="2111">
                  <c:v>162.67679999999999</c:v>
                </c:pt>
                <c:pt idx="2112">
                  <c:v>162.73859999999999</c:v>
                </c:pt>
                <c:pt idx="2113">
                  <c:v>162.80109999999999</c:v>
                </c:pt>
                <c:pt idx="2114">
                  <c:v>162.86330000000001</c:v>
                </c:pt>
                <c:pt idx="2115">
                  <c:v>162.9256</c:v>
                </c:pt>
                <c:pt idx="2116">
                  <c:v>162.98589999999999</c:v>
                </c:pt>
                <c:pt idx="2117">
                  <c:v>163.04849999999999</c:v>
                </c:pt>
                <c:pt idx="2118">
                  <c:v>163.11150000000001</c:v>
                </c:pt>
                <c:pt idx="2119">
                  <c:v>163.17330000000001</c:v>
                </c:pt>
                <c:pt idx="2120">
                  <c:v>163.23179999999999</c:v>
                </c:pt>
                <c:pt idx="2121">
                  <c:v>163.29130000000001</c:v>
                </c:pt>
                <c:pt idx="2122">
                  <c:v>163.35499999999999</c:v>
                </c:pt>
                <c:pt idx="2123">
                  <c:v>163.4186</c:v>
                </c:pt>
                <c:pt idx="2124">
                  <c:v>163.47970000000001</c:v>
                </c:pt>
                <c:pt idx="2125">
                  <c:v>163.5419</c:v>
                </c:pt>
                <c:pt idx="2126">
                  <c:v>163.6018</c:v>
                </c:pt>
                <c:pt idx="2127">
                  <c:v>163.66229999999999</c:v>
                </c:pt>
                <c:pt idx="2128">
                  <c:v>163.7244</c:v>
                </c:pt>
                <c:pt idx="2129">
                  <c:v>163.78530000000001</c:v>
                </c:pt>
                <c:pt idx="2130">
                  <c:v>163.84649999999999</c:v>
                </c:pt>
                <c:pt idx="2131">
                  <c:v>163.9076</c:v>
                </c:pt>
                <c:pt idx="2132">
                  <c:v>163.96850000000001</c:v>
                </c:pt>
                <c:pt idx="2133">
                  <c:v>164.03100000000001</c:v>
                </c:pt>
                <c:pt idx="2134">
                  <c:v>164.09110000000001</c:v>
                </c:pt>
                <c:pt idx="2135">
                  <c:v>164.15350000000001</c:v>
                </c:pt>
                <c:pt idx="2136">
                  <c:v>164.21379999999999</c:v>
                </c:pt>
                <c:pt idx="2137">
                  <c:v>164.27510000000001</c:v>
                </c:pt>
                <c:pt idx="2138">
                  <c:v>164.3355</c:v>
                </c:pt>
                <c:pt idx="2139">
                  <c:v>164.3963</c:v>
                </c:pt>
                <c:pt idx="2140">
                  <c:v>164.45650000000001</c:v>
                </c:pt>
                <c:pt idx="2141">
                  <c:v>164.51730000000001</c:v>
                </c:pt>
                <c:pt idx="2142">
                  <c:v>164.5778</c:v>
                </c:pt>
                <c:pt idx="2143">
                  <c:v>164.63820000000001</c:v>
                </c:pt>
                <c:pt idx="2144">
                  <c:v>164.69909999999999</c:v>
                </c:pt>
                <c:pt idx="2145">
                  <c:v>164.76140000000001</c:v>
                </c:pt>
                <c:pt idx="2146">
                  <c:v>164.8211</c:v>
                </c:pt>
                <c:pt idx="2147">
                  <c:v>164.8827</c:v>
                </c:pt>
                <c:pt idx="2148">
                  <c:v>164.94139999999999</c:v>
                </c:pt>
                <c:pt idx="2149">
                  <c:v>165.00280000000001</c:v>
                </c:pt>
                <c:pt idx="2150">
                  <c:v>165.0633</c:v>
                </c:pt>
                <c:pt idx="2151">
                  <c:v>165.1242</c:v>
                </c:pt>
                <c:pt idx="2152">
                  <c:v>165.18629999999999</c:v>
                </c:pt>
                <c:pt idx="2153">
                  <c:v>165.24799999999999</c:v>
                </c:pt>
                <c:pt idx="2154">
                  <c:v>165.3074</c:v>
                </c:pt>
                <c:pt idx="2155">
                  <c:v>165.36750000000001</c:v>
                </c:pt>
                <c:pt idx="2156">
                  <c:v>165.42779999999999</c:v>
                </c:pt>
                <c:pt idx="2157">
                  <c:v>165.49</c:v>
                </c:pt>
                <c:pt idx="2158">
                  <c:v>165.55170000000001</c:v>
                </c:pt>
                <c:pt idx="2159">
                  <c:v>165.61259999999999</c:v>
                </c:pt>
                <c:pt idx="2160">
                  <c:v>165.67330000000001</c:v>
                </c:pt>
                <c:pt idx="2161">
                  <c:v>165.73429999999999</c:v>
                </c:pt>
                <c:pt idx="2162">
                  <c:v>165.79400000000001</c:v>
                </c:pt>
                <c:pt idx="2163">
                  <c:v>165.8544</c:v>
                </c:pt>
                <c:pt idx="2164">
                  <c:v>165.91489999999999</c:v>
                </c:pt>
                <c:pt idx="2165">
                  <c:v>165.97730000000001</c:v>
                </c:pt>
                <c:pt idx="2166">
                  <c:v>166.03739999999999</c:v>
                </c:pt>
                <c:pt idx="2167">
                  <c:v>166.09889999999999</c:v>
                </c:pt>
                <c:pt idx="2168">
                  <c:v>166.161</c:v>
                </c:pt>
                <c:pt idx="2169">
                  <c:v>166.22120000000001</c:v>
                </c:pt>
                <c:pt idx="2170">
                  <c:v>166.28</c:v>
                </c:pt>
                <c:pt idx="2171">
                  <c:v>166.34</c:v>
                </c:pt>
                <c:pt idx="2172">
                  <c:v>166.40100000000001</c:v>
                </c:pt>
                <c:pt idx="2173">
                  <c:v>166.4614</c:v>
                </c:pt>
                <c:pt idx="2174">
                  <c:v>166.52010000000001</c:v>
                </c:pt>
                <c:pt idx="2175">
                  <c:v>166.58070000000001</c:v>
                </c:pt>
                <c:pt idx="2176">
                  <c:v>166.64009999999999</c:v>
                </c:pt>
                <c:pt idx="2177">
                  <c:v>166.7011</c:v>
                </c:pt>
                <c:pt idx="2178">
                  <c:v>166.76079999999999</c:v>
                </c:pt>
                <c:pt idx="2179">
                  <c:v>166.82239999999999</c:v>
                </c:pt>
                <c:pt idx="2180">
                  <c:v>166.88079999999999</c:v>
                </c:pt>
                <c:pt idx="2181">
                  <c:v>166.9418</c:v>
                </c:pt>
                <c:pt idx="2182">
                  <c:v>167.0008</c:v>
                </c:pt>
                <c:pt idx="2183">
                  <c:v>167.06180000000001</c:v>
                </c:pt>
                <c:pt idx="2184">
                  <c:v>167.1224</c:v>
                </c:pt>
                <c:pt idx="2185">
                  <c:v>167.18440000000001</c:v>
                </c:pt>
                <c:pt idx="2186">
                  <c:v>167.24350000000001</c:v>
                </c:pt>
                <c:pt idx="2187">
                  <c:v>167.3066</c:v>
                </c:pt>
                <c:pt idx="2188">
                  <c:v>167.36689999999999</c:v>
                </c:pt>
                <c:pt idx="2189">
                  <c:v>167.4289</c:v>
                </c:pt>
                <c:pt idx="2190">
                  <c:v>167.48939999999999</c:v>
                </c:pt>
                <c:pt idx="2191">
                  <c:v>167.5506</c:v>
                </c:pt>
                <c:pt idx="2192">
                  <c:v>167.613</c:v>
                </c:pt>
                <c:pt idx="2193">
                  <c:v>167.67500000000001</c:v>
                </c:pt>
                <c:pt idx="2194">
                  <c:v>167.73650000000001</c:v>
                </c:pt>
                <c:pt idx="2195">
                  <c:v>167.79810000000001</c:v>
                </c:pt>
                <c:pt idx="2196">
                  <c:v>167.85990000000001</c:v>
                </c:pt>
                <c:pt idx="2197">
                  <c:v>167.9194</c:v>
                </c:pt>
                <c:pt idx="2198">
                  <c:v>167.98</c:v>
                </c:pt>
                <c:pt idx="2199">
                  <c:v>168.04159999999999</c:v>
                </c:pt>
                <c:pt idx="2200">
                  <c:v>168.10339999999999</c:v>
                </c:pt>
                <c:pt idx="2201">
                  <c:v>168.1661</c:v>
                </c:pt>
                <c:pt idx="2202">
                  <c:v>168.22730000000001</c:v>
                </c:pt>
                <c:pt idx="2203">
                  <c:v>168.2895</c:v>
                </c:pt>
                <c:pt idx="2204">
                  <c:v>168.35149999999999</c:v>
                </c:pt>
                <c:pt idx="2205">
                  <c:v>168.4135</c:v>
                </c:pt>
                <c:pt idx="2206">
                  <c:v>168.47479999999999</c:v>
                </c:pt>
                <c:pt idx="2207">
                  <c:v>168.53729999999999</c:v>
                </c:pt>
                <c:pt idx="2208">
                  <c:v>168.59889999999999</c:v>
                </c:pt>
                <c:pt idx="2209">
                  <c:v>168.6611</c:v>
                </c:pt>
                <c:pt idx="2210">
                  <c:v>168.72219999999999</c:v>
                </c:pt>
                <c:pt idx="2211">
                  <c:v>168.78440000000001</c:v>
                </c:pt>
                <c:pt idx="2212">
                  <c:v>168.8467</c:v>
                </c:pt>
                <c:pt idx="2213">
                  <c:v>168.9075</c:v>
                </c:pt>
                <c:pt idx="2214">
                  <c:v>168.96799999999999</c:v>
                </c:pt>
                <c:pt idx="2215">
                  <c:v>169.03039999999999</c:v>
                </c:pt>
                <c:pt idx="2216">
                  <c:v>169.0924</c:v>
                </c:pt>
                <c:pt idx="2217">
                  <c:v>169.1532</c:v>
                </c:pt>
                <c:pt idx="2218">
                  <c:v>169.21510000000001</c:v>
                </c:pt>
                <c:pt idx="2219">
                  <c:v>169.27619999999999</c:v>
                </c:pt>
                <c:pt idx="2220">
                  <c:v>169.3373</c:v>
                </c:pt>
                <c:pt idx="2221">
                  <c:v>169.39850000000001</c:v>
                </c:pt>
                <c:pt idx="2222">
                  <c:v>169.45920000000001</c:v>
                </c:pt>
                <c:pt idx="2223">
                  <c:v>169.5213</c:v>
                </c:pt>
                <c:pt idx="2224">
                  <c:v>169.58090000000001</c:v>
                </c:pt>
                <c:pt idx="2225">
                  <c:v>169.6431</c:v>
                </c:pt>
                <c:pt idx="2226">
                  <c:v>169.703</c:v>
                </c:pt>
                <c:pt idx="2227">
                  <c:v>169.76419999999999</c:v>
                </c:pt>
                <c:pt idx="2228">
                  <c:v>169.82570000000001</c:v>
                </c:pt>
                <c:pt idx="2229">
                  <c:v>169.88560000000001</c:v>
                </c:pt>
                <c:pt idx="2230">
                  <c:v>169.94540000000001</c:v>
                </c:pt>
                <c:pt idx="2231">
                  <c:v>170.00710000000001</c:v>
                </c:pt>
                <c:pt idx="2232">
                  <c:v>170.06780000000001</c:v>
                </c:pt>
                <c:pt idx="2233">
                  <c:v>170.12700000000001</c:v>
                </c:pt>
                <c:pt idx="2234">
                  <c:v>170.18799999999999</c:v>
                </c:pt>
                <c:pt idx="2235">
                  <c:v>170.25</c:v>
                </c:pt>
                <c:pt idx="2236">
                  <c:v>170.31110000000001</c:v>
                </c:pt>
                <c:pt idx="2237">
                  <c:v>170.36930000000001</c:v>
                </c:pt>
                <c:pt idx="2238">
                  <c:v>170.43039999999999</c:v>
                </c:pt>
                <c:pt idx="2239">
                  <c:v>170.49199999999999</c:v>
                </c:pt>
                <c:pt idx="2240">
                  <c:v>170.55199999999999</c:v>
                </c:pt>
                <c:pt idx="2241">
                  <c:v>170.6146</c:v>
                </c:pt>
                <c:pt idx="2242">
                  <c:v>170.67400000000001</c:v>
                </c:pt>
                <c:pt idx="2243">
                  <c:v>170.7353</c:v>
                </c:pt>
                <c:pt idx="2244">
                  <c:v>170.79650000000001</c:v>
                </c:pt>
                <c:pt idx="2245">
                  <c:v>170.85759999999999</c:v>
                </c:pt>
                <c:pt idx="2246">
                  <c:v>170.91980000000001</c:v>
                </c:pt>
                <c:pt idx="2247">
                  <c:v>170.9795</c:v>
                </c:pt>
                <c:pt idx="2248">
                  <c:v>171.042</c:v>
                </c:pt>
                <c:pt idx="2249">
                  <c:v>171.10249999999999</c:v>
                </c:pt>
                <c:pt idx="2250">
                  <c:v>171.16309999999999</c:v>
                </c:pt>
                <c:pt idx="2251">
                  <c:v>171.22380000000001</c:v>
                </c:pt>
                <c:pt idx="2252">
                  <c:v>171.28360000000001</c:v>
                </c:pt>
                <c:pt idx="2253">
                  <c:v>171.3468</c:v>
                </c:pt>
                <c:pt idx="2254">
                  <c:v>171.4059</c:v>
                </c:pt>
                <c:pt idx="2255">
                  <c:v>171.4666</c:v>
                </c:pt>
                <c:pt idx="2256">
                  <c:v>171.5257</c:v>
                </c:pt>
                <c:pt idx="2257">
                  <c:v>171.58799999999999</c:v>
                </c:pt>
                <c:pt idx="2258">
                  <c:v>171.6482</c:v>
                </c:pt>
                <c:pt idx="2259">
                  <c:v>171.7088</c:v>
                </c:pt>
                <c:pt idx="2260">
                  <c:v>171.7698</c:v>
                </c:pt>
                <c:pt idx="2261">
                  <c:v>171.83019999999999</c:v>
                </c:pt>
                <c:pt idx="2262">
                  <c:v>171.89240000000001</c:v>
                </c:pt>
                <c:pt idx="2263">
                  <c:v>171.9538</c:v>
                </c:pt>
                <c:pt idx="2264">
                  <c:v>172.01429999999999</c:v>
                </c:pt>
                <c:pt idx="2265">
                  <c:v>172.0744</c:v>
                </c:pt>
                <c:pt idx="2266">
                  <c:v>172.13650000000001</c:v>
                </c:pt>
                <c:pt idx="2267">
                  <c:v>172.197</c:v>
                </c:pt>
                <c:pt idx="2268">
                  <c:v>172.25700000000001</c:v>
                </c:pt>
                <c:pt idx="2269">
                  <c:v>172.31800000000001</c:v>
                </c:pt>
                <c:pt idx="2270">
                  <c:v>172.37880000000001</c:v>
                </c:pt>
                <c:pt idx="2271">
                  <c:v>172.43960000000001</c:v>
                </c:pt>
                <c:pt idx="2272">
                  <c:v>172.49979999999999</c:v>
                </c:pt>
                <c:pt idx="2273">
                  <c:v>172.56120000000001</c:v>
                </c:pt>
                <c:pt idx="2274">
                  <c:v>172.62219999999999</c:v>
                </c:pt>
                <c:pt idx="2275">
                  <c:v>172.6841</c:v>
                </c:pt>
                <c:pt idx="2276">
                  <c:v>172.74420000000001</c:v>
                </c:pt>
                <c:pt idx="2277">
                  <c:v>172.80500000000001</c:v>
                </c:pt>
                <c:pt idx="2278">
                  <c:v>172.86680000000001</c:v>
                </c:pt>
                <c:pt idx="2279">
                  <c:v>172.92789999999999</c:v>
                </c:pt>
                <c:pt idx="2280">
                  <c:v>172.9898</c:v>
                </c:pt>
                <c:pt idx="2281">
                  <c:v>173.0504</c:v>
                </c:pt>
                <c:pt idx="2282">
                  <c:v>173.11099999999999</c:v>
                </c:pt>
                <c:pt idx="2283">
                  <c:v>173.1711</c:v>
                </c:pt>
                <c:pt idx="2284">
                  <c:v>173.23079999999999</c:v>
                </c:pt>
                <c:pt idx="2285">
                  <c:v>173.2912</c:v>
                </c:pt>
                <c:pt idx="2286">
                  <c:v>173.3526</c:v>
                </c:pt>
                <c:pt idx="2287">
                  <c:v>173.41319999999999</c:v>
                </c:pt>
                <c:pt idx="2288">
                  <c:v>173.4742</c:v>
                </c:pt>
                <c:pt idx="2289">
                  <c:v>173.5333</c:v>
                </c:pt>
                <c:pt idx="2290">
                  <c:v>173.5943</c:v>
                </c:pt>
                <c:pt idx="2291">
                  <c:v>173.6551</c:v>
                </c:pt>
                <c:pt idx="2292">
                  <c:v>173.7174</c:v>
                </c:pt>
                <c:pt idx="2293">
                  <c:v>173.77539999999999</c:v>
                </c:pt>
                <c:pt idx="2294">
                  <c:v>173.83590000000001</c:v>
                </c:pt>
                <c:pt idx="2295">
                  <c:v>173.89609999999999</c:v>
                </c:pt>
                <c:pt idx="2296">
                  <c:v>173.95740000000001</c:v>
                </c:pt>
                <c:pt idx="2297">
                  <c:v>174.02</c:v>
                </c:pt>
                <c:pt idx="2298">
                  <c:v>174.08080000000001</c:v>
                </c:pt>
                <c:pt idx="2299">
                  <c:v>174.14080000000001</c:v>
                </c:pt>
                <c:pt idx="2300">
                  <c:v>174.2028</c:v>
                </c:pt>
                <c:pt idx="2301">
                  <c:v>174.26339999999999</c:v>
                </c:pt>
                <c:pt idx="2302">
                  <c:v>174.32579999999999</c:v>
                </c:pt>
                <c:pt idx="2303">
                  <c:v>174.3869</c:v>
                </c:pt>
                <c:pt idx="2304">
                  <c:v>174.4462</c:v>
                </c:pt>
                <c:pt idx="2305">
                  <c:v>174.50739999999999</c:v>
                </c:pt>
                <c:pt idx="2306">
                  <c:v>174.56729999999999</c:v>
                </c:pt>
                <c:pt idx="2307">
                  <c:v>174.63069999999999</c:v>
                </c:pt>
                <c:pt idx="2308">
                  <c:v>174.6935</c:v>
                </c:pt>
                <c:pt idx="2309">
                  <c:v>174.7543</c:v>
                </c:pt>
                <c:pt idx="2310">
                  <c:v>174.81540000000001</c:v>
                </c:pt>
                <c:pt idx="2311">
                  <c:v>174.87540000000001</c:v>
                </c:pt>
                <c:pt idx="2312">
                  <c:v>174.93790000000001</c:v>
                </c:pt>
                <c:pt idx="2313">
                  <c:v>174.99700000000001</c:v>
                </c:pt>
                <c:pt idx="2314">
                  <c:v>175.05760000000001</c:v>
                </c:pt>
                <c:pt idx="2315">
                  <c:v>175.12110000000001</c:v>
                </c:pt>
                <c:pt idx="2316">
                  <c:v>175.1833</c:v>
                </c:pt>
                <c:pt idx="2317">
                  <c:v>175.24359999999999</c:v>
                </c:pt>
                <c:pt idx="2318">
                  <c:v>175.30500000000001</c:v>
                </c:pt>
                <c:pt idx="2319">
                  <c:v>175.36590000000001</c:v>
                </c:pt>
                <c:pt idx="2320">
                  <c:v>175.4255</c:v>
                </c:pt>
                <c:pt idx="2321">
                  <c:v>175.48699999999999</c:v>
                </c:pt>
                <c:pt idx="2322">
                  <c:v>175.5478</c:v>
                </c:pt>
                <c:pt idx="2323">
                  <c:v>175.60910000000001</c:v>
                </c:pt>
                <c:pt idx="2324">
                  <c:v>175.67070000000001</c:v>
                </c:pt>
                <c:pt idx="2325">
                  <c:v>175.73050000000001</c:v>
                </c:pt>
                <c:pt idx="2326">
                  <c:v>175.7911</c:v>
                </c:pt>
                <c:pt idx="2327">
                  <c:v>175.85239999999999</c:v>
                </c:pt>
                <c:pt idx="2328">
                  <c:v>175.9136</c:v>
                </c:pt>
                <c:pt idx="2329">
                  <c:v>175.976</c:v>
                </c:pt>
                <c:pt idx="2330">
                  <c:v>176.03579999999999</c:v>
                </c:pt>
                <c:pt idx="2331">
                  <c:v>176.09379999999999</c:v>
                </c:pt>
                <c:pt idx="2332">
                  <c:v>176.15539999999999</c:v>
                </c:pt>
                <c:pt idx="2333">
                  <c:v>176.21549999999999</c:v>
                </c:pt>
                <c:pt idx="2334">
                  <c:v>176.27690000000001</c:v>
                </c:pt>
                <c:pt idx="2335">
                  <c:v>176.33770000000001</c:v>
                </c:pt>
                <c:pt idx="2336">
                  <c:v>176.39949999999999</c:v>
                </c:pt>
                <c:pt idx="2337">
                  <c:v>176.46209999999999</c:v>
                </c:pt>
                <c:pt idx="2338">
                  <c:v>176.5239</c:v>
                </c:pt>
                <c:pt idx="2339">
                  <c:v>176.58279999999999</c:v>
                </c:pt>
                <c:pt idx="2340">
                  <c:v>176.64500000000001</c:v>
                </c:pt>
                <c:pt idx="2341">
                  <c:v>176.70699999999999</c:v>
                </c:pt>
                <c:pt idx="2342">
                  <c:v>176.7687</c:v>
                </c:pt>
                <c:pt idx="2343">
                  <c:v>176.82919999999999</c:v>
                </c:pt>
                <c:pt idx="2344">
                  <c:v>176.88890000000001</c:v>
                </c:pt>
                <c:pt idx="2345">
                  <c:v>176.9503</c:v>
                </c:pt>
                <c:pt idx="2346">
                  <c:v>177.01</c:v>
                </c:pt>
                <c:pt idx="2347">
                  <c:v>177.07210000000001</c:v>
                </c:pt>
                <c:pt idx="2348">
                  <c:v>177.13329999999999</c:v>
                </c:pt>
                <c:pt idx="2349">
                  <c:v>177.19159999999999</c:v>
                </c:pt>
                <c:pt idx="2350">
                  <c:v>177.25290000000001</c:v>
                </c:pt>
                <c:pt idx="2351">
                  <c:v>177.31139999999999</c:v>
                </c:pt>
                <c:pt idx="2352">
                  <c:v>177.37100000000001</c:v>
                </c:pt>
                <c:pt idx="2353">
                  <c:v>177.4325</c:v>
                </c:pt>
                <c:pt idx="2354">
                  <c:v>177.49289999999999</c:v>
                </c:pt>
                <c:pt idx="2355">
                  <c:v>177.55420000000001</c:v>
                </c:pt>
                <c:pt idx="2356">
                  <c:v>177.61349999999999</c:v>
                </c:pt>
                <c:pt idx="2357">
                  <c:v>177.6755</c:v>
                </c:pt>
                <c:pt idx="2358">
                  <c:v>177.73320000000001</c:v>
                </c:pt>
                <c:pt idx="2359">
                  <c:v>177.7944</c:v>
                </c:pt>
                <c:pt idx="2360">
                  <c:v>177.85429999999999</c:v>
                </c:pt>
                <c:pt idx="2361">
                  <c:v>177.91650000000001</c:v>
                </c:pt>
                <c:pt idx="2362">
                  <c:v>177.97630000000001</c:v>
                </c:pt>
                <c:pt idx="2363">
                  <c:v>178.0368</c:v>
                </c:pt>
                <c:pt idx="2364">
                  <c:v>178.09719999999999</c:v>
                </c:pt>
                <c:pt idx="2365">
                  <c:v>178.16050000000001</c:v>
                </c:pt>
                <c:pt idx="2366">
                  <c:v>178.22130000000001</c:v>
                </c:pt>
                <c:pt idx="2367">
                  <c:v>178.28120000000001</c:v>
                </c:pt>
                <c:pt idx="2368">
                  <c:v>178.34219999999999</c:v>
                </c:pt>
                <c:pt idx="2369">
                  <c:v>178.40299999999999</c:v>
                </c:pt>
                <c:pt idx="2370">
                  <c:v>178.46369999999999</c:v>
                </c:pt>
                <c:pt idx="2371">
                  <c:v>178.52250000000001</c:v>
                </c:pt>
                <c:pt idx="2372">
                  <c:v>178.58690000000001</c:v>
                </c:pt>
                <c:pt idx="2373">
                  <c:v>178.64590000000001</c:v>
                </c:pt>
                <c:pt idx="2374">
                  <c:v>178.7088</c:v>
                </c:pt>
                <c:pt idx="2375">
                  <c:v>178.77010000000001</c:v>
                </c:pt>
                <c:pt idx="2376">
                  <c:v>178.83080000000001</c:v>
                </c:pt>
                <c:pt idx="2377">
                  <c:v>178.8922</c:v>
                </c:pt>
                <c:pt idx="2378">
                  <c:v>178.95259999999999</c:v>
                </c:pt>
                <c:pt idx="2379">
                  <c:v>179.01439999999999</c:v>
                </c:pt>
                <c:pt idx="2380">
                  <c:v>179.07509999999999</c:v>
                </c:pt>
                <c:pt idx="2381">
                  <c:v>179.13900000000001</c:v>
                </c:pt>
                <c:pt idx="2382">
                  <c:v>179.2002</c:v>
                </c:pt>
                <c:pt idx="2383">
                  <c:v>179.262</c:v>
                </c:pt>
                <c:pt idx="2384">
                  <c:v>179.3228</c:v>
                </c:pt>
                <c:pt idx="2385">
                  <c:v>179.3852</c:v>
                </c:pt>
                <c:pt idx="2386">
                  <c:v>179.44710000000001</c:v>
                </c:pt>
                <c:pt idx="2387">
                  <c:v>179.51220000000001</c:v>
                </c:pt>
                <c:pt idx="2388">
                  <c:v>179.56950000000001</c:v>
                </c:pt>
                <c:pt idx="2389">
                  <c:v>179.6326</c:v>
                </c:pt>
                <c:pt idx="2390">
                  <c:v>179.69319999999999</c:v>
                </c:pt>
                <c:pt idx="2391">
                  <c:v>179.75489999999999</c:v>
                </c:pt>
                <c:pt idx="2392">
                  <c:v>179.81610000000001</c:v>
                </c:pt>
                <c:pt idx="2393">
                  <c:v>179.87780000000001</c:v>
                </c:pt>
                <c:pt idx="2394">
                  <c:v>179.9392</c:v>
                </c:pt>
                <c:pt idx="2395">
                  <c:v>179.9991</c:v>
                </c:pt>
                <c:pt idx="2396">
                  <c:v>180.06209999999999</c:v>
                </c:pt>
                <c:pt idx="2397">
                  <c:v>180.1232</c:v>
                </c:pt>
                <c:pt idx="2398">
                  <c:v>180.1832</c:v>
                </c:pt>
                <c:pt idx="2399">
                  <c:v>180.24510000000001</c:v>
                </c:pt>
                <c:pt idx="2400">
                  <c:v>180.30670000000001</c:v>
                </c:pt>
                <c:pt idx="2401">
                  <c:v>180.3706</c:v>
                </c:pt>
                <c:pt idx="2402">
                  <c:v>180.4298</c:v>
                </c:pt>
                <c:pt idx="2403">
                  <c:v>180.49209999999999</c:v>
                </c:pt>
                <c:pt idx="2404">
                  <c:v>180.55439999999999</c:v>
                </c:pt>
                <c:pt idx="2405">
                  <c:v>180.61709999999999</c:v>
                </c:pt>
                <c:pt idx="2406">
                  <c:v>180.6781</c:v>
                </c:pt>
                <c:pt idx="2407">
                  <c:v>180.74080000000001</c:v>
                </c:pt>
                <c:pt idx="2408">
                  <c:v>180.8014</c:v>
                </c:pt>
                <c:pt idx="2409">
                  <c:v>180.86660000000001</c:v>
                </c:pt>
                <c:pt idx="2410">
                  <c:v>180.92859999999999</c:v>
                </c:pt>
                <c:pt idx="2411">
                  <c:v>180.9889</c:v>
                </c:pt>
                <c:pt idx="2412">
                  <c:v>181.0515</c:v>
                </c:pt>
                <c:pt idx="2413">
                  <c:v>181.11340000000001</c:v>
                </c:pt>
                <c:pt idx="2414">
                  <c:v>181.17679999999999</c:v>
                </c:pt>
                <c:pt idx="2415">
                  <c:v>181.2398</c:v>
                </c:pt>
                <c:pt idx="2416">
                  <c:v>181.30189999999999</c:v>
                </c:pt>
                <c:pt idx="2417">
                  <c:v>181.3631</c:v>
                </c:pt>
                <c:pt idx="2418">
                  <c:v>181.42619999999999</c:v>
                </c:pt>
                <c:pt idx="2419">
                  <c:v>181.4888</c:v>
                </c:pt>
                <c:pt idx="2420">
                  <c:v>181.5514</c:v>
                </c:pt>
                <c:pt idx="2421">
                  <c:v>181.61369999999999</c:v>
                </c:pt>
                <c:pt idx="2422">
                  <c:v>181.67449999999999</c:v>
                </c:pt>
                <c:pt idx="2423">
                  <c:v>181.73699999999999</c:v>
                </c:pt>
                <c:pt idx="2424">
                  <c:v>181.80029999999999</c:v>
                </c:pt>
                <c:pt idx="2425">
                  <c:v>181.86340000000001</c:v>
                </c:pt>
                <c:pt idx="2426">
                  <c:v>181.9256</c:v>
                </c:pt>
                <c:pt idx="2427">
                  <c:v>181.98859999999999</c:v>
                </c:pt>
                <c:pt idx="2428">
                  <c:v>182.05160000000001</c:v>
                </c:pt>
                <c:pt idx="2429">
                  <c:v>182.1139</c:v>
                </c:pt>
                <c:pt idx="2430">
                  <c:v>182.1765</c:v>
                </c:pt>
                <c:pt idx="2431">
                  <c:v>182.23939999999999</c:v>
                </c:pt>
                <c:pt idx="2432">
                  <c:v>182.3006</c:v>
                </c:pt>
                <c:pt idx="2433">
                  <c:v>182.3631</c:v>
                </c:pt>
                <c:pt idx="2434">
                  <c:v>182.4254</c:v>
                </c:pt>
                <c:pt idx="2435">
                  <c:v>182.48849999999999</c:v>
                </c:pt>
                <c:pt idx="2436">
                  <c:v>182.5513</c:v>
                </c:pt>
                <c:pt idx="2437">
                  <c:v>182.61320000000001</c:v>
                </c:pt>
                <c:pt idx="2438">
                  <c:v>182.67439999999999</c:v>
                </c:pt>
                <c:pt idx="2439">
                  <c:v>182.73670000000001</c:v>
                </c:pt>
                <c:pt idx="2440">
                  <c:v>182.79769999999999</c:v>
                </c:pt>
                <c:pt idx="2441">
                  <c:v>182.8595</c:v>
                </c:pt>
                <c:pt idx="2442">
                  <c:v>182.92269999999999</c:v>
                </c:pt>
                <c:pt idx="2443">
                  <c:v>182.98519999999999</c:v>
                </c:pt>
                <c:pt idx="2444">
                  <c:v>183.04490000000001</c:v>
                </c:pt>
                <c:pt idx="2445">
                  <c:v>183.1105</c:v>
                </c:pt>
                <c:pt idx="2446">
                  <c:v>183.17089999999999</c:v>
                </c:pt>
                <c:pt idx="2447">
                  <c:v>183.23150000000001</c:v>
                </c:pt>
                <c:pt idx="2448">
                  <c:v>183.2937</c:v>
                </c:pt>
                <c:pt idx="2449">
                  <c:v>183.35409999999999</c:v>
                </c:pt>
                <c:pt idx="2450">
                  <c:v>183.4161</c:v>
                </c:pt>
                <c:pt idx="2451">
                  <c:v>183.47790000000001</c:v>
                </c:pt>
                <c:pt idx="2452">
                  <c:v>183.5386</c:v>
                </c:pt>
                <c:pt idx="2453">
                  <c:v>183.59909999999999</c:v>
                </c:pt>
                <c:pt idx="2454">
                  <c:v>183.66040000000001</c:v>
                </c:pt>
                <c:pt idx="2455">
                  <c:v>183.7201</c:v>
                </c:pt>
                <c:pt idx="2456">
                  <c:v>183.78</c:v>
                </c:pt>
                <c:pt idx="2457">
                  <c:v>183.84180000000001</c:v>
                </c:pt>
                <c:pt idx="2458">
                  <c:v>183.90350000000001</c:v>
                </c:pt>
                <c:pt idx="2459">
                  <c:v>183.96299999999999</c:v>
                </c:pt>
                <c:pt idx="2460">
                  <c:v>184.02340000000001</c:v>
                </c:pt>
                <c:pt idx="2461">
                  <c:v>184.08359999999999</c:v>
                </c:pt>
                <c:pt idx="2462">
                  <c:v>184.14320000000001</c:v>
                </c:pt>
                <c:pt idx="2463">
                  <c:v>184.20419999999999</c:v>
                </c:pt>
                <c:pt idx="2464">
                  <c:v>184.26349999999999</c:v>
                </c:pt>
                <c:pt idx="2465">
                  <c:v>184.32310000000001</c:v>
                </c:pt>
                <c:pt idx="2466">
                  <c:v>184.38290000000001</c:v>
                </c:pt>
                <c:pt idx="2467">
                  <c:v>184.44280000000001</c:v>
                </c:pt>
                <c:pt idx="2468">
                  <c:v>184.5042</c:v>
                </c:pt>
                <c:pt idx="2469">
                  <c:v>184.56309999999999</c:v>
                </c:pt>
                <c:pt idx="2470">
                  <c:v>184.62360000000001</c:v>
                </c:pt>
                <c:pt idx="2471">
                  <c:v>184.6841</c:v>
                </c:pt>
                <c:pt idx="2472">
                  <c:v>184.74430000000001</c:v>
                </c:pt>
                <c:pt idx="2473">
                  <c:v>184.80449999999999</c:v>
                </c:pt>
                <c:pt idx="2474">
                  <c:v>184.86609999999999</c:v>
                </c:pt>
                <c:pt idx="2475">
                  <c:v>184.9263</c:v>
                </c:pt>
                <c:pt idx="2476">
                  <c:v>184.9872</c:v>
                </c:pt>
                <c:pt idx="2477">
                  <c:v>185.04750000000001</c:v>
                </c:pt>
                <c:pt idx="2478">
                  <c:v>185.1095</c:v>
                </c:pt>
                <c:pt idx="2479">
                  <c:v>185.1696</c:v>
                </c:pt>
                <c:pt idx="2480">
                  <c:v>185.23099999999999</c:v>
                </c:pt>
                <c:pt idx="2481">
                  <c:v>185.28970000000001</c:v>
                </c:pt>
                <c:pt idx="2482">
                  <c:v>185.35040000000001</c:v>
                </c:pt>
                <c:pt idx="2483">
                  <c:v>185.4117</c:v>
                </c:pt>
                <c:pt idx="2484">
                  <c:v>185.47200000000001</c:v>
                </c:pt>
                <c:pt idx="2485">
                  <c:v>185.5325</c:v>
                </c:pt>
                <c:pt idx="2486">
                  <c:v>185.59299999999999</c:v>
                </c:pt>
                <c:pt idx="2487">
                  <c:v>185.65389999999999</c:v>
                </c:pt>
                <c:pt idx="2488">
                  <c:v>185.7133</c:v>
                </c:pt>
                <c:pt idx="2489">
                  <c:v>185.774</c:v>
                </c:pt>
                <c:pt idx="2490">
                  <c:v>185.83459999999999</c:v>
                </c:pt>
                <c:pt idx="2491">
                  <c:v>185.89500000000001</c:v>
                </c:pt>
                <c:pt idx="2492">
                  <c:v>185.9539</c:v>
                </c:pt>
                <c:pt idx="2493">
                  <c:v>186.01609999999999</c:v>
                </c:pt>
                <c:pt idx="2494">
                  <c:v>186.07730000000001</c:v>
                </c:pt>
                <c:pt idx="2495">
                  <c:v>186.13829999999999</c:v>
                </c:pt>
                <c:pt idx="2496">
                  <c:v>186.20169999999999</c:v>
                </c:pt>
                <c:pt idx="2497">
                  <c:v>186.26259999999999</c:v>
                </c:pt>
                <c:pt idx="2498">
                  <c:v>186.32300000000001</c:v>
                </c:pt>
                <c:pt idx="2499">
                  <c:v>186.3852</c:v>
                </c:pt>
                <c:pt idx="2500">
                  <c:v>186.4462</c:v>
                </c:pt>
                <c:pt idx="2501">
                  <c:v>186.50819999999999</c:v>
                </c:pt>
                <c:pt idx="2502">
                  <c:v>186.5694</c:v>
                </c:pt>
                <c:pt idx="2503">
                  <c:v>186.62979999999999</c:v>
                </c:pt>
                <c:pt idx="2504">
                  <c:v>186.6918</c:v>
                </c:pt>
                <c:pt idx="2505">
                  <c:v>186.75450000000001</c:v>
                </c:pt>
                <c:pt idx="2506">
                  <c:v>186.8175</c:v>
                </c:pt>
                <c:pt idx="2507">
                  <c:v>186.8784</c:v>
                </c:pt>
                <c:pt idx="2508">
                  <c:v>186.94200000000001</c:v>
                </c:pt>
                <c:pt idx="2509">
                  <c:v>187.0033</c:v>
                </c:pt>
                <c:pt idx="2510">
                  <c:v>187.06549999999999</c:v>
                </c:pt>
                <c:pt idx="2511">
                  <c:v>187.12719999999999</c:v>
                </c:pt>
                <c:pt idx="2512">
                  <c:v>187.19139999999999</c:v>
                </c:pt>
                <c:pt idx="2513">
                  <c:v>187.2543</c:v>
                </c:pt>
                <c:pt idx="2514">
                  <c:v>187.31620000000001</c:v>
                </c:pt>
                <c:pt idx="2515">
                  <c:v>187.38079999999999</c:v>
                </c:pt>
                <c:pt idx="2516">
                  <c:v>187.43979999999999</c:v>
                </c:pt>
                <c:pt idx="2517">
                  <c:v>187.50309999999999</c:v>
                </c:pt>
                <c:pt idx="2518">
                  <c:v>187.56540000000001</c:v>
                </c:pt>
                <c:pt idx="2519">
                  <c:v>187.62799999999999</c:v>
                </c:pt>
                <c:pt idx="2520">
                  <c:v>187.6902</c:v>
                </c:pt>
                <c:pt idx="2521">
                  <c:v>187.7534</c:v>
                </c:pt>
                <c:pt idx="2522">
                  <c:v>187.81540000000001</c:v>
                </c:pt>
                <c:pt idx="2523">
                  <c:v>187.8777</c:v>
                </c:pt>
                <c:pt idx="2524">
                  <c:v>187.94120000000001</c:v>
                </c:pt>
                <c:pt idx="2525">
                  <c:v>188.00280000000001</c:v>
                </c:pt>
                <c:pt idx="2526">
                  <c:v>188.06389999999999</c:v>
                </c:pt>
                <c:pt idx="2527">
                  <c:v>188.12639999999999</c:v>
                </c:pt>
                <c:pt idx="2528">
                  <c:v>188.18950000000001</c:v>
                </c:pt>
                <c:pt idx="2529">
                  <c:v>188.2508</c:v>
                </c:pt>
                <c:pt idx="2530">
                  <c:v>188.31200000000001</c:v>
                </c:pt>
                <c:pt idx="2531">
                  <c:v>188.37440000000001</c:v>
                </c:pt>
                <c:pt idx="2532">
                  <c:v>188.43520000000001</c:v>
                </c:pt>
                <c:pt idx="2533">
                  <c:v>188.4974</c:v>
                </c:pt>
                <c:pt idx="2534">
                  <c:v>188.55959999999999</c:v>
                </c:pt>
                <c:pt idx="2535">
                  <c:v>188.62029999999999</c:v>
                </c:pt>
                <c:pt idx="2536">
                  <c:v>188.67949999999999</c:v>
                </c:pt>
                <c:pt idx="2537">
                  <c:v>188.7423</c:v>
                </c:pt>
                <c:pt idx="2538">
                  <c:v>188.80279999999999</c:v>
                </c:pt>
                <c:pt idx="2539">
                  <c:v>188.86449999999999</c:v>
                </c:pt>
                <c:pt idx="2540">
                  <c:v>188.92490000000001</c:v>
                </c:pt>
                <c:pt idx="2541">
                  <c:v>188.9871</c:v>
                </c:pt>
                <c:pt idx="2542">
                  <c:v>189.0488</c:v>
                </c:pt>
                <c:pt idx="2543">
                  <c:v>189.11019999999999</c:v>
                </c:pt>
                <c:pt idx="2544">
                  <c:v>189.1694</c:v>
                </c:pt>
                <c:pt idx="2545">
                  <c:v>189.2338</c:v>
                </c:pt>
                <c:pt idx="2546">
                  <c:v>189.2972</c:v>
                </c:pt>
                <c:pt idx="2547">
                  <c:v>189.36179999999999</c:v>
                </c:pt>
                <c:pt idx="2548">
                  <c:v>189.422</c:v>
                </c:pt>
                <c:pt idx="2549">
                  <c:v>189.48330000000001</c:v>
                </c:pt>
                <c:pt idx="2550">
                  <c:v>189.54470000000001</c:v>
                </c:pt>
                <c:pt idx="2551">
                  <c:v>189.60659999999999</c:v>
                </c:pt>
                <c:pt idx="2552">
                  <c:v>189.66829999999999</c:v>
                </c:pt>
                <c:pt idx="2553">
                  <c:v>189.7294</c:v>
                </c:pt>
                <c:pt idx="2554">
                  <c:v>189.7893</c:v>
                </c:pt>
                <c:pt idx="2555">
                  <c:v>189.85040000000001</c:v>
                </c:pt>
                <c:pt idx="2556">
                  <c:v>189.9119</c:v>
                </c:pt>
                <c:pt idx="2557">
                  <c:v>189.97290000000001</c:v>
                </c:pt>
                <c:pt idx="2558">
                  <c:v>190.0318</c:v>
                </c:pt>
                <c:pt idx="2559">
                  <c:v>190.0926</c:v>
                </c:pt>
                <c:pt idx="2560">
                  <c:v>190.1534</c:v>
                </c:pt>
                <c:pt idx="2561">
                  <c:v>190.2123</c:v>
                </c:pt>
                <c:pt idx="2562">
                  <c:v>190.2705</c:v>
                </c:pt>
                <c:pt idx="2563">
                  <c:v>190.33</c:v>
                </c:pt>
                <c:pt idx="2564">
                  <c:v>190.38980000000001</c:v>
                </c:pt>
                <c:pt idx="2565">
                  <c:v>190.4478</c:v>
                </c:pt>
                <c:pt idx="2566">
                  <c:v>190.50810000000001</c:v>
                </c:pt>
                <c:pt idx="2567">
                  <c:v>190.5677</c:v>
                </c:pt>
                <c:pt idx="2568">
                  <c:v>190.62780000000001</c:v>
                </c:pt>
                <c:pt idx="2569">
                  <c:v>190.68629999999999</c:v>
                </c:pt>
                <c:pt idx="2570">
                  <c:v>190.74600000000001</c:v>
                </c:pt>
                <c:pt idx="2571">
                  <c:v>190.80799999999999</c:v>
                </c:pt>
                <c:pt idx="2572">
                  <c:v>190.8663</c:v>
                </c:pt>
                <c:pt idx="2573">
                  <c:v>190.92619999999999</c:v>
                </c:pt>
                <c:pt idx="2574">
                  <c:v>190.98580000000001</c:v>
                </c:pt>
                <c:pt idx="2575">
                  <c:v>191.04589999999999</c:v>
                </c:pt>
                <c:pt idx="2576">
                  <c:v>191.10400000000001</c:v>
                </c:pt>
                <c:pt idx="2577">
                  <c:v>191.16659999999999</c:v>
                </c:pt>
                <c:pt idx="2578">
                  <c:v>191.2259</c:v>
                </c:pt>
                <c:pt idx="2579">
                  <c:v>191.28739999999999</c:v>
                </c:pt>
                <c:pt idx="2580">
                  <c:v>191.34780000000001</c:v>
                </c:pt>
                <c:pt idx="2581">
                  <c:v>191.4101</c:v>
                </c:pt>
                <c:pt idx="2582">
                  <c:v>191.471</c:v>
                </c:pt>
                <c:pt idx="2583">
                  <c:v>191.53020000000001</c:v>
                </c:pt>
                <c:pt idx="2584">
                  <c:v>191.59180000000001</c:v>
                </c:pt>
                <c:pt idx="2585">
                  <c:v>191.6532</c:v>
                </c:pt>
                <c:pt idx="2586">
                  <c:v>191.71619999999999</c:v>
                </c:pt>
                <c:pt idx="2587">
                  <c:v>191.77850000000001</c:v>
                </c:pt>
                <c:pt idx="2588">
                  <c:v>191.84100000000001</c:v>
                </c:pt>
                <c:pt idx="2589">
                  <c:v>191.9024</c:v>
                </c:pt>
                <c:pt idx="2590">
                  <c:v>191.96469999999999</c:v>
                </c:pt>
                <c:pt idx="2591">
                  <c:v>192.0284</c:v>
                </c:pt>
                <c:pt idx="2592">
                  <c:v>192.08940000000001</c:v>
                </c:pt>
                <c:pt idx="2593">
                  <c:v>192.15270000000001</c:v>
                </c:pt>
                <c:pt idx="2594">
                  <c:v>192.2139</c:v>
                </c:pt>
                <c:pt idx="2595">
                  <c:v>192.27670000000001</c:v>
                </c:pt>
                <c:pt idx="2596">
                  <c:v>192.33969999999999</c:v>
                </c:pt>
                <c:pt idx="2597">
                  <c:v>192.40219999999999</c:v>
                </c:pt>
                <c:pt idx="2598">
                  <c:v>192.46469999999999</c:v>
                </c:pt>
                <c:pt idx="2599">
                  <c:v>192.52699999999999</c:v>
                </c:pt>
                <c:pt idx="2600">
                  <c:v>192.58879999999999</c:v>
                </c:pt>
                <c:pt idx="2601">
                  <c:v>192.65039999999999</c:v>
                </c:pt>
                <c:pt idx="2602">
                  <c:v>192.71279999999999</c:v>
                </c:pt>
                <c:pt idx="2603">
                  <c:v>192.7723</c:v>
                </c:pt>
                <c:pt idx="2604">
                  <c:v>192.8355</c:v>
                </c:pt>
                <c:pt idx="2605">
                  <c:v>192.89779999999999</c:v>
                </c:pt>
                <c:pt idx="2606">
                  <c:v>192.96019999999999</c:v>
                </c:pt>
                <c:pt idx="2607">
                  <c:v>193.02019999999999</c:v>
                </c:pt>
                <c:pt idx="2608">
                  <c:v>193.08189999999999</c:v>
                </c:pt>
                <c:pt idx="2609">
                  <c:v>193.14400000000001</c:v>
                </c:pt>
                <c:pt idx="2610">
                  <c:v>193.20480000000001</c:v>
                </c:pt>
                <c:pt idx="2611">
                  <c:v>193.26439999999999</c:v>
                </c:pt>
                <c:pt idx="2612">
                  <c:v>193.32480000000001</c:v>
                </c:pt>
                <c:pt idx="2613">
                  <c:v>193.38310000000001</c:v>
                </c:pt>
                <c:pt idx="2614">
                  <c:v>193.44399999999999</c:v>
                </c:pt>
                <c:pt idx="2615">
                  <c:v>193.5061</c:v>
                </c:pt>
                <c:pt idx="2616">
                  <c:v>193.5651</c:v>
                </c:pt>
                <c:pt idx="2617">
                  <c:v>193.62430000000001</c:v>
                </c:pt>
                <c:pt idx="2618">
                  <c:v>193.6848</c:v>
                </c:pt>
                <c:pt idx="2619">
                  <c:v>193.74610000000001</c:v>
                </c:pt>
                <c:pt idx="2620">
                  <c:v>193.80529999999999</c:v>
                </c:pt>
                <c:pt idx="2621">
                  <c:v>193.8647</c:v>
                </c:pt>
                <c:pt idx="2622">
                  <c:v>193.9256</c:v>
                </c:pt>
                <c:pt idx="2623">
                  <c:v>193.98439999999999</c:v>
                </c:pt>
                <c:pt idx="2624">
                  <c:v>194.04409999999999</c:v>
                </c:pt>
                <c:pt idx="2625">
                  <c:v>194.10339999999999</c:v>
                </c:pt>
                <c:pt idx="2626">
                  <c:v>194.16399999999999</c:v>
                </c:pt>
                <c:pt idx="2627">
                  <c:v>194.2236</c:v>
                </c:pt>
                <c:pt idx="2628">
                  <c:v>194.28190000000001</c:v>
                </c:pt>
                <c:pt idx="2629">
                  <c:v>194.3441</c:v>
                </c:pt>
                <c:pt idx="2630">
                  <c:v>194.4025</c:v>
                </c:pt>
                <c:pt idx="2631">
                  <c:v>194.46379999999999</c:v>
                </c:pt>
                <c:pt idx="2632">
                  <c:v>194.52250000000001</c:v>
                </c:pt>
                <c:pt idx="2633">
                  <c:v>194.58260000000001</c:v>
                </c:pt>
                <c:pt idx="2634">
                  <c:v>194.64099999999999</c:v>
                </c:pt>
                <c:pt idx="2635">
                  <c:v>194.70140000000001</c:v>
                </c:pt>
                <c:pt idx="2636">
                  <c:v>194.76089999999999</c:v>
                </c:pt>
                <c:pt idx="2637">
                  <c:v>194.8218</c:v>
                </c:pt>
                <c:pt idx="2638">
                  <c:v>194.88130000000001</c:v>
                </c:pt>
                <c:pt idx="2639">
                  <c:v>194.94159999999999</c:v>
                </c:pt>
                <c:pt idx="2640">
                  <c:v>195.00210000000001</c:v>
                </c:pt>
                <c:pt idx="2641">
                  <c:v>195.0617</c:v>
                </c:pt>
                <c:pt idx="2642">
                  <c:v>195.12200000000001</c:v>
                </c:pt>
                <c:pt idx="2643">
                  <c:v>195.18379999999999</c:v>
                </c:pt>
                <c:pt idx="2644">
                  <c:v>195.24430000000001</c:v>
                </c:pt>
                <c:pt idx="2645">
                  <c:v>195.30609999999999</c:v>
                </c:pt>
                <c:pt idx="2646">
                  <c:v>195.3655</c:v>
                </c:pt>
                <c:pt idx="2647">
                  <c:v>195.4281</c:v>
                </c:pt>
                <c:pt idx="2648">
                  <c:v>195.49109999999999</c:v>
                </c:pt>
                <c:pt idx="2649">
                  <c:v>195.55</c:v>
                </c:pt>
                <c:pt idx="2650">
                  <c:v>195.6131</c:v>
                </c:pt>
                <c:pt idx="2651">
                  <c:v>195.67500000000001</c:v>
                </c:pt>
                <c:pt idx="2652">
                  <c:v>195.73589999999999</c:v>
                </c:pt>
                <c:pt idx="2653">
                  <c:v>195.797</c:v>
                </c:pt>
                <c:pt idx="2654">
                  <c:v>195.8595</c:v>
                </c:pt>
                <c:pt idx="2655">
                  <c:v>195.92</c:v>
                </c:pt>
                <c:pt idx="2656">
                  <c:v>195.98339999999999</c:v>
                </c:pt>
                <c:pt idx="2657">
                  <c:v>196.04419999999999</c:v>
                </c:pt>
                <c:pt idx="2658">
                  <c:v>196.10740000000001</c:v>
                </c:pt>
                <c:pt idx="2659">
                  <c:v>196.16919999999999</c:v>
                </c:pt>
                <c:pt idx="2660">
                  <c:v>196.23269999999999</c:v>
                </c:pt>
                <c:pt idx="2661">
                  <c:v>196.29499999999999</c:v>
                </c:pt>
                <c:pt idx="2662">
                  <c:v>196.3571</c:v>
                </c:pt>
                <c:pt idx="2663">
                  <c:v>196.41909999999999</c:v>
                </c:pt>
                <c:pt idx="2664">
                  <c:v>196.48179999999999</c:v>
                </c:pt>
                <c:pt idx="2665">
                  <c:v>196.54339999999999</c:v>
                </c:pt>
                <c:pt idx="2666">
                  <c:v>196.6062</c:v>
                </c:pt>
                <c:pt idx="2667">
                  <c:v>196.66900000000001</c:v>
                </c:pt>
                <c:pt idx="2668">
                  <c:v>196.73050000000001</c:v>
                </c:pt>
                <c:pt idx="2669">
                  <c:v>196.79419999999999</c:v>
                </c:pt>
                <c:pt idx="2670">
                  <c:v>196.85650000000001</c:v>
                </c:pt>
                <c:pt idx="2671">
                  <c:v>196.9196</c:v>
                </c:pt>
                <c:pt idx="2672">
                  <c:v>196.9819</c:v>
                </c:pt>
                <c:pt idx="2673">
                  <c:v>197.04480000000001</c:v>
                </c:pt>
                <c:pt idx="2674">
                  <c:v>197.10749999999999</c:v>
                </c:pt>
                <c:pt idx="2675">
                  <c:v>197.1711</c:v>
                </c:pt>
                <c:pt idx="2676">
                  <c:v>197.23410000000001</c:v>
                </c:pt>
                <c:pt idx="2677">
                  <c:v>197.29390000000001</c:v>
                </c:pt>
                <c:pt idx="2678">
                  <c:v>197.3561</c:v>
                </c:pt>
                <c:pt idx="2679">
                  <c:v>197.41759999999999</c:v>
                </c:pt>
                <c:pt idx="2680">
                  <c:v>197.4795</c:v>
                </c:pt>
                <c:pt idx="2681">
                  <c:v>197.542</c:v>
                </c:pt>
                <c:pt idx="2682">
                  <c:v>197.60409999999999</c:v>
                </c:pt>
                <c:pt idx="2683">
                  <c:v>197.6652</c:v>
                </c:pt>
                <c:pt idx="2684">
                  <c:v>197.72669999999999</c:v>
                </c:pt>
                <c:pt idx="2685">
                  <c:v>197.78720000000001</c:v>
                </c:pt>
                <c:pt idx="2686">
                  <c:v>197.85059999999999</c:v>
                </c:pt>
                <c:pt idx="2687">
                  <c:v>197.91159999999999</c:v>
                </c:pt>
                <c:pt idx="2688">
                  <c:v>197.9726</c:v>
                </c:pt>
                <c:pt idx="2689">
                  <c:v>198.03309999999999</c:v>
                </c:pt>
                <c:pt idx="2690">
                  <c:v>198.09460000000001</c:v>
                </c:pt>
                <c:pt idx="2691">
                  <c:v>198.1541</c:v>
                </c:pt>
                <c:pt idx="2692">
                  <c:v>198.21520000000001</c:v>
                </c:pt>
                <c:pt idx="2693">
                  <c:v>198.27539999999999</c:v>
                </c:pt>
                <c:pt idx="2694">
                  <c:v>198.33680000000001</c:v>
                </c:pt>
                <c:pt idx="2695">
                  <c:v>198.39769999999999</c:v>
                </c:pt>
                <c:pt idx="2696">
                  <c:v>198.45740000000001</c:v>
                </c:pt>
                <c:pt idx="2697">
                  <c:v>198.51929999999999</c:v>
                </c:pt>
                <c:pt idx="2698">
                  <c:v>198.57759999999999</c:v>
                </c:pt>
                <c:pt idx="2699">
                  <c:v>198.6388</c:v>
                </c:pt>
                <c:pt idx="2700">
                  <c:v>198.69759999999999</c:v>
                </c:pt>
                <c:pt idx="2701">
                  <c:v>198.75899999999999</c:v>
                </c:pt>
                <c:pt idx="2702">
                  <c:v>198.81899999999999</c:v>
                </c:pt>
                <c:pt idx="2703">
                  <c:v>198.87880000000001</c:v>
                </c:pt>
                <c:pt idx="2704">
                  <c:v>198.93870000000001</c:v>
                </c:pt>
                <c:pt idx="2705">
                  <c:v>198.99770000000001</c:v>
                </c:pt>
                <c:pt idx="2706">
                  <c:v>199.05760000000001</c:v>
                </c:pt>
                <c:pt idx="2707">
                  <c:v>199.1189</c:v>
                </c:pt>
                <c:pt idx="2708">
                  <c:v>199.17760000000001</c:v>
                </c:pt>
                <c:pt idx="2709">
                  <c:v>199.23740000000001</c:v>
                </c:pt>
                <c:pt idx="2710">
                  <c:v>199.29679999999999</c:v>
                </c:pt>
                <c:pt idx="2711">
                  <c:v>199.35499999999999</c:v>
                </c:pt>
                <c:pt idx="2712">
                  <c:v>199.4161</c:v>
                </c:pt>
                <c:pt idx="2713">
                  <c:v>199.47499999999999</c:v>
                </c:pt>
                <c:pt idx="2714">
                  <c:v>199.5359</c:v>
                </c:pt>
                <c:pt idx="2715">
                  <c:v>199.595</c:v>
                </c:pt>
                <c:pt idx="2716">
                  <c:v>199.65780000000001</c:v>
                </c:pt>
                <c:pt idx="2717">
                  <c:v>199.7158</c:v>
                </c:pt>
                <c:pt idx="2718">
                  <c:v>199.7775</c:v>
                </c:pt>
                <c:pt idx="2719">
                  <c:v>199.83619999999999</c:v>
                </c:pt>
                <c:pt idx="2720">
                  <c:v>199.89709999999999</c:v>
                </c:pt>
                <c:pt idx="2721">
                  <c:v>199.95689999999999</c:v>
                </c:pt>
                <c:pt idx="2722">
                  <c:v>200.0187</c:v>
                </c:pt>
                <c:pt idx="2723">
                  <c:v>200.07919999999999</c:v>
                </c:pt>
                <c:pt idx="2724">
                  <c:v>200.14160000000001</c:v>
                </c:pt>
                <c:pt idx="2725">
                  <c:v>200.20140000000001</c:v>
                </c:pt>
                <c:pt idx="2726">
                  <c:v>200.26150000000001</c:v>
                </c:pt>
                <c:pt idx="2727">
                  <c:v>200.3236</c:v>
                </c:pt>
                <c:pt idx="2728">
                  <c:v>200.386</c:v>
                </c:pt>
                <c:pt idx="2729">
                  <c:v>200.4468</c:v>
                </c:pt>
                <c:pt idx="2730">
                  <c:v>200.5102</c:v>
                </c:pt>
                <c:pt idx="2731">
                  <c:v>200.57159999999999</c:v>
                </c:pt>
                <c:pt idx="2732">
                  <c:v>200.63290000000001</c:v>
                </c:pt>
                <c:pt idx="2733">
                  <c:v>200.69499999999999</c:v>
                </c:pt>
                <c:pt idx="2734">
                  <c:v>200.75819999999999</c:v>
                </c:pt>
                <c:pt idx="2735">
                  <c:v>200.821</c:v>
                </c:pt>
                <c:pt idx="2736">
                  <c:v>200.88239999999999</c:v>
                </c:pt>
                <c:pt idx="2737">
                  <c:v>200.9462</c:v>
                </c:pt>
                <c:pt idx="2738">
                  <c:v>201.0111</c:v>
                </c:pt>
                <c:pt idx="2739">
                  <c:v>201.06790000000001</c:v>
                </c:pt>
                <c:pt idx="2740">
                  <c:v>201.1336</c:v>
                </c:pt>
                <c:pt idx="2741">
                  <c:v>201.19489999999999</c:v>
                </c:pt>
                <c:pt idx="2742">
                  <c:v>201.2577</c:v>
                </c:pt>
                <c:pt idx="2743">
                  <c:v>201.31790000000001</c:v>
                </c:pt>
                <c:pt idx="2744">
                  <c:v>201.37819999999999</c:v>
                </c:pt>
                <c:pt idx="2745">
                  <c:v>201.44110000000001</c:v>
                </c:pt>
                <c:pt idx="2746">
                  <c:v>201.501</c:v>
                </c:pt>
                <c:pt idx="2747">
                  <c:v>201.56389999999999</c:v>
                </c:pt>
                <c:pt idx="2748">
                  <c:v>201.62459999999999</c:v>
                </c:pt>
                <c:pt idx="2749">
                  <c:v>201.68459999999999</c:v>
                </c:pt>
                <c:pt idx="2750">
                  <c:v>201.7456</c:v>
                </c:pt>
                <c:pt idx="2751">
                  <c:v>201.80779999999999</c:v>
                </c:pt>
                <c:pt idx="2752">
                  <c:v>201.8682</c:v>
                </c:pt>
                <c:pt idx="2753">
                  <c:v>201.93109999999999</c:v>
                </c:pt>
                <c:pt idx="2754">
                  <c:v>201.99279999999999</c:v>
                </c:pt>
                <c:pt idx="2755">
                  <c:v>202.05860000000001</c:v>
                </c:pt>
                <c:pt idx="2756">
                  <c:v>202.1122</c:v>
                </c:pt>
                <c:pt idx="2757">
                  <c:v>202.17580000000001</c:v>
                </c:pt>
                <c:pt idx="2758">
                  <c:v>202.23580000000001</c:v>
                </c:pt>
                <c:pt idx="2759">
                  <c:v>202.29570000000001</c:v>
                </c:pt>
                <c:pt idx="2760">
                  <c:v>202.3621</c:v>
                </c:pt>
                <c:pt idx="2761">
                  <c:v>202.42140000000001</c:v>
                </c:pt>
                <c:pt idx="2762">
                  <c:v>202.48310000000001</c:v>
                </c:pt>
                <c:pt idx="2763">
                  <c:v>202.54310000000001</c:v>
                </c:pt>
                <c:pt idx="2764">
                  <c:v>202.60480000000001</c:v>
                </c:pt>
                <c:pt idx="2765">
                  <c:v>202.66579999999999</c:v>
                </c:pt>
                <c:pt idx="2766">
                  <c:v>202.7261</c:v>
                </c:pt>
                <c:pt idx="2767">
                  <c:v>202.7859</c:v>
                </c:pt>
                <c:pt idx="2768">
                  <c:v>202.84569999999999</c:v>
                </c:pt>
                <c:pt idx="2769">
                  <c:v>202.9091</c:v>
                </c:pt>
                <c:pt idx="2770">
                  <c:v>202.96770000000001</c:v>
                </c:pt>
                <c:pt idx="2771">
                  <c:v>203.0283</c:v>
                </c:pt>
                <c:pt idx="2772">
                  <c:v>203.089</c:v>
                </c:pt>
                <c:pt idx="2773">
                  <c:v>203.1491</c:v>
                </c:pt>
                <c:pt idx="2774">
                  <c:v>203.20949999999999</c:v>
                </c:pt>
                <c:pt idx="2775">
                  <c:v>203.27010000000001</c:v>
                </c:pt>
                <c:pt idx="2776">
                  <c:v>203.32939999999999</c:v>
                </c:pt>
                <c:pt idx="2777">
                  <c:v>203.38939999999999</c:v>
                </c:pt>
                <c:pt idx="2778">
                  <c:v>203.44980000000001</c:v>
                </c:pt>
                <c:pt idx="2779">
                  <c:v>203.50980000000001</c:v>
                </c:pt>
                <c:pt idx="2780">
                  <c:v>203.5711</c:v>
                </c:pt>
                <c:pt idx="2781">
                  <c:v>203.62989999999999</c:v>
                </c:pt>
                <c:pt idx="2782">
                  <c:v>203.68989999999999</c:v>
                </c:pt>
                <c:pt idx="2783">
                  <c:v>203.749</c:v>
                </c:pt>
                <c:pt idx="2784">
                  <c:v>203.809</c:v>
                </c:pt>
                <c:pt idx="2785">
                  <c:v>203.86799999999999</c:v>
                </c:pt>
                <c:pt idx="2786">
                  <c:v>203.9281</c:v>
                </c:pt>
                <c:pt idx="2787">
                  <c:v>203.9888</c:v>
                </c:pt>
                <c:pt idx="2788">
                  <c:v>204.04839999999999</c:v>
                </c:pt>
                <c:pt idx="2789">
                  <c:v>204.1088</c:v>
                </c:pt>
                <c:pt idx="2790">
                  <c:v>204.1688</c:v>
                </c:pt>
                <c:pt idx="2791">
                  <c:v>204.2295</c:v>
                </c:pt>
                <c:pt idx="2792">
                  <c:v>204.29130000000001</c:v>
                </c:pt>
                <c:pt idx="2793">
                  <c:v>204.351</c:v>
                </c:pt>
                <c:pt idx="2794">
                  <c:v>204.41050000000001</c:v>
                </c:pt>
                <c:pt idx="2795">
                  <c:v>204.47229999999999</c:v>
                </c:pt>
                <c:pt idx="2796">
                  <c:v>204.53039999999999</c:v>
                </c:pt>
                <c:pt idx="2797">
                  <c:v>204.59010000000001</c:v>
                </c:pt>
                <c:pt idx="2798">
                  <c:v>204.65209999999999</c:v>
                </c:pt>
                <c:pt idx="2799">
                  <c:v>204.71270000000001</c:v>
                </c:pt>
                <c:pt idx="2800">
                  <c:v>204.7724</c:v>
                </c:pt>
                <c:pt idx="2801">
                  <c:v>204.83269999999999</c:v>
                </c:pt>
                <c:pt idx="2802">
                  <c:v>204.89269999999999</c:v>
                </c:pt>
                <c:pt idx="2803">
                  <c:v>204.95439999999999</c:v>
                </c:pt>
                <c:pt idx="2804">
                  <c:v>205.01560000000001</c:v>
                </c:pt>
                <c:pt idx="2805">
                  <c:v>205.07669999999999</c:v>
                </c:pt>
                <c:pt idx="2806">
                  <c:v>205.1369</c:v>
                </c:pt>
                <c:pt idx="2807">
                  <c:v>205.19909999999999</c:v>
                </c:pt>
                <c:pt idx="2808">
                  <c:v>205.2602</c:v>
                </c:pt>
                <c:pt idx="2809">
                  <c:v>205.32159999999999</c:v>
                </c:pt>
                <c:pt idx="2810">
                  <c:v>205.3811</c:v>
                </c:pt>
                <c:pt idx="2811">
                  <c:v>205.44120000000001</c:v>
                </c:pt>
                <c:pt idx="2812">
                  <c:v>205.50299999999999</c:v>
                </c:pt>
                <c:pt idx="2813">
                  <c:v>205.5641</c:v>
                </c:pt>
                <c:pt idx="2814">
                  <c:v>205.62639999999999</c:v>
                </c:pt>
                <c:pt idx="2815">
                  <c:v>205.68799999999999</c:v>
                </c:pt>
                <c:pt idx="2816">
                  <c:v>205.74629999999999</c:v>
                </c:pt>
                <c:pt idx="2817">
                  <c:v>205.8081</c:v>
                </c:pt>
                <c:pt idx="2818">
                  <c:v>205.86959999999999</c:v>
                </c:pt>
                <c:pt idx="2819">
                  <c:v>205.93299999999999</c:v>
                </c:pt>
                <c:pt idx="2820">
                  <c:v>205.99299999999999</c:v>
                </c:pt>
                <c:pt idx="2821">
                  <c:v>206.05340000000001</c:v>
                </c:pt>
                <c:pt idx="2822">
                  <c:v>206.1156</c:v>
                </c:pt>
                <c:pt idx="2823">
                  <c:v>206.17660000000001</c:v>
                </c:pt>
                <c:pt idx="2824">
                  <c:v>206.2398</c:v>
                </c:pt>
                <c:pt idx="2825">
                  <c:v>206.3006</c:v>
                </c:pt>
                <c:pt idx="2826">
                  <c:v>206.36359999999999</c:v>
                </c:pt>
                <c:pt idx="2827">
                  <c:v>206.42519999999999</c:v>
                </c:pt>
                <c:pt idx="2828">
                  <c:v>206.48769999999999</c:v>
                </c:pt>
                <c:pt idx="2829">
                  <c:v>206.5489</c:v>
                </c:pt>
                <c:pt idx="2830">
                  <c:v>206.6113</c:v>
                </c:pt>
                <c:pt idx="2831">
                  <c:v>206.6739</c:v>
                </c:pt>
                <c:pt idx="2832">
                  <c:v>206.73339999999999</c:v>
                </c:pt>
                <c:pt idx="2833">
                  <c:v>206.79570000000001</c:v>
                </c:pt>
                <c:pt idx="2834">
                  <c:v>206.857</c:v>
                </c:pt>
                <c:pt idx="2835">
                  <c:v>206.92</c:v>
                </c:pt>
                <c:pt idx="2836">
                  <c:v>206.9804</c:v>
                </c:pt>
                <c:pt idx="2837">
                  <c:v>207.0429</c:v>
                </c:pt>
                <c:pt idx="2838">
                  <c:v>207.1045</c:v>
                </c:pt>
                <c:pt idx="2839">
                  <c:v>207.16560000000001</c:v>
                </c:pt>
                <c:pt idx="2840">
                  <c:v>207.22720000000001</c:v>
                </c:pt>
                <c:pt idx="2841">
                  <c:v>207.29</c:v>
                </c:pt>
                <c:pt idx="2842">
                  <c:v>207.35</c:v>
                </c:pt>
                <c:pt idx="2843">
                  <c:v>207.41130000000001</c:v>
                </c:pt>
                <c:pt idx="2844">
                  <c:v>207.4734</c:v>
                </c:pt>
                <c:pt idx="2845">
                  <c:v>207.5361</c:v>
                </c:pt>
                <c:pt idx="2846">
                  <c:v>207.59790000000001</c:v>
                </c:pt>
                <c:pt idx="2847">
                  <c:v>207.6583</c:v>
                </c:pt>
                <c:pt idx="2848">
                  <c:v>207.72020000000001</c:v>
                </c:pt>
                <c:pt idx="2849">
                  <c:v>207.78299999999999</c:v>
                </c:pt>
                <c:pt idx="2850">
                  <c:v>207.84309999999999</c:v>
                </c:pt>
                <c:pt idx="2851">
                  <c:v>207.90459999999999</c:v>
                </c:pt>
                <c:pt idx="2852">
                  <c:v>207.96709999999999</c:v>
                </c:pt>
                <c:pt idx="2853">
                  <c:v>208.0266</c:v>
                </c:pt>
                <c:pt idx="2854">
                  <c:v>208.08709999999999</c:v>
                </c:pt>
                <c:pt idx="2855">
                  <c:v>208.14920000000001</c:v>
                </c:pt>
                <c:pt idx="2856">
                  <c:v>208.20959999999999</c:v>
                </c:pt>
                <c:pt idx="2857">
                  <c:v>208.2704</c:v>
                </c:pt>
                <c:pt idx="2858">
                  <c:v>208.3297</c:v>
                </c:pt>
                <c:pt idx="2859">
                  <c:v>208.38939999999999</c:v>
                </c:pt>
                <c:pt idx="2860">
                  <c:v>208.4479</c:v>
                </c:pt>
                <c:pt idx="2861">
                  <c:v>208.50620000000001</c:v>
                </c:pt>
                <c:pt idx="2862">
                  <c:v>208.5651</c:v>
                </c:pt>
                <c:pt idx="2863">
                  <c:v>208.6232</c:v>
                </c:pt>
                <c:pt idx="2864">
                  <c:v>208.67939999999999</c:v>
                </c:pt>
                <c:pt idx="2865">
                  <c:v>208.73740000000001</c:v>
                </c:pt>
                <c:pt idx="2866">
                  <c:v>208.7928</c:v>
                </c:pt>
                <c:pt idx="2867">
                  <c:v>208.84729999999999</c:v>
                </c:pt>
                <c:pt idx="2868">
                  <c:v>208.9024</c:v>
                </c:pt>
                <c:pt idx="2869">
                  <c:v>208.95580000000001</c:v>
                </c:pt>
                <c:pt idx="2870">
                  <c:v>209.0102</c:v>
                </c:pt>
                <c:pt idx="2871">
                  <c:v>209.06280000000001</c:v>
                </c:pt>
                <c:pt idx="2872">
                  <c:v>209.11580000000001</c:v>
                </c:pt>
                <c:pt idx="2873">
                  <c:v>209.16759999999999</c:v>
                </c:pt>
                <c:pt idx="2874">
                  <c:v>209.2234</c:v>
                </c:pt>
                <c:pt idx="2875">
                  <c:v>209.27600000000001</c:v>
                </c:pt>
                <c:pt idx="2876">
                  <c:v>209.32839999999999</c:v>
                </c:pt>
                <c:pt idx="2877">
                  <c:v>209.38159999999999</c:v>
                </c:pt>
                <c:pt idx="2878">
                  <c:v>209.43469999999999</c:v>
                </c:pt>
                <c:pt idx="2879">
                  <c:v>209.48670000000001</c:v>
                </c:pt>
                <c:pt idx="2880">
                  <c:v>209.54040000000001</c:v>
                </c:pt>
                <c:pt idx="2881">
                  <c:v>209.59549999999999</c:v>
                </c:pt>
                <c:pt idx="2882">
                  <c:v>209.64789999999999</c:v>
                </c:pt>
                <c:pt idx="2883">
                  <c:v>209.70480000000001</c:v>
                </c:pt>
                <c:pt idx="2884">
                  <c:v>209.75729999999999</c:v>
                </c:pt>
                <c:pt idx="2885">
                  <c:v>209.81319999999999</c:v>
                </c:pt>
                <c:pt idx="2886">
                  <c:v>209.869</c:v>
                </c:pt>
                <c:pt idx="2887">
                  <c:v>209.92619999999999</c:v>
                </c:pt>
                <c:pt idx="2888">
                  <c:v>209.98330000000001</c:v>
                </c:pt>
                <c:pt idx="2889">
                  <c:v>210.03980000000001</c:v>
                </c:pt>
                <c:pt idx="2890">
                  <c:v>210.09520000000001</c:v>
                </c:pt>
                <c:pt idx="2891">
                  <c:v>210.15350000000001</c:v>
                </c:pt>
                <c:pt idx="2892">
                  <c:v>210.21019999999999</c:v>
                </c:pt>
                <c:pt idx="2893">
                  <c:v>210.26830000000001</c:v>
                </c:pt>
                <c:pt idx="2894">
                  <c:v>210.32660000000001</c:v>
                </c:pt>
                <c:pt idx="2895">
                  <c:v>210.38630000000001</c:v>
                </c:pt>
                <c:pt idx="2896">
                  <c:v>210.4435</c:v>
                </c:pt>
                <c:pt idx="2897">
                  <c:v>210.50200000000001</c:v>
                </c:pt>
                <c:pt idx="2898">
                  <c:v>210.56110000000001</c:v>
                </c:pt>
                <c:pt idx="2899">
                  <c:v>210.61940000000001</c:v>
                </c:pt>
                <c:pt idx="2900">
                  <c:v>210.67949999999999</c:v>
                </c:pt>
                <c:pt idx="2901">
                  <c:v>210.739</c:v>
                </c:pt>
                <c:pt idx="2902">
                  <c:v>210.7998</c:v>
                </c:pt>
                <c:pt idx="2903">
                  <c:v>210.8586</c:v>
                </c:pt>
                <c:pt idx="2904">
                  <c:v>210.9196</c:v>
                </c:pt>
                <c:pt idx="2905">
                  <c:v>210.97800000000001</c:v>
                </c:pt>
                <c:pt idx="2906">
                  <c:v>211.03960000000001</c:v>
                </c:pt>
                <c:pt idx="2907">
                  <c:v>211.10059999999999</c:v>
                </c:pt>
                <c:pt idx="2908">
                  <c:v>211.16040000000001</c:v>
                </c:pt>
                <c:pt idx="2909">
                  <c:v>211.2208</c:v>
                </c:pt>
                <c:pt idx="2910">
                  <c:v>211.27930000000001</c:v>
                </c:pt>
                <c:pt idx="2911">
                  <c:v>211.33799999999999</c:v>
                </c:pt>
                <c:pt idx="2912">
                  <c:v>211.3999</c:v>
                </c:pt>
                <c:pt idx="2913">
                  <c:v>211.46080000000001</c:v>
                </c:pt>
                <c:pt idx="2914">
                  <c:v>211.524</c:v>
                </c:pt>
                <c:pt idx="2915">
                  <c:v>211.5831</c:v>
                </c:pt>
                <c:pt idx="2916">
                  <c:v>211.64689999999999</c:v>
                </c:pt>
                <c:pt idx="2917">
                  <c:v>211.70650000000001</c:v>
                </c:pt>
                <c:pt idx="2918">
                  <c:v>211.767</c:v>
                </c:pt>
                <c:pt idx="2919">
                  <c:v>211.828</c:v>
                </c:pt>
                <c:pt idx="2920">
                  <c:v>211.88849999999999</c:v>
                </c:pt>
                <c:pt idx="2921">
                  <c:v>211.94990000000001</c:v>
                </c:pt>
                <c:pt idx="2922">
                  <c:v>212.00960000000001</c:v>
                </c:pt>
                <c:pt idx="2923">
                  <c:v>212.071</c:v>
                </c:pt>
                <c:pt idx="2924">
                  <c:v>212.12950000000001</c:v>
                </c:pt>
                <c:pt idx="2925">
                  <c:v>212.19030000000001</c:v>
                </c:pt>
                <c:pt idx="2926">
                  <c:v>212.24940000000001</c:v>
                </c:pt>
                <c:pt idx="2927">
                  <c:v>212.31020000000001</c:v>
                </c:pt>
                <c:pt idx="2928">
                  <c:v>212.3717</c:v>
                </c:pt>
                <c:pt idx="2929">
                  <c:v>212.4323</c:v>
                </c:pt>
                <c:pt idx="2930">
                  <c:v>212.49180000000001</c:v>
                </c:pt>
                <c:pt idx="2931">
                  <c:v>212.55240000000001</c:v>
                </c:pt>
                <c:pt idx="2932">
                  <c:v>212.61279999999999</c:v>
                </c:pt>
                <c:pt idx="2933">
                  <c:v>212.67339999999999</c:v>
                </c:pt>
                <c:pt idx="2934">
                  <c:v>212.73220000000001</c:v>
                </c:pt>
                <c:pt idx="2935">
                  <c:v>212.79419999999999</c:v>
                </c:pt>
                <c:pt idx="2936">
                  <c:v>212.85499999999999</c:v>
                </c:pt>
                <c:pt idx="2937">
                  <c:v>212.91470000000001</c:v>
                </c:pt>
                <c:pt idx="2938">
                  <c:v>212.97479999999999</c:v>
                </c:pt>
                <c:pt idx="2939">
                  <c:v>213.0341</c:v>
                </c:pt>
                <c:pt idx="2940">
                  <c:v>213.0942</c:v>
                </c:pt>
                <c:pt idx="2941">
                  <c:v>213.1549</c:v>
                </c:pt>
                <c:pt idx="2942">
                  <c:v>213.2166</c:v>
                </c:pt>
                <c:pt idx="2943">
                  <c:v>213.2758</c:v>
                </c:pt>
                <c:pt idx="2944">
                  <c:v>213.33840000000001</c:v>
                </c:pt>
                <c:pt idx="2945">
                  <c:v>213.39859999999999</c:v>
                </c:pt>
                <c:pt idx="2946">
                  <c:v>213.45959999999999</c:v>
                </c:pt>
                <c:pt idx="2947">
                  <c:v>213.51900000000001</c:v>
                </c:pt>
                <c:pt idx="2948">
                  <c:v>213.57830000000001</c:v>
                </c:pt>
                <c:pt idx="2949">
                  <c:v>213.6377</c:v>
                </c:pt>
                <c:pt idx="2950">
                  <c:v>213.69820000000001</c:v>
                </c:pt>
                <c:pt idx="2951">
                  <c:v>213.7585</c:v>
                </c:pt>
                <c:pt idx="2952">
                  <c:v>213.8203</c:v>
                </c:pt>
                <c:pt idx="2953">
                  <c:v>213.87979999999999</c:v>
                </c:pt>
                <c:pt idx="2954">
                  <c:v>213.93979999999999</c:v>
                </c:pt>
                <c:pt idx="2955">
                  <c:v>213.9983</c:v>
                </c:pt>
                <c:pt idx="2956">
                  <c:v>214.0592</c:v>
                </c:pt>
                <c:pt idx="2957">
                  <c:v>214.11969999999999</c:v>
                </c:pt>
                <c:pt idx="2958">
                  <c:v>214.18020000000001</c:v>
                </c:pt>
                <c:pt idx="2959">
                  <c:v>214.24160000000001</c:v>
                </c:pt>
                <c:pt idx="2960">
                  <c:v>214.30019999999999</c:v>
                </c:pt>
                <c:pt idx="2961">
                  <c:v>214.36060000000001</c:v>
                </c:pt>
                <c:pt idx="2962">
                  <c:v>214.41990000000001</c:v>
                </c:pt>
                <c:pt idx="2963">
                  <c:v>214.48310000000001</c:v>
                </c:pt>
                <c:pt idx="2964">
                  <c:v>214.54220000000001</c:v>
                </c:pt>
                <c:pt idx="2965">
                  <c:v>214.6053</c:v>
                </c:pt>
                <c:pt idx="2966">
                  <c:v>214.66569999999999</c:v>
                </c:pt>
                <c:pt idx="2967">
                  <c:v>214.7276</c:v>
                </c:pt>
                <c:pt idx="2968">
                  <c:v>214.7878</c:v>
                </c:pt>
                <c:pt idx="2969">
                  <c:v>214.8484</c:v>
                </c:pt>
                <c:pt idx="2970">
                  <c:v>214.91040000000001</c:v>
                </c:pt>
                <c:pt idx="2971">
                  <c:v>214.97370000000001</c:v>
                </c:pt>
                <c:pt idx="2972">
                  <c:v>215.0326</c:v>
                </c:pt>
                <c:pt idx="2973">
                  <c:v>215.09370000000001</c:v>
                </c:pt>
                <c:pt idx="2974">
                  <c:v>215.1567</c:v>
                </c:pt>
                <c:pt idx="2975">
                  <c:v>215.21960000000001</c:v>
                </c:pt>
                <c:pt idx="2976">
                  <c:v>215.28110000000001</c:v>
                </c:pt>
                <c:pt idx="2977">
                  <c:v>215.3432</c:v>
                </c:pt>
                <c:pt idx="2978">
                  <c:v>215.40450000000001</c:v>
                </c:pt>
                <c:pt idx="2979">
                  <c:v>215.4657</c:v>
                </c:pt>
                <c:pt idx="2980">
                  <c:v>215.5274</c:v>
                </c:pt>
                <c:pt idx="2981">
                  <c:v>215.58779999999999</c:v>
                </c:pt>
                <c:pt idx="2982">
                  <c:v>215.65010000000001</c:v>
                </c:pt>
                <c:pt idx="2983">
                  <c:v>215.7131</c:v>
                </c:pt>
                <c:pt idx="2984">
                  <c:v>215.77289999999999</c:v>
                </c:pt>
                <c:pt idx="2985">
                  <c:v>215.8373</c:v>
                </c:pt>
                <c:pt idx="2986">
                  <c:v>215.89840000000001</c:v>
                </c:pt>
                <c:pt idx="2987">
                  <c:v>215.9598</c:v>
                </c:pt>
                <c:pt idx="2988">
                  <c:v>216.02170000000001</c:v>
                </c:pt>
                <c:pt idx="2989">
                  <c:v>216.08340000000001</c:v>
                </c:pt>
                <c:pt idx="2990">
                  <c:v>216.1448</c:v>
                </c:pt>
                <c:pt idx="2991">
                  <c:v>216.20500000000001</c:v>
                </c:pt>
                <c:pt idx="2992">
                  <c:v>216.2679</c:v>
                </c:pt>
                <c:pt idx="2993">
                  <c:v>216.32980000000001</c:v>
                </c:pt>
                <c:pt idx="2994">
                  <c:v>216.3905</c:v>
                </c:pt>
                <c:pt idx="2995">
                  <c:v>216.45140000000001</c:v>
                </c:pt>
                <c:pt idx="2996">
                  <c:v>216.5129</c:v>
                </c:pt>
                <c:pt idx="2997">
                  <c:v>216.5729</c:v>
                </c:pt>
                <c:pt idx="2998">
                  <c:v>216.6337</c:v>
                </c:pt>
                <c:pt idx="2999">
                  <c:v>216.6943</c:v>
                </c:pt>
                <c:pt idx="3000">
                  <c:v>216.7569</c:v>
                </c:pt>
                <c:pt idx="3001">
                  <c:v>216.81899999999999</c:v>
                </c:pt>
                <c:pt idx="3002">
                  <c:v>216.87899999999999</c:v>
                </c:pt>
                <c:pt idx="3003">
                  <c:v>216.94059999999999</c:v>
                </c:pt>
                <c:pt idx="3004">
                  <c:v>217.00389999999999</c:v>
                </c:pt>
                <c:pt idx="3005">
                  <c:v>217.0652</c:v>
                </c:pt>
                <c:pt idx="3006">
                  <c:v>217.12610000000001</c:v>
                </c:pt>
                <c:pt idx="3007">
                  <c:v>217.18790000000001</c:v>
                </c:pt>
                <c:pt idx="3008">
                  <c:v>217.24879999999999</c:v>
                </c:pt>
                <c:pt idx="3009">
                  <c:v>217.31010000000001</c:v>
                </c:pt>
                <c:pt idx="3010">
                  <c:v>217.37350000000001</c:v>
                </c:pt>
                <c:pt idx="3011">
                  <c:v>217.43430000000001</c:v>
                </c:pt>
                <c:pt idx="3012">
                  <c:v>217.49770000000001</c:v>
                </c:pt>
                <c:pt idx="3013">
                  <c:v>217.5583</c:v>
                </c:pt>
                <c:pt idx="3014">
                  <c:v>217.61959999999999</c:v>
                </c:pt>
                <c:pt idx="3015">
                  <c:v>217.68299999999999</c:v>
                </c:pt>
                <c:pt idx="3016">
                  <c:v>217.74469999999999</c:v>
                </c:pt>
                <c:pt idx="3017">
                  <c:v>217.80670000000001</c:v>
                </c:pt>
                <c:pt idx="3018">
                  <c:v>217.86940000000001</c:v>
                </c:pt>
                <c:pt idx="3019">
                  <c:v>217.9306</c:v>
                </c:pt>
                <c:pt idx="3020">
                  <c:v>217.99279999999999</c:v>
                </c:pt>
                <c:pt idx="3021">
                  <c:v>218.05520000000001</c:v>
                </c:pt>
                <c:pt idx="3022">
                  <c:v>218.1165</c:v>
                </c:pt>
                <c:pt idx="3023">
                  <c:v>218.1781</c:v>
                </c:pt>
                <c:pt idx="3024">
                  <c:v>218.23859999999999</c:v>
                </c:pt>
                <c:pt idx="3025">
                  <c:v>218.3014</c:v>
                </c:pt>
                <c:pt idx="3026">
                  <c:v>218.3646</c:v>
                </c:pt>
                <c:pt idx="3027">
                  <c:v>218.4255</c:v>
                </c:pt>
                <c:pt idx="3028">
                  <c:v>218.48480000000001</c:v>
                </c:pt>
                <c:pt idx="3029">
                  <c:v>218.54759999999999</c:v>
                </c:pt>
                <c:pt idx="3030">
                  <c:v>218.60919999999999</c:v>
                </c:pt>
                <c:pt idx="3031">
                  <c:v>218.6711</c:v>
                </c:pt>
                <c:pt idx="3032">
                  <c:v>218.73079999999999</c:v>
                </c:pt>
                <c:pt idx="3033">
                  <c:v>218.79320000000001</c:v>
                </c:pt>
                <c:pt idx="3034">
                  <c:v>218.85419999999999</c:v>
                </c:pt>
                <c:pt idx="3035">
                  <c:v>218.91839999999999</c:v>
                </c:pt>
                <c:pt idx="3036">
                  <c:v>218.97800000000001</c:v>
                </c:pt>
                <c:pt idx="3037">
                  <c:v>219.0403</c:v>
                </c:pt>
                <c:pt idx="3038">
                  <c:v>219.10079999999999</c:v>
                </c:pt>
                <c:pt idx="3039">
                  <c:v>219.16149999999999</c:v>
                </c:pt>
                <c:pt idx="3040">
                  <c:v>219.22460000000001</c:v>
                </c:pt>
                <c:pt idx="3041">
                  <c:v>219.2867</c:v>
                </c:pt>
                <c:pt idx="3042">
                  <c:v>219.34690000000001</c:v>
                </c:pt>
                <c:pt idx="3043">
                  <c:v>219.41079999999999</c:v>
                </c:pt>
                <c:pt idx="3044">
                  <c:v>219.47200000000001</c:v>
                </c:pt>
                <c:pt idx="3045">
                  <c:v>219.53540000000001</c:v>
                </c:pt>
                <c:pt idx="3046">
                  <c:v>219.5966</c:v>
                </c:pt>
                <c:pt idx="3047">
                  <c:v>219.65979999999999</c:v>
                </c:pt>
                <c:pt idx="3048">
                  <c:v>219.72130000000001</c:v>
                </c:pt>
                <c:pt idx="3049">
                  <c:v>219.78139999999999</c:v>
                </c:pt>
                <c:pt idx="3050">
                  <c:v>219.8451</c:v>
                </c:pt>
                <c:pt idx="3051">
                  <c:v>219.90719999999999</c:v>
                </c:pt>
                <c:pt idx="3052">
                  <c:v>219.96879999999999</c:v>
                </c:pt>
                <c:pt idx="3053">
                  <c:v>220.03030000000001</c:v>
                </c:pt>
                <c:pt idx="3054">
                  <c:v>220.09139999999999</c:v>
                </c:pt>
                <c:pt idx="3055">
                  <c:v>220.15459999999999</c:v>
                </c:pt>
                <c:pt idx="3056">
                  <c:v>220.2174</c:v>
                </c:pt>
                <c:pt idx="3057">
                  <c:v>220.27930000000001</c:v>
                </c:pt>
                <c:pt idx="3058">
                  <c:v>220.34059999999999</c:v>
                </c:pt>
                <c:pt idx="3059">
                  <c:v>220.40280000000001</c:v>
                </c:pt>
                <c:pt idx="3060">
                  <c:v>220.46559999999999</c:v>
                </c:pt>
                <c:pt idx="3061">
                  <c:v>220.52850000000001</c:v>
                </c:pt>
                <c:pt idx="3062">
                  <c:v>220.59219999999999</c:v>
                </c:pt>
                <c:pt idx="3063">
                  <c:v>220.65559999999999</c:v>
                </c:pt>
                <c:pt idx="3064">
                  <c:v>220.71899999999999</c:v>
                </c:pt>
                <c:pt idx="3065">
                  <c:v>220.7818</c:v>
                </c:pt>
                <c:pt idx="3066">
                  <c:v>220.84270000000001</c:v>
                </c:pt>
                <c:pt idx="3067">
                  <c:v>220.90520000000001</c:v>
                </c:pt>
                <c:pt idx="3068">
                  <c:v>220.9682</c:v>
                </c:pt>
                <c:pt idx="3069">
                  <c:v>221.03030000000001</c:v>
                </c:pt>
                <c:pt idx="3070">
                  <c:v>221.0916</c:v>
                </c:pt>
                <c:pt idx="3071">
                  <c:v>221.15350000000001</c:v>
                </c:pt>
                <c:pt idx="3072">
                  <c:v>221.2149</c:v>
                </c:pt>
                <c:pt idx="3073">
                  <c:v>221.27600000000001</c:v>
                </c:pt>
                <c:pt idx="3074">
                  <c:v>221.3389</c:v>
                </c:pt>
                <c:pt idx="3075">
                  <c:v>221.40110000000001</c:v>
                </c:pt>
                <c:pt idx="3076">
                  <c:v>221.46109999999999</c:v>
                </c:pt>
                <c:pt idx="3077">
                  <c:v>221.5222</c:v>
                </c:pt>
                <c:pt idx="3078">
                  <c:v>221.58629999999999</c:v>
                </c:pt>
                <c:pt idx="3079">
                  <c:v>221.64619999999999</c:v>
                </c:pt>
                <c:pt idx="3080">
                  <c:v>221.70779999999999</c:v>
                </c:pt>
                <c:pt idx="3081">
                  <c:v>221.7688</c:v>
                </c:pt>
                <c:pt idx="3082">
                  <c:v>221.82859999999999</c:v>
                </c:pt>
                <c:pt idx="3083">
                  <c:v>221.88919999999999</c:v>
                </c:pt>
                <c:pt idx="3084">
                  <c:v>221.9512</c:v>
                </c:pt>
                <c:pt idx="3085">
                  <c:v>222.0112</c:v>
                </c:pt>
                <c:pt idx="3086">
                  <c:v>222.072</c:v>
                </c:pt>
                <c:pt idx="3087">
                  <c:v>222.13300000000001</c:v>
                </c:pt>
                <c:pt idx="3088">
                  <c:v>222.1952</c:v>
                </c:pt>
                <c:pt idx="3089">
                  <c:v>222.25540000000001</c:v>
                </c:pt>
                <c:pt idx="3090">
                  <c:v>222.31720000000001</c:v>
                </c:pt>
                <c:pt idx="3091">
                  <c:v>222.37649999999999</c:v>
                </c:pt>
                <c:pt idx="3092">
                  <c:v>222.43709999999999</c:v>
                </c:pt>
                <c:pt idx="3093">
                  <c:v>222.4975</c:v>
                </c:pt>
                <c:pt idx="3094">
                  <c:v>222.56020000000001</c:v>
                </c:pt>
                <c:pt idx="3095">
                  <c:v>222.62029999999999</c:v>
                </c:pt>
                <c:pt idx="3096">
                  <c:v>222.68109999999999</c:v>
                </c:pt>
                <c:pt idx="3097">
                  <c:v>222.7413</c:v>
                </c:pt>
                <c:pt idx="3098">
                  <c:v>222.80170000000001</c:v>
                </c:pt>
                <c:pt idx="3099">
                  <c:v>222.86359999999999</c:v>
                </c:pt>
                <c:pt idx="3100">
                  <c:v>222.92320000000001</c:v>
                </c:pt>
                <c:pt idx="3101">
                  <c:v>222.98310000000001</c:v>
                </c:pt>
                <c:pt idx="3102">
                  <c:v>223.0437</c:v>
                </c:pt>
                <c:pt idx="3103">
                  <c:v>223.10380000000001</c:v>
                </c:pt>
                <c:pt idx="3104">
                  <c:v>223.16200000000001</c:v>
                </c:pt>
                <c:pt idx="3105">
                  <c:v>223.22200000000001</c:v>
                </c:pt>
                <c:pt idx="3106">
                  <c:v>223.27940000000001</c:v>
                </c:pt>
                <c:pt idx="3107">
                  <c:v>223.3408</c:v>
                </c:pt>
                <c:pt idx="3108">
                  <c:v>223.40190000000001</c:v>
                </c:pt>
                <c:pt idx="3109">
                  <c:v>223.4606</c:v>
                </c:pt>
                <c:pt idx="3110">
                  <c:v>223.52099999999999</c:v>
                </c:pt>
                <c:pt idx="3111">
                  <c:v>223.5812</c:v>
                </c:pt>
                <c:pt idx="3112">
                  <c:v>223.64070000000001</c:v>
                </c:pt>
                <c:pt idx="3113">
                  <c:v>223.70060000000001</c:v>
                </c:pt>
                <c:pt idx="3114">
                  <c:v>223.7593</c:v>
                </c:pt>
                <c:pt idx="3115">
                  <c:v>223.82159999999999</c:v>
                </c:pt>
                <c:pt idx="3116">
                  <c:v>223.88059999999999</c:v>
                </c:pt>
                <c:pt idx="3117">
                  <c:v>223.94220000000001</c:v>
                </c:pt>
                <c:pt idx="3118">
                  <c:v>224.00210000000001</c:v>
                </c:pt>
                <c:pt idx="3119">
                  <c:v>224.0615</c:v>
                </c:pt>
                <c:pt idx="3120">
                  <c:v>224.12100000000001</c:v>
                </c:pt>
                <c:pt idx="3121">
                  <c:v>224.1825</c:v>
                </c:pt>
                <c:pt idx="3122">
                  <c:v>224.24279999999999</c:v>
                </c:pt>
                <c:pt idx="3123">
                  <c:v>224.3022</c:v>
                </c:pt>
                <c:pt idx="3124">
                  <c:v>224.36420000000001</c:v>
                </c:pt>
                <c:pt idx="3125">
                  <c:v>224.422</c:v>
                </c:pt>
                <c:pt idx="3126">
                  <c:v>224.48240000000001</c:v>
                </c:pt>
                <c:pt idx="3127">
                  <c:v>224.54339999999999</c:v>
                </c:pt>
                <c:pt idx="3128">
                  <c:v>224.6027</c:v>
                </c:pt>
                <c:pt idx="3129">
                  <c:v>224.6627</c:v>
                </c:pt>
                <c:pt idx="3130">
                  <c:v>224.7234</c:v>
                </c:pt>
                <c:pt idx="3131">
                  <c:v>224.78540000000001</c:v>
                </c:pt>
                <c:pt idx="3132">
                  <c:v>224.845</c:v>
                </c:pt>
                <c:pt idx="3133">
                  <c:v>224.9058</c:v>
                </c:pt>
                <c:pt idx="3134">
                  <c:v>224.96559999999999</c:v>
                </c:pt>
                <c:pt idx="3135">
                  <c:v>225.02590000000001</c:v>
                </c:pt>
                <c:pt idx="3136">
                  <c:v>225.0873</c:v>
                </c:pt>
                <c:pt idx="3137">
                  <c:v>225.1465</c:v>
                </c:pt>
                <c:pt idx="3138">
                  <c:v>225.20699999999999</c:v>
                </c:pt>
                <c:pt idx="3139">
                  <c:v>225.2689</c:v>
                </c:pt>
                <c:pt idx="3140">
                  <c:v>225.33</c:v>
                </c:pt>
                <c:pt idx="3141">
                  <c:v>225.38990000000001</c:v>
                </c:pt>
                <c:pt idx="3142">
                  <c:v>225.44990000000001</c:v>
                </c:pt>
                <c:pt idx="3143">
                  <c:v>225.511</c:v>
                </c:pt>
                <c:pt idx="3144">
                  <c:v>225.57040000000001</c:v>
                </c:pt>
                <c:pt idx="3145">
                  <c:v>225.631</c:v>
                </c:pt>
                <c:pt idx="3146">
                  <c:v>225.69460000000001</c:v>
                </c:pt>
                <c:pt idx="3147">
                  <c:v>225.75370000000001</c:v>
                </c:pt>
                <c:pt idx="3148">
                  <c:v>225.8142</c:v>
                </c:pt>
                <c:pt idx="3149">
                  <c:v>225.8742</c:v>
                </c:pt>
                <c:pt idx="3150">
                  <c:v>225.9349</c:v>
                </c:pt>
                <c:pt idx="3151">
                  <c:v>225.99379999999999</c:v>
                </c:pt>
                <c:pt idx="3152">
                  <c:v>226.05410000000001</c:v>
                </c:pt>
                <c:pt idx="3153">
                  <c:v>226.11330000000001</c:v>
                </c:pt>
                <c:pt idx="3154">
                  <c:v>226.17519999999999</c:v>
                </c:pt>
                <c:pt idx="3155">
                  <c:v>226.23519999999999</c:v>
                </c:pt>
                <c:pt idx="3156">
                  <c:v>226.2946</c:v>
                </c:pt>
                <c:pt idx="3157">
                  <c:v>226.35560000000001</c:v>
                </c:pt>
                <c:pt idx="3158">
                  <c:v>226.4144</c:v>
                </c:pt>
                <c:pt idx="3159">
                  <c:v>226.476</c:v>
                </c:pt>
                <c:pt idx="3160">
                  <c:v>226.53579999999999</c:v>
                </c:pt>
                <c:pt idx="3161">
                  <c:v>226.5966</c:v>
                </c:pt>
                <c:pt idx="3162">
                  <c:v>226.6558</c:v>
                </c:pt>
                <c:pt idx="3163">
                  <c:v>226.7166</c:v>
                </c:pt>
                <c:pt idx="3164">
                  <c:v>226.77670000000001</c:v>
                </c:pt>
                <c:pt idx="3165">
                  <c:v>226.8365</c:v>
                </c:pt>
                <c:pt idx="3166">
                  <c:v>226.8956</c:v>
                </c:pt>
                <c:pt idx="3167">
                  <c:v>226.95599999999999</c:v>
                </c:pt>
                <c:pt idx="3168">
                  <c:v>227.01599999999999</c:v>
                </c:pt>
                <c:pt idx="3169">
                  <c:v>227.07579999999999</c:v>
                </c:pt>
                <c:pt idx="3170">
                  <c:v>227.13460000000001</c:v>
                </c:pt>
                <c:pt idx="3171">
                  <c:v>227.19499999999999</c:v>
                </c:pt>
                <c:pt idx="3172">
                  <c:v>227.25460000000001</c:v>
                </c:pt>
                <c:pt idx="3173">
                  <c:v>227.31229999999999</c:v>
                </c:pt>
                <c:pt idx="3174">
                  <c:v>227.3717</c:v>
                </c:pt>
                <c:pt idx="3175">
                  <c:v>227.42939999999999</c:v>
                </c:pt>
                <c:pt idx="3176">
                  <c:v>227.49</c:v>
                </c:pt>
                <c:pt idx="3177">
                  <c:v>227.5498</c:v>
                </c:pt>
                <c:pt idx="3178">
                  <c:v>227.60910000000001</c:v>
                </c:pt>
                <c:pt idx="3179">
                  <c:v>227.666</c:v>
                </c:pt>
                <c:pt idx="3180">
                  <c:v>227.7252</c:v>
                </c:pt>
                <c:pt idx="3181">
                  <c:v>227.78399999999999</c:v>
                </c:pt>
                <c:pt idx="3182">
                  <c:v>227.8443</c:v>
                </c:pt>
                <c:pt idx="3183">
                  <c:v>227.904</c:v>
                </c:pt>
                <c:pt idx="3184">
                  <c:v>227.9624</c:v>
                </c:pt>
                <c:pt idx="3185">
                  <c:v>228.02119999999999</c:v>
                </c:pt>
                <c:pt idx="3186">
                  <c:v>228.0779</c:v>
                </c:pt>
                <c:pt idx="3187">
                  <c:v>228.13720000000001</c:v>
                </c:pt>
                <c:pt idx="3188">
                  <c:v>228.1962</c:v>
                </c:pt>
                <c:pt idx="3189">
                  <c:v>228.2559</c:v>
                </c:pt>
                <c:pt idx="3190">
                  <c:v>228.31530000000001</c:v>
                </c:pt>
                <c:pt idx="3191">
                  <c:v>228.37370000000001</c:v>
                </c:pt>
                <c:pt idx="3192">
                  <c:v>228.4325</c:v>
                </c:pt>
                <c:pt idx="3193">
                  <c:v>228.4914</c:v>
                </c:pt>
                <c:pt idx="3194">
                  <c:v>228.5504</c:v>
                </c:pt>
                <c:pt idx="3195">
                  <c:v>228.60990000000001</c:v>
                </c:pt>
                <c:pt idx="3196">
                  <c:v>228.67019999999999</c:v>
                </c:pt>
                <c:pt idx="3197">
                  <c:v>228.72900000000001</c:v>
                </c:pt>
                <c:pt idx="3198">
                  <c:v>228.7884</c:v>
                </c:pt>
                <c:pt idx="3199">
                  <c:v>228.84960000000001</c:v>
                </c:pt>
                <c:pt idx="3200">
                  <c:v>228.90889999999999</c:v>
                </c:pt>
                <c:pt idx="3201">
                  <c:v>228.96899999999999</c:v>
                </c:pt>
                <c:pt idx="3202">
                  <c:v>229.02680000000001</c:v>
                </c:pt>
                <c:pt idx="3203">
                  <c:v>229.08619999999999</c:v>
                </c:pt>
                <c:pt idx="3204">
                  <c:v>229.14660000000001</c:v>
                </c:pt>
                <c:pt idx="3205">
                  <c:v>229.20699999999999</c:v>
                </c:pt>
                <c:pt idx="3206">
                  <c:v>229.2653</c:v>
                </c:pt>
                <c:pt idx="3207">
                  <c:v>229.32550000000001</c:v>
                </c:pt>
                <c:pt idx="3208">
                  <c:v>229.3828</c:v>
                </c:pt>
                <c:pt idx="3209">
                  <c:v>229.44399999999999</c:v>
                </c:pt>
                <c:pt idx="3210">
                  <c:v>229.50389999999999</c:v>
                </c:pt>
                <c:pt idx="3211">
                  <c:v>229.5625</c:v>
                </c:pt>
                <c:pt idx="3212">
                  <c:v>229.62260000000001</c:v>
                </c:pt>
                <c:pt idx="3213">
                  <c:v>229.68279999999999</c:v>
                </c:pt>
                <c:pt idx="3214">
                  <c:v>229.74250000000001</c:v>
                </c:pt>
                <c:pt idx="3215">
                  <c:v>229.7996</c:v>
                </c:pt>
                <c:pt idx="3216">
                  <c:v>229.86060000000001</c:v>
                </c:pt>
                <c:pt idx="3217">
                  <c:v>229.9194</c:v>
                </c:pt>
                <c:pt idx="3218">
                  <c:v>229.9795</c:v>
                </c:pt>
                <c:pt idx="3219">
                  <c:v>230.03919999999999</c:v>
                </c:pt>
                <c:pt idx="3220">
                  <c:v>230.0992</c:v>
                </c:pt>
                <c:pt idx="3221">
                  <c:v>230.15860000000001</c:v>
                </c:pt>
                <c:pt idx="3222">
                  <c:v>230.21860000000001</c:v>
                </c:pt>
                <c:pt idx="3223">
                  <c:v>230.27770000000001</c:v>
                </c:pt>
                <c:pt idx="3224">
                  <c:v>230.33699999999999</c:v>
                </c:pt>
                <c:pt idx="3225">
                  <c:v>230.39500000000001</c:v>
                </c:pt>
                <c:pt idx="3226">
                  <c:v>230.4539</c:v>
                </c:pt>
                <c:pt idx="3227">
                  <c:v>230.5136</c:v>
                </c:pt>
                <c:pt idx="3228">
                  <c:v>230.5735</c:v>
                </c:pt>
                <c:pt idx="3229">
                  <c:v>230.6326</c:v>
                </c:pt>
                <c:pt idx="3230">
                  <c:v>230.69130000000001</c:v>
                </c:pt>
                <c:pt idx="3231">
                  <c:v>230.74850000000001</c:v>
                </c:pt>
                <c:pt idx="3232">
                  <c:v>230.80879999999999</c:v>
                </c:pt>
                <c:pt idx="3233">
                  <c:v>230.86789999999999</c:v>
                </c:pt>
                <c:pt idx="3234">
                  <c:v>230.92660000000001</c:v>
                </c:pt>
                <c:pt idx="3235">
                  <c:v>230.9846</c:v>
                </c:pt>
                <c:pt idx="3236">
                  <c:v>231.04499999999999</c:v>
                </c:pt>
                <c:pt idx="3237">
                  <c:v>231.10599999999999</c:v>
                </c:pt>
                <c:pt idx="3238">
                  <c:v>231.1643</c:v>
                </c:pt>
                <c:pt idx="3239">
                  <c:v>231.22</c:v>
                </c:pt>
                <c:pt idx="3240">
                  <c:v>231.2792</c:v>
                </c:pt>
                <c:pt idx="3241">
                  <c:v>231.33680000000001</c:v>
                </c:pt>
                <c:pt idx="3242">
                  <c:v>231.39599999999999</c:v>
                </c:pt>
                <c:pt idx="3243">
                  <c:v>231.45349999999999</c:v>
                </c:pt>
                <c:pt idx="3244">
                  <c:v>231.51310000000001</c:v>
                </c:pt>
                <c:pt idx="3245">
                  <c:v>231.5692</c:v>
                </c:pt>
                <c:pt idx="3246">
                  <c:v>231.6268</c:v>
                </c:pt>
                <c:pt idx="3247">
                  <c:v>231.684</c:v>
                </c:pt>
                <c:pt idx="3248">
                  <c:v>231.7406</c:v>
                </c:pt>
                <c:pt idx="3249">
                  <c:v>231.80019999999999</c:v>
                </c:pt>
                <c:pt idx="3250">
                  <c:v>231.8562</c:v>
                </c:pt>
                <c:pt idx="3251">
                  <c:v>231.91589999999999</c:v>
                </c:pt>
                <c:pt idx="3252">
                  <c:v>231.9736</c:v>
                </c:pt>
                <c:pt idx="3253">
                  <c:v>232.02950000000001</c:v>
                </c:pt>
                <c:pt idx="3254">
                  <c:v>232.08869999999999</c:v>
                </c:pt>
                <c:pt idx="3255">
                  <c:v>232.14580000000001</c:v>
                </c:pt>
                <c:pt idx="3256">
                  <c:v>232.20330000000001</c:v>
                </c:pt>
                <c:pt idx="3257">
                  <c:v>232.26079999999999</c:v>
                </c:pt>
                <c:pt idx="3258">
                  <c:v>232.31880000000001</c:v>
                </c:pt>
                <c:pt idx="3259">
                  <c:v>232.37960000000001</c:v>
                </c:pt>
                <c:pt idx="3260">
                  <c:v>232.435</c:v>
                </c:pt>
                <c:pt idx="3261">
                  <c:v>232.4932</c:v>
                </c:pt>
                <c:pt idx="3262">
                  <c:v>232.55029999999999</c:v>
                </c:pt>
                <c:pt idx="3263">
                  <c:v>232.60599999999999</c:v>
                </c:pt>
                <c:pt idx="3264">
                  <c:v>232.66540000000001</c:v>
                </c:pt>
                <c:pt idx="3265">
                  <c:v>232.72280000000001</c:v>
                </c:pt>
                <c:pt idx="3266">
                  <c:v>232.78200000000001</c:v>
                </c:pt>
                <c:pt idx="3267">
                  <c:v>232.84030000000001</c:v>
                </c:pt>
                <c:pt idx="3268">
                  <c:v>232.89940000000001</c:v>
                </c:pt>
                <c:pt idx="3269">
                  <c:v>232.9556</c:v>
                </c:pt>
                <c:pt idx="3270">
                  <c:v>233.01439999999999</c:v>
                </c:pt>
                <c:pt idx="3271">
                  <c:v>233.0712</c:v>
                </c:pt>
                <c:pt idx="3272">
                  <c:v>233.12880000000001</c:v>
                </c:pt>
                <c:pt idx="3273">
                  <c:v>233.1865</c:v>
                </c:pt>
                <c:pt idx="3274">
                  <c:v>233.24420000000001</c:v>
                </c:pt>
                <c:pt idx="3275">
                  <c:v>233.3022</c:v>
                </c:pt>
                <c:pt idx="3276">
                  <c:v>233.3597</c:v>
                </c:pt>
                <c:pt idx="3277">
                  <c:v>233.41739999999999</c:v>
                </c:pt>
                <c:pt idx="3278">
                  <c:v>233.4753</c:v>
                </c:pt>
                <c:pt idx="3279">
                  <c:v>233.53370000000001</c:v>
                </c:pt>
                <c:pt idx="3280">
                  <c:v>233.59010000000001</c:v>
                </c:pt>
                <c:pt idx="3281">
                  <c:v>233.64840000000001</c:v>
                </c:pt>
                <c:pt idx="3282">
                  <c:v>233.7062</c:v>
                </c:pt>
                <c:pt idx="3283">
                  <c:v>233.76320000000001</c:v>
                </c:pt>
                <c:pt idx="3284">
                  <c:v>233.82040000000001</c:v>
                </c:pt>
                <c:pt idx="3285">
                  <c:v>233.87889999999999</c:v>
                </c:pt>
                <c:pt idx="3286">
                  <c:v>233.93610000000001</c:v>
                </c:pt>
                <c:pt idx="3287">
                  <c:v>233.99340000000001</c:v>
                </c:pt>
                <c:pt idx="3288">
                  <c:v>234.05009999999999</c:v>
                </c:pt>
                <c:pt idx="3289">
                  <c:v>234.1087</c:v>
                </c:pt>
                <c:pt idx="3290">
                  <c:v>234.1652</c:v>
                </c:pt>
                <c:pt idx="3291">
                  <c:v>234.2208</c:v>
                </c:pt>
                <c:pt idx="3292">
                  <c:v>234.279</c:v>
                </c:pt>
                <c:pt idx="3293">
                  <c:v>234.33420000000001</c:v>
                </c:pt>
                <c:pt idx="3294">
                  <c:v>234.3896</c:v>
                </c:pt>
                <c:pt idx="3295">
                  <c:v>234.44630000000001</c:v>
                </c:pt>
                <c:pt idx="3296">
                  <c:v>234.50309999999999</c:v>
                </c:pt>
                <c:pt idx="3297">
                  <c:v>234.5607</c:v>
                </c:pt>
                <c:pt idx="3298">
                  <c:v>234.61660000000001</c:v>
                </c:pt>
                <c:pt idx="3299">
                  <c:v>234.6747</c:v>
                </c:pt>
                <c:pt idx="3300">
                  <c:v>234.73060000000001</c:v>
                </c:pt>
                <c:pt idx="3301">
                  <c:v>234.78880000000001</c:v>
                </c:pt>
                <c:pt idx="3302">
                  <c:v>234.84559999999999</c:v>
                </c:pt>
                <c:pt idx="3303">
                  <c:v>234.90190000000001</c:v>
                </c:pt>
                <c:pt idx="3304">
                  <c:v>234.95920000000001</c:v>
                </c:pt>
                <c:pt idx="3305">
                  <c:v>235.01599999999999</c:v>
                </c:pt>
                <c:pt idx="3306">
                  <c:v>235.07239999999999</c:v>
                </c:pt>
                <c:pt idx="3307">
                  <c:v>235.1302</c:v>
                </c:pt>
                <c:pt idx="3308">
                  <c:v>235.18889999999999</c:v>
                </c:pt>
                <c:pt idx="3309">
                  <c:v>235.24610000000001</c:v>
                </c:pt>
                <c:pt idx="3310">
                  <c:v>235.3032</c:v>
                </c:pt>
                <c:pt idx="3311">
                  <c:v>235.36060000000001</c:v>
                </c:pt>
                <c:pt idx="3312">
                  <c:v>235.41730000000001</c:v>
                </c:pt>
                <c:pt idx="3313">
                  <c:v>235.47380000000001</c:v>
                </c:pt>
                <c:pt idx="3314">
                  <c:v>235.5318</c:v>
                </c:pt>
                <c:pt idx="3315">
                  <c:v>235.5899</c:v>
                </c:pt>
                <c:pt idx="3316">
                  <c:v>235.6465</c:v>
                </c:pt>
                <c:pt idx="3317">
                  <c:v>235.70240000000001</c:v>
                </c:pt>
                <c:pt idx="3318">
                  <c:v>235.75810000000001</c:v>
                </c:pt>
                <c:pt idx="3319">
                  <c:v>235.8168</c:v>
                </c:pt>
                <c:pt idx="3320">
                  <c:v>235.8733</c:v>
                </c:pt>
                <c:pt idx="3321">
                  <c:v>235.93100000000001</c:v>
                </c:pt>
                <c:pt idx="3322">
                  <c:v>235.98679999999999</c:v>
                </c:pt>
                <c:pt idx="3323">
                  <c:v>236.0419</c:v>
                </c:pt>
                <c:pt idx="3324">
                  <c:v>236.09970000000001</c:v>
                </c:pt>
                <c:pt idx="3325">
                  <c:v>236.1575</c:v>
                </c:pt>
                <c:pt idx="3326">
                  <c:v>236.21459999999999</c:v>
                </c:pt>
                <c:pt idx="3327">
                  <c:v>236.2698</c:v>
                </c:pt>
                <c:pt idx="3328">
                  <c:v>236.32689999999999</c:v>
                </c:pt>
                <c:pt idx="3329">
                  <c:v>236.38419999999999</c:v>
                </c:pt>
                <c:pt idx="3330">
                  <c:v>236.44239999999999</c:v>
                </c:pt>
                <c:pt idx="3331">
                  <c:v>236.49889999999999</c:v>
                </c:pt>
                <c:pt idx="3332">
                  <c:v>236.55709999999999</c:v>
                </c:pt>
                <c:pt idx="3333">
                  <c:v>236.61330000000001</c:v>
                </c:pt>
                <c:pt idx="3334">
                  <c:v>236.66919999999999</c:v>
                </c:pt>
                <c:pt idx="3335">
                  <c:v>236.72710000000001</c:v>
                </c:pt>
                <c:pt idx="3336">
                  <c:v>236.7824</c:v>
                </c:pt>
                <c:pt idx="3337">
                  <c:v>236.83779999999999</c:v>
                </c:pt>
                <c:pt idx="3338">
                  <c:v>236.89420000000001</c:v>
                </c:pt>
                <c:pt idx="3339">
                  <c:v>236.95060000000001</c:v>
                </c:pt>
                <c:pt idx="3340">
                  <c:v>237.0068</c:v>
                </c:pt>
                <c:pt idx="3341">
                  <c:v>237.06389999999999</c:v>
                </c:pt>
                <c:pt idx="3342">
                  <c:v>237.1189</c:v>
                </c:pt>
                <c:pt idx="3343">
                  <c:v>237.17619999999999</c:v>
                </c:pt>
                <c:pt idx="3344">
                  <c:v>237.232</c:v>
                </c:pt>
                <c:pt idx="3345">
                  <c:v>237.28829999999999</c:v>
                </c:pt>
                <c:pt idx="3346">
                  <c:v>237.34630000000001</c:v>
                </c:pt>
                <c:pt idx="3347">
                  <c:v>237.40369999999999</c:v>
                </c:pt>
                <c:pt idx="3348">
                  <c:v>237.459</c:v>
                </c:pt>
                <c:pt idx="3349">
                  <c:v>237.51400000000001</c:v>
                </c:pt>
                <c:pt idx="3350">
                  <c:v>237.57079999999999</c:v>
                </c:pt>
                <c:pt idx="3351">
                  <c:v>237.6283</c:v>
                </c:pt>
                <c:pt idx="3352">
                  <c:v>237.68520000000001</c:v>
                </c:pt>
                <c:pt idx="3353">
                  <c:v>237.74250000000001</c:v>
                </c:pt>
                <c:pt idx="3354">
                  <c:v>237.79839999999999</c:v>
                </c:pt>
                <c:pt idx="3355">
                  <c:v>237.8552</c:v>
                </c:pt>
                <c:pt idx="3356">
                  <c:v>237.9127</c:v>
                </c:pt>
                <c:pt idx="3357">
                  <c:v>237.96780000000001</c:v>
                </c:pt>
                <c:pt idx="3358">
                  <c:v>238.02260000000001</c:v>
                </c:pt>
                <c:pt idx="3359">
                  <c:v>238.07980000000001</c:v>
                </c:pt>
                <c:pt idx="3360">
                  <c:v>238.1362</c:v>
                </c:pt>
                <c:pt idx="3361">
                  <c:v>238.19280000000001</c:v>
                </c:pt>
                <c:pt idx="3362">
                  <c:v>238.25239999999999</c:v>
                </c:pt>
                <c:pt idx="3363">
                  <c:v>238.3065</c:v>
                </c:pt>
                <c:pt idx="3364">
                  <c:v>238.3622</c:v>
                </c:pt>
                <c:pt idx="3365">
                  <c:v>238.41900000000001</c:v>
                </c:pt>
                <c:pt idx="3366">
                  <c:v>238.4752</c:v>
                </c:pt>
                <c:pt idx="3367">
                  <c:v>238.53299999999999</c:v>
                </c:pt>
                <c:pt idx="3368">
                  <c:v>238.58860000000001</c:v>
                </c:pt>
                <c:pt idx="3369">
                  <c:v>238.64340000000001</c:v>
                </c:pt>
                <c:pt idx="3370">
                  <c:v>238.6996</c:v>
                </c:pt>
                <c:pt idx="3371">
                  <c:v>238.7552</c:v>
                </c:pt>
                <c:pt idx="3372">
                  <c:v>238.8098</c:v>
                </c:pt>
                <c:pt idx="3373">
                  <c:v>238.86600000000001</c:v>
                </c:pt>
                <c:pt idx="3374">
                  <c:v>238.923</c:v>
                </c:pt>
                <c:pt idx="3375">
                  <c:v>238.97880000000001</c:v>
                </c:pt>
                <c:pt idx="3376">
                  <c:v>239.03229999999999</c:v>
                </c:pt>
                <c:pt idx="3377">
                  <c:v>239.08920000000001</c:v>
                </c:pt>
                <c:pt idx="3378">
                  <c:v>239.14490000000001</c:v>
                </c:pt>
                <c:pt idx="3379">
                  <c:v>239.2002</c:v>
                </c:pt>
                <c:pt idx="3380">
                  <c:v>239.25640000000001</c:v>
                </c:pt>
                <c:pt idx="3381">
                  <c:v>239.31139999999999</c:v>
                </c:pt>
                <c:pt idx="3382">
                  <c:v>239.3665</c:v>
                </c:pt>
                <c:pt idx="3383">
                  <c:v>239.42320000000001</c:v>
                </c:pt>
                <c:pt idx="3384">
                  <c:v>239.477</c:v>
                </c:pt>
                <c:pt idx="3385">
                  <c:v>239.5326</c:v>
                </c:pt>
                <c:pt idx="3386">
                  <c:v>239.59020000000001</c:v>
                </c:pt>
                <c:pt idx="3387">
                  <c:v>239.64760000000001</c:v>
                </c:pt>
                <c:pt idx="3388">
                  <c:v>239.70179999999999</c:v>
                </c:pt>
                <c:pt idx="3389">
                  <c:v>239.7576</c:v>
                </c:pt>
                <c:pt idx="3390">
                  <c:v>239.8141</c:v>
                </c:pt>
                <c:pt idx="3391">
                  <c:v>239.8698</c:v>
                </c:pt>
                <c:pt idx="3392">
                  <c:v>239.9238</c:v>
                </c:pt>
                <c:pt idx="3393">
                  <c:v>239.9787</c:v>
                </c:pt>
                <c:pt idx="3394">
                  <c:v>240.03399999999999</c:v>
                </c:pt>
                <c:pt idx="3395">
                  <c:v>240.08699999999999</c:v>
                </c:pt>
                <c:pt idx="3396">
                  <c:v>240.1413</c:v>
                </c:pt>
                <c:pt idx="3397">
                  <c:v>240.1952</c:v>
                </c:pt>
                <c:pt idx="3398">
                  <c:v>240.2518</c:v>
                </c:pt>
                <c:pt idx="3399">
                  <c:v>240.30709999999999</c:v>
                </c:pt>
                <c:pt idx="3400">
                  <c:v>240.3612</c:v>
                </c:pt>
                <c:pt idx="3401">
                  <c:v>240.41480000000001</c:v>
                </c:pt>
                <c:pt idx="3402">
                  <c:v>240.47110000000001</c:v>
                </c:pt>
                <c:pt idx="3403">
                  <c:v>240.52590000000001</c:v>
                </c:pt>
                <c:pt idx="3404">
                  <c:v>240.58150000000001</c:v>
                </c:pt>
                <c:pt idx="3405">
                  <c:v>240.63659999999999</c:v>
                </c:pt>
                <c:pt idx="3406">
                  <c:v>240.69139999999999</c:v>
                </c:pt>
                <c:pt idx="3407">
                  <c:v>240.74639999999999</c:v>
                </c:pt>
                <c:pt idx="3408">
                  <c:v>240.8013</c:v>
                </c:pt>
                <c:pt idx="3409">
                  <c:v>240.85679999999999</c:v>
                </c:pt>
                <c:pt idx="3410">
                  <c:v>240.91159999999999</c:v>
                </c:pt>
                <c:pt idx="3411">
                  <c:v>240.9675</c:v>
                </c:pt>
                <c:pt idx="3412">
                  <c:v>241.02189999999999</c:v>
                </c:pt>
                <c:pt idx="3413">
                  <c:v>241.07640000000001</c:v>
                </c:pt>
                <c:pt idx="3414">
                  <c:v>241.131</c:v>
                </c:pt>
                <c:pt idx="3415">
                  <c:v>241.18549999999999</c:v>
                </c:pt>
                <c:pt idx="3416">
                  <c:v>241.2414</c:v>
                </c:pt>
                <c:pt idx="3417">
                  <c:v>241.2946</c:v>
                </c:pt>
                <c:pt idx="3418">
                  <c:v>241.3511</c:v>
                </c:pt>
                <c:pt idx="3419">
                  <c:v>241.40479999999999</c:v>
                </c:pt>
                <c:pt idx="3420">
                  <c:v>241.46100000000001</c:v>
                </c:pt>
                <c:pt idx="3421">
                  <c:v>241.5153</c:v>
                </c:pt>
                <c:pt idx="3422">
                  <c:v>241.57079999999999</c:v>
                </c:pt>
                <c:pt idx="3423">
                  <c:v>241.626</c:v>
                </c:pt>
                <c:pt idx="3424">
                  <c:v>241.6808</c:v>
                </c:pt>
                <c:pt idx="3425">
                  <c:v>241.73480000000001</c:v>
                </c:pt>
                <c:pt idx="3426">
                  <c:v>241.7902</c:v>
                </c:pt>
                <c:pt idx="3427">
                  <c:v>241.84739999999999</c:v>
                </c:pt>
                <c:pt idx="3428">
                  <c:v>241.9014</c:v>
                </c:pt>
                <c:pt idx="3429">
                  <c:v>241.95599999999999</c:v>
                </c:pt>
                <c:pt idx="3430">
                  <c:v>242.0103</c:v>
                </c:pt>
                <c:pt idx="3431">
                  <c:v>242.0652</c:v>
                </c:pt>
                <c:pt idx="3432">
                  <c:v>242.11799999999999</c:v>
                </c:pt>
                <c:pt idx="3433">
                  <c:v>242.1712</c:v>
                </c:pt>
                <c:pt idx="3434">
                  <c:v>242.2268</c:v>
                </c:pt>
                <c:pt idx="3435">
                  <c:v>242.28059999999999</c:v>
                </c:pt>
                <c:pt idx="3436">
                  <c:v>242.3356</c:v>
                </c:pt>
                <c:pt idx="3437">
                  <c:v>242.3897</c:v>
                </c:pt>
                <c:pt idx="3438">
                  <c:v>242.44479999999999</c:v>
                </c:pt>
                <c:pt idx="3439">
                  <c:v>242.49930000000001</c:v>
                </c:pt>
                <c:pt idx="3440">
                  <c:v>242.5547</c:v>
                </c:pt>
                <c:pt idx="3441">
                  <c:v>242.60900000000001</c:v>
                </c:pt>
                <c:pt idx="3442">
                  <c:v>242.66380000000001</c:v>
                </c:pt>
                <c:pt idx="3443">
                  <c:v>242.71600000000001</c:v>
                </c:pt>
                <c:pt idx="3444">
                  <c:v>242.77019999999999</c:v>
                </c:pt>
                <c:pt idx="3445">
                  <c:v>242.8279</c:v>
                </c:pt>
                <c:pt idx="3446">
                  <c:v>242.88149999999999</c:v>
                </c:pt>
                <c:pt idx="3447">
                  <c:v>242.93600000000001</c:v>
                </c:pt>
                <c:pt idx="3448">
                  <c:v>242.9913</c:v>
                </c:pt>
                <c:pt idx="3449">
                  <c:v>243.04820000000001</c:v>
                </c:pt>
                <c:pt idx="3450">
                  <c:v>243.10169999999999</c:v>
                </c:pt>
                <c:pt idx="3451">
                  <c:v>243.1574</c:v>
                </c:pt>
                <c:pt idx="3452">
                  <c:v>243.21019999999999</c:v>
                </c:pt>
                <c:pt idx="3453">
                  <c:v>243.2662</c:v>
                </c:pt>
                <c:pt idx="3454">
                  <c:v>243.31979999999999</c:v>
                </c:pt>
                <c:pt idx="3455">
                  <c:v>243.37299999999999</c:v>
                </c:pt>
                <c:pt idx="3456">
                  <c:v>243.4282</c:v>
                </c:pt>
                <c:pt idx="3457">
                  <c:v>243.4811</c:v>
                </c:pt>
                <c:pt idx="3458">
                  <c:v>243.53620000000001</c:v>
                </c:pt>
                <c:pt idx="3459">
                  <c:v>243.589</c:v>
                </c:pt>
                <c:pt idx="3460">
                  <c:v>243.64400000000001</c:v>
                </c:pt>
                <c:pt idx="3461">
                  <c:v>243.69720000000001</c:v>
                </c:pt>
                <c:pt idx="3462">
                  <c:v>243.75219999999999</c:v>
                </c:pt>
                <c:pt idx="3463">
                  <c:v>243.8048</c:v>
                </c:pt>
                <c:pt idx="3464">
                  <c:v>243.85939999999999</c:v>
                </c:pt>
                <c:pt idx="3465">
                  <c:v>243.91159999999999</c:v>
                </c:pt>
                <c:pt idx="3466">
                  <c:v>243.96510000000001</c:v>
                </c:pt>
                <c:pt idx="3467">
                  <c:v>244.01849999999999</c:v>
                </c:pt>
                <c:pt idx="3468">
                  <c:v>244.07249999999999</c:v>
                </c:pt>
                <c:pt idx="3469">
                  <c:v>244.1249</c:v>
                </c:pt>
                <c:pt idx="3470">
                  <c:v>244.18</c:v>
                </c:pt>
                <c:pt idx="3471">
                  <c:v>244.2346</c:v>
                </c:pt>
                <c:pt idx="3472">
                  <c:v>244.29</c:v>
                </c:pt>
                <c:pt idx="3473">
                  <c:v>244.33969999999999</c:v>
                </c:pt>
                <c:pt idx="3474">
                  <c:v>244.39400000000001</c:v>
                </c:pt>
                <c:pt idx="3475">
                  <c:v>244.44669999999999</c:v>
                </c:pt>
                <c:pt idx="3476">
                  <c:v>244.501</c:v>
                </c:pt>
                <c:pt idx="3477">
                  <c:v>244.55199999999999</c:v>
                </c:pt>
                <c:pt idx="3478">
                  <c:v>244.6053</c:v>
                </c:pt>
                <c:pt idx="3479">
                  <c:v>244.6584</c:v>
                </c:pt>
                <c:pt idx="3480">
                  <c:v>244.71369999999999</c:v>
                </c:pt>
                <c:pt idx="3481">
                  <c:v>244.76390000000001</c:v>
                </c:pt>
                <c:pt idx="3482">
                  <c:v>244.81700000000001</c:v>
                </c:pt>
                <c:pt idx="3483">
                  <c:v>244.87029999999999</c:v>
                </c:pt>
                <c:pt idx="3484">
                  <c:v>244.9228</c:v>
                </c:pt>
                <c:pt idx="3485">
                  <c:v>244.9768</c:v>
                </c:pt>
                <c:pt idx="3486">
                  <c:v>245.02959999999999</c:v>
                </c:pt>
                <c:pt idx="3487">
                  <c:v>245.0849</c:v>
                </c:pt>
                <c:pt idx="3488">
                  <c:v>245.13800000000001</c:v>
                </c:pt>
                <c:pt idx="3489">
                  <c:v>245.19059999999999</c:v>
                </c:pt>
                <c:pt idx="3490">
                  <c:v>245.24260000000001</c:v>
                </c:pt>
                <c:pt idx="3491">
                  <c:v>245.2955</c:v>
                </c:pt>
                <c:pt idx="3492">
                  <c:v>245.34739999999999</c:v>
                </c:pt>
                <c:pt idx="3493">
                  <c:v>245.39920000000001</c:v>
                </c:pt>
                <c:pt idx="3494">
                  <c:v>245.45179999999999</c:v>
                </c:pt>
                <c:pt idx="3495">
                  <c:v>245.50470000000001</c:v>
                </c:pt>
                <c:pt idx="3496">
                  <c:v>245.5566</c:v>
                </c:pt>
                <c:pt idx="3497">
                  <c:v>245.6086</c:v>
                </c:pt>
                <c:pt idx="3498">
                  <c:v>245.65979999999999</c:v>
                </c:pt>
                <c:pt idx="3499">
                  <c:v>245.7141</c:v>
                </c:pt>
                <c:pt idx="3500">
                  <c:v>245.7663</c:v>
                </c:pt>
                <c:pt idx="3501">
                  <c:v>245.8186</c:v>
                </c:pt>
                <c:pt idx="3502">
                  <c:v>245.87090000000001</c:v>
                </c:pt>
                <c:pt idx="3503">
                  <c:v>245.9228</c:v>
                </c:pt>
                <c:pt idx="3504">
                  <c:v>245.97579999999999</c:v>
                </c:pt>
                <c:pt idx="3505">
                  <c:v>246.0273</c:v>
                </c:pt>
                <c:pt idx="3506">
                  <c:v>246.0806</c:v>
                </c:pt>
                <c:pt idx="3507">
                  <c:v>246.1309</c:v>
                </c:pt>
                <c:pt idx="3508">
                  <c:v>246.18549999999999</c:v>
                </c:pt>
                <c:pt idx="3509">
                  <c:v>246.2381</c:v>
                </c:pt>
                <c:pt idx="3510">
                  <c:v>246.292</c:v>
                </c:pt>
                <c:pt idx="3511">
                  <c:v>246.34469999999999</c:v>
                </c:pt>
                <c:pt idx="3512">
                  <c:v>246.39769999999999</c:v>
                </c:pt>
                <c:pt idx="3513">
                  <c:v>246.45060000000001</c:v>
                </c:pt>
                <c:pt idx="3514">
                  <c:v>246.50409999999999</c:v>
                </c:pt>
                <c:pt idx="3515">
                  <c:v>246.55779999999999</c:v>
                </c:pt>
                <c:pt idx="3516">
                  <c:v>246.61080000000001</c:v>
                </c:pt>
                <c:pt idx="3517">
                  <c:v>246.66290000000001</c:v>
                </c:pt>
                <c:pt idx="3518">
                  <c:v>246.7191</c:v>
                </c:pt>
                <c:pt idx="3519">
                  <c:v>246.77180000000001</c:v>
                </c:pt>
                <c:pt idx="3520">
                  <c:v>246.8254</c:v>
                </c:pt>
                <c:pt idx="3521">
                  <c:v>246.88059999999999</c:v>
                </c:pt>
                <c:pt idx="3522">
                  <c:v>246.93379999999999</c:v>
                </c:pt>
                <c:pt idx="3523">
                  <c:v>246.98079999999999</c:v>
                </c:pt>
                <c:pt idx="3524">
                  <c:v>247.0436</c:v>
                </c:pt>
                <c:pt idx="3525">
                  <c:v>247.09630000000001</c:v>
                </c:pt>
                <c:pt idx="3526">
                  <c:v>247.16</c:v>
                </c:pt>
                <c:pt idx="3527">
                  <c:v>247.19890000000001</c:v>
                </c:pt>
                <c:pt idx="3528">
                  <c:v>247.25839999999999</c:v>
                </c:pt>
                <c:pt idx="3529">
                  <c:v>247.3082</c:v>
                </c:pt>
                <c:pt idx="3530">
                  <c:v>247.36330000000001</c:v>
                </c:pt>
                <c:pt idx="3531">
                  <c:v>247.41630000000001</c:v>
                </c:pt>
                <c:pt idx="3532">
                  <c:v>247.4708</c:v>
                </c:pt>
                <c:pt idx="3533">
                  <c:v>247.5258</c:v>
                </c:pt>
                <c:pt idx="3534">
                  <c:v>247.5778</c:v>
                </c:pt>
                <c:pt idx="3535">
                  <c:v>247.631</c:v>
                </c:pt>
                <c:pt idx="3536">
                  <c:v>247.68459999999999</c:v>
                </c:pt>
                <c:pt idx="3537">
                  <c:v>247.7346</c:v>
                </c:pt>
                <c:pt idx="3538">
                  <c:v>247.785</c:v>
                </c:pt>
                <c:pt idx="3539">
                  <c:v>247.8374</c:v>
                </c:pt>
                <c:pt idx="3540">
                  <c:v>247.88910000000001</c:v>
                </c:pt>
                <c:pt idx="3541">
                  <c:v>247.9385</c:v>
                </c:pt>
                <c:pt idx="3542">
                  <c:v>247.988</c:v>
                </c:pt>
                <c:pt idx="3543">
                  <c:v>248.04079999999999</c:v>
                </c:pt>
                <c:pt idx="3544">
                  <c:v>248.0917</c:v>
                </c:pt>
                <c:pt idx="3545">
                  <c:v>248.1414</c:v>
                </c:pt>
                <c:pt idx="3546">
                  <c:v>248.1919</c:v>
                </c:pt>
                <c:pt idx="3547">
                  <c:v>248.24270000000001</c:v>
                </c:pt>
                <c:pt idx="3548">
                  <c:v>248.2921</c:v>
                </c:pt>
                <c:pt idx="3549">
                  <c:v>248.34350000000001</c:v>
                </c:pt>
                <c:pt idx="3550">
                  <c:v>248.39420000000001</c:v>
                </c:pt>
                <c:pt idx="3551">
                  <c:v>248.4444</c:v>
                </c:pt>
                <c:pt idx="3552">
                  <c:v>248.4957</c:v>
                </c:pt>
                <c:pt idx="3553">
                  <c:v>248.5446</c:v>
                </c:pt>
                <c:pt idx="3554">
                  <c:v>248.5951</c:v>
                </c:pt>
                <c:pt idx="3555">
                  <c:v>248.64609999999999</c:v>
                </c:pt>
                <c:pt idx="3556">
                  <c:v>248.69640000000001</c:v>
                </c:pt>
                <c:pt idx="3557">
                  <c:v>248.7482</c:v>
                </c:pt>
                <c:pt idx="3558">
                  <c:v>248.79839999999999</c:v>
                </c:pt>
                <c:pt idx="3559">
                  <c:v>248.84960000000001</c:v>
                </c:pt>
                <c:pt idx="3560">
                  <c:v>248.90119999999999</c:v>
                </c:pt>
                <c:pt idx="3561">
                  <c:v>248.9502</c:v>
                </c:pt>
                <c:pt idx="3562">
                  <c:v>249.0026</c:v>
                </c:pt>
                <c:pt idx="3563">
                  <c:v>249.05439999999999</c:v>
                </c:pt>
                <c:pt idx="3564">
                  <c:v>249.1063</c:v>
                </c:pt>
                <c:pt idx="3565">
                  <c:v>249.15960000000001</c:v>
                </c:pt>
                <c:pt idx="3566">
                  <c:v>249.20949999999999</c:v>
                </c:pt>
                <c:pt idx="3567">
                  <c:v>249.2619</c:v>
                </c:pt>
                <c:pt idx="3568">
                  <c:v>249.31299999999999</c:v>
                </c:pt>
                <c:pt idx="3569">
                  <c:v>249.364</c:v>
                </c:pt>
                <c:pt idx="3570">
                  <c:v>249.41749999999999</c:v>
                </c:pt>
                <c:pt idx="3571">
                  <c:v>249.46960000000001</c:v>
                </c:pt>
                <c:pt idx="3572">
                  <c:v>249.52160000000001</c:v>
                </c:pt>
                <c:pt idx="3573">
                  <c:v>249.57499999999999</c:v>
                </c:pt>
                <c:pt idx="3574">
                  <c:v>249.62700000000001</c:v>
                </c:pt>
                <c:pt idx="3575">
                  <c:v>249.6782</c:v>
                </c:pt>
                <c:pt idx="3576">
                  <c:v>249.73050000000001</c:v>
                </c:pt>
                <c:pt idx="3577">
                  <c:v>249.78450000000001</c:v>
                </c:pt>
                <c:pt idx="3578">
                  <c:v>249.8382</c:v>
                </c:pt>
                <c:pt idx="3579">
                  <c:v>249.88980000000001</c:v>
                </c:pt>
                <c:pt idx="3580">
                  <c:v>249.94390000000001</c:v>
                </c:pt>
                <c:pt idx="3581">
                  <c:v>249.9973</c:v>
                </c:pt>
                <c:pt idx="3582">
                  <c:v>250.04910000000001</c:v>
                </c:pt>
                <c:pt idx="3583">
                  <c:v>250.1027</c:v>
                </c:pt>
                <c:pt idx="3584">
                  <c:v>250.15440000000001</c:v>
                </c:pt>
                <c:pt idx="3585">
                  <c:v>250.20679999999999</c:v>
                </c:pt>
                <c:pt idx="3586">
                  <c:v>250.2603</c:v>
                </c:pt>
                <c:pt idx="3587">
                  <c:v>250.31299999999999</c:v>
                </c:pt>
                <c:pt idx="3588">
                  <c:v>250.3655</c:v>
                </c:pt>
                <c:pt idx="3589">
                  <c:v>250.41640000000001</c:v>
                </c:pt>
                <c:pt idx="3590">
                  <c:v>250.4682</c:v>
                </c:pt>
                <c:pt idx="3591">
                  <c:v>250.52199999999999</c:v>
                </c:pt>
                <c:pt idx="3592">
                  <c:v>250.5737</c:v>
                </c:pt>
                <c:pt idx="3593">
                  <c:v>250.62780000000001</c:v>
                </c:pt>
                <c:pt idx="3594">
                  <c:v>250.68020000000001</c:v>
                </c:pt>
                <c:pt idx="3595">
                  <c:v>250.73220000000001</c:v>
                </c:pt>
                <c:pt idx="3596">
                  <c:v>250.7852</c:v>
                </c:pt>
                <c:pt idx="3597">
                  <c:v>250.83779999999999</c:v>
                </c:pt>
                <c:pt idx="3598">
                  <c:v>250.88829999999999</c:v>
                </c:pt>
                <c:pt idx="3599">
                  <c:v>250.94200000000001</c:v>
                </c:pt>
                <c:pt idx="3600">
                  <c:v>250.99299999999999</c:v>
                </c:pt>
                <c:pt idx="3601">
                  <c:v>251.04560000000001</c:v>
                </c:pt>
                <c:pt idx="3602">
                  <c:v>251.0966</c:v>
                </c:pt>
                <c:pt idx="3603">
                  <c:v>251.14940000000001</c:v>
                </c:pt>
                <c:pt idx="3604">
                  <c:v>251.1995</c:v>
                </c:pt>
                <c:pt idx="3605">
                  <c:v>251.25120000000001</c:v>
                </c:pt>
                <c:pt idx="3606">
                  <c:v>251.3048</c:v>
                </c:pt>
                <c:pt idx="3607">
                  <c:v>251.35720000000001</c:v>
                </c:pt>
                <c:pt idx="3608">
                  <c:v>251.40770000000001</c:v>
                </c:pt>
                <c:pt idx="3609">
                  <c:v>251.46</c:v>
                </c:pt>
                <c:pt idx="3610">
                  <c:v>251.5119</c:v>
                </c:pt>
                <c:pt idx="3611">
                  <c:v>251.56360000000001</c:v>
                </c:pt>
                <c:pt idx="3612">
                  <c:v>251.61500000000001</c:v>
                </c:pt>
                <c:pt idx="3613">
                  <c:v>251.66679999999999</c:v>
                </c:pt>
                <c:pt idx="3614">
                  <c:v>251.71780000000001</c:v>
                </c:pt>
                <c:pt idx="3615">
                  <c:v>251.76840000000001</c:v>
                </c:pt>
                <c:pt idx="3616">
                  <c:v>251.82060000000001</c:v>
                </c:pt>
                <c:pt idx="3617">
                  <c:v>251.8724</c:v>
                </c:pt>
                <c:pt idx="3618">
                  <c:v>251.92500000000001</c:v>
                </c:pt>
                <c:pt idx="3619">
                  <c:v>251.9753</c:v>
                </c:pt>
                <c:pt idx="3620">
                  <c:v>252.0266</c:v>
                </c:pt>
                <c:pt idx="3621">
                  <c:v>252.07740000000001</c:v>
                </c:pt>
                <c:pt idx="3622">
                  <c:v>252.12790000000001</c:v>
                </c:pt>
                <c:pt idx="3623">
                  <c:v>252.17910000000001</c:v>
                </c:pt>
                <c:pt idx="3624">
                  <c:v>252.23079999999999</c:v>
                </c:pt>
                <c:pt idx="3625">
                  <c:v>252.28149999999999</c:v>
                </c:pt>
                <c:pt idx="3626">
                  <c:v>252.33359999999999</c:v>
                </c:pt>
                <c:pt idx="3627">
                  <c:v>252.38239999999999</c:v>
                </c:pt>
                <c:pt idx="3628">
                  <c:v>252.434</c:v>
                </c:pt>
                <c:pt idx="3629">
                  <c:v>252.4847</c:v>
                </c:pt>
                <c:pt idx="3630">
                  <c:v>252.5376</c:v>
                </c:pt>
                <c:pt idx="3631">
                  <c:v>252.59</c:v>
                </c:pt>
                <c:pt idx="3632">
                  <c:v>252.6412</c:v>
                </c:pt>
                <c:pt idx="3633">
                  <c:v>252.6944</c:v>
                </c:pt>
                <c:pt idx="3634">
                  <c:v>252.74420000000001</c:v>
                </c:pt>
                <c:pt idx="3635">
                  <c:v>252.79640000000001</c:v>
                </c:pt>
                <c:pt idx="3636">
                  <c:v>252.84809999999999</c:v>
                </c:pt>
                <c:pt idx="3637">
                  <c:v>252.8982</c:v>
                </c:pt>
                <c:pt idx="3638">
                  <c:v>252.9496</c:v>
                </c:pt>
                <c:pt idx="3639">
                  <c:v>253.00120000000001</c:v>
                </c:pt>
                <c:pt idx="3640">
                  <c:v>253.05170000000001</c:v>
                </c:pt>
                <c:pt idx="3641">
                  <c:v>253.1026</c:v>
                </c:pt>
                <c:pt idx="3642">
                  <c:v>253.15530000000001</c:v>
                </c:pt>
                <c:pt idx="3643">
                  <c:v>253.2046</c:v>
                </c:pt>
                <c:pt idx="3644">
                  <c:v>253.25530000000001</c:v>
                </c:pt>
                <c:pt idx="3645">
                  <c:v>253.3066</c:v>
                </c:pt>
                <c:pt idx="3646">
                  <c:v>253.35679999999999</c:v>
                </c:pt>
                <c:pt idx="3647">
                  <c:v>253.40979999999999</c:v>
                </c:pt>
                <c:pt idx="3648">
                  <c:v>253.46109999999999</c:v>
                </c:pt>
                <c:pt idx="3649">
                  <c:v>253.51240000000001</c:v>
                </c:pt>
                <c:pt idx="3650">
                  <c:v>253.56200000000001</c:v>
                </c:pt>
                <c:pt idx="3651">
                  <c:v>253.6138</c:v>
                </c:pt>
                <c:pt idx="3652">
                  <c:v>253.66540000000001</c:v>
                </c:pt>
                <c:pt idx="3653">
                  <c:v>253.7159</c:v>
                </c:pt>
                <c:pt idx="3654">
                  <c:v>253.76660000000001</c:v>
                </c:pt>
                <c:pt idx="3655">
                  <c:v>253.8175</c:v>
                </c:pt>
                <c:pt idx="3656">
                  <c:v>253.8689</c:v>
                </c:pt>
                <c:pt idx="3657">
                  <c:v>253.91919999999999</c:v>
                </c:pt>
                <c:pt idx="3658">
                  <c:v>253.97</c:v>
                </c:pt>
                <c:pt idx="3659">
                  <c:v>254.02170000000001</c:v>
                </c:pt>
                <c:pt idx="3660">
                  <c:v>254.0727</c:v>
                </c:pt>
                <c:pt idx="3661">
                  <c:v>254.1232</c:v>
                </c:pt>
                <c:pt idx="3662">
                  <c:v>254.17509999999999</c:v>
                </c:pt>
                <c:pt idx="3663">
                  <c:v>254.22749999999999</c:v>
                </c:pt>
                <c:pt idx="3664">
                  <c:v>254.27950000000001</c:v>
                </c:pt>
                <c:pt idx="3665">
                  <c:v>254.3295</c:v>
                </c:pt>
                <c:pt idx="3666">
                  <c:v>254.38079999999999</c:v>
                </c:pt>
                <c:pt idx="3667">
                  <c:v>254.4324</c:v>
                </c:pt>
                <c:pt idx="3668">
                  <c:v>254.48269999999999</c:v>
                </c:pt>
                <c:pt idx="3669">
                  <c:v>254.5326</c:v>
                </c:pt>
                <c:pt idx="3670">
                  <c:v>254.58539999999999</c:v>
                </c:pt>
                <c:pt idx="3671">
                  <c:v>254.6361</c:v>
                </c:pt>
                <c:pt idx="3672">
                  <c:v>254.68639999999999</c:v>
                </c:pt>
                <c:pt idx="3673">
                  <c:v>254.73779999999999</c:v>
                </c:pt>
                <c:pt idx="3674">
                  <c:v>254.78909999999999</c:v>
                </c:pt>
                <c:pt idx="3675">
                  <c:v>254.83940000000001</c:v>
                </c:pt>
                <c:pt idx="3676">
                  <c:v>254.89019999999999</c:v>
                </c:pt>
                <c:pt idx="3677">
                  <c:v>254.94110000000001</c:v>
                </c:pt>
                <c:pt idx="3678">
                  <c:v>254.99359999999999</c:v>
                </c:pt>
                <c:pt idx="3679">
                  <c:v>255.0436</c:v>
                </c:pt>
                <c:pt idx="3680">
                  <c:v>255.095</c:v>
                </c:pt>
                <c:pt idx="3681">
                  <c:v>255.1455</c:v>
                </c:pt>
                <c:pt idx="3682">
                  <c:v>255.19579999999999</c:v>
                </c:pt>
                <c:pt idx="3683">
                  <c:v>255.24520000000001</c:v>
                </c:pt>
                <c:pt idx="3684">
                  <c:v>255.29759999999999</c:v>
                </c:pt>
                <c:pt idx="3685">
                  <c:v>255.3484</c:v>
                </c:pt>
                <c:pt idx="3686">
                  <c:v>255.39850000000001</c:v>
                </c:pt>
                <c:pt idx="3687">
                  <c:v>255.44890000000001</c:v>
                </c:pt>
                <c:pt idx="3688">
                  <c:v>255.49870000000001</c:v>
                </c:pt>
                <c:pt idx="3689">
                  <c:v>255.5498</c:v>
                </c:pt>
                <c:pt idx="3690">
                  <c:v>255.60120000000001</c:v>
                </c:pt>
                <c:pt idx="3691">
                  <c:v>255.6515</c:v>
                </c:pt>
                <c:pt idx="3692">
                  <c:v>255.70079999999999</c:v>
                </c:pt>
                <c:pt idx="3693">
                  <c:v>255.74940000000001</c:v>
                </c:pt>
                <c:pt idx="3694">
                  <c:v>255.8</c:v>
                </c:pt>
                <c:pt idx="3695">
                  <c:v>255.8486</c:v>
                </c:pt>
                <c:pt idx="3696">
                  <c:v>255.8997</c:v>
                </c:pt>
                <c:pt idx="3697">
                  <c:v>255.95060000000001</c:v>
                </c:pt>
                <c:pt idx="3698">
                  <c:v>256.00110000000001</c:v>
                </c:pt>
                <c:pt idx="3699">
                  <c:v>256.05059999999997</c:v>
                </c:pt>
                <c:pt idx="3700">
                  <c:v>256.10000000000002</c:v>
                </c:pt>
                <c:pt idx="3701">
                  <c:v>256.15300000000002</c:v>
                </c:pt>
                <c:pt idx="3702">
                  <c:v>256.2013</c:v>
                </c:pt>
                <c:pt idx="3703">
                  <c:v>256.25139999999999</c:v>
                </c:pt>
                <c:pt idx="3704">
                  <c:v>256.30180000000001</c:v>
                </c:pt>
                <c:pt idx="3705">
                  <c:v>256.35039999999998</c:v>
                </c:pt>
                <c:pt idx="3706">
                  <c:v>256.4024</c:v>
                </c:pt>
                <c:pt idx="3707">
                  <c:v>256.452</c:v>
                </c:pt>
                <c:pt idx="3708">
                  <c:v>256.50299999999999</c:v>
                </c:pt>
                <c:pt idx="3709">
                  <c:v>256.5539</c:v>
                </c:pt>
                <c:pt idx="3710">
                  <c:v>256.60469999999998</c:v>
                </c:pt>
                <c:pt idx="3711">
                  <c:v>256.65620000000001</c:v>
                </c:pt>
                <c:pt idx="3712">
                  <c:v>256.70679999999999</c:v>
                </c:pt>
                <c:pt idx="3713">
                  <c:v>256.75659999999999</c:v>
                </c:pt>
                <c:pt idx="3714">
                  <c:v>256.80489999999998</c:v>
                </c:pt>
                <c:pt idx="3715">
                  <c:v>256.85860000000002</c:v>
                </c:pt>
                <c:pt idx="3716">
                  <c:v>256.90890000000002</c:v>
                </c:pt>
                <c:pt idx="3717">
                  <c:v>256.95940000000002</c:v>
                </c:pt>
                <c:pt idx="3718">
                  <c:v>257.00970000000001</c:v>
                </c:pt>
                <c:pt idx="3719">
                  <c:v>257.06029999999998</c:v>
                </c:pt>
                <c:pt idx="3720">
                  <c:v>257.11059999999998</c:v>
                </c:pt>
                <c:pt idx="3721">
                  <c:v>257.1585</c:v>
                </c:pt>
                <c:pt idx="3722">
                  <c:v>257.20870000000002</c:v>
                </c:pt>
                <c:pt idx="3723">
                  <c:v>257.25779999999997</c:v>
                </c:pt>
                <c:pt idx="3724">
                  <c:v>257.31079999999997</c:v>
                </c:pt>
                <c:pt idx="3725">
                  <c:v>257.36070000000001</c:v>
                </c:pt>
                <c:pt idx="3726">
                  <c:v>257.41140000000001</c:v>
                </c:pt>
                <c:pt idx="3727">
                  <c:v>257.46390000000002</c:v>
                </c:pt>
                <c:pt idx="3728">
                  <c:v>257.5136</c:v>
                </c:pt>
                <c:pt idx="3729">
                  <c:v>257.56439999999998</c:v>
                </c:pt>
                <c:pt idx="3730">
                  <c:v>257.61520000000002</c:v>
                </c:pt>
                <c:pt idx="3731">
                  <c:v>257.66680000000002</c:v>
                </c:pt>
                <c:pt idx="3732">
                  <c:v>257.71600000000001</c:v>
                </c:pt>
                <c:pt idx="3733">
                  <c:v>257.76859999999999</c:v>
                </c:pt>
                <c:pt idx="3734">
                  <c:v>257.81580000000002</c:v>
                </c:pt>
                <c:pt idx="3735">
                  <c:v>257.86649999999997</c:v>
                </c:pt>
                <c:pt idx="3736">
                  <c:v>257.91840000000002</c:v>
                </c:pt>
                <c:pt idx="3737">
                  <c:v>257.96879999999999</c:v>
                </c:pt>
                <c:pt idx="3738">
                  <c:v>258.02010000000001</c:v>
                </c:pt>
                <c:pt idx="3739">
                  <c:v>258.07029999999997</c:v>
                </c:pt>
                <c:pt idx="3740">
                  <c:v>258.12020000000001</c:v>
                </c:pt>
                <c:pt idx="3741">
                  <c:v>258.16899999999998</c:v>
                </c:pt>
                <c:pt idx="3742">
                  <c:v>258.21960000000001</c:v>
                </c:pt>
                <c:pt idx="3743">
                  <c:v>258.26900000000001</c:v>
                </c:pt>
                <c:pt idx="3744">
                  <c:v>258.31819999999999</c:v>
                </c:pt>
                <c:pt idx="3745">
                  <c:v>258.36829999999998</c:v>
                </c:pt>
                <c:pt idx="3746">
                  <c:v>258.41879999999998</c:v>
                </c:pt>
                <c:pt idx="3747">
                  <c:v>258.46940000000001</c:v>
                </c:pt>
                <c:pt idx="3748">
                  <c:v>258.5179</c:v>
                </c:pt>
                <c:pt idx="3749">
                  <c:v>258.56880000000001</c:v>
                </c:pt>
                <c:pt idx="3750">
                  <c:v>258.6182</c:v>
                </c:pt>
                <c:pt idx="3751">
                  <c:v>258.66899999999998</c:v>
                </c:pt>
                <c:pt idx="3752">
                  <c:v>258.72059999999999</c:v>
                </c:pt>
                <c:pt idx="3753">
                  <c:v>258.76979999999998</c:v>
                </c:pt>
                <c:pt idx="3754">
                  <c:v>258.81880000000001</c:v>
                </c:pt>
                <c:pt idx="3755">
                  <c:v>258.86959999999999</c:v>
                </c:pt>
                <c:pt idx="3756">
                  <c:v>258.92059999999998</c:v>
                </c:pt>
                <c:pt idx="3757">
                  <c:v>258.9708</c:v>
                </c:pt>
                <c:pt idx="3758">
                  <c:v>259.0215</c:v>
                </c:pt>
                <c:pt idx="3759">
                  <c:v>259.07139999999998</c:v>
                </c:pt>
                <c:pt idx="3760">
                  <c:v>259.12040000000002</c:v>
                </c:pt>
                <c:pt idx="3761">
                  <c:v>259.17039999999997</c:v>
                </c:pt>
                <c:pt idx="3762">
                  <c:v>259.22120000000001</c:v>
                </c:pt>
                <c:pt idx="3763">
                  <c:v>259.27350000000001</c:v>
                </c:pt>
                <c:pt idx="3764">
                  <c:v>259.32220000000001</c:v>
                </c:pt>
                <c:pt idx="3765">
                  <c:v>259.37329999999997</c:v>
                </c:pt>
                <c:pt idx="3766">
                  <c:v>259.4228</c:v>
                </c:pt>
                <c:pt idx="3767">
                  <c:v>259.47289999999998</c:v>
                </c:pt>
                <c:pt idx="3768">
                  <c:v>259.52350000000001</c:v>
                </c:pt>
                <c:pt idx="3769">
                  <c:v>259.5736</c:v>
                </c:pt>
                <c:pt idx="3770">
                  <c:v>259.62180000000001</c:v>
                </c:pt>
                <c:pt idx="3771">
                  <c:v>259.67090000000002</c:v>
                </c:pt>
                <c:pt idx="3772">
                  <c:v>259.72149999999999</c:v>
                </c:pt>
                <c:pt idx="3773">
                  <c:v>259.7715</c:v>
                </c:pt>
                <c:pt idx="3774">
                  <c:v>259.82010000000002</c:v>
                </c:pt>
                <c:pt idx="3775">
                  <c:v>259.86829999999998</c:v>
                </c:pt>
                <c:pt idx="3776">
                  <c:v>259.9194</c:v>
                </c:pt>
                <c:pt idx="3777">
                  <c:v>259.96660000000003</c:v>
                </c:pt>
                <c:pt idx="3778">
                  <c:v>260.01620000000003</c:v>
                </c:pt>
                <c:pt idx="3779">
                  <c:v>260.06549999999999</c:v>
                </c:pt>
                <c:pt idx="3780">
                  <c:v>260.1155</c:v>
                </c:pt>
                <c:pt idx="3781">
                  <c:v>260.16390000000001</c:v>
                </c:pt>
                <c:pt idx="3782">
                  <c:v>260.21339999999998</c:v>
                </c:pt>
                <c:pt idx="3783">
                  <c:v>260.26429999999999</c:v>
                </c:pt>
                <c:pt idx="3784">
                  <c:v>260.31290000000001</c:v>
                </c:pt>
                <c:pt idx="3785">
                  <c:v>260.3623</c:v>
                </c:pt>
                <c:pt idx="3786">
                  <c:v>260.4126</c:v>
                </c:pt>
                <c:pt idx="3787">
                  <c:v>260.46019999999999</c:v>
                </c:pt>
                <c:pt idx="3788">
                  <c:v>260.51060000000001</c:v>
                </c:pt>
                <c:pt idx="3789">
                  <c:v>260.55959999999999</c:v>
                </c:pt>
                <c:pt idx="3790">
                  <c:v>260.61070000000001</c:v>
                </c:pt>
                <c:pt idx="3791">
                  <c:v>260.66059999999999</c:v>
                </c:pt>
                <c:pt idx="3792">
                  <c:v>260.71039999999999</c:v>
                </c:pt>
                <c:pt idx="3793">
                  <c:v>260.75880000000001</c:v>
                </c:pt>
                <c:pt idx="3794">
                  <c:v>260.80919999999998</c:v>
                </c:pt>
                <c:pt idx="3795">
                  <c:v>260.85980000000001</c:v>
                </c:pt>
                <c:pt idx="3796">
                  <c:v>260.90960000000001</c:v>
                </c:pt>
                <c:pt idx="3797">
                  <c:v>260.95979999999997</c:v>
                </c:pt>
                <c:pt idx="3798">
                  <c:v>261.01</c:v>
                </c:pt>
                <c:pt idx="3799">
                  <c:v>261.06</c:v>
                </c:pt>
                <c:pt idx="3800">
                  <c:v>261.10989999999998</c:v>
                </c:pt>
                <c:pt idx="3801">
                  <c:v>261.16160000000002</c:v>
                </c:pt>
                <c:pt idx="3802">
                  <c:v>261.20960000000002</c:v>
                </c:pt>
                <c:pt idx="3803">
                  <c:v>261.26080000000002</c:v>
                </c:pt>
                <c:pt idx="3804">
                  <c:v>261.3116</c:v>
                </c:pt>
                <c:pt idx="3805">
                  <c:v>261.36</c:v>
                </c:pt>
                <c:pt idx="3806">
                  <c:v>261.40960000000001</c:v>
                </c:pt>
                <c:pt idx="3807">
                  <c:v>261.45920000000001</c:v>
                </c:pt>
                <c:pt idx="3808">
                  <c:v>261.50979999999998</c:v>
                </c:pt>
                <c:pt idx="3809">
                  <c:v>261.56</c:v>
                </c:pt>
                <c:pt idx="3810">
                  <c:v>261.60969999999998</c:v>
                </c:pt>
                <c:pt idx="3811">
                  <c:v>261.6583</c:v>
                </c:pt>
                <c:pt idx="3812">
                  <c:v>261.7097</c:v>
                </c:pt>
                <c:pt idx="3813">
                  <c:v>261.76100000000002</c:v>
                </c:pt>
                <c:pt idx="3814">
                  <c:v>261.80950000000001</c:v>
                </c:pt>
                <c:pt idx="3815">
                  <c:v>261.85849999999999</c:v>
                </c:pt>
                <c:pt idx="3816">
                  <c:v>261.91079999999999</c:v>
                </c:pt>
                <c:pt idx="3817">
                  <c:v>261.95940000000002</c:v>
                </c:pt>
                <c:pt idx="3818">
                  <c:v>262.00979999999998</c:v>
                </c:pt>
                <c:pt idx="3819">
                  <c:v>262.06040000000002</c:v>
                </c:pt>
                <c:pt idx="3820">
                  <c:v>262.10899999999998</c:v>
                </c:pt>
                <c:pt idx="3821">
                  <c:v>262.16039999999998</c:v>
                </c:pt>
                <c:pt idx="3822">
                  <c:v>262.2106</c:v>
                </c:pt>
                <c:pt idx="3823">
                  <c:v>262.26029999999997</c:v>
                </c:pt>
                <c:pt idx="3824">
                  <c:v>262.30950000000001</c:v>
                </c:pt>
                <c:pt idx="3825">
                  <c:v>262.35820000000001</c:v>
                </c:pt>
                <c:pt idx="3826">
                  <c:v>262.40940000000001</c:v>
                </c:pt>
                <c:pt idx="3827">
                  <c:v>262.46039999999999</c:v>
                </c:pt>
                <c:pt idx="3828">
                  <c:v>262.50900000000001</c:v>
                </c:pt>
                <c:pt idx="3829">
                  <c:v>262.55770000000001</c:v>
                </c:pt>
                <c:pt idx="3830">
                  <c:v>262.60919999999999</c:v>
                </c:pt>
                <c:pt idx="3831">
                  <c:v>262.65980000000002</c:v>
                </c:pt>
                <c:pt idx="3832">
                  <c:v>262.70949999999999</c:v>
                </c:pt>
                <c:pt idx="3833">
                  <c:v>262.76</c:v>
                </c:pt>
                <c:pt idx="3834">
                  <c:v>262.81049999999999</c:v>
                </c:pt>
                <c:pt idx="3835">
                  <c:v>262.85969999999998</c:v>
                </c:pt>
                <c:pt idx="3836">
                  <c:v>262.90899999999999</c:v>
                </c:pt>
                <c:pt idx="3837">
                  <c:v>262.95929999999998</c:v>
                </c:pt>
                <c:pt idx="3838">
                  <c:v>263.00830000000002</c:v>
                </c:pt>
                <c:pt idx="3839">
                  <c:v>263.05860000000001</c:v>
                </c:pt>
                <c:pt idx="3840">
                  <c:v>263.10879999999997</c:v>
                </c:pt>
                <c:pt idx="3841">
                  <c:v>263.15750000000003</c:v>
                </c:pt>
                <c:pt idx="3842">
                  <c:v>263.20679999999999</c:v>
                </c:pt>
                <c:pt idx="3843">
                  <c:v>263.25850000000003</c:v>
                </c:pt>
                <c:pt idx="3844">
                  <c:v>263.30720000000002</c:v>
                </c:pt>
                <c:pt idx="3845">
                  <c:v>263.35509999999999</c:v>
                </c:pt>
                <c:pt idx="3846">
                  <c:v>263.40429999999998</c:v>
                </c:pt>
                <c:pt idx="3847">
                  <c:v>263.45409999999998</c:v>
                </c:pt>
                <c:pt idx="3848">
                  <c:v>263.50330000000002</c:v>
                </c:pt>
                <c:pt idx="3849">
                  <c:v>263.55309999999997</c:v>
                </c:pt>
                <c:pt idx="3850">
                  <c:v>263.60180000000003</c:v>
                </c:pt>
                <c:pt idx="3851">
                  <c:v>263.6515</c:v>
                </c:pt>
                <c:pt idx="3852">
                  <c:v>263.70100000000002</c:v>
                </c:pt>
                <c:pt idx="3853">
                  <c:v>263.74939999999998</c:v>
                </c:pt>
                <c:pt idx="3854">
                  <c:v>263.7978</c:v>
                </c:pt>
                <c:pt idx="3855">
                  <c:v>263.84629999999999</c:v>
                </c:pt>
                <c:pt idx="3856">
                  <c:v>263.89389999999997</c:v>
                </c:pt>
                <c:pt idx="3857">
                  <c:v>263.94299999999998</c:v>
                </c:pt>
                <c:pt idx="3858">
                  <c:v>263.99119999999999</c:v>
                </c:pt>
                <c:pt idx="3859">
                  <c:v>264.03879999999998</c:v>
                </c:pt>
                <c:pt idx="3860">
                  <c:v>264.0874</c:v>
                </c:pt>
                <c:pt idx="3861">
                  <c:v>264.13479999999998</c:v>
                </c:pt>
                <c:pt idx="3862">
                  <c:v>264.18239999999997</c:v>
                </c:pt>
                <c:pt idx="3863">
                  <c:v>264.23099999999999</c:v>
                </c:pt>
                <c:pt idx="3864">
                  <c:v>264.27929999999998</c:v>
                </c:pt>
                <c:pt idx="3865">
                  <c:v>264.32749999999999</c:v>
                </c:pt>
                <c:pt idx="3866">
                  <c:v>264.37619999999998</c:v>
                </c:pt>
                <c:pt idx="3867">
                  <c:v>264.42520000000002</c:v>
                </c:pt>
                <c:pt idx="3868">
                  <c:v>264.47399999999999</c:v>
                </c:pt>
                <c:pt idx="3869">
                  <c:v>264.5224</c:v>
                </c:pt>
                <c:pt idx="3870">
                  <c:v>264.56939999999997</c:v>
                </c:pt>
                <c:pt idx="3871">
                  <c:v>264.61919999999998</c:v>
                </c:pt>
                <c:pt idx="3872">
                  <c:v>264.6678</c:v>
                </c:pt>
                <c:pt idx="3873">
                  <c:v>264.71519999999998</c:v>
                </c:pt>
                <c:pt idx="3874">
                  <c:v>264.76519999999999</c:v>
                </c:pt>
                <c:pt idx="3875">
                  <c:v>264.81349999999998</c:v>
                </c:pt>
                <c:pt idx="3876">
                  <c:v>264.86200000000002</c:v>
                </c:pt>
                <c:pt idx="3877">
                  <c:v>264.91140000000001</c:v>
                </c:pt>
                <c:pt idx="3878">
                  <c:v>264.96019999999999</c:v>
                </c:pt>
                <c:pt idx="3879">
                  <c:v>265.01179999999999</c:v>
                </c:pt>
                <c:pt idx="3880">
                  <c:v>265.06150000000002</c:v>
                </c:pt>
                <c:pt idx="3881">
                  <c:v>265.11259999999999</c:v>
                </c:pt>
                <c:pt idx="3882">
                  <c:v>265.16390000000001</c:v>
                </c:pt>
                <c:pt idx="3883">
                  <c:v>265.2131</c:v>
                </c:pt>
                <c:pt idx="3884">
                  <c:v>265.26459999999997</c:v>
                </c:pt>
                <c:pt idx="3885">
                  <c:v>265.31360000000001</c:v>
                </c:pt>
                <c:pt idx="3886">
                  <c:v>265.36329999999998</c:v>
                </c:pt>
                <c:pt idx="3887">
                  <c:v>265.41379999999998</c:v>
                </c:pt>
                <c:pt idx="3888">
                  <c:v>265.46390000000002</c:v>
                </c:pt>
                <c:pt idx="3889">
                  <c:v>265.5136</c:v>
                </c:pt>
                <c:pt idx="3890">
                  <c:v>265.56200000000001</c:v>
                </c:pt>
                <c:pt idx="3891">
                  <c:v>265.61360000000002</c:v>
                </c:pt>
                <c:pt idx="3892">
                  <c:v>265.66410000000002</c:v>
                </c:pt>
                <c:pt idx="3893">
                  <c:v>265.71379999999999</c:v>
                </c:pt>
                <c:pt idx="3894">
                  <c:v>265.76440000000002</c:v>
                </c:pt>
                <c:pt idx="3895">
                  <c:v>265.81459999999998</c:v>
                </c:pt>
                <c:pt idx="3896">
                  <c:v>265.86470000000003</c:v>
                </c:pt>
                <c:pt idx="3897">
                  <c:v>265.91500000000002</c:v>
                </c:pt>
                <c:pt idx="3898">
                  <c:v>265.96230000000003</c:v>
                </c:pt>
                <c:pt idx="3899">
                  <c:v>266.01119999999997</c:v>
                </c:pt>
                <c:pt idx="3900">
                  <c:v>266.06060000000002</c:v>
                </c:pt>
                <c:pt idx="3901">
                  <c:v>266.10930000000002</c:v>
                </c:pt>
                <c:pt idx="3902">
                  <c:v>266.15750000000003</c:v>
                </c:pt>
                <c:pt idx="3903">
                  <c:v>266.20699999999999</c:v>
                </c:pt>
                <c:pt idx="3904">
                  <c:v>266.25389999999999</c:v>
                </c:pt>
                <c:pt idx="3905">
                  <c:v>266.30360000000002</c:v>
                </c:pt>
                <c:pt idx="3906">
                  <c:v>266.3503</c:v>
                </c:pt>
                <c:pt idx="3907">
                  <c:v>266.39800000000002</c:v>
                </c:pt>
                <c:pt idx="3908">
                  <c:v>266.4479</c:v>
                </c:pt>
                <c:pt idx="3909">
                  <c:v>266.49590000000001</c:v>
                </c:pt>
                <c:pt idx="3910">
                  <c:v>266.54239999999999</c:v>
                </c:pt>
                <c:pt idx="3911">
                  <c:v>266.5915</c:v>
                </c:pt>
                <c:pt idx="3912">
                  <c:v>266.63900000000001</c:v>
                </c:pt>
                <c:pt idx="3913">
                  <c:v>266.6875</c:v>
                </c:pt>
                <c:pt idx="3914">
                  <c:v>266.73599999999999</c:v>
                </c:pt>
                <c:pt idx="3915">
                  <c:v>266.78379999999999</c:v>
                </c:pt>
                <c:pt idx="3916">
                  <c:v>266.83199999999999</c:v>
                </c:pt>
                <c:pt idx="3917">
                  <c:v>266.87720000000002</c:v>
                </c:pt>
                <c:pt idx="3918">
                  <c:v>266.92619999999999</c:v>
                </c:pt>
                <c:pt idx="3919">
                  <c:v>266.9751</c:v>
                </c:pt>
                <c:pt idx="3920">
                  <c:v>267.02350000000001</c:v>
                </c:pt>
                <c:pt idx="3921">
                  <c:v>267.06990000000002</c:v>
                </c:pt>
                <c:pt idx="3922">
                  <c:v>267.11900000000003</c:v>
                </c:pt>
                <c:pt idx="3923">
                  <c:v>267.16500000000002</c:v>
                </c:pt>
                <c:pt idx="3924">
                  <c:v>267.21249999999998</c:v>
                </c:pt>
                <c:pt idx="3925">
                  <c:v>267.25940000000003</c:v>
                </c:pt>
                <c:pt idx="3926">
                  <c:v>267.30739999999997</c:v>
                </c:pt>
                <c:pt idx="3927">
                  <c:v>267.35410000000002</c:v>
                </c:pt>
                <c:pt idx="3928">
                  <c:v>267.40249999999997</c:v>
                </c:pt>
                <c:pt idx="3929">
                  <c:v>267.45</c:v>
                </c:pt>
                <c:pt idx="3930">
                  <c:v>267.49959999999999</c:v>
                </c:pt>
                <c:pt idx="3931">
                  <c:v>267.54660000000001</c:v>
                </c:pt>
                <c:pt idx="3932">
                  <c:v>267.59440000000001</c:v>
                </c:pt>
                <c:pt idx="3933">
                  <c:v>267.6431</c:v>
                </c:pt>
                <c:pt idx="3934">
                  <c:v>267.6918</c:v>
                </c:pt>
                <c:pt idx="3935">
                  <c:v>267.74020000000002</c:v>
                </c:pt>
                <c:pt idx="3936">
                  <c:v>267.78800000000001</c:v>
                </c:pt>
                <c:pt idx="3937">
                  <c:v>267.8372</c:v>
                </c:pt>
                <c:pt idx="3938">
                  <c:v>267.88490000000002</c:v>
                </c:pt>
                <c:pt idx="3939">
                  <c:v>267.93439999999998</c:v>
                </c:pt>
                <c:pt idx="3940">
                  <c:v>267.98289999999997</c:v>
                </c:pt>
                <c:pt idx="3941">
                  <c:v>268.03149999999999</c:v>
                </c:pt>
                <c:pt idx="3942">
                  <c:v>268.08</c:v>
                </c:pt>
                <c:pt idx="3943">
                  <c:v>268.13</c:v>
                </c:pt>
                <c:pt idx="3944">
                  <c:v>268.17970000000003</c:v>
                </c:pt>
                <c:pt idx="3945">
                  <c:v>268.22829999999999</c:v>
                </c:pt>
                <c:pt idx="3946">
                  <c:v>268.27820000000003</c:v>
                </c:pt>
                <c:pt idx="3947">
                  <c:v>268.32499999999999</c:v>
                </c:pt>
                <c:pt idx="3948">
                  <c:v>268.3734</c:v>
                </c:pt>
                <c:pt idx="3949">
                  <c:v>268.42129999999997</c:v>
                </c:pt>
                <c:pt idx="3950">
                  <c:v>268.47059999999999</c:v>
                </c:pt>
                <c:pt idx="3951">
                  <c:v>268.52</c:v>
                </c:pt>
                <c:pt idx="3952">
                  <c:v>268.56920000000002</c:v>
                </c:pt>
                <c:pt idx="3953">
                  <c:v>268.61939999999998</c:v>
                </c:pt>
                <c:pt idx="3954">
                  <c:v>268.66719999999998</c:v>
                </c:pt>
                <c:pt idx="3955">
                  <c:v>268.71600000000001</c:v>
                </c:pt>
                <c:pt idx="3956">
                  <c:v>268.76560000000001</c:v>
                </c:pt>
                <c:pt idx="3957">
                  <c:v>268.81439999999998</c:v>
                </c:pt>
                <c:pt idx="3958">
                  <c:v>268.86250000000001</c:v>
                </c:pt>
                <c:pt idx="3959">
                  <c:v>268.9126</c:v>
                </c:pt>
                <c:pt idx="3960">
                  <c:v>268.96379999999999</c:v>
                </c:pt>
                <c:pt idx="3961">
                  <c:v>269.01100000000002</c:v>
                </c:pt>
                <c:pt idx="3962">
                  <c:v>269.06049999999999</c:v>
                </c:pt>
                <c:pt idx="3963">
                  <c:v>269.10879999999997</c:v>
                </c:pt>
                <c:pt idx="3964">
                  <c:v>269.15679999999998</c:v>
                </c:pt>
                <c:pt idx="3965">
                  <c:v>269.2047</c:v>
                </c:pt>
                <c:pt idx="3966">
                  <c:v>269.2534</c:v>
                </c:pt>
                <c:pt idx="3967">
                  <c:v>269.30149999999998</c:v>
                </c:pt>
                <c:pt idx="3968">
                  <c:v>269.34989999999999</c:v>
                </c:pt>
                <c:pt idx="3969">
                  <c:v>269.399</c:v>
                </c:pt>
                <c:pt idx="3970">
                  <c:v>269.44650000000001</c:v>
                </c:pt>
                <c:pt idx="3971">
                  <c:v>269.49400000000003</c:v>
                </c:pt>
                <c:pt idx="3972">
                  <c:v>269.54340000000002</c:v>
                </c:pt>
                <c:pt idx="3973">
                  <c:v>269.5915</c:v>
                </c:pt>
                <c:pt idx="3974">
                  <c:v>269.63889999999998</c:v>
                </c:pt>
                <c:pt idx="3975">
                  <c:v>269.68799999999999</c:v>
                </c:pt>
                <c:pt idx="3976">
                  <c:v>269.73700000000002</c:v>
                </c:pt>
                <c:pt idx="3977">
                  <c:v>269.78500000000003</c:v>
                </c:pt>
                <c:pt idx="3978">
                  <c:v>269.83359999999999</c:v>
                </c:pt>
                <c:pt idx="3979">
                  <c:v>269.88080000000002</c:v>
                </c:pt>
                <c:pt idx="3980">
                  <c:v>269.9307</c:v>
                </c:pt>
                <c:pt idx="3981">
                  <c:v>269.97800000000001</c:v>
                </c:pt>
                <c:pt idx="3982">
                  <c:v>270.02519999999998</c:v>
                </c:pt>
                <c:pt idx="3983">
                  <c:v>270.0736</c:v>
                </c:pt>
                <c:pt idx="3984">
                  <c:v>270.12119999999999</c:v>
                </c:pt>
                <c:pt idx="3985">
                  <c:v>270.17099999999999</c:v>
                </c:pt>
                <c:pt idx="3986">
                  <c:v>270.21800000000002</c:v>
                </c:pt>
                <c:pt idx="3987">
                  <c:v>270.26580000000001</c:v>
                </c:pt>
                <c:pt idx="3988">
                  <c:v>270.31319999999999</c:v>
                </c:pt>
                <c:pt idx="3989">
                  <c:v>270.3605</c:v>
                </c:pt>
                <c:pt idx="3990">
                  <c:v>270.41000000000003</c:v>
                </c:pt>
                <c:pt idx="3991">
                  <c:v>270.4572</c:v>
                </c:pt>
                <c:pt idx="3992">
                  <c:v>270.50540000000001</c:v>
                </c:pt>
                <c:pt idx="3993">
                  <c:v>270.55380000000002</c:v>
                </c:pt>
                <c:pt idx="3994">
                  <c:v>270.60300000000001</c:v>
                </c:pt>
                <c:pt idx="3995">
                  <c:v>270.65140000000002</c:v>
                </c:pt>
                <c:pt idx="3996">
                  <c:v>270.7004</c:v>
                </c:pt>
                <c:pt idx="3997">
                  <c:v>270.74779999999998</c:v>
                </c:pt>
                <c:pt idx="3998">
                  <c:v>270.79610000000002</c:v>
                </c:pt>
                <c:pt idx="3999">
                  <c:v>270.84280000000001</c:v>
                </c:pt>
                <c:pt idx="4000">
                  <c:v>270.8922</c:v>
                </c:pt>
                <c:pt idx="4001">
                  <c:v>270.94159999999999</c:v>
                </c:pt>
                <c:pt idx="4002">
                  <c:v>270.99079999999998</c:v>
                </c:pt>
                <c:pt idx="4003">
                  <c:v>271.03949999999998</c:v>
                </c:pt>
                <c:pt idx="4004">
                  <c:v>271.0881</c:v>
                </c:pt>
                <c:pt idx="4005">
                  <c:v>271.13659999999999</c:v>
                </c:pt>
                <c:pt idx="4006">
                  <c:v>271.18400000000003</c:v>
                </c:pt>
                <c:pt idx="4007">
                  <c:v>271.23200000000003</c:v>
                </c:pt>
                <c:pt idx="4008">
                  <c:v>271.28179999999998</c:v>
                </c:pt>
                <c:pt idx="4009">
                  <c:v>271.33199999999999</c:v>
                </c:pt>
                <c:pt idx="4010">
                  <c:v>271.37939999999998</c:v>
                </c:pt>
                <c:pt idx="4011">
                  <c:v>271.4271</c:v>
                </c:pt>
                <c:pt idx="4012">
                  <c:v>271.47590000000002</c:v>
                </c:pt>
                <c:pt idx="4013">
                  <c:v>271.52390000000003</c:v>
                </c:pt>
                <c:pt idx="4014">
                  <c:v>271.57299999999998</c:v>
                </c:pt>
                <c:pt idx="4015">
                  <c:v>271.62060000000002</c:v>
                </c:pt>
                <c:pt idx="4016">
                  <c:v>271.66829999999999</c:v>
                </c:pt>
                <c:pt idx="4017">
                  <c:v>271.71640000000002</c:v>
                </c:pt>
                <c:pt idx="4018">
                  <c:v>271.7636</c:v>
                </c:pt>
                <c:pt idx="4019">
                  <c:v>271.81139999999999</c:v>
                </c:pt>
                <c:pt idx="4020">
                  <c:v>271.85939999999999</c:v>
                </c:pt>
                <c:pt idx="4021">
                  <c:v>271.90460000000002</c:v>
                </c:pt>
                <c:pt idx="4022">
                  <c:v>271.95510000000002</c:v>
                </c:pt>
                <c:pt idx="4023">
                  <c:v>272.00599999999997</c:v>
                </c:pt>
                <c:pt idx="4024">
                  <c:v>272.05930000000001</c:v>
                </c:pt>
                <c:pt idx="4025">
                  <c:v>272.10919999999999</c:v>
                </c:pt>
                <c:pt idx="4026">
                  <c:v>272.16250000000002</c:v>
                </c:pt>
                <c:pt idx="4027">
                  <c:v>272.21409999999997</c:v>
                </c:pt>
                <c:pt idx="4028">
                  <c:v>272.26659999999998</c:v>
                </c:pt>
                <c:pt idx="4029">
                  <c:v>272.31900000000002</c:v>
                </c:pt>
                <c:pt idx="4030">
                  <c:v>272.37169999999998</c:v>
                </c:pt>
                <c:pt idx="4031">
                  <c:v>272.42219999999998</c:v>
                </c:pt>
                <c:pt idx="4032">
                  <c:v>272.47300000000001</c:v>
                </c:pt>
                <c:pt idx="4033">
                  <c:v>272.52260000000001</c:v>
                </c:pt>
                <c:pt idx="4034">
                  <c:v>272.57249999999999</c:v>
                </c:pt>
                <c:pt idx="4035">
                  <c:v>272.62110000000001</c:v>
                </c:pt>
                <c:pt idx="4036">
                  <c:v>272.6705</c:v>
                </c:pt>
                <c:pt idx="4037">
                  <c:v>272.71699999999998</c:v>
                </c:pt>
                <c:pt idx="4038">
                  <c:v>272.76499999999999</c:v>
                </c:pt>
                <c:pt idx="4039">
                  <c:v>272.8125</c:v>
                </c:pt>
                <c:pt idx="4040">
                  <c:v>272.85890000000001</c:v>
                </c:pt>
                <c:pt idx="4041">
                  <c:v>272.90690000000001</c:v>
                </c:pt>
                <c:pt idx="4042">
                  <c:v>272.95479999999998</c:v>
                </c:pt>
                <c:pt idx="4043">
                  <c:v>273</c:v>
                </c:pt>
                <c:pt idx="4044">
                  <c:v>273.04649999999998</c:v>
                </c:pt>
                <c:pt idx="4045">
                  <c:v>273.09059999999999</c:v>
                </c:pt>
                <c:pt idx="4046">
                  <c:v>273.13760000000002</c:v>
                </c:pt>
                <c:pt idx="4047">
                  <c:v>273.18340000000001</c:v>
                </c:pt>
                <c:pt idx="4048">
                  <c:v>273.22719999999998</c:v>
                </c:pt>
                <c:pt idx="4049">
                  <c:v>273.27480000000003</c:v>
                </c:pt>
                <c:pt idx="4050">
                  <c:v>273.32049999999998</c:v>
                </c:pt>
                <c:pt idx="4051">
                  <c:v>273.3664</c:v>
                </c:pt>
                <c:pt idx="4052">
                  <c:v>273.41199999999998</c:v>
                </c:pt>
                <c:pt idx="4053">
                  <c:v>273.4554</c:v>
                </c:pt>
                <c:pt idx="4054">
                  <c:v>273.5027</c:v>
                </c:pt>
                <c:pt idx="4055">
                  <c:v>273.54820000000001</c:v>
                </c:pt>
                <c:pt idx="4056">
                  <c:v>273.59399999999999</c:v>
                </c:pt>
                <c:pt idx="4057">
                  <c:v>273.63990000000001</c:v>
                </c:pt>
                <c:pt idx="4058">
                  <c:v>273.68439999999998</c:v>
                </c:pt>
                <c:pt idx="4059">
                  <c:v>273.7303</c:v>
                </c:pt>
                <c:pt idx="4060">
                  <c:v>273.77719999999999</c:v>
                </c:pt>
                <c:pt idx="4061">
                  <c:v>273.82420000000002</c:v>
                </c:pt>
                <c:pt idx="4062">
                  <c:v>273.87110000000001</c:v>
                </c:pt>
                <c:pt idx="4063">
                  <c:v>273.91739999999999</c:v>
                </c:pt>
                <c:pt idx="4064">
                  <c:v>273.96449999999999</c:v>
                </c:pt>
                <c:pt idx="4065">
                  <c:v>274.01130000000001</c:v>
                </c:pt>
                <c:pt idx="4066">
                  <c:v>274.05939999999998</c:v>
                </c:pt>
                <c:pt idx="4067">
                  <c:v>274.10660000000001</c:v>
                </c:pt>
                <c:pt idx="4068">
                  <c:v>274.15300000000002</c:v>
                </c:pt>
                <c:pt idx="4069">
                  <c:v>274.2004</c:v>
                </c:pt>
                <c:pt idx="4070">
                  <c:v>274.24709999999999</c:v>
                </c:pt>
                <c:pt idx="4071">
                  <c:v>274.29570000000001</c:v>
                </c:pt>
                <c:pt idx="4072">
                  <c:v>274.34280000000001</c:v>
                </c:pt>
                <c:pt idx="4073">
                  <c:v>274.39159999999998</c:v>
                </c:pt>
                <c:pt idx="4074">
                  <c:v>274.44110000000001</c:v>
                </c:pt>
                <c:pt idx="4075">
                  <c:v>274.48899999999998</c:v>
                </c:pt>
                <c:pt idx="4076">
                  <c:v>274.53620000000001</c:v>
                </c:pt>
                <c:pt idx="4077">
                  <c:v>274.58370000000002</c:v>
                </c:pt>
                <c:pt idx="4078">
                  <c:v>274.63130000000001</c:v>
                </c:pt>
                <c:pt idx="4079">
                  <c:v>274.6764</c:v>
                </c:pt>
                <c:pt idx="4080">
                  <c:v>274.73</c:v>
                </c:pt>
                <c:pt idx="4081">
                  <c:v>274.77960000000002</c:v>
                </c:pt>
                <c:pt idx="4082">
                  <c:v>274.83440000000002</c:v>
                </c:pt>
                <c:pt idx="4083">
                  <c:v>274.87610000000001</c:v>
                </c:pt>
                <c:pt idx="4084">
                  <c:v>274.92739999999998</c:v>
                </c:pt>
                <c:pt idx="4085">
                  <c:v>274.97379999999998</c:v>
                </c:pt>
                <c:pt idx="4086">
                  <c:v>275.02080000000001</c:v>
                </c:pt>
                <c:pt idx="4087">
                  <c:v>275.06909999999999</c:v>
                </c:pt>
                <c:pt idx="4088">
                  <c:v>275.11619999999999</c:v>
                </c:pt>
                <c:pt idx="4089">
                  <c:v>275.16379999999998</c:v>
                </c:pt>
                <c:pt idx="4090">
                  <c:v>275.21300000000002</c:v>
                </c:pt>
                <c:pt idx="4091">
                  <c:v>275.25920000000002</c:v>
                </c:pt>
                <c:pt idx="4092">
                  <c:v>275.3082</c:v>
                </c:pt>
                <c:pt idx="4093">
                  <c:v>275.35469999999998</c:v>
                </c:pt>
                <c:pt idx="4094">
                  <c:v>275.40120000000002</c:v>
                </c:pt>
                <c:pt idx="4095">
                  <c:v>275.44819999999999</c:v>
                </c:pt>
                <c:pt idx="4096">
                  <c:v>275.49419999999998</c:v>
                </c:pt>
                <c:pt idx="4097">
                  <c:v>275.54050000000001</c:v>
                </c:pt>
                <c:pt idx="4098">
                  <c:v>275.58600000000001</c:v>
                </c:pt>
                <c:pt idx="4099">
                  <c:v>275.63459999999998</c:v>
                </c:pt>
                <c:pt idx="4100">
                  <c:v>275.68119999999999</c:v>
                </c:pt>
                <c:pt idx="4101">
                  <c:v>275.7276</c:v>
                </c:pt>
                <c:pt idx="4102">
                  <c:v>275.77440000000001</c:v>
                </c:pt>
                <c:pt idx="4103">
                  <c:v>275.82069999999999</c:v>
                </c:pt>
                <c:pt idx="4104">
                  <c:v>275.86669999999998</c:v>
                </c:pt>
                <c:pt idx="4105">
                  <c:v>275.91480000000001</c:v>
                </c:pt>
                <c:pt idx="4106">
                  <c:v>275.96159999999998</c:v>
                </c:pt>
                <c:pt idx="4107">
                  <c:v>276.00779999999997</c:v>
                </c:pt>
                <c:pt idx="4108">
                  <c:v>276.05360000000002</c:v>
                </c:pt>
                <c:pt idx="4109">
                  <c:v>276.09840000000003</c:v>
                </c:pt>
                <c:pt idx="4110">
                  <c:v>276.14620000000002</c:v>
                </c:pt>
                <c:pt idx="4111">
                  <c:v>276.19220000000001</c:v>
                </c:pt>
                <c:pt idx="4112">
                  <c:v>276.23790000000002</c:v>
                </c:pt>
                <c:pt idx="4113">
                  <c:v>276.28500000000003</c:v>
                </c:pt>
                <c:pt idx="4114">
                  <c:v>276.3306</c:v>
                </c:pt>
                <c:pt idx="4115">
                  <c:v>276.37779999999998</c:v>
                </c:pt>
                <c:pt idx="4116">
                  <c:v>276.4237</c:v>
                </c:pt>
                <c:pt idx="4117">
                  <c:v>276.47239999999999</c:v>
                </c:pt>
                <c:pt idx="4118">
                  <c:v>276.51589999999999</c:v>
                </c:pt>
                <c:pt idx="4119">
                  <c:v>276.56169999999997</c:v>
                </c:pt>
                <c:pt idx="4120">
                  <c:v>276.60829999999999</c:v>
                </c:pt>
                <c:pt idx="4121">
                  <c:v>276.65600000000001</c:v>
                </c:pt>
                <c:pt idx="4122">
                  <c:v>276.70479999999998</c:v>
                </c:pt>
                <c:pt idx="4123">
                  <c:v>276.74970000000002</c:v>
                </c:pt>
                <c:pt idx="4124">
                  <c:v>276.7978</c:v>
                </c:pt>
                <c:pt idx="4125">
                  <c:v>276.84379999999999</c:v>
                </c:pt>
                <c:pt idx="4126">
                  <c:v>276.89299999999997</c:v>
                </c:pt>
                <c:pt idx="4127">
                  <c:v>276.93959999999998</c:v>
                </c:pt>
                <c:pt idx="4128">
                  <c:v>276.98630000000003</c:v>
                </c:pt>
                <c:pt idx="4129">
                  <c:v>277.03370000000001</c:v>
                </c:pt>
                <c:pt idx="4130">
                  <c:v>277.0804</c:v>
                </c:pt>
                <c:pt idx="4131">
                  <c:v>277.12819999999999</c:v>
                </c:pt>
                <c:pt idx="4132">
                  <c:v>277.1764</c:v>
                </c:pt>
                <c:pt idx="4133">
                  <c:v>277.22519999999997</c:v>
                </c:pt>
                <c:pt idx="4134">
                  <c:v>277.27199999999999</c:v>
                </c:pt>
                <c:pt idx="4135">
                  <c:v>277.32299999999998</c:v>
                </c:pt>
                <c:pt idx="4136">
                  <c:v>277.37009999999998</c:v>
                </c:pt>
                <c:pt idx="4137">
                  <c:v>277.41800000000001</c:v>
                </c:pt>
                <c:pt idx="4138">
                  <c:v>277.46499999999997</c:v>
                </c:pt>
                <c:pt idx="4139">
                  <c:v>277.51260000000002</c:v>
                </c:pt>
                <c:pt idx="4140">
                  <c:v>277.56060000000002</c:v>
                </c:pt>
                <c:pt idx="4141">
                  <c:v>277.6112</c:v>
                </c:pt>
                <c:pt idx="4142">
                  <c:v>277.65649999999999</c:v>
                </c:pt>
                <c:pt idx="4143">
                  <c:v>277.70639999999997</c:v>
                </c:pt>
                <c:pt idx="4144">
                  <c:v>277.75400000000002</c:v>
                </c:pt>
                <c:pt idx="4145">
                  <c:v>277.80099999999999</c:v>
                </c:pt>
                <c:pt idx="4146">
                  <c:v>277.85039999999998</c:v>
                </c:pt>
                <c:pt idx="4147">
                  <c:v>277.90050000000002</c:v>
                </c:pt>
                <c:pt idx="4148">
                  <c:v>277.94749999999999</c:v>
                </c:pt>
                <c:pt idx="4149">
                  <c:v>277.99619999999999</c:v>
                </c:pt>
                <c:pt idx="4150">
                  <c:v>278.04590000000002</c:v>
                </c:pt>
                <c:pt idx="4151">
                  <c:v>278.096</c:v>
                </c:pt>
                <c:pt idx="4152">
                  <c:v>278.14460000000003</c:v>
                </c:pt>
                <c:pt idx="4153">
                  <c:v>278.19349999999997</c:v>
                </c:pt>
                <c:pt idx="4154">
                  <c:v>278.24119999999999</c:v>
                </c:pt>
                <c:pt idx="4155">
                  <c:v>278.29039999999998</c:v>
                </c:pt>
                <c:pt idx="4156">
                  <c:v>278.33839999999998</c:v>
                </c:pt>
                <c:pt idx="4157">
                  <c:v>278.387</c:v>
                </c:pt>
                <c:pt idx="4158">
                  <c:v>278.43529999999998</c:v>
                </c:pt>
                <c:pt idx="4159">
                  <c:v>278.4846</c:v>
                </c:pt>
                <c:pt idx="4160">
                  <c:v>278.53320000000002</c:v>
                </c:pt>
                <c:pt idx="4161">
                  <c:v>278.58199999999999</c:v>
                </c:pt>
                <c:pt idx="4162">
                  <c:v>278.62970000000001</c:v>
                </c:pt>
                <c:pt idx="4163">
                  <c:v>278.67720000000003</c:v>
                </c:pt>
                <c:pt idx="4164">
                  <c:v>278.7242</c:v>
                </c:pt>
                <c:pt idx="4165">
                  <c:v>278.77260000000001</c:v>
                </c:pt>
                <c:pt idx="4166">
                  <c:v>278.82130000000001</c:v>
                </c:pt>
                <c:pt idx="4167">
                  <c:v>278.86849999999998</c:v>
                </c:pt>
                <c:pt idx="4168">
                  <c:v>278.91460000000001</c:v>
                </c:pt>
                <c:pt idx="4169">
                  <c:v>278.96179999999998</c:v>
                </c:pt>
                <c:pt idx="4170">
                  <c:v>279.00900000000001</c:v>
                </c:pt>
                <c:pt idx="4171">
                  <c:v>279.05540000000002</c:v>
                </c:pt>
                <c:pt idx="4172">
                  <c:v>279.1026</c:v>
                </c:pt>
                <c:pt idx="4173">
                  <c:v>279.14780000000002</c:v>
                </c:pt>
                <c:pt idx="4174">
                  <c:v>279.19600000000003</c:v>
                </c:pt>
                <c:pt idx="4175">
                  <c:v>279.24119999999999</c:v>
                </c:pt>
                <c:pt idx="4176">
                  <c:v>279.28899999999999</c:v>
                </c:pt>
                <c:pt idx="4177">
                  <c:v>279.33539999999999</c:v>
                </c:pt>
                <c:pt idx="4178">
                  <c:v>279.38200000000001</c:v>
                </c:pt>
                <c:pt idx="4179">
                  <c:v>279.428</c:v>
                </c:pt>
                <c:pt idx="4180">
                  <c:v>279.47559999999999</c:v>
                </c:pt>
                <c:pt idx="4181">
                  <c:v>279.52120000000002</c:v>
                </c:pt>
                <c:pt idx="4182">
                  <c:v>279.56900000000002</c:v>
                </c:pt>
                <c:pt idx="4183">
                  <c:v>279.61529999999999</c:v>
                </c:pt>
                <c:pt idx="4184">
                  <c:v>279.66269999999997</c:v>
                </c:pt>
                <c:pt idx="4185">
                  <c:v>279.70949999999999</c:v>
                </c:pt>
                <c:pt idx="4186">
                  <c:v>279.75619999999998</c:v>
                </c:pt>
                <c:pt idx="4187">
                  <c:v>279.80259999999998</c:v>
                </c:pt>
                <c:pt idx="4188">
                  <c:v>279.85070000000002</c:v>
                </c:pt>
                <c:pt idx="4189">
                  <c:v>279.90039999999999</c:v>
                </c:pt>
                <c:pt idx="4190">
                  <c:v>279.94659999999999</c:v>
                </c:pt>
                <c:pt idx="4191">
                  <c:v>279.9932</c:v>
                </c:pt>
                <c:pt idx="4192">
                  <c:v>280.04250000000002</c:v>
                </c:pt>
                <c:pt idx="4193">
                  <c:v>280.09039999999999</c:v>
                </c:pt>
                <c:pt idx="4194">
                  <c:v>280.13749999999999</c:v>
                </c:pt>
                <c:pt idx="4195">
                  <c:v>280.1848</c:v>
                </c:pt>
                <c:pt idx="4196">
                  <c:v>280.2312</c:v>
                </c:pt>
                <c:pt idx="4197">
                  <c:v>280.27859999999998</c:v>
                </c:pt>
                <c:pt idx="4198">
                  <c:v>280.327</c:v>
                </c:pt>
                <c:pt idx="4199">
                  <c:v>280.37520000000001</c:v>
                </c:pt>
                <c:pt idx="4200">
                  <c:v>280.42669999999998</c:v>
                </c:pt>
                <c:pt idx="4201">
                  <c:v>280.46859999999998</c:v>
                </c:pt>
                <c:pt idx="4202">
                  <c:v>280.51560000000001</c:v>
                </c:pt>
                <c:pt idx="4203">
                  <c:v>280.56439999999998</c:v>
                </c:pt>
                <c:pt idx="4204">
                  <c:v>280.61149999999998</c:v>
                </c:pt>
                <c:pt idx="4205">
                  <c:v>280.65719999999999</c:v>
                </c:pt>
                <c:pt idx="4206">
                  <c:v>280.70460000000003</c:v>
                </c:pt>
                <c:pt idx="4207">
                  <c:v>280.75189999999998</c:v>
                </c:pt>
                <c:pt idx="4208">
                  <c:v>280.79880000000003</c:v>
                </c:pt>
                <c:pt idx="4209">
                  <c:v>280.846</c:v>
                </c:pt>
                <c:pt idx="4210">
                  <c:v>280.8938</c:v>
                </c:pt>
                <c:pt idx="4211">
                  <c:v>280.93869999999998</c:v>
                </c:pt>
                <c:pt idx="4212">
                  <c:v>280.98750000000001</c:v>
                </c:pt>
                <c:pt idx="4213">
                  <c:v>281.03590000000003</c:v>
                </c:pt>
                <c:pt idx="4214">
                  <c:v>281.08199999999999</c:v>
                </c:pt>
                <c:pt idx="4215">
                  <c:v>281.12560000000002</c:v>
                </c:pt>
                <c:pt idx="4216">
                  <c:v>281.1728</c:v>
                </c:pt>
                <c:pt idx="4217">
                  <c:v>281.21890000000002</c:v>
                </c:pt>
                <c:pt idx="4218">
                  <c:v>281.26600000000002</c:v>
                </c:pt>
                <c:pt idx="4219">
                  <c:v>281.31400000000002</c:v>
                </c:pt>
                <c:pt idx="4220">
                  <c:v>281.3587</c:v>
                </c:pt>
                <c:pt idx="4221">
                  <c:v>281.4049</c:v>
                </c:pt>
                <c:pt idx="4222">
                  <c:v>281.45280000000002</c:v>
                </c:pt>
                <c:pt idx="4223">
                  <c:v>281.49900000000002</c:v>
                </c:pt>
                <c:pt idx="4224">
                  <c:v>281.54379999999998</c:v>
                </c:pt>
                <c:pt idx="4225">
                  <c:v>281.58949999999999</c:v>
                </c:pt>
                <c:pt idx="4226">
                  <c:v>281.63400000000001</c:v>
                </c:pt>
                <c:pt idx="4227">
                  <c:v>281.67910000000001</c:v>
                </c:pt>
                <c:pt idx="4228">
                  <c:v>281.72399999999999</c:v>
                </c:pt>
                <c:pt idx="4229">
                  <c:v>281.77</c:v>
                </c:pt>
                <c:pt idx="4230">
                  <c:v>281.81369999999998</c:v>
                </c:pt>
                <c:pt idx="4231">
                  <c:v>281.86099999999999</c:v>
                </c:pt>
                <c:pt idx="4232">
                  <c:v>281.90589999999997</c:v>
                </c:pt>
                <c:pt idx="4233">
                  <c:v>281.9522</c:v>
                </c:pt>
                <c:pt idx="4234">
                  <c:v>281.99900000000002</c:v>
                </c:pt>
                <c:pt idx="4235">
                  <c:v>282.04610000000002</c:v>
                </c:pt>
                <c:pt idx="4236">
                  <c:v>282.09370000000001</c:v>
                </c:pt>
                <c:pt idx="4237">
                  <c:v>282.13959999999997</c:v>
                </c:pt>
                <c:pt idx="4238">
                  <c:v>282.18799999999999</c:v>
                </c:pt>
                <c:pt idx="4239">
                  <c:v>282.23320000000001</c:v>
                </c:pt>
                <c:pt idx="4240">
                  <c:v>282.28059999999999</c:v>
                </c:pt>
                <c:pt idx="4241">
                  <c:v>282.32639999999998</c:v>
                </c:pt>
                <c:pt idx="4242">
                  <c:v>282.37479999999999</c:v>
                </c:pt>
                <c:pt idx="4243">
                  <c:v>282.42039999999997</c:v>
                </c:pt>
                <c:pt idx="4244">
                  <c:v>282.46859999999998</c:v>
                </c:pt>
                <c:pt idx="4245">
                  <c:v>282.51589999999999</c:v>
                </c:pt>
                <c:pt idx="4246">
                  <c:v>282.56189999999998</c:v>
                </c:pt>
                <c:pt idx="4247">
                  <c:v>282.60939999999999</c:v>
                </c:pt>
                <c:pt idx="4248">
                  <c:v>282.6574</c:v>
                </c:pt>
                <c:pt idx="4249">
                  <c:v>282.70519999999999</c:v>
                </c:pt>
                <c:pt idx="4250">
                  <c:v>282.75110000000001</c:v>
                </c:pt>
                <c:pt idx="4251">
                  <c:v>282.79820000000001</c:v>
                </c:pt>
                <c:pt idx="4252">
                  <c:v>282.84519999999998</c:v>
                </c:pt>
                <c:pt idx="4253">
                  <c:v>282.89060000000001</c:v>
                </c:pt>
                <c:pt idx="4254">
                  <c:v>282.93810000000002</c:v>
                </c:pt>
                <c:pt idx="4255">
                  <c:v>282.98520000000002</c:v>
                </c:pt>
                <c:pt idx="4256">
                  <c:v>283.03300000000002</c:v>
                </c:pt>
                <c:pt idx="4257">
                  <c:v>283.07859999999999</c:v>
                </c:pt>
                <c:pt idx="4258">
                  <c:v>283.12259999999998</c:v>
                </c:pt>
                <c:pt idx="4259">
                  <c:v>283.1721</c:v>
                </c:pt>
                <c:pt idx="4260">
                  <c:v>283.22050000000002</c:v>
                </c:pt>
                <c:pt idx="4261">
                  <c:v>283.26889999999997</c:v>
                </c:pt>
                <c:pt idx="4262">
                  <c:v>283.3184</c:v>
                </c:pt>
                <c:pt idx="4263">
                  <c:v>283.3614</c:v>
                </c:pt>
                <c:pt idx="4264">
                  <c:v>283.40589999999997</c:v>
                </c:pt>
                <c:pt idx="4265">
                  <c:v>283.45580000000001</c:v>
                </c:pt>
                <c:pt idx="4266">
                  <c:v>283.5009</c:v>
                </c:pt>
                <c:pt idx="4267">
                  <c:v>283.54840000000002</c:v>
                </c:pt>
                <c:pt idx="4268">
                  <c:v>283.59399999999999</c:v>
                </c:pt>
                <c:pt idx="4269">
                  <c:v>283.64049999999997</c:v>
                </c:pt>
                <c:pt idx="4270">
                  <c:v>283.68700000000001</c:v>
                </c:pt>
                <c:pt idx="4271">
                  <c:v>283.733</c:v>
                </c:pt>
                <c:pt idx="4272">
                  <c:v>283.77800000000002</c:v>
                </c:pt>
                <c:pt idx="4273">
                  <c:v>283.82499999999999</c:v>
                </c:pt>
                <c:pt idx="4274">
                  <c:v>283.86950000000002</c:v>
                </c:pt>
                <c:pt idx="4275">
                  <c:v>283.91750000000002</c:v>
                </c:pt>
                <c:pt idx="4276">
                  <c:v>283.96289999999999</c:v>
                </c:pt>
                <c:pt idx="4277">
                  <c:v>284.00880000000001</c:v>
                </c:pt>
                <c:pt idx="4278">
                  <c:v>284.05340000000001</c:v>
                </c:pt>
                <c:pt idx="4279">
                  <c:v>284.09879999999998</c:v>
                </c:pt>
                <c:pt idx="4280">
                  <c:v>284.1438</c:v>
                </c:pt>
                <c:pt idx="4281">
                  <c:v>284.18950000000001</c:v>
                </c:pt>
                <c:pt idx="4282">
                  <c:v>284.23669999999998</c:v>
                </c:pt>
                <c:pt idx="4283">
                  <c:v>284.28339999999997</c:v>
                </c:pt>
                <c:pt idx="4284">
                  <c:v>284.3279</c:v>
                </c:pt>
                <c:pt idx="4285">
                  <c:v>284.37419999999997</c:v>
                </c:pt>
                <c:pt idx="4286">
                  <c:v>284.42090000000002</c:v>
                </c:pt>
                <c:pt idx="4287">
                  <c:v>284.4658</c:v>
                </c:pt>
                <c:pt idx="4288">
                  <c:v>284.51220000000001</c:v>
                </c:pt>
                <c:pt idx="4289">
                  <c:v>284.55930000000001</c:v>
                </c:pt>
                <c:pt idx="4290">
                  <c:v>284.6062</c:v>
                </c:pt>
                <c:pt idx="4291">
                  <c:v>284.65249999999997</c:v>
                </c:pt>
                <c:pt idx="4292">
                  <c:v>284.69749999999999</c:v>
                </c:pt>
                <c:pt idx="4293">
                  <c:v>284.74470000000002</c:v>
                </c:pt>
                <c:pt idx="4294">
                  <c:v>284.78969999999998</c:v>
                </c:pt>
                <c:pt idx="4295">
                  <c:v>284.8365</c:v>
                </c:pt>
                <c:pt idx="4296">
                  <c:v>284.88319999999999</c:v>
                </c:pt>
                <c:pt idx="4297">
                  <c:v>284.92910000000001</c:v>
                </c:pt>
                <c:pt idx="4298">
                  <c:v>284.97399999999999</c:v>
                </c:pt>
                <c:pt idx="4299">
                  <c:v>285.01960000000003</c:v>
                </c:pt>
                <c:pt idx="4300">
                  <c:v>285.0668</c:v>
                </c:pt>
                <c:pt idx="4301">
                  <c:v>285.11349999999999</c:v>
                </c:pt>
                <c:pt idx="4302">
                  <c:v>285.1585</c:v>
                </c:pt>
                <c:pt idx="4303">
                  <c:v>285.20690000000002</c:v>
                </c:pt>
                <c:pt idx="4304">
                  <c:v>285.25200000000001</c:v>
                </c:pt>
                <c:pt idx="4305">
                  <c:v>285.29500000000002</c:v>
                </c:pt>
                <c:pt idx="4306">
                  <c:v>285.34660000000002</c:v>
                </c:pt>
                <c:pt idx="4307">
                  <c:v>285.3929</c:v>
                </c:pt>
                <c:pt idx="4308">
                  <c:v>285.44</c:v>
                </c:pt>
                <c:pt idx="4309">
                  <c:v>285.48309999999998</c:v>
                </c:pt>
                <c:pt idx="4310">
                  <c:v>285.52879999999999</c:v>
                </c:pt>
                <c:pt idx="4311">
                  <c:v>285.57589999999999</c:v>
                </c:pt>
                <c:pt idx="4312">
                  <c:v>285.62099999999998</c:v>
                </c:pt>
                <c:pt idx="4313">
                  <c:v>285.66750000000002</c:v>
                </c:pt>
                <c:pt idx="4314">
                  <c:v>285.71350000000001</c:v>
                </c:pt>
                <c:pt idx="4315">
                  <c:v>285.76</c:v>
                </c:pt>
                <c:pt idx="4316">
                  <c:v>285.8073</c:v>
                </c:pt>
                <c:pt idx="4317">
                  <c:v>285.85379999999998</c:v>
                </c:pt>
                <c:pt idx="4318">
                  <c:v>285.89839999999998</c:v>
                </c:pt>
                <c:pt idx="4319">
                  <c:v>285.94349999999997</c:v>
                </c:pt>
                <c:pt idx="4320">
                  <c:v>285.98849999999999</c:v>
                </c:pt>
                <c:pt idx="4321">
                  <c:v>286.03320000000002</c:v>
                </c:pt>
                <c:pt idx="4322">
                  <c:v>286.07679999999999</c:v>
                </c:pt>
                <c:pt idx="4323">
                  <c:v>286.12259999999998</c:v>
                </c:pt>
                <c:pt idx="4324">
                  <c:v>286.1644</c:v>
                </c:pt>
                <c:pt idx="4325">
                  <c:v>286.20960000000002</c:v>
                </c:pt>
                <c:pt idx="4326">
                  <c:v>286.25459999999998</c:v>
                </c:pt>
                <c:pt idx="4327">
                  <c:v>286.29950000000002</c:v>
                </c:pt>
                <c:pt idx="4328">
                  <c:v>286.34199999999998</c:v>
                </c:pt>
                <c:pt idx="4329">
                  <c:v>286.3879</c:v>
                </c:pt>
                <c:pt idx="4330">
                  <c:v>286.43290000000002</c:v>
                </c:pt>
                <c:pt idx="4331">
                  <c:v>286.47750000000002</c:v>
                </c:pt>
                <c:pt idx="4332">
                  <c:v>286.52260000000001</c:v>
                </c:pt>
                <c:pt idx="4333">
                  <c:v>286.56920000000002</c:v>
                </c:pt>
                <c:pt idx="4334">
                  <c:v>286.61309999999997</c:v>
                </c:pt>
                <c:pt idx="4335">
                  <c:v>286.66039999999998</c:v>
                </c:pt>
                <c:pt idx="4336">
                  <c:v>286.70650000000001</c:v>
                </c:pt>
                <c:pt idx="4337">
                  <c:v>286.75220000000002</c:v>
                </c:pt>
                <c:pt idx="4338">
                  <c:v>286.79880000000003</c:v>
                </c:pt>
                <c:pt idx="4339">
                  <c:v>286.8442</c:v>
                </c:pt>
                <c:pt idx="4340">
                  <c:v>286.89089999999999</c:v>
                </c:pt>
                <c:pt idx="4341">
                  <c:v>286.93799999999999</c:v>
                </c:pt>
                <c:pt idx="4342">
                  <c:v>286.98399999999998</c:v>
                </c:pt>
                <c:pt idx="4343">
                  <c:v>287.03280000000001</c:v>
                </c:pt>
                <c:pt idx="4344">
                  <c:v>287.0788</c:v>
                </c:pt>
                <c:pt idx="4345">
                  <c:v>287.1268</c:v>
                </c:pt>
                <c:pt idx="4346">
                  <c:v>287.17500000000001</c:v>
                </c:pt>
                <c:pt idx="4347">
                  <c:v>287.221</c:v>
                </c:pt>
                <c:pt idx="4348">
                  <c:v>287.26940000000002</c:v>
                </c:pt>
                <c:pt idx="4349">
                  <c:v>287.31639999999999</c:v>
                </c:pt>
                <c:pt idx="4350">
                  <c:v>287.36279999999999</c:v>
                </c:pt>
                <c:pt idx="4351">
                  <c:v>287.411</c:v>
                </c:pt>
                <c:pt idx="4352">
                  <c:v>287.45659999999998</c:v>
                </c:pt>
                <c:pt idx="4353">
                  <c:v>287.50360000000001</c:v>
                </c:pt>
                <c:pt idx="4354">
                  <c:v>287.5523</c:v>
                </c:pt>
                <c:pt idx="4355">
                  <c:v>287.59800000000001</c:v>
                </c:pt>
                <c:pt idx="4356">
                  <c:v>287.64400000000001</c:v>
                </c:pt>
                <c:pt idx="4357">
                  <c:v>287.6918</c:v>
                </c:pt>
                <c:pt idx="4358">
                  <c:v>287.74040000000002</c:v>
                </c:pt>
                <c:pt idx="4359">
                  <c:v>287.78550000000001</c:v>
                </c:pt>
                <c:pt idx="4360">
                  <c:v>287.83030000000002</c:v>
                </c:pt>
                <c:pt idx="4361">
                  <c:v>287.87759999999997</c:v>
                </c:pt>
                <c:pt idx="4362">
                  <c:v>287.92309999999998</c:v>
                </c:pt>
                <c:pt idx="4363">
                  <c:v>287.96980000000002</c:v>
                </c:pt>
                <c:pt idx="4364">
                  <c:v>288.01560000000001</c:v>
                </c:pt>
                <c:pt idx="4365">
                  <c:v>288.0582</c:v>
                </c:pt>
                <c:pt idx="4366">
                  <c:v>288.10509999999999</c:v>
                </c:pt>
                <c:pt idx="4367">
                  <c:v>288.1497</c:v>
                </c:pt>
                <c:pt idx="4368">
                  <c:v>288.19600000000003</c:v>
                </c:pt>
                <c:pt idx="4369">
                  <c:v>288.2389</c:v>
                </c:pt>
                <c:pt idx="4370">
                  <c:v>288.28390000000002</c:v>
                </c:pt>
                <c:pt idx="4371">
                  <c:v>288.3295</c:v>
                </c:pt>
                <c:pt idx="4372">
                  <c:v>288.37419999999997</c:v>
                </c:pt>
                <c:pt idx="4373">
                  <c:v>288.41829999999999</c:v>
                </c:pt>
                <c:pt idx="4374">
                  <c:v>288.46280000000002</c:v>
                </c:pt>
                <c:pt idx="4375">
                  <c:v>288.50779999999997</c:v>
                </c:pt>
                <c:pt idx="4376">
                  <c:v>288.55090000000001</c:v>
                </c:pt>
                <c:pt idx="4377">
                  <c:v>288.59539999999998</c:v>
                </c:pt>
                <c:pt idx="4378">
                  <c:v>288.64019999999999</c:v>
                </c:pt>
                <c:pt idx="4379">
                  <c:v>288.68540000000002</c:v>
                </c:pt>
                <c:pt idx="4380">
                  <c:v>288.73099999999999</c:v>
                </c:pt>
                <c:pt idx="4381">
                  <c:v>288.77659999999997</c:v>
                </c:pt>
                <c:pt idx="4382">
                  <c:v>288.8211</c:v>
                </c:pt>
                <c:pt idx="4383">
                  <c:v>288.86579999999998</c:v>
                </c:pt>
                <c:pt idx="4384">
                  <c:v>288.91309999999999</c:v>
                </c:pt>
                <c:pt idx="4385">
                  <c:v>288.95740000000001</c:v>
                </c:pt>
                <c:pt idx="4386">
                  <c:v>289.0052</c:v>
                </c:pt>
                <c:pt idx="4387">
                  <c:v>289.05119999999999</c:v>
                </c:pt>
                <c:pt idx="4388">
                  <c:v>289.09699999999998</c:v>
                </c:pt>
                <c:pt idx="4389">
                  <c:v>289.14089999999999</c:v>
                </c:pt>
                <c:pt idx="4390">
                  <c:v>289.18759999999997</c:v>
                </c:pt>
                <c:pt idx="4391">
                  <c:v>289.23689999999999</c:v>
                </c:pt>
                <c:pt idx="4392">
                  <c:v>289.28120000000001</c:v>
                </c:pt>
                <c:pt idx="4393">
                  <c:v>289.3288</c:v>
                </c:pt>
                <c:pt idx="4394">
                  <c:v>289.37479999999999</c:v>
                </c:pt>
                <c:pt idx="4395">
                  <c:v>289.42110000000002</c:v>
                </c:pt>
                <c:pt idx="4396">
                  <c:v>289.46699999999998</c:v>
                </c:pt>
                <c:pt idx="4397">
                  <c:v>289.51280000000003</c:v>
                </c:pt>
                <c:pt idx="4398">
                  <c:v>289.56029999999998</c:v>
                </c:pt>
                <c:pt idx="4399">
                  <c:v>289.60739999999998</c:v>
                </c:pt>
                <c:pt idx="4400">
                  <c:v>289.65410000000003</c:v>
                </c:pt>
                <c:pt idx="4401">
                  <c:v>289.69929999999999</c:v>
                </c:pt>
                <c:pt idx="4402">
                  <c:v>289.74700000000001</c:v>
                </c:pt>
                <c:pt idx="4403">
                  <c:v>289.7937</c:v>
                </c:pt>
                <c:pt idx="4404">
                  <c:v>289.84160000000003</c:v>
                </c:pt>
                <c:pt idx="4405">
                  <c:v>289.88810000000001</c:v>
                </c:pt>
                <c:pt idx="4406">
                  <c:v>289.93599999999998</c:v>
                </c:pt>
                <c:pt idx="4407">
                  <c:v>289.98360000000002</c:v>
                </c:pt>
                <c:pt idx="4408">
                  <c:v>290.02879999999999</c:v>
                </c:pt>
                <c:pt idx="4409">
                  <c:v>290.07580000000002</c:v>
                </c:pt>
                <c:pt idx="4410">
                  <c:v>290.1232</c:v>
                </c:pt>
                <c:pt idx="4411">
                  <c:v>290.16879999999998</c:v>
                </c:pt>
                <c:pt idx="4412">
                  <c:v>290.21420000000001</c:v>
                </c:pt>
                <c:pt idx="4413">
                  <c:v>290.26089999999999</c:v>
                </c:pt>
                <c:pt idx="4414">
                  <c:v>290.30579999999998</c:v>
                </c:pt>
                <c:pt idx="4415">
                  <c:v>290.35149999999999</c:v>
                </c:pt>
                <c:pt idx="4416">
                  <c:v>290.39699999999999</c:v>
                </c:pt>
                <c:pt idx="4417">
                  <c:v>290.4425</c:v>
                </c:pt>
                <c:pt idx="4418">
                  <c:v>290.48899999999998</c:v>
                </c:pt>
                <c:pt idx="4419">
                  <c:v>290.53559999999999</c:v>
                </c:pt>
                <c:pt idx="4420">
                  <c:v>290.58100000000002</c:v>
                </c:pt>
                <c:pt idx="4421">
                  <c:v>290.62599999999998</c:v>
                </c:pt>
                <c:pt idx="4422">
                  <c:v>290.67180000000002</c:v>
                </c:pt>
                <c:pt idx="4423">
                  <c:v>290.7165</c:v>
                </c:pt>
                <c:pt idx="4424">
                  <c:v>290.76400000000001</c:v>
                </c:pt>
                <c:pt idx="4425">
                  <c:v>290.80939999999998</c:v>
                </c:pt>
                <c:pt idx="4426">
                  <c:v>290.8537</c:v>
                </c:pt>
                <c:pt idx="4427">
                  <c:v>290.9006</c:v>
                </c:pt>
                <c:pt idx="4428">
                  <c:v>290.94650000000001</c:v>
                </c:pt>
                <c:pt idx="4429">
                  <c:v>290.99340000000001</c:v>
                </c:pt>
                <c:pt idx="4430">
                  <c:v>291.03870000000001</c:v>
                </c:pt>
                <c:pt idx="4431">
                  <c:v>291.08550000000002</c:v>
                </c:pt>
                <c:pt idx="4432">
                  <c:v>291.13080000000002</c:v>
                </c:pt>
                <c:pt idx="4433">
                  <c:v>291.17720000000003</c:v>
                </c:pt>
                <c:pt idx="4434">
                  <c:v>291.22320000000002</c:v>
                </c:pt>
                <c:pt idx="4435">
                  <c:v>291.2688</c:v>
                </c:pt>
                <c:pt idx="4436">
                  <c:v>291.3159</c:v>
                </c:pt>
                <c:pt idx="4437">
                  <c:v>291.36059999999998</c:v>
                </c:pt>
                <c:pt idx="4438">
                  <c:v>291.40559999999999</c:v>
                </c:pt>
                <c:pt idx="4439">
                  <c:v>291.45100000000002</c:v>
                </c:pt>
                <c:pt idx="4440">
                  <c:v>291.4984</c:v>
                </c:pt>
                <c:pt idx="4441">
                  <c:v>291.54379999999998</c:v>
                </c:pt>
                <c:pt idx="4442">
                  <c:v>291.58999999999997</c:v>
                </c:pt>
                <c:pt idx="4443">
                  <c:v>291.63600000000002</c:v>
                </c:pt>
                <c:pt idx="4444">
                  <c:v>291.6807</c:v>
                </c:pt>
                <c:pt idx="4445">
                  <c:v>291.7278</c:v>
                </c:pt>
                <c:pt idx="4446">
                  <c:v>291.77190000000002</c:v>
                </c:pt>
                <c:pt idx="4447">
                  <c:v>291.81700000000001</c:v>
                </c:pt>
                <c:pt idx="4448">
                  <c:v>291.86250000000001</c:v>
                </c:pt>
                <c:pt idx="4449">
                  <c:v>291.90839999999997</c:v>
                </c:pt>
                <c:pt idx="4450">
                  <c:v>291.9547</c:v>
                </c:pt>
                <c:pt idx="4451">
                  <c:v>291.99930000000001</c:v>
                </c:pt>
                <c:pt idx="4452">
                  <c:v>292.0446</c:v>
                </c:pt>
                <c:pt idx="4453">
                  <c:v>292.0883</c:v>
                </c:pt>
                <c:pt idx="4454">
                  <c:v>292.1352</c:v>
                </c:pt>
                <c:pt idx="4455">
                  <c:v>292.17959999999999</c:v>
                </c:pt>
                <c:pt idx="4456">
                  <c:v>292.22379999999998</c:v>
                </c:pt>
                <c:pt idx="4457">
                  <c:v>292.26990000000001</c:v>
                </c:pt>
                <c:pt idx="4458">
                  <c:v>292.3168</c:v>
                </c:pt>
                <c:pt idx="4459">
                  <c:v>292.3621</c:v>
                </c:pt>
                <c:pt idx="4460">
                  <c:v>292.40710000000001</c:v>
                </c:pt>
                <c:pt idx="4461">
                  <c:v>292.45159999999998</c:v>
                </c:pt>
                <c:pt idx="4462">
                  <c:v>292.49630000000002</c:v>
                </c:pt>
                <c:pt idx="4463">
                  <c:v>292.54079999999999</c:v>
                </c:pt>
                <c:pt idx="4464">
                  <c:v>292.58699999999999</c:v>
                </c:pt>
                <c:pt idx="4465">
                  <c:v>292.63299999999998</c:v>
                </c:pt>
                <c:pt idx="4466">
                  <c:v>292.67779999999999</c:v>
                </c:pt>
                <c:pt idx="4467">
                  <c:v>292.72239999999999</c:v>
                </c:pt>
                <c:pt idx="4468">
                  <c:v>292.76929999999999</c:v>
                </c:pt>
                <c:pt idx="4469">
                  <c:v>292.81439999999998</c:v>
                </c:pt>
                <c:pt idx="4470">
                  <c:v>292.85980000000001</c:v>
                </c:pt>
                <c:pt idx="4471">
                  <c:v>292.90539999999999</c:v>
                </c:pt>
                <c:pt idx="4472">
                  <c:v>292.9477</c:v>
                </c:pt>
                <c:pt idx="4473">
                  <c:v>292.99419999999998</c:v>
                </c:pt>
                <c:pt idx="4474">
                  <c:v>293.041</c:v>
                </c:pt>
                <c:pt idx="4475">
                  <c:v>293.08580000000001</c:v>
                </c:pt>
                <c:pt idx="4476">
                  <c:v>293.13209999999998</c:v>
                </c:pt>
                <c:pt idx="4477">
                  <c:v>293.17630000000003</c:v>
                </c:pt>
                <c:pt idx="4478">
                  <c:v>293.22120000000001</c:v>
                </c:pt>
                <c:pt idx="4479">
                  <c:v>293.2688</c:v>
                </c:pt>
                <c:pt idx="4480">
                  <c:v>293.31459999999998</c:v>
                </c:pt>
                <c:pt idx="4481">
                  <c:v>293.35849999999999</c:v>
                </c:pt>
                <c:pt idx="4482">
                  <c:v>293.40429999999998</c:v>
                </c:pt>
                <c:pt idx="4483">
                  <c:v>293.44839999999999</c:v>
                </c:pt>
                <c:pt idx="4484">
                  <c:v>293.49439999999998</c:v>
                </c:pt>
                <c:pt idx="4485">
                  <c:v>293.5378</c:v>
                </c:pt>
                <c:pt idx="4486">
                  <c:v>293.58359999999999</c:v>
                </c:pt>
                <c:pt idx="4487">
                  <c:v>293.63029999999998</c:v>
                </c:pt>
                <c:pt idx="4488">
                  <c:v>293.67529999999999</c:v>
                </c:pt>
                <c:pt idx="4489">
                  <c:v>293.71870000000001</c:v>
                </c:pt>
                <c:pt idx="4490">
                  <c:v>293.76499999999999</c:v>
                </c:pt>
                <c:pt idx="4491">
                  <c:v>293.81049999999999</c:v>
                </c:pt>
                <c:pt idx="4492">
                  <c:v>293.85599999999999</c:v>
                </c:pt>
                <c:pt idx="4493">
                  <c:v>293.90100000000001</c:v>
                </c:pt>
                <c:pt idx="4494">
                  <c:v>293.94650000000001</c:v>
                </c:pt>
                <c:pt idx="4495">
                  <c:v>293.99200000000002</c:v>
                </c:pt>
                <c:pt idx="4496">
                  <c:v>294.03739999999999</c:v>
                </c:pt>
                <c:pt idx="4497">
                  <c:v>294.08269999999999</c:v>
                </c:pt>
                <c:pt idx="4498">
                  <c:v>294.12909999999999</c:v>
                </c:pt>
                <c:pt idx="4499">
                  <c:v>294.17360000000002</c:v>
                </c:pt>
                <c:pt idx="4500">
                  <c:v>294.22039999999998</c:v>
                </c:pt>
                <c:pt idx="4501">
                  <c:v>294.26609999999999</c:v>
                </c:pt>
                <c:pt idx="4502">
                  <c:v>294.31209999999999</c:v>
                </c:pt>
                <c:pt idx="4503">
                  <c:v>294.35719999999998</c:v>
                </c:pt>
                <c:pt idx="4504">
                  <c:v>294.40359999999998</c:v>
                </c:pt>
                <c:pt idx="4505">
                  <c:v>294.44869999999997</c:v>
                </c:pt>
                <c:pt idx="4506">
                  <c:v>294.49599999999998</c:v>
                </c:pt>
                <c:pt idx="4507">
                  <c:v>294.54109999999997</c:v>
                </c:pt>
                <c:pt idx="4508">
                  <c:v>294.58620000000002</c:v>
                </c:pt>
                <c:pt idx="4509">
                  <c:v>294.63099999999997</c:v>
                </c:pt>
                <c:pt idx="4510">
                  <c:v>294.67619999999999</c:v>
                </c:pt>
                <c:pt idx="4511">
                  <c:v>294.72039999999998</c:v>
                </c:pt>
                <c:pt idx="4512">
                  <c:v>294.7647</c:v>
                </c:pt>
                <c:pt idx="4513">
                  <c:v>294.81060000000002</c:v>
                </c:pt>
                <c:pt idx="4514">
                  <c:v>294.85559999999998</c:v>
                </c:pt>
                <c:pt idx="4515">
                  <c:v>294.90120000000002</c:v>
                </c:pt>
                <c:pt idx="4516">
                  <c:v>294.94639999999998</c:v>
                </c:pt>
                <c:pt idx="4517">
                  <c:v>294.9907</c:v>
                </c:pt>
                <c:pt idx="4518">
                  <c:v>295.03739999999999</c:v>
                </c:pt>
                <c:pt idx="4519">
                  <c:v>295.08199999999999</c:v>
                </c:pt>
                <c:pt idx="4520">
                  <c:v>295.1268</c:v>
                </c:pt>
                <c:pt idx="4521">
                  <c:v>295.17329999999998</c:v>
                </c:pt>
                <c:pt idx="4522">
                  <c:v>295.21879999999999</c:v>
                </c:pt>
                <c:pt idx="4523">
                  <c:v>295.26369999999997</c:v>
                </c:pt>
                <c:pt idx="4524">
                  <c:v>295.31</c:v>
                </c:pt>
                <c:pt idx="4525">
                  <c:v>295.3553</c:v>
                </c:pt>
                <c:pt idx="4526">
                  <c:v>295.40050000000002</c:v>
                </c:pt>
                <c:pt idx="4527">
                  <c:v>295.44549999999998</c:v>
                </c:pt>
                <c:pt idx="4528">
                  <c:v>295.49169999999998</c:v>
                </c:pt>
                <c:pt idx="4529">
                  <c:v>295.53620000000001</c:v>
                </c:pt>
                <c:pt idx="4530">
                  <c:v>295.58249999999998</c:v>
                </c:pt>
                <c:pt idx="4531">
                  <c:v>295.6293</c:v>
                </c:pt>
                <c:pt idx="4532">
                  <c:v>295.67520000000002</c:v>
                </c:pt>
                <c:pt idx="4533">
                  <c:v>295.71859999999998</c:v>
                </c:pt>
                <c:pt idx="4534">
                  <c:v>295.76440000000002</c:v>
                </c:pt>
                <c:pt idx="4535">
                  <c:v>295.81079999999997</c:v>
                </c:pt>
                <c:pt idx="4536">
                  <c:v>295.8562</c:v>
                </c:pt>
                <c:pt idx="4537">
                  <c:v>295.90170000000001</c:v>
                </c:pt>
                <c:pt idx="4538">
                  <c:v>295.947</c:v>
                </c:pt>
                <c:pt idx="4539">
                  <c:v>295.99239999999998</c:v>
                </c:pt>
                <c:pt idx="4540">
                  <c:v>296.0367</c:v>
                </c:pt>
                <c:pt idx="4541">
                  <c:v>296.0829</c:v>
                </c:pt>
                <c:pt idx="4542">
                  <c:v>296.12630000000001</c:v>
                </c:pt>
                <c:pt idx="4543">
                  <c:v>296.17039999999997</c:v>
                </c:pt>
                <c:pt idx="4544">
                  <c:v>296.21620000000001</c:v>
                </c:pt>
                <c:pt idx="4545">
                  <c:v>296.26170000000002</c:v>
                </c:pt>
                <c:pt idx="4546">
                  <c:v>296.30529999999999</c:v>
                </c:pt>
                <c:pt idx="4547">
                  <c:v>296.35120000000001</c:v>
                </c:pt>
                <c:pt idx="4548">
                  <c:v>296.39530000000002</c:v>
                </c:pt>
                <c:pt idx="4549">
                  <c:v>296.44159999999999</c:v>
                </c:pt>
                <c:pt idx="4550">
                  <c:v>296.4864</c:v>
                </c:pt>
                <c:pt idx="4551">
                  <c:v>296.53050000000002</c:v>
                </c:pt>
                <c:pt idx="4552">
                  <c:v>296.57440000000003</c:v>
                </c:pt>
                <c:pt idx="4553">
                  <c:v>296.62060000000002</c:v>
                </c:pt>
                <c:pt idx="4554">
                  <c:v>296.66500000000002</c:v>
                </c:pt>
                <c:pt idx="4555">
                  <c:v>296.70949999999999</c:v>
                </c:pt>
                <c:pt idx="4556">
                  <c:v>296.75400000000002</c:v>
                </c:pt>
                <c:pt idx="4557">
                  <c:v>296.79899999999998</c:v>
                </c:pt>
                <c:pt idx="4558">
                  <c:v>296.84350000000001</c:v>
                </c:pt>
                <c:pt idx="4559">
                  <c:v>296.88760000000002</c:v>
                </c:pt>
                <c:pt idx="4560">
                  <c:v>296.9325</c:v>
                </c:pt>
                <c:pt idx="4561">
                  <c:v>296.97519999999997</c:v>
                </c:pt>
                <c:pt idx="4562">
                  <c:v>297.0206</c:v>
                </c:pt>
                <c:pt idx="4563">
                  <c:v>297.0652</c:v>
                </c:pt>
                <c:pt idx="4564">
                  <c:v>297.10939999999999</c:v>
                </c:pt>
                <c:pt idx="4565">
                  <c:v>297.15379999999999</c:v>
                </c:pt>
                <c:pt idx="4566">
                  <c:v>297.19819999999999</c:v>
                </c:pt>
                <c:pt idx="4567">
                  <c:v>297.24290000000002</c:v>
                </c:pt>
                <c:pt idx="4568">
                  <c:v>297.2876</c:v>
                </c:pt>
                <c:pt idx="4569">
                  <c:v>297.33150000000001</c:v>
                </c:pt>
                <c:pt idx="4570">
                  <c:v>297.37509999999997</c:v>
                </c:pt>
                <c:pt idx="4571">
                  <c:v>297.42</c:v>
                </c:pt>
                <c:pt idx="4572">
                  <c:v>297.4665</c:v>
                </c:pt>
                <c:pt idx="4573">
                  <c:v>297.50920000000002</c:v>
                </c:pt>
                <c:pt idx="4574">
                  <c:v>297.55329999999998</c:v>
                </c:pt>
                <c:pt idx="4575">
                  <c:v>297.59840000000003</c:v>
                </c:pt>
                <c:pt idx="4576">
                  <c:v>297.64299999999997</c:v>
                </c:pt>
                <c:pt idx="4577">
                  <c:v>297.6884</c:v>
                </c:pt>
                <c:pt idx="4578">
                  <c:v>297.73180000000002</c:v>
                </c:pt>
                <c:pt idx="4579">
                  <c:v>297.7758</c:v>
                </c:pt>
                <c:pt idx="4580">
                  <c:v>297.81979999999999</c:v>
                </c:pt>
                <c:pt idx="4581">
                  <c:v>297.8646</c:v>
                </c:pt>
                <c:pt idx="4582">
                  <c:v>297.90859999999998</c:v>
                </c:pt>
                <c:pt idx="4583">
                  <c:v>297.94830000000002</c:v>
                </c:pt>
                <c:pt idx="4584">
                  <c:v>297.99630000000002</c:v>
                </c:pt>
                <c:pt idx="4585">
                  <c:v>298.0403</c:v>
                </c:pt>
                <c:pt idx="4586">
                  <c:v>298.0872</c:v>
                </c:pt>
                <c:pt idx="4587">
                  <c:v>298.14120000000003</c:v>
                </c:pt>
                <c:pt idx="4588">
                  <c:v>298.1687</c:v>
                </c:pt>
                <c:pt idx="4589">
                  <c:v>298.221</c:v>
                </c:pt>
                <c:pt idx="4590">
                  <c:v>298.2654</c:v>
                </c:pt>
                <c:pt idx="4591">
                  <c:v>298.31060000000002</c:v>
                </c:pt>
                <c:pt idx="4592">
                  <c:v>298.35480000000001</c:v>
                </c:pt>
                <c:pt idx="4593">
                  <c:v>298.39940000000001</c:v>
                </c:pt>
                <c:pt idx="4594">
                  <c:v>298.44400000000002</c:v>
                </c:pt>
                <c:pt idx="4595">
                  <c:v>298.48739999999998</c:v>
                </c:pt>
                <c:pt idx="4596">
                  <c:v>298.53199999999998</c:v>
                </c:pt>
                <c:pt idx="4597">
                  <c:v>298.5752</c:v>
                </c:pt>
                <c:pt idx="4598">
                  <c:v>298.62009999999998</c:v>
                </c:pt>
                <c:pt idx="4599">
                  <c:v>298.66230000000002</c:v>
                </c:pt>
                <c:pt idx="4600">
                  <c:v>298.71100000000001</c:v>
                </c:pt>
                <c:pt idx="4601">
                  <c:v>298.74869999999999</c:v>
                </c:pt>
                <c:pt idx="4602">
                  <c:v>298.79079999999999</c:v>
                </c:pt>
                <c:pt idx="4603">
                  <c:v>298.83199999999999</c:v>
                </c:pt>
                <c:pt idx="4604">
                  <c:v>298.87639999999999</c:v>
                </c:pt>
                <c:pt idx="4605">
                  <c:v>298.91879999999998</c:v>
                </c:pt>
                <c:pt idx="4606">
                  <c:v>298.96359999999999</c:v>
                </c:pt>
                <c:pt idx="4607">
                  <c:v>299.00599999999997</c:v>
                </c:pt>
                <c:pt idx="4608">
                  <c:v>299.04899999999998</c:v>
                </c:pt>
                <c:pt idx="4609">
                  <c:v>299.08909999999997</c:v>
                </c:pt>
                <c:pt idx="4610">
                  <c:v>299.13</c:v>
                </c:pt>
                <c:pt idx="4611">
                  <c:v>299.17140000000001</c:v>
                </c:pt>
                <c:pt idx="4612">
                  <c:v>299.21300000000002</c:v>
                </c:pt>
                <c:pt idx="4613">
                  <c:v>299.2552</c:v>
                </c:pt>
                <c:pt idx="4614">
                  <c:v>299.2978</c:v>
                </c:pt>
                <c:pt idx="4615">
                  <c:v>299.33839999999998</c:v>
                </c:pt>
                <c:pt idx="4616">
                  <c:v>299.38220000000001</c:v>
                </c:pt>
                <c:pt idx="4617">
                  <c:v>299.42180000000002</c:v>
                </c:pt>
                <c:pt idx="4618">
                  <c:v>299.46339999999998</c:v>
                </c:pt>
                <c:pt idx="4619">
                  <c:v>299.50450000000001</c:v>
                </c:pt>
                <c:pt idx="4620">
                  <c:v>299.54629999999997</c:v>
                </c:pt>
                <c:pt idx="4621">
                  <c:v>299.59100000000001</c:v>
                </c:pt>
                <c:pt idx="4622">
                  <c:v>299.63159999999999</c:v>
                </c:pt>
                <c:pt idx="4623">
                  <c:v>299.67419999999998</c:v>
                </c:pt>
                <c:pt idx="4624">
                  <c:v>299.7158</c:v>
                </c:pt>
                <c:pt idx="4625">
                  <c:v>299.75900000000001</c:v>
                </c:pt>
                <c:pt idx="4626">
                  <c:v>299.8032</c:v>
                </c:pt>
                <c:pt idx="4627">
                  <c:v>299.84609999999998</c:v>
                </c:pt>
                <c:pt idx="4628">
                  <c:v>299.89080000000001</c:v>
                </c:pt>
                <c:pt idx="4629">
                  <c:v>299.93299999999999</c:v>
                </c:pt>
                <c:pt idx="4630">
                  <c:v>299.97559999999999</c:v>
                </c:pt>
                <c:pt idx="4631">
                  <c:v>300.02019999999999</c:v>
                </c:pt>
                <c:pt idx="4632">
                  <c:v>300.06310000000002</c:v>
                </c:pt>
                <c:pt idx="4633">
                  <c:v>300.1062</c:v>
                </c:pt>
                <c:pt idx="4634">
                  <c:v>300.14960000000002</c:v>
                </c:pt>
                <c:pt idx="4635">
                  <c:v>300.19400000000002</c:v>
                </c:pt>
                <c:pt idx="4636">
                  <c:v>300.23759999999999</c:v>
                </c:pt>
                <c:pt idx="4637">
                  <c:v>300.28179999999998</c:v>
                </c:pt>
                <c:pt idx="4638">
                  <c:v>300.32760000000002</c:v>
                </c:pt>
                <c:pt idx="4639">
                  <c:v>300.37150000000003</c:v>
                </c:pt>
                <c:pt idx="4640">
                  <c:v>300.41469999999998</c:v>
                </c:pt>
                <c:pt idx="4641">
                  <c:v>300.45639999999997</c:v>
                </c:pt>
                <c:pt idx="4642">
                  <c:v>300.50310000000002</c:v>
                </c:pt>
                <c:pt idx="4643">
                  <c:v>300.54750000000001</c:v>
                </c:pt>
                <c:pt idx="4644">
                  <c:v>300.59160000000003</c:v>
                </c:pt>
                <c:pt idx="4645">
                  <c:v>300.63420000000002</c:v>
                </c:pt>
                <c:pt idx="4646">
                  <c:v>300.67759999999998</c:v>
                </c:pt>
                <c:pt idx="4647">
                  <c:v>300.7208</c:v>
                </c:pt>
                <c:pt idx="4648">
                  <c:v>300.7636</c:v>
                </c:pt>
                <c:pt idx="4649">
                  <c:v>300.80799999999999</c:v>
                </c:pt>
                <c:pt idx="4650">
                  <c:v>300.85199999999998</c:v>
                </c:pt>
                <c:pt idx="4651">
                  <c:v>300.89620000000002</c:v>
                </c:pt>
                <c:pt idx="4652">
                  <c:v>300.93939999999998</c:v>
                </c:pt>
                <c:pt idx="4653">
                  <c:v>300.9828</c:v>
                </c:pt>
                <c:pt idx="4654">
                  <c:v>301.02800000000002</c:v>
                </c:pt>
                <c:pt idx="4655">
                  <c:v>301.07100000000003</c:v>
                </c:pt>
                <c:pt idx="4656">
                  <c:v>301.11559999999997</c:v>
                </c:pt>
                <c:pt idx="4657">
                  <c:v>301.15969999999999</c:v>
                </c:pt>
                <c:pt idx="4658">
                  <c:v>301.20370000000003</c:v>
                </c:pt>
                <c:pt idx="4659">
                  <c:v>301.24799999999999</c:v>
                </c:pt>
                <c:pt idx="4660">
                  <c:v>301.2912</c:v>
                </c:pt>
                <c:pt idx="4661">
                  <c:v>301.33519999999999</c:v>
                </c:pt>
                <c:pt idx="4662">
                  <c:v>301.37939999999998</c:v>
                </c:pt>
                <c:pt idx="4663">
                  <c:v>301.42399999999998</c:v>
                </c:pt>
                <c:pt idx="4664">
                  <c:v>301.46850000000001</c:v>
                </c:pt>
                <c:pt idx="4665">
                  <c:v>301.51060000000001</c:v>
                </c:pt>
                <c:pt idx="4666">
                  <c:v>301.55610000000001</c:v>
                </c:pt>
                <c:pt idx="4667">
                  <c:v>301.5985</c:v>
                </c:pt>
                <c:pt idx="4668">
                  <c:v>301.64159999999998</c:v>
                </c:pt>
                <c:pt idx="4669">
                  <c:v>301.6859</c:v>
                </c:pt>
                <c:pt idx="4670">
                  <c:v>301.72879999999998</c:v>
                </c:pt>
                <c:pt idx="4671">
                  <c:v>301.77210000000002</c:v>
                </c:pt>
                <c:pt idx="4672">
                  <c:v>301.81540000000001</c:v>
                </c:pt>
                <c:pt idx="4673">
                  <c:v>301.85719999999998</c:v>
                </c:pt>
                <c:pt idx="4674">
                  <c:v>301.9006</c:v>
                </c:pt>
                <c:pt idx="4675">
                  <c:v>301.94569999999999</c:v>
                </c:pt>
                <c:pt idx="4676">
                  <c:v>301.9862</c:v>
                </c:pt>
                <c:pt idx="4677">
                  <c:v>302.02910000000003</c:v>
                </c:pt>
                <c:pt idx="4678">
                  <c:v>302.07310000000001</c:v>
                </c:pt>
                <c:pt idx="4679">
                  <c:v>302.11700000000002</c:v>
                </c:pt>
                <c:pt idx="4680">
                  <c:v>302.15980000000002</c:v>
                </c:pt>
                <c:pt idx="4681">
                  <c:v>302.20479999999998</c:v>
                </c:pt>
                <c:pt idx="4682">
                  <c:v>302.24860000000001</c:v>
                </c:pt>
                <c:pt idx="4683">
                  <c:v>302.28930000000003</c:v>
                </c:pt>
                <c:pt idx="4684">
                  <c:v>302.33069999999998</c:v>
                </c:pt>
                <c:pt idx="4685">
                  <c:v>302.37400000000002</c:v>
                </c:pt>
                <c:pt idx="4686">
                  <c:v>302.41640000000001</c:v>
                </c:pt>
                <c:pt idx="4687">
                  <c:v>302.45800000000003</c:v>
                </c:pt>
                <c:pt idx="4688">
                  <c:v>302.50099999999998</c:v>
                </c:pt>
                <c:pt idx="4689">
                  <c:v>302.54399999999998</c:v>
                </c:pt>
                <c:pt idx="4690">
                  <c:v>302.58460000000002</c:v>
                </c:pt>
                <c:pt idx="4691">
                  <c:v>302.62720000000002</c:v>
                </c:pt>
                <c:pt idx="4692">
                  <c:v>302.66860000000003</c:v>
                </c:pt>
                <c:pt idx="4693">
                  <c:v>302.71199999999999</c:v>
                </c:pt>
                <c:pt idx="4694">
                  <c:v>302.7559</c:v>
                </c:pt>
                <c:pt idx="4695">
                  <c:v>302.79840000000002</c:v>
                </c:pt>
                <c:pt idx="4696">
                  <c:v>302.83960000000002</c:v>
                </c:pt>
                <c:pt idx="4697">
                  <c:v>302.88200000000001</c:v>
                </c:pt>
                <c:pt idx="4698">
                  <c:v>302.9246</c:v>
                </c:pt>
                <c:pt idx="4699">
                  <c:v>302.96730000000002</c:v>
                </c:pt>
                <c:pt idx="4700">
                  <c:v>303.00889999999998</c:v>
                </c:pt>
                <c:pt idx="4701">
                  <c:v>303.05149999999998</c:v>
                </c:pt>
                <c:pt idx="4702">
                  <c:v>303.09300000000002</c:v>
                </c:pt>
                <c:pt idx="4703">
                  <c:v>303.13639999999998</c:v>
                </c:pt>
                <c:pt idx="4704">
                  <c:v>303.17869999999999</c:v>
                </c:pt>
                <c:pt idx="4705">
                  <c:v>303.221</c:v>
                </c:pt>
                <c:pt idx="4706">
                  <c:v>303.26209999999998</c:v>
                </c:pt>
                <c:pt idx="4707">
                  <c:v>303.3048</c:v>
                </c:pt>
                <c:pt idx="4708">
                  <c:v>303.34629999999999</c:v>
                </c:pt>
                <c:pt idx="4709">
                  <c:v>303.38920000000002</c:v>
                </c:pt>
                <c:pt idx="4710">
                  <c:v>303.4307</c:v>
                </c:pt>
                <c:pt idx="4711">
                  <c:v>303.47399999999999</c:v>
                </c:pt>
                <c:pt idx="4712">
                  <c:v>303.51589999999999</c:v>
                </c:pt>
                <c:pt idx="4713">
                  <c:v>303.55790000000002</c:v>
                </c:pt>
                <c:pt idx="4714">
                  <c:v>303.60000000000002</c:v>
                </c:pt>
                <c:pt idx="4715">
                  <c:v>303.64249999999998</c:v>
                </c:pt>
                <c:pt idx="4716">
                  <c:v>303.6859</c:v>
                </c:pt>
                <c:pt idx="4717">
                  <c:v>303.72809999999998</c:v>
                </c:pt>
                <c:pt idx="4718">
                  <c:v>303.77300000000002</c:v>
                </c:pt>
                <c:pt idx="4719">
                  <c:v>303.81470000000002</c:v>
                </c:pt>
                <c:pt idx="4720">
                  <c:v>303.85700000000003</c:v>
                </c:pt>
                <c:pt idx="4721">
                  <c:v>303.89940000000001</c:v>
                </c:pt>
                <c:pt idx="4722">
                  <c:v>303.94209999999998</c:v>
                </c:pt>
                <c:pt idx="4723">
                  <c:v>303.9846</c:v>
                </c:pt>
                <c:pt idx="4724">
                  <c:v>304.02780000000001</c:v>
                </c:pt>
                <c:pt idx="4725">
                  <c:v>304.06889999999999</c:v>
                </c:pt>
                <c:pt idx="4726">
                  <c:v>304.11110000000002</c:v>
                </c:pt>
                <c:pt idx="4727">
                  <c:v>304.154</c:v>
                </c:pt>
                <c:pt idx="4728">
                  <c:v>304.197</c:v>
                </c:pt>
                <c:pt idx="4729">
                  <c:v>304.23860000000002</c:v>
                </c:pt>
                <c:pt idx="4730">
                  <c:v>304.28199999999998</c:v>
                </c:pt>
                <c:pt idx="4731">
                  <c:v>304.32339999999999</c:v>
                </c:pt>
                <c:pt idx="4732">
                  <c:v>304.36529999999999</c:v>
                </c:pt>
                <c:pt idx="4733">
                  <c:v>304.40719999999999</c:v>
                </c:pt>
                <c:pt idx="4734">
                  <c:v>304.44880000000001</c:v>
                </c:pt>
                <c:pt idx="4735">
                  <c:v>304.48899999999998</c:v>
                </c:pt>
                <c:pt idx="4736">
                  <c:v>304.53300000000002</c:v>
                </c:pt>
                <c:pt idx="4737">
                  <c:v>304.57400000000001</c:v>
                </c:pt>
                <c:pt idx="4738">
                  <c:v>304.61750000000001</c:v>
                </c:pt>
                <c:pt idx="4739">
                  <c:v>304.65899999999999</c:v>
                </c:pt>
                <c:pt idx="4740">
                  <c:v>304.69959999999998</c:v>
                </c:pt>
                <c:pt idx="4741">
                  <c:v>304.7414</c:v>
                </c:pt>
                <c:pt idx="4742">
                  <c:v>304.78179999999998</c:v>
                </c:pt>
                <c:pt idx="4743">
                  <c:v>304.8245</c:v>
                </c:pt>
                <c:pt idx="4744">
                  <c:v>304.8646</c:v>
                </c:pt>
                <c:pt idx="4745">
                  <c:v>304.90699999999998</c:v>
                </c:pt>
                <c:pt idx="4746">
                  <c:v>304.94880000000001</c:v>
                </c:pt>
                <c:pt idx="4747">
                  <c:v>304.98910000000001</c:v>
                </c:pt>
                <c:pt idx="4748">
                  <c:v>305.02940000000001</c:v>
                </c:pt>
                <c:pt idx="4749">
                  <c:v>305.06900000000002</c:v>
                </c:pt>
                <c:pt idx="4750">
                  <c:v>305.1105</c:v>
                </c:pt>
                <c:pt idx="4751">
                  <c:v>305.15300000000002</c:v>
                </c:pt>
                <c:pt idx="4752">
                  <c:v>305.19380000000001</c:v>
                </c:pt>
                <c:pt idx="4753">
                  <c:v>305.23320000000001</c:v>
                </c:pt>
                <c:pt idx="4754">
                  <c:v>305.274</c:v>
                </c:pt>
                <c:pt idx="4755">
                  <c:v>305.31439999999998</c:v>
                </c:pt>
                <c:pt idx="4756">
                  <c:v>305.35469999999998</c:v>
                </c:pt>
                <c:pt idx="4757">
                  <c:v>305.39659999999998</c:v>
                </c:pt>
                <c:pt idx="4758">
                  <c:v>305.43819999999999</c:v>
                </c:pt>
                <c:pt idx="4759">
                  <c:v>305.4794</c:v>
                </c:pt>
                <c:pt idx="4760">
                  <c:v>305.52120000000002</c:v>
                </c:pt>
                <c:pt idx="4761">
                  <c:v>305.56240000000003</c:v>
                </c:pt>
                <c:pt idx="4762">
                  <c:v>305.60399999999998</c:v>
                </c:pt>
                <c:pt idx="4763">
                  <c:v>305.64530000000002</c:v>
                </c:pt>
                <c:pt idx="4764">
                  <c:v>305.6857</c:v>
                </c:pt>
                <c:pt idx="4765">
                  <c:v>305.72699999999998</c:v>
                </c:pt>
                <c:pt idx="4766">
                  <c:v>305.76740000000001</c:v>
                </c:pt>
                <c:pt idx="4767">
                  <c:v>305.80869999999999</c:v>
                </c:pt>
                <c:pt idx="4768">
                  <c:v>305.84989999999999</c:v>
                </c:pt>
                <c:pt idx="4769">
                  <c:v>305.8913</c:v>
                </c:pt>
                <c:pt idx="4770">
                  <c:v>305.93239999999997</c:v>
                </c:pt>
                <c:pt idx="4771">
                  <c:v>305.97390000000001</c:v>
                </c:pt>
                <c:pt idx="4772">
                  <c:v>306.01560000000001</c:v>
                </c:pt>
                <c:pt idx="4773">
                  <c:v>306.05540000000002</c:v>
                </c:pt>
                <c:pt idx="4774">
                  <c:v>306.09699999999998</c:v>
                </c:pt>
                <c:pt idx="4775">
                  <c:v>306.13799999999998</c:v>
                </c:pt>
                <c:pt idx="4776">
                  <c:v>306.17869999999999</c:v>
                </c:pt>
                <c:pt idx="4777">
                  <c:v>306.21940000000001</c:v>
                </c:pt>
                <c:pt idx="4778">
                  <c:v>306.25900000000001</c:v>
                </c:pt>
                <c:pt idx="4779">
                  <c:v>306.3</c:v>
                </c:pt>
                <c:pt idx="4780">
                  <c:v>306.34019999999998</c:v>
                </c:pt>
                <c:pt idx="4781">
                  <c:v>306.38080000000002</c:v>
                </c:pt>
                <c:pt idx="4782">
                  <c:v>306.42189999999999</c:v>
                </c:pt>
                <c:pt idx="4783">
                  <c:v>306.4624</c:v>
                </c:pt>
                <c:pt idx="4784">
                  <c:v>306.50259999999997</c:v>
                </c:pt>
                <c:pt idx="4785">
                  <c:v>306.54399999999998</c:v>
                </c:pt>
                <c:pt idx="4786">
                  <c:v>306.58580000000001</c:v>
                </c:pt>
                <c:pt idx="4787">
                  <c:v>306.62540000000001</c:v>
                </c:pt>
                <c:pt idx="4788">
                  <c:v>306.66550000000001</c:v>
                </c:pt>
                <c:pt idx="4789">
                  <c:v>306.70679999999999</c:v>
                </c:pt>
                <c:pt idx="4790">
                  <c:v>306.74259999999998</c:v>
                </c:pt>
                <c:pt idx="4791">
                  <c:v>306.78199999999998</c:v>
                </c:pt>
                <c:pt idx="4792">
                  <c:v>306.82470000000001</c:v>
                </c:pt>
                <c:pt idx="4793">
                  <c:v>306.85919999999999</c:v>
                </c:pt>
                <c:pt idx="4794">
                  <c:v>306.89449999999999</c:v>
                </c:pt>
                <c:pt idx="4795">
                  <c:v>306.93310000000002</c:v>
                </c:pt>
                <c:pt idx="4796">
                  <c:v>306.96800000000002</c:v>
                </c:pt>
                <c:pt idx="4797">
                  <c:v>307.01859999999999</c:v>
                </c:pt>
                <c:pt idx="4798">
                  <c:v>307.04809999999998</c:v>
                </c:pt>
                <c:pt idx="4799">
                  <c:v>307.09039999999999</c:v>
                </c:pt>
                <c:pt idx="4800">
                  <c:v>307.1284</c:v>
                </c:pt>
                <c:pt idx="4801">
                  <c:v>307.16719999999998</c:v>
                </c:pt>
                <c:pt idx="4802">
                  <c:v>307.2056</c:v>
                </c:pt>
                <c:pt idx="4803">
                  <c:v>307.24349999999998</c:v>
                </c:pt>
                <c:pt idx="4804">
                  <c:v>307.2826</c:v>
                </c:pt>
                <c:pt idx="4805">
                  <c:v>307.32299999999998</c:v>
                </c:pt>
                <c:pt idx="4806">
                  <c:v>307.36290000000002</c:v>
                </c:pt>
                <c:pt idx="4807">
                  <c:v>307.40129999999999</c:v>
                </c:pt>
                <c:pt idx="4808">
                  <c:v>307.44139999999999</c:v>
                </c:pt>
                <c:pt idx="4809">
                  <c:v>307.4812</c:v>
                </c:pt>
                <c:pt idx="4810">
                  <c:v>307.52100000000002</c:v>
                </c:pt>
                <c:pt idx="4811">
                  <c:v>307.56049999999999</c:v>
                </c:pt>
                <c:pt idx="4812">
                  <c:v>307.60079999999999</c:v>
                </c:pt>
                <c:pt idx="4813">
                  <c:v>307.64109999999999</c:v>
                </c:pt>
                <c:pt idx="4814">
                  <c:v>307.68119999999999</c:v>
                </c:pt>
                <c:pt idx="4815">
                  <c:v>307.71980000000002</c:v>
                </c:pt>
                <c:pt idx="4816">
                  <c:v>307.76100000000002</c:v>
                </c:pt>
                <c:pt idx="4817">
                  <c:v>307.80149999999998</c:v>
                </c:pt>
                <c:pt idx="4818">
                  <c:v>307.84100000000001</c:v>
                </c:pt>
                <c:pt idx="4819">
                  <c:v>307.88220000000001</c:v>
                </c:pt>
                <c:pt idx="4820">
                  <c:v>307.92140000000001</c:v>
                </c:pt>
                <c:pt idx="4821">
                  <c:v>307.96199999999999</c:v>
                </c:pt>
                <c:pt idx="4822">
                  <c:v>308.00349999999997</c:v>
                </c:pt>
                <c:pt idx="4823">
                  <c:v>308.04219999999998</c:v>
                </c:pt>
                <c:pt idx="4824">
                  <c:v>308.0831</c:v>
                </c:pt>
                <c:pt idx="4825">
                  <c:v>308.12220000000002</c:v>
                </c:pt>
                <c:pt idx="4826">
                  <c:v>308.16340000000002</c:v>
                </c:pt>
                <c:pt idx="4827">
                  <c:v>308.20100000000002</c:v>
                </c:pt>
                <c:pt idx="4828">
                  <c:v>308.24160000000001</c:v>
                </c:pt>
                <c:pt idx="4829">
                  <c:v>308.28050000000002</c:v>
                </c:pt>
                <c:pt idx="4830">
                  <c:v>308.32069999999999</c:v>
                </c:pt>
                <c:pt idx="4831">
                  <c:v>308.36110000000002</c:v>
                </c:pt>
                <c:pt idx="4832">
                  <c:v>308.40039999999999</c:v>
                </c:pt>
                <c:pt idx="4833">
                  <c:v>308.4384</c:v>
                </c:pt>
                <c:pt idx="4834">
                  <c:v>308.48059999999998</c:v>
                </c:pt>
                <c:pt idx="4835">
                  <c:v>308.51839999999999</c:v>
                </c:pt>
                <c:pt idx="4836">
                  <c:v>308.55799999999999</c:v>
                </c:pt>
                <c:pt idx="4837">
                  <c:v>308.59800000000001</c:v>
                </c:pt>
                <c:pt idx="4838">
                  <c:v>308.63639999999998</c:v>
                </c:pt>
                <c:pt idx="4839">
                  <c:v>308.67599999999999</c:v>
                </c:pt>
                <c:pt idx="4840">
                  <c:v>308.71539999999999</c:v>
                </c:pt>
                <c:pt idx="4841">
                  <c:v>308.75319999999999</c:v>
                </c:pt>
                <c:pt idx="4842">
                  <c:v>308.79320000000001</c:v>
                </c:pt>
                <c:pt idx="4843">
                  <c:v>308.83120000000002</c:v>
                </c:pt>
                <c:pt idx="4844">
                  <c:v>308.87060000000002</c:v>
                </c:pt>
                <c:pt idx="4845">
                  <c:v>308.90820000000002</c:v>
                </c:pt>
                <c:pt idx="4846">
                  <c:v>308.94670000000002</c:v>
                </c:pt>
                <c:pt idx="4847">
                  <c:v>308.98739999999998</c:v>
                </c:pt>
                <c:pt idx="4848">
                  <c:v>309.02539999999999</c:v>
                </c:pt>
                <c:pt idx="4849">
                  <c:v>309.06599999999997</c:v>
                </c:pt>
                <c:pt idx="4850">
                  <c:v>309.10399999999998</c:v>
                </c:pt>
                <c:pt idx="4851">
                  <c:v>309.14339999999999</c:v>
                </c:pt>
                <c:pt idx="4852">
                  <c:v>309.1832</c:v>
                </c:pt>
                <c:pt idx="4853">
                  <c:v>309.22140000000002</c:v>
                </c:pt>
                <c:pt idx="4854">
                  <c:v>309.25900000000001</c:v>
                </c:pt>
                <c:pt idx="4855">
                  <c:v>309.30059999999997</c:v>
                </c:pt>
                <c:pt idx="4856">
                  <c:v>309.34120000000001</c:v>
                </c:pt>
                <c:pt idx="4857">
                  <c:v>309.38099999999997</c:v>
                </c:pt>
                <c:pt idx="4858">
                  <c:v>309.41930000000002</c:v>
                </c:pt>
                <c:pt idx="4859">
                  <c:v>309.45940000000002</c:v>
                </c:pt>
                <c:pt idx="4860">
                  <c:v>309.49900000000002</c:v>
                </c:pt>
                <c:pt idx="4861">
                  <c:v>309.53890000000001</c:v>
                </c:pt>
                <c:pt idx="4862">
                  <c:v>309.57780000000002</c:v>
                </c:pt>
                <c:pt idx="4863">
                  <c:v>309.61689999999999</c:v>
                </c:pt>
                <c:pt idx="4864">
                  <c:v>309.65699999999998</c:v>
                </c:pt>
                <c:pt idx="4865">
                  <c:v>309.6968</c:v>
                </c:pt>
                <c:pt idx="4866">
                  <c:v>309.73500000000001</c:v>
                </c:pt>
                <c:pt idx="4867">
                  <c:v>309.77530000000002</c:v>
                </c:pt>
                <c:pt idx="4868">
                  <c:v>309.815</c:v>
                </c:pt>
                <c:pt idx="4869">
                  <c:v>309.85320000000002</c:v>
                </c:pt>
                <c:pt idx="4870">
                  <c:v>309.89100000000002</c:v>
                </c:pt>
                <c:pt idx="4871">
                  <c:v>309.93</c:v>
                </c:pt>
                <c:pt idx="4872">
                  <c:v>309.9674</c:v>
                </c:pt>
                <c:pt idx="4873">
                  <c:v>310.00689999999997</c:v>
                </c:pt>
                <c:pt idx="4874">
                  <c:v>310.0455</c:v>
                </c:pt>
                <c:pt idx="4875">
                  <c:v>310.0822</c:v>
                </c:pt>
                <c:pt idx="4876">
                  <c:v>310.12130000000002</c:v>
                </c:pt>
                <c:pt idx="4877">
                  <c:v>310.15899999999999</c:v>
                </c:pt>
                <c:pt idx="4878">
                  <c:v>310.19779999999997</c:v>
                </c:pt>
                <c:pt idx="4879">
                  <c:v>310.23439999999999</c:v>
                </c:pt>
                <c:pt idx="4880">
                  <c:v>310.27319999999997</c:v>
                </c:pt>
                <c:pt idx="4881">
                  <c:v>310.30959999999999</c:v>
                </c:pt>
                <c:pt idx="4882">
                  <c:v>310.34699999999998</c:v>
                </c:pt>
                <c:pt idx="4883">
                  <c:v>310.38479999999998</c:v>
                </c:pt>
                <c:pt idx="4884">
                  <c:v>310.42309999999998</c:v>
                </c:pt>
                <c:pt idx="4885">
                  <c:v>310.4615</c:v>
                </c:pt>
                <c:pt idx="4886">
                  <c:v>310.49720000000002</c:v>
                </c:pt>
                <c:pt idx="4887">
                  <c:v>310.53719999999998</c:v>
                </c:pt>
                <c:pt idx="4888">
                  <c:v>310.57369999999997</c:v>
                </c:pt>
                <c:pt idx="4889">
                  <c:v>310.61079999999998</c:v>
                </c:pt>
                <c:pt idx="4890">
                  <c:v>310.64850000000001</c:v>
                </c:pt>
                <c:pt idx="4891">
                  <c:v>310.68639999999999</c:v>
                </c:pt>
                <c:pt idx="4892">
                  <c:v>310.72519999999997</c:v>
                </c:pt>
                <c:pt idx="4893">
                  <c:v>310.7611</c:v>
                </c:pt>
                <c:pt idx="4894">
                  <c:v>310.7998</c:v>
                </c:pt>
                <c:pt idx="4895">
                  <c:v>310.8365</c:v>
                </c:pt>
                <c:pt idx="4896">
                  <c:v>310.87400000000002</c:v>
                </c:pt>
                <c:pt idx="4897">
                  <c:v>310.91079999999999</c:v>
                </c:pt>
                <c:pt idx="4898">
                  <c:v>310.94779999999997</c:v>
                </c:pt>
                <c:pt idx="4899">
                  <c:v>310.98390000000001</c:v>
                </c:pt>
                <c:pt idx="4900">
                  <c:v>311.0204</c:v>
                </c:pt>
                <c:pt idx="4901">
                  <c:v>311.05739999999997</c:v>
                </c:pt>
                <c:pt idx="4902">
                  <c:v>311.09410000000003</c:v>
                </c:pt>
                <c:pt idx="4903">
                  <c:v>311.13220000000001</c:v>
                </c:pt>
                <c:pt idx="4904">
                  <c:v>311.1671</c:v>
                </c:pt>
                <c:pt idx="4905">
                  <c:v>311.20330000000001</c:v>
                </c:pt>
                <c:pt idx="4906">
                  <c:v>311.24029999999999</c:v>
                </c:pt>
                <c:pt idx="4907">
                  <c:v>311.27679999999998</c:v>
                </c:pt>
                <c:pt idx="4908">
                  <c:v>311.31389999999999</c:v>
                </c:pt>
                <c:pt idx="4909">
                  <c:v>311.35140000000001</c:v>
                </c:pt>
                <c:pt idx="4910">
                  <c:v>311.38720000000001</c:v>
                </c:pt>
                <c:pt idx="4911">
                  <c:v>311.42520000000002</c:v>
                </c:pt>
                <c:pt idx="4912">
                  <c:v>311.46280000000002</c:v>
                </c:pt>
                <c:pt idx="4913">
                  <c:v>311.49939999999998</c:v>
                </c:pt>
                <c:pt idx="4914">
                  <c:v>311.53539999999998</c:v>
                </c:pt>
                <c:pt idx="4915">
                  <c:v>311.57420000000002</c:v>
                </c:pt>
                <c:pt idx="4916">
                  <c:v>311.61079999999998</c:v>
                </c:pt>
                <c:pt idx="4917">
                  <c:v>311.64749999999998</c:v>
                </c:pt>
                <c:pt idx="4918">
                  <c:v>311.68619999999999</c:v>
                </c:pt>
                <c:pt idx="4919">
                  <c:v>311.72340000000003</c:v>
                </c:pt>
                <c:pt idx="4920">
                  <c:v>311.7593</c:v>
                </c:pt>
                <c:pt idx="4921">
                  <c:v>311.79669999999999</c:v>
                </c:pt>
                <c:pt idx="4922">
                  <c:v>311.83449999999999</c:v>
                </c:pt>
                <c:pt idx="4923">
                  <c:v>311.87150000000003</c:v>
                </c:pt>
                <c:pt idx="4924">
                  <c:v>311.90820000000002</c:v>
                </c:pt>
                <c:pt idx="4925">
                  <c:v>311.9452</c:v>
                </c:pt>
                <c:pt idx="4926">
                  <c:v>311.98360000000002</c:v>
                </c:pt>
                <c:pt idx="4927">
                  <c:v>312.01960000000003</c:v>
                </c:pt>
                <c:pt idx="4928">
                  <c:v>312.05560000000003</c:v>
                </c:pt>
                <c:pt idx="4929">
                  <c:v>312.0926</c:v>
                </c:pt>
                <c:pt idx="4930">
                  <c:v>312.13</c:v>
                </c:pt>
                <c:pt idx="4931">
                  <c:v>312.16750000000002</c:v>
                </c:pt>
                <c:pt idx="4932">
                  <c:v>312.20280000000002</c:v>
                </c:pt>
                <c:pt idx="4933">
                  <c:v>312.24110000000002</c:v>
                </c:pt>
                <c:pt idx="4934">
                  <c:v>312.27780000000001</c:v>
                </c:pt>
                <c:pt idx="4935">
                  <c:v>312.31540000000001</c:v>
                </c:pt>
                <c:pt idx="4936">
                  <c:v>312.35199999999998</c:v>
                </c:pt>
                <c:pt idx="4937">
                  <c:v>312.39010000000002</c:v>
                </c:pt>
                <c:pt idx="4938">
                  <c:v>312.42660000000001</c:v>
                </c:pt>
                <c:pt idx="4939">
                  <c:v>312.46420000000001</c:v>
                </c:pt>
                <c:pt idx="4940">
                  <c:v>312.50009999999997</c:v>
                </c:pt>
                <c:pt idx="4941">
                  <c:v>312.53829999999999</c:v>
                </c:pt>
                <c:pt idx="4942">
                  <c:v>312.5754</c:v>
                </c:pt>
                <c:pt idx="4943">
                  <c:v>312.61059999999998</c:v>
                </c:pt>
                <c:pt idx="4944">
                  <c:v>312.64760000000001</c:v>
                </c:pt>
                <c:pt idx="4945">
                  <c:v>312.68490000000003</c:v>
                </c:pt>
                <c:pt idx="4946">
                  <c:v>312.7244</c:v>
                </c:pt>
                <c:pt idx="4947">
                  <c:v>312.76260000000002</c:v>
                </c:pt>
                <c:pt idx="4948">
                  <c:v>312.79730000000001</c:v>
                </c:pt>
                <c:pt idx="4949">
                  <c:v>312.83370000000002</c:v>
                </c:pt>
                <c:pt idx="4950">
                  <c:v>312.8716</c:v>
                </c:pt>
                <c:pt idx="4951">
                  <c:v>312.90649999999999</c:v>
                </c:pt>
                <c:pt idx="4952">
                  <c:v>312.94549999999998</c:v>
                </c:pt>
                <c:pt idx="4953">
                  <c:v>312.98250000000002</c:v>
                </c:pt>
                <c:pt idx="4954">
                  <c:v>313.01760000000002</c:v>
                </c:pt>
                <c:pt idx="4955">
                  <c:v>313.05599999999998</c:v>
                </c:pt>
                <c:pt idx="4956">
                  <c:v>313.09160000000003</c:v>
                </c:pt>
                <c:pt idx="4957">
                  <c:v>313.1284</c:v>
                </c:pt>
                <c:pt idx="4958">
                  <c:v>313.16579999999999</c:v>
                </c:pt>
                <c:pt idx="4959">
                  <c:v>313.20249999999999</c:v>
                </c:pt>
                <c:pt idx="4960">
                  <c:v>313.23719999999997</c:v>
                </c:pt>
                <c:pt idx="4961">
                  <c:v>313.2747</c:v>
                </c:pt>
                <c:pt idx="4962">
                  <c:v>313.3098</c:v>
                </c:pt>
                <c:pt idx="4963">
                  <c:v>313.34629999999999</c:v>
                </c:pt>
                <c:pt idx="4964">
                  <c:v>313.38119999999998</c:v>
                </c:pt>
                <c:pt idx="4965">
                  <c:v>313.41730000000001</c:v>
                </c:pt>
                <c:pt idx="4966">
                  <c:v>313.45280000000002</c:v>
                </c:pt>
                <c:pt idx="4967">
                  <c:v>313.488</c:v>
                </c:pt>
                <c:pt idx="4968">
                  <c:v>313.52460000000002</c:v>
                </c:pt>
                <c:pt idx="4969">
                  <c:v>313.56</c:v>
                </c:pt>
                <c:pt idx="4970">
                  <c:v>313.596</c:v>
                </c:pt>
                <c:pt idx="4971">
                  <c:v>313.6311</c:v>
                </c:pt>
                <c:pt idx="4972">
                  <c:v>313.66579999999999</c:v>
                </c:pt>
                <c:pt idx="4973">
                  <c:v>313.70100000000002</c:v>
                </c:pt>
                <c:pt idx="4974">
                  <c:v>313.73509999999999</c:v>
                </c:pt>
                <c:pt idx="4975">
                  <c:v>313.77050000000003</c:v>
                </c:pt>
                <c:pt idx="4976">
                  <c:v>313.8048</c:v>
                </c:pt>
                <c:pt idx="4977">
                  <c:v>313.84039999999999</c:v>
                </c:pt>
                <c:pt idx="4978">
                  <c:v>313.87630000000001</c:v>
                </c:pt>
                <c:pt idx="4979">
                  <c:v>313.90960000000001</c:v>
                </c:pt>
                <c:pt idx="4980">
                  <c:v>313.94650000000001</c:v>
                </c:pt>
                <c:pt idx="4981">
                  <c:v>313.98149999999998</c:v>
                </c:pt>
                <c:pt idx="4982">
                  <c:v>314.0172</c:v>
                </c:pt>
                <c:pt idx="4983">
                  <c:v>314.05220000000003</c:v>
                </c:pt>
                <c:pt idx="4984">
                  <c:v>314.08800000000002</c:v>
                </c:pt>
                <c:pt idx="4985">
                  <c:v>314.12150000000003</c:v>
                </c:pt>
                <c:pt idx="4986">
                  <c:v>314.15699999999998</c:v>
                </c:pt>
                <c:pt idx="4987">
                  <c:v>314.19279999999998</c:v>
                </c:pt>
                <c:pt idx="4988">
                  <c:v>314.2278</c:v>
                </c:pt>
                <c:pt idx="4989">
                  <c:v>314.26319999999998</c:v>
                </c:pt>
                <c:pt idx="4990">
                  <c:v>314.29829999999998</c:v>
                </c:pt>
                <c:pt idx="4991">
                  <c:v>314.33199999999999</c:v>
                </c:pt>
                <c:pt idx="4992">
                  <c:v>314.36599999999999</c:v>
                </c:pt>
                <c:pt idx="4993">
                  <c:v>314.40269999999998</c:v>
                </c:pt>
                <c:pt idx="4994">
                  <c:v>314.43700000000001</c:v>
                </c:pt>
                <c:pt idx="4995">
                  <c:v>314.47039999999998</c:v>
                </c:pt>
                <c:pt idx="4996">
                  <c:v>314.50380000000001</c:v>
                </c:pt>
                <c:pt idx="4997">
                  <c:v>314.54000000000002</c:v>
                </c:pt>
                <c:pt idx="4998">
                  <c:v>314.57279999999997</c:v>
                </c:pt>
                <c:pt idx="4999">
                  <c:v>314.60879999999997</c:v>
                </c:pt>
                <c:pt idx="5000">
                  <c:v>314.64319999999998</c:v>
                </c:pt>
                <c:pt idx="5001">
                  <c:v>314.6748</c:v>
                </c:pt>
                <c:pt idx="5002">
                  <c:v>314.71019999999999</c:v>
                </c:pt>
                <c:pt idx="5003">
                  <c:v>314.74349999999998</c:v>
                </c:pt>
                <c:pt idx="5004">
                  <c:v>314.779</c:v>
                </c:pt>
                <c:pt idx="5005">
                  <c:v>314.81369999999998</c:v>
                </c:pt>
                <c:pt idx="5006">
                  <c:v>314.8476</c:v>
                </c:pt>
                <c:pt idx="5007">
                  <c:v>314.88159999999999</c:v>
                </c:pt>
                <c:pt idx="5008">
                  <c:v>314.91579999999999</c:v>
                </c:pt>
                <c:pt idx="5009">
                  <c:v>314.95030000000003</c:v>
                </c:pt>
                <c:pt idx="5010">
                  <c:v>314.98360000000002</c:v>
                </c:pt>
                <c:pt idx="5011">
                  <c:v>315.01799999999997</c:v>
                </c:pt>
                <c:pt idx="5012">
                  <c:v>315.05</c:v>
                </c:pt>
                <c:pt idx="5013">
                  <c:v>315.08359999999999</c:v>
                </c:pt>
                <c:pt idx="5014">
                  <c:v>315.11849999999998</c:v>
                </c:pt>
                <c:pt idx="5015">
                  <c:v>315.15449999999998</c:v>
                </c:pt>
                <c:pt idx="5016">
                  <c:v>315.18560000000002</c:v>
                </c:pt>
                <c:pt idx="5017">
                  <c:v>315.221</c:v>
                </c:pt>
                <c:pt idx="5018">
                  <c:v>315.25319999999999</c:v>
                </c:pt>
                <c:pt idx="5019">
                  <c:v>315.28730000000002</c:v>
                </c:pt>
                <c:pt idx="5020">
                  <c:v>315.32049999999998</c:v>
                </c:pt>
                <c:pt idx="5021">
                  <c:v>315.35449999999997</c:v>
                </c:pt>
                <c:pt idx="5022">
                  <c:v>315.39</c:v>
                </c:pt>
                <c:pt idx="5023">
                  <c:v>315.4228</c:v>
                </c:pt>
                <c:pt idx="5024">
                  <c:v>315.45749999999998</c:v>
                </c:pt>
                <c:pt idx="5025">
                  <c:v>315.4923</c:v>
                </c:pt>
                <c:pt idx="5026">
                  <c:v>315.52699999999999</c:v>
                </c:pt>
                <c:pt idx="5027">
                  <c:v>315.56040000000002</c:v>
                </c:pt>
                <c:pt idx="5028">
                  <c:v>315.59320000000002</c:v>
                </c:pt>
                <c:pt idx="5029">
                  <c:v>315.62729999999999</c:v>
                </c:pt>
                <c:pt idx="5030">
                  <c:v>315.65929999999997</c:v>
                </c:pt>
                <c:pt idx="5031">
                  <c:v>315.69319999999999</c:v>
                </c:pt>
                <c:pt idx="5032">
                  <c:v>315.72669999999999</c:v>
                </c:pt>
                <c:pt idx="5033">
                  <c:v>315.76100000000002</c:v>
                </c:pt>
                <c:pt idx="5034">
                  <c:v>315.7946</c:v>
                </c:pt>
                <c:pt idx="5035">
                  <c:v>315.82929999999999</c:v>
                </c:pt>
                <c:pt idx="5036">
                  <c:v>315.8621</c:v>
                </c:pt>
                <c:pt idx="5037">
                  <c:v>315.8963</c:v>
                </c:pt>
                <c:pt idx="5038">
                  <c:v>315.93110000000001</c:v>
                </c:pt>
                <c:pt idx="5039">
                  <c:v>315.96289999999999</c:v>
                </c:pt>
                <c:pt idx="5040">
                  <c:v>315.99740000000003</c:v>
                </c:pt>
                <c:pt idx="5041">
                  <c:v>316.02870000000001</c:v>
                </c:pt>
                <c:pt idx="5042">
                  <c:v>316.06130000000002</c:v>
                </c:pt>
                <c:pt idx="5043">
                  <c:v>316.09359999999998</c:v>
                </c:pt>
                <c:pt idx="5044">
                  <c:v>316.1266</c:v>
                </c:pt>
                <c:pt idx="5045">
                  <c:v>316.16059999999999</c:v>
                </c:pt>
                <c:pt idx="5046">
                  <c:v>316.1927</c:v>
                </c:pt>
                <c:pt idx="5047">
                  <c:v>316.22579999999999</c:v>
                </c:pt>
                <c:pt idx="5048">
                  <c:v>316.26060000000001</c:v>
                </c:pt>
                <c:pt idx="5049">
                  <c:v>316.29199999999997</c:v>
                </c:pt>
                <c:pt idx="5050">
                  <c:v>316.32499999999999</c:v>
                </c:pt>
                <c:pt idx="5051">
                  <c:v>316.35939999999999</c:v>
                </c:pt>
                <c:pt idx="5052">
                  <c:v>316.39319999999998</c:v>
                </c:pt>
                <c:pt idx="5053">
                  <c:v>316.4271</c:v>
                </c:pt>
                <c:pt idx="5054">
                  <c:v>316.45979999999997</c:v>
                </c:pt>
                <c:pt idx="5055">
                  <c:v>316.49180000000001</c:v>
                </c:pt>
                <c:pt idx="5056">
                  <c:v>316.5256</c:v>
                </c:pt>
                <c:pt idx="5057">
                  <c:v>316.5573</c:v>
                </c:pt>
                <c:pt idx="5058">
                  <c:v>316.59059999999999</c:v>
                </c:pt>
                <c:pt idx="5059">
                  <c:v>316.62520000000001</c:v>
                </c:pt>
                <c:pt idx="5060">
                  <c:v>316.6574</c:v>
                </c:pt>
                <c:pt idx="5061">
                  <c:v>316.69279999999998</c:v>
                </c:pt>
                <c:pt idx="5062">
                  <c:v>316.72399999999999</c:v>
                </c:pt>
                <c:pt idx="5063">
                  <c:v>316.75700000000001</c:v>
                </c:pt>
                <c:pt idx="5064">
                  <c:v>316.78899999999999</c:v>
                </c:pt>
                <c:pt idx="5065">
                  <c:v>316.82119999999998</c:v>
                </c:pt>
                <c:pt idx="5066">
                  <c:v>316.85320000000002</c:v>
                </c:pt>
                <c:pt idx="5067">
                  <c:v>316.8861</c:v>
                </c:pt>
                <c:pt idx="5068">
                  <c:v>316.91730000000001</c:v>
                </c:pt>
                <c:pt idx="5069">
                  <c:v>316.94959999999998</c:v>
                </c:pt>
                <c:pt idx="5070">
                  <c:v>316.98039999999997</c:v>
                </c:pt>
                <c:pt idx="5071">
                  <c:v>317.01190000000003</c:v>
                </c:pt>
                <c:pt idx="5072">
                  <c:v>317.04149999999998</c:v>
                </c:pt>
                <c:pt idx="5073">
                  <c:v>317.07339999999999</c:v>
                </c:pt>
                <c:pt idx="5074">
                  <c:v>317.10520000000002</c:v>
                </c:pt>
                <c:pt idx="5075">
                  <c:v>317.13639999999998</c:v>
                </c:pt>
                <c:pt idx="5076">
                  <c:v>317.16820000000001</c:v>
                </c:pt>
                <c:pt idx="5077">
                  <c:v>317.19819999999999</c:v>
                </c:pt>
                <c:pt idx="5078">
                  <c:v>317.23079999999999</c:v>
                </c:pt>
                <c:pt idx="5079">
                  <c:v>317.26240000000001</c:v>
                </c:pt>
                <c:pt idx="5080">
                  <c:v>317.29480000000001</c:v>
                </c:pt>
                <c:pt idx="5081">
                  <c:v>317.32380000000001</c:v>
                </c:pt>
                <c:pt idx="5082">
                  <c:v>317.35410000000002</c:v>
                </c:pt>
                <c:pt idx="5083">
                  <c:v>317.38459999999998</c:v>
                </c:pt>
                <c:pt idx="5084">
                  <c:v>317.41539999999998</c:v>
                </c:pt>
                <c:pt idx="5085">
                  <c:v>317.44400000000002</c:v>
                </c:pt>
                <c:pt idx="5086">
                  <c:v>317.47359999999998</c:v>
                </c:pt>
                <c:pt idx="5087">
                  <c:v>317.50290000000001</c:v>
                </c:pt>
                <c:pt idx="5088">
                  <c:v>317.53179999999998</c:v>
                </c:pt>
                <c:pt idx="5089">
                  <c:v>317.56020000000001</c:v>
                </c:pt>
                <c:pt idx="5090">
                  <c:v>317.59140000000002</c:v>
                </c:pt>
                <c:pt idx="5091">
                  <c:v>317.62180000000001</c:v>
                </c:pt>
                <c:pt idx="5092">
                  <c:v>317.65159999999997</c:v>
                </c:pt>
                <c:pt idx="5093">
                  <c:v>317.68150000000003</c:v>
                </c:pt>
                <c:pt idx="5094">
                  <c:v>317.71179999999998</c:v>
                </c:pt>
                <c:pt idx="5095">
                  <c:v>317.74180000000001</c:v>
                </c:pt>
                <c:pt idx="5096">
                  <c:v>317.77080000000001</c:v>
                </c:pt>
                <c:pt idx="5097">
                  <c:v>317.79939999999999</c:v>
                </c:pt>
                <c:pt idx="5098">
                  <c:v>317.83030000000002</c:v>
                </c:pt>
                <c:pt idx="5099">
                  <c:v>317.86219999999997</c:v>
                </c:pt>
                <c:pt idx="5100">
                  <c:v>317.89190000000002</c:v>
                </c:pt>
                <c:pt idx="5101">
                  <c:v>317.92189999999999</c:v>
                </c:pt>
                <c:pt idx="5102">
                  <c:v>317.95269999999999</c:v>
                </c:pt>
                <c:pt idx="5103">
                  <c:v>317.9828</c:v>
                </c:pt>
                <c:pt idx="5104">
                  <c:v>318.01249999999999</c:v>
                </c:pt>
                <c:pt idx="5105">
                  <c:v>318.04340000000002</c:v>
                </c:pt>
                <c:pt idx="5106">
                  <c:v>318.07229999999998</c:v>
                </c:pt>
                <c:pt idx="5107">
                  <c:v>318.10320000000002</c:v>
                </c:pt>
                <c:pt idx="5108">
                  <c:v>318.13139999999999</c:v>
                </c:pt>
                <c:pt idx="5109">
                  <c:v>318.16219999999998</c:v>
                </c:pt>
                <c:pt idx="5110">
                  <c:v>318.19260000000003</c:v>
                </c:pt>
                <c:pt idx="5111">
                  <c:v>318.2217</c:v>
                </c:pt>
                <c:pt idx="5112">
                  <c:v>318.25279999999998</c:v>
                </c:pt>
                <c:pt idx="5113">
                  <c:v>318.28179999999998</c:v>
                </c:pt>
                <c:pt idx="5114">
                  <c:v>318.31310000000002</c:v>
                </c:pt>
                <c:pt idx="5115">
                  <c:v>318.34519999999998</c:v>
                </c:pt>
                <c:pt idx="5116">
                  <c:v>318.37459999999999</c:v>
                </c:pt>
                <c:pt idx="5117">
                  <c:v>318.40710000000001</c:v>
                </c:pt>
                <c:pt idx="5118">
                  <c:v>318.43810000000002</c:v>
                </c:pt>
                <c:pt idx="5119">
                  <c:v>318.46839999999997</c:v>
                </c:pt>
                <c:pt idx="5120">
                  <c:v>318.50020000000001</c:v>
                </c:pt>
                <c:pt idx="5121">
                  <c:v>318.53039999999999</c:v>
                </c:pt>
                <c:pt idx="5122">
                  <c:v>318.56229999999999</c:v>
                </c:pt>
                <c:pt idx="5123">
                  <c:v>318.58550000000002</c:v>
                </c:pt>
                <c:pt idx="5124">
                  <c:v>318.62869999999998</c:v>
                </c:pt>
                <c:pt idx="5125">
                  <c:v>318.65640000000002</c:v>
                </c:pt>
                <c:pt idx="5126">
                  <c:v>318.6875</c:v>
                </c:pt>
                <c:pt idx="5127">
                  <c:v>318.72410000000002</c:v>
                </c:pt>
                <c:pt idx="5128">
                  <c:v>318.745</c:v>
                </c:pt>
                <c:pt idx="5129">
                  <c:v>318.7758</c:v>
                </c:pt>
                <c:pt idx="5130">
                  <c:v>318.8048</c:v>
                </c:pt>
                <c:pt idx="5131">
                  <c:v>318.834</c:v>
                </c:pt>
                <c:pt idx="5132">
                  <c:v>318.86219999999997</c:v>
                </c:pt>
                <c:pt idx="5133">
                  <c:v>318.88940000000002</c:v>
                </c:pt>
                <c:pt idx="5134">
                  <c:v>318.91919999999999</c:v>
                </c:pt>
                <c:pt idx="5135">
                  <c:v>318.94920000000002</c:v>
                </c:pt>
                <c:pt idx="5136">
                  <c:v>318.9751</c:v>
                </c:pt>
                <c:pt idx="5137">
                  <c:v>319.00319999999999</c:v>
                </c:pt>
                <c:pt idx="5138">
                  <c:v>319.0301</c:v>
                </c:pt>
                <c:pt idx="5139">
                  <c:v>319.05959999999999</c:v>
                </c:pt>
                <c:pt idx="5140">
                  <c:v>319.08749999999998</c:v>
                </c:pt>
                <c:pt idx="5141">
                  <c:v>319.11599999999999</c:v>
                </c:pt>
                <c:pt idx="5142">
                  <c:v>319.14440000000002</c:v>
                </c:pt>
                <c:pt idx="5143">
                  <c:v>319.17340000000002</c:v>
                </c:pt>
                <c:pt idx="5144">
                  <c:v>319.20299999999997</c:v>
                </c:pt>
                <c:pt idx="5145">
                  <c:v>319.23250000000002</c:v>
                </c:pt>
                <c:pt idx="5146">
                  <c:v>319.26249999999999</c:v>
                </c:pt>
                <c:pt idx="5147">
                  <c:v>319.291</c:v>
                </c:pt>
                <c:pt idx="5148">
                  <c:v>319.32089999999999</c:v>
                </c:pt>
                <c:pt idx="5149">
                  <c:v>319.34899999999999</c:v>
                </c:pt>
                <c:pt idx="5150">
                  <c:v>319.3784</c:v>
                </c:pt>
                <c:pt idx="5151">
                  <c:v>319.4076</c:v>
                </c:pt>
                <c:pt idx="5152">
                  <c:v>319.43920000000003</c:v>
                </c:pt>
                <c:pt idx="5153">
                  <c:v>319.46800000000002</c:v>
                </c:pt>
                <c:pt idx="5154">
                  <c:v>319.49900000000002</c:v>
                </c:pt>
                <c:pt idx="5155">
                  <c:v>319.52690000000001</c:v>
                </c:pt>
                <c:pt idx="5156">
                  <c:v>319.55849999999998</c:v>
                </c:pt>
                <c:pt idx="5157">
                  <c:v>319.58909999999997</c:v>
                </c:pt>
                <c:pt idx="5158">
                  <c:v>319.61919999999998</c:v>
                </c:pt>
                <c:pt idx="5159">
                  <c:v>319.64760000000001</c:v>
                </c:pt>
                <c:pt idx="5160">
                  <c:v>319.67919999999998</c:v>
                </c:pt>
                <c:pt idx="5161">
                  <c:v>319.70850000000002</c:v>
                </c:pt>
                <c:pt idx="5162">
                  <c:v>319.73840000000001</c:v>
                </c:pt>
                <c:pt idx="5163">
                  <c:v>319.77100000000002</c:v>
                </c:pt>
                <c:pt idx="5164">
                  <c:v>319.7998</c:v>
                </c:pt>
                <c:pt idx="5165">
                  <c:v>319.83030000000002</c:v>
                </c:pt>
                <c:pt idx="5166">
                  <c:v>319.86059999999998</c:v>
                </c:pt>
                <c:pt idx="5167">
                  <c:v>319.89049999999997</c:v>
                </c:pt>
                <c:pt idx="5168">
                  <c:v>319.9194</c:v>
                </c:pt>
                <c:pt idx="5169">
                  <c:v>319.95080000000002</c:v>
                </c:pt>
                <c:pt idx="5170">
                  <c:v>319.97899999999998</c:v>
                </c:pt>
                <c:pt idx="5171">
                  <c:v>320.00940000000003</c:v>
                </c:pt>
                <c:pt idx="5172">
                  <c:v>320.03800000000001</c:v>
                </c:pt>
                <c:pt idx="5173">
                  <c:v>320.07040000000001</c:v>
                </c:pt>
                <c:pt idx="5174">
                  <c:v>320.10169999999999</c:v>
                </c:pt>
                <c:pt idx="5175">
                  <c:v>320.12799999999999</c:v>
                </c:pt>
                <c:pt idx="5176">
                  <c:v>320.15820000000002</c:v>
                </c:pt>
                <c:pt idx="5177">
                  <c:v>320.18799999999999</c:v>
                </c:pt>
                <c:pt idx="5178">
                  <c:v>320.21600000000001</c:v>
                </c:pt>
                <c:pt idx="5179">
                  <c:v>320.24610000000001</c:v>
                </c:pt>
                <c:pt idx="5180">
                  <c:v>320.27519999999998</c:v>
                </c:pt>
                <c:pt idx="5181">
                  <c:v>320.30439999999999</c:v>
                </c:pt>
                <c:pt idx="5182">
                  <c:v>320.33249999999998</c:v>
                </c:pt>
                <c:pt idx="5183">
                  <c:v>320.3596</c:v>
                </c:pt>
                <c:pt idx="5184">
                  <c:v>320.38839999999999</c:v>
                </c:pt>
                <c:pt idx="5185">
                  <c:v>320.41860000000003</c:v>
                </c:pt>
                <c:pt idx="5186">
                  <c:v>320.44740000000002</c:v>
                </c:pt>
                <c:pt idx="5187">
                  <c:v>320.47710000000001</c:v>
                </c:pt>
                <c:pt idx="5188">
                  <c:v>320.50720000000001</c:v>
                </c:pt>
                <c:pt idx="5189">
                  <c:v>320.53660000000002</c:v>
                </c:pt>
                <c:pt idx="5190">
                  <c:v>320.56670000000003</c:v>
                </c:pt>
                <c:pt idx="5191">
                  <c:v>320.59539999999998</c:v>
                </c:pt>
                <c:pt idx="5192">
                  <c:v>320.62400000000002</c:v>
                </c:pt>
                <c:pt idx="5193">
                  <c:v>320.65230000000003</c:v>
                </c:pt>
                <c:pt idx="5194">
                  <c:v>320.68329999999997</c:v>
                </c:pt>
                <c:pt idx="5195">
                  <c:v>320.7106</c:v>
                </c:pt>
                <c:pt idx="5196">
                  <c:v>320.74040000000002</c:v>
                </c:pt>
                <c:pt idx="5197">
                  <c:v>320.76830000000001</c:v>
                </c:pt>
                <c:pt idx="5198">
                  <c:v>320.79739999999998</c:v>
                </c:pt>
                <c:pt idx="5199">
                  <c:v>320.827</c:v>
                </c:pt>
                <c:pt idx="5200">
                  <c:v>320.85550000000001</c:v>
                </c:pt>
                <c:pt idx="5201">
                  <c:v>320.8852</c:v>
                </c:pt>
                <c:pt idx="5202">
                  <c:v>320.91410000000002</c:v>
                </c:pt>
                <c:pt idx="5203">
                  <c:v>320.94220000000001</c:v>
                </c:pt>
                <c:pt idx="5204">
                  <c:v>320.97039999999998</c:v>
                </c:pt>
                <c:pt idx="5205">
                  <c:v>320.99939999999998</c:v>
                </c:pt>
                <c:pt idx="5206">
                  <c:v>321.0292</c:v>
                </c:pt>
                <c:pt idx="5207">
                  <c:v>321.0564</c:v>
                </c:pt>
                <c:pt idx="5208">
                  <c:v>321.08499999999998</c:v>
                </c:pt>
                <c:pt idx="5209">
                  <c:v>321.11360000000002</c:v>
                </c:pt>
                <c:pt idx="5210">
                  <c:v>321.14280000000002</c:v>
                </c:pt>
                <c:pt idx="5211">
                  <c:v>321.17059999999998</c:v>
                </c:pt>
                <c:pt idx="5212">
                  <c:v>321.19880000000001</c:v>
                </c:pt>
                <c:pt idx="5213">
                  <c:v>321.22930000000002</c:v>
                </c:pt>
                <c:pt idx="5214">
                  <c:v>321.25619999999998</c:v>
                </c:pt>
                <c:pt idx="5215">
                  <c:v>321.28410000000002</c:v>
                </c:pt>
                <c:pt idx="5216">
                  <c:v>321.31349999999998</c:v>
                </c:pt>
                <c:pt idx="5217">
                  <c:v>321.34039999999999</c:v>
                </c:pt>
                <c:pt idx="5218">
                  <c:v>321.36939999999998</c:v>
                </c:pt>
                <c:pt idx="5219">
                  <c:v>321.39780000000002</c:v>
                </c:pt>
                <c:pt idx="5220">
                  <c:v>321.42520000000002</c:v>
                </c:pt>
                <c:pt idx="5221">
                  <c:v>321.45280000000002</c:v>
                </c:pt>
                <c:pt idx="5222">
                  <c:v>321.48160000000001</c:v>
                </c:pt>
                <c:pt idx="5223">
                  <c:v>321.51080000000002</c:v>
                </c:pt>
                <c:pt idx="5224">
                  <c:v>321.53890000000001</c:v>
                </c:pt>
                <c:pt idx="5225">
                  <c:v>321.56720000000001</c:v>
                </c:pt>
                <c:pt idx="5226">
                  <c:v>321.59609999999998</c:v>
                </c:pt>
                <c:pt idx="5227">
                  <c:v>321.62439999999998</c:v>
                </c:pt>
                <c:pt idx="5228">
                  <c:v>321.65300000000002</c:v>
                </c:pt>
                <c:pt idx="5229">
                  <c:v>321.68239999999997</c:v>
                </c:pt>
                <c:pt idx="5230">
                  <c:v>321.70920000000001</c:v>
                </c:pt>
                <c:pt idx="5231">
                  <c:v>321.7373</c:v>
                </c:pt>
                <c:pt idx="5232">
                  <c:v>321.767</c:v>
                </c:pt>
                <c:pt idx="5233">
                  <c:v>321.79539999999997</c:v>
                </c:pt>
                <c:pt idx="5234">
                  <c:v>321.82369999999997</c:v>
                </c:pt>
                <c:pt idx="5235">
                  <c:v>321.85109999999997</c:v>
                </c:pt>
                <c:pt idx="5236">
                  <c:v>321.87909999999999</c:v>
                </c:pt>
                <c:pt idx="5237">
                  <c:v>321.90859999999998</c:v>
                </c:pt>
                <c:pt idx="5238">
                  <c:v>321.93560000000002</c:v>
                </c:pt>
                <c:pt idx="5239">
                  <c:v>321.96480000000003</c:v>
                </c:pt>
                <c:pt idx="5240">
                  <c:v>321.99220000000003</c:v>
                </c:pt>
                <c:pt idx="5241">
                  <c:v>322.02</c:v>
                </c:pt>
                <c:pt idx="5242">
                  <c:v>322.04809999999998</c:v>
                </c:pt>
                <c:pt idx="5243">
                  <c:v>322.0754</c:v>
                </c:pt>
                <c:pt idx="5244">
                  <c:v>322.1028</c:v>
                </c:pt>
                <c:pt idx="5245">
                  <c:v>322.13060000000002</c:v>
                </c:pt>
                <c:pt idx="5246">
                  <c:v>322.15780000000001</c:v>
                </c:pt>
                <c:pt idx="5247">
                  <c:v>322.185</c:v>
                </c:pt>
                <c:pt idx="5248">
                  <c:v>322.2122</c:v>
                </c:pt>
                <c:pt idx="5249">
                  <c:v>322.23880000000003</c:v>
                </c:pt>
                <c:pt idx="5250">
                  <c:v>322.26499999999999</c:v>
                </c:pt>
                <c:pt idx="5251">
                  <c:v>322.29329999999999</c:v>
                </c:pt>
                <c:pt idx="5252">
                  <c:v>322.32060000000001</c:v>
                </c:pt>
                <c:pt idx="5253">
                  <c:v>322.34739999999999</c:v>
                </c:pt>
                <c:pt idx="5254">
                  <c:v>322.37419999999997</c:v>
                </c:pt>
                <c:pt idx="5255">
                  <c:v>322.40320000000003</c:v>
                </c:pt>
                <c:pt idx="5256">
                  <c:v>322.43049999999999</c:v>
                </c:pt>
                <c:pt idx="5257">
                  <c:v>322.45760000000001</c:v>
                </c:pt>
                <c:pt idx="5258">
                  <c:v>322.48540000000003</c:v>
                </c:pt>
                <c:pt idx="5259">
                  <c:v>322.51170000000002</c:v>
                </c:pt>
                <c:pt idx="5260">
                  <c:v>322.53949999999998</c:v>
                </c:pt>
                <c:pt idx="5261">
                  <c:v>322.56650000000002</c:v>
                </c:pt>
                <c:pt idx="5262">
                  <c:v>322.5942</c:v>
                </c:pt>
                <c:pt idx="5263">
                  <c:v>322.62009999999998</c:v>
                </c:pt>
                <c:pt idx="5264">
                  <c:v>322.64620000000002</c:v>
                </c:pt>
                <c:pt idx="5265">
                  <c:v>322.67320000000001</c:v>
                </c:pt>
                <c:pt idx="5266">
                  <c:v>322.70179999999999</c:v>
                </c:pt>
                <c:pt idx="5267">
                  <c:v>322.72719999999998</c:v>
                </c:pt>
                <c:pt idx="5268">
                  <c:v>322.7568</c:v>
                </c:pt>
                <c:pt idx="5269">
                  <c:v>322.78320000000002</c:v>
                </c:pt>
                <c:pt idx="5270">
                  <c:v>322.80880000000002</c:v>
                </c:pt>
                <c:pt idx="5271">
                  <c:v>322.83600000000001</c:v>
                </c:pt>
                <c:pt idx="5272">
                  <c:v>322.86380000000003</c:v>
                </c:pt>
                <c:pt idx="5273">
                  <c:v>322.89280000000002</c:v>
                </c:pt>
                <c:pt idx="5274">
                  <c:v>322.92</c:v>
                </c:pt>
                <c:pt idx="5275">
                  <c:v>322.94600000000003</c:v>
                </c:pt>
                <c:pt idx="5276">
                  <c:v>322.9742</c:v>
                </c:pt>
                <c:pt idx="5277">
                  <c:v>323.00150000000002</c:v>
                </c:pt>
                <c:pt idx="5278">
                  <c:v>323.0292</c:v>
                </c:pt>
                <c:pt idx="5279">
                  <c:v>323.05630000000002</c:v>
                </c:pt>
                <c:pt idx="5280">
                  <c:v>323.08240000000001</c:v>
                </c:pt>
                <c:pt idx="5281">
                  <c:v>323.10840000000002</c:v>
                </c:pt>
                <c:pt idx="5282">
                  <c:v>323.13679999999999</c:v>
                </c:pt>
                <c:pt idx="5283">
                  <c:v>323.16410000000002</c:v>
                </c:pt>
                <c:pt idx="5284">
                  <c:v>323.19189999999998</c:v>
                </c:pt>
                <c:pt idx="5285">
                  <c:v>323.22000000000003</c:v>
                </c:pt>
                <c:pt idx="5286">
                  <c:v>323.24779999999998</c:v>
                </c:pt>
                <c:pt idx="5287">
                  <c:v>323.27429999999998</c:v>
                </c:pt>
                <c:pt idx="5288">
                  <c:v>323.30059999999997</c:v>
                </c:pt>
                <c:pt idx="5289">
                  <c:v>323.3272</c:v>
                </c:pt>
                <c:pt idx="5290">
                  <c:v>323.35610000000003</c:v>
                </c:pt>
                <c:pt idx="5291">
                  <c:v>323.38260000000002</c:v>
                </c:pt>
                <c:pt idx="5292">
                  <c:v>323.40989999999999</c:v>
                </c:pt>
                <c:pt idx="5293">
                  <c:v>323.43709999999999</c:v>
                </c:pt>
                <c:pt idx="5294">
                  <c:v>323.46379999999999</c:v>
                </c:pt>
                <c:pt idx="5295">
                  <c:v>323.48899999999998</c:v>
                </c:pt>
                <c:pt idx="5296">
                  <c:v>323.51510000000002</c:v>
                </c:pt>
                <c:pt idx="5297">
                  <c:v>323.54149999999998</c:v>
                </c:pt>
                <c:pt idx="5298">
                  <c:v>323.56869999999998</c:v>
                </c:pt>
                <c:pt idx="5299">
                  <c:v>323.59539999999998</c:v>
                </c:pt>
                <c:pt idx="5300">
                  <c:v>323.62279999999998</c:v>
                </c:pt>
                <c:pt idx="5301">
                  <c:v>323.64940000000001</c:v>
                </c:pt>
                <c:pt idx="5302">
                  <c:v>323.6782</c:v>
                </c:pt>
                <c:pt idx="5303">
                  <c:v>323.70499999999998</c:v>
                </c:pt>
                <c:pt idx="5304">
                  <c:v>323.73200000000003</c:v>
                </c:pt>
                <c:pt idx="5305">
                  <c:v>323.75880000000001</c:v>
                </c:pt>
                <c:pt idx="5306">
                  <c:v>323.78449999999998</c:v>
                </c:pt>
                <c:pt idx="5307">
                  <c:v>323.8109</c:v>
                </c:pt>
                <c:pt idx="5308">
                  <c:v>323.83769999999998</c:v>
                </c:pt>
                <c:pt idx="5309">
                  <c:v>323.86669999999998</c:v>
                </c:pt>
                <c:pt idx="5310">
                  <c:v>323.89269999999999</c:v>
                </c:pt>
                <c:pt idx="5311">
                  <c:v>323.91879999999998</c:v>
                </c:pt>
                <c:pt idx="5312">
                  <c:v>323.9443</c:v>
                </c:pt>
                <c:pt idx="5313">
                  <c:v>323.96879999999999</c:v>
                </c:pt>
                <c:pt idx="5314">
                  <c:v>323.99540000000002</c:v>
                </c:pt>
                <c:pt idx="5315">
                  <c:v>324.02</c:v>
                </c:pt>
                <c:pt idx="5316">
                  <c:v>324.0455</c:v>
                </c:pt>
                <c:pt idx="5317">
                  <c:v>324.07040000000001</c:v>
                </c:pt>
                <c:pt idx="5318">
                  <c:v>324.09750000000003</c:v>
                </c:pt>
                <c:pt idx="5319">
                  <c:v>324.12099999999998</c:v>
                </c:pt>
                <c:pt idx="5320">
                  <c:v>324.14490000000001</c:v>
                </c:pt>
                <c:pt idx="5321">
                  <c:v>324.16899999999998</c:v>
                </c:pt>
                <c:pt idx="5322">
                  <c:v>324.19439999999997</c:v>
                </c:pt>
                <c:pt idx="5323">
                  <c:v>324.21699999999998</c:v>
                </c:pt>
                <c:pt idx="5324">
                  <c:v>324.24220000000003</c:v>
                </c:pt>
                <c:pt idx="5325">
                  <c:v>324.26659999999998</c:v>
                </c:pt>
                <c:pt idx="5326">
                  <c:v>324.2919</c:v>
                </c:pt>
                <c:pt idx="5327">
                  <c:v>324.31659999999999</c:v>
                </c:pt>
                <c:pt idx="5328">
                  <c:v>324.34070000000003</c:v>
                </c:pt>
                <c:pt idx="5329">
                  <c:v>324.3646</c:v>
                </c:pt>
                <c:pt idx="5330">
                  <c:v>324.38990000000001</c:v>
                </c:pt>
                <c:pt idx="5331">
                  <c:v>324.41520000000003</c:v>
                </c:pt>
                <c:pt idx="5332">
                  <c:v>324.44099999999997</c:v>
                </c:pt>
                <c:pt idx="5333">
                  <c:v>324.46539999999999</c:v>
                </c:pt>
                <c:pt idx="5334">
                  <c:v>324.49299999999999</c:v>
                </c:pt>
                <c:pt idx="5335">
                  <c:v>324.5181</c:v>
                </c:pt>
                <c:pt idx="5336">
                  <c:v>324.54419999999999</c:v>
                </c:pt>
                <c:pt idx="5337">
                  <c:v>324.5702</c:v>
                </c:pt>
                <c:pt idx="5338">
                  <c:v>324.59660000000002</c:v>
                </c:pt>
                <c:pt idx="5339">
                  <c:v>324.62049999999999</c:v>
                </c:pt>
                <c:pt idx="5340">
                  <c:v>324.64659999999998</c:v>
                </c:pt>
                <c:pt idx="5341">
                  <c:v>324.67079999999999</c:v>
                </c:pt>
                <c:pt idx="5342">
                  <c:v>324.69439999999997</c:v>
                </c:pt>
                <c:pt idx="5343">
                  <c:v>324.72120000000001</c:v>
                </c:pt>
                <c:pt idx="5344">
                  <c:v>324.74669999999998</c:v>
                </c:pt>
                <c:pt idx="5345">
                  <c:v>324.77249999999998</c:v>
                </c:pt>
                <c:pt idx="5346">
                  <c:v>324.79579999999999</c:v>
                </c:pt>
                <c:pt idx="5347">
                  <c:v>324.82220000000001</c:v>
                </c:pt>
                <c:pt idx="5348">
                  <c:v>324.84649999999999</c:v>
                </c:pt>
                <c:pt idx="5349">
                  <c:v>324.87200000000001</c:v>
                </c:pt>
                <c:pt idx="5350">
                  <c:v>324.89780000000002</c:v>
                </c:pt>
                <c:pt idx="5351">
                  <c:v>324.92180000000002</c:v>
                </c:pt>
                <c:pt idx="5352">
                  <c:v>324.94619999999998</c:v>
                </c:pt>
                <c:pt idx="5353">
                  <c:v>324.97199999999998</c:v>
                </c:pt>
                <c:pt idx="5354">
                  <c:v>324.9966</c:v>
                </c:pt>
                <c:pt idx="5355">
                  <c:v>325.02300000000002</c:v>
                </c:pt>
                <c:pt idx="5356">
                  <c:v>325.04730000000001</c:v>
                </c:pt>
                <c:pt idx="5357">
                  <c:v>325.07190000000003</c:v>
                </c:pt>
                <c:pt idx="5358">
                  <c:v>325.09640000000002</c:v>
                </c:pt>
                <c:pt idx="5359">
                  <c:v>325.12259999999998</c:v>
                </c:pt>
                <c:pt idx="5360">
                  <c:v>325.14760000000001</c:v>
                </c:pt>
                <c:pt idx="5361">
                  <c:v>325.17309999999998</c:v>
                </c:pt>
                <c:pt idx="5362">
                  <c:v>325.19749999999999</c:v>
                </c:pt>
                <c:pt idx="5363">
                  <c:v>325.22250000000003</c:v>
                </c:pt>
                <c:pt idx="5364">
                  <c:v>325.24759999999998</c:v>
                </c:pt>
                <c:pt idx="5365">
                  <c:v>325.27140000000003</c:v>
                </c:pt>
                <c:pt idx="5366">
                  <c:v>325.29520000000002</c:v>
                </c:pt>
                <c:pt idx="5367">
                  <c:v>325.31979999999999</c:v>
                </c:pt>
                <c:pt idx="5368">
                  <c:v>325.34359999999998</c:v>
                </c:pt>
                <c:pt idx="5369">
                  <c:v>325.36590000000001</c:v>
                </c:pt>
                <c:pt idx="5370">
                  <c:v>325.38909999999998</c:v>
                </c:pt>
                <c:pt idx="5371">
                  <c:v>325.41379999999998</c:v>
                </c:pt>
                <c:pt idx="5372">
                  <c:v>325.43759999999997</c:v>
                </c:pt>
                <c:pt idx="5373">
                  <c:v>325.46440000000001</c:v>
                </c:pt>
                <c:pt idx="5374">
                  <c:v>325.48559999999998</c:v>
                </c:pt>
                <c:pt idx="5375">
                  <c:v>325.51080000000002</c:v>
                </c:pt>
                <c:pt idx="5376">
                  <c:v>325.53500000000003</c:v>
                </c:pt>
                <c:pt idx="5377">
                  <c:v>325.56060000000002</c:v>
                </c:pt>
                <c:pt idx="5378">
                  <c:v>325.58499999999998</c:v>
                </c:pt>
                <c:pt idx="5379">
                  <c:v>325.61079999999998</c:v>
                </c:pt>
                <c:pt idx="5380">
                  <c:v>325.63479999999998</c:v>
                </c:pt>
                <c:pt idx="5381">
                  <c:v>325.66039999999998</c:v>
                </c:pt>
                <c:pt idx="5382">
                  <c:v>325.68779999999998</c:v>
                </c:pt>
                <c:pt idx="5383">
                  <c:v>325.71260000000001</c:v>
                </c:pt>
                <c:pt idx="5384">
                  <c:v>325.73599999999999</c:v>
                </c:pt>
                <c:pt idx="5385">
                  <c:v>325.7627</c:v>
                </c:pt>
                <c:pt idx="5386">
                  <c:v>325.78769999999997</c:v>
                </c:pt>
                <c:pt idx="5387">
                  <c:v>325.81400000000002</c:v>
                </c:pt>
                <c:pt idx="5388">
                  <c:v>325.83909999999997</c:v>
                </c:pt>
                <c:pt idx="5389">
                  <c:v>325.86599999999999</c:v>
                </c:pt>
                <c:pt idx="5390">
                  <c:v>325.88959999999997</c:v>
                </c:pt>
                <c:pt idx="5391">
                  <c:v>325.91680000000002</c:v>
                </c:pt>
                <c:pt idx="5392">
                  <c:v>325.94139999999999</c:v>
                </c:pt>
                <c:pt idx="5393">
                  <c:v>325.96539999999999</c:v>
                </c:pt>
                <c:pt idx="5394">
                  <c:v>325.99200000000002</c:v>
                </c:pt>
                <c:pt idx="5395">
                  <c:v>326.01749999999998</c:v>
                </c:pt>
                <c:pt idx="5396">
                  <c:v>326.041</c:v>
                </c:pt>
                <c:pt idx="5397">
                  <c:v>326.0668</c:v>
                </c:pt>
                <c:pt idx="5398">
                  <c:v>326.0908</c:v>
                </c:pt>
                <c:pt idx="5399">
                  <c:v>326.11630000000002</c:v>
                </c:pt>
                <c:pt idx="5400">
                  <c:v>326.1404</c:v>
                </c:pt>
                <c:pt idx="5401">
                  <c:v>326.16239999999999</c:v>
                </c:pt>
                <c:pt idx="5402">
                  <c:v>326.1875</c:v>
                </c:pt>
                <c:pt idx="5403">
                  <c:v>326.21170000000001</c:v>
                </c:pt>
                <c:pt idx="5404">
                  <c:v>326.23739999999998</c:v>
                </c:pt>
                <c:pt idx="5405">
                  <c:v>326.26220000000001</c:v>
                </c:pt>
                <c:pt idx="5406">
                  <c:v>326.28530000000001</c:v>
                </c:pt>
                <c:pt idx="5407">
                  <c:v>326.31029999999998</c:v>
                </c:pt>
                <c:pt idx="5408">
                  <c:v>326.33319999999998</c:v>
                </c:pt>
                <c:pt idx="5409">
                  <c:v>326.35629999999998</c:v>
                </c:pt>
                <c:pt idx="5410">
                  <c:v>326.37939999999998</c:v>
                </c:pt>
                <c:pt idx="5411">
                  <c:v>326.4033</c:v>
                </c:pt>
                <c:pt idx="5412">
                  <c:v>326.42680000000001</c:v>
                </c:pt>
                <c:pt idx="5413">
                  <c:v>326.45159999999998</c:v>
                </c:pt>
                <c:pt idx="5414">
                  <c:v>326.476</c:v>
                </c:pt>
                <c:pt idx="5415">
                  <c:v>326.50060000000002</c:v>
                </c:pt>
                <c:pt idx="5416">
                  <c:v>326.52249999999998</c:v>
                </c:pt>
                <c:pt idx="5417">
                  <c:v>326.5453</c:v>
                </c:pt>
                <c:pt idx="5418">
                  <c:v>326.57100000000003</c:v>
                </c:pt>
                <c:pt idx="5419">
                  <c:v>326.5942</c:v>
                </c:pt>
                <c:pt idx="5420">
                  <c:v>326.61759999999998</c:v>
                </c:pt>
                <c:pt idx="5421">
                  <c:v>326.64089999999999</c:v>
                </c:pt>
                <c:pt idx="5422">
                  <c:v>326.66430000000003</c:v>
                </c:pt>
                <c:pt idx="5423">
                  <c:v>326.68889999999999</c:v>
                </c:pt>
                <c:pt idx="5424">
                  <c:v>326.71300000000002</c:v>
                </c:pt>
                <c:pt idx="5425">
                  <c:v>326.7373</c:v>
                </c:pt>
                <c:pt idx="5426">
                  <c:v>326.76170000000002</c:v>
                </c:pt>
                <c:pt idx="5427">
                  <c:v>326.78559999999999</c:v>
                </c:pt>
                <c:pt idx="5428">
                  <c:v>326.80840000000001</c:v>
                </c:pt>
                <c:pt idx="5429">
                  <c:v>326.83280000000002</c:v>
                </c:pt>
                <c:pt idx="5430">
                  <c:v>326.85649999999998</c:v>
                </c:pt>
                <c:pt idx="5431">
                  <c:v>326.87860000000001</c:v>
                </c:pt>
                <c:pt idx="5432">
                  <c:v>326.90219999999999</c:v>
                </c:pt>
                <c:pt idx="5433">
                  <c:v>326.92540000000002</c:v>
                </c:pt>
                <c:pt idx="5434">
                  <c:v>326.94779999999997</c:v>
                </c:pt>
                <c:pt idx="5435">
                  <c:v>326.96980000000002</c:v>
                </c:pt>
                <c:pt idx="5436">
                  <c:v>326.99459999999999</c:v>
                </c:pt>
                <c:pt idx="5437">
                  <c:v>327.0172</c:v>
                </c:pt>
                <c:pt idx="5438">
                  <c:v>327.0412</c:v>
                </c:pt>
                <c:pt idx="5439">
                  <c:v>327.06509999999997</c:v>
                </c:pt>
                <c:pt idx="5440">
                  <c:v>327.09039999999999</c:v>
                </c:pt>
                <c:pt idx="5441">
                  <c:v>327.11259999999999</c:v>
                </c:pt>
                <c:pt idx="5442">
                  <c:v>327.13639999999998</c:v>
                </c:pt>
                <c:pt idx="5443">
                  <c:v>327.15940000000001</c:v>
                </c:pt>
                <c:pt idx="5444">
                  <c:v>327.18329999999997</c:v>
                </c:pt>
                <c:pt idx="5445">
                  <c:v>327.20699999999999</c:v>
                </c:pt>
                <c:pt idx="5446">
                  <c:v>327.23230000000001</c:v>
                </c:pt>
                <c:pt idx="5447">
                  <c:v>327.25420000000003</c:v>
                </c:pt>
                <c:pt idx="5448">
                  <c:v>327.27850000000001</c:v>
                </c:pt>
                <c:pt idx="5449">
                  <c:v>327.30309999999997</c:v>
                </c:pt>
                <c:pt idx="5450">
                  <c:v>327.32709999999997</c:v>
                </c:pt>
                <c:pt idx="5451">
                  <c:v>327.35000000000002</c:v>
                </c:pt>
                <c:pt idx="5452">
                  <c:v>327.37380000000002</c:v>
                </c:pt>
                <c:pt idx="5453">
                  <c:v>327.39929999999998</c:v>
                </c:pt>
                <c:pt idx="5454">
                  <c:v>327.4246</c:v>
                </c:pt>
                <c:pt idx="5455">
                  <c:v>327.44799999999998</c:v>
                </c:pt>
                <c:pt idx="5456">
                  <c:v>327.4701</c:v>
                </c:pt>
                <c:pt idx="5457">
                  <c:v>327.49439999999998</c:v>
                </c:pt>
                <c:pt idx="5458">
                  <c:v>327.51900000000001</c:v>
                </c:pt>
                <c:pt idx="5459">
                  <c:v>327.54160000000002</c:v>
                </c:pt>
                <c:pt idx="5460">
                  <c:v>327.56439999999998</c:v>
                </c:pt>
                <c:pt idx="5461">
                  <c:v>327.58859999999999</c:v>
                </c:pt>
                <c:pt idx="5462">
                  <c:v>327.61399999999998</c:v>
                </c:pt>
                <c:pt idx="5463">
                  <c:v>327.63670000000002</c:v>
                </c:pt>
                <c:pt idx="5464">
                  <c:v>327.66050000000001</c:v>
                </c:pt>
                <c:pt idx="5465">
                  <c:v>327.6841</c:v>
                </c:pt>
                <c:pt idx="5466">
                  <c:v>327.70929999999998</c:v>
                </c:pt>
                <c:pt idx="5467">
                  <c:v>327.7328</c:v>
                </c:pt>
                <c:pt idx="5468">
                  <c:v>327.75740000000002</c:v>
                </c:pt>
                <c:pt idx="5469">
                  <c:v>327.78</c:v>
                </c:pt>
                <c:pt idx="5470">
                  <c:v>327.80619999999999</c:v>
                </c:pt>
                <c:pt idx="5471">
                  <c:v>327.82819999999998</c:v>
                </c:pt>
                <c:pt idx="5472">
                  <c:v>327.85169999999999</c:v>
                </c:pt>
                <c:pt idx="5473">
                  <c:v>327.87639999999999</c:v>
                </c:pt>
                <c:pt idx="5474">
                  <c:v>327.90249999999997</c:v>
                </c:pt>
                <c:pt idx="5475">
                  <c:v>327.92660000000001</c:v>
                </c:pt>
                <c:pt idx="5476">
                  <c:v>327.95100000000002</c:v>
                </c:pt>
                <c:pt idx="5477">
                  <c:v>327.97320000000002</c:v>
                </c:pt>
                <c:pt idx="5478">
                  <c:v>327.99630000000002</c:v>
                </c:pt>
                <c:pt idx="5479">
                  <c:v>328.01979999999998</c:v>
                </c:pt>
                <c:pt idx="5480">
                  <c:v>328.04500000000002</c:v>
                </c:pt>
                <c:pt idx="5481">
                  <c:v>328.06909999999999</c:v>
                </c:pt>
                <c:pt idx="5482">
                  <c:v>328.09190000000001</c:v>
                </c:pt>
                <c:pt idx="5483">
                  <c:v>328.11540000000002</c:v>
                </c:pt>
                <c:pt idx="5484">
                  <c:v>328.13830000000002</c:v>
                </c:pt>
                <c:pt idx="5485">
                  <c:v>328.16180000000003</c:v>
                </c:pt>
                <c:pt idx="5486">
                  <c:v>328.18650000000002</c:v>
                </c:pt>
                <c:pt idx="5487">
                  <c:v>328.20979999999997</c:v>
                </c:pt>
                <c:pt idx="5488">
                  <c:v>328.23250000000002</c:v>
                </c:pt>
                <c:pt idx="5489">
                  <c:v>328.2559</c:v>
                </c:pt>
                <c:pt idx="5490">
                  <c:v>328.27940000000001</c:v>
                </c:pt>
                <c:pt idx="5491">
                  <c:v>328.30270000000002</c:v>
                </c:pt>
                <c:pt idx="5492">
                  <c:v>328.32600000000002</c:v>
                </c:pt>
                <c:pt idx="5493">
                  <c:v>328.34890000000001</c:v>
                </c:pt>
                <c:pt idx="5494">
                  <c:v>328.3716</c:v>
                </c:pt>
                <c:pt idx="5495">
                  <c:v>328.39609999999999</c:v>
                </c:pt>
                <c:pt idx="5496">
                  <c:v>328.42</c:v>
                </c:pt>
                <c:pt idx="5497">
                  <c:v>328.44380000000001</c:v>
                </c:pt>
                <c:pt idx="5498">
                  <c:v>328.46620000000001</c:v>
                </c:pt>
                <c:pt idx="5499">
                  <c:v>328.49009999999998</c:v>
                </c:pt>
                <c:pt idx="5500">
                  <c:v>328.5145</c:v>
                </c:pt>
                <c:pt idx="5501">
                  <c:v>328.5437</c:v>
                </c:pt>
                <c:pt idx="5502">
                  <c:v>328.56</c:v>
                </c:pt>
                <c:pt idx="5503">
                  <c:v>328.5856</c:v>
                </c:pt>
                <c:pt idx="5504">
                  <c:v>328.60789999999997</c:v>
                </c:pt>
                <c:pt idx="5505">
                  <c:v>328.62580000000003</c:v>
                </c:pt>
                <c:pt idx="5506">
                  <c:v>328.66239999999999</c:v>
                </c:pt>
                <c:pt idx="5507">
                  <c:v>328.6764</c:v>
                </c:pt>
                <c:pt idx="5508">
                  <c:v>328.70119999999997</c:v>
                </c:pt>
                <c:pt idx="5509">
                  <c:v>328.72329999999999</c:v>
                </c:pt>
                <c:pt idx="5510">
                  <c:v>328.74709999999999</c:v>
                </c:pt>
                <c:pt idx="5511">
                  <c:v>328.77030000000002</c:v>
                </c:pt>
                <c:pt idx="5512">
                  <c:v>328.79340000000002</c:v>
                </c:pt>
                <c:pt idx="5513">
                  <c:v>328.81540000000001</c:v>
                </c:pt>
                <c:pt idx="5514">
                  <c:v>328.83850000000001</c:v>
                </c:pt>
                <c:pt idx="5515">
                  <c:v>328.8605</c:v>
                </c:pt>
                <c:pt idx="5516">
                  <c:v>328.88319999999999</c:v>
                </c:pt>
                <c:pt idx="5517">
                  <c:v>328.9067</c:v>
                </c:pt>
                <c:pt idx="5518">
                  <c:v>328.93099999999998</c:v>
                </c:pt>
                <c:pt idx="5519">
                  <c:v>328.9538</c:v>
                </c:pt>
                <c:pt idx="5520">
                  <c:v>328.97559999999999</c:v>
                </c:pt>
                <c:pt idx="5521">
                  <c:v>328.99799999999999</c:v>
                </c:pt>
                <c:pt idx="5522">
                  <c:v>329.0206</c:v>
                </c:pt>
                <c:pt idx="5523">
                  <c:v>329.04149999999998</c:v>
                </c:pt>
                <c:pt idx="5524">
                  <c:v>329.06299999999999</c:v>
                </c:pt>
                <c:pt idx="5525">
                  <c:v>329.08499999999998</c:v>
                </c:pt>
                <c:pt idx="5526">
                  <c:v>329.1046</c:v>
                </c:pt>
                <c:pt idx="5527">
                  <c:v>329.12819999999999</c:v>
                </c:pt>
                <c:pt idx="5528">
                  <c:v>329.14819999999997</c:v>
                </c:pt>
                <c:pt idx="5529">
                  <c:v>329.17020000000002</c:v>
                </c:pt>
                <c:pt idx="5530">
                  <c:v>329.19170000000003</c:v>
                </c:pt>
                <c:pt idx="5531">
                  <c:v>329.21409999999997</c:v>
                </c:pt>
                <c:pt idx="5532">
                  <c:v>329.23520000000002</c:v>
                </c:pt>
                <c:pt idx="5533">
                  <c:v>329.25630000000001</c:v>
                </c:pt>
                <c:pt idx="5534">
                  <c:v>329.27760000000001</c:v>
                </c:pt>
                <c:pt idx="5535">
                  <c:v>329.29930000000002</c:v>
                </c:pt>
                <c:pt idx="5536">
                  <c:v>329.32060000000001</c:v>
                </c:pt>
                <c:pt idx="5537">
                  <c:v>329.34289999999999</c:v>
                </c:pt>
                <c:pt idx="5538">
                  <c:v>329.36610000000002</c:v>
                </c:pt>
                <c:pt idx="5539">
                  <c:v>329.38630000000001</c:v>
                </c:pt>
                <c:pt idx="5540">
                  <c:v>329.41019999999997</c:v>
                </c:pt>
                <c:pt idx="5541">
                  <c:v>329.43279999999999</c:v>
                </c:pt>
                <c:pt idx="5542">
                  <c:v>329.45620000000002</c:v>
                </c:pt>
                <c:pt idx="5543">
                  <c:v>329.47859999999997</c:v>
                </c:pt>
                <c:pt idx="5544">
                  <c:v>329.5016</c:v>
                </c:pt>
                <c:pt idx="5545">
                  <c:v>329.52379999999999</c:v>
                </c:pt>
                <c:pt idx="5546">
                  <c:v>329.54689999999999</c:v>
                </c:pt>
                <c:pt idx="5547">
                  <c:v>329.56979999999999</c:v>
                </c:pt>
                <c:pt idx="5548">
                  <c:v>329.59370000000001</c:v>
                </c:pt>
                <c:pt idx="5549">
                  <c:v>329.61410000000001</c:v>
                </c:pt>
                <c:pt idx="5550">
                  <c:v>329.63830000000002</c:v>
                </c:pt>
                <c:pt idx="5551">
                  <c:v>329.65989999999999</c:v>
                </c:pt>
                <c:pt idx="5552">
                  <c:v>329.68380000000002</c:v>
                </c:pt>
                <c:pt idx="5553">
                  <c:v>329.7056</c:v>
                </c:pt>
                <c:pt idx="5554">
                  <c:v>329.7285</c:v>
                </c:pt>
                <c:pt idx="5555">
                  <c:v>329.75170000000003</c:v>
                </c:pt>
                <c:pt idx="5556">
                  <c:v>329.77260000000001</c:v>
                </c:pt>
                <c:pt idx="5557">
                  <c:v>329.7962</c:v>
                </c:pt>
                <c:pt idx="5558">
                  <c:v>329.8184</c:v>
                </c:pt>
                <c:pt idx="5559">
                  <c:v>329.8408</c:v>
                </c:pt>
                <c:pt idx="5560">
                  <c:v>329.86349999999999</c:v>
                </c:pt>
                <c:pt idx="5561">
                  <c:v>329.88630000000001</c:v>
                </c:pt>
                <c:pt idx="5562">
                  <c:v>329.91050000000001</c:v>
                </c:pt>
                <c:pt idx="5563">
                  <c:v>329.93290000000002</c:v>
                </c:pt>
                <c:pt idx="5564">
                  <c:v>329.95620000000002</c:v>
                </c:pt>
                <c:pt idx="5565">
                  <c:v>329.9785</c:v>
                </c:pt>
                <c:pt idx="5566">
                  <c:v>330.00240000000002</c:v>
                </c:pt>
                <c:pt idx="5567">
                  <c:v>330.02420000000001</c:v>
                </c:pt>
                <c:pt idx="5568">
                  <c:v>330.04680000000002</c:v>
                </c:pt>
                <c:pt idx="5569">
                  <c:v>330.07029999999997</c:v>
                </c:pt>
                <c:pt idx="5570">
                  <c:v>330.09280000000001</c:v>
                </c:pt>
                <c:pt idx="5571">
                  <c:v>330.11599999999999</c:v>
                </c:pt>
                <c:pt idx="5572">
                  <c:v>330.13940000000002</c:v>
                </c:pt>
                <c:pt idx="5573">
                  <c:v>330.16109999999998</c:v>
                </c:pt>
                <c:pt idx="5574">
                  <c:v>330.18310000000002</c:v>
                </c:pt>
                <c:pt idx="5575">
                  <c:v>330.2054</c:v>
                </c:pt>
                <c:pt idx="5576">
                  <c:v>330.22930000000002</c:v>
                </c:pt>
                <c:pt idx="5577">
                  <c:v>330.24959999999999</c:v>
                </c:pt>
                <c:pt idx="5578">
                  <c:v>330.27300000000002</c:v>
                </c:pt>
                <c:pt idx="5579">
                  <c:v>330.29500000000002</c:v>
                </c:pt>
                <c:pt idx="5580">
                  <c:v>330.31619999999998</c:v>
                </c:pt>
                <c:pt idx="5581">
                  <c:v>330.33859999999999</c:v>
                </c:pt>
                <c:pt idx="5582">
                  <c:v>330.36099999999999</c:v>
                </c:pt>
                <c:pt idx="5583">
                  <c:v>330.38170000000002</c:v>
                </c:pt>
                <c:pt idx="5584">
                  <c:v>330.40370000000001</c:v>
                </c:pt>
                <c:pt idx="5585">
                  <c:v>330.42680000000001</c:v>
                </c:pt>
                <c:pt idx="5586">
                  <c:v>330.44880000000001</c:v>
                </c:pt>
                <c:pt idx="5587">
                  <c:v>330.46780000000001</c:v>
                </c:pt>
                <c:pt idx="5588">
                  <c:v>330.49189999999999</c:v>
                </c:pt>
                <c:pt idx="5589">
                  <c:v>330.5059</c:v>
                </c:pt>
                <c:pt idx="5590">
                  <c:v>330.53820000000002</c:v>
                </c:pt>
                <c:pt idx="5591">
                  <c:v>330.56060000000002</c:v>
                </c:pt>
                <c:pt idx="5592">
                  <c:v>330.59199999999998</c:v>
                </c:pt>
                <c:pt idx="5593">
                  <c:v>330.6</c:v>
                </c:pt>
                <c:pt idx="5594">
                  <c:v>330.63029999999998</c:v>
                </c:pt>
                <c:pt idx="5595">
                  <c:v>330.64890000000003</c:v>
                </c:pt>
                <c:pt idx="5596">
                  <c:v>330.67039999999997</c:v>
                </c:pt>
                <c:pt idx="5597">
                  <c:v>330.6925</c:v>
                </c:pt>
                <c:pt idx="5598">
                  <c:v>330.71550000000002</c:v>
                </c:pt>
                <c:pt idx="5599">
                  <c:v>330.73899999999998</c:v>
                </c:pt>
                <c:pt idx="5600">
                  <c:v>330.76170000000002</c:v>
                </c:pt>
                <c:pt idx="5601">
                  <c:v>330.78280000000001</c:v>
                </c:pt>
                <c:pt idx="5602">
                  <c:v>330.803</c:v>
                </c:pt>
                <c:pt idx="5603">
                  <c:v>330.8254</c:v>
                </c:pt>
                <c:pt idx="5604">
                  <c:v>330.84879999999998</c:v>
                </c:pt>
                <c:pt idx="5605">
                  <c:v>330.87040000000002</c:v>
                </c:pt>
                <c:pt idx="5606">
                  <c:v>330.89339999999999</c:v>
                </c:pt>
                <c:pt idx="5607">
                  <c:v>330.91300000000001</c:v>
                </c:pt>
                <c:pt idx="5608">
                  <c:v>330.93439999999998</c:v>
                </c:pt>
                <c:pt idx="5609">
                  <c:v>330.95429999999999</c:v>
                </c:pt>
                <c:pt idx="5610">
                  <c:v>330.97519999999997</c:v>
                </c:pt>
                <c:pt idx="5611">
                  <c:v>330.99650000000003</c:v>
                </c:pt>
                <c:pt idx="5612">
                  <c:v>331.0206</c:v>
                </c:pt>
                <c:pt idx="5613">
                  <c:v>331.03890000000001</c:v>
                </c:pt>
                <c:pt idx="5614">
                  <c:v>331.05939999999998</c:v>
                </c:pt>
                <c:pt idx="5615">
                  <c:v>331.0881</c:v>
                </c:pt>
                <c:pt idx="5616">
                  <c:v>331.10250000000002</c:v>
                </c:pt>
                <c:pt idx="5617">
                  <c:v>331.1259</c:v>
                </c:pt>
                <c:pt idx="5618">
                  <c:v>331.14440000000002</c:v>
                </c:pt>
                <c:pt idx="5619">
                  <c:v>331.17090000000002</c:v>
                </c:pt>
                <c:pt idx="5620">
                  <c:v>331.18689999999998</c:v>
                </c:pt>
                <c:pt idx="5621">
                  <c:v>331.21300000000002</c:v>
                </c:pt>
                <c:pt idx="5622">
                  <c:v>331.23349999999999</c:v>
                </c:pt>
                <c:pt idx="5623">
                  <c:v>331.25639999999999</c:v>
                </c:pt>
                <c:pt idx="5624">
                  <c:v>331.27760000000001</c:v>
                </c:pt>
                <c:pt idx="5625">
                  <c:v>331.298</c:v>
                </c:pt>
                <c:pt idx="5626">
                  <c:v>331.31900000000002</c:v>
                </c:pt>
                <c:pt idx="5627">
                  <c:v>331.34219999999999</c:v>
                </c:pt>
                <c:pt idx="5628">
                  <c:v>331.36320000000001</c:v>
                </c:pt>
                <c:pt idx="5629">
                  <c:v>331.38580000000002</c:v>
                </c:pt>
                <c:pt idx="5630">
                  <c:v>331.40719999999999</c:v>
                </c:pt>
                <c:pt idx="5631">
                  <c:v>331.42899999999997</c:v>
                </c:pt>
                <c:pt idx="5632">
                  <c:v>331.44940000000003</c:v>
                </c:pt>
                <c:pt idx="5633">
                  <c:v>331.471</c:v>
                </c:pt>
                <c:pt idx="5634">
                  <c:v>331.49349999999998</c:v>
                </c:pt>
                <c:pt idx="5635">
                  <c:v>331.51659999999998</c:v>
                </c:pt>
                <c:pt idx="5636">
                  <c:v>331.5378</c:v>
                </c:pt>
                <c:pt idx="5637">
                  <c:v>331.56189999999998</c:v>
                </c:pt>
                <c:pt idx="5638">
                  <c:v>331.58159999999998</c:v>
                </c:pt>
                <c:pt idx="5639">
                  <c:v>331.60480000000001</c:v>
                </c:pt>
                <c:pt idx="5640">
                  <c:v>331.62759999999997</c:v>
                </c:pt>
                <c:pt idx="5641">
                  <c:v>331.64920000000001</c:v>
                </c:pt>
                <c:pt idx="5642">
                  <c:v>331.673</c:v>
                </c:pt>
                <c:pt idx="5643">
                  <c:v>331.69420000000002</c:v>
                </c:pt>
                <c:pt idx="5644">
                  <c:v>331.71879999999999</c:v>
                </c:pt>
                <c:pt idx="5645">
                  <c:v>331.74200000000002</c:v>
                </c:pt>
                <c:pt idx="5646">
                  <c:v>331.76490000000001</c:v>
                </c:pt>
                <c:pt idx="5647">
                  <c:v>331.7876</c:v>
                </c:pt>
                <c:pt idx="5648">
                  <c:v>331.81</c:v>
                </c:pt>
                <c:pt idx="5649">
                  <c:v>331.83300000000003</c:v>
                </c:pt>
                <c:pt idx="5650">
                  <c:v>331.8535</c:v>
                </c:pt>
                <c:pt idx="5651">
                  <c:v>331.87639999999999</c:v>
                </c:pt>
                <c:pt idx="5652">
                  <c:v>331.8997</c:v>
                </c:pt>
                <c:pt idx="5653">
                  <c:v>331.91879999999998</c:v>
                </c:pt>
                <c:pt idx="5654">
                  <c:v>331.94119999999998</c:v>
                </c:pt>
                <c:pt idx="5655">
                  <c:v>331.96249999999998</c:v>
                </c:pt>
                <c:pt idx="5656">
                  <c:v>331.98480000000001</c:v>
                </c:pt>
                <c:pt idx="5657">
                  <c:v>332.00479999999999</c:v>
                </c:pt>
                <c:pt idx="5658">
                  <c:v>332.02640000000002</c:v>
                </c:pt>
                <c:pt idx="5659">
                  <c:v>332.04759999999999</c:v>
                </c:pt>
                <c:pt idx="5660">
                  <c:v>332.0684</c:v>
                </c:pt>
                <c:pt idx="5661">
                  <c:v>332.09129999999999</c:v>
                </c:pt>
                <c:pt idx="5662">
                  <c:v>332.11250000000001</c:v>
                </c:pt>
                <c:pt idx="5663">
                  <c:v>332.13319999999999</c:v>
                </c:pt>
                <c:pt idx="5664">
                  <c:v>332.1542</c:v>
                </c:pt>
                <c:pt idx="5665">
                  <c:v>332.17610000000002</c:v>
                </c:pt>
                <c:pt idx="5666">
                  <c:v>332.19690000000003</c:v>
                </c:pt>
                <c:pt idx="5667">
                  <c:v>332.21910000000003</c:v>
                </c:pt>
                <c:pt idx="5668">
                  <c:v>332.24009999999998</c:v>
                </c:pt>
                <c:pt idx="5669">
                  <c:v>332.26280000000003</c:v>
                </c:pt>
                <c:pt idx="5670">
                  <c:v>332.28559999999999</c:v>
                </c:pt>
                <c:pt idx="5671">
                  <c:v>332.30759999999998</c:v>
                </c:pt>
                <c:pt idx="5672">
                  <c:v>332.3288</c:v>
                </c:pt>
                <c:pt idx="5673">
                  <c:v>332.3503</c:v>
                </c:pt>
                <c:pt idx="5674">
                  <c:v>332.37270000000001</c:v>
                </c:pt>
                <c:pt idx="5675">
                  <c:v>332.39449999999999</c:v>
                </c:pt>
                <c:pt idx="5676">
                  <c:v>332.41640000000001</c:v>
                </c:pt>
                <c:pt idx="5677">
                  <c:v>332.43729999999999</c:v>
                </c:pt>
                <c:pt idx="5678">
                  <c:v>332.459</c:v>
                </c:pt>
                <c:pt idx="5679">
                  <c:v>332.48</c:v>
                </c:pt>
                <c:pt idx="5680">
                  <c:v>332.50209999999998</c:v>
                </c:pt>
                <c:pt idx="5681">
                  <c:v>332.52429999999998</c:v>
                </c:pt>
                <c:pt idx="5682">
                  <c:v>332.5462</c:v>
                </c:pt>
                <c:pt idx="5683">
                  <c:v>332.56619999999998</c:v>
                </c:pt>
                <c:pt idx="5684">
                  <c:v>332.58920000000001</c:v>
                </c:pt>
                <c:pt idx="5685">
                  <c:v>332.61059999999998</c:v>
                </c:pt>
                <c:pt idx="5686">
                  <c:v>332.63150000000002</c:v>
                </c:pt>
                <c:pt idx="5687">
                  <c:v>332.654</c:v>
                </c:pt>
                <c:pt idx="5688">
                  <c:v>332.67700000000002</c:v>
                </c:pt>
                <c:pt idx="5689">
                  <c:v>332.6968</c:v>
                </c:pt>
                <c:pt idx="5690">
                  <c:v>332.72059999999999</c:v>
                </c:pt>
                <c:pt idx="5691">
                  <c:v>332.74329999999998</c:v>
                </c:pt>
                <c:pt idx="5692">
                  <c:v>332.76440000000002</c:v>
                </c:pt>
                <c:pt idx="5693">
                  <c:v>332.7867</c:v>
                </c:pt>
                <c:pt idx="5694">
                  <c:v>332.80860000000001</c:v>
                </c:pt>
                <c:pt idx="5695">
                  <c:v>332.8306</c:v>
                </c:pt>
                <c:pt idx="5696">
                  <c:v>332.8528</c:v>
                </c:pt>
                <c:pt idx="5697">
                  <c:v>332.87349999999998</c:v>
                </c:pt>
                <c:pt idx="5698">
                  <c:v>332.8965</c:v>
                </c:pt>
                <c:pt idx="5699">
                  <c:v>332.91719999999998</c:v>
                </c:pt>
                <c:pt idx="5700">
                  <c:v>332.94060000000002</c:v>
                </c:pt>
                <c:pt idx="5701">
                  <c:v>332.96230000000003</c:v>
                </c:pt>
                <c:pt idx="5702">
                  <c:v>332.98379999999997</c:v>
                </c:pt>
                <c:pt idx="5703">
                  <c:v>333.00729999999999</c:v>
                </c:pt>
                <c:pt idx="5704">
                  <c:v>333.02949999999998</c:v>
                </c:pt>
                <c:pt idx="5705">
                  <c:v>333.05090000000001</c:v>
                </c:pt>
                <c:pt idx="5706">
                  <c:v>333.0718</c:v>
                </c:pt>
                <c:pt idx="5707">
                  <c:v>333.09210000000002</c:v>
                </c:pt>
                <c:pt idx="5708">
                  <c:v>333.1155</c:v>
                </c:pt>
                <c:pt idx="5709">
                  <c:v>333.13740000000001</c:v>
                </c:pt>
                <c:pt idx="5710">
                  <c:v>333.15929999999997</c:v>
                </c:pt>
                <c:pt idx="5711">
                  <c:v>333.18060000000003</c:v>
                </c:pt>
                <c:pt idx="5712">
                  <c:v>333.20179999999999</c:v>
                </c:pt>
                <c:pt idx="5713">
                  <c:v>333.2226</c:v>
                </c:pt>
                <c:pt idx="5714">
                  <c:v>333.24369999999999</c:v>
                </c:pt>
                <c:pt idx="5715">
                  <c:v>333.26479999999998</c:v>
                </c:pt>
                <c:pt idx="5716">
                  <c:v>333.28609999999998</c:v>
                </c:pt>
                <c:pt idx="5717">
                  <c:v>333.30680000000001</c:v>
                </c:pt>
                <c:pt idx="5718">
                  <c:v>333.32819999999998</c:v>
                </c:pt>
                <c:pt idx="5719">
                  <c:v>333.34910000000002</c:v>
                </c:pt>
                <c:pt idx="5720">
                  <c:v>333.37119999999999</c:v>
                </c:pt>
                <c:pt idx="5721">
                  <c:v>333.39249999999998</c:v>
                </c:pt>
                <c:pt idx="5722">
                  <c:v>333.41500000000002</c:v>
                </c:pt>
                <c:pt idx="5723">
                  <c:v>333.43560000000002</c:v>
                </c:pt>
                <c:pt idx="5724">
                  <c:v>333.45890000000003</c:v>
                </c:pt>
                <c:pt idx="5725">
                  <c:v>333.47879999999998</c:v>
                </c:pt>
                <c:pt idx="5726">
                  <c:v>333.50139999999999</c:v>
                </c:pt>
                <c:pt idx="5727">
                  <c:v>333.52229999999997</c:v>
                </c:pt>
                <c:pt idx="5728">
                  <c:v>333.5446</c:v>
                </c:pt>
                <c:pt idx="5729">
                  <c:v>333.56639999999999</c:v>
                </c:pt>
                <c:pt idx="5730">
                  <c:v>333.58870000000002</c:v>
                </c:pt>
                <c:pt idx="5731">
                  <c:v>333.60939999999999</c:v>
                </c:pt>
                <c:pt idx="5732">
                  <c:v>333.63060000000002</c:v>
                </c:pt>
                <c:pt idx="5733">
                  <c:v>333.654</c:v>
                </c:pt>
                <c:pt idx="5734">
                  <c:v>333.66800000000001</c:v>
                </c:pt>
                <c:pt idx="5735">
                  <c:v>333.69380000000001</c:v>
                </c:pt>
                <c:pt idx="5736">
                  <c:v>333.7167</c:v>
                </c:pt>
                <c:pt idx="5737">
                  <c:v>333.7355</c:v>
                </c:pt>
                <c:pt idx="5738">
                  <c:v>333.76609999999999</c:v>
                </c:pt>
                <c:pt idx="5739">
                  <c:v>333.77140000000003</c:v>
                </c:pt>
                <c:pt idx="5740">
                  <c:v>333.79820000000001</c:v>
                </c:pt>
                <c:pt idx="5741">
                  <c:v>333.81869999999998</c:v>
                </c:pt>
                <c:pt idx="5742">
                  <c:v>333.84059999999999</c:v>
                </c:pt>
                <c:pt idx="5743">
                  <c:v>333.86200000000002</c:v>
                </c:pt>
                <c:pt idx="5744">
                  <c:v>333.88220000000001</c:v>
                </c:pt>
                <c:pt idx="5745">
                  <c:v>333.90379999999999</c:v>
                </c:pt>
                <c:pt idx="5746">
                  <c:v>333.92380000000003</c:v>
                </c:pt>
                <c:pt idx="5747">
                  <c:v>333.94439999999997</c:v>
                </c:pt>
                <c:pt idx="5748">
                  <c:v>333.96469999999999</c:v>
                </c:pt>
                <c:pt idx="5749">
                  <c:v>333.98489999999998</c:v>
                </c:pt>
                <c:pt idx="5750">
                  <c:v>334.00490000000002</c:v>
                </c:pt>
                <c:pt idx="5751">
                  <c:v>334.02600000000001</c:v>
                </c:pt>
                <c:pt idx="5752">
                  <c:v>334.0462</c:v>
                </c:pt>
                <c:pt idx="5753">
                  <c:v>334.06700000000001</c:v>
                </c:pt>
                <c:pt idx="5754">
                  <c:v>334.0883</c:v>
                </c:pt>
                <c:pt idx="5755">
                  <c:v>334.108</c:v>
                </c:pt>
                <c:pt idx="5756">
                  <c:v>334.12830000000002</c:v>
                </c:pt>
                <c:pt idx="5757">
                  <c:v>334.1506</c:v>
                </c:pt>
                <c:pt idx="5758">
                  <c:v>334.16950000000003</c:v>
                </c:pt>
                <c:pt idx="5759">
                  <c:v>334.19</c:v>
                </c:pt>
                <c:pt idx="5760">
                  <c:v>334.21069999999997</c:v>
                </c:pt>
                <c:pt idx="5761">
                  <c:v>334.2276</c:v>
                </c:pt>
                <c:pt idx="5762">
                  <c:v>334.25099999999998</c:v>
                </c:pt>
                <c:pt idx="5763">
                  <c:v>334.27019999999999</c:v>
                </c:pt>
                <c:pt idx="5764">
                  <c:v>334.29020000000003</c:v>
                </c:pt>
                <c:pt idx="5765">
                  <c:v>334.3125</c:v>
                </c:pt>
                <c:pt idx="5766">
                  <c:v>334.33300000000003</c:v>
                </c:pt>
                <c:pt idx="5767">
                  <c:v>334.35469999999998</c:v>
                </c:pt>
                <c:pt idx="5768">
                  <c:v>334.37720000000002</c:v>
                </c:pt>
                <c:pt idx="5769">
                  <c:v>334.39499999999998</c:v>
                </c:pt>
                <c:pt idx="5770">
                  <c:v>334.41719999999998</c:v>
                </c:pt>
                <c:pt idx="5771">
                  <c:v>334.43799999999999</c:v>
                </c:pt>
                <c:pt idx="5772">
                  <c:v>334.45940000000002</c:v>
                </c:pt>
                <c:pt idx="5773">
                  <c:v>334.47980000000001</c:v>
                </c:pt>
                <c:pt idx="5774">
                  <c:v>334.50229999999999</c:v>
                </c:pt>
                <c:pt idx="5775">
                  <c:v>334.52440000000001</c:v>
                </c:pt>
                <c:pt idx="5776">
                  <c:v>334.54689999999999</c:v>
                </c:pt>
                <c:pt idx="5777">
                  <c:v>334.56799999999998</c:v>
                </c:pt>
                <c:pt idx="5778">
                  <c:v>334.58839999999998</c:v>
                </c:pt>
                <c:pt idx="5779">
                  <c:v>334.6114</c:v>
                </c:pt>
                <c:pt idx="5780">
                  <c:v>334.62939999999998</c:v>
                </c:pt>
                <c:pt idx="5781">
                  <c:v>334.65410000000003</c:v>
                </c:pt>
                <c:pt idx="5782">
                  <c:v>334.67439999999999</c:v>
                </c:pt>
                <c:pt idx="5783">
                  <c:v>334.69670000000002</c:v>
                </c:pt>
                <c:pt idx="5784">
                  <c:v>334.71879999999999</c:v>
                </c:pt>
                <c:pt idx="5785">
                  <c:v>334.73809999999997</c:v>
                </c:pt>
                <c:pt idx="5786">
                  <c:v>334.75940000000003</c:v>
                </c:pt>
                <c:pt idx="5787">
                  <c:v>334.78089999999997</c:v>
                </c:pt>
                <c:pt idx="5788">
                  <c:v>334.80270000000002</c:v>
                </c:pt>
                <c:pt idx="5789">
                  <c:v>334.8252</c:v>
                </c:pt>
                <c:pt idx="5790">
                  <c:v>334.846</c:v>
                </c:pt>
                <c:pt idx="5791">
                  <c:v>334.86700000000002</c:v>
                </c:pt>
                <c:pt idx="5792">
                  <c:v>334.887</c:v>
                </c:pt>
                <c:pt idx="5793">
                  <c:v>334.90899999999999</c:v>
                </c:pt>
                <c:pt idx="5794">
                  <c:v>334.92840000000001</c:v>
                </c:pt>
                <c:pt idx="5795">
                  <c:v>334.94740000000002</c:v>
                </c:pt>
                <c:pt idx="5796">
                  <c:v>334.9683</c:v>
                </c:pt>
                <c:pt idx="5797">
                  <c:v>334.98930000000001</c:v>
                </c:pt>
                <c:pt idx="5798">
                  <c:v>335.01</c:v>
                </c:pt>
                <c:pt idx="5799">
                  <c:v>335.029</c:v>
                </c:pt>
                <c:pt idx="5800">
                  <c:v>335.05119999999999</c:v>
                </c:pt>
                <c:pt idx="5801">
                  <c:v>335.07080000000002</c:v>
                </c:pt>
                <c:pt idx="5802">
                  <c:v>335.09230000000002</c:v>
                </c:pt>
                <c:pt idx="5803">
                  <c:v>335.11160000000001</c:v>
                </c:pt>
                <c:pt idx="5804">
                  <c:v>335.1318</c:v>
                </c:pt>
                <c:pt idx="5805">
                  <c:v>335.15219999999999</c:v>
                </c:pt>
                <c:pt idx="5806">
                  <c:v>335.17349999999999</c:v>
                </c:pt>
                <c:pt idx="5807">
                  <c:v>335.19409999999999</c:v>
                </c:pt>
                <c:pt idx="5808">
                  <c:v>335.21550000000002</c:v>
                </c:pt>
                <c:pt idx="5809">
                  <c:v>335.23860000000002</c:v>
                </c:pt>
                <c:pt idx="5810">
                  <c:v>335.25900000000001</c:v>
                </c:pt>
                <c:pt idx="5811">
                  <c:v>335.2817</c:v>
                </c:pt>
                <c:pt idx="5812">
                  <c:v>335.3021</c:v>
                </c:pt>
                <c:pt idx="5813">
                  <c:v>335.32240000000002</c:v>
                </c:pt>
                <c:pt idx="5814">
                  <c:v>335.34030000000001</c:v>
                </c:pt>
                <c:pt idx="5815">
                  <c:v>335.363</c:v>
                </c:pt>
                <c:pt idx="5816">
                  <c:v>335.38339999999999</c:v>
                </c:pt>
                <c:pt idx="5817">
                  <c:v>335.40530000000001</c:v>
                </c:pt>
                <c:pt idx="5818">
                  <c:v>335.42570000000001</c:v>
                </c:pt>
                <c:pt idx="5819">
                  <c:v>335.447</c:v>
                </c:pt>
                <c:pt idx="5820">
                  <c:v>335.46839999999997</c:v>
                </c:pt>
                <c:pt idx="5821">
                  <c:v>335.48930000000001</c:v>
                </c:pt>
                <c:pt idx="5822">
                  <c:v>335.50799999999998</c:v>
                </c:pt>
                <c:pt idx="5823">
                  <c:v>335.5283</c:v>
                </c:pt>
                <c:pt idx="5824">
                  <c:v>335.5505</c:v>
                </c:pt>
                <c:pt idx="5825">
                  <c:v>335.57139999999998</c:v>
                </c:pt>
                <c:pt idx="5826">
                  <c:v>335.59030000000001</c:v>
                </c:pt>
                <c:pt idx="5827">
                  <c:v>335.6123</c:v>
                </c:pt>
                <c:pt idx="5828">
                  <c:v>335.63389999999998</c:v>
                </c:pt>
                <c:pt idx="5829">
                  <c:v>335.654</c:v>
                </c:pt>
                <c:pt idx="5830">
                  <c:v>335.67439999999999</c:v>
                </c:pt>
                <c:pt idx="5831">
                  <c:v>335.69159999999999</c:v>
                </c:pt>
                <c:pt idx="5832">
                  <c:v>335.71359999999999</c:v>
                </c:pt>
                <c:pt idx="5833">
                  <c:v>335.73140000000001</c:v>
                </c:pt>
                <c:pt idx="5834">
                  <c:v>335.75310000000002</c:v>
                </c:pt>
                <c:pt idx="5835">
                  <c:v>335.77420000000001</c:v>
                </c:pt>
                <c:pt idx="5836">
                  <c:v>335.79680000000002</c:v>
                </c:pt>
                <c:pt idx="5837">
                  <c:v>335.8168</c:v>
                </c:pt>
                <c:pt idx="5838">
                  <c:v>335.83640000000003</c:v>
                </c:pt>
                <c:pt idx="5839">
                  <c:v>335.85879999999997</c:v>
                </c:pt>
                <c:pt idx="5840">
                  <c:v>335.8784</c:v>
                </c:pt>
                <c:pt idx="5841">
                  <c:v>335.89890000000003</c:v>
                </c:pt>
                <c:pt idx="5842">
                  <c:v>335.92</c:v>
                </c:pt>
                <c:pt idx="5843">
                  <c:v>335.94290000000001</c:v>
                </c:pt>
                <c:pt idx="5844">
                  <c:v>335.96190000000001</c:v>
                </c:pt>
                <c:pt idx="5845">
                  <c:v>335.983</c:v>
                </c:pt>
                <c:pt idx="5846">
                  <c:v>336.00380000000001</c:v>
                </c:pt>
                <c:pt idx="5847">
                  <c:v>336.0256</c:v>
                </c:pt>
                <c:pt idx="5848">
                  <c:v>336.04689999999999</c:v>
                </c:pt>
                <c:pt idx="5849">
                  <c:v>336.06700000000001</c:v>
                </c:pt>
                <c:pt idx="5850">
                  <c:v>336.08909999999997</c:v>
                </c:pt>
                <c:pt idx="5851">
                  <c:v>336.10980000000001</c:v>
                </c:pt>
                <c:pt idx="5852">
                  <c:v>336.13080000000002</c:v>
                </c:pt>
                <c:pt idx="5853">
                  <c:v>336.1508</c:v>
                </c:pt>
                <c:pt idx="5854">
                  <c:v>336.1712</c:v>
                </c:pt>
                <c:pt idx="5855">
                  <c:v>336.19240000000002</c:v>
                </c:pt>
                <c:pt idx="5856">
                  <c:v>336.21319999999997</c:v>
                </c:pt>
                <c:pt idx="5857">
                  <c:v>336.23399999999998</c:v>
                </c:pt>
                <c:pt idx="5858">
                  <c:v>336.25450000000001</c:v>
                </c:pt>
                <c:pt idx="5859">
                  <c:v>336.27589999999998</c:v>
                </c:pt>
                <c:pt idx="5860">
                  <c:v>336.2955</c:v>
                </c:pt>
                <c:pt idx="5861">
                  <c:v>336.31630000000001</c:v>
                </c:pt>
                <c:pt idx="5862">
                  <c:v>336.33670000000001</c:v>
                </c:pt>
                <c:pt idx="5863">
                  <c:v>336.3578</c:v>
                </c:pt>
                <c:pt idx="5864">
                  <c:v>336.37779999999998</c:v>
                </c:pt>
                <c:pt idx="5865">
                  <c:v>336.39909999999998</c:v>
                </c:pt>
                <c:pt idx="5866">
                  <c:v>336.42079999999999</c:v>
                </c:pt>
                <c:pt idx="5867">
                  <c:v>336.44330000000002</c:v>
                </c:pt>
                <c:pt idx="5868">
                  <c:v>336.46420000000001</c:v>
                </c:pt>
                <c:pt idx="5869">
                  <c:v>336.48329999999999</c:v>
                </c:pt>
                <c:pt idx="5870">
                  <c:v>336.5061</c:v>
                </c:pt>
                <c:pt idx="5871">
                  <c:v>336.52460000000002</c:v>
                </c:pt>
                <c:pt idx="5872">
                  <c:v>336.54559999999998</c:v>
                </c:pt>
                <c:pt idx="5873">
                  <c:v>336.56569999999999</c:v>
                </c:pt>
                <c:pt idx="5874">
                  <c:v>336.58909999999997</c:v>
                </c:pt>
                <c:pt idx="5875">
                  <c:v>336.6103</c:v>
                </c:pt>
                <c:pt idx="5876">
                  <c:v>336.63049999999998</c:v>
                </c:pt>
                <c:pt idx="5877">
                  <c:v>336.64980000000003</c:v>
                </c:pt>
                <c:pt idx="5878">
                  <c:v>336.67110000000002</c:v>
                </c:pt>
                <c:pt idx="5879">
                  <c:v>336.69439999999997</c:v>
                </c:pt>
                <c:pt idx="5880">
                  <c:v>336.71440000000001</c:v>
                </c:pt>
                <c:pt idx="5881">
                  <c:v>336.73590000000002</c:v>
                </c:pt>
                <c:pt idx="5882">
                  <c:v>336.75700000000001</c:v>
                </c:pt>
                <c:pt idx="5883">
                  <c:v>336.77699999999999</c:v>
                </c:pt>
                <c:pt idx="5884">
                  <c:v>336.79840000000002</c:v>
                </c:pt>
                <c:pt idx="5885">
                  <c:v>336.82060000000001</c:v>
                </c:pt>
                <c:pt idx="5886">
                  <c:v>336.84039999999999</c:v>
                </c:pt>
                <c:pt idx="5887">
                  <c:v>336.86200000000002</c:v>
                </c:pt>
                <c:pt idx="5888">
                  <c:v>336.8818</c:v>
                </c:pt>
                <c:pt idx="5889">
                  <c:v>336.90249999999997</c:v>
                </c:pt>
                <c:pt idx="5890">
                  <c:v>336.92340000000002</c:v>
                </c:pt>
                <c:pt idx="5891">
                  <c:v>336.94279999999998</c:v>
                </c:pt>
                <c:pt idx="5892">
                  <c:v>336.96300000000002</c:v>
                </c:pt>
                <c:pt idx="5893">
                  <c:v>336.98259999999999</c:v>
                </c:pt>
                <c:pt idx="5894">
                  <c:v>337.00380000000001</c:v>
                </c:pt>
                <c:pt idx="5895">
                  <c:v>337.02420000000001</c:v>
                </c:pt>
                <c:pt idx="5896">
                  <c:v>337.04500000000002</c:v>
                </c:pt>
                <c:pt idx="5897">
                  <c:v>337.06459999999998</c:v>
                </c:pt>
                <c:pt idx="5898">
                  <c:v>337.0856</c:v>
                </c:pt>
                <c:pt idx="5899">
                  <c:v>337.10419999999999</c:v>
                </c:pt>
                <c:pt idx="5900">
                  <c:v>337.12450000000001</c:v>
                </c:pt>
                <c:pt idx="5901">
                  <c:v>337.14550000000003</c:v>
                </c:pt>
                <c:pt idx="5902">
                  <c:v>337.1669</c:v>
                </c:pt>
                <c:pt idx="5903">
                  <c:v>337.1891</c:v>
                </c:pt>
                <c:pt idx="5904">
                  <c:v>337.20839999999998</c:v>
                </c:pt>
                <c:pt idx="5905">
                  <c:v>337.22969999999998</c:v>
                </c:pt>
                <c:pt idx="5906">
                  <c:v>337.25040000000001</c:v>
                </c:pt>
                <c:pt idx="5907">
                  <c:v>337.27120000000002</c:v>
                </c:pt>
                <c:pt idx="5908">
                  <c:v>337.29300000000001</c:v>
                </c:pt>
                <c:pt idx="5909">
                  <c:v>337.31439999999998</c:v>
                </c:pt>
                <c:pt idx="5910">
                  <c:v>337.33699999999999</c:v>
                </c:pt>
                <c:pt idx="5911">
                  <c:v>337.35640000000001</c:v>
                </c:pt>
                <c:pt idx="5912">
                  <c:v>337.37939999999998</c:v>
                </c:pt>
                <c:pt idx="5913">
                  <c:v>337.40039999999999</c:v>
                </c:pt>
                <c:pt idx="5914">
                  <c:v>337.42149999999998</c:v>
                </c:pt>
                <c:pt idx="5915">
                  <c:v>337.44110000000001</c:v>
                </c:pt>
                <c:pt idx="5916">
                  <c:v>337.4624</c:v>
                </c:pt>
                <c:pt idx="5917">
                  <c:v>337.48129999999998</c:v>
                </c:pt>
                <c:pt idx="5918">
                  <c:v>337.50369999999998</c:v>
                </c:pt>
                <c:pt idx="5919">
                  <c:v>337.52319999999997</c:v>
                </c:pt>
                <c:pt idx="5920">
                  <c:v>337.54700000000003</c:v>
                </c:pt>
                <c:pt idx="5921">
                  <c:v>337.5686</c:v>
                </c:pt>
                <c:pt idx="5922">
                  <c:v>337.58890000000002</c:v>
                </c:pt>
                <c:pt idx="5923">
                  <c:v>337.61040000000003</c:v>
                </c:pt>
                <c:pt idx="5924">
                  <c:v>337.63</c:v>
                </c:pt>
                <c:pt idx="5925">
                  <c:v>337.65199999999999</c:v>
                </c:pt>
                <c:pt idx="5926">
                  <c:v>337.6728</c:v>
                </c:pt>
                <c:pt idx="5927">
                  <c:v>337.69260000000003</c:v>
                </c:pt>
                <c:pt idx="5928">
                  <c:v>337.71550000000002</c:v>
                </c:pt>
                <c:pt idx="5929">
                  <c:v>337.73500000000001</c:v>
                </c:pt>
                <c:pt idx="5930">
                  <c:v>337.75639999999999</c:v>
                </c:pt>
                <c:pt idx="5931">
                  <c:v>337.77730000000003</c:v>
                </c:pt>
                <c:pt idx="5932">
                  <c:v>337.79739999999998</c:v>
                </c:pt>
                <c:pt idx="5933">
                  <c:v>337.81849999999997</c:v>
                </c:pt>
                <c:pt idx="5934">
                  <c:v>337.83960000000002</c:v>
                </c:pt>
                <c:pt idx="5935">
                  <c:v>337.85719999999998</c:v>
                </c:pt>
                <c:pt idx="5936">
                  <c:v>337.87900000000002</c:v>
                </c:pt>
                <c:pt idx="5937">
                  <c:v>337.89879999999999</c:v>
                </c:pt>
                <c:pt idx="5938">
                  <c:v>337.91919999999999</c:v>
                </c:pt>
                <c:pt idx="5939">
                  <c:v>337.94</c:v>
                </c:pt>
                <c:pt idx="5940">
                  <c:v>337.95979999999997</c:v>
                </c:pt>
                <c:pt idx="5941">
                  <c:v>337.98070000000001</c:v>
                </c:pt>
                <c:pt idx="5942">
                  <c:v>338.0009</c:v>
                </c:pt>
                <c:pt idx="5943">
                  <c:v>338.02199999999999</c:v>
                </c:pt>
                <c:pt idx="5944">
                  <c:v>338.04239999999999</c:v>
                </c:pt>
                <c:pt idx="5945">
                  <c:v>338.06150000000002</c:v>
                </c:pt>
                <c:pt idx="5946">
                  <c:v>338.0813</c:v>
                </c:pt>
                <c:pt idx="5947">
                  <c:v>338.10169999999999</c:v>
                </c:pt>
                <c:pt idx="5948">
                  <c:v>338.12279999999998</c:v>
                </c:pt>
                <c:pt idx="5949">
                  <c:v>338.14359999999999</c:v>
                </c:pt>
                <c:pt idx="5950">
                  <c:v>338.16559999999998</c:v>
                </c:pt>
                <c:pt idx="5951">
                  <c:v>338.18560000000002</c:v>
                </c:pt>
                <c:pt idx="5952">
                  <c:v>338.20740000000001</c:v>
                </c:pt>
                <c:pt idx="5953">
                  <c:v>338.22789999999998</c:v>
                </c:pt>
                <c:pt idx="5954">
                  <c:v>338.24869999999999</c:v>
                </c:pt>
                <c:pt idx="5955">
                  <c:v>338.26920000000001</c:v>
                </c:pt>
                <c:pt idx="5956">
                  <c:v>338.28899999999999</c:v>
                </c:pt>
                <c:pt idx="5957">
                  <c:v>338.30959999999999</c:v>
                </c:pt>
                <c:pt idx="5958">
                  <c:v>338.33240000000001</c:v>
                </c:pt>
                <c:pt idx="5959">
                  <c:v>338.35289999999998</c:v>
                </c:pt>
                <c:pt idx="5960">
                  <c:v>338.37299999999999</c:v>
                </c:pt>
                <c:pt idx="5961">
                  <c:v>338.3938</c:v>
                </c:pt>
                <c:pt idx="5962">
                  <c:v>338.41460000000001</c:v>
                </c:pt>
                <c:pt idx="5963">
                  <c:v>338.43549999999999</c:v>
                </c:pt>
                <c:pt idx="5964">
                  <c:v>338.45179999999999</c:v>
                </c:pt>
                <c:pt idx="5965">
                  <c:v>338.47539999999998</c:v>
                </c:pt>
                <c:pt idx="5966">
                  <c:v>338.49779999999998</c:v>
                </c:pt>
                <c:pt idx="5967">
                  <c:v>338.52809999999999</c:v>
                </c:pt>
                <c:pt idx="5968">
                  <c:v>338.5324</c:v>
                </c:pt>
                <c:pt idx="5969">
                  <c:v>338.55900000000003</c:v>
                </c:pt>
                <c:pt idx="5970">
                  <c:v>338.58190000000002</c:v>
                </c:pt>
                <c:pt idx="5971">
                  <c:v>338.59960000000001</c:v>
                </c:pt>
                <c:pt idx="5972">
                  <c:v>338.62099999999998</c:v>
                </c:pt>
                <c:pt idx="5973">
                  <c:v>338.64359999999999</c:v>
                </c:pt>
                <c:pt idx="5974">
                  <c:v>338.66219999999998</c:v>
                </c:pt>
                <c:pt idx="5975">
                  <c:v>338.68290000000002</c:v>
                </c:pt>
                <c:pt idx="5976">
                  <c:v>338.70350000000002</c:v>
                </c:pt>
                <c:pt idx="5977">
                  <c:v>338.72280000000001</c:v>
                </c:pt>
                <c:pt idx="5978">
                  <c:v>338.74380000000002</c:v>
                </c:pt>
                <c:pt idx="5979">
                  <c:v>338.76519999999999</c:v>
                </c:pt>
                <c:pt idx="5980">
                  <c:v>338.78399999999999</c:v>
                </c:pt>
                <c:pt idx="5981">
                  <c:v>338.80599999999998</c:v>
                </c:pt>
                <c:pt idx="5982">
                  <c:v>338.8252</c:v>
                </c:pt>
                <c:pt idx="5983">
                  <c:v>338.84500000000003</c:v>
                </c:pt>
                <c:pt idx="5984">
                  <c:v>338.8655</c:v>
                </c:pt>
                <c:pt idx="5985">
                  <c:v>338.88400000000001</c:v>
                </c:pt>
                <c:pt idx="5986">
                  <c:v>338.90300000000002</c:v>
                </c:pt>
                <c:pt idx="5987">
                  <c:v>338.92180000000002</c:v>
                </c:pt>
                <c:pt idx="5988">
                  <c:v>338.94130000000001</c:v>
                </c:pt>
                <c:pt idx="5989">
                  <c:v>338.96039999999999</c:v>
                </c:pt>
                <c:pt idx="5990">
                  <c:v>338.97879999999998</c:v>
                </c:pt>
                <c:pt idx="5991">
                  <c:v>338.99799999999999</c:v>
                </c:pt>
                <c:pt idx="5992">
                  <c:v>339.01679999999999</c:v>
                </c:pt>
                <c:pt idx="5993">
                  <c:v>339.03699999999998</c:v>
                </c:pt>
                <c:pt idx="5994">
                  <c:v>339.05790000000002</c:v>
                </c:pt>
                <c:pt idx="5995">
                  <c:v>339.07850000000002</c:v>
                </c:pt>
                <c:pt idx="5996">
                  <c:v>339.09800000000001</c:v>
                </c:pt>
                <c:pt idx="5997">
                  <c:v>339.11829999999998</c:v>
                </c:pt>
                <c:pt idx="5998">
                  <c:v>339.13799999999998</c:v>
                </c:pt>
                <c:pt idx="5999">
                  <c:v>339.15780000000001</c:v>
                </c:pt>
                <c:pt idx="6000">
                  <c:v>339.17750000000001</c:v>
                </c:pt>
                <c:pt idx="6001">
                  <c:v>339.19760000000002</c:v>
                </c:pt>
                <c:pt idx="6002">
                  <c:v>339.2176</c:v>
                </c:pt>
                <c:pt idx="6003">
                  <c:v>339.23759999999999</c:v>
                </c:pt>
                <c:pt idx="6004">
                  <c:v>339.25740000000002</c:v>
                </c:pt>
                <c:pt idx="6005">
                  <c:v>339.27600000000001</c:v>
                </c:pt>
                <c:pt idx="6006">
                  <c:v>339.29629999999997</c:v>
                </c:pt>
                <c:pt idx="6007">
                  <c:v>339.315</c:v>
                </c:pt>
                <c:pt idx="6008">
                  <c:v>339.33629999999999</c:v>
                </c:pt>
                <c:pt idx="6009">
                  <c:v>339.35520000000002</c:v>
                </c:pt>
                <c:pt idx="6010">
                  <c:v>339.37599999999998</c:v>
                </c:pt>
                <c:pt idx="6011">
                  <c:v>339.39620000000002</c:v>
                </c:pt>
                <c:pt idx="6012">
                  <c:v>339.41590000000002</c:v>
                </c:pt>
                <c:pt idx="6013">
                  <c:v>339.43700000000001</c:v>
                </c:pt>
                <c:pt idx="6014">
                  <c:v>339.45589999999999</c:v>
                </c:pt>
                <c:pt idx="6015">
                  <c:v>339.47559999999999</c:v>
                </c:pt>
                <c:pt idx="6016">
                  <c:v>339.49520000000001</c:v>
                </c:pt>
                <c:pt idx="6017">
                  <c:v>339.51639999999998</c:v>
                </c:pt>
                <c:pt idx="6018">
                  <c:v>339.53620000000001</c:v>
                </c:pt>
                <c:pt idx="6019">
                  <c:v>339.55540000000002</c:v>
                </c:pt>
                <c:pt idx="6020">
                  <c:v>339.57679999999999</c:v>
                </c:pt>
                <c:pt idx="6021">
                  <c:v>339.59519999999998</c:v>
                </c:pt>
                <c:pt idx="6022">
                  <c:v>339.61559999999997</c:v>
                </c:pt>
                <c:pt idx="6023">
                  <c:v>339.63839999999999</c:v>
                </c:pt>
                <c:pt idx="6024">
                  <c:v>339.65649999999999</c:v>
                </c:pt>
                <c:pt idx="6025">
                  <c:v>339.67649999999998</c:v>
                </c:pt>
                <c:pt idx="6026">
                  <c:v>339.69799999999998</c:v>
                </c:pt>
                <c:pt idx="6027">
                  <c:v>339.71910000000003</c:v>
                </c:pt>
                <c:pt idx="6028">
                  <c:v>339.73910000000001</c:v>
                </c:pt>
                <c:pt idx="6029">
                  <c:v>339.76029999999997</c:v>
                </c:pt>
                <c:pt idx="6030">
                  <c:v>339.78179999999998</c:v>
                </c:pt>
                <c:pt idx="6031">
                  <c:v>339.80020000000002</c:v>
                </c:pt>
                <c:pt idx="6032">
                  <c:v>339.81900000000002</c:v>
                </c:pt>
                <c:pt idx="6033">
                  <c:v>339.84210000000002</c:v>
                </c:pt>
                <c:pt idx="6034">
                  <c:v>339.86099999999999</c:v>
                </c:pt>
                <c:pt idx="6035">
                  <c:v>339.88339999999999</c:v>
                </c:pt>
                <c:pt idx="6036">
                  <c:v>339.90300000000002</c:v>
                </c:pt>
                <c:pt idx="6037">
                  <c:v>339.9246</c:v>
                </c:pt>
                <c:pt idx="6038">
                  <c:v>339.947</c:v>
                </c:pt>
                <c:pt idx="6039">
                  <c:v>339.96699999999998</c:v>
                </c:pt>
                <c:pt idx="6040">
                  <c:v>339.98719999999997</c:v>
                </c:pt>
                <c:pt idx="6041">
                  <c:v>340.00720000000001</c:v>
                </c:pt>
                <c:pt idx="6042">
                  <c:v>340.02659999999997</c:v>
                </c:pt>
                <c:pt idx="6043">
                  <c:v>340.04669999999999</c:v>
                </c:pt>
                <c:pt idx="6044">
                  <c:v>340.06830000000002</c:v>
                </c:pt>
                <c:pt idx="6045">
                  <c:v>340.08879999999999</c:v>
                </c:pt>
                <c:pt idx="6046">
                  <c:v>340.10840000000002</c:v>
                </c:pt>
                <c:pt idx="6047">
                  <c:v>340.12900000000002</c:v>
                </c:pt>
                <c:pt idx="6048">
                  <c:v>340.15030000000002</c:v>
                </c:pt>
                <c:pt idx="6049">
                  <c:v>340.17079999999999</c:v>
                </c:pt>
                <c:pt idx="6050">
                  <c:v>340.19029999999998</c:v>
                </c:pt>
                <c:pt idx="6051">
                  <c:v>340.20929999999998</c:v>
                </c:pt>
                <c:pt idx="6052">
                  <c:v>340.23039999999997</c:v>
                </c:pt>
                <c:pt idx="6053">
                  <c:v>340.25119999999998</c:v>
                </c:pt>
                <c:pt idx="6054">
                  <c:v>340.27120000000002</c:v>
                </c:pt>
                <c:pt idx="6055">
                  <c:v>340.29129999999998</c:v>
                </c:pt>
                <c:pt idx="6056">
                  <c:v>340.31119999999999</c:v>
                </c:pt>
                <c:pt idx="6057">
                  <c:v>340.33300000000003</c:v>
                </c:pt>
                <c:pt idx="6058">
                  <c:v>340.35300000000001</c:v>
                </c:pt>
                <c:pt idx="6059">
                  <c:v>340.37349999999998</c:v>
                </c:pt>
                <c:pt idx="6060">
                  <c:v>340.39449999999999</c:v>
                </c:pt>
                <c:pt idx="6061">
                  <c:v>340.41520000000003</c:v>
                </c:pt>
                <c:pt idx="6062">
                  <c:v>340.43680000000001</c:v>
                </c:pt>
                <c:pt idx="6063">
                  <c:v>340.45609999999999</c:v>
                </c:pt>
                <c:pt idx="6064">
                  <c:v>340.47739999999999</c:v>
                </c:pt>
                <c:pt idx="6065">
                  <c:v>340.49759999999998</c:v>
                </c:pt>
                <c:pt idx="6066">
                  <c:v>340.5172</c:v>
                </c:pt>
                <c:pt idx="6067">
                  <c:v>340.5367</c:v>
                </c:pt>
                <c:pt idx="6068">
                  <c:v>340.55799999999999</c:v>
                </c:pt>
                <c:pt idx="6069">
                  <c:v>340.57940000000002</c:v>
                </c:pt>
                <c:pt idx="6070">
                  <c:v>340.60039999999998</c:v>
                </c:pt>
                <c:pt idx="6071">
                  <c:v>340.62020000000001</c:v>
                </c:pt>
                <c:pt idx="6072">
                  <c:v>340.64249999999998</c:v>
                </c:pt>
                <c:pt idx="6073">
                  <c:v>340.66419999999999</c:v>
                </c:pt>
                <c:pt idx="6074">
                  <c:v>340.68400000000003</c:v>
                </c:pt>
                <c:pt idx="6075">
                  <c:v>340.7047</c:v>
                </c:pt>
                <c:pt idx="6076">
                  <c:v>340.72359999999998</c:v>
                </c:pt>
                <c:pt idx="6077">
                  <c:v>340.74560000000002</c:v>
                </c:pt>
                <c:pt idx="6078">
                  <c:v>340.7645</c:v>
                </c:pt>
                <c:pt idx="6079">
                  <c:v>340.78519999999997</c:v>
                </c:pt>
                <c:pt idx="6080">
                  <c:v>340.80500000000001</c:v>
                </c:pt>
                <c:pt idx="6081">
                  <c:v>340.82619999999997</c:v>
                </c:pt>
                <c:pt idx="6082">
                  <c:v>340.84660000000002</c:v>
                </c:pt>
                <c:pt idx="6083">
                  <c:v>340.86680000000001</c:v>
                </c:pt>
                <c:pt idx="6084">
                  <c:v>340.88780000000003</c:v>
                </c:pt>
                <c:pt idx="6085">
                  <c:v>340.90640000000002</c:v>
                </c:pt>
                <c:pt idx="6086">
                  <c:v>340.92700000000002</c:v>
                </c:pt>
                <c:pt idx="6087">
                  <c:v>340.94799999999998</c:v>
                </c:pt>
                <c:pt idx="6088">
                  <c:v>340.96839999999997</c:v>
                </c:pt>
                <c:pt idx="6089">
                  <c:v>340.98930000000001</c:v>
                </c:pt>
                <c:pt idx="6090">
                  <c:v>341.00920000000002</c:v>
                </c:pt>
                <c:pt idx="6091">
                  <c:v>341.03160000000003</c:v>
                </c:pt>
                <c:pt idx="6092">
                  <c:v>341.05099999999999</c:v>
                </c:pt>
                <c:pt idx="6093">
                  <c:v>341.0684</c:v>
                </c:pt>
                <c:pt idx="6094">
                  <c:v>341.09059999999999</c:v>
                </c:pt>
                <c:pt idx="6095">
                  <c:v>341.11079999999998</c:v>
                </c:pt>
                <c:pt idx="6096">
                  <c:v>341.13099999999997</c:v>
                </c:pt>
                <c:pt idx="6097">
                  <c:v>341.1515</c:v>
                </c:pt>
                <c:pt idx="6098">
                  <c:v>341.17230000000001</c:v>
                </c:pt>
                <c:pt idx="6099">
                  <c:v>341.19459999999998</c:v>
                </c:pt>
                <c:pt idx="6100">
                  <c:v>341.21440000000001</c:v>
                </c:pt>
                <c:pt idx="6101">
                  <c:v>341.2371</c:v>
                </c:pt>
                <c:pt idx="6102">
                  <c:v>341.25549999999998</c:v>
                </c:pt>
                <c:pt idx="6103">
                  <c:v>341.27769999999998</c:v>
                </c:pt>
                <c:pt idx="6104">
                  <c:v>341.29680000000002</c:v>
                </c:pt>
                <c:pt idx="6105">
                  <c:v>341.3184</c:v>
                </c:pt>
                <c:pt idx="6106">
                  <c:v>341.33800000000002</c:v>
                </c:pt>
                <c:pt idx="6107">
                  <c:v>341.35910000000001</c:v>
                </c:pt>
                <c:pt idx="6108">
                  <c:v>341.38209999999998</c:v>
                </c:pt>
                <c:pt idx="6109">
                  <c:v>341.4282</c:v>
                </c:pt>
                <c:pt idx="6110">
                  <c:v>341.42809999999997</c:v>
                </c:pt>
                <c:pt idx="6111">
                  <c:v>341.4511</c:v>
                </c:pt>
                <c:pt idx="6112">
                  <c:v>341.46780000000001</c:v>
                </c:pt>
                <c:pt idx="6113">
                  <c:v>341.48649999999998</c:v>
                </c:pt>
                <c:pt idx="6114">
                  <c:v>341.50630000000001</c:v>
                </c:pt>
                <c:pt idx="6115">
                  <c:v>341.52609999999999</c:v>
                </c:pt>
                <c:pt idx="6116">
                  <c:v>341.54539999999997</c:v>
                </c:pt>
                <c:pt idx="6117">
                  <c:v>341.5634</c:v>
                </c:pt>
                <c:pt idx="6118">
                  <c:v>341.58240000000001</c:v>
                </c:pt>
                <c:pt idx="6119">
                  <c:v>341.60250000000002</c:v>
                </c:pt>
                <c:pt idx="6120">
                  <c:v>341.61970000000002</c:v>
                </c:pt>
                <c:pt idx="6121">
                  <c:v>341.63900000000001</c:v>
                </c:pt>
                <c:pt idx="6122">
                  <c:v>341.65640000000002</c:v>
                </c:pt>
                <c:pt idx="6123">
                  <c:v>341.67320000000001</c:v>
                </c:pt>
                <c:pt idx="6124">
                  <c:v>341.69069999999999</c:v>
                </c:pt>
                <c:pt idx="6125">
                  <c:v>341.70890000000003</c:v>
                </c:pt>
                <c:pt idx="6126">
                  <c:v>341.72739999999999</c:v>
                </c:pt>
                <c:pt idx="6127">
                  <c:v>341.745</c:v>
                </c:pt>
                <c:pt idx="6128">
                  <c:v>341.76249999999999</c:v>
                </c:pt>
                <c:pt idx="6129">
                  <c:v>341.7824</c:v>
                </c:pt>
                <c:pt idx="6130">
                  <c:v>341.8014</c:v>
                </c:pt>
                <c:pt idx="6131">
                  <c:v>341.82040000000001</c:v>
                </c:pt>
                <c:pt idx="6132">
                  <c:v>341.83920000000001</c:v>
                </c:pt>
                <c:pt idx="6133">
                  <c:v>341.85840000000002</c:v>
                </c:pt>
                <c:pt idx="6134">
                  <c:v>341.8784</c:v>
                </c:pt>
                <c:pt idx="6135">
                  <c:v>341.8981</c:v>
                </c:pt>
                <c:pt idx="6136">
                  <c:v>341.91800000000001</c:v>
                </c:pt>
                <c:pt idx="6137">
                  <c:v>341.93700000000001</c:v>
                </c:pt>
                <c:pt idx="6138">
                  <c:v>341.95639999999997</c:v>
                </c:pt>
                <c:pt idx="6139">
                  <c:v>341.97750000000002</c:v>
                </c:pt>
                <c:pt idx="6140">
                  <c:v>341.99759999999998</c:v>
                </c:pt>
                <c:pt idx="6141">
                  <c:v>342.01780000000002</c:v>
                </c:pt>
                <c:pt idx="6142">
                  <c:v>342.03660000000002</c:v>
                </c:pt>
                <c:pt idx="6143">
                  <c:v>342.05680000000001</c:v>
                </c:pt>
                <c:pt idx="6144">
                  <c:v>342.07740000000001</c:v>
                </c:pt>
                <c:pt idx="6145">
                  <c:v>342.096</c:v>
                </c:pt>
                <c:pt idx="6146">
                  <c:v>342.11579999999998</c:v>
                </c:pt>
                <c:pt idx="6147">
                  <c:v>342.13650000000001</c:v>
                </c:pt>
                <c:pt idx="6148">
                  <c:v>342.15719999999999</c:v>
                </c:pt>
                <c:pt idx="6149">
                  <c:v>342.1764</c:v>
                </c:pt>
                <c:pt idx="6150">
                  <c:v>342.19749999999999</c:v>
                </c:pt>
                <c:pt idx="6151">
                  <c:v>342.22</c:v>
                </c:pt>
                <c:pt idx="6152">
                  <c:v>342.24090000000001</c:v>
                </c:pt>
                <c:pt idx="6153">
                  <c:v>342.26100000000002</c:v>
                </c:pt>
                <c:pt idx="6154">
                  <c:v>342.27960000000002</c:v>
                </c:pt>
                <c:pt idx="6155">
                  <c:v>342.30200000000002</c:v>
                </c:pt>
                <c:pt idx="6156">
                  <c:v>342.32170000000002</c:v>
                </c:pt>
                <c:pt idx="6157">
                  <c:v>342.34179999999998</c:v>
                </c:pt>
                <c:pt idx="6158">
                  <c:v>342.36349999999999</c:v>
                </c:pt>
                <c:pt idx="6159">
                  <c:v>342.38310000000001</c:v>
                </c:pt>
                <c:pt idx="6160">
                  <c:v>342.40359999999998</c:v>
                </c:pt>
                <c:pt idx="6161">
                  <c:v>342.423</c:v>
                </c:pt>
                <c:pt idx="6162">
                  <c:v>342.44439999999997</c:v>
                </c:pt>
                <c:pt idx="6163">
                  <c:v>342.46379999999999</c:v>
                </c:pt>
                <c:pt idx="6164">
                  <c:v>342.4837</c:v>
                </c:pt>
                <c:pt idx="6165">
                  <c:v>342.50510000000003</c:v>
                </c:pt>
                <c:pt idx="6166">
                  <c:v>342.52609999999999</c:v>
                </c:pt>
                <c:pt idx="6167">
                  <c:v>342.54500000000002</c:v>
                </c:pt>
                <c:pt idx="6168">
                  <c:v>342.5652</c:v>
                </c:pt>
                <c:pt idx="6169">
                  <c:v>342.5856</c:v>
                </c:pt>
                <c:pt idx="6170">
                  <c:v>342.60599999999999</c:v>
                </c:pt>
                <c:pt idx="6171">
                  <c:v>342.6266</c:v>
                </c:pt>
                <c:pt idx="6172">
                  <c:v>342.64659999999998</c:v>
                </c:pt>
                <c:pt idx="6173">
                  <c:v>342.66399999999999</c:v>
                </c:pt>
                <c:pt idx="6174">
                  <c:v>342.6848</c:v>
                </c:pt>
                <c:pt idx="6175">
                  <c:v>342.70420000000001</c:v>
                </c:pt>
                <c:pt idx="6176">
                  <c:v>342.72469999999998</c:v>
                </c:pt>
                <c:pt idx="6177">
                  <c:v>342.74439999999998</c:v>
                </c:pt>
                <c:pt idx="6178">
                  <c:v>342.76339999999999</c:v>
                </c:pt>
                <c:pt idx="6179">
                  <c:v>342.7842</c:v>
                </c:pt>
                <c:pt idx="6180">
                  <c:v>342.80419999999998</c:v>
                </c:pt>
                <c:pt idx="6181">
                  <c:v>342.82499999999999</c:v>
                </c:pt>
                <c:pt idx="6182">
                  <c:v>342.84399999999999</c:v>
                </c:pt>
                <c:pt idx="6183">
                  <c:v>342.86399999999998</c:v>
                </c:pt>
                <c:pt idx="6184">
                  <c:v>342.88400000000001</c:v>
                </c:pt>
                <c:pt idx="6185">
                  <c:v>342.90359999999998</c:v>
                </c:pt>
                <c:pt idx="6186">
                  <c:v>342.9239</c:v>
                </c:pt>
                <c:pt idx="6187">
                  <c:v>342.94279999999998</c:v>
                </c:pt>
                <c:pt idx="6188">
                  <c:v>342.96350000000001</c:v>
                </c:pt>
                <c:pt idx="6189">
                  <c:v>342.98180000000002</c:v>
                </c:pt>
                <c:pt idx="6190">
                  <c:v>343.00360000000001</c:v>
                </c:pt>
                <c:pt idx="6191">
                  <c:v>343.02390000000003</c:v>
                </c:pt>
                <c:pt idx="6192">
                  <c:v>343.0444</c:v>
                </c:pt>
                <c:pt idx="6193">
                  <c:v>343.06369999999998</c:v>
                </c:pt>
                <c:pt idx="6194">
                  <c:v>343.08249999999998</c:v>
                </c:pt>
                <c:pt idx="6195">
                  <c:v>343.10390000000001</c:v>
                </c:pt>
                <c:pt idx="6196">
                  <c:v>343.12279999999998</c:v>
                </c:pt>
                <c:pt idx="6197">
                  <c:v>343.14299999999997</c:v>
                </c:pt>
                <c:pt idx="6198">
                  <c:v>343.16250000000002</c:v>
                </c:pt>
                <c:pt idx="6199">
                  <c:v>343.18340000000001</c:v>
                </c:pt>
                <c:pt idx="6200">
                  <c:v>343.20310000000001</c:v>
                </c:pt>
                <c:pt idx="6201">
                  <c:v>343.22609999999997</c:v>
                </c:pt>
                <c:pt idx="6202">
                  <c:v>343.24560000000002</c:v>
                </c:pt>
                <c:pt idx="6203">
                  <c:v>343.26499999999999</c:v>
                </c:pt>
                <c:pt idx="6204">
                  <c:v>343.28559999999999</c:v>
                </c:pt>
                <c:pt idx="6205">
                  <c:v>343.30500000000001</c:v>
                </c:pt>
                <c:pt idx="6206">
                  <c:v>343.32600000000002</c:v>
                </c:pt>
                <c:pt idx="6207">
                  <c:v>343.34640000000002</c:v>
                </c:pt>
                <c:pt idx="6208">
                  <c:v>343.36720000000003</c:v>
                </c:pt>
                <c:pt idx="6209">
                  <c:v>343.38760000000002</c:v>
                </c:pt>
                <c:pt idx="6210">
                  <c:v>343.40780000000001</c:v>
                </c:pt>
                <c:pt idx="6211">
                  <c:v>343.42840000000001</c:v>
                </c:pt>
                <c:pt idx="6212">
                  <c:v>343.45030000000003</c:v>
                </c:pt>
                <c:pt idx="6213">
                  <c:v>343.47140000000002</c:v>
                </c:pt>
                <c:pt idx="6214">
                  <c:v>343.49340000000001</c:v>
                </c:pt>
                <c:pt idx="6215">
                  <c:v>343.51139999999998</c:v>
                </c:pt>
                <c:pt idx="6216">
                  <c:v>343.53320000000002</c:v>
                </c:pt>
                <c:pt idx="6217">
                  <c:v>343.55259999999998</c:v>
                </c:pt>
                <c:pt idx="6218">
                  <c:v>343.57080000000002</c:v>
                </c:pt>
                <c:pt idx="6219">
                  <c:v>343.59219999999999</c:v>
                </c:pt>
                <c:pt idx="6220">
                  <c:v>343.61160000000001</c:v>
                </c:pt>
                <c:pt idx="6221">
                  <c:v>343.63189999999997</c:v>
                </c:pt>
                <c:pt idx="6222">
                  <c:v>343.65019999999998</c:v>
                </c:pt>
                <c:pt idx="6223">
                  <c:v>343.67239999999998</c:v>
                </c:pt>
                <c:pt idx="6224">
                  <c:v>343.69319999999999</c:v>
                </c:pt>
                <c:pt idx="6225">
                  <c:v>343.71440000000001</c:v>
                </c:pt>
                <c:pt idx="6226">
                  <c:v>343.73390000000001</c:v>
                </c:pt>
                <c:pt idx="6227">
                  <c:v>343.7525</c:v>
                </c:pt>
                <c:pt idx="6228">
                  <c:v>343.77339999999998</c:v>
                </c:pt>
                <c:pt idx="6229">
                  <c:v>343.79509999999999</c:v>
                </c:pt>
                <c:pt idx="6230">
                  <c:v>343.81610000000001</c:v>
                </c:pt>
                <c:pt idx="6231">
                  <c:v>343.83580000000001</c:v>
                </c:pt>
                <c:pt idx="6232">
                  <c:v>343.85590000000002</c:v>
                </c:pt>
                <c:pt idx="6233">
                  <c:v>343.87639999999999</c:v>
                </c:pt>
                <c:pt idx="6234">
                  <c:v>343.8974</c:v>
                </c:pt>
                <c:pt idx="6235">
                  <c:v>343.91829999999999</c:v>
                </c:pt>
                <c:pt idx="6236">
                  <c:v>343.9375</c:v>
                </c:pt>
                <c:pt idx="6237">
                  <c:v>343.9588</c:v>
                </c:pt>
                <c:pt idx="6238">
                  <c:v>343.97969999999998</c:v>
                </c:pt>
                <c:pt idx="6239">
                  <c:v>344.00040000000001</c:v>
                </c:pt>
                <c:pt idx="6240">
                  <c:v>344.02359999999999</c:v>
                </c:pt>
                <c:pt idx="6241">
                  <c:v>344.04360000000003</c:v>
                </c:pt>
                <c:pt idx="6242">
                  <c:v>344.06330000000003</c:v>
                </c:pt>
                <c:pt idx="6243">
                  <c:v>344.08499999999998</c:v>
                </c:pt>
                <c:pt idx="6244">
                  <c:v>344.10559999999998</c:v>
                </c:pt>
                <c:pt idx="6245">
                  <c:v>344.12580000000003</c:v>
                </c:pt>
                <c:pt idx="6246">
                  <c:v>344.14530000000002</c:v>
                </c:pt>
                <c:pt idx="6247">
                  <c:v>344.16809999999998</c:v>
                </c:pt>
                <c:pt idx="6248">
                  <c:v>344.18920000000003</c:v>
                </c:pt>
                <c:pt idx="6249">
                  <c:v>344.20920000000001</c:v>
                </c:pt>
                <c:pt idx="6250">
                  <c:v>344.23</c:v>
                </c:pt>
                <c:pt idx="6251">
                  <c:v>344.24950000000001</c:v>
                </c:pt>
                <c:pt idx="6252">
                  <c:v>344.27140000000003</c:v>
                </c:pt>
                <c:pt idx="6253">
                  <c:v>344.2921</c:v>
                </c:pt>
                <c:pt idx="6254">
                  <c:v>344.31259999999997</c:v>
                </c:pt>
                <c:pt idx="6255">
                  <c:v>344.3329</c:v>
                </c:pt>
                <c:pt idx="6256">
                  <c:v>344.35399999999998</c:v>
                </c:pt>
                <c:pt idx="6257">
                  <c:v>344.37479999999999</c:v>
                </c:pt>
                <c:pt idx="6258">
                  <c:v>344.39609999999999</c:v>
                </c:pt>
                <c:pt idx="6259">
                  <c:v>344.41480000000001</c:v>
                </c:pt>
                <c:pt idx="6260">
                  <c:v>344.43459999999999</c:v>
                </c:pt>
                <c:pt idx="6261">
                  <c:v>344.45580000000001</c:v>
                </c:pt>
                <c:pt idx="6262">
                  <c:v>344.47719999999998</c:v>
                </c:pt>
                <c:pt idx="6263">
                  <c:v>344.4975</c:v>
                </c:pt>
                <c:pt idx="6264">
                  <c:v>344.51760000000002</c:v>
                </c:pt>
                <c:pt idx="6265">
                  <c:v>344.5378</c:v>
                </c:pt>
                <c:pt idx="6266">
                  <c:v>344.55810000000002</c:v>
                </c:pt>
                <c:pt idx="6267">
                  <c:v>344.57850000000002</c:v>
                </c:pt>
                <c:pt idx="6268">
                  <c:v>344.59879999999998</c:v>
                </c:pt>
                <c:pt idx="6269">
                  <c:v>344.61860000000001</c:v>
                </c:pt>
                <c:pt idx="6270">
                  <c:v>344.64019999999999</c:v>
                </c:pt>
                <c:pt idx="6271">
                  <c:v>344.66109999999998</c:v>
                </c:pt>
                <c:pt idx="6272">
                  <c:v>344.68239999999997</c:v>
                </c:pt>
                <c:pt idx="6273">
                  <c:v>344.7011</c:v>
                </c:pt>
                <c:pt idx="6274">
                  <c:v>344.72370000000001</c:v>
                </c:pt>
                <c:pt idx="6275">
                  <c:v>344.74430000000001</c:v>
                </c:pt>
                <c:pt idx="6276">
                  <c:v>344.76600000000002</c:v>
                </c:pt>
                <c:pt idx="6277">
                  <c:v>344.7867</c:v>
                </c:pt>
                <c:pt idx="6278">
                  <c:v>344.80829999999997</c:v>
                </c:pt>
                <c:pt idx="6279">
                  <c:v>344.82900000000001</c:v>
                </c:pt>
                <c:pt idx="6280">
                  <c:v>344.84870000000001</c:v>
                </c:pt>
                <c:pt idx="6281">
                  <c:v>344.87</c:v>
                </c:pt>
                <c:pt idx="6282">
                  <c:v>344.89170000000001</c:v>
                </c:pt>
                <c:pt idx="6283">
                  <c:v>344.91199999999998</c:v>
                </c:pt>
                <c:pt idx="6284">
                  <c:v>344.93400000000003</c:v>
                </c:pt>
                <c:pt idx="6285">
                  <c:v>344.95479999999998</c:v>
                </c:pt>
                <c:pt idx="6286">
                  <c:v>344.9744</c:v>
                </c:pt>
                <c:pt idx="6287">
                  <c:v>344.99470000000002</c:v>
                </c:pt>
                <c:pt idx="6288">
                  <c:v>345.0172</c:v>
                </c:pt>
                <c:pt idx="6289">
                  <c:v>345.03730000000002</c:v>
                </c:pt>
                <c:pt idx="6290">
                  <c:v>345.05840000000001</c:v>
                </c:pt>
                <c:pt idx="6291">
                  <c:v>345.07850000000002</c:v>
                </c:pt>
                <c:pt idx="6292">
                  <c:v>345.09800000000001</c:v>
                </c:pt>
                <c:pt idx="6293">
                  <c:v>345.11799999999999</c:v>
                </c:pt>
                <c:pt idx="6294">
                  <c:v>345.13929999999999</c:v>
                </c:pt>
                <c:pt idx="6295">
                  <c:v>345.15980000000002</c:v>
                </c:pt>
                <c:pt idx="6296">
                  <c:v>345.18049999999999</c:v>
                </c:pt>
                <c:pt idx="6297">
                  <c:v>345.2013</c:v>
                </c:pt>
                <c:pt idx="6298">
                  <c:v>345.22230000000002</c:v>
                </c:pt>
                <c:pt idx="6299">
                  <c:v>345.24180000000001</c:v>
                </c:pt>
                <c:pt idx="6300">
                  <c:v>345.26369999999997</c:v>
                </c:pt>
                <c:pt idx="6301">
                  <c:v>345.28160000000003</c:v>
                </c:pt>
                <c:pt idx="6302">
                  <c:v>345.30439999999999</c:v>
                </c:pt>
                <c:pt idx="6303">
                  <c:v>345.32310000000001</c:v>
                </c:pt>
                <c:pt idx="6304">
                  <c:v>345.34339999999997</c:v>
                </c:pt>
                <c:pt idx="6305">
                  <c:v>345.3657</c:v>
                </c:pt>
                <c:pt idx="6306">
                  <c:v>345.3852</c:v>
                </c:pt>
                <c:pt idx="6307">
                  <c:v>345.40499999999997</c:v>
                </c:pt>
                <c:pt idx="6308">
                  <c:v>345.42680000000001</c:v>
                </c:pt>
                <c:pt idx="6309">
                  <c:v>345.44630000000001</c:v>
                </c:pt>
                <c:pt idx="6310">
                  <c:v>345.46780000000001</c:v>
                </c:pt>
                <c:pt idx="6311">
                  <c:v>345.48750000000001</c:v>
                </c:pt>
                <c:pt idx="6312">
                  <c:v>345.50790000000001</c:v>
                </c:pt>
                <c:pt idx="6313">
                  <c:v>345.52730000000003</c:v>
                </c:pt>
                <c:pt idx="6314">
                  <c:v>345.54730000000001</c:v>
                </c:pt>
                <c:pt idx="6315">
                  <c:v>345.56779999999998</c:v>
                </c:pt>
                <c:pt idx="6316">
                  <c:v>345.58780000000002</c:v>
                </c:pt>
                <c:pt idx="6317">
                  <c:v>345.60890000000001</c:v>
                </c:pt>
                <c:pt idx="6318">
                  <c:v>345.62990000000002</c:v>
                </c:pt>
                <c:pt idx="6319">
                  <c:v>345.65019999999998</c:v>
                </c:pt>
                <c:pt idx="6320">
                  <c:v>345.66930000000002</c:v>
                </c:pt>
                <c:pt idx="6321">
                  <c:v>345.68799999999999</c:v>
                </c:pt>
                <c:pt idx="6322">
                  <c:v>345.70979999999997</c:v>
                </c:pt>
                <c:pt idx="6323">
                  <c:v>345.73059999999998</c:v>
                </c:pt>
                <c:pt idx="6324">
                  <c:v>345.75080000000003</c:v>
                </c:pt>
                <c:pt idx="6325">
                  <c:v>345.7706</c:v>
                </c:pt>
                <c:pt idx="6326">
                  <c:v>345.791</c:v>
                </c:pt>
                <c:pt idx="6327">
                  <c:v>345.8098</c:v>
                </c:pt>
                <c:pt idx="6328">
                  <c:v>345.82940000000002</c:v>
                </c:pt>
                <c:pt idx="6329">
                  <c:v>345.85120000000001</c:v>
                </c:pt>
                <c:pt idx="6330">
                  <c:v>345.87040000000002</c:v>
                </c:pt>
                <c:pt idx="6331">
                  <c:v>345.89280000000002</c:v>
                </c:pt>
                <c:pt idx="6332">
                  <c:v>345.91300000000001</c:v>
                </c:pt>
                <c:pt idx="6333">
                  <c:v>345.93380000000002</c:v>
                </c:pt>
                <c:pt idx="6334">
                  <c:v>345.9545</c:v>
                </c:pt>
                <c:pt idx="6335">
                  <c:v>345.97539999999998</c:v>
                </c:pt>
                <c:pt idx="6336">
                  <c:v>345.99709999999999</c:v>
                </c:pt>
                <c:pt idx="6337">
                  <c:v>346.017</c:v>
                </c:pt>
                <c:pt idx="6338">
                  <c:v>346.03660000000002</c:v>
                </c:pt>
                <c:pt idx="6339">
                  <c:v>346.0582</c:v>
                </c:pt>
                <c:pt idx="6340">
                  <c:v>346.07760000000002</c:v>
                </c:pt>
                <c:pt idx="6341">
                  <c:v>346.09609999999998</c:v>
                </c:pt>
                <c:pt idx="6342">
                  <c:v>346.12</c:v>
                </c:pt>
                <c:pt idx="6343">
                  <c:v>346.1397</c:v>
                </c:pt>
                <c:pt idx="6344">
                  <c:v>346.16</c:v>
                </c:pt>
                <c:pt idx="6345">
                  <c:v>346.17959999999999</c:v>
                </c:pt>
                <c:pt idx="6346">
                  <c:v>346.19979999999998</c:v>
                </c:pt>
                <c:pt idx="6347">
                  <c:v>346.22140000000002</c:v>
                </c:pt>
                <c:pt idx="6348">
                  <c:v>346.24180000000001</c:v>
                </c:pt>
                <c:pt idx="6349">
                  <c:v>346.2604</c:v>
                </c:pt>
                <c:pt idx="6350">
                  <c:v>346.28100000000001</c:v>
                </c:pt>
                <c:pt idx="6351">
                  <c:v>346.30200000000002</c:v>
                </c:pt>
                <c:pt idx="6352">
                  <c:v>346.3211</c:v>
                </c:pt>
                <c:pt idx="6353">
                  <c:v>346.3426</c:v>
                </c:pt>
                <c:pt idx="6354">
                  <c:v>346.36329999999998</c:v>
                </c:pt>
                <c:pt idx="6355">
                  <c:v>346.38470000000001</c:v>
                </c:pt>
                <c:pt idx="6356">
                  <c:v>346.40440000000001</c:v>
                </c:pt>
                <c:pt idx="6357">
                  <c:v>346.42649999999998</c:v>
                </c:pt>
                <c:pt idx="6358">
                  <c:v>346.4477</c:v>
                </c:pt>
                <c:pt idx="6359">
                  <c:v>346.46679999999998</c:v>
                </c:pt>
                <c:pt idx="6360">
                  <c:v>346.48779999999999</c:v>
                </c:pt>
                <c:pt idx="6361">
                  <c:v>346.50650000000002</c:v>
                </c:pt>
                <c:pt idx="6362">
                  <c:v>346.52719999999999</c:v>
                </c:pt>
                <c:pt idx="6363">
                  <c:v>346.54739999999998</c:v>
                </c:pt>
                <c:pt idx="6364">
                  <c:v>346.56709999999998</c:v>
                </c:pt>
                <c:pt idx="6365">
                  <c:v>346.58679999999998</c:v>
                </c:pt>
                <c:pt idx="6366">
                  <c:v>346.60750000000002</c:v>
                </c:pt>
                <c:pt idx="6367">
                  <c:v>346.6275</c:v>
                </c:pt>
                <c:pt idx="6368">
                  <c:v>346.64819999999997</c:v>
                </c:pt>
                <c:pt idx="6369">
                  <c:v>346.67079999999999</c:v>
                </c:pt>
                <c:pt idx="6370">
                  <c:v>346.68959999999998</c:v>
                </c:pt>
                <c:pt idx="6371">
                  <c:v>346.70960000000002</c:v>
                </c:pt>
                <c:pt idx="6372">
                  <c:v>346.73039999999997</c:v>
                </c:pt>
                <c:pt idx="6373">
                  <c:v>346.75099999999998</c:v>
                </c:pt>
                <c:pt idx="6374">
                  <c:v>346.77159999999998</c:v>
                </c:pt>
                <c:pt idx="6375">
                  <c:v>346.79259999999999</c:v>
                </c:pt>
                <c:pt idx="6376">
                  <c:v>346.81319999999999</c:v>
                </c:pt>
                <c:pt idx="6377">
                  <c:v>346.83300000000003</c:v>
                </c:pt>
                <c:pt idx="6378">
                  <c:v>346.85320000000002</c:v>
                </c:pt>
                <c:pt idx="6379">
                  <c:v>346.8741</c:v>
                </c:pt>
                <c:pt idx="6380">
                  <c:v>346.89449999999999</c:v>
                </c:pt>
                <c:pt idx="6381">
                  <c:v>346.91609999999997</c:v>
                </c:pt>
                <c:pt idx="6382">
                  <c:v>346.9366</c:v>
                </c:pt>
                <c:pt idx="6383">
                  <c:v>346.95670000000001</c:v>
                </c:pt>
                <c:pt idx="6384">
                  <c:v>346.97739999999999</c:v>
                </c:pt>
                <c:pt idx="6385">
                  <c:v>346.99610000000001</c:v>
                </c:pt>
                <c:pt idx="6386">
                  <c:v>347.01679999999999</c:v>
                </c:pt>
                <c:pt idx="6387">
                  <c:v>347.03739999999999</c:v>
                </c:pt>
                <c:pt idx="6388">
                  <c:v>347.05849999999998</c:v>
                </c:pt>
                <c:pt idx="6389">
                  <c:v>347.07960000000003</c:v>
                </c:pt>
                <c:pt idx="6390">
                  <c:v>347.09879999999998</c:v>
                </c:pt>
                <c:pt idx="6391">
                  <c:v>347.12</c:v>
                </c:pt>
                <c:pt idx="6392">
                  <c:v>347.14060000000001</c:v>
                </c:pt>
                <c:pt idx="6393">
                  <c:v>347.16039999999998</c:v>
                </c:pt>
                <c:pt idx="6394">
                  <c:v>347.18049999999999</c:v>
                </c:pt>
                <c:pt idx="6395">
                  <c:v>347.20159999999998</c:v>
                </c:pt>
                <c:pt idx="6396">
                  <c:v>347.22309999999999</c:v>
                </c:pt>
                <c:pt idx="6397">
                  <c:v>347.24299999999999</c:v>
                </c:pt>
                <c:pt idx="6398">
                  <c:v>347.26330000000002</c:v>
                </c:pt>
                <c:pt idx="6399">
                  <c:v>347.28519999999997</c:v>
                </c:pt>
                <c:pt idx="6400">
                  <c:v>347.30610000000001</c:v>
                </c:pt>
                <c:pt idx="6401">
                  <c:v>347.32580000000002</c:v>
                </c:pt>
                <c:pt idx="6402">
                  <c:v>347.34629999999999</c:v>
                </c:pt>
                <c:pt idx="6403">
                  <c:v>347.36750000000001</c:v>
                </c:pt>
                <c:pt idx="6404">
                  <c:v>347.38760000000002</c:v>
                </c:pt>
                <c:pt idx="6405">
                  <c:v>347.40899999999999</c:v>
                </c:pt>
                <c:pt idx="6406">
                  <c:v>347.43060000000003</c:v>
                </c:pt>
                <c:pt idx="6407">
                  <c:v>347.4504</c:v>
                </c:pt>
                <c:pt idx="6408">
                  <c:v>347.47160000000002</c:v>
                </c:pt>
                <c:pt idx="6409">
                  <c:v>347.49279999999999</c:v>
                </c:pt>
                <c:pt idx="6410">
                  <c:v>347.5147</c:v>
                </c:pt>
                <c:pt idx="6411">
                  <c:v>347.53440000000001</c:v>
                </c:pt>
                <c:pt idx="6412">
                  <c:v>347.5564</c:v>
                </c:pt>
                <c:pt idx="6413">
                  <c:v>347.57600000000002</c:v>
                </c:pt>
                <c:pt idx="6414">
                  <c:v>347.59719999999999</c:v>
                </c:pt>
                <c:pt idx="6415">
                  <c:v>347.6191</c:v>
                </c:pt>
                <c:pt idx="6416">
                  <c:v>347.64019999999999</c:v>
                </c:pt>
                <c:pt idx="6417">
                  <c:v>347.65960000000001</c:v>
                </c:pt>
                <c:pt idx="6418">
                  <c:v>347.68020000000001</c:v>
                </c:pt>
                <c:pt idx="6419">
                  <c:v>347.70150000000001</c:v>
                </c:pt>
                <c:pt idx="6420">
                  <c:v>347.71949999999998</c:v>
                </c:pt>
                <c:pt idx="6421">
                  <c:v>347.74119999999999</c:v>
                </c:pt>
                <c:pt idx="6422">
                  <c:v>347.7636</c:v>
                </c:pt>
                <c:pt idx="6423">
                  <c:v>347.78379999999999</c:v>
                </c:pt>
                <c:pt idx="6424">
                  <c:v>347.80509999999998</c:v>
                </c:pt>
                <c:pt idx="6425">
                  <c:v>347.82459999999998</c:v>
                </c:pt>
                <c:pt idx="6426">
                  <c:v>347.84640000000002</c:v>
                </c:pt>
                <c:pt idx="6427">
                  <c:v>347.86739999999998</c:v>
                </c:pt>
                <c:pt idx="6428">
                  <c:v>347.88940000000002</c:v>
                </c:pt>
                <c:pt idx="6429">
                  <c:v>347.90969999999999</c:v>
                </c:pt>
                <c:pt idx="6430">
                  <c:v>347.92959999999999</c:v>
                </c:pt>
                <c:pt idx="6431">
                  <c:v>347.9513</c:v>
                </c:pt>
                <c:pt idx="6432">
                  <c:v>347.9742</c:v>
                </c:pt>
                <c:pt idx="6433">
                  <c:v>347.9941</c:v>
                </c:pt>
                <c:pt idx="6434">
                  <c:v>348.01369999999997</c:v>
                </c:pt>
                <c:pt idx="6435">
                  <c:v>348.03440000000001</c:v>
                </c:pt>
                <c:pt idx="6436">
                  <c:v>348.05549999999999</c:v>
                </c:pt>
                <c:pt idx="6437">
                  <c:v>348.07440000000003</c:v>
                </c:pt>
                <c:pt idx="6438">
                  <c:v>348.09629999999999</c:v>
                </c:pt>
                <c:pt idx="6439">
                  <c:v>348.11680000000001</c:v>
                </c:pt>
                <c:pt idx="6440">
                  <c:v>348.13679999999999</c:v>
                </c:pt>
                <c:pt idx="6441">
                  <c:v>348.15550000000002</c:v>
                </c:pt>
                <c:pt idx="6442">
                  <c:v>348.17829999999998</c:v>
                </c:pt>
                <c:pt idx="6443">
                  <c:v>348.19920000000002</c:v>
                </c:pt>
                <c:pt idx="6444">
                  <c:v>348.2192</c:v>
                </c:pt>
                <c:pt idx="6445">
                  <c:v>348.24099999999999</c:v>
                </c:pt>
                <c:pt idx="6446">
                  <c:v>348.26060000000001</c:v>
                </c:pt>
                <c:pt idx="6447">
                  <c:v>348.28140000000002</c:v>
                </c:pt>
                <c:pt idx="6448">
                  <c:v>348.30369999999999</c:v>
                </c:pt>
                <c:pt idx="6449">
                  <c:v>348.32339999999999</c:v>
                </c:pt>
                <c:pt idx="6450">
                  <c:v>348.34350000000001</c:v>
                </c:pt>
                <c:pt idx="6451">
                  <c:v>348.3655</c:v>
                </c:pt>
                <c:pt idx="6452">
                  <c:v>348.38529999999997</c:v>
                </c:pt>
                <c:pt idx="6453">
                  <c:v>348.40679999999998</c:v>
                </c:pt>
                <c:pt idx="6454">
                  <c:v>348.4271</c:v>
                </c:pt>
                <c:pt idx="6455">
                  <c:v>348.44909999999999</c:v>
                </c:pt>
                <c:pt idx="6456">
                  <c:v>348.47039999999998</c:v>
                </c:pt>
                <c:pt idx="6457">
                  <c:v>348.48930000000001</c:v>
                </c:pt>
                <c:pt idx="6458">
                  <c:v>348.50909999999999</c:v>
                </c:pt>
                <c:pt idx="6459">
                  <c:v>348.5292</c:v>
                </c:pt>
                <c:pt idx="6460">
                  <c:v>348.54939999999999</c:v>
                </c:pt>
                <c:pt idx="6461">
                  <c:v>348.57190000000003</c:v>
                </c:pt>
                <c:pt idx="6462">
                  <c:v>348.59199999999998</c:v>
                </c:pt>
                <c:pt idx="6463">
                  <c:v>348.61349999999999</c:v>
                </c:pt>
                <c:pt idx="6464">
                  <c:v>348.63499999999999</c:v>
                </c:pt>
                <c:pt idx="6465">
                  <c:v>348.654</c:v>
                </c:pt>
                <c:pt idx="6466">
                  <c:v>348.67309999999998</c:v>
                </c:pt>
                <c:pt idx="6467">
                  <c:v>348.69580000000002</c:v>
                </c:pt>
                <c:pt idx="6468">
                  <c:v>348.71699999999998</c:v>
                </c:pt>
                <c:pt idx="6469">
                  <c:v>348.73829999999998</c:v>
                </c:pt>
                <c:pt idx="6470">
                  <c:v>348.75940000000003</c:v>
                </c:pt>
                <c:pt idx="6471">
                  <c:v>348.77960000000002</c:v>
                </c:pt>
                <c:pt idx="6472">
                  <c:v>348.8014</c:v>
                </c:pt>
                <c:pt idx="6473">
                  <c:v>348.82249999999999</c:v>
                </c:pt>
                <c:pt idx="6474">
                  <c:v>348.84480000000002</c:v>
                </c:pt>
                <c:pt idx="6475">
                  <c:v>348.86399999999998</c:v>
                </c:pt>
                <c:pt idx="6476">
                  <c:v>348.88369999999998</c:v>
                </c:pt>
                <c:pt idx="6477">
                  <c:v>348.9074</c:v>
                </c:pt>
                <c:pt idx="6478">
                  <c:v>348.92750000000001</c:v>
                </c:pt>
                <c:pt idx="6479">
                  <c:v>348.94630000000001</c:v>
                </c:pt>
                <c:pt idx="6480">
                  <c:v>348.96879999999999</c:v>
                </c:pt>
                <c:pt idx="6481">
                  <c:v>348.99040000000002</c:v>
                </c:pt>
                <c:pt idx="6482">
                  <c:v>349.01069999999999</c:v>
                </c:pt>
                <c:pt idx="6483">
                  <c:v>349.03160000000003</c:v>
                </c:pt>
                <c:pt idx="6484">
                  <c:v>349.05169999999998</c:v>
                </c:pt>
                <c:pt idx="6485">
                  <c:v>349.07220000000001</c:v>
                </c:pt>
                <c:pt idx="6486">
                  <c:v>349.09300000000002</c:v>
                </c:pt>
                <c:pt idx="6487">
                  <c:v>349.11439999999999</c:v>
                </c:pt>
                <c:pt idx="6488">
                  <c:v>349.13380000000001</c:v>
                </c:pt>
                <c:pt idx="6489">
                  <c:v>349.15570000000002</c:v>
                </c:pt>
                <c:pt idx="6490">
                  <c:v>349.17520000000002</c:v>
                </c:pt>
                <c:pt idx="6491">
                  <c:v>349.19580000000002</c:v>
                </c:pt>
                <c:pt idx="6492">
                  <c:v>349.21719999999999</c:v>
                </c:pt>
                <c:pt idx="6493">
                  <c:v>349.23759999999999</c:v>
                </c:pt>
                <c:pt idx="6494">
                  <c:v>349.25889999999998</c:v>
                </c:pt>
                <c:pt idx="6495">
                  <c:v>349.27949999999998</c:v>
                </c:pt>
                <c:pt idx="6496">
                  <c:v>349.29820000000001</c:v>
                </c:pt>
                <c:pt idx="6497">
                  <c:v>349.3193</c:v>
                </c:pt>
                <c:pt idx="6498">
                  <c:v>349.34010000000001</c:v>
                </c:pt>
                <c:pt idx="6499">
                  <c:v>349.36180000000002</c:v>
                </c:pt>
                <c:pt idx="6500">
                  <c:v>349.38060000000002</c:v>
                </c:pt>
                <c:pt idx="6501">
                  <c:v>349.40289999999999</c:v>
                </c:pt>
                <c:pt idx="6502">
                  <c:v>349.4239</c:v>
                </c:pt>
                <c:pt idx="6503">
                  <c:v>349.44400000000002</c:v>
                </c:pt>
                <c:pt idx="6504">
                  <c:v>349.46460000000002</c:v>
                </c:pt>
                <c:pt idx="6505">
                  <c:v>349.48559999999998</c:v>
                </c:pt>
                <c:pt idx="6506">
                  <c:v>349.50700000000001</c:v>
                </c:pt>
                <c:pt idx="6507">
                  <c:v>349.5292</c:v>
                </c:pt>
                <c:pt idx="6508">
                  <c:v>349.5505</c:v>
                </c:pt>
                <c:pt idx="6509">
                  <c:v>349.57</c:v>
                </c:pt>
                <c:pt idx="6510">
                  <c:v>349.59129999999999</c:v>
                </c:pt>
                <c:pt idx="6511">
                  <c:v>349.61020000000002</c:v>
                </c:pt>
                <c:pt idx="6512">
                  <c:v>349.63249999999999</c:v>
                </c:pt>
                <c:pt idx="6513">
                  <c:v>349.65199999999999</c:v>
                </c:pt>
                <c:pt idx="6514">
                  <c:v>349.67290000000003</c:v>
                </c:pt>
                <c:pt idx="6515">
                  <c:v>349.69439999999997</c:v>
                </c:pt>
                <c:pt idx="6516">
                  <c:v>349.71530000000001</c:v>
                </c:pt>
                <c:pt idx="6517">
                  <c:v>349.73719999999997</c:v>
                </c:pt>
                <c:pt idx="6518">
                  <c:v>349.75869999999998</c:v>
                </c:pt>
                <c:pt idx="6519">
                  <c:v>349.77870000000001</c:v>
                </c:pt>
                <c:pt idx="6520">
                  <c:v>349.79790000000003</c:v>
                </c:pt>
                <c:pt idx="6521">
                  <c:v>349.81740000000002</c:v>
                </c:pt>
                <c:pt idx="6522">
                  <c:v>349.83749999999998</c:v>
                </c:pt>
                <c:pt idx="6523">
                  <c:v>349.85890000000001</c:v>
                </c:pt>
                <c:pt idx="6524">
                  <c:v>349.87869999999998</c:v>
                </c:pt>
                <c:pt idx="6525">
                  <c:v>349.89960000000002</c:v>
                </c:pt>
                <c:pt idx="6526">
                  <c:v>349.92110000000002</c:v>
                </c:pt>
                <c:pt idx="6527">
                  <c:v>349.9402</c:v>
                </c:pt>
                <c:pt idx="6528">
                  <c:v>349.9606</c:v>
                </c:pt>
                <c:pt idx="6529">
                  <c:v>349.98140000000001</c:v>
                </c:pt>
                <c:pt idx="6530">
                  <c:v>350.00279999999998</c:v>
                </c:pt>
                <c:pt idx="6531">
                  <c:v>350.02229999999997</c:v>
                </c:pt>
                <c:pt idx="6532">
                  <c:v>350.04340000000002</c:v>
                </c:pt>
                <c:pt idx="6533">
                  <c:v>350.06240000000003</c:v>
                </c:pt>
                <c:pt idx="6534">
                  <c:v>350.08479999999997</c:v>
                </c:pt>
                <c:pt idx="6535">
                  <c:v>350.10419999999999</c:v>
                </c:pt>
                <c:pt idx="6536">
                  <c:v>350.12400000000002</c:v>
                </c:pt>
                <c:pt idx="6537">
                  <c:v>350.14530000000002</c:v>
                </c:pt>
                <c:pt idx="6538">
                  <c:v>350.16500000000002</c:v>
                </c:pt>
                <c:pt idx="6539">
                  <c:v>350.18700000000001</c:v>
                </c:pt>
                <c:pt idx="6540">
                  <c:v>350.20870000000002</c:v>
                </c:pt>
                <c:pt idx="6541">
                  <c:v>350.22750000000002</c:v>
                </c:pt>
                <c:pt idx="6542">
                  <c:v>350.24900000000002</c:v>
                </c:pt>
                <c:pt idx="6543">
                  <c:v>350.27080000000001</c:v>
                </c:pt>
                <c:pt idx="6544">
                  <c:v>350.28980000000001</c:v>
                </c:pt>
                <c:pt idx="6545">
                  <c:v>350.3109</c:v>
                </c:pt>
                <c:pt idx="6546">
                  <c:v>350.3313</c:v>
                </c:pt>
                <c:pt idx="6547">
                  <c:v>350.3528</c:v>
                </c:pt>
                <c:pt idx="6548">
                  <c:v>350.37299999999999</c:v>
                </c:pt>
                <c:pt idx="6549">
                  <c:v>350.39350000000002</c:v>
                </c:pt>
                <c:pt idx="6550">
                  <c:v>350.41370000000001</c:v>
                </c:pt>
                <c:pt idx="6551">
                  <c:v>350.4332</c:v>
                </c:pt>
                <c:pt idx="6552">
                  <c:v>350.45389999999998</c:v>
                </c:pt>
                <c:pt idx="6553">
                  <c:v>350.4742</c:v>
                </c:pt>
                <c:pt idx="6554">
                  <c:v>350.49610000000001</c:v>
                </c:pt>
                <c:pt idx="6555">
                  <c:v>350.51740000000001</c:v>
                </c:pt>
                <c:pt idx="6556">
                  <c:v>350.53820000000002</c:v>
                </c:pt>
                <c:pt idx="6557">
                  <c:v>350.55779999999999</c:v>
                </c:pt>
                <c:pt idx="6558">
                  <c:v>350.57830000000001</c:v>
                </c:pt>
                <c:pt idx="6559">
                  <c:v>350.59960000000001</c:v>
                </c:pt>
                <c:pt idx="6560">
                  <c:v>350.61869999999999</c:v>
                </c:pt>
                <c:pt idx="6561">
                  <c:v>350.64049999999997</c:v>
                </c:pt>
                <c:pt idx="6562">
                  <c:v>350.66059999999999</c:v>
                </c:pt>
                <c:pt idx="6563">
                  <c:v>350.68060000000003</c:v>
                </c:pt>
                <c:pt idx="6564">
                  <c:v>350.70330000000001</c:v>
                </c:pt>
                <c:pt idx="6565">
                  <c:v>350.72329999999999</c:v>
                </c:pt>
                <c:pt idx="6566">
                  <c:v>350.74340000000001</c:v>
                </c:pt>
                <c:pt idx="6567">
                  <c:v>350.76519999999999</c:v>
                </c:pt>
                <c:pt idx="6568">
                  <c:v>350.78719999999998</c:v>
                </c:pt>
                <c:pt idx="6569">
                  <c:v>350.80739999999997</c:v>
                </c:pt>
                <c:pt idx="6570">
                  <c:v>350.82799999999997</c:v>
                </c:pt>
                <c:pt idx="6571">
                  <c:v>350.84789999999998</c:v>
                </c:pt>
                <c:pt idx="6572">
                  <c:v>350.86700000000002</c:v>
                </c:pt>
                <c:pt idx="6573">
                  <c:v>350.88690000000003</c:v>
                </c:pt>
                <c:pt idx="6574">
                  <c:v>350.90870000000001</c:v>
                </c:pt>
                <c:pt idx="6575">
                  <c:v>350.92860000000002</c:v>
                </c:pt>
                <c:pt idx="6576">
                  <c:v>350.95049999999998</c:v>
                </c:pt>
                <c:pt idx="6577">
                  <c:v>350.96879999999999</c:v>
                </c:pt>
                <c:pt idx="6578">
                  <c:v>350.98750000000001</c:v>
                </c:pt>
                <c:pt idx="6579">
                  <c:v>351.00880000000001</c:v>
                </c:pt>
                <c:pt idx="6580">
                  <c:v>351.0308</c:v>
                </c:pt>
                <c:pt idx="6581">
                  <c:v>351.05</c:v>
                </c:pt>
                <c:pt idx="6582">
                  <c:v>351.07130000000001</c:v>
                </c:pt>
                <c:pt idx="6583">
                  <c:v>351.0926</c:v>
                </c:pt>
                <c:pt idx="6584">
                  <c:v>351.11279999999999</c:v>
                </c:pt>
                <c:pt idx="6585">
                  <c:v>351.13319999999999</c:v>
                </c:pt>
                <c:pt idx="6586">
                  <c:v>351.154</c:v>
                </c:pt>
                <c:pt idx="6587">
                  <c:v>351.17439999999999</c:v>
                </c:pt>
                <c:pt idx="6588">
                  <c:v>351.19720000000001</c:v>
                </c:pt>
                <c:pt idx="6589">
                  <c:v>351.21839999999997</c:v>
                </c:pt>
                <c:pt idx="6590">
                  <c:v>351.24029999999999</c:v>
                </c:pt>
                <c:pt idx="6591">
                  <c:v>351.26100000000002</c:v>
                </c:pt>
                <c:pt idx="6592">
                  <c:v>351.2817</c:v>
                </c:pt>
                <c:pt idx="6593">
                  <c:v>351.30220000000003</c:v>
                </c:pt>
                <c:pt idx="6594">
                  <c:v>351.32409999999999</c:v>
                </c:pt>
                <c:pt idx="6595">
                  <c:v>351.34449999999998</c:v>
                </c:pt>
                <c:pt idx="6596">
                  <c:v>351.36419999999998</c:v>
                </c:pt>
                <c:pt idx="6597">
                  <c:v>351.38560000000001</c:v>
                </c:pt>
                <c:pt idx="6598">
                  <c:v>351.40660000000003</c:v>
                </c:pt>
                <c:pt idx="6599">
                  <c:v>351.42720000000003</c:v>
                </c:pt>
                <c:pt idx="6600">
                  <c:v>351.44799999999998</c:v>
                </c:pt>
                <c:pt idx="6601">
                  <c:v>351.46870000000001</c:v>
                </c:pt>
                <c:pt idx="6602">
                  <c:v>351.48880000000003</c:v>
                </c:pt>
                <c:pt idx="6603">
                  <c:v>351.50920000000002</c:v>
                </c:pt>
                <c:pt idx="6604">
                  <c:v>351.5324</c:v>
                </c:pt>
                <c:pt idx="6605">
                  <c:v>351.5521</c:v>
                </c:pt>
                <c:pt idx="6606">
                  <c:v>351.57190000000003</c:v>
                </c:pt>
                <c:pt idx="6607">
                  <c:v>351.59359999999998</c:v>
                </c:pt>
                <c:pt idx="6608">
                  <c:v>351.61369999999999</c:v>
                </c:pt>
                <c:pt idx="6609">
                  <c:v>351.63589999999999</c:v>
                </c:pt>
                <c:pt idx="6610">
                  <c:v>351.65679999999998</c:v>
                </c:pt>
                <c:pt idx="6611">
                  <c:v>351.6789</c:v>
                </c:pt>
                <c:pt idx="6612">
                  <c:v>351.69839999999999</c:v>
                </c:pt>
                <c:pt idx="6613">
                  <c:v>351.72050000000002</c:v>
                </c:pt>
                <c:pt idx="6614">
                  <c:v>351.74090000000001</c:v>
                </c:pt>
                <c:pt idx="6615">
                  <c:v>351.76310000000001</c:v>
                </c:pt>
                <c:pt idx="6616">
                  <c:v>351.78100000000001</c:v>
                </c:pt>
                <c:pt idx="6617">
                  <c:v>351.80259999999998</c:v>
                </c:pt>
                <c:pt idx="6618">
                  <c:v>351.82319999999999</c:v>
                </c:pt>
                <c:pt idx="6619">
                  <c:v>351.84440000000001</c:v>
                </c:pt>
                <c:pt idx="6620">
                  <c:v>351.86470000000003</c:v>
                </c:pt>
                <c:pt idx="6621">
                  <c:v>351.88470000000001</c:v>
                </c:pt>
                <c:pt idx="6622">
                  <c:v>351.90699999999998</c:v>
                </c:pt>
                <c:pt idx="6623">
                  <c:v>351.92689999999999</c:v>
                </c:pt>
                <c:pt idx="6624">
                  <c:v>351.94940000000003</c:v>
                </c:pt>
                <c:pt idx="6625">
                  <c:v>351.96859999999998</c:v>
                </c:pt>
                <c:pt idx="6626">
                  <c:v>351.98930000000001</c:v>
                </c:pt>
                <c:pt idx="6627">
                  <c:v>352.01159999999999</c:v>
                </c:pt>
                <c:pt idx="6628">
                  <c:v>352.03219999999999</c:v>
                </c:pt>
                <c:pt idx="6629">
                  <c:v>352.05279999999999</c:v>
                </c:pt>
                <c:pt idx="6630">
                  <c:v>352.07310000000001</c:v>
                </c:pt>
                <c:pt idx="6631">
                  <c:v>352.09390000000002</c:v>
                </c:pt>
                <c:pt idx="6632">
                  <c:v>352.11520000000002</c:v>
                </c:pt>
                <c:pt idx="6633">
                  <c:v>352.13580000000002</c:v>
                </c:pt>
                <c:pt idx="6634">
                  <c:v>352.15640000000002</c:v>
                </c:pt>
                <c:pt idx="6635">
                  <c:v>352.17739999999998</c:v>
                </c:pt>
                <c:pt idx="6636">
                  <c:v>352.19819999999999</c:v>
                </c:pt>
                <c:pt idx="6637">
                  <c:v>352.22050000000002</c:v>
                </c:pt>
                <c:pt idx="6638">
                  <c:v>352.2414</c:v>
                </c:pt>
                <c:pt idx="6639">
                  <c:v>352.26220000000001</c:v>
                </c:pt>
                <c:pt idx="6640">
                  <c:v>352.28469999999999</c:v>
                </c:pt>
                <c:pt idx="6641">
                  <c:v>352.30399999999997</c:v>
                </c:pt>
                <c:pt idx="6642">
                  <c:v>352.32499999999999</c:v>
                </c:pt>
                <c:pt idx="6643">
                  <c:v>352.346</c:v>
                </c:pt>
                <c:pt idx="6644">
                  <c:v>352.36599999999999</c:v>
                </c:pt>
                <c:pt idx="6645">
                  <c:v>352.38900000000001</c:v>
                </c:pt>
                <c:pt idx="6646">
                  <c:v>352.41050000000001</c:v>
                </c:pt>
                <c:pt idx="6647">
                  <c:v>352.43110000000001</c:v>
                </c:pt>
                <c:pt idx="6648">
                  <c:v>352.452</c:v>
                </c:pt>
                <c:pt idx="6649">
                  <c:v>352.47390000000001</c:v>
                </c:pt>
                <c:pt idx="6650">
                  <c:v>352.49400000000003</c:v>
                </c:pt>
                <c:pt idx="6651">
                  <c:v>352.51580000000001</c:v>
                </c:pt>
                <c:pt idx="6652">
                  <c:v>352.53660000000002</c:v>
                </c:pt>
                <c:pt idx="6653">
                  <c:v>352.55720000000002</c:v>
                </c:pt>
                <c:pt idx="6654">
                  <c:v>352.57659999999998</c:v>
                </c:pt>
                <c:pt idx="6655">
                  <c:v>352.59890000000001</c:v>
                </c:pt>
                <c:pt idx="6656">
                  <c:v>352.61939999999998</c:v>
                </c:pt>
                <c:pt idx="6657">
                  <c:v>352.63940000000002</c:v>
                </c:pt>
                <c:pt idx="6658">
                  <c:v>352.65879999999999</c:v>
                </c:pt>
                <c:pt idx="6659">
                  <c:v>352.68</c:v>
                </c:pt>
                <c:pt idx="6660">
                  <c:v>352.7022</c:v>
                </c:pt>
                <c:pt idx="6661">
                  <c:v>352.72190000000001</c:v>
                </c:pt>
                <c:pt idx="6662">
                  <c:v>352.74380000000002</c:v>
                </c:pt>
                <c:pt idx="6663">
                  <c:v>352.76490000000001</c:v>
                </c:pt>
                <c:pt idx="6664">
                  <c:v>352.78620000000001</c:v>
                </c:pt>
                <c:pt idx="6665">
                  <c:v>352.80500000000001</c:v>
                </c:pt>
                <c:pt idx="6666">
                  <c:v>352.8254</c:v>
                </c:pt>
                <c:pt idx="6667">
                  <c:v>352.8467</c:v>
                </c:pt>
                <c:pt idx="6668">
                  <c:v>352.86720000000003</c:v>
                </c:pt>
                <c:pt idx="6669">
                  <c:v>352.88850000000002</c:v>
                </c:pt>
                <c:pt idx="6670">
                  <c:v>352.90839999999997</c:v>
                </c:pt>
                <c:pt idx="6671">
                  <c:v>352.93</c:v>
                </c:pt>
                <c:pt idx="6672">
                  <c:v>352.95170000000002</c:v>
                </c:pt>
                <c:pt idx="6673">
                  <c:v>352.9726</c:v>
                </c:pt>
                <c:pt idx="6674">
                  <c:v>352.99459999999999</c:v>
                </c:pt>
                <c:pt idx="6675">
                  <c:v>353.0154</c:v>
                </c:pt>
                <c:pt idx="6676">
                  <c:v>353.03800000000001</c:v>
                </c:pt>
                <c:pt idx="6677">
                  <c:v>353.0582</c:v>
                </c:pt>
                <c:pt idx="6678">
                  <c:v>353.07900000000001</c:v>
                </c:pt>
                <c:pt idx="6679">
                  <c:v>353.10219999999998</c:v>
                </c:pt>
                <c:pt idx="6680">
                  <c:v>353.1216</c:v>
                </c:pt>
                <c:pt idx="6681">
                  <c:v>353.14359999999999</c:v>
                </c:pt>
                <c:pt idx="6682">
                  <c:v>353.1644</c:v>
                </c:pt>
                <c:pt idx="6683">
                  <c:v>353.18579999999997</c:v>
                </c:pt>
                <c:pt idx="6684">
                  <c:v>353.20859999999999</c:v>
                </c:pt>
                <c:pt idx="6685">
                  <c:v>353.2287</c:v>
                </c:pt>
                <c:pt idx="6686">
                  <c:v>353.24990000000003</c:v>
                </c:pt>
                <c:pt idx="6687">
                  <c:v>353.26900000000001</c:v>
                </c:pt>
                <c:pt idx="6688">
                  <c:v>353.29259999999999</c:v>
                </c:pt>
                <c:pt idx="6689">
                  <c:v>353.31259999999997</c:v>
                </c:pt>
                <c:pt idx="6690">
                  <c:v>353.33359999999999</c:v>
                </c:pt>
                <c:pt idx="6691">
                  <c:v>353.35390000000001</c:v>
                </c:pt>
                <c:pt idx="6692">
                  <c:v>353.37599999999998</c:v>
                </c:pt>
                <c:pt idx="6693">
                  <c:v>353.39699999999999</c:v>
                </c:pt>
                <c:pt idx="6694">
                  <c:v>353.41719999999998</c:v>
                </c:pt>
                <c:pt idx="6695">
                  <c:v>353.43920000000003</c:v>
                </c:pt>
                <c:pt idx="6696">
                  <c:v>353.46159999999998</c:v>
                </c:pt>
                <c:pt idx="6697">
                  <c:v>353.48169999999999</c:v>
                </c:pt>
                <c:pt idx="6698">
                  <c:v>353.50189999999998</c:v>
                </c:pt>
                <c:pt idx="6699">
                  <c:v>353.52350000000001</c:v>
                </c:pt>
                <c:pt idx="6700">
                  <c:v>353.54399999999998</c:v>
                </c:pt>
                <c:pt idx="6701">
                  <c:v>353.56479999999999</c:v>
                </c:pt>
                <c:pt idx="6702">
                  <c:v>353.58600000000001</c:v>
                </c:pt>
                <c:pt idx="6703">
                  <c:v>353.60739999999998</c:v>
                </c:pt>
                <c:pt idx="6704">
                  <c:v>353.62790000000001</c:v>
                </c:pt>
                <c:pt idx="6705">
                  <c:v>353.64949999999999</c:v>
                </c:pt>
                <c:pt idx="6706">
                  <c:v>353.66879999999998</c:v>
                </c:pt>
                <c:pt idx="6707">
                  <c:v>353.68920000000003</c:v>
                </c:pt>
                <c:pt idx="6708">
                  <c:v>353.71080000000001</c:v>
                </c:pt>
                <c:pt idx="6709">
                  <c:v>353.73059999999998</c:v>
                </c:pt>
                <c:pt idx="6710">
                  <c:v>353.75130000000001</c:v>
                </c:pt>
                <c:pt idx="6711">
                  <c:v>353.77420000000001</c:v>
                </c:pt>
                <c:pt idx="6712">
                  <c:v>353.7944</c:v>
                </c:pt>
                <c:pt idx="6713">
                  <c:v>353.81619999999998</c:v>
                </c:pt>
                <c:pt idx="6714">
                  <c:v>353.83699999999999</c:v>
                </c:pt>
                <c:pt idx="6715">
                  <c:v>353.85899999999998</c:v>
                </c:pt>
                <c:pt idx="6716">
                  <c:v>353.87909999999999</c:v>
                </c:pt>
                <c:pt idx="6717">
                  <c:v>353.90179999999998</c:v>
                </c:pt>
                <c:pt idx="6718">
                  <c:v>353.92380000000003</c:v>
                </c:pt>
                <c:pt idx="6719">
                  <c:v>353.94580000000002</c:v>
                </c:pt>
                <c:pt idx="6720">
                  <c:v>353.96620000000001</c:v>
                </c:pt>
                <c:pt idx="6721">
                  <c:v>353.9864</c:v>
                </c:pt>
                <c:pt idx="6722">
                  <c:v>354.00819999999999</c:v>
                </c:pt>
                <c:pt idx="6723">
                  <c:v>354.02980000000002</c:v>
                </c:pt>
                <c:pt idx="6724">
                  <c:v>354.05099999999999</c:v>
                </c:pt>
                <c:pt idx="6725">
                  <c:v>354.07249999999999</c:v>
                </c:pt>
                <c:pt idx="6726">
                  <c:v>354.09300000000002</c:v>
                </c:pt>
                <c:pt idx="6727">
                  <c:v>354.11360000000002</c:v>
                </c:pt>
                <c:pt idx="6728">
                  <c:v>354.1352</c:v>
                </c:pt>
                <c:pt idx="6729">
                  <c:v>354.15480000000002</c:v>
                </c:pt>
                <c:pt idx="6730">
                  <c:v>354.17700000000002</c:v>
                </c:pt>
                <c:pt idx="6731">
                  <c:v>354.202</c:v>
                </c:pt>
                <c:pt idx="6732">
                  <c:v>354.22</c:v>
                </c:pt>
                <c:pt idx="6733">
                  <c:v>354.24119999999999</c:v>
                </c:pt>
                <c:pt idx="6734">
                  <c:v>354.26299999999998</c:v>
                </c:pt>
                <c:pt idx="6735">
                  <c:v>354.28300000000002</c:v>
                </c:pt>
                <c:pt idx="6736">
                  <c:v>354.30720000000002</c:v>
                </c:pt>
                <c:pt idx="6737">
                  <c:v>354.32819999999998</c:v>
                </c:pt>
                <c:pt idx="6738">
                  <c:v>354.34870000000001</c:v>
                </c:pt>
                <c:pt idx="6739">
                  <c:v>354.37040000000002</c:v>
                </c:pt>
                <c:pt idx="6740">
                  <c:v>354.39100000000002</c:v>
                </c:pt>
                <c:pt idx="6741">
                  <c:v>354.41219999999998</c:v>
                </c:pt>
                <c:pt idx="6742">
                  <c:v>354.43259999999998</c:v>
                </c:pt>
                <c:pt idx="6743">
                  <c:v>354.45389999999998</c:v>
                </c:pt>
                <c:pt idx="6744">
                  <c:v>354.4742</c:v>
                </c:pt>
                <c:pt idx="6745">
                  <c:v>354.49549999999999</c:v>
                </c:pt>
                <c:pt idx="6746">
                  <c:v>354.5147</c:v>
                </c:pt>
                <c:pt idx="6747">
                  <c:v>354.5369</c:v>
                </c:pt>
                <c:pt idx="6748">
                  <c:v>354.55849999999998</c:v>
                </c:pt>
                <c:pt idx="6749">
                  <c:v>354.57839999999999</c:v>
                </c:pt>
                <c:pt idx="6750">
                  <c:v>354.59980000000002</c:v>
                </c:pt>
                <c:pt idx="6751">
                  <c:v>354.6198</c:v>
                </c:pt>
                <c:pt idx="6752">
                  <c:v>354.64260000000002</c:v>
                </c:pt>
                <c:pt idx="6753">
                  <c:v>354.66340000000002</c:v>
                </c:pt>
                <c:pt idx="6754">
                  <c:v>354.6859</c:v>
                </c:pt>
                <c:pt idx="6755">
                  <c:v>354.70679999999999</c:v>
                </c:pt>
                <c:pt idx="6756">
                  <c:v>354.72809999999998</c:v>
                </c:pt>
                <c:pt idx="6757">
                  <c:v>354.74930000000001</c:v>
                </c:pt>
                <c:pt idx="6758">
                  <c:v>354.77089999999998</c:v>
                </c:pt>
                <c:pt idx="6759">
                  <c:v>354.7919</c:v>
                </c:pt>
                <c:pt idx="6760">
                  <c:v>354.81200000000001</c:v>
                </c:pt>
                <c:pt idx="6761">
                  <c:v>354.83339999999998</c:v>
                </c:pt>
                <c:pt idx="6762">
                  <c:v>354.8544</c:v>
                </c:pt>
                <c:pt idx="6763">
                  <c:v>354.8759</c:v>
                </c:pt>
                <c:pt idx="6764">
                  <c:v>354.89679999999998</c:v>
                </c:pt>
                <c:pt idx="6765">
                  <c:v>354.91809999999998</c:v>
                </c:pt>
                <c:pt idx="6766">
                  <c:v>354.9402</c:v>
                </c:pt>
                <c:pt idx="6767">
                  <c:v>354.96120000000002</c:v>
                </c:pt>
                <c:pt idx="6768">
                  <c:v>354.98200000000003</c:v>
                </c:pt>
                <c:pt idx="6769">
                  <c:v>355.00259999999997</c:v>
                </c:pt>
                <c:pt idx="6770">
                  <c:v>355.0224</c:v>
                </c:pt>
                <c:pt idx="6771">
                  <c:v>355.0446</c:v>
                </c:pt>
                <c:pt idx="6772">
                  <c:v>355.06599999999997</c:v>
                </c:pt>
                <c:pt idx="6773">
                  <c:v>355.08749999999998</c:v>
                </c:pt>
                <c:pt idx="6774">
                  <c:v>355.11040000000003</c:v>
                </c:pt>
                <c:pt idx="6775">
                  <c:v>355.1311</c:v>
                </c:pt>
                <c:pt idx="6776">
                  <c:v>355.15320000000003</c:v>
                </c:pt>
                <c:pt idx="6777">
                  <c:v>355.17540000000002</c:v>
                </c:pt>
                <c:pt idx="6778">
                  <c:v>355.19540000000001</c:v>
                </c:pt>
                <c:pt idx="6779">
                  <c:v>355.21679999999998</c:v>
                </c:pt>
                <c:pt idx="6780">
                  <c:v>355.2389</c:v>
                </c:pt>
                <c:pt idx="6781">
                  <c:v>355.25990000000002</c:v>
                </c:pt>
                <c:pt idx="6782">
                  <c:v>355.28100000000001</c:v>
                </c:pt>
                <c:pt idx="6783">
                  <c:v>355.30340000000001</c:v>
                </c:pt>
                <c:pt idx="6784">
                  <c:v>355.3261</c:v>
                </c:pt>
                <c:pt idx="6785">
                  <c:v>355.34699999999998</c:v>
                </c:pt>
                <c:pt idx="6786">
                  <c:v>355.36720000000003</c:v>
                </c:pt>
                <c:pt idx="6787">
                  <c:v>355.38889999999998</c:v>
                </c:pt>
                <c:pt idx="6788">
                  <c:v>355.40960000000001</c:v>
                </c:pt>
                <c:pt idx="6789">
                  <c:v>355.43169999999998</c:v>
                </c:pt>
                <c:pt idx="6790">
                  <c:v>355.45299999999997</c:v>
                </c:pt>
                <c:pt idx="6791">
                  <c:v>355.47280000000001</c:v>
                </c:pt>
                <c:pt idx="6792">
                  <c:v>355.49540000000002</c:v>
                </c:pt>
                <c:pt idx="6793">
                  <c:v>355.51560000000001</c:v>
                </c:pt>
                <c:pt idx="6794">
                  <c:v>355.53660000000002</c:v>
                </c:pt>
                <c:pt idx="6795">
                  <c:v>355.5582</c:v>
                </c:pt>
                <c:pt idx="6796">
                  <c:v>355.58159999999998</c:v>
                </c:pt>
                <c:pt idx="6797">
                  <c:v>355.60019999999997</c:v>
                </c:pt>
                <c:pt idx="6798">
                  <c:v>355.62099999999998</c:v>
                </c:pt>
                <c:pt idx="6799">
                  <c:v>355.64170000000001</c:v>
                </c:pt>
                <c:pt idx="6800">
                  <c:v>355.6628</c:v>
                </c:pt>
                <c:pt idx="6801">
                  <c:v>355.68540000000002</c:v>
                </c:pt>
                <c:pt idx="6802">
                  <c:v>355.70499999999998</c:v>
                </c:pt>
                <c:pt idx="6803">
                  <c:v>355.72789999999998</c:v>
                </c:pt>
                <c:pt idx="6804">
                  <c:v>355.74579999999997</c:v>
                </c:pt>
                <c:pt idx="6805">
                  <c:v>355.76760000000002</c:v>
                </c:pt>
                <c:pt idx="6806">
                  <c:v>355.7894</c:v>
                </c:pt>
                <c:pt idx="6807">
                  <c:v>355.80970000000002</c:v>
                </c:pt>
                <c:pt idx="6808">
                  <c:v>355.82979999999998</c:v>
                </c:pt>
                <c:pt idx="6809">
                  <c:v>355.85180000000003</c:v>
                </c:pt>
                <c:pt idx="6810">
                  <c:v>355.87180000000001</c:v>
                </c:pt>
                <c:pt idx="6811">
                  <c:v>355.89159999999998</c:v>
                </c:pt>
                <c:pt idx="6812">
                  <c:v>355.91149999999999</c:v>
                </c:pt>
                <c:pt idx="6813">
                  <c:v>355.93340000000001</c:v>
                </c:pt>
                <c:pt idx="6814">
                  <c:v>355.95620000000002</c:v>
                </c:pt>
                <c:pt idx="6815">
                  <c:v>355.97570000000002</c:v>
                </c:pt>
                <c:pt idx="6816">
                  <c:v>355.99639999999999</c:v>
                </c:pt>
                <c:pt idx="6817">
                  <c:v>356.01780000000002</c:v>
                </c:pt>
                <c:pt idx="6818">
                  <c:v>356.04</c:v>
                </c:pt>
                <c:pt idx="6819">
                  <c:v>356.06099999999998</c:v>
                </c:pt>
                <c:pt idx="6820">
                  <c:v>356.08030000000002</c:v>
                </c:pt>
                <c:pt idx="6821">
                  <c:v>356.0992</c:v>
                </c:pt>
                <c:pt idx="6822">
                  <c:v>356.12060000000002</c:v>
                </c:pt>
                <c:pt idx="6823">
                  <c:v>356.14120000000003</c:v>
                </c:pt>
                <c:pt idx="6824">
                  <c:v>356.1626</c:v>
                </c:pt>
                <c:pt idx="6825">
                  <c:v>356.18439999999998</c:v>
                </c:pt>
                <c:pt idx="6826">
                  <c:v>356.20580000000001</c:v>
                </c:pt>
                <c:pt idx="6827">
                  <c:v>356.22590000000002</c:v>
                </c:pt>
                <c:pt idx="6828">
                  <c:v>356.24560000000002</c:v>
                </c:pt>
                <c:pt idx="6829">
                  <c:v>356.26740000000001</c:v>
                </c:pt>
                <c:pt idx="6830">
                  <c:v>356.28879999999998</c:v>
                </c:pt>
                <c:pt idx="6831">
                  <c:v>356.30880000000002</c:v>
                </c:pt>
                <c:pt idx="6832">
                  <c:v>356.33240000000001</c:v>
                </c:pt>
                <c:pt idx="6833">
                  <c:v>356.35320000000002</c:v>
                </c:pt>
                <c:pt idx="6834">
                  <c:v>356.37380000000002</c:v>
                </c:pt>
                <c:pt idx="6835">
                  <c:v>356.39580000000001</c:v>
                </c:pt>
                <c:pt idx="6836">
                  <c:v>356.41680000000002</c:v>
                </c:pt>
                <c:pt idx="6837">
                  <c:v>356.43650000000002</c:v>
                </c:pt>
                <c:pt idx="6838">
                  <c:v>356.45870000000002</c:v>
                </c:pt>
                <c:pt idx="6839">
                  <c:v>356.48020000000002</c:v>
                </c:pt>
                <c:pt idx="6840">
                  <c:v>356.50020000000001</c:v>
                </c:pt>
                <c:pt idx="6841">
                  <c:v>356.52210000000002</c:v>
                </c:pt>
                <c:pt idx="6842">
                  <c:v>356.54379999999998</c:v>
                </c:pt>
                <c:pt idx="6843">
                  <c:v>356.56560000000002</c:v>
                </c:pt>
                <c:pt idx="6844">
                  <c:v>356.5874</c:v>
                </c:pt>
                <c:pt idx="6845">
                  <c:v>356.60829999999999</c:v>
                </c:pt>
                <c:pt idx="6846">
                  <c:v>356.62860000000001</c:v>
                </c:pt>
                <c:pt idx="6847">
                  <c:v>356.6508</c:v>
                </c:pt>
                <c:pt idx="6848">
                  <c:v>356.67259999999999</c:v>
                </c:pt>
                <c:pt idx="6849">
                  <c:v>356.69299999999998</c:v>
                </c:pt>
                <c:pt idx="6850">
                  <c:v>356.71409999999997</c:v>
                </c:pt>
                <c:pt idx="6851">
                  <c:v>356.73680000000002</c:v>
                </c:pt>
                <c:pt idx="6852">
                  <c:v>356.75670000000002</c:v>
                </c:pt>
                <c:pt idx="6853">
                  <c:v>356.77780000000001</c:v>
                </c:pt>
                <c:pt idx="6854">
                  <c:v>356.79939999999999</c:v>
                </c:pt>
                <c:pt idx="6855">
                  <c:v>356.82080000000002</c:v>
                </c:pt>
                <c:pt idx="6856">
                  <c:v>356.84359999999998</c:v>
                </c:pt>
                <c:pt idx="6857">
                  <c:v>356.8639</c:v>
                </c:pt>
                <c:pt idx="6858">
                  <c:v>356.88569999999999</c:v>
                </c:pt>
                <c:pt idx="6859">
                  <c:v>356.90870000000001</c:v>
                </c:pt>
                <c:pt idx="6860">
                  <c:v>356.92919999999998</c:v>
                </c:pt>
                <c:pt idx="6861">
                  <c:v>356.95150000000001</c:v>
                </c:pt>
                <c:pt idx="6862">
                  <c:v>356.9726</c:v>
                </c:pt>
                <c:pt idx="6863">
                  <c:v>356.99239999999998</c:v>
                </c:pt>
                <c:pt idx="6864">
                  <c:v>357.01429999999999</c:v>
                </c:pt>
                <c:pt idx="6865">
                  <c:v>357.03620000000001</c:v>
                </c:pt>
                <c:pt idx="6866">
                  <c:v>357.05860000000001</c:v>
                </c:pt>
                <c:pt idx="6867">
                  <c:v>357.07920000000001</c:v>
                </c:pt>
                <c:pt idx="6868">
                  <c:v>357.101</c:v>
                </c:pt>
                <c:pt idx="6869">
                  <c:v>357.12110000000001</c:v>
                </c:pt>
                <c:pt idx="6870">
                  <c:v>357.14229999999998</c:v>
                </c:pt>
                <c:pt idx="6871">
                  <c:v>357.16410000000002</c:v>
                </c:pt>
                <c:pt idx="6872">
                  <c:v>357.18560000000002</c:v>
                </c:pt>
                <c:pt idx="6873">
                  <c:v>357.20679999999999</c:v>
                </c:pt>
                <c:pt idx="6874">
                  <c:v>357.22820000000002</c:v>
                </c:pt>
                <c:pt idx="6875">
                  <c:v>357.24939999999998</c:v>
                </c:pt>
                <c:pt idx="6876">
                  <c:v>357.27080000000001</c:v>
                </c:pt>
                <c:pt idx="6877">
                  <c:v>357.29270000000002</c:v>
                </c:pt>
                <c:pt idx="6878">
                  <c:v>357.31459999999998</c:v>
                </c:pt>
                <c:pt idx="6879">
                  <c:v>357.33550000000002</c:v>
                </c:pt>
                <c:pt idx="6880">
                  <c:v>357.35579999999999</c:v>
                </c:pt>
                <c:pt idx="6881">
                  <c:v>357.3784</c:v>
                </c:pt>
                <c:pt idx="6882">
                  <c:v>357.39879999999999</c:v>
                </c:pt>
                <c:pt idx="6883">
                  <c:v>357.42099999999999</c:v>
                </c:pt>
                <c:pt idx="6884">
                  <c:v>357.44189999999998</c:v>
                </c:pt>
                <c:pt idx="6885">
                  <c:v>357.46190000000001</c:v>
                </c:pt>
                <c:pt idx="6886">
                  <c:v>357.48259999999999</c:v>
                </c:pt>
                <c:pt idx="6887">
                  <c:v>357.50400000000002</c:v>
                </c:pt>
                <c:pt idx="6888">
                  <c:v>357.52510000000001</c:v>
                </c:pt>
                <c:pt idx="6889">
                  <c:v>357.5471</c:v>
                </c:pt>
                <c:pt idx="6890">
                  <c:v>357.5686</c:v>
                </c:pt>
                <c:pt idx="6891">
                  <c:v>357.59039999999999</c:v>
                </c:pt>
                <c:pt idx="6892">
                  <c:v>357.61200000000002</c:v>
                </c:pt>
                <c:pt idx="6893">
                  <c:v>357.63229999999999</c:v>
                </c:pt>
                <c:pt idx="6894">
                  <c:v>357.65370000000001</c:v>
                </c:pt>
                <c:pt idx="6895">
                  <c:v>357.6748</c:v>
                </c:pt>
                <c:pt idx="6896">
                  <c:v>357.69580000000002</c:v>
                </c:pt>
                <c:pt idx="6897">
                  <c:v>357.71789999999999</c:v>
                </c:pt>
                <c:pt idx="6898">
                  <c:v>357.738</c:v>
                </c:pt>
                <c:pt idx="6899">
                  <c:v>357.75850000000003</c:v>
                </c:pt>
                <c:pt idx="6900">
                  <c:v>357.78059999999999</c:v>
                </c:pt>
                <c:pt idx="6901">
                  <c:v>357.80110000000002</c:v>
                </c:pt>
                <c:pt idx="6902">
                  <c:v>357.82319999999999</c:v>
                </c:pt>
                <c:pt idx="6903">
                  <c:v>357.84350000000001</c:v>
                </c:pt>
                <c:pt idx="6904">
                  <c:v>357.86489999999998</c:v>
                </c:pt>
                <c:pt idx="6905">
                  <c:v>357.88729999999998</c:v>
                </c:pt>
                <c:pt idx="6906">
                  <c:v>357.90870000000001</c:v>
                </c:pt>
                <c:pt idx="6907">
                  <c:v>357.93090000000001</c:v>
                </c:pt>
                <c:pt idx="6908">
                  <c:v>357.95400000000001</c:v>
                </c:pt>
                <c:pt idx="6909">
                  <c:v>357.97300000000001</c:v>
                </c:pt>
                <c:pt idx="6910">
                  <c:v>357.9948</c:v>
                </c:pt>
                <c:pt idx="6911">
                  <c:v>358.01749999999998</c:v>
                </c:pt>
                <c:pt idx="6912">
                  <c:v>358.0403</c:v>
                </c:pt>
                <c:pt idx="6913">
                  <c:v>358.0625</c:v>
                </c:pt>
                <c:pt idx="6914">
                  <c:v>358.08339999999998</c:v>
                </c:pt>
                <c:pt idx="6915">
                  <c:v>358.10629999999998</c:v>
                </c:pt>
                <c:pt idx="6916">
                  <c:v>358.12810000000002</c:v>
                </c:pt>
                <c:pt idx="6917">
                  <c:v>358.14890000000003</c:v>
                </c:pt>
                <c:pt idx="6918">
                  <c:v>358.17099999999999</c:v>
                </c:pt>
                <c:pt idx="6919">
                  <c:v>358.19260000000003</c:v>
                </c:pt>
                <c:pt idx="6920">
                  <c:v>358.21339999999998</c:v>
                </c:pt>
                <c:pt idx="6921">
                  <c:v>358.2346</c:v>
                </c:pt>
                <c:pt idx="6922">
                  <c:v>358.2568</c:v>
                </c:pt>
                <c:pt idx="6923">
                  <c:v>358.2792</c:v>
                </c:pt>
                <c:pt idx="6924">
                  <c:v>358.29939999999999</c:v>
                </c:pt>
                <c:pt idx="6925">
                  <c:v>358.32</c:v>
                </c:pt>
                <c:pt idx="6926">
                  <c:v>358.34140000000002</c:v>
                </c:pt>
                <c:pt idx="6927">
                  <c:v>358.363</c:v>
                </c:pt>
                <c:pt idx="6928">
                  <c:v>358.3845</c:v>
                </c:pt>
                <c:pt idx="6929">
                  <c:v>358.40620000000001</c:v>
                </c:pt>
                <c:pt idx="6930">
                  <c:v>358.42779999999999</c:v>
                </c:pt>
                <c:pt idx="6931">
                  <c:v>358.44920000000002</c:v>
                </c:pt>
                <c:pt idx="6932">
                  <c:v>358.47070000000002</c:v>
                </c:pt>
                <c:pt idx="6933">
                  <c:v>358.49200000000002</c:v>
                </c:pt>
                <c:pt idx="6934">
                  <c:v>358.51170000000002</c:v>
                </c:pt>
                <c:pt idx="6935">
                  <c:v>358.53399999999999</c:v>
                </c:pt>
                <c:pt idx="6936">
                  <c:v>358.55669999999998</c:v>
                </c:pt>
                <c:pt idx="6937">
                  <c:v>358.57639999999998</c:v>
                </c:pt>
                <c:pt idx="6938">
                  <c:v>358.59809999999999</c:v>
                </c:pt>
                <c:pt idx="6939">
                  <c:v>358.61860000000001</c:v>
                </c:pt>
                <c:pt idx="6940">
                  <c:v>358.63979999999998</c:v>
                </c:pt>
                <c:pt idx="6941">
                  <c:v>358.66079999999999</c:v>
                </c:pt>
                <c:pt idx="6942">
                  <c:v>358.68119999999999</c:v>
                </c:pt>
                <c:pt idx="6943">
                  <c:v>358.7022</c:v>
                </c:pt>
                <c:pt idx="6944">
                  <c:v>358.7226</c:v>
                </c:pt>
                <c:pt idx="6945">
                  <c:v>358.74349999999998</c:v>
                </c:pt>
                <c:pt idx="6946">
                  <c:v>358.76429999999999</c:v>
                </c:pt>
                <c:pt idx="6947">
                  <c:v>358.78609999999998</c:v>
                </c:pt>
                <c:pt idx="6948">
                  <c:v>358.8064</c:v>
                </c:pt>
                <c:pt idx="6949">
                  <c:v>358.82740000000001</c:v>
                </c:pt>
                <c:pt idx="6950">
                  <c:v>358.84969999999998</c:v>
                </c:pt>
                <c:pt idx="6951">
                  <c:v>358.87040000000002</c:v>
                </c:pt>
                <c:pt idx="6952">
                  <c:v>358.89100000000002</c:v>
                </c:pt>
                <c:pt idx="6953">
                  <c:v>358.91269999999997</c:v>
                </c:pt>
                <c:pt idx="6954">
                  <c:v>358.93150000000003</c:v>
                </c:pt>
                <c:pt idx="6955">
                  <c:v>358.95240000000001</c:v>
                </c:pt>
                <c:pt idx="6956">
                  <c:v>358.97359999999998</c:v>
                </c:pt>
                <c:pt idx="6957">
                  <c:v>358.99549999999999</c:v>
                </c:pt>
                <c:pt idx="6958">
                  <c:v>359.0172</c:v>
                </c:pt>
                <c:pt idx="6959">
                  <c:v>359.036</c:v>
                </c:pt>
                <c:pt idx="6960">
                  <c:v>359.05739999999997</c:v>
                </c:pt>
                <c:pt idx="6961">
                  <c:v>359.08</c:v>
                </c:pt>
                <c:pt idx="6962">
                  <c:v>359.10079999999999</c:v>
                </c:pt>
                <c:pt idx="6963">
                  <c:v>359.12099999999998</c:v>
                </c:pt>
                <c:pt idx="6964">
                  <c:v>359.1438</c:v>
                </c:pt>
                <c:pt idx="6965">
                  <c:v>359.1662</c:v>
                </c:pt>
                <c:pt idx="6966">
                  <c:v>359.18720000000002</c:v>
                </c:pt>
                <c:pt idx="6967">
                  <c:v>359.2097</c:v>
                </c:pt>
                <c:pt idx="6968">
                  <c:v>359.23169999999999</c:v>
                </c:pt>
                <c:pt idx="6969">
                  <c:v>359.25189999999998</c:v>
                </c:pt>
                <c:pt idx="6970">
                  <c:v>359.27359999999999</c:v>
                </c:pt>
                <c:pt idx="6971">
                  <c:v>359.2971</c:v>
                </c:pt>
                <c:pt idx="6972">
                  <c:v>359.31720000000001</c:v>
                </c:pt>
                <c:pt idx="6973">
                  <c:v>359.34019999999998</c:v>
                </c:pt>
                <c:pt idx="6974">
                  <c:v>359.36099999999999</c:v>
                </c:pt>
                <c:pt idx="6975">
                  <c:v>359.38380000000001</c:v>
                </c:pt>
                <c:pt idx="6976">
                  <c:v>359.40480000000002</c:v>
                </c:pt>
                <c:pt idx="6977">
                  <c:v>359.43239999999997</c:v>
                </c:pt>
                <c:pt idx="6978">
                  <c:v>359.44099999999997</c:v>
                </c:pt>
                <c:pt idx="6979">
                  <c:v>359.47019999999998</c:v>
                </c:pt>
                <c:pt idx="6980">
                  <c:v>359.48820000000001</c:v>
                </c:pt>
                <c:pt idx="6981">
                  <c:v>359.51049999999998</c:v>
                </c:pt>
                <c:pt idx="6982">
                  <c:v>359.53149999999999</c:v>
                </c:pt>
                <c:pt idx="6983">
                  <c:v>359.55220000000003</c:v>
                </c:pt>
                <c:pt idx="6984">
                  <c:v>359.57350000000002</c:v>
                </c:pt>
                <c:pt idx="6985">
                  <c:v>359.59399999999999</c:v>
                </c:pt>
                <c:pt idx="6986">
                  <c:v>359.61669999999998</c:v>
                </c:pt>
                <c:pt idx="6987">
                  <c:v>359.63720000000001</c:v>
                </c:pt>
                <c:pt idx="6988">
                  <c:v>359.65820000000002</c:v>
                </c:pt>
                <c:pt idx="6989">
                  <c:v>359.6798</c:v>
                </c:pt>
                <c:pt idx="6990">
                  <c:v>359.7022</c:v>
                </c:pt>
                <c:pt idx="6991">
                  <c:v>359.72239999999999</c:v>
                </c:pt>
                <c:pt idx="6992">
                  <c:v>359.74529999999999</c:v>
                </c:pt>
                <c:pt idx="6993">
                  <c:v>359.76650000000001</c:v>
                </c:pt>
                <c:pt idx="6994">
                  <c:v>359.78710000000001</c:v>
                </c:pt>
                <c:pt idx="6995">
                  <c:v>359.80720000000002</c:v>
                </c:pt>
                <c:pt idx="6996">
                  <c:v>359.82850000000002</c:v>
                </c:pt>
                <c:pt idx="6997">
                  <c:v>359.84899999999999</c:v>
                </c:pt>
                <c:pt idx="6998">
                  <c:v>359.87</c:v>
                </c:pt>
                <c:pt idx="6999">
                  <c:v>359.89120000000003</c:v>
                </c:pt>
                <c:pt idx="7000">
                  <c:v>359.91019999999997</c:v>
                </c:pt>
                <c:pt idx="7001">
                  <c:v>359.93060000000003</c:v>
                </c:pt>
                <c:pt idx="7002">
                  <c:v>359.95100000000002</c:v>
                </c:pt>
                <c:pt idx="7003">
                  <c:v>359.97320000000002</c:v>
                </c:pt>
                <c:pt idx="7004">
                  <c:v>359.99439999999998</c:v>
                </c:pt>
                <c:pt idx="7005">
                  <c:v>360.01639999999998</c:v>
                </c:pt>
                <c:pt idx="7006">
                  <c:v>360.03559999999999</c:v>
                </c:pt>
                <c:pt idx="7007">
                  <c:v>360.05689999999998</c:v>
                </c:pt>
                <c:pt idx="7008">
                  <c:v>360.07819999999998</c:v>
                </c:pt>
                <c:pt idx="7009">
                  <c:v>360.0992</c:v>
                </c:pt>
                <c:pt idx="7010">
                  <c:v>360.12139999999999</c:v>
                </c:pt>
                <c:pt idx="7011">
                  <c:v>360.14089999999999</c:v>
                </c:pt>
                <c:pt idx="7012">
                  <c:v>360.16480000000001</c:v>
                </c:pt>
                <c:pt idx="7013">
                  <c:v>360.18439999999998</c:v>
                </c:pt>
                <c:pt idx="7014">
                  <c:v>360.20440000000002</c:v>
                </c:pt>
                <c:pt idx="7015">
                  <c:v>360.22640000000001</c:v>
                </c:pt>
                <c:pt idx="7016">
                  <c:v>360.24610000000001</c:v>
                </c:pt>
                <c:pt idx="7017">
                  <c:v>360.27050000000003</c:v>
                </c:pt>
                <c:pt idx="7018">
                  <c:v>360.29199999999997</c:v>
                </c:pt>
                <c:pt idx="7019">
                  <c:v>360.31279999999998</c:v>
                </c:pt>
                <c:pt idx="7020">
                  <c:v>360.3347</c:v>
                </c:pt>
                <c:pt idx="7021">
                  <c:v>360.35579999999999</c:v>
                </c:pt>
                <c:pt idx="7022">
                  <c:v>360.37569999999999</c:v>
                </c:pt>
                <c:pt idx="7023">
                  <c:v>360.3974</c:v>
                </c:pt>
                <c:pt idx="7024">
                  <c:v>360.41919999999999</c:v>
                </c:pt>
                <c:pt idx="7025">
                  <c:v>360.44189999999998</c:v>
                </c:pt>
                <c:pt idx="7026">
                  <c:v>360.46179999999998</c:v>
                </c:pt>
                <c:pt idx="7027">
                  <c:v>360.4837</c:v>
                </c:pt>
                <c:pt idx="7028">
                  <c:v>360.50459999999998</c:v>
                </c:pt>
                <c:pt idx="7029">
                  <c:v>360.52699999999999</c:v>
                </c:pt>
                <c:pt idx="7030">
                  <c:v>360.54660000000001</c:v>
                </c:pt>
                <c:pt idx="7031">
                  <c:v>360.5686</c:v>
                </c:pt>
                <c:pt idx="7032">
                  <c:v>360.58980000000003</c:v>
                </c:pt>
                <c:pt idx="7033">
                  <c:v>360.6112</c:v>
                </c:pt>
                <c:pt idx="7034">
                  <c:v>360.63290000000001</c:v>
                </c:pt>
                <c:pt idx="7035">
                  <c:v>360.65469999999999</c:v>
                </c:pt>
                <c:pt idx="7036">
                  <c:v>360.6755</c:v>
                </c:pt>
                <c:pt idx="7037">
                  <c:v>360.69499999999999</c:v>
                </c:pt>
                <c:pt idx="7038">
                  <c:v>360.7176</c:v>
                </c:pt>
                <c:pt idx="7039">
                  <c:v>360.73910000000001</c:v>
                </c:pt>
                <c:pt idx="7040">
                  <c:v>360.75909999999999</c:v>
                </c:pt>
                <c:pt idx="7041">
                  <c:v>360.779</c:v>
                </c:pt>
                <c:pt idx="7042">
                  <c:v>360.7987</c:v>
                </c:pt>
                <c:pt idx="7043">
                  <c:v>360.82010000000002</c:v>
                </c:pt>
                <c:pt idx="7044">
                  <c:v>360.84219999999999</c:v>
                </c:pt>
                <c:pt idx="7045">
                  <c:v>360.86439999999999</c:v>
                </c:pt>
                <c:pt idx="7046">
                  <c:v>360.88319999999999</c:v>
                </c:pt>
                <c:pt idx="7047">
                  <c:v>360.90480000000002</c:v>
                </c:pt>
                <c:pt idx="7048">
                  <c:v>360.92669999999998</c:v>
                </c:pt>
                <c:pt idx="7049">
                  <c:v>360.94729999999998</c:v>
                </c:pt>
                <c:pt idx="7050">
                  <c:v>360.96940000000001</c:v>
                </c:pt>
                <c:pt idx="7051">
                  <c:v>360.99</c:v>
                </c:pt>
                <c:pt idx="7052">
                  <c:v>361.01069999999999</c:v>
                </c:pt>
                <c:pt idx="7053">
                  <c:v>361.03219999999999</c:v>
                </c:pt>
                <c:pt idx="7054">
                  <c:v>361.0532</c:v>
                </c:pt>
                <c:pt idx="7055">
                  <c:v>361.07339999999999</c:v>
                </c:pt>
                <c:pt idx="7056">
                  <c:v>361.09460000000001</c:v>
                </c:pt>
                <c:pt idx="7057">
                  <c:v>361.11680000000001</c:v>
                </c:pt>
                <c:pt idx="7058">
                  <c:v>361.13709999999998</c:v>
                </c:pt>
                <c:pt idx="7059">
                  <c:v>361.16059999999999</c:v>
                </c:pt>
                <c:pt idx="7060">
                  <c:v>361.1807</c:v>
                </c:pt>
                <c:pt idx="7061">
                  <c:v>361.19959999999998</c:v>
                </c:pt>
                <c:pt idx="7062">
                  <c:v>361.22449999999998</c:v>
                </c:pt>
                <c:pt idx="7063">
                  <c:v>361.24560000000002</c:v>
                </c:pt>
                <c:pt idx="7064">
                  <c:v>361.26580000000001</c:v>
                </c:pt>
                <c:pt idx="7065">
                  <c:v>361.2912</c:v>
                </c:pt>
                <c:pt idx="7066">
                  <c:v>361.3082</c:v>
                </c:pt>
                <c:pt idx="7067">
                  <c:v>361.33300000000003</c:v>
                </c:pt>
                <c:pt idx="7068">
                  <c:v>361.35210000000001</c:v>
                </c:pt>
                <c:pt idx="7069">
                  <c:v>361.37470000000002</c:v>
                </c:pt>
                <c:pt idx="7070">
                  <c:v>361.39659999999998</c:v>
                </c:pt>
                <c:pt idx="7071">
                  <c:v>361.41759999999999</c:v>
                </c:pt>
                <c:pt idx="7072">
                  <c:v>361.43830000000003</c:v>
                </c:pt>
                <c:pt idx="7073">
                  <c:v>361.45839999999998</c:v>
                </c:pt>
                <c:pt idx="7074">
                  <c:v>361.47899999999998</c:v>
                </c:pt>
                <c:pt idx="7075">
                  <c:v>361.50099999999998</c:v>
                </c:pt>
                <c:pt idx="7076">
                  <c:v>361.52170000000001</c:v>
                </c:pt>
                <c:pt idx="7077">
                  <c:v>361.54109999999997</c:v>
                </c:pt>
                <c:pt idx="7078">
                  <c:v>361.56290000000001</c:v>
                </c:pt>
                <c:pt idx="7079">
                  <c:v>361.58109999999999</c:v>
                </c:pt>
                <c:pt idx="7080">
                  <c:v>361.60320000000002</c:v>
                </c:pt>
                <c:pt idx="7081">
                  <c:v>361.62259999999998</c:v>
                </c:pt>
                <c:pt idx="7082">
                  <c:v>361.6438</c:v>
                </c:pt>
                <c:pt idx="7083">
                  <c:v>361.66640000000001</c:v>
                </c:pt>
                <c:pt idx="7084">
                  <c:v>361.68729999999999</c:v>
                </c:pt>
                <c:pt idx="7085">
                  <c:v>361.70690000000002</c:v>
                </c:pt>
                <c:pt idx="7086">
                  <c:v>361.73559999999998</c:v>
                </c:pt>
                <c:pt idx="7087">
                  <c:v>361.74059999999997</c:v>
                </c:pt>
                <c:pt idx="7088">
                  <c:v>361.76900000000001</c:v>
                </c:pt>
                <c:pt idx="7089">
                  <c:v>361.7876</c:v>
                </c:pt>
                <c:pt idx="7090">
                  <c:v>361.80860000000001</c:v>
                </c:pt>
                <c:pt idx="7091">
                  <c:v>361.82900000000001</c:v>
                </c:pt>
                <c:pt idx="7092">
                  <c:v>361.84859999999998</c:v>
                </c:pt>
                <c:pt idx="7093">
                  <c:v>361.86950000000002</c:v>
                </c:pt>
                <c:pt idx="7094">
                  <c:v>361.89100000000002</c:v>
                </c:pt>
                <c:pt idx="7095">
                  <c:v>361.91129999999998</c:v>
                </c:pt>
                <c:pt idx="7096">
                  <c:v>361.93040000000002</c:v>
                </c:pt>
                <c:pt idx="7097">
                  <c:v>361.95139999999998</c:v>
                </c:pt>
                <c:pt idx="7098">
                  <c:v>361.97120000000001</c:v>
                </c:pt>
                <c:pt idx="7099">
                  <c:v>361.99110000000002</c:v>
                </c:pt>
                <c:pt idx="7100">
                  <c:v>362.01139999999998</c:v>
                </c:pt>
                <c:pt idx="7101">
                  <c:v>362.03219999999999</c:v>
                </c:pt>
                <c:pt idx="7102">
                  <c:v>362.05309999999997</c:v>
                </c:pt>
                <c:pt idx="7103">
                  <c:v>362.07470000000001</c:v>
                </c:pt>
                <c:pt idx="7104">
                  <c:v>362.09550000000002</c:v>
                </c:pt>
                <c:pt idx="7105">
                  <c:v>362.11599999999999</c:v>
                </c:pt>
                <c:pt idx="7106">
                  <c:v>362.13580000000002</c:v>
                </c:pt>
                <c:pt idx="7107">
                  <c:v>362.15839999999997</c:v>
                </c:pt>
                <c:pt idx="7108">
                  <c:v>362.18079999999998</c:v>
                </c:pt>
                <c:pt idx="7109">
                  <c:v>362.20190000000002</c:v>
                </c:pt>
                <c:pt idx="7110">
                  <c:v>362.22280000000001</c:v>
                </c:pt>
                <c:pt idx="7111">
                  <c:v>362.24239999999998</c:v>
                </c:pt>
                <c:pt idx="7112">
                  <c:v>362.26299999999998</c:v>
                </c:pt>
                <c:pt idx="7113">
                  <c:v>362.28379999999999</c:v>
                </c:pt>
                <c:pt idx="7114">
                  <c:v>362.30599999999998</c:v>
                </c:pt>
                <c:pt idx="7115">
                  <c:v>362.327</c:v>
                </c:pt>
                <c:pt idx="7116">
                  <c:v>362.34699999999998</c:v>
                </c:pt>
                <c:pt idx="7117">
                  <c:v>362.36860000000001</c:v>
                </c:pt>
                <c:pt idx="7118">
                  <c:v>362.38839999999999</c:v>
                </c:pt>
                <c:pt idx="7119">
                  <c:v>362.4101</c:v>
                </c:pt>
                <c:pt idx="7120">
                  <c:v>362.43020000000001</c:v>
                </c:pt>
                <c:pt idx="7121">
                  <c:v>362.45</c:v>
                </c:pt>
                <c:pt idx="7122">
                  <c:v>362.47190000000001</c:v>
                </c:pt>
                <c:pt idx="7123">
                  <c:v>362.49400000000003</c:v>
                </c:pt>
                <c:pt idx="7124">
                  <c:v>362.5138</c:v>
                </c:pt>
                <c:pt idx="7125">
                  <c:v>362.53359999999998</c:v>
                </c:pt>
                <c:pt idx="7126">
                  <c:v>362.5539</c:v>
                </c:pt>
                <c:pt idx="7127">
                  <c:v>362.57600000000002</c:v>
                </c:pt>
                <c:pt idx="7128">
                  <c:v>362.59690000000001</c:v>
                </c:pt>
                <c:pt idx="7129">
                  <c:v>362.61700000000002</c:v>
                </c:pt>
                <c:pt idx="7130">
                  <c:v>362.63940000000002</c:v>
                </c:pt>
                <c:pt idx="7131">
                  <c:v>362.65960000000001</c:v>
                </c:pt>
                <c:pt idx="7132">
                  <c:v>362.68209999999999</c:v>
                </c:pt>
                <c:pt idx="7133">
                  <c:v>362.70089999999999</c:v>
                </c:pt>
                <c:pt idx="7134">
                  <c:v>362.7217</c:v>
                </c:pt>
                <c:pt idx="7135">
                  <c:v>362.74329999999998</c:v>
                </c:pt>
                <c:pt idx="7136">
                  <c:v>362.76220000000001</c:v>
                </c:pt>
                <c:pt idx="7137">
                  <c:v>362.78550000000001</c:v>
                </c:pt>
                <c:pt idx="7138">
                  <c:v>362.80560000000003</c:v>
                </c:pt>
                <c:pt idx="7139">
                  <c:v>362.82549999999998</c:v>
                </c:pt>
                <c:pt idx="7140">
                  <c:v>362.84620000000001</c:v>
                </c:pt>
                <c:pt idx="7141">
                  <c:v>362.86739999999998</c:v>
                </c:pt>
                <c:pt idx="7142">
                  <c:v>362.88729999999998</c:v>
                </c:pt>
                <c:pt idx="7143">
                  <c:v>362.91090000000003</c:v>
                </c:pt>
                <c:pt idx="7144">
                  <c:v>362.93119999999999</c:v>
                </c:pt>
                <c:pt idx="7145">
                  <c:v>362.95179999999999</c:v>
                </c:pt>
                <c:pt idx="7146">
                  <c:v>362.97149999999999</c:v>
                </c:pt>
                <c:pt idx="7147">
                  <c:v>362.99340000000001</c:v>
                </c:pt>
                <c:pt idx="7148">
                  <c:v>363.01519999999999</c:v>
                </c:pt>
                <c:pt idx="7149">
                  <c:v>363.036</c:v>
                </c:pt>
                <c:pt idx="7150">
                  <c:v>363.0582</c:v>
                </c:pt>
                <c:pt idx="7151">
                  <c:v>363.07889999999998</c:v>
                </c:pt>
                <c:pt idx="7152">
                  <c:v>363.09879999999998</c:v>
                </c:pt>
                <c:pt idx="7153">
                  <c:v>363.12079999999997</c:v>
                </c:pt>
                <c:pt idx="7154">
                  <c:v>363.142</c:v>
                </c:pt>
                <c:pt idx="7155">
                  <c:v>363.16219999999998</c:v>
                </c:pt>
                <c:pt idx="7156">
                  <c:v>363.18279999999999</c:v>
                </c:pt>
                <c:pt idx="7157">
                  <c:v>363.20350000000002</c:v>
                </c:pt>
                <c:pt idx="7158">
                  <c:v>363.22559999999999</c:v>
                </c:pt>
                <c:pt idx="7159">
                  <c:v>363.24779999999998</c:v>
                </c:pt>
                <c:pt idx="7160">
                  <c:v>363.26760000000002</c:v>
                </c:pt>
                <c:pt idx="7161">
                  <c:v>363.2876</c:v>
                </c:pt>
                <c:pt idx="7162">
                  <c:v>363.30919999999998</c:v>
                </c:pt>
                <c:pt idx="7163">
                  <c:v>363.33260000000001</c:v>
                </c:pt>
                <c:pt idx="7164">
                  <c:v>363.35270000000003</c:v>
                </c:pt>
                <c:pt idx="7165">
                  <c:v>363.37360000000001</c:v>
                </c:pt>
                <c:pt idx="7166">
                  <c:v>363.3956</c:v>
                </c:pt>
                <c:pt idx="7167">
                  <c:v>363.41629999999998</c:v>
                </c:pt>
                <c:pt idx="7168">
                  <c:v>363.4375</c:v>
                </c:pt>
                <c:pt idx="7169">
                  <c:v>363.459</c:v>
                </c:pt>
                <c:pt idx="7170">
                  <c:v>363.48289999999997</c:v>
                </c:pt>
                <c:pt idx="7171">
                  <c:v>363.49779999999998</c:v>
                </c:pt>
                <c:pt idx="7172">
                  <c:v>363.52</c:v>
                </c:pt>
                <c:pt idx="7173">
                  <c:v>363.54180000000002</c:v>
                </c:pt>
                <c:pt idx="7174">
                  <c:v>363.56020000000001</c:v>
                </c:pt>
                <c:pt idx="7175">
                  <c:v>363.5806</c:v>
                </c:pt>
                <c:pt idx="7176">
                  <c:v>363.60109999999997</c:v>
                </c:pt>
                <c:pt idx="7177">
                  <c:v>363.62009999999998</c:v>
                </c:pt>
                <c:pt idx="7178">
                  <c:v>363.64139999999998</c:v>
                </c:pt>
                <c:pt idx="7179">
                  <c:v>363.66219999999998</c:v>
                </c:pt>
                <c:pt idx="7180">
                  <c:v>363.6841</c:v>
                </c:pt>
                <c:pt idx="7181">
                  <c:v>363.7022</c:v>
                </c:pt>
                <c:pt idx="7182">
                  <c:v>363.72379999999998</c:v>
                </c:pt>
                <c:pt idx="7183">
                  <c:v>363.74329999999998</c:v>
                </c:pt>
                <c:pt idx="7184">
                  <c:v>363.76389999999998</c:v>
                </c:pt>
                <c:pt idx="7185">
                  <c:v>363.78440000000001</c:v>
                </c:pt>
                <c:pt idx="7186">
                  <c:v>363.80500000000001</c:v>
                </c:pt>
                <c:pt idx="7187">
                  <c:v>363.82479999999998</c:v>
                </c:pt>
                <c:pt idx="7188">
                  <c:v>363.84399999999999</c:v>
                </c:pt>
                <c:pt idx="7189">
                  <c:v>363.86430000000001</c:v>
                </c:pt>
                <c:pt idx="7190">
                  <c:v>363.88380000000001</c:v>
                </c:pt>
                <c:pt idx="7191">
                  <c:v>363.90449999999998</c:v>
                </c:pt>
                <c:pt idx="7192">
                  <c:v>363.92500000000001</c:v>
                </c:pt>
                <c:pt idx="7193">
                  <c:v>363.94439999999997</c:v>
                </c:pt>
                <c:pt idx="7194">
                  <c:v>363.96559999999999</c:v>
                </c:pt>
                <c:pt idx="7195">
                  <c:v>363.98540000000003</c:v>
                </c:pt>
                <c:pt idx="7196">
                  <c:v>364.00389999999999</c:v>
                </c:pt>
                <c:pt idx="7197">
                  <c:v>364.02609999999999</c:v>
                </c:pt>
                <c:pt idx="7198">
                  <c:v>364.04649999999998</c:v>
                </c:pt>
                <c:pt idx="7199">
                  <c:v>364.06720000000001</c:v>
                </c:pt>
                <c:pt idx="7200">
                  <c:v>364.08659999999998</c:v>
                </c:pt>
                <c:pt idx="7201">
                  <c:v>364.10820000000001</c:v>
                </c:pt>
                <c:pt idx="7202">
                  <c:v>364.12979999999999</c:v>
                </c:pt>
                <c:pt idx="7203">
                  <c:v>364.14859999999999</c:v>
                </c:pt>
                <c:pt idx="7204">
                  <c:v>364.16950000000003</c:v>
                </c:pt>
                <c:pt idx="7205">
                  <c:v>364.19</c:v>
                </c:pt>
                <c:pt idx="7206">
                  <c:v>364.21179999999998</c:v>
                </c:pt>
                <c:pt idx="7207">
                  <c:v>364.23140000000001</c:v>
                </c:pt>
                <c:pt idx="7208">
                  <c:v>364.25299999999999</c:v>
                </c:pt>
                <c:pt idx="7209">
                  <c:v>364.27350000000001</c:v>
                </c:pt>
                <c:pt idx="7210">
                  <c:v>364.29480000000001</c:v>
                </c:pt>
                <c:pt idx="7211">
                  <c:v>364.31529999999998</c:v>
                </c:pt>
                <c:pt idx="7212">
                  <c:v>364.33539999999999</c:v>
                </c:pt>
                <c:pt idx="7213">
                  <c:v>364.35660000000001</c:v>
                </c:pt>
                <c:pt idx="7214">
                  <c:v>364.37540000000001</c:v>
                </c:pt>
                <c:pt idx="7215">
                  <c:v>364.39600000000002</c:v>
                </c:pt>
                <c:pt idx="7216">
                  <c:v>364.41750000000002</c:v>
                </c:pt>
                <c:pt idx="7217">
                  <c:v>364.43799999999999</c:v>
                </c:pt>
                <c:pt idx="7218">
                  <c:v>364.4588</c:v>
                </c:pt>
                <c:pt idx="7219">
                  <c:v>364.48020000000002</c:v>
                </c:pt>
                <c:pt idx="7220">
                  <c:v>364.50060000000002</c:v>
                </c:pt>
                <c:pt idx="7221">
                  <c:v>364.52179999999998</c:v>
                </c:pt>
                <c:pt idx="7222">
                  <c:v>364.54259999999999</c:v>
                </c:pt>
                <c:pt idx="7223">
                  <c:v>364.5625</c:v>
                </c:pt>
                <c:pt idx="7224">
                  <c:v>364.58420000000001</c:v>
                </c:pt>
                <c:pt idx="7225">
                  <c:v>364.60399999999998</c:v>
                </c:pt>
                <c:pt idx="7226">
                  <c:v>364.62389999999999</c:v>
                </c:pt>
                <c:pt idx="7227">
                  <c:v>364.64479999999998</c:v>
                </c:pt>
                <c:pt idx="7228">
                  <c:v>364.6653</c:v>
                </c:pt>
                <c:pt idx="7229">
                  <c:v>364.68560000000002</c:v>
                </c:pt>
                <c:pt idx="7230">
                  <c:v>364.7054</c:v>
                </c:pt>
                <c:pt idx="7231">
                  <c:v>364.72519999999997</c:v>
                </c:pt>
                <c:pt idx="7232">
                  <c:v>364.74680000000001</c:v>
                </c:pt>
                <c:pt idx="7233">
                  <c:v>364.7681</c:v>
                </c:pt>
                <c:pt idx="7234">
                  <c:v>364.7876</c:v>
                </c:pt>
                <c:pt idx="7235">
                  <c:v>364.80900000000003</c:v>
                </c:pt>
                <c:pt idx="7236">
                  <c:v>364.82839999999999</c:v>
                </c:pt>
                <c:pt idx="7237">
                  <c:v>364.84910000000002</c:v>
                </c:pt>
                <c:pt idx="7238">
                  <c:v>364.86840000000001</c:v>
                </c:pt>
                <c:pt idx="7239">
                  <c:v>364.88869999999997</c:v>
                </c:pt>
                <c:pt idx="7240">
                  <c:v>364.90910000000002</c:v>
                </c:pt>
                <c:pt idx="7241">
                  <c:v>364.9314</c:v>
                </c:pt>
                <c:pt idx="7242">
                  <c:v>364.95280000000002</c:v>
                </c:pt>
                <c:pt idx="7243">
                  <c:v>364.97129999999999</c:v>
                </c:pt>
                <c:pt idx="7244">
                  <c:v>364.99119999999999</c:v>
                </c:pt>
                <c:pt idx="7245">
                  <c:v>365.01220000000001</c:v>
                </c:pt>
                <c:pt idx="7246">
                  <c:v>365.03179999999998</c:v>
                </c:pt>
                <c:pt idx="7247">
                  <c:v>365.05340000000001</c:v>
                </c:pt>
                <c:pt idx="7248">
                  <c:v>365.07440000000003</c:v>
                </c:pt>
                <c:pt idx="7249">
                  <c:v>365.09480000000002</c:v>
                </c:pt>
                <c:pt idx="7250">
                  <c:v>365.11529999999999</c:v>
                </c:pt>
                <c:pt idx="7251">
                  <c:v>365.13619999999997</c:v>
                </c:pt>
                <c:pt idx="7252">
                  <c:v>365.15600000000001</c:v>
                </c:pt>
                <c:pt idx="7253">
                  <c:v>365.17720000000003</c:v>
                </c:pt>
                <c:pt idx="7254">
                  <c:v>365.19749999999999</c:v>
                </c:pt>
                <c:pt idx="7255">
                  <c:v>365.21660000000003</c:v>
                </c:pt>
                <c:pt idx="7256">
                  <c:v>365.23700000000002</c:v>
                </c:pt>
                <c:pt idx="7257">
                  <c:v>365.25749999999999</c:v>
                </c:pt>
                <c:pt idx="7258">
                  <c:v>365.27850000000001</c:v>
                </c:pt>
                <c:pt idx="7259">
                  <c:v>365.29910000000001</c:v>
                </c:pt>
                <c:pt idx="7260">
                  <c:v>365.3186</c:v>
                </c:pt>
                <c:pt idx="7261">
                  <c:v>365.34100000000001</c:v>
                </c:pt>
                <c:pt idx="7262">
                  <c:v>365.3614</c:v>
                </c:pt>
                <c:pt idx="7263">
                  <c:v>365.38200000000001</c:v>
                </c:pt>
                <c:pt idx="7264">
                  <c:v>365.40269999999998</c:v>
                </c:pt>
                <c:pt idx="7265">
                  <c:v>365.42059999999998</c:v>
                </c:pt>
                <c:pt idx="7266">
                  <c:v>365.44139999999999</c:v>
                </c:pt>
                <c:pt idx="7267">
                  <c:v>365.46280000000002</c:v>
                </c:pt>
                <c:pt idx="7268">
                  <c:v>365.4837</c:v>
                </c:pt>
                <c:pt idx="7269">
                  <c:v>365.50470000000001</c:v>
                </c:pt>
                <c:pt idx="7270">
                  <c:v>365.52390000000003</c:v>
                </c:pt>
                <c:pt idx="7271">
                  <c:v>365.54599999999999</c:v>
                </c:pt>
                <c:pt idx="7272">
                  <c:v>365.5652</c:v>
                </c:pt>
                <c:pt idx="7273">
                  <c:v>365.58519999999999</c:v>
                </c:pt>
                <c:pt idx="7274">
                  <c:v>365.60719999999998</c:v>
                </c:pt>
                <c:pt idx="7275">
                  <c:v>365.62880000000001</c:v>
                </c:pt>
                <c:pt idx="7276">
                  <c:v>365.6472</c:v>
                </c:pt>
                <c:pt idx="7277">
                  <c:v>365.66739999999999</c:v>
                </c:pt>
                <c:pt idx="7278">
                  <c:v>365.68900000000002</c:v>
                </c:pt>
                <c:pt idx="7279">
                  <c:v>365.70909999999998</c:v>
                </c:pt>
                <c:pt idx="7280">
                  <c:v>365.73059999999998</c:v>
                </c:pt>
                <c:pt idx="7281">
                  <c:v>365.74959999999999</c:v>
                </c:pt>
                <c:pt idx="7282">
                  <c:v>365.77080000000001</c:v>
                </c:pt>
                <c:pt idx="7283">
                  <c:v>365.79259999999999</c:v>
                </c:pt>
                <c:pt idx="7284">
                  <c:v>365.81200000000001</c:v>
                </c:pt>
                <c:pt idx="7285">
                  <c:v>365.83300000000003</c:v>
                </c:pt>
                <c:pt idx="7286">
                  <c:v>365.85320000000002</c:v>
                </c:pt>
                <c:pt idx="7287">
                  <c:v>365.87419999999997</c:v>
                </c:pt>
                <c:pt idx="7288">
                  <c:v>365.89389999999997</c:v>
                </c:pt>
                <c:pt idx="7289">
                  <c:v>365.91449999999998</c:v>
                </c:pt>
                <c:pt idx="7290">
                  <c:v>365.93700000000001</c:v>
                </c:pt>
                <c:pt idx="7291">
                  <c:v>365.95729999999998</c:v>
                </c:pt>
                <c:pt idx="7292">
                  <c:v>365.97969999999998</c:v>
                </c:pt>
                <c:pt idx="7293">
                  <c:v>365.99860000000001</c:v>
                </c:pt>
                <c:pt idx="7294">
                  <c:v>366.02</c:v>
                </c:pt>
                <c:pt idx="7295">
                  <c:v>366.0412</c:v>
                </c:pt>
                <c:pt idx="7296">
                  <c:v>366.06099999999998</c:v>
                </c:pt>
                <c:pt idx="7297">
                  <c:v>366.0806</c:v>
                </c:pt>
                <c:pt idx="7298">
                  <c:v>366.10039999999998</c:v>
                </c:pt>
                <c:pt idx="7299">
                  <c:v>366.12090000000001</c:v>
                </c:pt>
                <c:pt idx="7300">
                  <c:v>366.14019999999999</c:v>
                </c:pt>
                <c:pt idx="7301">
                  <c:v>366.16090000000003</c:v>
                </c:pt>
                <c:pt idx="7302">
                  <c:v>366.18279999999999</c:v>
                </c:pt>
                <c:pt idx="7303">
                  <c:v>366.20190000000002</c:v>
                </c:pt>
                <c:pt idx="7304">
                  <c:v>366.22219999999999</c:v>
                </c:pt>
                <c:pt idx="7305">
                  <c:v>366.24299999999999</c:v>
                </c:pt>
                <c:pt idx="7306">
                  <c:v>366.26339999999999</c:v>
                </c:pt>
                <c:pt idx="7307">
                  <c:v>366.28320000000002</c:v>
                </c:pt>
                <c:pt idx="7308">
                  <c:v>366.3039</c:v>
                </c:pt>
                <c:pt idx="7309">
                  <c:v>366.32339999999999</c:v>
                </c:pt>
                <c:pt idx="7310">
                  <c:v>366.3449</c:v>
                </c:pt>
                <c:pt idx="7311">
                  <c:v>366.36520000000002</c:v>
                </c:pt>
                <c:pt idx="7312">
                  <c:v>366.38459999999998</c:v>
                </c:pt>
                <c:pt idx="7313">
                  <c:v>366.40519999999998</c:v>
                </c:pt>
                <c:pt idx="7314">
                  <c:v>366.4264</c:v>
                </c:pt>
                <c:pt idx="7315">
                  <c:v>366.44690000000003</c:v>
                </c:pt>
                <c:pt idx="7316">
                  <c:v>366.46609999999998</c:v>
                </c:pt>
                <c:pt idx="7317">
                  <c:v>366.4862</c:v>
                </c:pt>
                <c:pt idx="7318">
                  <c:v>366.50659999999999</c:v>
                </c:pt>
                <c:pt idx="7319">
                  <c:v>366.52600000000001</c:v>
                </c:pt>
                <c:pt idx="7320">
                  <c:v>366.54700000000003</c:v>
                </c:pt>
                <c:pt idx="7321">
                  <c:v>366.56819999999999</c:v>
                </c:pt>
                <c:pt idx="7322">
                  <c:v>366.58870000000002</c:v>
                </c:pt>
                <c:pt idx="7323">
                  <c:v>366.60899999999998</c:v>
                </c:pt>
                <c:pt idx="7324">
                  <c:v>366.62900000000002</c:v>
                </c:pt>
                <c:pt idx="7325">
                  <c:v>366.64800000000002</c:v>
                </c:pt>
                <c:pt idx="7326">
                  <c:v>366.6678</c:v>
                </c:pt>
                <c:pt idx="7327">
                  <c:v>366.68720000000002</c:v>
                </c:pt>
                <c:pt idx="7328">
                  <c:v>366.70780000000002</c:v>
                </c:pt>
                <c:pt idx="7329">
                  <c:v>366.72890000000001</c:v>
                </c:pt>
                <c:pt idx="7330">
                  <c:v>366.74700000000001</c:v>
                </c:pt>
                <c:pt idx="7331">
                  <c:v>366.76870000000002</c:v>
                </c:pt>
                <c:pt idx="7332">
                  <c:v>366.78750000000002</c:v>
                </c:pt>
                <c:pt idx="7333">
                  <c:v>366.8075</c:v>
                </c:pt>
                <c:pt idx="7334">
                  <c:v>366.82549999999998</c:v>
                </c:pt>
                <c:pt idx="7335">
                  <c:v>366.84559999999999</c:v>
                </c:pt>
                <c:pt idx="7336">
                  <c:v>366.86660000000001</c:v>
                </c:pt>
                <c:pt idx="7337">
                  <c:v>366.88679999999999</c:v>
                </c:pt>
                <c:pt idx="7338">
                  <c:v>366.90789999999998</c:v>
                </c:pt>
                <c:pt idx="7339">
                  <c:v>366.92779999999999</c:v>
                </c:pt>
                <c:pt idx="7340">
                  <c:v>366.94749999999999</c:v>
                </c:pt>
                <c:pt idx="7341">
                  <c:v>366.96780000000001</c:v>
                </c:pt>
                <c:pt idx="7342">
                  <c:v>366.98739999999998</c:v>
                </c:pt>
                <c:pt idx="7343">
                  <c:v>367.00940000000003</c:v>
                </c:pt>
                <c:pt idx="7344">
                  <c:v>367.02600000000001</c:v>
                </c:pt>
                <c:pt idx="7345">
                  <c:v>367.0498</c:v>
                </c:pt>
                <c:pt idx="7346">
                  <c:v>367.06560000000002</c:v>
                </c:pt>
                <c:pt idx="7347">
                  <c:v>367.08859999999999</c:v>
                </c:pt>
                <c:pt idx="7348">
                  <c:v>367.1078</c:v>
                </c:pt>
                <c:pt idx="7349">
                  <c:v>367.125</c:v>
                </c:pt>
                <c:pt idx="7350">
                  <c:v>367.15269999999998</c:v>
                </c:pt>
                <c:pt idx="7351">
                  <c:v>367.1696</c:v>
                </c:pt>
                <c:pt idx="7352">
                  <c:v>367.18979999999999</c:v>
                </c:pt>
                <c:pt idx="7353">
                  <c:v>367.21069999999997</c:v>
                </c:pt>
                <c:pt idx="7354">
                  <c:v>367.22980000000001</c:v>
                </c:pt>
                <c:pt idx="7355">
                  <c:v>367.24880000000002</c:v>
                </c:pt>
                <c:pt idx="7356">
                  <c:v>367.26920000000001</c:v>
                </c:pt>
                <c:pt idx="7357">
                  <c:v>367.28879999999998</c:v>
                </c:pt>
                <c:pt idx="7358">
                  <c:v>367.3082</c:v>
                </c:pt>
                <c:pt idx="7359">
                  <c:v>367.32889999999998</c:v>
                </c:pt>
                <c:pt idx="7360">
                  <c:v>367.34910000000002</c:v>
                </c:pt>
                <c:pt idx="7361">
                  <c:v>367.36939999999998</c:v>
                </c:pt>
                <c:pt idx="7362">
                  <c:v>367.38869999999997</c:v>
                </c:pt>
                <c:pt idx="7363">
                  <c:v>367.40699999999998</c:v>
                </c:pt>
                <c:pt idx="7364">
                  <c:v>367.42779999999999</c:v>
                </c:pt>
                <c:pt idx="7365">
                  <c:v>367.4486</c:v>
                </c:pt>
                <c:pt idx="7366">
                  <c:v>367.46839999999997</c:v>
                </c:pt>
                <c:pt idx="7367">
                  <c:v>367.488</c:v>
                </c:pt>
                <c:pt idx="7368">
                  <c:v>367.50869999999998</c:v>
                </c:pt>
                <c:pt idx="7369">
                  <c:v>367.52760000000001</c:v>
                </c:pt>
                <c:pt idx="7370">
                  <c:v>367.54840000000002</c:v>
                </c:pt>
                <c:pt idx="7371">
                  <c:v>367.57080000000002</c:v>
                </c:pt>
                <c:pt idx="7372">
                  <c:v>367.58890000000002</c:v>
                </c:pt>
                <c:pt idx="7373">
                  <c:v>367.61079999999998</c:v>
                </c:pt>
                <c:pt idx="7374">
                  <c:v>367.6309</c:v>
                </c:pt>
                <c:pt idx="7375">
                  <c:v>367.65</c:v>
                </c:pt>
                <c:pt idx="7376">
                  <c:v>367.67039999999997</c:v>
                </c:pt>
                <c:pt idx="7377">
                  <c:v>367.69110000000001</c:v>
                </c:pt>
                <c:pt idx="7378">
                  <c:v>367.71249999999998</c:v>
                </c:pt>
                <c:pt idx="7379">
                  <c:v>367.73219999999998</c:v>
                </c:pt>
                <c:pt idx="7380">
                  <c:v>367.75220000000002</c:v>
                </c:pt>
                <c:pt idx="7381">
                  <c:v>367.77379999999999</c:v>
                </c:pt>
                <c:pt idx="7382">
                  <c:v>367.79419999999999</c:v>
                </c:pt>
                <c:pt idx="7383">
                  <c:v>367.81380000000001</c:v>
                </c:pt>
                <c:pt idx="7384">
                  <c:v>367.8331</c:v>
                </c:pt>
                <c:pt idx="7385">
                  <c:v>367.85320000000002</c:v>
                </c:pt>
                <c:pt idx="7386">
                  <c:v>367.87240000000003</c:v>
                </c:pt>
                <c:pt idx="7387">
                  <c:v>367.89260000000002</c:v>
                </c:pt>
                <c:pt idx="7388">
                  <c:v>367.91309999999999</c:v>
                </c:pt>
                <c:pt idx="7389">
                  <c:v>367.93200000000002</c:v>
                </c:pt>
                <c:pt idx="7390">
                  <c:v>367.95119999999997</c:v>
                </c:pt>
                <c:pt idx="7391">
                  <c:v>367.97059999999999</c:v>
                </c:pt>
                <c:pt idx="7392">
                  <c:v>367.99099999999999</c:v>
                </c:pt>
                <c:pt idx="7393">
                  <c:v>368.01029999999997</c:v>
                </c:pt>
                <c:pt idx="7394">
                  <c:v>368.02980000000002</c:v>
                </c:pt>
                <c:pt idx="7395">
                  <c:v>368.04919999999998</c:v>
                </c:pt>
                <c:pt idx="7396">
                  <c:v>368.06939999999997</c:v>
                </c:pt>
                <c:pt idx="7397">
                  <c:v>368.08879999999999</c:v>
                </c:pt>
                <c:pt idx="7398">
                  <c:v>368.10789999999997</c:v>
                </c:pt>
                <c:pt idx="7399">
                  <c:v>368.12900000000002</c:v>
                </c:pt>
                <c:pt idx="7400">
                  <c:v>368.14640000000003</c:v>
                </c:pt>
                <c:pt idx="7401">
                  <c:v>368.16590000000002</c:v>
                </c:pt>
                <c:pt idx="7402">
                  <c:v>368.18639999999999</c:v>
                </c:pt>
                <c:pt idx="7403">
                  <c:v>368.20659999999998</c:v>
                </c:pt>
                <c:pt idx="7404">
                  <c:v>368.22570000000002</c:v>
                </c:pt>
                <c:pt idx="7405">
                  <c:v>368.24459999999999</c:v>
                </c:pt>
                <c:pt idx="7406">
                  <c:v>368.26549999999997</c:v>
                </c:pt>
                <c:pt idx="7407">
                  <c:v>368.28449999999998</c:v>
                </c:pt>
                <c:pt idx="7408">
                  <c:v>368.30419999999998</c:v>
                </c:pt>
                <c:pt idx="7409">
                  <c:v>368.32260000000002</c:v>
                </c:pt>
                <c:pt idx="7410">
                  <c:v>368.3426</c:v>
                </c:pt>
                <c:pt idx="7411">
                  <c:v>368.36160000000001</c:v>
                </c:pt>
                <c:pt idx="7412">
                  <c:v>368.38159999999999</c:v>
                </c:pt>
                <c:pt idx="7413">
                  <c:v>368.40129999999999</c:v>
                </c:pt>
                <c:pt idx="7414">
                  <c:v>368.42</c:v>
                </c:pt>
                <c:pt idx="7415">
                  <c:v>368.43939999999998</c:v>
                </c:pt>
                <c:pt idx="7416">
                  <c:v>368.45839999999998</c:v>
                </c:pt>
                <c:pt idx="7417">
                  <c:v>368.47739999999999</c:v>
                </c:pt>
                <c:pt idx="7418">
                  <c:v>368.49799999999999</c:v>
                </c:pt>
                <c:pt idx="7419">
                  <c:v>368.5181</c:v>
                </c:pt>
                <c:pt idx="7420">
                  <c:v>368.53809999999999</c:v>
                </c:pt>
                <c:pt idx="7421">
                  <c:v>368.55720000000002</c:v>
                </c:pt>
                <c:pt idx="7422">
                  <c:v>368.577</c:v>
                </c:pt>
                <c:pt idx="7423">
                  <c:v>368.59640000000002</c:v>
                </c:pt>
                <c:pt idx="7424">
                  <c:v>368.61669999999998</c:v>
                </c:pt>
                <c:pt idx="7425">
                  <c:v>368.6361</c:v>
                </c:pt>
                <c:pt idx="7426">
                  <c:v>368.65719999999999</c:v>
                </c:pt>
                <c:pt idx="7427">
                  <c:v>368.6755</c:v>
                </c:pt>
                <c:pt idx="7428">
                  <c:v>368.69720000000001</c:v>
                </c:pt>
                <c:pt idx="7429">
                  <c:v>368.71480000000003</c:v>
                </c:pt>
                <c:pt idx="7430">
                  <c:v>368.73700000000002</c:v>
                </c:pt>
                <c:pt idx="7431">
                  <c:v>368.75700000000001</c:v>
                </c:pt>
                <c:pt idx="7432">
                  <c:v>368.77620000000002</c:v>
                </c:pt>
                <c:pt idx="7433">
                  <c:v>368.79590000000002</c:v>
                </c:pt>
                <c:pt idx="7434">
                  <c:v>368.81740000000002</c:v>
                </c:pt>
                <c:pt idx="7435">
                  <c:v>368.83580000000001</c:v>
                </c:pt>
                <c:pt idx="7436">
                  <c:v>368.85649999999998</c:v>
                </c:pt>
                <c:pt idx="7437">
                  <c:v>368.87470000000002</c:v>
                </c:pt>
                <c:pt idx="7438">
                  <c:v>368.89519999999999</c:v>
                </c:pt>
                <c:pt idx="7439">
                  <c:v>368.91379999999998</c:v>
                </c:pt>
                <c:pt idx="7440">
                  <c:v>368.93299999999999</c:v>
                </c:pt>
                <c:pt idx="7441">
                  <c:v>368.95150000000001</c:v>
                </c:pt>
                <c:pt idx="7442">
                  <c:v>368.97190000000001</c:v>
                </c:pt>
                <c:pt idx="7443">
                  <c:v>368.99250000000001</c:v>
                </c:pt>
                <c:pt idx="7444">
                  <c:v>369.01010000000002</c:v>
                </c:pt>
                <c:pt idx="7445">
                  <c:v>369.03</c:v>
                </c:pt>
                <c:pt idx="7446">
                  <c:v>369.04809999999998</c:v>
                </c:pt>
                <c:pt idx="7447">
                  <c:v>369.06799999999998</c:v>
                </c:pt>
                <c:pt idx="7448">
                  <c:v>369.08710000000002</c:v>
                </c:pt>
                <c:pt idx="7449">
                  <c:v>369.10860000000002</c:v>
                </c:pt>
                <c:pt idx="7450">
                  <c:v>369.12580000000003</c:v>
                </c:pt>
                <c:pt idx="7451">
                  <c:v>369.14600000000002</c:v>
                </c:pt>
                <c:pt idx="7452">
                  <c:v>369.16489999999999</c:v>
                </c:pt>
                <c:pt idx="7453">
                  <c:v>369.18310000000002</c:v>
                </c:pt>
                <c:pt idx="7454">
                  <c:v>369.20359999999999</c:v>
                </c:pt>
                <c:pt idx="7455">
                  <c:v>369.22289999999998</c:v>
                </c:pt>
                <c:pt idx="7456">
                  <c:v>369.24220000000003</c:v>
                </c:pt>
                <c:pt idx="7457">
                  <c:v>369.26</c:v>
                </c:pt>
                <c:pt idx="7458">
                  <c:v>369.27839999999998</c:v>
                </c:pt>
                <c:pt idx="7459">
                  <c:v>369.29719999999998</c:v>
                </c:pt>
                <c:pt idx="7460">
                  <c:v>369.31549999999999</c:v>
                </c:pt>
                <c:pt idx="7461">
                  <c:v>369.3356</c:v>
                </c:pt>
                <c:pt idx="7462">
                  <c:v>369.3544</c:v>
                </c:pt>
                <c:pt idx="7463">
                  <c:v>369.37419999999997</c:v>
                </c:pt>
                <c:pt idx="7464">
                  <c:v>369.39400000000001</c:v>
                </c:pt>
                <c:pt idx="7465">
                  <c:v>369.41250000000002</c:v>
                </c:pt>
                <c:pt idx="7466">
                  <c:v>369.43259999999998</c:v>
                </c:pt>
                <c:pt idx="7467">
                  <c:v>369.45240000000001</c:v>
                </c:pt>
                <c:pt idx="7468">
                  <c:v>369.47239999999999</c:v>
                </c:pt>
                <c:pt idx="7469">
                  <c:v>369.49110000000002</c:v>
                </c:pt>
                <c:pt idx="7470">
                  <c:v>369.51060000000001</c:v>
                </c:pt>
                <c:pt idx="7471">
                  <c:v>369.5301</c:v>
                </c:pt>
                <c:pt idx="7472">
                  <c:v>369.5498</c:v>
                </c:pt>
                <c:pt idx="7473">
                  <c:v>369.56779999999998</c:v>
                </c:pt>
                <c:pt idx="7474">
                  <c:v>369.5881</c:v>
                </c:pt>
                <c:pt idx="7475">
                  <c:v>369.6062</c:v>
                </c:pt>
                <c:pt idx="7476">
                  <c:v>369.62520000000001</c:v>
                </c:pt>
                <c:pt idx="7477">
                  <c:v>369.64440000000002</c:v>
                </c:pt>
                <c:pt idx="7478">
                  <c:v>369.6628</c:v>
                </c:pt>
                <c:pt idx="7479">
                  <c:v>369.68200000000002</c:v>
                </c:pt>
                <c:pt idx="7480">
                  <c:v>369.70089999999999</c:v>
                </c:pt>
                <c:pt idx="7481">
                  <c:v>369.7199</c:v>
                </c:pt>
                <c:pt idx="7482">
                  <c:v>369.73849999999999</c:v>
                </c:pt>
                <c:pt idx="7483">
                  <c:v>369.75720000000001</c:v>
                </c:pt>
                <c:pt idx="7484">
                  <c:v>369.77749999999997</c:v>
                </c:pt>
                <c:pt idx="7485">
                  <c:v>369.79419999999999</c:v>
                </c:pt>
                <c:pt idx="7486">
                  <c:v>369.81330000000003</c:v>
                </c:pt>
                <c:pt idx="7487">
                  <c:v>369.8322</c:v>
                </c:pt>
                <c:pt idx="7488">
                  <c:v>369.85109999999997</c:v>
                </c:pt>
                <c:pt idx="7489">
                  <c:v>369.86959999999999</c:v>
                </c:pt>
                <c:pt idx="7490">
                  <c:v>369.88830000000002</c:v>
                </c:pt>
                <c:pt idx="7491">
                  <c:v>369.9058</c:v>
                </c:pt>
                <c:pt idx="7492">
                  <c:v>369.92469999999997</c:v>
                </c:pt>
                <c:pt idx="7493">
                  <c:v>369.94409999999999</c:v>
                </c:pt>
                <c:pt idx="7494">
                  <c:v>369.96300000000002</c:v>
                </c:pt>
                <c:pt idx="7495">
                  <c:v>369.98219999999998</c:v>
                </c:pt>
                <c:pt idx="7496">
                  <c:v>370.00049999999999</c:v>
                </c:pt>
                <c:pt idx="7497">
                  <c:v>370.01979999999998</c:v>
                </c:pt>
                <c:pt idx="7498">
                  <c:v>370.03859999999997</c:v>
                </c:pt>
                <c:pt idx="7499">
                  <c:v>370.05860000000001</c:v>
                </c:pt>
                <c:pt idx="7500">
                  <c:v>370.07749999999999</c:v>
                </c:pt>
                <c:pt idx="7501">
                  <c:v>370.09640000000002</c:v>
                </c:pt>
                <c:pt idx="7502">
                  <c:v>370.11500000000001</c:v>
                </c:pt>
                <c:pt idx="7503">
                  <c:v>370.13319999999999</c:v>
                </c:pt>
                <c:pt idx="7504">
                  <c:v>370.15199999999999</c:v>
                </c:pt>
                <c:pt idx="7505">
                  <c:v>370.17</c:v>
                </c:pt>
                <c:pt idx="7506">
                  <c:v>370.18799999999999</c:v>
                </c:pt>
                <c:pt idx="7507">
                  <c:v>370.20749999999998</c:v>
                </c:pt>
                <c:pt idx="7508">
                  <c:v>370.226</c:v>
                </c:pt>
                <c:pt idx="7509">
                  <c:v>370.24599999999998</c:v>
                </c:pt>
                <c:pt idx="7510">
                  <c:v>370.26440000000002</c:v>
                </c:pt>
                <c:pt idx="7511">
                  <c:v>370.28469999999999</c:v>
                </c:pt>
                <c:pt idx="7512">
                  <c:v>370.303</c:v>
                </c:pt>
                <c:pt idx="7513">
                  <c:v>370.32060000000001</c:v>
                </c:pt>
                <c:pt idx="7514">
                  <c:v>370.33980000000003</c:v>
                </c:pt>
                <c:pt idx="7515">
                  <c:v>370.35980000000001</c:v>
                </c:pt>
                <c:pt idx="7516">
                  <c:v>370.37599999999998</c:v>
                </c:pt>
                <c:pt idx="7517">
                  <c:v>370.39609999999999</c:v>
                </c:pt>
                <c:pt idx="7518">
                  <c:v>370.41500000000002</c:v>
                </c:pt>
                <c:pt idx="7519">
                  <c:v>370.435</c:v>
                </c:pt>
                <c:pt idx="7520">
                  <c:v>370.45370000000003</c:v>
                </c:pt>
                <c:pt idx="7521">
                  <c:v>370.47289999999998</c:v>
                </c:pt>
                <c:pt idx="7522">
                  <c:v>370.49200000000002</c:v>
                </c:pt>
                <c:pt idx="7523">
                  <c:v>370.50940000000003</c:v>
                </c:pt>
                <c:pt idx="7524">
                  <c:v>370.52870000000001</c:v>
                </c:pt>
                <c:pt idx="7525">
                  <c:v>370.54759999999999</c:v>
                </c:pt>
                <c:pt idx="7526">
                  <c:v>370.5659</c:v>
                </c:pt>
                <c:pt idx="7527">
                  <c:v>370.58409999999998</c:v>
                </c:pt>
                <c:pt idx="7528">
                  <c:v>370.60509999999999</c:v>
                </c:pt>
                <c:pt idx="7529">
                  <c:v>370.6232</c:v>
                </c:pt>
                <c:pt idx="7530">
                  <c:v>370.6413</c:v>
                </c:pt>
                <c:pt idx="7531">
                  <c:v>370.66090000000003</c:v>
                </c:pt>
                <c:pt idx="7532">
                  <c:v>370.67840000000001</c:v>
                </c:pt>
                <c:pt idx="7533">
                  <c:v>370.69729999999998</c:v>
                </c:pt>
                <c:pt idx="7534">
                  <c:v>370.71559999999999</c:v>
                </c:pt>
                <c:pt idx="7535">
                  <c:v>370.73520000000002</c:v>
                </c:pt>
                <c:pt idx="7536">
                  <c:v>370.75479999999999</c:v>
                </c:pt>
                <c:pt idx="7537">
                  <c:v>370.77280000000002</c:v>
                </c:pt>
                <c:pt idx="7538">
                  <c:v>370.78980000000001</c:v>
                </c:pt>
                <c:pt idx="7539">
                  <c:v>370.81040000000002</c:v>
                </c:pt>
                <c:pt idx="7540">
                  <c:v>370.82819999999998</c:v>
                </c:pt>
                <c:pt idx="7541">
                  <c:v>370.84840000000003</c:v>
                </c:pt>
                <c:pt idx="7542">
                  <c:v>370.8682</c:v>
                </c:pt>
                <c:pt idx="7543">
                  <c:v>370.88630000000001</c:v>
                </c:pt>
                <c:pt idx="7544">
                  <c:v>370.90480000000002</c:v>
                </c:pt>
                <c:pt idx="7545">
                  <c:v>370.92399999999998</c:v>
                </c:pt>
                <c:pt idx="7546">
                  <c:v>370.94389999999999</c:v>
                </c:pt>
                <c:pt idx="7547">
                  <c:v>370.9631</c:v>
                </c:pt>
                <c:pt idx="7548">
                  <c:v>370.9812</c:v>
                </c:pt>
                <c:pt idx="7549">
                  <c:v>371.00029999999998</c:v>
                </c:pt>
                <c:pt idx="7550">
                  <c:v>371.01799999999997</c:v>
                </c:pt>
                <c:pt idx="7551">
                  <c:v>371.0376</c:v>
                </c:pt>
                <c:pt idx="7552">
                  <c:v>371.05720000000002</c:v>
                </c:pt>
                <c:pt idx="7553">
                  <c:v>371.0752</c:v>
                </c:pt>
                <c:pt idx="7554">
                  <c:v>371.0942</c:v>
                </c:pt>
                <c:pt idx="7555">
                  <c:v>371.11200000000002</c:v>
                </c:pt>
                <c:pt idx="7556">
                  <c:v>371.13119999999998</c:v>
                </c:pt>
                <c:pt idx="7557">
                  <c:v>371.149</c:v>
                </c:pt>
                <c:pt idx="7558">
                  <c:v>371.16800000000001</c:v>
                </c:pt>
                <c:pt idx="7559">
                  <c:v>371.18599999999998</c:v>
                </c:pt>
                <c:pt idx="7560">
                  <c:v>371.20650000000001</c:v>
                </c:pt>
                <c:pt idx="7561">
                  <c:v>371.2251</c:v>
                </c:pt>
                <c:pt idx="7562">
                  <c:v>371.24299999999999</c:v>
                </c:pt>
                <c:pt idx="7563">
                  <c:v>371.2611</c:v>
                </c:pt>
                <c:pt idx="7564">
                  <c:v>371.27800000000002</c:v>
                </c:pt>
                <c:pt idx="7565">
                  <c:v>371.29730000000001</c:v>
                </c:pt>
                <c:pt idx="7566">
                  <c:v>371.31400000000002</c:v>
                </c:pt>
                <c:pt idx="7567">
                  <c:v>371.33170000000001</c:v>
                </c:pt>
                <c:pt idx="7568">
                  <c:v>371.34870000000001</c:v>
                </c:pt>
                <c:pt idx="7569">
                  <c:v>371.36470000000003</c:v>
                </c:pt>
                <c:pt idx="7570">
                  <c:v>371.38099999999997</c:v>
                </c:pt>
                <c:pt idx="7571">
                  <c:v>371.39800000000002</c:v>
                </c:pt>
                <c:pt idx="7572">
                  <c:v>371.4162</c:v>
                </c:pt>
                <c:pt idx="7573">
                  <c:v>371.43329999999997</c:v>
                </c:pt>
                <c:pt idx="7574">
                  <c:v>371.45159999999998</c:v>
                </c:pt>
                <c:pt idx="7575">
                  <c:v>371.46859999999998</c:v>
                </c:pt>
                <c:pt idx="7576">
                  <c:v>371.4864</c:v>
                </c:pt>
                <c:pt idx="7577">
                  <c:v>371.50439999999998</c:v>
                </c:pt>
                <c:pt idx="7578">
                  <c:v>371.52159999999998</c:v>
                </c:pt>
                <c:pt idx="7579">
                  <c:v>371.53870000000001</c:v>
                </c:pt>
                <c:pt idx="7580">
                  <c:v>371.55720000000002</c:v>
                </c:pt>
                <c:pt idx="7581">
                  <c:v>371.5752</c:v>
                </c:pt>
                <c:pt idx="7582">
                  <c:v>371.59390000000002</c:v>
                </c:pt>
                <c:pt idx="7583">
                  <c:v>371.61099999999999</c:v>
                </c:pt>
                <c:pt idx="7584">
                  <c:v>371.62970000000001</c:v>
                </c:pt>
                <c:pt idx="7585">
                  <c:v>371.64909999999998</c:v>
                </c:pt>
                <c:pt idx="7586">
                  <c:v>371.66800000000001</c:v>
                </c:pt>
                <c:pt idx="7587">
                  <c:v>371.685</c:v>
                </c:pt>
                <c:pt idx="7588">
                  <c:v>371.70389999999998</c:v>
                </c:pt>
                <c:pt idx="7589">
                  <c:v>371.72199999999998</c:v>
                </c:pt>
                <c:pt idx="7590">
                  <c:v>371.73899999999998</c:v>
                </c:pt>
                <c:pt idx="7591">
                  <c:v>371.75760000000002</c:v>
                </c:pt>
                <c:pt idx="7592">
                  <c:v>371.77460000000002</c:v>
                </c:pt>
                <c:pt idx="7593">
                  <c:v>371.79340000000002</c:v>
                </c:pt>
                <c:pt idx="7594">
                  <c:v>371.81200000000001</c:v>
                </c:pt>
                <c:pt idx="7595">
                  <c:v>371.83</c:v>
                </c:pt>
                <c:pt idx="7596">
                  <c:v>371.84899999999999</c:v>
                </c:pt>
                <c:pt idx="7597">
                  <c:v>371.86739999999998</c:v>
                </c:pt>
                <c:pt idx="7598">
                  <c:v>371.88639999999998</c:v>
                </c:pt>
                <c:pt idx="7599">
                  <c:v>371.90480000000002</c:v>
                </c:pt>
                <c:pt idx="7600">
                  <c:v>371.9237</c:v>
                </c:pt>
                <c:pt idx="7601">
                  <c:v>371.94240000000002</c:v>
                </c:pt>
                <c:pt idx="7602">
                  <c:v>371.96030000000002</c:v>
                </c:pt>
                <c:pt idx="7603">
                  <c:v>371.9776</c:v>
                </c:pt>
                <c:pt idx="7604">
                  <c:v>371.99549999999999</c:v>
                </c:pt>
                <c:pt idx="7605">
                  <c:v>372.01339999999999</c:v>
                </c:pt>
                <c:pt idx="7606">
                  <c:v>372.03199999999998</c:v>
                </c:pt>
                <c:pt idx="7607">
                  <c:v>372.04939999999999</c:v>
                </c:pt>
                <c:pt idx="7608">
                  <c:v>372.06849999999997</c:v>
                </c:pt>
                <c:pt idx="7609">
                  <c:v>372.08730000000003</c:v>
                </c:pt>
                <c:pt idx="7610">
                  <c:v>372.10559999999998</c:v>
                </c:pt>
                <c:pt idx="7611">
                  <c:v>372.12290000000002</c:v>
                </c:pt>
                <c:pt idx="7612">
                  <c:v>372.14089999999999</c:v>
                </c:pt>
                <c:pt idx="7613">
                  <c:v>372.15910000000002</c:v>
                </c:pt>
                <c:pt idx="7614">
                  <c:v>372.17599999999999</c:v>
                </c:pt>
                <c:pt idx="7615">
                  <c:v>372.1943</c:v>
                </c:pt>
                <c:pt idx="7616">
                  <c:v>372.21280000000002</c:v>
                </c:pt>
                <c:pt idx="7617">
                  <c:v>372.23099999999999</c:v>
                </c:pt>
                <c:pt idx="7618">
                  <c:v>372.24900000000002</c:v>
                </c:pt>
                <c:pt idx="7619">
                  <c:v>372.26780000000002</c:v>
                </c:pt>
                <c:pt idx="7620">
                  <c:v>372.28769999999997</c:v>
                </c:pt>
                <c:pt idx="7621">
                  <c:v>372.30549999999999</c:v>
                </c:pt>
                <c:pt idx="7622">
                  <c:v>372.32279999999997</c:v>
                </c:pt>
                <c:pt idx="7623">
                  <c:v>372.34100000000001</c:v>
                </c:pt>
                <c:pt idx="7624">
                  <c:v>372.35759999999999</c:v>
                </c:pt>
                <c:pt idx="7625">
                  <c:v>372.37549999999999</c:v>
                </c:pt>
                <c:pt idx="7626">
                  <c:v>372.39350000000002</c:v>
                </c:pt>
                <c:pt idx="7627">
                  <c:v>372.41359999999997</c:v>
                </c:pt>
                <c:pt idx="7628">
                  <c:v>372.43180000000001</c:v>
                </c:pt>
                <c:pt idx="7629">
                  <c:v>372.45069999999998</c:v>
                </c:pt>
                <c:pt idx="7630">
                  <c:v>372.46609999999998</c:v>
                </c:pt>
                <c:pt idx="7631">
                  <c:v>372.48500000000001</c:v>
                </c:pt>
                <c:pt idx="7632">
                  <c:v>372.50259999999997</c:v>
                </c:pt>
                <c:pt idx="7633">
                  <c:v>372.51940000000002</c:v>
                </c:pt>
                <c:pt idx="7634">
                  <c:v>372.53859999999997</c:v>
                </c:pt>
                <c:pt idx="7635">
                  <c:v>372.55810000000002</c:v>
                </c:pt>
                <c:pt idx="7636">
                  <c:v>372.5772</c:v>
                </c:pt>
                <c:pt idx="7637">
                  <c:v>372.59379999999999</c:v>
                </c:pt>
                <c:pt idx="7638">
                  <c:v>372.61360000000002</c:v>
                </c:pt>
                <c:pt idx="7639">
                  <c:v>372.63</c:v>
                </c:pt>
                <c:pt idx="7640">
                  <c:v>372.64940000000001</c:v>
                </c:pt>
                <c:pt idx="7641">
                  <c:v>372.66750000000002</c:v>
                </c:pt>
                <c:pt idx="7642">
                  <c:v>372.6848</c:v>
                </c:pt>
                <c:pt idx="7643">
                  <c:v>372.70240000000001</c:v>
                </c:pt>
                <c:pt idx="7644">
                  <c:v>372.72239999999999</c:v>
                </c:pt>
                <c:pt idx="7645">
                  <c:v>372.74</c:v>
                </c:pt>
                <c:pt idx="7646">
                  <c:v>372.75900000000001</c:v>
                </c:pt>
                <c:pt idx="7647">
                  <c:v>372.77690000000001</c:v>
                </c:pt>
                <c:pt idx="7648">
                  <c:v>372.79469999999998</c:v>
                </c:pt>
                <c:pt idx="7649">
                  <c:v>372.81310000000002</c:v>
                </c:pt>
                <c:pt idx="7650">
                  <c:v>372.83100000000002</c:v>
                </c:pt>
                <c:pt idx="7651">
                  <c:v>372.84840000000003</c:v>
                </c:pt>
                <c:pt idx="7652">
                  <c:v>372.8664</c:v>
                </c:pt>
                <c:pt idx="7653">
                  <c:v>372.8836</c:v>
                </c:pt>
                <c:pt idx="7654">
                  <c:v>372.90219999999999</c:v>
                </c:pt>
                <c:pt idx="7655">
                  <c:v>372.92099999999999</c:v>
                </c:pt>
                <c:pt idx="7656">
                  <c:v>372.93759999999997</c:v>
                </c:pt>
                <c:pt idx="7657">
                  <c:v>372.95679999999999</c:v>
                </c:pt>
                <c:pt idx="7658">
                  <c:v>372.97340000000003</c:v>
                </c:pt>
                <c:pt idx="7659">
                  <c:v>372.9907</c:v>
                </c:pt>
                <c:pt idx="7660">
                  <c:v>373.00940000000003</c:v>
                </c:pt>
                <c:pt idx="7661">
                  <c:v>373.02620000000002</c:v>
                </c:pt>
                <c:pt idx="7662">
                  <c:v>373.0444</c:v>
                </c:pt>
                <c:pt idx="7663">
                  <c:v>373.06200000000001</c:v>
                </c:pt>
                <c:pt idx="7664">
                  <c:v>373.0804</c:v>
                </c:pt>
                <c:pt idx="7665">
                  <c:v>373.09890000000001</c:v>
                </c:pt>
                <c:pt idx="7666">
                  <c:v>373.11669999999998</c:v>
                </c:pt>
                <c:pt idx="7667">
                  <c:v>373.13479999999998</c:v>
                </c:pt>
                <c:pt idx="7668">
                  <c:v>373.15249999999997</c:v>
                </c:pt>
                <c:pt idx="7669">
                  <c:v>373.1696</c:v>
                </c:pt>
                <c:pt idx="7670">
                  <c:v>373.18680000000001</c:v>
                </c:pt>
                <c:pt idx="7671">
                  <c:v>373.20440000000002</c:v>
                </c:pt>
                <c:pt idx="7672">
                  <c:v>373.22210000000001</c:v>
                </c:pt>
                <c:pt idx="7673">
                  <c:v>373.23970000000003</c:v>
                </c:pt>
                <c:pt idx="7674">
                  <c:v>373.25720000000001</c:v>
                </c:pt>
                <c:pt idx="7675">
                  <c:v>373.27640000000002</c:v>
                </c:pt>
                <c:pt idx="7676">
                  <c:v>373.29349999999999</c:v>
                </c:pt>
                <c:pt idx="7677">
                  <c:v>373.31110000000001</c:v>
                </c:pt>
                <c:pt idx="7678">
                  <c:v>373.33030000000002</c:v>
                </c:pt>
                <c:pt idx="7679">
                  <c:v>373.34739999999999</c:v>
                </c:pt>
                <c:pt idx="7680">
                  <c:v>373.36700000000002</c:v>
                </c:pt>
                <c:pt idx="7681">
                  <c:v>373.38319999999999</c:v>
                </c:pt>
                <c:pt idx="7682">
                  <c:v>373.40170000000001</c:v>
                </c:pt>
                <c:pt idx="7683">
                  <c:v>373.41719999999998</c:v>
                </c:pt>
                <c:pt idx="7684">
                  <c:v>373.43650000000002</c:v>
                </c:pt>
                <c:pt idx="7685">
                  <c:v>373.4556</c:v>
                </c:pt>
                <c:pt idx="7686">
                  <c:v>373.47309999999999</c:v>
                </c:pt>
                <c:pt idx="7687">
                  <c:v>373.49160000000001</c:v>
                </c:pt>
                <c:pt idx="7688">
                  <c:v>373.5095</c:v>
                </c:pt>
                <c:pt idx="7689">
                  <c:v>373.52699999999999</c:v>
                </c:pt>
                <c:pt idx="7690">
                  <c:v>373.54469999999998</c:v>
                </c:pt>
                <c:pt idx="7691">
                  <c:v>373.5616</c:v>
                </c:pt>
                <c:pt idx="7692">
                  <c:v>373.58049999999997</c:v>
                </c:pt>
                <c:pt idx="7693">
                  <c:v>373.59879999999998</c:v>
                </c:pt>
                <c:pt idx="7694">
                  <c:v>373.61619999999999</c:v>
                </c:pt>
                <c:pt idx="7695">
                  <c:v>373.63440000000003</c:v>
                </c:pt>
                <c:pt idx="7696">
                  <c:v>373.6515</c:v>
                </c:pt>
                <c:pt idx="7697">
                  <c:v>373.66849999999999</c:v>
                </c:pt>
                <c:pt idx="7698">
                  <c:v>373.68540000000002</c:v>
                </c:pt>
                <c:pt idx="7699">
                  <c:v>373.7038</c:v>
                </c:pt>
                <c:pt idx="7700">
                  <c:v>373.721</c:v>
                </c:pt>
                <c:pt idx="7701">
                  <c:v>373.73869999999999</c:v>
                </c:pt>
                <c:pt idx="7702">
                  <c:v>373.75510000000003</c:v>
                </c:pt>
                <c:pt idx="7703">
                  <c:v>373.77319999999997</c:v>
                </c:pt>
                <c:pt idx="7704">
                  <c:v>373.7903</c:v>
                </c:pt>
                <c:pt idx="7705">
                  <c:v>373.80779999999999</c:v>
                </c:pt>
                <c:pt idx="7706">
                  <c:v>373.82440000000003</c:v>
                </c:pt>
                <c:pt idx="7707">
                  <c:v>373.84160000000003</c:v>
                </c:pt>
                <c:pt idx="7708">
                  <c:v>373.8578</c:v>
                </c:pt>
                <c:pt idx="7709">
                  <c:v>373.87509999999997</c:v>
                </c:pt>
                <c:pt idx="7710">
                  <c:v>373.89249999999998</c:v>
                </c:pt>
                <c:pt idx="7711">
                  <c:v>373.90940000000001</c:v>
                </c:pt>
                <c:pt idx="7712">
                  <c:v>373.92520000000002</c:v>
                </c:pt>
                <c:pt idx="7713">
                  <c:v>373.94310000000002</c:v>
                </c:pt>
                <c:pt idx="7714">
                  <c:v>373.9588</c:v>
                </c:pt>
                <c:pt idx="7715">
                  <c:v>373.97649999999999</c:v>
                </c:pt>
                <c:pt idx="7716">
                  <c:v>373.99299999999999</c:v>
                </c:pt>
                <c:pt idx="7717">
                  <c:v>374.01049999999998</c:v>
                </c:pt>
                <c:pt idx="7718">
                  <c:v>374.02870000000001</c:v>
                </c:pt>
                <c:pt idx="7719">
                  <c:v>374.04590000000002</c:v>
                </c:pt>
                <c:pt idx="7720">
                  <c:v>374.0641</c:v>
                </c:pt>
                <c:pt idx="7721">
                  <c:v>374.08030000000002</c:v>
                </c:pt>
                <c:pt idx="7722">
                  <c:v>374.09840000000003</c:v>
                </c:pt>
                <c:pt idx="7723">
                  <c:v>374.11610000000002</c:v>
                </c:pt>
                <c:pt idx="7724">
                  <c:v>374.13369999999998</c:v>
                </c:pt>
                <c:pt idx="7725">
                  <c:v>374.1506</c:v>
                </c:pt>
                <c:pt idx="7726">
                  <c:v>374.16820000000001</c:v>
                </c:pt>
                <c:pt idx="7727">
                  <c:v>374.18419999999998</c:v>
                </c:pt>
                <c:pt idx="7728">
                  <c:v>374.20249999999999</c:v>
                </c:pt>
                <c:pt idx="7729">
                  <c:v>374.21969999999999</c:v>
                </c:pt>
                <c:pt idx="7730">
                  <c:v>374.23570000000001</c:v>
                </c:pt>
                <c:pt idx="7731">
                  <c:v>374.25220000000002</c:v>
                </c:pt>
                <c:pt idx="7732">
                  <c:v>374.26900000000001</c:v>
                </c:pt>
                <c:pt idx="7733">
                  <c:v>374.2876</c:v>
                </c:pt>
                <c:pt idx="7734">
                  <c:v>374.30399999999997</c:v>
                </c:pt>
                <c:pt idx="7735">
                  <c:v>374.32229999999998</c:v>
                </c:pt>
                <c:pt idx="7736">
                  <c:v>374.34019999999998</c:v>
                </c:pt>
                <c:pt idx="7737">
                  <c:v>374.35750000000002</c:v>
                </c:pt>
                <c:pt idx="7738">
                  <c:v>374.3734</c:v>
                </c:pt>
                <c:pt idx="7739">
                  <c:v>374.38979999999998</c:v>
                </c:pt>
                <c:pt idx="7740">
                  <c:v>374.40550000000002</c:v>
                </c:pt>
                <c:pt idx="7741">
                  <c:v>374.42320000000001</c:v>
                </c:pt>
                <c:pt idx="7742">
                  <c:v>374.43869999999998</c:v>
                </c:pt>
                <c:pt idx="7743">
                  <c:v>374.45620000000002</c:v>
                </c:pt>
                <c:pt idx="7744">
                  <c:v>374.47239999999999</c:v>
                </c:pt>
                <c:pt idx="7745">
                  <c:v>374.49119999999999</c:v>
                </c:pt>
                <c:pt idx="7746">
                  <c:v>374.50869999999998</c:v>
                </c:pt>
                <c:pt idx="7747">
                  <c:v>374.5256</c:v>
                </c:pt>
                <c:pt idx="7748">
                  <c:v>374.5421</c:v>
                </c:pt>
                <c:pt idx="7749">
                  <c:v>374.55700000000002</c:v>
                </c:pt>
                <c:pt idx="7750">
                  <c:v>374.5736</c:v>
                </c:pt>
                <c:pt idx="7751">
                  <c:v>374.59160000000003</c:v>
                </c:pt>
                <c:pt idx="7752">
                  <c:v>374.60930000000002</c:v>
                </c:pt>
                <c:pt idx="7753">
                  <c:v>374.62610000000001</c:v>
                </c:pt>
                <c:pt idx="7754">
                  <c:v>374.64330000000001</c:v>
                </c:pt>
                <c:pt idx="7755">
                  <c:v>374.66</c:v>
                </c:pt>
                <c:pt idx="7756">
                  <c:v>374.67759999999998</c:v>
                </c:pt>
                <c:pt idx="7757">
                  <c:v>374.69529999999997</c:v>
                </c:pt>
                <c:pt idx="7758">
                  <c:v>374.7122</c:v>
                </c:pt>
                <c:pt idx="7759">
                  <c:v>374.73050000000001</c:v>
                </c:pt>
                <c:pt idx="7760">
                  <c:v>374.74740000000003</c:v>
                </c:pt>
                <c:pt idx="7761">
                  <c:v>374.76440000000002</c:v>
                </c:pt>
                <c:pt idx="7762">
                  <c:v>374.78059999999999</c:v>
                </c:pt>
                <c:pt idx="7763">
                  <c:v>374.7978</c:v>
                </c:pt>
                <c:pt idx="7764">
                  <c:v>374.81420000000003</c:v>
                </c:pt>
                <c:pt idx="7765">
                  <c:v>374.83089999999999</c:v>
                </c:pt>
                <c:pt idx="7766">
                  <c:v>374.8485</c:v>
                </c:pt>
                <c:pt idx="7767">
                  <c:v>374.86540000000002</c:v>
                </c:pt>
                <c:pt idx="7768">
                  <c:v>374.8811</c:v>
                </c:pt>
                <c:pt idx="7769">
                  <c:v>374.899</c:v>
                </c:pt>
                <c:pt idx="7770">
                  <c:v>374.91559999999998</c:v>
                </c:pt>
                <c:pt idx="7771">
                  <c:v>374.93299999999999</c:v>
                </c:pt>
                <c:pt idx="7772">
                  <c:v>374.94880000000001</c:v>
                </c:pt>
                <c:pt idx="7773">
                  <c:v>374.96609999999998</c:v>
                </c:pt>
                <c:pt idx="7774">
                  <c:v>374.98239999999998</c:v>
                </c:pt>
                <c:pt idx="7775">
                  <c:v>375.00099999999998</c:v>
                </c:pt>
                <c:pt idx="7776">
                  <c:v>375.01690000000002</c:v>
                </c:pt>
                <c:pt idx="7777">
                  <c:v>375.03460000000001</c:v>
                </c:pt>
                <c:pt idx="7778">
                  <c:v>375.05149999999998</c:v>
                </c:pt>
                <c:pt idx="7779">
                  <c:v>375.06760000000003</c:v>
                </c:pt>
                <c:pt idx="7780">
                  <c:v>375.08499999999998</c:v>
                </c:pt>
                <c:pt idx="7781">
                  <c:v>375.10300000000001</c:v>
                </c:pt>
                <c:pt idx="7782">
                  <c:v>375.11939999999998</c:v>
                </c:pt>
                <c:pt idx="7783">
                  <c:v>375.13650000000001</c:v>
                </c:pt>
                <c:pt idx="7784">
                  <c:v>375.15260000000001</c:v>
                </c:pt>
                <c:pt idx="7785">
                  <c:v>375.16919999999999</c:v>
                </c:pt>
                <c:pt idx="7786">
                  <c:v>375.18669999999997</c:v>
                </c:pt>
                <c:pt idx="7787">
                  <c:v>375.20299999999997</c:v>
                </c:pt>
                <c:pt idx="7788">
                  <c:v>375.22059999999999</c:v>
                </c:pt>
                <c:pt idx="7789">
                  <c:v>375.23750000000001</c:v>
                </c:pt>
                <c:pt idx="7790">
                  <c:v>375.25409999999999</c:v>
                </c:pt>
                <c:pt idx="7791">
                  <c:v>375.27159999999998</c:v>
                </c:pt>
                <c:pt idx="7792">
                  <c:v>375.2876</c:v>
                </c:pt>
                <c:pt idx="7793">
                  <c:v>375.30500000000001</c:v>
                </c:pt>
                <c:pt idx="7794">
                  <c:v>375.32100000000003</c:v>
                </c:pt>
                <c:pt idx="7795">
                  <c:v>375.33679999999998</c:v>
                </c:pt>
                <c:pt idx="7796">
                  <c:v>375.35289999999998</c:v>
                </c:pt>
                <c:pt idx="7797">
                  <c:v>375.36939999999998</c:v>
                </c:pt>
                <c:pt idx="7798">
                  <c:v>375.3854</c:v>
                </c:pt>
                <c:pt idx="7799">
                  <c:v>375.40230000000003</c:v>
                </c:pt>
                <c:pt idx="7800">
                  <c:v>375.4194</c:v>
                </c:pt>
                <c:pt idx="7801">
                  <c:v>375.43799999999999</c:v>
                </c:pt>
                <c:pt idx="7802">
                  <c:v>375.45589999999999</c:v>
                </c:pt>
                <c:pt idx="7803">
                  <c:v>375.47</c:v>
                </c:pt>
                <c:pt idx="7804">
                  <c:v>375.48719999999997</c:v>
                </c:pt>
                <c:pt idx="7805">
                  <c:v>375.50319999999999</c:v>
                </c:pt>
                <c:pt idx="7806">
                  <c:v>375.52109999999999</c:v>
                </c:pt>
                <c:pt idx="7807">
                  <c:v>375.53649999999999</c:v>
                </c:pt>
                <c:pt idx="7808">
                  <c:v>375.55410000000001</c:v>
                </c:pt>
                <c:pt idx="7809">
                  <c:v>375.572</c:v>
                </c:pt>
                <c:pt idx="7810">
                  <c:v>375.58940000000001</c:v>
                </c:pt>
                <c:pt idx="7811">
                  <c:v>375.60730000000001</c:v>
                </c:pt>
                <c:pt idx="7812">
                  <c:v>375.62430000000001</c:v>
                </c:pt>
                <c:pt idx="7813">
                  <c:v>375.64109999999999</c:v>
                </c:pt>
                <c:pt idx="7814">
                  <c:v>375.65600000000001</c:v>
                </c:pt>
                <c:pt idx="7815">
                  <c:v>375.67230000000001</c:v>
                </c:pt>
                <c:pt idx="7816">
                  <c:v>375.6902</c:v>
                </c:pt>
                <c:pt idx="7817">
                  <c:v>375.7038</c:v>
                </c:pt>
                <c:pt idx="7818">
                  <c:v>375.72120000000001</c:v>
                </c:pt>
                <c:pt idx="7819">
                  <c:v>375.73680000000002</c:v>
                </c:pt>
                <c:pt idx="7820">
                  <c:v>375.75470000000001</c:v>
                </c:pt>
                <c:pt idx="7821">
                  <c:v>375.77</c:v>
                </c:pt>
                <c:pt idx="7822">
                  <c:v>375.78739999999999</c:v>
                </c:pt>
                <c:pt idx="7823">
                  <c:v>375.80439999999999</c:v>
                </c:pt>
                <c:pt idx="7824">
                  <c:v>375.82119999999998</c:v>
                </c:pt>
                <c:pt idx="7825">
                  <c:v>375.8383</c:v>
                </c:pt>
                <c:pt idx="7826">
                  <c:v>375.85399999999998</c:v>
                </c:pt>
                <c:pt idx="7827">
                  <c:v>375.87079999999997</c:v>
                </c:pt>
                <c:pt idx="7828">
                  <c:v>375.8877</c:v>
                </c:pt>
                <c:pt idx="7829">
                  <c:v>375.90469999999999</c:v>
                </c:pt>
                <c:pt idx="7830">
                  <c:v>375.91989999999998</c:v>
                </c:pt>
                <c:pt idx="7831">
                  <c:v>375.93740000000003</c:v>
                </c:pt>
                <c:pt idx="7832">
                  <c:v>375.9538</c:v>
                </c:pt>
                <c:pt idx="7833">
                  <c:v>375.97050000000002</c:v>
                </c:pt>
                <c:pt idx="7834">
                  <c:v>375.98610000000002</c:v>
                </c:pt>
                <c:pt idx="7835">
                  <c:v>376.00459999999998</c:v>
                </c:pt>
                <c:pt idx="7836">
                  <c:v>376.02</c:v>
                </c:pt>
                <c:pt idx="7837">
                  <c:v>376.03660000000002</c:v>
                </c:pt>
                <c:pt idx="7838">
                  <c:v>376.0532</c:v>
                </c:pt>
                <c:pt idx="7839">
                  <c:v>376.06670000000003</c:v>
                </c:pt>
                <c:pt idx="7840">
                  <c:v>376.0829</c:v>
                </c:pt>
                <c:pt idx="7841">
                  <c:v>376.09829999999999</c:v>
                </c:pt>
                <c:pt idx="7842">
                  <c:v>376.11439999999999</c:v>
                </c:pt>
                <c:pt idx="7843">
                  <c:v>376.13040000000001</c:v>
                </c:pt>
                <c:pt idx="7844">
                  <c:v>376.14690000000002</c:v>
                </c:pt>
                <c:pt idx="7845">
                  <c:v>376.16180000000003</c:v>
                </c:pt>
                <c:pt idx="7846">
                  <c:v>376.17750000000001</c:v>
                </c:pt>
                <c:pt idx="7847">
                  <c:v>376.19409999999999</c:v>
                </c:pt>
                <c:pt idx="7848">
                  <c:v>376.21019999999999</c:v>
                </c:pt>
                <c:pt idx="7849">
                  <c:v>376.22460000000001</c:v>
                </c:pt>
                <c:pt idx="7850">
                  <c:v>376.2414</c:v>
                </c:pt>
                <c:pt idx="7851">
                  <c:v>376.25839999999999</c:v>
                </c:pt>
                <c:pt idx="7852">
                  <c:v>376.27339999999998</c:v>
                </c:pt>
                <c:pt idx="7853">
                  <c:v>376.291</c:v>
                </c:pt>
                <c:pt idx="7854">
                  <c:v>376.30669999999998</c:v>
                </c:pt>
                <c:pt idx="7855">
                  <c:v>376.3236</c:v>
                </c:pt>
                <c:pt idx="7856">
                  <c:v>376.33859999999999</c:v>
                </c:pt>
                <c:pt idx="7857">
                  <c:v>376.3544</c:v>
                </c:pt>
                <c:pt idx="7858">
                  <c:v>376.37119999999999</c:v>
                </c:pt>
                <c:pt idx="7859">
                  <c:v>376.38819999999998</c:v>
                </c:pt>
                <c:pt idx="7860">
                  <c:v>376.40440000000001</c:v>
                </c:pt>
                <c:pt idx="7861">
                  <c:v>376.42169999999999</c:v>
                </c:pt>
                <c:pt idx="7862">
                  <c:v>376.43880000000001</c:v>
                </c:pt>
                <c:pt idx="7863">
                  <c:v>376.45549999999997</c:v>
                </c:pt>
                <c:pt idx="7864">
                  <c:v>376.47190000000001</c:v>
                </c:pt>
                <c:pt idx="7865">
                  <c:v>376.48919999999998</c:v>
                </c:pt>
                <c:pt idx="7866">
                  <c:v>376.5034</c:v>
                </c:pt>
                <c:pt idx="7867">
                  <c:v>376.52210000000002</c:v>
                </c:pt>
                <c:pt idx="7868">
                  <c:v>376.53859999999997</c:v>
                </c:pt>
                <c:pt idx="7869">
                  <c:v>376.55399999999997</c:v>
                </c:pt>
                <c:pt idx="7870">
                  <c:v>376.57130000000001</c:v>
                </c:pt>
                <c:pt idx="7871">
                  <c:v>376.58749999999998</c:v>
                </c:pt>
                <c:pt idx="7872">
                  <c:v>376.60419999999999</c:v>
                </c:pt>
                <c:pt idx="7873">
                  <c:v>376.61930000000001</c:v>
                </c:pt>
                <c:pt idx="7874">
                  <c:v>376.63549999999998</c:v>
                </c:pt>
                <c:pt idx="7875">
                  <c:v>376.65249999999997</c:v>
                </c:pt>
                <c:pt idx="7876">
                  <c:v>376.66840000000002</c:v>
                </c:pt>
                <c:pt idx="7877">
                  <c:v>376.68450000000001</c:v>
                </c:pt>
                <c:pt idx="7878">
                  <c:v>376.69979999999998</c:v>
                </c:pt>
                <c:pt idx="7879">
                  <c:v>376.71409999999997</c:v>
                </c:pt>
                <c:pt idx="7880">
                  <c:v>376.73020000000002</c:v>
                </c:pt>
                <c:pt idx="7881">
                  <c:v>376.74579999999997</c:v>
                </c:pt>
                <c:pt idx="7882">
                  <c:v>376.76080000000002</c:v>
                </c:pt>
                <c:pt idx="7883">
                  <c:v>376.77620000000002</c:v>
                </c:pt>
                <c:pt idx="7884">
                  <c:v>376.79259999999999</c:v>
                </c:pt>
                <c:pt idx="7885">
                  <c:v>376.80900000000003</c:v>
                </c:pt>
                <c:pt idx="7886">
                  <c:v>376.82560000000001</c:v>
                </c:pt>
                <c:pt idx="7887">
                  <c:v>376.84</c:v>
                </c:pt>
                <c:pt idx="7888">
                  <c:v>376.85570000000001</c:v>
                </c:pt>
                <c:pt idx="7889">
                  <c:v>376.8716</c:v>
                </c:pt>
                <c:pt idx="7890">
                  <c:v>376.887</c:v>
                </c:pt>
                <c:pt idx="7891">
                  <c:v>376.90350000000001</c:v>
                </c:pt>
                <c:pt idx="7892">
                  <c:v>376.92090000000002</c:v>
                </c:pt>
                <c:pt idx="7893">
                  <c:v>376.93560000000002</c:v>
                </c:pt>
                <c:pt idx="7894">
                  <c:v>376.95339999999999</c:v>
                </c:pt>
                <c:pt idx="7895">
                  <c:v>376.96800000000002</c:v>
                </c:pt>
                <c:pt idx="7896">
                  <c:v>376.98360000000002</c:v>
                </c:pt>
                <c:pt idx="7897">
                  <c:v>377.00049999999999</c:v>
                </c:pt>
                <c:pt idx="7898">
                  <c:v>377.01690000000002</c:v>
                </c:pt>
                <c:pt idx="7899">
                  <c:v>377.0324</c:v>
                </c:pt>
                <c:pt idx="7900">
                  <c:v>377.04840000000002</c:v>
                </c:pt>
                <c:pt idx="7901">
                  <c:v>377.0641</c:v>
                </c:pt>
                <c:pt idx="7902">
                  <c:v>377.08</c:v>
                </c:pt>
                <c:pt idx="7903">
                  <c:v>377.09699999999998</c:v>
                </c:pt>
                <c:pt idx="7904">
                  <c:v>377.1123</c:v>
                </c:pt>
                <c:pt idx="7905">
                  <c:v>377.12869999999998</c:v>
                </c:pt>
                <c:pt idx="7906">
                  <c:v>377.14400000000001</c:v>
                </c:pt>
                <c:pt idx="7907">
                  <c:v>377.16079999999999</c:v>
                </c:pt>
                <c:pt idx="7908">
                  <c:v>377.17669999999998</c:v>
                </c:pt>
                <c:pt idx="7909">
                  <c:v>377.19209999999998</c:v>
                </c:pt>
                <c:pt idx="7910">
                  <c:v>377.20800000000003</c:v>
                </c:pt>
                <c:pt idx="7911">
                  <c:v>377.22329999999999</c:v>
                </c:pt>
                <c:pt idx="7912">
                  <c:v>377.24040000000002</c:v>
                </c:pt>
                <c:pt idx="7913">
                  <c:v>377.25670000000002</c:v>
                </c:pt>
                <c:pt idx="7914">
                  <c:v>377.27339999999998</c:v>
                </c:pt>
                <c:pt idx="7915">
                  <c:v>377.2878</c:v>
                </c:pt>
                <c:pt idx="7916">
                  <c:v>377.30470000000003</c:v>
                </c:pt>
                <c:pt idx="7917">
                  <c:v>377.32100000000003</c:v>
                </c:pt>
                <c:pt idx="7918">
                  <c:v>377.33449999999999</c:v>
                </c:pt>
                <c:pt idx="7919">
                  <c:v>377.35079999999999</c:v>
                </c:pt>
                <c:pt idx="7920">
                  <c:v>377.36669999999998</c:v>
                </c:pt>
                <c:pt idx="7921">
                  <c:v>377.38299999999998</c:v>
                </c:pt>
                <c:pt idx="7922">
                  <c:v>377.39690000000002</c:v>
                </c:pt>
                <c:pt idx="7923">
                  <c:v>377.4126</c:v>
                </c:pt>
                <c:pt idx="7924">
                  <c:v>377.42919999999998</c:v>
                </c:pt>
                <c:pt idx="7925">
                  <c:v>377.44470000000001</c:v>
                </c:pt>
                <c:pt idx="7926">
                  <c:v>377.46179999999998</c:v>
                </c:pt>
                <c:pt idx="7927">
                  <c:v>377.47649999999999</c:v>
                </c:pt>
                <c:pt idx="7928">
                  <c:v>377.4923</c:v>
                </c:pt>
                <c:pt idx="7929">
                  <c:v>377.50659999999999</c:v>
                </c:pt>
                <c:pt idx="7930">
                  <c:v>377.5231</c:v>
                </c:pt>
                <c:pt idx="7931">
                  <c:v>377.53680000000003</c:v>
                </c:pt>
                <c:pt idx="7932">
                  <c:v>377.55349999999999</c:v>
                </c:pt>
                <c:pt idx="7933">
                  <c:v>377.57</c:v>
                </c:pt>
                <c:pt idx="7934">
                  <c:v>377.58499999999998</c:v>
                </c:pt>
                <c:pt idx="7935">
                  <c:v>377.60059999999999</c:v>
                </c:pt>
                <c:pt idx="7936">
                  <c:v>377.61610000000002</c:v>
                </c:pt>
                <c:pt idx="7937">
                  <c:v>377.6327</c:v>
                </c:pt>
                <c:pt idx="7938">
                  <c:v>377.64819999999997</c:v>
                </c:pt>
                <c:pt idx="7939">
                  <c:v>377.6644</c:v>
                </c:pt>
                <c:pt idx="7940">
                  <c:v>377.67919999999998</c:v>
                </c:pt>
                <c:pt idx="7941">
                  <c:v>377.69560000000001</c:v>
                </c:pt>
                <c:pt idx="7942">
                  <c:v>377.71140000000003</c:v>
                </c:pt>
                <c:pt idx="7943">
                  <c:v>377.72669999999999</c:v>
                </c:pt>
                <c:pt idx="7944">
                  <c:v>377.74299999999999</c:v>
                </c:pt>
                <c:pt idx="7945">
                  <c:v>377.75779999999997</c:v>
                </c:pt>
                <c:pt idx="7946">
                  <c:v>377.77370000000002</c:v>
                </c:pt>
                <c:pt idx="7947">
                  <c:v>377.79090000000002</c:v>
                </c:pt>
                <c:pt idx="7948">
                  <c:v>377.80450000000002</c:v>
                </c:pt>
                <c:pt idx="7949">
                  <c:v>377.82119999999998</c:v>
                </c:pt>
                <c:pt idx="7950">
                  <c:v>377.8365</c:v>
                </c:pt>
                <c:pt idx="7951">
                  <c:v>377.85199999999998</c:v>
                </c:pt>
                <c:pt idx="7952">
                  <c:v>377.8682</c:v>
                </c:pt>
                <c:pt idx="7953">
                  <c:v>377.88279999999997</c:v>
                </c:pt>
                <c:pt idx="7954">
                  <c:v>377.89780000000002</c:v>
                </c:pt>
                <c:pt idx="7955">
                  <c:v>377.91460000000001</c:v>
                </c:pt>
                <c:pt idx="7956">
                  <c:v>377.92959999999999</c:v>
                </c:pt>
                <c:pt idx="7957">
                  <c:v>377.9452</c:v>
                </c:pt>
                <c:pt idx="7958">
                  <c:v>377.96080000000001</c:v>
                </c:pt>
                <c:pt idx="7959">
                  <c:v>377.97649999999999</c:v>
                </c:pt>
                <c:pt idx="7960">
                  <c:v>377.99059999999997</c:v>
                </c:pt>
                <c:pt idx="7961">
                  <c:v>378.00630000000001</c:v>
                </c:pt>
                <c:pt idx="7962">
                  <c:v>378.02249999999998</c:v>
                </c:pt>
                <c:pt idx="7963">
                  <c:v>378.03789999999998</c:v>
                </c:pt>
                <c:pt idx="7964">
                  <c:v>378.05399999999997</c:v>
                </c:pt>
                <c:pt idx="7965">
                  <c:v>378.0693</c:v>
                </c:pt>
                <c:pt idx="7966">
                  <c:v>378.0838</c:v>
                </c:pt>
                <c:pt idx="7967">
                  <c:v>378.09969999999998</c:v>
                </c:pt>
                <c:pt idx="7968">
                  <c:v>378.11500000000001</c:v>
                </c:pt>
                <c:pt idx="7969">
                  <c:v>378.13</c:v>
                </c:pt>
                <c:pt idx="7970">
                  <c:v>378.14490000000001</c:v>
                </c:pt>
                <c:pt idx="7971">
                  <c:v>378.16039999999998</c:v>
                </c:pt>
                <c:pt idx="7972">
                  <c:v>378.1746</c:v>
                </c:pt>
                <c:pt idx="7973">
                  <c:v>378.19110000000001</c:v>
                </c:pt>
                <c:pt idx="7974">
                  <c:v>378.20639999999997</c:v>
                </c:pt>
                <c:pt idx="7975">
                  <c:v>378.22129999999999</c:v>
                </c:pt>
                <c:pt idx="7976">
                  <c:v>378.23469999999998</c:v>
                </c:pt>
                <c:pt idx="7977">
                  <c:v>378.25299999999999</c:v>
                </c:pt>
                <c:pt idx="7978">
                  <c:v>378.26549999999997</c:v>
                </c:pt>
                <c:pt idx="7979">
                  <c:v>378.28190000000001</c:v>
                </c:pt>
                <c:pt idx="7980">
                  <c:v>378.29809999999998</c:v>
                </c:pt>
                <c:pt idx="7981">
                  <c:v>378.31380000000001</c:v>
                </c:pt>
                <c:pt idx="7982">
                  <c:v>378.32920000000001</c:v>
                </c:pt>
                <c:pt idx="7983">
                  <c:v>378.34350000000001</c:v>
                </c:pt>
                <c:pt idx="7984">
                  <c:v>378.36099999999999</c:v>
                </c:pt>
                <c:pt idx="7985">
                  <c:v>378.37689999999998</c:v>
                </c:pt>
                <c:pt idx="7986">
                  <c:v>378.39049999999997</c:v>
                </c:pt>
                <c:pt idx="7987">
                  <c:v>378.4058</c:v>
                </c:pt>
                <c:pt idx="7988">
                  <c:v>378.42200000000003</c:v>
                </c:pt>
                <c:pt idx="7989">
                  <c:v>378.43579999999997</c:v>
                </c:pt>
                <c:pt idx="7990">
                  <c:v>378.4502</c:v>
                </c:pt>
                <c:pt idx="7991">
                  <c:v>378.46600000000001</c:v>
                </c:pt>
                <c:pt idx="7992">
                  <c:v>378.48219999999998</c:v>
                </c:pt>
                <c:pt idx="7993">
                  <c:v>378.49650000000003</c:v>
                </c:pt>
                <c:pt idx="7994">
                  <c:v>378.5127</c:v>
                </c:pt>
                <c:pt idx="7995">
                  <c:v>378.52879999999999</c:v>
                </c:pt>
                <c:pt idx="7996">
                  <c:v>378.54419999999999</c:v>
                </c:pt>
                <c:pt idx="7997">
                  <c:v>378.55900000000003</c:v>
                </c:pt>
                <c:pt idx="7998">
                  <c:v>378.57580000000002</c:v>
                </c:pt>
                <c:pt idx="7999">
                  <c:v>378.59059999999999</c:v>
                </c:pt>
                <c:pt idx="8000">
                  <c:v>378.60640000000001</c:v>
                </c:pt>
                <c:pt idx="8001">
                  <c:v>378.62130000000002</c:v>
                </c:pt>
                <c:pt idx="8002">
                  <c:v>378.6377</c:v>
                </c:pt>
                <c:pt idx="8003">
                  <c:v>378.65320000000003</c:v>
                </c:pt>
                <c:pt idx="8004">
                  <c:v>378.66699999999997</c:v>
                </c:pt>
                <c:pt idx="8005">
                  <c:v>378.6825</c:v>
                </c:pt>
                <c:pt idx="8006">
                  <c:v>378.69720000000001</c:v>
                </c:pt>
                <c:pt idx="8007">
                  <c:v>378.71300000000002</c:v>
                </c:pt>
                <c:pt idx="8008">
                  <c:v>378.72879999999998</c:v>
                </c:pt>
                <c:pt idx="8009">
                  <c:v>378.74329999999998</c:v>
                </c:pt>
                <c:pt idx="8010">
                  <c:v>378.75749999999999</c:v>
                </c:pt>
                <c:pt idx="8011">
                  <c:v>378.77229999999997</c:v>
                </c:pt>
                <c:pt idx="8012">
                  <c:v>378.7869</c:v>
                </c:pt>
                <c:pt idx="8013">
                  <c:v>378.80239999999998</c:v>
                </c:pt>
                <c:pt idx="8014">
                  <c:v>378.81799999999998</c:v>
                </c:pt>
                <c:pt idx="8015">
                  <c:v>378.83100000000002</c:v>
                </c:pt>
                <c:pt idx="8016">
                  <c:v>378.84629999999999</c:v>
                </c:pt>
                <c:pt idx="8017">
                  <c:v>378.8612</c:v>
                </c:pt>
                <c:pt idx="8018">
                  <c:v>378.87639999999999</c:v>
                </c:pt>
                <c:pt idx="8019">
                  <c:v>378.89030000000002</c:v>
                </c:pt>
                <c:pt idx="8020">
                  <c:v>378.90699999999998</c:v>
                </c:pt>
                <c:pt idx="8021">
                  <c:v>378.9205</c:v>
                </c:pt>
                <c:pt idx="8022">
                  <c:v>378.93720000000002</c:v>
                </c:pt>
                <c:pt idx="8023">
                  <c:v>378.95319999999998</c:v>
                </c:pt>
                <c:pt idx="8024">
                  <c:v>378.9674</c:v>
                </c:pt>
                <c:pt idx="8025">
                  <c:v>378.98160000000001</c:v>
                </c:pt>
                <c:pt idx="8026">
                  <c:v>378.99759999999998</c:v>
                </c:pt>
                <c:pt idx="8027">
                  <c:v>379.01179999999999</c:v>
                </c:pt>
                <c:pt idx="8028">
                  <c:v>379.02699999999999</c:v>
                </c:pt>
                <c:pt idx="8029">
                  <c:v>379.04219999999998</c:v>
                </c:pt>
                <c:pt idx="8030">
                  <c:v>379.05880000000002</c:v>
                </c:pt>
                <c:pt idx="8031">
                  <c:v>379.0736</c:v>
                </c:pt>
                <c:pt idx="8032">
                  <c:v>379.0872</c:v>
                </c:pt>
                <c:pt idx="8033">
                  <c:v>379.10219999999998</c:v>
                </c:pt>
                <c:pt idx="8034">
                  <c:v>379.11660000000001</c:v>
                </c:pt>
                <c:pt idx="8035">
                  <c:v>379.13060000000002</c:v>
                </c:pt>
                <c:pt idx="8036">
                  <c:v>379.1474</c:v>
                </c:pt>
                <c:pt idx="8037">
                  <c:v>379.16219999999998</c:v>
                </c:pt>
                <c:pt idx="8038">
                  <c:v>379.17599999999999</c:v>
                </c:pt>
                <c:pt idx="8039">
                  <c:v>379.19119999999998</c:v>
                </c:pt>
                <c:pt idx="8040">
                  <c:v>379.20800000000003</c:v>
                </c:pt>
                <c:pt idx="8041">
                  <c:v>379.221</c:v>
                </c:pt>
                <c:pt idx="8042">
                  <c:v>379.23540000000003</c:v>
                </c:pt>
                <c:pt idx="8043">
                  <c:v>379.25099999999998</c:v>
                </c:pt>
                <c:pt idx="8044">
                  <c:v>379.267</c:v>
                </c:pt>
                <c:pt idx="8045">
                  <c:v>379.28030000000001</c:v>
                </c:pt>
                <c:pt idx="8046">
                  <c:v>379.29399999999998</c:v>
                </c:pt>
                <c:pt idx="8047">
                  <c:v>379.31</c:v>
                </c:pt>
                <c:pt idx="8048">
                  <c:v>379.32380000000001</c:v>
                </c:pt>
                <c:pt idx="8049">
                  <c:v>379.33909999999997</c:v>
                </c:pt>
                <c:pt idx="8050">
                  <c:v>379.35410000000002</c:v>
                </c:pt>
                <c:pt idx="8051">
                  <c:v>379.36829999999998</c:v>
                </c:pt>
                <c:pt idx="8052">
                  <c:v>379.38330000000002</c:v>
                </c:pt>
                <c:pt idx="8053">
                  <c:v>379.39749999999998</c:v>
                </c:pt>
                <c:pt idx="8054">
                  <c:v>379.4128</c:v>
                </c:pt>
                <c:pt idx="8055">
                  <c:v>379.42649999999998</c:v>
                </c:pt>
                <c:pt idx="8056">
                  <c:v>379.44260000000003</c:v>
                </c:pt>
                <c:pt idx="8057">
                  <c:v>379.45850000000002</c:v>
                </c:pt>
                <c:pt idx="8058">
                  <c:v>379.4726</c:v>
                </c:pt>
                <c:pt idx="8059">
                  <c:v>379.48439999999999</c:v>
                </c:pt>
                <c:pt idx="8060">
                  <c:v>379.50049999999999</c:v>
                </c:pt>
                <c:pt idx="8061">
                  <c:v>379.51479999999998</c:v>
                </c:pt>
                <c:pt idx="8062">
                  <c:v>379.52870000000001</c:v>
                </c:pt>
                <c:pt idx="8063">
                  <c:v>379.54309999999998</c:v>
                </c:pt>
                <c:pt idx="8064">
                  <c:v>379.55860000000001</c:v>
                </c:pt>
                <c:pt idx="8065">
                  <c:v>379.57310000000001</c:v>
                </c:pt>
                <c:pt idx="8066">
                  <c:v>379.58760000000001</c:v>
                </c:pt>
                <c:pt idx="8067">
                  <c:v>379.60160000000002</c:v>
                </c:pt>
                <c:pt idx="8068">
                  <c:v>379.61799999999999</c:v>
                </c:pt>
                <c:pt idx="8069">
                  <c:v>379.63279999999997</c:v>
                </c:pt>
                <c:pt idx="8070">
                  <c:v>379.64760000000001</c:v>
                </c:pt>
                <c:pt idx="8071">
                  <c:v>379.6619</c:v>
                </c:pt>
                <c:pt idx="8072">
                  <c:v>379.67610000000002</c:v>
                </c:pt>
                <c:pt idx="8073">
                  <c:v>379.69200000000001</c:v>
                </c:pt>
                <c:pt idx="8074">
                  <c:v>379.70609999999999</c:v>
                </c:pt>
                <c:pt idx="8075">
                  <c:v>379.72059999999999</c:v>
                </c:pt>
                <c:pt idx="8076">
                  <c:v>379.733</c:v>
                </c:pt>
                <c:pt idx="8077">
                  <c:v>379.7491</c:v>
                </c:pt>
                <c:pt idx="8078">
                  <c:v>379.76440000000002</c:v>
                </c:pt>
                <c:pt idx="8079">
                  <c:v>379.77769999999998</c:v>
                </c:pt>
                <c:pt idx="8080">
                  <c:v>379.79250000000002</c:v>
                </c:pt>
                <c:pt idx="8081">
                  <c:v>379.80669999999998</c:v>
                </c:pt>
                <c:pt idx="8082">
                  <c:v>379.82279999999997</c:v>
                </c:pt>
                <c:pt idx="8083">
                  <c:v>379.8372</c:v>
                </c:pt>
                <c:pt idx="8084">
                  <c:v>379.8528</c:v>
                </c:pt>
                <c:pt idx="8085">
                  <c:v>379.86700000000002</c:v>
                </c:pt>
                <c:pt idx="8086">
                  <c:v>379.88</c:v>
                </c:pt>
                <c:pt idx="8087">
                  <c:v>379.89550000000003</c:v>
                </c:pt>
                <c:pt idx="8088">
                  <c:v>379.91059999999999</c:v>
                </c:pt>
                <c:pt idx="8089">
                  <c:v>379.92500000000001</c:v>
                </c:pt>
                <c:pt idx="8090">
                  <c:v>379.93900000000002</c:v>
                </c:pt>
                <c:pt idx="8091">
                  <c:v>379.952</c:v>
                </c:pt>
                <c:pt idx="8092">
                  <c:v>379.96609999999998</c:v>
                </c:pt>
                <c:pt idx="8093">
                  <c:v>379.9812</c:v>
                </c:pt>
                <c:pt idx="8094">
                  <c:v>379.99450000000002</c:v>
                </c:pt>
                <c:pt idx="8095">
                  <c:v>380.00799999999998</c:v>
                </c:pt>
                <c:pt idx="8096">
                  <c:v>380.02379999999999</c:v>
                </c:pt>
                <c:pt idx="8097">
                  <c:v>380.03730000000002</c:v>
                </c:pt>
                <c:pt idx="8098">
                  <c:v>380.05020000000002</c:v>
                </c:pt>
                <c:pt idx="8099">
                  <c:v>380.065</c:v>
                </c:pt>
                <c:pt idx="8100">
                  <c:v>380.07900000000001</c:v>
                </c:pt>
                <c:pt idx="8101">
                  <c:v>380.09399999999999</c:v>
                </c:pt>
                <c:pt idx="8102">
                  <c:v>380.10759999999999</c:v>
                </c:pt>
                <c:pt idx="8103">
                  <c:v>380.12119999999999</c:v>
                </c:pt>
                <c:pt idx="8104">
                  <c:v>380.13569999999999</c:v>
                </c:pt>
                <c:pt idx="8105">
                  <c:v>380.15019999999998</c:v>
                </c:pt>
                <c:pt idx="8106">
                  <c:v>380.16500000000002</c:v>
                </c:pt>
                <c:pt idx="8107">
                  <c:v>380.18020000000001</c:v>
                </c:pt>
                <c:pt idx="8108">
                  <c:v>380.19389999999999</c:v>
                </c:pt>
                <c:pt idx="8109">
                  <c:v>380.209</c:v>
                </c:pt>
                <c:pt idx="8110">
                  <c:v>380.22199999999998</c:v>
                </c:pt>
                <c:pt idx="8111">
                  <c:v>380.23700000000002</c:v>
                </c:pt>
                <c:pt idx="8112">
                  <c:v>380.25240000000002</c:v>
                </c:pt>
                <c:pt idx="8113">
                  <c:v>380.26479999999998</c:v>
                </c:pt>
                <c:pt idx="8114">
                  <c:v>380.28149999999999</c:v>
                </c:pt>
                <c:pt idx="8115">
                  <c:v>380.2937</c:v>
                </c:pt>
                <c:pt idx="8116">
                  <c:v>380.30900000000003</c:v>
                </c:pt>
                <c:pt idx="8117">
                  <c:v>380.3229</c:v>
                </c:pt>
                <c:pt idx="8118">
                  <c:v>380.33800000000002</c:v>
                </c:pt>
                <c:pt idx="8119">
                  <c:v>380.35</c:v>
                </c:pt>
                <c:pt idx="8120">
                  <c:v>380.36520000000002</c:v>
                </c:pt>
                <c:pt idx="8121">
                  <c:v>380.37970000000001</c:v>
                </c:pt>
                <c:pt idx="8122">
                  <c:v>380.39479999999998</c:v>
                </c:pt>
                <c:pt idx="8123">
                  <c:v>380.4085</c:v>
                </c:pt>
                <c:pt idx="8124">
                  <c:v>380.42320000000001</c:v>
                </c:pt>
                <c:pt idx="8125">
                  <c:v>380.43680000000001</c:v>
                </c:pt>
                <c:pt idx="8126">
                  <c:v>380.45179999999999</c:v>
                </c:pt>
                <c:pt idx="8127">
                  <c:v>380.46559999999999</c:v>
                </c:pt>
                <c:pt idx="8128">
                  <c:v>380.47919999999999</c:v>
                </c:pt>
                <c:pt idx="8129">
                  <c:v>380.49349999999998</c:v>
                </c:pt>
                <c:pt idx="8130">
                  <c:v>380.50790000000001</c:v>
                </c:pt>
                <c:pt idx="8131">
                  <c:v>380.52179999999998</c:v>
                </c:pt>
                <c:pt idx="8132">
                  <c:v>380.53559999999999</c:v>
                </c:pt>
                <c:pt idx="8133">
                  <c:v>380.55149999999998</c:v>
                </c:pt>
                <c:pt idx="8134">
                  <c:v>380.56490000000002</c:v>
                </c:pt>
                <c:pt idx="8135">
                  <c:v>380.57870000000003</c:v>
                </c:pt>
                <c:pt idx="8136">
                  <c:v>380.59199999999998</c:v>
                </c:pt>
                <c:pt idx="8137">
                  <c:v>380.60579999999999</c:v>
                </c:pt>
                <c:pt idx="8138">
                  <c:v>380.61860000000001</c:v>
                </c:pt>
                <c:pt idx="8139">
                  <c:v>380.63249999999999</c:v>
                </c:pt>
                <c:pt idx="8140">
                  <c:v>380.64600000000002</c:v>
                </c:pt>
                <c:pt idx="8141">
                  <c:v>380.65960000000001</c:v>
                </c:pt>
                <c:pt idx="8142">
                  <c:v>380.6737</c:v>
                </c:pt>
                <c:pt idx="8143">
                  <c:v>380.68880000000001</c:v>
                </c:pt>
                <c:pt idx="8144">
                  <c:v>380.70119999999997</c:v>
                </c:pt>
                <c:pt idx="8145">
                  <c:v>380.71550000000002</c:v>
                </c:pt>
                <c:pt idx="8146">
                  <c:v>380.72969999999998</c:v>
                </c:pt>
                <c:pt idx="8147">
                  <c:v>380.74439999999998</c:v>
                </c:pt>
                <c:pt idx="8148">
                  <c:v>380.7586</c:v>
                </c:pt>
                <c:pt idx="8149">
                  <c:v>380.7722</c:v>
                </c:pt>
                <c:pt idx="8150">
                  <c:v>380.7876</c:v>
                </c:pt>
                <c:pt idx="8151">
                  <c:v>380.80020000000002</c:v>
                </c:pt>
                <c:pt idx="8152">
                  <c:v>380.8152</c:v>
                </c:pt>
                <c:pt idx="8153">
                  <c:v>380.8304</c:v>
                </c:pt>
                <c:pt idx="8154">
                  <c:v>380.84339999999997</c:v>
                </c:pt>
                <c:pt idx="8155">
                  <c:v>380.85719999999998</c:v>
                </c:pt>
                <c:pt idx="8156">
                  <c:v>380.87299999999999</c:v>
                </c:pt>
                <c:pt idx="8157">
                  <c:v>380.88580000000002</c:v>
                </c:pt>
                <c:pt idx="8158">
                  <c:v>380.90199999999999</c:v>
                </c:pt>
                <c:pt idx="8159">
                  <c:v>380.91680000000002</c:v>
                </c:pt>
                <c:pt idx="8160">
                  <c:v>380.92899999999997</c:v>
                </c:pt>
                <c:pt idx="8161">
                  <c:v>380.94369999999998</c:v>
                </c:pt>
                <c:pt idx="8162">
                  <c:v>380.9556</c:v>
                </c:pt>
                <c:pt idx="8163">
                  <c:v>380.96899999999999</c:v>
                </c:pt>
                <c:pt idx="8164">
                  <c:v>380.983</c:v>
                </c:pt>
                <c:pt idx="8165">
                  <c:v>380.99590000000001</c:v>
                </c:pt>
                <c:pt idx="8166">
                  <c:v>381.01100000000002</c:v>
                </c:pt>
                <c:pt idx="8167">
                  <c:v>381.0265</c:v>
                </c:pt>
                <c:pt idx="8168">
                  <c:v>381.03919999999999</c:v>
                </c:pt>
                <c:pt idx="8169">
                  <c:v>381.05119999999999</c:v>
                </c:pt>
                <c:pt idx="8170">
                  <c:v>381.06549999999999</c:v>
                </c:pt>
                <c:pt idx="8171">
                  <c:v>381.07740000000001</c:v>
                </c:pt>
                <c:pt idx="8172">
                  <c:v>381.09179999999998</c:v>
                </c:pt>
                <c:pt idx="8173">
                  <c:v>381.10480000000001</c:v>
                </c:pt>
                <c:pt idx="8174">
                  <c:v>381.11939999999998</c:v>
                </c:pt>
                <c:pt idx="8175">
                  <c:v>381.13209999999998</c:v>
                </c:pt>
                <c:pt idx="8176">
                  <c:v>381.14659999999998</c:v>
                </c:pt>
                <c:pt idx="8177">
                  <c:v>381.15899999999999</c:v>
                </c:pt>
                <c:pt idx="8178">
                  <c:v>381.17340000000002</c:v>
                </c:pt>
                <c:pt idx="8179">
                  <c:v>381.18630000000002</c:v>
                </c:pt>
                <c:pt idx="8180">
                  <c:v>381.20060000000001</c:v>
                </c:pt>
                <c:pt idx="8181">
                  <c:v>381.2149</c:v>
                </c:pt>
                <c:pt idx="8182">
                  <c:v>381.22620000000001</c:v>
                </c:pt>
                <c:pt idx="8183">
                  <c:v>381.2389</c:v>
                </c:pt>
                <c:pt idx="8184">
                  <c:v>381.25200000000001</c:v>
                </c:pt>
                <c:pt idx="8185">
                  <c:v>381.26609999999999</c:v>
                </c:pt>
                <c:pt idx="8186">
                  <c:v>381.28120000000001</c:v>
                </c:pt>
                <c:pt idx="8187">
                  <c:v>381.29430000000002</c:v>
                </c:pt>
                <c:pt idx="8188">
                  <c:v>381.30810000000002</c:v>
                </c:pt>
                <c:pt idx="8189">
                  <c:v>381.32029999999997</c:v>
                </c:pt>
                <c:pt idx="8190">
                  <c:v>381.33319999999998</c:v>
                </c:pt>
                <c:pt idx="8191">
                  <c:v>381.34789999999998</c:v>
                </c:pt>
                <c:pt idx="8192">
                  <c:v>381.36200000000002</c:v>
                </c:pt>
                <c:pt idx="8193">
                  <c:v>381.37549999999999</c:v>
                </c:pt>
                <c:pt idx="8194">
                  <c:v>381.39030000000002</c:v>
                </c:pt>
                <c:pt idx="8195">
                  <c:v>381.4033</c:v>
                </c:pt>
                <c:pt idx="8196">
                  <c:v>381.41879999999998</c:v>
                </c:pt>
                <c:pt idx="8197">
                  <c:v>381.43189999999998</c:v>
                </c:pt>
                <c:pt idx="8198">
                  <c:v>381.44310000000002</c:v>
                </c:pt>
                <c:pt idx="8199">
                  <c:v>381.4572</c:v>
                </c:pt>
                <c:pt idx="8200">
                  <c:v>381.47160000000002</c:v>
                </c:pt>
                <c:pt idx="8201">
                  <c:v>381.48770000000002</c:v>
                </c:pt>
                <c:pt idx="8202">
                  <c:v>381.49919999999997</c:v>
                </c:pt>
                <c:pt idx="8203">
                  <c:v>381.51310000000001</c:v>
                </c:pt>
                <c:pt idx="8204">
                  <c:v>381.52690000000001</c:v>
                </c:pt>
                <c:pt idx="8205">
                  <c:v>381.53829999999999</c:v>
                </c:pt>
                <c:pt idx="8206">
                  <c:v>381.55399999999997</c:v>
                </c:pt>
                <c:pt idx="8207">
                  <c:v>381.56479999999999</c:v>
                </c:pt>
                <c:pt idx="8208">
                  <c:v>381.57900000000001</c:v>
                </c:pt>
                <c:pt idx="8209">
                  <c:v>381.5933</c:v>
                </c:pt>
                <c:pt idx="8210">
                  <c:v>381.6044</c:v>
                </c:pt>
                <c:pt idx="8211">
                  <c:v>381.61829999999998</c:v>
                </c:pt>
                <c:pt idx="8212">
                  <c:v>381.63139999999999</c:v>
                </c:pt>
                <c:pt idx="8213">
                  <c:v>381.6447</c:v>
                </c:pt>
                <c:pt idx="8214">
                  <c:v>381.65719999999999</c:v>
                </c:pt>
                <c:pt idx="8215">
                  <c:v>381.67090000000002</c:v>
                </c:pt>
                <c:pt idx="8216">
                  <c:v>381.68439999999998</c:v>
                </c:pt>
                <c:pt idx="8217">
                  <c:v>381.69729999999998</c:v>
                </c:pt>
                <c:pt idx="8218">
                  <c:v>381.71260000000001</c:v>
                </c:pt>
                <c:pt idx="8219">
                  <c:v>381.72620000000001</c:v>
                </c:pt>
                <c:pt idx="8220">
                  <c:v>381.73739999999998</c:v>
                </c:pt>
                <c:pt idx="8221">
                  <c:v>381.74979999999999</c:v>
                </c:pt>
                <c:pt idx="8222">
                  <c:v>381.76440000000002</c:v>
                </c:pt>
                <c:pt idx="8223">
                  <c:v>381.77719999999999</c:v>
                </c:pt>
                <c:pt idx="8224">
                  <c:v>381.79020000000003</c:v>
                </c:pt>
                <c:pt idx="8225">
                  <c:v>381.80239999999998</c:v>
                </c:pt>
                <c:pt idx="8226">
                  <c:v>381.81659999999999</c:v>
                </c:pt>
                <c:pt idx="8227">
                  <c:v>381.8306</c:v>
                </c:pt>
                <c:pt idx="8228">
                  <c:v>381.84460000000001</c:v>
                </c:pt>
                <c:pt idx="8229">
                  <c:v>381.85700000000003</c:v>
                </c:pt>
                <c:pt idx="8230">
                  <c:v>381.86900000000003</c:v>
                </c:pt>
                <c:pt idx="8231">
                  <c:v>381.88279999999997</c:v>
                </c:pt>
                <c:pt idx="8232">
                  <c:v>381.89600000000002</c:v>
                </c:pt>
                <c:pt idx="8233">
                  <c:v>381.91050000000001</c:v>
                </c:pt>
                <c:pt idx="8234">
                  <c:v>381.92500000000001</c:v>
                </c:pt>
                <c:pt idx="8235">
                  <c:v>381.935</c:v>
                </c:pt>
                <c:pt idx="8236">
                  <c:v>381.94869999999997</c:v>
                </c:pt>
                <c:pt idx="8237">
                  <c:v>381.96179999999998</c:v>
                </c:pt>
                <c:pt idx="8238">
                  <c:v>381.97460000000001</c:v>
                </c:pt>
                <c:pt idx="8239">
                  <c:v>381.98719999999997</c:v>
                </c:pt>
                <c:pt idx="8240">
                  <c:v>382.00189999999998</c:v>
                </c:pt>
                <c:pt idx="8241">
                  <c:v>382.01479999999998</c:v>
                </c:pt>
                <c:pt idx="8242">
                  <c:v>382.02839999999998</c:v>
                </c:pt>
                <c:pt idx="8243">
                  <c:v>382.04169999999999</c:v>
                </c:pt>
                <c:pt idx="8244">
                  <c:v>382.05520000000001</c:v>
                </c:pt>
                <c:pt idx="8245">
                  <c:v>382.06869999999998</c:v>
                </c:pt>
                <c:pt idx="8246">
                  <c:v>382.08179999999999</c:v>
                </c:pt>
                <c:pt idx="8247">
                  <c:v>382.096</c:v>
                </c:pt>
                <c:pt idx="8248">
                  <c:v>382.1096</c:v>
                </c:pt>
                <c:pt idx="8249">
                  <c:v>382.1241</c:v>
                </c:pt>
                <c:pt idx="8250">
                  <c:v>382.13749999999999</c:v>
                </c:pt>
                <c:pt idx="8251">
                  <c:v>382.15109999999999</c:v>
                </c:pt>
                <c:pt idx="8252">
                  <c:v>382.16329999999999</c:v>
                </c:pt>
                <c:pt idx="8253">
                  <c:v>382.17619999999999</c:v>
                </c:pt>
                <c:pt idx="8254">
                  <c:v>382.18880000000001</c:v>
                </c:pt>
                <c:pt idx="8255">
                  <c:v>382.20420000000001</c:v>
                </c:pt>
                <c:pt idx="8256">
                  <c:v>382.21699999999998</c:v>
                </c:pt>
                <c:pt idx="8257">
                  <c:v>382.22949999999997</c:v>
                </c:pt>
                <c:pt idx="8258">
                  <c:v>382.2432</c:v>
                </c:pt>
                <c:pt idx="8259">
                  <c:v>382.25650000000002</c:v>
                </c:pt>
                <c:pt idx="8260">
                  <c:v>382.2706</c:v>
                </c:pt>
                <c:pt idx="8261">
                  <c:v>382.28250000000003</c:v>
                </c:pt>
                <c:pt idx="8262">
                  <c:v>382.29520000000002</c:v>
                </c:pt>
                <c:pt idx="8263">
                  <c:v>382.30700000000002</c:v>
                </c:pt>
                <c:pt idx="8264">
                  <c:v>382.31880000000001</c:v>
                </c:pt>
                <c:pt idx="8265">
                  <c:v>382.33109999999999</c:v>
                </c:pt>
                <c:pt idx="8266">
                  <c:v>382.34480000000002</c:v>
                </c:pt>
                <c:pt idx="8267">
                  <c:v>382.35750000000002</c:v>
                </c:pt>
                <c:pt idx="8268">
                  <c:v>382.37139999999999</c:v>
                </c:pt>
                <c:pt idx="8269">
                  <c:v>382.38440000000003</c:v>
                </c:pt>
                <c:pt idx="8270">
                  <c:v>382.3972</c:v>
                </c:pt>
                <c:pt idx="8271">
                  <c:v>382.4117</c:v>
                </c:pt>
                <c:pt idx="8272">
                  <c:v>382.42239999999998</c:v>
                </c:pt>
                <c:pt idx="8273">
                  <c:v>382.4348</c:v>
                </c:pt>
                <c:pt idx="8274">
                  <c:v>382.4479</c:v>
                </c:pt>
                <c:pt idx="8275">
                  <c:v>382.46100000000001</c:v>
                </c:pt>
                <c:pt idx="8276">
                  <c:v>382.4742</c:v>
                </c:pt>
                <c:pt idx="8277">
                  <c:v>382.48770000000002</c:v>
                </c:pt>
                <c:pt idx="8278">
                  <c:v>382.50119999999998</c:v>
                </c:pt>
                <c:pt idx="8279">
                  <c:v>382.51429999999999</c:v>
                </c:pt>
                <c:pt idx="8280">
                  <c:v>382.52719999999999</c:v>
                </c:pt>
                <c:pt idx="8281">
                  <c:v>382.54059999999998</c:v>
                </c:pt>
                <c:pt idx="8282">
                  <c:v>382.55329999999998</c:v>
                </c:pt>
                <c:pt idx="8283">
                  <c:v>382.56470000000002</c:v>
                </c:pt>
                <c:pt idx="8284">
                  <c:v>382.57819999999998</c:v>
                </c:pt>
                <c:pt idx="8285">
                  <c:v>382.59300000000002</c:v>
                </c:pt>
                <c:pt idx="8286">
                  <c:v>382.60500000000002</c:v>
                </c:pt>
                <c:pt idx="8287">
                  <c:v>382.61680000000001</c:v>
                </c:pt>
                <c:pt idx="8288">
                  <c:v>382.63040000000001</c:v>
                </c:pt>
                <c:pt idx="8289">
                  <c:v>382.64240000000001</c:v>
                </c:pt>
                <c:pt idx="8290">
                  <c:v>382.65629999999999</c:v>
                </c:pt>
                <c:pt idx="8291">
                  <c:v>382.6694</c:v>
                </c:pt>
                <c:pt idx="8292">
                  <c:v>382.68200000000002</c:v>
                </c:pt>
                <c:pt idx="8293">
                  <c:v>382.69400000000002</c:v>
                </c:pt>
                <c:pt idx="8294">
                  <c:v>382.70650000000001</c:v>
                </c:pt>
                <c:pt idx="8295">
                  <c:v>382.721</c:v>
                </c:pt>
                <c:pt idx="8296">
                  <c:v>382.73219999999998</c:v>
                </c:pt>
                <c:pt idx="8297">
                  <c:v>382.74529999999999</c:v>
                </c:pt>
                <c:pt idx="8298">
                  <c:v>382.75839999999999</c:v>
                </c:pt>
                <c:pt idx="8299">
                  <c:v>382.76990000000001</c:v>
                </c:pt>
                <c:pt idx="8300">
                  <c:v>382.78370000000001</c:v>
                </c:pt>
                <c:pt idx="8301">
                  <c:v>382.7962</c:v>
                </c:pt>
                <c:pt idx="8302">
                  <c:v>382.80950000000001</c:v>
                </c:pt>
                <c:pt idx="8303">
                  <c:v>382.82100000000003</c:v>
                </c:pt>
                <c:pt idx="8304">
                  <c:v>382.8356</c:v>
                </c:pt>
                <c:pt idx="8305">
                  <c:v>382.8476</c:v>
                </c:pt>
                <c:pt idx="8306">
                  <c:v>382.85989999999998</c:v>
                </c:pt>
                <c:pt idx="8307">
                  <c:v>382.87259999999998</c:v>
                </c:pt>
                <c:pt idx="8308">
                  <c:v>382.88569999999999</c:v>
                </c:pt>
                <c:pt idx="8309">
                  <c:v>382.89760000000001</c:v>
                </c:pt>
                <c:pt idx="8310">
                  <c:v>382.90969999999999</c:v>
                </c:pt>
                <c:pt idx="8311">
                  <c:v>382.9228</c:v>
                </c:pt>
                <c:pt idx="8312">
                  <c:v>382.93470000000002</c:v>
                </c:pt>
                <c:pt idx="8313">
                  <c:v>382.94760000000002</c:v>
                </c:pt>
                <c:pt idx="8314">
                  <c:v>382.96019999999999</c:v>
                </c:pt>
                <c:pt idx="8315">
                  <c:v>382.97239999999999</c:v>
                </c:pt>
                <c:pt idx="8316">
                  <c:v>382.9846</c:v>
                </c:pt>
                <c:pt idx="8317">
                  <c:v>382.9982</c:v>
                </c:pt>
                <c:pt idx="8318">
                  <c:v>383.01100000000002</c:v>
                </c:pt>
                <c:pt idx="8319">
                  <c:v>383.0222</c:v>
                </c:pt>
                <c:pt idx="8320">
                  <c:v>383.03500000000003</c:v>
                </c:pt>
                <c:pt idx="8321">
                  <c:v>383.04719999999998</c:v>
                </c:pt>
                <c:pt idx="8322">
                  <c:v>383.06099999999998</c:v>
                </c:pt>
                <c:pt idx="8323">
                  <c:v>383.07299999999998</c:v>
                </c:pt>
                <c:pt idx="8324">
                  <c:v>383.08789999999999</c:v>
                </c:pt>
                <c:pt idx="8325">
                  <c:v>383.09960000000001</c:v>
                </c:pt>
                <c:pt idx="8326">
                  <c:v>383.1114</c:v>
                </c:pt>
                <c:pt idx="8327">
                  <c:v>383.12329999999997</c:v>
                </c:pt>
                <c:pt idx="8328">
                  <c:v>383.13569999999999</c:v>
                </c:pt>
                <c:pt idx="8329">
                  <c:v>383.14920000000001</c:v>
                </c:pt>
                <c:pt idx="8330">
                  <c:v>383.16160000000002</c:v>
                </c:pt>
                <c:pt idx="8331">
                  <c:v>383.17309999999998</c:v>
                </c:pt>
                <c:pt idx="8332">
                  <c:v>383.18560000000002</c:v>
                </c:pt>
                <c:pt idx="8333">
                  <c:v>383.19810000000001</c:v>
                </c:pt>
                <c:pt idx="8334">
                  <c:v>383.21140000000003</c:v>
                </c:pt>
                <c:pt idx="8335">
                  <c:v>383.22480000000002</c:v>
                </c:pt>
                <c:pt idx="8336">
                  <c:v>383.2371</c:v>
                </c:pt>
                <c:pt idx="8337">
                  <c:v>383.24779999999998</c:v>
                </c:pt>
                <c:pt idx="8338">
                  <c:v>383.26100000000002</c:v>
                </c:pt>
                <c:pt idx="8339">
                  <c:v>383.27379999999999</c:v>
                </c:pt>
                <c:pt idx="8340">
                  <c:v>383.2851</c:v>
                </c:pt>
                <c:pt idx="8341">
                  <c:v>383.29759999999999</c:v>
                </c:pt>
                <c:pt idx="8342">
                  <c:v>383.3109</c:v>
                </c:pt>
                <c:pt idx="8343">
                  <c:v>383.32459999999998</c:v>
                </c:pt>
                <c:pt idx="8344">
                  <c:v>383.33629999999999</c:v>
                </c:pt>
                <c:pt idx="8345">
                  <c:v>383.34769999999997</c:v>
                </c:pt>
                <c:pt idx="8346">
                  <c:v>383.35840000000002</c:v>
                </c:pt>
                <c:pt idx="8347">
                  <c:v>383.37180000000001</c:v>
                </c:pt>
                <c:pt idx="8348">
                  <c:v>383.3854</c:v>
                </c:pt>
                <c:pt idx="8349">
                  <c:v>383.39830000000001</c:v>
                </c:pt>
                <c:pt idx="8350">
                  <c:v>383.40940000000001</c:v>
                </c:pt>
                <c:pt idx="8351">
                  <c:v>383.4237</c:v>
                </c:pt>
                <c:pt idx="8352">
                  <c:v>383.43369999999999</c:v>
                </c:pt>
                <c:pt idx="8353">
                  <c:v>383.44690000000003</c:v>
                </c:pt>
                <c:pt idx="8354">
                  <c:v>383.46050000000002</c:v>
                </c:pt>
                <c:pt idx="8355">
                  <c:v>383.47219999999999</c:v>
                </c:pt>
                <c:pt idx="8356">
                  <c:v>383.48540000000003</c:v>
                </c:pt>
                <c:pt idx="8357">
                  <c:v>383.49720000000002</c:v>
                </c:pt>
                <c:pt idx="8358">
                  <c:v>383.51</c:v>
                </c:pt>
                <c:pt idx="8359">
                  <c:v>383.52109999999999</c:v>
                </c:pt>
                <c:pt idx="8360">
                  <c:v>383.53280000000001</c:v>
                </c:pt>
                <c:pt idx="8361">
                  <c:v>383.54640000000001</c:v>
                </c:pt>
                <c:pt idx="8362">
                  <c:v>383.55849999999998</c:v>
                </c:pt>
                <c:pt idx="8363">
                  <c:v>383.57029999999997</c:v>
                </c:pt>
                <c:pt idx="8364">
                  <c:v>383.58080000000001</c:v>
                </c:pt>
                <c:pt idx="8365">
                  <c:v>383.5933</c:v>
                </c:pt>
                <c:pt idx="8366">
                  <c:v>383.60660000000001</c:v>
                </c:pt>
                <c:pt idx="8367">
                  <c:v>383.61799999999999</c:v>
                </c:pt>
                <c:pt idx="8368">
                  <c:v>383.63099999999997</c:v>
                </c:pt>
                <c:pt idx="8369">
                  <c:v>383.64350000000002</c:v>
                </c:pt>
                <c:pt idx="8370">
                  <c:v>383.65379999999999</c:v>
                </c:pt>
                <c:pt idx="8371">
                  <c:v>383.66699999999997</c:v>
                </c:pt>
                <c:pt idx="8372">
                  <c:v>383.68</c:v>
                </c:pt>
                <c:pt idx="8373">
                  <c:v>383.69220000000001</c:v>
                </c:pt>
                <c:pt idx="8374">
                  <c:v>383.70530000000002</c:v>
                </c:pt>
                <c:pt idx="8375">
                  <c:v>383.71600000000001</c:v>
                </c:pt>
                <c:pt idx="8376">
                  <c:v>383.72829999999999</c:v>
                </c:pt>
                <c:pt idx="8377">
                  <c:v>383.74040000000002</c:v>
                </c:pt>
                <c:pt idx="8378">
                  <c:v>383.75229999999999</c:v>
                </c:pt>
                <c:pt idx="8379">
                  <c:v>383.76440000000002</c:v>
                </c:pt>
                <c:pt idx="8380">
                  <c:v>383.77719999999999</c:v>
                </c:pt>
                <c:pt idx="8381">
                  <c:v>383.78910000000002</c:v>
                </c:pt>
                <c:pt idx="8382">
                  <c:v>383.80220000000003</c:v>
                </c:pt>
                <c:pt idx="8383">
                  <c:v>383.81400000000002</c:v>
                </c:pt>
                <c:pt idx="8384">
                  <c:v>383.82600000000002</c:v>
                </c:pt>
                <c:pt idx="8385">
                  <c:v>383.83879999999999</c:v>
                </c:pt>
                <c:pt idx="8386">
                  <c:v>383.85140000000001</c:v>
                </c:pt>
                <c:pt idx="8387">
                  <c:v>383.86219999999997</c:v>
                </c:pt>
                <c:pt idx="8388">
                  <c:v>383.87430000000001</c:v>
                </c:pt>
                <c:pt idx="8389">
                  <c:v>383.88650000000001</c:v>
                </c:pt>
                <c:pt idx="8390">
                  <c:v>383.8972</c:v>
                </c:pt>
                <c:pt idx="8391">
                  <c:v>383.91059999999999</c:v>
                </c:pt>
                <c:pt idx="8392">
                  <c:v>383.92219999999998</c:v>
                </c:pt>
                <c:pt idx="8393">
                  <c:v>383.93459999999999</c:v>
                </c:pt>
                <c:pt idx="8394">
                  <c:v>383.94929999999999</c:v>
                </c:pt>
                <c:pt idx="8395">
                  <c:v>383.96120000000002</c:v>
                </c:pt>
                <c:pt idx="8396">
                  <c:v>383.97219999999999</c:v>
                </c:pt>
                <c:pt idx="8397">
                  <c:v>383.98540000000003</c:v>
                </c:pt>
                <c:pt idx="8398">
                  <c:v>383.99680000000001</c:v>
                </c:pt>
                <c:pt idx="8399">
                  <c:v>384.01</c:v>
                </c:pt>
                <c:pt idx="8400">
                  <c:v>384.02159999999998</c:v>
                </c:pt>
                <c:pt idx="8401">
                  <c:v>384.03370000000001</c:v>
                </c:pt>
                <c:pt idx="8402">
                  <c:v>384.04469999999998</c:v>
                </c:pt>
                <c:pt idx="8403">
                  <c:v>384.05700000000002</c:v>
                </c:pt>
                <c:pt idx="8404">
                  <c:v>384.07060000000001</c:v>
                </c:pt>
                <c:pt idx="8405">
                  <c:v>384.08240000000001</c:v>
                </c:pt>
                <c:pt idx="8406">
                  <c:v>384.0958</c:v>
                </c:pt>
                <c:pt idx="8407">
                  <c:v>384.10550000000001</c:v>
                </c:pt>
                <c:pt idx="8408">
                  <c:v>384.11750000000001</c:v>
                </c:pt>
                <c:pt idx="8409">
                  <c:v>384.12959999999998</c:v>
                </c:pt>
                <c:pt idx="8410">
                  <c:v>384.14179999999999</c:v>
                </c:pt>
                <c:pt idx="8411">
                  <c:v>384.15460000000002</c:v>
                </c:pt>
                <c:pt idx="8412">
                  <c:v>384.1662</c:v>
                </c:pt>
                <c:pt idx="8413">
                  <c:v>384.17869999999999</c:v>
                </c:pt>
                <c:pt idx="8414">
                  <c:v>384.19080000000002</c:v>
                </c:pt>
                <c:pt idx="8415">
                  <c:v>384.20299999999997</c:v>
                </c:pt>
                <c:pt idx="8416">
                  <c:v>384.21519999999998</c:v>
                </c:pt>
                <c:pt idx="8417">
                  <c:v>384.22770000000003</c:v>
                </c:pt>
                <c:pt idx="8418">
                  <c:v>384.23899999999998</c:v>
                </c:pt>
                <c:pt idx="8419">
                  <c:v>384.25139999999999</c:v>
                </c:pt>
                <c:pt idx="8420">
                  <c:v>384.26560000000001</c:v>
                </c:pt>
                <c:pt idx="8421">
                  <c:v>384.27690000000001</c:v>
                </c:pt>
                <c:pt idx="8422">
                  <c:v>384.28910000000002</c:v>
                </c:pt>
                <c:pt idx="8423">
                  <c:v>384.30189999999999</c:v>
                </c:pt>
                <c:pt idx="8424">
                  <c:v>384.31259999999997</c:v>
                </c:pt>
                <c:pt idx="8425">
                  <c:v>384.32499999999999</c:v>
                </c:pt>
                <c:pt idx="8426">
                  <c:v>384.33629999999999</c:v>
                </c:pt>
                <c:pt idx="8427">
                  <c:v>384.34800000000001</c:v>
                </c:pt>
                <c:pt idx="8428">
                  <c:v>384.36090000000002</c:v>
                </c:pt>
                <c:pt idx="8429">
                  <c:v>384.37329999999997</c:v>
                </c:pt>
                <c:pt idx="8430">
                  <c:v>384.38650000000001</c:v>
                </c:pt>
                <c:pt idx="8431">
                  <c:v>384.39679999999998</c:v>
                </c:pt>
                <c:pt idx="8432">
                  <c:v>384.40899999999999</c:v>
                </c:pt>
                <c:pt idx="8433">
                  <c:v>384.42</c:v>
                </c:pt>
                <c:pt idx="8434">
                  <c:v>384.43340000000001</c:v>
                </c:pt>
                <c:pt idx="8435">
                  <c:v>384.44619999999998</c:v>
                </c:pt>
                <c:pt idx="8436">
                  <c:v>384.45749999999998</c:v>
                </c:pt>
                <c:pt idx="8437">
                  <c:v>384.47059999999999</c:v>
                </c:pt>
                <c:pt idx="8438">
                  <c:v>384.48399999999998</c:v>
                </c:pt>
                <c:pt idx="8439">
                  <c:v>384.49619999999999</c:v>
                </c:pt>
                <c:pt idx="8440">
                  <c:v>384.50749999999999</c:v>
                </c:pt>
                <c:pt idx="8441">
                  <c:v>384.5197</c:v>
                </c:pt>
                <c:pt idx="8442">
                  <c:v>384.53089999999997</c:v>
                </c:pt>
                <c:pt idx="8443">
                  <c:v>384.54219999999998</c:v>
                </c:pt>
                <c:pt idx="8444">
                  <c:v>384.55439999999999</c:v>
                </c:pt>
                <c:pt idx="8445">
                  <c:v>384.56740000000002</c:v>
                </c:pt>
                <c:pt idx="8446">
                  <c:v>384.57810000000001</c:v>
                </c:pt>
                <c:pt idx="8447">
                  <c:v>384.58839999999998</c:v>
                </c:pt>
                <c:pt idx="8448">
                  <c:v>384.60149999999999</c:v>
                </c:pt>
                <c:pt idx="8449">
                  <c:v>384.61259999999999</c:v>
                </c:pt>
                <c:pt idx="8450">
                  <c:v>384.62459999999999</c:v>
                </c:pt>
                <c:pt idx="8451">
                  <c:v>384.63780000000003</c:v>
                </c:pt>
                <c:pt idx="8452">
                  <c:v>384.64980000000003</c:v>
                </c:pt>
                <c:pt idx="8453">
                  <c:v>384.66090000000003</c:v>
                </c:pt>
                <c:pt idx="8454">
                  <c:v>384.6728</c:v>
                </c:pt>
                <c:pt idx="8455">
                  <c:v>384.68529999999998</c:v>
                </c:pt>
                <c:pt idx="8456">
                  <c:v>384.69830000000002</c:v>
                </c:pt>
                <c:pt idx="8457">
                  <c:v>384.71100000000001</c:v>
                </c:pt>
                <c:pt idx="8458">
                  <c:v>384.72199999999998</c:v>
                </c:pt>
                <c:pt idx="8459">
                  <c:v>384.73320000000001</c:v>
                </c:pt>
                <c:pt idx="8460">
                  <c:v>384.74549999999999</c:v>
                </c:pt>
                <c:pt idx="8461">
                  <c:v>384.75639999999999</c:v>
                </c:pt>
                <c:pt idx="8462">
                  <c:v>384.76760000000002</c:v>
                </c:pt>
                <c:pt idx="8463">
                  <c:v>384.78059999999999</c:v>
                </c:pt>
                <c:pt idx="8464">
                  <c:v>384.79360000000003</c:v>
                </c:pt>
                <c:pt idx="8465">
                  <c:v>384.80630000000002</c:v>
                </c:pt>
                <c:pt idx="8466">
                  <c:v>384.81760000000003</c:v>
                </c:pt>
                <c:pt idx="8467">
                  <c:v>384.8288</c:v>
                </c:pt>
                <c:pt idx="8468">
                  <c:v>384.84059999999999</c:v>
                </c:pt>
                <c:pt idx="8469">
                  <c:v>384.85169999999999</c:v>
                </c:pt>
                <c:pt idx="8470">
                  <c:v>384.86430000000001</c:v>
                </c:pt>
                <c:pt idx="8471">
                  <c:v>384.87610000000001</c:v>
                </c:pt>
                <c:pt idx="8472">
                  <c:v>384.8886</c:v>
                </c:pt>
                <c:pt idx="8473">
                  <c:v>384.89830000000001</c:v>
                </c:pt>
                <c:pt idx="8474">
                  <c:v>384.91</c:v>
                </c:pt>
                <c:pt idx="8475">
                  <c:v>384.92180000000002</c:v>
                </c:pt>
                <c:pt idx="8476">
                  <c:v>384.93259999999998</c:v>
                </c:pt>
                <c:pt idx="8477">
                  <c:v>384.94650000000001</c:v>
                </c:pt>
                <c:pt idx="8478">
                  <c:v>384.95749999999998</c:v>
                </c:pt>
                <c:pt idx="8479">
                  <c:v>384.96899999999999</c:v>
                </c:pt>
                <c:pt idx="8480">
                  <c:v>384.98140000000001</c:v>
                </c:pt>
                <c:pt idx="8481">
                  <c:v>384.99400000000003</c:v>
                </c:pt>
                <c:pt idx="8482">
                  <c:v>385.00720000000001</c:v>
                </c:pt>
                <c:pt idx="8483">
                  <c:v>385.01799999999997</c:v>
                </c:pt>
                <c:pt idx="8484">
                  <c:v>385.02940000000001</c:v>
                </c:pt>
                <c:pt idx="8485">
                  <c:v>385.04109999999997</c:v>
                </c:pt>
                <c:pt idx="8486">
                  <c:v>385.05279999999999</c:v>
                </c:pt>
                <c:pt idx="8487">
                  <c:v>385.065</c:v>
                </c:pt>
                <c:pt idx="8488">
                  <c:v>385.07560000000001</c:v>
                </c:pt>
                <c:pt idx="8489">
                  <c:v>385.08690000000001</c:v>
                </c:pt>
                <c:pt idx="8490">
                  <c:v>385.09840000000003</c:v>
                </c:pt>
                <c:pt idx="8491">
                  <c:v>385.11020000000002</c:v>
                </c:pt>
                <c:pt idx="8492">
                  <c:v>385.12299999999999</c:v>
                </c:pt>
                <c:pt idx="8493">
                  <c:v>385.13510000000002</c:v>
                </c:pt>
                <c:pt idx="8494">
                  <c:v>385.14659999999998</c:v>
                </c:pt>
                <c:pt idx="8495">
                  <c:v>385.15820000000002</c:v>
                </c:pt>
                <c:pt idx="8496">
                  <c:v>385.16980000000001</c:v>
                </c:pt>
                <c:pt idx="8497">
                  <c:v>385.18279999999999</c:v>
                </c:pt>
                <c:pt idx="8498">
                  <c:v>385.19369999999998</c:v>
                </c:pt>
                <c:pt idx="8499">
                  <c:v>385.20620000000002</c:v>
                </c:pt>
                <c:pt idx="8500">
                  <c:v>385.21699999999998</c:v>
                </c:pt>
                <c:pt idx="8501">
                  <c:v>385.22820000000002</c:v>
                </c:pt>
                <c:pt idx="8502">
                  <c:v>385.23919999999998</c:v>
                </c:pt>
                <c:pt idx="8503">
                  <c:v>385.25119999999998</c:v>
                </c:pt>
                <c:pt idx="8504">
                  <c:v>385.2602</c:v>
                </c:pt>
                <c:pt idx="8505">
                  <c:v>385.27370000000002</c:v>
                </c:pt>
                <c:pt idx="8506">
                  <c:v>385.28500000000003</c:v>
                </c:pt>
                <c:pt idx="8507">
                  <c:v>385.29719999999998</c:v>
                </c:pt>
                <c:pt idx="8508">
                  <c:v>385.30759999999998</c:v>
                </c:pt>
                <c:pt idx="8509">
                  <c:v>385.32139999999998</c:v>
                </c:pt>
                <c:pt idx="8510">
                  <c:v>385.3313</c:v>
                </c:pt>
                <c:pt idx="8511">
                  <c:v>385.34280000000001</c:v>
                </c:pt>
                <c:pt idx="8512">
                  <c:v>385.3535</c:v>
                </c:pt>
                <c:pt idx="8513">
                  <c:v>385.36529999999999</c:v>
                </c:pt>
                <c:pt idx="8514">
                  <c:v>385.37700000000001</c:v>
                </c:pt>
                <c:pt idx="8515">
                  <c:v>385.38889999999998</c:v>
                </c:pt>
                <c:pt idx="8516">
                  <c:v>385.40170000000001</c:v>
                </c:pt>
                <c:pt idx="8517">
                  <c:v>385.41219999999998</c:v>
                </c:pt>
                <c:pt idx="8518">
                  <c:v>385.42340000000002</c:v>
                </c:pt>
                <c:pt idx="8519">
                  <c:v>385.43439999999998</c:v>
                </c:pt>
                <c:pt idx="8520">
                  <c:v>385.44779999999997</c:v>
                </c:pt>
                <c:pt idx="8521">
                  <c:v>385.4606</c:v>
                </c:pt>
                <c:pt idx="8522">
                  <c:v>385.47179999999997</c:v>
                </c:pt>
                <c:pt idx="8523">
                  <c:v>385.4828</c:v>
                </c:pt>
                <c:pt idx="8524">
                  <c:v>385.49369999999999</c:v>
                </c:pt>
                <c:pt idx="8525">
                  <c:v>385.5059</c:v>
                </c:pt>
                <c:pt idx="8526">
                  <c:v>385.51830000000001</c:v>
                </c:pt>
                <c:pt idx="8527">
                  <c:v>385.52800000000002</c:v>
                </c:pt>
                <c:pt idx="8528">
                  <c:v>385.54059999999998</c:v>
                </c:pt>
                <c:pt idx="8529">
                  <c:v>385.55279999999999</c:v>
                </c:pt>
                <c:pt idx="8530">
                  <c:v>385.5641</c:v>
                </c:pt>
                <c:pt idx="8531">
                  <c:v>385.57580000000002</c:v>
                </c:pt>
                <c:pt idx="8532">
                  <c:v>385.5865</c:v>
                </c:pt>
                <c:pt idx="8533">
                  <c:v>385.5994</c:v>
                </c:pt>
                <c:pt idx="8534">
                  <c:v>385.6105</c:v>
                </c:pt>
                <c:pt idx="8535">
                  <c:v>385.62299999999999</c:v>
                </c:pt>
                <c:pt idx="8536">
                  <c:v>385.63319999999999</c:v>
                </c:pt>
                <c:pt idx="8537">
                  <c:v>385.64420000000001</c:v>
                </c:pt>
                <c:pt idx="8538">
                  <c:v>385.6549</c:v>
                </c:pt>
                <c:pt idx="8539">
                  <c:v>385.66660000000002</c:v>
                </c:pt>
                <c:pt idx="8540">
                  <c:v>385.67700000000002</c:v>
                </c:pt>
                <c:pt idx="8541">
                  <c:v>385.68720000000002</c:v>
                </c:pt>
                <c:pt idx="8542">
                  <c:v>385.69720000000001</c:v>
                </c:pt>
                <c:pt idx="8543">
                  <c:v>385.70839999999998</c:v>
                </c:pt>
                <c:pt idx="8544">
                  <c:v>385.72030000000001</c:v>
                </c:pt>
                <c:pt idx="8545">
                  <c:v>385.73259999999999</c:v>
                </c:pt>
                <c:pt idx="8546">
                  <c:v>385.74340000000001</c:v>
                </c:pt>
                <c:pt idx="8547">
                  <c:v>385.755</c:v>
                </c:pt>
                <c:pt idx="8548">
                  <c:v>385.76420000000002</c:v>
                </c:pt>
                <c:pt idx="8549">
                  <c:v>385.77539999999999</c:v>
                </c:pt>
                <c:pt idx="8550">
                  <c:v>385.78570000000002</c:v>
                </c:pt>
                <c:pt idx="8551">
                  <c:v>385.79680000000002</c:v>
                </c:pt>
                <c:pt idx="8552">
                  <c:v>385.8082</c:v>
                </c:pt>
                <c:pt idx="8553">
                  <c:v>385.82</c:v>
                </c:pt>
                <c:pt idx="8554">
                  <c:v>385.83179999999999</c:v>
                </c:pt>
                <c:pt idx="8555">
                  <c:v>385.8424</c:v>
                </c:pt>
                <c:pt idx="8556">
                  <c:v>385.85399999999998</c:v>
                </c:pt>
                <c:pt idx="8557">
                  <c:v>385.86489999999998</c:v>
                </c:pt>
                <c:pt idx="8558">
                  <c:v>385.87670000000003</c:v>
                </c:pt>
                <c:pt idx="8559">
                  <c:v>385.88740000000001</c:v>
                </c:pt>
                <c:pt idx="8560">
                  <c:v>385.89920000000001</c:v>
                </c:pt>
                <c:pt idx="8561">
                  <c:v>385.91050000000001</c:v>
                </c:pt>
                <c:pt idx="8562">
                  <c:v>385.92039999999997</c:v>
                </c:pt>
                <c:pt idx="8563">
                  <c:v>385.93200000000002</c:v>
                </c:pt>
                <c:pt idx="8564">
                  <c:v>385.94540000000001</c:v>
                </c:pt>
                <c:pt idx="8565">
                  <c:v>385.95659999999998</c:v>
                </c:pt>
                <c:pt idx="8566">
                  <c:v>385.9676</c:v>
                </c:pt>
                <c:pt idx="8567">
                  <c:v>385.9794</c:v>
                </c:pt>
                <c:pt idx="8568">
                  <c:v>385.99059999999997</c:v>
                </c:pt>
                <c:pt idx="8569">
                  <c:v>386.00259999999997</c:v>
                </c:pt>
                <c:pt idx="8570">
                  <c:v>386.01179999999999</c:v>
                </c:pt>
                <c:pt idx="8571">
                  <c:v>386.02390000000003</c:v>
                </c:pt>
                <c:pt idx="8572">
                  <c:v>386.03460000000001</c:v>
                </c:pt>
                <c:pt idx="8573">
                  <c:v>386.0471</c:v>
                </c:pt>
                <c:pt idx="8574">
                  <c:v>386.05889999999999</c:v>
                </c:pt>
                <c:pt idx="8575">
                  <c:v>386.06779999999998</c:v>
                </c:pt>
                <c:pt idx="8576">
                  <c:v>386.07850000000002</c:v>
                </c:pt>
                <c:pt idx="8577">
                  <c:v>386.09070000000003</c:v>
                </c:pt>
                <c:pt idx="8578">
                  <c:v>386.10199999999998</c:v>
                </c:pt>
                <c:pt idx="8579">
                  <c:v>386.11340000000001</c:v>
                </c:pt>
                <c:pt idx="8580">
                  <c:v>386.12299999999999</c:v>
                </c:pt>
                <c:pt idx="8581">
                  <c:v>386.13589999999999</c:v>
                </c:pt>
                <c:pt idx="8582">
                  <c:v>386.14670000000001</c:v>
                </c:pt>
                <c:pt idx="8583">
                  <c:v>386.15800000000002</c:v>
                </c:pt>
                <c:pt idx="8584">
                  <c:v>386.16899999999998</c:v>
                </c:pt>
                <c:pt idx="8585">
                  <c:v>386.18040000000002</c:v>
                </c:pt>
                <c:pt idx="8586">
                  <c:v>386.19080000000002</c:v>
                </c:pt>
                <c:pt idx="8587">
                  <c:v>386.20339999999999</c:v>
                </c:pt>
                <c:pt idx="8588">
                  <c:v>386.21420000000001</c:v>
                </c:pt>
                <c:pt idx="8589">
                  <c:v>386.22620000000001</c:v>
                </c:pt>
                <c:pt idx="8590">
                  <c:v>386.23779999999999</c:v>
                </c:pt>
                <c:pt idx="8591">
                  <c:v>386.2491</c:v>
                </c:pt>
                <c:pt idx="8592">
                  <c:v>386.25810000000001</c:v>
                </c:pt>
                <c:pt idx="8593">
                  <c:v>386.26900000000001</c:v>
                </c:pt>
                <c:pt idx="8594">
                  <c:v>386.28089999999997</c:v>
                </c:pt>
                <c:pt idx="8595">
                  <c:v>386.2903</c:v>
                </c:pt>
                <c:pt idx="8596">
                  <c:v>386.30200000000002</c:v>
                </c:pt>
                <c:pt idx="8597">
                  <c:v>386.31299999999999</c:v>
                </c:pt>
                <c:pt idx="8598">
                  <c:v>386.32409999999999</c:v>
                </c:pt>
                <c:pt idx="8599">
                  <c:v>386.33429999999998</c:v>
                </c:pt>
                <c:pt idx="8600">
                  <c:v>386.34570000000002</c:v>
                </c:pt>
                <c:pt idx="8601">
                  <c:v>386.35640000000001</c:v>
                </c:pt>
                <c:pt idx="8602">
                  <c:v>386.36739999999998</c:v>
                </c:pt>
                <c:pt idx="8603">
                  <c:v>386.37900000000002</c:v>
                </c:pt>
                <c:pt idx="8604">
                  <c:v>386.38940000000002</c:v>
                </c:pt>
                <c:pt idx="8605">
                  <c:v>386.39859999999999</c:v>
                </c:pt>
                <c:pt idx="8606">
                  <c:v>386.41019999999997</c:v>
                </c:pt>
                <c:pt idx="8607">
                  <c:v>386.4221</c:v>
                </c:pt>
                <c:pt idx="8608">
                  <c:v>386.43279999999999</c:v>
                </c:pt>
                <c:pt idx="8609">
                  <c:v>386.44389999999999</c:v>
                </c:pt>
                <c:pt idx="8610">
                  <c:v>386.45650000000001</c:v>
                </c:pt>
                <c:pt idx="8611">
                  <c:v>386.46800000000002</c:v>
                </c:pt>
                <c:pt idx="8612">
                  <c:v>386.4796</c:v>
                </c:pt>
                <c:pt idx="8613">
                  <c:v>386.49</c:v>
                </c:pt>
                <c:pt idx="8614">
                  <c:v>386.5016</c:v>
                </c:pt>
                <c:pt idx="8615">
                  <c:v>386.51319999999998</c:v>
                </c:pt>
                <c:pt idx="8616">
                  <c:v>386.52460000000002</c:v>
                </c:pt>
                <c:pt idx="8617">
                  <c:v>386.53410000000002</c:v>
                </c:pt>
                <c:pt idx="8618">
                  <c:v>386.54640000000001</c:v>
                </c:pt>
                <c:pt idx="8619">
                  <c:v>386.5566</c:v>
                </c:pt>
                <c:pt idx="8620">
                  <c:v>386.56639999999999</c:v>
                </c:pt>
                <c:pt idx="8621">
                  <c:v>386.57889999999998</c:v>
                </c:pt>
                <c:pt idx="8622">
                  <c:v>386.58690000000001</c:v>
                </c:pt>
                <c:pt idx="8623">
                  <c:v>386.59739999999999</c:v>
                </c:pt>
                <c:pt idx="8624">
                  <c:v>386.60809999999998</c:v>
                </c:pt>
                <c:pt idx="8625">
                  <c:v>386.6182</c:v>
                </c:pt>
                <c:pt idx="8626">
                  <c:v>386.62889999999999</c:v>
                </c:pt>
                <c:pt idx="8627">
                  <c:v>386.63810000000001</c:v>
                </c:pt>
                <c:pt idx="8628">
                  <c:v>386.64960000000002</c:v>
                </c:pt>
                <c:pt idx="8629">
                  <c:v>386.66019999999997</c:v>
                </c:pt>
                <c:pt idx="8630">
                  <c:v>386.67239999999998</c:v>
                </c:pt>
                <c:pt idx="8631">
                  <c:v>386.68259999999998</c:v>
                </c:pt>
                <c:pt idx="8632">
                  <c:v>386.69260000000003</c:v>
                </c:pt>
                <c:pt idx="8633">
                  <c:v>386.7047</c:v>
                </c:pt>
                <c:pt idx="8634">
                  <c:v>386.71420000000001</c:v>
                </c:pt>
                <c:pt idx="8635">
                  <c:v>386.72609999999997</c:v>
                </c:pt>
                <c:pt idx="8636">
                  <c:v>386.7364</c:v>
                </c:pt>
                <c:pt idx="8637">
                  <c:v>386.74650000000003</c:v>
                </c:pt>
                <c:pt idx="8638">
                  <c:v>386.75810000000001</c:v>
                </c:pt>
                <c:pt idx="8639">
                  <c:v>386.76870000000002</c:v>
                </c:pt>
                <c:pt idx="8640">
                  <c:v>386.779</c:v>
                </c:pt>
                <c:pt idx="8641">
                  <c:v>386.79</c:v>
                </c:pt>
                <c:pt idx="8642">
                  <c:v>386.80099999999999</c:v>
                </c:pt>
                <c:pt idx="8643">
                  <c:v>386.81200000000001</c:v>
                </c:pt>
                <c:pt idx="8644">
                  <c:v>386.82279999999997</c:v>
                </c:pt>
                <c:pt idx="8645">
                  <c:v>386.8338</c:v>
                </c:pt>
                <c:pt idx="8646">
                  <c:v>386.84350000000001</c:v>
                </c:pt>
                <c:pt idx="8647">
                  <c:v>386.85469999999998</c:v>
                </c:pt>
                <c:pt idx="8648">
                  <c:v>386.86520000000002</c:v>
                </c:pt>
                <c:pt idx="8649">
                  <c:v>386.87619999999998</c:v>
                </c:pt>
                <c:pt idx="8650">
                  <c:v>386.88679999999999</c:v>
                </c:pt>
                <c:pt idx="8651">
                  <c:v>386.89679999999998</c:v>
                </c:pt>
                <c:pt idx="8652">
                  <c:v>386.90820000000002</c:v>
                </c:pt>
                <c:pt idx="8653">
                  <c:v>386.91750000000002</c:v>
                </c:pt>
                <c:pt idx="8654">
                  <c:v>386.93</c:v>
                </c:pt>
                <c:pt idx="8655">
                  <c:v>386.93979999999999</c:v>
                </c:pt>
                <c:pt idx="8656">
                  <c:v>386.95069999999998</c:v>
                </c:pt>
                <c:pt idx="8657">
                  <c:v>386.96159999999998</c:v>
                </c:pt>
                <c:pt idx="8658">
                  <c:v>386.97390000000001</c:v>
                </c:pt>
                <c:pt idx="8659">
                  <c:v>386.98399999999998</c:v>
                </c:pt>
                <c:pt idx="8660">
                  <c:v>386.99439999999998</c:v>
                </c:pt>
                <c:pt idx="8661">
                  <c:v>387.00619999999998</c:v>
                </c:pt>
                <c:pt idx="8662">
                  <c:v>387.01580000000001</c:v>
                </c:pt>
                <c:pt idx="8663">
                  <c:v>387.02609999999999</c:v>
                </c:pt>
                <c:pt idx="8664">
                  <c:v>387.03629999999998</c:v>
                </c:pt>
                <c:pt idx="8665">
                  <c:v>387.04680000000002</c:v>
                </c:pt>
                <c:pt idx="8666">
                  <c:v>387.05759999999998</c:v>
                </c:pt>
                <c:pt idx="8667">
                  <c:v>387.06740000000002</c:v>
                </c:pt>
                <c:pt idx="8668">
                  <c:v>387.07909999999998</c:v>
                </c:pt>
                <c:pt idx="8669">
                  <c:v>387.08980000000003</c:v>
                </c:pt>
                <c:pt idx="8670">
                  <c:v>387.09899999999999</c:v>
                </c:pt>
                <c:pt idx="8671">
                  <c:v>387.10969999999998</c:v>
                </c:pt>
                <c:pt idx="8672">
                  <c:v>387.12079999999997</c:v>
                </c:pt>
                <c:pt idx="8673">
                  <c:v>387.13119999999998</c:v>
                </c:pt>
                <c:pt idx="8674">
                  <c:v>387.14240000000001</c:v>
                </c:pt>
                <c:pt idx="8675">
                  <c:v>387.15179999999998</c:v>
                </c:pt>
                <c:pt idx="8676">
                  <c:v>387.16219999999998</c:v>
                </c:pt>
                <c:pt idx="8677">
                  <c:v>387.17430000000002</c:v>
                </c:pt>
                <c:pt idx="8678">
                  <c:v>387.18430000000001</c:v>
                </c:pt>
                <c:pt idx="8679">
                  <c:v>387.19560000000001</c:v>
                </c:pt>
                <c:pt idx="8680">
                  <c:v>387.2054</c:v>
                </c:pt>
                <c:pt idx="8681">
                  <c:v>387.2176</c:v>
                </c:pt>
                <c:pt idx="8682">
                  <c:v>387.22980000000001</c:v>
                </c:pt>
                <c:pt idx="8683">
                  <c:v>387.238</c:v>
                </c:pt>
                <c:pt idx="8684">
                  <c:v>387.24979999999999</c:v>
                </c:pt>
                <c:pt idx="8685">
                  <c:v>387.2602</c:v>
                </c:pt>
                <c:pt idx="8686">
                  <c:v>387.27109999999999</c:v>
                </c:pt>
                <c:pt idx="8687">
                  <c:v>387.28120000000001</c:v>
                </c:pt>
                <c:pt idx="8688">
                  <c:v>387.2912</c:v>
                </c:pt>
                <c:pt idx="8689">
                  <c:v>387.30200000000002</c:v>
                </c:pt>
                <c:pt idx="8690">
                  <c:v>387.31220000000002</c:v>
                </c:pt>
                <c:pt idx="8691">
                  <c:v>387.32310000000001</c:v>
                </c:pt>
                <c:pt idx="8692">
                  <c:v>387.33359999999999</c:v>
                </c:pt>
                <c:pt idx="8693">
                  <c:v>387.34300000000002</c:v>
                </c:pt>
                <c:pt idx="8694">
                  <c:v>387.35379999999998</c:v>
                </c:pt>
                <c:pt idx="8695">
                  <c:v>387.36380000000003</c:v>
                </c:pt>
                <c:pt idx="8696">
                  <c:v>387.37540000000001</c:v>
                </c:pt>
                <c:pt idx="8697">
                  <c:v>387.38440000000003</c:v>
                </c:pt>
                <c:pt idx="8698">
                  <c:v>387.39550000000003</c:v>
                </c:pt>
                <c:pt idx="8699">
                  <c:v>387.40480000000002</c:v>
                </c:pt>
                <c:pt idx="8700">
                  <c:v>387.41699999999997</c:v>
                </c:pt>
                <c:pt idx="8701">
                  <c:v>387.42939999999999</c:v>
                </c:pt>
                <c:pt idx="8702">
                  <c:v>387.43830000000003</c:v>
                </c:pt>
                <c:pt idx="8703">
                  <c:v>387.45100000000002</c:v>
                </c:pt>
                <c:pt idx="8704">
                  <c:v>387.4606</c:v>
                </c:pt>
                <c:pt idx="8705">
                  <c:v>387.47190000000001</c:v>
                </c:pt>
                <c:pt idx="8706">
                  <c:v>387.48259999999999</c:v>
                </c:pt>
                <c:pt idx="8707">
                  <c:v>387.49239999999998</c:v>
                </c:pt>
                <c:pt idx="8708">
                  <c:v>387.5052</c:v>
                </c:pt>
                <c:pt idx="8709">
                  <c:v>387.5147</c:v>
                </c:pt>
                <c:pt idx="8710">
                  <c:v>387.52539999999999</c:v>
                </c:pt>
                <c:pt idx="8711">
                  <c:v>387.53500000000003</c:v>
                </c:pt>
                <c:pt idx="8712">
                  <c:v>387.54689999999999</c:v>
                </c:pt>
                <c:pt idx="8713">
                  <c:v>387.55860000000001</c:v>
                </c:pt>
                <c:pt idx="8714">
                  <c:v>387.56849999999997</c:v>
                </c:pt>
                <c:pt idx="8715">
                  <c:v>387.57900000000001</c:v>
                </c:pt>
                <c:pt idx="8716">
                  <c:v>387.58980000000003</c:v>
                </c:pt>
                <c:pt idx="8717">
                  <c:v>387.59960000000001</c:v>
                </c:pt>
                <c:pt idx="8718">
                  <c:v>387.60860000000002</c:v>
                </c:pt>
                <c:pt idx="8719">
                  <c:v>387.61829999999998</c:v>
                </c:pt>
                <c:pt idx="8720">
                  <c:v>387.62909999999999</c:v>
                </c:pt>
                <c:pt idx="8721">
                  <c:v>387.64109999999999</c:v>
                </c:pt>
                <c:pt idx="8722">
                  <c:v>387.65069999999997</c:v>
                </c:pt>
                <c:pt idx="8723">
                  <c:v>387.66120000000001</c:v>
                </c:pt>
                <c:pt idx="8724">
                  <c:v>387.67259999999999</c:v>
                </c:pt>
                <c:pt idx="8725">
                  <c:v>387.68220000000002</c:v>
                </c:pt>
                <c:pt idx="8726">
                  <c:v>387.69220000000001</c:v>
                </c:pt>
                <c:pt idx="8727">
                  <c:v>387.70370000000003</c:v>
                </c:pt>
                <c:pt idx="8728">
                  <c:v>387.71319999999997</c:v>
                </c:pt>
                <c:pt idx="8729">
                  <c:v>387.72340000000003</c:v>
                </c:pt>
                <c:pt idx="8730">
                  <c:v>387.73219999999998</c:v>
                </c:pt>
                <c:pt idx="8731">
                  <c:v>387.74279999999999</c:v>
                </c:pt>
                <c:pt idx="8732">
                  <c:v>387.75450000000001</c:v>
                </c:pt>
                <c:pt idx="8733">
                  <c:v>387.76519999999999</c:v>
                </c:pt>
                <c:pt idx="8734">
                  <c:v>387.77420000000001</c:v>
                </c:pt>
                <c:pt idx="8735">
                  <c:v>387.78530000000001</c:v>
                </c:pt>
                <c:pt idx="8736">
                  <c:v>387.79629999999997</c:v>
                </c:pt>
                <c:pt idx="8737">
                  <c:v>387.80590000000001</c:v>
                </c:pt>
                <c:pt idx="8738">
                  <c:v>387.81639999999999</c:v>
                </c:pt>
                <c:pt idx="8739">
                  <c:v>387.8254</c:v>
                </c:pt>
                <c:pt idx="8740">
                  <c:v>387.83620000000002</c:v>
                </c:pt>
                <c:pt idx="8741">
                  <c:v>387.84679999999997</c:v>
                </c:pt>
                <c:pt idx="8742">
                  <c:v>387.85770000000002</c:v>
                </c:pt>
                <c:pt idx="8743">
                  <c:v>387.86750000000001</c:v>
                </c:pt>
                <c:pt idx="8744">
                  <c:v>387.8777</c:v>
                </c:pt>
                <c:pt idx="8745">
                  <c:v>387.8879</c:v>
                </c:pt>
                <c:pt idx="8746">
                  <c:v>387.89670000000001</c:v>
                </c:pt>
                <c:pt idx="8747">
                  <c:v>387.90600000000001</c:v>
                </c:pt>
                <c:pt idx="8748">
                  <c:v>387.91649999999998</c:v>
                </c:pt>
                <c:pt idx="8749">
                  <c:v>387.92680000000001</c:v>
                </c:pt>
                <c:pt idx="8750">
                  <c:v>387.9375</c:v>
                </c:pt>
                <c:pt idx="8751">
                  <c:v>387.94869999999997</c:v>
                </c:pt>
                <c:pt idx="8752">
                  <c:v>387.959</c:v>
                </c:pt>
                <c:pt idx="8753">
                  <c:v>387.97089999999997</c:v>
                </c:pt>
                <c:pt idx="8754">
                  <c:v>387.98020000000002</c:v>
                </c:pt>
                <c:pt idx="8755">
                  <c:v>387.99209999999999</c:v>
                </c:pt>
                <c:pt idx="8756">
                  <c:v>388.0018</c:v>
                </c:pt>
                <c:pt idx="8757">
                  <c:v>388.01299999999998</c:v>
                </c:pt>
                <c:pt idx="8758">
                  <c:v>388.0231</c:v>
                </c:pt>
                <c:pt idx="8759">
                  <c:v>388.03320000000002</c:v>
                </c:pt>
                <c:pt idx="8760">
                  <c:v>388.04419999999999</c:v>
                </c:pt>
                <c:pt idx="8761">
                  <c:v>388.05380000000002</c:v>
                </c:pt>
                <c:pt idx="8762">
                  <c:v>388.065</c:v>
                </c:pt>
                <c:pt idx="8763">
                  <c:v>388.07580000000002</c:v>
                </c:pt>
                <c:pt idx="8764">
                  <c:v>388.08600000000001</c:v>
                </c:pt>
                <c:pt idx="8765">
                  <c:v>388.09640000000002</c:v>
                </c:pt>
                <c:pt idx="8766">
                  <c:v>388.10739999999998</c:v>
                </c:pt>
                <c:pt idx="8767">
                  <c:v>388.11700000000002</c:v>
                </c:pt>
                <c:pt idx="8768">
                  <c:v>388.12639999999999</c:v>
                </c:pt>
                <c:pt idx="8769">
                  <c:v>388.137</c:v>
                </c:pt>
                <c:pt idx="8770">
                  <c:v>388.14800000000002</c:v>
                </c:pt>
                <c:pt idx="8771">
                  <c:v>388.15800000000002</c:v>
                </c:pt>
                <c:pt idx="8772">
                  <c:v>388.16680000000002</c:v>
                </c:pt>
                <c:pt idx="8773">
                  <c:v>388.1773</c:v>
                </c:pt>
                <c:pt idx="8774">
                  <c:v>388.18619999999999</c:v>
                </c:pt>
                <c:pt idx="8775">
                  <c:v>388.19819999999999</c:v>
                </c:pt>
                <c:pt idx="8776">
                  <c:v>388.2072</c:v>
                </c:pt>
                <c:pt idx="8777">
                  <c:v>388.21719999999999</c:v>
                </c:pt>
                <c:pt idx="8778">
                  <c:v>388.22750000000002</c:v>
                </c:pt>
                <c:pt idx="8779">
                  <c:v>388.23759999999999</c:v>
                </c:pt>
                <c:pt idx="8780">
                  <c:v>388.24860000000001</c:v>
                </c:pt>
                <c:pt idx="8781">
                  <c:v>388.25920000000002</c:v>
                </c:pt>
                <c:pt idx="8782">
                  <c:v>388.26839999999999</c:v>
                </c:pt>
                <c:pt idx="8783">
                  <c:v>388.2783</c:v>
                </c:pt>
                <c:pt idx="8784">
                  <c:v>388.28710000000001</c:v>
                </c:pt>
                <c:pt idx="8785">
                  <c:v>388.2978</c:v>
                </c:pt>
                <c:pt idx="8786">
                  <c:v>388.30799999999999</c:v>
                </c:pt>
                <c:pt idx="8787">
                  <c:v>388.31880000000001</c:v>
                </c:pt>
                <c:pt idx="8788">
                  <c:v>388.32850000000002</c:v>
                </c:pt>
                <c:pt idx="8789">
                  <c:v>388.33839999999998</c:v>
                </c:pt>
                <c:pt idx="8790">
                  <c:v>388.34899999999999</c:v>
                </c:pt>
                <c:pt idx="8791">
                  <c:v>388.35899999999998</c:v>
                </c:pt>
                <c:pt idx="8792">
                  <c:v>388.36919999999998</c:v>
                </c:pt>
                <c:pt idx="8793">
                  <c:v>388.38</c:v>
                </c:pt>
                <c:pt idx="8794">
                  <c:v>388.38990000000001</c:v>
                </c:pt>
                <c:pt idx="8795">
                  <c:v>388.4</c:v>
                </c:pt>
                <c:pt idx="8796">
                  <c:v>388.40890000000002</c:v>
                </c:pt>
                <c:pt idx="8797">
                  <c:v>388.42059999999998</c:v>
                </c:pt>
                <c:pt idx="8798">
                  <c:v>388.43060000000003</c:v>
                </c:pt>
                <c:pt idx="8799">
                  <c:v>388.44</c:v>
                </c:pt>
                <c:pt idx="8800">
                  <c:v>388.45060000000001</c:v>
                </c:pt>
                <c:pt idx="8801">
                  <c:v>388.46100000000001</c:v>
                </c:pt>
                <c:pt idx="8802">
                  <c:v>388.47140000000002</c:v>
                </c:pt>
                <c:pt idx="8803">
                  <c:v>388.483</c:v>
                </c:pt>
                <c:pt idx="8804">
                  <c:v>388.49110000000002</c:v>
                </c:pt>
                <c:pt idx="8805">
                  <c:v>388.49979999999999</c:v>
                </c:pt>
                <c:pt idx="8806">
                  <c:v>388.51029999999997</c:v>
                </c:pt>
                <c:pt idx="8807">
                  <c:v>388.52030000000002</c:v>
                </c:pt>
                <c:pt idx="8808">
                  <c:v>388.53089999999997</c:v>
                </c:pt>
                <c:pt idx="8809">
                  <c:v>388.54180000000002</c:v>
                </c:pt>
                <c:pt idx="8810">
                  <c:v>388.55149999999998</c:v>
                </c:pt>
                <c:pt idx="8811">
                  <c:v>388.56319999999999</c:v>
                </c:pt>
                <c:pt idx="8812">
                  <c:v>388.57279999999997</c:v>
                </c:pt>
                <c:pt idx="8813">
                  <c:v>388.58199999999999</c:v>
                </c:pt>
                <c:pt idx="8814">
                  <c:v>388.59320000000002</c:v>
                </c:pt>
                <c:pt idx="8815">
                  <c:v>388.60289999999998</c:v>
                </c:pt>
                <c:pt idx="8816">
                  <c:v>388.61349999999999</c:v>
                </c:pt>
                <c:pt idx="8817">
                  <c:v>388.62240000000003</c:v>
                </c:pt>
                <c:pt idx="8818">
                  <c:v>388.63249999999999</c:v>
                </c:pt>
                <c:pt idx="8819">
                  <c:v>388.64370000000002</c:v>
                </c:pt>
                <c:pt idx="8820">
                  <c:v>388.65350000000001</c:v>
                </c:pt>
                <c:pt idx="8821">
                  <c:v>388.66359999999997</c:v>
                </c:pt>
                <c:pt idx="8822">
                  <c:v>388.67399999999998</c:v>
                </c:pt>
                <c:pt idx="8823">
                  <c:v>388.68439999999998</c:v>
                </c:pt>
                <c:pt idx="8824">
                  <c:v>388.69459999999998</c:v>
                </c:pt>
                <c:pt idx="8825">
                  <c:v>388.70359999999999</c:v>
                </c:pt>
                <c:pt idx="8826">
                  <c:v>388.71409999999997</c:v>
                </c:pt>
                <c:pt idx="8827">
                  <c:v>388.7244</c:v>
                </c:pt>
                <c:pt idx="8828">
                  <c:v>388.7328</c:v>
                </c:pt>
                <c:pt idx="8829">
                  <c:v>388.74279999999999</c:v>
                </c:pt>
                <c:pt idx="8830">
                  <c:v>388.75150000000002</c:v>
                </c:pt>
                <c:pt idx="8831">
                  <c:v>388.76319999999998</c:v>
                </c:pt>
                <c:pt idx="8832">
                  <c:v>388.77159999999998</c:v>
                </c:pt>
                <c:pt idx="8833">
                  <c:v>388.78160000000003</c:v>
                </c:pt>
                <c:pt idx="8834">
                  <c:v>388.79399999999998</c:v>
                </c:pt>
                <c:pt idx="8835">
                  <c:v>388.80200000000002</c:v>
                </c:pt>
                <c:pt idx="8836">
                  <c:v>388.81180000000001</c:v>
                </c:pt>
                <c:pt idx="8837">
                  <c:v>388.8218</c:v>
                </c:pt>
                <c:pt idx="8838">
                  <c:v>388.83300000000003</c:v>
                </c:pt>
                <c:pt idx="8839">
                  <c:v>388.84160000000003</c:v>
                </c:pt>
                <c:pt idx="8840">
                  <c:v>388.85160000000002</c:v>
                </c:pt>
                <c:pt idx="8841">
                  <c:v>388.86340000000001</c:v>
                </c:pt>
                <c:pt idx="8842">
                  <c:v>388.87380000000002</c:v>
                </c:pt>
                <c:pt idx="8843">
                  <c:v>388.88249999999999</c:v>
                </c:pt>
                <c:pt idx="8844">
                  <c:v>388.89280000000002</c:v>
                </c:pt>
                <c:pt idx="8845">
                  <c:v>388.9015</c:v>
                </c:pt>
                <c:pt idx="8846">
                  <c:v>388.9126</c:v>
                </c:pt>
                <c:pt idx="8847">
                  <c:v>388.92360000000002</c:v>
                </c:pt>
                <c:pt idx="8848">
                  <c:v>388.93220000000002</c:v>
                </c:pt>
                <c:pt idx="8849">
                  <c:v>388.94220000000001</c:v>
                </c:pt>
                <c:pt idx="8850">
                  <c:v>388.95240000000001</c:v>
                </c:pt>
                <c:pt idx="8851">
                  <c:v>388.96100000000001</c:v>
                </c:pt>
                <c:pt idx="8852">
                  <c:v>388.97140000000002</c:v>
                </c:pt>
                <c:pt idx="8853">
                  <c:v>388.98180000000002</c:v>
                </c:pt>
                <c:pt idx="8854">
                  <c:v>388.99130000000002</c:v>
                </c:pt>
                <c:pt idx="8855">
                  <c:v>389.0016</c:v>
                </c:pt>
                <c:pt idx="8856">
                  <c:v>389.01209999999998</c:v>
                </c:pt>
                <c:pt idx="8857">
                  <c:v>389.02159999999998</c:v>
                </c:pt>
                <c:pt idx="8858">
                  <c:v>389.03179999999998</c:v>
                </c:pt>
                <c:pt idx="8859">
                  <c:v>389.04250000000002</c:v>
                </c:pt>
                <c:pt idx="8860">
                  <c:v>389.05360000000002</c:v>
                </c:pt>
                <c:pt idx="8861">
                  <c:v>389.06189999999998</c:v>
                </c:pt>
                <c:pt idx="8862">
                  <c:v>389.07319999999999</c:v>
                </c:pt>
                <c:pt idx="8863">
                  <c:v>389.08319999999998</c:v>
                </c:pt>
                <c:pt idx="8864">
                  <c:v>389.09300000000002</c:v>
                </c:pt>
                <c:pt idx="8865">
                  <c:v>389.1028</c:v>
                </c:pt>
                <c:pt idx="8866">
                  <c:v>389.11360000000002</c:v>
                </c:pt>
                <c:pt idx="8867">
                  <c:v>389.12279999999998</c:v>
                </c:pt>
                <c:pt idx="8868">
                  <c:v>389.13339999999999</c:v>
                </c:pt>
                <c:pt idx="8869">
                  <c:v>389.14319999999998</c:v>
                </c:pt>
                <c:pt idx="8870">
                  <c:v>389.15370000000001</c:v>
                </c:pt>
                <c:pt idx="8871">
                  <c:v>389.16419999999999</c:v>
                </c:pt>
                <c:pt idx="8872">
                  <c:v>389.17250000000001</c:v>
                </c:pt>
                <c:pt idx="8873">
                  <c:v>389.18299999999999</c:v>
                </c:pt>
                <c:pt idx="8874">
                  <c:v>389.1934</c:v>
                </c:pt>
                <c:pt idx="8875">
                  <c:v>389.20370000000003</c:v>
                </c:pt>
                <c:pt idx="8876">
                  <c:v>389.21350000000001</c:v>
                </c:pt>
                <c:pt idx="8877">
                  <c:v>389.22390000000001</c:v>
                </c:pt>
                <c:pt idx="8878">
                  <c:v>389.23340000000002</c:v>
                </c:pt>
                <c:pt idx="8879">
                  <c:v>389.24299999999999</c:v>
                </c:pt>
                <c:pt idx="8880">
                  <c:v>389.25450000000001</c:v>
                </c:pt>
                <c:pt idx="8881">
                  <c:v>389.26490000000001</c:v>
                </c:pt>
                <c:pt idx="8882">
                  <c:v>389.27530000000002</c:v>
                </c:pt>
                <c:pt idx="8883">
                  <c:v>389.28469999999999</c:v>
                </c:pt>
                <c:pt idx="8884">
                  <c:v>389.29410000000001</c:v>
                </c:pt>
                <c:pt idx="8885">
                  <c:v>389.30450000000002</c:v>
                </c:pt>
                <c:pt idx="8886">
                  <c:v>389.31349999999998</c:v>
                </c:pt>
                <c:pt idx="8887">
                  <c:v>389.32459999999998</c:v>
                </c:pt>
                <c:pt idx="8888">
                  <c:v>389.33440000000002</c:v>
                </c:pt>
                <c:pt idx="8889">
                  <c:v>389.34410000000003</c:v>
                </c:pt>
                <c:pt idx="8890">
                  <c:v>389.35340000000002</c:v>
                </c:pt>
                <c:pt idx="8891">
                  <c:v>389.36349999999999</c:v>
                </c:pt>
                <c:pt idx="8892">
                  <c:v>389.37240000000003</c:v>
                </c:pt>
                <c:pt idx="8893">
                  <c:v>389.38380000000001</c:v>
                </c:pt>
                <c:pt idx="8894">
                  <c:v>389.39299999999997</c:v>
                </c:pt>
                <c:pt idx="8895">
                  <c:v>389.40190000000001</c:v>
                </c:pt>
                <c:pt idx="8896">
                  <c:v>389.4126</c:v>
                </c:pt>
                <c:pt idx="8897">
                  <c:v>389.4221</c:v>
                </c:pt>
                <c:pt idx="8898">
                  <c:v>389.43130000000002</c:v>
                </c:pt>
                <c:pt idx="8899">
                  <c:v>389.44139999999999</c:v>
                </c:pt>
                <c:pt idx="8900">
                  <c:v>389.44940000000003</c:v>
                </c:pt>
                <c:pt idx="8901">
                  <c:v>389.45890000000003</c:v>
                </c:pt>
                <c:pt idx="8902">
                  <c:v>389.46859999999998</c:v>
                </c:pt>
                <c:pt idx="8903">
                  <c:v>389.47879999999998</c:v>
                </c:pt>
                <c:pt idx="8904">
                  <c:v>389.4889</c:v>
                </c:pt>
                <c:pt idx="8905">
                  <c:v>389.49880000000002</c:v>
                </c:pt>
                <c:pt idx="8906">
                  <c:v>389.50940000000003</c:v>
                </c:pt>
                <c:pt idx="8907">
                  <c:v>389.51799999999997</c:v>
                </c:pt>
                <c:pt idx="8908">
                  <c:v>389.52780000000001</c:v>
                </c:pt>
                <c:pt idx="8909">
                  <c:v>389.53699999999998</c:v>
                </c:pt>
                <c:pt idx="8910">
                  <c:v>389.5471</c:v>
                </c:pt>
                <c:pt idx="8911">
                  <c:v>389.55680000000001</c:v>
                </c:pt>
                <c:pt idx="8912">
                  <c:v>389.56760000000003</c:v>
                </c:pt>
                <c:pt idx="8913">
                  <c:v>389.5772</c:v>
                </c:pt>
                <c:pt idx="8914">
                  <c:v>389.58569999999997</c:v>
                </c:pt>
                <c:pt idx="8915">
                  <c:v>389.59440000000001</c:v>
                </c:pt>
                <c:pt idx="8916">
                  <c:v>389.60469999999998</c:v>
                </c:pt>
                <c:pt idx="8917">
                  <c:v>389.61399999999998</c:v>
                </c:pt>
                <c:pt idx="8918">
                  <c:v>389.62430000000001</c:v>
                </c:pt>
                <c:pt idx="8919">
                  <c:v>389.63310000000001</c:v>
                </c:pt>
                <c:pt idx="8920">
                  <c:v>389.64240000000001</c:v>
                </c:pt>
                <c:pt idx="8921">
                  <c:v>389.6515</c:v>
                </c:pt>
                <c:pt idx="8922">
                  <c:v>389.66269999999997</c:v>
                </c:pt>
                <c:pt idx="8923">
                  <c:v>389.67090000000002</c:v>
                </c:pt>
                <c:pt idx="8924">
                  <c:v>389.67899999999997</c:v>
                </c:pt>
                <c:pt idx="8925">
                  <c:v>389.69</c:v>
                </c:pt>
                <c:pt idx="8926">
                  <c:v>389.70069999999998</c:v>
                </c:pt>
                <c:pt idx="8927">
                  <c:v>389.70920000000001</c:v>
                </c:pt>
                <c:pt idx="8928">
                  <c:v>389.71910000000003</c:v>
                </c:pt>
                <c:pt idx="8929">
                  <c:v>389.72840000000002</c:v>
                </c:pt>
                <c:pt idx="8930">
                  <c:v>389.738</c:v>
                </c:pt>
                <c:pt idx="8931">
                  <c:v>389.74639999999999</c:v>
                </c:pt>
                <c:pt idx="8932">
                  <c:v>389.75549999999998</c:v>
                </c:pt>
                <c:pt idx="8933">
                  <c:v>389.76589999999999</c:v>
                </c:pt>
                <c:pt idx="8934">
                  <c:v>389.77609999999999</c:v>
                </c:pt>
                <c:pt idx="8935">
                  <c:v>389.78519999999997</c:v>
                </c:pt>
                <c:pt idx="8936">
                  <c:v>389.7944</c:v>
                </c:pt>
                <c:pt idx="8937">
                  <c:v>389.80439999999999</c:v>
                </c:pt>
                <c:pt idx="8938">
                  <c:v>389.81420000000003</c:v>
                </c:pt>
                <c:pt idx="8939">
                  <c:v>389.82389999999998</c:v>
                </c:pt>
                <c:pt idx="8940">
                  <c:v>389.834</c:v>
                </c:pt>
                <c:pt idx="8941">
                  <c:v>389.84059999999999</c:v>
                </c:pt>
                <c:pt idx="8942">
                  <c:v>389.85250000000002</c:v>
                </c:pt>
                <c:pt idx="8943">
                  <c:v>389.86059999999998</c:v>
                </c:pt>
                <c:pt idx="8944">
                  <c:v>389.87079999999997</c:v>
                </c:pt>
                <c:pt idx="8945">
                  <c:v>389.88119999999998</c:v>
                </c:pt>
                <c:pt idx="8946">
                  <c:v>389.89060000000001</c:v>
                </c:pt>
                <c:pt idx="8947">
                  <c:v>389.89940000000001</c:v>
                </c:pt>
                <c:pt idx="8948">
                  <c:v>389.91079999999999</c:v>
                </c:pt>
                <c:pt idx="8949">
                  <c:v>389.9187</c:v>
                </c:pt>
                <c:pt idx="8950">
                  <c:v>389.92910000000001</c:v>
                </c:pt>
                <c:pt idx="8951">
                  <c:v>389.93849999999998</c:v>
                </c:pt>
                <c:pt idx="8952">
                  <c:v>389.94690000000003</c:v>
                </c:pt>
                <c:pt idx="8953">
                  <c:v>389.95940000000002</c:v>
                </c:pt>
                <c:pt idx="8954">
                  <c:v>389.96899999999999</c:v>
                </c:pt>
                <c:pt idx="8955">
                  <c:v>389.97859999999997</c:v>
                </c:pt>
                <c:pt idx="8956">
                  <c:v>389.98779999999999</c:v>
                </c:pt>
                <c:pt idx="8957">
                  <c:v>389.9966</c:v>
                </c:pt>
                <c:pt idx="8958">
                  <c:v>390.0059</c:v>
                </c:pt>
                <c:pt idx="8959">
                  <c:v>390.01440000000002</c:v>
                </c:pt>
                <c:pt idx="8960">
                  <c:v>390.0256</c:v>
                </c:pt>
                <c:pt idx="8961">
                  <c:v>390.03320000000002</c:v>
                </c:pt>
                <c:pt idx="8962">
                  <c:v>390.04270000000002</c:v>
                </c:pt>
                <c:pt idx="8963">
                  <c:v>390.05279999999999</c:v>
                </c:pt>
                <c:pt idx="8964">
                  <c:v>390.06319999999999</c:v>
                </c:pt>
                <c:pt idx="8965">
                  <c:v>390.072</c:v>
                </c:pt>
                <c:pt idx="8966">
                  <c:v>390.08010000000002</c:v>
                </c:pt>
                <c:pt idx="8967">
                  <c:v>390.09089999999998</c:v>
                </c:pt>
                <c:pt idx="8968">
                  <c:v>390.10070000000002</c:v>
                </c:pt>
                <c:pt idx="8969">
                  <c:v>390.11099999999999</c:v>
                </c:pt>
                <c:pt idx="8970">
                  <c:v>390.12220000000002</c:v>
                </c:pt>
                <c:pt idx="8971">
                  <c:v>390.13119999999998</c:v>
                </c:pt>
                <c:pt idx="8972">
                  <c:v>390.142</c:v>
                </c:pt>
                <c:pt idx="8973">
                  <c:v>390.15</c:v>
                </c:pt>
                <c:pt idx="8974">
                  <c:v>390.15949999999998</c:v>
                </c:pt>
                <c:pt idx="8975">
                  <c:v>390.16879999999998</c:v>
                </c:pt>
                <c:pt idx="8976">
                  <c:v>390.17610000000002</c:v>
                </c:pt>
                <c:pt idx="8977">
                  <c:v>390.18680000000001</c:v>
                </c:pt>
                <c:pt idx="8978">
                  <c:v>390.19850000000002</c:v>
                </c:pt>
                <c:pt idx="8979">
                  <c:v>390.2088</c:v>
                </c:pt>
                <c:pt idx="8980">
                  <c:v>390.22059999999999</c:v>
                </c:pt>
                <c:pt idx="8981">
                  <c:v>390.23309999999998</c:v>
                </c:pt>
                <c:pt idx="8982">
                  <c:v>390.24579999999997</c:v>
                </c:pt>
                <c:pt idx="8983">
                  <c:v>390.25659999999999</c:v>
                </c:pt>
                <c:pt idx="8984">
                  <c:v>390.26639999999998</c:v>
                </c:pt>
                <c:pt idx="8985">
                  <c:v>390.27839999999998</c:v>
                </c:pt>
                <c:pt idx="8986">
                  <c:v>390.2878</c:v>
                </c:pt>
                <c:pt idx="8987">
                  <c:v>390.29719999999998</c:v>
                </c:pt>
                <c:pt idx="8988">
                  <c:v>390.30720000000002</c:v>
                </c:pt>
                <c:pt idx="8989">
                  <c:v>390.31639999999999</c:v>
                </c:pt>
                <c:pt idx="8990">
                  <c:v>390.32589999999999</c:v>
                </c:pt>
                <c:pt idx="8991">
                  <c:v>390.33420000000001</c:v>
                </c:pt>
                <c:pt idx="8992">
                  <c:v>390.3442</c:v>
                </c:pt>
                <c:pt idx="8993">
                  <c:v>390.35300000000001</c:v>
                </c:pt>
                <c:pt idx="8994">
                  <c:v>390.36090000000002</c:v>
                </c:pt>
                <c:pt idx="8995">
                  <c:v>390.36919999999998</c:v>
                </c:pt>
                <c:pt idx="8996">
                  <c:v>390.37709999999998</c:v>
                </c:pt>
                <c:pt idx="8997">
                  <c:v>390.38670000000002</c:v>
                </c:pt>
                <c:pt idx="8998">
                  <c:v>390.3938</c:v>
                </c:pt>
                <c:pt idx="8999">
                  <c:v>390.40230000000003</c:v>
                </c:pt>
                <c:pt idx="9000">
                  <c:v>390.41079999999999</c:v>
                </c:pt>
                <c:pt idx="9001">
                  <c:v>390.42</c:v>
                </c:pt>
                <c:pt idx="9002">
                  <c:v>390.42809999999997</c:v>
                </c:pt>
                <c:pt idx="9003">
                  <c:v>390.4375</c:v>
                </c:pt>
                <c:pt idx="9004">
                  <c:v>390.44630000000001</c:v>
                </c:pt>
                <c:pt idx="9005">
                  <c:v>390.45530000000002</c:v>
                </c:pt>
                <c:pt idx="9006">
                  <c:v>390.4622</c:v>
                </c:pt>
                <c:pt idx="9007">
                  <c:v>390.47239999999999</c:v>
                </c:pt>
                <c:pt idx="9008">
                  <c:v>390.48090000000002</c:v>
                </c:pt>
                <c:pt idx="9009">
                  <c:v>390.49</c:v>
                </c:pt>
                <c:pt idx="9010">
                  <c:v>390.49779999999998</c:v>
                </c:pt>
                <c:pt idx="9011">
                  <c:v>390.50830000000002</c:v>
                </c:pt>
                <c:pt idx="9012">
                  <c:v>390.517</c:v>
                </c:pt>
                <c:pt idx="9013">
                  <c:v>390.52609999999999</c:v>
                </c:pt>
                <c:pt idx="9014">
                  <c:v>390.53550000000001</c:v>
                </c:pt>
                <c:pt idx="9015">
                  <c:v>390.54590000000002</c:v>
                </c:pt>
                <c:pt idx="9016">
                  <c:v>390.55279999999999</c:v>
                </c:pt>
                <c:pt idx="9017">
                  <c:v>390.56349999999998</c:v>
                </c:pt>
                <c:pt idx="9018">
                  <c:v>390.5736</c:v>
                </c:pt>
                <c:pt idx="9019">
                  <c:v>390.58260000000001</c:v>
                </c:pt>
                <c:pt idx="9020">
                  <c:v>390.59249999999997</c:v>
                </c:pt>
                <c:pt idx="9021">
                  <c:v>390.60129999999998</c:v>
                </c:pt>
                <c:pt idx="9022">
                  <c:v>390.61090000000002</c:v>
                </c:pt>
                <c:pt idx="9023">
                  <c:v>390.61880000000002</c:v>
                </c:pt>
                <c:pt idx="9024">
                  <c:v>390.62849999999997</c:v>
                </c:pt>
                <c:pt idx="9025">
                  <c:v>390.63720000000001</c:v>
                </c:pt>
                <c:pt idx="9026">
                  <c:v>390.64839999999998</c:v>
                </c:pt>
                <c:pt idx="9027">
                  <c:v>390.65679999999998</c:v>
                </c:pt>
                <c:pt idx="9028">
                  <c:v>390.66680000000002</c:v>
                </c:pt>
                <c:pt idx="9029">
                  <c:v>390.67649999999998</c:v>
                </c:pt>
                <c:pt idx="9030">
                  <c:v>390.68400000000003</c:v>
                </c:pt>
                <c:pt idx="9031">
                  <c:v>390.6925</c:v>
                </c:pt>
                <c:pt idx="9032">
                  <c:v>390.70229999999998</c:v>
                </c:pt>
                <c:pt idx="9033">
                  <c:v>390.71190000000001</c:v>
                </c:pt>
                <c:pt idx="9034">
                  <c:v>390.7199</c:v>
                </c:pt>
                <c:pt idx="9035">
                  <c:v>390.72980000000001</c:v>
                </c:pt>
                <c:pt idx="9036">
                  <c:v>390.74059999999997</c:v>
                </c:pt>
                <c:pt idx="9037">
                  <c:v>390.74889999999999</c:v>
                </c:pt>
                <c:pt idx="9038">
                  <c:v>390.75760000000002</c:v>
                </c:pt>
                <c:pt idx="9039">
                  <c:v>390.76760000000002</c:v>
                </c:pt>
                <c:pt idx="9040">
                  <c:v>390.77629999999999</c:v>
                </c:pt>
                <c:pt idx="9041">
                  <c:v>390.78559999999999</c:v>
                </c:pt>
                <c:pt idx="9042">
                  <c:v>390.79610000000002</c:v>
                </c:pt>
                <c:pt idx="9043">
                  <c:v>390.80579999999998</c:v>
                </c:pt>
                <c:pt idx="9044">
                  <c:v>390.81599999999997</c:v>
                </c:pt>
                <c:pt idx="9045">
                  <c:v>390.82380000000001</c:v>
                </c:pt>
                <c:pt idx="9046">
                  <c:v>390.83280000000002</c:v>
                </c:pt>
                <c:pt idx="9047">
                  <c:v>390.84190000000001</c:v>
                </c:pt>
                <c:pt idx="9048">
                  <c:v>390.85199999999998</c:v>
                </c:pt>
                <c:pt idx="9049">
                  <c:v>390.86180000000002</c:v>
                </c:pt>
                <c:pt idx="9050">
                  <c:v>390.87009999999998</c:v>
                </c:pt>
                <c:pt idx="9051">
                  <c:v>390.87950000000001</c:v>
                </c:pt>
                <c:pt idx="9052">
                  <c:v>390.88900000000001</c:v>
                </c:pt>
                <c:pt idx="9053">
                  <c:v>390.89699999999999</c:v>
                </c:pt>
                <c:pt idx="9054">
                  <c:v>390.9058</c:v>
                </c:pt>
                <c:pt idx="9055">
                  <c:v>390.91449999999998</c:v>
                </c:pt>
                <c:pt idx="9056">
                  <c:v>390.923</c:v>
                </c:pt>
                <c:pt idx="9057">
                  <c:v>390.93189999999998</c:v>
                </c:pt>
                <c:pt idx="9058">
                  <c:v>390.93979999999999</c:v>
                </c:pt>
                <c:pt idx="9059">
                  <c:v>390.9502</c:v>
                </c:pt>
                <c:pt idx="9060">
                  <c:v>390.95850000000002</c:v>
                </c:pt>
                <c:pt idx="9061">
                  <c:v>390.96800000000002</c:v>
                </c:pt>
                <c:pt idx="9062">
                  <c:v>390.97719999999998</c:v>
                </c:pt>
                <c:pt idx="9063">
                  <c:v>390.9864</c:v>
                </c:pt>
                <c:pt idx="9064">
                  <c:v>390.99650000000003</c:v>
                </c:pt>
                <c:pt idx="9065">
                  <c:v>391.00479999999999</c:v>
                </c:pt>
                <c:pt idx="9066">
                  <c:v>391.01459999999997</c:v>
                </c:pt>
                <c:pt idx="9067">
                  <c:v>391.02390000000003</c:v>
                </c:pt>
                <c:pt idx="9068">
                  <c:v>391.03289999999998</c:v>
                </c:pt>
                <c:pt idx="9069">
                  <c:v>391.04289999999997</c:v>
                </c:pt>
                <c:pt idx="9070">
                  <c:v>391.05149999999998</c:v>
                </c:pt>
                <c:pt idx="9071">
                  <c:v>391.06020000000001</c:v>
                </c:pt>
                <c:pt idx="9072">
                  <c:v>391.06869999999998</c:v>
                </c:pt>
                <c:pt idx="9073">
                  <c:v>391.07780000000002</c:v>
                </c:pt>
                <c:pt idx="9074">
                  <c:v>391.08580000000001</c:v>
                </c:pt>
                <c:pt idx="9075">
                  <c:v>391.09519999999998</c:v>
                </c:pt>
                <c:pt idx="9076">
                  <c:v>391.10539999999997</c:v>
                </c:pt>
                <c:pt idx="9077">
                  <c:v>391.11419999999998</c:v>
                </c:pt>
                <c:pt idx="9078">
                  <c:v>391.12279999999998</c:v>
                </c:pt>
                <c:pt idx="9079">
                  <c:v>391.13249999999999</c:v>
                </c:pt>
                <c:pt idx="9080">
                  <c:v>391.14150000000001</c:v>
                </c:pt>
                <c:pt idx="9081">
                  <c:v>391.15109999999999</c:v>
                </c:pt>
                <c:pt idx="9082">
                  <c:v>391.16019999999997</c:v>
                </c:pt>
                <c:pt idx="9083">
                  <c:v>391.16860000000003</c:v>
                </c:pt>
                <c:pt idx="9084">
                  <c:v>391.17590000000001</c:v>
                </c:pt>
                <c:pt idx="9085">
                  <c:v>391.1857</c:v>
                </c:pt>
                <c:pt idx="9086">
                  <c:v>391.19580000000002</c:v>
                </c:pt>
                <c:pt idx="9087">
                  <c:v>391.2047</c:v>
                </c:pt>
                <c:pt idx="9088">
                  <c:v>391.21440000000001</c:v>
                </c:pt>
                <c:pt idx="9089">
                  <c:v>391.2226</c:v>
                </c:pt>
                <c:pt idx="9090">
                  <c:v>391.23340000000002</c:v>
                </c:pt>
                <c:pt idx="9091">
                  <c:v>391.24200000000002</c:v>
                </c:pt>
                <c:pt idx="9092">
                  <c:v>391.25099999999998</c:v>
                </c:pt>
                <c:pt idx="9093">
                  <c:v>391.25819999999999</c:v>
                </c:pt>
                <c:pt idx="9094">
                  <c:v>391.26979999999998</c:v>
                </c:pt>
                <c:pt idx="9095">
                  <c:v>391.27890000000002</c:v>
                </c:pt>
                <c:pt idx="9096">
                  <c:v>391.2878</c:v>
                </c:pt>
                <c:pt idx="9097">
                  <c:v>391.29629999999997</c:v>
                </c:pt>
                <c:pt idx="9098">
                  <c:v>391.30720000000002</c:v>
                </c:pt>
                <c:pt idx="9099">
                  <c:v>391.315</c:v>
                </c:pt>
                <c:pt idx="9100">
                  <c:v>391.32420000000002</c:v>
                </c:pt>
                <c:pt idx="9101">
                  <c:v>391.33449999999999</c:v>
                </c:pt>
                <c:pt idx="9102">
                  <c:v>391.3426</c:v>
                </c:pt>
                <c:pt idx="9103">
                  <c:v>391.35109999999997</c:v>
                </c:pt>
                <c:pt idx="9104">
                  <c:v>391.36200000000002</c:v>
                </c:pt>
                <c:pt idx="9105">
                  <c:v>391.37049999999999</c:v>
                </c:pt>
                <c:pt idx="9106">
                  <c:v>391.37939999999998</c:v>
                </c:pt>
                <c:pt idx="9107">
                  <c:v>391.38729999999998</c:v>
                </c:pt>
                <c:pt idx="9108">
                  <c:v>391.39479999999998</c:v>
                </c:pt>
                <c:pt idx="9109">
                  <c:v>391.40379999999999</c:v>
                </c:pt>
                <c:pt idx="9110">
                  <c:v>391.4135</c:v>
                </c:pt>
                <c:pt idx="9111">
                  <c:v>391.42290000000003</c:v>
                </c:pt>
                <c:pt idx="9112">
                  <c:v>391.4298</c:v>
                </c:pt>
                <c:pt idx="9113">
                  <c:v>391.43939999999998</c:v>
                </c:pt>
                <c:pt idx="9114">
                  <c:v>391.44729999999998</c:v>
                </c:pt>
                <c:pt idx="9115">
                  <c:v>391.45670000000001</c:v>
                </c:pt>
                <c:pt idx="9116">
                  <c:v>391.46440000000001</c:v>
                </c:pt>
                <c:pt idx="9117">
                  <c:v>391.47269999999997</c:v>
                </c:pt>
                <c:pt idx="9118">
                  <c:v>391.48250000000002</c:v>
                </c:pt>
                <c:pt idx="9119">
                  <c:v>391.49029999999999</c:v>
                </c:pt>
                <c:pt idx="9120">
                  <c:v>391.49900000000002</c:v>
                </c:pt>
                <c:pt idx="9121">
                  <c:v>391.50760000000002</c:v>
                </c:pt>
                <c:pt idx="9122">
                  <c:v>391.51780000000002</c:v>
                </c:pt>
                <c:pt idx="9123">
                  <c:v>391.52699999999999</c:v>
                </c:pt>
                <c:pt idx="9124">
                  <c:v>391.53539999999998</c:v>
                </c:pt>
                <c:pt idx="9125">
                  <c:v>391.54480000000001</c:v>
                </c:pt>
                <c:pt idx="9126">
                  <c:v>391.55309999999997</c:v>
                </c:pt>
                <c:pt idx="9127">
                  <c:v>391.56299999999999</c:v>
                </c:pt>
                <c:pt idx="9128">
                  <c:v>391.57220000000001</c:v>
                </c:pt>
                <c:pt idx="9129">
                  <c:v>391.58</c:v>
                </c:pt>
                <c:pt idx="9130">
                  <c:v>391.58760000000001</c:v>
                </c:pt>
                <c:pt idx="9131">
                  <c:v>391.59789999999998</c:v>
                </c:pt>
                <c:pt idx="9132">
                  <c:v>391.60539999999997</c:v>
                </c:pt>
                <c:pt idx="9133">
                  <c:v>391.61439999999999</c:v>
                </c:pt>
                <c:pt idx="9134">
                  <c:v>391.6234</c:v>
                </c:pt>
                <c:pt idx="9135">
                  <c:v>391.63159999999999</c:v>
                </c:pt>
                <c:pt idx="9136">
                  <c:v>391.63979999999998</c:v>
                </c:pt>
                <c:pt idx="9137">
                  <c:v>391.64839999999998</c:v>
                </c:pt>
                <c:pt idx="9138">
                  <c:v>391.65620000000001</c:v>
                </c:pt>
                <c:pt idx="9139">
                  <c:v>391.66399999999999</c:v>
                </c:pt>
                <c:pt idx="9140">
                  <c:v>391.67439999999999</c:v>
                </c:pt>
                <c:pt idx="9141">
                  <c:v>391.6825</c:v>
                </c:pt>
                <c:pt idx="9142">
                  <c:v>391.69189999999998</c:v>
                </c:pt>
                <c:pt idx="9143">
                  <c:v>391.70190000000002</c:v>
                </c:pt>
                <c:pt idx="9144">
                  <c:v>391.709</c:v>
                </c:pt>
                <c:pt idx="9145">
                  <c:v>391.71859999999998</c:v>
                </c:pt>
                <c:pt idx="9146">
                  <c:v>391.7276</c:v>
                </c:pt>
                <c:pt idx="9147">
                  <c:v>391.738</c:v>
                </c:pt>
                <c:pt idx="9148">
                  <c:v>391.745</c:v>
                </c:pt>
                <c:pt idx="9149">
                  <c:v>391.75360000000001</c:v>
                </c:pt>
                <c:pt idx="9150">
                  <c:v>391.7627</c:v>
                </c:pt>
                <c:pt idx="9151">
                  <c:v>391.77260000000001</c:v>
                </c:pt>
                <c:pt idx="9152">
                  <c:v>391.78129999999999</c:v>
                </c:pt>
                <c:pt idx="9153">
                  <c:v>391.79039999999998</c:v>
                </c:pt>
                <c:pt idx="9154">
                  <c:v>391.7987</c:v>
                </c:pt>
                <c:pt idx="9155">
                  <c:v>391.80619999999999</c:v>
                </c:pt>
                <c:pt idx="9156">
                  <c:v>391.81529999999998</c:v>
                </c:pt>
                <c:pt idx="9157">
                  <c:v>391.82400000000001</c:v>
                </c:pt>
                <c:pt idx="9158">
                  <c:v>391.83460000000002</c:v>
                </c:pt>
                <c:pt idx="9159">
                  <c:v>391.84219999999999</c:v>
                </c:pt>
                <c:pt idx="9160">
                  <c:v>391.85160000000002</c:v>
                </c:pt>
                <c:pt idx="9161">
                  <c:v>391.85939999999999</c:v>
                </c:pt>
                <c:pt idx="9162">
                  <c:v>391.86750000000001</c:v>
                </c:pt>
                <c:pt idx="9163">
                  <c:v>391.87549999999999</c:v>
                </c:pt>
                <c:pt idx="9164">
                  <c:v>391.8854</c:v>
                </c:pt>
                <c:pt idx="9165">
                  <c:v>391.89530000000002</c:v>
                </c:pt>
                <c:pt idx="9166">
                  <c:v>391.90300000000002</c:v>
                </c:pt>
                <c:pt idx="9167">
                  <c:v>391.91120000000001</c:v>
                </c:pt>
                <c:pt idx="9168">
                  <c:v>391.9187</c:v>
                </c:pt>
                <c:pt idx="9169">
                  <c:v>391.92649999999998</c:v>
                </c:pt>
                <c:pt idx="9170">
                  <c:v>391.9359</c:v>
                </c:pt>
                <c:pt idx="9171">
                  <c:v>391.94529999999997</c:v>
                </c:pt>
                <c:pt idx="9172">
                  <c:v>391.95350000000002</c:v>
                </c:pt>
                <c:pt idx="9173">
                  <c:v>391.96050000000002</c:v>
                </c:pt>
                <c:pt idx="9174">
                  <c:v>391.96940000000001</c:v>
                </c:pt>
                <c:pt idx="9175">
                  <c:v>391.97699999999998</c:v>
                </c:pt>
                <c:pt idx="9176">
                  <c:v>391.98739999999998</c:v>
                </c:pt>
                <c:pt idx="9177">
                  <c:v>391.995</c:v>
                </c:pt>
                <c:pt idx="9178">
                  <c:v>392.0052</c:v>
                </c:pt>
                <c:pt idx="9179">
                  <c:v>392.01339999999999</c:v>
                </c:pt>
                <c:pt idx="9180">
                  <c:v>392.0222</c:v>
                </c:pt>
                <c:pt idx="9181">
                  <c:v>392.03199999999998</c:v>
                </c:pt>
                <c:pt idx="9182">
                  <c:v>392.04140000000001</c:v>
                </c:pt>
                <c:pt idx="9183">
                  <c:v>392.04939999999999</c:v>
                </c:pt>
                <c:pt idx="9184">
                  <c:v>392.05869999999999</c:v>
                </c:pt>
                <c:pt idx="9185">
                  <c:v>392.06740000000002</c:v>
                </c:pt>
                <c:pt idx="9186">
                  <c:v>392.07600000000002</c:v>
                </c:pt>
                <c:pt idx="9187">
                  <c:v>392.08440000000002</c:v>
                </c:pt>
                <c:pt idx="9188">
                  <c:v>392.09249999999997</c:v>
                </c:pt>
                <c:pt idx="9189">
                  <c:v>392.10169999999999</c:v>
                </c:pt>
                <c:pt idx="9190">
                  <c:v>392.10899999999998</c:v>
                </c:pt>
                <c:pt idx="9191">
                  <c:v>392.11720000000003</c:v>
                </c:pt>
                <c:pt idx="9192">
                  <c:v>392.12599999999998</c:v>
                </c:pt>
                <c:pt idx="9193">
                  <c:v>392.1336</c:v>
                </c:pt>
                <c:pt idx="9194">
                  <c:v>392.14299999999997</c:v>
                </c:pt>
                <c:pt idx="9195">
                  <c:v>392.15100000000001</c:v>
                </c:pt>
                <c:pt idx="9196">
                  <c:v>392.16140000000001</c:v>
                </c:pt>
                <c:pt idx="9197">
                  <c:v>392.16989999999998</c:v>
                </c:pt>
                <c:pt idx="9198">
                  <c:v>392.17779999999999</c:v>
                </c:pt>
                <c:pt idx="9199">
                  <c:v>392.18650000000002</c:v>
                </c:pt>
                <c:pt idx="9200">
                  <c:v>392.19720000000001</c:v>
                </c:pt>
                <c:pt idx="9201">
                  <c:v>392.20440000000002</c:v>
                </c:pt>
                <c:pt idx="9202">
                  <c:v>392.21420000000001</c:v>
                </c:pt>
                <c:pt idx="9203">
                  <c:v>392.22239999999999</c:v>
                </c:pt>
                <c:pt idx="9204">
                  <c:v>392.23129999999998</c:v>
                </c:pt>
                <c:pt idx="9205">
                  <c:v>392.2398</c:v>
                </c:pt>
                <c:pt idx="9206">
                  <c:v>392.24779999999998</c:v>
                </c:pt>
                <c:pt idx="9207">
                  <c:v>392.25650000000002</c:v>
                </c:pt>
                <c:pt idx="9208">
                  <c:v>392.26600000000002</c:v>
                </c:pt>
                <c:pt idx="9209">
                  <c:v>392.27510000000001</c:v>
                </c:pt>
                <c:pt idx="9210">
                  <c:v>392.28379999999999</c:v>
                </c:pt>
                <c:pt idx="9211">
                  <c:v>392.29149999999998</c:v>
                </c:pt>
                <c:pt idx="9212">
                  <c:v>392.29919999999998</c:v>
                </c:pt>
                <c:pt idx="9213">
                  <c:v>392.30900000000003</c:v>
                </c:pt>
                <c:pt idx="9214">
                  <c:v>392.31670000000003</c:v>
                </c:pt>
                <c:pt idx="9215">
                  <c:v>392.32619999999997</c:v>
                </c:pt>
                <c:pt idx="9216">
                  <c:v>392.33440000000002</c:v>
                </c:pt>
                <c:pt idx="9217">
                  <c:v>392.34109999999998</c:v>
                </c:pt>
                <c:pt idx="9218">
                  <c:v>392.35079999999999</c:v>
                </c:pt>
                <c:pt idx="9219">
                  <c:v>392.35770000000002</c:v>
                </c:pt>
                <c:pt idx="9220">
                  <c:v>392.36700000000002</c:v>
                </c:pt>
                <c:pt idx="9221">
                  <c:v>392.375</c:v>
                </c:pt>
                <c:pt idx="9222">
                  <c:v>392.38499999999999</c:v>
                </c:pt>
                <c:pt idx="9223">
                  <c:v>392.3938</c:v>
                </c:pt>
                <c:pt idx="9224">
                  <c:v>392.40179999999998</c:v>
                </c:pt>
                <c:pt idx="9225">
                  <c:v>392.41120000000001</c:v>
                </c:pt>
                <c:pt idx="9226">
                  <c:v>392.41890000000001</c:v>
                </c:pt>
                <c:pt idx="9227">
                  <c:v>392.42680000000001</c:v>
                </c:pt>
                <c:pt idx="9228">
                  <c:v>392.43439999999998</c:v>
                </c:pt>
                <c:pt idx="9229">
                  <c:v>392.44400000000002</c:v>
                </c:pt>
                <c:pt idx="9230">
                  <c:v>392.45119999999997</c:v>
                </c:pt>
                <c:pt idx="9231">
                  <c:v>392.46</c:v>
                </c:pt>
                <c:pt idx="9232">
                  <c:v>392.46850000000001</c:v>
                </c:pt>
                <c:pt idx="9233">
                  <c:v>392.47669999999999</c:v>
                </c:pt>
                <c:pt idx="9234">
                  <c:v>392.48719999999997</c:v>
                </c:pt>
                <c:pt idx="9235">
                  <c:v>392.4939</c:v>
                </c:pt>
                <c:pt idx="9236">
                  <c:v>392.5034</c:v>
                </c:pt>
                <c:pt idx="9237">
                  <c:v>392.51190000000003</c:v>
                </c:pt>
                <c:pt idx="9238">
                  <c:v>392.52089999999998</c:v>
                </c:pt>
                <c:pt idx="9239">
                  <c:v>392.53039999999999</c:v>
                </c:pt>
                <c:pt idx="9240">
                  <c:v>392.5369</c:v>
                </c:pt>
                <c:pt idx="9241">
                  <c:v>392.5462</c:v>
                </c:pt>
                <c:pt idx="9242">
                  <c:v>392.55309999999997</c:v>
                </c:pt>
                <c:pt idx="9243">
                  <c:v>392.56180000000001</c:v>
                </c:pt>
                <c:pt idx="9244">
                  <c:v>392.57130000000001</c:v>
                </c:pt>
                <c:pt idx="9245">
                  <c:v>392.57850000000002</c:v>
                </c:pt>
                <c:pt idx="9246">
                  <c:v>392.58640000000003</c:v>
                </c:pt>
                <c:pt idx="9247">
                  <c:v>392.59719999999999</c:v>
                </c:pt>
                <c:pt idx="9248">
                  <c:v>392.60550000000001</c:v>
                </c:pt>
                <c:pt idx="9249">
                  <c:v>392.61180000000002</c:v>
                </c:pt>
                <c:pt idx="9250">
                  <c:v>392.62209999999999</c:v>
                </c:pt>
                <c:pt idx="9251">
                  <c:v>392.63049999999998</c:v>
                </c:pt>
                <c:pt idx="9252">
                  <c:v>392.63720000000001</c:v>
                </c:pt>
                <c:pt idx="9253">
                  <c:v>392.64699999999999</c:v>
                </c:pt>
                <c:pt idx="9254">
                  <c:v>392.65440000000001</c:v>
                </c:pt>
                <c:pt idx="9255">
                  <c:v>392.6626</c:v>
                </c:pt>
                <c:pt idx="9256">
                  <c:v>392.67039999999997</c:v>
                </c:pt>
                <c:pt idx="9257">
                  <c:v>392.67910000000001</c:v>
                </c:pt>
                <c:pt idx="9258">
                  <c:v>392.68720000000002</c:v>
                </c:pt>
                <c:pt idx="9259">
                  <c:v>392.69560000000001</c:v>
                </c:pt>
                <c:pt idx="9260">
                  <c:v>392.70440000000002</c:v>
                </c:pt>
                <c:pt idx="9261">
                  <c:v>392.7124</c:v>
                </c:pt>
                <c:pt idx="9262">
                  <c:v>392.72120000000001</c:v>
                </c:pt>
                <c:pt idx="9263">
                  <c:v>392.73020000000002</c:v>
                </c:pt>
                <c:pt idx="9264">
                  <c:v>392.73739999999998</c:v>
                </c:pt>
                <c:pt idx="9265">
                  <c:v>392.7457</c:v>
                </c:pt>
                <c:pt idx="9266">
                  <c:v>392.75400000000002</c:v>
                </c:pt>
                <c:pt idx="9267">
                  <c:v>392.76319999999998</c:v>
                </c:pt>
                <c:pt idx="9268">
                  <c:v>392.77260000000001</c:v>
                </c:pt>
                <c:pt idx="9269">
                  <c:v>392.78030000000001</c:v>
                </c:pt>
                <c:pt idx="9270">
                  <c:v>392.78750000000002</c:v>
                </c:pt>
                <c:pt idx="9271">
                  <c:v>392.79719999999998</c:v>
                </c:pt>
                <c:pt idx="9272">
                  <c:v>392.80599999999998</c:v>
                </c:pt>
                <c:pt idx="9273">
                  <c:v>392.81360000000001</c:v>
                </c:pt>
                <c:pt idx="9274">
                  <c:v>392.8218</c:v>
                </c:pt>
                <c:pt idx="9275">
                  <c:v>392.83</c:v>
                </c:pt>
                <c:pt idx="9276">
                  <c:v>392.83929999999998</c:v>
                </c:pt>
                <c:pt idx="9277">
                  <c:v>392.8476</c:v>
                </c:pt>
                <c:pt idx="9278">
                  <c:v>392.85599999999999</c:v>
                </c:pt>
                <c:pt idx="9279">
                  <c:v>392.86470000000003</c:v>
                </c:pt>
                <c:pt idx="9280">
                  <c:v>392.8734</c:v>
                </c:pt>
                <c:pt idx="9281">
                  <c:v>392.88159999999999</c:v>
                </c:pt>
                <c:pt idx="9282">
                  <c:v>392.88940000000002</c:v>
                </c:pt>
                <c:pt idx="9283">
                  <c:v>392.8974</c:v>
                </c:pt>
                <c:pt idx="9284">
                  <c:v>392.90559999999999</c:v>
                </c:pt>
                <c:pt idx="9285">
                  <c:v>392.91430000000003</c:v>
                </c:pt>
                <c:pt idx="9286">
                  <c:v>392.9228</c:v>
                </c:pt>
                <c:pt idx="9287">
                  <c:v>392.93150000000003</c:v>
                </c:pt>
                <c:pt idx="9288">
                  <c:v>392.93900000000002</c:v>
                </c:pt>
                <c:pt idx="9289">
                  <c:v>392.94690000000003</c:v>
                </c:pt>
                <c:pt idx="9290">
                  <c:v>392.95490000000001</c:v>
                </c:pt>
                <c:pt idx="9291">
                  <c:v>392.96300000000002</c:v>
                </c:pt>
                <c:pt idx="9292">
                  <c:v>392.97089999999997</c:v>
                </c:pt>
                <c:pt idx="9293">
                  <c:v>392.97969999999998</c:v>
                </c:pt>
                <c:pt idx="9294">
                  <c:v>392.98759999999999</c:v>
                </c:pt>
                <c:pt idx="9295">
                  <c:v>392.99630000000002</c:v>
                </c:pt>
                <c:pt idx="9296">
                  <c:v>393.00560000000002</c:v>
                </c:pt>
                <c:pt idx="9297">
                  <c:v>393.01440000000002</c:v>
                </c:pt>
                <c:pt idx="9298">
                  <c:v>393.0213</c:v>
                </c:pt>
                <c:pt idx="9299">
                  <c:v>393.02949999999998</c:v>
                </c:pt>
                <c:pt idx="9300">
                  <c:v>393.03809999999999</c:v>
                </c:pt>
                <c:pt idx="9301">
                  <c:v>393.04559999999998</c:v>
                </c:pt>
                <c:pt idx="9302">
                  <c:v>393.05439999999999</c:v>
                </c:pt>
                <c:pt idx="9303">
                  <c:v>393.0625</c:v>
                </c:pt>
                <c:pt idx="9304">
                  <c:v>393.07060000000001</c:v>
                </c:pt>
                <c:pt idx="9305">
                  <c:v>393.07740000000001</c:v>
                </c:pt>
                <c:pt idx="9306">
                  <c:v>393.0865</c:v>
                </c:pt>
                <c:pt idx="9307">
                  <c:v>393.0942</c:v>
                </c:pt>
                <c:pt idx="9308">
                  <c:v>393.10180000000003</c:v>
                </c:pt>
                <c:pt idx="9309">
                  <c:v>393.11160000000001</c:v>
                </c:pt>
                <c:pt idx="9310">
                  <c:v>393.11919999999998</c:v>
                </c:pt>
                <c:pt idx="9311">
                  <c:v>393.1275</c:v>
                </c:pt>
                <c:pt idx="9312">
                  <c:v>393.13560000000001</c:v>
                </c:pt>
                <c:pt idx="9313">
                  <c:v>393.14449999999999</c:v>
                </c:pt>
                <c:pt idx="9314">
                  <c:v>393.15260000000001</c:v>
                </c:pt>
                <c:pt idx="9315">
                  <c:v>393.15949999999998</c:v>
                </c:pt>
                <c:pt idx="9316">
                  <c:v>393.1678</c:v>
                </c:pt>
                <c:pt idx="9317">
                  <c:v>393.17590000000001</c:v>
                </c:pt>
                <c:pt idx="9318">
                  <c:v>393.18470000000002</c:v>
                </c:pt>
                <c:pt idx="9319">
                  <c:v>393.1936</c:v>
                </c:pt>
                <c:pt idx="9320">
                  <c:v>393.20190000000002</c:v>
                </c:pt>
                <c:pt idx="9321">
                  <c:v>393.21</c:v>
                </c:pt>
                <c:pt idx="9322">
                  <c:v>393.21839999999997</c:v>
                </c:pt>
                <c:pt idx="9323">
                  <c:v>393.22829999999999</c:v>
                </c:pt>
                <c:pt idx="9324">
                  <c:v>393.23579999999998</c:v>
                </c:pt>
                <c:pt idx="9325">
                  <c:v>393.24380000000002</c:v>
                </c:pt>
                <c:pt idx="9326">
                  <c:v>393.25299999999999</c:v>
                </c:pt>
                <c:pt idx="9327">
                  <c:v>393.26060000000001</c:v>
                </c:pt>
                <c:pt idx="9328">
                  <c:v>393.26909999999998</c:v>
                </c:pt>
                <c:pt idx="9329">
                  <c:v>393.2783</c:v>
                </c:pt>
                <c:pt idx="9330">
                  <c:v>393.28640000000001</c:v>
                </c:pt>
                <c:pt idx="9331">
                  <c:v>393.29320000000001</c:v>
                </c:pt>
                <c:pt idx="9332">
                  <c:v>393.30349999999999</c:v>
                </c:pt>
                <c:pt idx="9333">
                  <c:v>393.3107</c:v>
                </c:pt>
                <c:pt idx="9334">
                  <c:v>393.32</c:v>
                </c:pt>
                <c:pt idx="9335">
                  <c:v>393.32799999999997</c:v>
                </c:pt>
                <c:pt idx="9336">
                  <c:v>393.33800000000002</c:v>
                </c:pt>
                <c:pt idx="9337">
                  <c:v>393.34399999999999</c:v>
                </c:pt>
                <c:pt idx="9338">
                  <c:v>393.35239999999999</c:v>
                </c:pt>
                <c:pt idx="9339">
                  <c:v>393.36020000000002</c:v>
                </c:pt>
                <c:pt idx="9340">
                  <c:v>393.36880000000002</c:v>
                </c:pt>
                <c:pt idx="9341">
                  <c:v>393.37799999999999</c:v>
                </c:pt>
                <c:pt idx="9342">
                  <c:v>393.3854</c:v>
                </c:pt>
                <c:pt idx="9343">
                  <c:v>393.39350000000002</c:v>
                </c:pt>
                <c:pt idx="9344">
                  <c:v>393.4</c:v>
                </c:pt>
                <c:pt idx="9345">
                  <c:v>393.40800000000002</c:v>
                </c:pt>
                <c:pt idx="9346">
                  <c:v>393.41750000000002</c:v>
                </c:pt>
                <c:pt idx="9347">
                  <c:v>393.42649999999998</c:v>
                </c:pt>
                <c:pt idx="9348">
                  <c:v>393.43560000000002</c:v>
                </c:pt>
                <c:pt idx="9349">
                  <c:v>393.44319999999999</c:v>
                </c:pt>
                <c:pt idx="9350">
                  <c:v>393.45119999999997</c:v>
                </c:pt>
                <c:pt idx="9351">
                  <c:v>393.46019999999999</c:v>
                </c:pt>
                <c:pt idx="9352">
                  <c:v>393.46839999999997</c:v>
                </c:pt>
                <c:pt idx="9353">
                  <c:v>393.47649999999999</c:v>
                </c:pt>
                <c:pt idx="9354">
                  <c:v>393.48500000000001</c:v>
                </c:pt>
                <c:pt idx="9355">
                  <c:v>393.49450000000002</c:v>
                </c:pt>
                <c:pt idx="9356">
                  <c:v>393.50360000000001</c:v>
                </c:pt>
                <c:pt idx="9357">
                  <c:v>393.51220000000001</c:v>
                </c:pt>
                <c:pt idx="9358">
                  <c:v>393.52050000000003</c:v>
                </c:pt>
                <c:pt idx="9359">
                  <c:v>393.52800000000002</c:v>
                </c:pt>
                <c:pt idx="9360">
                  <c:v>393.53559999999999</c:v>
                </c:pt>
                <c:pt idx="9361">
                  <c:v>393.54500000000002</c:v>
                </c:pt>
                <c:pt idx="9362">
                  <c:v>393.55</c:v>
                </c:pt>
                <c:pt idx="9363">
                  <c:v>393.56079999999997</c:v>
                </c:pt>
                <c:pt idx="9364">
                  <c:v>393.56810000000002</c:v>
                </c:pt>
                <c:pt idx="9365">
                  <c:v>393.5754</c:v>
                </c:pt>
                <c:pt idx="9366">
                  <c:v>393.58449999999999</c:v>
                </c:pt>
                <c:pt idx="9367">
                  <c:v>393.59210000000002</c:v>
                </c:pt>
                <c:pt idx="9368">
                  <c:v>393.6</c:v>
                </c:pt>
                <c:pt idx="9369">
                  <c:v>393.60789999999997</c:v>
                </c:pt>
                <c:pt idx="9370">
                  <c:v>393.61720000000003</c:v>
                </c:pt>
                <c:pt idx="9371">
                  <c:v>393.62520000000001</c:v>
                </c:pt>
                <c:pt idx="9372">
                  <c:v>393.63339999999999</c:v>
                </c:pt>
                <c:pt idx="9373">
                  <c:v>393.64100000000002</c:v>
                </c:pt>
                <c:pt idx="9374">
                  <c:v>393.64980000000003</c:v>
                </c:pt>
                <c:pt idx="9375">
                  <c:v>393.65719999999999</c:v>
                </c:pt>
                <c:pt idx="9376">
                  <c:v>393.6662</c:v>
                </c:pt>
                <c:pt idx="9377">
                  <c:v>393.6737</c:v>
                </c:pt>
                <c:pt idx="9378">
                  <c:v>393.68200000000002</c:v>
                </c:pt>
                <c:pt idx="9379">
                  <c:v>393.68869999999998</c:v>
                </c:pt>
                <c:pt idx="9380">
                  <c:v>393.69749999999999</c:v>
                </c:pt>
                <c:pt idx="9381">
                  <c:v>393.70499999999998</c:v>
                </c:pt>
                <c:pt idx="9382">
                  <c:v>393.71300000000002</c:v>
                </c:pt>
                <c:pt idx="9383">
                  <c:v>393.72129999999999</c:v>
                </c:pt>
                <c:pt idx="9384">
                  <c:v>393.73</c:v>
                </c:pt>
                <c:pt idx="9385">
                  <c:v>393.73759999999999</c:v>
                </c:pt>
                <c:pt idx="9386">
                  <c:v>393.74669999999998</c:v>
                </c:pt>
                <c:pt idx="9387">
                  <c:v>393.75479999999999</c:v>
                </c:pt>
                <c:pt idx="9388">
                  <c:v>393.76179999999999</c:v>
                </c:pt>
                <c:pt idx="9389">
                  <c:v>393.76960000000003</c:v>
                </c:pt>
                <c:pt idx="9390">
                  <c:v>393.77719999999999</c:v>
                </c:pt>
                <c:pt idx="9391">
                  <c:v>393.78519999999997</c:v>
                </c:pt>
                <c:pt idx="9392">
                  <c:v>393.79300000000001</c:v>
                </c:pt>
                <c:pt idx="9393">
                  <c:v>393.80020000000002</c:v>
                </c:pt>
                <c:pt idx="9394">
                  <c:v>393.80739999999997</c:v>
                </c:pt>
                <c:pt idx="9395">
                  <c:v>393.8134</c:v>
                </c:pt>
                <c:pt idx="9396">
                  <c:v>393.82260000000002</c:v>
                </c:pt>
                <c:pt idx="9397">
                  <c:v>393.8313</c:v>
                </c:pt>
                <c:pt idx="9398">
                  <c:v>393.8399</c:v>
                </c:pt>
                <c:pt idx="9399">
                  <c:v>393.84820000000002</c:v>
                </c:pt>
                <c:pt idx="9400">
                  <c:v>393.85719999999998</c:v>
                </c:pt>
                <c:pt idx="9401">
                  <c:v>393.8655</c:v>
                </c:pt>
                <c:pt idx="9402">
                  <c:v>393.8734</c:v>
                </c:pt>
                <c:pt idx="9403">
                  <c:v>393.88080000000002</c:v>
                </c:pt>
                <c:pt idx="9404">
                  <c:v>393.88900000000001</c:v>
                </c:pt>
                <c:pt idx="9405">
                  <c:v>393.8972</c:v>
                </c:pt>
                <c:pt idx="9406">
                  <c:v>393.90620000000001</c:v>
                </c:pt>
                <c:pt idx="9407">
                  <c:v>393.91410000000002</c:v>
                </c:pt>
                <c:pt idx="9408">
                  <c:v>393.92180000000002</c:v>
                </c:pt>
                <c:pt idx="9409">
                  <c:v>393.93090000000001</c:v>
                </c:pt>
                <c:pt idx="9410">
                  <c:v>393.93939999999998</c:v>
                </c:pt>
                <c:pt idx="9411">
                  <c:v>393.94690000000003</c:v>
                </c:pt>
                <c:pt idx="9412">
                  <c:v>393.95530000000002</c:v>
                </c:pt>
                <c:pt idx="9413">
                  <c:v>393.96300000000002</c:v>
                </c:pt>
                <c:pt idx="9414">
                  <c:v>393.97089999999997</c:v>
                </c:pt>
                <c:pt idx="9415">
                  <c:v>393.97829999999999</c:v>
                </c:pt>
                <c:pt idx="9416">
                  <c:v>393.9862</c:v>
                </c:pt>
                <c:pt idx="9417">
                  <c:v>393.99380000000002</c:v>
                </c:pt>
                <c:pt idx="9418">
                  <c:v>394.0025</c:v>
                </c:pt>
                <c:pt idx="9419">
                  <c:v>394.01100000000002</c:v>
                </c:pt>
                <c:pt idx="9420">
                  <c:v>394.01979999999998</c:v>
                </c:pt>
                <c:pt idx="9421">
                  <c:v>394.0274</c:v>
                </c:pt>
                <c:pt idx="9422">
                  <c:v>394.03519999999997</c:v>
                </c:pt>
                <c:pt idx="9423">
                  <c:v>394.04489999999998</c:v>
                </c:pt>
                <c:pt idx="9424">
                  <c:v>394.05279999999999</c:v>
                </c:pt>
                <c:pt idx="9425">
                  <c:v>394.06</c:v>
                </c:pt>
                <c:pt idx="9426">
                  <c:v>394.0686</c:v>
                </c:pt>
                <c:pt idx="9427">
                  <c:v>394.07560000000001</c:v>
                </c:pt>
                <c:pt idx="9428">
                  <c:v>394.08240000000001</c:v>
                </c:pt>
                <c:pt idx="9429">
                  <c:v>394.09179999999998</c:v>
                </c:pt>
                <c:pt idx="9430">
                  <c:v>394.10019999999997</c:v>
                </c:pt>
                <c:pt idx="9431">
                  <c:v>394.10700000000003</c:v>
                </c:pt>
                <c:pt idx="9432">
                  <c:v>394.11599999999999</c:v>
                </c:pt>
                <c:pt idx="9433">
                  <c:v>394.1234</c:v>
                </c:pt>
                <c:pt idx="9434">
                  <c:v>394.13</c:v>
                </c:pt>
                <c:pt idx="9435">
                  <c:v>394.13959999999997</c:v>
                </c:pt>
                <c:pt idx="9436">
                  <c:v>394.14659999999998</c:v>
                </c:pt>
                <c:pt idx="9437">
                  <c:v>394.15499999999997</c:v>
                </c:pt>
                <c:pt idx="9438">
                  <c:v>394.16239999999999</c:v>
                </c:pt>
                <c:pt idx="9439">
                  <c:v>394.1694</c:v>
                </c:pt>
                <c:pt idx="9440">
                  <c:v>394.17880000000002</c:v>
                </c:pt>
                <c:pt idx="9441">
                  <c:v>394.18599999999998</c:v>
                </c:pt>
                <c:pt idx="9442">
                  <c:v>394.19279999999998</c:v>
                </c:pt>
                <c:pt idx="9443">
                  <c:v>394.20139999999998</c:v>
                </c:pt>
                <c:pt idx="9444">
                  <c:v>394.2097</c:v>
                </c:pt>
                <c:pt idx="9445">
                  <c:v>394.21719999999999</c:v>
                </c:pt>
                <c:pt idx="9446">
                  <c:v>394.22550000000001</c:v>
                </c:pt>
                <c:pt idx="9447">
                  <c:v>394.23360000000002</c:v>
                </c:pt>
                <c:pt idx="9448">
                  <c:v>394.24270000000001</c:v>
                </c:pt>
                <c:pt idx="9449">
                  <c:v>394.25080000000003</c:v>
                </c:pt>
                <c:pt idx="9450">
                  <c:v>394.25880000000001</c:v>
                </c:pt>
                <c:pt idx="9451">
                  <c:v>394.26659999999998</c:v>
                </c:pt>
                <c:pt idx="9452">
                  <c:v>394.27409999999998</c:v>
                </c:pt>
                <c:pt idx="9453">
                  <c:v>394.28120000000001</c:v>
                </c:pt>
                <c:pt idx="9454">
                  <c:v>394.28980000000001</c:v>
                </c:pt>
                <c:pt idx="9455">
                  <c:v>394.29719999999998</c:v>
                </c:pt>
                <c:pt idx="9456">
                  <c:v>394.30700000000002</c:v>
                </c:pt>
                <c:pt idx="9457">
                  <c:v>394.31599999999997</c:v>
                </c:pt>
                <c:pt idx="9458">
                  <c:v>394.32389999999998</c:v>
                </c:pt>
                <c:pt idx="9459">
                  <c:v>394.33199999999999</c:v>
                </c:pt>
                <c:pt idx="9460">
                  <c:v>394.33780000000002</c:v>
                </c:pt>
                <c:pt idx="9461">
                  <c:v>394.34739999999999</c:v>
                </c:pt>
                <c:pt idx="9462">
                  <c:v>394.35329999999999</c:v>
                </c:pt>
                <c:pt idx="9463">
                  <c:v>394.36320000000001</c:v>
                </c:pt>
                <c:pt idx="9464">
                  <c:v>394.37029999999999</c:v>
                </c:pt>
                <c:pt idx="9465">
                  <c:v>394.37740000000002</c:v>
                </c:pt>
                <c:pt idx="9466">
                  <c:v>394.38440000000003</c:v>
                </c:pt>
                <c:pt idx="9467">
                  <c:v>394.39299999999997</c:v>
                </c:pt>
                <c:pt idx="9468">
                  <c:v>394.40039999999999</c:v>
                </c:pt>
                <c:pt idx="9469">
                  <c:v>394.40629999999999</c:v>
                </c:pt>
                <c:pt idx="9470">
                  <c:v>394.41460000000001</c:v>
                </c:pt>
                <c:pt idx="9471">
                  <c:v>394.4228</c:v>
                </c:pt>
                <c:pt idx="9472">
                  <c:v>394.4298</c:v>
                </c:pt>
                <c:pt idx="9473">
                  <c:v>394.43849999999998</c:v>
                </c:pt>
                <c:pt idx="9474">
                  <c:v>394.44720000000001</c:v>
                </c:pt>
                <c:pt idx="9475">
                  <c:v>394.45409999999998</c:v>
                </c:pt>
                <c:pt idx="9476">
                  <c:v>394.46199999999999</c:v>
                </c:pt>
                <c:pt idx="9477">
                  <c:v>394.46949999999998</c:v>
                </c:pt>
                <c:pt idx="9478">
                  <c:v>394.47829999999999</c:v>
                </c:pt>
                <c:pt idx="9479">
                  <c:v>394.48579999999998</c:v>
                </c:pt>
                <c:pt idx="9480">
                  <c:v>394.49349999999998</c:v>
                </c:pt>
                <c:pt idx="9481">
                  <c:v>394.5018</c:v>
                </c:pt>
                <c:pt idx="9482">
                  <c:v>394.50920000000002</c:v>
                </c:pt>
                <c:pt idx="9483">
                  <c:v>394.51780000000002</c:v>
                </c:pt>
                <c:pt idx="9484">
                  <c:v>394.52480000000003</c:v>
                </c:pt>
                <c:pt idx="9485">
                  <c:v>394.53280000000001</c:v>
                </c:pt>
                <c:pt idx="9486">
                  <c:v>394.54140000000001</c:v>
                </c:pt>
                <c:pt idx="9487">
                  <c:v>394.54809999999998</c:v>
                </c:pt>
                <c:pt idx="9488">
                  <c:v>394.55540000000002</c:v>
                </c:pt>
                <c:pt idx="9489">
                  <c:v>394.56299999999999</c:v>
                </c:pt>
                <c:pt idx="9490">
                  <c:v>394.56970000000001</c:v>
                </c:pt>
                <c:pt idx="9491">
                  <c:v>394.57760000000002</c:v>
                </c:pt>
                <c:pt idx="9492">
                  <c:v>394.5847</c:v>
                </c:pt>
                <c:pt idx="9493">
                  <c:v>394.59280000000001</c:v>
                </c:pt>
                <c:pt idx="9494">
                  <c:v>394.59980000000002</c:v>
                </c:pt>
                <c:pt idx="9495">
                  <c:v>394.60700000000003</c:v>
                </c:pt>
                <c:pt idx="9496">
                  <c:v>394.61470000000003</c:v>
                </c:pt>
                <c:pt idx="9497">
                  <c:v>394.6234</c:v>
                </c:pt>
                <c:pt idx="9498">
                  <c:v>394.63060000000002</c:v>
                </c:pt>
                <c:pt idx="9499">
                  <c:v>394.63869999999997</c:v>
                </c:pt>
                <c:pt idx="9500">
                  <c:v>394.64659999999998</c:v>
                </c:pt>
                <c:pt idx="9501">
                  <c:v>394.65339999999998</c:v>
                </c:pt>
                <c:pt idx="9502">
                  <c:v>394.66149999999999</c:v>
                </c:pt>
                <c:pt idx="9503">
                  <c:v>394.66789999999997</c:v>
                </c:pt>
                <c:pt idx="9504">
                  <c:v>394.67700000000002</c:v>
                </c:pt>
                <c:pt idx="9505">
                  <c:v>394.68430000000001</c:v>
                </c:pt>
                <c:pt idx="9506">
                  <c:v>394.69310000000002</c:v>
                </c:pt>
                <c:pt idx="9507">
                  <c:v>394.7011</c:v>
                </c:pt>
                <c:pt idx="9508">
                  <c:v>394.70859999999999</c:v>
                </c:pt>
                <c:pt idx="9509">
                  <c:v>394.71640000000002</c:v>
                </c:pt>
                <c:pt idx="9510">
                  <c:v>394.72340000000003</c:v>
                </c:pt>
                <c:pt idx="9511">
                  <c:v>394.73149999999998</c:v>
                </c:pt>
                <c:pt idx="9512">
                  <c:v>394.73950000000002</c:v>
                </c:pt>
                <c:pt idx="9513">
                  <c:v>394.74619999999999</c:v>
                </c:pt>
                <c:pt idx="9514">
                  <c:v>394.75330000000002</c:v>
                </c:pt>
                <c:pt idx="9515">
                  <c:v>394.7604</c:v>
                </c:pt>
                <c:pt idx="9516">
                  <c:v>394.7672</c:v>
                </c:pt>
                <c:pt idx="9517">
                  <c:v>394.7756</c:v>
                </c:pt>
                <c:pt idx="9518">
                  <c:v>394.7842</c:v>
                </c:pt>
                <c:pt idx="9519">
                  <c:v>394.7912</c:v>
                </c:pt>
                <c:pt idx="9520">
                  <c:v>394.79860000000002</c:v>
                </c:pt>
                <c:pt idx="9521">
                  <c:v>394.80560000000003</c:v>
                </c:pt>
                <c:pt idx="9522">
                  <c:v>394.81400000000002</c:v>
                </c:pt>
                <c:pt idx="9523">
                  <c:v>394.82130000000001</c:v>
                </c:pt>
                <c:pt idx="9524">
                  <c:v>394.82859999999999</c:v>
                </c:pt>
                <c:pt idx="9525">
                  <c:v>394.83519999999999</c:v>
                </c:pt>
                <c:pt idx="9526">
                  <c:v>394.84449999999998</c:v>
                </c:pt>
                <c:pt idx="9527">
                  <c:v>394.85169999999999</c:v>
                </c:pt>
                <c:pt idx="9528">
                  <c:v>394.85910000000001</c:v>
                </c:pt>
                <c:pt idx="9529">
                  <c:v>394.86599999999999</c:v>
                </c:pt>
                <c:pt idx="9530">
                  <c:v>394.87419999999997</c:v>
                </c:pt>
                <c:pt idx="9531">
                  <c:v>394.88080000000002</c:v>
                </c:pt>
                <c:pt idx="9532">
                  <c:v>394.88749999999999</c:v>
                </c:pt>
                <c:pt idx="9533">
                  <c:v>394.89499999999998</c:v>
                </c:pt>
                <c:pt idx="9534">
                  <c:v>394.90219999999999</c:v>
                </c:pt>
                <c:pt idx="9535">
                  <c:v>394.90989999999999</c:v>
                </c:pt>
                <c:pt idx="9536">
                  <c:v>394.916</c:v>
                </c:pt>
                <c:pt idx="9537">
                  <c:v>394.92320000000001</c:v>
                </c:pt>
                <c:pt idx="9538">
                  <c:v>394.92939999999999</c:v>
                </c:pt>
                <c:pt idx="9539">
                  <c:v>394.9384</c:v>
                </c:pt>
                <c:pt idx="9540">
                  <c:v>394.9468</c:v>
                </c:pt>
                <c:pt idx="9541">
                  <c:v>394.95359999999999</c:v>
                </c:pt>
                <c:pt idx="9542">
                  <c:v>394.96179999999998</c:v>
                </c:pt>
                <c:pt idx="9543">
                  <c:v>394.96839999999997</c:v>
                </c:pt>
                <c:pt idx="9544">
                  <c:v>394.9753</c:v>
                </c:pt>
                <c:pt idx="9545">
                  <c:v>394.98169999999999</c:v>
                </c:pt>
                <c:pt idx="9546">
                  <c:v>394.99020000000002</c:v>
                </c:pt>
                <c:pt idx="9547">
                  <c:v>394.99639999999999</c:v>
                </c:pt>
                <c:pt idx="9548">
                  <c:v>395.0059</c:v>
                </c:pt>
                <c:pt idx="9549">
                  <c:v>395.01440000000002</c:v>
                </c:pt>
                <c:pt idx="9550">
                  <c:v>395.0222</c:v>
                </c:pt>
                <c:pt idx="9551">
                  <c:v>395.02949999999998</c:v>
                </c:pt>
                <c:pt idx="9552">
                  <c:v>395.03680000000003</c:v>
                </c:pt>
                <c:pt idx="9553">
                  <c:v>395.04480000000001</c:v>
                </c:pt>
                <c:pt idx="9554">
                  <c:v>395.05110000000002</c:v>
                </c:pt>
                <c:pt idx="9555">
                  <c:v>395.06079999999997</c:v>
                </c:pt>
                <c:pt idx="9556">
                  <c:v>395.06659999999999</c:v>
                </c:pt>
                <c:pt idx="9557">
                  <c:v>395.07440000000003</c:v>
                </c:pt>
                <c:pt idx="9558">
                  <c:v>395.08330000000001</c:v>
                </c:pt>
                <c:pt idx="9559">
                  <c:v>395.09100000000001</c:v>
                </c:pt>
                <c:pt idx="9560">
                  <c:v>395.0994</c:v>
                </c:pt>
                <c:pt idx="9561">
                  <c:v>395.10750000000002</c:v>
                </c:pt>
                <c:pt idx="9562">
                  <c:v>395.11509999999998</c:v>
                </c:pt>
                <c:pt idx="9563">
                  <c:v>395.12270000000001</c:v>
                </c:pt>
                <c:pt idx="9564">
                  <c:v>395.13049999999998</c:v>
                </c:pt>
                <c:pt idx="9565">
                  <c:v>395.13839999999999</c:v>
                </c:pt>
                <c:pt idx="9566">
                  <c:v>395.14589999999998</c:v>
                </c:pt>
                <c:pt idx="9567">
                  <c:v>395.154</c:v>
                </c:pt>
                <c:pt idx="9568">
                  <c:v>395.15989999999999</c:v>
                </c:pt>
                <c:pt idx="9569">
                  <c:v>395.16739999999999</c:v>
                </c:pt>
                <c:pt idx="9570">
                  <c:v>395.17579999999998</c:v>
                </c:pt>
                <c:pt idx="9571">
                  <c:v>395.18259999999998</c:v>
                </c:pt>
                <c:pt idx="9572">
                  <c:v>395.18959999999998</c:v>
                </c:pt>
                <c:pt idx="9573">
                  <c:v>395.19619999999998</c:v>
                </c:pt>
                <c:pt idx="9574">
                  <c:v>395.20359999999999</c:v>
                </c:pt>
                <c:pt idx="9575">
                  <c:v>395.2131</c:v>
                </c:pt>
                <c:pt idx="9576">
                  <c:v>395.21960000000001</c:v>
                </c:pt>
                <c:pt idx="9577">
                  <c:v>395.22719999999998</c:v>
                </c:pt>
                <c:pt idx="9578">
                  <c:v>395.23340000000002</c:v>
                </c:pt>
                <c:pt idx="9579">
                  <c:v>395.2414</c:v>
                </c:pt>
                <c:pt idx="9580">
                  <c:v>395.24919999999997</c:v>
                </c:pt>
                <c:pt idx="9581">
                  <c:v>395.25549999999998</c:v>
                </c:pt>
                <c:pt idx="9582">
                  <c:v>395.26339999999999</c:v>
                </c:pt>
                <c:pt idx="9583">
                  <c:v>395.2704</c:v>
                </c:pt>
                <c:pt idx="9584">
                  <c:v>395.27859999999998</c:v>
                </c:pt>
                <c:pt idx="9585">
                  <c:v>395.28379999999999</c:v>
                </c:pt>
                <c:pt idx="9586">
                  <c:v>395.29239999999999</c:v>
                </c:pt>
                <c:pt idx="9587">
                  <c:v>395.30020000000002</c:v>
                </c:pt>
                <c:pt idx="9588">
                  <c:v>395.3075</c:v>
                </c:pt>
                <c:pt idx="9589">
                  <c:v>395.31450000000001</c:v>
                </c:pt>
                <c:pt idx="9590">
                  <c:v>395.32240000000002</c:v>
                </c:pt>
                <c:pt idx="9591">
                  <c:v>395.32889999999998</c:v>
                </c:pt>
                <c:pt idx="9592">
                  <c:v>395.33629999999999</c:v>
                </c:pt>
                <c:pt idx="9593">
                  <c:v>395.34280000000001</c:v>
                </c:pt>
                <c:pt idx="9594">
                  <c:v>395.35019999999997</c:v>
                </c:pt>
                <c:pt idx="9595">
                  <c:v>395.35860000000002</c:v>
                </c:pt>
                <c:pt idx="9596">
                  <c:v>395.36619999999999</c:v>
                </c:pt>
                <c:pt idx="9597">
                  <c:v>395.37240000000003</c:v>
                </c:pt>
                <c:pt idx="9598">
                  <c:v>395.3768</c:v>
                </c:pt>
                <c:pt idx="9599">
                  <c:v>395.38780000000003</c:v>
                </c:pt>
                <c:pt idx="9600">
                  <c:v>395.39640000000003</c:v>
                </c:pt>
                <c:pt idx="9601">
                  <c:v>395.40940000000001</c:v>
                </c:pt>
                <c:pt idx="9602">
                  <c:v>395.4067</c:v>
                </c:pt>
                <c:pt idx="9603">
                  <c:v>395.4194</c:v>
                </c:pt>
                <c:pt idx="9604">
                  <c:v>395.42559999999997</c:v>
                </c:pt>
                <c:pt idx="9605">
                  <c:v>395.43209999999999</c:v>
                </c:pt>
                <c:pt idx="9606">
                  <c:v>395.44080000000002</c:v>
                </c:pt>
                <c:pt idx="9607">
                  <c:v>395.44970000000001</c:v>
                </c:pt>
                <c:pt idx="9608">
                  <c:v>395.4579</c:v>
                </c:pt>
                <c:pt idx="9609">
                  <c:v>395.46319999999997</c:v>
                </c:pt>
                <c:pt idx="9610">
                  <c:v>395.47239999999999</c:v>
                </c:pt>
                <c:pt idx="9611">
                  <c:v>395.48020000000002</c:v>
                </c:pt>
                <c:pt idx="9612">
                  <c:v>395.48719999999997</c:v>
                </c:pt>
                <c:pt idx="9613">
                  <c:v>395.49489999999997</c:v>
                </c:pt>
                <c:pt idx="9614">
                  <c:v>395.50119999999998</c:v>
                </c:pt>
                <c:pt idx="9615">
                  <c:v>395.51049999999998</c:v>
                </c:pt>
                <c:pt idx="9616">
                  <c:v>395.51710000000003</c:v>
                </c:pt>
                <c:pt idx="9617">
                  <c:v>395.5224</c:v>
                </c:pt>
                <c:pt idx="9618">
                  <c:v>395.5317</c:v>
                </c:pt>
                <c:pt idx="9619">
                  <c:v>395.53879999999998</c:v>
                </c:pt>
                <c:pt idx="9620">
                  <c:v>395.5453</c:v>
                </c:pt>
                <c:pt idx="9621">
                  <c:v>395.55279999999999</c:v>
                </c:pt>
                <c:pt idx="9622">
                  <c:v>395.55939999999998</c:v>
                </c:pt>
                <c:pt idx="9623">
                  <c:v>395.56619999999998</c:v>
                </c:pt>
                <c:pt idx="9624">
                  <c:v>395.57440000000003</c:v>
                </c:pt>
                <c:pt idx="9625">
                  <c:v>395.58100000000002</c:v>
                </c:pt>
                <c:pt idx="9626">
                  <c:v>395.58870000000002</c:v>
                </c:pt>
                <c:pt idx="9627">
                  <c:v>395.59800000000001</c:v>
                </c:pt>
                <c:pt idx="9628">
                  <c:v>395.60340000000002</c:v>
                </c:pt>
                <c:pt idx="9629">
                  <c:v>395.61130000000003</c:v>
                </c:pt>
                <c:pt idx="9630">
                  <c:v>395.61759999999998</c:v>
                </c:pt>
                <c:pt idx="9631">
                  <c:v>395.62360000000001</c:v>
                </c:pt>
                <c:pt idx="9632">
                  <c:v>395.62970000000001</c:v>
                </c:pt>
                <c:pt idx="9633">
                  <c:v>395.63679999999999</c:v>
                </c:pt>
                <c:pt idx="9634">
                  <c:v>395.64460000000003</c:v>
                </c:pt>
                <c:pt idx="9635">
                  <c:v>395.65019999999998</c:v>
                </c:pt>
                <c:pt idx="9636">
                  <c:v>395.65800000000002</c:v>
                </c:pt>
                <c:pt idx="9637">
                  <c:v>395.66559999999998</c:v>
                </c:pt>
                <c:pt idx="9638">
                  <c:v>395.67380000000003</c:v>
                </c:pt>
                <c:pt idx="9639">
                  <c:v>395.68090000000001</c:v>
                </c:pt>
                <c:pt idx="9640">
                  <c:v>395.68819999999999</c:v>
                </c:pt>
                <c:pt idx="9641">
                  <c:v>395.69589999999999</c:v>
                </c:pt>
                <c:pt idx="9642">
                  <c:v>395.7022</c:v>
                </c:pt>
                <c:pt idx="9643">
                  <c:v>395.70850000000002</c:v>
                </c:pt>
                <c:pt idx="9644">
                  <c:v>395.71660000000003</c:v>
                </c:pt>
                <c:pt idx="9645">
                  <c:v>395.72449999999998</c:v>
                </c:pt>
                <c:pt idx="9646">
                  <c:v>395.73320000000001</c:v>
                </c:pt>
                <c:pt idx="9647">
                  <c:v>395.73939999999999</c:v>
                </c:pt>
                <c:pt idx="9648">
                  <c:v>395.74720000000002</c:v>
                </c:pt>
                <c:pt idx="9649">
                  <c:v>395.75319999999999</c:v>
                </c:pt>
                <c:pt idx="9650">
                  <c:v>395.76080000000002</c:v>
                </c:pt>
                <c:pt idx="9651">
                  <c:v>395.7663</c:v>
                </c:pt>
                <c:pt idx="9652">
                  <c:v>395.77510000000001</c:v>
                </c:pt>
                <c:pt idx="9653">
                  <c:v>395.7824</c:v>
                </c:pt>
                <c:pt idx="9654">
                  <c:v>395.78910000000002</c:v>
                </c:pt>
                <c:pt idx="9655">
                  <c:v>395.79579999999999</c:v>
                </c:pt>
                <c:pt idx="9656">
                  <c:v>395.80399999999997</c:v>
                </c:pt>
                <c:pt idx="9657">
                  <c:v>395.80950000000001</c:v>
                </c:pt>
                <c:pt idx="9658">
                  <c:v>395.81529999999998</c:v>
                </c:pt>
                <c:pt idx="9659">
                  <c:v>395.82440000000003</c:v>
                </c:pt>
                <c:pt idx="9660">
                  <c:v>395.83120000000002</c:v>
                </c:pt>
                <c:pt idx="9661">
                  <c:v>395.83940000000001</c:v>
                </c:pt>
                <c:pt idx="9662">
                  <c:v>395.84460000000001</c:v>
                </c:pt>
                <c:pt idx="9663">
                  <c:v>395.8528</c:v>
                </c:pt>
                <c:pt idx="9664">
                  <c:v>395.85849999999999</c:v>
                </c:pt>
                <c:pt idx="9665">
                  <c:v>395.86559999999997</c:v>
                </c:pt>
                <c:pt idx="9666">
                  <c:v>395.87299999999999</c:v>
                </c:pt>
                <c:pt idx="9667">
                  <c:v>395.88010000000003</c:v>
                </c:pt>
                <c:pt idx="9668">
                  <c:v>395.8877</c:v>
                </c:pt>
                <c:pt idx="9669">
                  <c:v>395.89600000000002</c:v>
                </c:pt>
                <c:pt idx="9670">
                  <c:v>395.90069999999997</c:v>
                </c:pt>
                <c:pt idx="9671">
                  <c:v>395.90879999999999</c:v>
                </c:pt>
                <c:pt idx="9672">
                  <c:v>395.9162</c:v>
                </c:pt>
                <c:pt idx="9673">
                  <c:v>395.92309999999998</c:v>
                </c:pt>
                <c:pt idx="9674">
                  <c:v>395.93</c:v>
                </c:pt>
                <c:pt idx="9675">
                  <c:v>395.93720000000002</c:v>
                </c:pt>
                <c:pt idx="9676">
                  <c:v>395.94479999999999</c:v>
                </c:pt>
                <c:pt idx="9677">
                  <c:v>395.95170000000002</c:v>
                </c:pt>
                <c:pt idx="9678">
                  <c:v>395.959</c:v>
                </c:pt>
                <c:pt idx="9679">
                  <c:v>395.96789999999999</c:v>
                </c:pt>
                <c:pt idx="9680">
                  <c:v>395.97280000000001</c:v>
                </c:pt>
                <c:pt idx="9681">
                  <c:v>395.9796</c:v>
                </c:pt>
                <c:pt idx="9682">
                  <c:v>395.9873</c:v>
                </c:pt>
                <c:pt idx="9683">
                  <c:v>395.99540000000002</c:v>
                </c:pt>
                <c:pt idx="9684">
                  <c:v>396.00259999999997</c:v>
                </c:pt>
                <c:pt idx="9685">
                  <c:v>396.00940000000003</c:v>
                </c:pt>
                <c:pt idx="9686">
                  <c:v>396.01659999999998</c:v>
                </c:pt>
                <c:pt idx="9687">
                  <c:v>396.02350000000001</c:v>
                </c:pt>
                <c:pt idx="9688">
                  <c:v>396.03089999999997</c:v>
                </c:pt>
                <c:pt idx="9689">
                  <c:v>396.0376</c:v>
                </c:pt>
                <c:pt idx="9690">
                  <c:v>396.04500000000002</c:v>
                </c:pt>
                <c:pt idx="9691">
                  <c:v>396.05169999999998</c:v>
                </c:pt>
                <c:pt idx="9692">
                  <c:v>396.05860000000001</c:v>
                </c:pt>
                <c:pt idx="9693">
                  <c:v>396.06650000000002</c:v>
                </c:pt>
                <c:pt idx="9694">
                  <c:v>396.07499999999999</c:v>
                </c:pt>
                <c:pt idx="9695">
                  <c:v>396.0797</c:v>
                </c:pt>
                <c:pt idx="9696">
                  <c:v>396.08690000000001</c:v>
                </c:pt>
                <c:pt idx="9697">
                  <c:v>396.09199999999998</c:v>
                </c:pt>
                <c:pt idx="9698">
                  <c:v>396.09890000000001</c:v>
                </c:pt>
                <c:pt idx="9699">
                  <c:v>396.10559999999998</c:v>
                </c:pt>
                <c:pt idx="9700">
                  <c:v>396.11200000000002</c:v>
                </c:pt>
                <c:pt idx="9701">
                  <c:v>396.11950000000002</c:v>
                </c:pt>
                <c:pt idx="9702">
                  <c:v>396.12639999999999</c:v>
                </c:pt>
                <c:pt idx="9703">
                  <c:v>396.13400000000001</c:v>
                </c:pt>
                <c:pt idx="9704">
                  <c:v>396.14139999999998</c:v>
                </c:pt>
                <c:pt idx="9705">
                  <c:v>396.14819999999997</c:v>
                </c:pt>
                <c:pt idx="9706">
                  <c:v>396.15499999999997</c:v>
                </c:pt>
                <c:pt idx="9707">
                  <c:v>396.16129999999998</c:v>
                </c:pt>
                <c:pt idx="9708">
                  <c:v>396.16820000000001</c:v>
                </c:pt>
                <c:pt idx="9709">
                  <c:v>396.17660000000001</c:v>
                </c:pt>
                <c:pt idx="9710">
                  <c:v>396.18329999999997</c:v>
                </c:pt>
                <c:pt idx="9711">
                  <c:v>396.1902</c:v>
                </c:pt>
                <c:pt idx="9712">
                  <c:v>396.19850000000002</c:v>
                </c:pt>
                <c:pt idx="9713">
                  <c:v>396.20440000000002</c:v>
                </c:pt>
                <c:pt idx="9714">
                  <c:v>396.21350000000001</c:v>
                </c:pt>
                <c:pt idx="9715">
                  <c:v>396.21949999999998</c:v>
                </c:pt>
                <c:pt idx="9716">
                  <c:v>396.22719999999998</c:v>
                </c:pt>
                <c:pt idx="9717">
                  <c:v>396.23469999999998</c:v>
                </c:pt>
                <c:pt idx="9718">
                  <c:v>396.24220000000003</c:v>
                </c:pt>
                <c:pt idx="9719">
                  <c:v>396.24900000000002</c:v>
                </c:pt>
                <c:pt idx="9720">
                  <c:v>396.25670000000002</c:v>
                </c:pt>
                <c:pt idx="9721">
                  <c:v>396.26310000000001</c:v>
                </c:pt>
                <c:pt idx="9722">
                  <c:v>396.26979999999998</c:v>
                </c:pt>
                <c:pt idx="9723">
                  <c:v>396.27679999999998</c:v>
                </c:pt>
                <c:pt idx="9724">
                  <c:v>396.286</c:v>
                </c:pt>
                <c:pt idx="9725">
                  <c:v>396.291</c:v>
                </c:pt>
                <c:pt idx="9726">
                  <c:v>396.29919999999998</c:v>
                </c:pt>
                <c:pt idx="9727">
                  <c:v>396.30739999999997</c:v>
                </c:pt>
                <c:pt idx="9728">
                  <c:v>396.31400000000002</c:v>
                </c:pt>
                <c:pt idx="9729">
                  <c:v>396.32069999999999</c:v>
                </c:pt>
                <c:pt idx="9730">
                  <c:v>396.327</c:v>
                </c:pt>
                <c:pt idx="9731">
                  <c:v>396.33449999999999</c:v>
                </c:pt>
                <c:pt idx="9732">
                  <c:v>396.33949999999999</c:v>
                </c:pt>
                <c:pt idx="9733">
                  <c:v>396.34840000000003</c:v>
                </c:pt>
                <c:pt idx="9734">
                  <c:v>396.35700000000003</c:v>
                </c:pt>
                <c:pt idx="9735">
                  <c:v>396.36259999999999</c:v>
                </c:pt>
                <c:pt idx="9736">
                  <c:v>396.36959999999999</c:v>
                </c:pt>
                <c:pt idx="9737">
                  <c:v>396.3768</c:v>
                </c:pt>
                <c:pt idx="9738">
                  <c:v>396.38479999999998</c:v>
                </c:pt>
                <c:pt idx="9739">
                  <c:v>396.39049999999997</c:v>
                </c:pt>
                <c:pt idx="9740">
                  <c:v>396.3972</c:v>
                </c:pt>
                <c:pt idx="9741">
                  <c:v>396.40410000000003</c:v>
                </c:pt>
                <c:pt idx="9742">
                  <c:v>396.41129999999998</c:v>
                </c:pt>
                <c:pt idx="9743">
                  <c:v>396.41879999999998</c:v>
                </c:pt>
                <c:pt idx="9744">
                  <c:v>396.42540000000002</c:v>
                </c:pt>
                <c:pt idx="9745">
                  <c:v>396.43329999999997</c:v>
                </c:pt>
                <c:pt idx="9746">
                  <c:v>396.44049999999999</c:v>
                </c:pt>
                <c:pt idx="9747">
                  <c:v>396.44630000000001</c:v>
                </c:pt>
                <c:pt idx="9748">
                  <c:v>396.45420000000001</c:v>
                </c:pt>
                <c:pt idx="9749">
                  <c:v>396.46100000000001</c:v>
                </c:pt>
                <c:pt idx="9750">
                  <c:v>396.46839999999997</c:v>
                </c:pt>
                <c:pt idx="9751">
                  <c:v>396.4751</c:v>
                </c:pt>
                <c:pt idx="9752">
                  <c:v>396.48239999999998</c:v>
                </c:pt>
                <c:pt idx="9753">
                  <c:v>396.4898</c:v>
                </c:pt>
                <c:pt idx="9754">
                  <c:v>396.49720000000002</c:v>
                </c:pt>
                <c:pt idx="9755">
                  <c:v>396.50459999999998</c:v>
                </c:pt>
                <c:pt idx="9756">
                  <c:v>396.5102</c:v>
                </c:pt>
                <c:pt idx="9757">
                  <c:v>396.51949999999999</c:v>
                </c:pt>
                <c:pt idx="9758">
                  <c:v>396.52519999999998</c:v>
                </c:pt>
                <c:pt idx="9759">
                  <c:v>396.53359999999998</c:v>
                </c:pt>
                <c:pt idx="9760">
                  <c:v>396.54</c:v>
                </c:pt>
                <c:pt idx="9761">
                  <c:v>396.54759999999999</c:v>
                </c:pt>
                <c:pt idx="9762">
                  <c:v>396.55340000000001</c:v>
                </c:pt>
                <c:pt idx="9763">
                  <c:v>396.56040000000002</c:v>
                </c:pt>
                <c:pt idx="9764">
                  <c:v>396.56639999999999</c:v>
                </c:pt>
                <c:pt idx="9765">
                  <c:v>396.57369999999997</c:v>
                </c:pt>
                <c:pt idx="9766">
                  <c:v>396.58</c:v>
                </c:pt>
                <c:pt idx="9767">
                  <c:v>396.58819999999997</c:v>
                </c:pt>
                <c:pt idx="9768">
                  <c:v>396.59539999999998</c:v>
                </c:pt>
                <c:pt idx="9769">
                  <c:v>396.601</c:v>
                </c:pt>
                <c:pt idx="9770">
                  <c:v>396.60730000000001</c:v>
                </c:pt>
                <c:pt idx="9771">
                  <c:v>396.61540000000002</c:v>
                </c:pt>
                <c:pt idx="9772">
                  <c:v>396.62259999999998</c:v>
                </c:pt>
                <c:pt idx="9773">
                  <c:v>396.62990000000002</c:v>
                </c:pt>
                <c:pt idx="9774">
                  <c:v>396.63830000000002</c:v>
                </c:pt>
                <c:pt idx="9775">
                  <c:v>396.64440000000002</c:v>
                </c:pt>
                <c:pt idx="9776">
                  <c:v>396.65300000000002</c:v>
                </c:pt>
                <c:pt idx="9777">
                  <c:v>396.65800000000002</c:v>
                </c:pt>
                <c:pt idx="9778">
                  <c:v>396.66539999999998</c:v>
                </c:pt>
                <c:pt idx="9779">
                  <c:v>396.67360000000002</c:v>
                </c:pt>
                <c:pt idx="9780">
                  <c:v>396.68029999999999</c:v>
                </c:pt>
                <c:pt idx="9781">
                  <c:v>396.68700000000001</c:v>
                </c:pt>
                <c:pt idx="9782">
                  <c:v>396.69319999999999</c:v>
                </c:pt>
                <c:pt idx="9783">
                  <c:v>396.70119999999997</c:v>
                </c:pt>
                <c:pt idx="9784">
                  <c:v>396.70740000000001</c:v>
                </c:pt>
                <c:pt idx="9785">
                  <c:v>396.71370000000002</c:v>
                </c:pt>
                <c:pt idx="9786">
                  <c:v>396.72129999999999</c:v>
                </c:pt>
                <c:pt idx="9787">
                  <c:v>396.72789999999998</c:v>
                </c:pt>
                <c:pt idx="9788">
                  <c:v>396.73590000000002</c:v>
                </c:pt>
                <c:pt idx="9789">
                  <c:v>396.74119999999999</c:v>
                </c:pt>
                <c:pt idx="9790">
                  <c:v>396.74740000000003</c:v>
                </c:pt>
                <c:pt idx="9791">
                  <c:v>396.755</c:v>
                </c:pt>
                <c:pt idx="9792">
                  <c:v>396.76060000000001</c:v>
                </c:pt>
                <c:pt idx="9793">
                  <c:v>396.76850000000002</c:v>
                </c:pt>
                <c:pt idx="9794">
                  <c:v>396.7756</c:v>
                </c:pt>
                <c:pt idx="9795">
                  <c:v>396.78120000000001</c:v>
                </c:pt>
                <c:pt idx="9796">
                  <c:v>396.78800000000001</c:v>
                </c:pt>
                <c:pt idx="9797">
                  <c:v>396.79649999999998</c:v>
                </c:pt>
                <c:pt idx="9798">
                  <c:v>396.80200000000002</c:v>
                </c:pt>
                <c:pt idx="9799">
                  <c:v>396.80860000000001</c:v>
                </c:pt>
                <c:pt idx="9800">
                  <c:v>396.81689999999998</c:v>
                </c:pt>
                <c:pt idx="9801">
                  <c:v>396.82299999999998</c:v>
                </c:pt>
                <c:pt idx="9802">
                  <c:v>396.83080000000001</c:v>
                </c:pt>
                <c:pt idx="9803">
                  <c:v>396.83789999999999</c:v>
                </c:pt>
                <c:pt idx="9804">
                  <c:v>396.84480000000002</c:v>
                </c:pt>
                <c:pt idx="9805">
                  <c:v>396.85079999999999</c:v>
                </c:pt>
                <c:pt idx="9806">
                  <c:v>396.85890000000001</c:v>
                </c:pt>
                <c:pt idx="9807">
                  <c:v>396.86660000000001</c:v>
                </c:pt>
                <c:pt idx="9808">
                  <c:v>396.87119999999999</c:v>
                </c:pt>
                <c:pt idx="9809">
                  <c:v>396.87779999999998</c:v>
                </c:pt>
                <c:pt idx="9810">
                  <c:v>396.88499999999999</c:v>
                </c:pt>
                <c:pt idx="9811">
                  <c:v>396.89120000000003</c:v>
                </c:pt>
                <c:pt idx="9812">
                  <c:v>396.89980000000003</c:v>
                </c:pt>
                <c:pt idx="9813">
                  <c:v>396.90679999999998</c:v>
                </c:pt>
                <c:pt idx="9814">
                  <c:v>396.91180000000003</c:v>
                </c:pt>
                <c:pt idx="9815">
                  <c:v>396.92070000000001</c:v>
                </c:pt>
                <c:pt idx="9816">
                  <c:v>396.92540000000002</c:v>
                </c:pt>
                <c:pt idx="9817">
                  <c:v>396.9332</c:v>
                </c:pt>
                <c:pt idx="9818">
                  <c:v>396.93860000000001</c:v>
                </c:pt>
                <c:pt idx="9819">
                  <c:v>396.94690000000003</c:v>
                </c:pt>
                <c:pt idx="9820">
                  <c:v>396.95139999999998</c:v>
                </c:pt>
                <c:pt idx="9821">
                  <c:v>396.95850000000002</c:v>
                </c:pt>
                <c:pt idx="9822">
                  <c:v>396.96499999999997</c:v>
                </c:pt>
                <c:pt idx="9823">
                  <c:v>396.971</c:v>
                </c:pt>
                <c:pt idx="9824">
                  <c:v>396.97739999999999</c:v>
                </c:pt>
                <c:pt idx="9825">
                  <c:v>396.98379999999997</c:v>
                </c:pt>
                <c:pt idx="9826">
                  <c:v>396.98989999999998</c:v>
                </c:pt>
                <c:pt idx="9827">
                  <c:v>396.99709999999999</c:v>
                </c:pt>
                <c:pt idx="9828">
                  <c:v>397.0043</c:v>
                </c:pt>
                <c:pt idx="9829">
                  <c:v>397.00979999999998</c:v>
                </c:pt>
                <c:pt idx="9830">
                  <c:v>397.01499999999999</c:v>
                </c:pt>
                <c:pt idx="9831">
                  <c:v>397.02420000000001</c:v>
                </c:pt>
                <c:pt idx="9832">
                  <c:v>397.03039999999999</c:v>
                </c:pt>
                <c:pt idx="9833">
                  <c:v>397.036</c:v>
                </c:pt>
                <c:pt idx="9834">
                  <c:v>397.04320000000001</c:v>
                </c:pt>
                <c:pt idx="9835">
                  <c:v>397.0498</c:v>
                </c:pt>
                <c:pt idx="9836">
                  <c:v>397.05650000000003</c:v>
                </c:pt>
                <c:pt idx="9837">
                  <c:v>397.05939999999998</c:v>
                </c:pt>
                <c:pt idx="9838">
                  <c:v>397.0686</c:v>
                </c:pt>
                <c:pt idx="9839">
                  <c:v>397.07400000000001</c:v>
                </c:pt>
                <c:pt idx="9840">
                  <c:v>397.08199999999999</c:v>
                </c:pt>
                <c:pt idx="9841">
                  <c:v>397.08890000000002</c:v>
                </c:pt>
                <c:pt idx="9842">
                  <c:v>397.09550000000002</c:v>
                </c:pt>
                <c:pt idx="9843">
                  <c:v>397.1037</c:v>
                </c:pt>
                <c:pt idx="9844">
                  <c:v>397.10939999999999</c:v>
                </c:pt>
                <c:pt idx="9845">
                  <c:v>397.11579999999998</c:v>
                </c:pt>
                <c:pt idx="9846">
                  <c:v>397.12380000000002</c:v>
                </c:pt>
                <c:pt idx="9847">
                  <c:v>397.13080000000002</c:v>
                </c:pt>
                <c:pt idx="9848">
                  <c:v>397.13780000000003</c:v>
                </c:pt>
                <c:pt idx="9849">
                  <c:v>397.14339999999999</c:v>
                </c:pt>
                <c:pt idx="9850">
                  <c:v>397.15019999999998</c:v>
                </c:pt>
                <c:pt idx="9851">
                  <c:v>397.15629999999999</c:v>
                </c:pt>
                <c:pt idx="9852">
                  <c:v>397.16379999999998</c:v>
                </c:pt>
                <c:pt idx="9853">
                  <c:v>397.16950000000003</c:v>
                </c:pt>
                <c:pt idx="9854">
                  <c:v>397.1746</c:v>
                </c:pt>
                <c:pt idx="9855">
                  <c:v>397.1814</c:v>
                </c:pt>
                <c:pt idx="9856">
                  <c:v>397.1884</c:v>
                </c:pt>
                <c:pt idx="9857">
                  <c:v>397.19479999999999</c:v>
                </c:pt>
                <c:pt idx="9858">
                  <c:v>397.19959999999998</c:v>
                </c:pt>
                <c:pt idx="9859">
                  <c:v>397.20620000000002</c:v>
                </c:pt>
                <c:pt idx="9860">
                  <c:v>397.21199999999999</c:v>
                </c:pt>
                <c:pt idx="9861">
                  <c:v>397.22</c:v>
                </c:pt>
                <c:pt idx="9862">
                  <c:v>397.2242</c:v>
                </c:pt>
                <c:pt idx="9863">
                  <c:v>397.23079999999999</c:v>
                </c:pt>
                <c:pt idx="9864">
                  <c:v>397.23680000000002</c:v>
                </c:pt>
                <c:pt idx="9865">
                  <c:v>397.24250000000001</c:v>
                </c:pt>
                <c:pt idx="9866">
                  <c:v>397.24889999999999</c:v>
                </c:pt>
                <c:pt idx="9867">
                  <c:v>397.25659999999999</c:v>
                </c:pt>
                <c:pt idx="9868">
                  <c:v>397.26170000000002</c:v>
                </c:pt>
                <c:pt idx="9869">
                  <c:v>397.26830000000001</c:v>
                </c:pt>
                <c:pt idx="9870">
                  <c:v>397.2747</c:v>
                </c:pt>
                <c:pt idx="9871">
                  <c:v>397.28210000000001</c:v>
                </c:pt>
                <c:pt idx="9872">
                  <c:v>397.2876</c:v>
                </c:pt>
                <c:pt idx="9873">
                  <c:v>397.2944</c:v>
                </c:pt>
                <c:pt idx="9874">
                  <c:v>397.30110000000002</c:v>
                </c:pt>
                <c:pt idx="9875">
                  <c:v>397.3075</c:v>
                </c:pt>
                <c:pt idx="9876">
                  <c:v>397.31540000000001</c:v>
                </c:pt>
                <c:pt idx="9877">
                  <c:v>397.32240000000002</c:v>
                </c:pt>
                <c:pt idx="9878">
                  <c:v>397.32900000000001</c:v>
                </c:pt>
                <c:pt idx="9879">
                  <c:v>397.33670000000001</c:v>
                </c:pt>
                <c:pt idx="9880">
                  <c:v>397.34339999999997</c:v>
                </c:pt>
                <c:pt idx="9881">
                  <c:v>397.34980000000002</c:v>
                </c:pt>
                <c:pt idx="9882">
                  <c:v>397.35660000000001</c:v>
                </c:pt>
                <c:pt idx="9883">
                  <c:v>397.36329999999998</c:v>
                </c:pt>
                <c:pt idx="9884">
                  <c:v>397.36970000000002</c:v>
                </c:pt>
                <c:pt idx="9885">
                  <c:v>397.37400000000002</c:v>
                </c:pt>
                <c:pt idx="9886">
                  <c:v>397.3827</c:v>
                </c:pt>
                <c:pt idx="9887">
                  <c:v>397.38819999999998</c:v>
                </c:pt>
                <c:pt idx="9888">
                  <c:v>397.39460000000003</c:v>
                </c:pt>
                <c:pt idx="9889">
                  <c:v>397.4015</c:v>
                </c:pt>
                <c:pt idx="9890">
                  <c:v>397.40710000000001</c:v>
                </c:pt>
                <c:pt idx="9891">
                  <c:v>397.41520000000003</c:v>
                </c:pt>
                <c:pt idx="9892">
                  <c:v>397.42180000000002</c:v>
                </c:pt>
                <c:pt idx="9893">
                  <c:v>397.42779999999999</c:v>
                </c:pt>
                <c:pt idx="9894">
                  <c:v>397.43419999999998</c:v>
                </c:pt>
                <c:pt idx="9895">
                  <c:v>397.43939999999998</c:v>
                </c:pt>
                <c:pt idx="9896">
                  <c:v>397.4461</c:v>
                </c:pt>
                <c:pt idx="9897">
                  <c:v>397.45159999999998</c:v>
                </c:pt>
                <c:pt idx="9898">
                  <c:v>397.45839999999998</c:v>
                </c:pt>
                <c:pt idx="9899">
                  <c:v>397.46359999999999</c:v>
                </c:pt>
                <c:pt idx="9900">
                  <c:v>397.47179999999997</c:v>
                </c:pt>
                <c:pt idx="9901">
                  <c:v>397.47899999999998</c:v>
                </c:pt>
                <c:pt idx="9902">
                  <c:v>397.48500000000001</c:v>
                </c:pt>
                <c:pt idx="9903">
                  <c:v>397.4907</c:v>
                </c:pt>
                <c:pt idx="9904">
                  <c:v>397.49700000000001</c:v>
                </c:pt>
                <c:pt idx="9905">
                  <c:v>397.50330000000002</c:v>
                </c:pt>
                <c:pt idx="9906">
                  <c:v>397.51089999999999</c:v>
                </c:pt>
                <c:pt idx="9907">
                  <c:v>397.5172</c:v>
                </c:pt>
                <c:pt idx="9908">
                  <c:v>397.52319999999997</c:v>
                </c:pt>
                <c:pt idx="9909">
                  <c:v>397.53179999999998</c:v>
                </c:pt>
                <c:pt idx="9910">
                  <c:v>397.53719999999998</c:v>
                </c:pt>
                <c:pt idx="9911">
                  <c:v>397.54300000000001</c:v>
                </c:pt>
                <c:pt idx="9912">
                  <c:v>397.5478</c:v>
                </c:pt>
                <c:pt idx="9913">
                  <c:v>397.55680000000001</c:v>
                </c:pt>
                <c:pt idx="9914">
                  <c:v>397.56229999999999</c:v>
                </c:pt>
                <c:pt idx="9915">
                  <c:v>397.56740000000002</c:v>
                </c:pt>
                <c:pt idx="9916">
                  <c:v>397.57440000000003</c:v>
                </c:pt>
                <c:pt idx="9917">
                  <c:v>397.58179999999999</c:v>
                </c:pt>
                <c:pt idx="9918">
                  <c:v>397.58890000000002</c:v>
                </c:pt>
                <c:pt idx="9919">
                  <c:v>397.5949</c:v>
                </c:pt>
                <c:pt idx="9920">
                  <c:v>397.60120000000001</c:v>
                </c:pt>
                <c:pt idx="9921">
                  <c:v>397.60919999999999</c:v>
                </c:pt>
                <c:pt idx="9922">
                  <c:v>397.61369999999999</c:v>
                </c:pt>
                <c:pt idx="9923">
                  <c:v>397.62</c:v>
                </c:pt>
                <c:pt idx="9924">
                  <c:v>397.62599999999998</c:v>
                </c:pt>
                <c:pt idx="9925">
                  <c:v>397.63299999999998</c:v>
                </c:pt>
                <c:pt idx="9926">
                  <c:v>397.63979999999998</c:v>
                </c:pt>
                <c:pt idx="9927">
                  <c:v>397.64609999999999</c:v>
                </c:pt>
                <c:pt idx="9928">
                  <c:v>397.65100000000001</c:v>
                </c:pt>
                <c:pt idx="9929">
                  <c:v>397.65780000000001</c:v>
                </c:pt>
                <c:pt idx="9930">
                  <c:v>397.6662</c:v>
                </c:pt>
                <c:pt idx="9931">
                  <c:v>397.6721</c:v>
                </c:pt>
                <c:pt idx="9932">
                  <c:v>397.67950000000002</c:v>
                </c:pt>
                <c:pt idx="9933">
                  <c:v>397.68540000000002</c:v>
                </c:pt>
                <c:pt idx="9934">
                  <c:v>397.69299999999998</c:v>
                </c:pt>
                <c:pt idx="9935">
                  <c:v>397.69920000000002</c:v>
                </c:pt>
                <c:pt idx="9936">
                  <c:v>397.70519999999999</c:v>
                </c:pt>
                <c:pt idx="9937">
                  <c:v>397.71039999999999</c:v>
                </c:pt>
                <c:pt idx="9938">
                  <c:v>397.71530000000001</c:v>
                </c:pt>
                <c:pt idx="9939">
                  <c:v>397.72300000000001</c:v>
                </c:pt>
                <c:pt idx="9940">
                  <c:v>397.72859999999997</c:v>
                </c:pt>
                <c:pt idx="9941">
                  <c:v>397.73469999999998</c:v>
                </c:pt>
                <c:pt idx="9942">
                  <c:v>397.74290000000002</c:v>
                </c:pt>
                <c:pt idx="9943">
                  <c:v>397.74919999999997</c:v>
                </c:pt>
                <c:pt idx="9944">
                  <c:v>397.755</c:v>
                </c:pt>
                <c:pt idx="9945">
                  <c:v>397.76179999999999</c:v>
                </c:pt>
                <c:pt idx="9946">
                  <c:v>397.76729999999998</c:v>
                </c:pt>
                <c:pt idx="9947">
                  <c:v>397.77499999999998</c:v>
                </c:pt>
                <c:pt idx="9948">
                  <c:v>397.78059999999999</c:v>
                </c:pt>
                <c:pt idx="9949">
                  <c:v>397.78829999999999</c:v>
                </c:pt>
                <c:pt idx="9950">
                  <c:v>397.79500000000002</c:v>
                </c:pt>
                <c:pt idx="9951">
                  <c:v>397.79880000000003</c:v>
                </c:pt>
                <c:pt idx="9952">
                  <c:v>397.80540000000002</c:v>
                </c:pt>
                <c:pt idx="9953">
                  <c:v>397.8125</c:v>
                </c:pt>
                <c:pt idx="9954">
                  <c:v>397.81849999999997</c:v>
                </c:pt>
                <c:pt idx="9955">
                  <c:v>397.82499999999999</c:v>
                </c:pt>
                <c:pt idx="9956">
                  <c:v>397.83199999999999</c:v>
                </c:pt>
                <c:pt idx="9957">
                  <c:v>397.83749999999998</c:v>
                </c:pt>
                <c:pt idx="9958">
                  <c:v>397.846</c:v>
                </c:pt>
                <c:pt idx="9959">
                  <c:v>397.85109999999997</c:v>
                </c:pt>
                <c:pt idx="9960">
                  <c:v>397.85590000000002</c:v>
                </c:pt>
                <c:pt idx="9961">
                  <c:v>397.86279999999999</c:v>
                </c:pt>
                <c:pt idx="9962">
                  <c:v>397.86810000000003</c:v>
                </c:pt>
                <c:pt idx="9963">
                  <c:v>397.87439999999998</c:v>
                </c:pt>
                <c:pt idx="9964">
                  <c:v>397.88099999999997</c:v>
                </c:pt>
                <c:pt idx="9965">
                  <c:v>397.88600000000002</c:v>
                </c:pt>
                <c:pt idx="9966">
                  <c:v>397.89299999999997</c:v>
                </c:pt>
                <c:pt idx="9967">
                  <c:v>397.89839999999998</c:v>
                </c:pt>
                <c:pt idx="9968">
                  <c:v>397.90460000000002</c:v>
                </c:pt>
                <c:pt idx="9969">
                  <c:v>397.91109999999998</c:v>
                </c:pt>
                <c:pt idx="9970">
                  <c:v>397.91770000000002</c:v>
                </c:pt>
                <c:pt idx="9971">
                  <c:v>397.92500000000001</c:v>
                </c:pt>
                <c:pt idx="9972">
                  <c:v>397.93020000000001</c:v>
                </c:pt>
                <c:pt idx="9973">
                  <c:v>397.9384</c:v>
                </c:pt>
                <c:pt idx="9974">
                  <c:v>397.94439999999997</c:v>
                </c:pt>
                <c:pt idx="9975">
                  <c:v>397.9502</c:v>
                </c:pt>
                <c:pt idx="9976">
                  <c:v>397.95659999999998</c:v>
                </c:pt>
                <c:pt idx="9977">
                  <c:v>397.96359999999999</c:v>
                </c:pt>
                <c:pt idx="9978">
                  <c:v>397.96899999999999</c:v>
                </c:pt>
                <c:pt idx="9979">
                  <c:v>397.97640000000001</c:v>
                </c:pt>
                <c:pt idx="9980">
                  <c:v>397.98200000000003</c:v>
                </c:pt>
                <c:pt idx="9981">
                  <c:v>397.98849999999999</c:v>
                </c:pt>
                <c:pt idx="9982">
                  <c:v>397.99520000000001</c:v>
                </c:pt>
                <c:pt idx="9983">
                  <c:v>398.00060000000002</c:v>
                </c:pt>
                <c:pt idx="9984">
                  <c:v>398.00709999999998</c:v>
                </c:pt>
                <c:pt idx="9985">
                  <c:v>398.01339999999999</c:v>
                </c:pt>
                <c:pt idx="9986">
                  <c:v>398.0188</c:v>
                </c:pt>
                <c:pt idx="9987">
                  <c:v>398.02420000000001</c:v>
                </c:pt>
                <c:pt idx="9988">
                  <c:v>398.03089999999997</c:v>
                </c:pt>
                <c:pt idx="9989">
                  <c:v>398.0369</c:v>
                </c:pt>
                <c:pt idx="9990">
                  <c:v>398.04349999999999</c:v>
                </c:pt>
                <c:pt idx="9991">
                  <c:v>398.04969999999997</c:v>
                </c:pt>
                <c:pt idx="9992">
                  <c:v>398.05630000000002</c:v>
                </c:pt>
                <c:pt idx="9993">
                  <c:v>398.06209999999999</c:v>
                </c:pt>
                <c:pt idx="9994">
                  <c:v>398.0702</c:v>
                </c:pt>
                <c:pt idx="9995">
                  <c:v>398.07470000000001</c:v>
                </c:pt>
                <c:pt idx="9996">
                  <c:v>398.08449999999999</c:v>
                </c:pt>
                <c:pt idx="9997">
                  <c:v>398.08859999999999</c:v>
                </c:pt>
                <c:pt idx="9998">
                  <c:v>398.09550000000002</c:v>
                </c:pt>
                <c:pt idx="9999">
                  <c:v>398.10219999999998</c:v>
                </c:pt>
                <c:pt idx="10000">
                  <c:v>398.10840000000002</c:v>
                </c:pt>
                <c:pt idx="10001">
                  <c:v>398.11399999999998</c:v>
                </c:pt>
                <c:pt idx="10002">
                  <c:v>398.12060000000002</c:v>
                </c:pt>
                <c:pt idx="10003">
                  <c:v>398.1293</c:v>
                </c:pt>
                <c:pt idx="10004">
                  <c:v>398.1336</c:v>
                </c:pt>
                <c:pt idx="10005">
                  <c:v>398.1397</c:v>
                </c:pt>
                <c:pt idx="10006">
                  <c:v>398.14609999999999</c:v>
                </c:pt>
                <c:pt idx="10007">
                  <c:v>398.15190000000001</c:v>
                </c:pt>
                <c:pt idx="10008">
                  <c:v>398.15769999999998</c:v>
                </c:pt>
                <c:pt idx="10009">
                  <c:v>398.16379999999998</c:v>
                </c:pt>
                <c:pt idx="10010">
                  <c:v>398.17149999999998</c:v>
                </c:pt>
                <c:pt idx="10011">
                  <c:v>398.17720000000003</c:v>
                </c:pt>
                <c:pt idx="10012">
                  <c:v>398.18369999999999</c:v>
                </c:pt>
                <c:pt idx="10013">
                  <c:v>398.18849999999998</c:v>
                </c:pt>
                <c:pt idx="10014">
                  <c:v>398.19439999999997</c:v>
                </c:pt>
                <c:pt idx="10015">
                  <c:v>398.20060000000001</c:v>
                </c:pt>
                <c:pt idx="10016">
                  <c:v>398.20699999999999</c:v>
                </c:pt>
                <c:pt idx="10017">
                  <c:v>398.21440000000001</c:v>
                </c:pt>
                <c:pt idx="10018">
                  <c:v>398.21910000000003</c:v>
                </c:pt>
                <c:pt idx="10019">
                  <c:v>398.22579999999999</c:v>
                </c:pt>
                <c:pt idx="10020">
                  <c:v>398.23320000000001</c:v>
                </c:pt>
                <c:pt idx="10021">
                  <c:v>398.238</c:v>
                </c:pt>
                <c:pt idx="10022">
                  <c:v>398.24459999999999</c:v>
                </c:pt>
                <c:pt idx="10023">
                  <c:v>398.25119999999998</c:v>
                </c:pt>
                <c:pt idx="10024">
                  <c:v>398.25689999999997</c:v>
                </c:pt>
                <c:pt idx="10025">
                  <c:v>398.26339999999999</c:v>
                </c:pt>
                <c:pt idx="10026">
                  <c:v>398.26729999999998</c:v>
                </c:pt>
                <c:pt idx="10027">
                  <c:v>398.27499999999998</c:v>
                </c:pt>
                <c:pt idx="10028">
                  <c:v>398.28120000000001</c:v>
                </c:pt>
                <c:pt idx="10029">
                  <c:v>398.28620000000001</c:v>
                </c:pt>
                <c:pt idx="10030">
                  <c:v>398.29419999999999</c:v>
                </c:pt>
                <c:pt idx="10031">
                  <c:v>398.3</c:v>
                </c:pt>
                <c:pt idx="10032">
                  <c:v>398.30599999999998</c:v>
                </c:pt>
                <c:pt idx="10033">
                  <c:v>398.31180000000001</c:v>
                </c:pt>
                <c:pt idx="10034">
                  <c:v>398.31799999999998</c:v>
                </c:pt>
                <c:pt idx="10035">
                  <c:v>398.32279999999997</c:v>
                </c:pt>
                <c:pt idx="10036">
                  <c:v>398.32769999999999</c:v>
                </c:pt>
                <c:pt idx="10037">
                  <c:v>398.33409999999998</c:v>
                </c:pt>
                <c:pt idx="10038">
                  <c:v>398.33949999999999</c:v>
                </c:pt>
                <c:pt idx="10039">
                  <c:v>398.34660000000002</c:v>
                </c:pt>
                <c:pt idx="10040">
                  <c:v>398.35219999999998</c:v>
                </c:pt>
                <c:pt idx="10041">
                  <c:v>398.35789999999997</c:v>
                </c:pt>
                <c:pt idx="10042">
                  <c:v>398.36540000000002</c:v>
                </c:pt>
                <c:pt idx="10043">
                  <c:v>398.37299999999999</c:v>
                </c:pt>
                <c:pt idx="10044">
                  <c:v>398.37869999999998</c:v>
                </c:pt>
                <c:pt idx="10045">
                  <c:v>398.38560000000001</c:v>
                </c:pt>
                <c:pt idx="10046">
                  <c:v>398.39150000000001</c:v>
                </c:pt>
                <c:pt idx="10047">
                  <c:v>398.39800000000002</c:v>
                </c:pt>
                <c:pt idx="10048">
                  <c:v>398.40440000000001</c:v>
                </c:pt>
                <c:pt idx="10049">
                  <c:v>398.40969999999999</c:v>
                </c:pt>
                <c:pt idx="10050">
                  <c:v>398.4171</c:v>
                </c:pt>
                <c:pt idx="10051">
                  <c:v>398.42380000000003</c:v>
                </c:pt>
                <c:pt idx="10052">
                  <c:v>398.42959999999999</c:v>
                </c:pt>
                <c:pt idx="10053">
                  <c:v>398.43650000000002</c:v>
                </c:pt>
                <c:pt idx="10054">
                  <c:v>398.44209999999998</c:v>
                </c:pt>
                <c:pt idx="10055">
                  <c:v>398.44819999999999</c:v>
                </c:pt>
                <c:pt idx="10056">
                  <c:v>398.45499999999998</c:v>
                </c:pt>
                <c:pt idx="10057">
                  <c:v>398.46050000000002</c:v>
                </c:pt>
                <c:pt idx="10058">
                  <c:v>398.46699999999998</c:v>
                </c:pt>
                <c:pt idx="10059">
                  <c:v>398.4726</c:v>
                </c:pt>
                <c:pt idx="10060">
                  <c:v>398.47739999999999</c:v>
                </c:pt>
                <c:pt idx="10061">
                  <c:v>398.48200000000003</c:v>
                </c:pt>
                <c:pt idx="10062">
                  <c:v>398.48849999999999</c:v>
                </c:pt>
                <c:pt idx="10063">
                  <c:v>398.49299999999999</c:v>
                </c:pt>
                <c:pt idx="10064">
                  <c:v>398.5</c:v>
                </c:pt>
                <c:pt idx="10065">
                  <c:v>398.50439999999998</c:v>
                </c:pt>
                <c:pt idx="10066">
                  <c:v>398.51139999999998</c:v>
                </c:pt>
                <c:pt idx="10067">
                  <c:v>398.5172</c:v>
                </c:pt>
                <c:pt idx="10068">
                  <c:v>398.52339999999998</c:v>
                </c:pt>
                <c:pt idx="10069">
                  <c:v>398.52839999999998</c:v>
                </c:pt>
                <c:pt idx="10070">
                  <c:v>398.53339999999997</c:v>
                </c:pt>
                <c:pt idx="10071">
                  <c:v>398.541</c:v>
                </c:pt>
                <c:pt idx="10072">
                  <c:v>398.54899999999998</c:v>
                </c:pt>
                <c:pt idx="10073">
                  <c:v>398.55380000000002</c:v>
                </c:pt>
                <c:pt idx="10074">
                  <c:v>398.55869999999999</c:v>
                </c:pt>
                <c:pt idx="10075">
                  <c:v>398.5659</c:v>
                </c:pt>
                <c:pt idx="10076">
                  <c:v>398.5718</c:v>
                </c:pt>
                <c:pt idx="10077">
                  <c:v>398.57799999999997</c:v>
                </c:pt>
                <c:pt idx="10078">
                  <c:v>398.58519999999999</c:v>
                </c:pt>
                <c:pt idx="10079">
                  <c:v>398.59109999999998</c:v>
                </c:pt>
                <c:pt idx="10080">
                  <c:v>398.59660000000002</c:v>
                </c:pt>
                <c:pt idx="10081">
                  <c:v>398.60230000000001</c:v>
                </c:pt>
                <c:pt idx="10082">
                  <c:v>398.60840000000002</c:v>
                </c:pt>
                <c:pt idx="10083">
                  <c:v>398.61399999999998</c:v>
                </c:pt>
                <c:pt idx="10084">
                  <c:v>398.62040000000002</c:v>
                </c:pt>
                <c:pt idx="10085">
                  <c:v>398.62549999999999</c:v>
                </c:pt>
                <c:pt idx="10086">
                  <c:v>398.63350000000003</c:v>
                </c:pt>
                <c:pt idx="10087">
                  <c:v>398.63979999999998</c:v>
                </c:pt>
                <c:pt idx="10088">
                  <c:v>398.64550000000003</c:v>
                </c:pt>
                <c:pt idx="10089">
                  <c:v>398.65190000000001</c:v>
                </c:pt>
                <c:pt idx="10090">
                  <c:v>398.65839999999997</c:v>
                </c:pt>
                <c:pt idx="10091">
                  <c:v>398.66410000000002</c:v>
                </c:pt>
                <c:pt idx="10092">
                  <c:v>398.67290000000003</c:v>
                </c:pt>
                <c:pt idx="10093">
                  <c:v>398.67700000000002</c:v>
                </c:pt>
                <c:pt idx="10094">
                  <c:v>398.68310000000002</c:v>
                </c:pt>
                <c:pt idx="10095">
                  <c:v>398.68900000000002</c:v>
                </c:pt>
                <c:pt idx="10096">
                  <c:v>398.69450000000001</c:v>
                </c:pt>
                <c:pt idx="10097">
                  <c:v>398.69959999999998</c:v>
                </c:pt>
                <c:pt idx="10098">
                  <c:v>398.70659999999998</c:v>
                </c:pt>
                <c:pt idx="10099">
                  <c:v>398.71</c:v>
                </c:pt>
                <c:pt idx="10100">
                  <c:v>398.71550000000002</c:v>
                </c:pt>
                <c:pt idx="10101">
                  <c:v>398.72219999999999</c:v>
                </c:pt>
                <c:pt idx="10102">
                  <c:v>398.72660000000002</c:v>
                </c:pt>
                <c:pt idx="10103">
                  <c:v>398.73309999999998</c:v>
                </c:pt>
                <c:pt idx="10104">
                  <c:v>398.73910000000001</c:v>
                </c:pt>
                <c:pt idx="10105">
                  <c:v>398.74610000000001</c:v>
                </c:pt>
                <c:pt idx="10106">
                  <c:v>398.75220000000002</c:v>
                </c:pt>
                <c:pt idx="10107">
                  <c:v>398.75560000000002</c:v>
                </c:pt>
                <c:pt idx="10108">
                  <c:v>398.76220000000001</c:v>
                </c:pt>
                <c:pt idx="10109">
                  <c:v>398.77</c:v>
                </c:pt>
                <c:pt idx="10110">
                  <c:v>398.77499999999998</c:v>
                </c:pt>
                <c:pt idx="10111">
                  <c:v>398.7792</c:v>
                </c:pt>
                <c:pt idx="10112">
                  <c:v>398.78440000000001</c:v>
                </c:pt>
                <c:pt idx="10113">
                  <c:v>398.791</c:v>
                </c:pt>
                <c:pt idx="10114">
                  <c:v>398.7962</c:v>
                </c:pt>
                <c:pt idx="10115">
                  <c:v>398.80309999999997</c:v>
                </c:pt>
                <c:pt idx="10116">
                  <c:v>398.80959999999999</c:v>
                </c:pt>
                <c:pt idx="10117">
                  <c:v>398.81549999999999</c:v>
                </c:pt>
                <c:pt idx="10118">
                  <c:v>398.82</c:v>
                </c:pt>
                <c:pt idx="10119">
                  <c:v>398.82560000000001</c:v>
                </c:pt>
                <c:pt idx="10120">
                  <c:v>398.83199999999999</c:v>
                </c:pt>
                <c:pt idx="10121">
                  <c:v>398.83890000000002</c:v>
                </c:pt>
                <c:pt idx="10122">
                  <c:v>398.84550000000002</c:v>
                </c:pt>
                <c:pt idx="10123">
                  <c:v>398.85129999999998</c:v>
                </c:pt>
                <c:pt idx="10124">
                  <c:v>398.85879999999997</c:v>
                </c:pt>
                <c:pt idx="10125">
                  <c:v>398.86340000000001</c:v>
                </c:pt>
                <c:pt idx="10126">
                  <c:v>398.86919999999998</c:v>
                </c:pt>
                <c:pt idx="10127">
                  <c:v>398.87569999999999</c:v>
                </c:pt>
                <c:pt idx="10128">
                  <c:v>398.88119999999998</c:v>
                </c:pt>
                <c:pt idx="10129">
                  <c:v>398.88780000000003</c:v>
                </c:pt>
                <c:pt idx="10130">
                  <c:v>398.89409999999998</c:v>
                </c:pt>
                <c:pt idx="10131">
                  <c:v>398.9006</c:v>
                </c:pt>
                <c:pt idx="10132">
                  <c:v>398.90539999999999</c:v>
                </c:pt>
                <c:pt idx="10133">
                  <c:v>398.9135</c:v>
                </c:pt>
                <c:pt idx="10134">
                  <c:v>398.9178</c:v>
                </c:pt>
                <c:pt idx="10135">
                  <c:v>398.92559999999997</c:v>
                </c:pt>
                <c:pt idx="10136">
                  <c:v>398.93299999999999</c:v>
                </c:pt>
                <c:pt idx="10137">
                  <c:v>398.93700000000001</c:v>
                </c:pt>
                <c:pt idx="10138">
                  <c:v>398.94260000000003</c:v>
                </c:pt>
                <c:pt idx="10139">
                  <c:v>398.9495</c:v>
                </c:pt>
                <c:pt idx="10140">
                  <c:v>398.95280000000002</c:v>
                </c:pt>
                <c:pt idx="10141">
                  <c:v>398.95909999999998</c:v>
                </c:pt>
                <c:pt idx="10142">
                  <c:v>398.96460000000002</c:v>
                </c:pt>
                <c:pt idx="10143">
                  <c:v>398.97050000000002</c:v>
                </c:pt>
                <c:pt idx="10144">
                  <c:v>398.97640000000001</c:v>
                </c:pt>
                <c:pt idx="10145">
                  <c:v>398.98410000000001</c:v>
                </c:pt>
                <c:pt idx="10146">
                  <c:v>398.98829999999998</c:v>
                </c:pt>
                <c:pt idx="10147">
                  <c:v>398.99459999999999</c:v>
                </c:pt>
                <c:pt idx="10148">
                  <c:v>398.99939999999998</c:v>
                </c:pt>
                <c:pt idx="10149">
                  <c:v>399.00580000000002</c:v>
                </c:pt>
                <c:pt idx="10150">
                  <c:v>399.00979999999998</c:v>
                </c:pt>
                <c:pt idx="10151">
                  <c:v>399.01659999999998</c:v>
                </c:pt>
                <c:pt idx="10152">
                  <c:v>399.0231</c:v>
                </c:pt>
                <c:pt idx="10153">
                  <c:v>399.02859999999998</c:v>
                </c:pt>
                <c:pt idx="10154">
                  <c:v>399.0317</c:v>
                </c:pt>
                <c:pt idx="10155">
                  <c:v>399.0376</c:v>
                </c:pt>
                <c:pt idx="10156">
                  <c:v>399.04520000000002</c:v>
                </c:pt>
                <c:pt idx="10157">
                  <c:v>399.04939999999999</c:v>
                </c:pt>
                <c:pt idx="10158">
                  <c:v>399.05669999999998</c:v>
                </c:pt>
                <c:pt idx="10159">
                  <c:v>399.06319999999999</c:v>
                </c:pt>
                <c:pt idx="10160">
                  <c:v>399.06900000000002</c:v>
                </c:pt>
                <c:pt idx="10161">
                  <c:v>399.07440000000003</c:v>
                </c:pt>
                <c:pt idx="10162">
                  <c:v>399.07889999999998</c:v>
                </c:pt>
                <c:pt idx="10163">
                  <c:v>399.08670000000001</c:v>
                </c:pt>
                <c:pt idx="10164">
                  <c:v>399.09249999999997</c:v>
                </c:pt>
                <c:pt idx="10165">
                  <c:v>399.09640000000002</c:v>
                </c:pt>
                <c:pt idx="10166">
                  <c:v>399.10210000000001</c:v>
                </c:pt>
                <c:pt idx="10167">
                  <c:v>399.10860000000002</c:v>
                </c:pt>
                <c:pt idx="10168">
                  <c:v>399.11369999999999</c:v>
                </c:pt>
                <c:pt idx="10169">
                  <c:v>399.11919999999998</c:v>
                </c:pt>
                <c:pt idx="10170">
                  <c:v>399.12509999999997</c:v>
                </c:pt>
                <c:pt idx="10171">
                  <c:v>399.13</c:v>
                </c:pt>
                <c:pt idx="10172">
                  <c:v>399.13580000000002</c:v>
                </c:pt>
                <c:pt idx="10173">
                  <c:v>399.14100000000002</c:v>
                </c:pt>
                <c:pt idx="10174">
                  <c:v>399.1456</c:v>
                </c:pt>
                <c:pt idx="10175">
                  <c:v>399.15159999999997</c:v>
                </c:pt>
                <c:pt idx="10176">
                  <c:v>399.15699999999998</c:v>
                </c:pt>
                <c:pt idx="10177">
                  <c:v>399.16390000000001</c:v>
                </c:pt>
                <c:pt idx="10178">
                  <c:v>399.17039999999997</c:v>
                </c:pt>
                <c:pt idx="10179">
                  <c:v>399.17649999999998</c:v>
                </c:pt>
                <c:pt idx="10180">
                  <c:v>399.18169999999998</c:v>
                </c:pt>
                <c:pt idx="10181">
                  <c:v>399.1866</c:v>
                </c:pt>
                <c:pt idx="10182">
                  <c:v>399.19279999999998</c:v>
                </c:pt>
                <c:pt idx="10183">
                  <c:v>399.19799999999998</c:v>
                </c:pt>
                <c:pt idx="10184">
                  <c:v>399.20350000000002</c:v>
                </c:pt>
                <c:pt idx="10185">
                  <c:v>399.21019999999999</c:v>
                </c:pt>
                <c:pt idx="10186">
                  <c:v>399.21589999999998</c:v>
                </c:pt>
                <c:pt idx="10187">
                  <c:v>399.22340000000003</c:v>
                </c:pt>
                <c:pt idx="10188">
                  <c:v>399.2285</c:v>
                </c:pt>
                <c:pt idx="10189">
                  <c:v>399.2328</c:v>
                </c:pt>
                <c:pt idx="10190">
                  <c:v>399.23899999999998</c:v>
                </c:pt>
                <c:pt idx="10191">
                  <c:v>399.24610000000001</c:v>
                </c:pt>
                <c:pt idx="10192">
                  <c:v>399.25119999999998</c:v>
                </c:pt>
                <c:pt idx="10193">
                  <c:v>399.25900000000001</c:v>
                </c:pt>
                <c:pt idx="10194">
                  <c:v>399.26479999999998</c:v>
                </c:pt>
                <c:pt idx="10195">
                  <c:v>399.27</c:v>
                </c:pt>
                <c:pt idx="10196">
                  <c:v>399.27449999999999</c:v>
                </c:pt>
                <c:pt idx="10197">
                  <c:v>399.2783</c:v>
                </c:pt>
                <c:pt idx="10198">
                  <c:v>399.2851</c:v>
                </c:pt>
                <c:pt idx="10199">
                  <c:v>399.29050000000001</c:v>
                </c:pt>
                <c:pt idx="10200">
                  <c:v>399.2971</c:v>
                </c:pt>
                <c:pt idx="10201">
                  <c:v>399.30220000000003</c:v>
                </c:pt>
                <c:pt idx="10202">
                  <c:v>399.30720000000002</c:v>
                </c:pt>
                <c:pt idx="10203">
                  <c:v>399.31420000000003</c:v>
                </c:pt>
                <c:pt idx="10204">
                  <c:v>399.32040000000001</c:v>
                </c:pt>
                <c:pt idx="10205">
                  <c:v>399.32479999999998</c:v>
                </c:pt>
                <c:pt idx="10206">
                  <c:v>399.3304</c:v>
                </c:pt>
                <c:pt idx="10207">
                  <c:v>399.33690000000001</c:v>
                </c:pt>
                <c:pt idx="10208">
                  <c:v>399.34309999999999</c:v>
                </c:pt>
                <c:pt idx="10209">
                  <c:v>399.34890000000001</c:v>
                </c:pt>
                <c:pt idx="10210">
                  <c:v>399.35300000000001</c:v>
                </c:pt>
                <c:pt idx="10211">
                  <c:v>399.36040000000003</c:v>
                </c:pt>
                <c:pt idx="10212">
                  <c:v>399.36649999999997</c:v>
                </c:pt>
                <c:pt idx="10213">
                  <c:v>399.37349999999998</c:v>
                </c:pt>
                <c:pt idx="10214">
                  <c:v>399.37939999999998</c:v>
                </c:pt>
                <c:pt idx="10215">
                  <c:v>399.38380000000001</c:v>
                </c:pt>
                <c:pt idx="10216">
                  <c:v>399.38909999999998</c:v>
                </c:pt>
                <c:pt idx="10217">
                  <c:v>399.39519999999999</c:v>
                </c:pt>
                <c:pt idx="10218">
                  <c:v>399.40120000000002</c:v>
                </c:pt>
                <c:pt idx="10219">
                  <c:v>399.40660000000003</c:v>
                </c:pt>
                <c:pt idx="10220">
                  <c:v>399.41199999999998</c:v>
                </c:pt>
                <c:pt idx="10221">
                  <c:v>399.41770000000002</c:v>
                </c:pt>
                <c:pt idx="10222">
                  <c:v>399.42309999999998</c:v>
                </c:pt>
                <c:pt idx="10223">
                  <c:v>399.42809999999997</c:v>
                </c:pt>
                <c:pt idx="10224">
                  <c:v>399.43380000000002</c:v>
                </c:pt>
                <c:pt idx="10225">
                  <c:v>399.43860000000001</c:v>
                </c:pt>
                <c:pt idx="10226">
                  <c:v>399.44560000000001</c:v>
                </c:pt>
                <c:pt idx="10227">
                  <c:v>399.45170000000002</c:v>
                </c:pt>
                <c:pt idx="10228">
                  <c:v>399.45699999999999</c:v>
                </c:pt>
                <c:pt idx="10229">
                  <c:v>399.46260000000001</c:v>
                </c:pt>
                <c:pt idx="10230">
                  <c:v>399.46800000000002</c:v>
                </c:pt>
                <c:pt idx="10231">
                  <c:v>399.4744</c:v>
                </c:pt>
                <c:pt idx="10232">
                  <c:v>399.4819</c:v>
                </c:pt>
                <c:pt idx="10233">
                  <c:v>399.48660000000001</c:v>
                </c:pt>
                <c:pt idx="10234">
                  <c:v>399.49259999999998</c:v>
                </c:pt>
                <c:pt idx="10235">
                  <c:v>399.49869999999999</c:v>
                </c:pt>
                <c:pt idx="10236">
                  <c:v>399.50420000000003</c:v>
                </c:pt>
                <c:pt idx="10237">
                  <c:v>399.51130000000001</c:v>
                </c:pt>
                <c:pt idx="10238">
                  <c:v>399.5163</c:v>
                </c:pt>
                <c:pt idx="10239">
                  <c:v>399.52140000000003</c:v>
                </c:pt>
                <c:pt idx="10240">
                  <c:v>399.52859999999998</c:v>
                </c:pt>
                <c:pt idx="10241">
                  <c:v>399.53460000000001</c:v>
                </c:pt>
                <c:pt idx="10242">
                  <c:v>399.53899999999999</c:v>
                </c:pt>
                <c:pt idx="10243">
                  <c:v>399.54739999999998</c:v>
                </c:pt>
                <c:pt idx="10244">
                  <c:v>399.553</c:v>
                </c:pt>
                <c:pt idx="10245">
                  <c:v>399.55840000000001</c:v>
                </c:pt>
                <c:pt idx="10246">
                  <c:v>399.5652</c:v>
                </c:pt>
                <c:pt idx="10247">
                  <c:v>399.57279999999997</c:v>
                </c:pt>
                <c:pt idx="10248">
                  <c:v>399.57889999999998</c:v>
                </c:pt>
                <c:pt idx="10249">
                  <c:v>399.58640000000003</c:v>
                </c:pt>
                <c:pt idx="10250">
                  <c:v>399.59199999999998</c:v>
                </c:pt>
                <c:pt idx="10251">
                  <c:v>399.59930000000003</c:v>
                </c:pt>
                <c:pt idx="10252">
                  <c:v>399.60379999999998</c:v>
                </c:pt>
                <c:pt idx="10253">
                  <c:v>399.61070000000001</c:v>
                </c:pt>
                <c:pt idx="10254">
                  <c:v>399.6173</c:v>
                </c:pt>
                <c:pt idx="10255">
                  <c:v>399.62310000000002</c:v>
                </c:pt>
                <c:pt idx="10256">
                  <c:v>399.62849999999997</c:v>
                </c:pt>
                <c:pt idx="10257">
                  <c:v>399.63560000000001</c:v>
                </c:pt>
                <c:pt idx="10258">
                  <c:v>399.64190000000002</c:v>
                </c:pt>
                <c:pt idx="10259">
                  <c:v>399.64850000000001</c:v>
                </c:pt>
                <c:pt idx="10260">
                  <c:v>399.65350000000001</c:v>
                </c:pt>
                <c:pt idx="10261">
                  <c:v>399.66</c:v>
                </c:pt>
                <c:pt idx="10262">
                  <c:v>399.66370000000001</c:v>
                </c:pt>
                <c:pt idx="10263">
                  <c:v>399.66980000000001</c:v>
                </c:pt>
                <c:pt idx="10264">
                  <c:v>399.67869999999999</c:v>
                </c:pt>
                <c:pt idx="10265">
                  <c:v>399.68310000000002</c:v>
                </c:pt>
                <c:pt idx="10266">
                  <c:v>399.68599999999998</c:v>
                </c:pt>
                <c:pt idx="10267">
                  <c:v>399.69560000000001</c:v>
                </c:pt>
                <c:pt idx="10268">
                  <c:v>399.69889999999998</c:v>
                </c:pt>
                <c:pt idx="10269">
                  <c:v>399.70479999999998</c:v>
                </c:pt>
                <c:pt idx="10270">
                  <c:v>399.71100000000001</c:v>
                </c:pt>
                <c:pt idx="10271">
                  <c:v>399.71640000000002</c:v>
                </c:pt>
                <c:pt idx="10272">
                  <c:v>399.72179999999997</c:v>
                </c:pt>
                <c:pt idx="10273">
                  <c:v>399.72890000000001</c:v>
                </c:pt>
                <c:pt idx="10274">
                  <c:v>399.73360000000002</c:v>
                </c:pt>
                <c:pt idx="10275">
                  <c:v>399.73899999999998</c:v>
                </c:pt>
                <c:pt idx="10276">
                  <c:v>399.74369999999999</c:v>
                </c:pt>
                <c:pt idx="10277">
                  <c:v>399.74939999999998</c:v>
                </c:pt>
                <c:pt idx="10278">
                  <c:v>399.75369999999998</c:v>
                </c:pt>
                <c:pt idx="10279">
                  <c:v>399.75889999999998</c:v>
                </c:pt>
                <c:pt idx="10280">
                  <c:v>399.76389999999998</c:v>
                </c:pt>
                <c:pt idx="10281">
                  <c:v>399.77100000000002</c:v>
                </c:pt>
                <c:pt idx="10282">
                  <c:v>399.7756</c:v>
                </c:pt>
                <c:pt idx="10283">
                  <c:v>399.78199999999998</c:v>
                </c:pt>
                <c:pt idx="10284">
                  <c:v>399.78640000000001</c:v>
                </c:pt>
                <c:pt idx="10285">
                  <c:v>399.79160000000002</c:v>
                </c:pt>
                <c:pt idx="10286">
                  <c:v>399.79750000000001</c:v>
                </c:pt>
                <c:pt idx="10287">
                  <c:v>399.8032</c:v>
                </c:pt>
                <c:pt idx="10288">
                  <c:v>399.80779999999999</c:v>
                </c:pt>
                <c:pt idx="10289">
                  <c:v>399.81450000000001</c:v>
                </c:pt>
                <c:pt idx="10290">
                  <c:v>399.81909999999999</c:v>
                </c:pt>
                <c:pt idx="10291">
                  <c:v>399.82339999999999</c:v>
                </c:pt>
                <c:pt idx="10292">
                  <c:v>399.82830000000001</c:v>
                </c:pt>
                <c:pt idx="10293">
                  <c:v>399.83339999999998</c:v>
                </c:pt>
                <c:pt idx="10294">
                  <c:v>399.83929999999998</c:v>
                </c:pt>
                <c:pt idx="10295">
                  <c:v>399.84530000000001</c:v>
                </c:pt>
                <c:pt idx="10296">
                  <c:v>399.85120000000001</c:v>
                </c:pt>
                <c:pt idx="10297">
                  <c:v>399.85719999999998</c:v>
                </c:pt>
                <c:pt idx="10298">
                  <c:v>399.863</c:v>
                </c:pt>
                <c:pt idx="10299">
                  <c:v>399.86759999999998</c:v>
                </c:pt>
                <c:pt idx="10300">
                  <c:v>399.87400000000002</c:v>
                </c:pt>
                <c:pt idx="10301">
                  <c:v>399.87950000000001</c:v>
                </c:pt>
                <c:pt idx="10302">
                  <c:v>399.88549999999998</c:v>
                </c:pt>
                <c:pt idx="10303">
                  <c:v>399.89030000000002</c:v>
                </c:pt>
                <c:pt idx="10304">
                  <c:v>399.8963</c:v>
                </c:pt>
                <c:pt idx="10305">
                  <c:v>399.90100000000001</c:v>
                </c:pt>
                <c:pt idx="10306">
                  <c:v>399.9074</c:v>
                </c:pt>
                <c:pt idx="10307">
                  <c:v>399.91129999999998</c:v>
                </c:pt>
                <c:pt idx="10308">
                  <c:v>399.9169</c:v>
                </c:pt>
                <c:pt idx="10309">
                  <c:v>399.92380000000003</c:v>
                </c:pt>
                <c:pt idx="10310">
                  <c:v>399.93020000000001</c:v>
                </c:pt>
                <c:pt idx="10311">
                  <c:v>399.93700000000001</c:v>
                </c:pt>
                <c:pt idx="10312">
                  <c:v>399.9409</c:v>
                </c:pt>
                <c:pt idx="10313">
                  <c:v>399.94659999999999</c:v>
                </c:pt>
                <c:pt idx="10314">
                  <c:v>399.95359999999999</c:v>
                </c:pt>
                <c:pt idx="10315">
                  <c:v>399.95949999999999</c:v>
                </c:pt>
                <c:pt idx="10316">
                  <c:v>399.96519999999998</c:v>
                </c:pt>
                <c:pt idx="10317">
                  <c:v>399.97120000000001</c:v>
                </c:pt>
                <c:pt idx="10318">
                  <c:v>399.97699999999998</c:v>
                </c:pt>
                <c:pt idx="10319">
                  <c:v>399.98099999999999</c:v>
                </c:pt>
                <c:pt idx="10320">
                  <c:v>399.98700000000002</c:v>
                </c:pt>
                <c:pt idx="10321">
                  <c:v>399.99200000000002</c:v>
                </c:pt>
                <c:pt idx="10322">
                  <c:v>399.99829999999997</c:v>
                </c:pt>
                <c:pt idx="10323">
                  <c:v>400.00319999999999</c:v>
                </c:pt>
                <c:pt idx="10324">
                  <c:v>400.00940000000003</c:v>
                </c:pt>
                <c:pt idx="10325">
                  <c:v>400.01560000000001</c:v>
                </c:pt>
                <c:pt idx="10326">
                  <c:v>400.02159999999998</c:v>
                </c:pt>
                <c:pt idx="10327">
                  <c:v>400.02620000000002</c:v>
                </c:pt>
                <c:pt idx="10328">
                  <c:v>400.03100000000001</c:v>
                </c:pt>
                <c:pt idx="10329">
                  <c:v>400.03829999999999</c:v>
                </c:pt>
                <c:pt idx="10330">
                  <c:v>400.04419999999999</c:v>
                </c:pt>
                <c:pt idx="10331">
                  <c:v>400.05020000000002</c:v>
                </c:pt>
                <c:pt idx="10332">
                  <c:v>400.05630000000002</c:v>
                </c:pt>
                <c:pt idx="10333">
                  <c:v>400.06380000000001</c:v>
                </c:pt>
                <c:pt idx="10334">
                  <c:v>400.06740000000002</c:v>
                </c:pt>
                <c:pt idx="10335">
                  <c:v>400.07420000000002</c:v>
                </c:pt>
                <c:pt idx="10336">
                  <c:v>400.07960000000003</c:v>
                </c:pt>
                <c:pt idx="10337">
                  <c:v>400.08519999999999</c:v>
                </c:pt>
                <c:pt idx="10338">
                  <c:v>400.08920000000001</c:v>
                </c:pt>
                <c:pt idx="10339">
                  <c:v>400.09460000000001</c:v>
                </c:pt>
                <c:pt idx="10340">
                  <c:v>400.1</c:v>
                </c:pt>
                <c:pt idx="10341">
                  <c:v>400.10520000000002</c:v>
                </c:pt>
                <c:pt idx="10342">
                  <c:v>400.11160000000001</c:v>
                </c:pt>
                <c:pt idx="10343">
                  <c:v>400.11689999999999</c:v>
                </c:pt>
                <c:pt idx="10344">
                  <c:v>400.12279999999998</c:v>
                </c:pt>
                <c:pt idx="10345">
                  <c:v>400.12819999999999</c:v>
                </c:pt>
                <c:pt idx="10346">
                  <c:v>400.13479999999998</c:v>
                </c:pt>
                <c:pt idx="10347">
                  <c:v>400.14</c:v>
                </c:pt>
                <c:pt idx="10348">
                  <c:v>400.14530000000002</c:v>
                </c:pt>
                <c:pt idx="10349">
                  <c:v>400.15</c:v>
                </c:pt>
                <c:pt idx="10350">
                  <c:v>400.15499999999997</c:v>
                </c:pt>
                <c:pt idx="10351">
                  <c:v>400.16140000000001</c:v>
                </c:pt>
                <c:pt idx="10352">
                  <c:v>400.16800000000001</c:v>
                </c:pt>
                <c:pt idx="10353">
                  <c:v>400.17439999999999</c:v>
                </c:pt>
                <c:pt idx="10354">
                  <c:v>400.17970000000003</c:v>
                </c:pt>
                <c:pt idx="10355">
                  <c:v>400.18470000000002</c:v>
                </c:pt>
                <c:pt idx="10356">
                  <c:v>400.18979999999999</c:v>
                </c:pt>
                <c:pt idx="10357">
                  <c:v>400.19439999999997</c:v>
                </c:pt>
                <c:pt idx="10358">
                  <c:v>400.19979999999998</c:v>
                </c:pt>
                <c:pt idx="10359">
                  <c:v>400.2056</c:v>
                </c:pt>
                <c:pt idx="10360">
                  <c:v>400.21199999999999</c:v>
                </c:pt>
                <c:pt idx="10361">
                  <c:v>400.2176</c:v>
                </c:pt>
                <c:pt idx="10362">
                  <c:v>400.22239999999999</c:v>
                </c:pt>
                <c:pt idx="10363">
                  <c:v>400.22829999999999</c:v>
                </c:pt>
                <c:pt idx="10364">
                  <c:v>400.23340000000002</c:v>
                </c:pt>
                <c:pt idx="10365">
                  <c:v>400.24</c:v>
                </c:pt>
                <c:pt idx="10366">
                  <c:v>400.24439999999998</c:v>
                </c:pt>
                <c:pt idx="10367">
                  <c:v>400.2516</c:v>
                </c:pt>
                <c:pt idx="10368">
                  <c:v>400.25630000000001</c:v>
                </c:pt>
                <c:pt idx="10369">
                  <c:v>400.262</c:v>
                </c:pt>
                <c:pt idx="10370">
                  <c:v>400.26799999999997</c:v>
                </c:pt>
                <c:pt idx="10371">
                  <c:v>400.27289999999999</c:v>
                </c:pt>
                <c:pt idx="10372">
                  <c:v>400.27969999999999</c:v>
                </c:pt>
                <c:pt idx="10373">
                  <c:v>400.28399999999999</c:v>
                </c:pt>
                <c:pt idx="10374">
                  <c:v>400.2903</c:v>
                </c:pt>
                <c:pt idx="10375">
                  <c:v>400.29469999999998</c:v>
                </c:pt>
                <c:pt idx="10376">
                  <c:v>400.30090000000001</c:v>
                </c:pt>
                <c:pt idx="10377">
                  <c:v>400.30579999999998</c:v>
                </c:pt>
                <c:pt idx="10378">
                  <c:v>400.31290000000001</c:v>
                </c:pt>
                <c:pt idx="10379">
                  <c:v>400.31799999999998</c:v>
                </c:pt>
                <c:pt idx="10380">
                  <c:v>400.3254</c:v>
                </c:pt>
                <c:pt idx="10381">
                  <c:v>400.33019999999999</c:v>
                </c:pt>
                <c:pt idx="10382">
                  <c:v>400.3347</c:v>
                </c:pt>
                <c:pt idx="10383">
                  <c:v>400.34249999999997</c:v>
                </c:pt>
                <c:pt idx="10384">
                  <c:v>400.34699999999998</c:v>
                </c:pt>
                <c:pt idx="10385">
                  <c:v>400.35199999999998</c:v>
                </c:pt>
                <c:pt idx="10386">
                  <c:v>400.35840000000002</c:v>
                </c:pt>
                <c:pt idx="10387">
                  <c:v>400.36279999999999</c:v>
                </c:pt>
                <c:pt idx="10388">
                  <c:v>400.36799999999999</c:v>
                </c:pt>
                <c:pt idx="10389">
                  <c:v>400.37400000000002</c:v>
                </c:pt>
                <c:pt idx="10390">
                  <c:v>400.38159999999999</c:v>
                </c:pt>
                <c:pt idx="10391">
                  <c:v>400.3861</c:v>
                </c:pt>
                <c:pt idx="10392">
                  <c:v>400.39060000000001</c:v>
                </c:pt>
                <c:pt idx="10393">
                  <c:v>400.3972</c:v>
                </c:pt>
                <c:pt idx="10394">
                  <c:v>400.40210000000002</c:v>
                </c:pt>
                <c:pt idx="10395">
                  <c:v>400.40679999999998</c:v>
                </c:pt>
                <c:pt idx="10396">
                  <c:v>400.41199999999998</c:v>
                </c:pt>
                <c:pt idx="10397">
                  <c:v>400.41719999999998</c:v>
                </c:pt>
                <c:pt idx="10398">
                  <c:v>400.42200000000003</c:v>
                </c:pt>
                <c:pt idx="10399">
                  <c:v>400.42680000000001</c:v>
                </c:pt>
                <c:pt idx="10400">
                  <c:v>400.43290000000002</c:v>
                </c:pt>
                <c:pt idx="10401">
                  <c:v>400.43799999999999</c:v>
                </c:pt>
                <c:pt idx="10402">
                  <c:v>400.44389999999999</c:v>
                </c:pt>
                <c:pt idx="10403">
                  <c:v>400.44979999999998</c:v>
                </c:pt>
                <c:pt idx="10404">
                  <c:v>400.4547</c:v>
                </c:pt>
                <c:pt idx="10405">
                  <c:v>400.45960000000002</c:v>
                </c:pt>
                <c:pt idx="10406">
                  <c:v>400.46460000000002</c:v>
                </c:pt>
                <c:pt idx="10407">
                  <c:v>400.4717</c:v>
                </c:pt>
                <c:pt idx="10408">
                  <c:v>400.4769</c:v>
                </c:pt>
                <c:pt idx="10409">
                  <c:v>400.48160000000001</c:v>
                </c:pt>
                <c:pt idx="10410">
                  <c:v>400.48779999999999</c:v>
                </c:pt>
                <c:pt idx="10411">
                  <c:v>400.49299999999999</c:v>
                </c:pt>
                <c:pt idx="10412">
                  <c:v>400.49810000000002</c:v>
                </c:pt>
                <c:pt idx="10413">
                  <c:v>400.50380000000001</c:v>
                </c:pt>
                <c:pt idx="10414">
                  <c:v>400.51</c:v>
                </c:pt>
                <c:pt idx="10415">
                  <c:v>400.51530000000002</c:v>
                </c:pt>
                <c:pt idx="10416">
                  <c:v>400.5213</c:v>
                </c:pt>
                <c:pt idx="10417">
                  <c:v>400.52690000000001</c:v>
                </c:pt>
                <c:pt idx="10418">
                  <c:v>400.53100000000001</c:v>
                </c:pt>
                <c:pt idx="10419">
                  <c:v>400.53829999999999</c:v>
                </c:pt>
                <c:pt idx="10420">
                  <c:v>400.54250000000002</c:v>
                </c:pt>
                <c:pt idx="10421">
                  <c:v>400.54809999999998</c:v>
                </c:pt>
                <c:pt idx="10422">
                  <c:v>400.55279999999999</c:v>
                </c:pt>
                <c:pt idx="10423">
                  <c:v>400.55799999999999</c:v>
                </c:pt>
                <c:pt idx="10424">
                  <c:v>400.56259999999997</c:v>
                </c:pt>
                <c:pt idx="10425">
                  <c:v>400.56779999999998</c:v>
                </c:pt>
                <c:pt idx="10426">
                  <c:v>400.57479999999998</c:v>
                </c:pt>
                <c:pt idx="10427">
                  <c:v>400.57979999999998</c:v>
                </c:pt>
                <c:pt idx="10428">
                  <c:v>400.5847</c:v>
                </c:pt>
                <c:pt idx="10429">
                  <c:v>400.58819999999997</c:v>
                </c:pt>
                <c:pt idx="10430">
                  <c:v>400.59719999999999</c:v>
                </c:pt>
                <c:pt idx="10431">
                  <c:v>400.60140000000001</c:v>
                </c:pt>
                <c:pt idx="10432">
                  <c:v>400.60700000000003</c:v>
                </c:pt>
                <c:pt idx="10433">
                  <c:v>400.61349999999999</c:v>
                </c:pt>
                <c:pt idx="10434">
                  <c:v>400.61860000000001</c:v>
                </c:pt>
                <c:pt idx="10435">
                  <c:v>400.6241</c:v>
                </c:pt>
                <c:pt idx="10436">
                  <c:v>400.62939999999998</c:v>
                </c:pt>
                <c:pt idx="10437">
                  <c:v>400.6336</c:v>
                </c:pt>
                <c:pt idx="10438">
                  <c:v>400.63940000000002</c:v>
                </c:pt>
                <c:pt idx="10439">
                  <c:v>400.64460000000003</c:v>
                </c:pt>
                <c:pt idx="10440">
                  <c:v>400.65199999999999</c:v>
                </c:pt>
                <c:pt idx="10441">
                  <c:v>400.65699999999998</c:v>
                </c:pt>
                <c:pt idx="10442">
                  <c:v>400.66390000000001</c:v>
                </c:pt>
                <c:pt idx="10443">
                  <c:v>400.66890000000001</c:v>
                </c:pt>
                <c:pt idx="10444">
                  <c:v>400.67399999999998</c:v>
                </c:pt>
                <c:pt idx="10445">
                  <c:v>400.68020000000001</c:v>
                </c:pt>
                <c:pt idx="10446">
                  <c:v>400.68529999999998</c:v>
                </c:pt>
                <c:pt idx="10447">
                  <c:v>400.69060000000002</c:v>
                </c:pt>
                <c:pt idx="10448">
                  <c:v>400.69540000000001</c:v>
                </c:pt>
                <c:pt idx="10449">
                  <c:v>400.7</c:v>
                </c:pt>
                <c:pt idx="10450">
                  <c:v>400.70499999999998</c:v>
                </c:pt>
                <c:pt idx="10451">
                  <c:v>400.70979999999997</c:v>
                </c:pt>
                <c:pt idx="10452">
                  <c:v>400.7174</c:v>
                </c:pt>
                <c:pt idx="10453">
                  <c:v>400.72190000000001</c:v>
                </c:pt>
                <c:pt idx="10454">
                  <c:v>400.72669999999999</c:v>
                </c:pt>
                <c:pt idx="10455">
                  <c:v>400.73360000000002</c:v>
                </c:pt>
                <c:pt idx="10456">
                  <c:v>400.73950000000002</c:v>
                </c:pt>
                <c:pt idx="10457">
                  <c:v>400.7423</c:v>
                </c:pt>
                <c:pt idx="10458">
                  <c:v>400.7484</c:v>
                </c:pt>
                <c:pt idx="10459">
                  <c:v>400.75549999999998</c:v>
                </c:pt>
                <c:pt idx="10460">
                  <c:v>400.75920000000002</c:v>
                </c:pt>
                <c:pt idx="10461">
                  <c:v>400.76519999999999</c:v>
                </c:pt>
                <c:pt idx="10462">
                  <c:v>400.77100000000002</c:v>
                </c:pt>
                <c:pt idx="10463">
                  <c:v>400.77679999999998</c:v>
                </c:pt>
                <c:pt idx="10464">
                  <c:v>400.78359999999998</c:v>
                </c:pt>
                <c:pt idx="10465">
                  <c:v>400.78820000000002</c:v>
                </c:pt>
                <c:pt idx="10466">
                  <c:v>400.79360000000003</c:v>
                </c:pt>
                <c:pt idx="10467">
                  <c:v>400.79919999999998</c:v>
                </c:pt>
                <c:pt idx="10468">
                  <c:v>400.80590000000001</c:v>
                </c:pt>
                <c:pt idx="10469">
                  <c:v>400.81</c:v>
                </c:pt>
                <c:pt idx="10470">
                  <c:v>400.81580000000002</c:v>
                </c:pt>
                <c:pt idx="10471">
                  <c:v>400.82119999999998</c:v>
                </c:pt>
                <c:pt idx="10472">
                  <c:v>400.82859999999999</c:v>
                </c:pt>
                <c:pt idx="10473">
                  <c:v>400.83300000000003</c:v>
                </c:pt>
                <c:pt idx="10474">
                  <c:v>400.8383</c:v>
                </c:pt>
                <c:pt idx="10475">
                  <c:v>400.84399999999999</c:v>
                </c:pt>
                <c:pt idx="10476">
                  <c:v>400.84890000000001</c:v>
                </c:pt>
                <c:pt idx="10477">
                  <c:v>400.8537</c:v>
                </c:pt>
                <c:pt idx="10478">
                  <c:v>400.85969999999998</c:v>
                </c:pt>
                <c:pt idx="10479">
                  <c:v>400.86380000000003</c:v>
                </c:pt>
                <c:pt idx="10480">
                  <c:v>400.86950000000002</c:v>
                </c:pt>
                <c:pt idx="10481">
                  <c:v>400.87490000000003</c:v>
                </c:pt>
                <c:pt idx="10482">
                  <c:v>400.88040000000001</c:v>
                </c:pt>
                <c:pt idx="10483">
                  <c:v>400.88600000000002</c:v>
                </c:pt>
                <c:pt idx="10484">
                  <c:v>400.89080000000001</c:v>
                </c:pt>
                <c:pt idx="10485">
                  <c:v>400.89609999999999</c:v>
                </c:pt>
                <c:pt idx="10486">
                  <c:v>400.90069999999997</c:v>
                </c:pt>
                <c:pt idx="10487">
                  <c:v>400.90629999999999</c:v>
                </c:pt>
                <c:pt idx="10488">
                  <c:v>400.91219999999998</c:v>
                </c:pt>
                <c:pt idx="10489">
                  <c:v>400.9162</c:v>
                </c:pt>
                <c:pt idx="10490">
                  <c:v>400.92160000000001</c:v>
                </c:pt>
                <c:pt idx="10491">
                  <c:v>400.92660000000001</c:v>
                </c:pt>
                <c:pt idx="10492">
                  <c:v>400.9316</c:v>
                </c:pt>
                <c:pt idx="10493">
                  <c:v>400.93680000000001</c:v>
                </c:pt>
                <c:pt idx="10494">
                  <c:v>400.94260000000003</c:v>
                </c:pt>
                <c:pt idx="10495">
                  <c:v>400.94720000000001</c:v>
                </c:pt>
                <c:pt idx="10496">
                  <c:v>400.95350000000002</c:v>
                </c:pt>
                <c:pt idx="10497">
                  <c:v>400.95859999999999</c:v>
                </c:pt>
                <c:pt idx="10498">
                  <c:v>400.964</c:v>
                </c:pt>
                <c:pt idx="10499">
                  <c:v>400.97059999999999</c:v>
                </c:pt>
                <c:pt idx="10500">
                  <c:v>400.97609999999997</c:v>
                </c:pt>
                <c:pt idx="10501">
                  <c:v>400.9828</c:v>
                </c:pt>
                <c:pt idx="10502">
                  <c:v>400.98869999999999</c:v>
                </c:pt>
                <c:pt idx="10503">
                  <c:v>400.99340000000001</c:v>
                </c:pt>
                <c:pt idx="10504">
                  <c:v>400.99930000000001</c:v>
                </c:pt>
                <c:pt idx="10505">
                  <c:v>401.00450000000001</c:v>
                </c:pt>
                <c:pt idx="10506">
                  <c:v>401.00779999999997</c:v>
                </c:pt>
                <c:pt idx="10507">
                  <c:v>401.01420000000002</c:v>
                </c:pt>
                <c:pt idx="10508">
                  <c:v>401.0206</c:v>
                </c:pt>
                <c:pt idx="10509">
                  <c:v>401.02640000000002</c:v>
                </c:pt>
                <c:pt idx="10510">
                  <c:v>401.03140000000002</c:v>
                </c:pt>
                <c:pt idx="10511">
                  <c:v>401.036</c:v>
                </c:pt>
                <c:pt idx="10512">
                  <c:v>401.04320000000001</c:v>
                </c:pt>
                <c:pt idx="10513">
                  <c:v>401.048</c:v>
                </c:pt>
                <c:pt idx="10514">
                  <c:v>401.05410000000001</c:v>
                </c:pt>
                <c:pt idx="10515">
                  <c:v>401.05970000000002</c:v>
                </c:pt>
                <c:pt idx="10516">
                  <c:v>401.06560000000002</c:v>
                </c:pt>
                <c:pt idx="10517">
                  <c:v>401.06920000000002</c:v>
                </c:pt>
                <c:pt idx="10518">
                  <c:v>401.07459999999998</c:v>
                </c:pt>
                <c:pt idx="10519">
                  <c:v>401.08019999999999</c:v>
                </c:pt>
                <c:pt idx="10520">
                  <c:v>401.08440000000002</c:v>
                </c:pt>
                <c:pt idx="10521">
                  <c:v>401.08909999999997</c:v>
                </c:pt>
                <c:pt idx="10522">
                  <c:v>401.09519999999998</c:v>
                </c:pt>
                <c:pt idx="10523">
                  <c:v>401.10050000000001</c:v>
                </c:pt>
                <c:pt idx="10524">
                  <c:v>401.10750000000002</c:v>
                </c:pt>
                <c:pt idx="10525">
                  <c:v>401.11189999999999</c:v>
                </c:pt>
                <c:pt idx="10526">
                  <c:v>401.11869999999999</c:v>
                </c:pt>
                <c:pt idx="10527">
                  <c:v>401.125</c:v>
                </c:pt>
                <c:pt idx="10528">
                  <c:v>401.12889999999999</c:v>
                </c:pt>
                <c:pt idx="10529">
                  <c:v>401.13380000000001</c:v>
                </c:pt>
                <c:pt idx="10530">
                  <c:v>401.13760000000002</c:v>
                </c:pt>
                <c:pt idx="10531">
                  <c:v>401.14479999999998</c:v>
                </c:pt>
                <c:pt idx="10532">
                  <c:v>401.14870000000002</c:v>
                </c:pt>
                <c:pt idx="10533">
                  <c:v>401.15449999999998</c:v>
                </c:pt>
                <c:pt idx="10534">
                  <c:v>401.15879999999999</c:v>
                </c:pt>
                <c:pt idx="10535">
                  <c:v>401.16480000000001</c:v>
                </c:pt>
                <c:pt idx="10536">
                  <c:v>401.17059999999998</c:v>
                </c:pt>
                <c:pt idx="10537">
                  <c:v>401.1748</c:v>
                </c:pt>
                <c:pt idx="10538">
                  <c:v>401.18220000000002</c:v>
                </c:pt>
                <c:pt idx="10539">
                  <c:v>401.1884</c:v>
                </c:pt>
                <c:pt idx="10540">
                  <c:v>401.19439999999997</c:v>
                </c:pt>
                <c:pt idx="10541">
                  <c:v>401.19909999999999</c:v>
                </c:pt>
                <c:pt idx="10542">
                  <c:v>401.20499999999998</c:v>
                </c:pt>
                <c:pt idx="10543">
                  <c:v>401.21120000000002</c:v>
                </c:pt>
                <c:pt idx="10544">
                  <c:v>401.21699999999998</c:v>
                </c:pt>
                <c:pt idx="10545">
                  <c:v>401.221</c:v>
                </c:pt>
                <c:pt idx="10546">
                  <c:v>401.22660000000002</c:v>
                </c:pt>
                <c:pt idx="10547">
                  <c:v>401.23349999999999</c:v>
                </c:pt>
                <c:pt idx="10548">
                  <c:v>401.23820000000001</c:v>
                </c:pt>
                <c:pt idx="10549">
                  <c:v>401.24259999999998</c:v>
                </c:pt>
                <c:pt idx="10550">
                  <c:v>401.24900000000002</c:v>
                </c:pt>
                <c:pt idx="10551">
                  <c:v>401.25459999999998</c:v>
                </c:pt>
                <c:pt idx="10552">
                  <c:v>401.26049999999998</c:v>
                </c:pt>
                <c:pt idx="10553">
                  <c:v>401.26479999999998</c:v>
                </c:pt>
                <c:pt idx="10554">
                  <c:v>401.27</c:v>
                </c:pt>
                <c:pt idx="10555">
                  <c:v>401.27539999999999</c:v>
                </c:pt>
                <c:pt idx="10556">
                  <c:v>401.28250000000003</c:v>
                </c:pt>
                <c:pt idx="10557">
                  <c:v>401.28680000000003</c:v>
                </c:pt>
                <c:pt idx="10558">
                  <c:v>401.29129999999998</c:v>
                </c:pt>
                <c:pt idx="10559">
                  <c:v>401.2962</c:v>
                </c:pt>
                <c:pt idx="10560">
                  <c:v>401.30079999999998</c:v>
                </c:pt>
                <c:pt idx="10561">
                  <c:v>401.3064</c:v>
                </c:pt>
                <c:pt idx="10562">
                  <c:v>401.31380000000001</c:v>
                </c:pt>
                <c:pt idx="10563">
                  <c:v>401.31819999999999</c:v>
                </c:pt>
                <c:pt idx="10564">
                  <c:v>401.32279999999997</c:v>
                </c:pt>
                <c:pt idx="10565">
                  <c:v>401.32900000000001</c:v>
                </c:pt>
                <c:pt idx="10566">
                  <c:v>401.33300000000003</c:v>
                </c:pt>
                <c:pt idx="10567">
                  <c:v>401.33980000000003</c:v>
                </c:pt>
                <c:pt idx="10568">
                  <c:v>401.34559999999999</c:v>
                </c:pt>
                <c:pt idx="10569">
                  <c:v>401.35019999999997</c:v>
                </c:pt>
                <c:pt idx="10570">
                  <c:v>401.3562</c:v>
                </c:pt>
                <c:pt idx="10571">
                  <c:v>401.363</c:v>
                </c:pt>
                <c:pt idx="10572">
                  <c:v>401.36950000000002</c:v>
                </c:pt>
                <c:pt idx="10573">
                  <c:v>401.3732</c:v>
                </c:pt>
                <c:pt idx="10574">
                  <c:v>401.37990000000002</c:v>
                </c:pt>
                <c:pt idx="10575">
                  <c:v>401.38459999999998</c:v>
                </c:pt>
                <c:pt idx="10576">
                  <c:v>401.39060000000001</c:v>
                </c:pt>
                <c:pt idx="10577">
                  <c:v>401.39530000000002</c:v>
                </c:pt>
                <c:pt idx="10578">
                  <c:v>401.4015</c:v>
                </c:pt>
                <c:pt idx="10579">
                  <c:v>401.4083</c:v>
                </c:pt>
                <c:pt idx="10580">
                  <c:v>401.41399999999999</c:v>
                </c:pt>
                <c:pt idx="10581">
                  <c:v>401.41750000000002</c:v>
                </c:pt>
                <c:pt idx="10582">
                  <c:v>401.42500000000001</c:v>
                </c:pt>
                <c:pt idx="10583">
                  <c:v>401.43060000000003</c:v>
                </c:pt>
                <c:pt idx="10584">
                  <c:v>401.43560000000002</c:v>
                </c:pt>
                <c:pt idx="10585">
                  <c:v>401.44260000000003</c:v>
                </c:pt>
                <c:pt idx="10586">
                  <c:v>401.4468</c:v>
                </c:pt>
                <c:pt idx="10587">
                  <c:v>401.45240000000001</c:v>
                </c:pt>
                <c:pt idx="10588">
                  <c:v>401.4554</c:v>
                </c:pt>
                <c:pt idx="10589">
                  <c:v>401.46039999999999</c:v>
                </c:pt>
                <c:pt idx="10590">
                  <c:v>401.46600000000001</c:v>
                </c:pt>
                <c:pt idx="10591">
                  <c:v>401.47309999999999</c:v>
                </c:pt>
                <c:pt idx="10592">
                  <c:v>401.47809999999998</c:v>
                </c:pt>
                <c:pt idx="10593">
                  <c:v>401.48480000000001</c:v>
                </c:pt>
                <c:pt idx="10594">
                  <c:v>401.48869999999999</c:v>
                </c:pt>
                <c:pt idx="10595">
                  <c:v>401.4932</c:v>
                </c:pt>
                <c:pt idx="10596">
                  <c:v>401.4984</c:v>
                </c:pt>
                <c:pt idx="10597">
                  <c:v>401.50319999999999</c:v>
                </c:pt>
                <c:pt idx="10598">
                  <c:v>401.50810000000001</c:v>
                </c:pt>
                <c:pt idx="10599">
                  <c:v>401.51330000000002</c:v>
                </c:pt>
                <c:pt idx="10600">
                  <c:v>401.51799999999997</c:v>
                </c:pt>
                <c:pt idx="10601">
                  <c:v>401.52379999999999</c:v>
                </c:pt>
                <c:pt idx="10602">
                  <c:v>401.52980000000002</c:v>
                </c:pt>
                <c:pt idx="10603">
                  <c:v>401.53559999999999</c:v>
                </c:pt>
                <c:pt idx="10604">
                  <c:v>401.54140000000001</c:v>
                </c:pt>
                <c:pt idx="10605">
                  <c:v>401.54629999999997</c:v>
                </c:pt>
                <c:pt idx="10606">
                  <c:v>401.54899999999998</c:v>
                </c:pt>
                <c:pt idx="10607">
                  <c:v>401.5564</c:v>
                </c:pt>
                <c:pt idx="10608">
                  <c:v>401.56130000000002</c:v>
                </c:pt>
                <c:pt idx="10609">
                  <c:v>401.56650000000002</c:v>
                </c:pt>
                <c:pt idx="10610">
                  <c:v>401.57060000000001</c:v>
                </c:pt>
                <c:pt idx="10611">
                  <c:v>401.5761</c:v>
                </c:pt>
                <c:pt idx="10612">
                  <c:v>401.58229999999998</c:v>
                </c:pt>
                <c:pt idx="10613">
                  <c:v>401.58780000000002</c:v>
                </c:pt>
                <c:pt idx="10614">
                  <c:v>401.59249999999997</c:v>
                </c:pt>
                <c:pt idx="10615">
                  <c:v>401.59980000000002</c:v>
                </c:pt>
                <c:pt idx="10616">
                  <c:v>401.60559999999998</c:v>
                </c:pt>
                <c:pt idx="10617">
                  <c:v>401.61070000000001</c:v>
                </c:pt>
                <c:pt idx="10618">
                  <c:v>401.61559999999997</c:v>
                </c:pt>
                <c:pt idx="10619">
                  <c:v>401.62240000000003</c:v>
                </c:pt>
                <c:pt idx="10620">
                  <c:v>401.62849999999997</c:v>
                </c:pt>
                <c:pt idx="10621">
                  <c:v>401.63240000000002</c:v>
                </c:pt>
                <c:pt idx="10622">
                  <c:v>401.63659999999999</c:v>
                </c:pt>
                <c:pt idx="10623">
                  <c:v>401.64240000000001</c:v>
                </c:pt>
                <c:pt idx="10624">
                  <c:v>401.64749999999998</c:v>
                </c:pt>
                <c:pt idx="10625">
                  <c:v>401.65320000000003</c:v>
                </c:pt>
                <c:pt idx="10626">
                  <c:v>401.65929999999997</c:v>
                </c:pt>
                <c:pt idx="10627">
                  <c:v>401.66609999999997</c:v>
                </c:pt>
                <c:pt idx="10628">
                  <c:v>401.66899999999998</c:v>
                </c:pt>
                <c:pt idx="10629">
                  <c:v>401.67599999999999</c:v>
                </c:pt>
                <c:pt idx="10630">
                  <c:v>401.68090000000001</c:v>
                </c:pt>
                <c:pt idx="10631">
                  <c:v>401.68720000000002</c:v>
                </c:pt>
                <c:pt idx="10632">
                  <c:v>401.6909</c:v>
                </c:pt>
                <c:pt idx="10633">
                  <c:v>401.6952</c:v>
                </c:pt>
                <c:pt idx="10634">
                  <c:v>401.70060000000001</c:v>
                </c:pt>
                <c:pt idx="10635">
                  <c:v>401.70699999999999</c:v>
                </c:pt>
                <c:pt idx="10636">
                  <c:v>401.71170000000001</c:v>
                </c:pt>
                <c:pt idx="10637">
                  <c:v>401.7165</c:v>
                </c:pt>
                <c:pt idx="10638">
                  <c:v>401.72199999999998</c:v>
                </c:pt>
                <c:pt idx="10639">
                  <c:v>401.72899999999998</c:v>
                </c:pt>
                <c:pt idx="10640">
                  <c:v>401.7328</c:v>
                </c:pt>
                <c:pt idx="10641">
                  <c:v>401.73989999999998</c:v>
                </c:pt>
                <c:pt idx="10642">
                  <c:v>401.74520000000001</c:v>
                </c:pt>
                <c:pt idx="10643">
                  <c:v>401.75080000000003</c:v>
                </c:pt>
                <c:pt idx="10644">
                  <c:v>401.75650000000002</c:v>
                </c:pt>
                <c:pt idx="10645">
                  <c:v>401.76100000000002</c:v>
                </c:pt>
                <c:pt idx="10646">
                  <c:v>401.76589999999999</c:v>
                </c:pt>
                <c:pt idx="10647">
                  <c:v>401.77050000000003</c:v>
                </c:pt>
                <c:pt idx="10648">
                  <c:v>401.77539999999999</c:v>
                </c:pt>
                <c:pt idx="10649">
                  <c:v>401.78219999999999</c:v>
                </c:pt>
                <c:pt idx="10650">
                  <c:v>401.78730000000002</c:v>
                </c:pt>
                <c:pt idx="10651">
                  <c:v>401.79340000000002</c:v>
                </c:pt>
                <c:pt idx="10652">
                  <c:v>401.79860000000002</c:v>
                </c:pt>
                <c:pt idx="10653">
                  <c:v>401.8039</c:v>
                </c:pt>
                <c:pt idx="10654">
                  <c:v>401.80889999999999</c:v>
                </c:pt>
                <c:pt idx="10655">
                  <c:v>401.8134</c:v>
                </c:pt>
                <c:pt idx="10656">
                  <c:v>401.8193</c:v>
                </c:pt>
                <c:pt idx="10657">
                  <c:v>401.82569999999998</c:v>
                </c:pt>
                <c:pt idx="10658">
                  <c:v>401.82900000000001</c:v>
                </c:pt>
                <c:pt idx="10659">
                  <c:v>401.83300000000003</c:v>
                </c:pt>
                <c:pt idx="10660">
                  <c:v>401.84</c:v>
                </c:pt>
                <c:pt idx="10661">
                  <c:v>401.84640000000002</c:v>
                </c:pt>
                <c:pt idx="10662">
                  <c:v>401.85169999999999</c:v>
                </c:pt>
                <c:pt idx="10663">
                  <c:v>401.85669999999999</c:v>
                </c:pt>
                <c:pt idx="10664">
                  <c:v>401.86020000000002</c:v>
                </c:pt>
                <c:pt idx="10665">
                  <c:v>401.86520000000002</c:v>
                </c:pt>
                <c:pt idx="10666">
                  <c:v>401.87119999999999</c:v>
                </c:pt>
                <c:pt idx="10667">
                  <c:v>401.8775</c:v>
                </c:pt>
                <c:pt idx="10668">
                  <c:v>401.88279999999997</c:v>
                </c:pt>
                <c:pt idx="10669">
                  <c:v>401.88560000000001</c:v>
                </c:pt>
                <c:pt idx="10670">
                  <c:v>401.892</c:v>
                </c:pt>
                <c:pt idx="10671">
                  <c:v>401.8972</c:v>
                </c:pt>
                <c:pt idx="10672">
                  <c:v>401.90199999999999</c:v>
                </c:pt>
                <c:pt idx="10673">
                  <c:v>401.90780000000001</c:v>
                </c:pt>
                <c:pt idx="10674">
                  <c:v>401.91219999999998</c:v>
                </c:pt>
                <c:pt idx="10675">
                  <c:v>401.91680000000002</c:v>
                </c:pt>
                <c:pt idx="10676">
                  <c:v>401.92349999999999</c:v>
                </c:pt>
                <c:pt idx="10677">
                  <c:v>401.92939999999999</c:v>
                </c:pt>
                <c:pt idx="10678">
                  <c:v>401.93459999999999</c:v>
                </c:pt>
                <c:pt idx="10679">
                  <c:v>401.94110000000001</c:v>
                </c:pt>
                <c:pt idx="10680">
                  <c:v>401.94749999999999</c:v>
                </c:pt>
                <c:pt idx="10681">
                  <c:v>401.95139999999998</c:v>
                </c:pt>
                <c:pt idx="10682">
                  <c:v>401.95699999999999</c:v>
                </c:pt>
                <c:pt idx="10683">
                  <c:v>401.9622</c:v>
                </c:pt>
                <c:pt idx="10684">
                  <c:v>401.96969999999999</c:v>
                </c:pt>
                <c:pt idx="10685">
                  <c:v>401.97399999999999</c:v>
                </c:pt>
                <c:pt idx="10686">
                  <c:v>401.97840000000002</c:v>
                </c:pt>
                <c:pt idx="10687">
                  <c:v>401.98439999999999</c:v>
                </c:pt>
                <c:pt idx="10688">
                  <c:v>401.98950000000002</c:v>
                </c:pt>
                <c:pt idx="10689">
                  <c:v>401.99450000000002</c:v>
                </c:pt>
                <c:pt idx="10690">
                  <c:v>402.00110000000001</c:v>
                </c:pt>
                <c:pt idx="10691">
                  <c:v>402.00619999999998</c:v>
                </c:pt>
                <c:pt idx="10692">
                  <c:v>402.01150000000001</c:v>
                </c:pt>
                <c:pt idx="10693">
                  <c:v>402.01799999999997</c:v>
                </c:pt>
                <c:pt idx="10694">
                  <c:v>402.02199999999999</c:v>
                </c:pt>
                <c:pt idx="10695">
                  <c:v>402.02690000000001</c:v>
                </c:pt>
                <c:pt idx="10696">
                  <c:v>402.03370000000001</c:v>
                </c:pt>
                <c:pt idx="10697">
                  <c:v>402.03800000000001</c:v>
                </c:pt>
                <c:pt idx="10698">
                  <c:v>402.0428</c:v>
                </c:pt>
                <c:pt idx="10699">
                  <c:v>402.04809999999998</c:v>
                </c:pt>
                <c:pt idx="10700">
                  <c:v>402.05169999999998</c:v>
                </c:pt>
                <c:pt idx="10701">
                  <c:v>402.05840000000001</c:v>
                </c:pt>
                <c:pt idx="10702">
                  <c:v>402.06330000000003</c:v>
                </c:pt>
                <c:pt idx="10703">
                  <c:v>402.06900000000002</c:v>
                </c:pt>
                <c:pt idx="10704">
                  <c:v>402.07479999999998</c:v>
                </c:pt>
                <c:pt idx="10705">
                  <c:v>402.07990000000001</c:v>
                </c:pt>
                <c:pt idx="10706">
                  <c:v>402.08499999999998</c:v>
                </c:pt>
                <c:pt idx="10707">
                  <c:v>402.08920000000001</c:v>
                </c:pt>
                <c:pt idx="10708">
                  <c:v>402.09460000000001</c:v>
                </c:pt>
                <c:pt idx="10709">
                  <c:v>402.10109999999997</c:v>
                </c:pt>
                <c:pt idx="10710">
                  <c:v>402.10660000000001</c:v>
                </c:pt>
                <c:pt idx="10711">
                  <c:v>402.11</c:v>
                </c:pt>
                <c:pt idx="10712">
                  <c:v>402.11500000000001</c:v>
                </c:pt>
                <c:pt idx="10713">
                  <c:v>402.12090000000001</c:v>
                </c:pt>
                <c:pt idx="10714">
                  <c:v>402.12720000000002</c:v>
                </c:pt>
                <c:pt idx="10715">
                  <c:v>402.13099999999997</c:v>
                </c:pt>
                <c:pt idx="10716">
                  <c:v>402.13900000000001</c:v>
                </c:pt>
                <c:pt idx="10717">
                  <c:v>402.14330000000001</c:v>
                </c:pt>
                <c:pt idx="10718">
                  <c:v>402.14830000000001</c:v>
                </c:pt>
                <c:pt idx="10719">
                  <c:v>402.15519999999998</c:v>
                </c:pt>
                <c:pt idx="10720">
                  <c:v>402.16039999999998</c:v>
                </c:pt>
                <c:pt idx="10721">
                  <c:v>402.16550000000001</c:v>
                </c:pt>
                <c:pt idx="10722">
                  <c:v>402.1712</c:v>
                </c:pt>
                <c:pt idx="10723">
                  <c:v>402.17540000000002</c:v>
                </c:pt>
                <c:pt idx="10724">
                  <c:v>402.18119999999999</c:v>
                </c:pt>
                <c:pt idx="10725">
                  <c:v>402.18619999999999</c:v>
                </c:pt>
                <c:pt idx="10726">
                  <c:v>402.19150000000002</c:v>
                </c:pt>
                <c:pt idx="10727">
                  <c:v>402.19600000000003</c:v>
                </c:pt>
                <c:pt idx="10728">
                  <c:v>402.20119999999997</c:v>
                </c:pt>
                <c:pt idx="10729">
                  <c:v>402.20699999999999</c:v>
                </c:pt>
                <c:pt idx="10730">
                  <c:v>402.21370000000002</c:v>
                </c:pt>
                <c:pt idx="10731">
                  <c:v>402.22</c:v>
                </c:pt>
                <c:pt idx="10732">
                  <c:v>402.22399999999999</c:v>
                </c:pt>
                <c:pt idx="10733">
                  <c:v>402.22949999999997</c:v>
                </c:pt>
                <c:pt idx="10734">
                  <c:v>402.23419999999999</c:v>
                </c:pt>
                <c:pt idx="10735">
                  <c:v>402.23950000000002</c:v>
                </c:pt>
                <c:pt idx="10736">
                  <c:v>402.2441</c:v>
                </c:pt>
                <c:pt idx="10737">
                  <c:v>402.25080000000003</c:v>
                </c:pt>
                <c:pt idx="10738">
                  <c:v>402.25479999999999</c:v>
                </c:pt>
                <c:pt idx="10739">
                  <c:v>402.26080000000002</c:v>
                </c:pt>
                <c:pt idx="10740">
                  <c:v>402.26510000000002</c:v>
                </c:pt>
                <c:pt idx="10741">
                  <c:v>402.27159999999998</c:v>
                </c:pt>
                <c:pt idx="10742">
                  <c:v>402.27519999999998</c:v>
                </c:pt>
                <c:pt idx="10743">
                  <c:v>402.28190000000001</c:v>
                </c:pt>
                <c:pt idx="10744">
                  <c:v>402.28539999999998</c:v>
                </c:pt>
                <c:pt idx="10745">
                  <c:v>402.29199999999997</c:v>
                </c:pt>
                <c:pt idx="10746">
                  <c:v>402.29680000000002</c:v>
                </c:pt>
                <c:pt idx="10747">
                  <c:v>402.30279999999999</c:v>
                </c:pt>
                <c:pt idx="10748">
                  <c:v>402.30840000000001</c:v>
                </c:pt>
                <c:pt idx="10749">
                  <c:v>402.31330000000003</c:v>
                </c:pt>
                <c:pt idx="10750">
                  <c:v>402.31939999999997</c:v>
                </c:pt>
                <c:pt idx="10751">
                  <c:v>402.32429999999999</c:v>
                </c:pt>
                <c:pt idx="10752">
                  <c:v>402.32889999999998</c:v>
                </c:pt>
                <c:pt idx="10753">
                  <c:v>402.33550000000002</c:v>
                </c:pt>
                <c:pt idx="10754">
                  <c:v>402.34019999999998</c:v>
                </c:pt>
                <c:pt idx="10755">
                  <c:v>402.34589999999997</c:v>
                </c:pt>
                <c:pt idx="10756">
                  <c:v>402.35160000000002</c:v>
                </c:pt>
                <c:pt idx="10757">
                  <c:v>402.3562</c:v>
                </c:pt>
                <c:pt idx="10758">
                  <c:v>402.36219999999997</c:v>
                </c:pt>
                <c:pt idx="10759">
                  <c:v>402.36630000000002</c:v>
                </c:pt>
                <c:pt idx="10760">
                  <c:v>402.37099999999998</c:v>
                </c:pt>
                <c:pt idx="10761">
                  <c:v>402.37700000000001</c:v>
                </c:pt>
                <c:pt idx="10762">
                  <c:v>402.38279999999997</c:v>
                </c:pt>
                <c:pt idx="10763">
                  <c:v>402.38920000000002</c:v>
                </c:pt>
                <c:pt idx="10764">
                  <c:v>402.39260000000002</c:v>
                </c:pt>
                <c:pt idx="10765">
                  <c:v>402.399</c:v>
                </c:pt>
                <c:pt idx="10766">
                  <c:v>402.40379999999999</c:v>
                </c:pt>
                <c:pt idx="10767">
                  <c:v>402.41</c:v>
                </c:pt>
                <c:pt idx="10768">
                  <c:v>402.41520000000003</c:v>
                </c:pt>
                <c:pt idx="10769">
                  <c:v>402.41989999999998</c:v>
                </c:pt>
                <c:pt idx="10770">
                  <c:v>402.42500000000001</c:v>
                </c:pt>
                <c:pt idx="10771">
                  <c:v>402.43130000000002</c:v>
                </c:pt>
                <c:pt idx="10772">
                  <c:v>402.43610000000001</c:v>
                </c:pt>
                <c:pt idx="10773">
                  <c:v>402.44220000000001</c:v>
                </c:pt>
                <c:pt idx="10774">
                  <c:v>402.44760000000002</c:v>
                </c:pt>
                <c:pt idx="10775">
                  <c:v>402.45280000000002</c:v>
                </c:pt>
                <c:pt idx="10776">
                  <c:v>402.45780000000002</c:v>
                </c:pt>
                <c:pt idx="10777">
                  <c:v>402.4631</c:v>
                </c:pt>
                <c:pt idx="10778">
                  <c:v>402.46809999999999</c:v>
                </c:pt>
                <c:pt idx="10779">
                  <c:v>402.47410000000002</c:v>
                </c:pt>
                <c:pt idx="10780">
                  <c:v>402.47890000000001</c:v>
                </c:pt>
                <c:pt idx="10781">
                  <c:v>402.4828</c:v>
                </c:pt>
                <c:pt idx="10782">
                  <c:v>402.488</c:v>
                </c:pt>
                <c:pt idx="10783">
                  <c:v>402.49169999999998</c:v>
                </c:pt>
                <c:pt idx="10784">
                  <c:v>402.4982</c:v>
                </c:pt>
                <c:pt idx="10785">
                  <c:v>402.505</c:v>
                </c:pt>
                <c:pt idx="10786">
                  <c:v>402.5104</c:v>
                </c:pt>
                <c:pt idx="10787">
                  <c:v>402.51440000000002</c:v>
                </c:pt>
                <c:pt idx="10788">
                  <c:v>402.5215</c:v>
                </c:pt>
                <c:pt idx="10789">
                  <c:v>402.5256</c:v>
                </c:pt>
                <c:pt idx="10790">
                  <c:v>402.5317</c:v>
                </c:pt>
                <c:pt idx="10791">
                  <c:v>402.53640000000001</c:v>
                </c:pt>
                <c:pt idx="10792">
                  <c:v>402.54129999999998</c:v>
                </c:pt>
                <c:pt idx="10793">
                  <c:v>402.54539999999997</c:v>
                </c:pt>
                <c:pt idx="10794">
                  <c:v>402.55239999999998</c:v>
                </c:pt>
                <c:pt idx="10795">
                  <c:v>402.55799999999999</c:v>
                </c:pt>
                <c:pt idx="10796">
                  <c:v>402.5634</c:v>
                </c:pt>
                <c:pt idx="10797">
                  <c:v>402.56760000000003</c:v>
                </c:pt>
                <c:pt idx="10798">
                  <c:v>402.57409999999999</c:v>
                </c:pt>
                <c:pt idx="10799">
                  <c:v>402.57889999999998</c:v>
                </c:pt>
                <c:pt idx="10800">
                  <c:v>402.58460000000002</c:v>
                </c:pt>
                <c:pt idx="10801">
                  <c:v>402.58949999999999</c:v>
                </c:pt>
                <c:pt idx="10802">
                  <c:v>402.59460000000001</c:v>
                </c:pt>
                <c:pt idx="10803">
                  <c:v>402.59980000000002</c:v>
                </c:pt>
                <c:pt idx="10804">
                  <c:v>402.60469999999998</c:v>
                </c:pt>
                <c:pt idx="10805">
                  <c:v>402.6114</c:v>
                </c:pt>
                <c:pt idx="10806">
                  <c:v>402.61619999999999</c:v>
                </c:pt>
                <c:pt idx="10807">
                  <c:v>402.62110000000001</c:v>
                </c:pt>
                <c:pt idx="10808">
                  <c:v>402.6266</c:v>
                </c:pt>
                <c:pt idx="10809">
                  <c:v>402.63119999999998</c:v>
                </c:pt>
                <c:pt idx="10810">
                  <c:v>402.63679999999999</c:v>
                </c:pt>
                <c:pt idx="10811">
                  <c:v>402.6404</c:v>
                </c:pt>
                <c:pt idx="10812">
                  <c:v>402.64679999999998</c:v>
                </c:pt>
                <c:pt idx="10813">
                  <c:v>402.65219999999999</c:v>
                </c:pt>
                <c:pt idx="10814">
                  <c:v>402.65640000000002</c:v>
                </c:pt>
                <c:pt idx="10815">
                  <c:v>402.66219999999998</c:v>
                </c:pt>
                <c:pt idx="10816">
                  <c:v>402.6671</c:v>
                </c:pt>
                <c:pt idx="10817">
                  <c:v>402.67200000000003</c:v>
                </c:pt>
                <c:pt idx="10818">
                  <c:v>402.67750000000001</c:v>
                </c:pt>
                <c:pt idx="10819">
                  <c:v>402.68110000000001</c:v>
                </c:pt>
                <c:pt idx="10820">
                  <c:v>402.68740000000003</c:v>
                </c:pt>
                <c:pt idx="10821">
                  <c:v>402.69220000000001</c:v>
                </c:pt>
                <c:pt idx="10822">
                  <c:v>402.69779999999997</c:v>
                </c:pt>
                <c:pt idx="10823">
                  <c:v>402.70400000000001</c:v>
                </c:pt>
                <c:pt idx="10824">
                  <c:v>402.70819999999998</c:v>
                </c:pt>
                <c:pt idx="10825">
                  <c:v>402.71409999999997</c:v>
                </c:pt>
                <c:pt idx="10826">
                  <c:v>402.72059999999999</c:v>
                </c:pt>
                <c:pt idx="10827">
                  <c:v>402.72620000000001</c:v>
                </c:pt>
                <c:pt idx="10828">
                  <c:v>402.73140000000001</c:v>
                </c:pt>
                <c:pt idx="10829">
                  <c:v>402.73660000000001</c:v>
                </c:pt>
                <c:pt idx="10830">
                  <c:v>402.74180000000001</c:v>
                </c:pt>
                <c:pt idx="10831">
                  <c:v>402.74740000000003</c:v>
                </c:pt>
                <c:pt idx="10832">
                  <c:v>402.75319999999999</c:v>
                </c:pt>
                <c:pt idx="10833">
                  <c:v>402.7593</c:v>
                </c:pt>
                <c:pt idx="10834">
                  <c:v>402.76260000000002</c:v>
                </c:pt>
                <c:pt idx="10835">
                  <c:v>402.7688</c:v>
                </c:pt>
                <c:pt idx="10836">
                  <c:v>402.77390000000003</c:v>
                </c:pt>
                <c:pt idx="10837">
                  <c:v>402.77980000000002</c:v>
                </c:pt>
                <c:pt idx="10838">
                  <c:v>402.78579999999999</c:v>
                </c:pt>
                <c:pt idx="10839">
                  <c:v>402.7903</c:v>
                </c:pt>
                <c:pt idx="10840">
                  <c:v>402.79509999999999</c:v>
                </c:pt>
                <c:pt idx="10841">
                  <c:v>402.80079999999998</c:v>
                </c:pt>
                <c:pt idx="10842">
                  <c:v>402.80520000000001</c:v>
                </c:pt>
                <c:pt idx="10843">
                  <c:v>402.81079999999997</c:v>
                </c:pt>
                <c:pt idx="10844">
                  <c:v>402.81630000000001</c:v>
                </c:pt>
                <c:pt idx="10845">
                  <c:v>402.82100000000003</c:v>
                </c:pt>
                <c:pt idx="10846">
                  <c:v>402.82639999999998</c:v>
                </c:pt>
                <c:pt idx="10847">
                  <c:v>402.834</c:v>
                </c:pt>
                <c:pt idx="10848">
                  <c:v>402.8383</c:v>
                </c:pt>
                <c:pt idx="10849">
                  <c:v>402.84399999999999</c:v>
                </c:pt>
                <c:pt idx="10850">
                  <c:v>402.84879999999998</c:v>
                </c:pt>
                <c:pt idx="10851">
                  <c:v>402.85340000000002</c:v>
                </c:pt>
                <c:pt idx="10852">
                  <c:v>402.85910000000001</c:v>
                </c:pt>
                <c:pt idx="10853">
                  <c:v>402.86399999999998</c:v>
                </c:pt>
                <c:pt idx="10854">
                  <c:v>402.86970000000002</c:v>
                </c:pt>
                <c:pt idx="10855">
                  <c:v>402.87560000000002</c:v>
                </c:pt>
                <c:pt idx="10856">
                  <c:v>402.88040000000001</c:v>
                </c:pt>
                <c:pt idx="10857">
                  <c:v>402.88569999999999</c:v>
                </c:pt>
                <c:pt idx="10858">
                  <c:v>402.8904</c:v>
                </c:pt>
                <c:pt idx="10859">
                  <c:v>402.89640000000003</c:v>
                </c:pt>
                <c:pt idx="10860">
                  <c:v>402.90190000000001</c:v>
                </c:pt>
                <c:pt idx="10861">
                  <c:v>402.90679999999998</c:v>
                </c:pt>
                <c:pt idx="10862">
                  <c:v>402.91120000000001</c:v>
                </c:pt>
                <c:pt idx="10863">
                  <c:v>402.91719999999998</c:v>
                </c:pt>
                <c:pt idx="10864">
                  <c:v>402.92070000000001</c:v>
                </c:pt>
                <c:pt idx="10865">
                  <c:v>402.92599999999999</c:v>
                </c:pt>
                <c:pt idx="10866">
                  <c:v>402.9316</c:v>
                </c:pt>
                <c:pt idx="10867">
                  <c:v>402.9384</c:v>
                </c:pt>
                <c:pt idx="10868">
                  <c:v>402.94260000000003</c:v>
                </c:pt>
                <c:pt idx="10869">
                  <c:v>402.94929999999999</c:v>
                </c:pt>
                <c:pt idx="10870">
                  <c:v>402.95549999999997</c:v>
                </c:pt>
                <c:pt idx="10871">
                  <c:v>402.96019999999999</c:v>
                </c:pt>
                <c:pt idx="10872">
                  <c:v>402.96719999999999</c:v>
                </c:pt>
                <c:pt idx="10873">
                  <c:v>402.97320000000002</c:v>
                </c:pt>
                <c:pt idx="10874">
                  <c:v>402.97890000000001</c:v>
                </c:pt>
                <c:pt idx="10875">
                  <c:v>402.98309999999998</c:v>
                </c:pt>
                <c:pt idx="10876">
                  <c:v>402.98860000000002</c:v>
                </c:pt>
                <c:pt idx="10877">
                  <c:v>402.99459999999999</c:v>
                </c:pt>
                <c:pt idx="10878">
                  <c:v>403.00040000000001</c:v>
                </c:pt>
                <c:pt idx="10879">
                  <c:v>403.0059</c:v>
                </c:pt>
                <c:pt idx="10880">
                  <c:v>403.01220000000001</c:v>
                </c:pt>
                <c:pt idx="10881">
                  <c:v>403.01799999999997</c:v>
                </c:pt>
                <c:pt idx="10882">
                  <c:v>403.02510000000001</c:v>
                </c:pt>
                <c:pt idx="10883">
                  <c:v>403.03050000000002</c:v>
                </c:pt>
                <c:pt idx="10884">
                  <c:v>403.03710000000001</c:v>
                </c:pt>
                <c:pt idx="10885">
                  <c:v>403.041</c:v>
                </c:pt>
                <c:pt idx="10886">
                  <c:v>403.0471</c:v>
                </c:pt>
                <c:pt idx="10887">
                  <c:v>403.05200000000002</c:v>
                </c:pt>
                <c:pt idx="10888">
                  <c:v>403.05709999999999</c:v>
                </c:pt>
                <c:pt idx="10889">
                  <c:v>403.06240000000003</c:v>
                </c:pt>
                <c:pt idx="10890">
                  <c:v>403.06819999999999</c:v>
                </c:pt>
                <c:pt idx="10891">
                  <c:v>403.0729</c:v>
                </c:pt>
                <c:pt idx="10892">
                  <c:v>403.07889999999998</c:v>
                </c:pt>
                <c:pt idx="10893">
                  <c:v>403.08319999999998</c:v>
                </c:pt>
                <c:pt idx="10894">
                  <c:v>403.08800000000002</c:v>
                </c:pt>
                <c:pt idx="10895">
                  <c:v>403.09280000000001</c:v>
                </c:pt>
                <c:pt idx="10896">
                  <c:v>403.0992</c:v>
                </c:pt>
                <c:pt idx="10897">
                  <c:v>403.10399999999998</c:v>
                </c:pt>
                <c:pt idx="10898">
                  <c:v>403.10989999999998</c:v>
                </c:pt>
                <c:pt idx="10899">
                  <c:v>403.11500000000001</c:v>
                </c:pt>
                <c:pt idx="10900">
                  <c:v>403.1191</c:v>
                </c:pt>
                <c:pt idx="10901">
                  <c:v>403.12560000000002</c:v>
                </c:pt>
                <c:pt idx="10902">
                  <c:v>403.13</c:v>
                </c:pt>
                <c:pt idx="10903">
                  <c:v>403.13659999999999</c:v>
                </c:pt>
                <c:pt idx="10904">
                  <c:v>403.14100000000002</c:v>
                </c:pt>
                <c:pt idx="10905">
                  <c:v>403.14670000000001</c:v>
                </c:pt>
                <c:pt idx="10906">
                  <c:v>403.15109999999999</c:v>
                </c:pt>
                <c:pt idx="10907">
                  <c:v>403.15649999999999</c:v>
                </c:pt>
                <c:pt idx="10908">
                  <c:v>403.16129999999998</c:v>
                </c:pt>
                <c:pt idx="10909">
                  <c:v>403.16800000000001</c:v>
                </c:pt>
                <c:pt idx="10910">
                  <c:v>403.17290000000003</c:v>
                </c:pt>
                <c:pt idx="10911">
                  <c:v>403.17770000000002</c:v>
                </c:pt>
                <c:pt idx="10912">
                  <c:v>403.1832</c:v>
                </c:pt>
                <c:pt idx="10913">
                  <c:v>403.18799999999999</c:v>
                </c:pt>
                <c:pt idx="10914">
                  <c:v>403.19389999999999</c:v>
                </c:pt>
                <c:pt idx="10915">
                  <c:v>403.19889999999998</c:v>
                </c:pt>
                <c:pt idx="10916">
                  <c:v>403.20440000000002</c:v>
                </c:pt>
                <c:pt idx="10917">
                  <c:v>403.2097</c:v>
                </c:pt>
                <c:pt idx="10918">
                  <c:v>403.21589999999998</c:v>
                </c:pt>
                <c:pt idx="10919">
                  <c:v>403.2201</c:v>
                </c:pt>
                <c:pt idx="10920">
                  <c:v>403.2244</c:v>
                </c:pt>
                <c:pt idx="10921">
                  <c:v>403.22919999999999</c:v>
                </c:pt>
                <c:pt idx="10922">
                  <c:v>403.23649999999998</c:v>
                </c:pt>
                <c:pt idx="10923">
                  <c:v>403.24259999999998</c:v>
                </c:pt>
                <c:pt idx="10924">
                  <c:v>403.24709999999999</c:v>
                </c:pt>
                <c:pt idx="10925">
                  <c:v>403.25360000000001</c:v>
                </c:pt>
                <c:pt idx="10926">
                  <c:v>403.25630000000001</c:v>
                </c:pt>
                <c:pt idx="10927">
                  <c:v>403.2627</c:v>
                </c:pt>
                <c:pt idx="10928">
                  <c:v>403.26830000000001</c:v>
                </c:pt>
                <c:pt idx="10929">
                  <c:v>403.27390000000003</c:v>
                </c:pt>
                <c:pt idx="10930">
                  <c:v>403.27780000000001</c:v>
                </c:pt>
                <c:pt idx="10931">
                  <c:v>403.2835</c:v>
                </c:pt>
                <c:pt idx="10932">
                  <c:v>403.28969999999998</c:v>
                </c:pt>
                <c:pt idx="10933">
                  <c:v>403.29559999999998</c:v>
                </c:pt>
                <c:pt idx="10934">
                  <c:v>403.30180000000001</c:v>
                </c:pt>
                <c:pt idx="10935">
                  <c:v>403.30599999999998</c:v>
                </c:pt>
                <c:pt idx="10936">
                  <c:v>403.3098</c:v>
                </c:pt>
                <c:pt idx="10937">
                  <c:v>403.31630000000001</c:v>
                </c:pt>
                <c:pt idx="10938">
                  <c:v>403.32119999999998</c:v>
                </c:pt>
                <c:pt idx="10939">
                  <c:v>403.32679999999999</c:v>
                </c:pt>
                <c:pt idx="10940">
                  <c:v>403.33249999999998</c:v>
                </c:pt>
                <c:pt idx="10941">
                  <c:v>403.3383</c:v>
                </c:pt>
                <c:pt idx="10942">
                  <c:v>403.34530000000001</c:v>
                </c:pt>
                <c:pt idx="10943">
                  <c:v>403.34800000000001</c:v>
                </c:pt>
                <c:pt idx="10944">
                  <c:v>403.35480000000001</c:v>
                </c:pt>
                <c:pt idx="10945">
                  <c:v>403.35879999999997</c:v>
                </c:pt>
                <c:pt idx="10946">
                  <c:v>403.36599999999999</c:v>
                </c:pt>
                <c:pt idx="10947">
                  <c:v>403.36939999999998</c:v>
                </c:pt>
                <c:pt idx="10948">
                  <c:v>403.37619999999998</c:v>
                </c:pt>
                <c:pt idx="10949">
                  <c:v>403.3818</c:v>
                </c:pt>
                <c:pt idx="10950">
                  <c:v>403.38740000000001</c:v>
                </c:pt>
                <c:pt idx="10951">
                  <c:v>403.39359999999999</c:v>
                </c:pt>
                <c:pt idx="10952">
                  <c:v>403.39890000000003</c:v>
                </c:pt>
                <c:pt idx="10953">
                  <c:v>403.40609999999998</c:v>
                </c:pt>
                <c:pt idx="10954">
                  <c:v>403.40969999999999</c:v>
                </c:pt>
                <c:pt idx="10955">
                  <c:v>403.41699999999997</c:v>
                </c:pt>
                <c:pt idx="10956">
                  <c:v>403.42169999999999</c:v>
                </c:pt>
                <c:pt idx="10957">
                  <c:v>403.42680000000001</c:v>
                </c:pt>
                <c:pt idx="10958">
                  <c:v>403.43310000000002</c:v>
                </c:pt>
                <c:pt idx="10959">
                  <c:v>403.43799999999999</c:v>
                </c:pt>
                <c:pt idx="10960">
                  <c:v>403.44189999999998</c:v>
                </c:pt>
                <c:pt idx="10961">
                  <c:v>403.44799999999998</c:v>
                </c:pt>
                <c:pt idx="10962">
                  <c:v>403.4538</c:v>
                </c:pt>
                <c:pt idx="10963">
                  <c:v>403.459</c:v>
                </c:pt>
                <c:pt idx="10964">
                  <c:v>403.464</c:v>
                </c:pt>
                <c:pt idx="10965">
                  <c:v>403.46640000000002</c:v>
                </c:pt>
                <c:pt idx="10966">
                  <c:v>403.47340000000003</c:v>
                </c:pt>
                <c:pt idx="10967">
                  <c:v>403.47890000000001</c:v>
                </c:pt>
                <c:pt idx="10968">
                  <c:v>403.48520000000002</c:v>
                </c:pt>
                <c:pt idx="10969">
                  <c:v>403.4896</c:v>
                </c:pt>
                <c:pt idx="10970">
                  <c:v>403.49619999999999</c:v>
                </c:pt>
                <c:pt idx="10971">
                  <c:v>403.5009</c:v>
                </c:pt>
                <c:pt idx="10972">
                  <c:v>403.50619999999998</c:v>
                </c:pt>
                <c:pt idx="10973">
                  <c:v>403.51209999999998</c:v>
                </c:pt>
                <c:pt idx="10974">
                  <c:v>403.51819999999998</c:v>
                </c:pt>
                <c:pt idx="10975">
                  <c:v>403.52429999999998</c:v>
                </c:pt>
                <c:pt idx="10976">
                  <c:v>403.5299</c:v>
                </c:pt>
                <c:pt idx="10977">
                  <c:v>403.53410000000002</c:v>
                </c:pt>
                <c:pt idx="10978">
                  <c:v>403.53840000000002</c:v>
                </c:pt>
                <c:pt idx="10979">
                  <c:v>403.5444</c:v>
                </c:pt>
                <c:pt idx="10980">
                  <c:v>403.5498</c:v>
                </c:pt>
                <c:pt idx="10981">
                  <c:v>403.55549999999999</c:v>
                </c:pt>
                <c:pt idx="10982">
                  <c:v>403.56189999999998</c:v>
                </c:pt>
                <c:pt idx="10983">
                  <c:v>403.5686</c:v>
                </c:pt>
                <c:pt idx="10984">
                  <c:v>403.57319999999999</c:v>
                </c:pt>
                <c:pt idx="10985">
                  <c:v>403.5788</c:v>
                </c:pt>
                <c:pt idx="10986">
                  <c:v>403.584</c:v>
                </c:pt>
                <c:pt idx="10987">
                  <c:v>403.59100000000001</c:v>
                </c:pt>
                <c:pt idx="10988">
                  <c:v>403.59629999999999</c:v>
                </c:pt>
                <c:pt idx="10989">
                  <c:v>403.60160000000002</c:v>
                </c:pt>
                <c:pt idx="10990">
                  <c:v>403.60789999999997</c:v>
                </c:pt>
                <c:pt idx="10991">
                  <c:v>403.61279999999999</c:v>
                </c:pt>
                <c:pt idx="10992">
                  <c:v>403.61840000000001</c:v>
                </c:pt>
                <c:pt idx="10993">
                  <c:v>403.62189999999998</c:v>
                </c:pt>
                <c:pt idx="10994">
                  <c:v>403.62720000000002</c:v>
                </c:pt>
                <c:pt idx="10995">
                  <c:v>403.63189999999997</c:v>
                </c:pt>
                <c:pt idx="10996">
                  <c:v>403.63780000000003</c:v>
                </c:pt>
                <c:pt idx="10997">
                  <c:v>403.64359999999999</c:v>
                </c:pt>
                <c:pt idx="10998">
                  <c:v>403.64830000000001</c:v>
                </c:pt>
                <c:pt idx="10999">
                  <c:v>403.65210000000002</c:v>
                </c:pt>
                <c:pt idx="11000">
                  <c:v>403.65699999999998</c:v>
                </c:pt>
                <c:pt idx="11001">
                  <c:v>403.66449999999998</c:v>
                </c:pt>
                <c:pt idx="11002">
                  <c:v>403.66829999999999</c:v>
                </c:pt>
                <c:pt idx="11003">
                  <c:v>403.67380000000003</c:v>
                </c:pt>
                <c:pt idx="11004">
                  <c:v>403.68029999999999</c:v>
                </c:pt>
                <c:pt idx="11005">
                  <c:v>403.68430000000001</c:v>
                </c:pt>
                <c:pt idx="11006">
                  <c:v>403.69</c:v>
                </c:pt>
                <c:pt idx="11007">
                  <c:v>403.69499999999999</c:v>
                </c:pt>
                <c:pt idx="11008">
                  <c:v>403.70069999999998</c:v>
                </c:pt>
                <c:pt idx="11009">
                  <c:v>403.70549999999997</c:v>
                </c:pt>
                <c:pt idx="11010">
                  <c:v>403.71100000000001</c:v>
                </c:pt>
                <c:pt idx="11011">
                  <c:v>403.7167</c:v>
                </c:pt>
                <c:pt idx="11012">
                  <c:v>403.721</c:v>
                </c:pt>
                <c:pt idx="11013">
                  <c:v>403.72620000000001</c:v>
                </c:pt>
                <c:pt idx="11014">
                  <c:v>403.73110000000003</c:v>
                </c:pt>
                <c:pt idx="11015">
                  <c:v>403.73700000000002</c:v>
                </c:pt>
                <c:pt idx="11016">
                  <c:v>403.74200000000002</c:v>
                </c:pt>
                <c:pt idx="11017">
                  <c:v>403.7466</c:v>
                </c:pt>
                <c:pt idx="11018">
                  <c:v>403.75220000000002</c:v>
                </c:pt>
                <c:pt idx="11019">
                  <c:v>403.75790000000001</c:v>
                </c:pt>
                <c:pt idx="11020">
                  <c:v>403.76369999999997</c:v>
                </c:pt>
                <c:pt idx="11021">
                  <c:v>403.7672</c:v>
                </c:pt>
                <c:pt idx="11022">
                  <c:v>403.77330000000001</c:v>
                </c:pt>
                <c:pt idx="11023">
                  <c:v>403.77859999999998</c:v>
                </c:pt>
                <c:pt idx="11024">
                  <c:v>403.78449999999998</c:v>
                </c:pt>
                <c:pt idx="11025">
                  <c:v>403.78840000000002</c:v>
                </c:pt>
                <c:pt idx="11026">
                  <c:v>403.79360000000003</c:v>
                </c:pt>
                <c:pt idx="11027">
                  <c:v>403.7996</c:v>
                </c:pt>
                <c:pt idx="11028">
                  <c:v>403.80509999999998</c:v>
                </c:pt>
                <c:pt idx="11029">
                  <c:v>403.81049999999999</c:v>
                </c:pt>
                <c:pt idx="11030">
                  <c:v>403.81349999999998</c:v>
                </c:pt>
                <c:pt idx="11031">
                  <c:v>403.82049999999998</c:v>
                </c:pt>
                <c:pt idx="11032">
                  <c:v>403.82580000000002</c:v>
                </c:pt>
                <c:pt idx="11033">
                  <c:v>403.83109999999999</c:v>
                </c:pt>
                <c:pt idx="11034">
                  <c:v>403.83499999999998</c:v>
                </c:pt>
                <c:pt idx="11035">
                  <c:v>403.84030000000001</c:v>
                </c:pt>
                <c:pt idx="11036">
                  <c:v>403.84359999999998</c:v>
                </c:pt>
                <c:pt idx="11037">
                  <c:v>403.84899999999999</c:v>
                </c:pt>
                <c:pt idx="11038">
                  <c:v>403.85399999999998</c:v>
                </c:pt>
                <c:pt idx="11039">
                  <c:v>403.85969999999998</c:v>
                </c:pt>
                <c:pt idx="11040">
                  <c:v>403.86500000000001</c:v>
                </c:pt>
                <c:pt idx="11041">
                  <c:v>403.87110000000001</c:v>
                </c:pt>
                <c:pt idx="11042">
                  <c:v>403.87580000000003</c:v>
                </c:pt>
                <c:pt idx="11043">
                  <c:v>403.88319999999999</c:v>
                </c:pt>
                <c:pt idx="11044">
                  <c:v>403.8888</c:v>
                </c:pt>
                <c:pt idx="11045">
                  <c:v>403.89420000000001</c:v>
                </c:pt>
                <c:pt idx="11046">
                  <c:v>403.90039999999999</c:v>
                </c:pt>
                <c:pt idx="11047">
                  <c:v>403.9049</c:v>
                </c:pt>
                <c:pt idx="11048">
                  <c:v>403.90929999999997</c:v>
                </c:pt>
                <c:pt idx="11049">
                  <c:v>403.91539999999998</c:v>
                </c:pt>
                <c:pt idx="11050">
                  <c:v>403.92110000000002</c:v>
                </c:pt>
                <c:pt idx="11051">
                  <c:v>403.92899999999997</c:v>
                </c:pt>
                <c:pt idx="11052">
                  <c:v>403.93380000000002</c:v>
                </c:pt>
                <c:pt idx="11053">
                  <c:v>403.93740000000003</c:v>
                </c:pt>
                <c:pt idx="11054">
                  <c:v>403.94380000000001</c:v>
                </c:pt>
                <c:pt idx="11055">
                  <c:v>403.94810000000001</c:v>
                </c:pt>
                <c:pt idx="11056">
                  <c:v>403.95319999999998</c:v>
                </c:pt>
                <c:pt idx="11057">
                  <c:v>403.96019999999999</c:v>
                </c:pt>
                <c:pt idx="11058">
                  <c:v>403.96409999999997</c:v>
                </c:pt>
                <c:pt idx="11059">
                  <c:v>403.97030000000001</c:v>
                </c:pt>
                <c:pt idx="11060">
                  <c:v>403.97460000000001</c:v>
                </c:pt>
                <c:pt idx="11061">
                  <c:v>403.98169999999999</c:v>
                </c:pt>
                <c:pt idx="11062">
                  <c:v>403.98599999999999</c:v>
                </c:pt>
                <c:pt idx="11063">
                  <c:v>403.99279999999999</c:v>
                </c:pt>
                <c:pt idx="11064">
                  <c:v>403.99720000000002</c:v>
                </c:pt>
                <c:pt idx="11065">
                  <c:v>404.0025</c:v>
                </c:pt>
                <c:pt idx="11066">
                  <c:v>404.00740000000002</c:v>
                </c:pt>
                <c:pt idx="11067">
                  <c:v>404.01310000000001</c:v>
                </c:pt>
                <c:pt idx="11068">
                  <c:v>404.01780000000002</c:v>
                </c:pt>
                <c:pt idx="11069">
                  <c:v>404.02179999999998</c:v>
                </c:pt>
                <c:pt idx="11070">
                  <c:v>404.02679999999998</c:v>
                </c:pt>
                <c:pt idx="11071">
                  <c:v>404.03379999999999</c:v>
                </c:pt>
                <c:pt idx="11072">
                  <c:v>404.03820000000002</c:v>
                </c:pt>
                <c:pt idx="11073">
                  <c:v>404.04360000000003</c:v>
                </c:pt>
                <c:pt idx="11074">
                  <c:v>404.05059999999997</c:v>
                </c:pt>
                <c:pt idx="11075">
                  <c:v>404.05549999999999</c:v>
                </c:pt>
                <c:pt idx="11076">
                  <c:v>404.06029999999998</c:v>
                </c:pt>
                <c:pt idx="11077">
                  <c:v>404.06560000000002</c:v>
                </c:pt>
                <c:pt idx="11078">
                  <c:v>404.07190000000003</c:v>
                </c:pt>
                <c:pt idx="11079">
                  <c:v>404.07709999999997</c:v>
                </c:pt>
                <c:pt idx="11080">
                  <c:v>404.08170000000001</c:v>
                </c:pt>
                <c:pt idx="11081">
                  <c:v>404.08530000000002</c:v>
                </c:pt>
                <c:pt idx="11082">
                  <c:v>404.09120000000001</c:v>
                </c:pt>
                <c:pt idx="11083">
                  <c:v>404.09649999999999</c:v>
                </c:pt>
                <c:pt idx="11084">
                  <c:v>404.10289999999998</c:v>
                </c:pt>
                <c:pt idx="11085">
                  <c:v>404.10700000000003</c:v>
                </c:pt>
                <c:pt idx="11086">
                  <c:v>404.11200000000002</c:v>
                </c:pt>
                <c:pt idx="11087">
                  <c:v>404.11829999999998</c:v>
                </c:pt>
                <c:pt idx="11088">
                  <c:v>404.12389999999999</c:v>
                </c:pt>
                <c:pt idx="11089">
                  <c:v>404.1302</c:v>
                </c:pt>
                <c:pt idx="11090">
                  <c:v>404.13440000000003</c:v>
                </c:pt>
                <c:pt idx="11091">
                  <c:v>404.1395</c:v>
                </c:pt>
                <c:pt idx="11092">
                  <c:v>404.14640000000003</c:v>
                </c:pt>
                <c:pt idx="11093">
                  <c:v>404.1515</c:v>
                </c:pt>
                <c:pt idx="11094">
                  <c:v>404.15719999999999</c:v>
                </c:pt>
                <c:pt idx="11095">
                  <c:v>404.16149999999999</c:v>
                </c:pt>
                <c:pt idx="11096">
                  <c:v>404.16750000000002</c:v>
                </c:pt>
                <c:pt idx="11097">
                  <c:v>404.173</c:v>
                </c:pt>
                <c:pt idx="11098">
                  <c:v>404.17899999999997</c:v>
                </c:pt>
                <c:pt idx="11099">
                  <c:v>404.185</c:v>
                </c:pt>
                <c:pt idx="11100">
                  <c:v>404.19119999999998</c:v>
                </c:pt>
                <c:pt idx="11101">
                  <c:v>404.19569999999999</c:v>
                </c:pt>
                <c:pt idx="11102">
                  <c:v>404.20179999999999</c:v>
                </c:pt>
                <c:pt idx="11103">
                  <c:v>404.2072</c:v>
                </c:pt>
                <c:pt idx="11104">
                  <c:v>404.2124</c:v>
                </c:pt>
                <c:pt idx="11105">
                  <c:v>404.21690000000001</c:v>
                </c:pt>
                <c:pt idx="11106">
                  <c:v>404.22379999999998</c:v>
                </c:pt>
                <c:pt idx="11107">
                  <c:v>404.22770000000003</c:v>
                </c:pt>
                <c:pt idx="11108">
                  <c:v>404.23439999999999</c:v>
                </c:pt>
                <c:pt idx="11109">
                  <c:v>404.24</c:v>
                </c:pt>
                <c:pt idx="11110">
                  <c:v>404.245</c:v>
                </c:pt>
                <c:pt idx="11111">
                  <c:v>404.24979999999999</c:v>
                </c:pt>
                <c:pt idx="11112">
                  <c:v>404.25560000000002</c:v>
                </c:pt>
                <c:pt idx="11113">
                  <c:v>404.26170000000002</c:v>
                </c:pt>
                <c:pt idx="11114">
                  <c:v>404.26670000000001</c:v>
                </c:pt>
                <c:pt idx="11115">
                  <c:v>404.27179999999998</c:v>
                </c:pt>
                <c:pt idx="11116">
                  <c:v>404.27679999999998</c:v>
                </c:pt>
                <c:pt idx="11117">
                  <c:v>404.28160000000003</c:v>
                </c:pt>
                <c:pt idx="11118">
                  <c:v>404.28820000000002</c:v>
                </c:pt>
                <c:pt idx="11119">
                  <c:v>404.29219999999998</c:v>
                </c:pt>
                <c:pt idx="11120">
                  <c:v>404.2978</c:v>
                </c:pt>
                <c:pt idx="11121">
                  <c:v>404.30340000000001</c:v>
                </c:pt>
                <c:pt idx="11122">
                  <c:v>404.30959999999999</c:v>
                </c:pt>
                <c:pt idx="11123">
                  <c:v>404.31349999999998</c:v>
                </c:pt>
                <c:pt idx="11124">
                  <c:v>404.32029999999997</c:v>
                </c:pt>
                <c:pt idx="11125">
                  <c:v>404.32499999999999</c:v>
                </c:pt>
                <c:pt idx="11126">
                  <c:v>404.33190000000002</c:v>
                </c:pt>
                <c:pt idx="11127">
                  <c:v>404.33690000000001</c:v>
                </c:pt>
                <c:pt idx="11128">
                  <c:v>404.34179999999998</c:v>
                </c:pt>
                <c:pt idx="11129">
                  <c:v>404.34780000000001</c:v>
                </c:pt>
                <c:pt idx="11130">
                  <c:v>404.35180000000003</c:v>
                </c:pt>
                <c:pt idx="11131">
                  <c:v>404.358</c:v>
                </c:pt>
                <c:pt idx="11132">
                  <c:v>404.36320000000001</c:v>
                </c:pt>
                <c:pt idx="11133">
                  <c:v>404.36939999999998</c:v>
                </c:pt>
                <c:pt idx="11134">
                  <c:v>404.37439999999998</c:v>
                </c:pt>
                <c:pt idx="11135">
                  <c:v>404.37889999999999</c:v>
                </c:pt>
                <c:pt idx="11136">
                  <c:v>404.3845</c:v>
                </c:pt>
                <c:pt idx="11137">
                  <c:v>404.39100000000002</c:v>
                </c:pt>
                <c:pt idx="11138">
                  <c:v>404.39620000000002</c:v>
                </c:pt>
                <c:pt idx="11139">
                  <c:v>404.4024</c:v>
                </c:pt>
                <c:pt idx="11140">
                  <c:v>404.40800000000002</c:v>
                </c:pt>
                <c:pt idx="11141">
                  <c:v>404.41419999999999</c:v>
                </c:pt>
                <c:pt idx="11142">
                  <c:v>404.42039999999997</c:v>
                </c:pt>
                <c:pt idx="11143">
                  <c:v>404.42590000000001</c:v>
                </c:pt>
                <c:pt idx="11144">
                  <c:v>404.43060000000003</c:v>
                </c:pt>
                <c:pt idx="11145">
                  <c:v>404.43700000000001</c:v>
                </c:pt>
                <c:pt idx="11146">
                  <c:v>404.44279999999998</c:v>
                </c:pt>
                <c:pt idx="11147">
                  <c:v>404.44639999999998</c:v>
                </c:pt>
                <c:pt idx="11148">
                  <c:v>404.4529</c:v>
                </c:pt>
                <c:pt idx="11149">
                  <c:v>404.45800000000003</c:v>
                </c:pt>
                <c:pt idx="11150">
                  <c:v>404.46300000000002</c:v>
                </c:pt>
                <c:pt idx="11151">
                  <c:v>404.4676</c:v>
                </c:pt>
                <c:pt idx="11152">
                  <c:v>404.4726</c:v>
                </c:pt>
                <c:pt idx="11153">
                  <c:v>404.47820000000002</c:v>
                </c:pt>
                <c:pt idx="11154">
                  <c:v>404.48239999999998</c:v>
                </c:pt>
                <c:pt idx="11155">
                  <c:v>404.48820000000001</c:v>
                </c:pt>
                <c:pt idx="11156">
                  <c:v>404.49310000000003</c:v>
                </c:pt>
                <c:pt idx="11157">
                  <c:v>404.4975</c:v>
                </c:pt>
                <c:pt idx="11158">
                  <c:v>404.50330000000002</c:v>
                </c:pt>
                <c:pt idx="11159">
                  <c:v>404.50799999999998</c:v>
                </c:pt>
                <c:pt idx="11160">
                  <c:v>404.51510000000002</c:v>
                </c:pt>
                <c:pt idx="11161">
                  <c:v>404.51990000000001</c:v>
                </c:pt>
                <c:pt idx="11162">
                  <c:v>404.52510000000001</c:v>
                </c:pt>
                <c:pt idx="11163">
                  <c:v>404.53120000000001</c:v>
                </c:pt>
                <c:pt idx="11164">
                  <c:v>404.53480000000002</c:v>
                </c:pt>
                <c:pt idx="11165">
                  <c:v>404.53890000000001</c:v>
                </c:pt>
                <c:pt idx="11166">
                  <c:v>404.54500000000002</c:v>
                </c:pt>
                <c:pt idx="11167">
                  <c:v>404.5514</c:v>
                </c:pt>
                <c:pt idx="11168">
                  <c:v>404.55500000000001</c:v>
                </c:pt>
                <c:pt idx="11169">
                  <c:v>404.5616</c:v>
                </c:pt>
                <c:pt idx="11170">
                  <c:v>404.56740000000002</c:v>
                </c:pt>
                <c:pt idx="11171">
                  <c:v>404.57190000000003</c:v>
                </c:pt>
                <c:pt idx="11172">
                  <c:v>404.57639999999998</c:v>
                </c:pt>
                <c:pt idx="11173">
                  <c:v>404.58010000000002</c:v>
                </c:pt>
                <c:pt idx="11174">
                  <c:v>404.58629999999999</c:v>
                </c:pt>
                <c:pt idx="11175">
                  <c:v>404.59280000000001</c:v>
                </c:pt>
                <c:pt idx="11176">
                  <c:v>404.59859999999998</c:v>
                </c:pt>
                <c:pt idx="11177">
                  <c:v>404.6046</c:v>
                </c:pt>
                <c:pt idx="11178">
                  <c:v>404.61</c:v>
                </c:pt>
                <c:pt idx="11179">
                  <c:v>404.61360000000002</c:v>
                </c:pt>
                <c:pt idx="11180">
                  <c:v>404.6191</c:v>
                </c:pt>
                <c:pt idx="11181">
                  <c:v>404.6268</c:v>
                </c:pt>
                <c:pt idx="11182">
                  <c:v>404.63220000000001</c:v>
                </c:pt>
                <c:pt idx="11183">
                  <c:v>404.6386</c:v>
                </c:pt>
                <c:pt idx="11184">
                  <c:v>404.6429</c:v>
                </c:pt>
                <c:pt idx="11185">
                  <c:v>404.64929999999998</c:v>
                </c:pt>
                <c:pt idx="11186">
                  <c:v>404.65570000000002</c:v>
                </c:pt>
                <c:pt idx="11187">
                  <c:v>404.66039999999998</c:v>
                </c:pt>
                <c:pt idx="11188">
                  <c:v>404.66570000000002</c:v>
                </c:pt>
                <c:pt idx="11189">
                  <c:v>404.67039999999997</c:v>
                </c:pt>
                <c:pt idx="11190">
                  <c:v>404.67630000000003</c:v>
                </c:pt>
                <c:pt idx="11191">
                  <c:v>404.68130000000002</c:v>
                </c:pt>
                <c:pt idx="11192">
                  <c:v>404.68720000000002</c:v>
                </c:pt>
                <c:pt idx="11193">
                  <c:v>404.6918</c:v>
                </c:pt>
                <c:pt idx="11194">
                  <c:v>404.69650000000001</c:v>
                </c:pt>
                <c:pt idx="11195">
                  <c:v>404.702</c:v>
                </c:pt>
                <c:pt idx="11196">
                  <c:v>404.7088</c:v>
                </c:pt>
                <c:pt idx="11197">
                  <c:v>404.71379999999999</c:v>
                </c:pt>
                <c:pt idx="11198">
                  <c:v>404.71899999999999</c:v>
                </c:pt>
                <c:pt idx="11199">
                  <c:v>404.7235</c:v>
                </c:pt>
                <c:pt idx="11200">
                  <c:v>404.72859999999997</c:v>
                </c:pt>
                <c:pt idx="11201">
                  <c:v>404.73480000000001</c:v>
                </c:pt>
                <c:pt idx="11202">
                  <c:v>404.74099999999999</c:v>
                </c:pt>
                <c:pt idx="11203">
                  <c:v>404.745</c:v>
                </c:pt>
                <c:pt idx="11204">
                  <c:v>404.75020000000001</c:v>
                </c:pt>
                <c:pt idx="11205">
                  <c:v>404.7568</c:v>
                </c:pt>
                <c:pt idx="11206">
                  <c:v>404.76220000000001</c:v>
                </c:pt>
                <c:pt idx="11207">
                  <c:v>404.76690000000002</c:v>
                </c:pt>
                <c:pt idx="11208">
                  <c:v>404.77190000000002</c:v>
                </c:pt>
                <c:pt idx="11209">
                  <c:v>404.77839999999998</c:v>
                </c:pt>
                <c:pt idx="11210">
                  <c:v>404.78320000000002</c:v>
                </c:pt>
                <c:pt idx="11211">
                  <c:v>404.78820000000002</c:v>
                </c:pt>
                <c:pt idx="11212">
                  <c:v>404.79399999999998</c:v>
                </c:pt>
                <c:pt idx="11213">
                  <c:v>404.7989</c:v>
                </c:pt>
                <c:pt idx="11214">
                  <c:v>404.80430000000001</c:v>
                </c:pt>
                <c:pt idx="11215">
                  <c:v>404.80950000000001</c:v>
                </c:pt>
                <c:pt idx="11216">
                  <c:v>404.81740000000002</c:v>
                </c:pt>
                <c:pt idx="11217">
                  <c:v>404.822</c:v>
                </c:pt>
                <c:pt idx="11218">
                  <c:v>404.82900000000001</c:v>
                </c:pt>
                <c:pt idx="11219">
                  <c:v>404.8347</c:v>
                </c:pt>
                <c:pt idx="11220">
                  <c:v>404.8415</c:v>
                </c:pt>
                <c:pt idx="11221">
                  <c:v>404.8451</c:v>
                </c:pt>
                <c:pt idx="11222">
                  <c:v>404.85199999999998</c:v>
                </c:pt>
                <c:pt idx="11223">
                  <c:v>404.8578</c:v>
                </c:pt>
                <c:pt idx="11224">
                  <c:v>404.86360000000002</c:v>
                </c:pt>
                <c:pt idx="11225">
                  <c:v>404.86860000000001</c:v>
                </c:pt>
                <c:pt idx="11226">
                  <c:v>404.87439999999998</c:v>
                </c:pt>
                <c:pt idx="11227">
                  <c:v>404.88080000000002</c:v>
                </c:pt>
                <c:pt idx="11228">
                  <c:v>404.88630000000001</c:v>
                </c:pt>
                <c:pt idx="11229">
                  <c:v>404.89080000000001</c:v>
                </c:pt>
                <c:pt idx="11230">
                  <c:v>404.8965</c:v>
                </c:pt>
                <c:pt idx="11231">
                  <c:v>404.90249999999997</c:v>
                </c:pt>
                <c:pt idx="11232">
                  <c:v>404.90859999999998</c:v>
                </c:pt>
                <c:pt idx="11233">
                  <c:v>404.91520000000003</c:v>
                </c:pt>
                <c:pt idx="11234">
                  <c:v>404.92020000000002</c:v>
                </c:pt>
                <c:pt idx="11235">
                  <c:v>404.9264</c:v>
                </c:pt>
                <c:pt idx="11236">
                  <c:v>404.93099999999998</c:v>
                </c:pt>
                <c:pt idx="11237">
                  <c:v>404.93400000000003</c:v>
                </c:pt>
                <c:pt idx="11238">
                  <c:v>404.94049999999999</c:v>
                </c:pt>
                <c:pt idx="11239">
                  <c:v>404.94600000000003</c:v>
                </c:pt>
                <c:pt idx="11240">
                  <c:v>404.95209999999997</c:v>
                </c:pt>
                <c:pt idx="11241">
                  <c:v>404.95760000000001</c:v>
                </c:pt>
                <c:pt idx="11242">
                  <c:v>404.96199999999999</c:v>
                </c:pt>
                <c:pt idx="11243">
                  <c:v>404.96780000000001</c:v>
                </c:pt>
                <c:pt idx="11244">
                  <c:v>404.97320000000002</c:v>
                </c:pt>
                <c:pt idx="11245">
                  <c:v>404.97879999999998</c:v>
                </c:pt>
                <c:pt idx="11246">
                  <c:v>404.98500000000001</c:v>
                </c:pt>
                <c:pt idx="11247">
                  <c:v>404.98970000000003</c:v>
                </c:pt>
                <c:pt idx="11248">
                  <c:v>404.99639999999999</c:v>
                </c:pt>
                <c:pt idx="11249">
                  <c:v>405.00279999999998</c:v>
                </c:pt>
                <c:pt idx="11250">
                  <c:v>405.0095</c:v>
                </c:pt>
                <c:pt idx="11251">
                  <c:v>405.01479999999998</c:v>
                </c:pt>
                <c:pt idx="11252">
                  <c:v>405.01900000000001</c:v>
                </c:pt>
                <c:pt idx="11253">
                  <c:v>405.02420000000001</c:v>
                </c:pt>
                <c:pt idx="11254">
                  <c:v>405.03039999999999</c:v>
                </c:pt>
                <c:pt idx="11255">
                  <c:v>405.03539999999998</c:v>
                </c:pt>
                <c:pt idx="11256">
                  <c:v>405.0412</c:v>
                </c:pt>
                <c:pt idx="11257">
                  <c:v>405.04689999999999</c:v>
                </c:pt>
                <c:pt idx="11258">
                  <c:v>405.05040000000002</c:v>
                </c:pt>
                <c:pt idx="11259">
                  <c:v>405.05799999999999</c:v>
                </c:pt>
                <c:pt idx="11260">
                  <c:v>405.06490000000002</c:v>
                </c:pt>
                <c:pt idx="11261">
                  <c:v>405.07100000000003</c:v>
                </c:pt>
                <c:pt idx="11262">
                  <c:v>405.0754</c:v>
                </c:pt>
                <c:pt idx="11263">
                  <c:v>405.08249999999998</c:v>
                </c:pt>
                <c:pt idx="11264">
                  <c:v>405.08730000000003</c:v>
                </c:pt>
                <c:pt idx="11265">
                  <c:v>405.09280000000001</c:v>
                </c:pt>
                <c:pt idx="11266">
                  <c:v>405.09739999999999</c:v>
                </c:pt>
                <c:pt idx="11267">
                  <c:v>405.10300000000001</c:v>
                </c:pt>
                <c:pt idx="11268">
                  <c:v>405.10820000000001</c:v>
                </c:pt>
                <c:pt idx="11269">
                  <c:v>405.1148</c:v>
                </c:pt>
                <c:pt idx="11270">
                  <c:v>405.11869999999999</c:v>
                </c:pt>
                <c:pt idx="11271">
                  <c:v>405.12220000000002</c:v>
                </c:pt>
                <c:pt idx="11272">
                  <c:v>405.12970000000001</c:v>
                </c:pt>
                <c:pt idx="11273">
                  <c:v>405.1352</c:v>
                </c:pt>
                <c:pt idx="11274">
                  <c:v>405.13900000000001</c:v>
                </c:pt>
                <c:pt idx="11275">
                  <c:v>405.14550000000003</c:v>
                </c:pt>
                <c:pt idx="11276">
                  <c:v>405.15120000000002</c:v>
                </c:pt>
                <c:pt idx="11277">
                  <c:v>405.15660000000003</c:v>
                </c:pt>
                <c:pt idx="11278">
                  <c:v>405.16109999999998</c:v>
                </c:pt>
                <c:pt idx="11279">
                  <c:v>405.1669</c:v>
                </c:pt>
                <c:pt idx="11280">
                  <c:v>405.17340000000002</c:v>
                </c:pt>
                <c:pt idx="11281">
                  <c:v>405.17809999999997</c:v>
                </c:pt>
                <c:pt idx="11282">
                  <c:v>405.1832</c:v>
                </c:pt>
                <c:pt idx="11283">
                  <c:v>405.19069999999999</c:v>
                </c:pt>
                <c:pt idx="11284">
                  <c:v>405.19720000000001</c:v>
                </c:pt>
                <c:pt idx="11285">
                  <c:v>405.20060000000001</c:v>
                </c:pt>
                <c:pt idx="11286">
                  <c:v>405.20659999999998</c:v>
                </c:pt>
                <c:pt idx="11287">
                  <c:v>405.21300000000002</c:v>
                </c:pt>
                <c:pt idx="11288">
                  <c:v>405.21789999999999</c:v>
                </c:pt>
                <c:pt idx="11289">
                  <c:v>405.22280000000001</c:v>
                </c:pt>
                <c:pt idx="11290">
                  <c:v>405.23</c:v>
                </c:pt>
                <c:pt idx="11291">
                  <c:v>405.23450000000003</c:v>
                </c:pt>
                <c:pt idx="11292">
                  <c:v>405.24009999999998</c:v>
                </c:pt>
                <c:pt idx="11293">
                  <c:v>405.24619999999999</c:v>
                </c:pt>
                <c:pt idx="11294">
                  <c:v>405.25110000000001</c:v>
                </c:pt>
                <c:pt idx="11295">
                  <c:v>405.25830000000002</c:v>
                </c:pt>
                <c:pt idx="11296">
                  <c:v>405.26350000000002</c:v>
                </c:pt>
                <c:pt idx="11297">
                  <c:v>405.26909999999998</c:v>
                </c:pt>
                <c:pt idx="11298">
                  <c:v>405.27420000000001</c:v>
                </c:pt>
                <c:pt idx="11299">
                  <c:v>405.28019999999998</c:v>
                </c:pt>
                <c:pt idx="11300">
                  <c:v>405.28379999999999</c:v>
                </c:pt>
                <c:pt idx="11301">
                  <c:v>405.28800000000001</c:v>
                </c:pt>
                <c:pt idx="11302">
                  <c:v>405.2944</c:v>
                </c:pt>
                <c:pt idx="11303">
                  <c:v>405.30090000000001</c:v>
                </c:pt>
                <c:pt idx="11304">
                  <c:v>405.30720000000002</c:v>
                </c:pt>
                <c:pt idx="11305">
                  <c:v>405.31189999999998</c:v>
                </c:pt>
                <c:pt idx="11306">
                  <c:v>405.31799999999998</c:v>
                </c:pt>
                <c:pt idx="11307">
                  <c:v>405.32479999999998</c:v>
                </c:pt>
                <c:pt idx="11308">
                  <c:v>405.33</c:v>
                </c:pt>
                <c:pt idx="11309">
                  <c:v>405.33300000000003</c:v>
                </c:pt>
                <c:pt idx="11310">
                  <c:v>405.33920000000001</c:v>
                </c:pt>
                <c:pt idx="11311">
                  <c:v>405.34519999999998</c:v>
                </c:pt>
                <c:pt idx="11312">
                  <c:v>405.35149999999999</c:v>
                </c:pt>
                <c:pt idx="11313">
                  <c:v>405.35660000000001</c:v>
                </c:pt>
                <c:pt idx="11314">
                  <c:v>405.3614</c:v>
                </c:pt>
                <c:pt idx="11315">
                  <c:v>405.36799999999999</c:v>
                </c:pt>
                <c:pt idx="11316">
                  <c:v>405.3725</c:v>
                </c:pt>
                <c:pt idx="11317">
                  <c:v>405.37759999999997</c:v>
                </c:pt>
                <c:pt idx="11318">
                  <c:v>405.3836</c:v>
                </c:pt>
                <c:pt idx="11319">
                  <c:v>405.3879</c:v>
                </c:pt>
                <c:pt idx="11320">
                  <c:v>405.39460000000003</c:v>
                </c:pt>
                <c:pt idx="11321">
                  <c:v>405.40039999999999</c:v>
                </c:pt>
                <c:pt idx="11322">
                  <c:v>405.40679999999998</c:v>
                </c:pt>
                <c:pt idx="11323">
                  <c:v>405.41</c:v>
                </c:pt>
                <c:pt idx="11324">
                  <c:v>405.41520000000003</c:v>
                </c:pt>
                <c:pt idx="11325">
                  <c:v>405.42</c:v>
                </c:pt>
                <c:pt idx="11326">
                  <c:v>405.42500000000001</c:v>
                </c:pt>
                <c:pt idx="11327">
                  <c:v>405.4298</c:v>
                </c:pt>
                <c:pt idx="11328">
                  <c:v>405.4359</c:v>
                </c:pt>
                <c:pt idx="11329">
                  <c:v>405.43950000000001</c:v>
                </c:pt>
                <c:pt idx="11330">
                  <c:v>405.44499999999999</c:v>
                </c:pt>
                <c:pt idx="11331">
                  <c:v>405.45159999999998</c:v>
                </c:pt>
                <c:pt idx="11332">
                  <c:v>405.45620000000002</c:v>
                </c:pt>
                <c:pt idx="11333">
                  <c:v>405.46120000000002</c:v>
                </c:pt>
                <c:pt idx="11334">
                  <c:v>405.46690000000001</c:v>
                </c:pt>
                <c:pt idx="11335">
                  <c:v>405.4726</c:v>
                </c:pt>
                <c:pt idx="11336">
                  <c:v>405.47750000000002</c:v>
                </c:pt>
                <c:pt idx="11337">
                  <c:v>405.4828</c:v>
                </c:pt>
                <c:pt idx="11338">
                  <c:v>405.48880000000003</c:v>
                </c:pt>
                <c:pt idx="11339">
                  <c:v>405.49459999999999</c:v>
                </c:pt>
                <c:pt idx="11340">
                  <c:v>405.50040000000001</c:v>
                </c:pt>
                <c:pt idx="11341">
                  <c:v>405.50569999999999</c:v>
                </c:pt>
                <c:pt idx="11342">
                  <c:v>405.51159999999999</c:v>
                </c:pt>
                <c:pt idx="11343">
                  <c:v>405.51600000000002</c:v>
                </c:pt>
                <c:pt idx="11344">
                  <c:v>405.52260000000001</c:v>
                </c:pt>
                <c:pt idx="11345">
                  <c:v>405.52879999999999</c:v>
                </c:pt>
                <c:pt idx="11346">
                  <c:v>405.5394</c:v>
                </c:pt>
                <c:pt idx="11347">
                  <c:v>405.53410000000002</c:v>
                </c:pt>
                <c:pt idx="11348">
                  <c:v>405.5437</c:v>
                </c:pt>
                <c:pt idx="11349">
                  <c:v>405.55020000000002</c:v>
                </c:pt>
                <c:pt idx="11350">
                  <c:v>405.55309999999997</c:v>
                </c:pt>
                <c:pt idx="11351">
                  <c:v>405.56380000000001</c:v>
                </c:pt>
                <c:pt idx="11352">
                  <c:v>405.56670000000003</c:v>
                </c:pt>
                <c:pt idx="11353">
                  <c:v>405.57220000000001</c:v>
                </c:pt>
                <c:pt idx="11354">
                  <c:v>405.57690000000002</c:v>
                </c:pt>
                <c:pt idx="11355">
                  <c:v>405.58170000000001</c:v>
                </c:pt>
                <c:pt idx="11356">
                  <c:v>405.58679999999998</c:v>
                </c:pt>
                <c:pt idx="11357">
                  <c:v>405.59249999999997</c:v>
                </c:pt>
                <c:pt idx="11358">
                  <c:v>405.59840000000003</c:v>
                </c:pt>
                <c:pt idx="11359">
                  <c:v>405.60399999999998</c:v>
                </c:pt>
                <c:pt idx="11360">
                  <c:v>405.6096</c:v>
                </c:pt>
                <c:pt idx="11361">
                  <c:v>405.61500000000001</c:v>
                </c:pt>
                <c:pt idx="11362">
                  <c:v>405.61959999999999</c:v>
                </c:pt>
                <c:pt idx="11363">
                  <c:v>405.62689999999998</c:v>
                </c:pt>
                <c:pt idx="11364">
                  <c:v>405.63130000000001</c:v>
                </c:pt>
                <c:pt idx="11365">
                  <c:v>405.63600000000002</c:v>
                </c:pt>
                <c:pt idx="11366">
                  <c:v>405.642</c:v>
                </c:pt>
                <c:pt idx="11367">
                  <c:v>405.6463</c:v>
                </c:pt>
                <c:pt idx="11368">
                  <c:v>405.65190000000001</c:v>
                </c:pt>
                <c:pt idx="11369">
                  <c:v>405.65890000000002</c:v>
                </c:pt>
                <c:pt idx="11370">
                  <c:v>405.6628</c:v>
                </c:pt>
                <c:pt idx="11371">
                  <c:v>405.66899999999998</c:v>
                </c:pt>
                <c:pt idx="11372">
                  <c:v>405.67529999999999</c:v>
                </c:pt>
                <c:pt idx="11373">
                  <c:v>405.6807</c:v>
                </c:pt>
                <c:pt idx="11374">
                  <c:v>405.68599999999998</c:v>
                </c:pt>
                <c:pt idx="11375">
                  <c:v>405.69159999999999</c:v>
                </c:pt>
                <c:pt idx="11376">
                  <c:v>405.69650000000001</c:v>
                </c:pt>
                <c:pt idx="11377">
                  <c:v>405.70249999999999</c:v>
                </c:pt>
                <c:pt idx="11378">
                  <c:v>405.709</c:v>
                </c:pt>
                <c:pt idx="11379">
                  <c:v>405.71339999999998</c:v>
                </c:pt>
                <c:pt idx="11380">
                  <c:v>405.71940000000001</c:v>
                </c:pt>
                <c:pt idx="11381">
                  <c:v>405.72640000000001</c:v>
                </c:pt>
                <c:pt idx="11382">
                  <c:v>405.73160000000001</c:v>
                </c:pt>
                <c:pt idx="11383">
                  <c:v>405.73630000000003</c:v>
                </c:pt>
                <c:pt idx="11384">
                  <c:v>405.74299999999999</c:v>
                </c:pt>
                <c:pt idx="11385">
                  <c:v>405.74900000000002</c:v>
                </c:pt>
                <c:pt idx="11386">
                  <c:v>405.75279999999998</c:v>
                </c:pt>
                <c:pt idx="11387">
                  <c:v>405.75920000000002</c:v>
                </c:pt>
                <c:pt idx="11388">
                  <c:v>405.76420000000002</c:v>
                </c:pt>
                <c:pt idx="11389">
                  <c:v>405.7697</c:v>
                </c:pt>
                <c:pt idx="11390">
                  <c:v>405.77319999999997</c:v>
                </c:pt>
                <c:pt idx="11391">
                  <c:v>405.78030000000001</c:v>
                </c:pt>
                <c:pt idx="11392">
                  <c:v>405.78469999999999</c:v>
                </c:pt>
                <c:pt idx="11393">
                  <c:v>405.7903</c:v>
                </c:pt>
                <c:pt idx="11394">
                  <c:v>405.7946</c:v>
                </c:pt>
                <c:pt idx="11395">
                  <c:v>405.80090000000001</c:v>
                </c:pt>
                <c:pt idx="11396">
                  <c:v>405.80590000000001</c:v>
                </c:pt>
                <c:pt idx="11397">
                  <c:v>405.81180000000001</c:v>
                </c:pt>
                <c:pt idx="11398">
                  <c:v>405.8168</c:v>
                </c:pt>
                <c:pt idx="11399">
                  <c:v>405.82279999999997</c:v>
                </c:pt>
                <c:pt idx="11400">
                  <c:v>405.82909999999998</c:v>
                </c:pt>
                <c:pt idx="11401">
                  <c:v>405.83350000000002</c:v>
                </c:pt>
                <c:pt idx="11402">
                  <c:v>405.8381</c:v>
                </c:pt>
                <c:pt idx="11403">
                  <c:v>405.84350000000001</c:v>
                </c:pt>
                <c:pt idx="11404">
                  <c:v>405.84980000000002</c:v>
                </c:pt>
                <c:pt idx="11405">
                  <c:v>405.85489999999999</c:v>
                </c:pt>
                <c:pt idx="11406">
                  <c:v>405.86219999999997</c:v>
                </c:pt>
                <c:pt idx="11407">
                  <c:v>405.86779999999999</c:v>
                </c:pt>
                <c:pt idx="11408">
                  <c:v>405.87270000000001</c:v>
                </c:pt>
                <c:pt idx="11409">
                  <c:v>405.87689999999998</c:v>
                </c:pt>
                <c:pt idx="11410">
                  <c:v>405.88200000000001</c:v>
                </c:pt>
                <c:pt idx="11411">
                  <c:v>405.8888</c:v>
                </c:pt>
                <c:pt idx="11412">
                  <c:v>405.89359999999999</c:v>
                </c:pt>
                <c:pt idx="11413">
                  <c:v>405.89879999999999</c:v>
                </c:pt>
                <c:pt idx="11414">
                  <c:v>405.90539999999999</c:v>
                </c:pt>
                <c:pt idx="11415">
                  <c:v>405.91140000000001</c:v>
                </c:pt>
                <c:pt idx="11416">
                  <c:v>405.91640000000001</c:v>
                </c:pt>
                <c:pt idx="11417">
                  <c:v>405.92169999999999</c:v>
                </c:pt>
                <c:pt idx="11418">
                  <c:v>405.92720000000003</c:v>
                </c:pt>
                <c:pt idx="11419">
                  <c:v>405.93209999999999</c:v>
                </c:pt>
                <c:pt idx="11420">
                  <c:v>405.93900000000002</c:v>
                </c:pt>
                <c:pt idx="11421">
                  <c:v>405.94459999999998</c:v>
                </c:pt>
                <c:pt idx="11422">
                  <c:v>405.9479</c:v>
                </c:pt>
                <c:pt idx="11423">
                  <c:v>405.95350000000002</c:v>
                </c:pt>
                <c:pt idx="11424">
                  <c:v>405.959</c:v>
                </c:pt>
                <c:pt idx="11425">
                  <c:v>405.96600000000001</c:v>
                </c:pt>
                <c:pt idx="11426">
                  <c:v>405.97019999999998</c:v>
                </c:pt>
                <c:pt idx="11427">
                  <c:v>405.97480000000002</c:v>
                </c:pt>
                <c:pt idx="11428">
                  <c:v>405.98340000000002</c:v>
                </c:pt>
                <c:pt idx="11429">
                  <c:v>405.98820000000001</c:v>
                </c:pt>
                <c:pt idx="11430">
                  <c:v>405.99540000000002</c:v>
                </c:pt>
                <c:pt idx="11431">
                  <c:v>406.00060000000002</c:v>
                </c:pt>
                <c:pt idx="11432">
                  <c:v>406.00630000000001</c:v>
                </c:pt>
                <c:pt idx="11433">
                  <c:v>406.01150000000001</c:v>
                </c:pt>
                <c:pt idx="11434">
                  <c:v>406.01569999999998</c:v>
                </c:pt>
                <c:pt idx="11435">
                  <c:v>406.02019999999999</c:v>
                </c:pt>
                <c:pt idx="11436">
                  <c:v>406.02569999999997</c:v>
                </c:pt>
                <c:pt idx="11437">
                  <c:v>406.03140000000002</c:v>
                </c:pt>
                <c:pt idx="11438">
                  <c:v>406.03680000000003</c:v>
                </c:pt>
                <c:pt idx="11439">
                  <c:v>406.04160000000002</c:v>
                </c:pt>
                <c:pt idx="11440">
                  <c:v>406.04750000000001</c:v>
                </c:pt>
                <c:pt idx="11441">
                  <c:v>406.0521</c:v>
                </c:pt>
                <c:pt idx="11442">
                  <c:v>406.05900000000003</c:v>
                </c:pt>
                <c:pt idx="11443">
                  <c:v>406.0652</c:v>
                </c:pt>
                <c:pt idx="11444">
                  <c:v>406.07100000000003</c:v>
                </c:pt>
                <c:pt idx="11445">
                  <c:v>406.07499999999999</c:v>
                </c:pt>
                <c:pt idx="11446">
                  <c:v>406.08179999999999</c:v>
                </c:pt>
                <c:pt idx="11447">
                  <c:v>406.08659999999998</c:v>
                </c:pt>
                <c:pt idx="11448">
                  <c:v>406.09140000000002</c:v>
                </c:pt>
                <c:pt idx="11449">
                  <c:v>406.09519999999998</c:v>
                </c:pt>
                <c:pt idx="11450">
                  <c:v>406.10180000000003</c:v>
                </c:pt>
                <c:pt idx="11451">
                  <c:v>406.10640000000001</c:v>
                </c:pt>
                <c:pt idx="11452">
                  <c:v>406.1123</c:v>
                </c:pt>
                <c:pt idx="11453">
                  <c:v>406.11919999999998</c:v>
                </c:pt>
                <c:pt idx="11454">
                  <c:v>406.12470000000002</c:v>
                </c:pt>
                <c:pt idx="11455">
                  <c:v>406.13029999999998</c:v>
                </c:pt>
                <c:pt idx="11456">
                  <c:v>406.1361</c:v>
                </c:pt>
                <c:pt idx="11457">
                  <c:v>406.14240000000001</c:v>
                </c:pt>
                <c:pt idx="11458">
                  <c:v>406.14699999999999</c:v>
                </c:pt>
                <c:pt idx="11459">
                  <c:v>406.15190000000001</c:v>
                </c:pt>
                <c:pt idx="11460">
                  <c:v>406.15780000000001</c:v>
                </c:pt>
                <c:pt idx="11461">
                  <c:v>406.16399999999999</c:v>
                </c:pt>
                <c:pt idx="11462">
                  <c:v>406.17</c:v>
                </c:pt>
                <c:pt idx="11463">
                  <c:v>406.17559999999997</c:v>
                </c:pt>
                <c:pt idx="11464">
                  <c:v>406.18119999999999</c:v>
                </c:pt>
                <c:pt idx="11465">
                  <c:v>406.18610000000001</c:v>
                </c:pt>
                <c:pt idx="11466">
                  <c:v>406.19409999999999</c:v>
                </c:pt>
                <c:pt idx="11467">
                  <c:v>406.19959999999998</c:v>
                </c:pt>
                <c:pt idx="11468">
                  <c:v>406.20580000000001</c:v>
                </c:pt>
                <c:pt idx="11469">
                  <c:v>406.21120000000002</c:v>
                </c:pt>
                <c:pt idx="11470">
                  <c:v>406.21870000000001</c:v>
                </c:pt>
                <c:pt idx="11471">
                  <c:v>406.22320000000002</c:v>
                </c:pt>
                <c:pt idx="11472">
                  <c:v>406.22789999999998</c:v>
                </c:pt>
                <c:pt idx="11473">
                  <c:v>406.23360000000002</c:v>
                </c:pt>
                <c:pt idx="11474">
                  <c:v>406.23820000000001</c:v>
                </c:pt>
                <c:pt idx="11475">
                  <c:v>406.245</c:v>
                </c:pt>
                <c:pt idx="11476">
                  <c:v>406.24919999999997</c:v>
                </c:pt>
                <c:pt idx="11477">
                  <c:v>406.25540000000001</c:v>
                </c:pt>
                <c:pt idx="11478">
                  <c:v>406.26159999999999</c:v>
                </c:pt>
                <c:pt idx="11479">
                  <c:v>406.2663</c:v>
                </c:pt>
                <c:pt idx="11480">
                  <c:v>406.27260000000001</c:v>
                </c:pt>
                <c:pt idx="11481">
                  <c:v>406.27800000000002</c:v>
                </c:pt>
                <c:pt idx="11482">
                  <c:v>406.28500000000003</c:v>
                </c:pt>
                <c:pt idx="11483">
                  <c:v>406.29039999999998</c:v>
                </c:pt>
                <c:pt idx="11484">
                  <c:v>406.29559999999998</c:v>
                </c:pt>
                <c:pt idx="11485">
                  <c:v>406.30020000000002</c:v>
                </c:pt>
                <c:pt idx="11486">
                  <c:v>406.30560000000003</c:v>
                </c:pt>
                <c:pt idx="11487">
                  <c:v>406.31099999999998</c:v>
                </c:pt>
                <c:pt idx="11488">
                  <c:v>406.3159</c:v>
                </c:pt>
                <c:pt idx="11489">
                  <c:v>406.322</c:v>
                </c:pt>
                <c:pt idx="11490">
                  <c:v>406.32850000000002</c:v>
                </c:pt>
                <c:pt idx="11491">
                  <c:v>406.33479999999997</c:v>
                </c:pt>
                <c:pt idx="11492">
                  <c:v>406.3408</c:v>
                </c:pt>
                <c:pt idx="11493">
                  <c:v>406.34699999999998</c:v>
                </c:pt>
                <c:pt idx="11494">
                  <c:v>406.35379999999998</c:v>
                </c:pt>
                <c:pt idx="11495">
                  <c:v>406.35849999999999</c:v>
                </c:pt>
                <c:pt idx="11496">
                  <c:v>406.36489999999998</c:v>
                </c:pt>
                <c:pt idx="11497">
                  <c:v>406.37029999999999</c:v>
                </c:pt>
                <c:pt idx="11498">
                  <c:v>406.3766</c:v>
                </c:pt>
                <c:pt idx="11499">
                  <c:v>406.38240000000002</c:v>
                </c:pt>
                <c:pt idx="11500">
                  <c:v>406.38799999999998</c:v>
                </c:pt>
                <c:pt idx="11501">
                  <c:v>406.3938</c:v>
                </c:pt>
                <c:pt idx="11502">
                  <c:v>406.39859999999999</c:v>
                </c:pt>
                <c:pt idx="11503">
                  <c:v>406.4049</c:v>
                </c:pt>
                <c:pt idx="11504">
                  <c:v>406.41079999999999</c:v>
                </c:pt>
                <c:pt idx="11505">
                  <c:v>406.4162</c:v>
                </c:pt>
                <c:pt idx="11506">
                  <c:v>406.42039999999997</c:v>
                </c:pt>
                <c:pt idx="11507">
                  <c:v>406.4271</c:v>
                </c:pt>
                <c:pt idx="11508">
                  <c:v>406.43200000000002</c:v>
                </c:pt>
                <c:pt idx="11509">
                  <c:v>406.44</c:v>
                </c:pt>
                <c:pt idx="11510">
                  <c:v>406.44499999999999</c:v>
                </c:pt>
                <c:pt idx="11511">
                  <c:v>406.45069999999998</c:v>
                </c:pt>
                <c:pt idx="11512">
                  <c:v>406.45519999999999</c:v>
                </c:pt>
                <c:pt idx="11513">
                  <c:v>406.46080000000001</c:v>
                </c:pt>
                <c:pt idx="11514">
                  <c:v>406.46749999999997</c:v>
                </c:pt>
                <c:pt idx="11515">
                  <c:v>406.47269999999997</c:v>
                </c:pt>
                <c:pt idx="11516">
                  <c:v>406.47820000000002</c:v>
                </c:pt>
                <c:pt idx="11517">
                  <c:v>406.48360000000002</c:v>
                </c:pt>
                <c:pt idx="11518">
                  <c:v>406.48910000000001</c:v>
                </c:pt>
                <c:pt idx="11519">
                  <c:v>406.49520000000001</c:v>
                </c:pt>
                <c:pt idx="11520">
                  <c:v>406.5009</c:v>
                </c:pt>
                <c:pt idx="11521">
                  <c:v>406.5052</c:v>
                </c:pt>
                <c:pt idx="11522">
                  <c:v>406.51150000000001</c:v>
                </c:pt>
                <c:pt idx="11523">
                  <c:v>406.51560000000001</c:v>
                </c:pt>
                <c:pt idx="11524">
                  <c:v>406.52159999999998</c:v>
                </c:pt>
                <c:pt idx="11525">
                  <c:v>406.5274</c:v>
                </c:pt>
                <c:pt idx="11526">
                  <c:v>406.53440000000001</c:v>
                </c:pt>
                <c:pt idx="11527">
                  <c:v>406.53789999999998</c:v>
                </c:pt>
                <c:pt idx="11528">
                  <c:v>406.54410000000001</c:v>
                </c:pt>
                <c:pt idx="11529">
                  <c:v>406.55</c:v>
                </c:pt>
                <c:pt idx="11530">
                  <c:v>406.55560000000003</c:v>
                </c:pt>
                <c:pt idx="11531">
                  <c:v>406.56099999999998</c:v>
                </c:pt>
                <c:pt idx="11532">
                  <c:v>406.56560000000002</c:v>
                </c:pt>
                <c:pt idx="11533">
                  <c:v>406.57040000000001</c:v>
                </c:pt>
                <c:pt idx="11534">
                  <c:v>406.57600000000002</c:v>
                </c:pt>
                <c:pt idx="11535">
                  <c:v>406.58150000000001</c:v>
                </c:pt>
                <c:pt idx="11536">
                  <c:v>406.58670000000001</c:v>
                </c:pt>
                <c:pt idx="11537">
                  <c:v>406.59480000000002</c:v>
                </c:pt>
                <c:pt idx="11538">
                  <c:v>406.60039999999998</c:v>
                </c:pt>
                <c:pt idx="11539">
                  <c:v>406.60509999999999</c:v>
                </c:pt>
                <c:pt idx="11540">
                  <c:v>406.61130000000003</c:v>
                </c:pt>
                <c:pt idx="11541">
                  <c:v>406.6155</c:v>
                </c:pt>
                <c:pt idx="11542">
                  <c:v>406.6198</c:v>
                </c:pt>
                <c:pt idx="11543">
                  <c:v>406.62700000000001</c:v>
                </c:pt>
                <c:pt idx="11544">
                  <c:v>406.63220000000001</c:v>
                </c:pt>
                <c:pt idx="11545">
                  <c:v>406.63749999999999</c:v>
                </c:pt>
                <c:pt idx="11546">
                  <c:v>406.64240000000001</c:v>
                </c:pt>
                <c:pt idx="11547">
                  <c:v>406.64859999999999</c:v>
                </c:pt>
                <c:pt idx="11548">
                  <c:v>406.65230000000003</c:v>
                </c:pt>
                <c:pt idx="11549">
                  <c:v>406.65820000000002</c:v>
                </c:pt>
                <c:pt idx="11550">
                  <c:v>406.66390000000001</c:v>
                </c:pt>
                <c:pt idx="11551">
                  <c:v>406.67070000000001</c:v>
                </c:pt>
                <c:pt idx="11552">
                  <c:v>406.67439999999999</c:v>
                </c:pt>
                <c:pt idx="11553">
                  <c:v>406.6825</c:v>
                </c:pt>
                <c:pt idx="11554">
                  <c:v>406.68799999999999</c:v>
                </c:pt>
                <c:pt idx="11555">
                  <c:v>406.69299999999998</c:v>
                </c:pt>
                <c:pt idx="11556">
                  <c:v>406.69839999999999</c:v>
                </c:pt>
                <c:pt idx="11557">
                  <c:v>406.70339999999999</c:v>
                </c:pt>
                <c:pt idx="11558">
                  <c:v>406.70920000000001</c:v>
                </c:pt>
                <c:pt idx="11559">
                  <c:v>406.71449999999999</c:v>
                </c:pt>
                <c:pt idx="11560">
                  <c:v>406.72140000000002</c:v>
                </c:pt>
                <c:pt idx="11561">
                  <c:v>406.72539999999998</c:v>
                </c:pt>
                <c:pt idx="11562">
                  <c:v>406.7312</c:v>
                </c:pt>
                <c:pt idx="11563">
                  <c:v>406.73559999999998</c:v>
                </c:pt>
                <c:pt idx="11564">
                  <c:v>406.74279999999999</c:v>
                </c:pt>
                <c:pt idx="11565">
                  <c:v>406.74700000000001</c:v>
                </c:pt>
                <c:pt idx="11566">
                  <c:v>406.75220000000002</c:v>
                </c:pt>
                <c:pt idx="11567">
                  <c:v>406.75779999999997</c:v>
                </c:pt>
                <c:pt idx="11568">
                  <c:v>406.76330000000002</c:v>
                </c:pt>
                <c:pt idx="11569">
                  <c:v>406.77010000000001</c:v>
                </c:pt>
                <c:pt idx="11570">
                  <c:v>406.77539999999999</c:v>
                </c:pt>
                <c:pt idx="11571">
                  <c:v>406.78089999999997</c:v>
                </c:pt>
                <c:pt idx="11572">
                  <c:v>406.78629999999998</c:v>
                </c:pt>
                <c:pt idx="11573">
                  <c:v>406.79199999999997</c:v>
                </c:pt>
                <c:pt idx="11574">
                  <c:v>406.79840000000002</c:v>
                </c:pt>
                <c:pt idx="11575">
                  <c:v>406.80399999999997</c:v>
                </c:pt>
                <c:pt idx="11576">
                  <c:v>406.81040000000002</c:v>
                </c:pt>
                <c:pt idx="11577">
                  <c:v>406.81560000000002</c:v>
                </c:pt>
                <c:pt idx="11578">
                  <c:v>406.82159999999999</c:v>
                </c:pt>
                <c:pt idx="11579">
                  <c:v>406.82639999999998</c:v>
                </c:pt>
                <c:pt idx="11580">
                  <c:v>406.83280000000002</c:v>
                </c:pt>
                <c:pt idx="11581">
                  <c:v>406.83859999999999</c:v>
                </c:pt>
                <c:pt idx="11582">
                  <c:v>406.8433</c:v>
                </c:pt>
                <c:pt idx="11583">
                  <c:v>406.84910000000002</c:v>
                </c:pt>
                <c:pt idx="11584">
                  <c:v>406.85469999999998</c:v>
                </c:pt>
                <c:pt idx="11585">
                  <c:v>406.85980000000001</c:v>
                </c:pt>
                <c:pt idx="11586">
                  <c:v>406.86700000000002</c:v>
                </c:pt>
                <c:pt idx="11587">
                  <c:v>406.87329999999997</c:v>
                </c:pt>
                <c:pt idx="11588">
                  <c:v>406.87799999999999</c:v>
                </c:pt>
                <c:pt idx="11589">
                  <c:v>406.88220000000001</c:v>
                </c:pt>
                <c:pt idx="11590">
                  <c:v>406.887</c:v>
                </c:pt>
                <c:pt idx="11591">
                  <c:v>406.89409999999998</c:v>
                </c:pt>
                <c:pt idx="11592">
                  <c:v>406.89980000000003</c:v>
                </c:pt>
                <c:pt idx="11593">
                  <c:v>406.9033</c:v>
                </c:pt>
                <c:pt idx="11594">
                  <c:v>406.90929999999997</c:v>
                </c:pt>
                <c:pt idx="11595">
                  <c:v>406.91460000000001</c:v>
                </c:pt>
                <c:pt idx="11596">
                  <c:v>406.92059999999998</c:v>
                </c:pt>
                <c:pt idx="11597">
                  <c:v>406.9264</c:v>
                </c:pt>
                <c:pt idx="11598">
                  <c:v>406.93040000000002</c:v>
                </c:pt>
                <c:pt idx="11599">
                  <c:v>406.9375</c:v>
                </c:pt>
                <c:pt idx="11600">
                  <c:v>406.94319999999999</c:v>
                </c:pt>
                <c:pt idx="11601">
                  <c:v>406.94880000000001</c:v>
                </c:pt>
                <c:pt idx="11602">
                  <c:v>406.95460000000003</c:v>
                </c:pt>
                <c:pt idx="11603">
                  <c:v>406.95979999999997</c:v>
                </c:pt>
                <c:pt idx="11604">
                  <c:v>406.96620000000001</c:v>
                </c:pt>
                <c:pt idx="11605">
                  <c:v>406.97179999999997</c:v>
                </c:pt>
                <c:pt idx="11606">
                  <c:v>406.97739999999999</c:v>
                </c:pt>
                <c:pt idx="11607">
                  <c:v>406.98410000000001</c:v>
                </c:pt>
                <c:pt idx="11608">
                  <c:v>406.98930000000001</c:v>
                </c:pt>
                <c:pt idx="11609">
                  <c:v>406.995</c:v>
                </c:pt>
                <c:pt idx="11610">
                  <c:v>407.00049999999999</c:v>
                </c:pt>
                <c:pt idx="11611">
                  <c:v>407.00540000000001</c:v>
                </c:pt>
                <c:pt idx="11612">
                  <c:v>407.01170000000002</c:v>
                </c:pt>
                <c:pt idx="11613">
                  <c:v>407.01609999999999</c:v>
                </c:pt>
                <c:pt idx="11614">
                  <c:v>407.02420000000001</c:v>
                </c:pt>
                <c:pt idx="11615">
                  <c:v>407.0324</c:v>
                </c:pt>
                <c:pt idx="11616">
                  <c:v>407.03620000000001</c:v>
                </c:pt>
                <c:pt idx="11617">
                  <c:v>407.04329999999999</c:v>
                </c:pt>
                <c:pt idx="11618">
                  <c:v>407.04899999999998</c:v>
                </c:pt>
                <c:pt idx="11619">
                  <c:v>407.05399999999997</c:v>
                </c:pt>
                <c:pt idx="11620">
                  <c:v>407.05900000000003</c:v>
                </c:pt>
                <c:pt idx="11621">
                  <c:v>407.06639999999999</c:v>
                </c:pt>
                <c:pt idx="11622">
                  <c:v>407.07060000000001</c:v>
                </c:pt>
                <c:pt idx="11623">
                  <c:v>407.0752</c:v>
                </c:pt>
                <c:pt idx="11624">
                  <c:v>407.08190000000002</c:v>
                </c:pt>
                <c:pt idx="11625">
                  <c:v>407.08879999999999</c:v>
                </c:pt>
                <c:pt idx="11626">
                  <c:v>407.0942</c:v>
                </c:pt>
                <c:pt idx="11627">
                  <c:v>407.10059999999999</c:v>
                </c:pt>
                <c:pt idx="11628">
                  <c:v>407.10500000000002</c:v>
                </c:pt>
                <c:pt idx="11629">
                  <c:v>407.11020000000002</c:v>
                </c:pt>
                <c:pt idx="11630">
                  <c:v>407.11500000000001</c:v>
                </c:pt>
                <c:pt idx="11631">
                  <c:v>407.1198</c:v>
                </c:pt>
                <c:pt idx="11632">
                  <c:v>407.12619999999998</c:v>
                </c:pt>
                <c:pt idx="11633">
                  <c:v>407.1311</c:v>
                </c:pt>
                <c:pt idx="11634">
                  <c:v>407.137</c:v>
                </c:pt>
                <c:pt idx="11635">
                  <c:v>407.14190000000002</c:v>
                </c:pt>
                <c:pt idx="11636">
                  <c:v>407.14749999999998</c:v>
                </c:pt>
                <c:pt idx="11637">
                  <c:v>407.15300000000002</c:v>
                </c:pt>
                <c:pt idx="11638">
                  <c:v>407.16059999999999</c:v>
                </c:pt>
                <c:pt idx="11639">
                  <c:v>407.1662</c:v>
                </c:pt>
                <c:pt idx="11640">
                  <c:v>407.17200000000003</c:v>
                </c:pt>
                <c:pt idx="11641">
                  <c:v>407.17770000000002</c:v>
                </c:pt>
                <c:pt idx="11642">
                  <c:v>407.18310000000002</c:v>
                </c:pt>
                <c:pt idx="11643">
                  <c:v>407.1891</c:v>
                </c:pt>
                <c:pt idx="11644">
                  <c:v>407.19380000000001</c:v>
                </c:pt>
                <c:pt idx="11645">
                  <c:v>407.20190000000002</c:v>
                </c:pt>
                <c:pt idx="11646">
                  <c:v>407.20600000000002</c:v>
                </c:pt>
                <c:pt idx="11647">
                  <c:v>407.21260000000001</c:v>
                </c:pt>
                <c:pt idx="11648">
                  <c:v>407.2176</c:v>
                </c:pt>
                <c:pt idx="11649">
                  <c:v>407.22379999999998</c:v>
                </c:pt>
                <c:pt idx="11650">
                  <c:v>407.22699999999998</c:v>
                </c:pt>
                <c:pt idx="11651">
                  <c:v>407.23520000000002</c:v>
                </c:pt>
                <c:pt idx="11652">
                  <c:v>407.24059999999997</c:v>
                </c:pt>
                <c:pt idx="11653">
                  <c:v>407.24619999999999</c:v>
                </c:pt>
                <c:pt idx="11654">
                  <c:v>407.2509</c:v>
                </c:pt>
                <c:pt idx="11655">
                  <c:v>407.2586</c:v>
                </c:pt>
                <c:pt idx="11656">
                  <c:v>407.26459999999997</c:v>
                </c:pt>
                <c:pt idx="11657">
                  <c:v>407.27019999999999</c:v>
                </c:pt>
                <c:pt idx="11658">
                  <c:v>407.27600000000001</c:v>
                </c:pt>
                <c:pt idx="11659">
                  <c:v>407.28339999999997</c:v>
                </c:pt>
                <c:pt idx="11660">
                  <c:v>407.2894</c:v>
                </c:pt>
                <c:pt idx="11661">
                  <c:v>407.29520000000002</c:v>
                </c:pt>
                <c:pt idx="11662">
                  <c:v>407.30090000000001</c:v>
                </c:pt>
                <c:pt idx="11663">
                  <c:v>407.30669999999998</c:v>
                </c:pt>
                <c:pt idx="11664">
                  <c:v>407.31319999999999</c:v>
                </c:pt>
                <c:pt idx="11665">
                  <c:v>407.3186</c:v>
                </c:pt>
                <c:pt idx="11666">
                  <c:v>407.32589999999999</c:v>
                </c:pt>
                <c:pt idx="11667">
                  <c:v>407.3322</c:v>
                </c:pt>
                <c:pt idx="11668">
                  <c:v>407.33749999999998</c:v>
                </c:pt>
                <c:pt idx="11669">
                  <c:v>407.34519999999998</c:v>
                </c:pt>
                <c:pt idx="11670">
                  <c:v>407.3494</c:v>
                </c:pt>
                <c:pt idx="11671">
                  <c:v>407.35520000000002</c:v>
                </c:pt>
                <c:pt idx="11672">
                  <c:v>407.36020000000002</c:v>
                </c:pt>
                <c:pt idx="11673">
                  <c:v>407.36739999999998</c:v>
                </c:pt>
                <c:pt idx="11674">
                  <c:v>407.3725</c:v>
                </c:pt>
                <c:pt idx="11675">
                  <c:v>407.37740000000002</c:v>
                </c:pt>
                <c:pt idx="11676">
                  <c:v>407.38319999999999</c:v>
                </c:pt>
                <c:pt idx="11677">
                  <c:v>407.38889999999998</c:v>
                </c:pt>
                <c:pt idx="11678">
                  <c:v>407.39460000000003</c:v>
                </c:pt>
                <c:pt idx="11679">
                  <c:v>407.40050000000002</c:v>
                </c:pt>
                <c:pt idx="11680">
                  <c:v>407.40600000000001</c:v>
                </c:pt>
                <c:pt idx="11681">
                  <c:v>407.41250000000002</c:v>
                </c:pt>
                <c:pt idx="11682">
                  <c:v>407.4171</c:v>
                </c:pt>
                <c:pt idx="11683">
                  <c:v>407.42290000000003</c:v>
                </c:pt>
                <c:pt idx="11684">
                  <c:v>407.42869999999999</c:v>
                </c:pt>
                <c:pt idx="11685">
                  <c:v>407.43349999999998</c:v>
                </c:pt>
                <c:pt idx="11686">
                  <c:v>407.43880000000001</c:v>
                </c:pt>
                <c:pt idx="11687">
                  <c:v>407.4443</c:v>
                </c:pt>
                <c:pt idx="11688">
                  <c:v>407.44959999999998</c:v>
                </c:pt>
                <c:pt idx="11689">
                  <c:v>407.45609999999999</c:v>
                </c:pt>
                <c:pt idx="11690">
                  <c:v>407.46109999999999</c:v>
                </c:pt>
                <c:pt idx="11691">
                  <c:v>407.46780000000001</c:v>
                </c:pt>
                <c:pt idx="11692">
                  <c:v>407.47199999999998</c:v>
                </c:pt>
                <c:pt idx="11693">
                  <c:v>407.47879999999998</c:v>
                </c:pt>
                <c:pt idx="11694">
                  <c:v>407.48360000000002</c:v>
                </c:pt>
                <c:pt idx="11695">
                  <c:v>407.49020000000002</c:v>
                </c:pt>
                <c:pt idx="11696">
                  <c:v>407.4966</c:v>
                </c:pt>
                <c:pt idx="11697">
                  <c:v>407.50229999999999</c:v>
                </c:pt>
                <c:pt idx="11698">
                  <c:v>407.5068</c:v>
                </c:pt>
                <c:pt idx="11699">
                  <c:v>407.51400000000001</c:v>
                </c:pt>
                <c:pt idx="11700">
                  <c:v>407.52080000000001</c:v>
                </c:pt>
                <c:pt idx="11701">
                  <c:v>407.52780000000001</c:v>
                </c:pt>
                <c:pt idx="11702">
                  <c:v>407.5326</c:v>
                </c:pt>
                <c:pt idx="11703">
                  <c:v>407.53890000000001</c:v>
                </c:pt>
                <c:pt idx="11704">
                  <c:v>407.54640000000001</c:v>
                </c:pt>
                <c:pt idx="11705">
                  <c:v>407.55099999999999</c:v>
                </c:pt>
                <c:pt idx="11706">
                  <c:v>407.55790000000002</c:v>
                </c:pt>
                <c:pt idx="11707">
                  <c:v>407.56200000000001</c:v>
                </c:pt>
                <c:pt idx="11708">
                  <c:v>407.5684</c:v>
                </c:pt>
                <c:pt idx="11709">
                  <c:v>407.5745</c:v>
                </c:pt>
                <c:pt idx="11710">
                  <c:v>407.58159999999998</c:v>
                </c:pt>
                <c:pt idx="11711">
                  <c:v>407.58850000000001</c:v>
                </c:pt>
                <c:pt idx="11712">
                  <c:v>407.59280000000001</c:v>
                </c:pt>
                <c:pt idx="11713">
                  <c:v>407.59879999999998</c:v>
                </c:pt>
                <c:pt idx="11714">
                  <c:v>407.60500000000002</c:v>
                </c:pt>
                <c:pt idx="11715">
                  <c:v>407.61020000000002</c:v>
                </c:pt>
                <c:pt idx="11716">
                  <c:v>407.61349999999999</c:v>
                </c:pt>
                <c:pt idx="11717">
                  <c:v>407.62029999999999</c:v>
                </c:pt>
                <c:pt idx="11718">
                  <c:v>407.62639999999999</c:v>
                </c:pt>
                <c:pt idx="11719">
                  <c:v>407.63170000000002</c:v>
                </c:pt>
                <c:pt idx="11720">
                  <c:v>407.63839999999999</c:v>
                </c:pt>
                <c:pt idx="11721">
                  <c:v>407.64420000000001</c:v>
                </c:pt>
                <c:pt idx="11722">
                  <c:v>407.6497</c:v>
                </c:pt>
                <c:pt idx="11723">
                  <c:v>407.65530000000001</c:v>
                </c:pt>
                <c:pt idx="11724">
                  <c:v>407.66210000000001</c:v>
                </c:pt>
                <c:pt idx="11725">
                  <c:v>407.66539999999998</c:v>
                </c:pt>
                <c:pt idx="11726">
                  <c:v>407.67259999999999</c:v>
                </c:pt>
                <c:pt idx="11727">
                  <c:v>407.67829999999998</c:v>
                </c:pt>
                <c:pt idx="11728">
                  <c:v>407.68439999999998</c:v>
                </c:pt>
                <c:pt idx="11729">
                  <c:v>407.69029999999998</c:v>
                </c:pt>
                <c:pt idx="11730">
                  <c:v>407.69639999999998</c:v>
                </c:pt>
                <c:pt idx="11731">
                  <c:v>407.69819999999999</c:v>
                </c:pt>
                <c:pt idx="11732">
                  <c:v>407.7047</c:v>
                </c:pt>
                <c:pt idx="11733">
                  <c:v>407.7106</c:v>
                </c:pt>
                <c:pt idx="11734">
                  <c:v>407.71559999999999</c:v>
                </c:pt>
                <c:pt idx="11735">
                  <c:v>407.72019999999998</c:v>
                </c:pt>
                <c:pt idx="11736">
                  <c:v>407.72730000000001</c:v>
                </c:pt>
                <c:pt idx="11737">
                  <c:v>407.73250000000002</c:v>
                </c:pt>
                <c:pt idx="11738">
                  <c:v>407.73820000000001</c:v>
                </c:pt>
                <c:pt idx="11739">
                  <c:v>407.74340000000001</c:v>
                </c:pt>
                <c:pt idx="11740">
                  <c:v>407.74799999999999</c:v>
                </c:pt>
                <c:pt idx="11741">
                  <c:v>407.75369999999998</c:v>
                </c:pt>
                <c:pt idx="11742">
                  <c:v>407.75940000000003</c:v>
                </c:pt>
                <c:pt idx="11743">
                  <c:v>407.76519999999999</c:v>
                </c:pt>
                <c:pt idx="11744">
                  <c:v>407.77019999999999</c:v>
                </c:pt>
                <c:pt idx="11745">
                  <c:v>407.77609999999999</c:v>
                </c:pt>
                <c:pt idx="11746">
                  <c:v>407.78219999999999</c:v>
                </c:pt>
                <c:pt idx="11747">
                  <c:v>407.78800000000001</c:v>
                </c:pt>
                <c:pt idx="11748">
                  <c:v>407.7953</c:v>
                </c:pt>
                <c:pt idx="11749">
                  <c:v>407.80130000000003</c:v>
                </c:pt>
                <c:pt idx="11750">
                  <c:v>407.80759999999998</c:v>
                </c:pt>
                <c:pt idx="11751">
                  <c:v>407.81400000000002</c:v>
                </c:pt>
                <c:pt idx="11752">
                  <c:v>407.81900000000002</c:v>
                </c:pt>
                <c:pt idx="11753">
                  <c:v>407.82409999999999</c:v>
                </c:pt>
                <c:pt idx="11754">
                  <c:v>407.8306</c:v>
                </c:pt>
                <c:pt idx="11755">
                  <c:v>407.83659999999998</c:v>
                </c:pt>
                <c:pt idx="11756">
                  <c:v>407.84129999999999</c:v>
                </c:pt>
                <c:pt idx="11757">
                  <c:v>407.84829999999999</c:v>
                </c:pt>
                <c:pt idx="11758">
                  <c:v>407.8537</c:v>
                </c:pt>
                <c:pt idx="11759">
                  <c:v>407.86020000000002</c:v>
                </c:pt>
                <c:pt idx="11760">
                  <c:v>407.86669999999998</c:v>
                </c:pt>
                <c:pt idx="11761">
                  <c:v>407.87299999999999</c:v>
                </c:pt>
                <c:pt idx="11762">
                  <c:v>407.87869999999998</c:v>
                </c:pt>
                <c:pt idx="11763">
                  <c:v>407.88310000000001</c:v>
                </c:pt>
                <c:pt idx="11764">
                  <c:v>407.88679999999999</c:v>
                </c:pt>
                <c:pt idx="11765">
                  <c:v>407.89460000000003</c:v>
                </c:pt>
                <c:pt idx="11766">
                  <c:v>407.90159999999997</c:v>
                </c:pt>
                <c:pt idx="11767">
                  <c:v>407.90800000000002</c:v>
                </c:pt>
                <c:pt idx="11768">
                  <c:v>407.92020000000002</c:v>
                </c:pt>
                <c:pt idx="11769">
                  <c:v>407.91559999999998</c:v>
                </c:pt>
                <c:pt idx="11770">
                  <c:v>407.92779999999999</c:v>
                </c:pt>
                <c:pt idx="11771">
                  <c:v>407.93040000000002</c:v>
                </c:pt>
                <c:pt idx="11772">
                  <c:v>407.93779999999998</c:v>
                </c:pt>
                <c:pt idx="11773">
                  <c:v>407.94310000000002</c:v>
                </c:pt>
                <c:pt idx="11774">
                  <c:v>407.94900000000001</c:v>
                </c:pt>
                <c:pt idx="11775">
                  <c:v>407.9529</c:v>
                </c:pt>
                <c:pt idx="11776">
                  <c:v>407.95949999999999</c:v>
                </c:pt>
                <c:pt idx="11777">
                  <c:v>407.96499999999997</c:v>
                </c:pt>
                <c:pt idx="11778">
                  <c:v>407.97160000000002</c:v>
                </c:pt>
                <c:pt idx="11779">
                  <c:v>407.97680000000003</c:v>
                </c:pt>
                <c:pt idx="11780">
                  <c:v>407.98149999999998</c:v>
                </c:pt>
                <c:pt idx="11781">
                  <c:v>407.98860000000002</c:v>
                </c:pt>
                <c:pt idx="11782">
                  <c:v>407.99450000000002</c:v>
                </c:pt>
                <c:pt idx="11783">
                  <c:v>408</c:v>
                </c:pt>
                <c:pt idx="11784">
                  <c:v>408.00459999999998</c:v>
                </c:pt>
                <c:pt idx="11785">
                  <c:v>408.01029999999997</c:v>
                </c:pt>
                <c:pt idx="11786">
                  <c:v>408.01639999999998</c:v>
                </c:pt>
                <c:pt idx="11787">
                  <c:v>408.02420000000001</c:v>
                </c:pt>
                <c:pt idx="11788">
                  <c:v>408.02879999999999</c:v>
                </c:pt>
                <c:pt idx="11789">
                  <c:v>408.03539999999998</c:v>
                </c:pt>
                <c:pt idx="11790">
                  <c:v>408.03989999999999</c:v>
                </c:pt>
                <c:pt idx="11791">
                  <c:v>408.04579999999999</c:v>
                </c:pt>
                <c:pt idx="11792">
                  <c:v>408.05239999999998</c:v>
                </c:pt>
                <c:pt idx="11793">
                  <c:v>408.05759999999998</c:v>
                </c:pt>
                <c:pt idx="11794">
                  <c:v>408.06279999999998</c:v>
                </c:pt>
                <c:pt idx="11795">
                  <c:v>408.0686</c:v>
                </c:pt>
                <c:pt idx="11796">
                  <c:v>408.07350000000002</c:v>
                </c:pt>
                <c:pt idx="11797">
                  <c:v>408.08030000000002</c:v>
                </c:pt>
                <c:pt idx="11798">
                  <c:v>408.08620000000002</c:v>
                </c:pt>
                <c:pt idx="11799">
                  <c:v>408.09280000000001</c:v>
                </c:pt>
                <c:pt idx="11800">
                  <c:v>408.09809999999999</c:v>
                </c:pt>
                <c:pt idx="11801">
                  <c:v>408.10419999999999</c:v>
                </c:pt>
                <c:pt idx="11802">
                  <c:v>408.10759999999999</c:v>
                </c:pt>
                <c:pt idx="11803">
                  <c:v>408.11529999999999</c:v>
                </c:pt>
                <c:pt idx="11804">
                  <c:v>408.12110000000001</c:v>
                </c:pt>
                <c:pt idx="11805">
                  <c:v>408.12790000000001</c:v>
                </c:pt>
                <c:pt idx="11806">
                  <c:v>408.13260000000002</c:v>
                </c:pt>
                <c:pt idx="11807">
                  <c:v>408.13749999999999</c:v>
                </c:pt>
                <c:pt idx="11808">
                  <c:v>408.14339999999999</c:v>
                </c:pt>
                <c:pt idx="11809">
                  <c:v>408.14859999999999</c:v>
                </c:pt>
                <c:pt idx="11810">
                  <c:v>408.15559999999999</c:v>
                </c:pt>
                <c:pt idx="11811">
                  <c:v>408.16149999999999</c:v>
                </c:pt>
                <c:pt idx="11812">
                  <c:v>408.1669</c:v>
                </c:pt>
                <c:pt idx="11813">
                  <c:v>408.17410000000001</c:v>
                </c:pt>
                <c:pt idx="11814">
                  <c:v>408.18020000000001</c:v>
                </c:pt>
                <c:pt idx="11815">
                  <c:v>408.18599999999998</c:v>
                </c:pt>
                <c:pt idx="11816">
                  <c:v>408.19209999999998</c:v>
                </c:pt>
                <c:pt idx="11817">
                  <c:v>408.19839999999999</c:v>
                </c:pt>
                <c:pt idx="11818">
                  <c:v>408.20260000000002</c:v>
                </c:pt>
                <c:pt idx="11819">
                  <c:v>408.20839999999998</c:v>
                </c:pt>
                <c:pt idx="11820">
                  <c:v>408.21339999999998</c:v>
                </c:pt>
                <c:pt idx="11821">
                  <c:v>408.21940000000001</c:v>
                </c:pt>
                <c:pt idx="11822">
                  <c:v>408.22500000000002</c:v>
                </c:pt>
                <c:pt idx="11823">
                  <c:v>408.23020000000002</c:v>
                </c:pt>
                <c:pt idx="11824">
                  <c:v>408.23829999999998</c:v>
                </c:pt>
                <c:pt idx="11825">
                  <c:v>408.24290000000002</c:v>
                </c:pt>
                <c:pt idx="11826">
                  <c:v>408.24790000000002</c:v>
                </c:pt>
                <c:pt idx="11827">
                  <c:v>408.25409999999999</c:v>
                </c:pt>
                <c:pt idx="11828">
                  <c:v>408.25970000000001</c:v>
                </c:pt>
                <c:pt idx="11829">
                  <c:v>408.26639999999998</c:v>
                </c:pt>
                <c:pt idx="11830">
                  <c:v>408.27280000000002</c:v>
                </c:pt>
                <c:pt idx="11831">
                  <c:v>408.27839999999998</c:v>
                </c:pt>
                <c:pt idx="11832">
                  <c:v>408.28440000000001</c:v>
                </c:pt>
                <c:pt idx="11833">
                  <c:v>408.2894</c:v>
                </c:pt>
                <c:pt idx="11834">
                  <c:v>408.29349999999999</c:v>
                </c:pt>
                <c:pt idx="11835">
                  <c:v>408.2998</c:v>
                </c:pt>
                <c:pt idx="11836">
                  <c:v>408.30450000000002</c:v>
                </c:pt>
                <c:pt idx="11837">
                  <c:v>408.3107</c:v>
                </c:pt>
                <c:pt idx="11838">
                  <c:v>408.31700000000001</c:v>
                </c:pt>
                <c:pt idx="11839">
                  <c:v>408.32240000000002</c:v>
                </c:pt>
                <c:pt idx="11840">
                  <c:v>408.32780000000002</c:v>
                </c:pt>
                <c:pt idx="11841">
                  <c:v>408.33550000000002</c:v>
                </c:pt>
                <c:pt idx="11842">
                  <c:v>408.34</c:v>
                </c:pt>
                <c:pt idx="11843">
                  <c:v>408.34640000000002</c:v>
                </c:pt>
                <c:pt idx="11844">
                  <c:v>408.35180000000003</c:v>
                </c:pt>
                <c:pt idx="11845">
                  <c:v>408.358</c:v>
                </c:pt>
                <c:pt idx="11846">
                  <c:v>408.36410000000001</c:v>
                </c:pt>
                <c:pt idx="11847">
                  <c:v>408.36970000000002</c:v>
                </c:pt>
                <c:pt idx="11848">
                  <c:v>408.37639999999999</c:v>
                </c:pt>
                <c:pt idx="11849">
                  <c:v>408.38049999999998</c:v>
                </c:pt>
                <c:pt idx="11850">
                  <c:v>408.38490000000002</c:v>
                </c:pt>
                <c:pt idx="11851">
                  <c:v>408.39</c:v>
                </c:pt>
                <c:pt idx="11852">
                  <c:v>408.39620000000002</c:v>
                </c:pt>
                <c:pt idx="11853">
                  <c:v>408.40089999999998</c:v>
                </c:pt>
                <c:pt idx="11854">
                  <c:v>408.40800000000002</c:v>
                </c:pt>
                <c:pt idx="11855">
                  <c:v>408.41250000000002</c:v>
                </c:pt>
                <c:pt idx="11856">
                  <c:v>408.41820000000001</c:v>
                </c:pt>
                <c:pt idx="11857">
                  <c:v>408.42619999999999</c:v>
                </c:pt>
                <c:pt idx="11858">
                  <c:v>408.43090000000001</c:v>
                </c:pt>
                <c:pt idx="11859">
                  <c:v>408.43709999999999</c:v>
                </c:pt>
                <c:pt idx="11860">
                  <c:v>408.4434</c:v>
                </c:pt>
                <c:pt idx="11861">
                  <c:v>408.45</c:v>
                </c:pt>
                <c:pt idx="11862">
                  <c:v>408.45479999999998</c:v>
                </c:pt>
                <c:pt idx="11863">
                  <c:v>408.46179999999998</c:v>
                </c:pt>
                <c:pt idx="11864">
                  <c:v>408.46870000000001</c:v>
                </c:pt>
                <c:pt idx="11865">
                  <c:v>408.47379999999998</c:v>
                </c:pt>
                <c:pt idx="11866">
                  <c:v>408.48070000000001</c:v>
                </c:pt>
                <c:pt idx="11867">
                  <c:v>408.48630000000003</c:v>
                </c:pt>
                <c:pt idx="11868">
                  <c:v>408.49220000000003</c:v>
                </c:pt>
                <c:pt idx="11869">
                  <c:v>408.4966</c:v>
                </c:pt>
                <c:pt idx="11870">
                  <c:v>408.50279999999998</c:v>
                </c:pt>
                <c:pt idx="11871">
                  <c:v>408.50779999999997</c:v>
                </c:pt>
                <c:pt idx="11872">
                  <c:v>408.51299999999998</c:v>
                </c:pt>
                <c:pt idx="11873">
                  <c:v>408.51979999999998</c:v>
                </c:pt>
                <c:pt idx="11874">
                  <c:v>408.5256</c:v>
                </c:pt>
                <c:pt idx="11875">
                  <c:v>408.53219999999999</c:v>
                </c:pt>
                <c:pt idx="11876">
                  <c:v>408.5385</c:v>
                </c:pt>
                <c:pt idx="11877">
                  <c:v>408.54489999999998</c:v>
                </c:pt>
                <c:pt idx="11878">
                  <c:v>408.55160000000001</c:v>
                </c:pt>
                <c:pt idx="11879">
                  <c:v>408.55650000000003</c:v>
                </c:pt>
                <c:pt idx="11880">
                  <c:v>408.56270000000001</c:v>
                </c:pt>
                <c:pt idx="11881">
                  <c:v>408.56819999999999</c:v>
                </c:pt>
                <c:pt idx="11882">
                  <c:v>408.57409999999999</c:v>
                </c:pt>
                <c:pt idx="11883">
                  <c:v>408.58170000000001</c:v>
                </c:pt>
                <c:pt idx="11884">
                  <c:v>408.58699999999999</c:v>
                </c:pt>
                <c:pt idx="11885">
                  <c:v>408.59219999999999</c:v>
                </c:pt>
                <c:pt idx="11886">
                  <c:v>408.59719999999999</c:v>
                </c:pt>
                <c:pt idx="11887">
                  <c:v>408.60300000000001</c:v>
                </c:pt>
                <c:pt idx="11888">
                  <c:v>408.6096</c:v>
                </c:pt>
                <c:pt idx="11889">
                  <c:v>408.61559999999997</c:v>
                </c:pt>
                <c:pt idx="11890">
                  <c:v>408.62040000000002</c:v>
                </c:pt>
                <c:pt idx="11891">
                  <c:v>408.6266</c:v>
                </c:pt>
                <c:pt idx="11892">
                  <c:v>408.63369999999998</c:v>
                </c:pt>
                <c:pt idx="11893">
                  <c:v>408.63959999999997</c:v>
                </c:pt>
                <c:pt idx="11894">
                  <c:v>408.64670000000001</c:v>
                </c:pt>
                <c:pt idx="11895">
                  <c:v>408.65039999999999</c:v>
                </c:pt>
                <c:pt idx="11896">
                  <c:v>408.65940000000001</c:v>
                </c:pt>
                <c:pt idx="11897">
                  <c:v>408.66489999999999</c:v>
                </c:pt>
                <c:pt idx="11898">
                  <c:v>408.6696</c:v>
                </c:pt>
                <c:pt idx="11899">
                  <c:v>408.67450000000002</c:v>
                </c:pt>
                <c:pt idx="11900">
                  <c:v>408.68079999999998</c:v>
                </c:pt>
                <c:pt idx="11901">
                  <c:v>408.68740000000003</c:v>
                </c:pt>
                <c:pt idx="11902">
                  <c:v>408.69260000000003</c:v>
                </c:pt>
                <c:pt idx="11903">
                  <c:v>408.69839999999999</c:v>
                </c:pt>
                <c:pt idx="11904">
                  <c:v>408.70440000000002</c:v>
                </c:pt>
                <c:pt idx="11905">
                  <c:v>408.71</c:v>
                </c:pt>
                <c:pt idx="11906">
                  <c:v>408.71559999999999</c:v>
                </c:pt>
                <c:pt idx="11907">
                  <c:v>408.72289999999998</c:v>
                </c:pt>
                <c:pt idx="11908">
                  <c:v>408.7285</c:v>
                </c:pt>
                <c:pt idx="11909">
                  <c:v>408.73500000000001</c:v>
                </c:pt>
                <c:pt idx="11910">
                  <c:v>408.74119999999999</c:v>
                </c:pt>
                <c:pt idx="11911">
                  <c:v>408.74680000000001</c:v>
                </c:pt>
                <c:pt idx="11912">
                  <c:v>408.75459999999998</c:v>
                </c:pt>
                <c:pt idx="11913">
                  <c:v>408.75940000000003</c:v>
                </c:pt>
                <c:pt idx="11914">
                  <c:v>408.76519999999999</c:v>
                </c:pt>
                <c:pt idx="11915">
                  <c:v>408.77120000000002</c:v>
                </c:pt>
                <c:pt idx="11916">
                  <c:v>408.77800000000002</c:v>
                </c:pt>
                <c:pt idx="11917">
                  <c:v>408.78359999999998</c:v>
                </c:pt>
                <c:pt idx="11918">
                  <c:v>408.78890000000001</c:v>
                </c:pt>
                <c:pt idx="11919">
                  <c:v>408.7937</c:v>
                </c:pt>
                <c:pt idx="11920">
                  <c:v>408.80040000000002</c:v>
                </c:pt>
                <c:pt idx="11921">
                  <c:v>408.80900000000003</c:v>
                </c:pt>
                <c:pt idx="11922">
                  <c:v>408.81299999999999</c:v>
                </c:pt>
                <c:pt idx="11923">
                  <c:v>408.81939999999997</c:v>
                </c:pt>
                <c:pt idx="11924">
                  <c:v>408.82499999999999</c:v>
                </c:pt>
                <c:pt idx="11925">
                  <c:v>408.8306</c:v>
                </c:pt>
                <c:pt idx="11926">
                  <c:v>408.83609999999999</c:v>
                </c:pt>
                <c:pt idx="11927">
                  <c:v>408.8426</c:v>
                </c:pt>
                <c:pt idx="11928">
                  <c:v>408.84699999999998</c:v>
                </c:pt>
                <c:pt idx="11929">
                  <c:v>408.85390000000001</c:v>
                </c:pt>
                <c:pt idx="11930">
                  <c:v>408.85939999999999</c:v>
                </c:pt>
                <c:pt idx="11931">
                  <c:v>408.86610000000002</c:v>
                </c:pt>
                <c:pt idx="11932">
                  <c:v>408.87060000000002</c:v>
                </c:pt>
                <c:pt idx="11933">
                  <c:v>408.87720000000002</c:v>
                </c:pt>
                <c:pt idx="11934">
                  <c:v>408.88279999999997</c:v>
                </c:pt>
                <c:pt idx="11935">
                  <c:v>408.88839999999999</c:v>
                </c:pt>
                <c:pt idx="11936">
                  <c:v>408.89370000000002</c:v>
                </c:pt>
                <c:pt idx="11937">
                  <c:v>408.90140000000002</c:v>
                </c:pt>
                <c:pt idx="11938">
                  <c:v>408.90699999999998</c:v>
                </c:pt>
                <c:pt idx="11939">
                  <c:v>408.91239999999999</c:v>
                </c:pt>
                <c:pt idx="11940">
                  <c:v>408.91860000000003</c:v>
                </c:pt>
                <c:pt idx="11941">
                  <c:v>408.9237</c:v>
                </c:pt>
                <c:pt idx="11942">
                  <c:v>408.93099999999998</c:v>
                </c:pt>
                <c:pt idx="11943">
                  <c:v>408.93689999999998</c:v>
                </c:pt>
                <c:pt idx="11944">
                  <c:v>408.94260000000003</c:v>
                </c:pt>
                <c:pt idx="11945">
                  <c:v>408.9477</c:v>
                </c:pt>
                <c:pt idx="11946">
                  <c:v>408.95490000000001</c:v>
                </c:pt>
                <c:pt idx="11947">
                  <c:v>408.95920000000001</c:v>
                </c:pt>
                <c:pt idx="11948">
                  <c:v>408.96550000000002</c:v>
                </c:pt>
                <c:pt idx="11949">
                  <c:v>408.97250000000003</c:v>
                </c:pt>
                <c:pt idx="11950">
                  <c:v>408.97809999999998</c:v>
                </c:pt>
                <c:pt idx="11951">
                  <c:v>408.98390000000001</c:v>
                </c:pt>
                <c:pt idx="11952">
                  <c:v>408.98860000000002</c:v>
                </c:pt>
                <c:pt idx="11953">
                  <c:v>408.99380000000002</c:v>
                </c:pt>
                <c:pt idx="11954">
                  <c:v>409.00119999999998</c:v>
                </c:pt>
                <c:pt idx="11955">
                  <c:v>409.00689999999997</c:v>
                </c:pt>
                <c:pt idx="11956">
                  <c:v>409.01159999999999</c:v>
                </c:pt>
                <c:pt idx="11957">
                  <c:v>409.01799999999997</c:v>
                </c:pt>
                <c:pt idx="11958">
                  <c:v>409.02330000000001</c:v>
                </c:pt>
                <c:pt idx="11959">
                  <c:v>409.02780000000001</c:v>
                </c:pt>
                <c:pt idx="11960">
                  <c:v>409.03699999999998</c:v>
                </c:pt>
                <c:pt idx="11961">
                  <c:v>409.0412</c:v>
                </c:pt>
                <c:pt idx="11962">
                  <c:v>409.04750000000001</c:v>
                </c:pt>
                <c:pt idx="11963">
                  <c:v>409.053</c:v>
                </c:pt>
                <c:pt idx="11964">
                  <c:v>409.05869999999999</c:v>
                </c:pt>
                <c:pt idx="11965">
                  <c:v>409.06450000000001</c:v>
                </c:pt>
                <c:pt idx="11966">
                  <c:v>409.07040000000001</c:v>
                </c:pt>
                <c:pt idx="11967">
                  <c:v>409.0772</c:v>
                </c:pt>
                <c:pt idx="11968">
                  <c:v>409.08300000000003</c:v>
                </c:pt>
                <c:pt idx="11969">
                  <c:v>409.08839999999998</c:v>
                </c:pt>
                <c:pt idx="11970">
                  <c:v>409.09480000000002</c:v>
                </c:pt>
                <c:pt idx="11971">
                  <c:v>409.1003</c:v>
                </c:pt>
                <c:pt idx="11972">
                  <c:v>409.1053</c:v>
                </c:pt>
                <c:pt idx="11973">
                  <c:v>409.11219999999997</c:v>
                </c:pt>
                <c:pt idx="11974">
                  <c:v>409.11700000000002</c:v>
                </c:pt>
                <c:pt idx="11975">
                  <c:v>409.12349999999998</c:v>
                </c:pt>
                <c:pt idx="11976">
                  <c:v>409.13</c:v>
                </c:pt>
                <c:pt idx="11977">
                  <c:v>409.13650000000001</c:v>
                </c:pt>
                <c:pt idx="11978">
                  <c:v>409.14330000000001</c:v>
                </c:pt>
                <c:pt idx="11979">
                  <c:v>409.14850000000001</c:v>
                </c:pt>
                <c:pt idx="11980">
                  <c:v>409.15359999999998</c:v>
                </c:pt>
                <c:pt idx="11981">
                  <c:v>409.16120000000001</c:v>
                </c:pt>
                <c:pt idx="11982">
                  <c:v>409.16629999999998</c:v>
                </c:pt>
                <c:pt idx="11983">
                  <c:v>409.17340000000002</c:v>
                </c:pt>
                <c:pt idx="11984">
                  <c:v>409.17840000000001</c:v>
                </c:pt>
                <c:pt idx="11985">
                  <c:v>409.18380000000002</c:v>
                </c:pt>
                <c:pt idx="11986">
                  <c:v>409.18939999999998</c:v>
                </c:pt>
                <c:pt idx="11987">
                  <c:v>409.19650000000001</c:v>
                </c:pt>
                <c:pt idx="11988">
                  <c:v>409.20139999999998</c:v>
                </c:pt>
                <c:pt idx="11989">
                  <c:v>409.20909999999998</c:v>
                </c:pt>
                <c:pt idx="11990">
                  <c:v>409.21530000000001</c:v>
                </c:pt>
                <c:pt idx="11991">
                  <c:v>409.22059999999999</c:v>
                </c:pt>
                <c:pt idx="11992">
                  <c:v>409.22579999999999</c:v>
                </c:pt>
                <c:pt idx="11993">
                  <c:v>409.23219999999998</c:v>
                </c:pt>
                <c:pt idx="11994">
                  <c:v>409.2389</c:v>
                </c:pt>
                <c:pt idx="11995">
                  <c:v>409.245</c:v>
                </c:pt>
                <c:pt idx="11996">
                  <c:v>409.24939999999998</c:v>
                </c:pt>
                <c:pt idx="11997">
                  <c:v>409.25650000000002</c:v>
                </c:pt>
                <c:pt idx="11998">
                  <c:v>409.262</c:v>
                </c:pt>
                <c:pt idx="11999">
                  <c:v>409.26780000000002</c:v>
                </c:pt>
                <c:pt idx="12000">
                  <c:v>409.27390000000003</c:v>
                </c:pt>
                <c:pt idx="12001">
                  <c:v>409.27879999999999</c:v>
                </c:pt>
                <c:pt idx="12002">
                  <c:v>409.28469999999999</c:v>
                </c:pt>
                <c:pt idx="12003">
                  <c:v>409.29070000000002</c:v>
                </c:pt>
                <c:pt idx="12004">
                  <c:v>409.2971</c:v>
                </c:pt>
                <c:pt idx="12005">
                  <c:v>409.30419999999998</c:v>
                </c:pt>
                <c:pt idx="12006">
                  <c:v>409.30759999999998</c:v>
                </c:pt>
                <c:pt idx="12007">
                  <c:v>409.31279999999998</c:v>
                </c:pt>
                <c:pt idx="12008">
                  <c:v>409.31880000000001</c:v>
                </c:pt>
                <c:pt idx="12009">
                  <c:v>409.32400000000001</c:v>
                </c:pt>
                <c:pt idx="12010">
                  <c:v>409.33080000000001</c:v>
                </c:pt>
                <c:pt idx="12011">
                  <c:v>409.33609999999999</c:v>
                </c:pt>
                <c:pt idx="12012">
                  <c:v>409.34030000000001</c:v>
                </c:pt>
                <c:pt idx="12013">
                  <c:v>409.3476</c:v>
                </c:pt>
                <c:pt idx="12014">
                  <c:v>409.35399999999998</c:v>
                </c:pt>
                <c:pt idx="12015">
                  <c:v>409.35899999999998</c:v>
                </c:pt>
                <c:pt idx="12016">
                  <c:v>409.36399999999998</c:v>
                </c:pt>
                <c:pt idx="12017">
                  <c:v>409.37189999999998</c:v>
                </c:pt>
                <c:pt idx="12018">
                  <c:v>409.37619999999998</c:v>
                </c:pt>
                <c:pt idx="12019">
                  <c:v>409.3836</c:v>
                </c:pt>
                <c:pt idx="12020">
                  <c:v>409.38889999999998</c:v>
                </c:pt>
                <c:pt idx="12021">
                  <c:v>409.3956</c:v>
                </c:pt>
                <c:pt idx="12022">
                  <c:v>409.39940000000001</c:v>
                </c:pt>
                <c:pt idx="12023">
                  <c:v>409.40550000000002</c:v>
                </c:pt>
                <c:pt idx="12024">
                  <c:v>409.4119</c:v>
                </c:pt>
                <c:pt idx="12025">
                  <c:v>409.4187</c:v>
                </c:pt>
                <c:pt idx="12026">
                  <c:v>409.42439999999999</c:v>
                </c:pt>
                <c:pt idx="12027">
                  <c:v>409.43020000000001</c:v>
                </c:pt>
                <c:pt idx="12028">
                  <c:v>409.43599999999998</c:v>
                </c:pt>
                <c:pt idx="12029">
                  <c:v>409.44420000000002</c:v>
                </c:pt>
                <c:pt idx="12030">
                  <c:v>409.44920000000002</c:v>
                </c:pt>
                <c:pt idx="12031">
                  <c:v>409.45499999999998</c:v>
                </c:pt>
                <c:pt idx="12032">
                  <c:v>409.46129999999999</c:v>
                </c:pt>
                <c:pt idx="12033">
                  <c:v>409.46690000000001</c:v>
                </c:pt>
                <c:pt idx="12034">
                  <c:v>409.47280000000001</c:v>
                </c:pt>
                <c:pt idx="12035">
                  <c:v>409.47820000000002</c:v>
                </c:pt>
                <c:pt idx="12036">
                  <c:v>409.48480000000001</c:v>
                </c:pt>
                <c:pt idx="12037">
                  <c:v>409.4896</c:v>
                </c:pt>
                <c:pt idx="12038">
                  <c:v>409.49459999999999</c:v>
                </c:pt>
                <c:pt idx="12039">
                  <c:v>409.5009</c:v>
                </c:pt>
                <c:pt idx="12040">
                  <c:v>409.50670000000002</c:v>
                </c:pt>
                <c:pt idx="12041">
                  <c:v>409.51209999999998</c:v>
                </c:pt>
                <c:pt idx="12042">
                  <c:v>409.51830000000001</c:v>
                </c:pt>
                <c:pt idx="12043">
                  <c:v>409.52300000000002</c:v>
                </c:pt>
                <c:pt idx="12044">
                  <c:v>409.52890000000002</c:v>
                </c:pt>
                <c:pt idx="12045">
                  <c:v>409.53500000000003</c:v>
                </c:pt>
                <c:pt idx="12046">
                  <c:v>409.54140000000001</c:v>
                </c:pt>
                <c:pt idx="12047">
                  <c:v>409.54610000000002</c:v>
                </c:pt>
                <c:pt idx="12048">
                  <c:v>409.55200000000002</c:v>
                </c:pt>
                <c:pt idx="12049">
                  <c:v>409.55700000000002</c:v>
                </c:pt>
                <c:pt idx="12050">
                  <c:v>409.56200000000001</c:v>
                </c:pt>
                <c:pt idx="12051">
                  <c:v>409.56880000000001</c:v>
                </c:pt>
                <c:pt idx="12052">
                  <c:v>409.57440000000003</c:v>
                </c:pt>
                <c:pt idx="12053">
                  <c:v>409.57920000000001</c:v>
                </c:pt>
                <c:pt idx="12054">
                  <c:v>409.5856</c:v>
                </c:pt>
                <c:pt idx="12055">
                  <c:v>409.59160000000003</c:v>
                </c:pt>
                <c:pt idx="12056">
                  <c:v>409.59719999999999</c:v>
                </c:pt>
                <c:pt idx="12057">
                  <c:v>409.60309999999998</c:v>
                </c:pt>
                <c:pt idx="12058">
                  <c:v>409.61099999999999</c:v>
                </c:pt>
                <c:pt idx="12059">
                  <c:v>409.61529999999999</c:v>
                </c:pt>
                <c:pt idx="12060">
                  <c:v>409.61970000000002</c:v>
                </c:pt>
                <c:pt idx="12061">
                  <c:v>409.62650000000002</c:v>
                </c:pt>
                <c:pt idx="12062">
                  <c:v>409.63279999999997</c:v>
                </c:pt>
                <c:pt idx="12063">
                  <c:v>409.63920000000002</c:v>
                </c:pt>
                <c:pt idx="12064">
                  <c:v>409.64670000000001</c:v>
                </c:pt>
                <c:pt idx="12065">
                  <c:v>409.65370000000001</c:v>
                </c:pt>
                <c:pt idx="12066">
                  <c:v>409.66</c:v>
                </c:pt>
                <c:pt idx="12067">
                  <c:v>409.66719999999998</c:v>
                </c:pt>
                <c:pt idx="12068">
                  <c:v>409.67219999999998</c:v>
                </c:pt>
                <c:pt idx="12069">
                  <c:v>409.67849999999999</c:v>
                </c:pt>
                <c:pt idx="12070">
                  <c:v>409.68549999999999</c:v>
                </c:pt>
                <c:pt idx="12071">
                  <c:v>409.6918</c:v>
                </c:pt>
                <c:pt idx="12072">
                  <c:v>409.69650000000001</c:v>
                </c:pt>
                <c:pt idx="12073">
                  <c:v>409.70370000000003</c:v>
                </c:pt>
                <c:pt idx="12074">
                  <c:v>409.7097</c:v>
                </c:pt>
                <c:pt idx="12075">
                  <c:v>409.71370000000002</c:v>
                </c:pt>
                <c:pt idx="12076">
                  <c:v>409.72059999999999</c:v>
                </c:pt>
                <c:pt idx="12077">
                  <c:v>409.72539999999998</c:v>
                </c:pt>
                <c:pt idx="12078">
                  <c:v>409.73149999999998</c:v>
                </c:pt>
                <c:pt idx="12079">
                  <c:v>409.73719999999997</c:v>
                </c:pt>
                <c:pt idx="12080">
                  <c:v>409.7414</c:v>
                </c:pt>
                <c:pt idx="12081">
                  <c:v>409.7466</c:v>
                </c:pt>
                <c:pt idx="12082">
                  <c:v>409.75209999999998</c:v>
                </c:pt>
                <c:pt idx="12083">
                  <c:v>409.75819999999999</c:v>
                </c:pt>
                <c:pt idx="12084">
                  <c:v>409.76249999999999</c:v>
                </c:pt>
                <c:pt idx="12085">
                  <c:v>409.76889999999997</c:v>
                </c:pt>
                <c:pt idx="12086">
                  <c:v>409.77460000000002</c:v>
                </c:pt>
                <c:pt idx="12087">
                  <c:v>409.78089999999997</c:v>
                </c:pt>
                <c:pt idx="12088">
                  <c:v>409.78559999999999</c:v>
                </c:pt>
                <c:pt idx="12089">
                  <c:v>409.7919</c:v>
                </c:pt>
                <c:pt idx="12090">
                  <c:v>409.79840000000002</c:v>
                </c:pt>
                <c:pt idx="12091">
                  <c:v>409.80259999999998</c:v>
                </c:pt>
                <c:pt idx="12092">
                  <c:v>409.80840000000001</c:v>
                </c:pt>
                <c:pt idx="12093">
                  <c:v>409.81369999999998</c:v>
                </c:pt>
                <c:pt idx="12094">
                  <c:v>409.81900000000002</c:v>
                </c:pt>
                <c:pt idx="12095">
                  <c:v>409.82440000000003</c:v>
                </c:pt>
                <c:pt idx="12096">
                  <c:v>409.82850000000002</c:v>
                </c:pt>
                <c:pt idx="12097">
                  <c:v>409.83350000000002</c:v>
                </c:pt>
                <c:pt idx="12098">
                  <c:v>409.8408</c:v>
                </c:pt>
                <c:pt idx="12099">
                  <c:v>409.8467</c:v>
                </c:pt>
                <c:pt idx="12100">
                  <c:v>409.85320000000002</c:v>
                </c:pt>
                <c:pt idx="12101">
                  <c:v>409.85660000000001</c:v>
                </c:pt>
                <c:pt idx="12102">
                  <c:v>409.86180000000002</c:v>
                </c:pt>
                <c:pt idx="12103">
                  <c:v>409.8664</c:v>
                </c:pt>
                <c:pt idx="12104">
                  <c:v>409.87130000000002</c:v>
                </c:pt>
                <c:pt idx="12105">
                  <c:v>409.8768</c:v>
                </c:pt>
                <c:pt idx="12106">
                  <c:v>409.88380000000001</c:v>
                </c:pt>
                <c:pt idx="12107">
                  <c:v>409.8877</c:v>
                </c:pt>
                <c:pt idx="12108">
                  <c:v>409.89299999999997</c:v>
                </c:pt>
                <c:pt idx="12109">
                  <c:v>409.89800000000002</c:v>
                </c:pt>
                <c:pt idx="12110">
                  <c:v>409.90280000000001</c:v>
                </c:pt>
                <c:pt idx="12111">
                  <c:v>409.90870000000001</c:v>
                </c:pt>
                <c:pt idx="12112">
                  <c:v>409.91320000000002</c:v>
                </c:pt>
                <c:pt idx="12113">
                  <c:v>409.91910000000001</c:v>
                </c:pt>
                <c:pt idx="12114">
                  <c:v>409.92770000000002</c:v>
                </c:pt>
                <c:pt idx="12115">
                  <c:v>409.93209999999999</c:v>
                </c:pt>
                <c:pt idx="12116">
                  <c:v>409.93540000000002</c:v>
                </c:pt>
                <c:pt idx="12117">
                  <c:v>409.94029999999998</c:v>
                </c:pt>
                <c:pt idx="12118">
                  <c:v>409.94659999999999</c:v>
                </c:pt>
                <c:pt idx="12119">
                  <c:v>409.95280000000002</c:v>
                </c:pt>
                <c:pt idx="12120">
                  <c:v>409.95859999999999</c:v>
                </c:pt>
                <c:pt idx="12121">
                  <c:v>409.96420000000001</c:v>
                </c:pt>
                <c:pt idx="12122">
                  <c:v>409.97059999999999</c:v>
                </c:pt>
                <c:pt idx="12123">
                  <c:v>409.97640000000001</c:v>
                </c:pt>
                <c:pt idx="12124">
                  <c:v>409.98250000000002</c:v>
                </c:pt>
                <c:pt idx="12125">
                  <c:v>409.9871</c:v>
                </c:pt>
                <c:pt idx="12126">
                  <c:v>409.99470000000002</c:v>
                </c:pt>
                <c:pt idx="12127">
                  <c:v>409.9984</c:v>
                </c:pt>
                <c:pt idx="12128">
                  <c:v>410.005</c:v>
                </c:pt>
                <c:pt idx="12129">
                  <c:v>410.01150000000001</c:v>
                </c:pt>
                <c:pt idx="12130">
                  <c:v>410.0172</c:v>
                </c:pt>
                <c:pt idx="12131">
                  <c:v>410.0247</c:v>
                </c:pt>
                <c:pt idx="12132">
                  <c:v>410.02859999999998</c:v>
                </c:pt>
                <c:pt idx="12133">
                  <c:v>410.03500000000003</c:v>
                </c:pt>
                <c:pt idx="12134">
                  <c:v>410.04320000000001</c:v>
                </c:pt>
                <c:pt idx="12135">
                  <c:v>410.04829999999998</c:v>
                </c:pt>
                <c:pt idx="12136">
                  <c:v>410.05279999999999</c:v>
                </c:pt>
                <c:pt idx="12137">
                  <c:v>410.05900000000003</c:v>
                </c:pt>
                <c:pt idx="12138">
                  <c:v>410.0652</c:v>
                </c:pt>
                <c:pt idx="12139">
                  <c:v>410.07</c:v>
                </c:pt>
                <c:pt idx="12140">
                  <c:v>410.07580000000002</c:v>
                </c:pt>
                <c:pt idx="12141">
                  <c:v>410.08159999999998</c:v>
                </c:pt>
                <c:pt idx="12142">
                  <c:v>410.08839999999998</c:v>
                </c:pt>
                <c:pt idx="12143">
                  <c:v>410.09300000000002</c:v>
                </c:pt>
                <c:pt idx="12144">
                  <c:v>410.09969999999998</c:v>
                </c:pt>
                <c:pt idx="12145">
                  <c:v>410.1035</c:v>
                </c:pt>
                <c:pt idx="12146">
                  <c:v>410.10840000000002</c:v>
                </c:pt>
                <c:pt idx="12147">
                  <c:v>410.11470000000003</c:v>
                </c:pt>
                <c:pt idx="12148">
                  <c:v>410.1198</c:v>
                </c:pt>
                <c:pt idx="12149">
                  <c:v>410.12700000000001</c:v>
                </c:pt>
                <c:pt idx="12150">
                  <c:v>410.1309</c:v>
                </c:pt>
                <c:pt idx="12151">
                  <c:v>410.13729999999998</c:v>
                </c:pt>
                <c:pt idx="12152">
                  <c:v>410.14179999999999</c:v>
                </c:pt>
                <c:pt idx="12153">
                  <c:v>410.14780000000002</c:v>
                </c:pt>
                <c:pt idx="12154">
                  <c:v>410.15469999999999</c:v>
                </c:pt>
                <c:pt idx="12155">
                  <c:v>410.161</c:v>
                </c:pt>
                <c:pt idx="12156">
                  <c:v>410.16759999999999</c:v>
                </c:pt>
                <c:pt idx="12157">
                  <c:v>410.17270000000002</c:v>
                </c:pt>
                <c:pt idx="12158">
                  <c:v>410.17790000000002</c:v>
                </c:pt>
                <c:pt idx="12159">
                  <c:v>410.18340000000001</c:v>
                </c:pt>
                <c:pt idx="12160">
                  <c:v>410.1891</c:v>
                </c:pt>
                <c:pt idx="12161">
                  <c:v>410.19470000000001</c:v>
                </c:pt>
                <c:pt idx="12162">
                  <c:v>410.20080000000002</c:v>
                </c:pt>
                <c:pt idx="12163">
                  <c:v>410.20659999999998</c:v>
                </c:pt>
                <c:pt idx="12164">
                  <c:v>410.21390000000002</c:v>
                </c:pt>
                <c:pt idx="12165">
                  <c:v>410.21969999999999</c:v>
                </c:pt>
                <c:pt idx="12166">
                  <c:v>410.22660000000002</c:v>
                </c:pt>
                <c:pt idx="12167">
                  <c:v>410.23250000000002</c:v>
                </c:pt>
                <c:pt idx="12168">
                  <c:v>410.23719999999997</c:v>
                </c:pt>
                <c:pt idx="12169">
                  <c:v>410.2439</c:v>
                </c:pt>
                <c:pt idx="12170">
                  <c:v>410.25020000000001</c:v>
                </c:pt>
                <c:pt idx="12171">
                  <c:v>410.255</c:v>
                </c:pt>
                <c:pt idx="12172">
                  <c:v>410.26100000000002</c:v>
                </c:pt>
                <c:pt idx="12173">
                  <c:v>410.26799999999997</c:v>
                </c:pt>
                <c:pt idx="12174">
                  <c:v>410.27440000000001</c:v>
                </c:pt>
                <c:pt idx="12175">
                  <c:v>410.2801</c:v>
                </c:pt>
                <c:pt idx="12176">
                  <c:v>410.28530000000001</c:v>
                </c:pt>
                <c:pt idx="12177">
                  <c:v>410.29</c:v>
                </c:pt>
                <c:pt idx="12178">
                  <c:v>410.29559999999998</c:v>
                </c:pt>
                <c:pt idx="12179">
                  <c:v>410.3014</c:v>
                </c:pt>
                <c:pt idx="12180">
                  <c:v>410.30739999999997</c:v>
                </c:pt>
                <c:pt idx="12181">
                  <c:v>410.3141</c:v>
                </c:pt>
                <c:pt idx="12182">
                  <c:v>410.32</c:v>
                </c:pt>
                <c:pt idx="12183">
                  <c:v>410.32560000000001</c:v>
                </c:pt>
                <c:pt idx="12184">
                  <c:v>410.33240000000001</c:v>
                </c:pt>
                <c:pt idx="12185">
                  <c:v>410.3372</c:v>
                </c:pt>
                <c:pt idx="12186">
                  <c:v>410.34219999999999</c:v>
                </c:pt>
                <c:pt idx="12187">
                  <c:v>410.34829999999999</c:v>
                </c:pt>
                <c:pt idx="12188">
                  <c:v>410.35199999999998</c:v>
                </c:pt>
                <c:pt idx="12189">
                  <c:v>410.3578</c:v>
                </c:pt>
                <c:pt idx="12190">
                  <c:v>410.36279999999999</c:v>
                </c:pt>
                <c:pt idx="12191">
                  <c:v>410.37</c:v>
                </c:pt>
                <c:pt idx="12192">
                  <c:v>410.37599999999998</c:v>
                </c:pt>
                <c:pt idx="12193">
                  <c:v>410.38200000000001</c:v>
                </c:pt>
                <c:pt idx="12194">
                  <c:v>410.38600000000002</c:v>
                </c:pt>
                <c:pt idx="12195">
                  <c:v>410.3922</c:v>
                </c:pt>
                <c:pt idx="12196">
                  <c:v>410.39780000000002</c:v>
                </c:pt>
                <c:pt idx="12197">
                  <c:v>410.4042</c:v>
                </c:pt>
                <c:pt idx="12198">
                  <c:v>410.411</c:v>
                </c:pt>
                <c:pt idx="12199">
                  <c:v>410.41640000000001</c:v>
                </c:pt>
                <c:pt idx="12200">
                  <c:v>410.4239</c:v>
                </c:pt>
                <c:pt idx="12201">
                  <c:v>410.42869999999999</c:v>
                </c:pt>
                <c:pt idx="12202">
                  <c:v>410.43509999999998</c:v>
                </c:pt>
                <c:pt idx="12203">
                  <c:v>410.44150000000002</c:v>
                </c:pt>
                <c:pt idx="12204">
                  <c:v>410.44650000000001</c:v>
                </c:pt>
                <c:pt idx="12205">
                  <c:v>410.45409999999998</c:v>
                </c:pt>
                <c:pt idx="12206">
                  <c:v>410.4597</c:v>
                </c:pt>
                <c:pt idx="12207">
                  <c:v>410.4667</c:v>
                </c:pt>
                <c:pt idx="12208">
                  <c:v>410.47219999999999</c:v>
                </c:pt>
                <c:pt idx="12209">
                  <c:v>410.47809999999998</c:v>
                </c:pt>
                <c:pt idx="12210">
                  <c:v>410.48379999999997</c:v>
                </c:pt>
                <c:pt idx="12211">
                  <c:v>410.48939999999999</c:v>
                </c:pt>
                <c:pt idx="12212">
                  <c:v>410.49540000000002</c:v>
                </c:pt>
                <c:pt idx="12213">
                  <c:v>410.50330000000002</c:v>
                </c:pt>
                <c:pt idx="12214">
                  <c:v>410.50749999999999</c:v>
                </c:pt>
                <c:pt idx="12215">
                  <c:v>410.51330000000002</c:v>
                </c:pt>
                <c:pt idx="12216">
                  <c:v>410.51839999999999</c:v>
                </c:pt>
                <c:pt idx="12217">
                  <c:v>410.52350000000001</c:v>
                </c:pt>
                <c:pt idx="12218">
                  <c:v>410.53</c:v>
                </c:pt>
                <c:pt idx="12219">
                  <c:v>410.53649999999999</c:v>
                </c:pt>
                <c:pt idx="12220">
                  <c:v>410.54250000000002</c:v>
                </c:pt>
                <c:pt idx="12221">
                  <c:v>410.54649999999998</c:v>
                </c:pt>
                <c:pt idx="12222">
                  <c:v>410.553</c:v>
                </c:pt>
                <c:pt idx="12223">
                  <c:v>410.55759999999998</c:v>
                </c:pt>
                <c:pt idx="12224">
                  <c:v>410.5652</c:v>
                </c:pt>
                <c:pt idx="12225">
                  <c:v>410.56950000000001</c:v>
                </c:pt>
                <c:pt idx="12226">
                  <c:v>410.57580000000002</c:v>
                </c:pt>
                <c:pt idx="12227">
                  <c:v>410.58</c:v>
                </c:pt>
                <c:pt idx="12228">
                  <c:v>410.58760000000001</c:v>
                </c:pt>
                <c:pt idx="12229">
                  <c:v>410.59399999999999</c:v>
                </c:pt>
                <c:pt idx="12230">
                  <c:v>410.59949999999998</c:v>
                </c:pt>
                <c:pt idx="12231">
                  <c:v>410.60469999999998</c:v>
                </c:pt>
                <c:pt idx="12232">
                  <c:v>410.61059999999998</c:v>
                </c:pt>
                <c:pt idx="12233">
                  <c:v>410.61790000000002</c:v>
                </c:pt>
                <c:pt idx="12234">
                  <c:v>410.62380000000002</c:v>
                </c:pt>
                <c:pt idx="12235">
                  <c:v>410.62920000000003</c:v>
                </c:pt>
                <c:pt idx="12236">
                  <c:v>410.63440000000003</c:v>
                </c:pt>
                <c:pt idx="12237">
                  <c:v>410.64159999999998</c:v>
                </c:pt>
                <c:pt idx="12238">
                  <c:v>410.64800000000002</c:v>
                </c:pt>
                <c:pt idx="12239">
                  <c:v>410.65379999999999</c:v>
                </c:pt>
                <c:pt idx="12240">
                  <c:v>410.65859999999998</c:v>
                </c:pt>
                <c:pt idx="12241">
                  <c:v>410.66410000000002</c:v>
                </c:pt>
                <c:pt idx="12242">
                  <c:v>410.67180000000002</c:v>
                </c:pt>
                <c:pt idx="12243">
                  <c:v>410.67700000000002</c:v>
                </c:pt>
                <c:pt idx="12244">
                  <c:v>410.68439999999998</c:v>
                </c:pt>
                <c:pt idx="12245">
                  <c:v>410.6893</c:v>
                </c:pt>
                <c:pt idx="12246">
                  <c:v>410.6968</c:v>
                </c:pt>
                <c:pt idx="12247">
                  <c:v>410.70119999999997</c:v>
                </c:pt>
                <c:pt idx="12248">
                  <c:v>410.7072</c:v>
                </c:pt>
                <c:pt idx="12249">
                  <c:v>410.71409999999997</c:v>
                </c:pt>
                <c:pt idx="12250">
                  <c:v>410.72109999999998</c:v>
                </c:pt>
                <c:pt idx="12251">
                  <c:v>410.72559999999999</c:v>
                </c:pt>
                <c:pt idx="12252">
                  <c:v>410.73</c:v>
                </c:pt>
                <c:pt idx="12253">
                  <c:v>410.73579999999998</c:v>
                </c:pt>
                <c:pt idx="12254">
                  <c:v>410.74200000000002</c:v>
                </c:pt>
                <c:pt idx="12255">
                  <c:v>410.74810000000002</c:v>
                </c:pt>
                <c:pt idx="12256">
                  <c:v>410.75349999999997</c:v>
                </c:pt>
                <c:pt idx="12257">
                  <c:v>410.75900000000001</c:v>
                </c:pt>
                <c:pt idx="12258">
                  <c:v>410.76560000000001</c:v>
                </c:pt>
                <c:pt idx="12259">
                  <c:v>410.7722</c:v>
                </c:pt>
                <c:pt idx="12260">
                  <c:v>410.77659999999997</c:v>
                </c:pt>
                <c:pt idx="12261">
                  <c:v>410.78300000000002</c:v>
                </c:pt>
                <c:pt idx="12262">
                  <c:v>410.78910000000002</c:v>
                </c:pt>
                <c:pt idx="12263">
                  <c:v>410.79399999999998</c:v>
                </c:pt>
                <c:pt idx="12264">
                  <c:v>410.80119999999999</c:v>
                </c:pt>
                <c:pt idx="12265">
                  <c:v>410.80630000000002</c:v>
                </c:pt>
                <c:pt idx="12266">
                  <c:v>410.81380000000001</c:v>
                </c:pt>
                <c:pt idx="12267">
                  <c:v>410.81970000000001</c:v>
                </c:pt>
                <c:pt idx="12268">
                  <c:v>410.82560000000001</c:v>
                </c:pt>
                <c:pt idx="12269">
                  <c:v>410.83199999999999</c:v>
                </c:pt>
                <c:pt idx="12270">
                  <c:v>410.83760000000001</c:v>
                </c:pt>
                <c:pt idx="12271">
                  <c:v>410.8424</c:v>
                </c:pt>
                <c:pt idx="12272">
                  <c:v>410.84800000000001</c:v>
                </c:pt>
                <c:pt idx="12273">
                  <c:v>410.8553</c:v>
                </c:pt>
                <c:pt idx="12274">
                  <c:v>410.86020000000002</c:v>
                </c:pt>
                <c:pt idx="12275">
                  <c:v>410.86619999999999</c:v>
                </c:pt>
                <c:pt idx="12276">
                  <c:v>410.8725</c:v>
                </c:pt>
                <c:pt idx="12277">
                  <c:v>410.87779999999998</c:v>
                </c:pt>
                <c:pt idx="12278">
                  <c:v>410.8818</c:v>
                </c:pt>
                <c:pt idx="12279">
                  <c:v>410.88799999999998</c:v>
                </c:pt>
                <c:pt idx="12280">
                  <c:v>410.89400000000001</c:v>
                </c:pt>
                <c:pt idx="12281">
                  <c:v>410.90039999999999</c:v>
                </c:pt>
                <c:pt idx="12282">
                  <c:v>410.90789999999998</c:v>
                </c:pt>
                <c:pt idx="12283">
                  <c:v>410.91239999999999</c:v>
                </c:pt>
                <c:pt idx="12284">
                  <c:v>410.91719999999998</c:v>
                </c:pt>
                <c:pt idx="12285">
                  <c:v>410.92200000000003</c:v>
                </c:pt>
                <c:pt idx="12286">
                  <c:v>410.92880000000002</c:v>
                </c:pt>
                <c:pt idx="12287">
                  <c:v>410.93630000000002</c:v>
                </c:pt>
                <c:pt idx="12288">
                  <c:v>410.9409</c:v>
                </c:pt>
                <c:pt idx="12289">
                  <c:v>410.947</c:v>
                </c:pt>
                <c:pt idx="12290">
                  <c:v>410.9538</c:v>
                </c:pt>
                <c:pt idx="12291">
                  <c:v>410.95929999999998</c:v>
                </c:pt>
                <c:pt idx="12292">
                  <c:v>410.96519999999998</c:v>
                </c:pt>
                <c:pt idx="12293">
                  <c:v>410.971</c:v>
                </c:pt>
                <c:pt idx="12294">
                  <c:v>410.97699999999998</c:v>
                </c:pt>
                <c:pt idx="12295">
                  <c:v>410.98239999999998</c:v>
                </c:pt>
                <c:pt idx="12296">
                  <c:v>410.98750000000001</c:v>
                </c:pt>
                <c:pt idx="12297">
                  <c:v>410.99279999999999</c:v>
                </c:pt>
                <c:pt idx="12298">
                  <c:v>410.99950000000001</c:v>
                </c:pt>
                <c:pt idx="12299">
                  <c:v>411.00540000000001</c:v>
                </c:pt>
                <c:pt idx="12300">
                  <c:v>411.01069999999999</c:v>
                </c:pt>
                <c:pt idx="12301">
                  <c:v>411.01679999999999</c:v>
                </c:pt>
                <c:pt idx="12302">
                  <c:v>411.02350000000001</c:v>
                </c:pt>
                <c:pt idx="12303">
                  <c:v>411.02969999999999</c:v>
                </c:pt>
                <c:pt idx="12304">
                  <c:v>411.03379999999999</c:v>
                </c:pt>
                <c:pt idx="12305">
                  <c:v>411.03899999999999</c:v>
                </c:pt>
                <c:pt idx="12306">
                  <c:v>411.04500000000002</c:v>
                </c:pt>
                <c:pt idx="12307">
                  <c:v>411.05200000000002</c:v>
                </c:pt>
                <c:pt idx="12308">
                  <c:v>411.05599999999998</c:v>
                </c:pt>
                <c:pt idx="12309">
                  <c:v>411.06139999999999</c:v>
                </c:pt>
                <c:pt idx="12310">
                  <c:v>411.06889999999999</c:v>
                </c:pt>
                <c:pt idx="12311">
                  <c:v>411.07499999999999</c:v>
                </c:pt>
                <c:pt idx="12312">
                  <c:v>411.0813</c:v>
                </c:pt>
                <c:pt idx="12313">
                  <c:v>411.0881</c:v>
                </c:pt>
                <c:pt idx="12314">
                  <c:v>411.0949</c:v>
                </c:pt>
                <c:pt idx="12315">
                  <c:v>411.10059999999999</c:v>
                </c:pt>
                <c:pt idx="12316">
                  <c:v>411.10700000000003</c:v>
                </c:pt>
                <c:pt idx="12317">
                  <c:v>411.11329999999998</c:v>
                </c:pt>
                <c:pt idx="12318">
                  <c:v>411.11939999999998</c:v>
                </c:pt>
                <c:pt idx="12319">
                  <c:v>411.12529999999998</c:v>
                </c:pt>
                <c:pt idx="12320">
                  <c:v>411.13029999999998</c:v>
                </c:pt>
                <c:pt idx="12321">
                  <c:v>411.13630000000001</c:v>
                </c:pt>
                <c:pt idx="12322">
                  <c:v>411.1429</c:v>
                </c:pt>
                <c:pt idx="12323">
                  <c:v>411.14749999999998</c:v>
                </c:pt>
                <c:pt idx="12324">
                  <c:v>411.15620000000001</c:v>
                </c:pt>
                <c:pt idx="12325">
                  <c:v>411.16180000000003</c:v>
                </c:pt>
                <c:pt idx="12326">
                  <c:v>411.16860000000003</c:v>
                </c:pt>
                <c:pt idx="12327">
                  <c:v>411.17380000000003</c:v>
                </c:pt>
                <c:pt idx="12328">
                  <c:v>411.18060000000003</c:v>
                </c:pt>
                <c:pt idx="12329">
                  <c:v>411.18599999999998</c:v>
                </c:pt>
                <c:pt idx="12330">
                  <c:v>411.19159999999999</c:v>
                </c:pt>
                <c:pt idx="12331">
                  <c:v>411.19749999999999</c:v>
                </c:pt>
                <c:pt idx="12332">
                  <c:v>411.20319999999998</c:v>
                </c:pt>
                <c:pt idx="12333">
                  <c:v>411.20859999999999</c:v>
                </c:pt>
                <c:pt idx="12334">
                  <c:v>411.21260000000001</c:v>
                </c:pt>
                <c:pt idx="12335">
                  <c:v>411.2208</c:v>
                </c:pt>
                <c:pt idx="12336">
                  <c:v>411.22579999999999</c:v>
                </c:pt>
                <c:pt idx="12337">
                  <c:v>411.23140000000001</c:v>
                </c:pt>
                <c:pt idx="12338">
                  <c:v>411.23750000000001</c:v>
                </c:pt>
                <c:pt idx="12339">
                  <c:v>411.24340000000001</c:v>
                </c:pt>
                <c:pt idx="12340">
                  <c:v>411.2491</c:v>
                </c:pt>
                <c:pt idx="12341">
                  <c:v>411.25420000000003</c:v>
                </c:pt>
                <c:pt idx="12342">
                  <c:v>411.25979999999998</c:v>
                </c:pt>
                <c:pt idx="12343">
                  <c:v>411.26580000000001</c:v>
                </c:pt>
                <c:pt idx="12344">
                  <c:v>411.27190000000002</c:v>
                </c:pt>
                <c:pt idx="12345">
                  <c:v>411.2774</c:v>
                </c:pt>
                <c:pt idx="12346">
                  <c:v>411.28440000000001</c:v>
                </c:pt>
                <c:pt idx="12347">
                  <c:v>411.28899999999999</c:v>
                </c:pt>
                <c:pt idx="12348">
                  <c:v>411.29500000000002</c:v>
                </c:pt>
                <c:pt idx="12349">
                  <c:v>411.30020000000002</c:v>
                </c:pt>
                <c:pt idx="12350">
                  <c:v>411.30630000000002</c:v>
                </c:pt>
                <c:pt idx="12351">
                  <c:v>411.31200000000001</c:v>
                </c:pt>
                <c:pt idx="12352">
                  <c:v>411.31819999999999</c:v>
                </c:pt>
                <c:pt idx="12353">
                  <c:v>411.32499999999999</c:v>
                </c:pt>
                <c:pt idx="12354">
                  <c:v>411.3306</c:v>
                </c:pt>
                <c:pt idx="12355">
                  <c:v>411.33589999999998</c:v>
                </c:pt>
                <c:pt idx="12356">
                  <c:v>411.34210000000002</c:v>
                </c:pt>
                <c:pt idx="12357">
                  <c:v>411.34840000000003</c:v>
                </c:pt>
                <c:pt idx="12358">
                  <c:v>411.35539999999997</c:v>
                </c:pt>
                <c:pt idx="12359">
                  <c:v>411.3605</c:v>
                </c:pt>
                <c:pt idx="12360">
                  <c:v>411.36720000000003</c:v>
                </c:pt>
                <c:pt idx="12361">
                  <c:v>411.37279999999998</c:v>
                </c:pt>
                <c:pt idx="12362">
                  <c:v>411.37900000000002</c:v>
                </c:pt>
                <c:pt idx="12363">
                  <c:v>411.38350000000003</c:v>
                </c:pt>
                <c:pt idx="12364">
                  <c:v>411.39</c:v>
                </c:pt>
                <c:pt idx="12365">
                  <c:v>411.39569999999998</c:v>
                </c:pt>
                <c:pt idx="12366">
                  <c:v>411.4006</c:v>
                </c:pt>
                <c:pt idx="12367">
                  <c:v>411.40809999999999</c:v>
                </c:pt>
                <c:pt idx="12368">
                  <c:v>411.41250000000002</c:v>
                </c:pt>
                <c:pt idx="12369">
                  <c:v>411.4194</c:v>
                </c:pt>
                <c:pt idx="12370">
                  <c:v>411.42540000000002</c:v>
                </c:pt>
                <c:pt idx="12371">
                  <c:v>411.43119999999999</c:v>
                </c:pt>
                <c:pt idx="12372">
                  <c:v>411.43669999999997</c:v>
                </c:pt>
                <c:pt idx="12373">
                  <c:v>411.44279999999998</c:v>
                </c:pt>
                <c:pt idx="12374">
                  <c:v>411.44819999999999</c:v>
                </c:pt>
                <c:pt idx="12375">
                  <c:v>411.45620000000002</c:v>
                </c:pt>
                <c:pt idx="12376">
                  <c:v>411.4606</c:v>
                </c:pt>
                <c:pt idx="12377">
                  <c:v>411.46530000000001</c:v>
                </c:pt>
                <c:pt idx="12378">
                  <c:v>411.4717</c:v>
                </c:pt>
                <c:pt idx="12379">
                  <c:v>411.4776</c:v>
                </c:pt>
                <c:pt idx="12380">
                  <c:v>411.483</c:v>
                </c:pt>
                <c:pt idx="12381">
                  <c:v>411.48930000000001</c:v>
                </c:pt>
                <c:pt idx="12382">
                  <c:v>411.4948</c:v>
                </c:pt>
                <c:pt idx="12383">
                  <c:v>411.50069999999999</c:v>
                </c:pt>
                <c:pt idx="12384">
                  <c:v>411.50599999999997</c:v>
                </c:pt>
                <c:pt idx="12385">
                  <c:v>411.51080000000002</c:v>
                </c:pt>
                <c:pt idx="12386">
                  <c:v>411.51600000000002</c:v>
                </c:pt>
                <c:pt idx="12387">
                  <c:v>411.52190000000002</c:v>
                </c:pt>
                <c:pt idx="12388">
                  <c:v>411.529</c:v>
                </c:pt>
                <c:pt idx="12389">
                  <c:v>411.53440000000001</c:v>
                </c:pt>
                <c:pt idx="12390">
                  <c:v>411.54079999999999</c:v>
                </c:pt>
                <c:pt idx="12391">
                  <c:v>411.54669999999999</c:v>
                </c:pt>
                <c:pt idx="12392">
                  <c:v>411.55160000000001</c:v>
                </c:pt>
                <c:pt idx="12393">
                  <c:v>411.55840000000001</c:v>
                </c:pt>
                <c:pt idx="12394">
                  <c:v>411.56420000000003</c:v>
                </c:pt>
                <c:pt idx="12395">
                  <c:v>411.56979999999999</c:v>
                </c:pt>
                <c:pt idx="12396">
                  <c:v>411.57639999999998</c:v>
                </c:pt>
                <c:pt idx="12397">
                  <c:v>411.58089999999999</c:v>
                </c:pt>
                <c:pt idx="12398">
                  <c:v>411.58659999999998</c:v>
                </c:pt>
                <c:pt idx="12399">
                  <c:v>411.59350000000001</c:v>
                </c:pt>
                <c:pt idx="12400">
                  <c:v>411.59789999999998</c:v>
                </c:pt>
                <c:pt idx="12401">
                  <c:v>411.60239999999999</c:v>
                </c:pt>
                <c:pt idx="12402">
                  <c:v>411.60939999999999</c:v>
                </c:pt>
                <c:pt idx="12403">
                  <c:v>411.61559999999997</c:v>
                </c:pt>
                <c:pt idx="12404">
                  <c:v>411.62130000000002</c:v>
                </c:pt>
                <c:pt idx="12405">
                  <c:v>411.62619999999998</c:v>
                </c:pt>
                <c:pt idx="12406">
                  <c:v>411.6318</c:v>
                </c:pt>
                <c:pt idx="12407">
                  <c:v>411.63900000000001</c:v>
                </c:pt>
                <c:pt idx="12408">
                  <c:v>411.64499999999998</c:v>
                </c:pt>
                <c:pt idx="12409">
                  <c:v>411.64890000000003</c:v>
                </c:pt>
                <c:pt idx="12410">
                  <c:v>411.65530000000001</c:v>
                </c:pt>
                <c:pt idx="12411">
                  <c:v>411.66070000000002</c:v>
                </c:pt>
                <c:pt idx="12412">
                  <c:v>411.6635</c:v>
                </c:pt>
                <c:pt idx="12413">
                  <c:v>411.67099999999999</c:v>
                </c:pt>
                <c:pt idx="12414">
                  <c:v>411.67770000000002</c:v>
                </c:pt>
                <c:pt idx="12415">
                  <c:v>411.68400000000003</c:v>
                </c:pt>
                <c:pt idx="12416">
                  <c:v>411.6891</c:v>
                </c:pt>
                <c:pt idx="12417">
                  <c:v>411.69459999999998</c:v>
                </c:pt>
                <c:pt idx="12418">
                  <c:v>411.70100000000002</c:v>
                </c:pt>
                <c:pt idx="12419">
                  <c:v>411.70600000000002</c:v>
                </c:pt>
                <c:pt idx="12420">
                  <c:v>411.71100000000001</c:v>
                </c:pt>
                <c:pt idx="12421">
                  <c:v>411.71820000000002</c:v>
                </c:pt>
                <c:pt idx="12422">
                  <c:v>411.72500000000002</c:v>
                </c:pt>
                <c:pt idx="12423">
                  <c:v>411.7303</c:v>
                </c:pt>
                <c:pt idx="12424">
                  <c:v>411.7364</c:v>
                </c:pt>
                <c:pt idx="12425">
                  <c:v>411.74259999999998</c:v>
                </c:pt>
                <c:pt idx="12426">
                  <c:v>411.74860000000001</c:v>
                </c:pt>
                <c:pt idx="12427">
                  <c:v>411.75279999999998</c:v>
                </c:pt>
                <c:pt idx="12428">
                  <c:v>411.75799999999998</c:v>
                </c:pt>
                <c:pt idx="12429">
                  <c:v>411.76519999999999</c:v>
                </c:pt>
                <c:pt idx="12430">
                  <c:v>411.7713</c:v>
                </c:pt>
                <c:pt idx="12431">
                  <c:v>411.77699999999999</c:v>
                </c:pt>
                <c:pt idx="12432">
                  <c:v>411.7817</c:v>
                </c:pt>
                <c:pt idx="12433">
                  <c:v>411.78840000000002</c:v>
                </c:pt>
                <c:pt idx="12434">
                  <c:v>411.79500000000002</c:v>
                </c:pt>
                <c:pt idx="12435">
                  <c:v>411.80200000000002</c:v>
                </c:pt>
                <c:pt idx="12436">
                  <c:v>411.80739999999997</c:v>
                </c:pt>
                <c:pt idx="12437">
                  <c:v>411.81310000000002</c:v>
                </c:pt>
                <c:pt idx="12438">
                  <c:v>411.81979999999999</c:v>
                </c:pt>
                <c:pt idx="12439">
                  <c:v>411.827</c:v>
                </c:pt>
                <c:pt idx="12440">
                  <c:v>411.83199999999999</c:v>
                </c:pt>
                <c:pt idx="12441">
                  <c:v>411.83730000000003</c:v>
                </c:pt>
                <c:pt idx="12442">
                  <c:v>411.84289999999999</c:v>
                </c:pt>
                <c:pt idx="12443">
                  <c:v>411.84840000000003</c:v>
                </c:pt>
                <c:pt idx="12444">
                  <c:v>411.85579999999999</c:v>
                </c:pt>
                <c:pt idx="12445">
                  <c:v>411.86079999999998</c:v>
                </c:pt>
                <c:pt idx="12446">
                  <c:v>411.86799999999999</c:v>
                </c:pt>
                <c:pt idx="12447">
                  <c:v>411.8734</c:v>
                </c:pt>
                <c:pt idx="12448">
                  <c:v>411.87889999999999</c:v>
                </c:pt>
                <c:pt idx="12449">
                  <c:v>411.88470000000001</c:v>
                </c:pt>
                <c:pt idx="12450">
                  <c:v>411.89030000000002</c:v>
                </c:pt>
                <c:pt idx="12451">
                  <c:v>411.89569999999998</c:v>
                </c:pt>
                <c:pt idx="12452">
                  <c:v>411.90179999999998</c:v>
                </c:pt>
                <c:pt idx="12453">
                  <c:v>411.9067</c:v>
                </c:pt>
                <c:pt idx="12454">
                  <c:v>411.91239999999999</c:v>
                </c:pt>
                <c:pt idx="12455">
                  <c:v>411.91860000000003</c:v>
                </c:pt>
                <c:pt idx="12456">
                  <c:v>411.92520000000002</c:v>
                </c:pt>
                <c:pt idx="12457">
                  <c:v>411.93040000000002</c:v>
                </c:pt>
                <c:pt idx="12458">
                  <c:v>411.93630000000002</c:v>
                </c:pt>
                <c:pt idx="12459">
                  <c:v>411.94240000000002</c:v>
                </c:pt>
                <c:pt idx="12460">
                  <c:v>411.94779999999997</c:v>
                </c:pt>
                <c:pt idx="12461">
                  <c:v>411.9554</c:v>
                </c:pt>
                <c:pt idx="12462">
                  <c:v>411.9606</c:v>
                </c:pt>
                <c:pt idx="12463">
                  <c:v>411.96559999999999</c:v>
                </c:pt>
                <c:pt idx="12464">
                  <c:v>411.97250000000003</c:v>
                </c:pt>
                <c:pt idx="12465">
                  <c:v>411.97710000000001</c:v>
                </c:pt>
                <c:pt idx="12466">
                  <c:v>411.98340000000002</c:v>
                </c:pt>
                <c:pt idx="12467">
                  <c:v>411.98849999999999</c:v>
                </c:pt>
                <c:pt idx="12468">
                  <c:v>411.99560000000002</c:v>
                </c:pt>
                <c:pt idx="12469">
                  <c:v>412.00200000000001</c:v>
                </c:pt>
                <c:pt idx="12470">
                  <c:v>412.00639999999999</c:v>
                </c:pt>
                <c:pt idx="12471">
                  <c:v>412.01260000000002</c:v>
                </c:pt>
                <c:pt idx="12472">
                  <c:v>412.01859999999999</c:v>
                </c:pt>
                <c:pt idx="12473">
                  <c:v>412.02449999999999</c:v>
                </c:pt>
                <c:pt idx="12474">
                  <c:v>412.0299</c:v>
                </c:pt>
                <c:pt idx="12475">
                  <c:v>412.03519999999997</c:v>
                </c:pt>
                <c:pt idx="12476">
                  <c:v>412.0421</c:v>
                </c:pt>
                <c:pt idx="12477">
                  <c:v>412.04680000000002</c:v>
                </c:pt>
                <c:pt idx="12478">
                  <c:v>412.05250000000001</c:v>
                </c:pt>
                <c:pt idx="12479">
                  <c:v>412.05880000000002</c:v>
                </c:pt>
                <c:pt idx="12480">
                  <c:v>412.06229999999999</c:v>
                </c:pt>
                <c:pt idx="12481">
                  <c:v>412.06959999999998</c:v>
                </c:pt>
                <c:pt idx="12482">
                  <c:v>412.07580000000002</c:v>
                </c:pt>
                <c:pt idx="12483">
                  <c:v>412.08170000000001</c:v>
                </c:pt>
                <c:pt idx="12484">
                  <c:v>412.08690000000001</c:v>
                </c:pt>
                <c:pt idx="12485">
                  <c:v>412.0924</c:v>
                </c:pt>
                <c:pt idx="12486">
                  <c:v>412.09800000000001</c:v>
                </c:pt>
                <c:pt idx="12487">
                  <c:v>412.10419999999999</c:v>
                </c:pt>
                <c:pt idx="12488">
                  <c:v>412.10939999999999</c:v>
                </c:pt>
                <c:pt idx="12489">
                  <c:v>412.11540000000002</c:v>
                </c:pt>
                <c:pt idx="12490">
                  <c:v>412.1216</c:v>
                </c:pt>
                <c:pt idx="12491">
                  <c:v>412.12799999999999</c:v>
                </c:pt>
                <c:pt idx="12492">
                  <c:v>412.13119999999998</c:v>
                </c:pt>
                <c:pt idx="12493">
                  <c:v>412.13819999999998</c:v>
                </c:pt>
                <c:pt idx="12494">
                  <c:v>412.14280000000002</c:v>
                </c:pt>
                <c:pt idx="12495">
                  <c:v>412.14830000000001</c:v>
                </c:pt>
                <c:pt idx="12496">
                  <c:v>412.15519999999998</c:v>
                </c:pt>
                <c:pt idx="12497">
                  <c:v>412.16019999999997</c:v>
                </c:pt>
                <c:pt idx="12498">
                  <c:v>412.1662</c:v>
                </c:pt>
                <c:pt idx="12499">
                  <c:v>412.17149999999998</c:v>
                </c:pt>
                <c:pt idx="12500">
                  <c:v>412.17680000000001</c:v>
                </c:pt>
                <c:pt idx="12501">
                  <c:v>412.18110000000001</c:v>
                </c:pt>
                <c:pt idx="12502">
                  <c:v>412.1866</c:v>
                </c:pt>
                <c:pt idx="12503">
                  <c:v>412.19299999999998</c:v>
                </c:pt>
                <c:pt idx="12504">
                  <c:v>412.1986</c:v>
                </c:pt>
                <c:pt idx="12505">
                  <c:v>412.20440000000002</c:v>
                </c:pt>
                <c:pt idx="12506">
                  <c:v>412.21089999999998</c:v>
                </c:pt>
                <c:pt idx="12507">
                  <c:v>412.2158</c:v>
                </c:pt>
                <c:pt idx="12508">
                  <c:v>412.22</c:v>
                </c:pt>
                <c:pt idx="12509">
                  <c:v>412.22500000000002</c:v>
                </c:pt>
                <c:pt idx="12510">
                  <c:v>412.23329999999999</c:v>
                </c:pt>
                <c:pt idx="12511">
                  <c:v>412.23809999999997</c:v>
                </c:pt>
                <c:pt idx="12512">
                  <c:v>412.24329999999998</c:v>
                </c:pt>
                <c:pt idx="12513">
                  <c:v>412.24939999999998</c:v>
                </c:pt>
                <c:pt idx="12514">
                  <c:v>412.25459999999998</c:v>
                </c:pt>
                <c:pt idx="12515">
                  <c:v>412.26</c:v>
                </c:pt>
                <c:pt idx="12516">
                  <c:v>412.267</c:v>
                </c:pt>
                <c:pt idx="12517">
                  <c:v>412.27300000000002</c:v>
                </c:pt>
                <c:pt idx="12518">
                  <c:v>412.27940000000001</c:v>
                </c:pt>
                <c:pt idx="12519">
                  <c:v>412.28539999999998</c:v>
                </c:pt>
                <c:pt idx="12520">
                  <c:v>412.29059999999998</c:v>
                </c:pt>
                <c:pt idx="12521">
                  <c:v>412.29669999999999</c:v>
                </c:pt>
                <c:pt idx="12522">
                  <c:v>412.30149999999998</c:v>
                </c:pt>
                <c:pt idx="12523">
                  <c:v>412.30860000000001</c:v>
                </c:pt>
                <c:pt idx="12524">
                  <c:v>412.31319999999999</c:v>
                </c:pt>
                <c:pt idx="12525">
                  <c:v>412.3184</c:v>
                </c:pt>
                <c:pt idx="12526">
                  <c:v>412.32339999999999</c:v>
                </c:pt>
                <c:pt idx="12527">
                  <c:v>412.32929999999999</c:v>
                </c:pt>
                <c:pt idx="12528">
                  <c:v>412.33440000000002</c:v>
                </c:pt>
                <c:pt idx="12529">
                  <c:v>412.34059999999999</c:v>
                </c:pt>
                <c:pt idx="12530">
                  <c:v>412.34500000000003</c:v>
                </c:pt>
                <c:pt idx="12531">
                  <c:v>412.35129999999998</c:v>
                </c:pt>
                <c:pt idx="12532">
                  <c:v>412.35759999999999</c:v>
                </c:pt>
                <c:pt idx="12533">
                  <c:v>412.36500000000001</c:v>
                </c:pt>
                <c:pt idx="12534">
                  <c:v>412.37</c:v>
                </c:pt>
                <c:pt idx="12535">
                  <c:v>412.37700000000001</c:v>
                </c:pt>
                <c:pt idx="12536">
                  <c:v>412.38279999999997</c:v>
                </c:pt>
                <c:pt idx="12537">
                  <c:v>412.3879</c:v>
                </c:pt>
                <c:pt idx="12538">
                  <c:v>412.39420000000001</c:v>
                </c:pt>
                <c:pt idx="12539">
                  <c:v>412.39850000000001</c:v>
                </c:pt>
                <c:pt idx="12540">
                  <c:v>412.40390000000002</c:v>
                </c:pt>
                <c:pt idx="12541">
                  <c:v>412.41</c:v>
                </c:pt>
                <c:pt idx="12542">
                  <c:v>412.41570000000002</c:v>
                </c:pt>
                <c:pt idx="12543">
                  <c:v>412.42219999999998</c:v>
                </c:pt>
                <c:pt idx="12544">
                  <c:v>412.42809999999997</c:v>
                </c:pt>
                <c:pt idx="12545">
                  <c:v>412.43459999999999</c:v>
                </c:pt>
                <c:pt idx="12546">
                  <c:v>412.4402</c:v>
                </c:pt>
                <c:pt idx="12547">
                  <c:v>412.44540000000001</c:v>
                </c:pt>
                <c:pt idx="12548">
                  <c:v>412.45049999999998</c:v>
                </c:pt>
                <c:pt idx="12549">
                  <c:v>412.45650000000001</c:v>
                </c:pt>
                <c:pt idx="12550">
                  <c:v>412.46269999999998</c:v>
                </c:pt>
                <c:pt idx="12551">
                  <c:v>412.46719999999999</c:v>
                </c:pt>
                <c:pt idx="12552">
                  <c:v>412.47340000000003</c:v>
                </c:pt>
                <c:pt idx="12553">
                  <c:v>412.47989999999999</c:v>
                </c:pt>
                <c:pt idx="12554">
                  <c:v>412.48590000000002</c:v>
                </c:pt>
                <c:pt idx="12555">
                  <c:v>412.49119999999999</c:v>
                </c:pt>
                <c:pt idx="12556">
                  <c:v>412.49549999999999</c:v>
                </c:pt>
                <c:pt idx="12557">
                  <c:v>412.5016</c:v>
                </c:pt>
                <c:pt idx="12558">
                  <c:v>412.50740000000002</c:v>
                </c:pt>
                <c:pt idx="12559">
                  <c:v>412.51440000000002</c:v>
                </c:pt>
                <c:pt idx="12560">
                  <c:v>412.51839999999999</c:v>
                </c:pt>
                <c:pt idx="12561">
                  <c:v>412.52359999999999</c:v>
                </c:pt>
                <c:pt idx="12562">
                  <c:v>412.52949999999998</c:v>
                </c:pt>
                <c:pt idx="12563">
                  <c:v>412.53500000000003</c:v>
                </c:pt>
                <c:pt idx="12564">
                  <c:v>412.54070000000002</c:v>
                </c:pt>
                <c:pt idx="12565">
                  <c:v>412.54599999999999</c:v>
                </c:pt>
                <c:pt idx="12566">
                  <c:v>412.55160000000001</c:v>
                </c:pt>
                <c:pt idx="12567">
                  <c:v>412.55779999999999</c:v>
                </c:pt>
                <c:pt idx="12568">
                  <c:v>412.56139999999999</c:v>
                </c:pt>
                <c:pt idx="12569">
                  <c:v>412.56900000000002</c:v>
                </c:pt>
                <c:pt idx="12570">
                  <c:v>412.57459999999998</c:v>
                </c:pt>
                <c:pt idx="12571">
                  <c:v>412.58010000000002</c:v>
                </c:pt>
                <c:pt idx="12572">
                  <c:v>412.58519999999999</c:v>
                </c:pt>
                <c:pt idx="12573">
                  <c:v>412.59059999999999</c:v>
                </c:pt>
                <c:pt idx="12574">
                  <c:v>412.5976</c:v>
                </c:pt>
                <c:pt idx="12575">
                  <c:v>412.60379999999998</c:v>
                </c:pt>
                <c:pt idx="12576">
                  <c:v>412.60899999999998</c:v>
                </c:pt>
                <c:pt idx="12577">
                  <c:v>412.6164</c:v>
                </c:pt>
                <c:pt idx="12578">
                  <c:v>412.62099999999998</c:v>
                </c:pt>
                <c:pt idx="12579">
                  <c:v>412.62709999999998</c:v>
                </c:pt>
                <c:pt idx="12580">
                  <c:v>412.63240000000002</c:v>
                </c:pt>
                <c:pt idx="12581">
                  <c:v>412.63889999999998</c:v>
                </c:pt>
                <c:pt idx="12582">
                  <c:v>412.64440000000002</c:v>
                </c:pt>
                <c:pt idx="12583">
                  <c:v>412.6508</c:v>
                </c:pt>
                <c:pt idx="12584">
                  <c:v>412.65719999999999</c:v>
                </c:pt>
                <c:pt idx="12585">
                  <c:v>412.6626</c:v>
                </c:pt>
                <c:pt idx="12586">
                  <c:v>412.66860000000003</c:v>
                </c:pt>
                <c:pt idx="12587">
                  <c:v>412.6728</c:v>
                </c:pt>
                <c:pt idx="12588">
                  <c:v>412.67950000000002</c:v>
                </c:pt>
                <c:pt idx="12589">
                  <c:v>412.68520000000001</c:v>
                </c:pt>
                <c:pt idx="12590">
                  <c:v>412.69099999999997</c:v>
                </c:pt>
                <c:pt idx="12591">
                  <c:v>412.6977</c:v>
                </c:pt>
                <c:pt idx="12592">
                  <c:v>412.70330000000001</c:v>
                </c:pt>
                <c:pt idx="12593">
                  <c:v>412.70890000000003</c:v>
                </c:pt>
                <c:pt idx="12594">
                  <c:v>412.71440000000001</c:v>
                </c:pt>
                <c:pt idx="12595">
                  <c:v>412.71969999999999</c:v>
                </c:pt>
                <c:pt idx="12596">
                  <c:v>412.7276</c:v>
                </c:pt>
                <c:pt idx="12597">
                  <c:v>412.73419999999999</c:v>
                </c:pt>
                <c:pt idx="12598">
                  <c:v>412.73680000000002</c:v>
                </c:pt>
                <c:pt idx="12599">
                  <c:v>412.74239999999998</c:v>
                </c:pt>
                <c:pt idx="12600">
                  <c:v>412.74799999999999</c:v>
                </c:pt>
                <c:pt idx="12601">
                  <c:v>412.75400000000002</c:v>
                </c:pt>
                <c:pt idx="12602">
                  <c:v>412.7602</c:v>
                </c:pt>
                <c:pt idx="12603">
                  <c:v>412.76589999999999</c:v>
                </c:pt>
                <c:pt idx="12604">
                  <c:v>412.7697</c:v>
                </c:pt>
                <c:pt idx="12605">
                  <c:v>412.77609999999999</c:v>
                </c:pt>
                <c:pt idx="12606">
                  <c:v>412.78100000000001</c:v>
                </c:pt>
                <c:pt idx="12607">
                  <c:v>412.786</c:v>
                </c:pt>
                <c:pt idx="12608">
                  <c:v>412.79140000000001</c:v>
                </c:pt>
                <c:pt idx="12609">
                  <c:v>412.79880000000003</c:v>
                </c:pt>
                <c:pt idx="12610">
                  <c:v>412.80329999999998</c:v>
                </c:pt>
                <c:pt idx="12611">
                  <c:v>412.80939999999998</c:v>
                </c:pt>
                <c:pt idx="12612">
                  <c:v>412.81439999999998</c:v>
                </c:pt>
                <c:pt idx="12613">
                  <c:v>412.82150000000001</c:v>
                </c:pt>
                <c:pt idx="12614">
                  <c:v>412.82690000000002</c:v>
                </c:pt>
                <c:pt idx="12615">
                  <c:v>412.83199999999999</c:v>
                </c:pt>
                <c:pt idx="12616">
                  <c:v>412.83749999999998</c:v>
                </c:pt>
                <c:pt idx="12617">
                  <c:v>412.84519999999998</c:v>
                </c:pt>
                <c:pt idx="12618">
                  <c:v>412.84780000000001</c:v>
                </c:pt>
                <c:pt idx="12619">
                  <c:v>412.8544</c:v>
                </c:pt>
                <c:pt idx="12620">
                  <c:v>412.86059999999998</c:v>
                </c:pt>
                <c:pt idx="12621">
                  <c:v>412.86559999999997</c:v>
                </c:pt>
                <c:pt idx="12622">
                  <c:v>412.86939999999998</c:v>
                </c:pt>
                <c:pt idx="12623">
                  <c:v>412.87599999999998</c:v>
                </c:pt>
                <c:pt idx="12624">
                  <c:v>412.87970000000001</c:v>
                </c:pt>
                <c:pt idx="12625">
                  <c:v>412.88659999999999</c:v>
                </c:pt>
                <c:pt idx="12626">
                  <c:v>412.89100000000002</c:v>
                </c:pt>
                <c:pt idx="12627">
                  <c:v>412.89819999999997</c:v>
                </c:pt>
                <c:pt idx="12628">
                  <c:v>412.90410000000003</c:v>
                </c:pt>
                <c:pt idx="12629">
                  <c:v>412.90859999999998</c:v>
                </c:pt>
                <c:pt idx="12630">
                  <c:v>412.91500000000002</c:v>
                </c:pt>
                <c:pt idx="12631">
                  <c:v>412.92140000000001</c:v>
                </c:pt>
                <c:pt idx="12632">
                  <c:v>412.92849999999999</c:v>
                </c:pt>
                <c:pt idx="12633">
                  <c:v>412.93360000000001</c:v>
                </c:pt>
                <c:pt idx="12634">
                  <c:v>412.93799999999999</c:v>
                </c:pt>
                <c:pt idx="12635">
                  <c:v>412.94479999999999</c:v>
                </c:pt>
                <c:pt idx="12636">
                  <c:v>412.94979999999998</c:v>
                </c:pt>
                <c:pt idx="12637">
                  <c:v>412.95479999999998</c:v>
                </c:pt>
                <c:pt idx="12638">
                  <c:v>412.96199999999999</c:v>
                </c:pt>
                <c:pt idx="12639">
                  <c:v>412.96660000000003</c:v>
                </c:pt>
                <c:pt idx="12640">
                  <c:v>412.97390000000001</c:v>
                </c:pt>
                <c:pt idx="12641">
                  <c:v>412.98020000000002</c:v>
                </c:pt>
                <c:pt idx="12642">
                  <c:v>412.98469999999998</c:v>
                </c:pt>
                <c:pt idx="12643">
                  <c:v>412.99020000000002</c:v>
                </c:pt>
                <c:pt idx="12644">
                  <c:v>412.99489999999997</c:v>
                </c:pt>
                <c:pt idx="12645">
                  <c:v>413.00279999999998</c:v>
                </c:pt>
                <c:pt idx="12646">
                  <c:v>413.00740000000002</c:v>
                </c:pt>
                <c:pt idx="12647">
                  <c:v>413.01339999999999</c:v>
                </c:pt>
                <c:pt idx="12648">
                  <c:v>413.01859999999999</c:v>
                </c:pt>
                <c:pt idx="12649">
                  <c:v>413.02339999999998</c:v>
                </c:pt>
                <c:pt idx="12650">
                  <c:v>413.02940000000001</c:v>
                </c:pt>
                <c:pt idx="12651">
                  <c:v>413.03640000000001</c:v>
                </c:pt>
                <c:pt idx="12652">
                  <c:v>413.04070000000002</c:v>
                </c:pt>
                <c:pt idx="12653">
                  <c:v>413.04750000000001</c:v>
                </c:pt>
                <c:pt idx="12654">
                  <c:v>413.05169999999998</c:v>
                </c:pt>
                <c:pt idx="12655">
                  <c:v>413.05840000000001</c:v>
                </c:pt>
                <c:pt idx="12656">
                  <c:v>413.06290000000001</c:v>
                </c:pt>
                <c:pt idx="12657">
                  <c:v>413.06799999999998</c:v>
                </c:pt>
                <c:pt idx="12658">
                  <c:v>413.07459999999998</c:v>
                </c:pt>
                <c:pt idx="12659">
                  <c:v>413.08109999999999</c:v>
                </c:pt>
                <c:pt idx="12660">
                  <c:v>413.08440000000002</c:v>
                </c:pt>
                <c:pt idx="12661">
                  <c:v>413.09100000000001</c:v>
                </c:pt>
                <c:pt idx="12662">
                  <c:v>413.09679999999997</c:v>
                </c:pt>
                <c:pt idx="12663">
                  <c:v>413.10340000000002</c:v>
                </c:pt>
                <c:pt idx="12664">
                  <c:v>413.10930000000002</c:v>
                </c:pt>
                <c:pt idx="12665">
                  <c:v>413.1148</c:v>
                </c:pt>
                <c:pt idx="12666">
                  <c:v>413.11939999999998</c:v>
                </c:pt>
                <c:pt idx="12667">
                  <c:v>413.12439999999998</c:v>
                </c:pt>
                <c:pt idx="12668">
                  <c:v>413.12979999999999</c:v>
                </c:pt>
                <c:pt idx="12669">
                  <c:v>413.13479999999998</c:v>
                </c:pt>
                <c:pt idx="12670">
                  <c:v>413.13959999999997</c:v>
                </c:pt>
                <c:pt idx="12671">
                  <c:v>413.14440000000002</c:v>
                </c:pt>
                <c:pt idx="12672">
                  <c:v>413.1506</c:v>
                </c:pt>
                <c:pt idx="12673">
                  <c:v>413.15559999999999</c:v>
                </c:pt>
                <c:pt idx="12674">
                  <c:v>413.16140000000001</c:v>
                </c:pt>
                <c:pt idx="12675">
                  <c:v>413.16739999999999</c:v>
                </c:pt>
                <c:pt idx="12676">
                  <c:v>413.173</c:v>
                </c:pt>
                <c:pt idx="12677">
                  <c:v>413.17860000000002</c:v>
                </c:pt>
                <c:pt idx="12678">
                  <c:v>413.18400000000003</c:v>
                </c:pt>
                <c:pt idx="12679">
                  <c:v>413.19110000000001</c:v>
                </c:pt>
                <c:pt idx="12680">
                  <c:v>413.19639999999998</c:v>
                </c:pt>
                <c:pt idx="12681">
                  <c:v>413.20179999999999</c:v>
                </c:pt>
                <c:pt idx="12682">
                  <c:v>413.20699999999999</c:v>
                </c:pt>
                <c:pt idx="12683">
                  <c:v>413.2133</c:v>
                </c:pt>
                <c:pt idx="12684">
                  <c:v>413.21940000000001</c:v>
                </c:pt>
                <c:pt idx="12685">
                  <c:v>413.226</c:v>
                </c:pt>
                <c:pt idx="12686">
                  <c:v>413.23160000000001</c:v>
                </c:pt>
                <c:pt idx="12687">
                  <c:v>413.23719999999997</c:v>
                </c:pt>
                <c:pt idx="12688">
                  <c:v>413.24180000000001</c:v>
                </c:pt>
                <c:pt idx="12689">
                  <c:v>413.24799999999999</c:v>
                </c:pt>
                <c:pt idx="12690">
                  <c:v>413.25310000000002</c:v>
                </c:pt>
                <c:pt idx="12691">
                  <c:v>413.25940000000003</c:v>
                </c:pt>
                <c:pt idx="12692">
                  <c:v>413.26499999999999</c:v>
                </c:pt>
                <c:pt idx="12693">
                  <c:v>413.27109999999999</c:v>
                </c:pt>
                <c:pt idx="12694">
                  <c:v>413.27690000000001</c:v>
                </c:pt>
                <c:pt idx="12695">
                  <c:v>413.28199999999998</c:v>
                </c:pt>
                <c:pt idx="12696">
                  <c:v>413.28730000000002</c:v>
                </c:pt>
                <c:pt idx="12697">
                  <c:v>413.29349999999999</c:v>
                </c:pt>
                <c:pt idx="12698">
                  <c:v>413.29829999999998</c:v>
                </c:pt>
                <c:pt idx="12699">
                  <c:v>413.30380000000002</c:v>
                </c:pt>
                <c:pt idx="12700">
                  <c:v>413.30889999999999</c:v>
                </c:pt>
                <c:pt idx="12701">
                  <c:v>413.31470000000002</c:v>
                </c:pt>
                <c:pt idx="12702">
                  <c:v>413.32170000000002</c:v>
                </c:pt>
                <c:pt idx="12703">
                  <c:v>413.32690000000002</c:v>
                </c:pt>
                <c:pt idx="12704">
                  <c:v>413.3313</c:v>
                </c:pt>
                <c:pt idx="12705">
                  <c:v>413.33620000000002</c:v>
                </c:pt>
                <c:pt idx="12706">
                  <c:v>413.34410000000003</c:v>
                </c:pt>
                <c:pt idx="12707">
                  <c:v>413.34859999999998</c:v>
                </c:pt>
                <c:pt idx="12708">
                  <c:v>413.35230000000001</c:v>
                </c:pt>
                <c:pt idx="12709">
                  <c:v>413.358</c:v>
                </c:pt>
                <c:pt idx="12710">
                  <c:v>413.36329999999998</c:v>
                </c:pt>
                <c:pt idx="12711">
                  <c:v>413.3689</c:v>
                </c:pt>
                <c:pt idx="12712">
                  <c:v>413.37619999999998</c:v>
                </c:pt>
                <c:pt idx="12713">
                  <c:v>413.38080000000002</c:v>
                </c:pt>
                <c:pt idx="12714">
                  <c:v>413.387</c:v>
                </c:pt>
                <c:pt idx="12715">
                  <c:v>413.39330000000001</c:v>
                </c:pt>
                <c:pt idx="12716">
                  <c:v>413.3974</c:v>
                </c:pt>
                <c:pt idx="12717">
                  <c:v>413.40269999999998</c:v>
                </c:pt>
                <c:pt idx="12718">
                  <c:v>413.40800000000002</c:v>
                </c:pt>
                <c:pt idx="12719">
                  <c:v>413.41370000000001</c:v>
                </c:pt>
                <c:pt idx="12720">
                  <c:v>413.41840000000002</c:v>
                </c:pt>
                <c:pt idx="12721">
                  <c:v>413.42380000000003</c:v>
                </c:pt>
                <c:pt idx="12722">
                  <c:v>413.43040000000002</c:v>
                </c:pt>
                <c:pt idx="12723">
                  <c:v>413.4348</c:v>
                </c:pt>
                <c:pt idx="12724">
                  <c:v>413.43889999999999</c:v>
                </c:pt>
                <c:pt idx="12725">
                  <c:v>413.44619999999998</c:v>
                </c:pt>
                <c:pt idx="12726">
                  <c:v>413.45139999999998</c:v>
                </c:pt>
                <c:pt idx="12727">
                  <c:v>413.4572</c:v>
                </c:pt>
                <c:pt idx="12728">
                  <c:v>413.4633</c:v>
                </c:pt>
                <c:pt idx="12729">
                  <c:v>413.46980000000002</c:v>
                </c:pt>
                <c:pt idx="12730">
                  <c:v>413.47469999999998</c:v>
                </c:pt>
                <c:pt idx="12731">
                  <c:v>413.48059999999998</c:v>
                </c:pt>
                <c:pt idx="12732">
                  <c:v>413.48480000000001</c:v>
                </c:pt>
                <c:pt idx="12733">
                  <c:v>413.49020000000002</c:v>
                </c:pt>
                <c:pt idx="12734">
                  <c:v>413.49470000000002</c:v>
                </c:pt>
                <c:pt idx="12735">
                  <c:v>413.5</c:v>
                </c:pt>
                <c:pt idx="12736">
                  <c:v>413.50619999999998</c:v>
                </c:pt>
                <c:pt idx="12737">
                  <c:v>413.51170000000002</c:v>
                </c:pt>
                <c:pt idx="12738">
                  <c:v>413.517</c:v>
                </c:pt>
                <c:pt idx="12739">
                  <c:v>413.52440000000001</c:v>
                </c:pt>
                <c:pt idx="12740">
                  <c:v>413.52940000000001</c:v>
                </c:pt>
                <c:pt idx="12741">
                  <c:v>413.53320000000002</c:v>
                </c:pt>
                <c:pt idx="12742">
                  <c:v>413.5394</c:v>
                </c:pt>
                <c:pt idx="12743">
                  <c:v>413.54500000000002</c:v>
                </c:pt>
                <c:pt idx="12744">
                  <c:v>413.55259999999998</c:v>
                </c:pt>
                <c:pt idx="12745">
                  <c:v>413.56020000000001</c:v>
                </c:pt>
                <c:pt idx="12746">
                  <c:v>413.5652</c:v>
                </c:pt>
                <c:pt idx="12747">
                  <c:v>413.57069999999999</c:v>
                </c:pt>
                <c:pt idx="12748">
                  <c:v>413.57659999999998</c:v>
                </c:pt>
                <c:pt idx="12749">
                  <c:v>413.58280000000002</c:v>
                </c:pt>
                <c:pt idx="12750">
                  <c:v>413.58580000000001</c:v>
                </c:pt>
                <c:pt idx="12751">
                  <c:v>413.59179999999998</c:v>
                </c:pt>
                <c:pt idx="12752">
                  <c:v>413.59780000000001</c:v>
                </c:pt>
                <c:pt idx="12753">
                  <c:v>413.60140000000001</c:v>
                </c:pt>
                <c:pt idx="12754">
                  <c:v>413.60860000000002</c:v>
                </c:pt>
                <c:pt idx="12755">
                  <c:v>413.6148</c:v>
                </c:pt>
                <c:pt idx="12756">
                  <c:v>413.61939999999998</c:v>
                </c:pt>
                <c:pt idx="12757">
                  <c:v>413.62580000000003</c:v>
                </c:pt>
                <c:pt idx="12758">
                  <c:v>413.63119999999998</c:v>
                </c:pt>
                <c:pt idx="12759">
                  <c:v>413.63760000000002</c:v>
                </c:pt>
                <c:pt idx="12760">
                  <c:v>413.64249999999998</c:v>
                </c:pt>
                <c:pt idx="12761">
                  <c:v>413.64749999999998</c:v>
                </c:pt>
                <c:pt idx="12762">
                  <c:v>413.65339999999998</c:v>
                </c:pt>
                <c:pt idx="12763">
                  <c:v>413.65899999999999</c:v>
                </c:pt>
                <c:pt idx="12764">
                  <c:v>413.66500000000002</c:v>
                </c:pt>
                <c:pt idx="12765">
                  <c:v>413.6687</c:v>
                </c:pt>
                <c:pt idx="12766">
                  <c:v>413.67410000000001</c:v>
                </c:pt>
                <c:pt idx="12767">
                  <c:v>413.6816</c:v>
                </c:pt>
                <c:pt idx="12768">
                  <c:v>413.68599999999998</c:v>
                </c:pt>
                <c:pt idx="12769">
                  <c:v>413.69200000000001</c:v>
                </c:pt>
                <c:pt idx="12770">
                  <c:v>413.69729999999998</c:v>
                </c:pt>
                <c:pt idx="12771">
                  <c:v>413.7038</c:v>
                </c:pt>
                <c:pt idx="12772">
                  <c:v>413.70960000000002</c:v>
                </c:pt>
                <c:pt idx="12773">
                  <c:v>413.71379999999999</c:v>
                </c:pt>
                <c:pt idx="12774">
                  <c:v>413.71879999999999</c:v>
                </c:pt>
                <c:pt idx="12775">
                  <c:v>413.72559999999999</c:v>
                </c:pt>
                <c:pt idx="12776">
                  <c:v>413.72930000000002</c:v>
                </c:pt>
                <c:pt idx="12777">
                  <c:v>413.7346</c:v>
                </c:pt>
                <c:pt idx="12778">
                  <c:v>413.73820000000001</c:v>
                </c:pt>
                <c:pt idx="12779">
                  <c:v>413.74599999999998</c:v>
                </c:pt>
                <c:pt idx="12780">
                  <c:v>413.75139999999999</c:v>
                </c:pt>
                <c:pt idx="12781">
                  <c:v>413.75760000000002</c:v>
                </c:pt>
                <c:pt idx="12782">
                  <c:v>413.76280000000003</c:v>
                </c:pt>
                <c:pt idx="12783">
                  <c:v>413.76819999999998</c:v>
                </c:pt>
                <c:pt idx="12784">
                  <c:v>413.77280000000002</c:v>
                </c:pt>
                <c:pt idx="12785">
                  <c:v>413.77749999999997</c:v>
                </c:pt>
                <c:pt idx="12786">
                  <c:v>413.78379999999999</c:v>
                </c:pt>
                <c:pt idx="12787">
                  <c:v>413.78820000000002</c:v>
                </c:pt>
                <c:pt idx="12788">
                  <c:v>413.79399999999998</c:v>
                </c:pt>
                <c:pt idx="12789">
                  <c:v>413.8005</c:v>
                </c:pt>
                <c:pt idx="12790">
                  <c:v>413.80630000000002</c:v>
                </c:pt>
                <c:pt idx="12791">
                  <c:v>413.81229999999999</c:v>
                </c:pt>
                <c:pt idx="12792">
                  <c:v>413.81650000000002</c:v>
                </c:pt>
                <c:pt idx="12793">
                  <c:v>413.82209999999998</c:v>
                </c:pt>
                <c:pt idx="12794">
                  <c:v>413.82799999999997</c:v>
                </c:pt>
                <c:pt idx="12795">
                  <c:v>413.8356</c:v>
                </c:pt>
                <c:pt idx="12796">
                  <c:v>413.83980000000003</c:v>
                </c:pt>
                <c:pt idx="12797">
                  <c:v>413.84649999999999</c:v>
                </c:pt>
                <c:pt idx="12798">
                  <c:v>413.85149999999999</c:v>
                </c:pt>
                <c:pt idx="12799">
                  <c:v>413.85719999999998</c:v>
                </c:pt>
                <c:pt idx="12800">
                  <c:v>413.86369999999999</c:v>
                </c:pt>
                <c:pt idx="12801">
                  <c:v>413.86950000000002</c:v>
                </c:pt>
                <c:pt idx="12802">
                  <c:v>413.87430000000001</c:v>
                </c:pt>
                <c:pt idx="12803">
                  <c:v>413.88049999999998</c:v>
                </c:pt>
                <c:pt idx="12804">
                  <c:v>413.88650000000001</c:v>
                </c:pt>
                <c:pt idx="12805">
                  <c:v>413.8922</c:v>
                </c:pt>
                <c:pt idx="12806">
                  <c:v>413.89920000000001</c:v>
                </c:pt>
                <c:pt idx="12807">
                  <c:v>413.90519999999998</c:v>
                </c:pt>
                <c:pt idx="12808">
                  <c:v>413.91039999999998</c:v>
                </c:pt>
                <c:pt idx="12809">
                  <c:v>413.91579999999999</c:v>
                </c:pt>
                <c:pt idx="12810">
                  <c:v>413.92079999999999</c:v>
                </c:pt>
                <c:pt idx="12811">
                  <c:v>413.92559999999997</c:v>
                </c:pt>
                <c:pt idx="12812">
                  <c:v>413.9316</c:v>
                </c:pt>
                <c:pt idx="12813">
                  <c:v>413.93830000000003</c:v>
                </c:pt>
                <c:pt idx="12814">
                  <c:v>413.94499999999999</c:v>
                </c:pt>
                <c:pt idx="12815">
                  <c:v>413.95</c:v>
                </c:pt>
                <c:pt idx="12816">
                  <c:v>413.95400000000001</c:v>
                </c:pt>
                <c:pt idx="12817">
                  <c:v>413.95979999999997</c:v>
                </c:pt>
                <c:pt idx="12818">
                  <c:v>413.96699999999998</c:v>
                </c:pt>
                <c:pt idx="12819">
                  <c:v>413.9717</c:v>
                </c:pt>
                <c:pt idx="12820">
                  <c:v>413.97719999999998</c:v>
                </c:pt>
                <c:pt idx="12821">
                  <c:v>413.9828</c:v>
                </c:pt>
                <c:pt idx="12822">
                  <c:v>413.98950000000002</c:v>
                </c:pt>
                <c:pt idx="12823">
                  <c:v>413.99520000000001</c:v>
                </c:pt>
                <c:pt idx="12824">
                  <c:v>413.99889999999999</c:v>
                </c:pt>
                <c:pt idx="12825">
                  <c:v>414.00540000000001</c:v>
                </c:pt>
                <c:pt idx="12826">
                  <c:v>414.0102</c:v>
                </c:pt>
                <c:pt idx="12827">
                  <c:v>414.01600000000002</c:v>
                </c:pt>
                <c:pt idx="12828">
                  <c:v>414.02100000000002</c:v>
                </c:pt>
                <c:pt idx="12829">
                  <c:v>414.02609999999999</c:v>
                </c:pt>
                <c:pt idx="12830">
                  <c:v>414.0308</c:v>
                </c:pt>
                <c:pt idx="12831">
                  <c:v>414.03609999999998</c:v>
                </c:pt>
                <c:pt idx="12832">
                  <c:v>414.0403</c:v>
                </c:pt>
                <c:pt idx="12833">
                  <c:v>414.0462</c:v>
                </c:pt>
                <c:pt idx="12834">
                  <c:v>414.05200000000002</c:v>
                </c:pt>
                <c:pt idx="12835">
                  <c:v>414.05700000000002</c:v>
                </c:pt>
                <c:pt idx="12836">
                  <c:v>414.06240000000003</c:v>
                </c:pt>
                <c:pt idx="12837">
                  <c:v>414.06639999999999</c:v>
                </c:pt>
                <c:pt idx="12838">
                  <c:v>414.07319999999999</c:v>
                </c:pt>
                <c:pt idx="12839">
                  <c:v>414.07819999999998</c:v>
                </c:pt>
                <c:pt idx="12840">
                  <c:v>414.08319999999998</c:v>
                </c:pt>
                <c:pt idx="12841">
                  <c:v>414.08909999999997</c:v>
                </c:pt>
                <c:pt idx="12842">
                  <c:v>414.09500000000003</c:v>
                </c:pt>
                <c:pt idx="12843">
                  <c:v>414.10129999999998</c:v>
                </c:pt>
                <c:pt idx="12844">
                  <c:v>414.10430000000002</c:v>
                </c:pt>
                <c:pt idx="12845">
                  <c:v>414.1103</c:v>
                </c:pt>
                <c:pt idx="12846">
                  <c:v>414.11529999999999</c:v>
                </c:pt>
                <c:pt idx="12847">
                  <c:v>414.12040000000002</c:v>
                </c:pt>
                <c:pt idx="12848">
                  <c:v>414.12560000000002</c:v>
                </c:pt>
                <c:pt idx="12849">
                  <c:v>414.13170000000002</c:v>
                </c:pt>
                <c:pt idx="12850">
                  <c:v>414.1379</c:v>
                </c:pt>
                <c:pt idx="12851">
                  <c:v>414.14280000000002</c:v>
                </c:pt>
                <c:pt idx="12852">
                  <c:v>414.14749999999998</c:v>
                </c:pt>
                <c:pt idx="12853">
                  <c:v>414.15210000000002</c:v>
                </c:pt>
                <c:pt idx="12854">
                  <c:v>414.15800000000002</c:v>
                </c:pt>
                <c:pt idx="12855">
                  <c:v>414.16289999999998</c:v>
                </c:pt>
                <c:pt idx="12856">
                  <c:v>414.16849999999999</c:v>
                </c:pt>
                <c:pt idx="12857">
                  <c:v>414.17540000000002</c:v>
                </c:pt>
                <c:pt idx="12858">
                  <c:v>414.18040000000002</c:v>
                </c:pt>
                <c:pt idx="12859">
                  <c:v>414.1866</c:v>
                </c:pt>
                <c:pt idx="12860">
                  <c:v>414.1925</c:v>
                </c:pt>
                <c:pt idx="12861">
                  <c:v>414.19869999999997</c:v>
                </c:pt>
                <c:pt idx="12862">
                  <c:v>414.20370000000003</c:v>
                </c:pt>
                <c:pt idx="12863">
                  <c:v>414.20949999999999</c:v>
                </c:pt>
                <c:pt idx="12864">
                  <c:v>414.21260000000001</c:v>
                </c:pt>
                <c:pt idx="12865">
                  <c:v>414.21940000000001</c:v>
                </c:pt>
                <c:pt idx="12866">
                  <c:v>414.22480000000002</c:v>
                </c:pt>
                <c:pt idx="12867">
                  <c:v>414.23099999999999</c:v>
                </c:pt>
                <c:pt idx="12868">
                  <c:v>414.23750000000001</c:v>
                </c:pt>
                <c:pt idx="12869">
                  <c:v>414.24279999999999</c:v>
                </c:pt>
                <c:pt idx="12870">
                  <c:v>414.24799999999999</c:v>
                </c:pt>
                <c:pt idx="12871">
                  <c:v>414.25299999999999</c:v>
                </c:pt>
                <c:pt idx="12872">
                  <c:v>414.25839999999999</c:v>
                </c:pt>
                <c:pt idx="12873">
                  <c:v>414.26479999999998</c:v>
                </c:pt>
                <c:pt idx="12874">
                  <c:v>414.27019999999999</c:v>
                </c:pt>
                <c:pt idx="12875">
                  <c:v>414.27539999999999</c:v>
                </c:pt>
                <c:pt idx="12876">
                  <c:v>414.28050000000002</c:v>
                </c:pt>
                <c:pt idx="12877">
                  <c:v>414.28620000000001</c:v>
                </c:pt>
                <c:pt idx="12878">
                  <c:v>414.29050000000001</c:v>
                </c:pt>
                <c:pt idx="12879">
                  <c:v>414.29599999999999</c:v>
                </c:pt>
                <c:pt idx="12880">
                  <c:v>414.30149999999998</c:v>
                </c:pt>
                <c:pt idx="12881">
                  <c:v>414.30590000000001</c:v>
                </c:pt>
                <c:pt idx="12882">
                  <c:v>414.31169999999997</c:v>
                </c:pt>
                <c:pt idx="12883">
                  <c:v>414.31740000000002</c:v>
                </c:pt>
                <c:pt idx="12884">
                  <c:v>414.32159999999999</c:v>
                </c:pt>
                <c:pt idx="12885">
                  <c:v>414.32740000000001</c:v>
                </c:pt>
                <c:pt idx="12886">
                  <c:v>414.33120000000002</c:v>
                </c:pt>
                <c:pt idx="12887">
                  <c:v>414.33859999999999</c:v>
                </c:pt>
                <c:pt idx="12888">
                  <c:v>414.34179999999998</c:v>
                </c:pt>
                <c:pt idx="12889">
                  <c:v>414.34840000000003</c:v>
                </c:pt>
                <c:pt idx="12890">
                  <c:v>414.35250000000002</c:v>
                </c:pt>
                <c:pt idx="12891">
                  <c:v>414.35860000000002</c:v>
                </c:pt>
                <c:pt idx="12892">
                  <c:v>414.36279999999999</c:v>
                </c:pt>
                <c:pt idx="12893">
                  <c:v>414.36869999999999</c:v>
                </c:pt>
                <c:pt idx="12894">
                  <c:v>414.37580000000003</c:v>
                </c:pt>
                <c:pt idx="12895">
                  <c:v>414.38099999999997</c:v>
                </c:pt>
                <c:pt idx="12896">
                  <c:v>414.38670000000002</c:v>
                </c:pt>
                <c:pt idx="12897">
                  <c:v>414.39280000000002</c:v>
                </c:pt>
                <c:pt idx="12898">
                  <c:v>414.399</c:v>
                </c:pt>
                <c:pt idx="12899">
                  <c:v>414.40309999999999</c:v>
                </c:pt>
                <c:pt idx="12900">
                  <c:v>414.40929999999997</c:v>
                </c:pt>
                <c:pt idx="12901">
                  <c:v>414.41379999999998</c:v>
                </c:pt>
                <c:pt idx="12902">
                  <c:v>414.4194</c:v>
                </c:pt>
                <c:pt idx="12903">
                  <c:v>414.42430000000002</c:v>
                </c:pt>
                <c:pt idx="12904">
                  <c:v>414.42849999999999</c:v>
                </c:pt>
                <c:pt idx="12905">
                  <c:v>414.43360000000001</c:v>
                </c:pt>
                <c:pt idx="12906">
                  <c:v>414.43889999999999</c:v>
                </c:pt>
                <c:pt idx="12907">
                  <c:v>414.44510000000002</c:v>
                </c:pt>
                <c:pt idx="12908">
                  <c:v>414.45100000000002</c:v>
                </c:pt>
                <c:pt idx="12909">
                  <c:v>414.45600000000002</c:v>
                </c:pt>
                <c:pt idx="12910">
                  <c:v>414.4606</c:v>
                </c:pt>
                <c:pt idx="12911">
                  <c:v>414.46559999999999</c:v>
                </c:pt>
                <c:pt idx="12912">
                  <c:v>414.46969999999999</c:v>
                </c:pt>
                <c:pt idx="12913">
                  <c:v>414.47480000000002</c:v>
                </c:pt>
                <c:pt idx="12914">
                  <c:v>414.48090000000002</c:v>
                </c:pt>
                <c:pt idx="12915">
                  <c:v>414.4862</c:v>
                </c:pt>
                <c:pt idx="12916">
                  <c:v>414.49189999999999</c:v>
                </c:pt>
                <c:pt idx="12917">
                  <c:v>414.49720000000002</c:v>
                </c:pt>
                <c:pt idx="12918">
                  <c:v>414.50220000000002</c:v>
                </c:pt>
                <c:pt idx="12919">
                  <c:v>414.50839999999999</c:v>
                </c:pt>
                <c:pt idx="12920">
                  <c:v>414.51260000000002</c:v>
                </c:pt>
                <c:pt idx="12921">
                  <c:v>414.51979999999998</c:v>
                </c:pt>
                <c:pt idx="12922">
                  <c:v>414.524</c:v>
                </c:pt>
                <c:pt idx="12923">
                  <c:v>414.52949999999998</c:v>
                </c:pt>
                <c:pt idx="12924">
                  <c:v>414.53579999999999</c:v>
                </c:pt>
                <c:pt idx="12925">
                  <c:v>414.54039999999998</c:v>
                </c:pt>
                <c:pt idx="12926">
                  <c:v>414.54520000000002</c:v>
                </c:pt>
                <c:pt idx="12927">
                  <c:v>414.55239999999998</c:v>
                </c:pt>
                <c:pt idx="12928">
                  <c:v>414.55680000000001</c:v>
                </c:pt>
                <c:pt idx="12929">
                  <c:v>414.5625</c:v>
                </c:pt>
                <c:pt idx="12930">
                  <c:v>414.56889999999999</c:v>
                </c:pt>
                <c:pt idx="12931">
                  <c:v>414.57279999999997</c:v>
                </c:pt>
                <c:pt idx="12932">
                  <c:v>414.57709999999997</c:v>
                </c:pt>
                <c:pt idx="12933">
                  <c:v>414.58199999999999</c:v>
                </c:pt>
                <c:pt idx="12934">
                  <c:v>414.58760000000001</c:v>
                </c:pt>
                <c:pt idx="12935">
                  <c:v>414.5924</c:v>
                </c:pt>
                <c:pt idx="12936">
                  <c:v>414.5976</c:v>
                </c:pt>
                <c:pt idx="12937">
                  <c:v>414.60359999999997</c:v>
                </c:pt>
                <c:pt idx="12938">
                  <c:v>414.60939999999999</c:v>
                </c:pt>
                <c:pt idx="12939">
                  <c:v>414.61500000000001</c:v>
                </c:pt>
                <c:pt idx="12940">
                  <c:v>414.61959999999999</c:v>
                </c:pt>
                <c:pt idx="12941">
                  <c:v>414.62459999999999</c:v>
                </c:pt>
                <c:pt idx="12942">
                  <c:v>414.63159999999999</c:v>
                </c:pt>
                <c:pt idx="12943">
                  <c:v>414.637</c:v>
                </c:pt>
                <c:pt idx="12944">
                  <c:v>414.64400000000001</c:v>
                </c:pt>
                <c:pt idx="12945">
                  <c:v>414.64839999999998</c:v>
                </c:pt>
                <c:pt idx="12946">
                  <c:v>414.65190000000001</c:v>
                </c:pt>
                <c:pt idx="12947">
                  <c:v>414.65820000000002</c:v>
                </c:pt>
                <c:pt idx="12948">
                  <c:v>414.66219999999998</c:v>
                </c:pt>
                <c:pt idx="12949">
                  <c:v>414.66739999999999</c:v>
                </c:pt>
                <c:pt idx="12950">
                  <c:v>414.6728</c:v>
                </c:pt>
                <c:pt idx="12951">
                  <c:v>414.678</c:v>
                </c:pt>
                <c:pt idx="12952">
                  <c:v>414.68400000000003</c:v>
                </c:pt>
                <c:pt idx="12953">
                  <c:v>414.68819999999999</c:v>
                </c:pt>
                <c:pt idx="12954">
                  <c:v>414.6936</c:v>
                </c:pt>
                <c:pt idx="12955">
                  <c:v>414.69909999999999</c:v>
                </c:pt>
                <c:pt idx="12956">
                  <c:v>414.70330000000001</c:v>
                </c:pt>
                <c:pt idx="12957">
                  <c:v>414.70780000000002</c:v>
                </c:pt>
                <c:pt idx="12958">
                  <c:v>414.714</c:v>
                </c:pt>
                <c:pt idx="12959">
                  <c:v>414.71899999999999</c:v>
                </c:pt>
                <c:pt idx="12960">
                  <c:v>414.72239999999999</c:v>
                </c:pt>
                <c:pt idx="12961">
                  <c:v>414.72890000000001</c:v>
                </c:pt>
                <c:pt idx="12962">
                  <c:v>414.73599999999999</c:v>
                </c:pt>
                <c:pt idx="12963">
                  <c:v>414.73910000000001</c:v>
                </c:pt>
                <c:pt idx="12964">
                  <c:v>414.74590000000001</c:v>
                </c:pt>
                <c:pt idx="12965">
                  <c:v>414.75139999999999</c:v>
                </c:pt>
                <c:pt idx="12966">
                  <c:v>414.75580000000002</c:v>
                </c:pt>
                <c:pt idx="12967">
                  <c:v>414.75979999999998</c:v>
                </c:pt>
                <c:pt idx="12968">
                  <c:v>414.7672</c:v>
                </c:pt>
                <c:pt idx="12969">
                  <c:v>414.77140000000003</c:v>
                </c:pt>
                <c:pt idx="12970">
                  <c:v>414.7756</c:v>
                </c:pt>
                <c:pt idx="12971">
                  <c:v>414.78140000000002</c:v>
                </c:pt>
                <c:pt idx="12972">
                  <c:v>414.7867</c:v>
                </c:pt>
                <c:pt idx="12973">
                  <c:v>414.79199999999997</c:v>
                </c:pt>
                <c:pt idx="12974">
                  <c:v>414.79820000000001</c:v>
                </c:pt>
                <c:pt idx="12975">
                  <c:v>414.803</c:v>
                </c:pt>
                <c:pt idx="12976">
                  <c:v>414.81</c:v>
                </c:pt>
                <c:pt idx="12977">
                  <c:v>414.81450000000001</c:v>
                </c:pt>
                <c:pt idx="12978">
                  <c:v>414.82040000000001</c:v>
                </c:pt>
                <c:pt idx="12979">
                  <c:v>414.82659999999998</c:v>
                </c:pt>
                <c:pt idx="12980">
                  <c:v>414.83120000000002</c:v>
                </c:pt>
                <c:pt idx="12981">
                  <c:v>414.83659999999998</c:v>
                </c:pt>
                <c:pt idx="12982">
                  <c:v>414.8424</c:v>
                </c:pt>
                <c:pt idx="12983">
                  <c:v>414.84629999999999</c:v>
                </c:pt>
                <c:pt idx="12984">
                  <c:v>414.85059999999999</c:v>
                </c:pt>
                <c:pt idx="12985">
                  <c:v>414.85700000000003</c:v>
                </c:pt>
                <c:pt idx="12986">
                  <c:v>414.86450000000002</c:v>
                </c:pt>
                <c:pt idx="12987">
                  <c:v>414.86950000000002</c:v>
                </c:pt>
                <c:pt idx="12988">
                  <c:v>414.87470000000002</c:v>
                </c:pt>
                <c:pt idx="12989">
                  <c:v>414.87950000000001</c:v>
                </c:pt>
                <c:pt idx="12990">
                  <c:v>414.88549999999998</c:v>
                </c:pt>
                <c:pt idx="12991">
                  <c:v>414.89060000000001</c:v>
                </c:pt>
                <c:pt idx="12992">
                  <c:v>414.89550000000003</c:v>
                </c:pt>
                <c:pt idx="12993">
                  <c:v>414.90230000000003</c:v>
                </c:pt>
                <c:pt idx="12994">
                  <c:v>414.90600000000001</c:v>
                </c:pt>
                <c:pt idx="12995">
                  <c:v>414.91199999999998</c:v>
                </c:pt>
                <c:pt idx="12996">
                  <c:v>414.91640000000001</c:v>
                </c:pt>
                <c:pt idx="12997">
                  <c:v>414.92099999999999</c:v>
                </c:pt>
                <c:pt idx="12998">
                  <c:v>414.92559999999997</c:v>
                </c:pt>
                <c:pt idx="12999">
                  <c:v>414.9316</c:v>
                </c:pt>
                <c:pt idx="13000">
                  <c:v>414.93650000000002</c:v>
                </c:pt>
                <c:pt idx="13001">
                  <c:v>414.9425</c:v>
                </c:pt>
                <c:pt idx="13002">
                  <c:v>414.94650000000001</c:v>
                </c:pt>
                <c:pt idx="13003">
                  <c:v>414.9522</c:v>
                </c:pt>
                <c:pt idx="13004">
                  <c:v>414.95600000000002</c:v>
                </c:pt>
                <c:pt idx="13005">
                  <c:v>414.96140000000003</c:v>
                </c:pt>
                <c:pt idx="13006">
                  <c:v>414.96640000000002</c:v>
                </c:pt>
                <c:pt idx="13007">
                  <c:v>414.9726</c:v>
                </c:pt>
                <c:pt idx="13008">
                  <c:v>414.9785</c:v>
                </c:pt>
                <c:pt idx="13009">
                  <c:v>414.98340000000002</c:v>
                </c:pt>
                <c:pt idx="13010">
                  <c:v>414.98899999999998</c:v>
                </c:pt>
                <c:pt idx="13011">
                  <c:v>414.99360000000001</c:v>
                </c:pt>
                <c:pt idx="13012">
                  <c:v>414.99919999999997</c:v>
                </c:pt>
                <c:pt idx="13013">
                  <c:v>415.00400000000002</c:v>
                </c:pt>
                <c:pt idx="13014">
                  <c:v>415.0086</c:v>
                </c:pt>
                <c:pt idx="13015">
                  <c:v>415.01280000000003</c:v>
                </c:pt>
                <c:pt idx="13016">
                  <c:v>415.01819999999998</c:v>
                </c:pt>
                <c:pt idx="13017">
                  <c:v>415.02339999999998</c:v>
                </c:pt>
                <c:pt idx="13018">
                  <c:v>415.02839999999998</c:v>
                </c:pt>
                <c:pt idx="13019">
                  <c:v>415.03280000000001</c:v>
                </c:pt>
                <c:pt idx="13020">
                  <c:v>415.03750000000002</c:v>
                </c:pt>
                <c:pt idx="13021">
                  <c:v>415.04180000000002</c:v>
                </c:pt>
                <c:pt idx="13022">
                  <c:v>415.04919999999998</c:v>
                </c:pt>
                <c:pt idx="13023">
                  <c:v>415.05340000000001</c:v>
                </c:pt>
                <c:pt idx="13024">
                  <c:v>415.05829999999997</c:v>
                </c:pt>
                <c:pt idx="13025">
                  <c:v>415.0625</c:v>
                </c:pt>
                <c:pt idx="13026">
                  <c:v>415.0684</c:v>
                </c:pt>
                <c:pt idx="13027">
                  <c:v>415.07339999999999</c:v>
                </c:pt>
                <c:pt idx="13028">
                  <c:v>415.08049999999997</c:v>
                </c:pt>
                <c:pt idx="13029">
                  <c:v>415.08600000000001</c:v>
                </c:pt>
                <c:pt idx="13030">
                  <c:v>415.09059999999999</c:v>
                </c:pt>
                <c:pt idx="13031">
                  <c:v>415.09480000000002</c:v>
                </c:pt>
                <c:pt idx="13032">
                  <c:v>415.1</c:v>
                </c:pt>
                <c:pt idx="13033">
                  <c:v>415.10559999999998</c:v>
                </c:pt>
                <c:pt idx="13034">
                  <c:v>415.10899999999998</c:v>
                </c:pt>
                <c:pt idx="13035">
                  <c:v>415.11360000000002</c:v>
                </c:pt>
                <c:pt idx="13036">
                  <c:v>415.1189</c:v>
                </c:pt>
                <c:pt idx="13037">
                  <c:v>415.12540000000001</c:v>
                </c:pt>
                <c:pt idx="13038">
                  <c:v>415.1293</c:v>
                </c:pt>
                <c:pt idx="13039">
                  <c:v>415.13400000000001</c:v>
                </c:pt>
                <c:pt idx="13040">
                  <c:v>415.13979999999998</c:v>
                </c:pt>
                <c:pt idx="13041">
                  <c:v>415.14359999999999</c:v>
                </c:pt>
                <c:pt idx="13042">
                  <c:v>415.14940000000001</c:v>
                </c:pt>
                <c:pt idx="13043">
                  <c:v>415.15499999999997</c:v>
                </c:pt>
                <c:pt idx="13044">
                  <c:v>415.15820000000002</c:v>
                </c:pt>
                <c:pt idx="13045">
                  <c:v>415.16410000000002</c:v>
                </c:pt>
                <c:pt idx="13046">
                  <c:v>415.16919999999999</c:v>
                </c:pt>
                <c:pt idx="13047">
                  <c:v>415.17630000000003</c:v>
                </c:pt>
                <c:pt idx="13048">
                  <c:v>415.18040000000002</c:v>
                </c:pt>
                <c:pt idx="13049">
                  <c:v>415.18669999999997</c:v>
                </c:pt>
                <c:pt idx="13050">
                  <c:v>415.1918</c:v>
                </c:pt>
                <c:pt idx="13051">
                  <c:v>415.19779999999997</c:v>
                </c:pt>
                <c:pt idx="13052">
                  <c:v>415.20069999999998</c:v>
                </c:pt>
                <c:pt idx="13053">
                  <c:v>415.20650000000001</c:v>
                </c:pt>
                <c:pt idx="13054">
                  <c:v>415.21129999999999</c:v>
                </c:pt>
                <c:pt idx="13055">
                  <c:v>415.21719999999999</c:v>
                </c:pt>
                <c:pt idx="13056">
                  <c:v>415.22239999999999</c:v>
                </c:pt>
                <c:pt idx="13057">
                  <c:v>415.22770000000003</c:v>
                </c:pt>
                <c:pt idx="13058">
                  <c:v>415.23200000000003</c:v>
                </c:pt>
                <c:pt idx="13059">
                  <c:v>415.23849999999999</c:v>
                </c:pt>
                <c:pt idx="13060">
                  <c:v>415.24340000000001</c:v>
                </c:pt>
                <c:pt idx="13061">
                  <c:v>415.24939999999998</c:v>
                </c:pt>
                <c:pt idx="13062">
                  <c:v>415.2552</c:v>
                </c:pt>
                <c:pt idx="13063">
                  <c:v>415.2602</c:v>
                </c:pt>
                <c:pt idx="13064">
                  <c:v>415.26519999999999</c:v>
                </c:pt>
                <c:pt idx="13065">
                  <c:v>415.26940000000002</c:v>
                </c:pt>
                <c:pt idx="13066">
                  <c:v>415.27359999999999</c:v>
                </c:pt>
                <c:pt idx="13067">
                  <c:v>415.279</c:v>
                </c:pt>
                <c:pt idx="13068">
                  <c:v>415.28469999999999</c:v>
                </c:pt>
                <c:pt idx="13069">
                  <c:v>415.29</c:v>
                </c:pt>
                <c:pt idx="13070">
                  <c:v>415.29399999999998</c:v>
                </c:pt>
                <c:pt idx="13071">
                  <c:v>415.30040000000002</c:v>
                </c:pt>
                <c:pt idx="13072">
                  <c:v>415.30599999999998</c:v>
                </c:pt>
                <c:pt idx="13073">
                  <c:v>415.30970000000002</c:v>
                </c:pt>
                <c:pt idx="13074">
                  <c:v>415.31529999999998</c:v>
                </c:pt>
                <c:pt idx="13075">
                  <c:v>415.32060000000001</c:v>
                </c:pt>
                <c:pt idx="13076">
                  <c:v>415.32409999999999</c:v>
                </c:pt>
                <c:pt idx="13077">
                  <c:v>415.32909999999998</c:v>
                </c:pt>
                <c:pt idx="13078">
                  <c:v>415.33420000000001</c:v>
                </c:pt>
                <c:pt idx="13079">
                  <c:v>415.33890000000002</c:v>
                </c:pt>
                <c:pt idx="13080">
                  <c:v>415.34410000000003</c:v>
                </c:pt>
                <c:pt idx="13081">
                  <c:v>415.34899999999999</c:v>
                </c:pt>
                <c:pt idx="13082">
                  <c:v>415.35559999999998</c:v>
                </c:pt>
                <c:pt idx="13083">
                  <c:v>415.35890000000001</c:v>
                </c:pt>
                <c:pt idx="13084">
                  <c:v>415.36599999999999</c:v>
                </c:pt>
                <c:pt idx="13085">
                  <c:v>415.3725</c:v>
                </c:pt>
                <c:pt idx="13086">
                  <c:v>415.37619999999998</c:v>
                </c:pt>
                <c:pt idx="13087">
                  <c:v>415.38299999999998</c:v>
                </c:pt>
                <c:pt idx="13088">
                  <c:v>415.38560000000001</c:v>
                </c:pt>
                <c:pt idx="13089">
                  <c:v>415.3913</c:v>
                </c:pt>
                <c:pt idx="13090">
                  <c:v>415.39749999999998</c:v>
                </c:pt>
                <c:pt idx="13091">
                  <c:v>415.40280000000001</c:v>
                </c:pt>
                <c:pt idx="13092">
                  <c:v>415.40710000000001</c:v>
                </c:pt>
                <c:pt idx="13093">
                  <c:v>415.41109999999998</c:v>
                </c:pt>
                <c:pt idx="13094">
                  <c:v>415.4169</c:v>
                </c:pt>
                <c:pt idx="13095">
                  <c:v>415.42189999999999</c:v>
                </c:pt>
                <c:pt idx="13096">
                  <c:v>415.42880000000002</c:v>
                </c:pt>
                <c:pt idx="13097">
                  <c:v>415.43349999999998</c:v>
                </c:pt>
                <c:pt idx="13098">
                  <c:v>415.43900000000002</c:v>
                </c:pt>
                <c:pt idx="13099">
                  <c:v>415.44580000000002</c:v>
                </c:pt>
                <c:pt idx="13100">
                  <c:v>415.44940000000003</c:v>
                </c:pt>
                <c:pt idx="13101">
                  <c:v>415.4556</c:v>
                </c:pt>
                <c:pt idx="13102">
                  <c:v>415.46069999999997</c:v>
                </c:pt>
                <c:pt idx="13103">
                  <c:v>415.46480000000003</c:v>
                </c:pt>
                <c:pt idx="13104">
                  <c:v>415.46879999999999</c:v>
                </c:pt>
                <c:pt idx="13105">
                  <c:v>415.47649999999999</c:v>
                </c:pt>
                <c:pt idx="13106">
                  <c:v>415.4796</c:v>
                </c:pt>
                <c:pt idx="13107">
                  <c:v>415.48439999999999</c:v>
                </c:pt>
                <c:pt idx="13108">
                  <c:v>415.4914</c:v>
                </c:pt>
                <c:pt idx="13109">
                  <c:v>415.49740000000003</c:v>
                </c:pt>
                <c:pt idx="13110">
                  <c:v>415.5018</c:v>
                </c:pt>
                <c:pt idx="13111">
                  <c:v>415.50720000000001</c:v>
                </c:pt>
                <c:pt idx="13112">
                  <c:v>415.51179999999999</c:v>
                </c:pt>
                <c:pt idx="13113">
                  <c:v>415.51650000000001</c:v>
                </c:pt>
                <c:pt idx="13114">
                  <c:v>415.5222</c:v>
                </c:pt>
                <c:pt idx="13115">
                  <c:v>415.52719999999999</c:v>
                </c:pt>
                <c:pt idx="13116">
                  <c:v>415.53059999999999</c:v>
                </c:pt>
                <c:pt idx="13117">
                  <c:v>415.53629999999998</c:v>
                </c:pt>
                <c:pt idx="13118">
                  <c:v>415.54219999999998</c:v>
                </c:pt>
                <c:pt idx="13119">
                  <c:v>415.54730000000001</c:v>
                </c:pt>
                <c:pt idx="13120">
                  <c:v>415.55239999999998</c:v>
                </c:pt>
                <c:pt idx="13121">
                  <c:v>415.55669999999998</c:v>
                </c:pt>
                <c:pt idx="13122">
                  <c:v>415.56240000000003</c:v>
                </c:pt>
                <c:pt idx="13123">
                  <c:v>415.56639999999999</c:v>
                </c:pt>
                <c:pt idx="13124">
                  <c:v>415.57049999999998</c:v>
                </c:pt>
                <c:pt idx="13125">
                  <c:v>415.5772</c:v>
                </c:pt>
                <c:pt idx="13126">
                  <c:v>415.5822</c:v>
                </c:pt>
                <c:pt idx="13127">
                  <c:v>415.58710000000002</c:v>
                </c:pt>
                <c:pt idx="13128">
                  <c:v>415.59280000000001</c:v>
                </c:pt>
                <c:pt idx="13129">
                  <c:v>415.59809999999999</c:v>
                </c:pt>
                <c:pt idx="13130">
                  <c:v>415.60239999999999</c:v>
                </c:pt>
                <c:pt idx="13131">
                  <c:v>415.60860000000002</c:v>
                </c:pt>
                <c:pt idx="13132">
                  <c:v>415.6139</c:v>
                </c:pt>
                <c:pt idx="13133">
                  <c:v>415.61959999999999</c:v>
                </c:pt>
                <c:pt idx="13134">
                  <c:v>415.62479999999999</c:v>
                </c:pt>
                <c:pt idx="13135">
                  <c:v>415.63099999999997</c:v>
                </c:pt>
                <c:pt idx="13136">
                  <c:v>415.63510000000002</c:v>
                </c:pt>
                <c:pt idx="13137">
                  <c:v>415.63900000000001</c:v>
                </c:pt>
                <c:pt idx="13138">
                  <c:v>415.64400000000001</c:v>
                </c:pt>
                <c:pt idx="13139">
                  <c:v>415.65019999999998</c:v>
                </c:pt>
                <c:pt idx="13140">
                  <c:v>415.65660000000003</c:v>
                </c:pt>
                <c:pt idx="13141">
                  <c:v>415.66090000000003</c:v>
                </c:pt>
                <c:pt idx="13142">
                  <c:v>415.66570000000002</c:v>
                </c:pt>
                <c:pt idx="13143">
                  <c:v>415.67039999999997</c:v>
                </c:pt>
                <c:pt idx="13144">
                  <c:v>415.67669999999998</c:v>
                </c:pt>
                <c:pt idx="13145">
                  <c:v>415.68259999999998</c:v>
                </c:pt>
                <c:pt idx="13146">
                  <c:v>415.68889999999999</c:v>
                </c:pt>
                <c:pt idx="13147">
                  <c:v>415.69389999999999</c:v>
                </c:pt>
                <c:pt idx="13148">
                  <c:v>415.69940000000003</c:v>
                </c:pt>
                <c:pt idx="13149">
                  <c:v>415.70310000000001</c:v>
                </c:pt>
                <c:pt idx="13150">
                  <c:v>415.709</c:v>
                </c:pt>
                <c:pt idx="13151">
                  <c:v>415.714</c:v>
                </c:pt>
                <c:pt idx="13152">
                  <c:v>415.71780000000001</c:v>
                </c:pt>
                <c:pt idx="13153">
                  <c:v>415.72239999999999</c:v>
                </c:pt>
                <c:pt idx="13154">
                  <c:v>415.7276</c:v>
                </c:pt>
                <c:pt idx="13155">
                  <c:v>415.7321</c:v>
                </c:pt>
                <c:pt idx="13156">
                  <c:v>415.73750000000001</c:v>
                </c:pt>
                <c:pt idx="13157">
                  <c:v>415.74239999999998</c:v>
                </c:pt>
                <c:pt idx="13158">
                  <c:v>415.74700000000001</c:v>
                </c:pt>
                <c:pt idx="13159">
                  <c:v>415.75299999999999</c:v>
                </c:pt>
                <c:pt idx="13160">
                  <c:v>415.75779999999997</c:v>
                </c:pt>
                <c:pt idx="13161">
                  <c:v>415.762</c:v>
                </c:pt>
                <c:pt idx="13162">
                  <c:v>415.76799999999997</c:v>
                </c:pt>
                <c:pt idx="13163">
                  <c:v>415.77379999999999</c:v>
                </c:pt>
                <c:pt idx="13164">
                  <c:v>415.77940000000001</c:v>
                </c:pt>
                <c:pt idx="13165">
                  <c:v>415.78359999999998</c:v>
                </c:pt>
                <c:pt idx="13166">
                  <c:v>415.78859999999997</c:v>
                </c:pt>
                <c:pt idx="13167">
                  <c:v>415.79410000000001</c:v>
                </c:pt>
                <c:pt idx="13168">
                  <c:v>415.79759999999999</c:v>
                </c:pt>
                <c:pt idx="13169">
                  <c:v>415.80279999999999</c:v>
                </c:pt>
                <c:pt idx="13170">
                  <c:v>415.80720000000002</c:v>
                </c:pt>
                <c:pt idx="13171">
                  <c:v>415.81259999999997</c:v>
                </c:pt>
                <c:pt idx="13172">
                  <c:v>415.81760000000003</c:v>
                </c:pt>
                <c:pt idx="13173">
                  <c:v>415.822</c:v>
                </c:pt>
                <c:pt idx="13174">
                  <c:v>415.82709999999997</c:v>
                </c:pt>
                <c:pt idx="13175">
                  <c:v>415.83109999999999</c:v>
                </c:pt>
                <c:pt idx="13176">
                  <c:v>415.83519999999999</c:v>
                </c:pt>
                <c:pt idx="13177">
                  <c:v>415.83949999999999</c:v>
                </c:pt>
                <c:pt idx="13178">
                  <c:v>415.8458</c:v>
                </c:pt>
                <c:pt idx="13179">
                  <c:v>415.851</c:v>
                </c:pt>
                <c:pt idx="13180">
                  <c:v>415.8562</c:v>
                </c:pt>
                <c:pt idx="13181">
                  <c:v>415.8596</c:v>
                </c:pt>
                <c:pt idx="13182">
                  <c:v>415.86559999999997</c:v>
                </c:pt>
                <c:pt idx="13183">
                  <c:v>415.86939999999998</c:v>
                </c:pt>
                <c:pt idx="13184">
                  <c:v>415.87459999999999</c:v>
                </c:pt>
                <c:pt idx="13185">
                  <c:v>415.87799999999999</c:v>
                </c:pt>
                <c:pt idx="13186">
                  <c:v>415.8845</c:v>
                </c:pt>
                <c:pt idx="13187">
                  <c:v>415.8879</c:v>
                </c:pt>
                <c:pt idx="13188">
                  <c:v>415.8938</c:v>
                </c:pt>
                <c:pt idx="13189">
                  <c:v>415.899</c:v>
                </c:pt>
                <c:pt idx="13190">
                  <c:v>415.90320000000003</c:v>
                </c:pt>
                <c:pt idx="13191">
                  <c:v>415.90660000000003</c:v>
                </c:pt>
                <c:pt idx="13192">
                  <c:v>415.91219999999998</c:v>
                </c:pt>
                <c:pt idx="13193">
                  <c:v>415.91640000000001</c:v>
                </c:pt>
                <c:pt idx="13194">
                  <c:v>415.92140000000001</c:v>
                </c:pt>
                <c:pt idx="13195">
                  <c:v>415.9264</c:v>
                </c:pt>
                <c:pt idx="13196">
                  <c:v>415.93029999999999</c:v>
                </c:pt>
                <c:pt idx="13197">
                  <c:v>415.9348</c:v>
                </c:pt>
                <c:pt idx="13198">
                  <c:v>415.93920000000003</c:v>
                </c:pt>
                <c:pt idx="13199">
                  <c:v>415.94439999999997</c:v>
                </c:pt>
                <c:pt idx="13200">
                  <c:v>415.94959999999998</c:v>
                </c:pt>
                <c:pt idx="13201">
                  <c:v>415.95400000000001</c:v>
                </c:pt>
                <c:pt idx="13202">
                  <c:v>415.95870000000002</c:v>
                </c:pt>
                <c:pt idx="13203">
                  <c:v>415.9624</c:v>
                </c:pt>
                <c:pt idx="13204">
                  <c:v>415.96780000000001</c:v>
                </c:pt>
                <c:pt idx="13205">
                  <c:v>415.97179999999997</c:v>
                </c:pt>
                <c:pt idx="13206">
                  <c:v>415.97800000000001</c:v>
                </c:pt>
                <c:pt idx="13207">
                  <c:v>415.9828</c:v>
                </c:pt>
                <c:pt idx="13208">
                  <c:v>415.98899999999998</c:v>
                </c:pt>
                <c:pt idx="13209">
                  <c:v>415.99259999999998</c:v>
                </c:pt>
                <c:pt idx="13210">
                  <c:v>415.99709999999999</c:v>
                </c:pt>
                <c:pt idx="13211">
                  <c:v>416.00310000000002</c:v>
                </c:pt>
                <c:pt idx="13212">
                  <c:v>416.0102</c:v>
                </c:pt>
                <c:pt idx="13213">
                  <c:v>416.01659999999998</c:v>
                </c:pt>
                <c:pt idx="13214">
                  <c:v>416.0206</c:v>
                </c:pt>
                <c:pt idx="13215">
                  <c:v>416.02550000000002</c:v>
                </c:pt>
                <c:pt idx="13216">
                  <c:v>416.03089999999997</c:v>
                </c:pt>
                <c:pt idx="13217">
                  <c:v>416.03440000000001</c:v>
                </c:pt>
                <c:pt idx="13218">
                  <c:v>416.04050000000001</c:v>
                </c:pt>
                <c:pt idx="13219">
                  <c:v>416.04500000000002</c:v>
                </c:pt>
                <c:pt idx="13220">
                  <c:v>416.05119999999999</c:v>
                </c:pt>
                <c:pt idx="13221">
                  <c:v>416.05700000000002</c:v>
                </c:pt>
                <c:pt idx="13222">
                  <c:v>416.06200000000001</c:v>
                </c:pt>
                <c:pt idx="13223">
                  <c:v>416.06479999999999</c:v>
                </c:pt>
                <c:pt idx="13224">
                  <c:v>416.06959999999998</c:v>
                </c:pt>
                <c:pt idx="13225">
                  <c:v>416.0754</c:v>
                </c:pt>
                <c:pt idx="13226">
                  <c:v>416.08100000000002</c:v>
                </c:pt>
                <c:pt idx="13227">
                  <c:v>416.08569999999997</c:v>
                </c:pt>
                <c:pt idx="13228">
                  <c:v>416.09059999999999</c:v>
                </c:pt>
                <c:pt idx="13229">
                  <c:v>416.0958</c:v>
                </c:pt>
                <c:pt idx="13230">
                  <c:v>416.10079999999999</c:v>
                </c:pt>
                <c:pt idx="13231">
                  <c:v>416.1053</c:v>
                </c:pt>
                <c:pt idx="13232">
                  <c:v>416.11149999999998</c:v>
                </c:pt>
                <c:pt idx="13233">
                  <c:v>416.11520000000002</c:v>
                </c:pt>
                <c:pt idx="13234">
                  <c:v>416.12139999999999</c:v>
                </c:pt>
                <c:pt idx="13235">
                  <c:v>416.12619999999998</c:v>
                </c:pt>
                <c:pt idx="13236">
                  <c:v>416.12860000000001</c:v>
                </c:pt>
                <c:pt idx="13237">
                  <c:v>416.13380000000001</c:v>
                </c:pt>
                <c:pt idx="13238">
                  <c:v>416.13810000000001</c:v>
                </c:pt>
                <c:pt idx="13239">
                  <c:v>416.14440000000002</c:v>
                </c:pt>
                <c:pt idx="13240">
                  <c:v>416.14940000000001</c:v>
                </c:pt>
                <c:pt idx="13241">
                  <c:v>416.15660000000003</c:v>
                </c:pt>
                <c:pt idx="13242">
                  <c:v>416.16</c:v>
                </c:pt>
                <c:pt idx="13243">
                  <c:v>416.16660000000002</c:v>
                </c:pt>
                <c:pt idx="13244">
                  <c:v>416.17110000000002</c:v>
                </c:pt>
                <c:pt idx="13245">
                  <c:v>416.17619999999999</c:v>
                </c:pt>
                <c:pt idx="13246">
                  <c:v>416.1814</c:v>
                </c:pt>
                <c:pt idx="13247">
                  <c:v>416.18700000000001</c:v>
                </c:pt>
                <c:pt idx="13248">
                  <c:v>416.19299999999998</c:v>
                </c:pt>
                <c:pt idx="13249">
                  <c:v>416.19799999999998</c:v>
                </c:pt>
                <c:pt idx="13250">
                  <c:v>416.2038</c:v>
                </c:pt>
                <c:pt idx="13251">
                  <c:v>416.20850000000002</c:v>
                </c:pt>
                <c:pt idx="13252">
                  <c:v>416.21379999999999</c:v>
                </c:pt>
                <c:pt idx="13253">
                  <c:v>416.21780000000001</c:v>
                </c:pt>
                <c:pt idx="13254">
                  <c:v>416.22379999999998</c:v>
                </c:pt>
                <c:pt idx="13255">
                  <c:v>416.2285</c:v>
                </c:pt>
                <c:pt idx="13256">
                  <c:v>416.23439999999999</c:v>
                </c:pt>
                <c:pt idx="13257">
                  <c:v>416.2389</c:v>
                </c:pt>
                <c:pt idx="13258">
                  <c:v>416.24529999999999</c:v>
                </c:pt>
                <c:pt idx="13259">
                  <c:v>416.25099999999998</c:v>
                </c:pt>
                <c:pt idx="13260">
                  <c:v>416.2559</c:v>
                </c:pt>
                <c:pt idx="13261">
                  <c:v>416.26139999999998</c:v>
                </c:pt>
                <c:pt idx="13262">
                  <c:v>416.26560000000001</c:v>
                </c:pt>
                <c:pt idx="13263">
                  <c:v>416.2715</c:v>
                </c:pt>
                <c:pt idx="13264">
                  <c:v>416.27690000000001</c:v>
                </c:pt>
                <c:pt idx="13265">
                  <c:v>416.28280000000001</c:v>
                </c:pt>
                <c:pt idx="13266">
                  <c:v>416.28750000000002</c:v>
                </c:pt>
                <c:pt idx="13267">
                  <c:v>416.2912</c:v>
                </c:pt>
                <c:pt idx="13268">
                  <c:v>416.29669999999999</c:v>
                </c:pt>
                <c:pt idx="13269">
                  <c:v>416.30279999999999</c:v>
                </c:pt>
                <c:pt idx="13270">
                  <c:v>416.30700000000002</c:v>
                </c:pt>
                <c:pt idx="13271">
                  <c:v>416.31169999999997</c:v>
                </c:pt>
                <c:pt idx="13272">
                  <c:v>416.31569999999999</c:v>
                </c:pt>
                <c:pt idx="13273">
                  <c:v>416.32220000000001</c:v>
                </c:pt>
                <c:pt idx="13274">
                  <c:v>416.32530000000003</c:v>
                </c:pt>
                <c:pt idx="13275">
                  <c:v>416.33080000000001</c:v>
                </c:pt>
                <c:pt idx="13276">
                  <c:v>416.33519999999999</c:v>
                </c:pt>
                <c:pt idx="13277">
                  <c:v>416.34100000000001</c:v>
                </c:pt>
                <c:pt idx="13278">
                  <c:v>416.34589999999997</c:v>
                </c:pt>
                <c:pt idx="13279">
                  <c:v>416.35070000000002</c:v>
                </c:pt>
                <c:pt idx="13280">
                  <c:v>416.35469999999998</c:v>
                </c:pt>
                <c:pt idx="13281">
                  <c:v>416.3596</c:v>
                </c:pt>
                <c:pt idx="13282">
                  <c:v>416.3646</c:v>
                </c:pt>
                <c:pt idx="13283">
                  <c:v>416.36950000000002</c:v>
                </c:pt>
                <c:pt idx="13284">
                  <c:v>416.37349999999998</c:v>
                </c:pt>
                <c:pt idx="13285">
                  <c:v>416.37889999999999</c:v>
                </c:pt>
                <c:pt idx="13286">
                  <c:v>416.38240000000002</c:v>
                </c:pt>
                <c:pt idx="13287">
                  <c:v>416.38619999999997</c:v>
                </c:pt>
                <c:pt idx="13288">
                  <c:v>416.39319999999998</c:v>
                </c:pt>
                <c:pt idx="13289">
                  <c:v>416.39699999999999</c:v>
                </c:pt>
                <c:pt idx="13290">
                  <c:v>416.40269999999998</c:v>
                </c:pt>
                <c:pt idx="13291">
                  <c:v>416.4074</c:v>
                </c:pt>
                <c:pt idx="13292">
                  <c:v>416.41250000000002</c:v>
                </c:pt>
                <c:pt idx="13293">
                  <c:v>416.41609999999997</c:v>
                </c:pt>
                <c:pt idx="13294">
                  <c:v>416.4212</c:v>
                </c:pt>
                <c:pt idx="13295">
                  <c:v>416.42419999999998</c:v>
                </c:pt>
                <c:pt idx="13296">
                  <c:v>416.43</c:v>
                </c:pt>
                <c:pt idx="13297">
                  <c:v>416.43520000000001</c:v>
                </c:pt>
                <c:pt idx="13298">
                  <c:v>416.4402</c:v>
                </c:pt>
                <c:pt idx="13299">
                  <c:v>416.44549999999998</c:v>
                </c:pt>
                <c:pt idx="13300">
                  <c:v>416.44900000000001</c:v>
                </c:pt>
                <c:pt idx="13301">
                  <c:v>416.45330000000001</c:v>
                </c:pt>
                <c:pt idx="13302">
                  <c:v>416.45979999999997</c:v>
                </c:pt>
                <c:pt idx="13303">
                  <c:v>416.46440000000001</c:v>
                </c:pt>
                <c:pt idx="13304">
                  <c:v>416.4676</c:v>
                </c:pt>
                <c:pt idx="13305">
                  <c:v>416.4735</c:v>
                </c:pt>
                <c:pt idx="13306">
                  <c:v>416.47899999999998</c:v>
                </c:pt>
                <c:pt idx="13307">
                  <c:v>416.48439999999999</c:v>
                </c:pt>
                <c:pt idx="13308">
                  <c:v>416.48820000000001</c:v>
                </c:pt>
                <c:pt idx="13309">
                  <c:v>416.49279999999999</c:v>
                </c:pt>
                <c:pt idx="13310">
                  <c:v>416.4984</c:v>
                </c:pt>
                <c:pt idx="13311">
                  <c:v>416.5025</c:v>
                </c:pt>
                <c:pt idx="13312">
                  <c:v>416.50799999999998</c:v>
                </c:pt>
                <c:pt idx="13313">
                  <c:v>416.51139999999998</c:v>
                </c:pt>
                <c:pt idx="13314">
                  <c:v>416.51639999999998</c:v>
                </c:pt>
                <c:pt idx="13315">
                  <c:v>416.52050000000003</c:v>
                </c:pt>
                <c:pt idx="13316">
                  <c:v>416.52480000000003</c:v>
                </c:pt>
                <c:pt idx="13317">
                  <c:v>416.53039999999999</c:v>
                </c:pt>
                <c:pt idx="13318">
                  <c:v>416.53429999999997</c:v>
                </c:pt>
                <c:pt idx="13319">
                  <c:v>416.53919999999999</c:v>
                </c:pt>
                <c:pt idx="13320">
                  <c:v>416.5437</c:v>
                </c:pt>
                <c:pt idx="13321">
                  <c:v>416.5496</c:v>
                </c:pt>
                <c:pt idx="13322">
                  <c:v>416.55279999999999</c:v>
                </c:pt>
                <c:pt idx="13323">
                  <c:v>416.55739999999997</c:v>
                </c:pt>
                <c:pt idx="13324">
                  <c:v>416.5634</c:v>
                </c:pt>
                <c:pt idx="13325">
                  <c:v>416.5675</c:v>
                </c:pt>
                <c:pt idx="13326">
                  <c:v>416.57220000000001</c:v>
                </c:pt>
                <c:pt idx="13327">
                  <c:v>416.5761</c:v>
                </c:pt>
                <c:pt idx="13328">
                  <c:v>416.5806</c:v>
                </c:pt>
                <c:pt idx="13329">
                  <c:v>416.58440000000002</c:v>
                </c:pt>
                <c:pt idx="13330">
                  <c:v>416.5899</c:v>
                </c:pt>
                <c:pt idx="13331">
                  <c:v>416.596</c:v>
                </c:pt>
                <c:pt idx="13332">
                  <c:v>416.59960000000001</c:v>
                </c:pt>
                <c:pt idx="13333">
                  <c:v>416.60469999999998</c:v>
                </c:pt>
                <c:pt idx="13334">
                  <c:v>416.60899999999998</c:v>
                </c:pt>
                <c:pt idx="13335">
                  <c:v>416.61290000000002</c:v>
                </c:pt>
                <c:pt idx="13336">
                  <c:v>416.61779999999999</c:v>
                </c:pt>
                <c:pt idx="13337">
                  <c:v>416.62209999999999</c:v>
                </c:pt>
                <c:pt idx="13338">
                  <c:v>416.62700000000001</c:v>
                </c:pt>
                <c:pt idx="13339">
                  <c:v>416.63080000000002</c:v>
                </c:pt>
                <c:pt idx="13340">
                  <c:v>416.63290000000001</c:v>
                </c:pt>
                <c:pt idx="13341">
                  <c:v>416.63979999999998</c:v>
                </c:pt>
                <c:pt idx="13342">
                  <c:v>416.64499999999998</c:v>
                </c:pt>
                <c:pt idx="13343">
                  <c:v>416.64679999999998</c:v>
                </c:pt>
                <c:pt idx="13344">
                  <c:v>416.65179999999998</c:v>
                </c:pt>
                <c:pt idx="13345">
                  <c:v>416.65699999999998</c:v>
                </c:pt>
                <c:pt idx="13346">
                  <c:v>416.66120000000001</c:v>
                </c:pt>
                <c:pt idx="13347">
                  <c:v>416.666</c:v>
                </c:pt>
                <c:pt idx="13348">
                  <c:v>416.67219999999998</c:v>
                </c:pt>
                <c:pt idx="13349">
                  <c:v>416.67649999999998</c:v>
                </c:pt>
                <c:pt idx="13350">
                  <c:v>416.68119999999999</c:v>
                </c:pt>
                <c:pt idx="13351">
                  <c:v>416.685</c:v>
                </c:pt>
                <c:pt idx="13352">
                  <c:v>416.69139999999999</c:v>
                </c:pt>
                <c:pt idx="13353">
                  <c:v>416.69459999999998</c:v>
                </c:pt>
                <c:pt idx="13354">
                  <c:v>416.70049999999998</c:v>
                </c:pt>
                <c:pt idx="13355">
                  <c:v>416.70460000000003</c:v>
                </c:pt>
                <c:pt idx="13356">
                  <c:v>416.71010000000001</c:v>
                </c:pt>
                <c:pt idx="13357">
                  <c:v>416.71440000000001</c:v>
                </c:pt>
                <c:pt idx="13358">
                  <c:v>416.71960000000001</c:v>
                </c:pt>
                <c:pt idx="13359">
                  <c:v>416.72519999999997</c:v>
                </c:pt>
                <c:pt idx="13360">
                  <c:v>416.7296</c:v>
                </c:pt>
                <c:pt idx="13361">
                  <c:v>416.73500000000001</c:v>
                </c:pt>
                <c:pt idx="13362">
                  <c:v>416.73829999999998</c:v>
                </c:pt>
                <c:pt idx="13363">
                  <c:v>416.74380000000002</c:v>
                </c:pt>
                <c:pt idx="13364">
                  <c:v>416.74939999999998</c:v>
                </c:pt>
                <c:pt idx="13365">
                  <c:v>416.75439999999998</c:v>
                </c:pt>
                <c:pt idx="13366">
                  <c:v>416.75790000000001</c:v>
                </c:pt>
                <c:pt idx="13367">
                  <c:v>416.76179999999999</c:v>
                </c:pt>
                <c:pt idx="13368">
                  <c:v>416.76679999999999</c:v>
                </c:pt>
                <c:pt idx="13369">
                  <c:v>416.77190000000002</c:v>
                </c:pt>
                <c:pt idx="13370">
                  <c:v>416.77530000000002</c:v>
                </c:pt>
                <c:pt idx="13371">
                  <c:v>416.78219999999999</c:v>
                </c:pt>
                <c:pt idx="13372">
                  <c:v>416.786</c:v>
                </c:pt>
                <c:pt idx="13373">
                  <c:v>416.7894</c:v>
                </c:pt>
                <c:pt idx="13374">
                  <c:v>416.79500000000002</c:v>
                </c:pt>
                <c:pt idx="13375">
                  <c:v>416.79849999999999</c:v>
                </c:pt>
                <c:pt idx="13376">
                  <c:v>416.803</c:v>
                </c:pt>
                <c:pt idx="13377">
                  <c:v>416.80829999999997</c:v>
                </c:pt>
                <c:pt idx="13378">
                  <c:v>416.81259999999997</c:v>
                </c:pt>
                <c:pt idx="13379">
                  <c:v>416.81639999999999</c:v>
                </c:pt>
                <c:pt idx="13380">
                  <c:v>416.82069999999999</c:v>
                </c:pt>
                <c:pt idx="13381">
                  <c:v>416.82639999999998</c:v>
                </c:pt>
                <c:pt idx="13382">
                  <c:v>416.83170000000001</c:v>
                </c:pt>
                <c:pt idx="13383">
                  <c:v>416.8365</c:v>
                </c:pt>
                <c:pt idx="13384">
                  <c:v>416.84160000000003</c:v>
                </c:pt>
                <c:pt idx="13385">
                  <c:v>416.84559999999999</c:v>
                </c:pt>
                <c:pt idx="13386">
                  <c:v>416.85169999999999</c:v>
                </c:pt>
                <c:pt idx="13387">
                  <c:v>416.8562</c:v>
                </c:pt>
                <c:pt idx="13388">
                  <c:v>416.86169999999998</c:v>
                </c:pt>
                <c:pt idx="13389">
                  <c:v>416.86700000000002</c:v>
                </c:pt>
                <c:pt idx="13390">
                  <c:v>416.8707</c:v>
                </c:pt>
                <c:pt idx="13391">
                  <c:v>416.87580000000003</c:v>
                </c:pt>
                <c:pt idx="13392">
                  <c:v>416.88099999999997</c:v>
                </c:pt>
                <c:pt idx="13393">
                  <c:v>416.88479999999998</c:v>
                </c:pt>
                <c:pt idx="13394">
                  <c:v>416.88979999999998</c:v>
                </c:pt>
                <c:pt idx="13395">
                  <c:v>416.89510000000001</c:v>
                </c:pt>
                <c:pt idx="13396">
                  <c:v>416.89909999999998</c:v>
                </c:pt>
                <c:pt idx="13397">
                  <c:v>416.90429999999998</c:v>
                </c:pt>
                <c:pt idx="13398">
                  <c:v>416.90969999999999</c:v>
                </c:pt>
                <c:pt idx="13399">
                  <c:v>416.91500000000002</c:v>
                </c:pt>
                <c:pt idx="13400">
                  <c:v>416.91849999999999</c:v>
                </c:pt>
                <c:pt idx="13401">
                  <c:v>416.92250000000001</c:v>
                </c:pt>
                <c:pt idx="13402">
                  <c:v>416.92570000000001</c:v>
                </c:pt>
                <c:pt idx="13403">
                  <c:v>416.93119999999999</c:v>
                </c:pt>
                <c:pt idx="13404">
                  <c:v>416.93400000000003</c:v>
                </c:pt>
                <c:pt idx="13405">
                  <c:v>416.9384</c:v>
                </c:pt>
                <c:pt idx="13406">
                  <c:v>416.94319999999999</c:v>
                </c:pt>
                <c:pt idx="13407">
                  <c:v>416.94850000000002</c:v>
                </c:pt>
                <c:pt idx="13408">
                  <c:v>416.95400000000001</c:v>
                </c:pt>
                <c:pt idx="13409">
                  <c:v>416.959</c:v>
                </c:pt>
                <c:pt idx="13410">
                  <c:v>416.96289999999999</c:v>
                </c:pt>
                <c:pt idx="13411">
                  <c:v>416.96839999999997</c:v>
                </c:pt>
                <c:pt idx="13412">
                  <c:v>416.97160000000002</c:v>
                </c:pt>
                <c:pt idx="13413">
                  <c:v>416.97519999999997</c:v>
                </c:pt>
                <c:pt idx="13414">
                  <c:v>416.98</c:v>
                </c:pt>
                <c:pt idx="13415">
                  <c:v>416.9837</c:v>
                </c:pt>
                <c:pt idx="13416">
                  <c:v>416.98820000000001</c:v>
                </c:pt>
                <c:pt idx="13417">
                  <c:v>416.99259999999998</c:v>
                </c:pt>
                <c:pt idx="13418">
                  <c:v>416.99810000000002</c:v>
                </c:pt>
                <c:pt idx="13419">
                  <c:v>417.00200000000001</c:v>
                </c:pt>
                <c:pt idx="13420">
                  <c:v>417.00560000000002</c:v>
                </c:pt>
                <c:pt idx="13421">
                  <c:v>417.01029999999997</c:v>
                </c:pt>
                <c:pt idx="13422">
                  <c:v>417.0147</c:v>
                </c:pt>
                <c:pt idx="13423">
                  <c:v>417.01909999999998</c:v>
                </c:pt>
                <c:pt idx="13424">
                  <c:v>417.0222</c:v>
                </c:pt>
                <c:pt idx="13425">
                  <c:v>417.02780000000001</c:v>
                </c:pt>
                <c:pt idx="13426">
                  <c:v>417.03379999999999</c:v>
                </c:pt>
                <c:pt idx="13427">
                  <c:v>417.0376</c:v>
                </c:pt>
                <c:pt idx="13428">
                  <c:v>417.04219999999998</c:v>
                </c:pt>
                <c:pt idx="13429">
                  <c:v>417.0478</c:v>
                </c:pt>
                <c:pt idx="13430">
                  <c:v>417.053</c:v>
                </c:pt>
                <c:pt idx="13431">
                  <c:v>417.05799999999999</c:v>
                </c:pt>
                <c:pt idx="13432">
                  <c:v>417.06220000000002</c:v>
                </c:pt>
                <c:pt idx="13433">
                  <c:v>417.0686</c:v>
                </c:pt>
                <c:pt idx="13434">
                  <c:v>417.06990000000002</c:v>
                </c:pt>
                <c:pt idx="13435">
                  <c:v>417.07569999999998</c:v>
                </c:pt>
                <c:pt idx="13436">
                  <c:v>417.08100000000002</c:v>
                </c:pt>
                <c:pt idx="13437">
                  <c:v>417.08629999999999</c:v>
                </c:pt>
                <c:pt idx="13438">
                  <c:v>417.09039999999999</c:v>
                </c:pt>
                <c:pt idx="13439">
                  <c:v>417.09640000000002</c:v>
                </c:pt>
                <c:pt idx="13440">
                  <c:v>417.10120000000001</c:v>
                </c:pt>
                <c:pt idx="13441">
                  <c:v>417.10419999999999</c:v>
                </c:pt>
                <c:pt idx="13442">
                  <c:v>417.10840000000002</c:v>
                </c:pt>
                <c:pt idx="13443">
                  <c:v>417.11239999999998</c:v>
                </c:pt>
                <c:pt idx="13444">
                  <c:v>417.11739999999998</c:v>
                </c:pt>
                <c:pt idx="13445">
                  <c:v>417.12079999999997</c:v>
                </c:pt>
                <c:pt idx="13446">
                  <c:v>417.12540000000001</c:v>
                </c:pt>
                <c:pt idx="13447">
                  <c:v>417.13099999999997</c:v>
                </c:pt>
                <c:pt idx="13448">
                  <c:v>417.1352</c:v>
                </c:pt>
                <c:pt idx="13449">
                  <c:v>417.14030000000002</c:v>
                </c:pt>
                <c:pt idx="13450">
                  <c:v>417.14440000000002</c:v>
                </c:pt>
                <c:pt idx="13451">
                  <c:v>417.14819999999997</c:v>
                </c:pt>
                <c:pt idx="13452">
                  <c:v>417.15359999999998</c:v>
                </c:pt>
                <c:pt idx="13453">
                  <c:v>417.1583</c:v>
                </c:pt>
                <c:pt idx="13454">
                  <c:v>417.1626</c:v>
                </c:pt>
                <c:pt idx="13455">
                  <c:v>417.16640000000001</c:v>
                </c:pt>
                <c:pt idx="13456">
                  <c:v>417.17239999999998</c:v>
                </c:pt>
                <c:pt idx="13457">
                  <c:v>417.17599999999999</c:v>
                </c:pt>
                <c:pt idx="13458">
                  <c:v>417.1816</c:v>
                </c:pt>
                <c:pt idx="13459">
                  <c:v>417.18560000000002</c:v>
                </c:pt>
                <c:pt idx="13460">
                  <c:v>417.1909</c:v>
                </c:pt>
                <c:pt idx="13461">
                  <c:v>417.1952</c:v>
                </c:pt>
                <c:pt idx="13462">
                  <c:v>417.20080000000002</c:v>
                </c:pt>
                <c:pt idx="13463">
                  <c:v>417.2047</c:v>
                </c:pt>
                <c:pt idx="13464">
                  <c:v>417.2097</c:v>
                </c:pt>
                <c:pt idx="13465">
                  <c:v>417.21280000000002</c:v>
                </c:pt>
                <c:pt idx="13466">
                  <c:v>417.21620000000001</c:v>
                </c:pt>
                <c:pt idx="13467">
                  <c:v>417.2217</c:v>
                </c:pt>
                <c:pt idx="13468">
                  <c:v>417.22660000000002</c:v>
                </c:pt>
                <c:pt idx="13469">
                  <c:v>417.22980000000001</c:v>
                </c:pt>
                <c:pt idx="13470">
                  <c:v>417.23520000000002</c:v>
                </c:pt>
                <c:pt idx="13471">
                  <c:v>417.24020000000002</c:v>
                </c:pt>
                <c:pt idx="13472">
                  <c:v>417.2439</c:v>
                </c:pt>
                <c:pt idx="13473">
                  <c:v>417.24930000000001</c:v>
                </c:pt>
                <c:pt idx="13474">
                  <c:v>417.25259999999997</c:v>
                </c:pt>
                <c:pt idx="13475">
                  <c:v>417.25799999999998</c:v>
                </c:pt>
                <c:pt idx="13476">
                  <c:v>417.26089999999999</c:v>
                </c:pt>
                <c:pt idx="13477">
                  <c:v>417.26560000000001</c:v>
                </c:pt>
                <c:pt idx="13478">
                  <c:v>417.27140000000003</c:v>
                </c:pt>
                <c:pt idx="13479">
                  <c:v>417.2756</c:v>
                </c:pt>
                <c:pt idx="13480">
                  <c:v>417.27980000000002</c:v>
                </c:pt>
                <c:pt idx="13481">
                  <c:v>417.2826</c:v>
                </c:pt>
                <c:pt idx="13482">
                  <c:v>417.28699999999998</c:v>
                </c:pt>
                <c:pt idx="13483">
                  <c:v>417.29219999999998</c:v>
                </c:pt>
                <c:pt idx="13484">
                  <c:v>417.29759999999999</c:v>
                </c:pt>
                <c:pt idx="13485">
                  <c:v>417.30110000000002</c:v>
                </c:pt>
                <c:pt idx="13486">
                  <c:v>417.30599999999998</c:v>
                </c:pt>
                <c:pt idx="13487">
                  <c:v>417.30880000000002</c:v>
                </c:pt>
                <c:pt idx="13488">
                  <c:v>417.31490000000002</c:v>
                </c:pt>
                <c:pt idx="13489">
                  <c:v>417.32</c:v>
                </c:pt>
                <c:pt idx="13490">
                  <c:v>417.32479999999998</c:v>
                </c:pt>
                <c:pt idx="13491">
                  <c:v>417.32819999999998</c:v>
                </c:pt>
                <c:pt idx="13492">
                  <c:v>417.33359999999999</c:v>
                </c:pt>
                <c:pt idx="13493">
                  <c:v>417.33859999999999</c:v>
                </c:pt>
                <c:pt idx="13494">
                  <c:v>417.34399999999999</c:v>
                </c:pt>
                <c:pt idx="13495">
                  <c:v>417.34960000000001</c:v>
                </c:pt>
                <c:pt idx="13496">
                  <c:v>417.3546</c:v>
                </c:pt>
                <c:pt idx="13497">
                  <c:v>417.358</c:v>
                </c:pt>
                <c:pt idx="13498">
                  <c:v>417.36329999999998</c:v>
                </c:pt>
                <c:pt idx="13499">
                  <c:v>417.36700000000002</c:v>
                </c:pt>
                <c:pt idx="13500">
                  <c:v>417.37029999999999</c:v>
                </c:pt>
                <c:pt idx="13501">
                  <c:v>417.37400000000002</c:v>
                </c:pt>
                <c:pt idx="13502">
                  <c:v>417.37869999999998</c:v>
                </c:pt>
                <c:pt idx="13503">
                  <c:v>417.38279999999997</c:v>
                </c:pt>
                <c:pt idx="13504">
                  <c:v>417.38589999999999</c:v>
                </c:pt>
                <c:pt idx="13505">
                  <c:v>417.392</c:v>
                </c:pt>
                <c:pt idx="13506">
                  <c:v>417.39580000000001</c:v>
                </c:pt>
                <c:pt idx="13507">
                  <c:v>417.39949999999999</c:v>
                </c:pt>
                <c:pt idx="13508">
                  <c:v>417.40469999999999</c:v>
                </c:pt>
                <c:pt idx="13509">
                  <c:v>417.40879999999999</c:v>
                </c:pt>
                <c:pt idx="13510">
                  <c:v>417.41390000000001</c:v>
                </c:pt>
                <c:pt idx="13511">
                  <c:v>417.41829999999999</c:v>
                </c:pt>
                <c:pt idx="13512">
                  <c:v>417.4228</c:v>
                </c:pt>
                <c:pt idx="13513">
                  <c:v>417.42739999999998</c:v>
                </c:pt>
                <c:pt idx="13514">
                  <c:v>417.43119999999999</c:v>
                </c:pt>
                <c:pt idx="13515">
                  <c:v>417.43430000000001</c:v>
                </c:pt>
                <c:pt idx="13516">
                  <c:v>417.44080000000002</c:v>
                </c:pt>
                <c:pt idx="13517">
                  <c:v>417.44589999999999</c:v>
                </c:pt>
                <c:pt idx="13518">
                  <c:v>417.45</c:v>
                </c:pt>
                <c:pt idx="13519">
                  <c:v>417.45339999999999</c:v>
                </c:pt>
                <c:pt idx="13520">
                  <c:v>417.45760000000001</c:v>
                </c:pt>
                <c:pt idx="13521">
                  <c:v>417.4615</c:v>
                </c:pt>
                <c:pt idx="13522">
                  <c:v>417.46559999999999</c:v>
                </c:pt>
                <c:pt idx="13523">
                  <c:v>417.471</c:v>
                </c:pt>
                <c:pt idx="13524">
                  <c:v>417.47500000000002</c:v>
                </c:pt>
                <c:pt idx="13525">
                  <c:v>417.47969999999998</c:v>
                </c:pt>
                <c:pt idx="13526">
                  <c:v>417.48480000000001</c:v>
                </c:pt>
                <c:pt idx="13527">
                  <c:v>417.48849999999999</c:v>
                </c:pt>
                <c:pt idx="13528">
                  <c:v>417.49279999999999</c:v>
                </c:pt>
                <c:pt idx="13529">
                  <c:v>417.49599999999998</c:v>
                </c:pt>
                <c:pt idx="13530">
                  <c:v>417.49919999999997</c:v>
                </c:pt>
                <c:pt idx="13531">
                  <c:v>417.5061</c:v>
                </c:pt>
                <c:pt idx="13532">
                  <c:v>417.5102</c:v>
                </c:pt>
                <c:pt idx="13533">
                  <c:v>417.5138</c:v>
                </c:pt>
                <c:pt idx="13534">
                  <c:v>417.5181</c:v>
                </c:pt>
                <c:pt idx="13535">
                  <c:v>417.52280000000002</c:v>
                </c:pt>
                <c:pt idx="13536">
                  <c:v>417.52609999999999</c:v>
                </c:pt>
                <c:pt idx="13537">
                  <c:v>417.53</c:v>
                </c:pt>
                <c:pt idx="13538">
                  <c:v>417.53519999999997</c:v>
                </c:pt>
                <c:pt idx="13539">
                  <c:v>417.53969999999998</c:v>
                </c:pt>
                <c:pt idx="13540">
                  <c:v>417.5453</c:v>
                </c:pt>
                <c:pt idx="13541">
                  <c:v>417.54919999999998</c:v>
                </c:pt>
                <c:pt idx="13542">
                  <c:v>417.55349999999999</c:v>
                </c:pt>
                <c:pt idx="13543">
                  <c:v>417.55840000000001</c:v>
                </c:pt>
                <c:pt idx="13544">
                  <c:v>417.56349999999998</c:v>
                </c:pt>
                <c:pt idx="13545">
                  <c:v>417.56799999999998</c:v>
                </c:pt>
                <c:pt idx="13546">
                  <c:v>417.5718</c:v>
                </c:pt>
                <c:pt idx="13547">
                  <c:v>417.57600000000002</c:v>
                </c:pt>
                <c:pt idx="13548">
                  <c:v>417.57940000000002</c:v>
                </c:pt>
                <c:pt idx="13549">
                  <c:v>417.58539999999999</c:v>
                </c:pt>
                <c:pt idx="13550">
                  <c:v>417.58890000000002</c:v>
                </c:pt>
                <c:pt idx="13551">
                  <c:v>417.59559999999999</c:v>
                </c:pt>
                <c:pt idx="13552">
                  <c:v>417.60019999999997</c:v>
                </c:pt>
                <c:pt idx="13553">
                  <c:v>417.60480000000001</c:v>
                </c:pt>
                <c:pt idx="13554">
                  <c:v>417.60719999999998</c:v>
                </c:pt>
                <c:pt idx="13555">
                  <c:v>417.61219999999997</c:v>
                </c:pt>
                <c:pt idx="13556">
                  <c:v>417.61779999999999</c:v>
                </c:pt>
                <c:pt idx="13557">
                  <c:v>417.62299999999999</c:v>
                </c:pt>
                <c:pt idx="13558">
                  <c:v>417.62889999999999</c:v>
                </c:pt>
                <c:pt idx="13559">
                  <c:v>417.63249999999999</c:v>
                </c:pt>
                <c:pt idx="13560">
                  <c:v>417.63740000000001</c:v>
                </c:pt>
                <c:pt idx="13561">
                  <c:v>417.6431</c:v>
                </c:pt>
                <c:pt idx="13562">
                  <c:v>417.64600000000002</c:v>
                </c:pt>
                <c:pt idx="13563">
                  <c:v>417.65159999999997</c:v>
                </c:pt>
                <c:pt idx="13564">
                  <c:v>417.65559999999999</c:v>
                </c:pt>
                <c:pt idx="13565">
                  <c:v>417.65969999999999</c:v>
                </c:pt>
                <c:pt idx="13566">
                  <c:v>417.66370000000001</c:v>
                </c:pt>
                <c:pt idx="13567">
                  <c:v>417.66899999999998</c:v>
                </c:pt>
                <c:pt idx="13568">
                  <c:v>417.67169999999999</c:v>
                </c:pt>
                <c:pt idx="13569">
                  <c:v>417.67689999999999</c:v>
                </c:pt>
                <c:pt idx="13570">
                  <c:v>417.68209999999999</c:v>
                </c:pt>
                <c:pt idx="13571">
                  <c:v>417.68599999999998</c:v>
                </c:pt>
                <c:pt idx="13572">
                  <c:v>417.6902</c:v>
                </c:pt>
                <c:pt idx="13573">
                  <c:v>417.69560000000001</c:v>
                </c:pt>
                <c:pt idx="13574">
                  <c:v>417.7004</c:v>
                </c:pt>
                <c:pt idx="13575">
                  <c:v>417.7045</c:v>
                </c:pt>
                <c:pt idx="13576">
                  <c:v>417.70780000000002</c:v>
                </c:pt>
                <c:pt idx="13577">
                  <c:v>417.71249999999998</c:v>
                </c:pt>
                <c:pt idx="13578">
                  <c:v>417.71440000000001</c:v>
                </c:pt>
                <c:pt idx="13579">
                  <c:v>417.71879999999999</c:v>
                </c:pt>
                <c:pt idx="13580">
                  <c:v>417.7244</c:v>
                </c:pt>
                <c:pt idx="13581">
                  <c:v>417.7303</c:v>
                </c:pt>
                <c:pt idx="13582">
                  <c:v>417.73520000000002</c:v>
                </c:pt>
                <c:pt idx="13583">
                  <c:v>417.73779999999999</c:v>
                </c:pt>
                <c:pt idx="13584">
                  <c:v>417.74290000000002</c:v>
                </c:pt>
                <c:pt idx="13585">
                  <c:v>417.74639999999999</c:v>
                </c:pt>
                <c:pt idx="13586">
                  <c:v>417.74979999999999</c:v>
                </c:pt>
                <c:pt idx="13587">
                  <c:v>417.75670000000002</c:v>
                </c:pt>
                <c:pt idx="13588">
                  <c:v>417.75900000000001</c:v>
                </c:pt>
                <c:pt idx="13589">
                  <c:v>417.76440000000002</c:v>
                </c:pt>
                <c:pt idx="13590">
                  <c:v>417.76870000000002</c:v>
                </c:pt>
                <c:pt idx="13591">
                  <c:v>417.77420000000001</c:v>
                </c:pt>
                <c:pt idx="13592">
                  <c:v>417.77879999999999</c:v>
                </c:pt>
                <c:pt idx="13593">
                  <c:v>417.78399999999999</c:v>
                </c:pt>
                <c:pt idx="13594">
                  <c:v>417.78750000000002</c:v>
                </c:pt>
                <c:pt idx="13595">
                  <c:v>417.79140000000001</c:v>
                </c:pt>
                <c:pt idx="13596">
                  <c:v>417.79579999999999</c:v>
                </c:pt>
                <c:pt idx="13597">
                  <c:v>417.7987</c:v>
                </c:pt>
                <c:pt idx="13598">
                  <c:v>417.80279999999999</c:v>
                </c:pt>
                <c:pt idx="13599">
                  <c:v>417.80700000000002</c:v>
                </c:pt>
                <c:pt idx="13600">
                  <c:v>417.81180000000001</c:v>
                </c:pt>
                <c:pt idx="13601">
                  <c:v>417.81619999999998</c:v>
                </c:pt>
                <c:pt idx="13602">
                  <c:v>417.82029999999997</c:v>
                </c:pt>
                <c:pt idx="13603">
                  <c:v>417.82440000000003</c:v>
                </c:pt>
                <c:pt idx="13604">
                  <c:v>417.82780000000002</c:v>
                </c:pt>
                <c:pt idx="13605">
                  <c:v>417.8329</c:v>
                </c:pt>
                <c:pt idx="13606">
                  <c:v>417.83609999999999</c:v>
                </c:pt>
                <c:pt idx="13607">
                  <c:v>417.83980000000003</c:v>
                </c:pt>
                <c:pt idx="13608">
                  <c:v>417.84289999999999</c:v>
                </c:pt>
                <c:pt idx="13609">
                  <c:v>417.84660000000002</c:v>
                </c:pt>
                <c:pt idx="13610">
                  <c:v>417.85149999999999</c:v>
                </c:pt>
                <c:pt idx="13611">
                  <c:v>417.8553</c:v>
                </c:pt>
                <c:pt idx="13612">
                  <c:v>417.85809999999998</c:v>
                </c:pt>
                <c:pt idx="13613">
                  <c:v>417.86329999999998</c:v>
                </c:pt>
                <c:pt idx="13614">
                  <c:v>417.86700000000002</c:v>
                </c:pt>
                <c:pt idx="13615">
                  <c:v>417.87150000000003</c:v>
                </c:pt>
                <c:pt idx="13616">
                  <c:v>417.87569999999999</c:v>
                </c:pt>
                <c:pt idx="13617">
                  <c:v>417.88080000000002</c:v>
                </c:pt>
                <c:pt idx="13618">
                  <c:v>417.88499999999999</c:v>
                </c:pt>
                <c:pt idx="13619">
                  <c:v>417.88979999999998</c:v>
                </c:pt>
                <c:pt idx="13620">
                  <c:v>417.89449999999999</c:v>
                </c:pt>
                <c:pt idx="13621">
                  <c:v>417.89949999999999</c:v>
                </c:pt>
                <c:pt idx="13622">
                  <c:v>417.90289999999999</c:v>
                </c:pt>
                <c:pt idx="13623">
                  <c:v>417.90780000000001</c:v>
                </c:pt>
                <c:pt idx="13624">
                  <c:v>417.91149999999999</c:v>
                </c:pt>
                <c:pt idx="13625">
                  <c:v>417.91480000000001</c:v>
                </c:pt>
                <c:pt idx="13626">
                  <c:v>417.92039999999997</c:v>
                </c:pt>
                <c:pt idx="13627">
                  <c:v>417.92579999999998</c:v>
                </c:pt>
                <c:pt idx="13628">
                  <c:v>417.93040000000002</c:v>
                </c:pt>
                <c:pt idx="13629">
                  <c:v>417.93360000000001</c:v>
                </c:pt>
                <c:pt idx="13630">
                  <c:v>417.93860000000001</c:v>
                </c:pt>
                <c:pt idx="13631">
                  <c:v>417.94139999999999</c:v>
                </c:pt>
                <c:pt idx="13632">
                  <c:v>417.94819999999999</c:v>
                </c:pt>
                <c:pt idx="13633">
                  <c:v>417.9522</c:v>
                </c:pt>
                <c:pt idx="13634">
                  <c:v>417.9554</c:v>
                </c:pt>
                <c:pt idx="13635">
                  <c:v>417.96199999999999</c:v>
                </c:pt>
                <c:pt idx="13636">
                  <c:v>417.96699999999998</c:v>
                </c:pt>
                <c:pt idx="13637">
                  <c:v>417.97059999999999</c:v>
                </c:pt>
                <c:pt idx="13638">
                  <c:v>417.97460000000001</c:v>
                </c:pt>
                <c:pt idx="13639">
                  <c:v>417.97859999999997</c:v>
                </c:pt>
                <c:pt idx="13640">
                  <c:v>417.9812</c:v>
                </c:pt>
                <c:pt idx="13641">
                  <c:v>417.98669999999998</c:v>
                </c:pt>
                <c:pt idx="13642">
                  <c:v>417.9898</c:v>
                </c:pt>
                <c:pt idx="13643">
                  <c:v>417.99520000000001</c:v>
                </c:pt>
                <c:pt idx="13644">
                  <c:v>417.99880000000002</c:v>
                </c:pt>
                <c:pt idx="13645">
                  <c:v>418.00209999999998</c:v>
                </c:pt>
                <c:pt idx="13646">
                  <c:v>418.00799999999998</c:v>
                </c:pt>
                <c:pt idx="13647">
                  <c:v>418.0102</c:v>
                </c:pt>
                <c:pt idx="13648">
                  <c:v>418.01499999999999</c:v>
                </c:pt>
                <c:pt idx="13649">
                  <c:v>418.01799999999997</c:v>
                </c:pt>
                <c:pt idx="13650">
                  <c:v>418.02170000000001</c:v>
                </c:pt>
                <c:pt idx="13651">
                  <c:v>418.0258</c:v>
                </c:pt>
                <c:pt idx="13652">
                  <c:v>418.03100000000001</c:v>
                </c:pt>
                <c:pt idx="13653">
                  <c:v>418.03410000000002</c:v>
                </c:pt>
                <c:pt idx="13654">
                  <c:v>418.04</c:v>
                </c:pt>
                <c:pt idx="13655">
                  <c:v>418.0428</c:v>
                </c:pt>
                <c:pt idx="13656">
                  <c:v>418.04730000000001</c:v>
                </c:pt>
                <c:pt idx="13657">
                  <c:v>418.05270000000002</c:v>
                </c:pt>
                <c:pt idx="13658">
                  <c:v>418.05540000000002</c:v>
                </c:pt>
                <c:pt idx="13659">
                  <c:v>418.05939999999998</c:v>
                </c:pt>
                <c:pt idx="13660">
                  <c:v>418.06310000000002</c:v>
                </c:pt>
                <c:pt idx="13661">
                  <c:v>418.06659999999999</c:v>
                </c:pt>
                <c:pt idx="13662">
                  <c:v>418.06990000000002</c:v>
                </c:pt>
                <c:pt idx="13663">
                  <c:v>418.0752</c:v>
                </c:pt>
                <c:pt idx="13664">
                  <c:v>418.07889999999998</c:v>
                </c:pt>
                <c:pt idx="13665">
                  <c:v>418.08319999999998</c:v>
                </c:pt>
                <c:pt idx="13666">
                  <c:v>418.08870000000002</c:v>
                </c:pt>
                <c:pt idx="13667">
                  <c:v>418.09320000000002</c:v>
                </c:pt>
                <c:pt idx="13668">
                  <c:v>418.09780000000001</c:v>
                </c:pt>
                <c:pt idx="13669">
                  <c:v>418.10149999999999</c:v>
                </c:pt>
                <c:pt idx="13670">
                  <c:v>418.1078</c:v>
                </c:pt>
                <c:pt idx="13671">
                  <c:v>418.10939999999999</c:v>
                </c:pt>
                <c:pt idx="13672">
                  <c:v>418.11380000000003</c:v>
                </c:pt>
                <c:pt idx="13673">
                  <c:v>418.11709999999999</c:v>
                </c:pt>
                <c:pt idx="13674">
                  <c:v>418.12279999999998</c:v>
                </c:pt>
                <c:pt idx="13675">
                  <c:v>418.1259</c:v>
                </c:pt>
                <c:pt idx="13676">
                  <c:v>418.13029999999998</c:v>
                </c:pt>
                <c:pt idx="13677">
                  <c:v>418.1336</c:v>
                </c:pt>
                <c:pt idx="13678">
                  <c:v>418.13600000000002</c:v>
                </c:pt>
                <c:pt idx="13679">
                  <c:v>418.14120000000003</c:v>
                </c:pt>
                <c:pt idx="13680">
                  <c:v>418.14359999999999</c:v>
                </c:pt>
                <c:pt idx="13681">
                  <c:v>418.14839999999998</c:v>
                </c:pt>
                <c:pt idx="13682">
                  <c:v>418.15309999999999</c:v>
                </c:pt>
                <c:pt idx="13683">
                  <c:v>418.15780000000001</c:v>
                </c:pt>
                <c:pt idx="13684">
                  <c:v>418.16079999999999</c:v>
                </c:pt>
                <c:pt idx="13685">
                  <c:v>418.16520000000003</c:v>
                </c:pt>
                <c:pt idx="13686">
                  <c:v>418.17039999999997</c:v>
                </c:pt>
                <c:pt idx="13687">
                  <c:v>418.17500000000001</c:v>
                </c:pt>
                <c:pt idx="13688">
                  <c:v>418.17869999999999</c:v>
                </c:pt>
                <c:pt idx="13689">
                  <c:v>418.18340000000001</c:v>
                </c:pt>
                <c:pt idx="13690">
                  <c:v>418.18700000000001</c:v>
                </c:pt>
                <c:pt idx="13691">
                  <c:v>418.19139999999999</c:v>
                </c:pt>
                <c:pt idx="13692">
                  <c:v>418.19630000000001</c:v>
                </c:pt>
                <c:pt idx="13693">
                  <c:v>418.19889999999998</c:v>
                </c:pt>
                <c:pt idx="13694">
                  <c:v>418.20409999999998</c:v>
                </c:pt>
                <c:pt idx="13695">
                  <c:v>418.20940000000002</c:v>
                </c:pt>
                <c:pt idx="13696">
                  <c:v>418.21170000000001</c:v>
                </c:pt>
                <c:pt idx="13697">
                  <c:v>418.21710000000002</c:v>
                </c:pt>
                <c:pt idx="13698">
                  <c:v>418.22269999999997</c:v>
                </c:pt>
                <c:pt idx="13699">
                  <c:v>418.22579999999999</c:v>
                </c:pt>
                <c:pt idx="13700">
                  <c:v>418.23090000000002</c:v>
                </c:pt>
                <c:pt idx="13701">
                  <c:v>418.2362</c:v>
                </c:pt>
                <c:pt idx="13702">
                  <c:v>418.23930000000001</c:v>
                </c:pt>
                <c:pt idx="13703">
                  <c:v>418.24380000000002</c:v>
                </c:pt>
                <c:pt idx="13704">
                  <c:v>418.24959999999999</c:v>
                </c:pt>
                <c:pt idx="13705">
                  <c:v>418.25279999999998</c:v>
                </c:pt>
                <c:pt idx="13706">
                  <c:v>418.2586</c:v>
                </c:pt>
                <c:pt idx="13707">
                  <c:v>418.26170000000002</c:v>
                </c:pt>
                <c:pt idx="13708">
                  <c:v>418.2672</c:v>
                </c:pt>
                <c:pt idx="13709">
                  <c:v>418.27170000000001</c:v>
                </c:pt>
                <c:pt idx="13710">
                  <c:v>418.27569999999997</c:v>
                </c:pt>
                <c:pt idx="13711">
                  <c:v>418.28050000000002</c:v>
                </c:pt>
                <c:pt idx="13712">
                  <c:v>418.28460000000001</c:v>
                </c:pt>
                <c:pt idx="13713">
                  <c:v>418.28660000000002</c:v>
                </c:pt>
                <c:pt idx="13714">
                  <c:v>418.29070000000002</c:v>
                </c:pt>
                <c:pt idx="13715">
                  <c:v>418.29500000000002</c:v>
                </c:pt>
                <c:pt idx="13716">
                  <c:v>418.29880000000003</c:v>
                </c:pt>
                <c:pt idx="13717">
                  <c:v>418.30220000000003</c:v>
                </c:pt>
                <c:pt idx="13718">
                  <c:v>418.30759999999998</c:v>
                </c:pt>
                <c:pt idx="13719">
                  <c:v>418.31200000000001</c:v>
                </c:pt>
                <c:pt idx="13720">
                  <c:v>418.315</c:v>
                </c:pt>
                <c:pt idx="13721">
                  <c:v>418.31880000000001</c:v>
                </c:pt>
                <c:pt idx="13722">
                  <c:v>418.32220000000001</c:v>
                </c:pt>
                <c:pt idx="13723">
                  <c:v>418.32740000000001</c:v>
                </c:pt>
                <c:pt idx="13724">
                  <c:v>418.33030000000002</c:v>
                </c:pt>
                <c:pt idx="13725">
                  <c:v>418.33330000000001</c:v>
                </c:pt>
                <c:pt idx="13726">
                  <c:v>418.33850000000001</c:v>
                </c:pt>
                <c:pt idx="13727">
                  <c:v>418.34199999999998</c:v>
                </c:pt>
                <c:pt idx="13728">
                  <c:v>418.34559999999999</c:v>
                </c:pt>
                <c:pt idx="13729">
                  <c:v>418.34930000000003</c:v>
                </c:pt>
                <c:pt idx="13730">
                  <c:v>418.3546</c:v>
                </c:pt>
                <c:pt idx="13731">
                  <c:v>418.35660000000001</c:v>
                </c:pt>
                <c:pt idx="13732">
                  <c:v>418.36009999999999</c:v>
                </c:pt>
                <c:pt idx="13733">
                  <c:v>418.363</c:v>
                </c:pt>
                <c:pt idx="13734">
                  <c:v>418.36799999999999</c:v>
                </c:pt>
                <c:pt idx="13735">
                  <c:v>418.37310000000002</c:v>
                </c:pt>
                <c:pt idx="13736">
                  <c:v>418.37360000000001</c:v>
                </c:pt>
                <c:pt idx="13737">
                  <c:v>418.37970000000001</c:v>
                </c:pt>
                <c:pt idx="13738">
                  <c:v>418.38290000000001</c:v>
                </c:pt>
                <c:pt idx="13739">
                  <c:v>418.38780000000003</c:v>
                </c:pt>
                <c:pt idx="13740">
                  <c:v>418.39150000000001</c:v>
                </c:pt>
                <c:pt idx="13741">
                  <c:v>418.39499999999998</c:v>
                </c:pt>
                <c:pt idx="13742">
                  <c:v>418.39980000000003</c:v>
                </c:pt>
                <c:pt idx="13743">
                  <c:v>418.40499999999997</c:v>
                </c:pt>
                <c:pt idx="13744">
                  <c:v>418.4085</c:v>
                </c:pt>
                <c:pt idx="13745">
                  <c:v>418.41160000000002</c:v>
                </c:pt>
                <c:pt idx="13746">
                  <c:v>418.41719999999998</c:v>
                </c:pt>
                <c:pt idx="13747">
                  <c:v>418.4212</c:v>
                </c:pt>
                <c:pt idx="13748">
                  <c:v>418.42500000000001</c:v>
                </c:pt>
                <c:pt idx="13749">
                  <c:v>418.42779999999999</c:v>
                </c:pt>
                <c:pt idx="13750">
                  <c:v>418.4316</c:v>
                </c:pt>
                <c:pt idx="13751">
                  <c:v>418.43560000000002</c:v>
                </c:pt>
                <c:pt idx="13752">
                  <c:v>418.44049999999999</c:v>
                </c:pt>
                <c:pt idx="13753">
                  <c:v>418.44600000000003</c:v>
                </c:pt>
                <c:pt idx="13754">
                  <c:v>418.44889999999998</c:v>
                </c:pt>
                <c:pt idx="13755">
                  <c:v>418.45280000000002</c:v>
                </c:pt>
                <c:pt idx="13756">
                  <c:v>418.45800000000003</c:v>
                </c:pt>
                <c:pt idx="13757">
                  <c:v>418.46050000000002</c:v>
                </c:pt>
                <c:pt idx="13758">
                  <c:v>418.46559999999999</c:v>
                </c:pt>
                <c:pt idx="13759">
                  <c:v>418.46839999999997</c:v>
                </c:pt>
                <c:pt idx="13760">
                  <c:v>418.47300000000001</c:v>
                </c:pt>
                <c:pt idx="13761">
                  <c:v>418.4778</c:v>
                </c:pt>
                <c:pt idx="13762">
                  <c:v>418.48200000000003</c:v>
                </c:pt>
                <c:pt idx="13763">
                  <c:v>418.48649999999998</c:v>
                </c:pt>
                <c:pt idx="13764">
                  <c:v>418.49029999999999</c:v>
                </c:pt>
                <c:pt idx="13765">
                  <c:v>418.49439999999998</c:v>
                </c:pt>
                <c:pt idx="13766">
                  <c:v>418.49889999999999</c:v>
                </c:pt>
                <c:pt idx="13767">
                  <c:v>418.50220000000002</c:v>
                </c:pt>
                <c:pt idx="13768">
                  <c:v>418.50540000000001</c:v>
                </c:pt>
                <c:pt idx="13769">
                  <c:v>418.50940000000003</c:v>
                </c:pt>
                <c:pt idx="13770">
                  <c:v>418.5129</c:v>
                </c:pt>
                <c:pt idx="13771">
                  <c:v>418.5181</c:v>
                </c:pt>
                <c:pt idx="13772">
                  <c:v>418.5215</c:v>
                </c:pt>
                <c:pt idx="13773">
                  <c:v>418.52420000000001</c:v>
                </c:pt>
                <c:pt idx="13774">
                  <c:v>418.5274</c:v>
                </c:pt>
                <c:pt idx="13775">
                  <c:v>418.5326</c:v>
                </c:pt>
                <c:pt idx="13776">
                  <c:v>418.5385</c:v>
                </c:pt>
                <c:pt idx="13777">
                  <c:v>418.541</c:v>
                </c:pt>
                <c:pt idx="13778">
                  <c:v>418.54480000000001</c:v>
                </c:pt>
                <c:pt idx="13779">
                  <c:v>418.5478</c:v>
                </c:pt>
                <c:pt idx="13780">
                  <c:v>418.55279999999999</c:v>
                </c:pt>
                <c:pt idx="13781">
                  <c:v>418.5566</c:v>
                </c:pt>
                <c:pt idx="13782">
                  <c:v>418.56200000000001</c:v>
                </c:pt>
                <c:pt idx="13783">
                  <c:v>418.5652</c:v>
                </c:pt>
                <c:pt idx="13784">
                  <c:v>418.56970000000001</c:v>
                </c:pt>
                <c:pt idx="13785">
                  <c:v>418.57380000000001</c:v>
                </c:pt>
                <c:pt idx="13786">
                  <c:v>418.5772</c:v>
                </c:pt>
                <c:pt idx="13787">
                  <c:v>418.58080000000001</c:v>
                </c:pt>
                <c:pt idx="13788">
                  <c:v>418.5856</c:v>
                </c:pt>
                <c:pt idx="13789">
                  <c:v>418.59179999999998</c:v>
                </c:pt>
                <c:pt idx="13790">
                  <c:v>418.59480000000002</c:v>
                </c:pt>
                <c:pt idx="13791">
                  <c:v>418.5985</c:v>
                </c:pt>
                <c:pt idx="13792">
                  <c:v>418.60199999999998</c:v>
                </c:pt>
                <c:pt idx="13793">
                  <c:v>418.60599999999999</c:v>
                </c:pt>
                <c:pt idx="13794">
                  <c:v>418.61059999999998</c:v>
                </c:pt>
                <c:pt idx="13795">
                  <c:v>418.61419999999998</c:v>
                </c:pt>
                <c:pt idx="13796">
                  <c:v>418.61829999999998</c:v>
                </c:pt>
                <c:pt idx="13797">
                  <c:v>418.62310000000002</c:v>
                </c:pt>
                <c:pt idx="13798">
                  <c:v>418.62849999999997</c:v>
                </c:pt>
                <c:pt idx="13799">
                  <c:v>418.63260000000002</c:v>
                </c:pt>
                <c:pt idx="13800">
                  <c:v>418.63499999999999</c:v>
                </c:pt>
                <c:pt idx="13801">
                  <c:v>418.6388</c:v>
                </c:pt>
                <c:pt idx="13802">
                  <c:v>418.64280000000002</c:v>
                </c:pt>
                <c:pt idx="13803">
                  <c:v>418.64789999999999</c:v>
                </c:pt>
                <c:pt idx="13804">
                  <c:v>418.65120000000002</c:v>
                </c:pt>
                <c:pt idx="13805">
                  <c:v>418.65379999999999</c:v>
                </c:pt>
                <c:pt idx="13806">
                  <c:v>418.65940000000001</c:v>
                </c:pt>
                <c:pt idx="13807">
                  <c:v>418.66199999999998</c:v>
                </c:pt>
                <c:pt idx="13808">
                  <c:v>418.66719999999998</c:v>
                </c:pt>
                <c:pt idx="13809">
                  <c:v>418.67169999999999</c:v>
                </c:pt>
                <c:pt idx="13810">
                  <c:v>418.67590000000001</c:v>
                </c:pt>
                <c:pt idx="13811">
                  <c:v>418.68</c:v>
                </c:pt>
                <c:pt idx="13812">
                  <c:v>418.68299999999999</c:v>
                </c:pt>
                <c:pt idx="13813">
                  <c:v>418.68689999999998</c:v>
                </c:pt>
                <c:pt idx="13814">
                  <c:v>418.69099999999997</c:v>
                </c:pt>
                <c:pt idx="13815">
                  <c:v>418.69459999999998</c:v>
                </c:pt>
                <c:pt idx="13816">
                  <c:v>418.69900000000001</c:v>
                </c:pt>
                <c:pt idx="13817">
                  <c:v>418.70389999999998</c:v>
                </c:pt>
                <c:pt idx="13818">
                  <c:v>418.70800000000003</c:v>
                </c:pt>
                <c:pt idx="13819">
                  <c:v>418.71109999999999</c:v>
                </c:pt>
                <c:pt idx="13820">
                  <c:v>418.71559999999999</c:v>
                </c:pt>
                <c:pt idx="13821">
                  <c:v>418.71890000000002</c:v>
                </c:pt>
                <c:pt idx="13822">
                  <c:v>418.7226</c:v>
                </c:pt>
                <c:pt idx="13823">
                  <c:v>418.72570000000002</c:v>
                </c:pt>
                <c:pt idx="13824">
                  <c:v>418.72969999999998</c:v>
                </c:pt>
                <c:pt idx="13825">
                  <c:v>418.73239999999998</c:v>
                </c:pt>
                <c:pt idx="13826">
                  <c:v>418.73779999999999</c:v>
                </c:pt>
                <c:pt idx="13827">
                  <c:v>418.74119999999999</c:v>
                </c:pt>
                <c:pt idx="13828">
                  <c:v>418.74560000000002</c:v>
                </c:pt>
                <c:pt idx="13829">
                  <c:v>418.75040000000001</c:v>
                </c:pt>
                <c:pt idx="13830">
                  <c:v>418.75349999999997</c:v>
                </c:pt>
                <c:pt idx="13831">
                  <c:v>418.7586</c:v>
                </c:pt>
                <c:pt idx="13832">
                  <c:v>418.76170000000002</c:v>
                </c:pt>
                <c:pt idx="13833">
                  <c:v>418.76639999999998</c:v>
                </c:pt>
                <c:pt idx="13834">
                  <c:v>418.77010000000001</c:v>
                </c:pt>
                <c:pt idx="13835">
                  <c:v>418.77379999999999</c:v>
                </c:pt>
                <c:pt idx="13836">
                  <c:v>418.77620000000002</c:v>
                </c:pt>
                <c:pt idx="13837">
                  <c:v>418.78129999999999</c:v>
                </c:pt>
                <c:pt idx="13838">
                  <c:v>418.78359999999998</c:v>
                </c:pt>
                <c:pt idx="13839">
                  <c:v>418.78829999999999</c:v>
                </c:pt>
                <c:pt idx="13840">
                  <c:v>418.79160000000002</c:v>
                </c:pt>
                <c:pt idx="13841">
                  <c:v>418.79590000000002</c:v>
                </c:pt>
                <c:pt idx="13842">
                  <c:v>418.79840000000002</c:v>
                </c:pt>
                <c:pt idx="13843">
                  <c:v>418.80419999999998</c:v>
                </c:pt>
                <c:pt idx="13844">
                  <c:v>418.8082</c:v>
                </c:pt>
                <c:pt idx="13845">
                  <c:v>418.81330000000003</c:v>
                </c:pt>
                <c:pt idx="13846">
                  <c:v>418.81639999999999</c:v>
                </c:pt>
                <c:pt idx="13847">
                  <c:v>418.8184</c:v>
                </c:pt>
                <c:pt idx="13848">
                  <c:v>418.82389999999998</c:v>
                </c:pt>
                <c:pt idx="13849">
                  <c:v>418.82780000000002</c:v>
                </c:pt>
                <c:pt idx="13850">
                  <c:v>418.8304</c:v>
                </c:pt>
                <c:pt idx="13851">
                  <c:v>418.8329</c:v>
                </c:pt>
                <c:pt idx="13852">
                  <c:v>418.83749999999998</c:v>
                </c:pt>
                <c:pt idx="13853">
                  <c:v>418.839</c:v>
                </c:pt>
                <c:pt idx="13854">
                  <c:v>418.84379999999999</c:v>
                </c:pt>
                <c:pt idx="13855">
                  <c:v>418.84879999999998</c:v>
                </c:pt>
                <c:pt idx="13856">
                  <c:v>418.85199999999998</c:v>
                </c:pt>
                <c:pt idx="13857">
                  <c:v>418.85559999999998</c:v>
                </c:pt>
                <c:pt idx="13858">
                  <c:v>418.86</c:v>
                </c:pt>
                <c:pt idx="13859">
                  <c:v>418.86380000000003</c:v>
                </c:pt>
                <c:pt idx="13860">
                  <c:v>418.8682</c:v>
                </c:pt>
                <c:pt idx="13861">
                  <c:v>418.87220000000002</c:v>
                </c:pt>
                <c:pt idx="13862">
                  <c:v>418.87610000000001</c:v>
                </c:pt>
                <c:pt idx="13863">
                  <c:v>418.87990000000002</c:v>
                </c:pt>
                <c:pt idx="13864">
                  <c:v>418.88339999999999</c:v>
                </c:pt>
                <c:pt idx="13865">
                  <c:v>418.88839999999999</c:v>
                </c:pt>
                <c:pt idx="13866">
                  <c:v>418.89159999999998</c:v>
                </c:pt>
                <c:pt idx="13867">
                  <c:v>418.8956</c:v>
                </c:pt>
                <c:pt idx="13868">
                  <c:v>418.89940000000001</c:v>
                </c:pt>
                <c:pt idx="13869">
                  <c:v>418.90309999999999</c:v>
                </c:pt>
                <c:pt idx="13870">
                  <c:v>418.90780000000001</c:v>
                </c:pt>
                <c:pt idx="13871">
                  <c:v>418.91090000000003</c:v>
                </c:pt>
                <c:pt idx="13872">
                  <c:v>418.91399999999999</c:v>
                </c:pt>
                <c:pt idx="13873">
                  <c:v>418.92</c:v>
                </c:pt>
                <c:pt idx="13874">
                  <c:v>418.92259999999999</c:v>
                </c:pt>
                <c:pt idx="13875">
                  <c:v>418.92559999999997</c:v>
                </c:pt>
                <c:pt idx="13876">
                  <c:v>418.93110000000001</c:v>
                </c:pt>
                <c:pt idx="13877">
                  <c:v>418.93470000000002</c:v>
                </c:pt>
                <c:pt idx="13878">
                  <c:v>418.93869999999998</c:v>
                </c:pt>
                <c:pt idx="13879">
                  <c:v>418.94260000000003</c:v>
                </c:pt>
                <c:pt idx="13880">
                  <c:v>418.94479999999999</c:v>
                </c:pt>
                <c:pt idx="13881">
                  <c:v>418.94940000000003</c:v>
                </c:pt>
                <c:pt idx="13882">
                  <c:v>418.95179999999999</c:v>
                </c:pt>
                <c:pt idx="13883">
                  <c:v>418.95490000000001</c:v>
                </c:pt>
                <c:pt idx="13884">
                  <c:v>418.95839999999998</c:v>
                </c:pt>
                <c:pt idx="13885">
                  <c:v>418.96159999999998</c:v>
                </c:pt>
                <c:pt idx="13886">
                  <c:v>418.96660000000003</c:v>
                </c:pt>
                <c:pt idx="13887">
                  <c:v>418.96910000000003</c:v>
                </c:pt>
                <c:pt idx="13888">
                  <c:v>418.97320000000002</c:v>
                </c:pt>
                <c:pt idx="13889">
                  <c:v>418.97660000000002</c:v>
                </c:pt>
                <c:pt idx="13890">
                  <c:v>418.98259999999999</c:v>
                </c:pt>
                <c:pt idx="13891">
                  <c:v>418.98770000000002</c:v>
                </c:pt>
                <c:pt idx="13892">
                  <c:v>418.98770000000002</c:v>
                </c:pt>
                <c:pt idx="13893">
                  <c:v>418.99200000000002</c:v>
                </c:pt>
                <c:pt idx="13894">
                  <c:v>418.99599999999998</c:v>
                </c:pt>
                <c:pt idx="13895">
                  <c:v>418.99970000000002</c:v>
                </c:pt>
                <c:pt idx="13896">
                  <c:v>419.00290000000001</c:v>
                </c:pt>
                <c:pt idx="13897">
                  <c:v>419.00580000000002</c:v>
                </c:pt>
                <c:pt idx="13898">
                  <c:v>419.01</c:v>
                </c:pt>
                <c:pt idx="13899">
                  <c:v>419.01280000000003</c:v>
                </c:pt>
                <c:pt idx="13900">
                  <c:v>419.01659999999998</c:v>
                </c:pt>
                <c:pt idx="13901">
                  <c:v>419.02109999999999</c:v>
                </c:pt>
                <c:pt idx="13902">
                  <c:v>419.02609999999999</c:v>
                </c:pt>
                <c:pt idx="13903">
                  <c:v>419.03030000000001</c:v>
                </c:pt>
                <c:pt idx="13904">
                  <c:v>419.03300000000002</c:v>
                </c:pt>
                <c:pt idx="13905">
                  <c:v>419.03820000000002</c:v>
                </c:pt>
                <c:pt idx="13906">
                  <c:v>419.04</c:v>
                </c:pt>
                <c:pt idx="13907">
                  <c:v>419.04300000000001</c:v>
                </c:pt>
                <c:pt idx="13908">
                  <c:v>419.04860000000002</c:v>
                </c:pt>
                <c:pt idx="13909">
                  <c:v>419.05</c:v>
                </c:pt>
                <c:pt idx="13910">
                  <c:v>419.05540000000002</c:v>
                </c:pt>
                <c:pt idx="13911">
                  <c:v>419.05889999999999</c:v>
                </c:pt>
                <c:pt idx="13912">
                  <c:v>419.06139999999999</c:v>
                </c:pt>
                <c:pt idx="13913">
                  <c:v>419.0652</c:v>
                </c:pt>
                <c:pt idx="13914">
                  <c:v>419.0693</c:v>
                </c:pt>
                <c:pt idx="13915">
                  <c:v>419.07220000000001</c:v>
                </c:pt>
                <c:pt idx="13916">
                  <c:v>419.077</c:v>
                </c:pt>
                <c:pt idx="13917">
                  <c:v>419.0813</c:v>
                </c:pt>
                <c:pt idx="13918">
                  <c:v>419.08629999999999</c:v>
                </c:pt>
                <c:pt idx="13919">
                  <c:v>419.08890000000002</c:v>
                </c:pt>
                <c:pt idx="13920">
                  <c:v>419.0924</c:v>
                </c:pt>
                <c:pt idx="13921">
                  <c:v>419.09539999999998</c:v>
                </c:pt>
                <c:pt idx="13922">
                  <c:v>419.09949999999998</c:v>
                </c:pt>
                <c:pt idx="13923">
                  <c:v>419.10410000000002</c:v>
                </c:pt>
                <c:pt idx="13924">
                  <c:v>419.10579999999999</c:v>
                </c:pt>
                <c:pt idx="13925">
                  <c:v>419.11040000000003</c:v>
                </c:pt>
                <c:pt idx="13926">
                  <c:v>419.11410000000001</c:v>
                </c:pt>
                <c:pt idx="13927">
                  <c:v>419.11720000000003</c:v>
                </c:pt>
                <c:pt idx="13928">
                  <c:v>419.12189999999998</c:v>
                </c:pt>
                <c:pt idx="13929">
                  <c:v>419.12540000000001</c:v>
                </c:pt>
                <c:pt idx="13930">
                  <c:v>419.12939999999998</c:v>
                </c:pt>
                <c:pt idx="13931">
                  <c:v>419.13319999999999</c:v>
                </c:pt>
                <c:pt idx="13932">
                  <c:v>419.13619999999997</c:v>
                </c:pt>
                <c:pt idx="13933">
                  <c:v>419.1388</c:v>
                </c:pt>
                <c:pt idx="13934">
                  <c:v>419.14210000000003</c:v>
                </c:pt>
                <c:pt idx="13935">
                  <c:v>419.14690000000002</c:v>
                </c:pt>
                <c:pt idx="13936">
                  <c:v>419.15109999999999</c:v>
                </c:pt>
                <c:pt idx="13937">
                  <c:v>419.15550000000002</c:v>
                </c:pt>
                <c:pt idx="13938">
                  <c:v>419.15859999999998</c:v>
                </c:pt>
                <c:pt idx="13939">
                  <c:v>419.16160000000002</c:v>
                </c:pt>
                <c:pt idx="13940">
                  <c:v>419.16539999999998</c:v>
                </c:pt>
                <c:pt idx="13941">
                  <c:v>419.1687</c:v>
                </c:pt>
                <c:pt idx="13942">
                  <c:v>419.17239999999998</c:v>
                </c:pt>
                <c:pt idx="13943">
                  <c:v>419.17570000000001</c:v>
                </c:pt>
                <c:pt idx="13944">
                  <c:v>419.18040000000002</c:v>
                </c:pt>
                <c:pt idx="13945">
                  <c:v>419.18380000000002</c:v>
                </c:pt>
                <c:pt idx="13946">
                  <c:v>419.18599999999998</c:v>
                </c:pt>
                <c:pt idx="13947">
                  <c:v>419.1902</c:v>
                </c:pt>
                <c:pt idx="13948">
                  <c:v>419.19299999999998</c:v>
                </c:pt>
                <c:pt idx="13949">
                  <c:v>419.19720000000001</c:v>
                </c:pt>
                <c:pt idx="13950">
                  <c:v>419.19909999999999</c:v>
                </c:pt>
                <c:pt idx="13951">
                  <c:v>419.20179999999999</c:v>
                </c:pt>
                <c:pt idx="13952">
                  <c:v>419.20499999999998</c:v>
                </c:pt>
                <c:pt idx="13953">
                  <c:v>419.209</c:v>
                </c:pt>
                <c:pt idx="13954">
                  <c:v>419.21409999999997</c:v>
                </c:pt>
                <c:pt idx="13955">
                  <c:v>419.21679999999998</c:v>
                </c:pt>
                <c:pt idx="13956">
                  <c:v>419.22160000000002</c:v>
                </c:pt>
                <c:pt idx="13957">
                  <c:v>419.22379999999998</c:v>
                </c:pt>
                <c:pt idx="13958">
                  <c:v>419.22829999999999</c:v>
                </c:pt>
                <c:pt idx="13959">
                  <c:v>419.23090000000002</c:v>
                </c:pt>
                <c:pt idx="13960">
                  <c:v>419.23360000000002</c:v>
                </c:pt>
                <c:pt idx="13961">
                  <c:v>419.23820000000001</c:v>
                </c:pt>
                <c:pt idx="13962">
                  <c:v>419.24279999999999</c:v>
                </c:pt>
                <c:pt idx="13963">
                  <c:v>419.24560000000002</c:v>
                </c:pt>
                <c:pt idx="13964">
                  <c:v>419.24959999999999</c:v>
                </c:pt>
                <c:pt idx="13965">
                  <c:v>419.25200000000001</c:v>
                </c:pt>
                <c:pt idx="13966">
                  <c:v>419.25619999999998</c:v>
                </c:pt>
                <c:pt idx="13967">
                  <c:v>419.26170000000002</c:v>
                </c:pt>
                <c:pt idx="13968">
                  <c:v>419.26499999999999</c:v>
                </c:pt>
                <c:pt idx="13969">
                  <c:v>419.26920000000001</c:v>
                </c:pt>
                <c:pt idx="13970">
                  <c:v>419.27100000000002</c:v>
                </c:pt>
                <c:pt idx="13971">
                  <c:v>419.2756</c:v>
                </c:pt>
                <c:pt idx="13972">
                  <c:v>419.27949999999998</c:v>
                </c:pt>
                <c:pt idx="13973">
                  <c:v>419.28339999999997</c:v>
                </c:pt>
                <c:pt idx="13974">
                  <c:v>419.2869</c:v>
                </c:pt>
                <c:pt idx="13975">
                  <c:v>419.291</c:v>
                </c:pt>
                <c:pt idx="13976">
                  <c:v>419.2944</c:v>
                </c:pt>
                <c:pt idx="13977">
                  <c:v>419.29820000000001</c:v>
                </c:pt>
                <c:pt idx="13978">
                  <c:v>419.30040000000002</c:v>
                </c:pt>
                <c:pt idx="13979">
                  <c:v>419.30540000000002</c:v>
                </c:pt>
                <c:pt idx="13980">
                  <c:v>419.30700000000002</c:v>
                </c:pt>
                <c:pt idx="13981">
                  <c:v>419.31139999999999</c:v>
                </c:pt>
                <c:pt idx="13982">
                  <c:v>419.31439999999998</c:v>
                </c:pt>
                <c:pt idx="13983">
                  <c:v>419.31580000000002</c:v>
                </c:pt>
                <c:pt idx="13984">
                  <c:v>419.31959999999998</c:v>
                </c:pt>
                <c:pt idx="13985">
                  <c:v>419.32330000000002</c:v>
                </c:pt>
                <c:pt idx="13986">
                  <c:v>419.32690000000002</c:v>
                </c:pt>
                <c:pt idx="13987">
                  <c:v>419.3297</c:v>
                </c:pt>
                <c:pt idx="13988">
                  <c:v>419.3347</c:v>
                </c:pt>
                <c:pt idx="13989">
                  <c:v>419.33609999999999</c:v>
                </c:pt>
                <c:pt idx="13990">
                  <c:v>419.34140000000002</c:v>
                </c:pt>
                <c:pt idx="13991">
                  <c:v>419.34480000000002</c:v>
                </c:pt>
                <c:pt idx="13992">
                  <c:v>419.34730000000002</c:v>
                </c:pt>
                <c:pt idx="13993">
                  <c:v>419.35</c:v>
                </c:pt>
                <c:pt idx="13994">
                  <c:v>419.35399999999998</c:v>
                </c:pt>
                <c:pt idx="13995">
                  <c:v>419.35860000000002</c:v>
                </c:pt>
                <c:pt idx="13996">
                  <c:v>419.36290000000002</c:v>
                </c:pt>
                <c:pt idx="13997">
                  <c:v>419.36610000000002</c:v>
                </c:pt>
                <c:pt idx="13998">
                  <c:v>419.36900000000003</c:v>
                </c:pt>
                <c:pt idx="13999">
                  <c:v>419.37200000000001</c:v>
                </c:pt>
                <c:pt idx="14000">
                  <c:v>419.37639999999999</c:v>
                </c:pt>
                <c:pt idx="14001">
                  <c:v>419.38</c:v>
                </c:pt>
                <c:pt idx="14002">
                  <c:v>419.38339999999999</c:v>
                </c:pt>
                <c:pt idx="14003">
                  <c:v>419.38679999999999</c:v>
                </c:pt>
                <c:pt idx="14004">
                  <c:v>419.3895</c:v>
                </c:pt>
                <c:pt idx="14005">
                  <c:v>419.39249999999998</c:v>
                </c:pt>
                <c:pt idx="14006">
                  <c:v>419.39569999999998</c:v>
                </c:pt>
                <c:pt idx="14007">
                  <c:v>419.4</c:v>
                </c:pt>
                <c:pt idx="14008">
                  <c:v>419.40440000000001</c:v>
                </c:pt>
                <c:pt idx="14009">
                  <c:v>419.40820000000002</c:v>
                </c:pt>
                <c:pt idx="14010">
                  <c:v>419.41239999999999</c:v>
                </c:pt>
                <c:pt idx="14011">
                  <c:v>419.41570000000002</c:v>
                </c:pt>
                <c:pt idx="14012">
                  <c:v>419.41910000000001</c:v>
                </c:pt>
                <c:pt idx="14013">
                  <c:v>419.42230000000001</c:v>
                </c:pt>
                <c:pt idx="14014">
                  <c:v>419.428</c:v>
                </c:pt>
                <c:pt idx="14015">
                  <c:v>419.43</c:v>
                </c:pt>
                <c:pt idx="14016">
                  <c:v>419.43360000000001</c:v>
                </c:pt>
                <c:pt idx="14017">
                  <c:v>419.43709999999999</c:v>
                </c:pt>
                <c:pt idx="14018">
                  <c:v>419.44060000000002</c:v>
                </c:pt>
                <c:pt idx="14019">
                  <c:v>419.44450000000001</c:v>
                </c:pt>
                <c:pt idx="14020">
                  <c:v>419.44839999999999</c:v>
                </c:pt>
                <c:pt idx="14021">
                  <c:v>419.452</c:v>
                </c:pt>
                <c:pt idx="14022">
                  <c:v>419.4572</c:v>
                </c:pt>
                <c:pt idx="14023">
                  <c:v>419.45929999999998</c:v>
                </c:pt>
                <c:pt idx="14024">
                  <c:v>419.46379999999999</c:v>
                </c:pt>
                <c:pt idx="14025">
                  <c:v>419.46679999999998</c:v>
                </c:pt>
                <c:pt idx="14026">
                  <c:v>419.47199999999998</c:v>
                </c:pt>
                <c:pt idx="14027">
                  <c:v>419.47430000000003</c:v>
                </c:pt>
                <c:pt idx="14028">
                  <c:v>419.47800000000001</c:v>
                </c:pt>
                <c:pt idx="14029">
                  <c:v>419.48250000000002</c:v>
                </c:pt>
                <c:pt idx="14030">
                  <c:v>419.48660000000001</c:v>
                </c:pt>
                <c:pt idx="14031">
                  <c:v>419.49079999999998</c:v>
                </c:pt>
                <c:pt idx="14032">
                  <c:v>419.4941</c:v>
                </c:pt>
                <c:pt idx="14033">
                  <c:v>419.49900000000002</c:v>
                </c:pt>
                <c:pt idx="14034">
                  <c:v>419.50119999999998</c:v>
                </c:pt>
                <c:pt idx="14035">
                  <c:v>419.50529999999998</c:v>
                </c:pt>
                <c:pt idx="14036">
                  <c:v>419.50959999999998</c:v>
                </c:pt>
                <c:pt idx="14037">
                  <c:v>419.51260000000002</c:v>
                </c:pt>
                <c:pt idx="14038">
                  <c:v>419.51609999999999</c:v>
                </c:pt>
                <c:pt idx="14039">
                  <c:v>419.51960000000003</c:v>
                </c:pt>
                <c:pt idx="14040">
                  <c:v>419.52390000000003</c:v>
                </c:pt>
                <c:pt idx="14041">
                  <c:v>419.52719999999999</c:v>
                </c:pt>
                <c:pt idx="14042">
                  <c:v>419.53059999999999</c:v>
                </c:pt>
                <c:pt idx="14043">
                  <c:v>419.53219999999999</c:v>
                </c:pt>
                <c:pt idx="14044">
                  <c:v>419.53660000000002</c:v>
                </c:pt>
                <c:pt idx="14045">
                  <c:v>419.53919999999999</c:v>
                </c:pt>
                <c:pt idx="14046">
                  <c:v>419.54430000000002</c:v>
                </c:pt>
                <c:pt idx="14047">
                  <c:v>419.548</c:v>
                </c:pt>
                <c:pt idx="14048">
                  <c:v>419.55079999999998</c:v>
                </c:pt>
                <c:pt idx="14049">
                  <c:v>419.55329999999998</c:v>
                </c:pt>
                <c:pt idx="14050">
                  <c:v>419.55630000000002</c:v>
                </c:pt>
                <c:pt idx="14051">
                  <c:v>419.55939999999998</c:v>
                </c:pt>
                <c:pt idx="14052">
                  <c:v>419.56360000000001</c:v>
                </c:pt>
                <c:pt idx="14053">
                  <c:v>419.56610000000001</c:v>
                </c:pt>
                <c:pt idx="14054">
                  <c:v>419.57170000000002</c:v>
                </c:pt>
                <c:pt idx="14055">
                  <c:v>419.57440000000003</c:v>
                </c:pt>
                <c:pt idx="14056">
                  <c:v>419.57659999999998</c:v>
                </c:pt>
                <c:pt idx="14057">
                  <c:v>419.58199999999999</c:v>
                </c:pt>
                <c:pt idx="14058">
                  <c:v>419.58519999999999</c:v>
                </c:pt>
                <c:pt idx="14059">
                  <c:v>419.58859999999999</c:v>
                </c:pt>
                <c:pt idx="14060">
                  <c:v>419.59300000000002</c:v>
                </c:pt>
                <c:pt idx="14061">
                  <c:v>419.59530000000001</c:v>
                </c:pt>
                <c:pt idx="14062">
                  <c:v>419.59829999999999</c:v>
                </c:pt>
                <c:pt idx="14063">
                  <c:v>419.6028</c:v>
                </c:pt>
                <c:pt idx="14064">
                  <c:v>419.6062</c:v>
                </c:pt>
                <c:pt idx="14065">
                  <c:v>419.61040000000003</c:v>
                </c:pt>
                <c:pt idx="14066">
                  <c:v>419.61250000000001</c:v>
                </c:pt>
                <c:pt idx="14067">
                  <c:v>419.61559999999997</c:v>
                </c:pt>
                <c:pt idx="14068">
                  <c:v>419.62040000000002</c:v>
                </c:pt>
                <c:pt idx="14069">
                  <c:v>419.62220000000002</c:v>
                </c:pt>
                <c:pt idx="14070">
                  <c:v>419.62520000000001</c:v>
                </c:pt>
                <c:pt idx="14071">
                  <c:v>419.62900000000002</c:v>
                </c:pt>
                <c:pt idx="14072">
                  <c:v>419.63170000000002</c:v>
                </c:pt>
                <c:pt idx="14073">
                  <c:v>419.63499999999999</c:v>
                </c:pt>
                <c:pt idx="14074">
                  <c:v>419.63819999999998</c:v>
                </c:pt>
                <c:pt idx="14075">
                  <c:v>419.64330000000001</c:v>
                </c:pt>
                <c:pt idx="14076">
                  <c:v>419.64600000000002</c:v>
                </c:pt>
                <c:pt idx="14077">
                  <c:v>419.64940000000001</c:v>
                </c:pt>
                <c:pt idx="14078">
                  <c:v>419.65280000000001</c:v>
                </c:pt>
                <c:pt idx="14079">
                  <c:v>419.65660000000003</c:v>
                </c:pt>
                <c:pt idx="14080">
                  <c:v>419.65940000000001</c:v>
                </c:pt>
                <c:pt idx="14081">
                  <c:v>419.66460000000001</c:v>
                </c:pt>
                <c:pt idx="14082">
                  <c:v>419.666</c:v>
                </c:pt>
                <c:pt idx="14083">
                  <c:v>419.66879999999998</c:v>
                </c:pt>
                <c:pt idx="14084">
                  <c:v>419.6728</c:v>
                </c:pt>
                <c:pt idx="14085">
                  <c:v>419.67529999999999</c:v>
                </c:pt>
                <c:pt idx="14086">
                  <c:v>419.67959999999999</c:v>
                </c:pt>
                <c:pt idx="14087">
                  <c:v>419.68340000000001</c:v>
                </c:pt>
                <c:pt idx="14088">
                  <c:v>419.68610000000001</c:v>
                </c:pt>
                <c:pt idx="14089">
                  <c:v>419.69099999999997</c:v>
                </c:pt>
                <c:pt idx="14090">
                  <c:v>419.69600000000003</c:v>
                </c:pt>
                <c:pt idx="14091">
                  <c:v>419.69839999999999</c:v>
                </c:pt>
                <c:pt idx="14092">
                  <c:v>419.70119999999997</c:v>
                </c:pt>
                <c:pt idx="14093">
                  <c:v>419.70460000000003</c:v>
                </c:pt>
                <c:pt idx="14094">
                  <c:v>419.70839999999998</c:v>
                </c:pt>
                <c:pt idx="14095">
                  <c:v>419.71089999999998</c:v>
                </c:pt>
                <c:pt idx="14096">
                  <c:v>419.7149</c:v>
                </c:pt>
                <c:pt idx="14097">
                  <c:v>419.71800000000002</c:v>
                </c:pt>
                <c:pt idx="14098">
                  <c:v>419.72210000000001</c:v>
                </c:pt>
                <c:pt idx="14099">
                  <c:v>419.72559999999999</c:v>
                </c:pt>
                <c:pt idx="14100">
                  <c:v>419.72899999999998</c:v>
                </c:pt>
                <c:pt idx="14101">
                  <c:v>419.7319</c:v>
                </c:pt>
                <c:pt idx="14102">
                  <c:v>419.73480000000001</c:v>
                </c:pt>
                <c:pt idx="14103">
                  <c:v>419.7396</c:v>
                </c:pt>
                <c:pt idx="14104">
                  <c:v>419.7432</c:v>
                </c:pt>
                <c:pt idx="14105">
                  <c:v>419.74540000000002</c:v>
                </c:pt>
                <c:pt idx="14106">
                  <c:v>419.75</c:v>
                </c:pt>
                <c:pt idx="14107">
                  <c:v>419.75409999999999</c:v>
                </c:pt>
                <c:pt idx="14108">
                  <c:v>419.75720000000001</c:v>
                </c:pt>
                <c:pt idx="14109">
                  <c:v>419.76010000000002</c:v>
                </c:pt>
                <c:pt idx="14110">
                  <c:v>419.76280000000003</c:v>
                </c:pt>
                <c:pt idx="14111">
                  <c:v>419.76679999999999</c:v>
                </c:pt>
                <c:pt idx="14112">
                  <c:v>419.77089999999998</c:v>
                </c:pt>
                <c:pt idx="14113">
                  <c:v>419.77359999999999</c:v>
                </c:pt>
                <c:pt idx="14114">
                  <c:v>419.77719999999999</c:v>
                </c:pt>
                <c:pt idx="14115">
                  <c:v>419.77980000000002</c:v>
                </c:pt>
                <c:pt idx="14116">
                  <c:v>419.78280000000001</c:v>
                </c:pt>
                <c:pt idx="14117">
                  <c:v>419.78500000000003</c:v>
                </c:pt>
                <c:pt idx="14118">
                  <c:v>419.78879999999998</c:v>
                </c:pt>
                <c:pt idx="14119">
                  <c:v>419.79020000000003</c:v>
                </c:pt>
                <c:pt idx="14120">
                  <c:v>419.79539999999997</c:v>
                </c:pt>
                <c:pt idx="14121">
                  <c:v>419.8</c:v>
                </c:pt>
                <c:pt idx="14122">
                  <c:v>419.80119999999999</c:v>
                </c:pt>
                <c:pt idx="14123">
                  <c:v>419.8048</c:v>
                </c:pt>
                <c:pt idx="14124">
                  <c:v>419.80829999999997</c:v>
                </c:pt>
                <c:pt idx="14125">
                  <c:v>419.81310000000002</c:v>
                </c:pt>
                <c:pt idx="14126">
                  <c:v>419.815</c:v>
                </c:pt>
                <c:pt idx="14127">
                  <c:v>419.81939999999997</c:v>
                </c:pt>
                <c:pt idx="14128">
                  <c:v>419.822</c:v>
                </c:pt>
                <c:pt idx="14129">
                  <c:v>419.82589999999999</c:v>
                </c:pt>
                <c:pt idx="14130">
                  <c:v>419.82830000000001</c:v>
                </c:pt>
                <c:pt idx="14131">
                  <c:v>419.83370000000002</c:v>
                </c:pt>
                <c:pt idx="14132">
                  <c:v>419.83800000000002</c:v>
                </c:pt>
                <c:pt idx="14133">
                  <c:v>419.84249999999997</c:v>
                </c:pt>
                <c:pt idx="14134">
                  <c:v>419.8458</c:v>
                </c:pt>
                <c:pt idx="14135">
                  <c:v>419.84840000000003</c:v>
                </c:pt>
                <c:pt idx="14136">
                  <c:v>419.85320000000002</c:v>
                </c:pt>
                <c:pt idx="14137">
                  <c:v>419.85649999999998</c:v>
                </c:pt>
                <c:pt idx="14138">
                  <c:v>419.858</c:v>
                </c:pt>
                <c:pt idx="14139">
                  <c:v>419.86279999999999</c:v>
                </c:pt>
                <c:pt idx="14140">
                  <c:v>419.86599999999999</c:v>
                </c:pt>
                <c:pt idx="14141">
                  <c:v>419.86970000000002</c:v>
                </c:pt>
                <c:pt idx="14142">
                  <c:v>419.87240000000003</c:v>
                </c:pt>
                <c:pt idx="14143">
                  <c:v>419.87639999999999</c:v>
                </c:pt>
                <c:pt idx="14144">
                  <c:v>419.87889999999999</c:v>
                </c:pt>
                <c:pt idx="14145">
                  <c:v>419.88119999999998</c:v>
                </c:pt>
                <c:pt idx="14146">
                  <c:v>419.88479999999998</c:v>
                </c:pt>
                <c:pt idx="14147">
                  <c:v>419.88819999999998</c:v>
                </c:pt>
                <c:pt idx="14148">
                  <c:v>419.89159999999998</c:v>
                </c:pt>
                <c:pt idx="14149">
                  <c:v>419.89569999999998</c:v>
                </c:pt>
                <c:pt idx="14150">
                  <c:v>419.89980000000003</c:v>
                </c:pt>
                <c:pt idx="14151">
                  <c:v>419.90260000000001</c:v>
                </c:pt>
                <c:pt idx="14152">
                  <c:v>419.90539999999999</c:v>
                </c:pt>
                <c:pt idx="14153">
                  <c:v>419.90859999999998</c:v>
                </c:pt>
                <c:pt idx="14154">
                  <c:v>419.9117</c:v>
                </c:pt>
                <c:pt idx="14155">
                  <c:v>419.91399999999999</c:v>
                </c:pt>
                <c:pt idx="14156">
                  <c:v>419.9162</c:v>
                </c:pt>
                <c:pt idx="14157">
                  <c:v>419.92250000000001</c:v>
                </c:pt>
                <c:pt idx="14158">
                  <c:v>419.92540000000002</c:v>
                </c:pt>
                <c:pt idx="14159">
                  <c:v>419.92840000000001</c:v>
                </c:pt>
                <c:pt idx="14160">
                  <c:v>419.93029999999999</c:v>
                </c:pt>
                <c:pt idx="14161">
                  <c:v>419.93400000000003</c:v>
                </c:pt>
                <c:pt idx="14162">
                  <c:v>419.93900000000002</c:v>
                </c:pt>
                <c:pt idx="14163">
                  <c:v>419.93939999999998</c:v>
                </c:pt>
                <c:pt idx="14164">
                  <c:v>419.94299999999998</c:v>
                </c:pt>
                <c:pt idx="14165">
                  <c:v>419.9468</c:v>
                </c:pt>
                <c:pt idx="14166">
                  <c:v>419.95100000000002</c:v>
                </c:pt>
                <c:pt idx="14167">
                  <c:v>419.95400000000001</c:v>
                </c:pt>
                <c:pt idx="14168">
                  <c:v>419.9579</c:v>
                </c:pt>
                <c:pt idx="14169">
                  <c:v>419.96129999999999</c:v>
                </c:pt>
                <c:pt idx="14170">
                  <c:v>419.96379999999999</c:v>
                </c:pt>
                <c:pt idx="14171">
                  <c:v>419.96589999999998</c:v>
                </c:pt>
                <c:pt idx="14172">
                  <c:v>419.97030000000001</c:v>
                </c:pt>
                <c:pt idx="14173">
                  <c:v>419.97359999999998</c:v>
                </c:pt>
                <c:pt idx="14174">
                  <c:v>419.97899999999998</c:v>
                </c:pt>
                <c:pt idx="14175">
                  <c:v>419.98110000000003</c:v>
                </c:pt>
                <c:pt idx="14176">
                  <c:v>419.98399999999998</c:v>
                </c:pt>
                <c:pt idx="14177">
                  <c:v>419.98700000000002</c:v>
                </c:pt>
                <c:pt idx="14178">
                  <c:v>419.98860000000002</c:v>
                </c:pt>
                <c:pt idx="14179">
                  <c:v>419.99450000000002</c:v>
                </c:pt>
                <c:pt idx="14180">
                  <c:v>419.99799999999999</c:v>
                </c:pt>
                <c:pt idx="14181">
                  <c:v>419.99939999999998</c:v>
                </c:pt>
                <c:pt idx="14182">
                  <c:v>420.00349999999997</c:v>
                </c:pt>
                <c:pt idx="14183">
                  <c:v>420.00689999999997</c:v>
                </c:pt>
                <c:pt idx="14184">
                  <c:v>420.00900000000001</c:v>
                </c:pt>
                <c:pt idx="14185">
                  <c:v>420.01220000000001</c:v>
                </c:pt>
                <c:pt idx="14186">
                  <c:v>420.01620000000003</c:v>
                </c:pt>
                <c:pt idx="14187">
                  <c:v>420.01870000000002</c:v>
                </c:pt>
                <c:pt idx="14188">
                  <c:v>420.0213</c:v>
                </c:pt>
                <c:pt idx="14189">
                  <c:v>420.02420000000001</c:v>
                </c:pt>
                <c:pt idx="14190">
                  <c:v>420.02809999999999</c:v>
                </c:pt>
                <c:pt idx="14191">
                  <c:v>420.03100000000001</c:v>
                </c:pt>
                <c:pt idx="14192">
                  <c:v>420.0342</c:v>
                </c:pt>
                <c:pt idx="14193">
                  <c:v>420.03829999999999</c:v>
                </c:pt>
                <c:pt idx="14194">
                  <c:v>420.04239999999999</c:v>
                </c:pt>
                <c:pt idx="14195">
                  <c:v>420.04599999999999</c:v>
                </c:pt>
                <c:pt idx="14196">
                  <c:v>420.04820000000001</c:v>
                </c:pt>
                <c:pt idx="14197">
                  <c:v>420.05279999999999</c:v>
                </c:pt>
                <c:pt idx="14198">
                  <c:v>420.05500000000001</c:v>
                </c:pt>
                <c:pt idx="14199">
                  <c:v>420.05869999999999</c:v>
                </c:pt>
                <c:pt idx="14200">
                  <c:v>420.06259999999997</c:v>
                </c:pt>
                <c:pt idx="14201">
                  <c:v>420.06560000000002</c:v>
                </c:pt>
                <c:pt idx="14202">
                  <c:v>420.06880000000001</c:v>
                </c:pt>
                <c:pt idx="14203">
                  <c:v>420.07279999999997</c:v>
                </c:pt>
                <c:pt idx="14204">
                  <c:v>420.07429999999999</c:v>
                </c:pt>
                <c:pt idx="14205">
                  <c:v>420.0752</c:v>
                </c:pt>
                <c:pt idx="14206">
                  <c:v>420.07900000000001</c:v>
                </c:pt>
                <c:pt idx="14207">
                  <c:v>420.08260000000001</c:v>
                </c:pt>
                <c:pt idx="14208">
                  <c:v>420.08600000000001</c:v>
                </c:pt>
                <c:pt idx="14209">
                  <c:v>420.08850000000001</c:v>
                </c:pt>
                <c:pt idx="14210">
                  <c:v>420.09179999999998</c:v>
                </c:pt>
                <c:pt idx="14211">
                  <c:v>420.09500000000003</c:v>
                </c:pt>
                <c:pt idx="14212">
                  <c:v>420.09719999999999</c:v>
                </c:pt>
                <c:pt idx="14213">
                  <c:v>420.10120000000001</c:v>
                </c:pt>
                <c:pt idx="14214">
                  <c:v>420.10430000000002</c:v>
                </c:pt>
                <c:pt idx="14215">
                  <c:v>420.10719999999998</c:v>
                </c:pt>
                <c:pt idx="14216">
                  <c:v>420.11189999999999</c:v>
                </c:pt>
                <c:pt idx="14217">
                  <c:v>420.11559999999997</c:v>
                </c:pt>
                <c:pt idx="14218">
                  <c:v>420.1191</c:v>
                </c:pt>
                <c:pt idx="14219">
                  <c:v>420.12180000000001</c:v>
                </c:pt>
                <c:pt idx="14220">
                  <c:v>420.12380000000002</c:v>
                </c:pt>
                <c:pt idx="14221">
                  <c:v>420.12759999999997</c:v>
                </c:pt>
                <c:pt idx="14222">
                  <c:v>420.12979999999999</c:v>
                </c:pt>
                <c:pt idx="14223">
                  <c:v>420.13339999999999</c:v>
                </c:pt>
                <c:pt idx="14224">
                  <c:v>420.13709999999998</c:v>
                </c:pt>
                <c:pt idx="14225">
                  <c:v>420.13940000000002</c:v>
                </c:pt>
                <c:pt idx="14226">
                  <c:v>420.1422</c:v>
                </c:pt>
                <c:pt idx="14227">
                  <c:v>420.14620000000002</c:v>
                </c:pt>
                <c:pt idx="14228">
                  <c:v>420.14909999999998</c:v>
                </c:pt>
                <c:pt idx="14229">
                  <c:v>420.15179999999998</c:v>
                </c:pt>
                <c:pt idx="14230">
                  <c:v>420.15699999999998</c:v>
                </c:pt>
                <c:pt idx="14231">
                  <c:v>420.16</c:v>
                </c:pt>
                <c:pt idx="14232">
                  <c:v>420.16340000000002</c:v>
                </c:pt>
                <c:pt idx="14233">
                  <c:v>420.16680000000002</c:v>
                </c:pt>
                <c:pt idx="14234">
                  <c:v>420.17110000000002</c:v>
                </c:pt>
                <c:pt idx="14235">
                  <c:v>420.17439999999999</c:v>
                </c:pt>
                <c:pt idx="14236">
                  <c:v>420.1764</c:v>
                </c:pt>
                <c:pt idx="14237">
                  <c:v>420.17910000000001</c:v>
                </c:pt>
                <c:pt idx="14238">
                  <c:v>420.18130000000002</c:v>
                </c:pt>
                <c:pt idx="14239">
                  <c:v>420.1859</c:v>
                </c:pt>
                <c:pt idx="14240">
                  <c:v>420.18900000000002</c:v>
                </c:pt>
                <c:pt idx="14241">
                  <c:v>420.19119999999998</c:v>
                </c:pt>
                <c:pt idx="14242">
                  <c:v>420.1936</c:v>
                </c:pt>
                <c:pt idx="14243">
                  <c:v>420.19720000000001</c:v>
                </c:pt>
                <c:pt idx="14244">
                  <c:v>420.20119999999997</c:v>
                </c:pt>
                <c:pt idx="14245">
                  <c:v>420.20490000000001</c:v>
                </c:pt>
                <c:pt idx="14246">
                  <c:v>420.20740000000001</c:v>
                </c:pt>
                <c:pt idx="14247">
                  <c:v>420.21120000000002</c:v>
                </c:pt>
                <c:pt idx="14248">
                  <c:v>420.21440000000001</c:v>
                </c:pt>
                <c:pt idx="14249">
                  <c:v>420.21699999999998</c:v>
                </c:pt>
                <c:pt idx="14250">
                  <c:v>420.2208</c:v>
                </c:pt>
                <c:pt idx="14251">
                  <c:v>420.22480000000002</c:v>
                </c:pt>
                <c:pt idx="14252">
                  <c:v>420.22899999999998</c:v>
                </c:pt>
                <c:pt idx="14253">
                  <c:v>420.23259999999999</c:v>
                </c:pt>
                <c:pt idx="14254">
                  <c:v>420.2346</c:v>
                </c:pt>
                <c:pt idx="14255">
                  <c:v>420.2398</c:v>
                </c:pt>
                <c:pt idx="14256">
                  <c:v>420.24279999999999</c:v>
                </c:pt>
                <c:pt idx="14257">
                  <c:v>420.24590000000001</c:v>
                </c:pt>
                <c:pt idx="14258">
                  <c:v>420.2484</c:v>
                </c:pt>
                <c:pt idx="14259">
                  <c:v>420.25349999999997</c:v>
                </c:pt>
                <c:pt idx="14260">
                  <c:v>420.25540000000001</c:v>
                </c:pt>
                <c:pt idx="14261">
                  <c:v>420.2586</c:v>
                </c:pt>
                <c:pt idx="14262">
                  <c:v>420.26139999999998</c:v>
                </c:pt>
                <c:pt idx="14263">
                  <c:v>420.26330000000002</c:v>
                </c:pt>
                <c:pt idx="14264">
                  <c:v>420.2672</c:v>
                </c:pt>
                <c:pt idx="14265">
                  <c:v>420.27</c:v>
                </c:pt>
                <c:pt idx="14266">
                  <c:v>420.27480000000003</c:v>
                </c:pt>
                <c:pt idx="14267">
                  <c:v>420.27809999999999</c:v>
                </c:pt>
                <c:pt idx="14268">
                  <c:v>420.28</c:v>
                </c:pt>
                <c:pt idx="14269">
                  <c:v>420.28199999999998</c:v>
                </c:pt>
                <c:pt idx="14270">
                  <c:v>420.28640000000001</c:v>
                </c:pt>
                <c:pt idx="14271">
                  <c:v>420.28910000000002</c:v>
                </c:pt>
                <c:pt idx="14272">
                  <c:v>420.29239999999999</c:v>
                </c:pt>
                <c:pt idx="14273">
                  <c:v>420.29509999999999</c:v>
                </c:pt>
                <c:pt idx="14274">
                  <c:v>420.29759999999999</c:v>
                </c:pt>
                <c:pt idx="14275">
                  <c:v>420.3</c:v>
                </c:pt>
                <c:pt idx="14276">
                  <c:v>420.30220000000003</c:v>
                </c:pt>
                <c:pt idx="14277">
                  <c:v>420.30590000000001</c:v>
                </c:pt>
                <c:pt idx="14278">
                  <c:v>420.3091</c:v>
                </c:pt>
                <c:pt idx="14279">
                  <c:v>420.31439999999998</c:v>
                </c:pt>
                <c:pt idx="14280">
                  <c:v>420.3152</c:v>
                </c:pt>
                <c:pt idx="14281">
                  <c:v>420.31799999999998</c:v>
                </c:pt>
                <c:pt idx="14282">
                  <c:v>420.31959999999998</c:v>
                </c:pt>
                <c:pt idx="14283">
                  <c:v>420.3263</c:v>
                </c:pt>
                <c:pt idx="14284">
                  <c:v>420.3306</c:v>
                </c:pt>
                <c:pt idx="14285">
                  <c:v>420.33409999999998</c:v>
                </c:pt>
                <c:pt idx="14286">
                  <c:v>420.33670000000001</c:v>
                </c:pt>
                <c:pt idx="14287">
                  <c:v>420.33980000000003</c:v>
                </c:pt>
                <c:pt idx="14288">
                  <c:v>420.3424</c:v>
                </c:pt>
                <c:pt idx="14289">
                  <c:v>420.34609999999998</c:v>
                </c:pt>
                <c:pt idx="14290">
                  <c:v>420.34809999999999</c:v>
                </c:pt>
                <c:pt idx="14291">
                  <c:v>420.35120000000001</c:v>
                </c:pt>
                <c:pt idx="14292">
                  <c:v>420.3544</c:v>
                </c:pt>
                <c:pt idx="14293">
                  <c:v>420.358</c:v>
                </c:pt>
                <c:pt idx="14294">
                  <c:v>420.3605</c:v>
                </c:pt>
                <c:pt idx="14295">
                  <c:v>420.36439999999999</c:v>
                </c:pt>
                <c:pt idx="14296">
                  <c:v>420.36720000000003</c:v>
                </c:pt>
                <c:pt idx="14297">
                  <c:v>420.37060000000002</c:v>
                </c:pt>
                <c:pt idx="14298">
                  <c:v>420.3732</c:v>
                </c:pt>
                <c:pt idx="14299">
                  <c:v>420.37689999999998</c:v>
                </c:pt>
                <c:pt idx="14300">
                  <c:v>420.38049999999998</c:v>
                </c:pt>
                <c:pt idx="14301">
                  <c:v>420.38279999999997</c:v>
                </c:pt>
                <c:pt idx="14302">
                  <c:v>420.38400000000001</c:v>
                </c:pt>
                <c:pt idx="14303">
                  <c:v>420.38810000000001</c:v>
                </c:pt>
                <c:pt idx="14304">
                  <c:v>420.38979999999998</c:v>
                </c:pt>
                <c:pt idx="14305">
                  <c:v>420.39179999999999</c:v>
                </c:pt>
                <c:pt idx="14306">
                  <c:v>420.39530000000002</c:v>
                </c:pt>
                <c:pt idx="14307">
                  <c:v>420.39940000000001</c:v>
                </c:pt>
                <c:pt idx="14308">
                  <c:v>420.40179999999998</c:v>
                </c:pt>
                <c:pt idx="14309">
                  <c:v>420.40480000000002</c:v>
                </c:pt>
                <c:pt idx="14310">
                  <c:v>420.40780000000001</c:v>
                </c:pt>
                <c:pt idx="14311">
                  <c:v>420.41219999999998</c:v>
                </c:pt>
                <c:pt idx="14312">
                  <c:v>420.41609999999997</c:v>
                </c:pt>
                <c:pt idx="14313">
                  <c:v>420.41890000000001</c:v>
                </c:pt>
                <c:pt idx="14314">
                  <c:v>420.4212</c:v>
                </c:pt>
                <c:pt idx="14315">
                  <c:v>420.42309999999998</c:v>
                </c:pt>
                <c:pt idx="14316">
                  <c:v>420.42559999999997</c:v>
                </c:pt>
                <c:pt idx="14317">
                  <c:v>420.4316</c:v>
                </c:pt>
                <c:pt idx="14318">
                  <c:v>420.43470000000002</c:v>
                </c:pt>
                <c:pt idx="14319">
                  <c:v>420.43639999999999</c:v>
                </c:pt>
                <c:pt idx="14320">
                  <c:v>420.43979999999999</c:v>
                </c:pt>
                <c:pt idx="14321">
                  <c:v>420.44400000000002</c:v>
                </c:pt>
                <c:pt idx="14322">
                  <c:v>420.44779999999997</c:v>
                </c:pt>
                <c:pt idx="14323">
                  <c:v>420.4504</c:v>
                </c:pt>
                <c:pt idx="14324">
                  <c:v>420.45310000000001</c:v>
                </c:pt>
                <c:pt idx="14325">
                  <c:v>420.45600000000002</c:v>
                </c:pt>
                <c:pt idx="14326">
                  <c:v>420.45979999999997</c:v>
                </c:pt>
                <c:pt idx="14327">
                  <c:v>420.46109999999999</c:v>
                </c:pt>
                <c:pt idx="14328">
                  <c:v>420.46480000000003</c:v>
                </c:pt>
                <c:pt idx="14329">
                  <c:v>420.46719999999999</c:v>
                </c:pt>
                <c:pt idx="14330">
                  <c:v>420.46910000000003</c:v>
                </c:pt>
                <c:pt idx="14331">
                  <c:v>420.4726</c:v>
                </c:pt>
                <c:pt idx="14332">
                  <c:v>420.47500000000002</c:v>
                </c:pt>
                <c:pt idx="14333">
                  <c:v>420.47739999999999</c:v>
                </c:pt>
                <c:pt idx="14334">
                  <c:v>420.4803</c:v>
                </c:pt>
                <c:pt idx="14335">
                  <c:v>420.48360000000002</c:v>
                </c:pt>
                <c:pt idx="14336">
                  <c:v>420.48599999999999</c:v>
                </c:pt>
                <c:pt idx="14337">
                  <c:v>420.48880000000003</c:v>
                </c:pt>
                <c:pt idx="14338">
                  <c:v>420.49400000000003</c:v>
                </c:pt>
                <c:pt idx="14339">
                  <c:v>420.49680000000001</c:v>
                </c:pt>
                <c:pt idx="14340">
                  <c:v>420.4982</c:v>
                </c:pt>
                <c:pt idx="14341">
                  <c:v>420.50240000000002</c:v>
                </c:pt>
                <c:pt idx="14342">
                  <c:v>420.50479999999999</c:v>
                </c:pt>
                <c:pt idx="14343">
                  <c:v>420.50940000000003</c:v>
                </c:pt>
                <c:pt idx="14344">
                  <c:v>420.51280000000003</c:v>
                </c:pt>
                <c:pt idx="14345">
                  <c:v>420.51679999999999</c:v>
                </c:pt>
                <c:pt idx="14346">
                  <c:v>420.51900000000001</c:v>
                </c:pt>
                <c:pt idx="14347">
                  <c:v>420.52289999999999</c:v>
                </c:pt>
                <c:pt idx="14348">
                  <c:v>420.52659999999997</c:v>
                </c:pt>
                <c:pt idx="14349">
                  <c:v>420.5292</c:v>
                </c:pt>
                <c:pt idx="14350">
                  <c:v>420.53129999999999</c:v>
                </c:pt>
                <c:pt idx="14351">
                  <c:v>420.53559999999999</c:v>
                </c:pt>
                <c:pt idx="14352">
                  <c:v>420.53899999999999</c:v>
                </c:pt>
                <c:pt idx="14353">
                  <c:v>420.54399999999998</c:v>
                </c:pt>
                <c:pt idx="14354">
                  <c:v>420.54599999999999</c:v>
                </c:pt>
                <c:pt idx="14355">
                  <c:v>420.5496</c:v>
                </c:pt>
                <c:pt idx="14356">
                  <c:v>420.5523</c:v>
                </c:pt>
                <c:pt idx="14357">
                  <c:v>420.55599999999998</c:v>
                </c:pt>
                <c:pt idx="14358">
                  <c:v>420.55849999999998</c:v>
                </c:pt>
                <c:pt idx="14359">
                  <c:v>420.56220000000002</c:v>
                </c:pt>
                <c:pt idx="14360">
                  <c:v>420.56389999999999</c:v>
                </c:pt>
                <c:pt idx="14361">
                  <c:v>420.5668</c:v>
                </c:pt>
                <c:pt idx="14362">
                  <c:v>420.57040000000001</c:v>
                </c:pt>
                <c:pt idx="14363">
                  <c:v>420.57260000000002</c:v>
                </c:pt>
                <c:pt idx="14364">
                  <c:v>420.57429999999999</c:v>
                </c:pt>
                <c:pt idx="14365">
                  <c:v>420.57819999999998</c:v>
                </c:pt>
                <c:pt idx="14366">
                  <c:v>420.58120000000002</c:v>
                </c:pt>
                <c:pt idx="14367">
                  <c:v>420.5838</c:v>
                </c:pt>
                <c:pt idx="14368">
                  <c:v>420.58679999999998</c:v>
                </c:pt>
                <c:pt idx="14369">
                  <c:v>420.5883</c:v>
                </c:pt>
                <c:pt idx="14370">
                  <c:v>420.59120000000001</c:v>
                </c:pt>
                <c:pt idx="14371">
                  <c:v>420.59589999999997</c:v>
                </c:pt>
                <c:pt idx="14372">
                  <c:v>420.59930000000003</c:v>
                </c:pt>
                <c:pt idx="14373">
                  <c:v>420.60219999999998</c:v>
                </c:pt>
                <c:pt idx="14374">
                  <c:v>420.6046</c:v>
                </c:pt>
                <c:pt idx="14375">
                  <c:v>420.60840000000002</c:v>
                </c:pt>
                <c:pt idx="14376">
                  <c:v>420.6096</c:v>
                </c:pt>
                <c:pt idx="14377">
                  <c:v>420.61439999999999</c:v>
                </c:pt>
                <c:pt idx="14378">
                  <c:v>420.61619999999999</c:v>
                </c:pt>
                <c:pt idx="14379">
                  <c:v>420.61939999999998</c:v>
                </c:pt>
                <c:pt idx="14380">
                  <c:v>420.62220000000002</c:v>
                </c:pt>
                <c:pt idx="14381">
                  <c:v>420.62479999999999</c:v>
                </c:pt>
                <c:pt idx="14382">
                  <c:v>420.62900000000002</c:v>
                </c:pt>
                <c:pt idx="14383">
                  <c:v>420.63099999999997</c:v>
                </c:pt>
                <c:pt idx="14384">
                  <c:v>420.63459999999998</c:v>
                </c:pt>
                <c:pt idx="14385">
                  <c:v>420.63679999999999</c:v>
                </c:pt>
                <c:pt idx="14386">
                  <c:v>420.63720000000001</c:v>
                </c:pt>
                <c:pt idx="14387">
                  <c:v>420.64109999999999</c:v>
                </c:pt>
                <c:pt idx="14388">
                  <c:v>420.64370000000002</c:v>
                </c:pt>
                <c:pt idx="14389">
                  <c:v>420.64699999999999</c:v>
                </c:pt>
                <c:pt idx="14390">
                  <c:v>420.65100000000001</c:v>
                </c:pt>
                <c:pt idx="14391">
                  <c:v>420.65390000000002</c:v>
                </c:pt>
                <c:pt idx="14392">
                  <c:v>420.65600000000001</c:v>
                </c:pt>
                <c:pt idx="14393">
                  <c:v>420.65890000000002</c:v>
                </c:pt>
                <c:pt idx="14394">
                  <c:v>420.66120000000001</c:v>
                </c:pt>
                <c:pt idx="14395">
                  <c:v>420.6644</c:v>
                </c:pt>
                <c:pt idx="14396">
                  <c:v>420.66629999999998</c:v>
                </c:pt>
                <c:pt idx="14397">
                  <c:v>420.66930000000002</c:v>
                </c:pt>
                <c:pt idx="14398">
                  <c:v>420.67239999999998</c:v>
                </c:pt>
                <c:pt idx="14399">
                  <c:v>420.67599999999999</c:v>
                </c:pt>
                <c:pt idx="14400">
                  <c:v>420.68020000000001</c:v>
                </c:pt>
                <c:pt idx="14401">
                  <c:v>420.68299999999999</c:v>
                </c:pt>
                <c:pt idx="14402">
                  <c:v>420.68650000000002</c:v>
                </c:pt>
                <c:pt idx="14403">
                  <c:v>420.6891</c:v>
                </c:pt>
                <c:pt idx="14404">
                  <c:v>420.69119999999998</c:v>
                </c:pt>
                <c:pt idx="14405">
                  <c:v>420.69310000000002</c:v>
                </c:pt>
                <c:pt idx="14406">
                  <c:v>420.69749999999999</c:v>
                </c:pt>
                <c:pt idx="14407">
                  <c:v>420.70060000000001</c:v>
                </c:pt>
                <c:pt idx="14408">
                  <c:v>420.7038</c:v>
                </c:pt>
                <c:pt idx="14409">
                  <c:v>420.7056</c:v>
                </c:pt>
                <c:pt idx="14410">
                  <c:v>420.70979999999997</c:v>
                </c:pt>
                <c:pt idx="14411">
                  <c:v>420.71179999999998</c:v>
                </c:pt>
                <c:pt idx="14412">
                  <c:v>420.71660000000003</c:v>
                </c:pt>
                <c:pt idx="14413">
                  <c:v>420.71800000000002</c:v>
                </c:pt>
                <c:pt idx="14414">
                  <c:v>420.72199999999998</c:v>
                </c:pt>
                <c:pt idx="14415">
                  <c:v>420.72379999999998</c:v>
                </c:pt>
                <c:pt idx="14416">
                  <c:v>420.72710000000001</c:v>
                </c:pt>
                <c:pt idx="14417">
                  <c:v>420.73020000000002</c:v>
                </c:pt>
                <c:pt idx="14418">
                  <c:v>420.73250000000002</c:v>
                </c:pt>
                <c:pt idx="14419">
                  <c:v>420.73579999999998</c:v>
                </c:pt>
                <c:pt idx="14420">
                  <c:v>420.73770000000002</c:v>
                </c:pt>
                <c:pt idx="14421">
                  <c:v>420.74040000000002</c:v>
                </c:pt>
                <c:pt idx="14422">
                  <c:v>420.74340000000001</c:v>
                </c:pt>
                <c:pt idx="14423">
                  <c:v>420.74619999999999</c:v>
                </c:pt>
                <c:pt idx="14424">
                  <c:v>420.7484</c:v>
                </c:pt>
                <c:pt idx="14425">
                  <c:v>420.75119999999998</c:v>
                </c:pt>
                <c:pt idx="14426">
                  <c:v>420.7559</c:v>
                </c:pt>
                <c:pt idx="14427">
                  <c:v>420.75940000000003</c:v>
                </c:pt>
                <c:pt idx="14428">
                  <c:v>420.76119999999997</c:v>
                </c:pt>
                <c:pt idx="14429">
                  <c:v>420.76420000000002</c:v>
                </c:pt>
                <c:pt idx="14430">
                  <c:v>420.7679</c:v>
                </c:pt>
                <c:pt idx="14431">
                  <c:v>420.76839999999999</c:v>
                </c:pt>
                <c:pt idx="14432">
                  <c:v>420.7731</c:v>
                </c:pt>
                <c:pt idx="14433">
                  <c:v>420.77620000000002</c:v>
                </c:pt>
                <c:pt idx="14434">
                  <c:v>420.77890000000002</c:v>
                </c:pt>
                <c:pt idx="14435">
                  <c:v>420.78199999999998</c:v>
                </c:pt>
                <c:pt idx="14436">
                  <c:v>420.7851</c:v>
                </c:pt>
                <c:pt idx="14437">
                  <c:v>420.78800000000001</c:v>
                </c:pt>
                <c:pt idx="14438">
                  <c:v>420.79109999999997</c:v>
                </c:pt>
                <c:pt idx="14439">
                  <c:v>420.79390000000001</c:v>
                </c:pt>
                <c:pt idx="14440">
                  <c:v>420.79660000000001</c:v>
                </c:pt>
                <c:pt idx="14441">
                  <c:v>420.7998</c:v>
                </c:pt>
                <c:pt idx="14442">
                  <c:v>420.80369999999999</c:v>
                </c:pt>
                <c:pt idx="14443">
                  <c:v>420.80689999999998</c:v>
                </c:pt>
                <c:pt idx="14444">
                  <c:v>420.8091</c:v>
                </c:pt>
                <c:pt idx="14445">
                  <c:v>420.81349999999998</c:v>
                </c:pt>
                <c:pt idx="14446">
                  <c:v>420.81599999999997</c:v>
                </c:pt>
                <c:pt idx="14447">
                  <c:v>420.81979999999999</c:v>
                </c:pt>
                <c:pt idx="14448">
                  <c:v>420.8227</c:v>
                </c:pt>
                <c:pt idx="14449">
                  <c:v>420.82479999999998</c:v>
                </c:pt>
                <c:pt idx="14450">
                  <c:v>420.8288</c:v>
                </c:pt>
                <c:pt idx="14451">
                  <c:v>420.83170000000001</c:v>
                </c:pt>
                <c:pt idx="14452">
                  <c:v>420.83499999999998</c:v>
                </c:pt>
                <c:pt idx="14453">
                  <c:v>420.83760000000001</c:v>
                </c:pt>
                <c:pt idx="14454">
                  <c:v>420.84190000000001</c:v>
                </c:pt>
                <c:pt idx="14455">
                  <c:v>420.84359999999998</c:v>
                </c:pt>
                <c:pt idx="14456">
                  <c:v>420.84539999999998</c:v>
                </c:pt>
                <c:pt idx="14457">
                  <c:v>420.84820000000002</c:v>
                </c:pt>
                <c:pt idx="14458">
                  <c:v>420.85169999999999</c:v>
                </c:pt>
                <c:pt idx="14459">
                  <c:v>420.85410000000002</c:v>
                </c:pt>
                <c:pt idx="14460">
                  <c:v>420.85719999999998</c:v>
                </c:pt>
                <c:pt idx="14461">
                  <c:v>420.86</c:v>
                </c:pt>
                <c:pt idx="14462">
                  <c:v>420.86340000000001</c:v>
                </c:pt>
                <c:pt idx="14463">
                  <c:v>420.86500000000001</c:v>
                </c:pt>
                <c:pt idx="14464">
                  <c:v>420.86779999999999</c:v>
                </c:pt>
                <c:pt idx="14465">
                  <c:v>420.87049999999999</c:v>
                </c:pt>
                <c:pt idx="14466">
                  <c:v>420.87419999999997</c:v>
                </c:pt>
                <c:pt idx="14467">
                  <c:v>420.87779999999998</c:v>
                </c:pt>
                <c:pt idx="14468">
                  <c:v>420.8784</c:v>
                </c:pt>
                <c:pt idx="14469">
                  <c:v>420.88119999999998</c:v>
                </c:pt>
                <c:pt idx="14470">
                  <c:v>420.88299999999998</c:v>
                </c:pt>
                <c:pt idx="14471">
                  <c:v>420.88560000000001</c:v>
                </c:pt>
                <c:pt idx="14472">
                  <c:v>420.8877</c:v>
                </c:pt>
                <c:pt idx="14473">
                  <c:v>420.89019999999999</c:v>
                </c:pt>
                <c:pt idx="14474">
                  <c:v>420.892</c:v>
                </c:pt>
                <c:pt idx="14475">
                  <c:v>420.89519999999999</c:v>
                </c:pt>
                <c:pt idx="14476">
                  <c:v>420.89760000000001</c:v>
                </c:pt>
                <c:pt idx="14477">
                  <c:v>420.90120000000002</c:v>
                </c:pt>
                <c:pt idx="14478">
                  <c:v>420.90359999999998</c:v>
                </c:pt>
                <c:pt idx="14479">
                  <c:v>420.90699999999998</c:v>
                </c:pt>
                <c:pt idx="14480">
                  <c:v>420.91</c:v>
                </c:pt>
                <c:pt idx="14481">
                  <c:v>420.91039999999998</c:v>
                </c:pt>
                <c:pt idx="14482">
                  <c:v>420.91410000000002</c:v>
                </c:pt>
                <c:pt idx="14483">
                  <c:v>420.91669999999999</c:v>
                </c:pt>
                <c:pt idx="14484">
                  <c:v>420.9194</c:v>
                </c:pt>
                <c:pt idx="14485">
                  <c:v>420.9228</c:v>
                </c:pt>
                <c:pt idx="14486">
                  <c:v>420.92619999999999</c:v>
                </c:pt>
                <c:pt idx="14487">
                  <c:v>420.92939999999999</c:v>
                </c:pt>
                <c:pt idx="14488">
                  <c:v>420.93060000000003</c:v>
                </c:pt>
                <c:pt idx="14489">
                  <c:v>420.93279999999999</c:v>
                </c:pt>
                <c:pt idx="14490">
                  <c:v>420.93720000000002</c:v>
                </c:pt>
                <c:pt idx="14491">
                  <c:v>420.94080000000002</c:v>
                </c:pt>
                <c:pt idx="14492">
                  <c:v>420.94240000000002</c:v>
                </c:pt>
                <c:pt idx="14493">
                  <c:v>420.94470000000001</c:v>
                </c:pt>
                <c:pt idx="14494">
                  <c:v>420.94760000000002</c:v>
                </c:pt>
                <c:pt idx="14495">
                  <c:v>420.94920000000002</c:v>
                </c:pt>
                <c:pt idx="14496">
                  <c:v>420.95319999999998</c:v>
                </c:pt>
                <c:pt idx="14497">
                  <c:v>420.95679999999999</c:v>
                </c:pt>
                <c:pt idx="14498">
                  <c:v>420.95929999999998</c:v>
                </c:pt>
                <c:pt idx="14499">
                  <c:v>420.96109999999999</c:v>
                </c:pt>
                <c:pt idx="14500">
                  <c:v>420.96409999999997</c:v>
                </c:pt>
                <c:pt idx="14501">
                  <c:v>420.96870000000001</c:v>
                </c:pt>
                <c:pt idx="14502">
                  <c:v>420.97059999999999</c:v>
                </c:pt>
                <c:pt idx="14503">
                  <c:v>420.9726</c:v>
                </c:pt>
                <c:pt idx="14504">
                  <c:v>420.97500000000002</c:v>
                </c:pt>
                <c:pt idx="14505">
                  <c:v>420.9776</c:v>
                </c:pt>
                <c:pt idx="14506">
                  <c:v>420.98200000000003</c:v>
                </c:pt>
                <c:pt idx="14507">
                  <c:v>420.98399999999998</c:v>
                </c:pt>
                <c:pt idx="14508">
                  <c:v>420.9871</c:v>
                </c:pt>
                <c:pt idx="14509">
                  <c:v>420.99</c:v>
                </c:pt>
                <c:pt idx="14510">
                  <c:v>420.99189999999999</c:v>
                </c:pt>
                <c:pt idx="14511">
                  <c:v>420.99459999999999</c:v>
                </c:pt>
                <c:pt idx="14512">
                  <c:v>420.9973</c:v>
                </c:pt>
                <c:pt idx="14513">
                  <c:v>421.00139999999999</c:v>
                </c:pt>
                <c:pt idx="14514">
                  <c:v>421.0043</c:v>
                </c:pt>
                <c:pt idx="14515">
                  <c:v>421.00529999999998</c:v>
                </c:pt>
                <c:pt idx="14516">
                  <c:v>421.00889999999998</c:v>
                </c:pt>
                <c:pt idx="14517">
                  <c:v>421.01130000000001</c:v>
                </c:pt>
                <c:pt idx="14518">
                  <c:v>421.01400000000001</c:v>
                </c:pt>
                <c:pt idx="14519">
                  <c:v>421.01760000000002</c:v>
                </c:pt>
                <c:pt idx="14520">
                  <c:v>421.0204</c:v>
                </c:pt>
                <c:pt idx="14521">
                  <c:v>421.02280000000002</c:v>
                </c:pt>
                <c:pt idx="14522">
                  <c:v>421.02440000000001</c:v>
                </c:pt>
                <c:pt idx="14523">
                  <c:v>421.02780000000001</c:v>
                </c:pt>
                <c:pt idx="14524">
                  <c:v>421.03</c:v>
                </c:pt>
                <c:pt idx="14525">
                  <c:v>421.03300000000002</c:v>
                </c:pt>
                <c:pt idx="14526">
                  <c:v>421.03429999999997</c:v>
                </c:pt>
                <c:pt idx="14527">
                  <c:v>421.03769999999997</c:v>
                </c:pt>
                <c:pt idx="14528">
                  <c:v>421.041</c:v>
                </c:pt>
                <c:pt idx="14529">
                  <c:v>421.04300000000001</c:v>
                </c:pt>
                <c:pt idx="14530">
                  <c:v>421.04739999999998</c:v>
                </c:pt>
                <c:pt idx="14531">
                  <c:v>421.0496</c:v>
                </c:pt>
                <c:pt idx="14532">
                  <c:v>421.05259999999998</c:v>
                </c:pt>
                <c:pt idx="14533">
                  <c:v>421.05700000000002</c:v>
                </c:pt>
                <c:pt idx="14534">
                  <c:v>421.05919999999998</c:v>
                </c:pt>
                <c:pt idx="14535">
                  <c:v>421.06139999999999</c:v>
                </c:pt>
                <c:pt idx="14536">
                  <c:v>421.06529999999998</c:v>
                </c:pt>
                <c:pt idx="14537">
                  <c:v>421.06689999999998</c:v>
                </c:pt>
                <c:pt idx="14538">
                  <c:v>421.06979999999999</c:v>
                </c:pt>
                <c:pt idx="14539">
                  <c:v>421.07339999999999</c:v>
                </c:pt>
                <c:pt idx="14540">
                  <c:v>421.0772</c:v>
                </c:pt>
                <c:pt idx="14541">
                  <c:v>421.0804</c:v>
                </c:pt>
                <c:pt idx="14542">
                  <c:v>421.08199999999999</c:v>
                </c:pt>
                <c:pt idx="14543">
                  <c:v>421.08699999999999</c:v>
                </c:pt>
                <c:pt idx="14544">
                  <c:v>421.08980000000003</c:v>
                </c:pt>
                <c:pt idx="14545">
                  <c:v>421.09339999999997</c:v>
                </c:pt>
                <c:pt idx="14546">
                  <c:v>421.09359999999998</c:v>
                </c:pt>
                <c:pt idx="14547">
                  <c:v>421.09679999999997</c:v>
                </c:pt>
                <c:pt idx="14548">
                  <c:v>421.09890000000001</c:v>
                </c:pt>
                <c:pt idx="14549">
                  <c:v>421.10019999999997</c:v>
                </c:pt>
                <c:pt idx="14550">
                  <c:v>421.10570000000001</c:v>
                </c:pt>
                <c:pt idx="14551">
                  <c:v>421.10759999999999</c:v>
                </c:pt>
                <c:pt idx="14552">
                  <c:v>421.11090000000002</c:v>
                </c:pt>
                <c:pt idx="14553">
                  <c:v>421.11470000000003</c:v>
                </c:pt>
                <c:pt idx="14554">
                  <c:v>421.11630000000002</c:v>
                </c:pt>
                <c:pt idx="14555">
                  <c:v>421.11869999999999</c:v>
                </c:pt>
                <c:pt idx="14556">
                  <c:v>421.12060000000002</c:v>
                </c:pt>
                <c:pt idx="14557">
                  <c:v>421.12470000000002</c:v>
                </c:pt>
                <c:pt idx="14558">
                  <c:v>421.12779999999998</c:v>
                </c:pt>
                <c:pt idx="14559">
                  <c:v>421.12959999999998</c:v>
                </c:pt>
                <c:pt idx="14560">
                  <c:v>421.13279999999997</c:v>
                </c:pt>
                <c:pt idx="14561">
                  <c:v>421.13529999999997</c:v>
                </c:pt>
                <c:pt idx="14562">
                  <c:v>421.13690000000003</c:v>
                </c:pt>
                <c:pt idx="14563">
                  <c:v>421.14</c:v>
                </c:pt>
                <c:pt idx="14564">
                  <c:v>421.14170000000001</c:v>
                </c:pt>
                <c:pt idx="14565">
                  <c:v>421.14530000000002</c:v>
                </c:pt>
                <c:pt idx="14566">
                  <c:v>421.14760000000001</c:v>
                </c:pt>
                <c:pt idx="14567">
                  <c:v>421.15120000000002</c:v>
                </c:pt>
                <c:pt idx="14568">
                  <c:v>421.15280000000001</c:v>
                </c:pt>
                <c:pt idx="14569">
                  <c:v>421.15449999999998</c:v>
                </c:pt>
                <c:pt idx="14570">
                  <c:v>421.15710000000001</c:v>
                </c:pt>
                <c:pt idx="14571">
                  <c:v>421.15980000000002</c:v>
                </c:pt>
                <c:pt idx="14572">
                  <c:v>421.16269999999997</c:v>
                </c:pt>
                <c:pt idx="14573">
                  <c:v>421.16579999999999</c:v>
                </c:pt>
                <c:pt idx="14574">
                  <c:v>421.16899999999998</c:v>
                </c:pt>
                <c:pt idx="14575">
                  <c:v>421.17</c:v>
                </c:pt>
                <c:pt idx="14576">
                  <c:v>421.1728</c:v>
                </c:pt>
                <c:pt idx="14577">
                  <c:v>421.17540000000002</c:v>
                </c:pt>
                <c:pt idx="14578">
                  <c:v>421.17970000000003</c:v>
                </c:pt>
                <c:pt idx="14579">
                  <c:v>421.1816</c:v>
                </c:pt>
                <c:pt idx="14580">
                  <c:v>421.18400000000003</c:v>
                </c:pt>
                <c:pt idx="14581">
                  <c:v>421.18639999999999</c:v>
                </c:pt>
                <c:pt idx="14582">
                  <c:v>421.18959999999998</c:v>
                </c:pt>
                <c:pt idx="14583">
                  <c:v>421.18979999999999</c:v>
                </c:pt>
                <c:pt idx="14584">
                  <c:v>421.19299999999998</c:v>
                </c:pt>
                <c:pt idx="14585">
                  <c:v>421.19630000000001</c:v>
                </c:pt>
                <c:pt idx="14586">
                  <c:v>421.19869999999997</c:v>
                </c:pt>
                <c:pt idx="14587">
                  <c:v>421.2002</c:v>
                </c:pt>
                <c:pt idx="14588">
                  <c:v>421.20400000000001</c:v>
                </c:pt>
                <c:pt idx="14589">
                  <c:v>421.2072</c:v>
                </c:pt>
                <c:pt idx="14590">
                  <c:v>421.2097</c:v>
                </c:pt>
                <c:pt idx="14591">
                  <c:v>421.21370000000002</c:v>
                </c:pt>
                <c:pt idx="14592">
                  <c:v>421.21620000000001</c:v>
                </c:pt>
                <c:pt idx="14593">
                  <c:v>421.2208</c:v>
                </c:pt>
                <c:pt idx="14594">
                  <c:v>421.22190000000001</c:v>
                </c:pt>
                <c:pt idx="14595">
                  <c:v>421.2235</c:v>
                </c:pt>
                <c:pt idx="14596">
                  <c:v>421.22750000000002</c:v>
                </c:pt>
                <c:pt idx="14597">
                  <c:v>421.2312</c:v>
                </c:pt>
                <c:pt idx="14598">
                  <c:v>421.2346</c:v>
                </c:pt>
                <c:pt idx="14599">
                  <c:v>421.23500000000001</c:v>
                </c:pt>
                <c:pt idx="14600">
                  <c:v>421.23820000000001</c:v>
                </c:pt>
                <c:pt idx="14601">
                  <c:v>421.24130000000002</c:v>
                </c:pt>
                <c:pt idx="14602">
                  <c:v>421.24380000000002</c:v>
                </c:pt>
                <c:pt idx="14603">
                  <c:v>421.24590000000001</c:v>
                </c:pt>
                <c:pt idx="14604">
                  <c:v>421.24919999999997</c:v>
                </c:pt>
                <c:pt idx="14605">
                  <c:v>421.25119999999998</c:v>
                </c:pt>
                <c:pt idx="14606">
                  <c:v>421.25599999999997</c:v>
                </c:pt>
                <c:pt idx="14607">
                  <c:v>421.25779999999997</c:v>
                </c:pt>
                <c:pt idx="14608">
                  <c:v>421.2586</c:v>
                </c:pt>
                <c:pt idx="14609">
                  <c:v>421.26069999999999</c:v>
                </c:pt>
                <c:pt idx="14610">
                  <c:v>421.26280000000003</c:v>
                </c:pt>
                <c:pt idx="14611">
                  <c:v>421.26650000000001</c:v>
                </c:pt>
                <c:pt idx="14612">
                  <c:v>421.26819999999998</c:v>
                </c:pt>
                <c:pt idx="14613">
                  <c:v>421.27170000000001</c:v>
                </c:pt>
                <c:pt idx="14614">
                  <c:v>421.27359999999999</c:v>
                </c:pt>
                <c:pt idx="14615">
                  <c:v>421.27730000000003</c:v>
                </c:pt>
                <c:pt idx="14616">
                  <c:v>421.28</c:v>
                </c:pt>
                <c:pt idx="14617">
                  <c:v>421.28199999999998</c:v>
                </c:pt>
                <c:pt idx="14618">
                  <c:v>421.28399999999999</c:v>
                </c:pt>
                <c:pt idx="14619">
                  <c:v>421.2867</c:v>
                </c:pt>
                <c:pt idx="14620">
                  <c:v>421.28890000000001</c:v>
                </c:pt>
                <c:pt idx="14621">
                  <c:v>421.29239999999999</c:v>
                </c:pt>
                <c:pt idx="14622">
                  <c:v>421.29559999999998</c:v>
                </c:pt>
                <c:pt idx="14623">
                  <c:v>421.29680000000002</c:v>
                </c:pt>
                <c:pt idx="14624">
                  <c:v>421.2996</c:v>
                </c:pt>
                <c:pt idx="14625">
                  <c:v>421.30220000000003</c:v>
                </c:pt>
                <c:pt idx="14626">
                  <c:v>421.30669999999998</c:v>
                </c:pt>
                <c:pt idx="14627">
                  <c:v>421.30840000000001</c:v>
                </c:pt>
                <c:pt idx="14628">
                  <c:v>421.31020000000001</c:v>
                </c:pt>
                <c:pt idx="14629">
                  <c:v>421.31200000000001</c:v>
                </c:pt>
                <c:pt idx="14630">
                  <c:v>421.31479999999999</c:v>
                </c:pt>
                <c:pt idx="14631">
                  <c:v>421.31700000000001</c:v>
                </c:pt>
                <c:pt idx="14632">
                  <c:v>421.31970000000001</c:v>
                </c:pt>
                <c:pt idx="14633">
                  <c:v>421.32119999999998</c:v>
                </c:pt>
                <c:pt idx="14634">
                  <c:v>421.3261</c:v>
                </c:pt>
                <c:pt idx="14635">
                  <c:v>421.32979999999998</c:v>
                </c:pt>
                <c:pt idx="14636">
                  <c:v>421.33109999999999</c:v>
                </c:pt>
                <c:pt idx="14637">
                  <c:v>421.33580000000001</c:v>
                </c:pt>
                <c:pt idx="14638">
                  <c:v>421.33839999999998</c:v>
                </c:pt>
                <c:pt idx="14639">
                  <c:v>421.33960000000002</c:v>
                </c:pt>
                <c:pt idx="14640">
                  <c:v>421.34199999999998</c:v>
                </c:pt>
                <c:pt idx="14641">
                  <c:v>421.34390000000002</c:v>
                </c:pt>
                <c:pt idx="14642">
                  <c:v>421.34780000000001</c:v>
                </c:pt>
                <c:pt idx="14643">
                  <c:v>421.351</c:v>
                </c:pt>
                <c:pt idx="14644">
                  <c:v>421.35239999999999</c:v>
                </c:pt>
                <c:pt idx="14645">
                  <c:v>421.35539999999997</c:v>
                </c:pt>
                <c:pt idx="14646">
                  <c:v>421.358</c:v>
                </c:pt>
                <c:pt idx="14647">
                  <c:v>421.36099999999999</c:v>
                </c:pt>
                <c:pt idx="14648">
                  <c:v>421.36360000000002</c:v>
                </c:pt>
                <c:pt idx="14649">
                  <c:v>421.36540000000002</c:v>
                </c:pt>
                <c:pt idx="14650">
                  <c:v>421.36840000000001</c:v>
                </c:pt>
                <c:pt idx="14651">
                  <c:v>421.37040000000002</c:v>
                </c:pt>
                <c:pt idx="14652">
                  <c:v>421.37380000000002</c:v>
                </c:pt>
                <c:pt idx="14653">
                  <c:v>421.37569999999999</c:v>
                </c:pt>
                <c:pt idx="14654">
                  <c:v>421.37819999999999</c:v>
                </c:pt>
                <c:pt idx="14655">
                  <c:v>421.38130000000001</c:v>
                </c:pt>
                <c:pt idx="14656">
                  <c:v>421.38350000000003</c:v>
                </c:pt>
                <c:pt idx="14657">
                  <c:v>421.38639999999998</c:v>
                </c:pt>
                <c:pt idx="14658">
                  <c:v>421.38740000000001</c:v>
                </c:pt>
                <c:pt idx="14659">
                  <c:v>421.392</c:v>
                </c:pt>
                <c:pt idx="14660">
                  <c:v>421.39260000000002</c:v>
                </c:pt>
                <c:pt idx="14661">
                  <c:v>421.39510000000001</c:v>
                </c:pt>
                <c:pt idx="14662">
                  <c:v>421.39929999999998</c:v>
                </c:pt>
                <c:pt idx="14663">
                  <c:v>421.40120000000002</c:v>
                </c:pt>
                <c:pt idx="14664">
                  <c:v>421.40219999999999</c:v>
                </c:pt>
                <c:pt idx="14665">
                  <c:v>421.40480000000002</c:v>
                </c:pt>
                <c:pt idx="14666">
                  <c:v>421.40820000000002</c:v>
                </c:pt>
                <c:pt idx="14667">
                  <c:v>421.41120000000001</c:v>
                </c:pt>
                <c:pt idx="14668">
                  <c:v>421.41320000000002</c:v>
                </c:pt>
                <c:pt idx="14669">
                  <c:v>421.416</c:v>
                </c:pt>
                <c:pt idx="14670">
                  <c:v>421.41899999999998</c:v>
                </c:pt>
                <c:pt idx="14671">
                  <c:v>421.42099999999999</c:v>
                </c:pt>
                <c:pt idx="14672">
                  <c:v>421.42309999999998</c:v>
                </c:pt>
                <c:pt idx="14673">
                  <c:v>421.42500000000001</c:v>
                </c:pt>
                <c:pt idx="14674">
                  <c:v>421.428</c:v>
                </c:pt>
                <c:pt idx="14675">
                  <c:v>421.43060000000003</c:v>
                </c:pt>
                <c:pt idx="14676">
                  <c:v>421.4348</c:v>
                </c:pt>
                <c:pt idx="14677">
                  <c:v>421.43720000000002</c:v>
                </c:pt>
                <c:pt idx="14678">
                  <c:v>421.43889999999999</c:v>
                </c:pt>
                <c:pt idx="14679">
                  <c:v>421.44209999999998</c:v>
                </c:pt>
                <c:pt idx="14680">
                  <c:v>421.44319999999999</c:v>
                </c:pt>
                <c:pt idx="14681">
                  <c:v>421.44619999999998</c:v>
                </c:pt>
                <c:pt idx="14682">
                  <c:v>421.44779999999997</c:v>
                </c:pt>
                <c:pt idx="14683">
                  <c:v>421.4511</c:v>
                </c:pt>
                <c:pt idx="14684">
                  <c:v>421.4538</c:v>
                </c:pt>
                <c:pt idx="14685">
                  <c:v>421.45589999999999</c:v>
                </c:pt>
                <c:pt idx="14686">
                  <c:v>421.459</c:v>
                </c:pt>
                <c:pt idx="14687">
                  <c:v>421.46039999999999</c:v>
                </c:pt>
                <c:pt idx="14688">
                  <c:v>421.4624</c:v>
                </c:pt>
                <c:pt idx="14689">
                  <c:v>421.46559999999999</c:v>
                </c:pt>
                <c:pt idx="14690">
                  <c:v>421.46699999999998</c:v>
                </c:pt>
                <c:pt idx="14691">
                  <c:v>421.46960000000001</c:v>
                </c:pt>
                <c:pt idx="14692">
                  <c:v>421.47179999999997</c:v>
                </c:pt>
                <c:pt idx="14693">
                  <c:v>421.47460000000001</c:v>
                </c:pt>
                <c:pt idx="14694">
                  <c:v>421.47559999999999</c:v>
                </c:pt>
                <c:pt idx="14695">
                  <c:v>421.48020000000002</c:v>
                </c:pt>
                <c:pt idx="14696">
                  <c:v>421.4828</c:v>
                </c:pt>
                <c:pt idx="14697">
                  <c:v>421.4853</c:v>
                </c:pt>
                <c:pt idx="14698">
                  <c:v>421.48829999999998</c:v>
                </c:pt>
                <c:pt idx="14699">
                  <c:v>421.49119999999999</c:v>
                </c:pt>
                <c:pt idx="14700">
                  <c:v>421.49520000000001</c:v>
                </c:pt>
                <c:pt idx="14701">
                  <c:v>421.49610000000001</c:v>
                </c:pt>
                <c:pt idx="14702">
                  <c:v>421.4984</c:v>
                </c:pt>
                <c:pt idx="14703">
                  <c:v>421.5009</c:v>
                </c:pt>
                <c:pt idx="14704">
                  <c:v>421.50310000000002</c:v>
                </c:pt>
                <c:pt idx="14705">
                  <c:v>421.50529999999998</c:v>
                </c:pt>
                <c:pt idx="14706">
                  <c:v>421.5086</c:v>
                </c:pt>
                <c:pt idx="14707">
                  <c:v>421.51159999999999</c:v>
                </c:pt>
                <c:pt idx="14708">
                  <c:v>421.51400000000001</c:v>
                </c:pt>
                <c:pt idx="14709">
                  <c:v>421.51760000000002</c:v>
                </c:pt>
                <c:pt idx="14710">
                  <c:v>421.51900000000001</c:v>
                </c:pt>
                <c:pt idx="14711">
                  <c:v>421.52120000000002</c:v>
                </c:pt>
                <c:pt idx="14712">
                  <c:v>421.52339999999998</c:v>
                </c:pt>
                <c:pt idx="14713">
                  <c:v>421.52679999999998</c:v>
                </c:pt>
                <c:pt idx="14714">
                  <c:v>421.52859999999998</c:v>
                </c:pt>
                <c:pt idx="14715">
                  <c:v>421.53160000000003</c:v>
                </c:pt>
                <c:pt idx="14716">
                  <c:v>421.53309999999999</c:v>
                </c:pt>
                <c:pt idx="14717">
                  <c:v>421.53440000000001</c:v>
                </c:pt>
                <c:pt idx="14718">
                  <c:v>421.53879999999998</c:v>
                </c:pt>
                <c:pt idx="14719">
                  <c:v>421.54219999999998</c:v>
                </c:pt>
                <c:pt idx="14720">
                  <c:v>421.54300000000001</c:v>
                </c:pt>
                <c:pt idx="14721">
                  <c:v>421.54500000000002</c:v>
                </c:pt>
                <c:pt idx="14722">
                  <c:v>421.54719999999998</c:v>
                </c:pt>
                <c:pt idx="14723">
                  <c:v>421.54930000000002</c:v>
                </c:pt>
                <c:pt idx="14724">
                  <c:v>421.55200000000002</c:v>
                </c:pt>
                <c:pt idx="14725">
                  <c:v>421.55410000000001</c:v>
                </c:pt>
                <c:pt idx="14726">
                  <c:v>421.55560000000003</c:v>
                </c:pt>
                <c:pt idx="14727">
                  <c:v>421.55810000000002</c:v>
                </c:pt>
                <c:pt idx="14728">
                  <c:v>421.56040000000002</c:v>
                </c:pt>
                <c:pt idx="14729">
                  <c:v>421.56400000000002</c:v>
                </c:pt>
                <c:pt idx="14730">
                  <c:v>421.56779999999998</c:v>
                </c:pt>
                <c:pt idx="14731">
                  <c:v>421.57029999999997</c:v>
                </c:pt>
                <c:pt idx="14732">
                  <c:v>421.57159999999999</c:v>
                </c:pt>
                <c:pt idx="14733">
                  <c:v>421.57380000000001</c:v>
                </c:pt>
                <c:pt idx="14734">
                  <c:v>421.5772</c:v>
                </c:pt>
                <c:pt idx="14735">
                  <c:v>421.57940000000002</c:v>
                </c:pt>
                <c:pt idx="14736">
                  <c:v>421.58199999999999</c:v>
                </c:pt>
                <c:pt idx="14737">
                  <c:v>421.5838</c:v>
                </c:pt>
                <c:pt idx="14738">
                  <c:v>421.5872</c:v>
                </c:pt>
                <c:pt idx="14739">
                  <c:v>421.58819999999997</c:v>
                </c:pt>
                <c:pt idx="14740">
                  <c:v>421.59140000000002</c:v>
                </c:pt>
                <c:pt idx="14741">
                  <c:v>421.5924</c:v>
                </c:pt>
                <c:pt idx="14742">
                  <c:v>421.59500000000003</c:v>
                </c:pt>
                <c:pt idx="14743">
                  <c:v>421.59780000000001</c:v>
                </c:pt>
                <c:pt idx="14744">
                  <c:v>421.59960000000001</c:v>
                </c:pt>
                <c:pt idx="14745">
                  <c:v>421.60329999999999</c:v>
                </c:pt>
                <c:pt idx="14746">
                  <c:v>421.60410000000002</c:v>
                </c:pt>
                <c:pt idx="14747">
                  <c:v>421.60759999999999</c:v>
                </c:pt>
                <c:pt idx="14748">
                  <c:v>421.60930000000002</c:v>
                </c:pt>
                <c:pt idx="14749">
                  <c:v>421.61369999999999</c:v>
                </c:pt>
                <c:pt idx="14750">
                  <c:v>421.61559999999997</c:v>
                </c:pt>
                <c:pt idx="14751">
                  <c:v>421.61750000000001</c:v>
                </c:pt>
                <c:pt idx="14752">
                  <c:v>421.62049999999999</c:v>
                </c:pt>
                <c:pt idx="14753">
                  <c:v>421.62430000000001</c:v>
                </c:pt>
                <c:pt idx="14754">
                  <c:v>421.6266</c:v>
                </c:pt>
                <c:pt idx="14755">
                  <c:v>421.6284</c:v>
                </c:pt>
                <c:pt idx="14756">
                  <c:v>421.63119999999998</c:v>
                </c:pt>
                <c:pt idx="14757">
                  <c:v>421.63380000000001</c:v>
                </c:pt>
                <c:pt idx="14758">
                  <c:v>421.63720000000001</c:v>
                </c:pt>
                <c:pt idx="14759">
                  <c:v>421.64030000000002</c:v>
                </c:pt>
                <c:pt idx="14760">
                  <c:v>421.6422</c:v>
                </c:pt>
                <c:pt idx="14761">
                  <c:v>421.64609999999999</c:v>
                </c:pt>
                <c:pt idx="14762">
                  <c:v>421.6474</c:v>
                </c:pt>
                <c:pt idx="14763">
                  <c:v>421.65199999999999</c:v>
                </c:pt>
                <c:pt idx="14764">
                  <c:v>421.65499999999997</c:v>
                </c:pt>
                <c:pt idx="14765">
                  <c:v>421.65859999999998</c:v>
                </c:pt>
                <c:pt idx="14766">
                  <c:v>421.65960000000001</c:v>
                </c:pt>
                <c:pt idx="14767">
                  <c:v>421.66199999999998</c:v>
                </c:pt>
                <c:pt idx="14768">
                  <c:v>421.66399999999999</c:v>
                </c:pt>
                <c:pt idx="14769">
                  <c:v>421.66699999999997</c:v>
                </c:pt>
                <c:pt idx="14770">
                  <c:v>421.66829999999999</c:v>
                </c:pt>
                <c:pt idx="14771">
                  <c:v>421.67110000000002</c:v>
                </c:pt>
                <c:pt idx="14772">
                  <c:v>421.67180000000002</c:v>
                </c:pt>
                <c:pt idx="14773">
                  <c:v>421.67419999999998</c:v>
                </c:pt>
                <c:pt idx="14774">
                  <c:v>421.67619999999999</c:v>
                </c:pt>
                <c:pt idx="14775">
                  <c:v>421.67869999999999</c:v>
                </c:pt>
                <c:pt idx="14776">
                  <c:v>421.67880000000002</c:v>
                </c:pt>
                <c:pt idx="14777">
                  <c:v>421.68239999999997</c:v>
                </c:pt>
                <c:pt idx="14778">
                  <c:v>421.685</c:v>
                </c:pt>
                <c:pt idx="14779">
                  <c:v>421.68790000000001</c:v>
                </c:pt>
                <c:pt idx="14780">
                  <c:v>421.68979999999999</c:v>
                </c:pt>
                <c:pt idx="14781">
                  <c:v>421.69279999999998</c:v>
                </c:pt>
                <c:pt idx="14782">
                  <c:v>421.69439999999997</c:v>
                </c:pt>
                <c:pt idx="14783">
                  <c:v>421.69670000000002</c:v>
                </c:pt>
                <c:pt idx="14784">
                  <c:v>421.70030000000003</c:v>
                </c:pt>
                <c:pt idx="14785">
                  <c:v>421.70310000000001</c:v>
                </c:pt>
                <c:pt idx="14786">
                  <c:v>421.70620000000002</c:v>
                </c:pt>
                <c:pt idx="14787">
                  <c:v>421.70859999999999</c:v>
                </c:pt>
                <c:pt idx="14788">
                  <c:v>421.71</c:v>
                </c:pt>
                <c:pt idx="14789">
                  <c:v>421.71129999999999</c:v>
                </c:pt>
                <c:pt idx="14790">
                  <c:v>421.71339999999998</c:v>
                </c:pt>
                <c:pt idx="14791">
                  <c:v>421.71620000000001</c:v>
                </c:pt>
                <c:pt idx="14792">
                  <c:v>421.7201</c:v>
                </c:pt>
                <c:pt idx="14793">
                  <c:v>421.72219999999999</c:v>
                </c:pt>
                <c:pt idx="14794">
                  <c:v>421.7226</c:v>
                </c:pt>
                <c:pt idx="14795">
                  <c:v>421.7244</c:v>
                </c:pt>
                <c:pt idx="14796">
                  <c:v>421.7287</c:v>
                </c:pt>
                <c:pt idx="14797">
                  <c:v>421.7312</c:v>
                </c:pt>
                <c:pt idx="14798">
                  <c:v>421.7328</c:v>
                </c:pt>
                <c:pt idx="14799">
                  <c:v>421.73630000000003</c:v>
                </c:pt>
                <c:pt idx="14800">
                  <c:v>421.73669999999998</c:v>
                </c:pt>
                <c:pt idx="14801">
                  <c:v>421.73869999999999</c:v>
                </c:pt>
                <c:pt idx="14802">
                  <c:v>421.74149999999997</c:v>
                </c:pt>
                <c:pt idx="14803">
                  <c:v>421.74340000000001</c:v>
                </c:pt>
                <c:pt idx="14804">
                  <c:v>421.74689999999998</c:v>
                </c:pt>
                <c:pt idx="14805">
                  <c:v>421.74880000000002</c:v>
                </c:pt>
                <c:pt idx="14806">
                  <c:v>421.75099999999998</c:v>
                </c:pt>
                <c:pt idx="14807">
                  <c:v>421.75299999999999</c:v>
                </c:pt>
                <c:pt idx="14808">
                  <c:v>421.7559</c:v>
                </c:pt>
                <c:pt idx="14809">
                  <c:v>421.7568</c:v>
                </c:pt>
                <c:pt idx="14810">
                  <c:v>421.7604</c:v>
                </c:pt>
                <c:pt idx="14811">
                  <c:v>421.762</c:v>
                </c:pt>
                <c:pt idx="14812">
                  <c:v>421.76499999999999</c:v>
                </c:pt>
                <c:pt idx="14813">
                  <c:v>421.7672</c:v>
                </c:pt>
                <c:pt idx="14814">
                  <c:v>421.76819999999998</c:v>
                </c:pt>
                <c:pt idx="14815">
                  <c:v>421.7722</c:v>
                </c:pt>
                <c:pt idx="14816">
                  <c:v>421.77499999999998</c:v>
                </c:pt>
                <c:pt idx="14817">
                  <c:v>421.7774</c:v>
                </c:pt>
                <c:pt idx="14818">
                  <c:v>421.77940000000001</c:v>
                </c:pt>
                <c:pt idx="14819">
                  <c:v>421.78370000000001</c:v>
                </c:pt>
                <c:pt idx="14820">
                  <c:v>421.78660000000002</c:v>
                </c:pt>
                <c:pt idx="14821">
                  <c:v>421.7867</c:v>
                </c:pt>
                <c:pt idx="14822">
                  <c:v>421.78949999999998</c:v>
                </c:pt>
                <c:pt idx="14823">
                  <c:v>421.79239999999999</c:v>
                </c:pt>
                <c:pt idx="14824">
                  <c:v>421.7944</c:v>
                </c:pt>
                <c:pt idx="14825">
                  <c:v>421.79559999999998</c:v>
                </c:pt>
                <c:pt idx="14826">
                  <c:v>421.7989</c:v>
                </c:pt>
                <c:pt idx="14827">
                  <c:v>421.80090000000001</c:v>
                </c:pt>
                <c:pt idx="14828">
                  <c:v>421.80259999999998</c:v>
                </c:pt>
                <c:pt idx="14829">
                  <c:v>421.80459999999999</c:v>
                </c:pt>
                <c:pt idx="14830">
                  <c:v>421.80700000000002</c:v>
                </c:pt>
                <c:pt idx="14831">
                  <c:v>421.80939999999998</c:v>
                </c:pt>
                <c:pt idx="14832">
                  <c:v>421.81279999999998</c:v>
                </c:pt>
                <c:pt idx="14833">
                  <c:v>421.81420000000003</c:v>
                </c:pt>
                <c:pt idx="14834">
                  <c:v>421.8152</c:v>
                </c:pt>
                <c:pt idx="14835">
                  <c:v>421.81909999999999</c:v>
                </c:pt>
                <c:pt idx="14836">
                  <c:v>421.82139999999998</c:v>
                </c:pt>
                <c:pt idx="14837">
                  <c:v>421.82240000000002</c:v>
                </c:pt>
                <c:pt idx="14838">
                  <c:v>421.82470000000001</c:v>
                </c:pt>
                <c:pt idx="14839">
                  <c:v>421.82760000000002</c:v>
                </c:pt>
                <c:pt idx="14840">
                  <c:v>421.82810000000001</c:v>
                </c:pt>
                <c:pt idx="14841">
                  <c:v>421.8306</c:v>
                </c:pt>
                <c:pt idx="14842">
                  <c:v>421.83339999999998</c:v>
                </c:pt>
                <c:pt idx="14843">
                  <c:v>421.8356</c:v>
                </c:pt>
                <c:pt idx="14844">
                  <c:v>421.8381</c:v>
                </c:pt>
                <c:pt idx="14845">
                  <c:v>421.84</c:v>
                </c:pt>
                <c:pt idx="14846">
                  <c:v>421.84280000000001</c:v>
                </c:pt>
                <c:pt idx="14847">
                  <c:v>421.84570000000002</c:v>
                </c:pt>
                <c:pt idx="14848">
                  <c:v>421.84969999999998</c:v>
                </c:pt>
                <c:pt idx="14849">
                  <c:v>421.85309999999998</c:v>
                </c:pt>
                <c:pt idx="14850">
                  <c:v>421.85410000000002</c:v>
                </c:pt>
                <c:pt idx="14851">
                  <c:v>421.85629999999998</c:v>
                </c:pt>
                <c:pt idx="14852">
                  <c:v>421.85939999999999</c:v>
                </c:pt>
                <c:pt idx="14853">
                  <c:v>421.86160000000001</c:v>
                </c:pt>
                <c:pt idx="14854">
                  <c:v>421.86380000000003</c:v>
                </c:pt>
                <c:pt idx="14855">
                  <c:v>421.86790000000002</c:v>
                </c:pt>
                <c:pt idx="14856">
                  <c:v>421.86950000000002</c:v>
                </c:pt>
                <c:pt idx="14857">
                  <c:v>421.87259999999998</c:v>
                </c:pt>
                <c:pt idx="14858">
                  <c:v>421.87650000000002</c:v>
                </c:pt>
                <c:pt idx="14859">
                  <c:v>421.87720000000002</c:v>
                </c:pt>
                <c:pt idx="14860">
                  <c:v>421.88040000000001</c:v>
                </c:pt>
                <c:pt idx="14861">
                  <c:v>421.88400000000001</c:v>
                </c:pt>
                <c:pt idx="14862">
                  <c:v>421.88479999999998</c:v>
                </c:pt>
                <c:pt idx="14863">
                  <c:v>421.88639999999998</c:v>
                </c:pt>
                <c:pt idx="14864">
                  <c:v>421.8897</c:v>
                </c:pt>
                <c:pt idx="14865">
                  <c:v>421.89299999999997</c:v>
                </c:pt>
                <c:pt idx="14866">
                  <c:v>421.89530000000002</c:v>
                </c:pt>
                <c:pt idx="14867">
                  <c:v>421.89699999999999</c:v>
                </c:pt>
                <c:pt idx="14868">
                  <c:v>421.89890000000003</c:v>
                </c:pt>
                <c:pt idx="14869">
                  <c:v>421.90260000000001</c:v>
                </c:pt>
                <c:pt idx="14870">
                  <c:v>421.90530000000001</c:v>
                </c:pt>
                <c:pt idx="14871">
                  <c:v>421.9067</c:v>
                </c:pt>
                <c:pt idx="14872">
                  <c:v>421.9085</c:v>
                </c:pt>
                <c:pt idx="14873">
                  <c:v>421.91050000000001</c:v>
                </c:pt>
                <c:pt idx="14874">
                  <c:v>421.91370000000001</c:v>
                </c:pt>
                <c:pt idx="14875">
                  <c:v>421.91559999999998</c:v>
                </c:pt>
                <c:pt idx="14876">
                  <c:v>421.91660000000002</c:v>
                </c:pt>
                <c:pt idx="14877">
                  <c:v>421.91969999999998</c:v>
                </c:pt>
                <c:pt idx="14878">
                  <c:v>421.92219999999998</c:v>
                </c:pt>
                <c:pt idx="14879">
                  <c:v>421.92439999999999</c:v>
                </c:pt>
                <c:pt idx="14880">
                  <c:v>421.92689999999999</c:v>
                </c:pt>
                <c:pt idx="14881">
                  <c:v>421.92759999999998</c:v>
                </c:pt>
                <c:pt idx="14882">
                  <c:v>421.93060000000003</c:v>
                </c:pt>
                <c:pt idx="14883">
                  <c:v>421.93279999999999</c:v>
                </c:pt>
                <c:pt idx="14884">
                  <c:v>421.93360000000001</c:v>
                </c:pt>
                <c:pt idx="14885">
                  <c:v>421.93520000000001</c:v>
                </c:pt>
                <c:pt idx="14886">
                  <c:v>421.93720000000002</c:v>
                </c:pt>
                <c:pt idx="14887">
                  <c:v>421.9393</c:v>
                </c:pt>
                <c:pt idx="14888">
                  <c:v>421.94209999999998</c:v>
                </c:pt>
                <c:pt idx="14889">
                  <c:v>421.94459999999998</c:v>
                </c:pt>
                <c:pt idx="14890">
                  <c:v>421.94670000000002</c:v>
                </c:pt>
                <c:pt idx="14891">
                  <c:v>421.94799999999998</c:v>
                </c:pt>
                <c:pt idx="14892">
                  <c:v>421.95</c:v>
                </c:pt>
                <c:pt idx="14893">
                  <c:v>421.95159999999998</c:v>
                </c:pt>
                <c:pt idx="14894">
                  <c:v>421.95460000000003</c:v>
                </c:pt>
                <c:pt idx="14895">
                  <c:v>421.9572</c:v>
                </c:pt>
                <c:pt idx="14896">
                  <c:v>421.96050000000002</c:v>
                </c:pt>
                <c:pt idx="14897">
                  <c:v>421.96170000000001</c:v>
                </c:pt>
                <c:pt idx="14898">
                  <c:v>421.96280000000002</c:v>
                </c:pt>
                <c:pt idx="14899">
                  <c:v>421.96539999999999</c:v>
                </c:pt>
                <c:pt idx="14900">
                  <c:v>421.9665</c:v>
                </c:pt>
                <c:pt idx="14901">
                  <c:v>421.96960000000001</c:v>
                </c:pt>
                <c:pt idx="14902">
                  <c:v>421.97179999999997</c:v>
                </c:pt>
                <c:pt idx="14903">
                  <c:v>421.97359999999998</c:v>
                </c:pt>
                <c:pt idx="14904">
                  <c:v>421.97640000000001</c:v>
                </c:pt>
                <c:pt idx="14905">
                  <c:v>421.97809999999998</c:v>
                </c:pt>
                <c:pt idx="14906">
                  <c:v>421.98059999999998</c:v>
                </c:pt>
                <c:pt idx="14907">
                  <c:v>421.983</c:v>
                </c:pt>
                <c:pt idx="14908">
                  <c:v>421.98700000000002</c:v>
                </c:pt>
                <c:pt idx="14909">
                  <c:v>421.98989999999998</c:v>
                </c:pt>
                <c:pt idx="14910">
                  <c:v>421.99</c:v>
                </c:pt>
                <c:pt idx="14911">
                  <c:v>421.99310000000003</c:v>
                </c:pt>
                <c:pt idx="14912">
                  <c:v>421.99540000000002</c:v>
                </c:pt>
                <c:pt idx="14913">
                  <c:v>421.99810000000002</c:v>
                </c:pt>
                <c:pt idx="14914">
                  <c:v>421.99959999999999</c:v>
                </c:pt>
                <c:pt idx="14915">
                  <c:v>422.0016</c:v>
                </c:pt>
                <c:pt idx="14916">
                  <c:v>422.005</c:v>
                </c:pt>
                <c:pt idx="14917">
                  <c:v>422.00850000000003</c:v>
                </c:pt>
                <c:pt idx="14918">
                  <c:v>422.01060000000001</c:v>
                </c:pt>
                <c:pt idx="14919">
                  <c:v>422.01159999999999</c:v>
                </c:pt>
                <c:pt idx="14920">
                  <c:v>422.0154</c:v>
                </c:pt>
                <c:pt idx="14921">
                  <c:v>422.01659999999998</c:v>
                </c:pt>
                <c:pt idx="14922">
                  <c:v>422.02019999999999</c:v>
                </c:pt>
                <c:pt idx="14923">
                  <c:v>422.0215</c:v>
                </c:pt>
                <c:pt idx="14924">
                  <c:v>422.02420000000001</c:v>
                </c:pt>
                <c:pt idx="14925">
                  <c:v>422.02620000000002</c:v>
                </c:pt>
                <c:pt idx="14926">
                  <c:v>422.02960000000002</c:v>
                </c:pt>
                <c:pt idx="14927">
                  <c:v>422.03190000000001</c:v>
                </c:pt>
                <c:pt idx="14928">
                  <c:v>422.03179999999998</c:v>
                </c:pt>
                <c:pt idx="14929">
                  <c:v>422.03609999999998</c:v>
                </c:pt>
                <c:pt idx="14930">
                  <c:v>422.03919999999999</c:v>
                </c:pt>
                <c:pt idx="14931">
                  <c:v>422.04140000000001</c:v>
                </c:pt>
                <c:pt idx="14932">
                  <c:v>422.0446</c:v>
                </c:pt>
                <c:pt idx="14933">
                  <c:v>422.04629999999997</c:v>
                </c:pt>
                <c:pt idx="14934">
                  <c:v>422.04910000000001</c:v>
                </c:pt>
                <c:pt idx="14935">
                  <c:v>422.05079999999998</c:v>
                </c:pt>
                <c:pt idx="14936">
                  <c:v>422.05270000000002</c:v>
                </c:pt>
                <c:pt idx="14937">
                  <c:v>422.05529999999999</c:v>
                </c:pt>
                <c:pt idx="14938">
                  <c:v>422.05939999999998</c:v>
                </c:pt>
                <c:pt idx="14939">
                  <c:v>422.0607</c:v>
                </c:pt>
                <c:pt idx="14940">
                  <c:v>422.06220000000002</c:v>
                </c:pt>
                <c:pt idx="14941">
                  <c:v>422.06540000000001</c:v>
                </c:pt>
                <c:pt idx="14942">
                  <c:v>422.06639999999999</c:v>
                </c:pt>
                <c:pt idx="14943">
                  <c:v>422.06979999999999</c:v>
                </c:pt>
                <c:pt idx="14944">
                  <c:v>422.07139999999998</c:v>
                </c:pt>
                <c:pt idx="14945">
                  <c:v>422.07400000000001</c:v>
                </c:pt>
                <c:pt idx="14946">
                  <c:v>422.0752</c:v>
                </c:pt>
                <c:pt idx="14947">
                  <c:v>422.07580000000002</c:v>
                </c:pt>
                <c:pt idx="14948">
                  <c:v>422.07900000000001</c:v>
                </c:pt>
                <c:pt idx="14949">
                  <c:v>422.08080000000001</c:v>
                </c:pt>
                <c:pt idx="14950">
                  <c:v>422.08280000000002</c:v>
                </c:pt>
                <c:pt idx="14951">
                  <c:v>422.08600000000001</c:v>
                </c:pt>
                <c:pt idx="14952">
                  <c:v>422.08609999999999</c:v>
                </c:pt>
                <c:pt idx="14953">
                  <c:v>422.08859999999999</c:v>
                </c:pt>
                <c:pt idx="14954">
                  <c:v>422.09179999999998</c:v>
                </c:pt>
                <c:pt idx="14955">
                  <c:v>422.09289999999999</c:v>
                </c:pt>
                <c:pt idx="14956">
                  <c:v>422.09469999999999</c:v>
                </c:pt>
                <c:pt idx="14957">
                  <c:v>422.09730000000002</c:v>
                </c:pt>
                <c:pt idx="14958">
                  <c:v>422.09910000000002</c:v>
                </c:pt>
                <c:pt idx="14959">
                  <c:v>422.0994</c:v>
                </c:pt>
                <c:pt idx="14960">
                  <c:v>422.10160000000002</c:v>
                </c:pt>
                <c:pt idx="14961">
                  <c:v>422.10399999999998</c:v>
                </c:pt>
                <c:pt idx="14962">
                  <c:v>422.1062</c:v>
                </c:pt>
                <c:pt idx="14963">
                  <c:v>422.1078</c:v>
                </c:pt>
                <c:pt idx="14964">
                  <c:v>422.11110000000002</c:v>
                </c:pt>
                <c:pt idx="14965">
                  <c:v>422.11270000000002</c:v>
                </c:pt>
                <c:pt idx="14966">
                  <c:v>422.11579999999998</c:v>
                </c:pt>
                <c:pt idx="14967">
                  <c:v>422.11599999999999</c:v>
                </c:pt>
                <c:pt idx="14968">
                  <c:v>422.12</c:v>
                </c:pt>
                <c:pt idx="14969">
                  <c:v>422.12200000000001</c:v>
                </c:pt>
                <c:pt idx="14970">
                  <c:v>422.12459999999999</c:v>
                </c:pt>
                <c:pt idx="14971">
                  <c:v>422.12689999999998</c:v>
                </c:pt>
                <c:pt idx="14972">
                  <c:v>422.12979999999999</c:v>
                </c:pt>
                <c:pt idx="14973">
                  <c:v>422.13080000000002</c:v>
                </c:pt>
                <c:pt idx="14974">
                  <c:v>422.13319999999999</c:v>
                </c:pt>
                <c:pt idx="14975">
                  <c:v>422.13400000000001</c:v>
                </c:pt>
                <c:pt idx="14976">
                  <c:v>422.13589999999999</c:v>
                </c:pt>
                <c:pt idx="14977">
                  <c:v>422.13929999999999</c:v>
                </c:pt>
                <c:pt idx="14978">
                  <c:v>422.14019999999999</c:v>
                </c:pt>
                <c:pt idx="14979">
                  <c:v>422.1431</c:v>
                </c:pt>
                <c:pt idx="14980">
                  <c:v>422.14440000000002</c:v>
                </c:pt>
                <c:pt idx="14981">
                  <c:v>422.1463</c:v>
                </c:pt>
                <c:pt idx="14982">
                  <c:v>422.14960000000002</c:v>
                </c:pt>
                <c:pt idx="14983">
                  <c:v>422.15120000000002</c:v>
                </c:pt>
                <c:pt idx="14984">
                  <c:v>422.15120000000002</c:v>
                </c:pt>
                <c:pt idx="14985">
                  <c:v>422.15370000000001</c:v>
                </c:pt>
                <c:pt idx="14986">
                  <c:v>422.15649999999999</c:v>
                </c:pt>
                <c:pt idx="14987">
                  <c:v>422.15809999999999</c:v>
                </c:pt>
                <c:pt idx="14988">
                  <c:v>422.16070000000002</c:v>
                </c:pt>
                <c:pt idx="14989">
                  <c:v>422.16239999999999</c:v>
                </c:pt>
                <c:pt idx="14990">
                  <c:v>422.16359999999997</c:v>
                </c:pt>
                <c:pt idx="14991">
                  <c:v>422.166</c:v>
                </c:pt>
                <c:pt idx="14992">
                  <c:v>422.16699999999997</c:v>
                </c:pt>
                <c:pt idx="14993">
                  <c:v>422.16860000000003</c:v>
                </c:pt>
                <c:pt idx="14994">
                  <c:v>422.17070000000001</c:v>
                </c:pt>
                <c:pt idx="14995">
                  <c:v>422.1728</c:v>
                </c:pt>
                <c:pt idx="14996">
                  <c:v>422.1764</c:v>
                </c:pt>
                <c:pt idx="14997">
                  <c:v>422.17880000000002</c:v>
                </c:pt>
                <c:pt idx="14998">
                  <c:v>422.18119999999999</c:v>
                </c:pt>
                <c:pt idx="14999">
                  <c:v>422.18239999999997</c:v>
                </c:pt>
                <c:pt idx="15000">
                  <c:v>422.18610000000001</c:v>
                </c:pt>
                <c:pt idx="15001">
                  <c:v>422.18849999999998</c:v>
                </c:pt>
                <c:pt idx="15002">
                  <c:v>422.19060000000002</c:v>
                </c:pt>
                <c:pt idx="15003">
                  <c:v>422.19170000000003</c:v>
                </c:pt>
                <c:pt idx="15004">
                  <c:v>422.19439999999997</c:v>
                </c:pt>
                <c:pt idx="15005">
                  <c:v>422.19619999999998</c:v>
                </c:pt>
                <c:pt idx="15006">
                  <c:v>422.19970000000001</c:v>
                </c:pt>
                <c:pt idx="15007">
                  <c:v>422.20280000000002</c:v>
                </c:pt>
                <c:pt idx="15008">
                  <c:v>422.20420000000001</c:v>
                </c:pt>
                <c:pt idx="15009">
                  <c:v>422.20699999999999</c:v>
                </c:pt>
                <c:pt idx="15010">
                  <c:v>422.20920000000001</c:v>
                </c:pt>
                <c:pt idx="15011">
                  <c:v>422.21159999999998</c:v>
                </c:pt>
                <c:pt idx="15012">
                  <c:v>422.21289999999999</c:v>
                </c:pt>
                <c:pt idx="15013">
                  <c:v>422.21660000000003</c:v>
                </c:pt>
                <c:pt idx="15014">
                  <c:v>422.2183</c:v>
                </c:pt>
                <c:pt idx="15015">
                  <c:v>422.22140000000002</c:v>
                </c:pt>
                <c:pt idx="15016">
                  <c:v>422.22309999999999</c:v>
                </c:pt>
                <c:pt idx="15017">
                  <c:v>422.22500000000002</c:v>
                </c:pt>
                <c:pt idx="15018">
                  <c:v>422.22699999999998</c:v>
                </c:pt>
                <c:pt idx="15019">
                  <c:v>422.2294</c:v>
                </c:pt>
                <c:pt idx="15020">
                  <c:v>422.23200000000003</c:v>
                </c:pt>
                <c:pt idx="15021">
                  <c:v>422.23430000000002</c:v>
                </c:pt>
                <c:pt idx="15022">
                  <c:v>422.2371</c:v>
                </c:pt>
                <c:pt idx="15023">
                  <c:v>422.24</c:v>
                </c:pt>
                <c:pt idx="15024">
                  <c:v>422.24310000000003</c:v>
                </c:pt>
                <c:pt idx="15025">
                  <c:v>422.2441</c:v>
                </c:pt>
                <c:pt idx="15026">
                  <c:v>422.24610000000001</c:v>
                </c:pt>
                <c:pt idx="15027">
                  <c:v>422.24889999999999</c:v>
                </c:pt>
                <c:pt idx="15028">
                  <c:v>422.25020000000001</c:v>
                </c:pt>
                <c:pt idx="15029">
                  <c:v>422.25279999999998</c:v>
                </c:pt>
                <c:pt idx="15030">
                  <c:v>422.2552</c:v>
                </c:pt>
                <c:pt idx="15031">
                  <c:v>422.25720000000001</c:v>
                </c:pt>
                <c:pt idx="15032">
                  <c:v>422.25839999999999</c:v>
                </c:pt>
                <c:pt idx="15033">
                  <c:v>422.26029999999997</c:v>
                </c:pt>
                <c:pt idx="15034">
                  <c:v>422.26260000000002</c:v>
                </c:pt>
                <c:pt idx="15035">
                  <c:v>422.26429999999999</c:v>
                </c:pt>
                <c:pt idx="15036">
                  <c:v>422.26650000000001</c:v>
                </c:pt>
                <c:pt idx="15037">
                  <c:v>422.26900000000001</c:v>
                </c:pt>
                <c:pt idx="15038">
                  <c:v>422.2713</c:v>
                </c:pt>
                <c:pt idx="15039">
                  <c:v>422.27379999999999</c:v>
                </c:pt>
                <c:pt idx="15040">
                  <c:v>422.27609999999999</c:v>
                </c:pt>
                <c:pt idx="15041">
                  <c:v>422.27780000000001</c:v>
                </c:pt>
                <c:pt idx="15042">
                  <c:v>422.27980000000002</c:v>
                </c:pt>
                <c:pt idx="15043">
                  <c:v>422.28179999999998</c:v>
                </c:pt>
                <c:pt idx="15044">
                  <c:v>422.28440000000001</c:v>
                </c:pt>
                <c:pt idx="15045">
                  <c:v>422.2842</c:v>
                </c:pt>
                <c:pt idx="15046">
                  <c:v>422.28730000000002</c:v>
                </c:pt>
                <c:pt idx="15047">
                  <c:v>422.28980000000001</c:v>
                </c:pt>
                <c:pt idx="15048">
                  <c:v>422.29259999999999</c:v>
                </c:pt>
                <c:pt idx="15049">
                  <c:v>422.2944</c:v>
                </c:pt>
                <c:pt idx="15050">
                  <c:v>422.29640000000001</c:v>
                </c:pt>
                <c:pt idx="15051">
                  <c:v>422.29680000000002</c:v>
                </c:pt>
                <c:pt idx="15052">
                  <c:v>422.29910000000001</c:v>
                </c:pt>
                <c:pt idx="15053">
                  <c:v>422.3023</c:v>
                </c:pt>
                <c:pt idx="15054">
                  <c:v>422.30540000000002</c:v>
                </c:pt>
                <c:pt idx="15055">
                  <c:v>422.30599999999998</c:v>
                </c:pt>
                <c:pt idx="15056">
                  <c:v>422.30779999999999</c:v>
                </c:pt>
                <c:pt idx="15057">
                  <c:v>422.3082</c:v>
                </c:pt>
                <c:pt idx="15058">
                  <c:v>422.31189999999998</c:v>
                </c:pt>
                <c:pt idx="15059">
                  <c:v>422.31189999999998</c:v>
                </c:pt>
                <c:pt idx="15060">
                  <c:v>422.31389999999999</c:v>
                </c:pt>
                <c:pt idx="15061">
                  <c:v>422.31459999999998</c:v>
                </c:pt>
                <c:pt idx="15062">
                  <c:v>422.31709999999998</c:v>
                </c:pt>
                <c:pt idx="15063">
                  <c:v>422.31799999999998</c:v>
                </c:pt>
                <c:pt idx="15064">
                  <c:v>422.3202</c:v>
                </c:pt>
                <c:pt idx="15065">
                  <c:v>422.32279999999997</c:v>
                </c:pt>
                <c:pt idx="15066">
                  <c:v>422.3252</c:v>
                </c:pt>
                <c:pt idx="15067">
                  <c:v>422.32780000000002</c:v>
                </c:pt>
                <c:pt idx="15068">
                  <c:v>422.32929999999999</c:v>
                </c:pt>
                <c:pt idx="15069">
                  <c:v>422.33280000000002</c:v>
                </c:pt>
                <c:pt idx="15070">
                  <c:v>422.33280000000002</c:v>
                </c:pt>
                <c:pt idx="15071">
                  <c:v>422.33519999999999</c:v>
                </c:pt>
                <c:pt idx="15072">
                  <c:v>422.3374</c:v>
                </c:pt>
                <c:pt idx="15073">
                  <c:v>422.339</c:v>
                </c:pt>
                <c:pt idx="15074">
                  <c:v>422.34190000000001</c:v>
                </c:pt>
                <c:pt idx="15075">
                  <c:v>422.34339999999997</c:v>
                </c:pt>
                <c:pt idx="15076">
                  <c:v>422.34780000000001</c:v>
                </c:pt>
                <c:pt idx="15077">
                  <c:v>422.34870000000001</c:v>
                </c:pt>
                <c:pt idx="15078">
                  <c:v>422.35160000000002</c:v>
                </c:pt>
                <c:pt idx="15079">
                  <c:v>422.3528</c:v>
                </c:pt>
                <c:pt idx="15080">
                  <c:v>422.3544</c:v>
                </c:pt>
                <c:pt idx="15081">
                  <c:v>422.35539999999997</c:v>
                </c:pt>
                <c:pt idx="15082">
                  <c:v>422.3587</c:v>
                </c:pt>
                <c:pt idx="15083">
                  <c:v>422.36040000000003</c:v>
                </c:pt>
                <c:pt idx="15084">
                  <c:v>422.36369999999999</c:v>
                </c:pt>
                <c:pt idx="15085">
                  <c:v>422.36619999999999</c:v>
                </c:pt>
                <c:pt idx="15086">
                  <c:v>422.36880000000002</c:v>
                </c:pt>
                <c:pt idx="15087">
                  <c:v>422.36970000000002</c:v>
                </c:pt>
                <c:pt idx="15088">
                  <c:v>422.37200000000001</c:v>
                </c:pt>
                <c:pt idx="15089">
                  <c:v>422.3734</c:v>
                </c:pt>
                <c:pt idx="15090">
                  <c:v>422.37580000000003</c:v>
                </c:pt>
                <c:pt idx="15091">
                  <c:v>422.37700000000001</c:v>
                </c:pt>
                <c:pt idx="15092">
                  <c:v>422.38029999999998</c:v>
                </c:pt>
                <c:pt idx="15093">
                  <c:v>422.38279999999997</c:v>
                </c:pt>
                <c:pt idx="15094">
                  <c:v>422.38499999999999</c:v>
                </c:pt>
                <c:pt idx="15095">
                  <c:v>422.38580000000002</c:v>
                </c:pt>
                <c:pt idx="15096">
                  <c:v>422.38780000000003</c:v>
                </c:pt>
                <c:pt idx="15097">
                  <c:v>422.39080000000001</c:v>
                </c:pt>
                <c:pt idx="15098">
                  <c:v>422.392</c:v>
                </c:pt>
                <c:pt idx="15099">
                  <c:v>422.39339999999999</c:v>
                </c:pt>
                <c:pt idx="15100">
                  <c:v>422.39600000000002</c:v>
                </c:pt>
                <c:pt idx="15101">
                  <c:v>422.39679999999998</c:v>
                </c:pt>
                <c:pt idx="15102">
                  <c:v>422.39870000000002</c:v>
                </c:pt>
                <c:pt idx="15103">
                  <c:v>422.40199999999999</c:v>
                </c:pt>
                <c:pt idx="15104">
                  <c:v>422.40269999999998</c:v>
                </c:pt>
                <c:pt idx="15105">
                  <c:v>422.40309999999999</c:v>
                </c:pt>
                <c:pt idx="15106">
                  <c:v>422.4067</c:v>
                </c:pt>
                <c:pt idx="15107">
                  <c:v>422.4076</c:v>
                </c:pt>
                <c:pt idx="15108">
                  <c:v>422.40960000000001</c:v>
                </c:pt>
                <c:pt idx="15109">
                  <c:v>422.41219999999998</c:v>
                </c:pt>
                <c:pt idx="15110">
                  <c:v>422.4144</c:v>
                </c:pt>
                <c:pt idx="15111">
                  <c:v>422.41660000000002</c:v>
                </c:pt>
                <c:pt idx="15112">
                  <c:v>422.41840000000002</c:v>
                </c:pt>
                <c:pt idx="15113">
                  <c:v>422.42059999999998</c:v>
                </c:pt>
                <c:pt idx="15114">
                  <c:v>422.42200000000003</c:v>
                </c:pt>
                <c:pt idx="15115">
                  <c:v>422.42410000000001</c:v>
                </c:pt>
                <c:pt idx="15116">
                  <c:v>422.42500000000001</c:v>
                </c:pt>
                <c:pt idx="15117">
                  <c:v>422.428</c:v>
                </c:pt>
                <c:pt idx="15118">
                  <c:v>422.43060000000003</c:v>
                </c:pt>
                <c:pt idx="15119">
                  <c:v>422.43239999999997</c:v>
                </c:pt>
                <c:pt idx="15120">
                  <c:v>422.43439999999998</c:v>
                </c:pt>
                <c:pt idx="15121">
                  <c:v>422.43560000000002</c:v>
                </c:pt>
                <c:pt idx="15122">
                  <c:v>422.4384</c:v>
                </c:pt>
                <c:pt idx="15123">
                  <c:v>422.44060000000002</c:v>
                </c:pt>
                <c:pt idx="15124">
                  <c:v>422.44209999999998</c:v>
                </c:pt>
                <c:pt idx="15125">
                  <c:v>422.44299999999998</c:v>
                </c:pt>
                <c:pt idx="15126">
                  <c:v>422.44630000000001</c:v>
                </c:pt>
                <c:pt idx="15127">
                  <c:v>422.44830000000002</c:v>
                </c:pt>
                <c:pt idx="15128">
                  <c:v>422.44959999999998</c:v>
                </c:pt>
                <c:pt idx="15129">
                  <c:v>422.45159999999998</c:v>
                </c:pt>
                <c:pt idx="15130">
                  <c:v>422.45350000000002</c:v>
                </c:pt>
                <c:pt idx="15131">
                  <c:v>422.45679999999999</c:v>
                </c:pt>
                <c:pt idx="15132">
                  <c:v>422.45690000000002</c:v>
                </c:pt>
                <c:pt idx="15133">
                  <c:v>422.46039999999999</c:v>
                </c:pt>
                <c:pt idx="15134">
                  <c:v>422.46210000000002</c:v>
                </c:pt>
                <c:pt idx="15135">
                  <c:v>422.46359999999999</c:v>
                </c:pt>
                <c:pt idx="15136">
                  <c:v>422.46519999999998</c:v>
                </c:pt>
                <c:pt idx="15137">
                  <c:v>422.46710000000002</c:v>
                </c:pt>
                <c:pt idx="15138">
                  <c:v>422.4701</c:v>
                </c:pt>
                <c:pt idx="15139">
                  <c:v>422.46969999999999</c:v>
                </c:pt>
                <c:pt idx="15140">
                  <c:v>422.46980000000002</c:v>
                </c:pt>
                <c:pt idx="15141">
                  <c:v>422.47239999999999</c:v>
                </c:pt>
                <c:pt idx="15142">
                  <c:v>422.47539999999998</c:v>
                </c:pt>
                <c:pt idx="15143">
                  <c:v>422.47739999999999</c:v>
                </c:pt>
                <c:pt idx="15144">
                  <c:v>422.47809999999998</c:v>
                </c:pt>
                <c:pt idx="15145">
                  <c:v>422.4794</c:v>
                </c:pt>
                <c:pt idx="15146">
                  <c:v>422.48059999999998</c:v>
                </c:pt>
                <c:pt idx="15147">
                  <c:v>422.48399999999998</c:v>
                </c:pt>
                <c:pt idx="15148">
                  <c:v>422.48360000000002</c:v>
                </c:pt>
                <c:pt idx="15149">
                  <c:v>422.48610000000002</c:v>
                </c:pt>
                <c:pt idx="15150">
                  <c:v>422.48719999999997</c:v>
                </c:pt>
                <c:pt idx="15151">
                  <c:v>422.48919999999998</c:v>
                </c:pt>
                <c:pt idx="15152">
                  <c:v>422.49059999999997</c:v>
                </c:pt>
                <c:pt idx="15153">
                  <c:v>422.49160000000001</c:v>
                </c:pt>
                <c:pt idx="15154">
                  <c:v>422.49439999999998</c:v>
                </c:pt>
                <c:pt idx="15155">
                  <c:v>422.49650000000003</c:v>
                </c:pt>
                <c:pt idx="15156">
                  <c:v>422.49759999999998</c:v>
                </c:pt>
                <c:pt idx="15157">
                  <c:v>422.49810000000002</c:v>
                </c:pt>
                <c:pt idx="15158">
                  <c:v>422.50139999999999</c:v>
                </c:pt>
                <c:pt idx="15159">
                  <c:v>422.50290000000001</c:v>
                </c:pt>
                <c:pt idx="15160">
                  <c:v>422.50479999999999</c:v>
                </c:pt>
                <c:pt idx="15161">
                  <c:v>422.50740000000002</c:v>
                </c:pt>
                <c:pt idx="15162">
                  <c:v>422.50880000000001</c:v>
                </c:pt>
                <c:pt idx="15163">
                  <c:v>422.51319999999998</c:v>
                </c:pt>
                <c:pt idx="15164">
                  <c:v>422.51519999999999</c:v>
                </c:pt>
                <c:pt idx="15165">
                  <c:v>422.5172</c:v>
                </c:pt>
                <c:pt idx="15166">
                  <c:v>422.52019999999999</c:v>
                </c:pt>
                <c:pt idx="15167">
                  <c:v>422.5213</c:v>
                </c:pt>
                <c:pt idx="15168">
                  <c:v>422.52420000000001</c:v>
                </c:pt>
                <c:pt idx="15169">
                  <c:v>422.52609999999999</c:v>
                </c:pt>
                <c:pt idx="15170">
                  <c:v>422.52800000000002</c:v>
                </c:pt>
                <c:pt idx="15171">
                  <c:v>422.53199999999998</c:v>
                </c:pt>
                <c:pt idx="15172">
                  <c:v>422.53440000000001</c:v>
                </c:pt>
                <c:pt idx="15173">
                  <c:v>422.53559999999999</c:v>
                </c:pt>
                <c:pt idx="15174">
                  <c:v>422.53870000000001</c:v>
                </c:pt>
                <c:pt idx="15175">
                  <c:v>422.54160000000002</c:v>
                </c:pt>
                <c:pt idx="15176">
                  <c:v>422.54340000000002</c:v>
                </c:pt>
                <c:pt idx="15177">
                  <c:v>422.54559999999998</c:v>
                </c:pt>
                <c:pt idx="15178">
                  <c:v>422.54700000000003</c:v>
                </c:pt>
                <c:pt idx="15179">
                  <c:v>422.54939999999999</c:v>
                </c:pt>
                <c:pt idx="15180">
                  <c:v>422.55169999999998</c:v>
                </c:pt>
                <c:pt idx="15181">
                  <c:v>422.55279999999999</c:v>
                </c:pt>
                <c:pt idx="15182">
                  <c:v>422.55540000000002</c:v>
                </c:pt>
                <c:pt idx="15183">
                  <c:v>422.5575</c:v>
                </c:pt>
                <c:pt idx="15184">
                  <c:v>422.55900000000003</c:v>
                </c:pt>
                <c:pt idx="15185">
                  <c:v>422.56110000000001</c:v>
                </c:pt>
                <c:pt idx="15186">
                  <c:v>422.56299999999999</c:v>
                </c:pt>
                <c:pt idx="15187">
                  <c:v>422.56540000000001</c:v>
                </c:pt>
                <c:pt idx="15188">
                  <c:v>422.56700000000001</c:v>
                </c:pt>
                <c:pt idx="15189">
                  <c:v>422.56889999999999</c:v>
                </c:pt>
                <c:pt idx="15190">
                  <c:v>422.56900000000002</c:v>
                </c:pt>
                <c:pt idx="15191">
                  <c:v>422.57060000000001</c:v>
                </c:pt>
                <c:pt idx="15192">
                  <c:v>422.57229999999998</c:v>
                </c:pt>
                <c:pt idx="15193">
                  <c:v>422.5752</c:v>
                </c:pt>
                <c:pt idx="15194">
                  <c:v>422.577</c:v>
                </c:pt>
                <c:pt idx="15195">
                  <c:v>422.57940000000002</c:v>
                </c:pt>
                <c:pt idx="15196">
                  <c:v>422.57960000000003</c:v>
                </c:pt>
                <c:pt idx="15197">
                  <c:v>422.58240000000001</c:v>
                </c:pt>
                <c:pt idx="15198">
                  <c:v>422.5838</c:v>
                </c:pt>
                <c:pt idx="15199">
                  <c:v>422.5872</c:v>
                </c:pt>
                <c:pt idx="15200">
                  <c:v>422.58690000000001</c:v>
                </c:pt>
                <c:pt idx="15201">
                  <c:v>422.58909999999997</c:v>
                </c:pt>
                <c:pt idx="15202">
                  <c:v>422.59039999999999</c:v>
                </c:pt>
                <c:pt idx="15203">
                  <c:v>422.59370000000001</c:v>
                </c:pt>
                <c:pt idx="15204">
                  <c:v>422.59629999999999</c:v>
                </c:pt>
                <c:pt idx="15205">
                  <c:v>422.59690000000001</c:v>
                </c:pt>
                <c:pt idx="15206">
                  <c:v>422.59780000000001</c:v>
                </c:pt>
                <c:pt idx="15207">
                  <c:v>422.59840000000003</c:v>
                </c:pt>
                <c:pt idx="15208">
                  <c:v>422.6003</c:v>
                </c:pt>
                <c:pt idx="15209">
                  <c:v>422.60199999999998</c:v>
                </c:pt>
                <c:pt idx="15210">
                  <c:v>422.6044</c:v>
                </c:pt>
                <c:pt idx="15211">
                  <c:v>422.60739999999998</c:v>
                </c:pt>
                <c:pt idx="15212">
                  <c:v>422.608</c:v>
                </c:pt>
                <c:pt idx="15213">
                  <c:v>422.6114</c:v>
                </c:pt>
                <c:pt idx="15214">
                  <c:v>422.61320000000001</c:v>
                </c:pt>
                <c:pt idx="15215">
                  <c:v>422.61399999999998</c:v>
                </c:pt>
                <c:pt idx="15216">
                  <c:v>422.61599999999999</c:v>
                </c:pt>
                <c:pt idx="15217">
                  <c:v>422.61720000000003</c:v>
                </c:pt>
                <c:pt idx="15218">
                  <c:v>422.62</c:v>
                </c:pt>
                <c:pt idx="15219">
                  <c:v>422.62240000000003</c:v>
                </c:pt>
                <c:pt idx="15220">
                  <c:v>422.62279999999998</c:v>
                </c:pt>
                <c:pt idx="15221">
                  <c:v>422.62540000000001</c:v>
                </c:pt>
                <c:pt idx="15222">
                  <c:v>422.62619999999998</c:v>
                </c:pt>
                <c:pt idx="15223">
                  <c:v>422.63</c:v>
                </c:pt>
                <c:pt idx="15224">
                  <c:v>422.63060000000002</c:v>
                </c:pt>
                <c:pt idx="15225">
                  <c:v>422.63279999999997</c:v>
                </c:pt>
                <c:pt idx="15226">
                  <c:v>422.63459999999998</c:v>
                </c:pt>
                <c:pt idx="15227">
                  <c:v>422.63690000000003</c:v>
                </c:pt>
                <c:pt idx="15228">
                  <c:v>422.63869999999997</c:v>
                </c:pt>
                <c:pt idx="15229">
                  <c:v>422.64019999999999</c:v>
                </c:pt>
                <c:pt idx="15230">
                  <c:v>422.64139999999998</c:v>
                </c:pt>
                <c:pt idx="15231">
                  <c:v>422.64350000000002</c:v>
                </c:pt>
                <c:pt idx="15232">
                  <c:v>422.64409999999998</c:v>
                </c:pt>
                <c:pt idx="15233">
                  <c:v>422.64800000000002</c:v>
                </c:pt>
                <c:pt idx="15234">
                  <c:v>422.64879999999999</c:v>
                </c:pt>
                <c:pt idx="15235">
                  <c:v>422.6508</c:v>
                </c:pt>
                <c:pt idx="15236">
                  <c:v>422.65300000000002</c:v>
                </c:pt>
                <c:pt idx="15237">
                  <c:v>422.65390000000002</c:v>
                </c:pt>
                <c:pt idx="15238">
                  <c:v>422.65620000000001</c:v>
                </c:pt>
                <c:pt idx="15239">
                  <c:v>422.65719999999999</c:v>
                </c:pt>
                <c:pt idx="15240">
                  <c:v>422.65980000000002</c:v>
                </c:pt>
                <c:pt idx="15241">
                  <c:v>422.6601</c:v>
                </c:pt>
                <c:pt idx="15242">
                  <c:v>422.6644</c:v>
                </c:pt>
                <c:pt idx="15243">
                  <c:v>422.66660000000002</c:v>
                </c:pt>
                <c:pt idx="15244">
                  <c:v>422.66860000000003</c:v>
                </c:pt>
                <c:pt idx="15245">
                  <c:v>422.66849999999999</c:v>
                </c:pt>
                <c:pt idx="15246">
                  <c:v>422.67009999999999</c:v>
                </c:pt>
                <c:pt idx="15247">
                  <c:v>422.67270000000002</c:v>
                </c:pt>
                <c:pt idx="15248">
                  <c:v>422.67399999999998</c:v>
                </c:pt>
                <c:pt idx="15249">
                  <c:v>422.67500000000001</c:v>
                </c:pt>
                <c:pt idx="15250">
                  <c:v>422.67619999999999</c:v>
                </c:pt>
                <c:pt idx="15251">
                  <c:v>422.67759999999998</c:v>
                </c:pt>
                <c:pt idx="15252">
                  <c:v>422.6798</c:v>
                </c:pt>
                <c:pt idx="15253">
                  <c:v>422.6798</c:v>
                </c:pt>
                <c:pt idx="15254">
                  <c:v>422.6832</c:v>
                </c:pt>
                <c:pt idx="15255">
                  <c:v>422.68299999999999</c:v>
                </c:pt>
                <c:pt idx="15256">
                  <c:v>422.68599999999998</c:v>
                </c:pt>
                <c:pt idx="15257">
                  <c:v>422.68639999999999</c:v>
                </c:pt>
                <c:pt idx="15258">
                  <c:v>422.68759999999997</c:v>
                </c:pt>
                <c:pt idx="15259">
                  <c:v>422.68950000000001</c:v>
                </c:pt>
                <c:pt idx="15260">
                  <c:v>422.68959999999998</c:v>
                </c:pt>
                <c:pt idx="15261">
                  <c:v>422.69119999999998</c:v>
                </c:pt>
                <c:pt idx="15262">
                  <c:v>422.6943</c:v>
                </c:pt>
                <c:pt idx="15263">
                  <c:v>422.69470000000001</c:v>
                </c:pt>
                <c:pt idx="15264">
                  <c:v>422.69490000000002</c:v>
                </c:pt>
                <c:pt idx="15265">
                  <c:v>422.6961</c:v>
                </c:pt>
                <c:pt idx="15266">
                  <c:v>422.7002</c:v>
                </c:pt>
                <c:pt idx="15267">
                  <c:v>422.70060000000001</c:v>
                </c:pt>
                <c:pt idx="15268">
                  <c:v>422.70159999999998</c:v>
                </c:pt>
                <c:pt idx="15269">
                  <c:v>422.70229999999998</c:v>
                </c:pt>
                <c:pt idx="15270">
                  <c:v>422.70530000000002</c:v>
                </c:pt>
                <c:pt idx="15271">
                  <c:v>422.70699999999999</c:v>
                </c:pt>
                <c:pt idx="15272">
                  <c:v>422.71019999999999</c:v>
                </c:pt>
                <c:pt idx="15273">
                  <c:v>422.71179999999998</c:v>
                </c:pt>
                <c:pt idx="15274">
                  <c:v>422.71440000000001</c:v>
                </c:pt>
                <c:pt idx="15275">
                  <c:v>422.71600000000001</c:v>
                </c:pt>
                <c:pt idx="15276">
                  <c:v>422.7176</c:v>
                </c:pt>
                <c:pt idx="15277">
                  <c:v>422.7201</c:v>
                </c:pt>
                <c:pt idx="15278">
                  <c:v>422.721</c:v>
                </c:pt>
                <c:pt idx="15279">
                  <c:v>422.72320000000002</c:v>
                </c:pt>
                <c:pt idx="15280">
                  <c:v>422.72660000000002</c:v>
                </c:pt>
                <c:pt idx="15281">
                  <c:v>422.7287</c:v>
                </c:pt>
                <c:pt idx="15282">
                  <c:v>422.72969999999998</c:v>
                </c:pt>
                <c:pt idx="15283">
                  <c:v>422.73239999999998</c:v>
                </c:pt>
                <c:pt idx="15284">
                  <c:v>422.73320000000001</c:v>
                </c:pt>
                <c:pt idx="15285">
                  <c:v>422.73599999999999</c:v>
                </c:pt>
                <c:pt idx="15286">
                  <c:v>422.73820000000001</c:v>
                </c:pt>
                <c:pt idx="15287">
                  <c:v>422.7396</c:v>
                </c:pt>
                <c:pt idx="15288">
                  <c:v>422.74099999999999</c:v>
                </c:pt>
                <c:pt idx="15289">
                  <c:v>422.74360000000001</c:v>
                </c:pt>
                <c:pt idx="15290">
                  <c:v>422.74520000000001</c:v>
                </c:pt>
                <c:pt idx="15291">
                  <c:v>422.74590000000001</c:v>
                </c:pt>
                <c:pt idx="15292">
                  <c:v>422.74880000000002</c:v>
                </c:pt>
                <c:pt idx="15293">
                  <c:v>422.7516</c:v>
                </c:pt>
                <c:pt idx="15294">
                  <c:v>422.75330000000002</c:v>
                </c:pt>
                <c:pt idx="15295">
                  <c:v>422.75479999999999</c:v>
                </c:pt>
                <c:pt idx="15296">
                  <c:v>422.75580000000002</c:v>
                </c:pt>
                <c:pt idx="15297">
                  <c:v>422.75659999999999</c:v>
                </c:pt>
                <c:pt idx="15298">
                  <c:v>422.75749999999999</c:v>
                </c:pt>
                <c:pt idx="15299">
                  <c:v>422.75900000000001</c:v>
                </c:pt>
                <c:pt idx="15300">
                  <c:v>422.76089999999999</c:v>
                </c:pt>
                <c:pt idx="15301">
                  <c:v>422.76280000000003</c:v>
                </c:pt>
                <c:pt idx="15302">
                  <c:v>422.76409999999998</c:v>
                </c:pt>
                <c:pt idx="15303">
                  <c:v>422.76580000000001</c:v>
                </c:pt>
                <c:pt idx="15304">
                  <c:v>422.76799999999997</c:v>
                </c:pt>
                <c:pt idx="15305">
                  <c:v>422.7704</c:v>
                </c:pt>
                <c:pt idx="15306">
                  <c:v>422.7722</c:v>
                </c:pt>
                <c:pt idx="15307">
                  <c:v>422.77699999999999</c:v>
                </c:pt>
                <c:pt idx="15308">
                  <c:v>422.77719999999999</c:v>
                </c:pt>
                <c:pt idx="15309">
                  <c:v>422.7792</c:v>
                </c:pt>
                <c:pt idx="15310">
                  <c:v>422.78059999999999</c:v>
                </c:pt>
                <c:pt idx="15311">
                  <c:v>422.78250000000003</c:v>
                </c:pt>
                <c:pt idx="15312">
                  <c:v>422.78320000000002</c:v>
                </c:pt>
                <c:pt idx="15313">
                  <c:v>422.78480000000002</c:v>
                </c:pt>
                <c:pt idx="15314">
                  <c:v>422.78789999999998</c:v>
                </c:pt>
                <c:pt idx="15315">
                  <c:v>422.78980000000001</c:v>
                </c:pt>
                <c:pt idx="15316">
                  <c:v>422.7919</c:v>
                </c:pt>
                <c:pt idx="15317">
                  <c:v>422.79340000000002</c:v>
                </c:pt>
                <c:pt idx="15318">
                  <c:v>422.79379999999998</c:v>
                </c:pt>
                <c:pt idx="15319">
                  <c:v>422.79719999999998</c:v>
                </c:pt>
                <c:pt idx="15320">
                  <c:v>422.79840000000002</c:v>
                </c:pt>
                <c:pt idx="15321">
                  <c:v>422.8</c:v>
                </c:pt>
                <c:pt idx="15322">
                  <c:v>422.80079999999998</c:v>
                </c:pt>
                <c:pt idx="15323">
                  <c:v>422.80239999999998</c:v>
                </c:pt>
                <c:pt idx="15324">
                  <c:v>422.80399999999997</c:v>
                </c:pt>
                <c:pt idx="15325">
                  <c:v>422.80709999999999</c:v>
                </c:pt>
                <c:pt idx="15326">
                  <c:v>422.80840000000001</c:v>
                </c:pt>
                <c:pt idx="15327">
                  <c:v>422.81040000000002</c:v>
                </c:pt>
                <c:pt idx="15328">
                  <c:v>422.81270000000001</c:v>
                </c:pt>
                <c:pt idx="15329">
                  <c:v>422.8134</c:v>
                </c:pt>
                <c:pt idx="15330">
                  <c:v>422.8168</c:v>
                </c:pt>
                <c:pt idx="15331">
                  <c:v>422.81810000000002</c:v>
                </c:pt>
                <c:pt idx="15332">
                  <c:v>422.8202</c:v>
                </c:pt>
                <c:pt idx="15333">
                  <c:v>422.82119999999998</c:v>
                </c:pt>
                <c:pt idx="15334">
                  <c:v>422.82389999999998</c:v>
                </c:pt>
                <c:pt idx="15335">
                  <c:v>422.82560000000001</c:v>
                </c:pt>
                <c:pt idx="15336">
                  <c:v>422.82769999999999</c:v>
                </c:pt>
                <c:pt idx="15337">
                  <c:v>422.82900000000001</c:v>
                </c:pt>
                <c:pt idx="15338">
                  <c:v>422.83100000000002</c:v>
                </c:pt>
                <c:pt idx="15339">
                  <c:v>422.83139999999997</c:v>
                </c:pt>
                <c:pt idx="15340">
                  <c:v>422.83370000000002</c:v>
                </c:pt>
                <c:pt idx="15341">
                  <c:v>422.83620000000002</c:v>
                </c:pt>
                <c:pt idx="15342">
                  <c:v>422.83780000000002</c:v>
                </c:pt>
                <c:pt idx="15343">
                  <c:v>422.83839999999998</c:v>
                </c:pt>
                <c:pt idx="15344">
                  <c:v>422.84140000000002</c:v>
                </c:pt>
                <c:pt idx="15345">
                  <c:v>422.84339999999997</c:v>
                </c:pt>
                <c:pt idx="15346">
                  <c:v>422.84370000000001</c:v>
                </c:pt>
                <c:pt idx="15347">
                  <c:v>422.8451</c:v>
                </c:pt>
                <c:pt idx="15348">
                  <c:v>422.8476</c:v>
                </c:pt>
                <c:pt idx="15349">
                  <c:v>422.84780000000001</c:v>
                </c:pt>
                <c:pt idx="15350">
                  <c:v>422.84960000000001</c:v>
                </c:pt>
                <c:pt idx="15351">
                  <c:v>422.85079999999999</c:v>
                </c:pt>
                <c:pt idx="15352">
                  <c:v>422.85219999999998</c:v>
                </c:pt>
                <c:pt idx="15353">
                  <c:v>422.85309999999998</c:v>
                </c:pt>
                <c:pt idx="15354">
                  <c:v>422.85590000000002</c:v>
                </c:pt>
                <c:pt idx="15355">
                  <c:v>422.858</c:v>
                </c:pt>
                <c:pt idx="15356">
                  <c:v>422.86059999999998</c:v>
                </c:pt>
                <c:pt idx="15357">
                  <c:v>422.86160000000001</c:v>
                </c:pt>
                <c:pt idx="15358">
                  <c:v>422.86380000000003</c:v>
                </c:pt>
                <c:pt idx="15359">
                  <c:v>422.86540000000002</c:v>
                </c:pt>
                <c:pt idx="15360">
                  <c:v>422.86559999999997</c:v>
                </c:pt>
                <c:pt idx="15361">
                  <c:v>422.86720000000003</c:v>
                </c:pt>
                <c:pt idx="15362">
                  <c:v>422.86840000000001</c:v>
                </c:pt>
                <c:pt idx="15363">
                  <c:v>422.87110000000001</c:v>
                </c:pt>
                <c:pt idx="15364">
                  <c:v>422.87270000000001</c:v>
                </c:pt>
                <c:pt idx="15365">
                  <c:v>422.87310000000002</c:v>
                </c:pt>
                <c:pt idx="15366">
                  <c:v>422.87529999999998</c:v>
                </c:pt>
                <c:pt idx="15367">
                  <c:v>422.87720000000002</c:v>
                </c:pt>
                <c:pt idx="15368">
                  <c:v>422.87709999999998</c:v>
                </c:pt>
                <c:pt idx="15369">
                  <c:v>422.8802</c:v>
                </c:pt>
                <c:pt idx="15370">
                  <c:v>422.88040000000001</c:v>
                </c:pt>
                <c:pt idx="15371">
                  <c:v>422.88220000000001</c:v>
                </c:pt>
                <c:pt idx="15372">
                  <c:v>422.88380000000001</c:v>
                </c:pt>
                <c:pt idx="15373">
                  <c:v>422.88659999999999</c:v>
                </c:pt>
                <c:pt idx="15374">
                  <c:v>422.88780000000003</c:v>
                </c:pt>
                <c:pt idx="15375">
                  <c:v>422.88799999999998</c:v>
                </c:pt>
                <c:pt idx="15376">
                  <c:v>422.89060000000001</c:v>
                </c:pt>
                <c:pt idx="15377">
                  <c:v>422.89030000000002</c:v>
                </c:pt>
                <c:pt idx="15378">
                  <c:v>422.89240000000001</c:v>
                </c:pt>
                <c:pt idx="15379">
                  <c:v>422.89409999999998</c:v>
                </c:pt>
                <c:pt idx="15380">
                  <c:v>422.89670000000001</c:v>
                </c:pt>
                <c:pt idx="15381">
                  <c:v>422.89780000000002</c:v>
                </c:pt>
                <c:pt idx="15382">
                  <c:v>422.90019999999998</c:v>
                </c:pt>
                <c:pt idx="15383">
                  <c:v>422.90199999999999</c:v>
                </c:pt>
                <c:pt idx="15384">
                  <c:v>422.90309999999999</c:v>
                </c:pt>
                <c:pt idx="15385">
                  <c:v>422.90629999999999</c:v>
                </c:pt>
                <c:pt idx="15386">
                  <c:v>422.90859999999998</c:v>
                </c:pt>
                <c:pt idx="15387">
                  <c:v>422.91160000000002</c:v>
                </c:pt>
                <c:pt idx="15388">
                  <c:v>422.91250000000002</c:v>
                </c:pt>
                <c:pt idx="15389">
                  <c:v>422.91500000000002</c:v>
                </c:pt>
                <c:pt idx="15390">
                  <c:v>422.91500000000002</c:v>
                </c:pt>
                <c:pt idx="15391">
                  <c:v>422.91800000000001</c:v>
                </c:pt>
                <c:pt idx="15392">
                  <c:v>422.91930000000002</c:v>
                </c:pt>
                <c:pt idx="15393">
                  <c:v>422.92169999999999</c:v>
                </c:pt>
                <c:pt idx="15394">
                  <c:v>422.92340000000002</c:v>
                </c:pt>
                <c:pt idx="15395">
                  <c:v>422.92559999999997</c:v>
                </c:pt>
                <c:pt idx="15396">
                  <c:v>422.92599999999999</c:v>
                </c:pt>
                <c:pt idx="15397">
                  <c:v>422.92700000000002</c:v>
                </c:pt>
                <c:pt idx="15398">
                  <c:v>422.92860000000002</c:v>
                </c:pt>
                <c:pt idx="15399">
                  <c:v>422.93099999999998</c:v>
                </c:pt>
                <c:pt idx="15400">
                  <c:v>422.9314</c:v>
                </c:pt>
                <c:pt idx="15401">
                  <c:v>422.93459999999999</c:v>
                </c:pt>
                <c:pt idx="15402">
                  <c:v>422.93579999999997</c:v>
                </c:pt>
                <c:pt idx="15403">
                  <c:v>422.93689999999998</c:v>
                </c:pt>
                <c:pt idx="15404">
                  <c:v>422.93810000000002</c:v>
                </c:pt>
                <c:pt idx="15405">
                  <c:v>422.94080000000002</c:v>
                </c:pt>
                <c:pt idx="15406">
                  <c:v>422.94260000000003</c:v>
                </c:pt>
                <c:pt idx="15407">
                  <c:v>422.94260000000003</c:v>
                </c:pt>
                <c:pt idx="15408">
                  <c:v>422.94459999999998</c:v>
                </c:pt>
                <c:pt idx="15409">
                  <c:v>422.94589999999999</c:v>
                </c:pt>
                <c:pt idx="15410">
                  <c:v>422.94869999999997</c:v>
                </c:pt>
                <c:pt idx="15411">
                  <c:v>422.94909999999999</c:v>
                </c:pt>
                <c:pt idx="15412">
                  <c:v>422.95060000000001</c:v>
                </c:pt>
                <c:pt idx="15413">
                  <c:v>422.9522</c:v>
                </c:pt>
                <c:pt idx="15414">
                  <c:v>422.95440000000002</c:v>
                </c:pt>
                <c:pt idx="15415">
                  <c:v>422.95609999999999</c:v>
                </c:pt>
                <c:pt idx="15416">
                  <c:v>422.95670000000001</c:v>
                </c:pt>
                <c:pt idx="15417">
                  <c:v>422.9588</c:v>
                </c:pt>
                <c:pt idx="15418">
                  <c:v>422.95839999999998</c:v>
                </c:pt>
                <c:pt idx="15419">
                  <c:v>422.96069999999997</c:v>
                </c:pt>
                <c:pt idx="15420">
                  <c:v>422.96300000000002</c:v>
                </c:pt>
                <c:pt idx="15421">
                  <c:v>422.96460000000002</c:v>
                </c:pt>
                <c:pt idx="15422">
                  <c:v>422.96530000000001</c:v>
                </c:pt>
                <c:pt idx="15423">
                  <c:v>422.96640000000002</c:v>
                </c:pt>
                <c:pt idx="15424">
                  <c:v>422.96890000000002</c:v>
                </c:pt>
                <c:pt idx="15425">
                  <c:v>422.97179999999997</c:v>
                </c:pt>
                <c:pt idx="15426">
                  <c:v>422.97239999999999</c:v>
                </c:pt>
                <c:pt idx="15427">
                  <c:v>422.97399999999999</c:v>
                </c:pt>
                <c:pt idx="15428">
                  <c:v>422.976</c:v>
                </c:pt>
                <c:pt idx="15429">
                  <c:v>422.97919999999999</c:v>
                </c:pt>
                <c:pt idx="15430">
                  <c:v>422.98219999999998</c:v>
                </c:pt>
                <c:pt idx="15431">
                  <c:v>422.98320000000001</c:v>
                </c:pt>
                <c:pt idx="15432">
                  <c:v>422.98399999999998</c:v>
                </c:pt>
                <c:pt idx="15433">
                  <c:v>422.98689999999999</c:v>
                </c:pt>
                <c:pt idx="15434">
                  <c:v>422.98759999999999</c:v>
                </c:pt>
                <c:pt idx="15435">
                  <c:v>422.9898</c:v>
                </c:pt>
                <c:pt idx="15436">
                  <c:v>422.99119999999999</c:v>
                </c:pt>
                <c:pt idx="15437">
                  <c:v>422.99439999999998</c:v>
                </c:pt>
                <c:pt idx="15438">
                  <c:v>422.99509999999998</c:v>
                </c:pt>
                <c:pt idx="15439">
                  <c:v>422.9966</c:v>
                </c:pt>
                <c:pt idx="15440">
                  <c:v>422.9984</c:v>
                </c:pt>
                <c:pt idx="15441">
                  <c:v>423.00020000000001</c:v>
                </c:pt>
                <c:pt idx="15442">
                  <c:v>423.00209999999998</c:v>
                </c:pt>
                <c:pt idx="15443">
                  <c:v>423.00240000000002</c:v>
                </c:pt>
                <c:pt idx="15444">
                  <c:v>423.00389999999999</c:v>
                </c:pt>
                <c:pt idx="15445">
                  <c:v>423.00540000000001</c:v>
                </c:pt>
                <c:pt idx="15446">
                  <c:v>423.00659999999999</c:v>
                </c:pt>
                <c:pt idx="15447">
                  <c:v>423.00790000000001</c:v>
                </c:pt>
                <c:pt idx="15448">
                  <c:v>423.0104</c:v>
                </c:pt>
                <c:pt idx="15449">
                  <c:v>423.01089999999999</c:v>
                </c:pt>
                <c:pt idx="15450">
                  <c:v>423.012</c:v>
                </c:pt>
                <c:pt idx="15451">
                  <c:v>423.0136</c:v>
                </c:pt>
                <c:pt idx="15452">
                  <c:v>423.01459999999997</c:v>
                </c:pt>
                <c:pt idx="15453">
                  <c:v>423.01420000000002</c:v>
                </c:pt>
                <c:pt idx="15454">
                  <c:v>423.01830000000001</c:v>
                </c:pt>
                <c:pt idx="15455">
                  <c:v>423.02030000000002</c:v>
                </c:pt>
                <c:pt idx="15456">
                  <c:v>423.02350000000001</c:v>
                </c:pt>
                <c:pt idx="15457">
                  <c:v>423.02609999999999</c:v>
                </c:pt>
                <c:pt idx="15458">
                  <c:v>423.02719999999999</c:v>
                </c:pt>
                <c:pt idx="15459">
                  <c:v>423.02719999999999</c:v>
                </c:pt>
                <c:pt idx="15460">
                  <c:v>423.02940000000001</c:v>
                </c:pt>
                <c:pt idx="15461">
                  <c:v>423.03129999999999</c:v>
                </c:pt>
                <c:pt idx="15462">
                  <c:v>423.03320000000002</c:v>
                </c:pt>
                <c:pt idx="15463">
                  <c:v>423.03280000000001</c:v>
                </c:pt>
                <c:pt idx="15464">
                  <c:v>423.03480000000002</c:v>
                </c:pt>
                <c:pt idx="15465">
                  <c:v>423.03500000000003</c:v>
                </c:pt>
                <c:pt idx="15466">
                  <c:v>423.03539999999998</c:v>
                </c:pt>
                <c:pt idx="15467">
                  <c:v>423.03750000000002</c:v>
                </c:pt>
                <c:pt idx="15468">
                  <c:v>423.04079999999999</c:v>
                </c:pt>
                <c:pt idx="15469">
                  <c:v>423.04169999999999</c:v>
                </c:pt>
                <c:pt idx="15470">
                  <c:v>423.0444</c:v>
                </c:pt>
                <c:pt idx="15471">
                  <c:v>423.04489999999998</c:v>
                </c:pt>
                <c:pt idx="15472">
                  <c:v>423.04579999999999</c:v>
                </c:pt>
                <c:pt idx="15473">
                  <c:v>423.04790000000003</c:v>
                </c:pt>
                <c:pt idx="15474">
                  <c:v>423.04840000000002</c:v>
                </c:pt>
                <c:pt idx="15475">
                  <c:v>423.04939999999999</c:v>
                </c:pt>
                <c:pt idx="15476">
                  <c:v>423.05099999999999</c:v>
                </c:pt>
                <c:pt idx="15477">
                  <c:v>423.05169999999998</c:v>
                </c:pt>
                <c:pt idx="15478">
                  <c:v>423.05340000000001</c:v>
                </c:pt>
                <c:pt idx="15479">
                  <c:v>423.05399999999997</c:v>
                </c:pt>
                <c:pt idx="15480">
                  <c:v>423.05680000000001</c:v>
                </c:pt>
                <c:pt idx="15481">
                  <c:v>423.0582</c:v>
                </c:pt>
                <c:pt idx="15482">
                  <c:v>423.06060000000002</c:v>
                </c:pt>
                <c:pt idx="15483">
                  <c:v>423.06240000000003</c:v>
                </c:pt>
                <c:pt idx="15484">
                  <c:v>423.0625</c:v>
                </c:pt>
                <c:pt idx="15485">
                  <c:v>423.0652</c:v>
                </c:pt>
                <c:pt idx="15486">
                  <c:v>423.06720000000001</c:v>
                </c:pt>
                <c:pt idx="15487">
                  <c:v>423.0693</c:v>
                </c:pt>
                <c:pt idx="15488">
                  <c:v>423.07220000000001</c:v>
                </c:pt>
                <c:pt idx="15489">
                  <c:v>423.09019999999998</c:v>
                </c:pt>
                <c:pt idx="15490">
                  <c:v>423.08690000000001</c:v>
                </c:pt>
                <c:pt idx="15491">
                  <c:v>423.08679999999998</c:v>
                </c:pt>
                <c:pt idx="15492">
                  <c:v>423.08699999999999</c:v>
                </c:pt>
                <c:pt idx="15493">
                  <c:v>423.0872</c:v>
                </c:pt>
                <c:pt idx="15494">
                  <c:v>423.08749999999998</c:v>
                </c:pt>
                <c:pt idx="15495">
                  <c:v>423.08760000000001</c:v>
                </c:pt>
                <c:pt idx="15496">
                  <c:v>423.08690000000001</c:v>
                </c:pt>
                <c:pt idx="15497">
                  <c:v>423.0874</c:v>
                </c:pt>
                <c:pt idx="15498">
                  <c:v>423.08800000000002</c:v>
                </c:pt>
                <c:pt idx="15499">
                  <c:v>423.08749999999998</c:v>
                </c:pt>
                <c:pt idx="15500">
                  <c:v>423.0883</c:v>
                </c:pt>
                <c:pt idx="15501">
                  <c:v>423.09030000000001</c:v>
                </c:pt>
                <c:pt idx="15502">
                  <c:v>423.0908</c:v>
                </c:pt>
                <c:pt idx="15503">
                  <c:v>423.09129999999999</c:v>
                </c:pt>
                <c:pt idx="15504">
                  <c:v>423.09160000000003</c:v>
                </c:pt>
                <c:pt idx="15505">
                  <c:v>423.09300000000002</c:v>
                </c:pt>
                <c:pt idx="15506">
                  <c:v>423.09339999999997</c:v>
                </c:pt>
                <c:pt idx="15507">
                  <c:v>423.09379999999999</c:v>
                </c:pt>
                <c:pt idx="15508">
                  <c:v>423.09359999999998</c:v>
                </c:pt>
                <c:pt idx="15509">
                  <c:v>423.09559999999999</c:v>
                </c:pt>
                <c:pt idx="15510">
                  <c:v>423.0976</c:v>
                </c:pt>
                <c:pt idx="15511">
                  <c:v>423.09899999999999</c:v>
                </c:pt>
                <c:pt idx="15512">
                  <c:v>423.10120000000001</c:v>
                </c:pt>
                <c:pt idx="15513">
                  <c:v>423.10329999999999</c:v>
                </c:pt>
                <c:pt idx="15514">
                  <c:v>423.10399999999998</c:v>
                </c:pt>
                <c:pt idx="15515">
                  <c:v>423.1071</c:v>
                </c:pt>
                <c:pt idx="15516">
                  <c:v>423.10919999999999</c:v>
                </c:pt>
                <c:pt idx="15517">
                  <c:v>423.1103</c:v>
                </c:pt>
                <c:pt idx="15518">
                  <c:v>423.11130000000003</c:v>
                </c:pt>
                <c:pt idx="15519">
                  <c:v>423.11439999999999</c:v>
                </c:pt>
                <c:pt idx="15520">
                  <c:v>423.11689999999999</c:v>
                </c:pt>
                <c:pt idx="15521">
                  <c:v>423.1182</c:v>
                </c:pt>
                <c:pt idx="15522">
                  <c:v>423.12189999999998</c:v>
                </c:pt>
                <c:pt idx="15523">
                  <c:v>423.12139999999999</c:v>
                </c:pt>
                <c:pt idx="15524">
                  <c:v>423.12479999999999</c:v>
                </c:pt>
                <c:pt idx="15525">
                  <c:v>423.12610000000001</c:v>
                </c:pt>
                <c:pt idx="15526">
                  <c:v>423.12790000000001</c:v>
                </c:pt>
                <c:pt idx="15527">
                  <c:v>423.12819999999999</c:v>
                </c:pt>
                <c:pt idx="15528">
                  <c:v>423.12909999999999</c:v>
                </c:pt>
                <c:pt idx="15529">
                  <c:v>423.13159999999999</c:v>
                </c:pt>
                <c:pt idx="15530">
                  <c:v>423.13209999999998</c:v>
                </c:pt>
                <c:pt idx="15531">
                  <c:v>423.1352</c:v>
                </c:pt>
                <c:pt idx="15532">
                  <c:v>423.13569999999999</c:v>
                </c:pt>
                <c:pt idx="15533">
                  <c:v>423.13900000000001</c:v>
                </c:pt>
                <c:pt idx="15534">
                  <c:v>423.14030000000002</c:v>
                </c:pt>
                <c:pt idx="15535">
                  <c:v>423.14</c:v>
                </c:pt>
                <c:pt idx="15536">
                  <c:v>423.14120000000003</c:v>
                </c:pt>
                <c:pt idx="15537">
                  <c:v>423.14409999999998</c:v>
                </c:pt>
                <c:pt idx="15538">
                  <c:v>423.14600000000002</c:v>
                </c:pt>
                <c:pt idx="15539">
                  <c:v>423.14690000000002</c:v>
                </c:pt>
                <c:pt idx="15540">
                  <c:v>423.14839999999998</c:v>
                </c:pt>
                <c:pt idx="15541">
                  <c:v>423.14960000000002</c:v>
                </c:pt>
                <c:pt idx="15542">
                  <c:v>423.15030000000002</c:v>
                </c:pt>
                <c:pt idx="15543">
                  <c:v>423.15179999999998</c:v>
                </c:pt>
                <c:pt idx="15544">
                  <c:v>423.15480000000002</c:v>
                </c:pt>
                <c:pt idx="15545">
                  <c:v>423.15499999999997</c:v>
                </c:pt>
                <c:pt idx="15546">
                  <c:v>423.15570000000002</c:v>
                </c:pt>
                <c:pt idx="15547">
                  <c:v>423.15940000000001</c:v>
                </c:pt>
                <c:pt idx="15548">
                  <c:v>423.161</c:v>
                </c:pt>
                <c:pt idx="15549">
                  <c:v>423.16</c:v>
                </c:pt>
                <c:pt idx="15550">
                  <c:v>423.16079999999999</c:v>
                </c:pt>
                <c:pt idx="15551">
                  <c:v>423.16230000000002</c:v>
                </c:pt>
                <c:pt idx="15552">
                  <c:v>423.16390000000001</c:v>
                </c:pt>
                <c:pt idx="15553">
                  <c:v>423.16739999999999</c:v>
                </c:pt>
                <c:pt idx="15554">
                  <c:v>423.16739999999999</c:v>
                </c:pt>
                <c:pt idx="15555">
                  <c:v>423.16989999999998</c:v>
                </c:pt>
                <c:pt idx="15556">
                  <c:v>423.17180000000002</c:v>
                </c:pt>
                <c:pt idx="15557">
                  <c:v>423.17259999999999</c:v>
                </c:pt>
                <c:pt idx="15558">
                  <c:v>423.1739</c:v>
                </c:pt>
                <c:pt idx="15559">
                  <c:v>423.17669999999998</c:v>
                </c:pt>
                <c:pt idx="15560">
                  <c:v>423.17739999999998</c:v>
                </c:pt>
                <c:pt idx="15561">
                  <c:v>423.18</c:v>
                </c:pt>
                <c:pt idx="15562">
                  <c:v>423.18220000000002</c:v>
                </c:pt>
                <c:pt idx="15563">
                  <c:v>423.18360000000001</c:v>
                </c:pt>
                <c:pt idx="15564">
                  <c:v>423.18459999999999</c:v>
                </c:pt>
                <c:pt idx="15565">
                  <c:v>423.18810000000002</c:v>
                </c:pt>
                <c:pt idx="15566">
                  <c:v>423.18849999999998</c:v>
                </c:pt>
                <c:pt idx="15567">
                  <c:v>423.18920000000003</c:v>
                </c:pt>
                <c:pt idx="15568">
                  <c:v>423.1902</c:v>
                </c:pt>
                <c:pt idx="15569">
                  <c:v>423.19159999999999</c:v>
                </c:pt>
                <c:pt idx="15570">
                  <c:v>423.19260000000003</c:v>
                </c:pt>
                <c:pt idx="15571">
                  <c:v>423.19409999999999</c:v>
                </c:pt>
                <c:pt idx="15572">
                  <c:v>423.19690000000003</c:v>
                </c:pt>
                <c:pt idx="15573">
                  <c:v>423.19760000000002</c:v>
                </c:pt>
                <c:pt idx="15574">
                  <c:v>423.19959999999998</c:v>
                </c:pt>
                <c:pt idx="15575">
                  <c:v>423.2004</c:v>
                </c:pt>
                <c:pt idx="15576">
                  <c:v>423.20179999999999</c:v>
                </c:pt>
                <c:pt idx="15577">
                  <c:v>423.20310000000001</c:v>
                </c:pt>
                <c:pt idx="15578">
                  <c:v>423.20389999999998</c:v>
                </c:pt>
                <c:pt idx="15579">
                  <c:v>423.20580000000001</c:v>
                </c:pt>
                <c:pt idx="15580">
                  <c:v>423.20740000000001</c:v>
                </c:pt>
                <c:pt idx="15581">
                  <c:v>423.20940000000002</c:v>
                </c:pt>
                <c:pt idx="15582">
                  <c:v>423.21120000000002</c:v>
                </c:pt>
                <c:pt idx="15583">
                  <c:v>423.2124</c:v>
                </c:pt>
                <c:pt idx="15584">
                  <c:v>423.21249999999998</c:v>
                </c:pt>
                <c:pt idx="15585">
                  <c:v>423.21460000000002</c:v>
                </c:pt>
                <c:pt idx="15586">
                  <c:v>423.21609999999998</c:v>
                </c:pt>
                <c:pt idx="15587">
                  <c:v>423.21780000000001</c:v>
                </c:pt>
                <c:pt idx="15588">
                  <c:v>423.21820000000002</c:v>
                </c:pt>
                <c:pt idx="15589">
                  <c:v>423.2208</c:v>
                </c:pt>
                <c:pt idx="15590">
                  <c:v>423.2226</c:v>
                </c:pt>
                <c:pt idx="15591">
                  <c:v>423.22199999999998</c:v>
                </c:pt>
                <c:pt idx="15592">
                  <c:v>423.22379999999998</c:v>
                </c:pt>
                <c:pt idx="15593">
                  <c:v>423.22500000000002</c:v>
                </c:pt>
                <c:pt idx="15594">
                  <c:v>423.22570000000002</c:v>
                </c:pt>
                <c:pt idx="15595">
                  <c:v>423.22820000000002</c:v>
                </c:pt>
                <c:pt idx="15596">
                  <c:v>423.2296</c:v>
                </c:pt>
                <c:pt idx="15597">
                  <c:v>423.23059999999998</c:v>
                </c:pt>
                <c:pt idx="15598">
                  <c:v>423.23200000000003</c:v>
                </c:pt>
                <c:pt idx="15599">
                  <c:v>423.23379999999997</c:v>
                </c:pt>
                <c:pt idx="15600">
                  <c:v>423.23500000000001</c:v>
                </c:pt>
                <c:pt idx="15601">
                  <c:v>423.23669999999998</c:v>
                </c:pt>
                <c:pt idx="15602">
                  <c:v>423.2371</c:v>
                </c:pt>
                <c:pt idx="15603">
                  <c:v>423.23939999999999</c:v>
                </c:pt>
                <c:pt idx="15604">
                  <c:v>423.24160000000001</c:v>
                </c:pt>
                <c:pt idx="15605">
                  <c:v>423.24369999999999</c:v>
                </c:pt>
                <c:pt idx="15606">
                  <c:v>423.24329999999998</c:v>
                </c:pt>
                <c:pt idx="15607">
                  <c:v>423.24529999999999</c:v>
                </c:pt>
                <c:pt idx="15608">
                  <c:v>423.24759999999998</c:v>
                </c:pt>
                <c:pt idx="15609">
                  <c:v>423.24970000000002</c:v>
                </c:pt>
                <c:pt idx="15610">
                  <c:v>423.25040000000001</c:v>
                </c:pt>
                <c:pt idx="15611">
                  <c:v>423.25200000000001</c:v>
                </c:pt>
                <c:pt idx="15612">
                  <c:v>423.2527</c:v>
                </c:pt>
                <c:pt idx="15613">
                  <c:v>423.25450000000001</c:v>
                </c:pt>
                <c:pt idx="15614">
                  <c:v>423.25630000000001</c:v>
                </c:pt>
                <c:pt idx="15615">
                  <c:v>423.25619999999998</c:v>
                </c:pt>
                <c:pt idx="15616">
                  <c:v>423.25779999999997</c:v>
                </c:pt>
                <c:pt idx="15617">
                  <c:v>423.2604</c:v>
                </c:pt>
                <c:pt idx="15618">
                  <c:v>423.26280000000003</c:v>
                </c:pt>
                <c:pt idx="15619">
                  <c:v>423.26400000000001</c:v>
                </c:pt>
                <c:pt idx="15620">
                  <c:v>423.2654</c:v>
                </c:pt>
                <c:pt idx="15621">
                  <c:v>423.26679999999999</c:v>
                </c:pt>
                <c:pt idx="15622">
                  <c:v>423.26799999999997</c:v>
                </c:pt>
                <c:pt idx="15623">
                  <c:v>423.26909999999998</c:v>
                </c:pt>
                <c:pt idx="15624">
                  <c:v>423.27249999999998</c:v>
                </c:pt>
                <c:pt idx="15625">
                  <c:v>423.27339999999998</c:v>
                </c:pt>
                <c:pt idx="15626">
                  <c:v>423.27519999999998</c:v>
                </c:pt>
                <c:pt idx="15627">
                  <c:v>423.2756</c:v>
                </c:pt>
                <c:pt idx="15628">
                  <c:v>423.27609999999999</c:v>
                </c:pt>
                <c:pt idx="15629">
                  <c:v>423.27890000000002</c:v>
                </c:pt>
                <c:pt idx="15630">
                  <c:v>423.28050000000002</c:v>
                </c:pt>
                <c:pt idx="15631">
                  <c:v>423.28100000000001</c:v>
                </c:pt>
                <c:pt idx="15632">
                  <c:v>423.28120000000001</c:v>
                </c:pt>
                <c:pt idx="15633">
                  <c:v>423.28300000000002</c:v>
                </c:pt>
                <c:pt idx="15634">
                  <c:v>423.28469999999999</c:v>
                </c:pt>
                <c:pt idx="15635">
                  <c:v>423.28699999999998</c:v>
                </c:pt>
                <c:pt idx="15636">
                  <c:v>423.28769999999997</c:v>
                </c:pt>
                <c:pt idx="15637">
                  <c:v>423.28879999999998</c:v>
                </c:pt>
                <c:pt idx="15638">
                  <c:v>423.28980000000001</c:v>
                </c:pt>
                <c:pt idx="15639">
                  <c:v>423.2912</c:v>
                </c:pt>
                <c:pt idx="15640">
                  <c:v>423.29259999999999</c:v>
                </c:pt>
                <c:pt idx="15641">
                  <c:v>423.29419999999999</c:v>
                </c:pt>
                <c:pt idx="15642">
                  <c:v>423.29579999999999</c:v>
                </c:pt>
                <c:pt idx="15643">
                  <c:v>423.29660000000001</c:v>
                </c:pt>
                <c:pt idx="15644">
                  <c:v>423.2978</c:v>
                </c:pt>
                <c:pt idx="15645">
                  <c:v>423.3</c:v>
                </c:pt>
                <c:pt idx="15646">
                  <c:v>423.30059999999997</c:v>
                </c:pt>
                <c:pt idx="15647">
                  <c:v>423.30160000000001</c:v>
                </c:pt>
                <c:pt idx="15648">
                  <c:v>423.30340000000001</c:v>
                </c:pt>
                <c:pt idx="15649">
                  <c:v>423.30439999999999</c:v>
                </c:pt>
                <c:pt idx="15650">
                  <c:v>423.30439999999999</c:v>
                </c:pt>
                <c:pt idx="15651">
                  <c:v>423.30619999999999</c:v>
                </c:pt>
                <c:pt idx="15652">
                  <c:v>423.30709999999999</c:v>
                </c:pt>
                <c:pt idx="15653">
                  <c:v>423.30970000000002</c:v>
                </c:pt>
                <c:pt idx="15654">
                  <c:v>423.31079999999997</c:v>
                </c:pt>
                <c:pt idx="15655">
                  <c:v>423.31060000000002</c:v>
                </c:pt>
                <c:pt idx="15656">
                  <c:v>423.31279999999998</c:v>
                </c:pt>
                <c:pt idx="15657">
                  <c:v>423.31349999999998</c:v>
                </c:pt>
                <c:pt idx="15658">
                  <c:v>423.31599999999997</c:v>
                </c:pt>
                <c:pt idx="15659">
                  <c:v>423.31670000000003</c:v>
                </c:pt>
                <c:pt idx="15660">
                  <c:v>423.31760000000003</c:v>
                </c:pt>
                <c:pt idx="15661">
                  <c:v>423.31979999999999</c:v>
                </c:pt>
                <c:pt idx="15662">
                  <c:v>423.32159999999999</c:v>
                </c:pt>
                <c:pt idx="15663">
                  <c:v>423.32420000000002</c:v>
                </c:pt>
                <c:pt idx="15664">
                  <c:v>423.32580000000002</c:v>
                </c:pt>
                <c:pt idx="15665">
                  <c:v>423.32600000000002</c:v>
                </c:pt>
                <c:pt idx="15666">
                  <c:v>423.3272</c:v>
                </c:pt>
                <c:pt idx="15667">
                  <c:v>423.32909999999998</c:v>
                </c:pt>
                <c:pt idx="15668">
                  <c:v>423.3304</c:v>
                </c:pt>
                <c:pt idx="15669">
                  <c:v>423.33199999999999</c:v>
                </c:pt>
                <c:pt idx="15670">
                  <c:v>423.33460000000002</c:v>
                </c:pt>
                <c:pt idx="15671">
                  <c:v>423.33519999999999</c:v>
                </c:pt>
                <c:pt idx="15672">
                  <c:v>423.33699999999999</c:v>
                </c:pt>
                <c:pt idx="15673">
                  <c:v>423.3383</c:v>
                </c:pt>
                <c:pt idx="15674">
                  <c:v>423.33960000000002</c:v>
                </c:pt>
                <c:pt idx="15675">
                  <c:v>423.34030000000001</c:v>
                </c:pt>
                <c:pt idx="15676">
                  <c:v>423.34179999999998</c:v>
                </c:pt>
                <c:pt idx="15677">
                  <c:v>423.34320000000002</c:v>
                </c:pt>
                <c:pt idx="15678">
                  <c:v>423.34440000000001</c:v>
                </c:pt>
                <c:pt idx="15679">
                  <c:v>423.34539999999998</c:v>
                </c:pt>
                <c:pt idx="15680">
                  <c:v>423.34699999999998</c:v>
                </c:pt>
                <c:pt idx="15681">
                  <c:v>423.34719999999999</c:v>
                </c:pt>
                <c:pt idx="15682">
                  <c:v>423.34879999999998</c:v>
                </c:pt>
                <c:pt idx="15683">
                  <c:v>423.35140000000001</c:v>
                </c:pt>
                <c:pt idx="15684">
                  <c:v>423.35199999999998</c:v>
                </c:pt>
                <c:pt idx="15685">
                  <c:v>423.35289999999998</c:v>
                </c:pt>
                <c:pt idx="15686">
                  <c:v>423.35329999999999</c:v>
                </c:pt>
                <c:pt idx="15687">
                  <c:v>423.35590000000002</c:v>
                </c:pt>
                <c:pt idx="15688">
                  <c:v>423.35570000000001</c:v>
                </c:pt>
                <c:pt idx="15689">
                  <c:v>423.35700000000003</c:v>
                </c:pt>
                <c:pt idx="15690">
                  <c:v>423.35939999999999</c:v>
                </c:pt>
                <c:pt idx="15691">
                  <c:v>423.36079999999998</c:v>
                </c:pt>
                <c:pt idx="15692">
                  <c:v>423.3614</c:v>
                </c:pt>
                <c:pt idx="15693">
                  <c:v>423.36290000000002</c:v>
                </c:pt>
                <c:pt idx="15694">
                  <c:v>423.36399999999998</c:v>
                </c:pt>
                <c:pt idx="15695">
                  <c:v>423.36430000000001</c:v>
                </c:pt>
                <c:pt idx="15696">
                  <c:v>423.36529999999999</c:v>
                </c:pt>
                <c:pt idx="15697">
                  <c:v>423.36700000000002</c:v>
                </c:pt>
                <c:pt idx="15698">
                  <c:v>423.36790000000002</c:v>
                </c:pt>
                <c:pt idx="15699">
                  <c:v>423.37060000000002</c:v>
                </c:pt>
                <c:pt idx="15700">
                  <c:v>423.37189999999998</c:v>
                </c:pt>
                <c:pt idx="15701">
                  <c:v>423.3734</c:v>
                </c:pt>
                <c:pt idx="15702">
                  <c:v>423.37439999999998</c:v>
                </c:pt>
                <c:pt idx="15703">
                  <c:v>423.37459999999999</c:v>
                </c:pt>
                <c:pt idx="15704">
                  <c:v>423.37610000000001</c:v>
                </c:pt>
                <c:pt idx="15705">
                  <c:v>423.37759999999997</c:v>
                </c:pt>
                <c:pt idx="15706">
                  <c:v>423.37779999999998</c:v>
                </c:pt>
                <c:pt idx="15707">
                  <c:v>423.37880000000001</c:v>
                </c:pt>
                <c:pt idx="15708">
                  <c:v>423.38099999999997</c:v>
                </c:pt>
                <c:pt idx="15709">
                  <c:v>423.38159999999999</c:v>
                </c:pt>
                <c:pt idx="15710">
                  <c:v>423.38459999999998</c:v>
                </c:pt>
                <c:pt idx="15711">
                  <c:v>423.38339999999999</c:v>
                </c:pt>
                <c:pt idx="15712">
                  <c:v>423.38659999999999</c:v>
                </c:pt>
                <c:pt idx="15713">
                  <c:v>423.38810000000001</c:v>
                </c:pt>
                <c:pt idx="15714">
                  <c:v>423.3897</c:v>
                </c:pt>
                <c:pt idx="15715">
                  <c:v>423.39060000000001</c:v>
                </c:pt>
                <c:pt idx="15716">
                  <c:v>423.39170000000001</c:v>
                </c:pt>
                <c:pt idx="15717">
                  <c:v>423.39420000000001</c:v>
                </c:pt>
                <c:pt idx="15718">
                  <c:v>423.39429999999999</c:v>
                </c:pt>
                <c:pt idx="15719">
                  <c:v>423.39600000000002</c:v>
                </c:pt>
                <c:pt idx="15720">
                  <c:v>423.39760000000001</c:v>
                </c:pt>
                <c:pt idx="15721">
                  <c:v>423.39780000000002</c:v>
                </c:pt>
                <c:pt idx="15722">
                  <c:v>423.40120000000002</c:v>
                </c:pt>
                <c:pt idx="15723">
                  <c:v>423.40309999999999</c:v>
                </c:pt>
                <c:pt idx="15724">
                  <c:v>423.40449999999998</c:v>
                </c:pt>
                <c:pt idx="15725">
                  <c:v>423.40480000000002</c:v>
                </c:pt>
                <c:pt idx="15726">
                  <c:v>423.40589999999997</c:v>
                </c:pt>
                <c:pt idx="15727">
                  <c:v>423.4067</c:v>
                </c:pt>
                <c:pt idx="15728">
                  <c:v>423.40940000000001</c:v>
                </c:pt>
                <c:pt idx="15729">
                  <c:v>423.40969999999999</c:v>
                </c:pt>
                <c:pt idx="15730">
                  <c:v>423.4101</c:v>
                </c:pt>
                <c:pt idx="15731">
                  <c:v>423.41120000000001</c:v>
                </c:pt>
                <c:pt idx="15732">
                  <c:v>423.41239999999999</c:v>
                </c:pt>
                <c:pt idx="15733">
                  <c:v>423.41309999999999</c:v>
                </c:pt>
                <c:pt idx="15734">
                  <c:v>423.41539999999998</c:v>
                </c:pt>
                <c:pt idx="15735">
                  <c:v>423.41809999999998</c:v>
                </c:pt>
                <c:pt idx="15736">
                  <c:v>423.41899999999998</c:v>
                </c:pt>
                <c:pt idx="15737">
                  <c:v>423.41910000000001</c:v>
                </c:pt>
                <c:pt idx="15738">
                  <c:v>423.42140000000001</c:v>
                </c:pt>
                <c:pt idx="15739">
                  <c:v>423.4228</c:v>
                </c:pt>
                <c:pt idx="15740">
                  <c:v>423.42469999999997</c:v>
                </c:pt>
                <c:pt idx="15741">
                  <c:v>423.42750000000001</c:v>
                </c:pt>
                <c:pt idx="15742">
                  <c:v>423.4282</c:v>
                </c:pt>
                <c:pt idx="15743">
                  <c:v>423.42970000000003</c:v>
                </c:pt>
                <c:pt idx="15744">
                  <c:v>423.43040000000002</c:v>
                </c:pt>
                <c:pt idx="15745">
                  <c:v>423.43099999999998</c:v>
                </c:pt>
                <c:pt idx="15746">
                  <c:v>423.4332</c:v>
                </c:pt>
                <c:pt idx="15747">
                  <c:v>423.435</c:v>
                </c:pt>
                <c:pt idx="15748">
                  <c:v>423.4359</c:v>
                </c:pt>
                <c:pt idx="15749">
                  <c:v>423.4366</c:v>
                </c:pt>
                <c:pt idx="15750">
                  <c:v>423.43799999999999</c:v>
                </c:pt>
                <c:pt idx="15751">
                  <c:v>423.43920000000003</c:v>
                </c:pt>
                <c:pt idx="15752">
                  <c:v>423.44110000000001</c:v>
                </c:pt>
                <c:pt idx="15753">
                  <c:v>423.44240000000002</c:v>
                </c:pt>
                <c:pt idx="15754">
                  <c:v>423.44499999999999</c:v>
                </c:pt>
                <c:pt idx="15755">
                  <c:v>423.44490000000002</c:v>
                </c:pt>
                <c:pt idx="15756">
                  <c:v>423.44659999999999</c:v>
                </c:pt>
                <c:pt idx="15757">
                  <c:v>423.44920000000002</c:v>
                </c:pt>
                <c:pt idx="15758">
                  <c:v>423.45</c:v>
                </c:pt>
                <c:pt idx="15759">
                  <c:v>423.45100000000002</c:v>
                </c:pt>
                <c:pt idx="15760">
                  <c:v>423.45139999999998</c:v>
                </c:pt>
                <c:pt idx="15761">
                  <c:v>423.45490000000001</c:v>
                </c:pt>
                <c:pt idx="15762">
                  <c:v>423.4554</c:v>
                </c:pt>
                <c:pt idx="15763">
                  <c:v>423.4581</c:v>
                </c:pt>
                <c:pt idx="15764">
                  <c:v>423.45890000000003</c:v>
                </c:pt>
                <c:pt idx="15765">
                  <c:v>423.46019999999999</c:v>
                </c:pt>
                <c:pt idx="15766">
                  <c:v>423.46190000000001</c:v>
                </c:pt>
                <c:pt idx="15767">
                  <c:v>423.46300000000002</c:v>
                </c:pt>
                <c:pt idx="15768">
                  <c:v>423.46480000000003</c:v>
                </c:pt>
                <c:pt idx="15769">
                  <c:v>423.46559999999999</c:v>
                </c:pt>
                <c:pt idx="15770">
                  <c:v>423.46839999999997</c:v>
                </c:pt>
                <c:pt idx="15771">
                  <c:v>423.46859999999998</c:v>
                </c:pt>
                <c:pt idx="15772">
                  <c:v>423.47</c:v>
                </c:pt>
                <c:pt idx="15773">
                  <c:v>423.4717</c:v>
                </c:pt>
                <c:pt idx="15774">
                  <c:v>423.47370000000001</c:v>
                </c:pt>
                <c:pt idx="15775">
                  <c:v>423.47469999999998</c:v>
                </c:pt>
                <c:pt idx="15776">
                  <c:v>423.47500000000002</c:v>
                </c:pt>
                <c:pt idx="15777">
                  <c:v>423.47719999999998</c:v>
                </c:pt>
                <c:pt idx="15778">
                  <c:v>423.47710000000001</c:v>
                </c:pt>
                <c:pt idx="15779">
                  <c:v>423.4776</c:v>
                </c:pt>
                <c:pt idx="15780">
                  <c:v>423.48129999999998</c:v>
                </c:pt>
                <c:pt idx="15781">
                  <c:v>423.48200000000003</c:v>
                </c:pt>
                <c:pt idx="15782">
                  <c:v>423.48259999999999</c:v>
                </c:pt>
                <c:pt idx="15783">
                  <c:v>423.48399999999998</c:v>
                </c:pt>
                <c:pt idx="15784">
                  <c:v>423.48500000000001</c:v>
                </c:pt>
                <c:pt idx="15785">
                  <c:v>423.48630000000003</c:v>
                </c:pt>
                <c:pt idx="15786">
                  <c:v>423.48680000000002</c:v>
                </c:pt>
                <c:pt idx="15787">
                  <c:v>423.48919999999998</c:v>
                </c:pt>
                <c:pt idx="15788">
                  <c:v>423.48989999999998</c:v>
                </c:pt>
                <c:pt idx="15789">
                  <c:v>423.49259999999998</c:v>
                </c:pt>
                <c:pt idx="15790">
                  <c:v>423.49529999999999</c:v>
                </c:pt>
                <c:pt idx="15791">
                  <c:v>423.49639999999999</c:v>
                </c:pt>
                <c:pt idx="15792">
                  <c:v>423.49759999999998</c:v>
                </c:pt>
                <c:pt idx="15793">
                  <c:v>423.49860000000001</c:v>
                </c:pt>
                <c:pt idx="15794">
                  <c:v>423.50080000000003</c:v>
                </c:pt>
                <c:pt idx="15795">
                  <c:v>423.50130000000001</c:v>
                </c:pt>
                <c:pt idx="15796">
                  <c:v>423.50200000000001</c:v>
                </c:pt>
                <c:pt idx="15797">
                  <c:v>423.50099999999998</c:v>
                </c:pt>
                <c:pt idx="15798">
                  <c:v>423.50279999999998</c:v>
                </c:pt>
                <c:pt idx="15799">
                  <c:v>423.50459999999998</c:v>
                </c:pt>
                <c:pt idx="15800">
                  <c:v>423.50529999999998</c:v>
                </c:pt>
                <c:pt idx="15801">
                  <c:v>423.50599999999997</c:v>
                </c:pt>
                <c:pt idx="15802">
                  <c:v>423.50659999999999</c:v>
                </c:pt>
                <c:pt idx="15803">
                  <c:v>423.50670000000002</c:v>
                </c:pt>
                <c:pt idx="15804">
                  <c:v>423.50810000000001</c:v>
                </c:pt>
                <c:pt idx="15805">
                  <c:v>423.50959999999998</c:v>
                </c:pt>
                <c:pt idx="15806">
                  <c:v>423.51220000000001</c:v>
                </c:pt>
                <c:pt idx="15807">
                  <c:v>423.51240000000001</c:v>
                </c:pt>
                <c:pt idx="15808">
                  <c:v>423.51440000000002</c:v>
                </c:pt>
                <c:pt idx="15809">
                  <c:v>423.51409999999998</c:v>
                </c:pt>
                <c:pt idx="15810">
                  <c:v>423.51659999999998</c:v>
                </c:pt>
                <c:pt idx="15811">
                  <c:v>423.51780000000002</c:v>
                </c:pt>
                <c:pt idx="15812">
                  <c:v>423.52</c:v>
                </c:pt>
                <c:pt idx="15813">
                  <c:v>423.5206</c:v>
                </c:pt>
                <c:pt idx="15814">
                  <c:v>423.52140000000003</c:v>
                </c:pt>
                <c:pt idx="15815">
                  <c:v>423.524</c:v>
                </c:pt>
                <c:pt idx="15816">
                  <c:v>423.52330000000001</c:v>
                </c:pt>
                <c:pt idx="15817">
                  <c:v>423.5247</c:v>
                </c:pt>
                <c:pt idx="15818">
                  <c:v>423.52519999999998</c:v>
                </c:pt>
                <c:pt idx="15819">
                  <c:v>423.52850000000001</c:v>
                </c:pt>
                <c:pt idx="15820">
                  <c:v>423.52870000000001</c:v>
                </c:pt>
                <c:pt idx="15821">
                  <c:v>423.53030000000001</c:v>
                </c:pt>
                <c:pt idx="15822">
                  <c:v>423.53199999999998</c:v>
                </c:pt>
                <c:pt idx="15823">
                  <c:v>423.53070000000002</c:v>
                </c:pt>
                <c:pt idx="15824">
                  <c:v>423.53280000000001</c:v>
                </c:pt>
                <c:pt idx="15825">
                  <c:v>423.53460000000001</c:v>
                </c:pt>
                <c:pt idx="15826">
                  <c:v>423.53640000000001</c:v>
                </c:pt>
                <c:pt idx="15827">
                  <c:v>423.53649999999999</c:v>
                </c:pt>
                <c:pt idx="15828">
                  <c:v>423.53809999999999</c:v>
                </c:pt>
                <c:pt idx="15829">
                  <c:v>423.5376</c:v>
                </c:pt>
                <c:pt idx="15830">
                  <c:v>423.53989999999999</c:v>
                </c:pt>
                <c:pt idx="15831">
                  <c:v>423.53919999999999</c:v>
                </c:pt>
                <c:pt idx="15832">
                  <c:v>423.541</c:v>
                </c:pt>
                <c:pt idx="15833">
                  <c:v>423.54039999999998</c:v>
                </c:pt>
                <c:pt idx="15834">
                  <c:v>423.54</c:v>
                </c:pt>
                <c:pt idx="15835">
                  <c:v>423.54160000000002</c:v>
                </c:pt>
                <c:pt idx="15836">
                  <c:v>423.5446</c:v>
                </c:pt>
                <c:pt idx="15837">
                  <c:v>423.5455</c:v>
                </c:pt>
                <c:pt idx="15838">
                  <c:v>423.54579999999999</c:v>
                </c:pt>
                <c:pt idx="15839">
                  <c:v>423.54790000000003</c:v>
                </c:pt>
                <c:pt idx="15840">
                  <c:v>423.54860000000002</c:v>
                </c:pt>
                <c:pt idx="15841">
                  <c:v>423.5496</c:v>
                </c:pt>
                <c:pt idx="15842">
                  <c:v>423.55040000000002</c:v>
                </c:pt>
                <c:pt idx="15843">
                  <c:v>423.55220000000003</c:v>
                </c:pt>
                <c:pt idx="15844">
                  <c:v>423.55349999999999</c:v>
                </c:pt>
                <c:pt idx="15845">
                  <c:v>423.55529999999999</c:v>
                </c:pt>
                <c:pt idx="15846">
                  <c:v>423.5566</c:v>
                </c:pt>
                <c:pt idx="15847">
                  <c:v>423.55799999999999</c:v>
                </c:pt>
                <c:pt idx="15848">
                  <c:v>423.55840000000001</c:v>
                </c:pt>
                <c:pt idx="15849">
                  <c:v>423.55930000000001</c:v>
                </c:pt>
                <c:pt idx="15850">
                  <c:v>423.5616</c:v>
                </c:pt>
                <c:pt idx="15851">
                  <c:v>423.56220000000002</c:v>
                </c:pt>
                <c:pt idx="15852">
                  <c:v>423.56400000000002</c:v>
                </c:pt>
                <c:pt idx="15853">
                  <c:v>423.5652</c:v>
                </c:pt>
                <c:pt idx="15854">
                  <c:v>423.56599999999997</c:v>
                </c:pt>
                <c:pt idx="15855">
                  <c:v>423.56740000000002</c:v>
                </c:pt>
                <c:pt idx="15856">
                  <c:v>423.56830000000002</c:v>
                </c:pt>
                <c:pt idx="15857">
                  <c:v>423.57130000000001</c:v>
                </c:pt>
                <c:pt idx="15858">
                  <c:v>423.57220000000001</c:v>
                </c:pt>
                <c:pt idx="15859">
                  <c:v>423.57279999999997</c:v>
                </c:pt>
                <c:pt idx="15860">
                  <c:v>423.57420000000002</c:v>
                </c:pt>
                <c:pt idx="15861">
                  <c:v>423.57560000000001</c:v>
                </c:pt>
                <c:pt idx="15862">
                  <c:v>423.57659999999998</c:v>
                </c:pt>
                <c:pt idx="15863">
                  <c:v>423.577</c:v>
                </c:pt>
                <c:pt idx="15864">
                  <c:v>423.57769999999999</c:v>
                </c:pt>
                <c:pt idx="15865">
                  <c:v>423.57979999999998</c:v>
                </c:pt>
                <c:pt idx="15866">
                  <c:v>423.57819999999998</c:v>
                </c:pt>
                <c:pt idx="15867">
                  <c:v>423.58280000000002</c:v>
                </c:pt>
                <c:pt idx="15868">
                  <c:v>423.58370000000002</c:v>
                </c:pt>
                <c:pt idx="15869">
                  <c:v>423.58330000000001</c:v>
                </c:pt>
                <c:pt idx="15870">
                  <c:v>423.58479999999997</c:v>
                </c:pt>
                <c:pt idx="15871">
                  <c:v>423.58629999999999</c:v>
                </c:pt>
                <c:pt idx="15872">
                  <c:v>423.58839999999998</c:v>
                </c:pt>
                <c:pt idx="15873">
                  <c:v>423.58940000000001</c:v>
                </c:pt>
                <c:pt idx="15874">
                  <c:v>423.59109999999998</c:v>
                </c:pt>
                <c:pt idx="15875">
                  <c:v>423.59300000000002</c:v>
                </c:pt>
                <c:pt idx="15876">
                  <c:v>423.59469999999999</c:v>
                </c:pt>
                <c:pt idx="15877">
                  <c:v>423.5958</c:v>
                </c:pt>
                <c:pt idx="15878">
                  <c:v>423.59539999999998</c:v>
                </c:pt>
                <c:pt idx="15879">
                  <c:v>423.59699999999998</c:v>
                </c:pt>
                <c:pt idx="15880">
                  <c:v>423.59980000000002</c:v>
                </c:pt>
                <c:pt idx="15881">
                  <c:v>423.6003</c:v>
                </c:pt>
                <c:pt idx="15882">
                  <c:v>423.60210000000001</c:v>
                </c:pt>
                <c:pt idx="15883">
                  <c:v>423.60399999999998</c:v>
                </c:pt>
                <c:pt idx="15884">
                  <c:v>423.60500000000002</c:v>
                </c:pt>
                <c:pt idx="15885">
                  <c:v>423.60559999999998</c:v>
                </c:pt>
                <c:pt idx="15886">
                  <c:v>423.60849999999999</c:v>
                </c:pt>
                <c:pt idx="15887">
                  <c:v>423.61</c:v>
                </c:pt>
                <c:pt idx="15888">
                  <c:v>423.61309999999997</c:v>
                </c:pt>
                <c:pt idx="15889">
                  <c:v>423.61380000000003</c:v>
                </c:pt>
                <c:pt idx="15890">
                  <c:v>423.61419999999998</c:v>
                </c:pt>
                <c:pt idx="15891">
                  <c:v>423.61660000000001</c:v>
                </c:pt>
                <c:pt idx="15892">
                  <c:v>423.61810000000003</c:v>
                </c:pt>
                <c:pt idx="15893">
                  <c:v>423.61880000000002</c:v>
                </c:pt>
                <c:pt idx="15894">
                  <c:v>423.62049999999999</c:v>
                </c:pt>
                <c:pt idx="15895">
                  <c:v>423.62329999999997</c:v>
                </c:pt>
                <c:pt idx="15896">
                  <c:v>423.62400000000002</c:v>
                </c:pt>
                <c:pt idx="15897">
                  <c:v>423.62619999999998</c:v>
                </c:pt>
                <c:pt idx="15898">
                  <c:v>423.62580000000003</c:v>
                </c:pt>
                <c:pt idx="15899">
                  <c:v>423.6268</c:v>
                </c:pt>
                <c:pt idx="15900">
                  <c:v>423.62900000000002</c:v>
                </c:pt>
                <c:pt idx="15901">
                  <c:v>423.63029999999998</c:v>
                </c:pt>
                <c:pt idx="15902">
                  <c:v>423.63</c:v>
                </c:pt>
                <c:pt idx="15903">
                  <c:v>423.63139999999999</c:v>
                </c:pt>
                <c:pt idx="15904">
                  <c:v>423.63279999999997</c:v>
                </c:pt>
                <c:pt idx="15905">
                  <c:v>423.63220000000001</c:v>
                </c:pt>
                <c:pt idx="15906">
                  <c:v>423.63389999999998</c:v>
                </c:pt>
                <c:pt idx="15907">
                  <c:v>423.63440000000003</c:v>
                </c:pt>
                <c:pt idx="15908">
                  <c:v>423.6354</c:v>
                </c:pt>
                <c:pt idx="15909">
                  <c:v>423.63760000000002</c:v>
                </c:pt>
                <c:pt idx="15910">
                  <c:v>423.63900000000001</c:v>
                </c:pt>
                <c:pt idx="15911">
                  <c:v>423.64</c:v>
                </c:pt>
                <c:pt idx="15912">
                  <c:v>423.63959999999997</c:v>
                </c:pt>
                <c:pt idx="15913">
                  <c:v>423.64</c:v>
                </c:pt>
                <c:pt idx="15914">
                  <c:v>423.64030000000002</c:v>
                </c:pt>
                <c:pt idx="15915">
                  <c:v>423.64150000000001</c:v>
                </c:pt>
                <c:pt idx="15916">
                  <c:v>423.642</c:v>
                </c:pt>
                <c:pt idx="15917">
                  <c:v>423.64409999999998</c:v>
                </c:pt>
                <c:pt idx="15918">
                  <c:v>423.64749999999998</c:v>
                </c:pt>
                <c:pt idx="15919">
                  <c:v>423.64729999999997</c:v>
                </c:pt>
                <c:pt idx="15920">
                  <c:v>423.64940000000001</c:v>
                </c:pt>
                <c:pt idx="15921">
                  <c:v>423.64839999999998</c:v>
                </c:pt>
                <c:pt idx="15922">
                  <c:v>423.65219999999999</c:v>
                </c:pt>
                <c:pt idx="15923">
                  <c:v>423.65219999999999</c:v>
                </c:pt>
                <c:pt idx="15924">
                  <c:v>423.65370000000001</c:v>
                </c:pt>
                <c:pt idx="15925">
                  <c:v>423.65460000000002</c:v>
                </c:pt>
                <c:pt idx="15926">
                  <c:v>423.6542</c:v>
                </c:pt>
                <c:pt idx="15927">
                  <c:v>423.6558</c:v>
                </c:pt>
                <c:pt idx="15928">
                  <c:v>423.65620000000001</c:v>
                </c:pt>
                <c:pt idx="15929">
                  <c:v>423.65859999999998</c:v>
                </c:pt>
                <c:pt idx="15930">
                  <c:v>423.66059999999999</c:v>
                </c:pt>
                <c:pt idx="15931">
                  <c:v>423.66019999999997</c:v>
                </c:pt>
                <c:pt idx="15932">
                  <c:v>423.66239999999999</c:v>
                </c:pt>
                <c:pt idx="15933">
                  <c:v>423.66250000000002</c:v>
                </c:pt>
                <c:pt idx="15934">
                  <c:v>423.66289999999998</c:v>
                </c:pt>
                <c:pt idx="15935">
                  <c:v>423.66609999999997</c:v>
                </c:pt>
                <c:pt idx="15936">
                  <c:v>423.66759999999999</c:v>
                </c:pt>
                <c:pt idx="15937">
                  <c:v>423.66840000000002</c:v>
                </c:pt>
                <c:pt idx="15938">
                  <c:v>423.67</c:v>
                </c:pt>
                <c:pt idx="15939">
                  <c:v>423.66980000000001</c:v>
                </c:pt>
                <c:pt idx="15940">
                  <c:v>423.67180000000002</c:v>
                </c:pt>
                <c:pt idx="15941">
                  <c:v>423.67219999999998</c:v>
                </c:pt>
                <c:pt idx="15942">
                  <c:v>423.673</c:v>
                </c:pt>
                <c:pt idx="15943">
                  <c:v>423.67500000000001</c:v>
                </c:pt>
                <c:pt idx="15944">
                  <c:v>423.67540000000002</c:v>
                </c:pt>
                <c:pt idx="15945">
                  <c:v>423.67590000000001</c:v>
                </c:pt>
                <c:pt idx="15946">
                  <c:v>423.67500000000001</c:v>
                </c:pt>
                <c:pt idx="15947">
                  <c:v>423.67649999999998</c:v>
                </c:pt>
                <c:pt idx="15948">
                  <c:v>423.67739999999998</c:v>
                </c:pt>
                <c:pt idx="15949">
                  <c:v>423.67939999999999</c:v>
                </c:pt>
                <c:pt idx="15950">
                  <c:v>423.68099999999998</c:v>
                </c:pt>
                <c:pt idx="15951">
                  <c:v>423.68020000000001</c:v>
                </c:pt>
                <c:pt idx="15952">
                  <c:v>423.68009999999998</c:v>
                </c:pt>
                <c:pt idx="15953">
                  <c:v>423.68130000000002</c:v>
                </c:pt>
                <c:pt idx="15954">
                  <c:v>423.68279999999999</c:v>
                </c:pt>
                <c:pt idx="15955">
                  <c:v>423.68439999999998</c:v>
                </c:pt>
                <c:pt idx="15956">
                  <c:v>423.68599999999998</c:v>
                </c:pt>
                <c:pt idx="15957">
                  <c:v>423.68700000000001</c:v>
                </c:pt>
                <c:pt idx="15958">
                  <c:v>423.68889999999999</c:v>
                </c:pt>
                <c:pt idx="15959">
                  <c:v>423.68959999999998</c:v>
                </c:pt>
                <c:pt idx="15960">
                  <c:v>423.69060000000002</c:v>
                </c:pt>
                <c:pt idx="15961">
                  <c:v>423.69099999999997</c:v>
                </c:pt>
                <c:pt idx="15962">
                  <c:v>423.69139999999999</c:v>
                </c:pt>
                <c:pt idx="15963">
                  <c:v>423.6918</c:v>
                </c:pt>
                <c:pt idx="15964">
                  <c:v>423.69450000000001</c:v>
                </c:pt>
                <c:pt idx="15965">
                  <c:v>423.69580000000002</c:v>
                </c:pt>
                <c:pt idx="15966">
                  <c:v>423.6961</c:v>
                </c:pt>
                <c:pt idx="15967">
                  <c:v>423.69690000000003</c:v>
                </c:pt>
                <c:pt idx="15968">
                  <c:v>423.69889999999998</c:v>
                </c:pt>
                <c:pt idx="15969">
                  <c:v>423.69959999999998</c:v>
                </c:pt>
                <c:pt idx="15970">
                  <c:v>423.70119999999997</c:v>
                </c:pt>
                <c:pt idx="15971">
                  <c:v>423.70190000000002</c:v>
                </c:pt>
                <c:pt idx="15972">
                  <c:v>423.70350000000002</c:v>
                </c:pt>
                <c:pt idx="15973">
                  <c:v>423.70499999999998</c:v>
                </c:pt>
                <c:pt idx="15974">
                  <c:v>423.7054</c:v>
                </c:pt>
                <c:pt idx="15975">
                  <c:v>423.70609999999999</c:v>
                </c:pt>
                <c:pt idx="15976">
                  <c:v>423.70780000000002</c:v>
                </c:pt>
                <c:pt idx="15977">
                  <c:v>423.70839999999998</c:v>
                </c:pt>
                <c:pt idx="15978">
                  <c:v>423.70940000000002</c:v>
                </c:pt>
                <c:pt idx="15979">
                  <c:v>423.71050000000002</c:v>
                </c:pt>
                <c:pt idx="15980">
                  <c:v>423.71100000000001</c:v>
                </c:pt>
                <c:pt idx="15981">
                  <c:v>423.71300000000002</c:v>
                </c:pt>
                <c:pt idx="15982">
                  <c:v>423.71379999999999</c:v>
                </c:pt>
                <c:pt idx="15983">
                  <c:v>423.71420000000001</c:v>
                </c:pt>
                <c:pt idx="15984">
                  <c:v>423.71589999999998</c:v>
                </c:pt>
                <c:pt idx="15985">
                  <c:v>423.71600000000001</c:v>
                </c:pt>
                <c:pt idx="15986">
                  <c:v>423.71600000000001</c:v>
                </c:pt>
                <c:pt idx="15987">
                  <c:v>423.71679999999998</c:v>
                </c:pt>
                <c:pt idx="15988">
                  <c:v>423.71800000000002</c:v>
                </c:pt>
                <c:pt idx="15989">
                  <c:v>423.71899999999999</c:v>
                </c:pt>
                <c:pt idx="15990">
                  <c:v>423.72160000000002</c:v>
                </c:pt>
                <c:pt idx="15991">
                  <c:v>423.72250000000003</c:v>
                </c:pt>
                <c:pt idx="15992">
                  <c:v>423.72190000000001</c:v>
                </c:pt>
                <c:pt idx="15993">
                  <c:v>423.72289999999998</c:v>
                </c:pt>
                <c:pt idx="15994">
                  <c:v>423.72660000000002</c:v>
                </c:pt>
                <c:pt idx="15995">
                  <c:v>423.72660000000002</c:v>
                </c:pt>
                <c:pt idx="15996">
                  <c:v>423.72710000000001</c:v>
                </c:pt>
                <c:pt idx="15997">
                  <c:v>423.72840000000002</c:v>
                </c:pt>
                <c:pt idx="15998">
                  <c:v>423.72980000000001</c:v>
                </c:pt>
                <c:pt idx="15999">
                  <c:v>423.72969999999998</c:v>
                </c:pt>
                <c:pt idx="16000">
                  <c:v>423.73090000000002</c:v>
                </c:pt>
                <c:pt idx="16001">
                  <c:v>423.7328</c:v>
                </c:pt>
                <c:pt idx="16002">
                  <c:v>423.73379999999997</c:v>
                </c:pt>
                <c:pt idx="16003">
                  <c:v>423.73540000000003</c:v>
                </c:pt>
                <c:pt idx="16004">
                  <c:v>423.73469999999998</c:v>
                </c:pt>
                <c:pt idx="16005">
                  <c:v>423.73500000000001</c:v>
                </c:pt>
                <c:pt idx="16006">
                  <c:v>423.73750000000001</c:v>
                </c:pt>
                <c:pt idx="16007">
                  <c:v>423.73860000000002</c:v>
                </c:pt>
                <c:pt idx="16008">
                  <c:v>423.74079999999998</c:v>
                </c:pt>
                <c:pt idx="16009">
                  <c:v>423.74220000000003</c:v>
                </c:pt>
                <c:pt idx="16010">
                  <c:v>423.74360000000001</c:v>
                </c:pt>
                <c:pt idx="16011">
                  <c:v>423.74329999999998</c:v>
                </c:pt>
                <c:pt idx="16012">
                  <c:v>423.74439999999998</c:v>
                </c:pt>
                <c:pt idx="16013">
                  <c:v>423.74560000000002</c:v>
                </c:pt>
                <c:pt idx="16014">
                  <c:v>423.745</c:v>
                </c:pt>
                <c:pt idx="16015">
                  <c:v>423.74599999999998</c:v>
                </c:pt>
                <c:pt idx="16016">
                  <c:v>423.7482</c:v>
                </c:pt>
                <c:pt idx="16017">
                  <c:v>423.74979999999999</c:v>
                </c:pt>
                <c:pt idx="16018">
                  <c:v>423.74959999999999</c:v>
                </c:pt>
                <c:pt idx="16019">
                  <c:v>423.75110000000001</c:v>
                </c:pt>
                <c:pt idx="16020">
                  <c:v>423.75200000000001</c:v>
                </c:pt>
                <c:pt idx="16021">
                  <c:v>423.75420000000003</c:v>
                </c:pt>
                <c:pt idx="16022">
                  <c:v>423.75409999999999</c:v>
                </c:pt>
                <c:pt idx="16023">
                  <c:v>423.75619999999998</c:v>
                </c:pt>
                <c:pt idx="16024">
                  <c:v>423.75830000000002</c:v>
                </c:pt>
                <c:pt idx="16025">
                  <c:v>423.76089999999999</c:v>
                </c:pt>
                <c:pt idx="16026">
                  <c:v>423.7602</c:v>
                </c:pt>
                <c:pt idx="16027">
                  <c:v>423.76069999999999</c:v>
                </c:pt>
                <c:pt idx="16028">
                  <c:v>423.76330000000002</c:v>
                </c:pt>
                <c:pt idx="16029">
                  <c:v>423.76209999999998</c:v>
                </c:pt>
                <c:pt idx="16030">
                  <c:v>423.76459999999997</c:v>
                </c:pt>
                <c:pt idx="16031">
                  <c:v>423.76569999999998</c:v>
                </c:pt>
                <c:pt idx="16032">
                  <c:v>423.76659999999998</c:v>
                </c:pt>
                <c:pt idx="16033">
                  <c:v>423.7681</c:v>
                </c:pt>
                <c:pt idx="16034">
                  <c:v>423.7688</c:v>
                </c:pt>
                <c:pt idx="16035">
                  <c:v>423.76960000000003</c:v>
                </c:pt>
                <c:pt idx="16036">
                  <c:v>423.77</c:v>
                </c:pt>
                <c:pt idx="16037">
                  <c:v>423.77199999999999</c:v>
                </c:pt>
                <c:pt idx="16038">
                  <c:v>423.77319999999997</c:v>
                </c:pt>
                <c:pt idx="16039">
                  <c:v>423.77460000000002</c:v>
                </c:pt>
                <c:pt idx="16040">
                  <c:v>423.77670000000001</c:v>
                </c:pt>
                <c:pt idx="16041">
                  <c:v>423.77539999999999</c:v>
                </c:pt>
                <c:pt idx="16042">
                  <c:v>423.77780000000001</c:v>
                </c:pt>
                <c:pt idx="16043">
                  <c:v>423.77980000000002</c:v>
                </c:pt>
                <c:pt idx="16044">
                  <c:v>423.78129999999999</c:v>
                </c:pt>
                <c:pt idx="16045">
                  <c:v>423.78210000000001</c:v>
                </c:pt>
                <c:pt idx="16046">
                  <c:v>423.78280000000001</c:v>
                </c:pt>
                <c:pt idx="16047">
                  <c:v>423.78320000000002</c:v>
                </c:pt>
                <c:pt idx="16048">
                  <c:v>423.78480000000002</c:v>
                </c:pt>
                <c:pt idx="16049">
                  <c:v>423.78570000000002</c:v>
                </c:pt>
                <c:pt idx="16050">
                  <c:v>423.78660000000002</c:v>
                </c:pt>
                <c:pt idx="16051">
                  <c:v>423.78789999999998</c:v>
                </c:pt>
                <c:pt idx="16052">
                  <c:v>423.78870000000001</c:v>
                </c:pt>
                <c:pt idx="16053">
                  <c:v>423.78870000000001</c:v>
                </c:pt>
                <c:pt idx="16054">
                  <c:v>423.79020000000003</c:v>
                </c:pt>
                <c:pt idx="16055">
                  <c:v>423.79140000000001</c:v>
                </c:pt>
                <c:pt idx="16056">
                  <c:v>423.79259999999999</c:v>
                </c:pt>
                <c:pt idx="16057">
                  <c:v>423.79320000000001</c:v>
                </c:pt>
                <c:pt idx="16058">
                  <c:v>423.7928</c:v>
                </c:pt>
                <c:pt idx="16059">
                  <c:v>423.79410000000001</c:v>
                </c:pt>
                <c:pt idx="16060">
                  <c:v>423.79590000000002</c:v>
                </c:pt>
                <c:pt idx="16061">
                  <c:v>423.79559999999998</c:v>
                </c:pt>
                <c:pt idx="16062">
                  <c:v>423.79840000000002</c:v>
                </c:pt>
                <c:pt idx="16063">
                  <c:v>423.79969999999997</c:v>
                </c:pt>
                <c:pt idx="16064">
                  <c:v>423.8</c:v>
                </c:pt>
                <c:pt idx="16065">
                  <c:v>423.8</c:v>
                </c:pt>
                <c:pt idx="16066">
                  <c:v>423.80090000000001</c:v>
                </c:pt>
                <c:pt idx="16067">
                  <c:v>423.80259999999998</c:v>
                </c:pt>
                <c:pt idx="16068">
                  <c:v>423.80369999999999</c:v>
                </c:pt>
                <c:pt idx="16069">
                  <c:v>423.803</c:v>
                </c:pt>
                <c:pt idx="16070">
                  <c:v>423.80430000000001</c:v>
                </c:pt>
                <c:pt idx="16071">
                  <c:v>423.80560000000003</c:v>
                </c:pt>
                <c:pt idx="16072">
                  <c:v>423.8064</c:v>
                </c:pt>
                <c:pt idx="16073">
                  <c:v>423.80650000000003</c:v>
                </c:pt>
                <c:pt idx="16074">
                  <c:v>423.8082</c:v>
                </c:pt>
                <c:pt idx="16075">
                  <c:v>423.8098</c:v>
                </c:pt>
                <c:pt idx="16076">
                  <c:v>423.8116</c:v>
                </c:pt>
                <c:pt idx="16077">
                  <c:v>423.81150000000002</c:v>
                </c:pt>
                <c:pt idx="16078">
                  <c:v>423.81310000000002</c:v>
                </c:pt>
                <c:pt idx="16079">
                  <c:v>423.8134</c:v>
                </c:pt>
                <c:pt idx="16080">
                  <c:v>423.8141</c:v>
                </c:pt>
                <c:pt idx="16081">
                  <c:v>423.81599999999997</c:v>
                </c:pt>
                <c:pt idx="16082">
                  <c:v>423.8159</c:v>
                </c:pt>
                <c:pt idx="16083">
                  <c:v>423.81670000000003</c:v>
                </c:pt>
                <c:pt idx="16084">
                  <c:v>423.81799999999998</c:v>
                </c:pt>
                <c:pt idx="16085">
                  <c:v>423.81849999999997</c:v>
                </c:pt>
                <c:pt idx="16086">
                  <c:v>423.81909999999999</c:v>
                </c:pt>
                <c:pt idx="16087">
                  <c:v>423.82100000000003</c:v>
                </c:pt>
                <c:pt idx="16088">
                  <c:v>423.82229999999998</c:v>
                </c:pt>
                <c:pt idx="16089">
                  <c:v>423.82560000000001</c:v>
                </c:pt>
                <c:pt idx="16090">
                  <c:v>423.8254</c:v>
                </c:pt>
                <c:pt idx="16091">
                  <c:v>423.82580000000002</c:v>
                </c:pt>
                <c:pt idx="16092">
                  <c:v>423.82670000000002</c:v>
                </c:pt>
                <c:pt idx="16093">
                  <c:v>423.82690000000002</c:v>
                </c:pt>
                <c:pt idx="16094">
                  <c:v>423.82799999999997</c:v>
                </c:pt>
                <c:pt idx="16095">
                  <c:v>423.82810000000001</c:v>
                </c:pt>
                <c:pt idx="16096">
                  <c:v>423.8288</c:v>
                </c:pt>
                <c:pt idx="16097">
                  <c:v>423.83019999999999</c:v>
                </c:pt>
                <c:pt idx="16098">
                  <c:v>423.83190000000002</c:v>
                </c:pt>
                <c:pt idx="16099">
                  <c:v>423.83139999999997</c:v>
                </c:pt>
                <c:pt idx="16100">
                  <c:v>423.83460000000002</c:v>
                </c:pt>
                <c:pt idx="16101">
                  <c:v>423.83499999999998</c:v>
                </c:pt>
                <c:pt idx="16102">
                  <c:v>423.83539999999999</c:v>
                </c:pt>
                <c:pt idx="16103">
                  <c:v>423.83879999999999</c:v>
                </c:pt>
                <c:pt idx="16104">
                  <c:v>423.83940000000001</c:v>
                </c:pt>
                <c:pt idx="16105">
                  <c:v>423.84059999999999</c:v>
                </c:pt>
                <c:pt idx="16106">
                  <c:v>423.84219999999999</c:v>
                </c:pt>
                <c:pt idx="16107">
                  <c:v>423.84140000000002</c:v>
                </c:pt>
                <c:pt idx="16108">
                  <c:v>423.84210000000002</c:v>
                </c:pt>
                <c:pt idx="16109">
                  <c:v>423.84359999999998</c:v>
                </c:pt>
                <c:pt idx="16110">
                  <c:v>423.84530000000001</c:v>
                </c:pt>
                <c:pt idx="16111">
                  <c:v>423.84589999999997</c:v>
                </c:pt>
                <c:pt idx="16112">
                  <c:v>423.84780000000001</c:v>
                </c:pt>
                <c:pt idx="16113">
                  <c:v>423.84930000000003</c:v>
                </c:pt>
                <c:pt idx="16114">
                  <c:v>423.84960000000001</c:v>
                </c:pt>
                <c:pt idx="16115">
                  <c:v>423.85149999999999</c:v>
                </c:pt>
                <c:pt idx="16116">
                  <c:v>423.85129999999998</c:v>
                </c:pt>
                <c:pt idx="16117">
                  <c:v>423.8537</c:v>
                </c:pt>
                <c:pt idx="16118">
                  <c:v>423.85520000000002</c:v>
                </c:pt>
                <c:pt idx="16119">
                  <c:v>423.8562</c:v>
                </c:pt>
                <c:pt idx="16120">
                  <c:v>423.85579999999999</c:v>
                </c:pt>
                <c:pt idx="16121">
                  <c:v>423.85700000000003</c:v>
                </c:pt>
                <c:pt idx="16122">
                  <c:v>423.85739999999998</c:v>
                </c:pt>
                <c:pt idx="16123">
                  <c:v>423.85919999999999</c:v>
                </c:pt>
                <c:pt idx="16124">
                  <c:v>423.85899999999998</c:v>
                </c:pt>
                <c:pt idx="16125">
                  <c:v>423.85919999999999</c:v>
                </c:pt>
                <c:pt idx="16126">
                  <c:v>423.8614</c:v>
                </c:pt>
                <c:pt idx="16127">
                  <c:v>423.86239999999998</c:v>
                </c:pt>
                <c:pt idx="16128">
                  <c:v>423.86239999999998</c:v>
                </c:pt>
                <c:pt idx="16129">
                  <c:v>423.86160000000001</c:v>
                </c:pt>
                <c:pt idx="16130">
                  <c:v>423.86279999999999</c:v>
                </c:pt>
                <c:pt idx="16131">
                  <c:v>423.8646</c:v>
                </c:pt>
                <c:pt idx="16132">
                  <c:v>423.86599999999999</c:v>
                </c:pt>
                <c:pt idx="16133">
                  <c:v>423.86619999999999</c:v>
                </c:pt>
                <c:pt idx="16134">
                  <c:v>423.86779999999999</c:v>
                </c:pt>
                <c:pt idx="16135">
                  <c:v>423.86989999999997</c:v>
                </c:pt>
                <c:pt idx="16136">
                  <c:v>423.8698</c:v>
                </c:pt>
                <c:pt idx="16137">
                  <c:v>423.87189999999998</c:v>
                </c:pt>
                <c:pt idx="16138">
                  <c:v>423.87220000000002</c:v>
                </c:pt>
                <c:pt idx="16139">
                  <c:v>423.87389999999999</c:v>
                </c:pt>
                <c:pt idx="16140">
                  <c:v>423.87220000000002</c:v>
                </c:pt>
                <c:pt idx="16141">
                  <c:v>423.87479999999999</c:v>
                </c:pt>
                <c:pt idx="16142">
                  <c:v>423.87580000000003</c:v>
                </c:pt>
                <c:pt idx="16143">
                  <c:v>423.87689999999998</c:v>
                </c:pt>
                <c:pt idx="16144">
                  <c:v>423.87830000000002</c:v>
                </c:pt>
                <c:pt idx="16145">
                  <c:v>423.87959999999998</c:v>
                </c:pt>
                <c:pt idx="16146">
                  <c:v>423.88240000000002</c:v>
                </c:pt>
                <c:pt idx="16147">
                  <c:v>423.88159999999999</c:v>
                </c:pt>
                <c:pt idx="16148">
                  <c:v>423.8836</c:v>
                </c:pt>
                <c:pt idx="16149">
                  <c:v>423.8843</c:v>
                </c:pt>
                <c:pt idx="16150">
                  <c:v>423.88380000000001</c:v>
                </c:pt>
                <c:pt idx="16151">
                  <c:v>423.88470000000001</c:v>
                </c:pt>
                <c:pt idx="16152">
                  <c:v>423.8852</c:v>
                </c:pt>
                <c:pt idx="16153">
                  <c:v>423.88760000000002</c:v>
                </c:pt>
                <c:pt idx="16154">
                  <c:v>423.88799999999998</c:v>
                </c:pt>
                <c:pt idx="16155">
                  <c:v>423.88659999999999</c:v>
                </c:pt>
                <c:pt idx="16156">
                  <c:v>423.88810000000001</c:v>
                </c:pt>
                <c:pt idx="16157">
                  <c:v>423.88869999999997</c:v>
                </c:pt>
                <c:pt idx="16158">
                  <c:v>423.8895</c:v>
                </c:pt>
                <c:pt idx="16159">
                  <c:v>423.89100000000002</c:v>
                </c:pt>
                <c:pt idx="16160">
                  <c:v>423.89120000000003</c:v>
                </c:pt>
                <c:pt idx="16161">
                  <c:v>423.89120000000003</c:v>
                </c:pt>
                <c:pt idx="16162">
                  <c:v>423.89370000000002</c:v>
                </c:pt>
                <c:pt idx="16163">
                  <c:v>423.89400000000001</c:v>
                </c:pt>
                <c:pt idx="16164">
                  <c:v>423.89479999999998</c:v>
                </c:pt>
                <c:pt idx="16165">
                  <c:v>423.89609999999999</c:v>
                </c:pt>
                <c:pt idx="16166">
                  <c:v>423.8954</c:v>
                </c:pt>
                <c:pt idx="16167">
                  <c:v>423.89609999999999</c:v>
                </c:pt>
                <c:pt idx="16168">
                  <c:v>423.8963</c:v>
                </c:pt>
                <c:pt idx="16169">
                  <c:v>423.89670000000001</c:v>
                </c:pt>
                <c:pt idx="16170">
                  <c:v>423.89780000000002</c:v>
                </c:pt>
                <c:pt idx="16171">
                  <c:v>423.89839999999998</c:v>
                </c:pt>
                <c:pt idx="16172">
                  <c:v>423.89890000000003</c:v>
                </c:pt>
                <c:pt idx="16173">
                  <c:v>423.9006</c:v>
                </c:pt>
                <c:pt idx="16174">
                  <c:v>423.90140000000002</c:v>
                </c:pt>
                <c:pt idx="16175">
                  <c:v>423.9024</c:v>
                </c:pt>
                <c:pt idx="16176">
                  <c:v>423.90159999999997</c:v>
                </c:pt>
                <c:pt idx="16177">
                  <c:v>423.90519999999998</c:v>
                </c:pt>
                <c:pt idx="16178">
                  <c:v>423.90600000000001</c:v>
                </c:pt>
                <c:pt idx="16179">
                  <c:v>423.90589999999997</c:v>
                </c:pt>
                <c:pt idx="16180">
                  <c:v>423.90699999999998</c:v>
                </c:pt>
                <c:pt idx="16181">
                  <c:v>423.90839999999997</c:v>
                </c:pt>
                <c:pt idx="16182">
                  <c:v>423.90940000000001</c:v>
                </c:pt>
                <c:pt idx="16183">
                  <c:v>423.90899999999999</c:v>
                </c:pt>
                <c:pt idx="16184">
                  <c:v>423.91</c:v>
                </c:pt>
                <c:pt idx="16185">
                  <c:v>423.91239999999999</c:v>
                </c:pt>
                <c:pt idx="16186">
                  <c:v>423.91230000000002</c:v>
                </c:pt>
                <c:pt idx="16187">
                  <c:v>423.91340000000002</c:v>
                </c:pt>
                <c:pt idx="16188">
                  <c:v>423.9144</c:v>
                </c:pt>
                <c:pt idx="16189">
                  <c:v>423.91699999999997</c:v>
                </c:pt>
                <c:pt idx="16190">
                  <c:v>423.91680000000002</c:v>
                </c:pt>
                <c:pt idx="16191">
                  <c:v>423.91680000000002</c:v>
                </c:pt>
                <c:pt idx="16192">
                  <c:v>423.91899999999998</c:v>
                </c:pt>
                <c:pt idx="16193">
                  <c:v>423.91919999999999</c:v>
                </c:pt>
                <c:pt idx="16194">
                  <c:v>423.92059999999998</c:v>
                </c:pt>
                <c:pt idx="16195">
                  <c:v>423.92140000000001</c:v>
                </c:pt>
                <c:pt idx="16196">
                  <c:v>423.92169999999999</c:v>
                </c:pt>
                <c:pt idx="16197">
                  <c:v>423.923</c:v>
                </c:pt>
                <c:pt idx="16198">
                  <c:v>423.92590000000001</c:v>
                </c:pt>
                <c:pt idx="16199">
                  <c:v>423.92500000000001</c:v>
                </c:pt>
                <c:pt idx="16200">
                  <c:v>423.9246</c:v>
                </c:pt>
                <c:pt idx="16201">
                  <c:v>423.92689999999999</c:v>
                </c:pt>
                <c:pt idx="16202">
                  <c:v>423.9289</c:v>
                </c:pt>
                <c:pt idx="16203">
                  <c:v>423.92970000000003</c:v>
                </c:pt>
                <c:pt idx="16204">
                  <c:v>423.92959999999999</c:v>
                </c:pt>
                <c:pt idx="16205">
                  <c:v>423.92970000000003</c:v>
                </c:pt>
                <c:pt idx="16206">
                  <c:v>423.93099999999998</c:v>
                </c:pt>
                <c:pt idx="16207">
                  <c:v>423.93130000000002</c:v>
                </c:pt>
                <c:pt idx="16208">
                  <c:v>423.93299999999999</c:v>
                </c:pt>
                <c:pt idx="16209">
                  <c:v>423.93259999999998</c:v>
                </c:pt>
                <c:pt idx="16210">
                  <c:v>423.93279999999999</c:v>
                </c:pt>
                <c:pt idx="16211">
                  <c:v>423.93540000000002</c:v>
                </c:pt>
                <c:pt idx="16212">
                  <c:v>423.93439999999998</c:v>
                </c:pt>
                <c:pt idx="16213">
                  <c:v>423.93470000000002</c:v>
                </c:pt>
                <c:pt idx="16214">
                  <c:v>423.93610000000001</c:v>
                </c:pt>
                <c:pt idx="16215">
                  <c:v>423.93630000000002</c:v>
                </c:pt>
                <c:pt idx="16216">
                  <c:v>423.93869999999998</c:v>
                </c:pt>
                <c:pt idx="16217">
                  <c:v>423.93790000000001</c:v>
                </c:pt>
                <c:pt idx="16218">
                  <c:v>423.93779999999998</c:v>
                </c:pt>
                <c:pt idx="16219">
                  <c:v>423.93669999999997</c:v>
                </c:pt>
                <c:pt idx="16220">
                  <c:v>423.93709999999999</c:v>
                </c:pt>
                <c:pt idx="16221">
                  <c:v>423.94040000000001</c:v>
                </c:pt>
                <c:pt idx="16222">
                  <c:v>423.94099999999997</c:v>
                </c:pt>
                <c:pt idx="16223">
                  <c:v>423.94119999999998</c:v>
                </c:pt>
                <c:pt idx="16224">
                  <c:v>423.94290000000001</c:v>
                </c:pt>
                <c:pt idx="16225">
                  <c:v>423.94299999999998</c:v>
                </c:pt>
                <c:pt idx="16226">
                  <c:v>423.94389999999999</c:v>
                </c:pt>
                <c:pt idx="16227">
                  <c:v>423.94400000000002</c:v>
                </c:pt>
                <c:pt idx="16228">
                  <c:v>423.94690000000003</c:v>
                </c:pt>
                <c:pt idx="16229">
                  <c:v>423.94839999999999</c:v>
                </c:pt>
                <c:pt idx="16230">
                  <c:v>423.94869999999997</c:v>
                </c:pt>
                <c:pt idx="16231">
                  <c:v>423.95069999999998</c:v>
                </c:pt>
                <c:pt idx="16232">
                  <c:v>423.95170000000002</c:v>
                </c:pt>
                <c:pt idx="16233">
                  <c:v>423.95339999999999</c:v>
                </c:pt>
                <c:pt idx="16234">
                  <c:v>423.95310000000001</c:v>
                </c:pt>
                <c:pt idx="16235">
                  <c:v>423.95499999999998</c:v>
                </c:pt>
                <c:pt idx="16236">
                  <c:v>423.95460000000003</c:v>
                </c:pt>
                <c:pt idx="16237">
                  <c:v>423.95499999999998</c:v>
                </c:pt>
                <c:pt idx="16238">
                  <c:v>423.95499999999998</c:v>
                </c:pt>
                <c:pt idx="16239">
                  <c:v>423.95699999999999</c:v>
                </c:pt>
                <c:pt idx="16240">
                  <c:v>423.95760000000001</c:v>
                </c:pt>
                <c:pt idx="16241">
                  <c:v>423.95780000000002</c:v>
                </c:pt>
                <c:pt idx="16242">
                  <c:v>423.95830000000001</c:v>
                </c:pt>
                <c:pt idx="16243">
                  <c:v>423.96</c:v>
                </c:pt>
                <c:pt idx="16244">
                  <c:v>423.96</c:v>
                </c:pt>
                <c:pt idx="16245">
                  <c:v>423.96100000000001</c:v>
                </c:pt>
                <c:pt idx="16246">
                  <c:v>423.96199999999999</c:v>
                </c:pt>
                <c:pt idx="16247">
                  <c:v>423.96409999999997</c:v>
                </c:pt>
                <c:pt idx="16248">
                  <c:v>423.96519999999998</c:v>
                </c:pt>
                <c:pt idx="16249">
                  <c:v>423.96640000000002</c:v>
                </c:pt>
                <c:pt idx="16250">
                  <c:v>423.96660000000003</c:v>
                </c:pt>
                <c:pt idx="16251">
                  <c:v>423.96940000000001</c:v>
                </c:pt>
                <c:pt idx="16252">
                  <c:v>423.97039999999998</c:v>
                </c:pt>
                <c:pt idx="16253">
                  <c:v>423.9708</c:v>
                </c:pt>
                <c:pt idx="16254">
                  <c:v>423.97070000000002</c:v>
                </c:pt>
                <c:pt idx="16255">
                  <c:v>423.97239999999999</c:v>
                </c:pt>
                <c:pt idx="16256">
                  <c:v>423.97109999999998</c:v>
                </c:pt>
                <c:pt idx="16257">
                  <c:v>423.97320000000002</c:v>
                </c:pt>
                <c:pt idx="16258">
                  <c:v>423.97399999999999</c:v>
                </c:pt>
                <c:pt idx="16259">
                  <c:v>423.97280000000001</c:v>
                </c:pt>
                <c:pt idx="16260">
                  <c:v>423.97410000000002</c:v>
                </c:pt>
                <c:pt idx="16261">
                  <c:v>423.9744</c:v>
                </c:pt>
                <c:pt idx="16262">
                  <c:v>423.97660000000002</c:v>
                </c:pt>
                <c:pt idx="16263">
                  <c:v>423.97609999999997</c:v>
                </c:pt>
                <c:pt idx="16264">
                  <c:v>423.97719999999998</c:v>
                </c:pt>
                <c:pt idx="16265">
                  <c:v>423.97739999999999</c:v>
                </c:pt>
                <c:pt idx="16266">
                  <c:v>423.9776</c:v>
                </c:pt>
                <c:pt idx="16267">
                  <c:v>423.97800000000001</c:v>
                </c:pt>
                <c:pt idx="16268">
                  <c:v>423.97899999999998</c:v>
                </c:pt>
                <c:pt idx="16269">
                  <c:v>423.98050000000001</c:v>
                </c:pt>
                <c:pt idx="16270">
                  <c:v>423.98110000000003</c:v>
                </c:pt>
                <c:pt idx="16271">
                  <c:v>423.98129999999998</c:v>
                </c:pt>
                <c:pt idx="16272">
                  <c:v>423.983</c:v>
                </c:pt>
                <c:pt idx="16273">
                  <c:v>423.983</c:v>
                </c:pt>
                <c:pt idx="16274">
                  <c:v>423.98340000000002</c:v>
                </c:pt>
                <c:pt idx="16275">
                  <c:v>423.9853</c:v>
                </c:pt>
                <c:pt idx="16276">
                  <c:v>423.9862</c:v>
                </c:pt>
                <c:pt idx="16277">
                  <c:v>423.98579999999998</c:v>
                </c:pt>
                <c:pt idx="16278">
                  <c:v>423.98689999999999</c:v>
                </c:pt>
                <c:pt idx="16279">
                  <c:v>423.98669999999998</c:v>
                </c:pt>
                <c:pt idx="16280">
                  <c:v>423.98779999999999</c:v>
                </c:pt>
                <c:pt idx="16281">
                  <c:v>423.98910000000001</c:v>
                </c:pt>
                <c:pt idx="16282">
                  <c:v>423.99020000000002</c:v>
                </c:pt>
                <c:pt idx="16283">
                  <c:v>423.9914</c:v>
                </c:pt>
                <c:pt idx="16284">
                  <c:v>423.99160000000001</c:v>
                </c:pt>
                <c:pt idx="16285">
                  <c:v>423.99160000000001</c:v>
                </c:pt>
                <c:pt idx="16286">
                  <c:v>423.99059999999997</c:v>
                </c:pt>
                <c:pt idx="16287">
                  <c:v>423.99259999999998</c:v>
                </c:pt>
                <c:pt idx="16288">
                  <c:v>423.99279999999999</c:v>
                </c:pt>
                <c:pt idx="16289">
                  <c:v>423.9941</c:v>
                </c:pt>
                <c:pt idx="16290">
                  <c:v>423.9948</c:v>
                </c:pt>
                <c:pt idx="16291">
                  <c:v>423.99599999999998</c:v>
                </c:pt>
                <c:pt idx="16292">
                  <c:v>423.99799999999999</c:v>
                </c:pt>
                <c:pt idx="16293">
                  <c:v>423.9975</c:v>
                </c:pt>
                <c:pt idx="16294">
                  <c:v>423.9984</c:v>
                </c:pt>
                <c:pt idx="16295">
                  <c:v>423.99959999999999</c:v>
                </c:pt>
                <c:pt idx="16296">
                  <c:v>424.00200000000001</c:v>
                </c:pt>
                <c:pt idx="16297">
                  <c:v>424.00200000000001</c:v>
                </c:pt>
                <c:pt idx="16298">
                  <c:v>424.00220000000002</c:v>
                </c:pt>
                <c:pt idx="16299">
                  <c:v>424.00369999999998</c:v>
                </c:pt>
                <c:pt idx="16300">
                  <c:v>424.00459999999998</c:v>
                </c:pt>
                <c:pt idx="16301">
                  <c:v>424.00439999999998</c:v>
                </c:pt>
                <c:pt idx="16302">
                  <c:v>424.00810000000001</c:v>
                </c:pt>
                <c:pt idx="16303">
                  <c:v>424.0086</c:v>
                </c:pt>
                <c:pt idx="16304">
                  <c:v>424.00900000000001</c:v>
                </c:pt>
                <c:pt idx="16305">
                  <c:v>424.0102</c:v>
                </c:pt>
                <c:pt idx="16306">
                  <c:v>424.01060000000001</c:v>
                </c:pt>
                <c:pt idx="16307">
                  <c:v>424.01220000000001</c:v>
                </c:pt>
                <c:pt idx="16308">
                  <c:v>424.01400000000001</c:v>
                </c:pt>
                <c:pt idx="16309">
                  <c:v>424.0154</c:v>
                </c:pt>
                <c:pt idx="16310">
                  <c:v>424.01560000000001</c:v>
                </c:pt>
                <c:pt idx="16311">
                  <c:v>424.01690000000002</c:v>
                </c:pt>
                <c:pt idx="16312">
                  <c:v>424.0179</c:v>
                </c:pt>
                <c:pt idx="16313">
                  <c:v>424.01799999999997</c:v>
                </c:pt>
                <c:pt idx="16314">
                  <c:v>424.01870000000002</c:v>
                </c:pt>
                <c:pt idx="16315">
                  <c:v>424.01839999999999</c:v>
                </c:pt>
                <c:pt idx="16316">
                  <c:v>424.01870000000002</c:v>
                </c:pt>
                <c:pt idx="16317">
                  <c:v>424.02089999999998</c:v>
                </c:pt>
                <c:pt idx="16318">
                  <c:v>424.0206</c:v>
                </c:pt>
                <c:pt idx="16319">
                  <c:v>424.02199999999999</c:v>
                </c:pt>
                <c:pt idx="16320">
                  <c:v>424.02289999999999</c:v>
                </c:pt>
                <c:pt idx="16321">
                  <c:v>424.02420000000001</c:v>
                </c:pt>
                <c:pt idx="16322">
                  <c:v>424.02420000000001</c:v>
                </c:pt>
                <c:pt idx="16323">
                  <c:v>424.02379999999999</c:v>
                </c:pt>
                <c:pt idx="16324">
                  <c:v>424.0247</c:v>
                </c:pt>
                <c:pt idx="16325">
                  <c:v>424.02480000000003</c:v>
                </c:pt>
                <c:pt idx="16326">
                  <c:v>424.02339999999998</c:v>
                </c:pt>
                <c:pt idx="16327">
                  <c:v>424.0247</c:v>
                </c:pt>
                <c:pt idx="16328">
                  <c:v>424.02600000000001</c:v>
                </c:pt>
                <c:pt idx="16329">
                  <c:v>424.02679999999998</c:v>
                </c:pt>
                <c:pt idx="16330">
                  <c:v>424.02620000000002</c:v>
                </c:pt>
                <c:pt idx="16331">
                  <c:v>424.02699999999999</c:v>
                </c:pt>
                <c:pt idx="16332">
                  <c:v>424.02800000000002</c:v>
                </c:pt>
                <c:pt idx="16333">
                  <c:v>424.02940000000001</c:v>
                </c:pt>
                <c:pt idx="16334">
                  <c:v>424.02960000000002</c:v>
                </c:pt>
                <c:pt idx="16335">
                  <c:v>424.02940000000001</c:v>
                </c:pt>
                <c:pt idx="16336">
                  <c:v>424.03100000000001</c:v>
                </c:pt>
                <c:pt idx="16337">
                  <c:v>424.03179999999998</c:v>
                </c:pt>
                <c:pt idx="16338">
                  <c:v>424.03280000000001</c:v>
                </c:pt>
                <c:pt idx="16339">
                  <c:v>424.03359999999998</c:v>
                </c:pt>
                <c:pt idx="16340">
                  <c:v>424.03399999999999</c:v>
                </c:pt>
                <c:pt idx="16341">
                  <c:v>424.03460000000001</c:v>
                </c:pt>
                <c:pt idx="16342">
                  <c:v>424.03739999999999</c:v>
                </c:pt>
                <c:pt idx="16343">
                  <c:v>424.03730000000002</c:v>
                </c:pt>
                <c:pt idx="16344">
                  <c:v>424.03910000000002</c:v>
                </c:pt>
                <c:pt idx="16345">
                  <c:v>424.03879999999998</c:v>
                </c:pt>
                <c:pt idx="16346">
                  <c:v>424.03960000000001</c:v>
                </c:pt>
                <c:pt idx="16347">
                  <c:v>424.04140000000001</c:v>
                </c:pt>
                <c:pt idx="16348">
                  <c:v>424.04169999999999</c:v>
                </c:pt>
                <c:pt idx="16349">
                  <c:v>424.04300000000001</c:v>
                </c:pt>
                <c:pt idx="16350">
                  <c:v>424.04239999999999</c:v>
                </c:pt>
                <c:pt idx="16351">
                  <c:v>424.04399999999998</c:v>
                </c:pt>
                <c:pt idx="16352">
                  <c:v>424.04559999999998</c:v>
                </c:pt>
                <c:pt idx="16353">
                  <c:v>424.04660000000001</c:v>
                </c:pt>
                <c:pt idx="16354">
                  <c:v>424.04649999999998</c:v>
                </c:pt>
                <c:pt idx="16355">
                  <c:v>424.04700000000003</c:v>
                </c:pt>
                <c:pt idx="16356">
                  <c:v>424.04899999999998</c:v>
                </c:pt>
                <c:pt idx="16357">
                  <c:v>424.04910000000001</c:v>
                </c:pt>
                <c:pt idx="16358">
                  <c:v>424.05020000000002</c:v>
                </c:pt>
                <c:pt idx="16359">
                  <c:v>424.05</c:v>
                </c:pt>
                <c:pt idx="16360">
                  <c:v>424.05110000000002</c:v>
                </c:pt>
                <c:pt idx="16361">
                  <c:v>424.05200000000002</c:v>
                </c:pt>
                <c:pt idx="16362">
                  <c:v>424.05360000000002</c:v>
                </c:pt>
                <c:pt idx="16363">
                  <c:v>424.05340000000001</c:v>
                </c:pt>
                <c:pt idx="16364">
                  <c:v>424.05529999999999</c:v>
                </c:pt>
                <c:pt idx="16365">
                  <c:v>424.0564</c:v>
                </c:pt>
                <c:pt idx="16366">
                  <c:v>424.05630000000002</c:v>
                </c:pt>
                <c:pt idx="16367">
                  <c:v>424.05700000000002</c:v>
                </c:pt>
                <c:pt idx="16368">
                  <c:v>424.05799999999999</c:v>
                </c:pt>
                <c:pt idx="16369">
                  <c:v>424.05799999999999</c:v>
                </c:pt>
                <c:pt idx="16370">
                  <c:v>424.05829999999997</c:v>
                </c:pt>
                <c:pt idx="16371">
                  <c:v>424.05939999999998</c:v>
                </c:pt>
                <c:pt idx="16372">
                  <c:v>424.06169999999997</c:v>
                </c:pt>
                <c:pt idx="16373">
                  <c:v>424.06110000000001</c:v>
                </c:pt>
                <c:pt idx="16374">
                  <c:v>424.0616</c:v>
                </c:pt>
                <c:pt idx="16375">
                  <c:v>424.06079999999997</c:v>
                </c:pt>
                <c:pt idx="16376">
                  <c:v>424.06119999999999</c:v>
                </c:pt>
                <c:pt idx="16377">
                  <c:v>424.06130000000002</c:v>
                </c:pt>
                <c:pt idx="16378">
                  <c:v>424.06139999999999</c:v>
                </c:pt>
                <c:pt idx="16379">
                  <c:v>424.06330000000003</c:v>
                </c:pt>
                <c:pt idx="16380">
                  <c:v>424.06279999999998</c:v>
                </c:pt>
                <c:pt idx="16381">
                  <c:v>424.06560000000002</c:v>
                </c:pt>
                <c:pt idx="16382">
                  <c:v>424.06490000000002</c:v>
                </c:pt>
                <c:pt idx="16383">
                  <c:v>424.06459999999998</c:v>
                </c:pt>
                <c:pt idx="16384">
                  <c:v>424.06389999999999</c:v>
                </c:pt>
                <c:pt idx="16385">
                  <c:v>424.06700000000001</c:v>
                </c:pt>
                <c:pt idx="16386">
                  <c:v>424.06830000000002</c:v>
                </c:pt>
                <c:pt idx="16387">
                  <c:v>424.06799999999998</c:v>
                </c:pt>
                <c:pt idx="16388">
                  <c:v>424.06889999999999</c:v>
                </c:pt>
                <c:pt idx="16389">
                  <c:v>424.07040000000001</c:v>
                </c:pt>
                <c:pt idx="16390">
                  <c:v>424.07040000000001</c:v>
                </c:pt>
                <c:pt idx="16391">
                  <c:v>424.07400000000001</c:v>
                </c:pt>
                <c:pt idx="16392">
                  <c:v>424.07220000000001</c:v>
                </c:pt>
                <c:pt idx="16393">
                  <c:v>424.07159999999999</c:v>
                </c:pt>
                <c:pt idx="16394">
                  <c:v>424.07310000000001</c:v>
                </c:pt>
                <c:pt idx="16395">
                  <c:v>424.07409999999999</c:v>
                </c:pt>
                <c:pt idx="16396">
                  <c:v>424.07459999999998</c:v>
                </c:pt>
                <c:pt idx="16397">
                  <c:v>424.0754</c:v>
                </c:pt>
                <c:pt idx="16398">
                  <c:v>424.0772</c:v>
                </c:pt>
                <c:pt idx="16399">
                  <c:v>424.07819999999998</c:v>
                </c:pt>
                <c:pt idx="16400">
                  <c:v>424.07830000000001</c:v>
                </c:pt>
                <c:pt idx="16401">
                  <c:v>424.07810000000001</c:v>
                </c:pt>
                <c:pt idx="16402">
                  <c:v>424.0788</c:v>
                </c:pt>
                <c:pt idx="16403">
                  <c:v>424.0804</c:v>
                </c:pt>
                <c:pt idx="16404">
                  <c:v>424.0806</c:v>
                </c:pt>
                <c:pt idx="16405">
                  <c:v>424.0806</c:v>
                </c:pt>
                <c:pt idx="16406">
                  <c:v>424.08240000000001</c:v>
                </c:pt>
                <c:pt idx="16407">
                  <c:v>424.08179999999999</c:v>
                </c:pt>
                <c:pt idx="16408">
                  <c:v>424.08240000000001</c:v>
                </c:pt>
                <c:pt idx="16409">
                  <c:v>424.0838</c:v>
                </c:pt>
                <c:pt idx="16410">
                  <c:v>424.0831</c:v>
                </c:pt>
                <c:pt idx="16411">
                  <c:v>424.08440000000002</c:v>
                </c:pt>
                <c:pt idx="16412">
                  <c:v>424.0856</c:v>
                </c:pt>
                <c:pt idx="16413">
                  <c:v>424.08600000000001</c:v>
                </c:pt>
                <c:pt idx="16414">
                  <c:v>424.08589999999998</c:v>
                </c:pt>
                <c:pt idx="16415">
                  <c:v>424.08699999999999</c:v>
                </c:pt>
                <c:pt idx="16416">
                  <c:v>424.08839999999998</c:v>
                </c:pt>
                <c:pt idx="16417">
                  <c:v>424.08690000000001</c:v>
                </c:pt>
                <c:pt idx="16418">
                  <c:v>424.0883</c:v>
                </c:pt>
                <c:pt idx="16419">
                  <c:v>424.08940000000001</c:v>
                </c:pt>
                <c:pt idx="16420">
                  <c:v>424.08960000000002</c:v>
                </c:pt>
                <c:pt idx="16421">
                  <c:v>424.09219999999999</c:v>
                </c:pt>
                <c:pt idx="16422">
                  <c:v>424.09289999999999</c:v>
                </c:pt>
                <c:pt idx="16423">
                  <c:v>424.09339999999997</c:v>
                </c:pt>
                <c:pt idx="16424">
                  <c:v>424.09379999999999</c:v>
                </c:pt>
                <c:pt idx="16425">
                  <c:v>424.0958</c:v>
                </c:pt>
                <c:pt idx="16426">
                  <c:v>424.09719999999999</c:v>
                </c:pt>
                <c:pt idx="16427">
                  <c:v>424.09780000000001</c:v>
                </c:pt>
                <c:pt idx="16428">
                  <c:v>424.09840000000003</c:v>
                </c:pt>
                <c:pt idx="16429">
                  <c:v>424.09899999999999</c:v>
                </c:pt>
                <c:pt idx="16430">
                  <c:v>424.09879999999998</c:v>
                </c:pt>
                <c:pt idx="16431">
                  <c:v>424.1</c:v>
                </c:pt>
                <c:pt idx="16432">
                  <c:v>424.10019999999997</c:v>
                </c:pt>
                <c:pt idx="16433">
                  <c:v>424.10239999999999</c:v>
                </c:pt>
                <c:pt idx="16434">
                  <c:v>424.10340000000002</c:v>
                </c:pt>
                <c:pt idx="16435">
                  <c:v>424.10359999999997</c:v>
                </c:pt>
                <c:pt idx="16436">
                  <c:v>424.10430000000002</c:v>
                </c:pt>
                <c:pt idx="16437">
                  <c:v>424.10520000000002</c:v>
                </c:pt>
                <c:pt idx="16438">
                  <c:v>424.10719999999998</c:v>
                </c:pt>
                <c:pt idx="16439">
                  <c:v>424.1062</c:v>
                </c:pt>
                <c:pt idx="16440">
                  <c:v>424.10820000000001</c:v>
                </c:pt>
                <c:pt idx="16441">
                  <c:v>424.10879999999997</c:v>
                </c:pt>
                <c:pt idx="16442">
                  <c:v>424.10899999999998</c:v>
                </c:pt>
                <c:pt idx="16443">
                  <c:v>424.11079999999998</c:v>
                </c:pt>
                <c:pt idx="16444">
                  <c:v>424.11</c:v>
                </c:pt>
                <c:pt idx="16445">
                  <c:v>424.11169999999998</c:v>
                </c:pt>
                <c:pt idx="16446">
                  <c:v>424.11149999999998</c:v>
                </c:pt>
                <c:pt idx="16447">
                  <c:v>424.11320000000001</c:v>
                </c:pt>
                <c:pt idx="16448">
                  <c:v>424.11419999999998</c:v>
                </c:pt>
                <c:pt idx="16449">
                  <c:v>424.1164</c:v>
                </c:pt>
                <c:pt idx="16450">
                  <c:v>424.11759999999998</c:v>
                </c:pt>
                <c:pt idx="16451">
                  <c:v>424.11779999999999</c:v>
                </c:pt>
                <c:pt idx="16452">
                  <c:v>424.11739999999998</c:v>
                </c:pt>
                <c:pt idx="16453">
                  <c:v>424.11860000000001</c:v>
                </c:pt>
                <c:pt idx="16454">
                  <c:v>424.11810000000003</c:v>
                </c:pt>
                <c:pt idx="16455">
                  <c:v>424.11860000000001</c:v>
                </c:pt>
                <c:pt idx="16456">
                  <c:v>424.1191</c:v>
                </c:pt>
                <c:pt idx="16457">
                  <c:v>424.12</c:v>
                </c:pt>
                <c:pt idx="16458">
                  <c:v>424.12110000000001</c:v>
                </c:pt>
                <c:pt idx="16459">
                  <c:v>424.12310000000002</c:v>
                </c:pt>
                <c:pt idx="16460">
                  <c:v>424.1234</c:v>
                </c:pt>
                <c:pt idx="16461">
                  <c:v>424.125</c:v>
                </c:pt>
                <c:pt idx="16462">
                  <c:v>424.12610000000001</c:v>
                </c:pt>
                <c:pt idx="16463">
                  <c:v>424.12689999999998</c:v>
                </c:pt>
                <c:pt idx="16464">
                  <c:v>424.12759999999997</c:v>
                </c:pt>
                <c:pt idx="16465">
                  <c:v>424.12759999999997</c:v>
                </c:pt>
                <c:pt idx="16466">
                  <c:v>424.12799999999999</c:v>
                </c:pt>
                <c:pt idx="16467">
                  <c:v>424.1302</c:v>
                </c:pt>
                <c:pt idx="16468">
                  <c:v>424.13159999999999</c:v>
                </c:pt>
                <c:pt idx="16469">
                  <c:v>424.13060000000002</c:v>
                </c:pt>
                <c:pt idx="16470">
                  <c:v>424.13260000000002</c:v>
                </c:pt>
                <c:pt idx="16471">
                  <c:v>424.13299999999998</c:v>
                </c:pt>
                <c:pt idx="16472">
                  <c:v>424.13479999999998</c:v>
                </c:pt>
                <c:pt idx="16473">
                  <c:v>424.13560000000001</c:v>
                </c:pt>
                <c:pt idx="16474">
                  <c:v>424.137</c:v>
                </c:pt>
                <c:pt idx="16475">
                  <c:v>424.13729999999998</c:v>
                </c:pt>
                <c:pt idx="16476">
                  <c:v>424.13749999999999</c:v>
                </c:pt>
                <c:pt idx="16477">
                  <c:v>424.13900000000001</c:v>
                </c:pt>
                <c:pt idx="16478">
                  <c:v>424.1404</c:v>
                </c:pt>
                <c:pt idx="16479">
                  <c:v>424.14100000000002</c:v>
                </c:pt>
                <c:pt idx="16480">
                  <c:v>424.14159999999998</c:v>
                </c:pt>
                <c:pt idx="16481">
                  <c:v>424.14249999999998</c:v>
                </c:pt>
                <c:pt idx="16482">
                  <c:v>424.1429</c:v>
                </c:pt>
                <c:pt idx="16483">
                  <c:v>424.14339999999999</c:v>
                </c:pt>
                <c:pt idx="16484">
                  <c:v>424.1454</c:v>
                </c:pt>
                <c:pt idx="16485">
                  <c:v>424.1454</c:v>
                </c:pt>
                <c:pt idx="16486">
                  <c:v>424.14600000000002</c:v>
                </c:pt>
                <c:pt idx="16487">
                  <c:v>424.14640000000003</c:v>
                </c:pt>
                <c:pt idx="16488">
                  <c:v>424.14589999999998</c:v>
                </c:pt>
                <c:pt idx="16489">
                  <c:v>424.14679999999998</c:v>
                </c:pt>
                <c:pt idx="16490">
                  <c:v>424.1474</c:v>
                </c:pt>
                <c:pt idx="16491">
                  <c:v>424.14940000000001</c:v>
                </c:pt>
                <c:pt idx="16492">
                  <c:v>424.1506</c:v>
                </c:pt>
                <c:pt idx="16493">
                  <c:v>424.15309999999999</c:v>
                </c:pt>
                <c:pt idx="16494">
                  <c:v>424.15320000000003</c:v>
                </c:pt>
                <c:pt idx="16495">
                  <c:v>424.15359999999998</c:v>
                </c:pt>
                <c:pt idx="16496">
                  <c:v>424.15480000000002</c:v>
                </c:pt>
                <c:pt idx="16497">
                  <c:v>424.15530000000001</c:v>
                </c:pt>
                <c:pt idx="16498">
                  <c:v>424.15660000000003</c:v>
                </c:pt>
                <c:pt idx="16499">
                  <c:v>424.15660000000003</c:v>
                </c:pt>
                <c:pt idx="16500">
                  <c:v>424.15660000000003</c:v>
                </c:pt>
                <c:pt idx="16501">
                  <c:v>424.15699999999998</c:v>
                </c:pt>
                <c:pt idx="16502">
                  <c:v>424.15679999999998</c:v>
                </c:pt>
                <c:pt idx="16503">
                  <c:v>424.15629999999999</c:v>
                </c:pt>
                <c:pt idx="16504">
                  <c:v>424.15699999999998</c:v>
                </c:pt>
                <c:pt idx="16505">
                  <c:v>424.15859999999998</c:v>
                </c:pt>
                <c:pt idx="16506">
                  <c:v>424.15940000000001</c:v>
                </c:pt>
                <c:pt idx="16507">
                  <c:v>424.161</c:v>
                </c:pt>
                <c:pt idx="16508">
                  <c:v>424.15940000000001</c:v>
                </c:pt>
                <c:pt idx="16509">
                  <c:v>424.16109999999998</c:v>
                </c:pt>
                <c:pt idx="16510">
                  <c:v>424.16019999999997</c:v>
                </c:pt>
                <c:pt idx="16511">
                  <c:v>424.16090000000003</c:v>
                </c:pt>
                <c:pt idx="16512">
                  <c:v>424.16109999999998</c:v>
                </c:pt>
                <c:pt idx="16513">
                  <c:v>424.1617</c:v>
                </c:pt>
                <c:pt idx="16514">
                  <c:v>424.16109999999998</c:v>
                </c:pt>
                <c:pt idx="16515">
                  <c:v>424.1628</c:v>
                </c:pt>
                <c:pt idx="16516">
                  <c:v>424.16370000000001</c:v>
                </c:pt>
                <c:pt idx="16517">
                  <c:v>424.16460000000001</c:v>
                </c:pt>
                <c:pt idx="16518">
                  <c:v>424.16699999999997</c:v>
                </c:pt>
                <c:pt idx="16519">
                  <c:v>424.16640000000001</c:v>
                </c:pt>
                <c:pt idx="16520">
                  <c:v>424.16820000000001</c:v>
                </c:pt>
                <c:pt idx="16521">
                  <c:v>424.16840000000002</c:v>
                </c:pt>
                <c:pt idx="16522">
                  <c:v>424.16739999999999</c:v>
                </c:pt>
                <c:pt idx="16523">
                  <c:v>424.16910000000001</c:v>
                </c:pt>
                <c:pt idx="16524">
                  <c:v>424.17079999999999</c:v>
                </c:pt>
                <c:pt idx="16525">
                  <c:v>424.17129999999997</c:v>
                </c:pt>
                <c:pt idx="16526">
                  <c:v>424.17200000000003</c:v>
                </c:pt>
                <c:pt idx="16527">
                  <c:v>424.17380000000003</c:v>
                </c:pt>
                <c:pt idx="16528">
                  <c:v>424.17340000000002</c:v>
                </c:pt>
                <c:pt idx="16529">
                  <c:v>424.17320000000001</c:v>
                </c:pt>
                <c:pt idx="16530">
                  <c:v>424.173</c:v>
                </c:pt>
                <c:pt idx="16531">
                  <c:v>424.17430000000002</c:v>
                </c:pt>
                <c:pt idx="16532">
                  <c:v>424.17520000000002</c:v>
                </c:pt>
                <c:pt idx="16533">
                  <c:v>424.17500000000001</c:v>
                </c:pt>
                <c:pt idx="16534">
                  <c:v>424.17419999999998</c:v>
                </c:pt>
                <c:pt idx="16535">
                  <c:v>424.17619999999999</c:v>
                </c:pt>
                <c:pt idx="16536">
                  <c:v>424.17700000000002</c:v>
                </c:pt>
                <c:pt idx="16537">
                  <c:v>424.17660000000001</c:v>
                </c:pt>
                <c:pt idx="16538">
                  <c:v>424.17700000000002</c:v>
                </c:pt>
                <c:pt idx="16539">
                  <c:v>424.17739999999998</c:v>
                </c:pt>
                <c:pt idx="16540">
                  <c:v>424.17840000000001</c:v>
                </c:pt>
                <c:pt idx="16541">
                  <c:v>424.18060000000003</c:v>
                </c:pt>
                <c:pt idx="16542">
                  <c:v>424.17930000000001</c:v>
                </c:pt>
                <c:pt idx="16543">
                  <c:v>424.17970000000003</c:v>
                </c:pt>
                <c:pt idx="16544">
                  <c:v>424.18099999999998</c:v>
                </c:pt>
                <c:pt idx="16545">
                  <c:v>424.18169999999998</c:v>
                </c:pt>
                <c:pt idx="16546">
                  <c:v>424.1825</c:v>
                </c:pt>
                <c:pt idx="16547">
                  <c:v>424.18369999999999</c:v>
                </c:pt>
                <c:pt idx="16548">
                  <c:v>424.18459999999999</c:v>
                </c:pt>
                <c:pt idx="16549">
                  <c:v>424.18630000000002</c:v>
                </c:pt>
                <c:pt idx="16550">
                  <c:v>424.18790000000001</c:v>
                </c:pt>
                <c:pt idx="16551">
                  <c:v>424.18860000000001</c:v>
                </c:pt>
                <c:pt idx="16552">
                  <c:v>424.18920000000003</c:v>
                </c:pt>
                <c:pt idx="16553">
                  <c:v>424.19</c:v>
                </c:pt>
                <c:pt idx="16554">
                  <c:v>424.19130000000001</c:v>
                </c:pt>
                <c:pt idx="16555">
                  <c:v>424.19139999999999</c:v>
                </c:pt>
                <c:pt idx="16556">
                  <c:v>424.19380000000001</c:v>
                </c:pt>
                <c:pt idx="16557">
                  <c:v>424.19439999999997</c:v>
                </c:pt>
                <c:pt idx="16558">
                  <c:v>424.19459999999998</c:v>
                </c:pt>
                <c:pt idx="16559">
                  <c:v>424.19540000000001</c:v>
                </c:pt>
                <c:pt idx="16560">
                  <c:v>424.1968</c:v>
                </c:pt>
                <c:pt idx="16561">
                  <c:v>424.19659999999999</c:v>
                </c:pt>
                <c:pt idx="16562">
                  <c:v>424.19779999999997</c:v>
                </c:pt>
                <c:pt idx="16563">
                  <c:v>424.19799999999998</c:v>
                </c:pt>
                <c:pt idx="16564">
                  <c:v>424.19729999999998</c:v>
                </c:pt>
                <c:pt idx="16565">
                  <c:v>424.19959999999998</c:v>
                </c:pt>
                <c:pt idx="16566">
                  <c:v>424.2002</c:v>
                </c:pt>
                <c:pt idx="16567">
                  <c:v>424.20179999999999</c:v>
                </c:pt>
                <c:pt idx="16568">
                  <c:v>424.20170000000002</c:v>
                </c:pt>
                <c:pt idx="16569">
                  <c:v>424.20299999999997</c:v>
                </c:pt>
                <c:pt idx="16570">
                  <c:v>424.20339999999999</c:v>
                </c:pt>
                <c:pt idx="16571">
                  <c:v>424.20409999999998</c:v>
                </c:pt>
                <c:pt idx="16572">
                  <c:v>424.20460000000003</c:v>
                </c:pt>
                <c:pt idx="16573">
                  <c:v>424.2056</c:v>
                </c:pt>
                <c:pt idx="16574">
                  <c:v>424.2063</c:v>
                </c:pt>
                <c:pt idx="16575">
                  <c:v>424.2063</c:v>
                </c:pt>
                <c:pt idx="16576">
                  <c:v>424.20710000000003</c:v>
                </c:pt>
                <c:pt idx="16577">
                  <c:v>424.20830000000001</c:v>
                </c:pt>
                <c:pt idx="16578">
                  <c:v>424.20940000000002</c:v>
                </c:pt>
                <c:pt idx="16579">
                  <c:v>424.21019999999999</c:v>
                </c:pt>
                <c:pt idx="16580">
                  <c:v>424.20979999999997</c:v>
                </c:pt>
                <c:pt idx="16581">
                  <c:v>424.20979999999997</c:v>
                </c:pt>
                <c:pt idx="16582">
                  <c:v>424.21100000000001</c:v>
                </c:pt>
                <c:pt idx="16583">
                  <c:v>424.21159999999998</c:v>
                </c:pt>
                <c:pt idx="16584">
                  <c:v>424.21159999999998</c:v>
                </c:pt>
                <c:pt idx="16585">
                  <c:v>424.21199999999999</c:v>
                </c:pt>
                <c:pt idx="16586">
                  <c:v>424.21379999999999</c:v>
                </c:pt>
                <c:pt idx="16587">
                  <c:v>424.21359999999999</c:v>
                </c:pt>
                <c:pt idx="16588">
                  <c:v>424.21460000000002</c:v>
                </c:pt>
                <c:pt idx="16589">
                  <c:v>424.21339999999998</c:v>
                </c:pt>
                <c:pt idx="16590">
                  <c:v>424.21440000000001</c:v>
                </c:pt>
                <c:pt idx="16591">
                  <c:v>424.21499999999997</c:v>
                </c:pt>
                <c:pt idx="16592">
                  <c:v>424.21530000000001</c:v>
                </c:pt>
                <c:pt idx="16593">
                  <c:v>424.21780000000001</c:v>
                </c:pt>
                <c:pt idx="16594">
                  <c:v>424.21679999999998</c:v>
                </c:pt>
                <c:pt idx="16595">
                  <c:v>424.21940000000001</c:v>
                </c:pt>
                <c:pt idx="16596">
                  <c:v>424.21969999999999</c:v>
                </c:pt>
                <c:pt idx="16597">
                  <c:v>424.21929999999998</c:v>
                </c:pt>
                <c:pt idx="16598">
                  <c:v>424.22140000000002</c:v>
                </c:pt>
                <c:pt idx="16599">
                  <c:v>424.22280000000001</c:v>
                </c:pt>
                <c:pt idx="16600">
                  <c:v>424.22300000000001</c:v>
                </c:pt>
                <c:pt idx="16601">
                  <c:v>424.22399999999999</c:v>
                </c:pt>
                <c:pt idx="16602">
                  <c:v>424.22460000000001</c:v>
                </c:pt>
                <c:pt idx="16603">
                  <c:v>424.22460000000001</c:v>
                </c:pt>
                <c:pt idx="16604">
                  <c:v>424.22460000000001</c:v>
                </c:pt>
                <c:pt idx="16605">
                  <c:v>424.22559999999999</c:v>
                </c:pt>
                <c:pt idx="16606">
                  <c:v>424.22739999999999</c:v>
                </c:pt>
                <c:pt idx="16607">
                  <c:v>424.22879999999998</c:v>
                </c:pt>
                <c:pt idx="16608">
                  <c:v>424.2294</c:v>
                </c:pt>
                <c:pt idx="16609">
                  <c:v>424.23</c:v>
                </c:pt>
                <c:pt idx="16610">
                  <c:v>424.23</c:v>
                </c:pt>
                <c:pt idx="16611">
                  <c:v>424.2303</c:v>
                </c:pt>
                <c:pt idx="16612">
                  <c:v>424.23180000000002</c:v>
                </c:pt>
                <c:pt idx="16613">
                  <c:v>424.23239999999998</c:v>
                </c:pt>
                <c:pt idx="16614">
                  <c:v>424.23200000000003</c:v>
                </c:pt>
                <c:pt idx="16615">
                  <c:v>424.23239999999998</c:v>
                </c:pt>
                <c:pt idx="16616">
                  <c:v>424.23239999999998</c:v>
                </c:pt>
                <c:pt idx="16617">
                  <c:v>424.233</c:v>
                </c:pt>
                <c:pt idx="16618">
                  <c:v>424.2328</c:v>
                </c:pt>
                <c:pt idx="16619">
                  <c:v>424.23390000000001</c:v>
                </c:pt>
                <c:pt idx="16620">
                  <c:v>424.2337</c:v>
                </c:pt>
                <c:pt idx="16621">
                  <c:v>424.2328</c:v>
                </c:pt>
                <c:pt idx="16622">
                  <c:v>424.23329999999999</c:v>
                </c:pt>
                <c:pt idx="16623">
                  <c:v>424.23480000000001</c:v>
                </c:pt>
                <c:pt idx="16624">
                  <c:v>424.23520000000002</c:v>
                </c:pt>
                <c:pt idx="16625">
                  <c:v>424.23439999999999</c:v>
                </c:pt>
                <c:pt idx="16626">
                  <c:v>424.23680000000002</c:v>
                </c:pt>
                <c:pt idx="16627">
                  <c:v>424.23750000000001</c:v>
                </c:pt>
                <c:pt idx="16628">
                  <c:v>424.23840000000001</c:v>
                </c:pt>
                <c:pt idx="16629">
                  <c:v>424.23849999999999</c:v>
                </c:pt>
                <c:pt idx="16630">
                  <c:v>424.24119999999999</c:v>
                </c:pt>
                <c:pt idx="16631">
                  <c:v>424.24079999999998</c:v>
                </c:pt>
                <c:pt idx="16632">
                  <c:v>424.24119999999999</c:v>
                </c:pt>
                <c:pt idx="16633">
                  <c:v>424.2414</c:v>
                </c:pt>
                <c:pt idx="16634">
                  <c:v>424.24259999999998</c:v>
                </c:pt>
                <c:pt idx="16635">
                  <c:v>424.24400000000003</c:v>
                </c:pt>
                <c:pt idx="16636">
                  <c:v>424.24419999999998</c:v>
                </c:pt>
                <c:pt idx="16637">
                  <c:v>424.245</c:v>
                </c:pt>
                <c:pt idx="16638">
                  <c:v>424.24599999999998</c:v>
                </c:pt>
                <c:pt idx="16639">
                  <c:v>424.24740000000003</c:v>
                </c:pt>
                <c:pt idx="16640">
                  <c:v>424.24709999999999</c:v>
                </c:pt>
                <c:pt idx="16641">
                  <c:v>424.24930000000001</c:v>
                </c:pt>
                <c:pt idx="16642">
                  <c:v>424.24810000000002</c:v>
                </c:pt>
                <c:pt idx="16643">
                  <c:v>424.24939999999998</c:v>
                </c:pt>
                <c:pt idx="16644">
                  <c:v>424.24889999999999</c:v>
                </c:pt>
                <c:pt idx="16645">
                  <c:v>424.25</c:v>
                </c:pt>
                <c:pt idx="16646">
                  <c:v>424.25099999999998</c:v>
                </c:pt>
                <c:pt idx="16647">
                  <c:v>424.25099999999998</c:v>
                </c:pt>
                <c:pt idx="16648">
                  <c:v>424.2516</c:v>
                </c:pt>
                <c:pt idx="16649">
                  <c:v>424.25290000000001</c:v>
                </c:pt>
                <c:pt idx="16650">
                  <c:v>424.25330000000002</c:v>
                </c:pt>
                <c:pt idx="16651">
                  <c:v>424.2534</c:v>
                </c:pt>
                <c:pt idx="16652">
                  <c:v>424.25630000000001</c:v>
                </c:pt>
                <c:pt idx="16653">
                  <c:v>424.25540000000001</c:v>
                </c:pt>
                <c:pt idx="16654">
                  <c:v>424.25740000000002</c:v>
                </c:pt>
                <c:pt idx="16655">
                  <c:v>424.25779999999997</c:v>
                </c:pt>
                <c:pt idx="16656">
                  <c:v>424.25810000000001</c:v>
                </c:pt>
                <c:pt idx="16657">
                  <c:v>424.25900000000001</c:v>
                </c:pt>
                <c:pt idx="16658">
                  <c:v>424.25819999999999</c:v>
                </c:pt>
                <c:pt idx="16659">
                  <c:v>424.26</c:v>
                </c:pt>
                <c:pt idx="16660">
                  <c:v>424.26</c:v>
                </c:pt>
                <c:pt idx="16661">
                  <c:v>424.26139999999998</c:v>
                </c:pt>
                <c:pt idx="16662">
                  <c:v>424.2627</c:v>
                </c:pt>
                <c:pt idx="16663">
                  <c:v>424.26389999999998</c:v>
                </c:pt>
                <c:pt idx="16664">
                  <c:v>424.26440000000002</c:v>
                </c:pt>
                <c:pt idx="16665">
                  <c:v>424.26440000000002</c:v>
                </c:pt>
                <c:pt idx="16666">
                  <c:v>424.26409999999998</c:v>
                </c:pt>
                <c:pt idx="16667">
                  <c:v>424.26600000000002</c:v>
                </c:pt>
                <c:pt idx="16668">
                  <c:v>424.26620000000003</c:v>
                </c:pt>
                <c:pt idx="16669">
                  <c:v>424.2663</c:v>
                </c:pt>
                <c:pt idx="16670">
                  <c:v>424.26679999999999</c:v>
                </c:pt>
                <c:pt idx="16671">
                  <c:v>424.2679</c:v>
                </c:pt>
                <c:pt idx="16672">
                  <c:v>424.26909999999998</c:v>
                </c:pt>
                <c:pt idx="16673">
                  <c:v>424.26900000000001</c:v>
                </c:pt>
                <c:pt idx="16674">
                  <c:v>424.26960000000003</c:v>
                </c:pt>
                <c:pt idx="16675">
                  <c:v>424.26889999999997</c:v>
                </c:pt>
                <c:pt idx="16676">
                  <c:v>424.2706</c:v>
                </c:pt>
                <c:pt idx="16677">
                  <c:v>424.2704</c:v>
                </c:pt>
                <c:pt idx="16678">
                  <c:v>424.2704</c:v>
                </c:pt>
                <c:pt idx="16679">
                  <c:v>424.27089999999998</c:v>
                </c:pt>
                <c:pt idx="16680">
                  <c:v>424.27140000000003</c:v>
                </c:pt>
                <c:pt idx="16681">
                  <c:v>424.27379999999999</c:v>
                </c:pt>
                <c:pt idx="16682">
                  <c:v>424.27390000000003</c:v>
                </c:pt>
                <c:pt idx="16683">
                  <c:v>424.27409999999998</c:v>
                </c:pt>
                <c:pt idx="16684">
                  <c:v>424.2747</c:v>
                </c:pt>
                <c:pt idx="16685">
                  <c:v>424.27440000000001</c:v>
                </c:pt>
                <c:pt idx="16686">
                  <c:v>424.27499999999998</c:v>
                </c:pt>
                <c:pt idx="16687">
                  <c:v>424.27539999999999</c:v>
                </c:pt>
                <c:pt idx="16688">
                  <c:v>424.27609999999999</c:v>
                </c:pt>
                <c:pt idx="16689">
                  <c:v>424.27679999999998</c:v>
                </c:pt>
                <c:pt idx="16690">
                  <c:v>424.27640000000002</c:v>
                </c:pt>
                <c:pt idx="16691">
                  <c:v>424.27659999999997</c:v>
                </c:pt>
                <c:pt idx="16692">
                  <c:v>424.27769999999998</c:v>
                </c:pt>
                <c:pt idx="16693">
                  <c:v>424.2792</c:v>
                </c:pt>
                <c:pt idx="16694">
                  <c:v>424.2792</c:v>
                </c:pt>
                <c:pt idx="16695">
                  <c:v>424.27940000000001</c:v>
                </c:pt>
                <c:pt idx="16696">
                  <c:v>424.28059999999999</c:v>
                </c:pt>
                <c:pt idx="16697">
                  <c:v>424.2808</c:v>
                </c:pt>
                <c:pt idx="16698">
                  <c:v>424.2817</c:v>
                </c:pt>
                <c:pt idx="16699">
                  <c:v>424.28320000000002</c:v>
                </c:pt>
                <c:pt idx="16700">
                  <c:v>424.28320000000002</c:v>
                </c:pt>
                <c:pt idx="16701">
                  <c:v>424.28379999999999</c:v>
                </c:pt>
                <c:pt idx="16702">
                  <c:v>424.28399999999999</c:v>
                </c:pt>
                <c:pt idx="16703">
                  <c:v>424.28359999999998</c:v>
                </c:pt>
                <c:pt idx="16704">
                  <c:v>424.2824</c:v>
                </c:pt>
                <c:pt idx="16705">
                  <c:v>424.28280000000001</c:v>
                </c:pt>
                <c:pt idx="16706">
                  <c:v>424.2851</c:v>
                </c:pt>
                <c:pt idx="16707">
                  <c:v>424.28649999999999</c:v>
                </c:pt>
                <c:pt idx="16708">
                  <c:v>424.28699999999998</c:v>
                </c:pt>
                <c:pt idx="16709">
                  <c:v>424.28980000000001</c:v>
                </c:pt>
                <c:pt idx="16710">
                  <c:v>424.2878</c:v>
                </c:pt>
                <c:pt idx="16711">
                  <c:v>424.28829999999999</c:v>
                </c:pt>
                <c:pt idx="16712">
                  <c:v>424.2919</c:v>
                </c:pt>
                <c:pt idx="16713">
                  <c:v>424.29079999999999</c:v>
                </c:pt>
                <c:pt idx="16714">
                  <c:v>424.29149999999998</c:v>
                </c:pt>
                <c:pt idx="16715">
                  <c:v>424.2903</c:v>
                </c:pt>
                <c:pt idx="16716">
                  <c:v>424.29140000000001</c:v>
                </c:pt>
                <c:pt idx="16717">
                  <c:v>424.291</c:v>
                </c:pt>
                <c:pt idx="16718">
                  <c:v>424.29259999999999</c:v>
                </c:pt>
                <c:pt idx="16719">
                  <c:v>424.29320000000001</c:v>
                </c:pt>
                <c:pt idx="16720">
                  <c:v>424.29379999999998</c:v>
                </c:pt>
                <c:pt idx="16721">
                  <c:v>424.29329999999999</c:v>
                </c:pt>
                <c:pt idx="16722">
                  <c:v>424.29390000000001</c:v>
                </c:pt>
                <c:pt idx="16723">
                  <c:v>424.2944</c:v>
                </c:pt>
                <c:pt idx="16724">
                  <c:v>424.29500000000002</c:v>
                </c:pt>
                <c:pt idx="16725">
                  <c:v>424.2953</c:v>
                </c:pt>
                <c:pt idx="16726">
                  <c:v>424.2955</c:v>
                </c:pt>
                <c:pt idx="16727">
                  <c:v>424.29660000000001</c:v>
                </c:pt>
                <c:pt idx="16728">
                  <c:v>424.298</c:v>
                </c:pt>
                <c:pt idx="16729">
                  <c:v>424.29820000000001</c:v>
                </c:pt>
                <c:pt idx="16730">
                  <c:v>424.29939999999999</c:v>
                </c:pt>
                <c:pt idx="16731">
                  <c:v>424.30040000000002</c:v>
                </c:pt>
                <c:pt idx="16732">
                  <c:v>424.3014</c:v>
                </c:pt>
                <c:pt idx="16733">
                  <c:v>424.30200000000002</c:v>
                </c:pt>
                <c:pt idx="16734">
                  <c:v>424.3048</c:v>
                </c:pt>
                <c:pt idx="16735">
                  <c:v>424.30419999999998</c:v>
                </c:pt>
                <c:pt idx="16736">
                  <c:v>424.30380000000002</c:v>
                </c:pt>
                <c:pt idx="16737">
                  <c:v>424.3039</c:v>
                </c:pt>
                <c:pt idx="16738">
                  <c:v>424.30470000000003</c:v>
                </c:pt>
                <c:pt idx="16739">
                  <c:v>424.30380000000002</c:v>
                </c:pt>
                <c:pt idx="16740">
                  <c:v>424.3048</c:v>
                </c:pt>
                <c:pt idx="16741">
                  <c:v>424.3039</c:v>
                </c:pt>
                <c:pt idx="16742">
                  <c:v>424.30500000000001</c:v>
                </c:pt>
                <c:pt idx="16743">
                  <c:v>424.30529999999999</c:v>
                </c:pt>
                <c:pt idx="16744">
                  <c:v>424.30630000000002</c:v>
                </c:pt>
                <c:pt idx="16745">
                  <c:v>424.30759999999998</c:v>
                </c:pt>
                <c:pt idx="16746">
                  <c:v>424.30759999999998</c:v>
                </c:pt>
                <c:pt idx="16747">
                  <c:v>424.30860000000001</c:v>
                </c:pt>
                <c:pt idx="16748">
                  <c:v>424.30840000000001</c:v>
                </c:pt>
                <c:pt idx="16749">
                  <c:v>424.30869999999999</c:v>
                </c:pt>
                <c:pt idx="16750">
                  <c:v>424.30840000000001</c:v>
                </c:pt>
                <c:pt idx="16751">
                  <c:v>424.30799999999999</c:v>
                </c:pt>
                <c:pt idx="16752">
                  <c:v>424.30860000000001</c:v>
                </c:pt>
                <c:pt idx="16753">
                  <c:v>424.30840000000001</c:v>
                </c:pt>
                <c:pt idx="16754">
                  <c:v>424.30900000000003</c:v>
                </c:pt>
                <c:pt idx="16755">
                  <c:v>424.30939999999998</c:v>
                </c:pt>
                <c:pt idx="16756">
                  <c:v>424.30900000000003</c:v>
                </c:pt>
                <c:pt idx="16757">
                  <c:v>424.30959999999999</c:v>
                </c:pt>
                <c:pt idx="16758">
                  <c:v>424.31060000000002</c:v>
                </c:pt>
                <c:pt idx="16759">
                  <c:v>424.31139999999999</c:v>
                </c:pt>
                <c:pt idx="16760">
                  <c:v>424.31139999999999</c:v>
                </c:pt>
                <c:pt idx="16761">
                  <c:v>424.31290000000001</c:v>
                </c:pt>
                <c:pt idx="16762">
                  <c:v>424.31240000000003</c:v>
                </c:pt>
                <c:pt idx="16763">
                  <c:v>424.31279999999998</c:v>
                </c:pt>
                <c:pt idx="16764">
                  <c:v>424.31279999999998</c:v>
                </c:pt>
                <c:pt idx="16765">
                  <c:v>424.3134</c:v>
                </c:pt>
                <c:pt idx="16766">
                  <c:v>424.3134</c:v>
                </c:pt>
                <c:pt idx="16767">
                  <c:v>424.31380000000001</c:v>
                </c:pt>
                <c:pt idx="16768">
                  <c:v>424.31540000000001</c:v>
                </c:pt>
                <c:pt idx="16769">
                  <c:v>424.3152</c:v>
                </c:pt>
                <c:pt idx="16770">
                  <c:v>424.3168</c:v>
                </c:pt>
                <c:pt idx="16771">
                  <c:v>424.315</c:v>
                </c:pt>
                <c:pt idx="16772">
                  <c:v>424.31760000000003</c:v>
                </c:pt>
                <c:pt idx="16773">
                  <c:v>424.31760000000003</c:v>
                </c:pt>
                <c:pt idx="16774">
                  <c:v>424.31869999999998</c:v>
                </c:pt>
                <c:pt idx="16775">
                  <c:v>424.3186</c:v>
                </c:pt>
                <c:pt idx="16776">
                  <c:v>424.31799999999998</c:v>
                </c:pt>
                <c:pt idx="16777">
                  <c:v>424.31959999999998</c:v>
                </c:pt>
                <c:pt idx="16778">
                  <c:v>424.31959999999998</c:v>
                </c:pt>
                <c:pt idx="16779">
                  <c:v>424.3211</c:v>
                </c:pt>
                <c:pt idx="16780">
                  <c:v>424.32</c:v>
                </c:pt>
                <c:pt idx="16781">
                  <c:v>424.322</c:v>
                </c:pt>
                <c:pt idx="16782">
                  <c:v>424.3218</c:v>
                </c:pt>
                <c:pt idx="16783">
                  <c:v>424.32319999999999</c:v>
                </c:pt>
                <c:pt idx="16784">
                  <c:v>424.32389999999998</c:v>
                </c:pt>
                <c:pt idx="16785">
                  <c:v>424.3254</c:v>
                </c:pt>
                <c:pt idx="16786">
                  <c:v>424.3272</c:v>
                </c:pt>
                <c:pt idx="16787">
                  <c:v>424.327</c:v>
                </c:pt>
                <c:pt idx="16788">
                  <c:v>424.32769999999999</c:v>
                </c:pt>
                <c:pt idx="16789">
                  <c:v>424.327</c:v>
                </c:pt>
                <c:pt idx="16790">
                  <c:v>424.3288</c:v>
                </c:pt>
                <c:pt idx="16791">
                  <c:v>424.32929999999999</c:v>
                </c:pt>
                <c:pt idx="16792">
                  <c:v>424.33010000000002</c:v>
                </c:pt>
                <c:pt idx="16793">
                  <c:v>424.33</c:v>
                </c:pt>
                <c:pt idx="16794">
                  <c:v>424.33170000000001</c:v>
                </c:pt>
                <c:pt idx="16795">
                  <c:v>424.3313</c:v>
                </c:pt>
                <c:pt idx="16796">
                  <c:v>424.33100000000002</c:v>
                </c:pt>
                <c:pt idx="16797">
                  <c:v>424.33199999999999</c:v>
                </c:pt>
                <c:pt idx="16798">
                  <c:v>424.33339999999998</c:v>
                </c:pt>
                <c:pt idx="16799">
                  <c:v>424.3331</c:v>
                </c:pt>
                <c:pt idx="16800">
                  <c:v>424.33339999999998</c:v>
                </c:pt>
                <c:pt idx="16801">
                  <c:v>424.3347</c:v>
                </c:pt>
                <c:pt idx="16802">
                  <c:v>424.3347</c:v>
                </c:pt>
                <c:pt idx="16803">
                  <c:v>424.33640000000003</c:v>
                </c:pt>
                <c:pt idx="16804">
                  <c:v>424.33629999999999</c:v>
                </c:pt>
                <c:pt idx="16805">
                  <c:v>424.33600000000001</c:v>
                </c:pt>
                <c:pt idx="16806">
                  <c:v>424.33690000000001</c:v>
                </c:pt>
                <c:pt idx="16807">
                  <c:v>424.33629999999999</c:v>
                </c:pt>
                <c:pt idx="16808">
                  <c:v>424.33749999999998</c:v>
                </c:pt>
                <c:pt idx="16809">
                  <c:v>424.33679999999998</c:v>
                </c:pt>
                <c:pt idx="16810">
                  <c:v>424.33800000000002</c:v>
                </c:pt>
                <c:pt idx="16811">
                  <c:v>424.3383</c:v>
                </c:pt>
                <c:pt idx="16812">
                  <c:v>424.33909999999997</c:v>
                </c:pt>
                <c:pt idx="16813">
                  <c:v>424.34109999999998</c:v>
                </c:pt>
                <c:pt idx="16814">
                  <c:v>424.3408</c:v>
                </c:pt>
                <c:pt idx="16815">
                  <c:v>424.34059999999999</c:v>
                </c:pt>
                <c:pt idx="16816">
                  <c:v>424.3424</c:v>
                </c:pt>
                <c:pt idx="16817">
                  <c:v>424.34289999999999</c:v>
                </c:pt>
                <c:pt idx="16818">
                  <c:v>424.3426</c:v>
                </c:pt>
                <c:pt idx="16819">
                  <c:v>424.34460000000001</c:v>
                </c:pt>
                <c:pt idx="16820">
                  <c:v>424.34589999999997</c:v>
                </c:pt>
                <c:pt idx="16821">
                  <c:v>424.34609999999998</c:v>
                </c:pt>
                <c:pt idx="16822">
                  <c:v>424.3458</c:v>
                </c:pt>
                <c:pt idx="16823">
                  <c:v>424.34530000000001</c:v>
                </c:pt>
                <c:pt idx="16824">
                  <c:v>424.34629999999999</c:v>
                </c:pt>
                <c:pt idx="16825">
                  <c:v>424.34699999999998</c:v>
                </c:pt>
                <c:pt idx="16826">
                  <c:v>424.34660000000002</c:v>
                </c:pt>
                <c:pt idx="16827">
                  <c:v>424.34840000000003</c:v>
                </c:pt>
                <c:pt idx="16828">
                  <c:v>424.34649999999999</c:v>
                </c:pt>
                <c:pt idx="16829">
                  <c:v>424.34769999999997</c:v>
                </c:pt>
                <c:pt idx="16830">
                  <c:v>424.34649999999999</c:v>
                </c:pt>
                <c:pt idx="16831">
                  <c:v>424.34699999999998</c:v>
                </c:pt>
                <c:pt idx="16832">
                  <c:v>424.34660000000002</c:v>
                </c:pt>
                <c:pt idx="16833">
                  <c:v>424.34679999999997</c:v>
                </c:pt>
                <c:pt idx="16834">
                  <c:v>424.34829999999999</c:v>
                </c:pt>
                <c:pt idx="16835">
                  <c:v>424.34879999999998</c:v>
                </c:pt>
                <c:pt idx="16836">
                  <c:v>424.34820000000002</c:v>
                </c:pt>
                <c:pt idx="16837">
                  <c:v>424.3485</c:v>
                </c:pt>
                <c:pt idx="16838">
                  <c:v>424.35</c:v>
                </c:pt>
                <c:pt idx="16839">
                  <c:v>424.34960000000001</c:v>
                </c:pt>
                <c:pt idx="16840">
                  <c:v>424.35109999999997</c:v>
                </c:pt>
                <c:pt idx="16841">
                  <c:v>424.35019999999997</c:v>
                </c:pt>
                <c:pt idx="16842">
                  <c:v>424.35109999999997</c:v>
                </c:pt>
                <c:pt idx="16843">
                  <c:v>424.35160000000002</c:v>
                </c:pt>
                <c:pt idx="16844">
                  <c:v>424.35160000000002</c:v>
                </c:pt>
                <c:pt idx="16845">
                  <c:v>424.35320000000002</c:v>
                </c:pt>
                <c:pt idx="16846">
                  <c:v>424.3528</c:v>
                </c:pt>
                <c:pt idx="16847">
                  <c:v>424.35379999999998</c:v>
                </c:pt>
                <c:pt idx="16848">
                  <c:v>424.35500000000002</c:v>
                </c:pt>
                <c:pt idx="16849">
                  <c:v>424.3544</c:v>
                </c:pt>
                <c:pt idx="16850">
                  <c:v>424.35410000000002</c:v>
                </c:pt>
                <c:pt idx="16851">
                  <c:v>424.35399999999998</c:v>
                </c:pt>
                <c:pt idx="16852">
                  <c:v>424.35469999999998</c:v>
                </c:pt>
                <c:pt idx="16853">
                  <c:v>424.35590000000002</c:v>
                </c:pt>
                <c:pt idx="16854">
                  <c:v>424.35660000000001</c:v>
                </c:pt>
                <c:pt idx="16855">
                  <c:v>424.35719999999998</c:v>
                </c:pt>
                <c:pt idx="16856">
                  <c:v>424.35820000000001</c:v>
                </c:pt>
                <c:pt idx="16857">
                  <c:v>424.35700000000003</c:v>
                </c:pt>
                <c:pt idx="16858">
                  <c:v>424.35840000000002</c:v>
                </c:pt>
                <c:pt idx="16859">
                  <c:v>424.35899999999998</c:v>
                </c:pt>
                <c:pt idx="16860">
                  <c:v>424.36020000000002</c:v>
                </c:pt>
                <c:pt idx="16861">
                  <c:v>424.3603</c:v>
                </c:pt>
                <c:pt idx="16862">
                  <c:v>424.36110000000002</c:v>
                </c:pt>
                <c:pt idx="16863">
                  <c:v>424.36279999999999</c:v>
                </c:pt>
                <c:pt idx="16864">
                  <c:v>424.36219999999997</c:v>
                </c:pt>
                <c:pt idx="16865">
                  <c:v>424.3623</c:v>
                </c:pt>
                <c:pt idx="16866">
                  <c:v>424.3623</c:v>
                </c:pt>
                <c:pt idx="16867">
                  <c:v>424.36110000000002</c:v>
                </c:pt>
                <c:pt idx="16868">
                  <c:v>424.36090000000002</c:v>
                </c:pt>
                <c:pt idx="16869">
                  <c:v>424.36160000000001</c:v>
                </c:pt>
                <c:pt idx="16870">
                  <c:v>424.36360000000002</c:v>
                </c:pt>
                <c:pt idx="16871">
                  <c:v>424.36369999999999</c:v>
                </c:pt>
                <c:pt idx="16872">
                  <c:v>424.36259999999999</c:v>
                </c:pt>
                <c:pt idx="16873">
                  <c:v>424.36219999999997</c:v>
                </c:pt>
                <c:pt idx="16874">
                  <c:v>424.36169999999998</c:v>
                </c:pt>
                <c:pt idx="16875">
                  <c:v>424.36020000000002</c:v>
                </c:pt>
                <c:pt idx="16876">
                  <c:v>424.36219999999997</c:v>
                </c:pt>
                <c:pt idx="16877">
                  <c:v>424.36239999999998</c:v>
                </c:pt>
                <c:pt idx="16878">
                  <c:v>424.363</c:v>
                </c:pt>
                <c:pt idx="16879">
                  <c:v>424.36130000000003</c:v>
                </c:pt>
                <c:pt idx="16880">
                  <c:v>424.36219999999997</c:v>
                </c:pt>
                <c:pt idx="16881">
                  <c:v>424.36239999999998</c:v>
                </c:pt>
                <c:pt idx="16882">
                  <c:v>424.36340000000001</c:v>
                </c:pt>
                <c:pt idx="16883">
                  <c:v>424.36259999999999</c:v>
                </c:pt>
                <c:pt idx="16884">
                  <c:v>424.36320000000001</c:v>
                </c:pt>
                <c:pt idx="16885">
                  <c:v>424.3648</c:v>
                </c:pt>
                <c:pt idx="16886">
                  <c:v>424.3657</c:v>
                </c:pt>
                <c:pt idx="16887">
                  <c:v>424.36500000000001</c:v>
                </c:pt>
                <c:pt idx="16888">
                  <c:v>424.36759999999998</c:v>
                </c:pt>
                <c:pt idx="16889">
                  <c:v>424.36759999999998</c:v>
                </c:pt>
                <c:pt idx="16890">
                  <c:v>424.36900000000003</c:v>
                </c:pt>
                <c:pt idx="16891">
                  <c:v>424.36919999999998</c:v>
                </c:pt>
                <c:pt idx="16892">
                  <c:v>424.36900000000003</c:v>
                </c:pt>
                <c:pt idx="16893">
                  <c:v>424.3698</c:v>
                </c:pt>
                <c:pt idx="16894">
                  <c:v>424.37049999999999</c:v>
                </c:pt>
                <c:pt idx="16895">
                  <c:v>424.37090000000001</c:v>
                </c:pt>
                <c:pt idx="16896">
                  <c:v>424.36939999999998</c:v>
                </c:pt>
                <c:pt idx="16897">
                  <c:v>424.37119999999999</c:v>
                </c:pt>
                <c:pt idx="16898">
                  <c:v>424.37200000000001</c:v>
                </c:pt>
                <c:pt idx="16899">
                  <c:v>424.37259999999998</c:v>
                </c:pt>
                <c:pt idx="16900">
                  <c:v>424.3732</c:v>
                </c:pt>
                <c:pt idx="16901">
                  <c:v>424.3734</c:v>
                </c:pt>
                <c:pt idx="16902">
                  <c:v>424.3723</c:v>
                </c:pt>
                <c:pt idx="16903">
                  <c:v>424.37259999999998</c:v>
                </c:pt>
                <c:pt idx="16904">
                  <c:v>424.37310000000002</c:v>
                </c:pt>
                <c:pt idx="16905">
                  <c:v>424.37470000000002</c:v>
                </c:pt>
                <c:pt idx="16906">
                  <c:v>424.37459999999999</c:v>
                </c:pt>
                <c:pt idx="16907">
                  <c:v>424.37439999999998</c:v>
                </c:pt>
                <c:pt idx="16908">
                  <c:v>424.37520000000001</c:v>
                </c:pt>
                <c:pt idx="16909">
                  <c:v>424.37520000000001</c:v>
                </c:pt>
                <c:pt idx="16910">
                  <c:v>424.37619999999998</c:v>
                </c:pt>
                <c:pt idx="16911">
                  <c:v>424.37529999999998</c:v>
                </c:pt>
                <c:pt idx="16912">
                  <c:v>424.37540000000001</c:v>
                </c:pt>
                <c:pt idx="16913">
                  <c:v>424.37610000000001</c:v>
                </c:pt>
                <c:pt idx="16914">
                  <c:v>424.37650000000002</c:v>
                </c:pt>
                <c:pt idx="16915">
                  <c:v>424.37560000000002</c:v>
                </c:pt>
                <c:pt idx="16916">
                  <c:v>424.37700000000001</c:v>
                </c:pt>
                <c:pt idx="16917">
                  <c:v>424.37619999999998</c:v>
                </c:pt>
                <c:pt idx="16918">
                  <c:v>424.37700000000001</c:v>
                </c:pt>
                <c:pt idx="16919">
                  <c:v>424.37740000000002</c:v>
                </c:pt>
                <c:pt idx="16920">
                  <c:v>424.37759999999997</c:v>
                </c:pt>
                <c:pt idx="16921">
                  <c:v>424.37830000000002</c:v>
                </c:pt>
                <c:pt idx="16922">
                  <c:v>424.37920000000003</c:v>
                </c:pt>
                <c:pt idx="16923">
                  <c:v>424.38060000000002</c:v>
                </c:pt>
                <c:pt idx="16924">
                  <c:v>424.38299999999998</c:v>
                </c:pt>
                <c:pt idx="16925">
                  <c:v>424.38330000000002</c:v>
                </c:pt>
                <c:pt idx="16926">
                  <c:v>424.38279999999997</c:v>
                </c:pt>
                <c:pt idx="16927">
                  <c:v>424.38249999999999</c:v>
                </c:pt>
                <c:pt idx="16928">
                  <c:v>424.38369999999998</c:v>
                </c:pt>
                <c:pt idx="16929">
                  <c:v>424.38479999999998</c:v>
                </c:pt>
                <c:pt idx="16930">
                  <c:v>424.38420000000002</c:v>
                </c:pt>
                <c:pt idx="16931">
                  <c:v>424.38470000000001</c:v>
                </c:pt>
                <c:pt idx="16932">
                  <c:v>424.38440000000003</c:v>
                </c:pt>
                <c:pt idx="16933">
                  <c:v>424.38670000000002</c:v>
                </c:pt>
                <c:pt idx="16934">
                  <c:v>424.38630000000001</c:v>
                </c:pt>
                <c:pt idx="16935">
                  <c:v>424.38659999999999</c:v>
                </c:pt>
                <c:pt idx="16936">
                  <c:v>424.38799999999998</c:v>
                </c:pt>
                <c:pt idx="16937">
                  <c:v>424.38830000000002</c:v>
                </c:pt>
                <c:pt idx="16938">
                  <c:v>424.38720000000001</c:v>
                </c:pt>
                <c:pt idx="16939">
                  <c:v>424.38799999999998</c:v>
                </c:pt>
                <c:pt idx="16940">
                  <c:v>424.38659999999999</c:v>
                </c:pt>
                <c:pt idx="16941">
                  <c:v>424.38720000000001</c:v>
                </c:pt>
                <c:pt idx="16942">
                  <c:v>424.38679999999999</c:v>
                </c:pt>
                <c:pt idx="16943">
                  <c:v>424.38740000000001</c:v>
                </c:pt>
                <c:pt idx="16944">
                  <c:v>424.38900000000001</c:v>
                </c:pt>
                <c:pt idx="16945">
                  <c:v>424.38839999999999</c:v>
                </c:pt>
                <c:pt idx="16946">
                  <c:v>424.3904</c:v>
                </c:pt>
                <c:pt idx="16947">
                  <c:v>424.39</c:v>
                </c:pt>
                <c:pt idx="16948">
                  <c:v>424.38959999999997</c:v>
                </c:pt>
                <c:pt idx="16949">
                  <c:v>424.39240000000001</c:v>
                </c:pt>
                <c:pt idx="16950">
                  <c:v>424.39190000000002</c:v>
                </c:pt>
                <c:pt idx="16951">
                  <c:v>424.392</c:v>
                </c:pt>
                <c:pt idx="16952">
                  <c:v>424.39299999999997</c:v>
                </c:pt>
                <c:pt idx="16953">
                  <c:v>424.39260000000002</c:v>
                </c:pt>
                <c:pt idx="16954">
                  <c:v>424.39159999999998</c:v>
                </c:pt>
                <c:pt idx="16955">
                  <c:v>424.39179999999999</c:v>
                </c:pt>
                <c:pt idx="16956">
                  <c:v>424.39339999999999</c:v>
                </c:pt>
                <c:pt idx="16957">
                  <c:v>424.39359999999999</c:v>
                </c:pt>
                <c:pt idx="16958">
                  <c:v>424.39400000000001</c:v>
                </c:pt>
                <c:pt idx="16959">
                  <c:v>424.39519999999999</c:v>
                </c:pt>
                <c:pt idx="16960">
                  <c:v>424.39499999999998</c:v>
                </c:pt>
                <c:pt idx="16961">
                  <c:v>424.39580000000001</c:v>
                </c:pt>
                <c:pt idx="16962">
                  <c:v>424.39640000000003</c:v>
                </c:pt>
                <c:pt idx="16963">
                  <c:v>424.39580000000001</c:v>
                </c:pt>
                <c:pt idx="16964">
                  <c:v>424.39679999999998</c:v>
                </c:pt>
                <c:pt idx="16965">
                  <c:v>424.39760000000001</c:v>
                </c:pt>
                <c:pt idx="16966">
                  <c:v>424.39890000000003</c:v>
                </c:pt>
                <c:pt idx="16967">
                  <c:v>424.39929999999998</c:v>
                </c:pt>
                <c:pt idx="16968">
                  <c:v>424.399</c:v>
                </c:pt>
                <c:pt idx="16969">
                  <c:v>424.40109999999999</c:v>
                </c:pt>
                <c:pt idx="16970">
                  <c:v>424.4008</c:v>
                </c:pt>
                <c:pt idx="16971">
                  <c:v>424.40039999999999</c:v>
                </c:pt>
                <c:pt idx="16972">
                  <c:v>424.40100000000001</c:v>
                </c:pt>
                <c:pt idx="16973">
                  <c:v>424.40219999999999</c:v>
                </c:pt>
                <c:pt idx="16974">
                  <c:v>424.40260000000001</c:v>
                </c:pt>
                <c:pt idx="16975">
                  <c:v>424.40280000000001</c:v>
                </c:pt>
                <c:pt idx="16976">
                  <c:v>424.40390000000002</c:v>
                </c:pt>
                <c:pt idx="16977">
                  <c:v>424.40300000000002</c:v>
                </c:pt>
                <c:pt idx="16978">
                  <c:v>424.40539999999999</c:v>
                </c:pt>
                <c:pt idx="16979">
                  <c:v>424.4058</c:v>
                </c:pt>
                <c:pt idx="16980">
                  <c:v>424.4074</c:v>
                </c:pt>
                <c:pt idx="16981">
                  <c:v>424.40820000000002</c:v>
                </c:pt>
                <c:pt idx="16982">
                  <c:v>424.4076</c:v>
                </c:pt>
                <c:pt idx="16983">
                  <c:v>424.40780000000001</c:v>
                </c:pt>
                <c:pt idx="16984">
                  <c:v>424.40780000000001</c:v>
                </c:pt>
                <c:pt idx="16985">
                  <c:v>424.4074</c:v>
                </c:pt>
                <c:pt idx="16986">
                  <c:v>424.4076</c:v>
                </c:pt>
                <c:pt idx="16987">
                  <c:v>424.4085</c:v>
                </c:pt>
                <c:pt idx="16988">
                  <c:v>424.40820000000002</c:v>
                </c:pt>
                <c:pt idx="16989">
                  <c:v>424.41019999999997</c:v>
                </c:pt>
                <c:pt idx="16990">
                  <c:v>424.41090000000003</c:v>
                </c:pt>
                <c:pt idx="16991">
                  <c:v>424.41039999999998</c:v>
                </c:pt>
                <c:pt idx="16992">
                  <c:v>424.4117</c:v>
                </c:pt>
                <c:pt idx="16993">
                  <c:v>424.411</c:v>
                </c:pt>
                <c:pt idx="16994">
                  <c:v>424.41199999999998</c:v>
                </c:pt>
                <c:pt idx="16995">
                  <c:v>424.41250000000002</c:v>
                </c:pt>
                <c:pt idx="16996">
                  <c:v>424.41300000000001</c:v>
                </c:pt>
                <c:pt idx="16997">
                  <c:v>424.41230000000002</c:v>
                </c:pt>
                <c:pt idx="16998">
                  <c:v>424.4126</c:v>
                </c:pt>
                <c:pt idx="16999">
                  <c:v>424.41370000000001</c:v>
                </c:pt>
                <c:pt idx="17000">
                  <c:v>424.41430000000003</c:v>
                </c:pt>
                <c:pt idx="17001">
                  <c:v>424.41399999999999</c:v>
                </c:pt>
                <c:pt idx="17002">
                  <c:v>424.41320000000002</c:v>
                </c:pt>
                <c:pt idx="17003">
                  <c:v>424.41480000000001</c:v>
                </c:pt>
                <c:pt idx="17004">
                  <c:v>424.416</c:v>
                </c:pt>
                <c:pt idx="17005">
                  <c:v>424.41539999999998</c:v>
                </c:pt>
                <c:pt idx="17006">
                  <c:v>424.41640000000001</c:v>
                </c:pt>
                <c:pt idx="17007">
                  <c:v>424.4171</c:v>
                </c:pt>
                <c:pt idx="17008">
                  <c:v>424.41640000000001</c:v>
                </c:pt>
                <c:pt idx="17009">
                  <c:v>424.41500000000002</c:v>
                </c:pt>
                <c:pt idx="17010">
                  <c:v>424.41590000000002</c:v>
                </c:pt>
                <c:pt idx="17011">
                  <c:v>424.41520000000003</c:v>
                </c:pt>
                <c:pt idx="17012">
                  <c:v>424.416</c:v>
                </c:pt>
                <c:pt idx="17013">
                  <c:v>424.41649999999998</c:v>
                </c:pt>
                <c:pt idx="17014">
                  <c:v>424.41640000000001</c:v>
                </c:pt>
                <c:pt idx="17015">
                  <c:v>424.41719999999998</c:v>
                </c:pt>
                <c:pt idx="17016">
                  <c:v>424.41739999999999</c:v>
                </c:pt>
                <c:pt idx="17017">
                  <c:v>424.41759999999999</c:v>
                </c:pt>
                <c:pt idx="17018">
                  <c:v>424.41820000000001</c:v>
                </c:pt>
                <c:pt idx="17019">
                  <c:v>424.4194</c:v>
                </c:pt>
                <c:pt idx="17020">
                  <c:v>424.41899999999998</c:v>
                </c:pt>
                <c:pt idx="17021">
                  <c:v>424.42070000000001</c:v>
                </c:pt>
                <c:pt idx="17022">
                  <c:v>424.41950000000003</c:v>
                </c:pt>
                <c:pt idx="17023">
                  <c:v>424.4196</c:v>
                </c:pt>
                <c:pt idx="17024">
                  <c:v>424.41950000000003</c:v>
                </c:pt>
                <c:pt idx="17025">
                  <c:v>424.41980000000001</c:v>
                </c:pt>
                <c:pt idx="17026">
                  <c:v>424.42</c:v>
                </c:pt>
                <c:pt idx="17027">
                  <c:v>424.42160000000001</c:v>
                </c:pt>
                <c:pt idx="17028">
                  <c:v>424.42099999999999</c:v>
                </c:pt>
                <c:pt idx="17029">
                  <c:v>424.42149999999998</c:v>
                </c:pt>
                <c:pt idx="17030">
                  <c:v>424.42140000000001</c:v>
                </c:pt>
                <c:pt idx="17031">
                  <c:v>424.42239999999998</c:v>
                </c:pt>
                <c:pt idx="17032">
                  <c:v>424.4228</c:v>
                </c:pt>
                <c:pt idx="17033">
                  <c:v>424.4228</c:v>
                </c:pt>
                <c:pt idx="17034">
                  <c:v>424.42329999999998</c:v>
                </c:pt>
                <c:pt idx="17035">
                  <c:v>424.42439999999999</c:v>
                </c:pt>
                <c:pt idx="17036">
                  <c:v>424.4246</c:v>
                </c:pt>
                <c:pt idx="17037">
                  <c:v>424.42500000000001</c:v>
                </c:pt>
                <c:pt idx="17038">
                  <c:v>424.4239</c:v>
                </c:pt>
                <c:pt idx="17039">
                  <c:v>424.42649999999998</c:v>
                </c:pt>
                <c:pt idx="17040">
                  <c:v>424.428</c:v>
                </c:pt>
                <c:pt idx="17041">
                  <c:v>424.4282</c:v>
                </c:pt>
                <c:pt idx="17042">
                  <c:v>424.428</c:v>
                </c:pt>
                <c:pt idx="17043">
                  <c:v>424.42930000000001</c:v>
                </c:pt>
                <c:pt idx="17044">
                  <c:v>424.4289</c:v>
                </c:pt>
                <c:pt idx="17045">
                  <c:v>424.42919999999998</c:v>
                </c:pt>
                <c:pt idx="17046">
                  <c:v>424.4307</c:v>
                </c:pt>
                <c:pt idx="17047">
                  <c:v>424.43060000000003</c:v>
                </c:pt>
                <c:pt idx="17048">
                  <c:v>424.43169999999998</c:v>
                </c:pt>
                <c:pt idx="17049">
                  <c:v>424.43</c:v>
                </c:pt>
                <c:pt idx="17050">
                  <c:v>424.43119999999999</c:v>
                </c:pt>
                <c:pt idx="17051">
                  <c:v>424.43279999999999</c:v>
                </c:pt>
                <c:pt idx="17052">
                  <c:v>424.43220000000002</c:v>
                </c:pt>
                <c:pt idx="17053">
                  <c:v>424.43360000000001</c:v>
                </c:pt>
                <c:pt idx="17054">
                  <c:v>424.43130000000002</c:v>
                </c:pt>
                <c:pt idx="17055">
                  <c:v>424.43169999999998</c:v>
                </c:pt>
                <c:pt idx="17056">
                  <c:v>424.43220000000002</c:v>
                </c:pt>
                <c:pt idx="17057">
                  <c:v>424.43290000000002</c:v>
                </c:pt>
                <c:pt idx="17058">
                  <c:v>424.43220000000002</c:v>
                </c:pt>
                <c:pt idx="17059">
                  <c:v>424.43259999999998</c:v>
                </c:pt>
                <c:pt idx="17060">
                  <c:v>424.43299999999999</c:v>
                </c:pt>
                <c:pt idx="17061">
                  <c:v>424.43200000000002</c:v>
                </c:pt>
                <c:pt idx="17062">
                  <c:v>424.4316</c:v>
                </c:pt>
                <c:pt idx="17063">
                  <c:v>424.43290000000002</c:v>
                </c:pt>
                <c:pt idx="17064">
                  <c:v>424.43360000000001</c:v>
                </c:pt>
                <c:pt idx="17065">
                  <c:v>424.4325</c:v>
                </c:pt>
                <c:pt idx="17066">
                  <c:v>424.43459999999999</c:v>
                </c:pt>
                <c:pt idx="17067">
                  <c:v>424.43540000000002</c:v>
                </c:pt>
                <c:pt idx="17068">
                  <c:v>424.43439999999998</c:v>
                </c:pt>
                <c:pt idx="17069">
                  <c:v>424.43509999999998</c:v>
                </c:pt>
                <c:pt idx="17070">
                  <c:v>424.43599999999998</c:v>
                </c:pt>
                <c:pt idx="17071">
                  <c:v>424.43740000000003</c:v>
                </c:pt>
                <c:pt idx="17072">
                  <c:v>424.43869999999998</c:v>
                </c:pt>
                <c:pt idx="17073">
                  <c:v>424.43819999999999</c:v>
                </c:pt>
                <c:pt idx="17074">
                  <c:v>424.43920000000003</c:v>
                </c:pt>
                <c:pt idx="17075">
                  <c:v>424.44040000000001</c:v>
                </c:pt>
                <c:pt idx="17076">
                  <c:v>424.44099999999997</c:v>
                </c:pt>
                <c:pt idx="17077">
                  <c:v>424.44260000000003</c:v>
                </c:pt>
                <c:pt idx="17078">
                  <c:v>424.44420000000002</c:v>
                </c:pt>
                <c:pt idx="17079">
                  <c:v>424.44459999999998</c:v>
                </c:pt>
                <c:pt idx="17080">
                  <c:v>424.4452</c:v>
                </c:pt>
                <c:pt idx="17081">
                  <c:v>424.44470000000001</c:v>
                </c:pt>
                <c:pt idx="17082">
                  <c:v>424.44499999999999</c:v>
                </c:pt>
                <c:pt idx="17083">
                  <c:v>424.4452</c:v>
                </c:pt>
                <c:pt idx="17084">
                  <c:v>424.44709999999998</c:v>
                </c:pt>
                <c:pt idx="17085">
                  <c:v>424.44690000000003</c:v>
                </c:pt>
                <c:pt idx="17086">
                  <c:v>424.44779999999997</c:v>
                </c:pt>
                <c:pt idx="17087">
                  <c:v>424.44720000000001</c:v>
                </c:pt>
                <c:pt idx="17088">
                  <c:v>424.44799999999998</c:v>
                </c:pt>
                <c:pt idx="17089">
                  <c:v>424.44799999999998</c:v>
                </c:pt>
                <c:pt idx="17090">
                  <c:v>424.45</c:v>
                </c:pt>
                <c:pt idx="17091">
                  <c:v>424.44979999999998</c:v>
                </c:pt>
                <c:pt idx="17092">
                  <c:v>424.45119999999997</c:v>
                </c:pt>
                <c:pt idx="17093">
                  <c:v>424.45100000000002</c:v>
                </c:pt>
                <c:pt idx="17094">
                  <c:v>424.45089999999999</c:v>
                </c:pt>
                <c:pt idx="17095">
                  <c:v>424.452</c:v>
                </c:pt>
                <c:pt idx="17096">
                  <c:v>424.4511</c:v>
                </c:pt>
                <c:pt idx="17097">
                  <c:v>424.45139999999998</c:v>
                </c:pt>
                <c:pt idx="17098">
                  <c:v>424.45209999999997</c:v>
                </c:pt>
                <c:pt idx="17099">
                  <c:v>424.45150000000001</c:v>
                </c:pt>
                <c:pt idx="17100">
                  <c:v>424.4522</c:v>
                </c:pt>
                <c:pt idx="17101">
                  <c:v>424.45179999999999</c:v>
                </c:pt>
                <c:pt idx="17102">
                  <c:v>424.45260000000002</c:v>
                </c:pt>
                <c:pt idx="17103">
                  <c:v>424.4545</c:v>
                </c:pt>
                <c:pt idx="17104">
                  <c:v>424.45280000000002</c:v>
                </c:pt>
                <c:pt idx="17105">
                  <c:v>424.45370000000003</c:v>
                </c:pt>
                <c:pt idx="17106">
                  <c:v>424.45499999999998</c:v>
                </c:pt>
                <c:pt idx="17107">
                  <c:v>424.45600000000002</c:v>
                </c:pt>
                <c:pt idx="17108">
                  <c:v>424.45519999999999</c:v>
                </c:pt>
                <c:pt idx="17109">
                  <c:v>424.45659999999998</c:v>
                </c:pt>
                <c:pt idx="17110">
                  <c:v>424.45699999999999</c:v>
                </c:pt>
                <c:pt idx="17111">
                  <c:v>424.45679999999999</c:v>
                </c:pt>
                <c:pt idx="17112">
                  <c:v>424.4572</c:v>
                </c:pt>
                <c:pt idx="17113">
                  <c:v>424.45780000000002</c:v>
                </c:pt>
                <c:pt idx="17114">
                  <c:v>424.45639999999997</c:v>
                </c:pt>
                <c:pt idx="17115">
                  <c:v>424.45740000000001</c:v>
                </c:pt>
                <c:pt idx="17116">
                  <c:v>424.4581</c:v>
                </c:pt>
                <c:pt idx="17117">
                  <c:v>424.45659999999998</c:v>
                </c:pt>
                <c:pt idx="17118">
                  <c:v>424.45659999999998</c:v>
                </c:pt>
                <c:pt idx="17119">
                  <c:v>424.459</c:v>
                </c:pt>
                <c:pt idx="17120">
                  <c:v>424.45839999999998</c:v>
                </c:pt>
                <c:pt idx="17121">
                  <c:v>424.45870000000002</c:v>
                </c:pt>
                <c:pt idx="17122">
                  <c:v>424.45870000000002</c:v>
                </c:pt>
                <c:pt idx="17123">
                  <c:v>424.4572</c:v>
                </c:pt>
                <c:pt idx="17124">
                  <c:v>424.45800000000003</c:v>
                </c:pt>
                <c:pt idx="17125">
                  <c:v>424.45920000000001</c:v>
                </c:pt>
                <c:pt idx="17126">
                  <c:v>424.4588</c:v>
                </c:pt>
                <c:pt idx="17127">
                  <c:v>424.45839999999998</c:v>
                </c:pt>
                <c:pt idx="17128">
                  <c:v>424.45819999999998</c:v>
                </c:pt>
                <c:pt idx="17129">
                  <c:v>424.459</c:v>
                </c:pt>
                <c:pt idx="17130">
                  <c:v>424.45740000000001</c:v>
                </c:pt>
                <c:pt idx="17131">
                  <c:v>424.45800000000003</c:v>
                </c:pt>
                <c:pt idx="17132">
                  <c:v>424.45859999999999</c:v>
                </c:pt>
                <c:pt idx="17133">
                  <c:v>424.4588</c:v>
                </c:pt>
                <c:pt idx="17134">
                  <c:v>424.45940000000002</c:v>
                </c:pt>
                <c:pt idx="17135">
                  <c:v>424.46</c:v>
                </c:pt>
                <c:pt idx="17136">
                  <c:v>424.45979999999997</c:v>
                </c:pt>
                <c:pt idx="17137">
                  <c:v>424.45940000000002</c:v>
                </c:pt>
                <c:pt idx="17138">
                  <c:v>424.45940000000002</c:v>
                </c:pt>
                <c:pt idx="17139">
                  <c:v>424.459</c:v>
                </c:pt>
                <c:pt idx="17140">
                  <c:v>424.46039999999999</c:v>
                </c:pt>
                <c:pt idx="17141">
                  <c:v>424.46210000000002</c:v>
                </c:pt>
                <c:pt idx="17142">
                  <c:v>424.46170000000001</c:v>
                </c:pt>
                <c:pt idx="17143">
                  <c:v>424.46179999999998</c:v>
                </c:pt>
                <c:pt idx="17144">
                  <c:v>424.46120000000002</c:v>
                </c:pt>
                <c:pt idx="17145">
                  <c:v>424.4633</c:v>
                </c:pt>
                <c:pt idx="17146">
                  <c:v>424.46179999999998</c:v>
                </c:pt>
                <c:pt idx="17147">
                  <c:v>424.46359999999999</c:v>
                </c:pt>
                <c:pt idx="17148">
                  <c:v>424.46370000000002</c:v>
                </c:pt>
                <c:pt idx="17149">
                  <c:v>424.46359999999999</c:v>
                </c:pt>
                <c:pt idx="17150">
                  <c:v>424.46559999999999</c:v>
                </c:pt>
                <c:pt idx="17151">
                  <c:v>424.46440000000001</c:v>
                </c:pt>
                <c:pt idx="17152">
                  <c:v>424.46350000000001</c:v>
                </c:pt>
                <c:pt idx="17153">
                  <c:v>424.46480000000003</c:v>
                </c:pt>
                <c:pt idx="17154">
                  <c:v>424.46460000000002</c:v>
                </c:pt>
                <c:pt idx="17155">
                  <c:v>424.46499999999997</c:v>
                </c:pt>
                <c:pt idx="17156">
                  <c:v>424.46519999999998</c:v>
                </c:pt>
                <c:pt idx="17157">
                  <c:v>424.46589999999998</c:v>
                </c:pt>
                <c:pt idx="17158">
                  <c:v>424.46600000000001</c:v>
                </c:pt>
                <c:pt idx="17159">
                  <c:v>424.46589999999998</c:v>
                </c:pt>
                <c:pt idx="17160">
                  <c:v>424.46800000000002</c:v>
                </c:pt>
                <c:pt idx="17161">
                  <c:v>424.46879999999999</c:v>
                </c:pt>
                <c:pt idx="17162">
                  <c:v>424.46699999999998</c:v>
                </c:pt>
                <c:pt idx="17163">
                  <c:v>424.46660000000003</c:v>
                </c:pt>
                <c:pt idx="17164">
                  <c:v>424.4676</c:v>
                </c:pt>
                <c:pt idx="17165">
                  <c:v>424.46820000000002</c:v>
                </c:pt>
                <c:pt idx="17166">
                  <c:v>424.46859999999998</c:v>
                </c:pt>
                <c:pt idx="17167">
                  <c:v>424.46780000000001</c:v>
                </c:pt>
                <c:pt idx="17168">
                  <c:v>424.4708</c:v>
                </c:pt>
                <c:pt idx="17169">
                  <c:v>424.47050000000002</c:v>
                </c:pt>
                <c:pt idx="17170">
                  <c:v>424.47140000000002</c:v>
                </c:pt>
                <c:pt idx="17171">
                  <c:v>424.47109999999998</c:v>
                </c:pt>
                <c:pt idx="17172">
                  <c:v>424.47190000000001</c:v>
                </c:pt>
                <c:pt idx="17173">
                  <c:v>424.47239999999999</c:v>
                </c:pt>
                <c:pt idx="17174">
                  <c:v>424.47340000000003</c:v>
                </c:pt>
                <c:pt idx="17175">
                  <c:v>424.4742</c:v>
                </c:pt>
                <c:pt idx="17176">
                  <c:v>424.47590000000002</c:v>
                </c:pt>
                <c:pt idx="17177">
                  <c:v>424.47620000000001</c:v>
                </c:pt>
                <c:pt idx="17178">
                  <c:v>424.47579999999999</c:v>
                </c:pt>
                <c:pt idx="17179">
                  <c:v>424.47640000000001</c:v>
                </c:pt>
                <c:pt idx="17180">
                  <c:v>424.47559999999999</c:v>
                </c:pt>
                <c:pt idx="17181">
                  <c:v>424.4753</c:v>
                </c:pt>
                <c:pt idx="17182">
                  <c:v>424.47500000000002</c:v>
                </c:pt>
                <c:pt idx="17183">
                  <c:v>424.4742</c:v>
                </c:pt>
                <c:pt idx="17184">
                  <c:v>424.47379999999998</c:v>
                </c:pt>
                <c:pt idx="17185">
                  <c:v>424.47750000000002</c:v>
                </c:pt>
                <c:pt idx="17186">
                  <c:v>424.47829999999999</c:v>
                </c:pt>
                <c:pt idx="17187">
                  <c:v>424.47680000000003</c:v>
                </c:pt>
                <c:pt idx="17188">
                  <c:v>424.47649999999999</c:v>
                </c:pt>
                <c:pt idx="17189">
                  <c:v>424.47660000000002</c:v>
                </c:pt>
                <c:pt idx="17190">
                  <c:v>424.47699999999998</c:v>
                </c:pt>
                <c:pt idx="17191">
                  <c:v>424.47750000000002</c:v>
                </c:pt>
                <c:pt idx="17192">
                  <c:v>424.47739999999999</c:v>
                </c:pt>
                <c:pt idx="17193">
                  <c:v>424.4778</c:v>
                </c:pt>
                <c:pt idx="17194">
                  <c:v>424.47680000000003</c:v>
                </c:pt>
                <c:pt idx="17195">
                  <c:v>424.47699999999998</c:v>
                </c:pt>
                <c:pt idx="17196">
                  <c:v>424.4776</c:v>
                </c:pt>
                <c:pt idx="17197">
                  <c:v>424.4776</c:v>
                </c:pt>
                <c:pt idx="17198">
                  <c:v>424.47739999999999</c:v>
                </c:pt>
                <c:pt idx="17199">
                  <c:v>424.47719999999998</c:v>
                </c:pt>
                <c:pt idx="17200">
                  <c:v>424.48099999999999</c:v>
                </c:pt>
                <c:pt idx="17201">
                  <c:v>424.4785</c:v>
                </c:pt>
                <c:pt idx="17202">
                  <c:v>424.47899999999998</c:v>
                </c:pt>
                <c:pt idx="17203">
                  <c:v>424.47899999999998</c:v>
                </c:pt>
                <c:pt idx="17204">
                  <c:v>424.48</c:v>
                </c:pt>
                <c:pt idx="17205">
                  <c:v>424.48009999999999</c:v>
                </c:pt>
                <c:pt idx="17206">
                  <c:v>424.48050000000001</c:v>
                </c:pt>
                <c:pt idx="17207">
                  <c:v>424.48099999999999</c:v>
                </c:pt>
                <c:pt idx="17208">
                  <c:v>424.48079999999999</c:v>
                </c:pt>
                <c:pt idx="17209">
                  <c:v>424.48239999999998</c:v>
                </c:pt>
                <c:pt idx="17210">
                  <c:v>424.4821</c:v>
                </c:pt>
                <c:pt idx="17211">
                  <c:v>424.48200000000003</c:v>
                </c:pt>
                <c:pt idx="17212">
                  <c:v>424.47969999999998</c:v>
                </c:pt>
                <c:pt idx="17213">
                  <c:v>424.48140000000001</c:v>
                </c:pt>
                <c:pt idx="17214">
                  <c:v>424.48200000000003</c:v>
                </c:pt>
                <c:pt idx="17215">
                  <c:v>424.4812</c:v>
                </c:pt>
                <c:pt idx="17216">
                  <c:v>424.48219999999998</c:v>
                </c:pt>
                <c:pt idx="17217">
                  <c:v>424.4821</c:v>
                </c:pt>
                <c:pt idx="17218">
                  <c:v>424.48239999999998</c:v>
                </c:pt>
                <c:pt idx="17219">
                  <c:v>424.48329999999999</c:v>
                </c:pt>
                <c:pt idx="17220">
                  <c:v>424.4828</c:v>
                </c:pt>
                <c:pt idx="17221">
                  <c:v>424.48259999999999</c:v>
                </c:pt>
                <c:pt idx="17222">
                  <c:v>424.483</c:v>
                </c:pt>
                <c:pt idx="17223">
                  <c:v>424.48480000000001</c:v>
                </c:pt>
                <c:pt idx="17224">
                  <c:v>424.4828</c:v>
                </c:pt>
                <c:pt idx="17225">
                  <c:v>424.48500000000001</c:v>
                </c:pt>
                <c:pt idx="17226">
                  <c:v>424.48520000000002</c:v>
                </c:pt>
                <c:pt idx="17227">
                  <c:v>424.48509999999999</c:v>
                </c:pt>
                <c:pt idx="17228">
                  <c:v>424.4846</c:v>
                </c:pt>
                <c:pt idx="17229">
                  <c:v>424.48669999999998</c:v>
                </c:pt>
                <c:pt idx="17230">
                  <c:v>424.4862</c:v>
                </c:pt>
                <c:pt idx="17231">
                  <c:v>424.4862</c:v>
                </c:pt>
                <c:pt idx="17232">
                  <c:v>424.48840000000001</c:v>
                </c:pt>
                <c:pt idx="17233">
                  <c:v>424.48719999999997</c:v>
                </c:pt>
                <c:pt idx="17234">
                  <c:v>424.488</c:v>
                </c:pt>
                <c:pt idx="17235">
                  <c:v>424.48790000000002</c:v>
                </c:pt>
                <c:pt idx="17236">
                  <c:v>424.488</c:v>
                </c:pt>
                <c:pt idx="17237">
                  <c:v>424.48899999999998</c:v>
                </c:pt>
                <c:pt idx="17238">
                  <c:v>424.4898</c:v>
                </c:pt>
                <c:pt idx="17239">
                  <c:v>424.49119999999999</c:v>
                </c:pt>
                <c:pt idx="17240">
                  <c:v>424.49180000000001</c:v>
                </c:pt>
                <c:pt idx="17241">
                  <c:v>424.49160000000001</c:v>
                </c:pt>
                <c:pt idx="17242">
                  <c:v>424.49279999999999</c:v>
                </c:pt>
                <c:pt idx="17243">
                  <c:v>424.49349999999998</c:v>
                </c:pt>
                <c:pt idx="17244">
                  <c:v>424.49239999999998</c:v>
                </c:pt>
                <c:pt idx="17245">
                  <c:v>424.49400000000003</c:v>
                </c:pt>
                <c:pt idx="17246">
                  <c:v>424.49439999999998</c:v>
                </c:pt>
                <c:pt idx="17247">
                  <c:v>424.495</c:v>
                </c:pt>
                <c:pt idx="17248">
                  <c:v>424.495</c:v>
                </c:pt>
                <c:pt idx="17249">
                  <c:v>424.49470000000002</c:v>
                </c:pt>
                <c:pt idx="17250">
                  <c:v>424.49560000000002</c:v>
                </c:pt>
                <c:pt idx="17251">
                  <c:v>424.4973</c:v>
                </c:pt>
                <c:pt idx="17252">
                  <c:v>424.4984</c:v>
                </c:pt>
                <c:pt idx="17253">
                  <c:v>424.49880000000002</c:v>
                </c:pt>
                <c:pt idx="17254">
                  <c:v>424.49680000000001</c:v>
                </c:pt>
                <c:pt idx="17255">
                  <c:v>424.49720000000002</c:v>
                </c:pt>
                <c:pt idx="17256">
                  <c:v>424.49759999999998</c:v>
                </c:pt>
                <c:pt idx="17257">
                  <c:v>424.49779999999998</c:v>
                </c:pt>
                <c:pt idx="17258">
                  <c:v>424.4984</c:v>
                </c:pt>
                <c:pt idx="17259">
                  <c:v>424.49799999999999</c:v>
                </c:pt>
                <c:pt idx="17260">
                  <c:v>424.49889999999999</c:v>
                </c:pt>
                <c:pt idx="17261">
                  <c:v>424.49959999999999</c:v>
                </c:pt>
                <c:pt idx="17262">
                  <c:v>424.50080000000003</c:v>
                </c:pt>
                <c:pt idx="17263">
                  <c:v>424.50069999999999</c:v>
                </c:pt>
                <c:pt idx="17264">
                  <c:v>424.50119999999998</c:v>
                </c:pt>
                <c:pt idx="17265">
                  <c:v>424.50099999999998</c:v>
                </c:pt>
                <c:pt idx="17266">
                  <c:v>424.50220000000002</c:v>
                </c:pt>
                <c:pt idx="17267">
                  <c:v>424.50389999999999</c:v>
                </c:pt>
                <c:pt idx="17268">
                  <c:v>424.50240000000002</c:v>
                </c:pt>
                <c:pt idx="17269">
                  <c:v>424.50290000000001</c:v>
                </c:pt>
                <c:pt idx="17270">
                  <c:v>424.50319999999999</c:v>
                </c:pt>
                <c:pt idx="17271">
                  <c:v>424.50389999999999</c:v>
                </c:pt>
                <c:pt idx="17272">
                  <c:v>424.50479999999999</c:v>
                </c:pt>
                <c:pt idx="17273">
                  <c:v>424.50439999999998</c:v>
                </c:pt>
                <c:pt idx="17274">
                  <c:v>424.50459999999998</c:v>
                </c:pt>
                <c:pt idx="17275">
                  <c:v>424.5059</c:v>
                </c:pt>
                <c:pt idx="17276">
                  <c:v>424.50599999999997</c:v>
                </c:pt>
                <c:pt idx="17277">
                  <c:v>424.50619999999998</c:v>
                </c:pt>
                <c:pt idx="17278">
                  <c:v>424.50599999999997</c:v>
                </c:pt>
                <c:pt idx="17279">
                  <c:v>424.50659999999999</c:v>
                </c:pt>
                <c:pt idx="17280">
                  <c:v>424.50529999999998</c:v>
                </c:pt>
                <c:pt idx="17281">
                  <c:v>424.50540000000001</c:v>
                </c:pt>
                <c:pt idx="17282">
                  <c:v>424.50720000000001</c:v>
                </c:pt>
                <c:pt idx="17283">
                  <c:v>424.50580000000002</c:v>
                </c:pt>
                <c:pt idx="17284">
                  <c:v>424.50720000000001</c:v>
                </c:pt>
                <c:pt idx="17285">
                  <c:v>424.50630000000001</c:v>
                </c:pt>
                <c:pt idx="17286">
                  <c:v>424.50599999999997</c:v>
                </c:pt>
                <c:pt idx="17287">
                  <c:v>424.50540000000001</c:v>
                </c:pt>
                <c:pt idx="17288">
                  <c:v>424.50560000000002</c:v>
                </c:pt>
                <c:pt idx="17289">
                  <c:v>424.50700000000001</c:v>
                </c:pt>
                <c:pt idx="17290">
                  <c:v>424.50700000000001</c:v>
                </c:pt>
                <c:pt idx="17291">
                  <c:v>424.50659999999999</c:v>
                </c:pt>
                <c:pt idx="17292">
                  <c:v>424.50720000000001</c:v>
                </c:pt>
                <c:pt idx="17293">
                  <c:v>424.50760000000002</c:v>
                </c:pt>
                <c:pt idx="17294">
                  <c:v>424.50760000000002</c:v>
                </c:pt>
                <c:pt idx="17295">
                  <c:v>424.50819999999999</c:v>
                </c:pt>
                <c:pt idx="17296">
                  <c:v>424.50839999999999</c:v>
                </c:pt>
                <c:pt idx="17297">
                  <c:v>424.5102</c:v>
                </c:pt>
                <c:pt idx="17298">
                  <c:v>424.51080000000002</c:v>
                </c:pt>
                <c:pt idx="17299">
                  <c:v>424.51130000000001</c:v>
                </c:pt>
                <c:pt idx="17300">
                  <c:v>424.51060000000001</c:v>
                </c:pt>
                <c:pt idx="17301">
                  <c:v>424.51060000000001</c:v>
                </c:pt>
                <c:pt idx="17302">
                  <c:v>424.51100000000002</c:v>
                </c:pt>
                <c:pt idx="17303">
                  <c:v>424.50959999999998</c:v>
                </c:pt>
                <c:pt idx="17304">
                  <c:v>424.51069999999999</c:v>
                </c:pt>
                <c:pt idx="17305">
                  <c:v>424.51069999999999</c:v>
                </c:pt>
                <c:pt idx="17306">
                  <c:v>424.51049999999998</c:v>
                </c:pt>
                <c:pt idx="17307">
                  <c:v>424.512</c:v>
                </c:pt>
                <c:pt idx="17308">
                  <c:v>424.51170000000002</c:v>
                </c:pt>
                <c:pt idx="17309">
                  <c:v>424.5136</c:v>
                </c:pt>
                <c:pt idx="17310">
                  <c:v>424.51260000000002</c:v>
                </c:pt>
                <c:pt idx="17311">
                  <c:v>424.5138</c:v>
                </c:pt>
                <c:pt idx="17312">
                  <c:v>424.51420000000002</c:v>
                </c:pt>
                <c:pt idx="17313">
                  <c:v>424.51499999999999</c:v>
                </c:pt>
                <c:pt idx="17314">
                  <c:v>424.51499999999999</c:v>
                </c:pt>
                <c:pt idx="17315">
                  <c:v>424.51600000000002</c:v>
                </c:pt>
                <c:pt idx="17316">
                  <c:v>424.51760000000002</c:v>
                </c:pt>
                <c:pt idx="17317">
                  <c:v>424.5172</c:v>
                </c:pt>
                <c:pt idx="17318">
                  <c:v>424.51760000000002</c:v>
                </c:pt>
                <c:pt idx="17319">
                  <c:v>424.51819999999998</c:v>
                </c:pt>
                <c:pt idx="17320">
                  <c:v>424.51760000000002</c:v>
                </c:pt>
                <c:pt idx="17321">
                  <c:v>424.5188</c:v>
                </c:pt>
                <c:pt idx="17322">
                  <c:v>424.51900000000001</c:v>
                </c:pt>
                <c:pt idx="17323">
                  <c:v>424.5188</c:v>
                </c:pt>
                <c:pt idx="17324">
                  <c:v>424.51889999999997</c:v>
                </c:pt>
                <c:pt idx="17325">
                  <c:v>424.52</c:v>
                </c:pt>
                <c:pt idx="17326">
                  <c:v>424.51830000000001</c:v>
                </c:pt>
                <c:pt idx="17327">
                  <c:v>424.51859999999999</c:v>
                </c:pt>
                <c:pt idx="17328">
                  <c:v>424.5188</c:v>
                </c:pt>
                <c:pt idx="17329">
                  <c:v>424.5188</c:v>
                </c:pt>
                <c:pt idx="17330">
                  <c:v>424.52</c:v>
                </c:pt>
                <c:pt idx="17331">
                  <c:v>424.52120000000002</c:v>
                </c:pt>
                <c:pt idx="17332">
                  <c:v>424.52069999999998</c:v>
                </c:pt>
                <c:pt idx="17333">
                  <c:v>424.52120000000002</c:v>
                </c:pt>
                <c:pt idx="17334">
                  <c:v>424.52269999999999</c:v>
                </c:pt>
                <c:pt idx="17335">
                  <c:v>424.5222</c:v>
                </c:pt>
                <c:pt idx="17336">
                  <c:v>424.52170000000001</c:v>
                </c:pt>
                <c:pt idx="17337">
                  <c:v>424.52140000000003</c:v>
                </c:pt>
                <c:pt idx="17338">
                  <c:v>424.5224</c:v>
                </c:pt>
                <c:pt idx="17339">
                  <c:v>424.52300000000002</c:v>
                </c:pt>
                <c:pt idx="17340">
                  <c:v>424.52199999999999</c:v>
                </c:pt>
                <c:pt idx="17341">
                  <c:v>424.5224</c:v>
                </c:pt>
                <c:pt idx="17342">
                  <c:v>424.5231</c:v>
                </c:pt>
                <c:pt idx="17343">
                  <c:v>424.52350000000001</c:v>
                </c:pt>
                <c:pt idx="17344">
                  <c:v>424.52179999999998</c:v>
                </c:pt>
                <c:pt idx="17345">
                  <c:v>424.52199999999999</c:v>
                </c:pt>
                <c:pt idx="17346">
                  <c:v>424.52300000000002</c:v>
                </c:pt>
                <c:pt idx="17347">
                  <c:v>424.52350000000001</c:v>
                </c:pt>
                <c:pt idx="17348">
                  <c:v>424.52440000000001</c:v>
                </c:pt>
                <c:pt idx="17349">
                  <c:v>424.52379999999999</c:v>
                </c:pt>
                <c:pt idx="17350">
                  <c:v>424.52339999999998</c:v>
                </c:pt>
                <c:pt idx="17351">
                  <c:v>424.52390000000003</c:v>
                </c:pt>
                <c:pt idx="17352">
                  <c:v>424.52379999999999</c:v>
                </c:pt>
                <c:pt idx="17353">
                  <c:v>424.52480000000003</c:v>
                </c:pt>
                <c:pt idx="17354">
                  <c:v>424.52460000000002</c:v>
                </c:pt>
                <c:pt idx="17355">
                  <c:v>424.52530000000002</c:v>
                </c:pt>
                <c:pt idx="17356">
                  <c:v>424.524</c:v>
                </c:pt>
                <c:pt idx="17357">
                  <c:v>424.524</c:v>
                </c:pt>
                <c:pt idx="17358">
                  <c:v>424.52480000000003</c:v>
                </c:pt>
                <c:pt idx="17359">
                  <c:v>424.52569999999997</c:v>
                </c:pt>
                <c:pt idx="17360">
                  <c:v>424.52659999999997</c:v>
                </c:pt>
                <c:pt idx="17361">
                  <c:v>424.52690000000001</c:v>
                </c:pt>
                <c:pt idx="17362">
                  <c:v>424.52600000000001</c:v>
                </c:pt>
                <c:pt idx="17363">
                  <c:v>424.52679999999998</c:v>
                </c:pt>
                <c:pt idx="17364">
                  <c:v>424.52659999999997</c:v>
                </c:pt>
                <c:pt idx="17365">
                  <c:v>424.52760000000001</c:v>
                </c:pt>
                <c:pt idx="17366">
                  <c:v>424.52780000000001</c:v>
                </c:pt>
                <c:pt idx="17367">
                  <c:v>424.52850000000001</c:v>
                </c:pt>
                <c:pt idx="17368">
                  <c:v>424.529</c:v>
                </c:pt>
                <c:pt idx="17369">
                  <c:v>424.52780000000001</c:v>
                </c:pt>
                <c:pt idx="17370">
                  <c:v>424.52780000000001</c:v>
                </c:pt>
                <c:pt idx="17371">
                  <c:v>424.52949999999998</c:v>
                </c:pt>
                <c:pt idx="17372">
                  <c:v>424.52940000000001</c:v>
                </c:pt>
                <c:pt idx="17373">
                  <c:v>424.52960000000002</c:v>
                </c:pt>
                <c:pt idx="17374">
                  <c:v>424.53</c:v>
                </c:pt>
                <c:pt idx="17375">
                  <c:v>424.53059999999999</c:v>
                </c:pt>
                <c:pt idx="17376">
                  <c:v>424.53100000000001</c:v>
                </c:pt>
                <c:pt idx="17377">
                  <c:v>424.53179999999998</c:v>
                </c:pt>
                <c:pt idx="17378">
                  <c:v>424.53059999999999</c:v>
                </c:pt>
                <c:pt idx="17379">
                  <c:v>424.53339999999997</c:v>
                </c:pt>
                <c:pt idx="17380">
                  <c:v>424.53160000000003</c:v>
                </c:pt>
                <c:pt idx="17381">
                  <c:v>424.5324</c:v>
                </c:pt>
                <c:pt idx="17382">
                  <c:v>424.5324</c:v>
                </c:pt>
                <c:pt idx="17383">
                  <c:v>424.53129999999999</c:v>
                </c:pt>
                <c:pt idx="17384">
                  <c:v>424.53339999999997</c:v>
                </c:pt>
                <c:pt idx="17385">
                  <c:v>424.53399999999999</c:v>
                </c:pt>
                <c:pt idx="17386">
                  <c:v>424.53399999999999</c:v>
                </c:pt>
                <c:pt idx="17387">
                  <c:v>424.5324</c:v>
                </c:pt>
                <c:pt idx="17388">
                  <c:v>424.53309999999999</c:v>
                </c:pt>
                <c:pt idx="17389">
                  <c:v>424.53309999999999</c:v>
                </c:pt>
                <c:pt idx="17390">
                  <c:v>424.53280000000001</c:v>
                </c:pt>
                <c:pt idx="17391">
                  <c:v>424.53289999999998</c:v>
                </c:pt>
                <c:pt idx="17392">
                  <c:v>424.53300000000002</c:v>
                </c:pt>
                <c:pt idx="17393">
                  <c:v>424.53399999999999</c:v>
                </c:pt>
                <c:pt idx="17394">
                  <c:v>424.53379999999999</c:v>
                </c:pt>
                <c:pt idx="17395">
                  <c:v>424.53500000000003</c:v>
                </c:pt>
                <c:pt idx="17396">
                  <c:v>424.53519999999997</c:v>
                </c:pt>
                <c:pt idx="17397">
                  <c:v>424.53539999999998</c:v>
                </c:pt>
                <c:pt idx="17398">
                  <c:v>424.5369</c:v>
                </c:pt>
                <c:pt idx="17399">
                  <c:v>424.5367</c:v>
                </c:pt>
                <c:pt idx="17400">
                  <c:v>424.5367</c:v>
                </c:pt>
                <c:pt idx="17401">
                  <c:v>424.53590000000003</c:v>
                </c:pt>
                <c:pt idx="17402">
                  <c:v>424.53699999999998</c:v>
                </c:pt>
                <c:pt idx="17403">
                  <c:v>424.53800000000001</c:v>
                </c:pt>
                <c:pt idx="17404">
                  <c:v>424.53960000000001</c:v>
                </c:pt>
                <c:pt idx="17405">
                  <c:v>424.53879999999998</c:v>
                </c:pt>
                <c:pt idx="17406">
                  <c:v>424.53969999999998</c:v>
                </c:pt>
                <c:pt idx="17407">
                  <c:v>424.54</c:v>
                </c:pt>
                <c:pt idx="17408">
                  <c:v>424.5403</c:v>
                </c:pt>
                <c:pt idx="17409">
                  <c:v>424.54059999999998</c:v>
                </c:pt>
                <c:pt idx="17410">
                  <c:v>424.54320000000001</c:v>
                </c:pt>
                <c:pt idx="17411">
                  <c:v>424.5412</c:v>
                </c:pt>
                <c:pt idx="17412">
                  <c:v>424.54199999999997</c:v>
                </c:pt>
                <c:pt idx="17413">
                  <c:v>424.54259999999999</c:v>
                </c:pt>
                <c:pt idx="17414">
                  <c:v>424.54169999999999</c:v>
                </c:pt>
                <c:pt idx="17415">
                  <c:v>424.54160000000002</c:v>
                </c:pt>
                <c:pt idx="17416">
                  <c:v>424.54219999999998</c:v>
                </c:pt>
                <c:pt idx="17417">
                  <c:v>424.54199999999997</c:v>
                </c:pt>
                <c:pt idx="17418">
                  <c:v>424.54340000000002</c:v>
                </c:pt>
                <c:pt idx="17419">
                  <c:v>424.54219999999998</c:v>
                </c:pt>
                <c:pt idx="17420">
                  <c:v>424.54300000000001</c:v>
                </c:pt>
                <c:pt idx="17421">
                  <c:v>424.54340000000002</c:v>
                </c:pt>
                <c:pt idx="17422">
                  <c:v>424.54259999999999</c:v>
                </c:pt>
                <c:pt idx="17423">
                  <c:v>424.5428</c:v>
                </c:pt>
                <c:pt idx="17424">
                  <c:v>424.54349999999999</c:v>
                </c:pt>
                <c:pt idx="17425">
                  <c:v>424.54340000000002</c:v>
                </c:pt>
                <c:pt idx="17426">
                  <c:v>424.54360000000003</c:v>
                </c:pt>
                <c:pt idx="17427">
                  <c:v>424.54360000000003</c:v>
                </c:pt>
                <c:pt idx="17428">
                  <c:v>424.54450000000003</c:v>
                </c:pt>
                <c:pt idx="17429">
                  <c:v>424.54329999999999</c:v>
                </c:pt>
                <c:pt idx="17430">
                  <c:v>424.54419999999999</c:v>
                </c:pt>
                <c:pt idx="17431">
                  <c:v>424.5446</c:v>
                </c:pt>
                <c:pt idx="17432">
                  <c:v>424.5444</c:v>
                </c:pt>
                <c:pt idx="17433">
                  <c:v>424.54430000000002</c:v>
                </c:pt>
                <c:pt idx="17434">
                  <c:v>424.5437</c:v>
                </c:pt>
                <c:pt idx="17435">
                  <c:v>424.54360000000003</c:v>
                </c:pt>
                <c:pt idx="17436">
                  <c:v>424.54379999999998</c:v>
                </c:pt>
                <c:pt idx="17437">
                  <c:v>424.54259999999999</c:v>
                </c:pt>
                <c:pt idx="17438">
                  <c:v>424.5428</c:v>
                </c:pt>
                <c:pt idx="17439">
                  <c:v>424.54509999999999</c:v>
                </c:pt>
                <c:pt idx="17440">
                  <c:v>424.54509999999999</c:v>
                </c:pt>
                <c:pt idx="17441">
                  <c:v>424.5446</c:v>
                </c:pt>
                <c:pt idx="17442">
                  <c:v>424.54399999999998</c:v>
                </c:pt>
                <c:pt idx="17443">
                  <c:v>424.54590000000002</c:v>
                </c:pt>
                <c:pt idx="17444">
                  <c:v>424.54629999999997</c:v>
                </c:pt>
                <c:pt idx="17445">
                  <c:v>424.54680000000002</c:v>
                </c:pt>
                <c:pt idx="17446">
                  <c:v>424.54509999999999</c:v>
                </c:pt>
                <c:pt idx="17447">
                  <c:v>424.54539999999997</c:v>
                </c:pt>
                <c:pt idx="17448">
                  <c:v>424.54469999999998</c:v>
                </c:pt>
                <c:pt idx="17449">
                  <c:v>424.54480000000001</c:v>
                </c:pt>
                <c:pt idx="17450">
                  <c:v>424.5462</c:v>
                </c:pt>
                <c:pt idx="17451">
                  <c:v>424.54500000000002</c:v>
                </c:pt>
                <c:pt idx="17452">
                  <c:v>424.5444</c:v>
                </c:pt>
                <c:pt idx="17453">
                  <c:v>424.54480000000001</c:v>
                </c:pt>
                <c:pt idx="17454">
                  <c:v>424.54399999999998</c:v>
                </c:pt>
                <c:pt idx="17455">
                  <c:v>424.54399999999998</c:v>
                </c:pt>
                <c:pt idx="17456">
                  <c:v>424.54340000000002</c:v>
                </c:pt>
                <c:pt idx="17457">
                  <c:v>424.54480000000001</c:v>
                </c:pt>
                <c:pt idx="17458">
                  <c:v>424.5446</c:v>
                </c:pt>
                <c:pt idx="17459">
                  <c:v>424.54469999999998</c:v>
                </c:pt>
                <c:pt idx="17460">
                  <c:v>424.54520000000002</c:v>
                </c:pt>
                <c:pt idx="17461">
                  <c:v>424.54559999999998</c:v>
                </c:pt>
                <c:pt idx="17462">
                  <c:v>424.54559999999998</c:v>
                </c:pt>
                <c:pt idx="17463">
                  <c:v>424.54640000000001</c:v>
                </c:pt>
                <c:pt idx="17464">
                  <c:v>424.54700000000003</c:v>
                </c:pt>
                <c:pt idx="17465">
                  <c:v>424.54680000000002</c:v>
                </c:pt>
                <c:pt idx="17466">
                  <c:v>424.54820000000001</c:v>
                </c:pt>
                <c:pt idx="17467">
                  <c:v>424.54829999999998</c:v>
                </c:pt>
                <c:pt idx="17468">
                  <c:v>424.54910000000001</c:v>
                </c:pt>
                <c:pt idx="17469">
                  <c:v>424.5496</c:v>
                </c:pt>
                <c:pt idx="17470">
                  <c:v>424.548</c:v>
                </c:pt>
                <c:pt idx="17471">
                  <c:v>424.54899999999998</c:v>
                </c:pt>
                <c:pt idx="17472">
                  <c:v>424.54939999999999</c:v>
                </c:pt>
                <c:pt idx="17473">
                  <c:v>424.54919999999998</c:v>
                </c:pt>
                <c:pt idx="17474">
                  <c:v>424.54809999999998</c:v>
                </c:pt>
                <c:pt idx="17475">
                  <c:v>424.54899999999998</c:v>
                </c:pt>
                <c:pt idx="17476">
                  <c:v>424.54840000000002</c:v>
                </c:pt>
                <c:pt idx="17477">
                  <c:v>424.54969999999997</c:v>
                </c:pt>
                <c:pt idx="17478">
                  <c:v>424.55040000000002</c:v>
                </c:pt>
                <c:pt idx="17479">
                  <c:v>424.54969999999997</c:v>
                </c:pt>
                <c:pt idx="17480">
                  <c:v>424.55</c:v>
                </c:pt>
                <c:pt idx="17481">
                  <c:v>424.55119999999999</c:v>
                </c:pt>
                <c:pt idx="17482">
                  <c:v>424.55189999999999</c:v>
                </c:pt>
                <c:pt idx="17483">
                  <c:v>424.553</c:v>
                </c:pt>
                <c:pt idx="17484">
                  <c:v>424.55200000000002</c:v>
                </c:pt>
                <c:pt idx="17485">
                  <c:v>424.55340000000001</c:v>
                </c:pt>
                <c:pt idx="17486">
                  <c:v>424.55399999999997</c:v>
                </c:pt>
                <c:pt idx="17487">
                  <c:v>424.55399999999997</c:v>
                </c:pt>
                <c:pt idx="17488">
                  <c:v>424.55329999999998</c:v>
                </c:pt>
                <c:pt idx="17489">
                  <c:v>424.55340000000001</c:v>
                </c:pt>
                <c:pt idx="17490">
                  <c:v>424.55459999999999</c:v>
                </c:pt>
                <c:pt idx="17491">
                  <c:v>424.5557</c:v>
                </c:pt>
                <c:pt idx="17492">
                  <c:v>424.55439999999999</c:v>
                </c:pt>
                <c:pt idx="17493">
                  <c:v>424.55529999999999</c:v>
                </c:pt>
                <c:pt idx="17494">
                  <c:v>424.5548</c:v>
                </c:pt>
                <c:pt idx="17495">
                  <c:v>424.5557</c:v>
                </c:pt>
                <c:pt idx="17496">
                  <c:v>424.5564</c:v>
                </c:pt>
                <c:pt idx="17497">
                  <c:v>424.55720000000002</c:v>
                </c:pt>
                <c:pt idx="17498">
                  <c:v>424.5582</c:v>
                </c:pt>
                <c:pt idx="17499">
                  <c:v>424.5582</c:v>
                </c:pt>
                <c:pt idx="17500">
                  <c:v>424.55849999999998</c:v>
                </c:pt>
                <c:pt idx="17501">
                  <c:v>424.55810000000002</c:v>
                </c:pt>
                <c:pt idx="17502">
                  <c:v>424.55779999999999</c:v>
                </c:pt>
                <c:pt idx="17503">
                  <c:v>424.55599999999998</c:v>
                </c:pt>
                <c:pt idx="17504">
                  <c:v>424.55700000000002</c:v>
                </c:pt>
                <c:pt idx="17505">
                  <c:v>424.55849999999998</c:v>
                </c:pt>
                <c:pt idx="17506">
                  <c:v>424.55700000000002</c:v>
                </c:pt>
                <c:pt idx="17507">
                  <c:v>424.55669999999998</c:v>
                </c:pt>
                <c:pt idx="17508">
                  <c:v>424.5582</c:v>
                </c:pt>
                <c:pt idx="17509">
                  <c:v>424.55700000000002</c:v>
                </c:pt>
                <c:pt idx="17510">
                  <c:v>424.55720000000002</c:v>
                </c:pt>
                <c:pt idx="17511">
                  <c:v>424.55799999999999</c:v>
                </c:pt>
                <c:pt idx="17512">
                  <c:v>424.55599999999998</c:v>
                </c:pt>
                <c:pt idx="17513">
                  <c:v>424.55700000000002</c:v>
                </c:pt>
                <c:pt idx="17514">
                  <c:v>424.55849999999998</c:v>
                </c:pt>
                <c:pt idx="17515">
                  <c:v>424.5591</c:v>
                </c:pt>
                <c:pt idx="17516">
                  <c:v>424.55939999999998</c:v>
                </c:pt>
                <c:pt idx="17517">
                  <c:v>424.55939999999998</c:v>
                </c:pt>
                <c:pt idx="17518">
                  <c:v>424.55779999999999</c:v>
                </c:pt>
                <c:pt idx="17519">
                  <c:v>424.55900000000003</c:v>
                </c:pt>
                <c:pt idx="17520">
                  <c:v>424.55880000000002</c:v>
                </c:pt>
                <c:pt idx="17521">
                  <c:v>424.56</c:v>
                </c:pt>
                <c:pt idx="17522">
                  <c:v>424.56259999999997</c:v>
                </c:pt>
                <c:pt idx="17523">
                  <c:v>424.56200000000001</c:v>
                </c:pt>
                <c:pt idx="17524">
                  <c:v>424.56349999999998</c:v>
                </c:pt>
                <c:pt idx="17525">
                  <c:v>424.5634</c:v>
                </c:pt>
                <c:pt idx="17526">
                  <c:v>424.56479999999999</c:v>
                </c:pt>
                <c:pt idx="17527">
                  <c:v>424.56459999999998</c:v>
                </c:pt>
                <c:pt idx="17528">
                  <c:v>424.56569999999999</c:v>
                </c:pt>
                <c:pt idx="17529">
                  <c:v>424.56580000000002</c:v>
                </c:pt>
                <c:pt idx="17530">
                  <c:v>424.56529999999998</c:v>
                </c:pt>
                <c:pt idx="17531">
                  <c:v>424.56599999999997</c:v>
                </c:pt>
                <c:pt idx="17532">
                  <c:v>424.56560000000002</c:v>
                </c:pt>
                <c:pt idx="17533">
                  <c:v>424.56560000000002</c:v>
                </c:pt>
                <c:pt idx="17534">
                  <c:v>424.56540000000001</c:v>
                </c:pt>
                <c:pt idx="17535">
                  <c:v>424.56540000000001</c:v>
                </c:pt>
                <c:pt idx="17536">
                  <c:v>424.56569999999999</c:v>
                </c:pt>
                <c:pt idx="17537">
                  <c:v>424.56599999999997</c:v>
                </c:pt>
                <c:pt idx="17538">
                  <c:v>424.56560000000002</c:v>
                </c:pt>
                <c:pt idx="17539">
                  <c:v>424.56610000000001</c:v>
                </c:pt>
                <c:pt idx="17540">
                  <c:v>424.565</c:v>
                </c:pt>
                <c:pt idx="17541">
                  <c:v>424.56540000000001</c:v>
                </c:pt>
                <c:pt idx="17542">
                  <c:v>424.56529999999998</c:v>
                </c:pt>
                <c:pt idx="17543">
                  <c:v>424.56639999999999</c:v>
                </c:pt>
                <c:pt idx="17544">
                  <c:v>424.56720000000001</c:v>
                </c:pt>
                <c:pt idx="17545">
                  <c:v>424.56720000000001</c:v>
                </c:pt>
                <c:pt idx="17546">
                  <c:v>424.56779999999998</c:v>
                </c:pt>
                <c:pt idx="17547">
                  <c:v>424.5668</c:v>
                </c:pt>
                <c:pt idx="17548">
                  <c:v>424.5675</c:v>
                </c:pt>
                <c:pt idx="17549">
                  <c:v>424.56700000000001</c:v>
                </c:pt>
                <c:pt idx="17550">
                  <c:v>424.56720000000001</c:v>
                </c:pt>
                <c:pt idx="17551">
                  <c:v>424.56790000000001</c:v>
                </c:pt>
                <c:pt idx="17552">
                  <c:v>424.56830000000002</c:v>
                </c:pt>
                <c:pt idx="17553">
                  <c:v>424.56939999999997</c:v>
                </c:pt>
                <c:pt idx="17554">
                  <c:v>424.56799999999998</c:v>
                </c:pt>
                <c:pt idx="17555">
                  <c:v>424.56979999999999</c:v>
                </c:pt>
                <c:pt idx="17556">
                  <c:v>424.56979999999999</c:v>
                </c:pt>
                <c:pt idx="17557">
                  <c:v>424.57049999999998</c:v>
                </c:pt>
                <c:pt idx="17558">
                  <c:v>424.57080000000002</c:v>
                </c:pt>
                <c:pt idx="17559">
                  <c:v>424.57029999999997</c:v>
                </c:pt>
                <c:pt idx="17560">
                  <c:v>424.57100000000003</c:v>
                </c:pt>
                <c:pt idx="17561">
                  <c:v>424.572</c:v>
                </c:pt>
                <c:pt idx="17562">
                  <c:v>424.57220000000001</c:v>
                </c:pt>
                <c:pt idx="17563">
                  <c:v>424.57429999999999</c:v>
                </c:pt>
                <c:pt idx="17564">
                  <c:v>424.57299999999998</c:v>
                </c:pt>
                <c:pt idx="17565">
                  <c:v>424.5736</c:v>
                </c:pt>
                <c:pt idx="17566">
                  <c:v>424.57389999999998</c:v>
                </c:pt>
                <c:pt idx="17567">
                  <c:v>424.57459999999998</c:v>
                </c:pt>
                <c:pt idx="17568">
                  <c:v>424.57380000000001</c:v>
                </c:pt>
                <c:pt idx="17569">
                  <c:v>424.57499999999999</c:v>
                </c:pt>
                <c:pt idx="17570">
                  <c:v>424.57440000000003</c:v>
                </c:pt>
                <c:pt idx="17571">
                  <c:v>424.57479999999998</c:v>
                </c:pt>
                <c:pt idx="17572">
                  <c:v>424.57420000000002</c:v>
                </c:pt>
                <c:pt idx="17573">
                  <c:v>424.57499999999999</c:v>
                </c:pt>
                <c:pt idx="17574">
                  <c:v>424.57589999999999</c:v>
                </c:pt>
                <c:pt idx="17575">
                  <c:v>424.57440000000003</c:v>
                </c:pt>
                <c:pt idx="17576">
                  <c:v>424.57209999999998</c:v>
                </c:pt>
                <c:pt idx="17577">
                  <c:v>424.57499999999999</c:v>
                </c:pt>
                <c:pt idx="17578">
                  <c:v>424.57499999999999</c:v>
                </c:pt>
                <c:pt idx="17579">
                  <c:v>424.57339999999999</c:v>
                </c:pt>
                <c:pt idx="17580">
                  <c:v>424.5752</c:v>
                </c:pt>
                <c:pt idx="17581">
                  <c:v>424.57499999999999</c:v>
                </c:pt>
                <c:pt idx="17582">
                  <c:v>424.57560000000001</c:v>
                </c:pt>
                <c:pt idx="17583">
                  <c:v>424.577</c:v>
                </c:pt>
                <c:pt idx="17584">
                  <c:v>424.57560000000001</c:v>
                </c:pt>
                <c:pt idx="17585">
                  <c:v>424.57740000000001</c:v>
                </c:pt>
                <c:pt idx="17586">
                  <c:v>424.57670000000002</c:v>
                </c:pt>
                <c:pt idx="17587">
                  <c:v>424.57760000000002</c:v>
                </c:pt>
                <c:pt idx="17588">
                  <c:v>424.57659999999998</c:v>
                </c:pt>
                <c:pt idx="17589">
                  <c:v>424.57799999999997</c:v>
                </c:pt>
                <c:pt idx="17590">
                  <c:v>424.5772</c:v>
                </c:pt>
                <c:pt idx="17591">
                  <c:v>424.57769999999999</c:v>
                </c:pt>
                <c:pt idx="17592">
                  <c:v>424.57819999999998</c:v>
                </c:pt>
                <c:pt idx="17593">
                  <c:v>424.57799999999997</c:v>
                </c:pt>
                <c:pt idx="17594">
                  <c:v>424.57920000000001</c:v>
                </c:pt>
                <c:pt idx="17595">
                  <c:v>424.57920000000001</c:v>
                </c:pt>
                <c:pt idx="17596">
                  <c:v>424.57839999999999</c:v>
                </c:pt>
                <c:pt idx="17597">
                  <c:v>424.5804</c:v>
                </c:pt>
                <c:pt idx="17598">
                  <c:v>424.58120000000002</c:v>
                </c:pt>
                <c:pt idx="17599">
                  <c:v>424.5806</c:v>
                </c:pt>
                <c:pt idx="17600">
                  <c:v>424.58069999999998</c:v>
                </c:pt>
                <c:pt idx="17601">
                  <c:v>424.57960000000003</c:v>
                </c:pt>
                <c:pt idx="17602">
                  <c:v>424.57830000000001</c:v>
                </c:pt>
                <c:pt idx="17603">
                  <c:v>424.57870000000003</c:v>
                </c:pt>
                <c:pt idx="17604">
                  <c:v>424.58100000000002</c:v>
                </c:pt>
                <c:pt idx="17605">
                  <c:v>424.57920000000001</c:v>
                </c:pt>
                <c:pt idx="17606">
                  <c:v>424.58010000000002</c:v>
                </c:pt>
                <c:pt idx="17607">
                  <c:v>424.57850000000002</c:v>
                </c:pt>
                <c:pt idx="17608">
                  <c:v>424.57960000000003</c:v>
                </c:pt>
                <c:pt idx="17609">
                  <c:v>424.58089999999999</c:v>
                </c:pt>
                <c:pt idx="17610">
                  <c:v>424.57830000000001</c:v>
                </c:pt>
                <c:pt idx="17611">
                  <c:v>424.58</c:v>
                </c:pt>
                <c:pt idx="17612">
                  <c:v>424.57979999999998</c:v>
                </c:pt>
                <c:pt idx="17613">
                  <c:v>424.57909999999998</c:v>
                </c:pt>
                <c:pt idx="17614">
                  <c:v>424.5788</c:v>
                </c:pt>
                <c:pt idx="17615">
                  <c:v>424.57870000000003</c:v>
                </c:pt>
                <c:pt idx="17616">
                  <c:v>424.57740000000001</c:v>
                </c:pt>
                <c:pt idx="17617">
                  <c:v>424.57760000000002</c:v>
                </c:pt>
                <c:pt idx="17618">
                  <c:v>424.57940000000002</c:v>
                </c:pt>
                <c:pt idx="17619">
                  <c:v>424.57960000000003</c:v>
                </c:pt>
                <c:pt idx="17620">
                  <c:v>424.57729999999998</c:v>
                </c:pt>
                <c:pt idx="17621">
                  <c:v>424.57799999999997</c:v>
                </c:pt>
                <c:pt idx="17622">
                  <c:v>424.57940000000002</c:v>
                </c:pt>
                <c:pt idx="17623">
                  <c:v>424.58010000000002</c:v>
                </c:pt>
                <c:pt idx="17624">
                  <c:v>424.57810000000001</c:v>
                </c:pt>
                <c:pt idx="17625">
                  <c:v>424.57920000000001</c:v>
                </c:pt>
                <c:pt idx="17626">
                  <c:v>424.58019999999999</c:v>
                </c:pt>
                <c:pt idx="17627">
                  <c:v>424.58019999999999</c:v>
                </c:pt>
                <c:pt idx="17628">
                  <c:v>424.58240000000001</c:v>
                </c:pt>
                <c:pt idx="17629">
                  <c:v>424.58260000000001</c:v>
                </c:pt>
                <c:pt idx="17630">
                  <c:v>424.58359999999999</c:v>
                </c:pt>
                <c:pt idx="17631">
                  <c:v>424.58390000000003</c:v>
                </c:pt>
                <c:pt idx="17632">
                  <c:v>424.58420000000001</c:v>
                </c:pt>
                <c:pt idx="17633">
                  <c:v>424.5838</c:v>
                </c:pt>
                <c:pt idx="17634">
                  <c:v>424.58499999999998</c:v>
                </c:pt>
                <c:pt idx="17635">
                  <c:v>424.58460000000002</c:v>
                </c:pt>
                <c:pt idx="17636">
                  <c:v>424.5856</c:v>
                </c:pt>
                <c:pt idx="17637">
                  <c:v>424.58659999999998</c:v>
                </c:pt>
                <c:pt idx="17638">
                  <c:v>424.58539999999999</c:v>
                </c:pt>
                <c:pt idx="17639">
                  <c:v>424.58679999999998</c:v>
                </c:pt>
                <c:pt idx="17640">
                  <c:v>424.58730000000003</c:v>
                </c:pt>
                <c:pt idx="17641">
                  <c:v>424.58780000000002</c:v>
                </c:pt>
                <c:pt idx="17642">
                  <c:v>424.58800000000002</c:v>
                </c:pt>
                <c:pt idx="17643">
                  <c:v>424.59019999999998</c:v>
                </c:pt>
                <c:pt idx="17644">
                  <c:v>424.5881</c:v>
                </c:pt>
                <c:pt idx="17645">
                  <c:v>424.589</c:v>
                </c:pt>
                <c:pt idx="17646">
                  <c:v>424.58890000000002</c:v>
                </c:pt>
                <c:pt idx="17647">
                  <c:v>424.589</c:v>
                </c:pt>
                <c:pt idx="17648">
                  <c:v>424.59039999999999</c:v>
                </c:pt>
                <c:pt idx="17649">
                  <c:v>424.58940000000001</c:v>
                </c:pt>
                <c:pt idx="17650">
                  <c:v>424.58890000000002</c:v>
                </c:pt>
                <c:pt idx="17651">
                  <c:v>424.589</c:v>
                </c:pt>
                <c:pt idx="17652">
                  <c:v>424.58819999999997</c:v>
                </c:pt>
                <c:pt idx="17653">
                  <c:v>424.58870000000002</c:v>
                </c:pt>
                <c:pt idx="17654">
                  <c:v>424.58879999999999</c:v>
                </c:pt>
                <c:pt idx="17655">
                  <c:v>424.589</c:v>
                </c:pt>
                <c:pt idx="17656">
                  <c:v>424.58760000000001</c:v>
                </c:pt>
                <c:pt idx="17657">
                  <c:v>424.58730000000003</c:v>
                </c:pt>
                <c:pt idx="17658">
                  <c:v>424.58800000000002</c:v>
                </c:pt>
                <c:pt idx="17659">
                  <c:v>424.58859999999999</c:v>
                </c:pt>
                <c:pt idx="17660">
                  <c:v>424.58859999999999</c:v>
                </c:pt>
                <c:pt idx="17661">
                  <c:v>424.58909999999997</c:v>
                </c:pt>
                <c:pt idx="17662">
                  <c:v>424.59</c:v>
                </c:pt>
                <c:pt idx="17663">
                  <c:v>424.58859999999999</c:v>
                </c:pt>
                <c:pt idx="17664">
                  <c:v>424.5874</c:v>
                </c:pt>
                <c:pt idx="17665">
                  <c:v>424.58879999999999</c:v>
                </c:pt>
                <c:pt idx="17666">
                  <c:v>424.5883</c:v>
                </c:pt>
                <c:pt idx="17667">
                  <c:v>424.58879999999999</c:v>
                </c:pt>
                <c:pt idx="17668">
                  <c:v>424.58800000000002</c:v>
                </c:pt>
                <c:pt idx="17669">
                  <c:v>424.58780000000002</c:v>
                </c:pt>
                <c:pt idx="17670">
                  <c:v>424.5881</c:v>
                </c:pt>
                <c:pt idx="17671">
                  <c:v>424.58659999999998</c:v>
                </c:pt>
                <c:pt idx="17672">
                  <c:v>424.5881</c:v>
                </c:pt>
                <c:pt idx="17673">
                  <c:v>424.58800000000002</c:v>
                </c:pt>
                <c:pt idx="17674">
                  <c:v>424.58800000000002</c:v>
                </c:pt>
                <c:pt idx="17675">
                  <c:v>424.5883</c:v>
                </c:pt>
                <c:pt idx="17676">
                  <c:v>424.5883</c:v>
                </c:pt>
                <c:pt idx="17677">
                  <c:v>424.58870000000002</c:v>
                </c:pt>
                <c:pt idx="17678">
                  <c:v>424.589</c:v>
                </c:pt>
                <c:pt idx="17679">
                  <c:v>424.58980000000003</c:v>
                </c:pt>
                <c:pt idx="17680">
                  <c:v>424.59</c:v>
                </c:pt>
                <c:pt idx="17681">
                  <c:v>424.59089999999998</c:v>
                </c:pt>
                <c:pt idx="17682">
                  <c:v>424.59059999999999</c:v>
                </c:pt>
                <c:pt idx="17683">
                  <c:v>424.5908</c:v>
                </c:pt>
                <c:pt idx="17684">
                  <c:v>424.59059999999999</c:v>
                </c:pt>
                <c:pt idx="17685">
                  <c:v>424.5926</c:v>
                </c:pt>
                <c:pt idx="17686">
                  <c:v>424.59140000000002</c:v>
                </c:pt>
                <c:pt idx="17687">
                  <c:v>424.5915</c:v>
                </c:pt>
                <c:pt idx="17688">
                  <c:v>424.59210000000002</c:v>
                </c:pt>
                <c:pt idx="17689">
                  <c:v>424.59280000000001</c:v>
                </c:pt>
                <c:pt idx="17690">
                  <c:v>424.59280000000001</c:v>
                </c:pt>
                <c:pt idx="17691">
                  <c:v>424.5933</c:v>
                </c:pt>
                <c:pt idx="17692">
                  <c:v>424.59339999999997</c:v>
                </c:pt>
                <c:pt idx="17693">
                  <c:v>424.59280000000001</c:v>
                </c:pt>
                <c:pt idx="17694">
                  <c:v>424.59339999999997</c:v>
                </c:pt>
                <c:pt idx="17695">
                  <c:v>424.59280000000001</c:v>
                </c:pt>
                <c:pt idx="17696">
                  <c:v>424.59280000000001</c:v>
                </c:pt>
                <c:pt idx="17697">
                  <c:v>424.59440000000001</c:v>
                </c:pt>
                <c:pt idx="17698">
                  <c:v>424.59460000000001</c:v>
                </c:pt>
                <c:pt idx="17699">
                  <c:v>424.59559999999999</c:v>
                </c:pt>
                <c:pt idx="17700">
                  <c:v>424.59440000000001</c:v>
                </c:pt>
                <c:pt idx="17701">
                  <c:v>424.59609999999998</c:v>
                </c:pt>
                <c:pt idx="17702">
                  <c:v>424.59769999999997</c:v>
                </c:pt>
                <c:pt idx="17703">
                  <c:v>424.59679999999997</c:v>
                </c:pt>
                <c:pt idx="17704">
                  <c:v>424.59649999999999</c:v>
                </c:pt>
                <c:pt idx="17705">
                  <c:v>424.59609999999998</c:v>
                </c:pt>
                <c:pt idx="17706">
                  <c:v>424.59690000000001</c:v>
                </c:pt>
                <c:pt idx="17707">
                  <c:v>424.59559999999999</c:v>
                </c:pt>
                <c:pt idx="17708">
                  <c:v>424.5967</c:v>
                </c:pt>
                <c:pt idx="17709">
                  <c:v>424.59660000000002</c:v>
                </c:pt>
                <c:pt idx="17710">
                  <c:v>424.59629999999999</c:v>
                </c:pt>
                <c:pt idx="17711">
                  <c:v>424.59719999999999</c:v>
                </c:pt>
                <c:pt idx="17712">
                  <c:v>424.5967</c:v>
                </c:pt>
                <c:pt idx="17713">
                  <c:v>424.59660000000002</c:v>
                </c:pt>
                <c:pt idx="17714">
                  <c:v>424.59699999999998</c:v>
                </c:pt>
                <c:pt idx="17715">
                  <c:v>424.59620000000001</c:v>
                </c:pt>
                <c:pt idx="17716">
                  <c:v>424.5967</c:v>
                </c:pt>
                <c:pt idx="17717">
                  <c:v>424.59550000000002</c:v>
                </c:pt>
                <c:pt idx="17718">
                  <c:v>424.59739999999999</c:v>
                </c:pt>
                <c:pt idx="17719">
                  <c:v>424.5976</c:v>
                </c:pt>
                <c:pt idx="17720">
                  <c:v>424.59840000000003</c:v>
                </c:pt>
                <c:pt idx="17721">
                  <c:v>424.5994</c:v>
                </c:pt>
                <c:pt idx="17722">
                  <c:v>424.5994</c:v>
                </c:pt>
                <c:pt idx="17723">
                  <c:v>424.59800000000001</c:v>
                </c:pt>
                <c:pt idx="17724">
                  <c:v>424.59980000000002</c:v>
                </c:pt>
                <c:pt idx="17725">
                  <c:v>424.60019999999997</c:v>
                </c:pt>
                <c:pt idx="17726">
                  <c:v>424.60039999999998</c:v>
                </c:pt>
                <c:pt idx="17727">
                  <c:v>424.60120000000001</c:v>
                </c:pt>
                <c:pt idx="17728">
                  <c:v>424.60149999999999</c:v>
                </c:pt>
                <c:pt idx="17729">
                  <c:v>424.60120000000001</c:v>
                </c:pt>
                <c:pt idx="17730">
                  <c:v>424.60109999999997</c:v>
                </c:pt>
                <c:pt idx="17731">
                  <c:v>424.6</c:v>
                </c:pt>
                <c:pt idx="17732">
                  <c:v>424.60169999999999</c:v>
                </c:pt>
                <c:pt idx="17733">
                  <c:v>424.601</c:v>
                </c:pt>
                <c:pt idx="17734">
                  <c:v>424.60140000000001</c:v>
                </c:pt>
                <c:pt idx="17735">
                  <c:v>424.60219999999998</c:v>
                </c:pt>
                <c:pt idx="17736">
                  <c:v>424.60239999999999</c:v>
                </c:pt>
                <c:pt idx="17737">
                  <c:v>424.60320000000002</c:v>
                </c:pt>
                <c:pt idx="17738">
                  <c:v>424.60359999999997</c:v>
                </c:pt>
                <c:pt idx="17739">
                  <c:v>424.60320000000002</c:v>
                </c:pt>
                <c:pt idx="17740">
                  <c:v>424.60309999999998</c:v>
                </c:pt>
                <c:pt idx="17741">
                  <c:v>424.60359999999997</c:v>
                </c:pt>
                <c:pt idx="17742">
                  <c:v>424.60539999999997</c:v>
                </c:pt>
                <c:pt idx="17743">
                  <c:v>424.60539999999997</c:v>
                </c:pt>
                <c:pt idx="17744">
                  <c:v>424.60649999999998</c:v>
                </c:pt>
                <c:pt idx="17745">
                  <c:v>424.60579999999999</c:v>
                </c:pt>
                <c:pt idx="17746">
                  <c:v>424.60820000000001</c:v>
                </c:pt>
                <c:pt idx="17747">
                  <c:v>424.60660000000001</c:v>
                </c:pt>
                <c:pt idx="17748">
                  <c:v>424.60750000000002</c:v>
                </c:pt>
                <c:pt idx="17749">
                  <c:v>424.60719999999998</c:v>
                </c:pt>
                <c:pt idx="17750">
                  <c:v>424.608</c:v>
                </c:pt>
                <c:pt idx="17751">
                  <c:v>424.608</c:v>
                </c:pt>
                <c:pt idx="17752">
                  <c:v>424.60840000000002</c:v>
                </c:pt>
                <c:pt idx="17753">
                  <c:v>424.60860000000002</c:v>
                </c:pt>
                <c:pt idx="17754">
                  <c:v>424.6078</c:v>
                </c:pt>
                <c:pt idx="17755">
                  <c:v>424.6087</c:v>
                </c:pt>
                <c:pt idx="17756">
                  <c:v>424.61020000000002</c:v>
                </c:pt>
                <c:pt idx="17757">
                  <c:v>424.60899999999998</c:v>
                </c:pt>
                <c:pt idx="17758">
                  <c:v>424.60939999999999</c:v>
                </c:pt>
                <c:pt idx="17759">
                  <c:v>424.6112</c:v>
                </c:pt>
                <c:pt idx="17760">
                  <c:v>424.61</c:v>
                </c:pt>
                <c:pt idx="17761">
                  <c:v>424.60980000000001</c:v>
                </c:pt>
                <c:pt idx="17762">
                  <c:v>424.61079999999998</c:v>
                </c:pt>
                <c:pt idx="17763">
                  <c:v>424.61059999999998</c:v>
                </c:pt>
                <c:pt idx="17764">
                  <c:v>424.60840000000002</c:v>
                </c:pt>
                <c:pt idx="17765">
                  <c:v>424.61</c:v>
                </c:pt>
                <c:pt idx="17766">
                  <c:v>424.60939999999999</c:v>
                </c:pt>
                <c:pt idx="17767">
                  <c:v>424.60939999999999</c:v>
                </c:pt>
                <c:pt idx="17768">
                  <c:v>424.60899999999998</c:v>
                </c:pt>
                <c:pt idx="17769">
                  <c:v>424.61110000000002</c:v>
                </c:pt>
                <c:pt idx="17770">
                  <c:v>424.61020000000002</c:v>
                </c:pt>
                <c:pt idx="17771">
                  <c:v>424.61040000000003</c:v>
                </c:pt>
                <c:pt idx="17772">
                  <c:v>424.61099999999999</c:v>
                </c:pt>
                <c:pt idx="17773">
                  <c:v>424.61040000000003</c:v>
                </c:pt>
                <c:pt idx="17774">
                  <c:v>424.61020000000002</c:v>
                </c:pt>
                <c:pt idx="17775">
                  <c:v>424.61189999999999</c:v>
                </c:pt>
                <c:pt idx="17776">
                  <c:v>424.6105</c:v>
                </c:pt>
                <c:pt idx="17777">
                  <c:v>424.60919999999999</c:v>
                </c:pt>
                <c:pt idx="17778">
                  <c:v>424.6096</c:v>
                </c:pt>
                <c:pt idx="17779">
                  <c:v>424.61020000000002</c:v>
                </c:pt>
                <c:pt idx="17780">
                  <c:v>424.60980000000001</c:v>
                </c:pt>
                <c:pt idx="17781">
                  <c:v>424.61040000000003</c:v>
                </c:pt>
                <c:pt idx="17782">
                  <c:v>424.608</c:v>
                </c:pt>
                <c:pt idx="17783">
                  <c:v>424.61040000000003</c:v>
                </c:pt>
                <c:pt idx="17784">
                  <c:v>424.6087</c:v>
                </c:pt>
                <c:pt idx="17785">
                  <c:v>424.608</c:v>
                </c:pt>
                <c:pt idx="17786">
                  <c:v>424.61040000000003</c:v>
                </c:pt>
                <c:pt idx="17787">
                  <c:v>424.6112</c:v>
                </c:pt>
                <c:pt idx="17788">
                  <c:v>424.61110000000002</c:v>
                </c:pt>
                <c:pt idx="17789">
                  <c:v>424.61</c:v>
                </c:pt>
                <c:pt idx="17790">
                  <c:v>424.61020000000002</c:v>
                </c:pt>
                <c:pt idx="17791">
                  <c:v>424.61200000000002</c:v>
                </c:pt>
                <c:pt idx="17792">
                  <c:v>424.61219999999997</c:v>
                </c:pt>
                <c:pt idx="17793">
                  <c:v>424.61250000000001</c:v>
                </c:pt>
                <c:pt idx="17794">
                  <c:v>424.61320000000001</c:v>
                </c:pt>
                <c:pt idx="17795">
                  <c:v>424.61239999999998</c:v>
                </c:pt>
                <c:pt idx="17796">
                  <c:v>424.61239999999998</c:v>
                </c:pt>
                <c:pt idx="17797">
                  <c:v>424.61239999999998</c:v>
                </c:pt>
                <c:pt idx="17798">
                  <c:v>424.61340000000001</c:v>
                </c:pt>
                <c:pt idx="17799">
                  <c:v>424.61239999999998</c:v>
                </c:pt>
                <c:pt idx="17800">
                  <c:v>424.61399999999998</c:v>
                </c:pt>
                <c:pt idx="17801">
                  <c:v>424.61450000000002</c:v>
                </c:pt>
                <c:pt idx="17802">
                  <c:v>424.61290000000002</c:v>
                </c:pt>
                <c:pt idx="17803">
                  <c:v>424.61399999999998</c:v>
                </c:pt>
                <c:pt idx="17804">
                  <c:v>424.61369999999999</c:v>
                </c:pt>
                <c:pt idx="17805">
                  <c:v>424.61500000000001</c:v>
                </c:pt>
                <c:pt idx="17806">
                  <c:v>424.61340000000001</c:v>
                </c:pt>
                <c:pt idx="17807">
                  <c:v>424.61320000000001</c:v>
                </c:pt>
                <c:pt idx="17808">
                  <c:v>424.61360000000002</c:v>
                </c:pt>
                <c:pt idx="17809">
                  <c:v>424.61399999999998</c:v>
                </c:pt>
                <c:pt idx="17810">
                  <c:v>424.6146</c:v>
                </c:pt>
                <c:pt idx="17811">
                  <c:v>424.61500000000001</c:v>
                </c:pt>
                <c:pt idx="17812">
                  <c:v>424.61340000000001</c:v>
                </c:pt>
                <c:pt idx="17813">
                  <c:v>424.61340000000001</c:v>
                </c:pt>
                <c:pt idx="17814">
                  <c:v>424.61340000000001</c:v>
                </c:pt>
                <c:pt idx="17815">
                  <c:v>424.61259999999999</c:v>
                </c:pt>
                <c:pt idx="17816">
                  <c:v>424.61380000000003</c:v>
                </c:pt>
                <c:pt idx="17817">
                  <c:v>424.6139</c:v>
                </c:pt>
                <c:pt idx="17818">
                  <c:v>424.6148</c:v>
                </c:pt>
                <c:pt idx="17819">
                  <c:v>424.61450000000002</c:v>
                </c:pt>
                <c:pt idx="17820">
                  <c:v>424.6164</c:v>
                </c:pt>
                <c:pt idx="17821">
                  <c:v>424.61660000000001</c:v>
                </c:pt>
                <c:pt idx="17822">
                  <c:v>424.61619999999999</c:v>
                </c:pt>
                <c:pt idx="17823">
                  <c:v>424.61540000000002</c:v>
                </c:pt>
                <c:pt idx="17824">
                  <c:v>424.61649999999997</c:v>
                </c:pt>
                <c:pt idx="17825">
                  <c:v>424.61779999999999</c:v>
                </c:pt>
                <c:pt idx="17826">
                  <c:v>424.6182</c:v>
                </c:pt>
                <c:pt idx="17827">
                  <c:v>424.61829999999998</c:v>
                </c:pt>
                <c:pt idx="17828">
                  <c:v>424.61919999999998</c:v>
                </c:pt>
                <c:pt idx="17829">
                  <c:v>424.61860000000001</c:v>
                </c:pt>
                <c:pt idx="17830">
                  <c:v>424.62110000000001</c:v>
                </c:pt>
                <c:pt idx="17831">
                  <c:v>424.62139999999999</c:v>
                </c:pt>
                <c:pt idx="17832">
                  <c:v>424.61939999999998</c:v>
                </c:pt>
                <c:pt idx="17833">
                  <c:v>424.6207</c:v>
                </c:pt>
                <c:pt idx="17834">
                  <c:v>424.61959999999999</c:v>
                </c:pt>
                <c:pt idx="17835">
                  <c:v>424.61880000000002</c:v>
                </c:pt>
                <c:pt idx="17836">
                  <c:v>424.61919999999998</c:v>
                </c:pt>
                <c:pt idx="17837">
                  <c:v>424.62040000000002</c:v>
                </c:pt>
                <c:pt idx="17838">
                  <c:v>424.61970000000002</c:v>
                </c:pt>
                <c:pt idx="17839">
                  <c:v>424.62009999999998</c:v>
                </c:pt>
                <c:pt idx="17840">
                  <c:v>424.6191</c:v>
                </c:pt>
                <c:pt idx="17841">
                  <c:v>424.61900000000003</c:v>
                </c:pt>
                <c:pt idx="17842">
                  <c:v>424.6198</c:v>
                </c:pt>
                <c:pt idx="17843">
                  <c:v>424.61779999999999</c:v>
                </c:pt>
                <c:pt idx="17844">
                  <c:v>424.61660000000001</c:v>
                </c:pt>
                <c:pt idx="17845">
                  <c:v>424.61860000000001</c:v>
                </c:pt>
                <c:pt idx="17846">
                  <c:v>424.61880000000002</c:v>
                </c:pt>
                <c:pt idx="17847">
                  <c:v>424.6191</c:v>
                </c:pt>
                <c:pt idx="17848">
                  <c:v>424.6198</c:v>
                </c:pt>
                <c:pt idx="17849">
                  <c:v>424.61900000000003</c:v>
                </c:pt>
                <c:pt idx="17850">
                  <c:v>424.62</c:v>
                </c:pt>
                <c:pt idx="17851">
                  <c:v>424.61840000000001</c:v>
                </c:pt>
                <c:pt idx="17852">
                  <c:v>424.61869999999999</c:v>
                </c:pt>
                <c:pt idx="17853">
                  <c:v>424.61700000000002</c:v>
                </c:pt>
                <c:pt idx="17854">
                  <c:v>424.61939999999998</c:v>
                </c:pt>
                <c:pt idx="17855">
                  <c:v>424.61840000000001</c:v>
                </c:pt>
                <c:pt idx="17856">
                  <c:v>424.61919999999998</c:v>
                </c:pt>
                <c:pt idx="17857">
                  <c:v>424.6182</c:v>
                </c:pt>
                <c:pt idx="17858">
                  <c:v>424.6191</c:v>
                </c:pt>
                <c:pt idx="17859">
                  <c:v>424.61799999999999</c:v>
                </c:pt>
                <c:pt idx="17860">
                  <c:v>424.6182</c:v>
                </c:pt>
                <c:pt idx="17861">
                  <c:v>424.61860000000001</c:v>
                </c:pt>
                <c:pt idx="17862">
                  <c:v>424.61930000000001</c:v>
                </c:pt>
                <c:pt idx="17863">
                  <c:v>424.62020000000001</c:v>
                </c:pt>
                <c:pt idx="17864">
                  <c:v>424.62</c:v>
                </c:pt>
                <c:pt idx="17865">
                  <c:v>424.61900000000003</c:v>
                </c:pt>
                <c:pt idx="17866">
                  <c:v>424.6207</c:v>
                </c:pt>
                <c:pt idx="17867">
                  <c:v>424.62139999999999</c:v>
                </c:pt>
                <c:pt idx="17868">
                  <c:v>424.61840000000001</c:v>
                </c:pt>
                <c:pt idx="17869">
                  <c:v>424.62049999999999</c:v>
                </c:pt>
                <c:pt idx="17870">
                  <c:v>424.62</c:v>
                </c:pt>
                <c:pt idx="17871">
                  <c:v>424.62079999999997</c:v>
                </c:pt>
                <c:pt idx="17872">
                  <c:v>424.62040000000002</c:v>
                </c:pt>
                <c:pt idx="17873">
                  <c:v>424.62040000000002</c:v>
                </c:pt>
                <c:pt idx="17874">
                  <c:v>424.62209999999999</c:v>
                </c:pt>
                <c:pt idx="17875">
                  <c:v>424.62259999999998</c:v>
                </c:pt>
                <c:pt idx="17876">
                  <c:v>424.62220000000002</c:v>
                </c:pt>
                <c:pt idx="17877">
                  <c:v>424.62139999999999</c:v>
                </c:pt>
                <c:pt idx="17878">
                  <c:v>424.62200000000001</c:v>
                </c:pt>
                <c:pt idx="17879">
                  <c:v>424.62150000000003</c:v>
                </c:pt>
                <c:pt idx="17880">
                  <c:v>424.62079999999997</c:v>
                </c:pt>
                <c:pt idx="17881">
                  <c:v>424.62090000000001</c:v>
                </c:pt>
                <c:pt idx="17882">
                  <c:v>424.62240000000003</c:v>
                </c:pt>
                <c:pt idx="17883">
                  <c:v>424.62099999999998</c:v>
                </c:pt>
                <c:pt idx="17884">
                  <c:v>424.62169999999998</c:v>
                </c:pt>
                <c:pt idx="17885">
                  <c:v>424.62180000000001</c:v>
                </c:pt>
                <c:pt idx="17886">
                  <c:v>424.62200000000001</c:v>
                </c:pt>
                <c:pt idx="17887">
                  <c:v>424.62169999999998</c:v>
                </c:pt>
                <c:pt idx="17888">
                  <c:v>424.62240000000003</c:v>
                </c:pt>
                <c:pt idx="17889">
                  <c:v>424.62240000000003</c:v>
                </c:pt>
                <c:pt idx="17890">
                  <c:v>424.62400000000002</c:v>
                </c:pt>
                <c:pt idx="17891">
                  <c:v>424.62520000000001</c:v>
                </c:pt>
                <c:pt idx="17892">
                  <c:v>424.62459999999999</c:v>
                </c:pt>
                <c:pt idx="17893">
                  <c:v>424.62419999999997</c:v>
                </c:pt>
                <c:pt idx="17894">
                  <c:v>424.62459999999999</c:v>
                </c:pt>
                <c:pt idx="17895">
                  <c:v>424.62520000000001</c:v>
                </c:pt>
                <c:pt idx="17896">
                  <c:v>424.62430000000001</c:v>
                </c:pt>
                <c:pt idx="17897">
                  <c:v>424.62560000000002</c:v>
                </c:pt>
                <c:pt idx="17898">
                  <c:v>424.62380000000002</c:v>
                </c:pt>
                <c:pt idx="17899">
                  <c:v>424.62479999999999</c:v>
                </c:pt>
                <c:pt idx="17900">
                  <c:v>424.62459999999999</c:v>
                </c:pt>
                <c:pt idx="17901">
                  <c:v>424.62439999999998</c:v>
                </c:pt>
                <c:pt idx="17902">
                  <c:v>424.62479999999999</c:v>
                </c:pt>
                <c:pt idx="17903">
                  <c:v>424.62369999999999</c:v>
                </c:pt>
                <c:pt idx="17904">
                  <c:v>424.62529999999998</c:v>
                </c:pt>
                <c:pt idx="17905">
                  <c:v>424.625</c:v>
                </c:pt>
                <c:pt idx="17906">
                  <c:v>424.625</c:v>
                </c:pt>
                <c:pt idx="17907">
                  <c:v>424.62520000000001</c:v>
                </c:pt>
                <c:pt idx="17908">
                  <c:v>424.62540000000001</c:v>
                </c:pt>
                <c:pt idx="17909">
                  <c:v>424.62459999999999</c:v>
                </c:pt>
                <c:pt idx="17910">
                  <c:v>424.62560000000002</c:v>
                </c:pt>
                <c:pt idx="17911">
                  <c:v>424.62520000000001</c:v>
                </c:pt>
                <c:pt idx="17912">
                  <c:v>424.62560000000002</c:v>
                </c:pt>
                <c:pt idx="17913">
                  <c:v>424.6241</c:v>
                </c:pt>
                <c:pt idx="17914">
                  <c:v>424.62569999999999</c:v>
                </c:pt>
                <c:pt idx="17915">
                  <c:v>424.62470000000002</c:v>
                </c:pt>
                <c:pt idx="17916">
                  <c:v>424.62419999999997</c:v>
                </c:pt>
                <c:pt idx="17917">
                  <c:v>424.6241</c:v>
                </c:pt>
                <c:pt idx="17918">
                  <c:v>424.62529999999998</c:v>
                </c:pt>
                <c:pt idx="17919">
                  <c:v>424.62520000000001</c:v>
                </c:pt>
                <c:pt idx="17920">
                  <c:v>424.62569999999999</c:v>
                </c:pt>
                <c:pt idx="17921">
                  <c:v>424.62599999999998</c:v>
                </c:pt>
                <c:pt idx="17922">
                  <c:v>424.62639999999999</c:v>
                </c:pt>
                <c:pt idx="17923">
                  <c:v>424.62720000000002</c:v>
                </c:pt>
                <c:pt idx="17924">
                  <c:v>424.62689999999998</c:v>
                </c:pt>
                <c:pt idx="17925">
                  <c:v>424.62799999999999</c:v>
                </c:pt>
                <c:pt idx="17926">
                  <c:v>424.62639999999999</c:v>
                </c:pt>
                <c:pt idx="17927">
                  <c:v>424.62700000000001</c:v>
                </c:pt>
                <c:pt idx="17928">
                  <c:v>424.62689999999998</c:v>
                </c:pt>
                <c:pt idx="17929">
                  <c:v>424.6266</c:v>
                </c:pt>
                <c:pt idx="17930">
                  <c:v>424.6268</c:v>
                </c:pt>
                <c:pt idx="17931">
                  <c:v>424.62759999999997</c:v>
                </c:pt>
                <c:pt idx="17932">
                  <c:v>424.6284</c:v>
                </c:pt>
                <c:pt idx="17933">
                  <c:v>424.62909999999999</c:v>
                </c:pt>
                <c:pt idx="17934">
                  <c:v>424.62880000000001</c:v>
                </c:pt>
                <c:pt idx="17935">
                  <c:v>424.62830000000002</c:v>
                </c:pt>
                <c:pt idx="17936">
                  <c:v>424.62959999999998</c:v>
                </c:pt>
                <c:pt idx="17937">
                  <c:v>424.63029999999998</c:v>
                </c:pt>
                <c:pt idx="17938">
                  <c:v>424.6309</c:v>
                </c:pt>
                <c:pt idx="17939">
                  <c:v>424.6302</c:v>
                </c:pt>
                <c:pt idx="17940">
                  <c:v>424.62950000000001</c:v>
                </c:pt>
                <c:pt idx="17941">
                  <c:v>424.63240000000002</c:v>
                </c:pt>
                <c:pt idx="17942">
                  <c:v>424.63119999999998</c:v>
                </c:pt>
                <c:pt idx="17943">
                  <c:v>424.63060000000002</c:v>
                </c:pt>
                <c:pt idx="17944">
                  <c:v>424.63189999999997</c:v>
                </c:pt>
                <c:pt idx="17945">
                  <c:v>424.6311</c:v>
                </c:pt>
                <c:pt idx="17946">
                  <c:v>424.63040000000001</c:v>
                </c:pt>
                <c:pt idx="17947">
                  <c:v>424.63189999999997</c:v>
                </c:pt>
                <c:pt idx="17948">
                  <c:v>424.6311</c:v>
                </c:pt>
                <c:pt idx="17949">
                  <c:v>424.6318</c:v>
                </c:pt>
                <c:pt idx="17950">
                  <c:v>424.63200000000001</c:v>
                </c:pt>
                <c:pt idx="17951">
                  <c:v>424.63220000000001</c:v>
                </c:pt>
                <c:pt idx="17952">
                  <c:v>424.63290000000001</c:v>
                </c:pt>
                <c:pt idx="17953">
                  <c:v>424.63240000000002</c:v>
                </c:pt>
                <c:pt idx="17954">
                  <c:v>424.63080000000002</c:v>
                </c:pt>
                <c:pt idx="17955">
                  <c:v>424.63099999999997</c:v>
                </c:pt>
                <c:pt idx="17956">
                  <c:v>424.63060000000002</c:v>
                </c:pt>
                <c:pt idx="17957">
                  <c:v>424.63</c:v>
                </c:pt>
                <c:pt idx="17958">
                  <c:v>424.6311</c:v>
                </c:pt>
                <c:pt idx="17959">
                  <c:v>424.63380000000001</c:v>
                </c:pt>
                <c:pt idx="17960">
                  <c:v>424.6336</c:v>
                </c:pt>
                <c:pt idx="17961">
                  <c:v>424.63339999999999</c:v>
                </c:pt>
                <c:pt idx="17962">
                  <c:v>424.63389999999998</c:v>
                </c:pt>
                <c:pt idx="17963">
                  <c:v>424.63339999999999</c:v>
                </c:pt>
                <c:pt idx="17964">
                  <c:v>424.63310000000001</c:v>
                </c:pt>
                <c:pt idx="17965">
                  <c:v>424.63400000000001</c:v>
                </c:pt>
                <c:pt idx="17966">
                  <c:v>424.6336</c:v>
                </c:pt>
                <c:pt idx="17967">
                  <c:v>424.63279999999997</c:v>
                </c:pt>
                <c:pt idx="17968">
                  <c:v>424.63260000000002</c:v>
                </c:pt>
                <c:pt idx="17969">
                  <c:v>424.63260000000002</c:v>
                </c:pt>
                <c:pt idx="17970">
                  <c:v>424.63240000000002</c:v>
                </c:pt>
                <c:pt idx="17971">
                  <c:v>424.63159999999999</c:v>
                </c:pt>
                <c:pt idx="17972">
                  <c:v>424.63499999999999</c:v>
                </c:pt>
                <c:pt idx="17973">
                  <c:v>424.63319999999999</c:v>
                </c:pt>
                <c:pt idx="17974">
                  <c:v>424.63440000000003</c:v>
                </c:pt>
                <c:pt idx="17975">
                  <c:v>424.63420000000002</c:v>
                </c:pt>
                <c:pt idx="17976">
                  <c:v>424.63400000000001</c:v>
                </c:pt>
                <c:pt idx="17977">
                  <c:v>424.63319999999999</c:v>
                </c:pt>
                <c:pt idx="17978">
                  <c:v>424.63470000000001</c:v>
                </c:pt>
                <c:pt idx="17979">
                  <c:v>424.63459999999998</c:v>
                </c:pt>
                <c:pt idx="17980">
                  <c:v>424.63479999999998</c:v>
                </c:pt>
                <c:pt idx="17981">
                  <c:v>424.63440000000003</c:v>
                </c:pt>
                <c:pt idx="17982">
                  <c:v>424.63630000000001</c:v>
                </c:pt>
                <c:pt idx="17983">
                  <c:v>424.6352</c:v>
                </c:pt>
                <c:pt idx="17984">
                  <c:v>424.63499999999999</c:v>
                </c:pt>
                <c:pt idx="17985">
                  <c:v>424.63549999999998</c:v>
                </c:pt>
                <c:pt idx="17986">
                  <c:v>424.63470000000001</c:v>
                </c:pt>
                <c:pt idx="17987">
                  <c:v>424.63529999999997</c:v>
                </c:pt>
                <c:pt idx="17988">
                  <c:v>424.63670000000002</c:v>
                </c:pt>
                <c:pt idx="17989">
                  <c:v>424.6361</c:v>
                </c:pt>
                <c:pt idx="17990">
                  <c:v>424.63619999999997</c:v>
                </c:pt>
                <c:pt idx="17991">
                  <c:v>424.63529999999997</c:v>
                </c:pt>
                <c:pt idx="17992">
                  <c:v>424.63499999999999</c:v>
                </c:pt>
                <c:pt idx="17993">
                  <c:v>424.63400000000001</c:v>
                </c:pt>
                <c:pt idx="17994">
                  <c:v>424.63549999999998</c:v>
                </c:pt>
                <c:pt idx="17995">
                  <c:v>424.63560000000001</c:v>
                </c:pt>
                <c:pt idx="17996">
                  <c:v>424.63529999999997</c:v>
                </c:pt>
                <c:pt idx="17997">
                  <c:v>424.63580000000002</c:v>
                </c:pt>
                <c:pt idx="17998">
                  <c:v>424.63580000000002</c:v>
                </c:pt>
                <c:pt idx="17999">
                  <c:v>424.63560000000001</c:v>
                </c:pt>
                <c:pt idx="18000">
                  <c:v>424.63560000000001</c:v>
                </c:pt>
                <c:pt idx="18001">
                  <c:v>424.6361</c:v>
                </c:pt>
                <c:pt idx="18002">
                  <c:v>424.63639999999998</c:v>
                </c:pt>
                <c:pt idx="18003">
                  <c:v>424.63619999999997</c:v>
                </c:pt>
                <c:pt idx="18004">
                  <c:v>424.63740000000001</c:v>
                </c:pt>
                <c:pt idx="18005">
                  <c:v>424.63470000000001</c:v>
                </c:pt>
                <c:pt idx="18006">
                  <c:v>424.63740000000001</c:v>
                </c:pt>
                <c:pt idx="18007">
                  <c:v>424.63630000000001</c:v>
                </c:pt>
                <c:pt idx="18008">
                  <c:v>424.63560000000001</c:v>
                </c:pt>
                <c:pt idx="18009">
                  <c:v>424.63670000000002</c:v>
                </c:pt>
                <c:pt idx="18010">
                  <c:v>424.63679999999999</c:v>
                </c:pt>
                <c:pt idx="18011">
                  <c:v>424.63740000000001</c:v>
                </c:pt>
                <c:pt idx="18012">
                  <c:v>424.63780000000003</c:v>
                </c:pt>
                <c:pt idx="18013">
                  <c:v>424.63670000000002</c:v>
                </c:pt>
                <c:pt idx="18014">
                  <c:v>424.63639999999998</c:v>
                </c:pt>
                <c:pt idx="18015">
                  <c:v>424.63720000000001</c:v>
                </c:pt>
                <c:pt idx="18016">
                  <c:v>424.63839999999999</c:v>
                </c:pt>
                <c:pt idx="18017">
                  <c:v>424.6397</c:v>
                </c:pt>
                <c:pt idx="18018">
                  <c:v>424.6388</c:v>
                </c:pt>
                <c:pt idx="18019">
                  <c:v>424.63830000000002</c:v>
                </c:pt>
                <c:pt idx="18020">
                  <c:v>424.6386</c:v>
                </c:pt>
                <c:pt idx="18021">
                  <c:v>424.63940000000002</c:v>
                </c:pt>
                <c:pt idx="18022">
                  <c:v>424.63929999999999</c:v>
                </c:pt>
                <c:pt idx="18023">
                  <c:v>424.63900000000001</c:v>
                </c:pt>
                <c:pt idx="18024">
                  <c:v>424.64019999999999</c:v>
                </c:pt>
                <c:pt idx="18025">
                  <c:v>424.64</c:v>
                </c:pt>
                <c:pt idx="18026">
                  <c:v>424.64120000000003</c:v>
                </c:pt>
                <c:pt idx="18027">
                  <c:v>424.64100000000002</c:v>
                </c:pt>
                <c:pt idx="18028">
                  <c:v>424.64170000000001</c:v>
                </c:pt>
                <c:pt idx="18029">
                  <c:v>424.64060000000001</c:v>
                </c:pt>
                <c:pt idx="18030">
                  <c:v>424.64100000000002</c:v>
                </c:pt>
                <c:pt idx="18031">
                  <c:v>424.6413</c:v>
                </c:pt>
                <c:pt idx="18032">
                  <c:v>424.642</c:v>
                </c:pt>
                <c:pt idx="18033">
                  <c:v>424.6413</c:v>
                </c:pt>
                <c:pt idx="18034">
                  <c:v>424.64400000000001</c:v>
                </c:pt>
                <c:pt idx="18035">
                  <c:v>424.64440000000002</c:v>
                </c:pt>
                <c:pt idx="18036">
                  <c:v>424.642</c:v>
                </c:pt>
                <c:pt idx="18037">
                  <c:v>424.64260000000002</c:v>
                </c:pt>
                <c:pt idx="18038">
                  <c:v>424.64240000000001</c:v>
                </c:pt>
                <c:pt idx="18039">
                  <c:v>424.6422</c:v>
                </c:pt>
                <c:pt idx="18040">
                  <c:v>424.6422</c:v>
                </c:pt>
                <c:pt idx="18041">
                  <c:v>424.64440000000002</c:v>
                </c:pt>
                <c:pt idx="18042">
                  <c:v>424.64370000000002</c:v>
                </c:pt>
                <c:pt idx="18043">
                  <c:v>424.64499999999998</c:v>
                </c:pt>
                <c:pt idx="18044">
                  <c:v>424.64659999999998</c:v>
                </c:pt>
                <c:pt idx="18045">
                  <c:v>424.6454</c:v>
                </c:pt>
                <c:pt idx="18046">
                  <c:v>424.64589999999998</c:v>
                </c:pt>
                <c:pt idx="18047">
                  <c:v>424.64440000000002</c:v>
                </c:pt>
                <c:pt idx="18048">
                  <c:v>424.64679999999998</c:v>
                </c:pt>
                <c:pt idx="18049">
                  <c:v>424.64699999999999</c:v>
                </c:pt>
                <c:pt idx="18050">
                  <c:v>424.64760000000001</c:v>
                </c:pt>
                <c:pt idx="18051">
                  <c:v>424.64659999999998</c:v>
                </c:pt>
                <c:pt idx="18052">
                  <c:v>424.6454</c:v>
                </c:pt>
                <c:pt idx="18053">
                  <c:v>424.64620000000002</c:v>
                </c:pt>
                <c:pt idx="18054">
                  <c:v>424.64580000000001</c:v>
                </c:pt>
                <c:pt idx="18055">
                  <c:v>424.64530000000002</c:v>
                </c:pt>
                <c:pt idx="18056">
                  <c:v>424.6454</c:v>
                </c:pt>
                <c:pt idx="18057">
                  <c:v>424.64609999999999</c:v>
                </c:pt>
                <c:pt idx="18058">
                  <c:v>424.64620000000002</c:v>
                </c:pt>
                <c:pt idx="18059">
                  <c:v>424.64670000000001</c:v>
                </c:pt>
                <c:pt idx="18060">
                  <c:v>424.64690000000002</c:v>
                </c:pt>
                <c:pt idx="18061">
                  <c:v>424.6456</c:v>
                </c:pt>
                <c:pt idx="18062">
                  <c:v>424.64569999999998</c:v>
                </c:pt>
                <c:pt idx="18063">
                  <c:v>424.64659999999998</c:v>
                </c:pt>
                <c:pt idx="18064">
                  <c:v>424.6472</c:v>
                </c:pt>
                <c:pt idx="18065">
                  <c:v>424.6454</c:v>
                </c:pt>
                <c:pt idx="18066">
                  <c:v>424.64800000000002</c:v>
                </c:pt>
                <c:pt idx="18067">
                  <c:v>424.64819999999997</c:v>
                </c:pt>
                <c:pt idx="18068">
                  <c:v>424.64780000000002</c:v>
                </c:pt>
                <c:pt idx="18069">
                  <c:v>424.64920000000001</c:v>
                </c:pt>
                <c:pt idx="18070">
                  <c:v>424.64980000000003</c:v>
                </c:pt>
                <c:pt idx="18071">
                  <c:v>424.64940000000001</c:v>
                </c:pt>
                <c:pt idx="18072">
                  <c:v>424.65</c:v>
                </c:pt>
                <c:pt idx="18073">
                  <c:v>424.649</c:v>
                </c:pt>
                <c:pt idx="18074">
                  <c:v>424.6497</c:v>
                </c:pt>
                <c:pt idx="18075">
                  <c:v>424.64859999999999</c:v>
                </c:pt>
                <c:pt idx="18076">
                  <c:v>424.64960000000002</c:v>
                </c:pt>
                <c:pt idx="18077">
                  <c:v>424.6481</c:v>
                </c:pt>
                <c:pt idx="18078">
                  <c:v>424.64879999999999</c:v>
                </c:pt>
                <c:pt idx="18079">
                  <c:v>424.64859999999999</c:v>
                </c:pt>
                <c:pt idx="18080">
                  <c:v>424.64940000000001</c:v>
                </c:pt>
                <c:pt idx="18081">
                  <c:v>424.649</c:v>
                </c:pt>
                <c:pt idx="18082">
                  <c:v>424.64890000000003</c:v>
                </c:pt>
                <c:pt idx="18083">
                  <c:v>424.649</c:v>
                </c:pt>
                <c:pt idx="18084">
                  <c:v>424.64819999999997</c:v>
                </c:pt>
                <c:pt idx="18085">
                  <c:v>424.6506</c:v>
                </c:pt>
                <c:pt idx="18086">
                  <c:v>424.64940000000001</c:v>
                </c:pt>
                <c:pt idx="18087">
                  <c:v>424.64980000000003</c:v>
                </c:pt>
                <c:pt idx="18088">
                  <c:v>424.64980000000003</c:v>
                </c:pt>
                <c:pt idx="18089">
                  <c:v>424.64960000000002</c:v>
                </c:pt>
                <c:pt idx="18090">
                  <c:v>424.64870000000002</c:v>
                </c:pt>
                <c:pt idx="18091">
                  <c:v>424.64980000000003</c:v>
                </c:pt>
                <c:pt idx="18092">
                  <c:v>424.64859999999999</c:v>
                </c:pt>
                <c:pt idx="18093">
                  <c:v>424.64960000000002</c:v>
                </c:pt>
                <c:pt idx="18094">
                  <c:v>424.649</c:v>
                </c:pt>
                <c:pt idx="18095">
                  <c:v>424.64960000000002</c:v>
                </c:pt>
                <c:pt idx="18096">
                  <c:v>424.64789999999999</c:v>
                </c:pt>
                <c:pt idx="18097">
                  <c:v>424.64839999999998</c:v>
                </c:pt>
                <c:pt idx="18098">
                  <c:v>424.64800000000002</c:v>
                </c:pt>
                <c:pt idx="18099">
                  <c:v>424.64879999999999</c:v>
                </c:pt>
                <c:pt idx="18100">
                  <c:v>424.64839999999998</c:v>
                </c:pt>
                <c:pt idx="18101">
                  <c:v>424.64960000000002</c:v>
                </c:pt>
                <c:pt idx="18102">
                  <c:v>424.64940000000001</c:v>
                </c:pt>
                <c:pt idx="18103">
                  <c:v>424.65</c:v>
                </c:pt>
                <c:pt idx="18104">
                  <c:v>424.64960000000002</c:v>
                </c:pt>
                <c:pt idx="18105">
                  <c:v>424.64929999999998</c:v>
                </c:pt>
                <c:pt idx="18106">
                  <c:v>424.65</c:v>
                </c:pt>
                <c:pt idx="18107">
                  <c:v>424.6515</c:v>
                </c:pt>
                <c:pt idx="18108">
                  <c:v>424.65</c:v>
                </c:pt>
                <c:pt idx="18109">
                  <c:v>424.65120000000002</c:v>
                </c:pt>
                <c:pt idx="18110">
                  <c:v>424.65120000000002</c:v>
                </c:pt>
                <c:pt idx="18111">
                  <c:v>424.6508</c:v>
                </c:pt>
                <c:pt idx="18112">
                  <c:v>424.65100000000001</c:v>
                </c:pt>
                <c:pt idx="18113">
                  <c:v>424.65030000000002</c:v>
                </c:pt>
                <c:pt idx="18114">
                  <c:v>424.64960000000002</c:v>
                </c:pt>
                <c:pt idx="18115">
                  <c:v>424.64909999999998</c:v>
                </c:pt>
                <c:pt idx="18116">
                  <c:v>424.64920000000001</c:v>
                </c:pt>
                <c:pt idx="18117">
                  <c:v>424.65019999999998</c:v>
                </c:pt>
                <c:pt idx="18118">
                  <c:v>424.65039999999999</c:v>
                </c:pt>
                <c:pt idx="18119">
                  <c:v>424.6506</c:v>
                </c:pt>
                <c:pt idx="18120">
                  <c:v>424.65039999999999</c:v>
                </c:pt>
                <c:pt idx="18121">
                  <c:v>424.64929999999998</c:v>
                </c:pt>
                <c:pt idx="18122">
                  <c:v>424.6474</c:v>
                </c:pt>
                <c:pt idx="18123">
                  <c:v>424.65030000000002</c:v>
                </c:pt>
                <c:pt idx="18124">
                  <c:v>424.6508</c:v>
                </c:pt>
                <c:pt idx="18125">
                  <c:v>424.65069999999997</c:v>
                </c:pt>
                <c:pt idx="18126">
                  <c:v>424.65140000000002</c:v>
                </c:pt>
                <c:pt idx="18127">
                  <c:v>424.64960000000002</c:v>
                </c:pt>
                <c:pt idx="18128">
                  <c:v>424.64920000000001</c:v>
                </c:pt>
                <c:pt idx="18129">
                  <c:v>424.65039999999999</c:v>
                </c:pt>
                <c:pt idx="18130">
                  <c:v>424.64940000000001</c:v>
                </c:pt>
                <c:pt idx="18131">
                  <c:v>424.64980000000003</c:v>
                </c:pt>
                <c:pt idx="18132">
                  <c:v>424.64960000000002</c:v>
                </c:pt>
                <c:pt idx="18133">
                  <c:v>424.64980000000003</c:v>
                </c:pt>
                <c:pt idx="18134">
                  <c:v>424.649</c:v>
                </c:pt>
                <c:pt idx="18135">
                  <c:v>424.64960000000002</c:v>
                </c:pt>
                <c:pt idx="18136">
                  <c:v>424.65039999999999</c:v>
                </c:pt>
                <c:pt idx="18137">
                  <c:v>424.64929999999998</c:v>
                </c:pt>
                <c:pt idx="18138">
                  <c:v>424.64940000000001</c:v>
                </c:pt>
                <c:pt idx="18139">
                  <c:v>424.65120000000002</c:v>
                </c:pt>
                <c:pt idx="18140">
                  <c:v>424.65100000000001</c:v>
                </c:pt>
                <c:pt idx="18141">
                  <c:v>424.65210000000002</c:v>
                </c:pt>
                <c:pt idx="18142">
                  <c:v>424.6524</c:v>
                </c:pt>
                <c:pt idx="18143">
                  <c:v>424.65300000000002</c:v>
                </c:pt>
                <c:pt idx="18144">
                  <c:v>424.65390000000002</c:v>
                </c:pt>
                <c:pt idx="18145">
                  <c:v>424.65339999999998</c:v>
                </c:pt>
                <c:pt idx="18146">
                  <c:v>424.65309999999999</c:v>
                </c:pt>
                <c:pt idx="18147">
                  <c:v>424.65370000000001</c:v>
                </c:pt>
                <c:pt idx="18148">
                  <c:v>424.65440000000001</c:v>
                </c:pt>
                <c:pt idx="18149">
                  <c:v>424.65359999999998</c:v>
                </c:pt>
                <c:pt idx="18150">
                  <c:v>424.65339999999998</c:v>
                </c:pt>
                <c:pt idx="18151">
                  <c:v>424.65379999999999</c:v>
                </c:pt>
                <c:pt idx="18152">
                  <c:v>424.65379999999999</c:v>
                </c:pt>
                <c:pt idx="18153">
                  <c:v>424.65460000000002</c:v>
                </c:pt>
                <c:pt idx="18154">
                  <c:v>424.65429999999998</c:v>
                </c:pt>
                <c:pt idx="18155">
                  <c:v>424.65440000000001</c:v>
                </c:pt>
                <c:pt idx="18156">
                  <c:v>424.6542</c:v>
                </c:pt>
                <c:pt idx="18157">
                  <c:v>424.6558</c:v>
                </c:pt>
                <c:pt idx="18158">
                  <c:v>424.65519999999998</c:v>
                </c:pt>
                <c:pt idx="18159">
                  <c:v>424.65519999999998</c:v>
                </c:pt>
                <c:pt idx="18160">
                  <c:v>424.65359999999998</c:v>
                </c:pt>
                <c:pt idx="18161">
                  <c:v>424.65390000000002</c:v>
                </c:pt>
                <c:pt idx="18162">
                  <c:v>424.65230000000003</c:v>
                </c:pt>
                <c:pt idx="18163">
                  <c:v>424.65249999999997</c:v>
                </c:pt>
                <c:pt idx="18164">
                  <c:v>424.65109999999999</c:v>
                </c:pt>
                <c:pt idx="18165">
                  <c:v>424.6515</c:v>
                </c:pt>
                <c:pt idx="18166">
                  <c:v>424.65260000000001</c:v>
                </c:pt>
                <c:pt idx="18167">
                  <c:v>424.65120000000002</c:v>
                </c:pt>
                <c:pt idx="18168">
                  <c:v>424.65260000000001</c:v>
                </c:pt>
                <c:pt idx="18169">
                  <c:v>424.6508</c:v>
                </c:pt>
                <c:pt idx="18170">
                  <c:v>424.6508</c:v>
                </c:pt>
                <c:pt idx="18171">
                  <c:v>424.65199999999999</c:v>
                </c:pt>
                <c:pt idx="18172">
                  <c:v>424.65460000000002</c:v>
                </c:pt>
                <c:pt idx="18173">
                  <c:v>424.6533</c:v>
                </c:pt>
                <c:pt idx="18174">
                  <c:v>424.65449999999998</c:v>
                </c:pt>
                <c:pt idx="18175">
                  <c:v>424.65499999999997</c:v>
                </c:pt>
                <c:pt idx="18176">
                  <c:v>424.65440000000001</c:v>
                </c:pt>
                <c:pt idx="18177">
                  <c:v>424.65379999999999</c:v>
                </c:pt>
                <c:pt idx="18178">
                  <c:v>424.65679999999998</c:v>
                </c:pt>
                <c:pt idx="18179">
                  <c:v>424.65539999999999</c:v>
                </c:pt>
                <c:pt idx="18180">
                  <c:v>424.65519999999998</c:v>
                </c:pt>
                <c:pt idx="18181">
                  <c:v>424.65499999999997</c:v>
                </c:pt>
                <c:pt idx="18182">
                  <c:v>424.65550000000002</c:v>
                </c:pt>
                <c:pt idx="18183">
                  <c:v>424.65620000000001</c:v>
                </c:pt>
                <c:pt idx="18184">
                  <c:v>424.65699999999998</c:v>
                </c:pt>
                <c:pt idx="18185">
                  <c:v>424.6574</c:v>
                </c:pt>
                <c:pt idx="18186">
                  <c:v>424.6592</c:v>
                </c:pt>
                <c:pt idx="18187">
                  <c:v>424.65800000000002</c:v>
                </c:pt>
                <c:pt idx="18188">
                  <c:v>424.65879999999999</c:v>
                </c:pt>
                <c:pt idx="18189">
                  <c:v>424.65809999999999</c:v>
                </c:pt>
                <c:pt idx="18190">
                  <c:v>424.65879999999999</c:v>
                </c:pt>
                <c:pt idx="18191">
                  <c:v>424.65859999999998</c:v>
                </c:pt>
                <c:pt idx="18192">
                  <c:v>424.65890000000002</c:v>
                </c:pt>
                <c:pt idx="18193">
                  <c:v>424.65940000000001</c:v>
                </c:pt>
                <c:pt idx="18194">
                  <c:v>424.65969999999999</c:v>
                </c:pt>
                <c:pt idx="18195">
                  <c:v>424.66039999999998</c:v>
                </c:pt>
                <c:pt idx="18196">
                  <c:v>424.65960000000001</c:v>
                </c:pt>
                <c:pt idx="18197">
                  <c:v>424.65940000000001</c:v>
                </c:pt>
                <c:pt idx="18198">
                  <c:v>424.66</c:v>
                </c:pt>
                <c:pt idx="18199">
                  <c:v>424.65800000000002</c:v>
                </c:pt>
                <c:pt idx="18200">
                  <c:v>424.65969999999999</c:v>
                </c:pt>
                <c:pt idx="18201">
                  <c:v>424.65940000000001</c:v>
                </c:pt>
                <c:pt idx="18202">
                  <c:v>424.65940000000001</c:v>
                </c:pt>
                <c:pt idx="18203">
                  <c:v>424.65899999999999</c:v>
                </c:pt>
                <c:pt idx="18204">
                  <c:v>424.65969999999999</c:v>
                </c:pt>
                <c:pt idx="18205">
                  <c:v>424.65890000000002</c:v>
                </c:pt>
                <c:pt idx="18206">
                  <c:v>424.6585</c:v>
                </c:pt>
                <c:pt idx="18207">
                  <c:v>424.65940000000001</c:v>
                </c:pt>
                <c:pt idx="18208">
                  <c:v>424.66019999999997</c:v>
                </c:pt>
                <c:pt idx="18209">
                  <c:v>424.65980000000002</c:v>
                </c:pt>
                <c:pt idx="18210">
                  <c:v>424.65980000000002</c:v>
                </c:pt>
                <c:pt idx="18211">
                  <c:v>424.65809999999999</c:v>
                </c:pt>
                <c:pt idx="18212">
                  <c:v>424.65960000000001</c:v>
                </c:pt>
                <c:pt idx="18213">
                  <c:v>424.66</c:v>
                </c:pt>
                <c:pt idx="18214">
                  <c:v>424.66030000000001</c:v>
                </c:pt>
                <c:pt idx="18215">
                  <c:v>424.66019999999997</c:v>
                </c:pt>
                <c:pt idx="18216">
                  <c:v>424.66109999999998</c:v>
                </c:pt>
                <c:pt idx="18217">
                  <c:v>424.66160000000002</c:v>
                </c:pt>
                <c:pt idx="18218">
                  <c:v>424.66219999999998</c:v>
                </c:pt>
                <c:pt idx="18219">
                  <c:v>424.66219999999998</c:v>
                </c:pt>
                <c:pt idx="18220">
                  <c:v>424.66180000000003</c:v>
                </c:pt>
                <c:pt idx="18221">
                  <c:v>424.66160000000002</c:v>
                </c:pt>
                <c:pt idx="18222">
                  <c:v>424.66059999999999</c:v>
                </c:pt>
                <c:pt idx="18223">
                  <c:v>424.66160000000002</c:v>
                </c:pt>
                <c:pt idx="18224">
                  <c:v>424.6617</c:v>
                </c:pt>
                <c:pt idx="18225">
                  <c:v>424.66039999999998</c:v>
                </c:pt>
                <c:pt idx="18226">
                  <c:v>424.66160000000002</c:v>
                </c:pt>
                <c:pt idx="18227">
                  <c:v>424.66160000000002</c:v>
                </c:pt>
                <c:pt idx="18228">
                  <c:v>424.661</c:v>
                </c:pt>
                <c:pt idx="18229">
                  <c:v>424.6626</c:v>
                </c:pt>
                <c:pt idx="18230">
                  <c:v>424.66019999999997</c:v>
                </c:pt>
                <c:pt idx="18231">
                  <c:v>424.66289999999998</c:v>
                </c:pt>
                <c:pt idx="18232">
                  <c:v>424.66199999999998</c:v>
                </c:pt>
                <c:pt idx="18233">
                  <c:v>424.66239999999999</c:v>
                </c:pt>
                <c:pt idx="18234">
                  <c:v>424.66370000000001</c:v>
                </c:pt>
                <c:pt idx="18235">
                  <c:v>424.66289999999998</c:v>
                </c:pt>
                <c:pt idx="18236">
                  <c:v>424.6635</c:v>
                </c:pt>
                <c:pt idx="18237">
                  <c:v>424.66379999999998</c:v>
                </c:pt>
                <c:pt idx="18238">
                  <c:v>424.66359999999997</c:v>
                </c:pt>
                <c:pt idx="18239">
                  <c:v>424.66399999999999</c:v>
                </c:pt>
                <c:pt idx="18240">
                  <c:v>424.6628</c:v>
                </c:pt>
                <c:pt idx="18241">
                  <c:v>424.6635</c:v>
                </c:pt>
                <c:pt idx="18242">
                  <c:v>424.66269999999997</c:v>
                </c:pt>
                <c:pt idx="18243">
                  <c:v>424.66199999999998</c:v>
                </c:pt>
                <c:pt idx="18244">
                  <c:v>424.6628</c:v>
                </c:pt>
                <c:pt idx="18245">
                  <c:v>424.66370000000001</c:v>
                </c:pt>
                <c:pt idx="18246">
                  <c:v>424.66390000000001</c:v>
                </c:pt>
                <c:pt idx="18247">
                  <c:v>424.6628</c:v>
                </c:pt>
                <c:pt idx="18248">
                  <c:v>424.66210000000001</c:v>
                </c:pt>
                <c:pt idx="18249">
                  <c:v>424.66239999999999</c:v>
                </c:pt>
                <c:pt idx="18250">
                  <c:v>424.66289999999998</c:v>
                </c:pt>
                <c:pt idx="18251">
                  <c:v>424.66329999999999</c:v>
                </c:pt>
                <c:pt idx="18252">
                  <c:v>424.66340000000002</c:v>
                </c:pt>
                <c:pt idx="18253">
                  <c:v>424.66289999999998</c:v>
                </c:pt>
                <c:pt idx="18254">
                  <c:v>424.66460000000001</c:v>
                </c:pt>
                <c:pt idx="18255">
                  <c:v>424.6644</c:v>
                </c:pt>
                <c:pt idx="18256">
                  <c:v>424.6644</c:v>
                </c:pt>
                <c:pt idx="18257">
                  <c:v>424.66469999999998</c:v>
                </c:pt>
                <c:pt idx="18258">
                  <c:v>424.66480000000001</c:v>
                </c:pt>
                <c:pt idx="18259">
                  <c:v>424.6662</c:v>
                </c:pt>
                <c:pt idx="18260">
                  <c:v>424.6671</c:v>
                </c:pt>
                <c:pt idx="18261">
                  <c:v>424.66500000000002</c:v>
                </c:pt>
                <c:pt idx="18262">
                  <c:v>424.66410000000002</c:v>
                </c:pt>
                <c:pt idx="18263">
                  <c:v>424.66399999999999</c:v>
                </c:pt>
                <c:pt idx="18264">
                  <c:v>424.66399999999999</c:v>
                </c:pt>
                <c:pt idx="18265">
                  <c:v>424.6644</c:v>
                </c:pt>
                <c:pt idx="18266">
                  <c:v>424.66559999999998</c:v>
                </c:pt>
                <c:pt idx="18267">
                  <c:v>424.6653</c:v>
                </c:pt>
                <c:pt idx="18268">
                  <c:v>424.66570000000002</c:v>
                </c:pt>
                <c:pt idx="18269">
                  <c:v>424.66640000000001</c:v>
                </c:pt>
                <c:pt idx="18270">
                  <c:v>424.66539999999998</c:v>
                </c:pt>
                <c:pt idx="18271">
                  <c:v>424.66460000000001</c:v>
                </c:pt>
                <c:pt idx="18272">
                  <c:v>424.66629999999998</c:v>
                </c:pt>
                <c:pt idx="18273">
                  <c:v>424.666</c:v>
                </c:pt>
                <c:pt idx="18274">
                  <c:v>424.66559999999998</c:v>
                </c:pt>
                <c:pt idx="18275">
                  <c:v>424.66539999999998</c:v>
                </c:pt>
                <c:pt idx="18276">
                  <c:v>424.66660000000002</c:v>
                </c:pt>
                <c:pt idx="18277">
                  <c:v>424.66669999999999</c:v>
                </c:pt>
                <c:pt idx="18278">
                  <c:v>424.66759999999999</c:v>
                </c:pt>
                <c:pt idx="18279">
                  <c:v>424.6678</c:v>
                </c:pt>
                <c:pt idx="18280">
                  <c:v>424.66840000000002</c:v>
                </c:pt>
                <c:pt idx="18281">
                  <c:v>424.6687</c:v>
                </c:pt>
                <c:pt idx="18282">
                  <c:v>424.66759999999999</c:v>
                </c:pt>
                <c:pt idx="18283">
                  <c:v>424.66719999999998</c:v>
                </c:pt>
                <c:pt idx="18284">
                  <c:v>424.66699999999997</c:v>
                </c:pt>
                <c:pt idx="18285">
                  <c:v>424.66699999999997</c:v>
                </c:pt>
                <c:pt idx="18286">
                  <c:v>424.66699999999997</c:v>
                </c:pt>
                <c:pt idx="18287">
                  <c:v>424.66879999999998</c:v>
                </c:pt>
                <c:pt idx="18288">
                  <c:v>424.66840000000002</c:v>
                </c:pt>
                <c:pt idx="18289">
                  <c:v>424.66759999999999</c:v>
                </c:pt>
                <c:pt idx="18290">
                  <c:v>424.66739999999999</c:v>
                </c:pt>
                <c:pt idx="18291">
                  <c:v>424.66789999999997</c:v>
                </c:pt>
                <c:pt idx="18292">
                  <c:v>424.66719999999998</c:v>
                </c:pt>
                <c:pt idx="18293">
                  <c:v>424.6687</c:v>
                </c:pt>
                <c:pt idx="18294">
                  <c:v>424.66820000000001</c:v>
                </c:pt>
                <c:pt idx="18295">
                  <c:v>424.6678</c:v>
                </c:pt>
                <c:pt idx="18296">
                  <c:v>424.66590000000002</c:v>
                </c:pt>
                <c:pt idx="18297">
                  <c:v>424.66680000000002</c:v>
                </c:pt>
                <c:pt idx="18298">
                  <c:v>424.66860000000003</c:v>
                </c:pt>
                <c:pt idx="18299">
                  <c:v>424.66739999999999</c:v>
                </c:pt>
                <c:pt idx="18300">
                  <c:v>424.66739999999999</c:v>
                </c:pt>
                <c:pt idx="18301">
                  <c:v>424.66800000000001</c:v>
                </c:pt>
                <c:pt idx="18302">
                  <c:v>424.66860000000003</c:v>
                </c:pt>
                <c:pt idx="18303">
                  <c:v>424.66860000000003</c:v>
                </c:pt>
                <c:pt idx="18304">
                  <c:v>424.66860000000003</c:v>
                </c:pt>
                <c:pt idx="18305">
                  <c:v>424.66840000000002</c:v>
                </c:pt>
                <c:pt idx="18306">
                  <c:v>424.66750000000002</c:v>
                </c:pt>
                <c:pt idx="18307">
                  <c:v>424.66719999999998</c:v>
                </c:pt>
                <c:pt idx="18308">
                  <c:v>424.66829999999999</c:v>
                </c:pt>
                <c:pt idx="18309">
                  <c:v>424.66719999999998</c:v>
                </c:pt>
                <c:pt idx="18310">
                  <c:v>424.6671</c:v>
                </c:pt>
                <c:pt idx="18311">
                  <c:v>424.66739999999999</c:v>
                </c:pt>
                <c:pt idx="18312">
                  <c:v>424.66849999999999</c:v>
                </c:pt>
                <c:pt idx="18313">
                  <c:v>424.66660000000002</c:v>
                </c:pt>
                <c:pt idx="18314">
                  <c:v>424.666</c:v>
                </c:pt>
                <c:pt idx="18315">
                  <c:v>424.66820000000001</c:v>
                </c:pt>
                <c:pt idx="18316">
                  <c:v>424.66739999999999</c:v>
                </c:pt>
                <c:pt idx="18317">
                  <c:v>424.66860000000003</c:v>
                </c:pt>
                <c:pt idx="18318">
                  <c:v>424.66750000000002</c:v>
                </c:pt>
                <c:pt idx="18319">
                  <c:v>424.66759999999999</c:v>
                </c:pt>
                <c:pt idx="18320">
                  <c:v>424.66809999999998</c:v>
                </c:pt>
                <c:pt idx="18321">
                  <c:v>424.66800000000001</c:v>
                </c:pt>
                <c:pt idx="18322">
                  <c:v>424.66759999999999</c:v>
                </c:pt>
                <c:pt idx="18323">
                  <c:v>424.66759999999999</c:v>
                </c:pt>
                <c:pt idx="18324">
                  <c:v>424.6678</c:v>
                </c:pt>
                <c:pt idx="18325">
                  <c:v>424.66800000000001</c:v>
                </c:pt>
                <c:pt idx="18326">
                  <c:v>424.66669999999999</c:v>
                </c:pt>
                <c:pt idx="18327">
                  <c:v>424.66820000000001</c:v>
                </c:pt>
                <c:pt idx="18328">
                  <c:v>424.66759999999999</c:v>
                </c:pt>
                <c:pt idx="18329">
                  <c:v>424.66829999999999</c:v>
                </c:pt>
                <c:pt idx="18330">
                  <c:v>424.66750000000002</c:v>
                </c:pt>
                <c:pt idx="18331">
                  <c:v>424.66919999999999</c:v>
                </c:pt>
                <c:pt idx="18332">
                  <c:v>424.67059999999998</c:v>
                </c:pt>
                <c:pt idx="18333">
                  <c:v>424.66890000000001</c:v>
                </c:pt>
                <c:pt idx="18334">
                  <c:v>424.66890000000001</c:v>
                </c:pt>
                <c:pt idx="18335">
                  <c:v>424.66950000000003</c:v>
                </c:pt>
                <c:pt idx="18336">
                  <c:v>424.67059999999998</c:v>
                </c:pt>
                <c:pt idx="18337">
                  <c:v>424.67079999999999</c:v>
                </c:pt>
                <c:pt idx="18338">
                  <c:v>424.6696</c:v>
                </c:pt>
                <c:pt idx="18339">
                  <c:v>424.6696</c:v>
                </c:pt>
                <c:pt idx="18340">
                  <c:v>424.67079999999999</c:v>
                </c:pt>
                <c:pt idx="18341">
                  <c:v>424.67180000000002</c:v>
                </c:pt>
                <c:pt idx="18342">
                  <c:v>424.6712</c:v>
                </c:pt>
                <c:pt idx="18343">
                  <c:v>424.67070000000001</c:v>
                </c:pt>
                <c:pt idx="18344">
                  <c:v>424.67180000000002</c:v>
                </c:pt>
                <c:pt idx="18345">
                  <c:v>424.67059999999998</c:v>
                </c:pt>
                <c:pt idx="18346">
                  <c:v>424.67110000000002</c:v>
                </c:pt>
                <c:pt idx="18347">
                  <c:v>424.67230000000001</c:v>
                </c:pt>
                <c:pt idx="18348">
                  <c:v>424.67149999999998</c:v>
                </c:pt>
                <c:pt idx="18349">
                  <c:v>424.67110000000002</c:v>
                </c:pt>
                <c:pt idx="18350">
                  <c:v>424.67320000000001</c:v>
                </c:pt>
                <c:pt idx="18351">
                  <c:v>424.67189999999999</c:v>
                </c:pt>
                <c:pt idx="18352">
                  <c:v>424.67219999999998</c:v>
                </c:pt>
                <c:pt idx="18353">
                  <c:v>424.67200000000003</c:v>
                </c:pt>
                <c:pt idx="18354">
                  <c:v>424.67320000000001</c:v>
                </c:pt>
                <c:pt idx="18355">
                  <c:v>424.67219999999998</c:v>
                </c:pt>
                <c:pt idx="18356">
                  <c:v>424.67219999999998</c:v>
                </c:pt>
                <c:pt idx="18357">
                  <c:v>424.67219999999998</c:v>
                </c:pt>
                <c:pt idx="18358">
                  <c:v>424.67309999999998</c:v>
                </c:pt>
                <c:pt idx="18359">
                  <c:v>424.67219999999998</c:v>
                </c:pt>
                <c:pt idx="18360">
                  <c:v>424.6728</c:v>
                </c:pt>
                <c:pt idx="18361">
                  <c:v>424.67239999999998</c:v>
                </c:pt>
                <c:pt idx="18362">
                  <c:v>424.67239999999998</c:v>
                </c:pt>
                <c:pt idx="18363">
                  <c:v>424.67309999999998</c:v>
                </c:pt>
                <c:pt idx="18364">
                  <c:v>424.6728</c:v>
                </c:pt>
                <c:pt idx="18365">
                  <c:v>424.6739</c:v>
                </c:pt>
                <c:pt idx="18366">
                  <c:v>424.67500000000001</c:v>
                </c:pt>
                <c:pt idx="18367">
                  <c:v>424.67570000000001</c:v>
                </c:pt>
                <c:pt idx="18368">
                  <c:v>424.67599999999999</c:v>
                </c:pt>
                <c:pt idx="18369">
                  <c:v>424.67399999999998</c:v>
                </c:pt>
                <c:pt idx="18370">
                  <c:v>424.67329999999998</c:v>
                </c:pt>
                <c:pt idx="18371">
                  <c:v>424.673</c:v>
                </c:pt>
                <c:pt idx="18372">
                  <c:v>424.67189999999999</c:v>
                </c:pt>
                <c:pt idx="18373">
                  <c:v>424.67309999999998</c:v>
                </c:pt>
                <c:pt idx="18374">
                  <c:v>424.6739</c:v>
                </c:pt>
                <c:pt idx="18375">
                  <c:v>424.673</c:v>
                </c:pt>
                <c:pt idx="18376">
                  <c:v>424.67419999999998</c:v>
                </c:pt>
                <c:pt idx="18377">
                  <c:v>424.6748</c:v>
                </c:pt>
                <c:pt idx="18378">
                  <c:v>424.673</c:v>
                </c:pt>
                <c:pt idx="18379">
                  <c:v>424.67380000000003</c:v>
                </c:pt>
                <c:pt idx="18380">
                  <c:v>424.67500000000001</c:v>
                </c:pt>
                <c:pt idx="18381">
                  <c:v>424.67579999999998</c:v>
                </c:pt>
                <c:pt idx="18382">
                  <c:v>424.67540000000002</c:v>
                </c:pt>
                <c:pt idx="18383">
                  <c:v>424.67599999999999</c:v>
                </c:pt>
                <c:pt idx="18384">
                  <c:v>424.67660000000001</c:v>
                </c:pt>
                <c:pt idx="18385">
                  <c:v>424.67579999999998</c:v>
                </c:pt>
                <c:pt idx="18386">
                  <c:v>424.67579999999998</c:v>
                </c:pt>
                <c:pt idx="18387">
                  <c:v>424.67579999999998</c:v>
                </c:pt>
                <c:pt idx="18388">
                  <c:v>424.67570000000001</c:v>
                </c:pt>
                <c:pt idx="18389">
                  <c:v>424.67500000000001</c:v>
                </c:pt>
                <c:pt idx="18390">
                  <c:v>424.67520000000002</c:v>
                </c:pt>
                <c:pt idx="18391">
                  <c:v>424.67559999999997</c:v>
                </c:pt>
                <c:pt idx="18392">
                  <c:v>424.6739</c:v>
                </c:pt>
                <c:pt idx="18393">
                  <c:v>424.67559999999997</c:v>
                </c:pt>
                <c:pt idx="18394">
                  <c:v>424.67559999999997</c:v>
                </c:pt>
                <c:pt idx="18395">
                  <c:v>424.67669999999998</c:v>
                </c:pt>
                <c:pt idx="18396">
                  <c:v>424.6773</c:v>
                </c:pt>
                <c:pt idx="18397">
                  <c:v>424.67660000000001</c:v>
                </c:pt>
                <c:pt idx="18398">
                  <c:v>424.6764</c:v>
                </c:pt>
                <c:pt idx="18399">
                  <c:v>424.67590000000001</c:v>
                </c:pt>
                <c:pt idx="18400">
                  <c:v>424.67660000000001</c:v>
                </c:pt>
                <c:pt idx="18401">
                  <c:v>424.67759999999998</c:v>
                </c:pt>
                <c:pt idx="18402">
                  <c:v>424.678</c:v>
                </c:pt>
                <c:pt idx="18403">
                  <c:v>424.67869999999999</c:v>
                </c:pt>
                <c:pt idx="18404">
                  <c:v>424.67899999999997</c:v>
                </c:pt>
                <c:pt idx="18405">
                  <c:v>424.6789</c:v>
                </c:pt>
                <c:pt idx="18406">
                  <c:v>424.67840000000001</c:v>
                </c:pt>
                <c:pt idx="18407">
                  <c:v>424.68</c:v>
                </c:pt>
                <c:pt idx="18408">
                  <c:v>424.67989999999998</c:v>
                </c:pt>
                <c:pt idx="18409">
                  <c:v>424.67860000000002</c:v>
                </c:pt>
                <c:pt idx="18410">
                  <c:v>424.67880000000002</c:v>
                </c:pt>
                <c:pt idx="18411">
                  <c:v>424.67899999999997</c:v>
                </c:pt>
                <c:pt idx="18412">
                  <c:v>424.67829999999998</c:v>
                </c:pt>
                <c:pt idx="18413">
                  <c:v>424.67829999999998</c:v>
                </c:pt>
                <c:pt idx="18414">
                  <c:v>424.67720000000003</c:v>
                </c:pt>
                <c:pt idx="18415">
                  <c:v>424.67790000000002</c:v>
                </c:pt>
                <c:pt idx="18416">
                  <c:v>424.67880000000002</c:v>
                </c:pt>
                <c:pt idx="18417">
                  <c:v>424.67689999999999</c:v>
                </c:pt>
                <c:pt idx="18418">
                  <c:v>424.67689999999999</c:v>
                </c:pt>
                <c:pt idx="18419">
                  <c:v>424.67829999999998</c:v>
                </c:pt>
                <c:pt idx="18420">
                  <c:v>424.67869999999999</c:v>
                </c:pt>
                <c:pt idx="18421">
                  <c:v>424.67779999999999</c:v>
                </c:pt>
                <c:pt idx="18422">
                  <c:v>424.67770000000002</c:v>
                </c:pt>
                <c:pt idx="18423">
                  <c:v>424.67910000000001</c:v>
                </c:pt>
                <c:pt idx="18424">
                  <c:v>424.67899999999997</c:v>
                </c:pt>
                <c:pt idx="18425">
                  <c:v>424.67910000000001</c:v>
                </c:pt>
                <c:pt idx="18426">
                  <c:v>424.67930000000001</c:v>
                </c:pt>
                <c:pt idx="18427">
                  <c:v>424.67970000000003</c:v>
                </c:pt>
                <c:pt idx="18428">
                  <c:v>424.67970000000003</c:v>
                </c:pt>
                <c:pt idx="18429">
                  <c:v>424.6789</c:v>
                </c:pt>
                <c:pt idx="18430">
                  <c:v>424.67899999999997</c:v>
                </c:pt>
                <c:pt idx="18431">
                  <c:v>424.67910000000001</c:v>
                </c:pt>
                <c:pt idx="18432">
                  <c:v>424.6782</c:v>
                </c:pt>
                <c:pt idx="18433">
                  <c:v>424.67779999999999</c:v>
                </c:pt>
                <c:pt idx="18434">
                  <c:v>424.67860000000002</c:v>
                </c:pt>
                <c:pt idx="18435">
                  <c:v>424.67919999999998</c:v>
                </c:pt>
                <c:pt idx="18436">
                  <c:v>424.67950000000002</c:v>
                </c:pt>
                <c:pt idx="18437">
                  <c:v>424.68040000000002</c:v>
                </c:pt>
                <c:pt idx="18438">
                  <c:v>424.68</c:v>
                </c:pt>
                <c:pt idx="18439">
                  <c:v>424.68090000000001</c:v>
                </c:pt>
                <c:pt idx="18440">
                  <c:v>424.68060000000003</c:v>
                </c:pt>
                <c:pt idx="18441">
                  <c:v>424.68119999999999</c:v>
                </c:pt>
                <c:pt idx="18442">
                  <c:v>424.68200000000002</c:v>
                </c:pt>
                <c:pt idx="18443">
                  <c:v>424.6832</c:v>
                </c:pt>
                <c:pt idx="18444">
                  <c:v>424.6832</c:v>
                </c:pt>
                <c:pt idx="18445">
                  <c:v>424.68279999999999</c:v>
                </c:pt>
                <c:pt idx="18446">
                  <c:v>424.68419999999998</c:v>
                </c:pt>
                <c:pt idx="18447">
                  <c:v>424.6832</c:v>
                </c:pt>
                <c:pt idx="18448">
                  <c:v>424.68360000000001</c:v>
                </c:pt>
                <c:pt idx="18449">
                  <c:v>424.68299999999999</c:v>
                </c:pt>
                <c:pt idx="18450">
                  <c:v>424.685</c:v>
                </c:pt>
                <c:pt idx="18451">
                  <c:v>424.6841</c:v>
                </c:pt>
                <c:pt idx="18452">
                  <c:v>424.685</c:v>
                </c:pt>
                <c:pt idx="18453">
                  <c:v>424.68579999999997</c:v>
                </c:pt>
                <c:pt idx="18454">
                  <c:v>424.6866</c:v>
                </c:pt>
                <c:pt idx="18455">
                  <c:v>424.68740000000003</c:v>
                </c:pt>
                <c:pt idx="18456">
                  <c:v>424.68599999999998</c:v>
                </c:pt>
                <c:pt idx="18457">
                  <c:v>424.68759999999997</c:v>
                </c:pt>
                <c:pt idx="18458">
                  <c:v>424.68700000000001</c:v>
                </c:pt>
                <c:pt idx="18459">
                  <c:v>424.68799999999999</c:v>
                </c:pt>
                <c:pt idx="18460">
                  <c:v>424.68880000000001</c:v>
                </c:pt>
                <c:pt idx="18461">
                  <c:v>424.6884</c:v>
                </c:pt>
                <c:pt idx="18462">
                  <c:v>424.6884</c:v>
                </c:pt>
                <c:pt idx="18463">
                  <c:v>424.68790000000001</c:v>
                </c:pt>
                <c:pt idx="18464">
                  <c:v>424.68880000000001</c:v>
                </c:pt>
                <c:pt idx="18465">
                  <c:v>424.68830000000003</c:v>
                </c:pt>
                <c:pt idx="18466">
                  <c:v>424.6893</c:v>
                </c:pt>
                <c:pt idx="18467">
                  <c:v>424.68759999999997</c:v>
                </c:pt>
                <c:pt idx="18468">
                  <c:v>424.68599999999998</c:v>
                </c:pt>
                <c:pt idx="18469">
                  <c:v>424.68630000000002</c:v>
                </c:pt>
                <c:pt idx="18470">
                  <c:v>424.68720000000002</c:v>
                </c:pt>
                <c:pt idx="18471">
                  <c:v>424.68630000000002</c:v>
                </c:pt>
                <c:pt idx="18472">
                  <c:v>424.68639999999999</c:v>
                </c:pt>
                <c:pt idx="18473">
                  <c:v>424.68700000000001</c:v>
                </c:pt>
                <c:pt idx="18474">
                  <c:v>424.68680000000001</c:v>
                </c:pt>
                <c:pt idx="18475">
                  <c:v>424.68689999999998</c:v>
                </c:pt>
                <c:pt idx="18476">
                  <c:v>424.68759999999997</c:v>
                </c:pt>
                <c:pt idx="18477">
                  <c:v>424.6866</c:v>
                </c:pt>
                <c:pt idx="18478">
                  <c:v>424.68799999999999</c:v>
                </c:pt>
                <c:pt idx="18479">
                  <c:v>424.68740000000003</c:v>
                </c:pt>
                <c:pt idx="18480">
                  <c:v>424.6866</c:v>
                </c:pt>
                <c:pt idx="18481">
                  <c:v>424.68759999999997</c:v>
                </c:pt>
                <c:pt idx="18482">
                  <c:v>424.69060000000002</c:v>
                </c:pt>
                <c:pt idx="18483">
                  <c:v>424.68880000000001</c:v>
                </c:pt>
                <c:pt idx="18484">
                  <c:v>424.68819999999999</c:v>
                </c:pt>
                <c:pt idx="18485">
                  <c:v>424.68779999999998</c:v>
                </c:pt>
                <c:pt idx="18486">
                  <c:v>424.68759999999997</c:v>
                </c:pt>
                <c:pt idx="18487">
                  <c:v>424.68810000000002</c:v>
                </c:pt>
                <c:pt idx="18488">
                  <c:v>424.68700000000001</c:v>
                </c:pt>
                <c:pt idx="18489">
                  <c:v>424.68740000000003</c:v>
                </c:pt>
                <c:pt idx="18490">
                  <c:v>424.68779999999998</c:v>
                </c:pt>
                <c:pt idx="18491">
                  <c:v>424.68900000000002</c:v>
                </c:pt>
                <c:pt idx="18492">
                  <c:v>424.68979999999999</c:v>
                </c:pt>
                <c:pt idx="18493">
                  <c:v>424.68920000000003</c:v>
                </c:pt>
                <c:pt idx="18494">
                  <c:v>424.68950000000001</c:v>
                </c:pt>
                <c:pt idx="18495">
                  <c:v>424.68799999999999</c:v>
                </c:pt>
                <c:pt idx="18496">
                  <c:v>424.68599999999998</c:v>
                </c:pt>
                <c:pt idx="18497">
                  <c:v>424.68799999999999</c:v>
                </c:pt>
                <c:pt idx="18498">
                  <c:v>424.68819999999999</c:v>
                </c:pt>
                <c:pt idx="18499">
                  <c:v>424.68810000000002</c:v>
                </c:pt>
                <c:pt idx="18500">
                  <c:v>424.68869999999998</c:v>
                </c:pt>
                <c:pt idx="18501">
                  <c:v>424.68799999999999</c:v>
                </c:pt>
                <c:pt idx="18502">
                  <c:v>424.68740000000003</c:v>
                </c:pt>
                <c:pt idx="18503">
                  <c:v>424.68740000000003</c:v>
                </c:pt>
                <c:pt idx="18504">
                  <c:v>424.68799999999999</c:v>
                </c:pt>
                <c:pt idx="18505">
                  <c:v>424.68779999999998</c:v>
                </c:pt>
                <c:pt idx="18506">
                  <c:v>424.68810000000002</c:v>
                </c:pt>
                <c:pt idx="18507">
                  <c:v>424.68900000000002</c:v>
                </c:pt>
                <c:pt idx="18508">
                  <c:v>424.6893</c:v>
                </c:pt>
                <c:pt idx="18509">
                  <c:v>424.68979999999999</c:v>
                </c:pt>
                <c:pt idx="18510">
                  <c:v>424.68939999999998</c:v>
                </c:pt>
                <c:pt idx="18511">
                  <c:v>424.69029999999998</c:v>
                </c:pt>
                <c:pt idx="18512">
                  <c:v>424.68900000000002</c:v>
                </c:pt>
                <c:pt idx="18513">
                  <c:v>424.68920000000003</c:v>
                </c:pt>
                <c:pt idx="18514">
                  <c:v>424.6891</c:v>
                </c:pt>
                <c:pt idx="18515">
                  <c:v>424.69060000000002</c:v>
                </c:pt>
                <c:pt idx="18516">
                  <c:v>424.68979999999999</c:v>
                </c:pt>
                <c:pt idx="18517">
                  <c:v>424.69</c:v>
                </c:pt>
                <c:pt idx="18518">
                  <c:v>424.68889999999999</c:v>
                </c:pt>
                <c:pt idx="18519">
                  <c:v>424.68889999999999</c:v>
                </c:pt>
                <c:pt idx="18520">
                  <c:v>424.68810000000002</c:v>
                </c:pt>
                <c:pt idx="18521">
                  <c:v>424.68900000000002</c:v>
                </c:pt>
                <c:pt idx="18522">
                  <c:v>424.68900000000002</c:v>
                </c:pt>
                <c:pt idx="18523">
                  <c:v>424.68869999999998</c:v>
                </c:pt>
                <c:pt idx="18524">
                  <c:v>424.68900000000002</c:v>
                </c:pt>
                <c:pt idx="18525">
                  <c:v>424.68860000000001</c:v>
                </c:pt>
                <c:pt idx="18526">
                  <c:v>424.69</c:v>
                </c:pt>
                <c:pt idx="18527">
                  <c:v>424.6893</c:v>
                </c:pt>
                <c:pt idx="18528">
                  <c:v>424.69</c:v>
                </c:pt>
                <c:pt idx="18529">
                  <c:v>424.68889999999999</c:v>
                </c:pt>
                <c:pt idx="18530">
                  <c:v>424.69099999999997</c:v>
                </c:pt>
                <c:pt idx="18531">
                  <c:v>424.68959999999998</c:v>
                </c:pt>
                <c:pt idx="18532">
                  <c:v>424.6918</c:v>
                </c:pt>
                <c:pt idx="18533">
                  <c:v>424.69119999999998</c:v>
                </c:pt>
                <c:pt idx="18534">
                  <c:v>424.69150000000002</c:v>
                </c:pt>
                <c:pt idx="18535">
                  <c:v>424.69200000000001</c:v>
                </c:pt>
                <c:pt idx="18536">
                  <c:v>424.69189999999998</c:v>
                </c:pt>
                <c:pt idx="18537">
                  <c:v>424.69060000000002</c:v>
                </c:pt>
                <c:pt idx="18538">
                  <c:v>424.68979999999999</c:v>
                </c:pt>
                <c:pt idx="18539">
                  <c:v>424.6918</c:v>
                </c:pt>
                <c:pt idx="18540">
                  <c:v>424.69170000000003</c:v>
                </c:pt>
                <c:pt idx="18541">
                  <c:v>424.6918</c:v>
                </c:pt>
                <c:pt idx="18542">
                  <c:v>424.69299999999998</c:v>
                </c:pt>
                <c:pt idx="18543">
                  <c:v>424.69159999999999</c:v>
                </c:pt>
                <c:pt idx="18544">
                  <c:v>424.69220000000001</c:v>
                </c:pt>
                <c:pt idx="18545">
                  <c:v>424.69220000000001</c:v>
                </c:pt>
                <c:pt idx="18546">
                  <c:v>424.69200000000001</c:v>
                </c:pt>
                <c:pt idx="18547">
                  <c:v>424.69040000000001</c:v>
                </c:pt>
                <c:pt idx="18548">
                  <c:v>424.69040000000001</c:v>
                </c:pt>
                <c:pt idx="18549">
                  <c:v>424.69060000000002</c:v>
                </c:pt>
                <c:pt idx="18550">
                  <c:v>424.6909</c:v>
                </c:pt>
                <c:pt idx="18551">
                  <c:v>424.69080000000002</c:v>
                </c:pt>
                <c:pt idx="18552">
                  <c:v>424.69060000000002</c:v>
                </c:pt>
                <c:pt idx="18553">
                  <c:v>424.69110000000001</c:v>
                </c:pt>
                <c:pt idx="18554">
                  <c:v>424.69159999999999</c:v>
                </c:pt>
                <c:pt idx="18555">
                  <c:v>424.6934</c:v>
                </c:pt>
                <c:pt idx="18556">
                  <c:v>424.69279999999998</c:v>
                </c:pt>
                <c:pt idx="18557">
                  <c:v>424.6925</c:v>
                </c:pt>
                <c:pt idx="18558">
                  <c:v>424.69260000000003</c:v>
                </c:pt>
                <c:pt idx="18559">
                  <c:v>424.69200000000001</c:v>
                </c:pt>
                <c:pt idx="18560">
                  <c:v>424.69170000000003</c:v>
                </c:pt>
                <c:pt idx="18561">
                  <c:v>424.69260000000003</c:v>
                </c:pt>
                <c:pt idx="18562">
                  <c:v>424.69240000000002</c:v>
                </c:pt>
                <c:pt idx="18563">
                  <c:v>424.69159999999999</c:v>
                </c:pt>
                <c:pt idx="18564">
                  <c:v>424.69139999999999</c:v>
                </c:pt>
                <c:pt idx="18565">
                  <c:v>424.69299999999998</c:v>
                </c:pt>
                <c:pt idx="18566">
                  <c:v>424.69159999999999</c:v>
                </c:pt>
                <c:pt idx="18567">
                  <c:v>424.69060000000002</c:v>
                </c:pt>
                <c:pt idx="18568">
                  <c:v>424.6918</c:v>
                </c:pt>
                <c:pt idx="18569">
                  <c:v>424.6918</c:v>
                </c:pt>
                <c:pt idx="18570">
                  <c:v>424.69150000000002</c:v>
                </c:pt>
                <c:pt idx="18571">
                  <c:v>424.69240000000002</c:v>
                </c:pt>
                <c:pt idx="18572">
                  <c:v>424.69240000000002</c:v>
                </c:pt>
                <c:pt idx="18573">
                  <c:v>424.69220000000001</c:v>
                </c:pt>
                <c:pt idx="18574">
                  <c:v>424.69139999999999</c:v>
                </c:pt>
                <c:pt idx="18575">
                  <c:v>424.69279999999998</c:v>
                </c:pt>
                <c:pt idx="18576">
                  <c:v>424.69139999999999</c:v>
                </c:pt>
                <c:pt idx="18577">
                  <c:v>424.69260000000003</c:v>
                </c:pt>
                <c:pt idx="18578">
                  <c:v>424.69220000000001</c:v>
                </c:pt>
                <c:pt idx="18579">
                  <c:v>424.6925</c:v>
                </c:pt>
                <c:pt idx="18580">
                  <c:v>424.6943</c:v>
                </c:pt>
                <c:pt idx="18581">
                  <c:v>424.69499999999999</c:v>
                </c:pt>
                <c:pt idx="18582">
                  <c:v>424.6961</c:v>
                </c:pt>
                <c:pt idx="18583">
                  <c:v>424.69630000000001</c:v>
                </c:pt>
                <c:pt idx="18584">
                  <c:v>424.69619999999998</c:v>
                </c:pt>
                <c:pt idx="18585">
                  <c:v>424.69560000000001</c:v>
                </c:pt>
                <c:pt idx="18586">
                  <c:v>424.69499999999999</c:v>
                </c:pt>
                <c:pt idx="18587">
                  <c:v>424.69600000000003</c:v>
                </c:pt>
                <c:pt idx="18588">
                  <c:v>424.69420000000002</c:v>
                </c:pt>
                <c:pt idx="18589">
                  <c:v>424.69510000000002</c:v>
                </c:pt>
                <c:pt idx="18590">
                  <c:v>424.69589999999999</c:v>
                </c:pt>
                <c:pt idx="18591">
                  <c:v>424.69659999999999</c:v>
                </c:pt>
                <c:pt idx="18592">
                  <c:v>424.697</c:v>
                </c:pt>
                <c:pt idx="18593">
                  <c:v>424.6961</c:v>
                </c:pt>
                <c:pt idx="18594">
                  <c:v>424.69600000000003</c:v>
                </c:pt>
                <c:pt idx="18595">
                  <c:v>424.69569999999999</c:v>
                </c:pt>
                <c:pt idx="18596">
                  <c:v>424.697</c:v>
                </c:pt>
                <c:pt idx="18597">
                  <c:v>424.697</c:v>
                </c:pt>
                <c:pt idx="18598">
                  <c:v>424.69659999999999</c:v>
                </c:pt>
                <c:pt idx="18599">
                  <c:v>424.69720000000001</c:v>
                </c:pt>
                <c:pt idx="18600">
                  <c:v>424.69600000000003</c:v>
                </c:pt>
                <c:pt idx="18601">
                  <c:v>424.69619999999998</c:v>
                </c:pt>
                <c:pt idx="18602">
                  <c:v>424.69659999999999</c:v>
                </c:pt>
                <c:pt idx="18603">
                  <c:v>424.69569999999999</c:v>
                </c:pt>
                <c:pt idx="18604">
                  <c:v>424.69760000000002</c:v>
                </c:pt>
                <c:pt idx="18605">
                  <c:v>424.69760000000002</c:v>
                </c:pt>
                <c:pt idx="18606">
                  <c:v>424.69670000000002</c:v>
                </c:pt>
                <c:pt idx="18607">
                  <c:v>424.697</c:v>
                </c:pt>
                <c:pt idx="18608">
                  <c:v>424.6977</c:v>
                </c:pt>
                <c:pt idx="18609">
                  <c:v>424.69839999999999</c:v>
                </c:pt>
                <c:pt idx="18610">
                  <c:v>424.69740000000002</c:v>
                </c:pt>
                <c:pt idx="18611">
                  <c:v>424.697</c:v>
                </c:pt>
                <c:pt idx="18612">
                  <c:v>424.69779999999997</c:v>
                </c:pt>
                <c:pt idx="18613">
                  <c:v>424.69779999999997</c:v>
                </c:pt>
                <c:pt idx="18614">
                  <c:v>424.69740000000002</c:v>
                </c:pt>
                <c:pt idx="18615">
                  <c:v>424.69889999999998</c:v>
                </c:pt>
                <c:pt idx="18616">
                  <c:v>424.69909999999999</c:v>
                </c:pt>
                <c:pt idx="18617">
                  <c:v>424.69979999999998</c:v>
                </c:pt>
                <c:pt idx="18618">
                  <c:v>424.70089999999999</c:v>
                </c:pt>
                <c:pt idx="18619">
                  <c:v>424.7</c:v>
                </c:pt>
                <c:pt idx="18620">
                  <c:v>424.7</c:v>
                </c:pt>
                <c:pt idx="18621">
                  <c:v>424.69920000000002</c:v>
                </c:pt>
                <c:pt idx="18622">
                  <c:v>424.7</c:v>
                </c:pt>
                <c:pt idx="18623">
                  <c:v>424.69959999999998</c:v>
                </c:pt>
                <c:pt idx="18624">
                  <c:v>424.7004</c:v>
                </c:pt>
                <c:pt idx="18625">
                  <c:v>424.70060000000001</c:v>
                </c:pt>
                <c:pt idx="18626">
                  <c:v>424.70119999999997</c:v>
                </c:pt>
                <c:pt idx="18627">
                  <c:v>424.7004</c:v>
                </c:pt>
                <c:pt idx="18628">
                  <c:v>424.7004</c:v>
                </c:pt>
                <c:pt idx="18629">
                  <c:v>424.7011</c:v>
                </c:pt>
                <c:pt idx="18630">
                  <c:v>424.7013</c:v>
                </c:pt>
                <c:pt idx="18631">
                  <c:v>424.70100000000002</c:v>
                </c:pt>
                <c:pt idx="18632">
                  <c:v>424.69920000000002</c:v>
                </c:pt>
                <c:pt idx="18633">
                  <c:v>424.69839999999999</c:v>
                </c:pt>
                <c:pt idx="18634">
                  <c:v>424.69959999999998</c:v>
                </c:pt>
                <c:pt idx="18635">
                  <c:v>424.7004</c:v>
                </c:pt>
                <c:pt idx="18636">
                  <c:v>424.70209999999997</c:v>
                </c:pt>
                <c:pt idx="18637">
                  <c:v>424.70179999999999</c:v>
                </c:pt>
                <c:pt idx="18638">
                  <c:v>424.7004</c:v>
                </c:pt>
                <c:pt idx="18639">
                  <c:v>424.69830000000002</c:v>
                </c:pt>
                <c:pt idx="18640">
                  <c:v>424.7004</c:v>
                </c:pt>
                <c:pt idx="18641">
                  <c:v>424.7004</c:v>
                </c:pt>
                <c:pt idx="18642">
                  <c:v>424.70030000000003</c:v>
                </c:pt>
                <c:pt idx="18643">
                  <c:v>424.69880000000001</c:v>
                </c:pt>
                <c:pt idx="18644">
                  <c:v>424.69959999999998</c:v>
                </c:pt>
                <c:pt idx="18645">
                  <c:v>424.7</c:v>
                </c:pt>
                <c:pt idx="18646">
                  <c:v>424.7011</c:v>
                </c:pt>
                <c:pt idx="18647">
                  <c:v>424.7</c:v>
                </c:pt>
                <c:pt idx="18648">
                  <c:v>424.70060000000001</c:v>
                </c:pt>
                <c:pt idx="18649">
                  <c:v>424.70080000000002</c:v>
                </c:pt>
                <c:pt idx="18650">
                  <c:v>424.702</c:v>
                </c:pt>
                <c:pt idx="18651">
                  <c:v>424.70350000000002</c:v>
                </c:pt>
                <c:pt idx="18652">
                  <c:v>424.70310000000001</c:v>
                </c:pt>
                <c:pt idx="18653">
                  <c:v>424.70330000000001</c:v>
                </c:pt>
                <c:pt idx="18654">
                  <c:v>424.70420000000001</c:v>
                </c:pt>
                <c:pt idx="18655">
                  <c:v>424.70370000000003</c:v>
                </c:pt>
                <c:pt idx="18656">
                  <c:v>424.70260000000002</c:v>
                </c:pt>
                <c:pt idx="18657">
                  <c:v>424.70339999999999</c:v>
                </c:pt>
                <c:pt idx="18658">
                  <c:v>424.7022</c:v>
                </c:pt>
                <c:pt idx="18659">
                  <c:v>424.7038</c:v>
                </c:pt>
                <c:pt idx="18660">
                  <c:v>424.70370000000003</c:v>
                </c:pt>
                <c:pt idx="18661">
                  <c:v>424.70440000000002</c:v>
                </c:pt>
                <c:pt idx="18662">
                  <c:v>424.70650000000001</c:v>
                </c:pt>
                <c:pt idx="18663">
                  <c:v>424.70519999999999</c:v>
                </c:pt>
                <c:pt idx="18664">
                  <c:v>424.70269999999999</c:v>
                </c:pt>
                <c:pt idx="18665">
                  <c:v>424.70280000000002</c:v>
                </c:pt>
                <c:pt idx="18666">
                  <c:v>424.70460000000003</c:v>
                </c:pt>
                <c:pt idx="18667">
                  <c:v>424.70359999999999</c:v>
                </c:pt>
                <c:pt idx="18668">
                  <c:v>424.70370000000003</c:v>
                </c:pt>
                <c:pt idx="18669">
                  <c:v>424.70409999999998</c:v>
                </c:pt>
                <c:pt idx="18670">
                  <c:v>424.70490000000001</c:v>
                </c:pt>
                <c:pt idx="18671">
                  <c:v>424.70460000000003</c:v>
                </c:pt>
                <c:pt idx="18672">
                  <c:v>424.70490000000001</c:v>
                </c:pt>
                <c:pt idx="18673">
                  <c:v>424.70400000000001</c:v>
                </c:pt>
                <c:pt idx="18674">
                  <c:v>424.70490000000001</c:v>
                </c:pt>
                <c:pt idx="18675">
                  <c:v>424.70429999999999</c:v>
                </c:pt>
                <c:pt idx="18676">
                  <c:v>424.7054</c:v>
                </c:pt>
                <c:pt idx="18677">
                  <c:v>424.70600000000002</c:v>
                </c:pt>
                <c:pt idx="18678">
                  <c:v>424.70600000000002</c:v>
                </c:pt>
                <c:pt idx="18679">
                  <c:v>424.70530000000002</c:v>
                </c:pt>
                <c:pt idx="18680">
                  <c:v>424.70659999999998</c:v>
                </c:pt>
                <c:pt idx="18681">
                  <c:v>424.70609999999999</c:v>
                </c:pt>
                <c:pt idx="18682">
                  <c:v>424.70639999999997</c:v>
                </c:pt>
                <c:pt idx="18683">
                  <c:v>424.70639999999997</c:v>
                </c:pt>
                <c:pt idx="18684">
                  <c:v>424.70740000000001</c:v>
                </c:pt>
                <c:pt idx="18685">
                  <c:v>424.70699999999999</c:v>
                </c:pt>
                <c:pt idx="18686">
                  <c:v>424.70609999999999</c:v>
                </c:pt>
                <c:pt idx="18687">
                  <c:v>424.7056</c:v>
                </c:pt>
                <c:pt idx="18688">
                  <c:v>424.7063</c:v>
                </c:pt>
                <c:pt idx="18689">
                  <c:v>424.70479999999998</c:v>
                </c:pt>
                <c:pt idx="18690">
                  <c:v>424.70479999999998</c:v>
                </c:pt>
                <c:pt idx="18691">
                  <c:v>424.70650000000001</c:v>
                </c:pt>
                <c:pt idx="18692">
                  <c:v>424.70780000000002</c:v>
                </c:pt>
                <c:pt idx="18693">
                  <c:v>424.70760000000001</c:v>
                </c:pt>
                <c:pt idx="18694">
                  <c:v>424.70819999999998</c:v>
                </c:pt>
                <c:pt idx="18695">
                  <c:v>424.70800000000003</c:v>
                </c:pt>
                <c:pt idx="18696">
                  <c:v>424.70699999999999</c:v>
                </c:pt>
                <c:pt idx="18697">
                  <c:v>424.70830000000001</c:v>
                </c:pt>
                <c:pt idx="18698">
                  <c:v>424.70749999999998</c:v>
                </c:pt>
                <c:pt idx="18699">
                  <c:v>424.7079</c:v>
                </c:pt>
                <c:pt idx="18700">
                  <c:v>424.70740000000001</c:v>
                </c:pt>
                <c:pt idx="18701">
                  <c:v>424.70699999999999</c:v>
                </c:pt>
                <c:pt idx="18702">
                  <c:v>424.70859999999999</c:v>
                </c:pt>
                <c:pt idx="18703">
                  <c:v>424.70859999999999</c:v>
                </c:pt>
                <c:pt idx="18704">
                  <c:v>424.71019999999999</c:v>
                </c:pt>
                <c:pt idx="18705">
                  <c:v>424.70960000000002</c:v>
                </c:pt>
                <c:pt idx="18706">
                  <c:v>424.70940000000002</c:v>
                </c:pt>
                <c:pt idx="18707">
                  <c:v>424.70940000000002</c:v>
                </c:pt>
                <c:pt idx="18708">
                  <c:v>424.70859999999999</c:v>
                </c:pt>
                <c:pt idx="18709">
                  <c:v>424.71</c:v>
                </c:pt>
                <c:pt idx="18710">
                  <c:v>424.71019999999999</c:v>
                </c:pt>
                <c:pt idx="18711">
                  <c:v>424.70979999999997</c:v>
                </c:pt>
                <c:pt idx="18712">
                  <c:v>424.70960000000002</c:v>
                </c:pt>
                <c:pt idx="18713">
                  <c:v>424.70859999999999</c:v>
                </c:pt>
                <c:pt idx="18714">
                  <c:v>424.71</c:v>
                </c:pt>
                <c:pt idx="18715">
                  <c:v>424.71</c:v>
                </c:pt>
                <c:pt idx="18716">
                  <c:v>424.71159999999998</c:v>
                </c:pt>
                <c:pt idx="18717">
                  <c:v>424.71190000000001</c:v>
                </c:pt>
                <c:pt idx="18718">
                  <c:v>424.71</c:v>
                </c:pt>
                <c:pt idx="18719">
                  <c:v>424.71100000000001</c:v>
                </c:pt>
                <c:pt idx="18720">
                  <c:v>424.71069999999997</c:v>
                </c:pt>
                <c:pt idx="18721">
                  <c:v>424.7106</c:v>
                </c:pt>
                <c:pt idx="18722">
                  <c:v>424.71120000000002</c:v>
                </c:pt>
                <c:pt idx="18723">
                  <c:v>424.71080000000001</c:v>
                </c:pt>
                <c:pt idx="18724">
                  <c:v>424.71199999999999</c:v>
                </c:pt>
                <c:pt idx="18725">
                  <c:v>424.7124</c:v>
                </c:pt>
                <c:pt idx="18726">
                  <c:v>424.71300000000002</c:v>
                </c:pt>
                <c:pt idx="18727">
                  <c:v>424.71300000000002</c:v>
                </c:pt>
                <c:pt idx="18728">
                  <c:v>424.71280000000002</c:v>
                </c:pt>
                <c:pt idx="18729">
                  <c:v>424.7122</c:v>
                </c:pt>
                <c:pt idx="18730">
                  <c:v>424.71129999999999</c:v>
                </c:pt>
                <c:pt idx="18731">
                  <c:v>424.7124</c:v>
                </c:pt>
                <c:pt idx="18732">
                  <c:v>424.71319999999997</c:v>
                </c:pt>
                <c:pt idx="18733">
                  <c:v>424.71260000000001</c:v>
                </c:pt>
                <c:pt idx="18734">
                  <c:v>424.7133</c:v>
                </c:pt>
                <c:pt idx="18735">
                  <c:v>424.7122</c:v>
                </c:pt>
                <c:pt idx="18736">
                  <c:v>424.7133</c:v>
                </c:pt>
                <c:pt idx="18737">
                  <c:v>424.71480000000003</c:v>
                </c:pt>
                <c:pt idx="18738">
                  <c:v>424.71409999999997</c:v>
                </c:pt>
                <c:pt idx="18739">
                  <c:v>424.71379999999999</c:v>
                </c:pt>
                <c:pt idx="18740">
                  <c:v>424.71300000000002</c:v>
                </c:pt>
                <c:pt idx="18741">
                  <c:v>424.71440000000001</c:v>
                </c:pt>
                <c:pt idx="18742">
                  <c:v>424.71499999999997</c:v>
                </c:pt>
                <c:pt idx="18743">
                  <c:v>424.71449999999999</c:v>
                </c:pt>
                <c:pt idx="18744">
                  <c:v>424.71379999999999</c:v>
                </c:pt>
                <c:pt idx="18745">
                  <c:v>424.71420000000001</c:v>
                </c:pt>
                <c:pt idx="18746">
                  <c:v>424.71420000000001</c:v>
                </c:pt>
                <c:pt idx="18747">
                  <c:v>424.71370000000002</c:v>
                </c:pt>
                <c:pt idx="18748">
                  <c:v>424.7133</c:v>
                </c:pt>
                <c:pt idx="18749">
                  <c:v>424.71230000000003</c:v>
                </c:pt>
                <c:pt idx="18750">
                  <c:v>424.714</c:v>
                </c:pt>
                <c:pt idx="18751">
                  <c:v>424.71159999999998</c:v>
                </c:pt>
                <c:pt idx="18752">
                  <c:v>424.714</c:v>
                </c:pt>
                <c:pt idx="18753">
                  <c:v>424.7133</c:v>
                </c:pt>
                <c:pt idx="18754">
                  <c:v>424.71280000000002</c:v>
                </c:pt>
                <c:pt idx="18755">
                  <c:v>424.71339999999998</c:v>
                </c:pt>
                <c:pt idx="18756">
                  <c:v>424.71260000000001</c:v>
                </c:pt>
                <c:pt idx="18757">
                  <c:v>424.71440000000001</c:v>
                </c:pt>
                <c:pt idx="18758">
                  <c:v>424.7158</c:v>
                </c:pt>
                <c:pt idx="18759">
                  <c:v>424.71519999999998</c:v>
                </c:pt>
                <c:pt idx="18760">
                  <c:v>424.71570000000003</c:v>
                </c:pt>
                <c:pt idx="18761">
                  <c:v>424.71589999999998</c:v>
                </c:pt>
                <c:pt idx="18762">
                  <c:v>424.7158</c:v>
                </c:pt>
                <c:pt idx="18763">
                  <c:v>424.71609999999998</c:v>
                </c:pt>
                <c:pt idx="18764">
                  <c:v>424.71660000000003</c:v>
                </c:pt>
                <c:pt idx="18765">
                  <c:v>424.71640000000002</c:v>
                </c:pt>
                <c:pt idx="18766">
                  <c:v>424.71589999999998</c:v>
                </c:pt>
                <c:pt idx="18767">
                  <c:v>424.71499999999997</c:v>
                </c:pt>
                <c:pt idx="18768">
                  <c:v>424.71519999999998</c:v>
                </c:pt>
                <c:pt idx="18769">
                  <c:v>424.71480000000003</c:v>
                </c:pt>
                <c:pt idx="18770">
                  <c:v>424.71640000000002</c:v>
                </c:pt>
                <c:pt idx="18771">
                  <c:v>424.71440000000001</c:v>
                </c:pt>
                <c:pt idx="18772">
                  <c:v>424.71600000000001</c:v>
                </c:pt>
                <c:pt idx="18773">
                  <c:v>424.714</c:v>
                </c:pt>
                <c:pt idx="18774">
                  <c:v>424.71640000000002</c:v>
                </c:pt>
                <c:pt idx="18775">
                  <c:v>424.71640000000002</c:v>
                </c:pt>
                <c:pt idx="18776">
                  <c:v>424.71640000000002</c:v>
                </c:pt>
                <c:pt idx="18777">
                  <c:v>424.71640000000002</c:v>
                </c:pt>
                <c:pt idx="18778">
                  <c:v>424.71620000000001</c:v>
                </c:pt>
                <c:pt idx="18779">
                  <c:v>424.71600000000001</c:v>
                </c:pt>
                <c:pt idx="18780">
                  <c:v>424.71719999999999</c:v>
                </c:pt>
                <c:pt idx="18781">
                  <c:v>424.71839999999997</c:v>
                </c:pt>
                <c:pt idx="18782">
                  <c:v>424.71780000000001</c:v>
                </c:pt>
                <c:pt idx="18783">
                  <c:v>424.71890000000002</c:v>
                </c:pt>
                <c:pt idx="18784">
                  <c:v>424.71780000000001</c:v>
                </c:pt>
                <c:pt idx="18785">
                  <c:v>424.721</c:v>
                </c:pt>
                <c:pt idx="18786">
                  <c:v>424.72019999999998</c:v>
                </c:pt>
                <c:pt idx="18787">
                  <c:v>424.72019999999998</c:v>
                </c:pt>
                <c:pt idx="18788">
                  <c:v>424.71980000000002</c:v>
                </c:pt>
                <c:pt idx="18789">
                  <c:v>424.7217</c:v>
                </c:pt>
                <c:pt idx="18790">
                  <c:v>424.72120000000001</c:v>
                </c:pt>
                <c:pt idx="18791">
                  <c:v>424.72219999999999</c:v>
                </c:pt>
                <c:pt idx="18792">
                  <c:v>424.72129999999999</c:v>
                </c:pt>
                <c:pt idx="18793">
                  <c:v>424.72239999999999</c:v>
                </c:pt>
                <c:pt idx="18794">
                  <c:v>424.72199999999998</c:v>
                </c:pt>
                <c:pt idx="18795">
                  <c:v>424.72219999999999</c:v>
                </c:pt>
                <c:pt idx="18796">
                  <c:v>424.72239999999999</c:v>
                </c:pt>
                <c:pt idx="18797">
                  <c:v>424.72399999999999</c:v>
                </c:pt>
                <c:pt idx="18798">
                  <c:v>424.72179999999997</c:v>
                </c:pt>
                <c:pt idx="18799">
                  <c:v>424.72190000000001</c:v>
                </c:pt>
                <c:pt idx="18800">
                  <c:v>424.72300000000001</c:v>
                </c:pt>
                <c:pt idx="18801">
                  <c:v>424.72300000000001</c:v>
                </c:pt>
                <c:pt idx="18802">
                  <c:v>424.72280000000001</c:v>
                </c:pt>
                <c:pt idx="18803">
                  <c:v>424.7226</c:v>
                </c:pt>
                <c:pt idx="18804">
                  <c:v>424.72210000000001</c:v>
                </c:pt>
                <c:pt idx="18805">
                  <c:v>424.72179999999997</c:v>
                </c:pt>
                <c:pt idx="18806">
                  <c:v>424.72370000000001</c:v>
                </c:pt>
                <c:pt idx="18807">
                  <c:v>424.72300000000001</c:v>
                </c:pt>
                <c:pt idx="18808">
                  <c:v>424.72379999999998</c:v>
                </c:pt>
                <c:pt idx="18809">
                  <c:v>424.7226</c:v>
                </c:pt>
                <c:pt idx="18810">
                  <c:v>424.72340000000003</c:v>
                </c:pt>
                <c:pt idx="18811">
                  <c:v>424.72379999999998</c:v>
                </c:pt>
                <c:pt idx="18812">
                  <c:v>424.72399999999999</c:v>
                </c:pt>
                <c:pt idx="18813">
                  <c:v>424.72300000000001</c:v>
                </c:pt>
                <c:pt idx="18814">
                  <c:v>424.72300000000001</c:v>
                </c:pt>
                <c:pt idx="18815">
                  <c:v>424.7244</c:v>
                </c:pt>
                <c:pt idx="18816">
                  <c:v>424.72390000000001</c:v>
                </c:pt>
                <c:pt idx="18817">
                  <c:v>424.72340000000003</c:v>
                </c:pt>
                <c:pt idx="18818">
                  <c:v>424.72559999999999</c:v>
                </c:pt>
                <c:pt idx="18819">
                  <c:v>424.72640000000001</c:v>
                </c:pt>
                <c:pt idx="18820">
                  <c:v>424.72660000000002</c:v>
                </c:pt>
                <c:pt idx="18821">
                  <c:v>424.72770000000003</c:v>
                </c:pt>
                <c:pt idx="18822">
                  <c:v>424.7296</c:v>
                </c:pt>
                <c:pt idx="18823">
                  <c:v>424.72800000000001</c:v>
                </c:pt>
                <c:pt idx="18824">
                  <c:v>424.72809999999998</c:v>
                </c:pt>
                <c:pt idx="18825">
                  <c:v>424.72820000000002</c:v>
                </c:pt>
                <c:pt idx="18826">
                  <c:v>424.72699999999998</c:v>
                </c:pt>
                <c:pt idx="18827">
                  <c:v>424.72910000000002</c:v>
                </c:pt>
                <c:pt idx="18828">
                  <c:v>424.72930000000002</c:v>
                </c:pt>
                <c:pt idx="18829">
                  <c:v>424.7296</c:v>
                </c:pt>
                <c:pt idx="18830">
                  <c:v>424.72899999999998</c:v>
                </c:pt>
                <c:pt idx="18831">
                  <c:v>424.73</c:v>
                </c:pt>
                <c:pt idx="18832">
                  <c:v>424.73059999999998</c:v>
                </c:pt>
                <c:pt idx="18833">
                  <c:v>424.7296</c:v>
                </c:pt>
                <c:pt idx="18834">
                  <c:v>424.73039999999997</c:v>
                </c:pt>
                <c:pt idx="18835">
                  <c:v>424.73090000000002</c:v>
                </c:pt>
                <c:pt idx="18836">
                  <c:v>424.73059999999998</c:v>
                </c:pt>
                <c:pt idx="18837">
                  <c:v>424.73020000000002</c:v>
                </c:pt>
                <c:pt idx="18838">
                  <c:v>424.73090000000002</c:v>
                </c:pt>
                <c:pt idx="18839">
                  <c:v>424.73239999999998</c:v>
                </c:pt>
                <c:pt idx="18840">
                  <c:v>424.73219999999998</c:v>
                </c:pt>
                <c:pt idx="18841">
                  <c:v>424.73430000000002</c:v>
                </c:pt>
                <c:pt idx="18842">
                  <c:v>424.73360000000002</c:v>
                </c:pt>
                <c:pt idx="18843">
                  <c:v>424.73379999999997</c:v>
                </c:pt>
                <c:pt idx="18844">
                  <c:v>424.7346</c:v>
                </c:pt>
                <c:pt idx="18845">
                  <c:v>424.73579999999998</c:v>
                </c:pt>
                <c:pt idx="18846">
                  <c:v>424.7364</c:v>
                </c:pt>
                <c:pt idx="18847">
                  <c:v>424.73599999999999</c:v>
                </c:pt>
                <c:pt idx="18848">
                  <c:v>424.73540000000003</c:v>
                </c:pt>
                <c:pt idx="18849">
                  <c:v>424.73500000000001</c:v>
                </c:pt>
                <c:pt idx="18850">
                  <c:v>424.73559999999998</c:v>
                </c:pt>
                <c:pt idx="18851">
                  <c:v>424.73500000000001</c:v>
                </c:pt>
                <c:pt idx="18852">
                  <c:v>424.73540000000003</c:v>
                </c:pt>
                <c:pt idx="18853">
                  <c:v>424.738</c:v>
                </c:pt>
                <c:pt idx="18854">
                  <c:v>424.73700000000002</c:v>
                </c:pt>
                <c:pt idx="18855">
                  <c:v>424.73439999999999</c:v>
                </c:pt>
                <c:pt idx="18856">
                  <c:v>424.73500000000001</c:v>
                </c:pt>
                <c:pt idx="18857">
                  <c:v>424.73599999999999</c:v>
                </c:pt>
                <c:pt idx="18858">
                  <c:v>424.7364</c:v>
                </c:pt>
                <c:pt idx="18859">
                  <c:v>424.7364</c:v>
                </c:pt>
                <c:pt idx="18860">
                  <c:v>424.73630000000003</c:v>
                </c:pt>
                <c:pt idx="18861">
                  <c:v>424.73829999999998</c:v>
                </c:pt>
                <c:pt idx="18862">
                  <c:v>424.73939999999999</c:v>
                </c:pt>
                <c:pt idx="18863">
                  <c:v>424.73930000000001</c:v>
                </c:pt>
                <c:pt idx="18864">
                  <c:v>424.73860000000002</c:v>
                </c:pt>
                <c:pt idx="18865">
                  <c:v>424.73820000000001</c:v>
                </c:pt>
                <c:pt idx="18866">
                  <c:v>424.73939999999999</c:v>
                </c:pt>
                <c:pt idx="18867">
                  <c:v>424.74020000000002</c:v>
                </c:pt>
                <c:pt idx="18868">
                  <c:v>424.74</c:v>
                </c:pt>
                <c:pt idx="18869">
                  <c:v>424.73939999999999</c:v>
                </c:pt>
                <c:pt idx="18870">
                  <c:v>424.74160000000001</c:v>
                </c:pt>
                <c:pt idx="18871">
                  <c:v>424.74</c:v>
                </c:pt>
                <c:pt idx="18872">
                  <c:v>424.74079999999998</c:v>
                </c:pt>
                <c:pt idx="18873">
                  <c:v>424.74149999999997</c:v>
                </c:pt>
                <c:pt idx="18874">
                  <c:v>424.74079999999998</c:v>
                </c:pt>
                <c:pt idx="18875">
                  <c:v>424.74220000000003</c:v>
                </c:pt>
                <c:pt idx="18876">
                  <c:v>424.74079999999998</c:v>
                </c:pt>
                <c:pt idx="18877">
                  <c:v>424.74079999999998</c:v>
                </c:pt>
                <c:pt idx="18878">
                  <c:v>424.74020000000002</c:v>
                </c:pt>
                <c:pt idx="18879">
                  <c:v>424.73899999999998</c:v>
                </c:pt>
                <c:pt idx="18880">
                  <c:v>424.74</c:v>
                </c:pt>
                <c:pt idx="18881">
                  <c:v>424.74020000000002</c:v>
                </c:pt>
                <c:pt idx="18882">
                  <c:v>424.73899999999998</c:v>
                </c:pt>
                <c:pt idx="18883">
                  <c:v>424.7398</c:v>
                </c:pt>
                <c:pt idx="18884">
                  <c:v>424.74020000000002</c:v>
                </c:pt>
                <c:pt idx="18885">
                  <c:v>424.74020000000002</c:v>
                </c:pt>
                <c:pt idx="18886">
                  <c:v>424.73939999999999</c:v>
                </c:pt>
                <c:pt idx="18887">
                  <c:v>424.74059999999997</c:v>
                </c:pt>
                <c:pt idx="18888">
                  <c:v>424.74029999999999</c:v>
                </c:pt>
                <c:pt idx="18889">
                  <c:v>424.7396</c:v>
                </c:pt>
                <c:pt idx="18890">
                  <c:v>424.74020000000002</c:v>
                </c:pt>
                <c:pt idx="18891">
                  <c:v>424.74020000000002</c:v>
                </c:pt>
                <c:pt idx="18892">
                  <c:v>424.73899999999998</c:v>
                </c:pt>
                <c:pt idx="18893">
                  <c:v>424.73939999999999</c:v>
                </c:pt>
                <c:pt idx="18894">
                  <c:v>424.74059999999997</c:v>
                </c:pt>
                <c:pt idx="18895">
                  <c:v>424.74119999999999</c:v>
                </c:pt>
                <c:pt idx="18896">
                  <c:v>424.74200000000002</c:v>
                </c:pt>
                <c:pt idx="18897">
                  <c:v>424.7414</c:v>
                </c:pt>
                <c:pt idx="18898">
                  <c:v>424.74200000000002</c:v>
                </c:pt>
                <c:pt idx="18899">
                  <c:v>424.74299999999999</c:v>
                </c:pt>
                <c:pt idx="18900">
                  <c:v>424.74340000000001</c:v>
                </c:pt>
                <c:pt idx="18901">
                  <c:v>424.74279999999999</c:v>
                </c:pt>
                <c:pt idx="18902">
                  <c:v>424.74459999999999</c:v>
                </c:pt>
                <c:pt idx="18903">
                  <c:v>424.745</c:v>
                </c:pt>
                <c:pt idx="18904">
                  <c:v>424.74560000000002</c:v>
                </c:pt>
                <c:pt idx="18905">
                  <c:v>424.74740000000003</c:v>
                </c:pt>
                <c:pt idx="18906">
                  <c:v>424.74720000000002</c:v>
                </c:pt>
                <c:pt idx="18907">
                  <c:v>424.74799999999999</c:v>
                </c:pt>
                <c:pt idx="18908">
                  <c:v>424.74639999999999</c:v>
                </c:pt>
                <c:pt idx="18909">
                  <c:v>424.74740000000003</c:v>
                </c:pt>
                <c:pt idx="18910">
                  <c:v>424.74700000000001</c:v>
                </c:pt>
                <c:pt idx="18911">
                  <c:v>424.74579999999997</c:v>
                </c:pt>
                <c:pt idx="18912">
                  <c:v>424.7475</c:v>
                </c:pt>
                <c:pt idx="18913">
                  <c:v>424.7466</c:v>
                </c:pt>
                <c:pt idx="18914">
                  <c:v>424.74709999999999</c:v>
                </c:pt>
                <c:pt idx="18915">
                  <c:v>424.74689999999998</c:v>
                </c:pt>
                <c:pt idx="18916">
                  <c:v>424.74740000000003</c:v>
                </c:pt>
                <c:pt idx="18917">
                  <c:v>424.74630000000002</c:v>
                </c:pt>
                <c:pt idx="18918">
                  <c:v>424.7484</c:v>
                </c:pt>
                <c:pt idx="18919">
                  <c:v>424.7475</c:v>
                </c:pt>
                <c:pt idx="18920">
                  <c:v>424.74740000000003</c:v>
                </c:pt>
                <c:pt idx="18921">
                  <c:v>424.74689999999998</c:v>
                </c:pt>
                <c:pt idx="18922">
                  <c:v>424.74799999999999</c:v>
                </c:pt>
                <c:pt idx="18923">
                  <c:v>424.74639999999999</c:v>
                </c:pt>
                <c:pt idx="18924">
                  <c:v>424.7441</c:v>
                </c:pt>
                <c:pt idx="18925">
                  <c:v>424.74419999999998</c:v>
                </c:pt>
                <c:pt idx="18926">
                  <c:v>424.74299999999999</c:v>
                </c:pt>
                <c:pt idx="18927">
                  <c:v>424.74439999999998</c:v>
                </c:pt>
                <c:pt idx="18928">
                  <c:v>424.74419999999998</c:v>
                </c:pt>
                <c:pt idx="18929">
                  <c:v>424.7466</c:v>
                </c:pt>
                <c:pt idx="18930">
                  <c:v>424.74689999999998</c:v>
                </c:pt>
                <c:pt idx="18931">
                  <c:v>424.74740000000003</c:v>
                </c:pt>
                <c:pt idx="18932">
                  <c:v>424.74689999999998</c:v>
                </c:pt>
                <c:pt idx="18933">
                  <c:v>424.7482</c:v>
                </c:pt>
                <c:pt idx="18934">
                  <c:v>424.74759999999998</c:v>
                </c:pt>
                <c:pt idx="18935">
                  <c:v>424.75069999999999</c:v>
                </c:pt>
                <c:pt idx="18936">
                  <c:v>424.7491</c:v>
                </c:pt>
                <c:pt idx="18937">
                  <c:v>424.75099999999998</c:v>
                </c:pt>
                <c:pt idx="18938">
                  <c:v>424.75139999999999</c:v>
                </c:pt>
                <c:pt idx="18939">
                  <c:v>424.75310000000002</c:v>
                </c:pt>
                <c:pt idx="18940">
                  <c:v>424.75299999999999</c:v>
                </c:pt>
                <c:pt idx="18941">
                  <c:v>424.75099999999998</c:v>
                </c:pt>
                <c:pt idx="18942">
                  <c:v>424.75380000000001</c:v>
                </c:pt>
                <c:pt idx="18943">
                  <c:v>424.75450000000001</c:v>
                </c:pt>
                <c:pt idx="18944">
                  <c:v>424.75409999999999</c:v>
                </c:pt>
                <c:pt idx="18945">
                  <c:v>424.75409999999999</c:v>
                </c:pt>
                <c:pt idx="18946">
                  <c:v>424.75470000000001</c:v>
                </c:pt>
                <c:pt idx="18947">
                  <c:v>424.75470000000001</c:v>
                </c:pt>
                <c:pt idx="18948">
                  <c:v>424.75479999999999</c:v>
                </c:pt>
                <c:pt idx="18949">
                  <c:v>424.75659999999999</c:v>
                </c:pt>
                <c:pt idx="18950">
                  <c:v>424.75540000000001</c:v>
                </c:pt>
                <c:pt idx="18951">
                  <c:v>424.75540000000001</c:v>
                </c:pt>
                <c:pt idx="18952">
                  <c:v>424.75599999999997</c:v>
                </c:pt>
                <c:pt idx="18953">
                  <c:v>424.75580000000002</c:v>
                </c:pt>
                <c:pt idx="18954">
                  <c:v>424.75540000000001</c:v>
                </c:pt>
                <c:pt idx="18955">
                  <c:v>424.75459999999998</c:v>
                </c:pt>
                <c:pt idx="18956">
                  <c:v>424.75740000000002</c:v>
                </c:pt>
                <c:pt idx="18957">
                  <c:v>424.75659999999999</c:v>
                </c:pt>
                <c:pt idx="18958">
                  <c:v>424.75599999999997</c:v>
                </c:pt>
                <c:pt idx="18959">
                  <c:v>424.7552</c:v>
                </c:pt>
                <c:pt idx="18960">
                  <c:v>424.75639999999999</c:v>
                </c:pt>
                <c:pt idx="18961">
                  <c:v>424.75560000000002</c:v>
                </c:pt>
                <c:pt idx="18962">
                  <c:v>424.75479999999999</c:v>
                </c:pt>
                <c:pt idx="18963">
                  <c:v>424.7552</c:v>
                </c:pt>
                <c:pt idx="18964">
                  <c:v>424.7552</c:v>
                </c:pt>
                <c:pt idx="18965">
                  <c:v>424.75369999999998</c:v>
                </c:pt>
                <c:pt idx="18966">
                  <c:v>424.75560000000002</c:v>
                </c:pt>
                <c:pt idx="18967">
                  <c:v>424.75560000000002</c:v>
                </c:pt>
                <c:pt idx="18968">
                  <c:v>424.7552</c:v>
                </c:pt>
                <c:pt idx="18969">
                  <c:v>424.755</c:v>
                </c:pt>
                <c:pt idx="18970">
                  <c:v>424.75560000000002</c:v>
                </c:pt>
                <c:pt idx="18971">
                  <c:v>424.75639999999999</c:v>
                </c:pt>
                <c:pt idx="18972">
                  <c:v>424.7568</c:v>
                </c:pt>
                <c:pt idx="18973">
                  <c:v>424.75760000000002</c:v>
                </c:pt>
                <c:pt idx="18974">
                  <c:v>424.75700000000001</c:v>
                </c:pt>
                <c:pt idx="18975">
                  <c:v>424.7568</c:v>
                </c:pt>
                <c:pt idx="18976">
                  <c:v>424.75740000000002</c:v>
                </c:pt>
                <c:pt idx="18977">
                  <c:v>424.75619999999998</c:v>
                </c:pt>
                <c:pt idx="18978">
                  <c:v>424.75700000000001</c:v>
                </c:pt>
                <c:pt idx="18979">
                  <c:v>424.75650000000002</c:v>
                </c:pt>
                <c:pt idx="18980">
                  <c:v>424.75799999999998</c:v>
                </c:pt>
                <c:pt idx="18981">
                  <c:v>424.75970000000001</c:v>
                </c:pt>
                <c:pt idx="18982">
                  <c:v>424.75880000000001</c:v>
                </c:pt>
                <c:pt idx="18983">
                  <c:v>424.75839999999999</c:v>
                </c:pt>
                <c:pt idx="18984">
                  <c:v>424.76159999999999</c:v>
                </c:pt>
                <c:pt idx="18985">
                  <c:v>424.75839999999999</c:v>
                </c:pt>
                <c:pt idx="18986">
                  <c:v>424.75900000000001</c:v>
                </c:pt>
                <c:pt idx="18987">
                  <c:v>424.75959999999998</c:v>
                </c:pt>
                <c:pt idx="18988">
                  <c:v>424.75979999999998</c:v>
                </c:pt>
                <c:pt idx="18989">
                  <c:v>424.76130000000001</c:v>
                </c:pt>
                <c:pt idx="18990">
                  <c:v>424.76260000000002</c:v>
                </c:pt>
                <c:pt idx="18991">
                  <c:v>424.762</c:v>
                </c:pt>
                <c:pt idx="18992">
                  <c:v>424.76159999999999</c:v>
                </c:pt>
                <c:pt idx="18993">
                  <c:v>424.76310000000001</c:v>
                </c:pt>
                <c:pt idx="18994">
                  <c:v>424.76159999999999</c:v>
                </c:pt>
                <c:pt idx="18995">
                  <c:v>424.76130000000001</c:v>
                </c:pt>
                <c:pt idx="18996">
                  <c:v>424.7636</c:v>
                </c:pt>
                <c:pt idx="18997">
                  <c:v>424.7636</c:v>
                </c:pt>
                <c:pt idx="18998">
                  <c:v>424.76240000000001</c:v>
                </c:pt>
                <c:pt idx="18999">
                  <c:v>424.7636</c:v>
                </c:pt>
                <c:pt idx="19000">
                  <c:v>424.76459999999997</c:v>
                </c:pt>
                <c:pt idx="19001">
                  <c:v>424.76400000000001</c:v>
                </c:pt>
                <c:pt idx="19002">
                  <c:v>424.76560000000001</c:v>
                </c:pt>
                <c:pt idx="19003">
                  <c:v>424.7636</c:v>
                </c:pt>
                <c:pt idx="19004">
                  <c:v>424.76519999999999</c:v>
                </c:pt>
                <c:pt idx="19005">
                  <c:v>424.76609999999999</c:v>
                </c:pt>
                <c:pt idx="19006">
                  <c:v>424.76580000000001</c:v>
                </c:pt>
                <c:pt idx="19007">
                  <c:v>424.76659999999998</c:v>
                </c:pt>
                <c:pt idx="19008">
                  <c:v>424.76400000000001</c:v>
                </c:pt>
                <c:pt idx="19009">
                  <c:v>424.76499999999999</c:v>
                </c:pt>
                <c:pt idx="19010">
                  <c:v>424.7654</c:v>
                </c:pt>
                <c:pt idx="19011">
                  <c:v>424.7663</c:v>
                </c:pt>
                <c:pt idx="19012">
                  <c:v>424.76560000000001</c:v>
                </c:pt>
                <c:pt idx="19013">
                  <c:v>424.76799999999997</c:v>
                </c:pt>
                <c:pt idx="19014">
                  <c:v>424.76799999999997</c:v>
                </c:pt>
                <c:pt idx="19015">
                  <c:v>424.76760000000002</c:v>
                </c:pt>
                <c:pt idx="19016">
                  <c:v>424.7679</c:v>
                </c:pt>
                <c:pt idx="19017">
                  <c:v>424.76859999999999</c:v>
                </c:pt>
                <c:pt idx="19018">
                  <c:v>424.7688</c:v>
                </c:pt>
                <c:pt idx="19019">
                  <c:v>424.7706</c:v>
                </c:pt>
                <c:pt idx="19020">
                  <c:v>424.77</c:v>
                </c:pt>
                <c:pt idx="19021">
                  <c:v>424.76979999999998</c:v>
                </c:pt>
                <c:pt idx="19022">
                  <c:v>424.77</c:v>
                </c:pt>
                <c:pt idx="19023">
                  <c:v>424.77030000000002</c:v>
                </c:pt>
                <c:pt idx="19024">
                  <c:v>424.76929999999999</c:v>
                </c:pt>
                <c:pt idx="19025">
                  <c:v>424.77019999999999</c:v>
                </c:pt>
                <c:pt idx="19026">
                  <c:v>424.77100000000002</c:v>
                </c:pt>
                <c:pt idx="19027">
                  <c:v>424.76940000000002</c:v>
                </c:pt>
                <c:pt idx="19028">
                  <c:v>424.7704</c:v>
                </c:pt>
                <c:pt idx="19029">
                  <c:v>424.7713</c:v>
                </c:pt>
                <c:pt idx="19030">
                  <c:v>424.7704</c:v>
                </c:pt>
                <c:pt idx="19031">
                  <c:v>424.77109999999999</c:v>
                </c:pt>
                <c:pt idx="19032">
                  <c:v>424.77109999999999</c:v>
                </c:pt>
                <c:pt idx="19033">
                  <c:v>424.77280000000002</c:v>
                </c:pt>
                <c:pt idx="19034">
                  <c:v>424.77370000000002</c:v>
                </c:pt>
                <c:pt idx="19035">
                  <c:v>424.77339999999998</c:v>
                </c:pt>
                <c:pt idx="19036">
                  <c:v>424.77339999999998</c:v>
                </c:pt>
                <c:pt idx="19037">
                  <c:v>424.77640000000002</c:v>
                </c:pt>
                <c:pt idx="19038">
                  <c:v>424.77440000000001</c:v>
                </c:pt>
                <c:pt idx="19039">
                  <c:v>424.77460000000002</c:v>
                </c:pt>
                <c:pt idx="19040">
                  <c:v>424.77379999999999</c:v>
                </c:pt>
                <c:pt idx="19041">
                  <c:v>424.77370000000002</c:v>
                </c:pt>
                <c:pt idx="19042">
                  <c:v>424.77260000000001</c:v>
                </c:pt>
                <c:pt idx="19043">
                  <c:v>424.77330000000001</c:v>
                </c:pt>
                <c:pt idx="19044">
                  <c:v>424.77319999999997</c:v>
                </c:pt>
                <c:pt idx="19045">
                  <c:v>424.7747</c:v>
                </c:pt>
                <c:pt idx="19046">
                  <c:v>424.77480000000003</c:v>
                </c:pt>
                <c:pt idx="19047">
                  <c:v>424.77600000000001</c:v>
                </c:pt>
                <c:pt idx="19048">
                  <c:v>424.77609999999999</c:v>
                </c:pt>
                <c:pt idx="19049">
                  <c:v>424.7758</c:v>
                </c:pt>
                <c:pt idx="19050">
                  <c:v>424.77699999999999</c:v>
                </c:pt>
                <c:pt idx="19051">
                  <c:v>424.77600000000001</c:v>
                </c:pt>
                <c:pt idx="19052">
                  <c:v>424.7774</c:v>
                </c:pt>
                <c:pt idx="19053">
                  <c:v>424.77679999999998</c:v>
                </c:pt>
                <c:pt idx="19054">
                  <c:v>424.77870000000001</c:v>
                </c:pt>
                <c:pt idx="19055">
                  <c:v>424.77809999999999</c:v>
                </c:pt>
                <c:pt idx="19056">
                  <c:v>424.7774</c:v>
                </c:pt>
                <c:pt idx="19057">
                  <c:v>424.77839999999998</c:v>
                </c:pt>
                <c:pt idx="19058">
                  <c:v>424.77780000000001</c:v>
                </c:pt>
                <c:pt idx="19059">
                  <c:v>424.77719999999999</c:v>
                </c:pt>
                <c:pt idx="19060">
                  <c:v>424.77690000000001</c:v>
                </c:pt>
                <c:pt idx="19061">
                  <c:v>424.77679999999998</c:v>
                </c:pt>
                <c:pt idx="19062">
                  <c:v>424.7783</c:v>
                </c:pt>
                <c:pt idx="19063">
                  <c:v>424.77960000000002</c:v>
                </c:pt>
                <c:pt idx="19064">
                  <c:v>424.77929999999998</c:v>
                </c:pt>
                <c:pt idx="19065">
                  <c:v>424.77940000000001</c:v>
                </c:pt>
                <c:pt idx="19066">
                  <c:v>424.77960000000002</c:v>
                </c:pt>
                <c:pt idx="19067">
                  <c:v>424.77929999999998</c:v>
                </c:pt>
                <c:pt idx="19068">
                  <c:v>424.7792</c:v>
                </c:pt>
                <c:pt idx="19069">
                  <c:v>424.78120000000001</c:v>
                </c:pt>
                <c:pt idx="19070">
                  <c:v>424.78129999999999</c:v>
                </c:pt>
                <c:pt idx="19071">
                  <c:v>424.78289999999998</c:v>
                </c:pt>
                <c:pt idx="19072">
                  <c:v>424.78210000000001</c:v>
                </c:pt>
                <c:pt idx="19073">
                  <c:v>424.78300000000002</c:v>
                </c:pt>
                <c:pt idx="19074">
                  <c:v>424.78250000000003</c:v>
                </c:pt>
                <c:pt idx="19075">
                  <c:v>424.78309999999999</c:v>
                </c:pt>
                <c:pt idx="19076">
                  <c:v>424.78429999999997</c:v>
                </c:pt>
                <c:pt idx="19077">
                  <c:v>424.78440000000001</c:v>
                </c:pt>
                <c:pt idx="19078">
                  <c:v>424.78440000000001</c:v>
                </c:pt>
                <c:pt idx="19079">
                  <c:v>424.78480000000002</c:v>
                </c:pt>
                <c:pt idx="19080">
                  <c:v>424.78739999999999</c:v>
                </c:pt>
                <c:pt idx="19081">
                  <c:v>424.78789999999998</c:v>
                </c:pt>
                <c:pt idx="19082">
                  <c:v>424.7869</c:v>
                </c:pt>
                <c:pt idx="19083">
                  <c:v>424.78800000000001</c:v>
                </c:pt>
                <c:pt idx="19084">
                  <c:v>424.78980000000001</c:v>
                </c:pt>
                <c:pt idx="19085">
                  <c:v>424.7903</c:v>
                </c:pt>
                <c:pt idx="19086">
                  <c:v>424.78800000000001</c:v>
                </c:pt>
                <c:pt idx="19087">
                  <c:v>424.78870000000001</c:v>
                </c:pt>
                <c:pt idx="19088">
                  <c:v>424.78870000000001</c:v>
                </c:pt>
                <c:pt idx="19089">
                  <c:v>424.78829999999999</c:v>
                </c:pt>
                <c:pt idx="19090">
                  <c:v>424.78809999999999</c:v>
                </c:pt>
                <c:pt idx="19091">
                  <c:v>424.7869</c:v>
                </c:pt>
                <c:pt idx="19092">
                  <c:v>424.78899999999999</c:v>
                </c:pt>
                <c:pt idx="19093">
                  <c:v>424.78980000000001</c:v>
                </c:pt>
                <c:pt idx="19094">
                  <c:v>424.78859999999997</c:v>
                </c:pt>
                <c:pt idx="19095">
                  <c:v>424.7878</c:v>
                </c:pt>
                <c:pt idx="19096">
                  <c:v>424.78980000000001</c:v>
                </c:pt>
                <c:pt idx="19097">
                  <c:v>424.79140000000001</c:v>
                </c:pt>
                <c:pt idx="19098">
                  <c:v>424.79039999999998</c:v>
                </c:pt>
                <c:pt idx="19099">
                  <c:v>424.79239999999999</c:v>
                </c:pt>
                <c:pt idx="19100">
                  <c:v>424.79149999999998</c:v>
                </c:pt>
                <c:pt idx="19101">
                  <c:v>424.79180000000002</c:v>
                </c:pt>
                <c:pt idx="19102">
                  <c:v>424.79180000000002</c:v>
                </c:pt>
                <c:pt idx="19103">
                  <c:v>424.79259999999999</c:v>
                </c:pt>
                <c:pt idx="19104">
                  <c:v>424.79309999999998</c:v>
                </c:pt>
                <c:pt idx="19105">
                  <c:v>424.79500000000002</c:v>
                </c:pt>
                <c:pt idx="19106">
                  <c:v>424.7946</c:v>
                </c:pt>
                <c:pt idx="19107">
                  <c:v>424.7944</c:v>
                </c:pt>
                <c:pt idx="19108">
                  <c:v>424.7946</c:v>
                </c:pt>
                <c:pt idx="19109">
                  <c:v>424.79559999999998</c:v>
                </c:pt>
                <c:pt idx="19110">
                  <c:v>424.79480000000001</c:v>
                </c:pt>
                <c:pt idx="19111">
                  <c:v>424.79559999999998</c:v>
                </c:pt>
                <c:pt idx="19112">
                  <c:v>424.79579999999999</c:v>
                </c:pt>
                <c:pt idx="19113">
                  <c:v>424.7944</c:v>
                </c:pt>
                <c:pt idx="19114">
                  <c:v>424.7946</c:v>
                </c:pt>
                <c:pt idx="19115">
                  <c:v>424.79469999999998</c:v>
                </c:pt>
                <c:pt idx="19116">
                  <c:v>424.7955</c:v>
                </c:pt>
                <c:pt idx="19117">
                  <c:v>424.7955</c:v>
                </c:pt>
                <c:pt idx="19118">
                  <c:v>424.79599999999999</c:v>
                </c:pt>
                <c:pt idx="19119">
                  <c:v>424.79689999999999</c:v>
                </c:pt>
                <c:pt idx="19120">
                  <c:v>424.79840000000002</c:v>
                </c:pt>
                <c:pt idx="19121">
                  <c:v>424.79730000000001</c:v>
                </c:pt>
                <c:pt idx="19122">
                  <c:v>424.79790000000003</c:v>
                </c:pt>
                <c:pt idx="19123">
                  <c:v>424.798</c:v>
                </c:pt>
                <c:pt idx="19124">
                  <c:v>424.79719999999998</c:v>
                </c:pt>
                <c:pt idx="19125">
                  <c:v>424.7978</c:v>
                </c:pt>
                <c:pt idx="19126">
                  <c:v>424.79880000000003</c:v>
                </c:pt>
                <c:pt idx="19127">
                  <c:v>424.798</c:v>
                </c:pt>
                <c:pt idx="19128">
                  <c:v>424.798</c:v>
                </c:pt>
                <c:pt idx="19129">
                  <c:v>424.79939999999999</c:v>
                </c:pt>
                <c:pt idx="19130">
                  <c:v>424.8</c:v>
                </c:pt>
                <c:pt idx="19131">
                  <c:v>424.80079999999998</c:v>
                </c:pt>
                <c:pt idx="19132">
                  <c:v>424.8</c:v>
                </c:pt>
                <c:pt idx="19133">
                  <c:v>424.80070000000001</c:v>
                </c:pt>
                <c:pt idx="19134">
                  <c:v>424.80079999999998</c:v>
                </c:pt>
                <c:pt idx="19135">
                  <c:v>424.80149999999998</c:v>
                </c:pt>
                <c:pt idx="19136">
                  <c:v>424.80090000000001</c:v>
                </c:pt>
                <c:pt idx="19137">
                  <c:v>424.80160000000001</c:v>
                </c:pt>
                <c:pt idx="19138">
                  <c:v>424.80470000000003</c:v>
                </c:pt>
                <c:pt idx="19139">
                  <c:v>424.80279999999999</c:v>
                </c:pt>
                <c:pt idx="19140">
                  <c:v>424.80439999999999</c:v>
                </c:pt>
                <c:pt idx="19141">
                  <c:v>424.8048</c:v>
                </c:pt>
                <c:pt idx="19142">
                  <c:v>424.80489999999998</c:v>
                </c:pt>
                <c:pt idx="19143">
                  <c:v>424.80540000000002</c:v>
                </c:pt>
                <c:pt idx="19144">
                  <c:v>424.80439999999999</c:v>
                </c:pt>
                <c:pt idx="19145">
                  <c:v>424.80459999999999</c:v>
                </c:pt>
                <c:pt idx="19146">
                  <c:v>424.80599999999998</c:v>
                </c:pt>
                <c:pt idx="19147">
                  <c:v>424.80700000000002</c:v>
                </c:pt>
                <c:pt idx="19148">
                  <c:v>424.80599999999998</c:v>
                </c:pt>
                <c:pt idx="19149">
                  <c:v>424.8057</c:v>
                </c:pt>
                <c:pt idx="19150">
                  <c:v>424.80700000000002</c:v>
                </c:pt>
                <c:pt idx="19151">
                  <c:v>424.80900000000003</c:v>
                </c:pt>
                <c:pt idx="19152">
                  <c:v>424.80880000000002</c:v>
                </c:pt>
                <c:pt idx="19153">
                  <c:v>424.80860000000001</c:v>
                </c:pt>
                <c:pt idx="19154">
                  <c:v>424.80720000000002</c:v>
                </c:pt>
                <c:pt idx="19155">
                  <c:v>424.80860000000001</c:v>
                </c:pt>
                <c:pt idx="19156">
                  <c:v>424.80759999999998</c:v>
                </c:pt>
                <c:pt idx="19157">
                  <c:v>424.81</c:v>
                </c:pt>
                <c:pt idx="19158">
                  <c:v>424.81020000000001</c:v>
                </c:pt>
                <c:pt idx="19159">
                  <c:v>424.81079999999997</c:v>
                </c:pt>
                <c:pt idx="19160">
                  <c:v>424.81169999999997</c:v>
                </c:pt>
                <c:pt idx="19161">
                  <c:v>424.81200000000001</c:v>
                </c:pt>
                <c:pt idx="19162">
                  <c:v>424.81259999999997</c:v>
                </c:pt>
                <c:pt idx="19163">
                  <c:v>424.81270000000001</c:v>
                </c:pt>
                <c:pt idx="19164">
                  <c:v>424.81420000000003</c:v>
                </c:pt>
                <c:pt idx="19165">
                  <c:v>424.8134</c:v>
                </c:pt>
                <c:pt idx="19166">
                  <c:v>424.8141</c:v>
                </c:pt>
                <c:pt idx="19167">
                  <c:v>424.81420000000003</c:v>
                </c:pt>
                <c:pt idx="19168">
                  <c:v>424.81330000000003</c:v>
                </c:pt>
                <c:pt idx="19169">
                  <c:v>424.81330000000003</c:v>
                </c:pt>
                <c:pt idx="19170">
                  <c:v>424.8152</c:v>
                </c:pt>
                <c:pt idx="19171">
                  <c:v>424.81540000000001</c:v>
                </c:pt>
                <c:pt idx="19172">
                  <c:v>424.81709999999998</c:v>
                </c:pt>
                <c:pt idx="19173">
                  <c:v>424.81720000000001</c:v>
                </c:pt>
                <c:pt idx="19174">
                  <c:v>424.8168</c:v>
                </c:pt>
                <c:pt idx="19175">
                  <c:v>424.81799999999998</c:v>
                </c:pt>
                <c:pt idx="19176">
                  <c:v>424.81959999999998</c:v>
                </c:pt>
                <c:pt idx="19177">
                  <c:v>424.81830000000002</c:v>
                </c:pt>
                <c:pt idx="19178">
                  <c:v>424.81959999999998</c:v>
                </c:pt>
                <c:pt idx="19179">
                  <c:v>424.81939999999997</c:v>
                </c:pt>
                <c:pt idx="19180">
                  <c:v>424.81920000000002</c:v>
                </c:pt>
                <c:pt idx="19181">
                  <c:v>424.82029999999997</c:v>
                </c:pt>
                <c:pt idx="19182">
                  <c:v>424.82040000000001</c:v>
                </c:pt>
                <c:pt idx="19183">
                  <c:v>424.82060000000001</c:v>
                </c:pt>
                <c:pt idx="19184">
                  <c:v>424.82159999999999</c:v>
                </c:pt>
                <c:pt idx="19185">
                  <c:v>424.82130000000001</c:v>
                </c:pt>
                <c:pt idx="19186">
                  <c:v>424.82130000000001</c:v>
                </c:pt>
                <c:pt idx="19187">
                  <c:v>424.82249999999999</c:v>
                </c:pt>
                <c:pt idx="19188">
                  <c:v>424.82119999999998</c:v>
                </c:pt>
                <c:pt idx="19189">
                  <c:v>424.8227</c:v>
                </c:pt>
                <c:pt idx="19190">
                  <c:v>424.8218</c:v>
                </c:pt>
                <c:pt idx="19191">
                  <c:v>424.822</c:v>
                </c:pt>
                <c:pt idx="19192">
                  <c:v>424.82299999999998</c:v>
                </c:pt>
                <c:pt idx="19193">
                  <c:v>424.82299999999998</c:v>
                </c:pt>
                <c:pt idx="19194">
                  <c:v>424.8236</c:v>
                </c:pt>
                <c:pt idx="19195">
                  <c:v>424.82369999999997</c:v>
                </c:pt>
                <c:pt idx="19196">
                  <c:v>424.8236</c:v>
                </c:pt>
                <c:pt idx="19197">
                  <c:v>424.8254</c:v>
                </c:pt>
                <c:pt idx="19198">
                  <c:v>424.82659999999998</c:v>
                </c:pt>
                <c:pt idx="19199">
                  <c:v>424.82659999999998</c:v>
                </c:pt>
                <c:pt idx="19200">
                  <c:v>424.82569999999998</c:v>
                </c:pt>
                <c:pt idx="19201">
                  <c:v>424.82639999999998</c:v>
                </c:pt>
                <c:pt idx="19202">
                  <c:v>424.82639999999998</c:v>
                </c:pt>
                <c:pt idx="19203">
                  <c:v>424.82929999999999</c:v>
                </c:pt>
                <c:pt idx="19204">
                  <c:v>424.82799999999997</c:v>
                </c:pt>
                <c:pt idx="19205">
                  <c:v>424.82839999999999</c:v>
                </c:pt>
                <c:pt idx="19206">
                  <c:v>424.82870000000003</c:v>
                </c:pt>
                <c:pt idx="19207">
                  <c:v>424.82909999999998</c:v>
                </c:pt>
                <c:pt idx="19208">
                  <c:v>424.83049999999997</c:v>
                </c:pt>
                <c:pt idx="19209">
                  <c:v>424.83100000000002</c:v>
                </c:pt>
                <c:pt idx="19210">
                  <c:v>424.83260000000001</c:v>
                </c:pt>
                <c:pt idx="19211">
                  <c:v>424.8322</c:v>
                </c:pt>
                <c:pt idx="19212">
                  <c:v>424.83240000000001</c:v>
                </c:pt>
                <c:pt idx="19213">
                  <c:v>424.83359999999999</c:v>
                </c:pt>
                <c:pt idx="19214">
                  <c:v>424.83339999999998</c:v>
                </c:pt>
                <c:pt idx="19215">
                  <c:v>424.83440000000002</c:v>
                </c:pt>
                <c:pt idx="19216">
                  <c:v>424.83359999999999</c:v>
                </c:pt>
                <c:pt idx="19217">
                  <c:v>424.8365</c:v>
                </c:pt>
                <c:pt idx="19218">
                  <c:v>424.8347</c:v>
                </c:pt>
                <c:pt idx="19219">
                  <c:v>424.83620000000002</c:v>
                </c:pt>
                <c:pt idx="19220">
                  <c:v>424.8365</c:v>
                </c:pt>
                <c:pt idx="19221">
                  <c:v>424.83620000000002</c:v>
                </c:pt>
                <c:pt idx="19222">
                  <c:v>424.83659999999998</c:v>
                </c:pt>
                <c:pt idx="19223">
                  <c:v>424.83640000000003</c:v>
                </c:pt>
                <c:pt idx="19224">
                  <c:v>424.83679999999998</c:v>
                </c:pt>
                <c:pt idx="19225">
                  <c:v>424.83699999999999</c:v>
                </c:pt>
                <c:pt idx="19226">
                  <c:v>424.83690000000001</c:v>
                </c:pt>
                <c:pt idx="19227">
                  <c:v>424.8381</c:v>
                </c:pt>
                <c:pt idx="19228">
                  <c:v>424.83909999999997</c:v>
                </c:pt>
                <c:pt idx="19229">
                  <c:v>424.83789999999999</c:v>
                </c:pt>
                <c:pt idx="19230">
                  <c:v>424.84</c:v>
                </c:pt>
                <c:pt idx="19231">
                  <c:v>424.839</c:v>
                </c:pt>
                <c:pt idx="19232">
                  <c:v>424.83940000000001</c:v>
                </c:pt>
                <c:pt idx="19233">
                  <c:v>424.84039999999999</c:v>
                </c:pt>
                <c:pt idx="19234">
                  <c:v>424.84100000000001</c:v>
                </c:pt>
                <c:pt idx="19235">
                  <c:v>424.84320000000002</c:v>
                </c:pt>
                <c:pt idx="19236">
                  <c:v>424.84300000000002</c:v>
                </c:pt>
                <c:pt idx="19237">
                  <c:v>424.8433</c:v>
                </c:pt>
                <c:pt idx="19238">
                  <c:v>424.8442</c:v>
                </c:pt>
                <c:pt idx="19239">
                  <c:v>424.84410000000003</c:v>
                </c:pt>
                <c:pt idx="19240">
                  <c:v>424.84350000000001</c:v>
                </c:pt>
                <c:pt idx="19241">
                  <c:v>424.8449</c:v>
                </c:pt>
                <c:pt idx="19242">
                  <c:v>424.84440000000001</c:v>
                </c:pt>
                <c:pt idx="19243">
                  <c:v>424.84530000000001</c:v>
                </c:pt>
                <c:pt idx="19244">
                  <c:v>424.84500000000003</c:v>
                </c:pt>
                <c:pt idx="19245">
                  <c:v>424.8458</c:v>
                </c:pt>
                <c:pt idx="19246">
                  <c:v>424.84559999999999</c:v>
                </c:pt>
                <c:pt idx="19247">
                  <c:v>424.8467</c:v>
                </c:pt>
                <c:pt idx="19248">
                  <c:v>424.84660000000002</c:v>
                </c:pt>
                <c:pt idx="19249">
                  <c:v>424.84739999999999</c:v>
                </c:pt>
                <c:pt idx="19250">
                  <c:v>424.84809999999999</c:v>
                </c:pt>
                <c:pt idx="19251">
                  <c:v>424.84719999999999</c:v>
                </c:pt>
                <c:pt idx="19252">
                  <c:v>424.84910000000002</c:v>
                </c:pt>
                <c:pt idx="19253">
                  <c:v>424.85</c:v>
                </c:pt>
                <c:pt idx="19254">
                  <c:v>424.85</c:v>
                </c:pt>
                <c:pt idx="19255">
                  <c:v>424.85059999999999</c:v>
                </c:pt>
                <c:pt idx="19256">
                  <c:v>424.85160000000002</c:v>
                </c:pt>
                <c:pt idx="19257">
                  <c:v>424.8519</c:v>
                </c:pt>
                <c:pt idx="19258">
                  <c:v>424.8528</c:v>
                </c:pt>
                <c:pt idx="19259">
                  <c:v>424.85320000000002</c:v>
                </c:pt>
                <c:pt idx="19260">
                  <c:v>424.85399999999998</c:v>
                </c:pt>
                <c:pt idx="19261">
                  <c:v>424.8535</c:v>
                </c:pt>
                <c:pt idx="19262">
                  <c:v>424.8553</c:v>
                </c:pt>
                <c:pt idx="19263">
                  <c:v>424.85669999999999</c:v>
                </c:pt>
                <c:pt idx="19264">
                  <c:v>424.8569</c:v>
                </c:pt>
                <c:pt idx="19265">
                  <c:v>424.85640000000001</c:v>
                </c:pt>
                <c:pt idx="19266">
                  <c:v>424.8562</c:v>
                </c:pt>
                <c:pt idx="19267">
                  <c:v>424.85500000000002</c:v>
                </c:pt>
                <c:pt idx="19268">
                  <c:v>424.85590000000002</c:v>
                </c:pt>
                <c:pt idx="19269">
                  <c:v>424.85739999999998</c:v>
                </c:pt>
                <c:pt idx="19270">
                  <c:v>424.85660000000001</c:v>
                </c:pt>
                <c:pt idx="19271">
                  <c:v>424.8562</c:v>
                </c:pt>
                <c:pt idx="19272">
                  <c:v>424.85660000000001</c:v>
                </c:pt>
                <c:pt idx="19273">
                  <c:v>424.8571</c:v>
                </c:pt>
                <c:pt idx="19274">
                  <c:v>424.8578</c:v>
                </c:pt>
                <c:pt idx="19275">
                  <c:v>424.858</c:v>
                </c:pt>
                <c:pt idx="19276">
                  <c:v>424.85939999999999</c:v>
                </c:pt>
                <c:pt idx="19277">
                  <c:v>424.85849999999999</c:v>
                </c:pt>
                <c:pt idx="19278">
                  <c:v>424.86009999999999</c:v>
                </c:pt>
                <c:pt idx="19279">
                  <c:v>424.8612</c:v>
                </c:pt>
                <c:pt idx="19280">
                  <c:v>424.86169999999998</c:v>
                </c:pt>
                <c:pt idx="19281">
                  <c:v>424.86239999999998</c:v>
                </c:pt>
                <c:pt idx="19282">
                  <c:v>424.86279999999999</c:v>
                </c:pt>
                <c:pt idx="19283">
                  <c:v>424.86500000000001</c:v>
                </c:pt>
                <c:pt idx="19284">
                  <c:v>424.86489999999998</c:v>
                </c:pt>
                <c:pt idx="19285">
                  <c:v>424.8657</c:v>
                </c:pt>
                <c:pt idx="19286">
                  <c:v>424.86649999999997</c:v>
                </c:pt>
                <c:pt idx="19287">
                  <c:v>424.86660000000001</c:v>
                </c:pt>
                <c:pt idx="19288">
                  <c:v>424.86919999999998</c:v>
                </c:pt>
                <c:pt idx="19289">
                  <c:v>424.86880000000002</c:v>
                </c:pt>
                <c:pt idx="19290">
                  <c:v>424.86869999999999</c:v>
                </c:pt>
                <c:pt idx="19291">
                  <c:v>424.87</c:v>
                </c:pt>
                <c:pt idx="19292">
                  <c:v>424.87</c:v>
                </c:pt>
                <c:pt idx="19293">
                  <c:v>424.87090000000001</c:v>
                </c:pt>
                <c:pt idx="19294">
                  <c:v>424.87220000000002</c:v>
                </c:pt>
                <c:pt idx="19295">
                  <c:v>424.87130000000002</c:v>
                </c:pt>
                <c:pt idx="19296">
                  <c:v>424.87169999999998</c:v>
                </c:pt>
                <c:pt idx="19297">
                  <c:v>424.87220000000002</c:v>
                </c:pt>
                <c:pt idx="19298">
                  <c:v>424.87290000000002</c:v>
                </c:pt>
                <c:pt idx="19299">
                  <c:v>424.87279999999998</c:v>
                </c:pt>
                <c:pt idx="19300">
                  <c:v>424.87470000000002</c:v>
                </c:pt>
                <c:pt idx="19301">
                  <c:v>424.875</c:v>
                </c:pt>
                <c:pt idx="19302">
                  <c:v>424.87540000000001</c:v>
                </c:pt>
                <c:pt idx="19303">
                  <c:v>424.87439999999998</c:v>
                </c:pt>
                <c:pt idx="19304">
                  <c:v>424.87470000000002</c:v>
                </c:pt>
                <c:pt idx="19305">
                  <c:v>424.8766</c:v>
                </c:pt>
                <c:pt idx="19306">
                  <c:v>424.87540000000001</c:v>
                </c:pt>
                <c:pt idx="19307">
                  <c:v>424.87580000000003</c:v>
                </c:pt>
                <c:pt idx="19308">
                  <c:v>424.8766</c:v>
                </c:pt>
                <c:pt idx="19309">
                  <c:v>424.87779999999998</c:v>
                </c:pt>
                <c:pt idx="19310">
                  <c:v>424.87720000000002</c:v>
                </c:pt>
                <c:pt idx="19311">
                  <c:v>424.8784</c:v>
                </c:pt>
                <c:pt idx="19312">
                  <c:v>424.87880000000001</c:v>
                </c:pt>
                <c:pt idx="19313">
                  <c:v>424.87909999999999</c:v>
                </c:pt>
                <c:pt idx="19314">
                  <c:v>424.88010000000003</c:v>
                </c:pt>
                <c:pt idx="19315">
                  <c:v>424.88200000000001</c:v>
                </c:pt>
                <c:pt idx="19316">
                  <c:v>424.88319999999999</c:v>
                </c:pt>
                <c:pt idx="19317">
                  <c:v>424.88330000000002</c:v>
                </c:pt>
                <c:pt idx="19318">
                  <c:v>424.88440000000003</c:v>
                </c:pt>
                <c:pt idx="19319">
                  <c:v>424.8854</c:v>
                </c:pt>
                <c:pt idx="19320">
                  <c:v>424.88589999999999</c:v>
                </c:pt>
                <c:pt idx="19321">
                  <c:v>424.8854</c:v>
                </c:pt>
                <c:pt idx="19322">
                  <c:v>424.88619999999997</c:v>
                </c:pt>
                <c:pt idx="19323">
                  <c:v>424.88670000000002</c:v>
                </c:pt>
                <c:pt idx="19324">
                  <c:v>424.88709999999998</c:v>
                </c:pt>
                <c:pt idx="19325">
                  <c:v>424.88740000000001</c:v>
                </c:pt>
                <c:pt idx="19326">
                  <c:v>424.8886</c:v>
                </c:pt>
                <c:pt idx="19327">
                  <c:v>424.88909999999998</c:v>
                </c:pt>
                <c:pt idx="19328">
                  <c:v>424.89120000000003</c:v>
                </c:pt>
                <c:pt idx="19329">
                  <c:v>424.89</c:v>
                </c:pt>
                <c:pt idx="19330">
                  <c:v>424.8897</c:v>
                </c:pt>
                <c:pt idx="19331">
                  <c:v>424.8929</c:v>
                </c:pt>
                <c:pt idx="19332">
                  <c:v>424.89350000000002</c:v>
                </c:pt>
                <c:pt idx="19333">
                  <c:v>424.89339999999999</c:v>
                </c:pt>
                <c:pt idx="19334">
                  <c:v>424.89440000000002</c:v>
                </c:pt>
                <c:pt idx="19335">
                  <c:v>424.892</c:v>
                </c:pt>
                <c:pt idx="19336">
                  <c:v>424.89299999999997</c:v>
                </c:pt>
                <c:pt idx="19337">
                  <c:v>424.89499999999998</c:v>
                </c:pt>
                <c:pt idx="19338">
                  <c:v>424.89609999999999</c:v>
                </c:pt>
                <c:pt idx="19339">
                  <c:v>424.89789999999999</c:v>
                </c:pt>
                <c:pt idx="19340">
                  <c:v>424.8972</c:v>
                </c:pt>
                <c:pt idx="19341">
                  <c:v>424.89699999999999</c:v>
                </c:pt>
                <c:pt idx="19342">
                  <c:v>424.89690000000002</c:v>
                </c:pt>
                <c:pt idx="19343">
                  <c:v>424.8974</c:v>
                </c:pt>
                <c:pt idx="19344">
                  <c:v>424.89789999999999</c:v>
                </c:pt>
                <c:pt idx="19345">
                  <c:v>424.89980000000003</c:v>
                </c:pt>
                <c:pt idx="19346">
                  <c:v>424.9008</c:v>
                </c:pt>
                <c:pt idx="19347">
                  <c:v>424.90140000000002</c:v>
                </c:pt>
                <c:pt idx="19348">
                  <c:v>424.90179999999998</c:v>
                </c:pt>
                <c:pt idx="19349">
                  <c:v>424.90199999999999</c:v>
                </c:pt>
                <c:pt idx="19350">
                  <c:v>424.90309999999999</c:v>
                </c:pt>
                <c:pt idx="19351">
                  <c:v>424.90449999999998</c:v>
                </c:pt>
                <c:pt idx="19352">
                  <c:v>424.90539999999999</c:v>
                </c:pt>
                <c:pt idx="19353">
                  <c:v>424.90620000000001</c:v>
                </c:pt>
                <c:pt idx="19354">
                  <c:v>424.90620000000001</c:v>
                </c:pt>
                <c:pt idx="19355">
                  <c:v>424.90800000000002</c:v>
                </c:pt>
                <c:pt idx="19356">
                  <c:v>424.9074</c:v>
                </c:pt>
                <c:pt idx="19357">
                  <c:v>424.90719999999999</c:v>
                </c:pt>
                <c:pt idx="19358">
                  <c:v>424.90879999999999</c:v>
                </c:pt>
                <c:pt idx="19359">
                  <c:v>424.90899999999999</c:v>
                </c:pt>
                <c:pt idx="19360">
                  <c:v>424.91090000000003</c:v>
                </c:pt>
                <c:pt idx="19361">
                  <c:v>424.91059999999999</c:v>
                </c:pt>
                <c:pt idx="19362">
                  <c:v>424.91109999999998</c:v>
                </c:pt>
                <c:pt idx="19363">
                  <c:v>424.91180000000003</c:v>
                </c:pt>
                <c:pt idx="19364">
                  <c:v>424.91289999999998</c:v>
                </c:pt>
                <c:pt idx="19365">
                  <c:v>424.91329999999999</c:v>
                </c:pt>
                <c:pt idx="19366">
                  <c:v>424.91460000000001</c:v>
                </c:pt>
                <c:pt idx="19367">
                  <c:v>424.91669999999999</c:v>
                </c:pt>
                <c:pt idx="19368">
                  <c:v>424.91800000000001</c:v>
                </c:pt>
                <c:pt idx="19369">
                  <c:v>424.91759999999999</c:v>
                </c:pt>
                <c:pt idx="19370">
                  <c:v>424.91840000000002</c:v>
                </c:pt>
                <c:pt idx="19371">
                  <c:v>424.91919999999999</c:v>
                </c:pt>
                <c:pt idx="19372">
                  <c:v>424.92020000000002</c:v>
                </c:pt>
                <c:pt idx="19373">
                  <c:v>424.92230000000001</c:v>
                </c:pt>
                <c:pt idx="19374">
                  <c:v>424.92340000000002</c:v>
                </c:pt>
                <c:pt idx="19375">
                  <c:v>424.92290000000003</c:v>
                </c:pt>
                <c:pt idx="19376">
                  <c:v>424.9228</c:v>
                </c:pt>
                <c:pt idx="19377">
                  <c:v>424.923</c:v>
                </c:pt>
                <c:pt idx="19378">
                  <c:v>424.92380000000003</c:v>
                </c:pt>
                <c:pt idx="19379">
                  <c:v>424.92579999999998</c:v>
                </c:pt>
                <c:pt idx="19380">
                  <c:v>424.9264</c:v>
                </c:pt>
                <c:pt idx="19381">
                  <c:v>424.92790000000002</c:v>
                </c:pt>
                <c:pt idx="19382">
                  <c:v>424.92959999999999</c:v>
                </c:pt>
                <c:pt idx="19383">
                  <c:v>424.92849999999999</c:v>
                </c:pt>
                <c:pt idx="19384">
                  <c:v>424.92959999999999</c:v>
                </c:pt>
                <c:pt idx="19385">
                  <c:v>424.93040000000002</c:v>
                </c:pt>
                <c:pt idx="19386">
                  <c:v>424.93150000000003</c:v>
                </c:pt>
                <c:pt idx="19387">
                  <c:v>424.93060000000003</c:v>
                </c:pt>
                <c:pt idx="19388">
                  <c:v>424.93079999999998</c:v>
                </c:pt>
                <c:pt idx="19389">
                  <c:v>424.93020000000001</c:v>
                </c:pt>
                <c:pt idx="19390">
                  <c:v>424.93290000000002</c:v>
                </c:pt>
                <c:pt idx="19391">
                  <c:v>424.93259999999998</c:v>
                </c:pt>
                <c:pt idx="19392">
                  <c:v>424.93180000000001</c:v>
                </c:pt>
                <c:pt idx="19393">
                  <c:v>424.9341</c:v>
                </c:pt>
                <c:pt idx="19394">
                  <c:v>424.93400000000003</c:v>
                </c:pt>
                <c:pt idx="19395">
                  <c:v>424.93360000000001</c:v>
                </c:pt>
                <c:pt idx="19396">
                  <c:v>424.93400000000003</c:v>
                </c:pt>
                <c:pt idx="19397">
                  <c:v>424.9348</c:v>
                </c:pt>
                <c:pt idx="19398">
                  <c:v>424.93520000000001</c:v>
                </c:pt>
                <c:pt idx="19399">
                  <c:v>424.93639999999999</c:v>
                </c:pt>
                <c:pt idx="19400">
                  <c:v>424.93779999999998</c:v>
                </c:pt>
                <c:pt idx="19401">
                  <c:v>424.93920000000003</c:v>
                </c:pt>
                <c:pt idx="19402">
                  <c:v>424.93959999999998</c:v>
                </c:pt>
                <c:pt idx="19403">
                  <c:v>424.94139999999999</c:v>
                </c:pt>
                <c:pt idx="19404">
                  <c:v>424.94139999999999</c:v>
                </c:pt>
                <c:pt idx="19405">
                  <c:v>424.94240000000002</c:v>
                </c:pt>
                <c:pt idx="19406">
                  <c:v>424.9436</c:v>
                </c:pt>
                <c:pt idx="19407">
                  <c:v>424.94369999999998</c:v>
                </c:pt>
                <c:pt idx="19408">
                  <c:v>424.9436</c:v>
                </c:pt>
                <c:pt idx="19409">
                  <c:v>424.94380000000001</c:v>
                </c:pt>
                <c:pt idx="19410">
                  <c:v>424.94439999999997</c:v>
                </c:pt>
                <c:pt idx="19411">
                  <c:v>424.9461</c:v>
                </c:pt>
                <c:pt idx="19412">
                  <c:v>424.94720000000001</c:v>
                </c:pt>
                <c:pt idx="19413">
                  <c:v>424.9479</c:v>
                </c:pt>
                <c:pt idx="19414">
                  <c:v>424.94779999999997</c:v>
                </c:pt>
                <c:pt idx="19415">
                  <c:v>424.9502</c:v>
                </c:pt>
                <c:pt idx="19416">
                  <c:v>424.9504</c:v>
                </c:pt>
                <c:pt idx="19417">
                  <c:v>424.952</c:v>
                </c:pt>
                <c:pt idx="19418">
                  <c:v>424.95159999999998</c:v>
                </c:pt>
                <c:pt idx="19419">
                  <c:v>424.95310000000001</c:v>
                </c:pt>
                <c:pt idx="19420">
                  <c:v>424.95400000000001</c:v>
                </c:pt>
                <c:pt idx="19421">
                  <c:v>424.9554</c:v>
                </c:pt>
                <c:pt idx="19422">
                  <c:v>424.95659999999998</c:v>
                </c:pt>
                <c:pt idx="19423">
                  <c:v>424.95740000000001</c:v>
                </c:pt>
                <c:pt idx="19424">
                  <c:v>424.95920000000001</c:v>
                </c:pt>
                <c:pt idx="19425">
                  <c:v>424.95909999999998</c:v>
                </c:pt>
                <c:pt idx="19426">
                  <c:v>424.96129999999999</c:v>
                </c:pt>
                <c:pt idx="19427">
                  <c:v>424.96100000000001</c:v>
                </c:pt>
                <c:pt idx="19428">
                  <c:v>424.96339999999998</c:v>
                </c:pt>
                <c:pt idx="19429">
                  <c:v>424.9633</c:v>
                </c:pt>
                <c:pt idx="19430">
                  <c:v>424.96359999999999</c:v>
                </c:pt>
                <c:pt idx="19431">
                  <c:v>424.96499999999997</c:v>
                </c:pt>
                <c:pt idx="19432">
                  <c:v>424.9649</c:v>
                </c:pt>
                <c:pt idx="19433">
                  <c:v>424.96660000000003</c:v>
                </c:pt>
                <c:pt idx="19434">
                  <c:v>424.96530000000001</c:v>
                </c:pt>
                <c:pt idx="19435">
                  <c:v>424.9674</c:v>
                </c:pt>
                <c:pt idx="19436">
                  <c:v>424.9674</c:v>
                </c:pt>
                <c:pt idx="19437">
                  <c:v>424.97</c:v>
                </c:pt>
                <c:pt idx="19438">
                  <c:v>424.96899999999999</c:v>
                </c:pt>
                <c:pt idx="19439">
                  <c:v>424.96940000000001</c:v>
                </c:pt>
                <c:pt idx="19440">
                  <c:v>424.97239999999999</c:v>
                </c:pt>
                <c:pt idx="19441">
                  <c:v>424.97239999999999</c:v>
                </c:pt>
                <c:pt idx="19442">
                  <c:v>424.97219999999999</c:v>
                </c:pt>
                <c:pt idx="19443">
                  <c:v>424.97320000000002</c:v>
                </c:pt>
                <c:pt idx="19444">
                  <c:v>424.97480000000002</c:v>
                </c:pt>
                <c:pt idx="19445">
                  <c:v>424.97539999999998</c:v>
                </c:pt>
                <c:pt idx="19446">
                  <c:v>424.9776</c:v>
                </c:pt>
                <c:pt idx="19447">
                  <c:v>424.97660000000002</c:v>
                </c:pt>
                <c:pt idx="19448">
                  <c:v>424.97890000000001</c:v>
                </c:pt>
                <c:pt idx="19449">
                  <c:v>424.98039999999997</c:v>
                </c:pt>
                <c:pt idx="19450">
                  <c:v>424.9812</c:v>
                </c:pt>
                <c:pt idx="19451">
                  <c:v>424.9821</c:v>
                </c:pt>
                <c:pt idx="19452">
                  <c:v>424.98379999999997</c:v>
                </c:pt>
                <c:pt idx="19453">
                  <c:v>424.98540000000003</c:v>
                </c:pt>
                <c:pt idx="19454">
                  <c:v>424.98379999999997</c:v>
                </c:pt>
                <c:pt idx="19455">
                  <c:v>424.98660000000001</c:v>
                </c:pt>
                <c:pt idx="19456">
                  <c:v>424.98779999999999</c:v>
                </c:pt>
                <c:pt idx="19457">
                  <c:v>424.98939999999999</c:v>
                </c:pt>
                <c:pt idx="19458">
                  <c:v>424.99</c:v>
                </c:pt>
                <c:pt idx="19459">
                  <c:v>424.9896</c:v>
                </c:pt>
                <c:pt idx="19460">
                  <c:v>424.99239999999998</c:v>
                </c:pt>
                <c:pt idx="19461">
                  <c:v>424.99160000000001</c:v>
                </c:pt>
                <c:pt idx="19462">
                  <c:v>424.9914</c:v>
                </c:pt>
                <c:pt idx="19463">
                  <c:v>424.99279999999999</c:v>
                </c:pt>
                <c:pt idx="19464">
                  <c:v>424.99360000000001</c:v>
                </c:pt>
                <c:pt idx="19465">
                  <c:v>424.99459999999999</c:v>
                </c:pt>
                <c:pt idx="19466">
                  <c:v>424.99579999999997</c:v>
                </c:pt>
                <c:pt idx="19467">
                  <c:v>424.99650000000003</c:v>
                </c:pt>
                <c:pt idx="19468">
                  <c:v>424.99740000000003</c:v>
                </c:pt>
                <c:pt idx="19469">
                  <c:v>424.99860000000001</c:v>
                </c:pt>
                <c:pt idx="19470">
                  <c:v>424.9984</c:v>
                </c:pt>
                <c:pt idx="19471">
                  <c:v>424.99979999999999</c:v>
                </c:pt>
                <c:pt idx="19472">
                  <c:v>425.00060000000002</c:v>
                </c:pt>
                <c:pt idx="19473">
                  <c:v>425.0027</c:v>
                </c:pt>
                <c:pt idx="19474">
                  <c:v>425.00330000000002</c:v>
                </c:pt>
                <c:pt idx="19475">
                  <c:v>425.00439999999998</c:v>
                </c:pt>
                <c:pt idx="19476">
                  <c:v>425.00540000000001</c:v>
                </c:pt>
                <c:pt idx="19477">
                  <c:v>425.0068</c:v>
                </c:pt>
                <c:pt idx="19478">
                  <c:v>425.0059</c:v>
                </c:pt>
                <c:pt idx="19479">
                  <c:v>425.0068</c:v>
                </c:pt>
                <c:pt idx="19480">
                  <c:v>425.00880000000001</c:v>
                </c:pt>
                <c:pt idx="19481">
                  <c:v>425.01089999999999</c:v>
                </c:pt>
                <c:pt idx="19482">
                  <c:v>425.01159999999999</c:v>
                </c:pt>
                <c:pt idx="19483">
                  <c:v>425.01220000000001</c:v>
                </c:pt>
                <c:pt idx="19484">
                  <c:v>425.01260000000002</c:v>
                </c:pt>
                <c:pt idx="19485">
                  <c:v>425.01499999999999</c:v>
                </c:pt>
                <c:pt idx="19486">
                  <c:v>425.01459999999997</c:v>
                </c:pt>
                <c:pt idx="19487">
                  <c:v>425.01760000000002</c:v>
                </c:pt>
                <c:pt idx="19488">
                  <c:v>425.0181</c:v>
                </c:pt>
                <c:pt idx="19489">
                  <c:v>425.01740000000001</c:v>
                </c:pt>
                <c:pt idx="19490">
                  <c:v>425.01929999999999</c:v>
                </c:pt>
                <c:pt idx="19491">
                  <c:v>425.01960000000003</c:v>
                </c:pt>
                <c:pt idx="19492">
                  <c:v>425.02179999999998</c:v>
                </c:pt>
                <c:pt idx="19493">
                  <c:v>425.02179999999998</c:v>
                </c:pt>
                <c:pt idx="19494">
                  <c:v>425.02199999999999</c:v>
                </c:pt>
                <c:pt idx="19495">
                  <c:v>425.02370000000002</c:v>
                </c:pt>
                <c:pt idx="19496">
                  <c:v>425.02519999999998</c:v>
                </c:pt>
                <c:pt idx="19497">
                  <c:v>425.02499999999998</c:v>
                </c:pt>
                <c:pt idx="19498">
                  <c:v>425.0274</c:v>
                </c:pt>
                <c:pt idx="19499">
                  <c:v>425.02940000000001</c:v>
                </c:pt>
                <c:pt idx="19500">
                  <c:v>425.02850000000001</c:v>
                </c:pt>
                <c:pt idx="19501">
                  <c:v>425.03039999999999</c:v>
                </c:pt>
                <c:pt idx="19502">
                  <c:v>425.03120000000001</c:v>
                </c:pt>
                <c:pt idx="19503">
                  <c:v>425.03140000000002</c:v>
                </c:pt>
                <c:pt idx="19504">
                  <c:v>425.03339999999997</c:v>
                </c:pt>
                <c:pt idx="19505">
                  <c:v>425.03469999999999</c:v>
                </c:pt>
                <c:pt idx="19506">
                  <c:v>425.03519999999997</c:v>
                </c:pt>
                <c:pt idx="19507">
                  <c:v>425.03800000000001</c:v>
                </c:pt>
                <c:pt idx="19508">
                  <c:v>425.03890000000001</c:v>
                </c:pt>
                <c:pt idx="19509">
                  <c:v>425.04039999999998</c:v>
                </c:pt>
                <c:pt idx="19510">
                  <c:v>425.0412</c:v>
                </c:pt>
                <c:pt idx="19511">
                  <c:v>425.041</c:v>
                </c:pt>
                <c:pt idx="19512">
                  <c:v>425.04419999999999</c:v>
                </c:pt>
                <c:pt idx="19513">
                  <c:v>425.04340000000002</c:v>
                </c:pt>
                <c:pt idx="19514">
                  <c:v>425.04539999999997</c:v>
                </c:pt>
                <c:pt idx="19515">
                  <c:v>425.04660000000001</c:v>
                </c:pt>
                <c:pt idx="19516">
                  <c:v>425.04719999999998</c:v>
                </c:pt>
                <c:pt idx="19517">
                  <c:v>425.04880000000003</c:v>
                </c:pt>
                <c:pt idx="19518">
                  <c:v>425.04939999999999</c:v>
                </c:pt>
                <c:pt idx="19519">
                  <c:v>425.05160000000001</c:v>
                </c:pt>
                <c:pt idx="19520">
                  <c:v>425.05239999999998</c:v>
                </c:pt>
                <c:pt idx="19521">
                  <c:v>425.0539</c:v>
                </c:pt>
                <c:pt idx="19522">
                  <c:v>425.05500000000001</c:v>
                </c:pt>
                <c:pt idx="19523">
                  <c:v>425.05579999999998</c:v>
                </c:pt>
                <c:pt idx="19524">
                  <c:v>425.0566</c:v>
                </c:pt>
                <c:pt idx="19525">
                  <c:v>425.05829999999997</c:v>
                </c:pt>
                <c:pt idx="19526">
                  <c:v>425.06020000000001</c:v>
                </c:pt>
                <c:pt idx="19527">
                  <c:v>425.0616</c:v>
                </c:pt>
                <c:pt idx="19528">
                  <c:v>425.06319999999999</c:v>
                </c:pt>
                <c:pt idx="19529">
                  <c:v>425.06389999999999</c:v>
                </c:pt>
                <c:pt idx="19530">
                  <c:v>425.0652</c:v>
                </c:pt>
                <c:pt idx="19531">
                  <c:v>425.06599999999997</c:v>
                </c:pt>
                <c:pt idx="19532">
                  <c:v>425.06650000000002</c:v>
                </c:pt>
                <c:pt idx="19533">
                  <c:v>425.06720000000001</c:v>
                </c:pt>
                <c:pt idx="19534">
                  <c:v>425.06920000000002</c:v>
                </c:pt>
                <c:pt idx="19535">
                  <c:v>425.06959999999998</c:v>
                </c:pt>
                <c:pt idx="19536">
                  <c:v>425.07080000000002</c:v>
                </c:pt>
                <c:pt idx="19537">
                  <c:v>425.07170000000002</c:v>
                </c:pt>
                <c:pt idx="19538">
                  <c:v>425.07420000000002</c:v>
                </c:pt>
                <c:pt idx="19539">
                  <c:v>425.07619999999997</c:v>
                </c:pt>
                <c:pt idx="19540">
                  <c:v>425.0761</c:v>
                </c:pt>
                <c:pt idx="19541">
                  <c:v>425.07870000000003</c:v>
                </c:pt>
                <c:pt idx="19542">
                  <c:v>425.08030000000002</c:v>
                </c:pt>
                <c:pt idx="19543">
                  <c:v>425.08019999999999</c:v>
                </c:pt>
                <c:pt idx="19544">
                  <c:v>425.08139999999997</c:v>
                </c:pt>
                <c:pt idx="19545">
                  <c:v>425.08179999999999</c:v>
                </c:pt>
                <c:pt idx="19546">
                  <c:v>425.08370000000002</c:v>
                </c:pt>
                <c:pt idx="19547">
                  <c:v>425.08359999999999</c:v>
                </c:pt>
                <c:pt idx="19548">
                  <c:v>425.084</c:v>
                </c:pt>
                <c:pt idx="19549">
                  <c:v>425.08620000000002</c:v>
                </c:pt>
                <c:pt idx="19550">
                  <c:v>425.08839999999998</c:v>
                </c:pt>
                <c:pt idx="19551">
                  <c:v>425.09039999999999</c:v>
                </c:pt>
                <c:pt idx="19552">
                  <c:v>425.0915</c:v>
                </c:pt>
                <c:pt idx="19553">
                  <c:v>425.09379999999999</c:v>
                </c:pt>
                <c:pt idx="19554">
                  <c:v>425.0951</c:v>
                </c:pt>
                <c:pt idx="19555">
                  <c:v>425.09660000000002</c:v>
                </c:pt>
                <c:pt idx="19556">
                  <c:v>425.09719999999999</c:v>
                </c:pt>
                <c:pt idx="19557">
                  <c:v>425.09800000000001</c:v>
                </c:pt>
                <c:pt idx="19558">
                  <c:v>425.0994</c:v>
                </c:pt>
                <c:pt idx="19559">
                  <c:v>425.10090000000002</c:v>
                </c:pt>
                <c:pt idx="19560">
                  <c:v>425.10199999999998</c:v>
                </c:pt>
                <c:pt idx="19561">
                  <c:v>425.10340000000002</c:v>
                </c:pt>
                <c:pt idx="19562">
                  <c:v>425.10410000000002</c:v>
                </c:pt>
                <c:pt idx="19563">
                  <c:v>425.10590000000002</c:v>
                </c:pt>
                <c:pt idx="19564">
                  <c:v>425.10599999999999</c:v>
                </c:pt>
                <c:pt idx="19565">
                  <c:v>425.10660000000001</c:v>
                </c:pt>
                <c:pt idx="19566">
                  <c:v>425.10849999999999</c:v>
                </c:pt>
                <c:pt idx="19567">
                  <c:v>425.1103</c:v>
                </c:pt>
                <c:pt idx="19568">
                  <c:v>425.11200000000002</c:v>
                </c:pt>
                <c:pt idx="19569">
                  <c:v>425.11369999999999</c:v>
                </c:pt>
                <c:pt idx="19570">
                  <c:v>425.11739999999998</c:v>
                </c:pt>
                <c:pt idx="19571">
                  <c:v>425.11739999999998</c:v>
                </c:pt>
                <c:pt idx="19572">
                  <c:v>425.11759999999998</c:v>
                </c:pt>
                <c:pt idx="19573">
                  <c:v>425.12060000000002</c:v>
                </c:pt>
                <c:pt idx="19574">
                  <c:v>425.12130000000002</c:v>
                </c:pt>
                <c:pt idx="19575">
                  <c:v>425.12209999999999</c:v>
                </c:pt>
                <c:pt idx="19576">
                  <c:v>425.12439999999998</c:v>
                </c:pt>
                <c:pt idx="19577">
                  <c:v>425.1241</c:v>
                </c:pt>
                <c:pt idx="19578">
                  <c:v>425.12619999999998</c:v>
                </c:pt>
                <c:pt idx="19579">
                  <c:v>425.12889999999999</c:v>
                </c:pt>
                <c:pt idx="19580">
                  <c:v>425.12909999999999</c:v>
                </c:pt>
                <c:pt idx="19581">
                  <c:v>425.13139999999999</c:v>
                </c:pt>
                <c:pt idx="19582">
                  <c:v>425.1318</c:v>
                </c:pt>
                <c:pt idx="19583">
                  <c:v>425.13290000000001</c:v>
                </c:pt>
                <c:pt idx="19584">
                  <c:v>425.13479999999998</c:v>
                </c:pt>
                <c:pt idx="19585">
                  <c:v>425.13630000000001</c:v>
                </c:pt>
                <c:pt idx="19586">
                  <c:v>425.13760000000002</c:v>
                </c:pt>
                <c:pt idx="19587">
                  <c:v>425.14060000000001</c:v>
                </c:pt>
                <c:pt idx="19588">
                  <c:v>425.1395</c:v>
                </c:pt>
                <c:pt idx="19589">
                  <c:v>425.13979999999998</c:v>
                </c:pt>
                <c:pt idx="19590">
                  <c:v>425.1429</c:v>
                </c:pt>
                <c:pt idx="19591">
                  <c:v>425.14409999999998</c:v>
                </c:pt>
                <c:pt idx="19592">
                  <c:v>425.14429999999999</c:v>
                </c:pt>
                <c:pt idx="19593">
                  <c:v>425.14580000000001</c:v>
                </c:pt>
                <c:pt idx="19594">
                  <c:v>425.14749999999998</c:v>
                </c:pt>
                <c:pt idx="19595">
                  <c:v>425.14850000000001</c:v>
                </c:pt>
                <c:pt idx="19596">
                  <c:v>425.1497</c:v>
                </c:pt>
                <c:pt idx="19597">
                  <c:v>425.15039999999999</c:v>
                </c:pt>
                <c:pt idx="19598">
                  <c:v>425.15280000000001</c:v>
                </c:pt>
                <c:pt idx="19599">
                  <c:v>425.15300000000002</c:v>
                </c:pt>
                <c:pt idx="19600">
                  <c:v>425.15480000000002</c:v>
                </c:pt>
                <c:pt idx="19601">
                  <c:v>425.15719999999999</c:v>
                </c:pt>
                <c:pt idx="19602">
                  <c:v>425.15899999999999</c:v>
                </c:pt>
                <c:pt idx="19603">
                  <c:v>425.15969999999999</c:v>
                </c:pt>
                <c:pt idx="19604">
                  <c:v>425.1617</c:v>
                </c:pt>
                <c:pt idx="19605">
                  <c:v>425.16320000000002</c:v>
                </c:pt>
                <c:pt idx="19606">
                  <c:v>425.16480000000001</c:v>
                </c:pt>
                <c:pt idx="19607">
                  <c:v>425.166</c:v>
                </c:pt>
                <c:pt idx="19608">
                  <c:v>425.16660000000002</c:v>
                </c:pt>
                <c:pt idx="19609">
                  <c:v>425.16699999999997</c:v>
                </c:pt>
                <c:pt idx="19610">
                  <c:v>425.1696</c:v>
                </c:pt>
                <c:pt idx="19611">
                  <c:v>425.17</c:v>
                </c:pt>
                <c:pt idx="19612">
                  <c:v>425.17180000000002</c:v>
                </c:pt>
                <c:pt idx="19613">
                  <c:v>425.17309999999998</c:v>
                </c:pt>
                <c:pt idx="19614">
                  <c:v>425.1746</c:v>
                </c:pt>
                <c:pt idx="19615">
                  <c:v>425.17739999999998</c:v>
                </c:pt>
                <c:pt idx="19616">
                  <c:v>425.17849999999999</c:v>
                </c:pt>
                <c:pt idx="19617">
                  <c:v>425.17880000000002</c:v>
                </c:pt>
                <c:pt idx="19618">
                  <c:v>425.18119999999999</c:v>
                </c:pt>
                <c:pt idx="19619">
                  <c:v>425.1816</c:v>
                </c:pt>
                <c:pt idx="19620">
                  <c:v>425.18259999999998</c:v>
                </c:pt>
                <c:pt idx="19621">
                  <c:v>425.18470000000002</c:v>
                </c:pt>
                <c:pt idx="19622">
                  <c:v>425.18669999999997</c:v>
                </c:pt>
                <c:pt idx="19623">
                  <c:v>425.18900000000002</c:v>
                </c:pt>
                <c:pt idx="19624">
                  <c:v>425.19</c:v>
                </c:pt>
                <c:pt idx="19625">
                  <c:v>425.19159999999999</c:v>
                </c:pt>
                <c:pt idx="19626">
                  <c:v>425.19220000000001</c:v>
                </c:pt>
                <c:pt idx="19627">
                  <c:v>425.19310000000002</c:v>
                </c:pt>
                <c:pt idx="19628">
                  <c:v>425.19510000000002</c:v>
                </c:pt>
                <c:pt idx="19629">
                  <c:v>425.19720000000001</c:v>
                </c:pt>
                <c:pt idx="19630">
                  <c:v>425.19959999999998</c:v>
                </c:pt>
                <c:pt idx="19631">
                  <c:v>425.2004</c:v>
                </c:pt>
                <c:pt idx="19632">
                  <c:v>425.2022</c:v>
                </c:pt>
                <c:pt idx="19633">
                  <c:v>425.20350000000002</c:v>
                </c:pt>
                <c:pt idx="19634">
                  <c:v>425.20460000000003</c:v>
                </c:pt>
                <c:pt idx="19635">
                  <c:v>425.2054</c:v>
                </c:pt>
                <c:pt idx="19636">
                  <c:v>425.20960000000002</c:v>
                </c:pt>
                <c:pt idx="19637">
                  <c:v>425.21</c:v>
                </c:pt>
                <c:pt idx="19638">
                  <c:v>425.21199999999999</c:v>
                </c:pt>
                <c:pt idx="19639">
                  <c:v>425.21339999999998</c:v>
                </c:pt>
                <c:pt idx="19640">
                  <c:v>425.21539999999999</c:v>
                </c:pt>
                <c:pt idx="19641">
                  <c:v>425.21780000000001</c:v>
                </c:pt>
                <c:pt idx="19642">
                  <c:v>425.21820000000002</c:v>
                </c:pt>
                <c:pt idx="19643">
                  <c:v>425.22219999999999</c:v>
                </c:pt>
                <c:pt idx="19644">
                  <c:v>425.22199999999998</c:v>
                </c:pt>
                <c:pt idx="19645">
                  <c:v>425.22340000000003</c:v>
                </c:pt>
                <c:pt idx="19646">
                  <c:v>425.22399999999999</c:v>
                </c:pt>
                <c:pt idx="19647">
                  <c:v>425.22519999999997</c:v>
                </c:pt>
                <c:pt idx="19648">
                  <c:v>425.226</c:v>
                </c:pt>
                <c:pt idx="19649">
                  <c:v>425.22680000000003</c:v>
                </c:pt>
                <c:pt idx="19650">
                  <c:v>425.22919999999999</c:v>
                </c:pt>
                <c:pt idx="19651">
                  <c:v>425.22980000000001</c:v>
                </c:pt>
                <c:pt idx="19652">
                  <c:v>425.23239999999998</c:v>
                </c:pt>
                <c:pt idx="19653">
                  <c:v>425.2328</c:v>
                </c:pt>
                <c:pt idx="19654">
                  <c:v>425.2364</c:v>
                </c:pt>
                <c:pt idx="19655">
                  <c:v>425.23590000000002</c:v>
                </c:pt>
                <c:pt idx="19656">
                  <c:v>425.23759999999999</c:v>
                </c:pt>
                <c:pt idx="19657">
                  <c:v>425.23869999999999</c:v>
                </c:pt>
                <c:pt idx="19658">
                  <c:v>425.24040000000002</c:v>
                </c:pt>
                <c:pt idx="19659">
                  <c:v>425.24340000000001</c:v>
                </c:pt>
                <c:pt idx="19660">
                  <c:v>425.24520000000001</c:v>
                </c:pt>
                <c:pt idx="19661">
                  <c:v>425.24720000000002</c:v>
                </c:pt>
                <c:pt idx="19662">
                  <c:v>425.25</c:v>
                </c:pt>
                <c:pt idx="19663">
                  <c:v>425.2516</c:v>
                </c:pt>
                <c:pt idx="19664">
                  <c:v>425.25279999999998</c:v>
                </c:pt>
                <c:pt idx="19665">
                  <c:v>425.25420000000003</c:v>
                </c:pt>
                <c:pt idx="19666">
                  <c:v>425.25400000000002</c:v>
                </c:pt>
                <c:pt idx="19667">
                  <c:v>425.25529999999998</c:v>
                </c:pt>
                <c:pt idx="19668">
                  <c:v>425.25839999999999</c:v>
                </c:pt>
                <c:pt idx="19669">
                  <c:v>425.2611</c:v>
                </c:pt>
                <c:pt idx="19670">
                  <c:v>425.26240000000001</c:v>
                </c:pt>
                <c:pt idx="19671">
                  <c:v>425.26319999999998</c:v>
                </c:pt>
                <c:pt idx="19672">
                  <c:v>425.26519999999999</c:v>
                </c:pt>
                <c:pt idx="19673">
                  <c:v>425.26659999999998</c:v>
                </c:pt>
                <c:pt idx="19674">
                  <c:v>425.26909999999998</c:v>
                </c:pt>
                <c:pt idx="19675">
                  <c:v>425.27100000000002</c:v>
                </c:pt>
                <c:pt idx="19676">
                  <c:v>425.2724</c:v>
                </c:pt>
                <c:pt idx="19677">
                  <c:v>425.27300000000002</c:v>
                </c:pt>
                <c:pt idx="19678">
                  <c:v>425.27519999999998</c:v>
                </c:pt>
                <c:pt idx="19679">
                  <c:v>425.2758</c:v>
                </c:pt>
                <c:pt idx="19680">
                  <c:v>425.2783</c:v>
                </c:pt>
                <c:pt idx="19681">
                  <c:v>425.27940000000001</c:v>
                </c:pt>
                <c:pt idx="19682">
                  <c:v>425.28039999999999</c:v>
                </c:pt>
                <c:pt idx="19683">
                  <c:v>425.28280000000001</c:v>
                </c:pt>
                <c:pt idx="19684">
                  <c:v>425.28440000000001</c:v>
                </c:pt>
                <c:pt idx="19685">
                  <c:v>425.28570000000002</c:v>
                </c:pt>
                <c:pt idx="19686">
                  <c:v>425.28699999999998</c:v>
                </c:pt>
                <c:pt idx="19687">
                  <c:v>425.28859999999997</c:v>
                </c:pt>
                <c:pt idx="19688">
                  <c:v>425.2903</c:v>
                </c:pt>
                <c:pt idx="19689">
                  <c:v>425.29489999999998</c:v>
                </c:pt>
                <c:pt idx="19690">
                  <c:v>425.29570000000001</c:v>
                </c:pt>
                <c:pt idx="19691">
                  <c:v>425.29860000000002</c:v>
                </c:pt>
                <c:pt idx="19692">
                  <c:v>425.2978</c:v>
                </c:pt>
                <c:pt idx="19693">
                  <c:v>425.29969999999997</c:v>
                </c:pt>
                <c:pt idx="19694">
                  <c:v>425.30130000000003</c:v>
                </c:pt>
                <c:pt idx="19695">
                  <c:v>425.30450000000002</c:v>
                </c:pt>
                <c:pt idx="19696">
                  <c:v>425.30520000000001</c:v>
                </c:pt>
                <c:pt idx="19697">
                  <c:v>425.30869999999999</c:v>
                </c:pt>
                <c:pt idx="19698">
                  <c:v>425.30959999999999</c:v>
                </c:pt>
                <c:pt idx="19699">
                  <c:v>425.31229999999999</c:v>
                </c:pt>
                <c:pt idx="19700">
                  <c:v>425.31439999999998</c:v>
                </c:pt>
                <c:pt idx="19701">
                  <c:v>425.31560000000002</c:v>
                </c:pt>
                <c:pt idx="19702">
                  <c:v>425.31779999999998</c:v>
                </c:pt>
                <c:pt idx="19703">
                  <c:v>425.31950000000001</c:v>
                </c:pt>
                <c:pt idx="19704">
                  <c:v>425.32100000000003</c:v>
                </c:pt>
                <c:pt idx="19705">
                  <c:v>425.32279999999997</c:v>
                </c:pt>
                <c:pt idx="19706">
                  <c:v>425.32479999999998</c:v>
                </c:pt>
                <c:pt idx="19707">
                  <c:v>425.32780000000002</c:v>
                </c:pt>
                <c:pt idx="19708">
                  <c:v>425.3306</c:v>
                </c:pt>
                <c:pt idx="19709">
                  <c:v>425.33120000000002</c:v>
                </c:pt>
                <c:pt idx="19710">
                  <c:v>425.33280000000002</c:v>
                </c:pt>
                <c:pt idx="19711">
                  <c:v>425.33479999999997</c:v>
                </c:pt>
                <c:pt idx="19712">
                  <c:v>425.3365</c:v>
                </c:pt>
                <c:pt idx="19713">
                  <c:v>425.33879999999999</c:v>
                </c:pt>
                <c:pt idx="19714">
                  <c:v>425.33960000000002</c:v>
                </c:pt>
                <c:pt idx="19715">
                  <c:v>425.34179999999998</c:v>
                </c:pt>
                <c:pt idx="19716">
                  <c:v>425.34359999999998</c:v>
                </c:pt>
                <c:pt idx="19717">
                  <c:v>425.34539999999998</c:v>
                </c:pt>
                <c:pt idx="19718">
                  <c:v>425.3476</c:v>
                </c:pt>
                <c:pt idx="19719">
                  <c:v>425.3494</c:v>
                </c:pt>
                <c:pt idx="19720">
                  <c:v>425.3526</c:v>
                </c:pt>
                <c:pt idx="19721">
                  <c:v>425.35419999999999</c:v>
                </c:pt>
                <c:pt idx="19722">
                  <c:v>425.35719999999998</c:v>
                </c:pt>
                <c:pt idx="19723">
                  <c:v>425.3578</c:v>
                </c:pt>
                <c:pt idx="19724">
                  <c:v>425.36090000000002</c:v>
                </c:pt>
                <c:pt idx="19725">
                  <c:v>425.36360000000002</c:v>
                </c:pt>
                <c:pt idx="19726">
                  <c:v>425.3648</c:v>
                </c:pt>
                <c:pt idx="19727">
                  <c:v>425.36599999999999</c:v>
                </c:pt>
                <c:pt idx="19728">
                  <c:v>425.36869999999999</c:v>
                </c:pt>
                <c:pt idx="19729">
                  <c:v>425.37169999999998</c:v>
                </c:pt>
                <c:pt idx="19730">
                  <c:v>425.37310000000002</c:v>
                </c:pt>
                <c:pt idx="19731">
                  <c:v>425.37439999999998</c:v>
                </c:pt>
                <c:pt idx="19732">
                  <c:v>425.37650000000002</c:v>
                </c:pt>
                <c:pt idx="19733">
                  <c:v>425.37810000000002</c:v>
                </c:pt>
                <c:pt idx="19734">
                  <c:v>425.38119999999998</c:v>
                </c:pt>
                <c:pt idx="19735">
                  <c:v>425.38279999999997</c:v>
                </c:pt>
                <c:pt idx="19736">
                  <c:v>425.38319999999999</c:v>
                </c:pt>
                <c:pt idx="19737">
                  <c:v>425.38690000000003</c:v>
                </c:pt>
                <c:pt idx="19738">
                  <c:v>425.38850000000002</c:v>
                </c:pt>
                <c:pt idx="19739">
                  <c:v>425.39249999999998</c:v>
                </c:pt>
                <c:pt idx="19740">
                  <c:v>425.39440000000002</c:v>
                </c:pt>
                <c:pt idx="19741">
                  <c:v>425.39760000000001</c:v>
                </c:pt>
                <c:pt idx="19742">
                  <c:v>425.39890000000003</c:v>
                </c:pt>
                <c:pt idx="19743">
                  <c:v>425.4</c:v>
                </c:pt>
                <c:pt idx="19744">
                  <c:v>425.40390000000002</c:v>
                </c:pt>
                <c:pt idx="19745">
                  <c:v>425.40559999999999</c:v>
                </c:pt>
                <c:pt idx="19746">
                  <c:v>425.40699999999998</c:v>
                </c:pt>
                <c:pt idx="19747">
                  <c:v>425.40899999999999</c:v>
                </c:pt>
                <c:pt idx="19748">
                  <c:v>425.41199999999998</c:v>
                </c:pt>
                <c:pt idx="19749">
                  <c:v>425.41160000000002</c:v>
                </c:pt>
                <c:pt idx="19750">
                  <c:v>425.41469999999998</c:v>
                </c:pt>
                <c:pt idx="19751">
                  <c:v>425.41699999999997</c:v>
                </c:pt>
                <c:pt idx="19752">
                  <c:v>425.41800000000001</c:v>
                </c:pt>
                <c:pt idx="19753">
                  <c:v>425.42129999999997</c:v>
                </c:pt>
                <c:pt idx="19754">
                  <c:v>425.42320000000001</c:v>
                </c:pt>
                <c:pt idx="19755">
                  <c:v>425.42500000000001</c:v>
                </c:pt>
                <c:pt idx="19756">
                  <c:v>425.42700000000002</c:v>
                </c:pt>
                <c:pt idx="19757">
                  <c:v>425.4282</c:v>
                </c:pt>
                <c:pt idx="19758">
                  <c:v>425.43329999999997</c:v>
                </c:pt>
                <c:pt idx="19759">
                  <c:v>425.435</c:v>
                </c:pt>
                <c:pt idx="19760">
                  <c:v>425.43700000000001</c:v>
                </c:pt>
                <c:pt idx="19761">
                  <c:v>425.44080000000002</c:v>
                </c:pt>
                <c:pt idx="19762">
                  <c:v>425.44400000000002</c:v>
                </c:pt>
                <c:pt idx="19763">
                  <c:v>425.44639999999998</c:v>
                </c:pt>
                <c:pt idx="19764">
                  <c:v>425.44909999999999</c:v>
                </c:pt>
                <c:pt idx="19765">
                  <c:v>425.45280000000002</c:v>
                </c:pt>
                <c:pt idx="19766">
                  <c:v>425.4572</c:v>
                </c:pt>
                <c:pt idx="19767">
                  <c:v>425.46089999999998</c:v>
                </c:pt>
                <c:pt idx="19768">
                  <c:v>425.46339999999998</c:v>
                </c:pt>
                <c:pt idx="19769">
                  <c:v>425.46710000000002</c:v>
                </c:pt>
                <c:pt idx="19770">
                  <c:v>425.47089999999997</c:v>
                </c:pt>
                <c:pt idx="19771">
                  <c:v>425.47340000000003</c:v>
                </c:pt>
                <c:pt idx="19772">
                  <c:v>425.47660000000002</c:v>
                </c:pt>
                <c:pt idx="19773">
                  <c:v>425.47919999999999</c:v>
                </c:pt>
                <c:pt idx="19774">
                  <c:v>425.4812</c:v>
                </c:pt>
                <c:pt idx="19775">
                  <c:v>425.48320000000001</c:v>
                </c:pt>
                <c:pt idx="19776">
                  <c:v>425.48579999999998</c:v>
                </c:pt>
                <c:pt idx="19777">
                  <c:v>425.48939999999999</c:v>
                </c:pt>
                <c:pt idx="19778">
                  <c:v>425.49</c:v>
                </c:pt>
                <c:pt idx="19779">
                  <c:v>425.49239999999998</c:v>
                </c:pt>
                <c:pt idx="19780">
                  <c:v>425.49380000000002</c:v>
                </c:pt>
                <c:pt idx="19781">
                  <c:v>425.49540000000002</c:v>
                </c:pt>
                <c:pt idx="19782">
                  <c:v>425.49759999999998</c:v>
                </c:pt>
                <c:pt idx="19783">
                  <c:v>425.50040000000001</c:v>
                </c:pt>
                <c:pt idx="19784">
                  <c:v>425.50279999999998</c:v>
                </c:pt>
                <c:pt idx="19785">
                  <c:v>425.50479999999999</c:v>
                </c:pt>
                <c:pt idx="19786">
                  <c:v>425.5052</c:v>
                </c:pt>
                <c:pt idx="19787">
                  <c:v>425.50740000000002</c:v>
                </c:pt>
                <c:pt idx="19788">
                  <c:v>425.51190000000003</c:v>
                </c:pt>
                <c:pt idx="19789">
                  <c:v>425.51409999999998</c:v>
                </c:pt>
                <c:pt idx="19790">
                  <c:v>425.51490000000001</c:v>
                </c:pt>
                <c:pt idx="19791">
                  <c:v>425.5172</c:v>
                </c:pt>
                <c:pt idx="19792">
                  <c:v>425.52080000000001</c:v>
                </c:pt>
                <c:pt idx="19793">
                  <c:v>425.52199999999999</c:v>
                </c:pt>
                <c:pt idx="19794">
                  <c:v>425.52519999999998</c:v>
                </c:pt>
                <c:pt idx="19795">
                  <c:v>425.52839999999998</c:v>
                </c:pt>
                <c:pt idx="19796">
                  <c:v>425.53059999999999</c:v>
                </c:pt>
                <c:pt idx="19797">
                  <c:v>425.53199999999998</c:v>
                </c:pt>
                <c:pt idx="19798">
                  <c:v>425.53379999999999</c:v>
                </c:pt>
                <c:pt idx="19799">
                  <c:v>425.53539999999998</c:v>
                </c:pt>
                <c:pt idx="19800">
                  <c:v>425.53899999999999</c:v>
                </c:pt>
                <c:pt idx="19801">
                  <c:v>425.54140000000001</c:v>
                </c:pt>
                <c:pt idx="19802">
                  <c:v>425.5437</c:v>
                </c:pt>
                <c:pt idx="19803">
                  <c:v>425.54649999999998</c:v>
                </c:pt>
                <c:pt idx="19804">
                  <c:v>425.54849999999999</c:v>
                </c:pt>
                <c:pt idx="19805">
                  <c:v>425.55239999999998</c:v>
                </c:pt>
                <c:pt idx="19806">
                  <c:v>425.55399999999997</c:v>
                </c:pt>
                <c:pt idx="19807">
                  <c:v>425.55630000000002</c:v>
                </c:pt>
                <c:pt idx="19808">
                  <c:v>425.55720000000002</c:v>
                </c:pt>
                <c:pt idx="19809">
                  <c:v>425.56220000000002</c:v>
                </c:pt>
                <c:pt idx="19810">
                  <c:v>425.5652</c:v>
                </c:pt>
                <c:pt idx="19811">
                  <c:v>425.56830000000002</c:v>
                </c:pt>
                <c:pt idx="19812">
                  <c:v>425.57049999999998</c:v>
                </c:pt>
                <c:pt idx="19813">
                  <c:v>425.572</c:v>
                </c:pt>
                <c:pt idx="19814">
                  <c:v>425.57459999999998</c:v>
                </c:pt>
                <c:pt idx="19815">
                  <c:v>425.57740000000001</c:v>
                </c:pt>
                <c:pt idx="19816">
                  <c:v>425.5806</c:v>
                </c:pt>
                <c:pt idx="19817">
                  <c:v>425.58390000000003</c:v>
                </c:pt>
                <c:pt idx="19818">
                  <c:v>425.58690000000001</c:v>
                </c:pt>
                <c:pt idx="19819">
                  <c:v>425.5899</c:v>
                </c:pt>
                <c:pt idx="19820">
                  <c:v>425.59379999999999</c:v>
                </c:pt>
                <c:pt idx="19821">
                  <c:v>425.59519999999998</c:v>
                </c:pt>
                <c:pt idx="19822">
                  <c:v>425.59780000000001</c:v>
                </c:pt>
                <c:pt idx="19823">
                  <c:v>425.60090000000002</c:v>
                </c:pt>
                <c:pt idx="19824">
                  <c:v>425.60379999999998</c:v>
                </c:pt>
                <c:pt idx="19825">
                  <c:v>425.60590000000002</c:v>
                </c:pt>
                <c:pt idx="19826">
                  <c:v>425.6096</c:v>
                </c:pt>
                <c:pt idx="19827">
                  <c:v>425.61200000000002</c:v>
                </c:pt>
                <c:pt idx="19828">
                  <c:v>425.61599999999999</c:v>
                </c:pt>
                <c:pt idx="19829">
                  <c:v>425.6191</c:v>
                </c:pt>
                <c:pt idx="19830">
                  <c:v>425.62029999999999</c:v>
                </c:pt>
                <c:pt idx="19831">
                  <c:v>425.6234</c:v>
                </c:pt>
                <c:pt idx="19832">
                  <c:v>425.62560000000002</c:v>
                </c:pt>
                <c:pt idx="19833">
                  <c:v>425.62869999999998</c:v>
                </c:pt>
                <c:pt idx="19834">
                  <c:v>425.63189999999997</c:v>
                </c:pt>
                <c:pt idx="19835">
                  <c:v>425.63589999999999</c:v>
                </c:pt>
                <c:pt idx="19836">
                  <c:v>425.63920000000002</c:v>
                </c:pt>
                <c:pt idx="19837">
                  <c:v>425.6404</c:v>
                </c:pt>
                <c:pt idx="19838">
                  <c:v>425.64339999999999</c:v>
                </c:pt>
                <c:pt idx="19839">
                  <c:v>425.64460000000003</c:v>
                </c:pt>
                <c:pt idx="19840">
                  <c:v>425.64789999999999</c:v>
                </c:pt>
                <c:pt idx="19841">
                  <c:v>425.65069999999997</c:v>
                </c:pt>
                <c:pt idx="19842">
                  <c:v>425.65300000000002</c:v>
                </c:pt>
                <c:pt idx="19843">
                  <c:v>425.6549</c:v>
                </c:pt>
                <c:pt idx="19844">
                  <c:v>425.65969999999999</c:v>
                </c:pt>
                <c:pt idx="19845">
                  <c:v>425.66239999999999</c:v>
                </c:pt>
                <c:pt idx="19846">
                  <c:v>425.66669999999999</c:v>
                </c:pt>
                <c:pt idx="19847">
                  <c:v>425.67</c:v>
                </c:pt>
                <c:pt idx="19848">
                  <c:v>425.67239999999998</c:v>
                </c:pt>
                <c:pt idx="19849">
                  <c:v>425.67540000000002</c:v>
                </c:pt>
                <c:pt idx="19850">
                  <c:v>425.67959999999999</c:v>
                </c:pt>
                <c:pt idx="19851">
                  <c:v>425.6825</c:v>
                </c:pt>
                <c:pt idx="19852">
                  <c:v>425.68430000000001</c:v>
                </c:pt>
                <c:pt idx="19853">
                  <c:v>425.68770000000001</c:v>
                </c:pt>
                <c:pt idx="19854">
                  <c:v>425.69200000000001</c:v>
                </c:pt>
                <c:pt idx="19855">
                  <c:v>425.69670000000002</c:v>
                </c:pt>
                <c:pt idx="19856">
                  <c:v>425.69979999999998</c:v>
                </c:pt>
                <c:pt idx="19857">
                  <c:v>425.70209999999997</c:v>
                </c:pt>
                <c:pt idx="19858">
                  <c:v>425.70580000000001</c:v>
                </c:pt>
                <c:pt idx="19859">
                  <c:v>425.7088</c:v>
                </c:pt>
                <c:pt idx="19860">
                  <c:v>425.71179999999998</c:v>
                </c:pt>
                <c:pt idx="19861">
                  <c:v>425.71559999999999</c:v>
                </c:pt>
                <c:pt idx="19862">
                  <c:v>425.71870000000001</c:v>
                </c:pt>
                <c:pt idx="19863">
                  <c:v>425.72</c:v>
                </c:pt>
                <c:pt idx="19864">
                  <c:v>425.72280000000001</c:v>
                </c:pt>
                <c:pt idx="19865">
                  <c:v>425.7244</c:v>
                </c:pt>
                <c:pt idx="19866">
                  <c:v>425.7276</c:v>
                </c:pt>
                <c:pt idx="19867">
                  <c:v>425.73099999999999</c:v>
                </c:pt>
                <c:pt idx="19868">
                  <c:v>425.73419999999999</c:v>
                </c:pt>
                <c:pt idx="19869">
                  <c:v>425.73820000000001</c:v>
                </c:pt>
                <c:pt idx="19870">
                  <c:v>425.74160000000001</c:v>
                </c:pt>
                <c:pt idx="19871">
                  <c:v>425.74459999999999</c:v>
                </c:pt>
                <c:pt idx="19872">
                  <c:v>425.74779999999998</c:v>
                </c:pt>
                <c:pt idx="19873">
                  <c:v>425.75189999999998</c:v>
                </c:pt>
                <c:pt idx="19874">
                  <c:v>425.75420000000003</c:v>
                </c:pt>
                <c:pt idx="19875">
                  <c:v>425.75749999999999</c:v>
                </c:pt>
                <c:pt idx="19876">
                  <c:v>425.7611</c:v>
                </c:pt>
                <c:pt idx="19877">
                  <c:v>425.76499999999999</c:v>
                </c:pt>
                <c:pt idx="19878">
                  <c:v>425.7672</c:v>
                </c:pt>
                <c:pt idx="19879">
                  <c:v>425.77</c:v>
                </c:pt>
                <c:pt idx="19880">
                  <c:v>425.77359999999999</c:v>
                </c:pt>
                <c:pt idx="19881">
                  <c:v>425.7774</c:v>
                </c:pt>
                <c:pt idx="19882">
                  <c:v>425.78019999999998</c:v>
                </c:pt>
                <c:pt idx="19883">
                  <c:v>425.7835</c:v>
                </c:pt>
                <c:pt idx="19884">
                  <c:v>425.7876</c:v>
                </c:pt>
                <c:pt idx="19885">
                  <c:v>425.79059999999998</c:v>
                </c:pt>
                <c:pt idx="19886">
                  <c:v>425.7944</c:v>
                </c:pt>
                <c:pt idx="19887">
                  <c:v>425.79680000000002</c:v>
                </c:pt>
                <c:pt idx="19888">
                  <c:v>425.80040000000002</c:v>
                </c:pt>
                <c:pt idx="19889">
                  <c:v>425.80360000000002</c:v>
                </c:pt>
                <c:pt idx="19890">
                  <c:v>425.80680000000001</c:v>
                </c:pt>
                <c:pt idx="19891">
                  <c:v>425.80810000000002</c:v>
                </c:pt>
                <c:pt idx="19892">
                  <c:v>425.8116</c:v>
                </c:pt>
                <c:pt idx="19893">
                  <c:v>425.81610000000001</c:v>
                </c:pt>
                <c:pt idx="19894">
                  <c:v>425.8184</c:v>
                </c:pt>
                <c:pt idx="19895">
                  <c:v>425.82170000000002</c:v>
                </c:pt>
                <c:pt idx="19896">
                  <c:v>425.8252</c:v>
                </c:pt>
                <c:pt idx="19897">
                  <c:v>425.82960000000003</c:v>
                </c:pt>
                <c:pt idx="19898">
                  <c:v>425.83249999999998</c:v>
                </c:pt>
                <c:pt idx="19899">
                  <c:v>425.83629999999999</c:v>
                </c:pt>
                <c:pt idx="19900">
                  <c:v>425.83980000000003</c:v>
                </c:pt>
                <c:pt idx="19901">
                  <c:v>425.84219999999999</c:v>
                </c:pt>
                <c:pt idx="19902">
                  <c:v>425.8458</c:v>
                </c:pt>
                <c:pt idx="19903">
                  <c:v>425.85</c:v>
                </c:pt>
                <c:pt idx="19904">
                  <c:v>425.85520000000002</c:v>
                </c:pt>
                <c:pt idx="19905">
                  <c:v>425.85879999999997</c:v>
                </c:pt>
                <c:pt idx="19906">
                  <c:v>425.86200000000002</c:v>
                </c:pt>
                <c:pt idx="19907">
                  <c:v>425.8657</c:v>
                </c:pt>
                <c:pt idx="19908">
                  <c:v>425.86939999999998</c:v>
                </c:pt>
                <c:pt idx="19909">
                  <c:v>425.87380000000002</c:v>
                </c:pt>
                <c:pt idx="19910">
                  <c:v>425.87610000000001</c:v>
                </c:pt>
                <c:pt idx="19911">
                  <c:v>425.88040000000001</c:v>
                </c:pt>
                <c:pt idx="19912">
                  <c:v>425.88260000000002</c:v>
                </c:pt>
                <c:pt idx="19913">
                  <c:v>425.88720000000001</c:v>
                </c:pt>
                <c:pt idx="19914">
                  <c:v>425.88979999999998</c:v>
                </c:pt>
                <c:pt idx="19915">
                  <c:v>425.89440000000002</c:v>
                </c:pt>
                <c:pt idx="19916">
                  <c:v>425.89670000000001</c:v>
                </c:pt>
                <c:pt idx="19917">
                  <c:v>425.9015</c:v>
                </c:pt>
                <c:pt idx="19918">
                  <c:v>425.90460000000002</c:v>
                </c:pt>
                <c:pt idx="19919">
                  <c:v>425.90800000000002</c:v>
                </c:pt>
                <c:pt idx="19920">
                  <c:v>425.91379999999998</c:v>
                </c:pt>
                <c:pt idx="19921">
                  <c:v>425.91699999999997</c:v>
                </c:pt>
                <c:pt idx="19922">
                  <c:v>425.92039999999997</c:v>
                </c:pt>
                <c:pt idx="19923">
                  <c:v>425.92320000000001</c:v>
                </c:pt>
                <c:pt idx="19924">
                  <c:v>425.92700000000002</c:v>
                </c:pt>
                <c:pt idx="19925">
                  <c:v>425.9316</c:v>
                </c:pt>
                <c:pt idx="19926">
                  <c:v>425.9341</c:v>
                </c:pt>
                <c:pt idx="19927">
                  <c:v>425.93799999999999</c:v>
                </c:pt>
                <c:pt idx="19928">
                  <c:v>425.9425</c:v>
                </c:pt>
                <c:pt idx="19929">
                  <c:v>425.94760000000002</c:v>
                </c:pt>
                <c:pt idx="19930">
                  <c:v>425.9502</c:v>
                </c:pt>
                <c:pt idx="19931">
                  <c:v>425.95370000000003</c:v>
                </c:pt>
                <c:pt idx="19932">
                  <c:v>425.95639999999997</c:v>
                </c:pt>
                <c:pt idx="19933">
                  <c:v>425.96100000000001</c:v>
                </c:pt>
                <c:pt idx="19934">
                  <c:v>425.96530000000001</c:v>
                </c:pt>
                <c:pt idx="19935">
                  <c:v>425.96960000000001</c:v>
                </c:pt>
                <c:pt idx="19936">
                  <c:v>425.97239999999999</c:v>
                </c:pt>
                <c:pt idx="19937">
                  <c:v>425.97719999999998</c:v>
                </c:pt>
                <c:pt idx="19938">
                  <c:v>425.9828</c:v>
                </c:pt>
                <c:pt idx="19939">
                  <c:v>425.98759999999999</c:v>
                </c:pt>
                <c:pt idx="19940">
                  <c:v>425.9896</c:v>
                </c:pt>
                <c:pt idx="19941">
                  <c:v>425.99459999999999</c:v>
                </c:pt>
                <c:pt idx="19942">
                  <c:v>425.99919999999997</c:v>
                </c:pt>
                <c:pt idx="19943">
                  <c:v>426.00330000000002</c:v>
                </c:pt>
                <c:pt idx="19944">
                  <c:v>426.00799999999998</c:v>
                </c:pt>
                <c:pt idx="19945">
                  <c:v>426.01060000000001</c:v>
                </c:pt>
                <c:pt idx="19946">
                  <c:v>426.0154</c:v>
                </c:pt>
                <c:pt idx="19947">
                  <c:v>426.0188</c:v>
                </c:pt>
                <c:pt idx="19948">
                  <c:v>426.02260000000001</c:v>
                </c:pt>
                <c:pt idx="19949">
                  <c:v>426.02809999999999</c:v>
                </c:pt>
                <c:pt idx="19950">
                  <c:v>426.0317</c:v>
                </c:pt>
                <c:pt idx="19951">
                  <c:v>426.03370000000001</c:v>
                </c:pt>
                <c:pt idx="19952">
                  <c:v>426.03840000000002</c:v>
                </c:pt>
                <c:pt idx="19953">
                  <c:v>426.0437</c:v>
                </c:pt>
                <c:pt idx="19954">
                  <c:v>426.04700000000003</c:v>
                </c:pt>
                <c:pt idx="19955">
                  <c:v>426.05239999999998</c:v>
                </c:pt>
                <c:pt idx="19956">
                  <c:v>426.05590000000001</c:v>
                </c:pt>
                <c:pt idx="19957">
                  <c:v>426.05959999999999</c:v>
                </c:pt>
                <c:pt idx="19958">
                  <c:v>426.065</c:v>
                </c:pt>
                <c:pt idx="19959">
                  <c:v>426.06880000000001</c:v>
                </c:pt>
                <c:pt idx="19960">
                  <c:v>426.0718</c:v>
                </c:pt>
                <c:pt idx="19961">
                  <c:v>426.07670000000002</c:v>
                </c:pt>
                <c:pt idx="19962">
                  <c:v>426.07940000000002</c:v>
                </c:pt>
                <c:pt idx="19963">
                  <c:v>426.08620000000002</c:v>
                </c:pt>
                <c:pt idx="19964">
                  <c:v>426.0915</c:v>
                </c:pt>
                <c:pt idx="19965">
                  <c:v>426.09429999999998</c:v>
                </c:pt>
                <c:pt idx="19966">
                  <c:v>426.09829999999999</c:v>
                </c:pt>
                <c:pt idx="19967">
                  <c:v>426.1026</c:v>
                </c:pt>
                <c:pt idx="19968">
                  <c:v>426.1069</c:v>
                </c:pt>
                <c:pt idx="19969">
                  <c:v>426.11059999999998</c:v>
                </c:pt>
                <c:pt idx="19970">
                  <c:v>426.11559999999997</c:v>
                </c:pt>
                <c:pt idx="19971">
                  <c:v>426.12099999999998</c:v>
                </c:pt>
                <c:pt idx="19972">
                  <c:v>426.12560000000002</c:v>
                </c:pt>
                <c:pt idx="19973">
                  <c:v>426.13</c:v>
                </c:pt>
                <c:pt idx="19974">
                  <c:v>426.13400000000001</c:v>
                </c:pt>
                <c:pt idx="19975">
                  <c:v>426.13799999999998</c:v>
                </c:pt>
                <c:pt idx="19976">
                  <c:v>426.14260000000002</c:v>
                </c:pt>
                <c:pt idx="19977">
                  <c:v>426.14699999999999</c:v>
                </c:pt>
                <c:pt idx="19978">
                  <c:v>426.15230000000003</c:v>
                </c:pt>
                <c:pt idx="19979">
                  <c:v>426.15660000000003</c:v>
                </c:pt>
                <c:pt idx="19980">
                  <c:v>426.16199999999998</c:v>
                </c:pt>
                <c:pt idx="19981">
                  <c:v>426.166</c:v>
                </c:pt>
                <c:pt idx="19982">
                  <c:v>426.16879999999998</c:v>
                </c:pt>
                <c:pt idx="19983">
                  <c:v>426.173</c:v>
                </c:pt>
                <c:pt idx="19984">
                  <c:v>426.17759999999998</c:v>
                </c:pt>
                <c:pt idx="19985">
                  <c:v>426.18349999999998</c:v>
                </c:pt>
                <c:pt idx="19986">
                  <c:v>426.18849999999998</c:v>
                </c:pt>
                <c:pt idx="19987">
                  <c:v>426.19260000000003</c:v>
                </c:pt>
                <c:pt idx="19988">
                  <c:v>426.19630000000001</c:v>
                </c:pt>
                <c:pt idx="19989">
                  <c:v>426.202</c:v>
                </c:pt>
                <c:pt idx="19990">
                  <c:v>426.20639999999997</c:v>
                </c:pt>
                <c:pt idx="19991">
                  <c:v>426.21089999999998</c:v>
                </c:pt>
                <c:pt idx="19992">
                  <c:v>426.214</c:v>
                </c:pt>
                <c:pt idx="19993">
                  <c:v>426.21980000000002</c:v>
                </c:pt>
                <c:pt idx="19994">
                  <c:v>426.22399999999999</c:v>
                </c:pt>
                <c:pt idx="19995">
                  <c:v>426.22879999999998</c:v>
                </c:pt>
                <c:pt idx="19996">
                  <c:v>426.23169999999999</c:v>
                </c:pt>
                <c:pt idx="19997">
                  <c:v>426.23689999999999</c:v>
                </c:pt>
                <c:pt idx="19998">
                  <c:v>426.24299999999999</c:v>
                </c:pt>
                <c:pt idx="19999">
                  <c:v>426.2466</c:v>
                </c:pt>
                <c:pt idx="20000">
                  <c:v>426.25099999999998</c:v>
                </c:pt>
                <c:pt idx="20001">
                  <c:v>426.25619999999998</c:v>
                </c:pt>
                <c:pt idx="20002">
                  <c:v>426.262</c:v>
                </c:pt>
                <c:pt idx="20003">
                  <c:v>426.26679999999999</c:v>
                </c:pt>
                <c:pt idx="20004">
                  <c:v>426.27140000000003</c:v>
                </c:pt>
                <c:pt idx="20005">
                  <c:v>426.27719999999999</c:v>
                </c:pt>
                <c:pt idx="20006">
                  <c:v>426.28199999999998</c:v>
                </c:pt>
                <c:pt idx="20007">
                  <c:v>426.28550000000001</c:v>
                </c:pt>
                <c:pt idx="20008">
                  <c:v>426.2912</c:v>
                </c:pt>
                <c:pt idx="20009">
                  <c:v>426.29840000000002</c:v>
                </c:pt>
                <c:pt idx="20010">
                  <c:v>426.30180000000001</c:v>
                </c:pt>
                <c:pt idx="20011">
                  <c:v>426.30540000000002</c:v>
                </c:pt>
                <c:pt idx="20012">
                  <c:v>426.31099999999998</c:v>
                </c:pt>
                <c:pt idx="20013">
                  <c:v>426.31639999999999</c:v>
                </c:pt>
                <c:pt idx="20014">
                  <c:v>426.32040000000001</c:v>
                </c:pt>
                <c:pt idx="20015">
                  <c:v>426.32580000000002</c:v>
                </c:pt>
                <c:pt idx="20016">
                  <c:v>426.32979999999998</c:v>
                </c:pt>
                <c:pt idx="20017">
                  <c:v>426.33640000000003</c:v>
                </c:pt>
                <c:pt idx="20018">
                  <c:v>426.34039999999999</c:v>
                </c:pt>
                <c:pt idx="20019">
                  <c:v>426.34609999999998</c:v>
                </c:pt>
                <c:pt idx="20020">
                  <c:v>426.35059999999999</c:v>
                </c:pt>
                <c:pt idx="20021">
                  <c:v>426.35669999999999</c:v>
                </c:pt>
                <c:pt idx="20022">
                  <c:v>426.36169999999998</c:v>
                </c:pt>
                <c:pt idx="20023">
                  <c:v>426.36739999999998</c:v>
                </c:pt>
                <c:pt idx="20024">
                  <c:v>426.37349999999998</c:v>
                </c:pt>
                <c:pt idx="20025">
                  <c:v>426.37900000000002</c:v>
                </c:pt>
                <c:pt idx="20026">
                  <c:v>426.38189999999997</c:v>
                </c:pt>
                <c:pt idx="20027">
                  <c:v>426.38780000000003</c:v>
                </c:pt>
                <c:pt idx="20028">
                  <c:v>426.3931</c:v>
                </c:pt>
                <c:pt idx="20029">
                  <c:v>426.39749999999998</c:v>
                </c:pt>
                <c:pt idx="20030">
                  <c:v>426.40339999999998</c:v>
                </c:pt>
                <c:pt idx="20031">
                  <c:v>426.4085</c:v>
                </c:pt>
                <c:pt idx="20032">
                  <c:v>426.41419999999999</c:v>
                </c:pt>
                <c:pt idx="20033">
                  <c:v>426.42020000000002</c:v>
                </c:pt>
                <c:pt idx="20034">
                  <c:v>426.42660000000001</c:v>
                </c:pt>
                <c:pt idx="20035">
                  <c:v>426.43279999999999</c:v>
                </c:pt>
                <c:pt idx="20036">
                  <c:v>426.43680000000001</c:v>
                </c:pt>
                <c:pt idx="20037">
                  <c:v>426.44139999999999</c:v>
                </c:pt>
                <c:pt idx="20038">
                  <c:v>426.44670000000002</c:v>
                </c:pt>
                <c:pt idx="20039">
                  <c:v>426.4511</c:v>
                </c:pt>
                <c:pt idx="20040">
                  <c:v>426.45600000000002</c:v>
                </c:pt>
                <c:pt idx="20041">
                  <c:v>426.46359999999999</c:v>
                </c:pt>
                <c:pt idx="20042">
                  <c:v>426.46719999999999</c:v>
                </c:pt>
                <c:pt idx="20043">
                  <c:v>426.47160000000002</c:v>
                </c:pt>
                <c:pt idx="20044">
                  <c:v>426.47789999999998</c:v>
                </c:pt>
                <c:pt idx="20045">
                  <c:v>426.48239999999998</c:v>
                </c:pt>
                <c:pt idx="20046">
                  <c:v>426.48820000000001</c:v>
                </c:pt>
                <c:pt idx="20047">
                  <c:v>426.49340000000001</c:v>
                </c:pt>
                <c:pt idx="20048">
                  <c:v>426.49959999999999</c:v>
                </c:pt>
                <c:pt idx="20049">
                  <c:v>426.50299999999999</c:v>
                </c:pt>
                <c:pt idx="20050">
                  <c:v>426.50970000000001</c:v>
                </c:pt>
                <c:pt idx="20051">
                  <c:v>426.51530000000002</c:v>
                </c:pt>
                <c:pt idx="20052">
                  <c:v>426.52</c:v>
                </c:pt>
                <c:pt idx="20053">
                  <c:v>426.52710000000002</c:v>
                </c:pt>
                <c:pt idx="20054">
                  <c:v>426.5324</c:v>
                </c:pt>
                <c:pt idx="20055">
                  <c:v>426.53820000000002</c:v>
                </c:pt>
                <c:pt idx="20056">
                  <c:v>426.54480000000001</c:v>
                </c:pt>
                <c:pt idx="20057">
                  <c:v>426.54689999999999</c:v>
                </c:pt>
                <c:pt idx="20058">
                  <c:v>426.55360000000002</c:v>
                </c:pt>
                <c:pt idx="20059">
                  <c:v>426.55959999999999</c:v>
                </c:pt>
                <c:pt idx="20060">
                  <c:v>426.56650000000002</c:v>
                </c:pt>
                <c:pt idx="20061">
                  <c:v>426.57299999999998</c:v>
                </c:pt>
                <c:pt idx="20062">
                  <c:v>426.57780000000002</c:v>
                </c:pt>
                <c:pt idx="20063">
                  <c:v>426.58260000000001</c:v>
                </c:pt>
                <c:pt idx="20064">
                  <c:v>426.58960000000002</c:v>
                </c:pt>
                <c:pt idx="20065">
                  <c:v>426.5958</c:v>
                </c:pt>
                <c:pt idx="20066">
                  <c:v>426.59969999999998</c:v>
                </c:pt>
                <c:pt idx="20067">
                  <c:v>426.60640000000001</c:v>
                </c:pt>
                <c:pt idx="20068">
                  <c:v>426.61369999999999</c:v>
                </c:pt>
                <c:pt idx="20069">
                  <c:v>426.61869999999999</c:v>
                </c:pt>
                <c:pt idx="20070">
                  <c:v>426.62439999999998</c:v>
                </c:pt>
                <c:pt idx="20071">
                  <c:v>426.62970000000001</c:v>
                </c:pt>
                <c:pt idx="20072">
                  <c:v>426.63600000000002</c:v>
                </c:pt>
                <c:pt idx="20073">
                  <c:v>426.6422</c:v>
                </c:pt>
                <c:pt idx="20074">
                  <c:v>426.649</c:v>
                </c:pt>
                <c:pt idx="20075">
                  <c:v>426.6542</c:v>
                </c:pt>
                <c:pt idx="20076">
                  <c:v>426.66070000000002</c:v>
                </c:pt>
                <c:pt idx="20077">
                  <c:v>426.66680000000002</c:v>
                </c:pt>
                <c:pt idx="20078">
                  <c:v>426.673</c:v>
                </c:pt>
                <c:pt idx="20079">
                  <c:v>426.67910000000001</c:v>
                </c:pt>
                <c:pt idx="20080">
                  <c:v>426.68509999999998</c:v>
                </c:pt>
                <c:pt idx="20081">
                  <c:v>426.68939999999998</c:v>
                </c:pt>
                <c:pt idx="20082">
                  <c:v>426.6952</c:v>
                </c:pt>
                <c:pt idx="20083">
                  <c:v>426.7022</c:v>
                </c:pt>
                <c:pt idx="20084">
                  <c:v>426.70780000000002</c:v>
                </c:pt>
                <c:pt idx="20085">
                  <c:v>426.71480000000003</c:v>
                </c:pt>
                <c:pt idx="20086">
                  <c:v>426.72239999999999</c:v>
                </c:pt>
                <c:pt idx="20087">
                  <c:v>426.72719999999998</c:v>
                </c:pt>
                <c:pt idx="20088">
                  <c:v>426.73250000000002</c:v>
                </c:pt>
                <c:pt idx="20089">
                  <c:v>426.73970000000003</c:v>
                </c:pt>
                <c:pt idx="20090">
                  <c:v>426.74520000000001</c:v>
                </c:pt>
                <c:pt idx="20091">
                  <c:v>426.7518</c:v>
                </c:pt>
                <c:pt idx="20092">
                  <c:v>426.7586</c:v>
                </c:pt>
                <c:pt idx="20093">
                  <c:v>426.76369999999997</c:v>
                </c:pt>
                <c:pt idx="20094">
                  <c:v>426.77</c:v>
                </c:pt>
                <c:pt idx="20095">
                  <c:v>426.77659999999997</c:v>
                </c:pt>
                <c:pt idx="20096">
                  <c:v>426.78379999999999</c:v>
                </c:pt>
                <c:pt idx="20097">
                  <c:v>426.78859999999997</c:v>
                </c:pt>
                <c:pt idx="20098">
                  <c:v>426.79610000000002</c:v>
                </c:pt>
                <c:pt idx="20099">
                  <c:v>426.80119999999999</c:v>
                </c:pt>
                <c:pt idx="20100">
                  <c:v>426.80630000000002</c:v>
                </c:pt>
                <c:pt idx="20101">
                  <c:v>426.81439999999998</c:v>
                </c:pt>
                <c:pt idx="20102">
                  <c:v>426.81909999999999</c:v>
                </c:pt>
                <c:pt idx="20103">
                  <c:v>426.8252</c:v>
                </c:pt>
                <c:pt idx="20104">
                  <c:v>426.83150000000001</c:v>
                </c:pt>
                <c:pt idx="20105">
                  <c:v>426.8372</c:v>
                </c:pt>
                <c:pt idx="20106">
                  <c:v>426.84429999999998</c:v>
                </c:pt>
                <c:pt idx="20107">
                  <c:v>426.85109999999997</c:v>
                </c:pt>
                <c:pt idx="20108">
                  <c:v>426.85759999999999</c:v>
                </c:pt>
                <c:pt idx="20109">
                  <c:v>426.86399999999998</c:v>
                </c:pt>
                <c:pt idx="20110">
                  <c:v>426.87099999999998</c:v>
                </c:pt>
                <c:pt idx="20111">
                  <c:v>426.87810000000002</c:v>
                </c:pt>
                <c:pt idx="20112">
                  <c:v>426.88580000000002</c:v>
                </c:pt>
                <c:pt idx="20113">
                  <c:v>426.89249999999998</c:v>
                </c:pt>
                <c:pt idx="20114">
                  <c:v>426.899</c:v>
                </c:pt>
                <c:pt idx="20115">
                  <c:v>426.90499999999997</c:v>
                </c:pt>
                <c:pt idx="20116">
                  <c:v>426.91300000000001</c:v>
                </c:pt>
                <c:pt idx="20117">
                  <c:v>426.9196</c:v>
                </c:pt>
                <c:pt idx="20118">
                  <c:v>426.92619999999999</c:v>
                </c:pt>
                <c:pt idx="20119">
                  <c:v>426.93459999999999</c:v>
                </c:pt>
                <c:pt idx="20120">
                  <c:v>426.94139999999999</c:v>
                </c:pt>
                <c:pt idx="20121">
                  <c:v>426.9486</c:v>
                </c:pt>
                <c:pt idx="20122">
                  <c:v>426.95530000000002</c:v>
                </c:pt>
                <c:pt idx="20123">
                  <c:v>426.9615</c:v>
                </c:pt>
                <c:pt idx="20124">
                  <c:v>426.96910000000003</c:v>
                </c:pt>
                <c:pt idx="20125">
                  <c:v>426.97710000000001</c:v>
                </c:pt>
                <c:pt idx="20126">
                  <c:v>426.98320000000001</c:v>
                </c:pt>
                <c:pt idx="20127">
                  <c:v>426.99059999999997</c:v>
                </c:pt>
                <c:pt idx="20128">
                  <c:v>426.99779999999998</c:v>
                </c:pt>
                <c:pt idx="20129">
                  <c:v>427.0068</c:v>
                </c:pt>
                <c:pt idx="20130">
                  <c:v>427.01119999999997</c:v>
                </c:pt>
                <c:pt idx="20131">
                  <c:v>427.01679999999999</c:v>
                </c:pt>
                <c:pt idx="20132">
                  <c:v>427.02409999999998</c:v>
                </c:pt>
                <c:pt idx="20133">
                  <c:v>427.03250000000003</c:v>
                </c:pt>
                <c:pt idx="20134">
                  <c:v>427.03699999999998</c:v>
                </c:pt>
                <c:pt idx="20135">
                  <c:v>427.04410000000001</c:v>
                </c:pt>
                <c:pt idx="20136">
                  <c:v>427.05200000000002</c:v>
                </c:pt>
                <c:pt idx="20137">
                  <c:v>427.05939999999998</c:v>
                </c:pt>
                <c:pt idx="20138">
                  <c:v>427.0659</c:v>
                </c:pt>
                <c:pt idx="20139">
                  <c:v>427.07220000000001</c:v>
                </c:pt>
                <c:pt idx="20140">
                  <c:v>427.0797</c:v>
                </c:pt>
                <c:pt idx="20141">
                  <c:v>427.08679999999998</c:v>
                </c:pt>
                <c:pt idx="20142">
                  <c:v>427.09500000000003</c:v>
                </c:pt>
                <c:pt idx="20143">
                  <c:v>427.10340000000002</c:v>
                </c:pt>
                <c:pt idx="20144">
                  <c:v>427.1114</c:v>
                </c:pt>
                <c:pt idx="20145">
                  <c:v>427.11810000000003</c:v>
                </c:pt>
                <c:pt idx="20146">
                  <c:v>427.1241</c:v>
                </c:pt>
                <c:pt idx="20147">
                  <c:v>427.1318</c:v>
                </c:pt>
                <c:pt idx="20148">
                  <c:v>427.1386</c:v>
                </c:pt>
                <c:pt idx="20149">
                  <c:v>427.14589999999998</c:v>
                </c:pt>
                <c:pt idx="20150">
                  <c:v>427.15260000000001</c:v>
                </c:pt>
                <c:pt idx="20151">
                  <c:v>427.16059999999999</c:v>
                </c:pt>
                <c:pt idx="20152">
                  <c:v>427.16759999999999</c:v>
                </c:pt>
                <c:pt idx="20153">
                  <c:v>427.17579999999998</c:v>
                </c:pt>
                <c:pt idx="20154">
                  <c:v>427.18279999999999</c:v>
                </c:pt>
                <c:pt idx="20155">
                  <c:v>427.1918</c:v>
                </c:pt>
                <c:pt idx="20156">
                  <c:v>427.19760000000002</c:v>
                </c:pt>
                <c:pt idx="20157">
                  <c:v>427.2056</c:v>
                </c:pt>
                <c:pt idx="20158">
                  <c:v>427.21280000000002</c:v>
                </c:pt>
                <c:pt idx="20159">
                  <c:v>427.22120000000001</c:v>
                </c:pt>
                <c:pt idx="20160">
                  <c:v>427.22739999999999</c:v>
                </c:pt>
                <c:pt idx="20161">
                  <c:v>427.23590000000002</c:v>
                </c:pt>
                <c:pt idx="20162">
                  <c:v>427.24340000000001</c:v>
                </c:pt>
                <c:pt idx="20163">
                  <c:v>427.25279999999998</c:v>
                </c:pt>
                <c:pt idx="20164">
                  <c:v>427.25900000000001</c:v>
                </c:pt>
                <c:pt idx="20165">
                  <c:v>427.2672</c:v>
                </c:pt>
                <c:pt idx="20166">
                  <c:v>427.27640000000002</c:v>
                </c:pt>
                <c:pt idx="20167">
                  <c:v>427.28320000000002</c:v>
                </c:pt>
                <c:pt idx="20168">
                  <c:v>427.28899999999999</c:v>
                </c:pt>
                <c:pt idx="20169">
                  <c:v>427.29739999999998</c:v>
                </c:pt>
                <c:pt idx="20170">
                  <c:v>427.30500000000001</c:v>
                </c:pt>
                <c:pt idx="20171">
                  <c:v>427.31180000000001</c:v>
                </c:pt>
                <c:pt idx="20172">
                  <c:v>427.32029999999997</c:v>
                </c:pt>
                <c:pt idx="20173">
                  <c:v>427.32749999999999</c:v>
                </c:pt>
                <c:pt idx="20174">
                  <c:v>427.33479999999997</c:v>
                </c:pt>
                <c:pt idx="20175">
                  <c:v>427.34160000000003</c:v>
                </c:pt>
                <c:pt idx="20176">
                  <c:v>427.35059999999999</c:v>
                </c:pt>
                <c:pt idx="20177">
                  <c:v>427.35840000000002</c:v>
                </c:pt>
                <c:pt idx="20178">
                  <c:v>427.36689999999999</c:v>
                </c:pt>
                <c:pt idx="20179">
                  <c:v>427.37459999999999</c:v>
                </c:pt>
                <c:pt idx="20180">
                  <c:v>427.38170000000002</c:v>
                </c:pt>
                <c:pt idx="20181">
                  <c:v>427.39159999999998</c:v>
                </c:pt>
                <c:pt idx="20182">
                  <c:v>427.39780000000002</c:v>
                </c:pt>
                <c:pt idx="20183">
                  <c:v>427.40539999999999</c:v>
                </c:pt>
                <c:pt idx="20184">
                  <c:v>427.41340000000002</c:v>
                </c:pt>
                <c:pt idx="20185">
                  <c:v>427.42149999999998</c:v>
                </c:pt>
                <c:pt idx="20186">
                  <c:v>427.4298</c:v>
                </c:pt>
                <c:pt idx="20187">
                  <c:v>427.43900000000002</c:v>
                </c:pt>
                <c:pt idx="20188">
                  <c:v>427.44819999999999</c:v>
                </c:pt>
                <c:pt idx="20189">
                  <c:v>427.45499999999998</c:v>
                </c:pt>
                <c:pt idx="20190">
                  <c:v>427.46480000000003</c:v>
                </c:pt>
                <c:pt idx="20191">
                  <c:v>427.47300000000001</c:v>
                </c:pt>
                <c:pt idx="20192">
                  <c:v>427.48</c:v>
                </c:pt>
                <c:pt idx="20193">
                  <c:v>427.48930000000001</c:v>
                </c:pt>
                <c:pt idx="20194">
                  <c:v>427.4984</c:v>
                </c:pt>
                <c:pt idx="20195">
                  <c:v>427.5061</c:v>
                </c:pt>
                <c:pt idx="20196">
                  <c:v>427.51459999999997</c:v>
                </c:pt>
                <c:pt idx="20197">
                  <c:v>427.52339999999998</c:v>
                </c:pt>
                <c:pt idx="20198">
                  <c:v>427.53089999999997</c:v>
                </c:pt>
                <c:pt idx="20199">
                  <c:v>427.53879999999998</c:v>
                </c:pt>
                <c:pt idx="20200">
                  <c:v>427.54730000000001</c:v>
                </c:pt>
                <c:pt idx="20201">
                  <c:v>427.55599999999998</c:v>
                </c:pt>
                <c:pt idx="20202">
                  <c:v>427.56420000000003</c:v>
                </c:pt>
                <c:pt idx="20203">
                  <c:v>427.57279999999997</c:v>
                </c:pt>
                <c:pt idx="20204">
                  <c:v>427.5804</c:v>
                </c:pt>
                <c:pt idx="20205">
                  <c:v>427.58839999999998</c:v>
                </c:pt>
                <c:pt idx="20206">
                  <c:v>427.59829999999999</c:v>
                </c:pt>
                <c:pt idx="20207">
                  <c:v>427.60669999999999</c:v>
                </c:pt>
                <c:pt idx="20208">
                  <c:v>427.61529999999999</c:v>
                </c:pt>
                <c:pt idx="20209">
                  <c:v>427.6234</c:v>
                </c:pt>
                <c:pt idx="20210">
                  <c:v>427.63249999999999</c:v>
                </c:pt>
                <c:pt idx="20211">
                  <c:v>427.63990000000001</c:v>
                </c:pt>
                <c:pt idx="20212">
                  <c:v>427.64830000000001</c:v>
                </c:pt>
                <c:pt idx="20213">
                  <c:v>427.65640000000002</c:v>
                </c:pt>
                <c:pt idx="20214">
                  <c:v>427.666</c:v>
                </c:pt>
                <c:pt idx="20215">
                  <c:v>427.6746</c:v>
                </c:pt>
                <c:pt idx="20216">
                  <c:v>427.68329999999997</c:v>
                </c:pt>
                <c:pt idx="20217">
                  <c:v>427.69240000000002</c:v>
                </c:pt>
                <c:pt idx="20218">
                  <c:v>427.70100000000002</c:v>
                </c:pt>
                <c:pt idx="20219">
                  <c:v>427.71</c:v>
                </c:pt>
                <c:pt idx="20220">
                  <c:v>427.71899999999999</c:v>
                </c:pt>
                <c:pt idx="20221">
                  <c:v>427.72719999999998</c:v>
                </c:pt>
                <c:pt idx="20222">
                  <c:v>427.73439999999999</c:v>
                </c:pt>
                <c:pt idx="20223">
                  <c:v>427.74329999999998</c:v>
                </c:pt>
                <c:pt idx="20224">
                  <c:v>427.75360000000001</c:v>
                </c:pt>
                <c:pt idx="20225">
                  <c:v>427.76260000000002</c:v>
                </c:pt>
                <c:pt idx="20226">
                  <c:v>427.77030000000002</c:v>
                </c:pt>
                <c:pt idx="20227">
                  <c:v>427.779</c:v>
                </c:pt>
                <c:pt idx="20228">
                  <c:v>427.78930000000003</c:v>
                </c:pt>
                <c:pt idx="20229">
                  <c:v>427.7978</c:v>
                </c:pt>
                <c:pt idx="20230">
                  <c:v>427.80840000000001</c:v>
                </c:pt>
                <c:pt idx="20231">
                  <c:v>427.81810000000002</c:v>
                </c:pt>
                <c:pt idx="20232">
                  <c:v>427.82639999999998</c:v>
                </c:pt>
                <c:pt idx="20233">
                  <c:v>427.83659999999998</c:v>
                </c:pt>
                <c:pt idx="20234">
                  <c:v>427.84440000000001</c:v>
                </c:pt>
                <c:pt idx="20235">
                  <c:v>427.85469999999998</c:v>
                </c:pt>
                <c:pt idx="20236">
                  <c:v>427.86340000000001</c:v>
                </c:pt>
                <c:pt idx="20237">
                  <c:v>427.87240000000003</c:v>
                </c:pt>
                <c:pt idx="20238">
                  <c:v>427.88209999999998</c:v>
                </c:pt>
                <c:pt idx="20239">
                  <c:v>427.89120000000003</c:v>
                </c:pt>
                <c:pt idx="20240">
                  <c:v>427.9</c:v>
                </c:pt>
                <c:pt idx="20241">
                  <c:v>427.90820000000002</c:v>
                </c:pt>
                <c:pt idx="20242">
                  <c:v>427.91660000000002</c:v>
                </c:pt>
                <c:pt idx="20243">
                  <c:v>427.92689999999999</c:v>
                </c:pt>
                <c:pt idx="20244">
                  <c:v>427.93689999999998</c:v>
                </c:pt>
                <c:pt idx="20245">
                  <c:v>427.947</c:v>
                </c:pt>
                <c:pt idx="20246">
                  <c:v>427.95499999999998</c:v>
                </c:pt>
                <c:pt idx="20247">
                  <c:v>427.96390000000002</c:v>
                </c:pt>
                <c:pt idx="20248">
                  <c:v>427.97370000000001</c:v>
                </c:pt>
                <c:pt idx="20249">
                  <c:v>427.983</c:v>
                </c:pt>
                <c:pt idx="20250">
                  <c:v>427.99279999999999</c:v>
                </c:pt>
                <c:pt idx="20251">
                  <c:v>428.00310000000002</c:v>
                </c:pt>
                <c:pt idx="20252">
                  <c:v>428.01299999999998</c:v>
                </c:pt>
                <c:pt idx="20253">
                  <c:v>428.02199999999999</c:v>
                </c:pt>
                <c:pt idx="20254">
                  <c:v>428.03160000000003</c:v>
                </c:pt>
                <c:pt idx="20255">
                  <c:v>428.04070000000002</c:v>
                </c:pt>
                <c:pt idx="20256">
                  <c:v>428.05160000000001</c:v>
                </c:pt>
                <c:pt idx="20257">
                  <c:v>428.06150000000002</c:v>
                </c:pt>
                <c:pt idx="20258">
                  <c:v>428.07220000000001</c:v>
                </c:pt>
                <c:pt idx="20259">
                  <c:v>428.08199999999999</c:v>
                </c:pt>
                <c:pt idx="20260">
                  <c:v>428.09160000000003</c:v>
                </c:pt>
                <c:pt idx="20261">
                  <c:v>428.10070000000002</c:v>
                </c:pt>
                <c:pt idx="20262">
                  <c:v>428.1105</c:v>
                </c:pt>
                <c:pt idx="20263">
                  <c:v>428.12020000000001</c:v>
                </c:pt>
                <c:pt idx="20264">
                  <c:v>428.1293</c:v>
                </c:pt>
                <c:pt idx="20265">
                  <c:v>428.14</c:v>
                </c:pt>
                <c:pt idx="20266">
                  <c:v>428.14980000000003</c:v>
                </c:pt>
                <c:pt idx="20267">
                  <c:v>428.15899999999999</c:v>
                </c:pt>
                <c:pt idx="20268">
                  <c:v>428.16910000000001</c:v>
                </c:pt>
                <c:pt idx="20269">
                  <c:v>428.18</c:v>
                </c:pt>
                <c:pt idx="20270">
                  <c:v>428.18900000000002</c:v>
                </c:pt>
                <c:pt idx="20271">
                  <c:v>428.19850000000002</c:v>
                </c:pt>
                <c:pt idx="20272">
                  <c:v>428.20760000000001</c:v>
                </c:pt>
                <c:pt idx="20273">
                  <c:v>428.21879999999999</c:v>
                </c:pt>
                <c:pt idx="20274">
                  <c:v>428.23059999999998</c:v>
                </c:pt>
                <c:pt idx="20275">
                  <c:v>428.24079999999998</c:v>
                </c:pt>
                <c:pt idx="20276">
                  <c:v>428.25099999999998</c:v>
                </c:pt>
                <c:pt idx="20277">
                  <c:v>428.26080000000002</c:v>
                </c:pt>
                <c:pt idx="20278">
                  <c:v>428.27140000000003</c:v>
                </c:pt>
                <c:pt idx="20279">
                  <c:v>428.28129999999999</c:v>
                </c:pt>
                <c:pt idx="20280">
                  <c:v>428.291</c:v>
                </c:pt>
                <c:pt idx="20281">
                  <c:v>428.30059999999997</c:v>
                </c:pt>
                <c:pt idx="20282">
                  <c:v>428.31060000000002</c:v>
                </c:pt>
                <c:pt idx="20283">
                  <c:v>428.32029999999997</c:v>
                </c:pt>
                <c:pt idx="20284">
                  <c:v>428.33199999999999</c:v>
                </c:pt>
                <c:pt idx="20285">
                  <c:v>428.34140000000002</c:v>
                </c:pt>
                <c:pt idx="20286">
                  <c:v>428.351</c:v>
                </c:pt>
                <c:pt idx="20287">
                  <c:v>428.36130000000003</c:v>
                </c:pt>
                <c:pt idx="20288">
                  <c:v>428.37240000000003</c:v>
                </c:pt>
                <c:pt idx="20289">
                  <c:v>428.38040000000001</c:v>
                </c:pt>
                <c:pt idx="20290">
                  <c:v>428.39190000000002</c:v>
                </c:pt>
                <c:pt idx="20291">
                  <c:v>428.40190000000001</c:v>
                </c:pt>
                <c:pt idx="20292">
                  <c:v>428.41300000000001</c:v>
                </c:pt>
                <c:pt idx="20293">
                  <c:v>428.42340000000002</c:v>
                </c:pt>
                <c:pt idx="20294">
                  <c:v>428.435</c:v>
                </c:pt>
                <c:pt idx="20295">
                  <c:v>428.4452</c:v>
                </c:pt>
                <c:pt idx="20296">
                  <c:v>428.4554</c:v>
                </c:pt>
                <c:pt idx="20297">
                  <c:v>428.46600000000001</c:v>
                </c:pt>
                <c:pt idx="20298">
                  <c:v>428.47590000000002</c:v>
                </c:pt>
                <c:pt idx="20299">
                  <c:v>428.4855</c:v>
                </c:pt>
                <c:pt idx="20300">
                  <c:v>428.49639999999999</c:v>
                </c:pt>
                <c:pt idx="20301">
                  <c:v>428.50779999999997</c:v>
                </c:pt>
                <c:pt idx="20302">
                  <c:v>428.51819999999998</c:v>
                </c:pt>
                <c:pt idx="20303">
                  <c:v>428.52820000000003</c:v>
                </c:pt>
                <c:pt idx="20304">
                  <c:v>428.5394</c:v>
                </c:pt>
                <c:pt idx="20305">
                  <c:v>428.54939999999999</c:v>
                </c:pt>
                <c:pt idx="20306">
                  <c:v>428.5607</c:v>
                </c:pt>
                <c:pt idx="20307">
                  <c:v>428.57240000000002</c:v>
                </c:pt>
                <c:pt idx="20308">
                  <c:v>428.58179999999999</c:v>
                </c:pt>
                <c:pt idx="20309">
                  <c:v>428.59300000000002</c:v>
                </c:pt>
                <c:pt idx="20310">
                  <c:v>428.6037</c:v>
                </c:pt>
                <c:pt idx="20311">
                  <c:v>428.61399999999998</c:v>
                </c:pt>
                <c:pt idx="20312">
                  <c:v>428.625</c:v>
                </c:pt>
                <c:pt idx="20313">
                  <c:v>428.63600000000002</c:v>
                </c:pt>
                <c:pt idx="20314">
                  <c:v>428.64620000000002</c:v>
                </c:pt>
                <c:pt idx="20315">
                  <c:v>428.65780000000001</c:v>
                </c:pt>
                <c:pt idx="20316">
                  <c:v>428.66800000000001</c:v>
                </c:pt>
                <c:pt idx="20317">
                  <c:v>428.68090000000001</c:v>
                </c:pt>
                <c:pt idx="20318">
                  <c:v>428.69110000000001</c:v>
                </c:pt>
                <c:pt idx="20319">
                  <c:v>428.70260000000002</c:v>
                </c:pt>
                <c:pt idx="20320">
                  <c:v>428.71179999999998</c:v>
                </c:pt>
                <c:pt idx="20321">
                  <c:v>428.72190000000001</c:v>
                </c:pt>
                <c:pt idx="20322">
                  <c:v>428.73360000000002</c:v>
                </c:pt>
                <c:pt idx="20323">
                  <c:v>428.74419999999998</c:v>
                </c:pt>
                <c:pt idx="20324">
                  <c:v>428.75639999999999</c:v>
                </c:pt>
                <c:pt idx="20325">
                  <c:v>428.76679999999999</c:v>
                </c:pt>
                <c:pt idx="20326">
                  <c:v>428.77780000000001</c:v>
                </c:pt>
                <c:pt idx="20327">
                  <c:v>428.78800000000001</c:v>
                </c:pt>
                <c:pt idx="20328">
                  <c:v>428.8</c:v>
                </c:pt>
                <c:pt idx="20329">
                  <c:v>428.81169999999997</c:v>
                </c:pt>
                <c:pt idx="20330">
                  <c:v>428.82350000000002</c:v>
                </c:pt>
                <c:pt idx="20331">
                  <c:v>428.83429999999998</c:v>
                </c:pt>
                <c:pt idx="20332">
                  <c:v>428.84609999999998</c:v>
                </c:pt>
                <c:pt idx="20333">
                  <c:v>428.85820000000001</c:v>
                </c:pt>
                <c:pt idx="20334">
                  <c:v>428.86869999999999</c:v>
                </c:pt>
                <c:pt idx="20335">
                  <c:v>428.87939999999998</c:v>
                </c:pt>
                <c:pt idx="20336">
                  <c:v>428.88940000000002</c:v>
                </c:pt>
                <c:pt idx="20337">
                  <c:v>428.9006</c:v>
                </c:pt>
                <c:pt idx="20338">
                  <c:v>428.91199999999998</c:v>
                </c:pt>
                <c:pt idx="20339">
                  <c:v>428.92259999999999</c:v>
                </c:pt>
                <c:pt idx="20340">
                  <c:v>428.93380000000002</c:v>
                </c:pt>
                <c:pt idx="20341">
                  <c:v>428.94499999999999</c:v>
                </c:pt>
                <c:pt idx="20342">
                  <c:v>428.95679999999999</c:v>
                </c:pt>
                <c:pt idx="20343">
                  <c:v>428.96800000000002</c:v>
                </c:pt>
                <c:pt idx="20344">
                  <c:v>428.97969999999998</c:v>
                </c:pt>
                <c:pt idx="20345">
                  <c:v>428.99</c:v>
                </c:pt>
                <c:pt idx="20346">
                  <c:v>429.00259999999997</c:v>
                </c:pt>
                <c:pt idx="20347">
                  <c:v>429.01299999999998</c:v>
                </c:pt>
                <c:pt idx="20348">
                  <c:v>429.0256</c:v>
                </c:pt>
                <c:pt idx="20349">
                  <c:v>429.03919999999999</c:v>
                </c:pt>
                <c:pt idx="20350">
                  <c:v>429.05099999999999</c:v>
                </c:pt>
                <c:pt idx="20351">
                  <c:v>429.06189999999998</c:v>
                </c:pt>
                <c:pt idx="20352">
                  <c:v>429.07479999999998</c:v>
                </c:pt>
                <c:pt idx="20353">
                  <c:v>429.08519999999999</c:v>
                </c:pt>
                <c:pt idx="20354">
                  <c:v>429.09750000000003</c:v>
                </c:pt>
                <c:pt idx="20355">
                  <c:v>429.10899999999998</c:v>
                </c:pt>
                <c:pt idx="20356">
                  <c:v>429.12130000000002</c:v>
                </c:pt>
                <c:pt idx="20357">
                  <c:v>429.1336</c:v>
                </c:pt>
                <c:pt idx="20358">
                  <c:v>429.1474</c:v>
                </c:pt>
                <c:pt idx="20359">
                  <c:v>429.15800000000002</c:v>
                </c:pt>
                <c:pt idx="20360">
                  <c:v>429.17059999999998</c:v>
                </c:pt>
                <c:pt idx="20361">
                  <c:v>429.18259999999998</c:v>
                </c:pt>
                <c:pt idx="20362">
                  <c:v>429.19540000000001</c:v>
                </c:pt>
                <c:pt idx="20363">
                  <c:v>429.20699999999999</c:v>
                </c:pt>
                <c:pt idx="20364">
                  <c:v>429.21899999999999</c:v>
                </c:pt>
                <c:pt idx="20365">
                  <c:v>429.23110000000003</c:v>
                </c:pt>
                <c:pt idx="20366">
                  <c:v>429.24200000000002</c:v>
                </c:pt>
                <c:pt idx="20367">
                  <c:v>429.25560000000002</c:v>
                </c:pt>
                <c:pt idx="20368">
                  <c:v>429.26620000000003</c:v>
                </c:pt>
                <c:pt idx="20369">
                  <c:v>429.27879999999999</c:v>
                </c:pt>
                <c:pt idx="20370">
                  <c:v>429.29020000000003</c:v>
                </c:pt>
                <c:pt idx="20371">
                  <c:v>429.3032</c:v>
                </c:pt>
                <c:pt idx="20372">
                  <c:v>429.31540000000001</c:v>
                </c:pt>
                <c:pt idx="20373">
                  <c:v>429.32819999999998</c:v>
                </c:pt>
                <c:pt idx="20374">
                  <c:v>429.34089999999998</c:v>
                </c:pt>
                <c:pt idx="20375">
                  <c:v>429.35239999999999</c:v>
                </c:pt>
                <c:pt idx="20376">
                  <c:v>429.36399999999998</c:v>
                </c:pt>
                <c:pt idx="20377">
                  <c:v>429.37720000000002</c:v>
                </c:pt>
                <c:pt idx="20378">
                  <c:v>429.3886</c:v>
                </c:pt>
                <c:pt idx="20379">
                  <c:v>429.4024</c:v>
                </c:pt>
                <c:pt idx="20380">
                  <c:v>429.41390000000001</c:v>
                </c:pt>
                <c:pt idx="20381">
                  <c:v>429.42759999999998</c:v>
                </c:pt>
                <c:pt idx="20382">
                  <c:v>429.43889999999999</c:v>
                </c:pt>
                <c:pt idx="20383">
                  <c:v>429.45100000000002</c:v>
                </c:pt>
                <c:pt idx="20384">
                  <c:v>429.4633</c:v>
                </c:pt>
                <c:pt idx="20385">
                  <c:v>429.47609999999997</c:v>
                </c:pt>
                <c:pt idx="20386">
                  <c:v>429.48719999999997</c:v>
                </c:pt>
                <c:pt idx="20387">
                  <c:v>429.5</c:v>
                </c:pt>
                <c:pt idx="20388">
                  <c:v>429.51369999999997</c:v>
                </c:pt>
                <c:pt idx="20389">
                  <c:v>429.52620000000002</c:v>
                </c:pt>
                <c:pt idx="20390">
                  <c:v>429.53910000000002</c:v>
                </c:pt>
                <c:pt idx="20391">
                  <c:v>429.55040000000002</c:v>
                </c:pt>
                <c:pt idx="20392">
                  <c:v>429.56270000000001</c:v>
                </c:pt>
                <c:pt idx="20393">
                  <c:v>429.57429999999999</c:v>
                </c:pt>
                <c:pt idx="20394">
                  <c:v>429.58690000000001</c:v>
                </c:pt>
                <c:pt idx="20395">
                  <c:v>429.5985</c:v>
                </c:pt>
                <c:pt idx="20396">
                  <c:v>429.61079999999998</c:v>
                </c:pt>
                <c:pt idx="20397">
                  <c:v>429.6241</c:v>
                </c:pt>
                <c:pt idx="20398">
                  <c:v>429.63740000000001</c:v>
                </c:pt>
                <c:pt idx="20399">
                  <c:v>429.64879999999999</c:v>
                </c:pt>
                <c:pt idx="20400">
                  <c:v>429.66370000000001</c:v>
                </c:pt>
                <c:pt idx="20401">
                  <c:v>429.67660000000001</c:v>
                </c:pt>
                <c:pt idx="20402">
                  <c:v>429.68939999999998</c:v>
                </c:pt>
                <c:pt idx="20403">
                  <c:v>429.70280000000002</c:v>
                </c:pt>
                <c:pt idx="20404">
                  <c:v>429.7149</c:v>
                </c:pt>
                <c:pt idx="20405">
                  <c:v>429.72660000000002</c:v>
                </c:pt>
                <c:pt idx="20406">
                  <c:v>429.74110000000002</c:v>
                </c:pt>
                <c:pt idx="20407">
                  <c:v>429.7534</c:v>
                </c:pt>
                <c:pt idx="20408">
                  <c:v>429.76589999999999</c:v>
                </c:pt>
                <c:pt idx="20409">
                  <c:v>429.7774</c:v>
                </c:pt>
                <c:pt idx="20410">
                  <c:v>429.79160000000002</c:v>
                </c:pt>
                <c:pt idx="20411">
                  <c:v>429.80360000000002</c:v>
                </c:pt>
                <c:pt idx="20412">
                  <c:v>429.81700000000001</c:v>
                </c:pt>
                <c:pt idx="20413">
                  <c:v>429.83010000000002</c:v>
                </c:pt>
                <c:pt idx="20414">
                  <c:v>429.84379999999999</c:v>
                </c:pt>
                <c:pt idx="20415">
                  <c:v>429.85750000000002</c:v>
                </c:pt>
                <c:pt idx="20416">
                  <c:v>429.8716</c:v>
                </c:pt>
                <c:pt idx="20417">
                  <c:v>429.88380000000001</c:v>
                </c:pt>
                <c:pt idx="20418">
                  <c:v>429.89839999999998</c:v>
                </c:pt>
                <c:pt idx="20419">
                  <c:v>429.91140000000001</c:v>
                </c:pt>
                <c:pt idx="20420">
                  <c:v>429.92500000000001</c:v>
                </c:pt>
                <c:pt idx="20421">
                  <c:v>429.93860000000001</c:v>
                </c:pt>
                <c:pt idx="20422">
                  <c:v>429.95280000000002</c:v>
                </c:pt>
                <c:pt idx="20423">
                  <c:v>429.96519999999998</c:v>
                </c:pt>
                <c:pt idx="20424">
                  <c:v>429.9796</c:v>
                </c:pt>
                <c:pt idx="20425">
                  <c:v>429.99299999999999</c:v>
                </c:pt>
                <c:pt idx="20426">
                  <c:v>430.00740000000002</c:v>
                </c:pt>
                <c:pt idx="20427">
                  <c:v>430.01960000000003</c:v>
                </c:pt>
                <c:pt idx="20428">
                  <c:v>430.0317</c:v>
                </c:pt>
                <c:pt idx="20429">
                  <c:v>430.04500000000002</c:v>
                </c:pt>
                <c:pt idx="20430">
                  <c:v>430.05869999999999</c:v>
                </c:pt>
                <c:pt idx="20431">
                  <c:v>430.07170000000002</c:v>
                </c:pt>
                <c:pt idx="20432">
                  <c:v>430.08539999999999</c:v>
                </c:pt>
                <c:pt idx="20433">
                  <c:v>430.09890000000001</c:v>
                </c:pt>
                <c:pt idx="20434">
                  <c:v>430.11279999999999</c:v>
                </c:pt>
                <c:pt idx="20435">
                  <c:v>430.125</c:v>
                </c:pt>
                <c:pt idx="20436">
                  <c:v>430.13869999999997</c:v>
                </c:pt>
                <c:pt idx="20437">
                  <c:v>430.15260000000001</c:v>
                </c:pt>
                <c:pt idx="20438">
                  <c:v>430.16840000000002</c:v>
                </c:pt>
                <c:pt idx="20439">
                  <c:v>430.18090000000001</c:v>
                </c:pt>
                <c:pt idx="20440">
                  <c:v>430.19310000000002</c:v>
                </c:pt>
                <c:pt idx="20441">
                  <c:v>430.20870000000002</c:v>
                </c:pt>
                <c:pt idx="20442">
                  <c:v>430.22239999999999</c:v>
                </c:pt>
                <c:pt idx="20443">
                  <c:v>430.23599999999999</c:v>
                </c:pt>
                <c:pt idx="20444">
                  <c:v>430.24860000000001</c:v>
                </c:pt>
                <c:pt idx="20445">
                  <c:v>430.26350000000002</c:v>
                </c:pt>
                <c:pt idx="20446">
                  <c:v>430.27679999999998</c:v>
                </c:pt>
                <c:pt idx="20447">
                  <c:v>430.29</c:v>
                </c:pt>
                <c:pt idx="20448">
                  <c:v>430.30500000000001</c:v>
                </c:pt>
                <c:pt idx="20449">
                  <c:v>430.3202</c:v>
                </c:pt>
                <c:pt idx="20450">
                  <c:v>430.33370000000002</c:v>
                </c:pt>
                <c:pt idx="20451">
                  <c:v>430.34800000000001</c:v>
                </c:pt>
                <c:pt idx="20452">
                  <c:v>430.36099999999999</c:v>
                </c:pt>
                <c:pt idx="20453">
                  <c:v>430.37459999999999</c:v>
                </c:pt>
                <c:pt idx="20454">
                  <c:v>430.38839999999999</c:v>
                </c:pt>
                <c:pt idx="20455">
                  <c:v>430.4024</c:v>
                </c:pt>
                <c:pt idx="20456">
                  <c:v>430.41520000000003</c:v>
                </c:pt>
                <c:pt idx="20457">
                  <c:v>430.43079999999998</c:v>
                </c:pt>
                <c:pt idx="20458">
                  <c:v>430.44529999999997</c:v>
                </c:pt>
                <c:pt idx="20459">
                  <c:v>430.4597</c:v>
                </c:pt>
                <c:pt idx="20460">
                  <c:v>430.47460000000001</c:v>
                </c:pt>
                <c:pt idx="20461">
                  <c:v>430.48939999999999</c:v>
                </c:pt>
                <c:pt idx="20462">
                  <c:v>430.50150000000002</c:v>
                </c:pt>
                <c:pt idx="20463">
                  <c:v>430.51679999999999</c:v>
                </c:pt>
                <c:pt idx="20464">
                  <c:v>430.52940000000001</c:v>
                </c:pt>
                <c:pt idx="20465">
                  <c:v>430.54520000000002</c:v>
                </c:pt>
                <c:pt idx="20466">
                  <c:v>430.56020000000001</c:v>
                </c:pt>
                <c:pt idx="20467">
                  <c:v>430.57400000000001</c:v>
                </c:pt>
                <c:pt idx="20468">
                  <c:v>430.58839999999998</c:v>
                </c:pt>
                <c:pt idx="20469">
                  <c:v>430.6019</c:v>
                </c:pt>
                <c:pt idx="20470">
                  <c:v>430.6164</c:v>
                </c:pt>
                <c:pt idx="20471">
                  <c:v>430.62979999999999</c:v>
                </c:pt>
                <c:pt idx="20472">
                  <c:v>430.64449999999999</c:v>
                </c:pt>
                <c:pt idx="20473">
                  <c:v>430.65879999999999</c:v>
                </c:pt>
                <c:pt idx="20474">
                  <c:v>430.673</c:v>
                </c:pt>
                <c:pt idx="20475">
                  <c:v>430.68759999999997</c:v>
                </c:pt>
                <c:pt idx="20476">
                  <c:v>430.70269999999999</c:v>
                </c:pt>
                <c:pt idx="20477">
                  <c:v>430.7167</c:v>
                </c:pt>
                <c:pt idx="20478">
                  <c:v>430.73070000000001</c:v>
                </c:pt>
                <c:pt idx="20479">
                  <c:v>430.74439999999998</c:v>
                </c:pt>
                <c:pt idx="20480">
                  <c:v>430.75850000000003</c:v>
                </c:pt>
                <c:pt idx="20481">
                  <c:v>430.77260000000001</c:v>
                </c:pt>
                <c:pt idx="20482">
                  <c:v>430.78719999999998</c:v>
                </c:pt>
                <c:pt idx="20483">
                  <c:v>430.8</c:v>
                </c:pt>
                <c:pt idx="20484">
                  <c:v>430.81599999999997</c:v>
                </c:pt>
                <c:pt idx="20485">
                  <c:v>430.8304</c:v>
                </c:pt>
                <c:pt idx="20486">
                  <c:v>430.84379999999999</c:v>
                </c:pt>
                <c:pt idx="20487">
                  <c:v>430.858</c:v>
                </c:pt>
                <c:pt idx="20488">
                  <c:v>430.87240000000003</c:v>
                </c:pt>
                <c:pt idx="20489">
                  <c:v>430.88780000000003</c:v>
                </c:pt>
                <c:pt idx="20490">
                  <c:v>430.9024</c:v>
                </c:pt>
                <c:pt idx="20491">
                  <c:v>430.91739999999999</c:v>
                </c:pt>
                <c:pt idx="20492">
                  <c:v>430.93200000000002</c:v>
                </c:pt>
                <c:pt idx="20493">
                  <c:v>430.9468</c:v>
                </c:pt>
                <c:pt idx="20494">
                  <c:v>430.96100000000001</c:v>
                </c:pt>
                <c:pt idx="20495">
                  <c:v>430.97620000000001</c:v>
                </c:pt>
                <c:pt idx="20496">
                  <c:v>430.99279999999999</c:v>
                </c:pt>
                <c:pt idx="20497">
                  <c:v>431.00810000000001</c:v>
                </c:pt>
                <c:pt idx="20498">
                  <c:v>431.02140000000003</c:v>
                </c:pt>
                <c:pt idx="20499">
                  <c:v>431.03640000000001</c:v>
                </c:pt>
                <c:pt idx="20500">
                  <c:v>431.05059999999997</c:v>
                </c:pt>
                <c:pt idx="20501">
                  <c:v>431.06400000000002</c:v>
                </c:pt>
                <c:pt idx="20502">
                  <c:v>431.08030000000002</c:v>
                </c:pt>
                <c:pt idx="20503">
                  <c:v>431.09550000000002</c:v>
                </c:pt>
                <c:pt idx="20504">
                  <c:v>431.11079999999998</c:v>
                </c:pt>
                <c:pt idx="20505">
                  <c:v>431.12599999999998</c:v>
                </c:pt>
                <c:pt idx="20506">
                  <c:v>431.14260000000002</c:v>
                </c:pt>
                <c:pt idx="20507">
                  <c:v>431.1574</c:v>
                </c:pt>
                <c:pt idx="20508">
                  <c:v>431.17180000000002</c:v>
                </c:pt>
                <c:pt idx="20509">
                  <c:v>431.18630000000002</c:v>
                </c:pt>
                <c:pt idx="20510">
                  <c:v>431.20159999999998</c:v>
                </c:pt>
                <c:pt idx="20511">
                  <c:v>431.2158</c:v>
                </c:pt>
                <c:pt idx="20512">
                  <c:v>431.23160000000001</c:v>
                </c:pt>
                <c:pt idx="20513">
                  <c:v>431.24740000000003</c:v>
                </c:pt>
                <c:pt idx="20514">
                  <c:v>431.26249999999999</c:v>
                </c:pt>
                <c:pt idx="20515">
                  <c:v>431.27800000000002</c:v>
                </c:pt>
                <c:pt idx="20516">
                  <c:v>431.29419999999999</c:v>
                </c:pt>
                <c:pt idx="20517">
                  <c:v>431.30869999999999</c:v>
                </c:pt>
                <c:pt idx="20518">
                  <c:v>431.32420000000002</c:v>
                </c:pt>
                <c:pt idx="20519">
                  <c:v>431.339</c:v>
                </c:pt>
                <c:pt idx="20520">
                  <c:v>431.35430000000002</c:v>
                </c:pt>
                <c:pt idx="20521">
                  <c:v>431.37079999999997</c:v>
                </c:pt>
                <c:pt idx="20522">
                  <c:v>431.38600000000002</c:v>
                </c:pt>
                <c:pt idx="20523">
                  <c:v>431.4006</c:v>
                </c:pt>
                <c:pt idx="20524">
                  <c:v>431.4153</c:v>
                </c:pt>
                <c:pt idx="20525">
                  <c:v>431.43</c:v>
                </c:pt>
                <c:pt idx="20526">
                  <c:v>431.44720000000001</c:v>
                </c:pt>
                <c:pt idx="20527">
                  <c:v>431.46269999999998</c:v>
                </c:pt>
                <c:pt idx="20528">
                  <c:v>431.47919999999999</c:v>
                </c:pt>
                <c:pt idx="20529">
                  <c:v>431.49419999999998</c:v>
                </c:pt>
                <c:pt idx="20530">
                  <c:v>431.50889999999998</c:v>
                </c:pt>
                <c:pt idx="20531">
                  <c:v>431.52539999999999</c:v>
                </c:pt>
                <c:pt idx="20532">
                  <c:v>431.541</c:v>
                </c:pt>
                <c:pt idx="20533">
                  <c:v>431.55709999999999</c:v>
                </c:pt>
                <c:pt idx="20534">
                  <c:v>431.57190000000003</c:v>
                </c:pt>
                <c:pt idx="20535">
                  <c:v>431.5881</c:v>
                </c:pt>
                <c:pt idx="20536">
                  <c:v>431.60480000000001</c:v>
                </c:pt>
                <c:pt idx="20537">
                  <c:v>431.6198</c:v>
                </c:pt>
                <c:pt idx="20538">
                  <c:v>431.63479999999998</c:v>
                </c:pt>
                <c:pt idx="20539">
                  <c:v>431.65370000000001</c:v>
                </c:pt>
                <c:pt idx="20540">
                  <c:v>431.66800000000001</c:v>
                </c:pt>
                <c:pt idx="20541">
                  <c:v>431.68369999999999</c:v>
                </c:pt>
                <c:pt idx="20542">
                  <c:v>431.7004</c:v>
                </c:pt>
                <c:pt idx="20543">
                  <c:v>431.71679999999998</c:v>
                </c:pt>
                <c:pt idx="20544">
                  <c:v>431.73099999999999</c:v>
                </c:pt>
                <c:pt idx="20545">
                  <c:v>431.74689999999998</c:v>
                </c:pt>
                <c:pt idx="20546">
                  <c:v>431.76280000000003</c:v>
                </c:pt>
                <c:pt idx="20547">
                  <c:v>431.77780000000001</c:v>
                </c:pt>
                <c:pt idx="20548">
                  <c:v>431.79379999999998</c:v>
                </c:pt>
                <c:pt idx="20549">
                  <c:v>431.80939999999998</c:v>
                </c:pt>
                <c:pt idx="20550">
                  <c:v>431.8252</c:v>
                </c:pt>
                <c:pt idx="20551">
                  <c:v>431.84140000000002</c:v>
                </c:pt>
                <c:pt idx="20552">
                  <c:v>431.85739999999998</c:v>
                </c:pt>
                <c:pt idx="20553">
                  <c:v>431.87400000000002</c:v>
                </c:pt>
                <c:pt idx="20554">
                  <c:v>431.88869999999997</c:v>
                </c:pt>
                <c:pt idx="20555">
                  <c:v>431.90480000000002</c:v>
                </c:pt>
                <c:pt idx="20556">
                  <c:v>431.92090000000002</c:v>
                </c:pt>
                <c:pt idx="20557">
                  <c:v>431.9366</c:v>
                </c:pt>
                <c:pt idx="20558">
                  <c:v>431.95280000000002</c:v>
                </c:pt>
                <c:pt idx="20559">
                  <c:v>431.97030000000001</c:v>
                </c:pt>
                <c:pt idx="20560">
                  <c:v>431.98660000000001</c:v>
                </c:pt>
                <c:pt idx="20561">
                  <c:v>432.00259999999997</c:v>
                </c:pt>
                <c:pt idx="20562">
                  <c:v>432.01900000000001</c:v>
                </c:pt>
                <c:pt idx="20563">
                  <c:v>432.03609999999998</c:v>
                </c:pt>
                <c:pt idx="20564">
                  <c:v>432.05220000000003</c:v>
                </c:pt>
                <c:pt idx="20565">
                  <c:v>432.0684</c:v>
                </c:pt>
                <c:pt idx="20566">
                  <c:v>432.08580000000001</c:v>
                </c:pt>
                <c:pt idx="20567">
                  <c:v>432.10120000000001</c:v>
                </c:pt>
                <c:pt idx="20568">
                  <c:v>432.11750000000001</c:v>
                </c:pt>
                <c:pt idx="20569">
                  <c:v>432.1352</c:v>
                </c:pt>
                <c:pt idx="20570">
                  <c:v>432.1508</c:v>
                </c:pt>
                <c:pt idx="20571">
                  <c:v>432.16739999999999</c:v>
                </c:pt>
                <c:pt idx="20572">
                  <c:v>432.18560000000002</c:v>
                </c:pt>
                <c:pt idx="20573">
                  <c:v>432.20089999999999</c:v>
                </c:pt>
                <c:pt idx="20574">
                  <c:v>432.2176</c:v>
                </c:pt>
                <c:pt idx="20575">
                  <c:v>432.2328</c:v>
                </c:pt>
                <c:pt idx="20576">
                  <c:v>432.24979999999999</c:v>
                </c:pt>
                <c:pt idx="20577">
                  <c:v>432.26600000000002</c:v>
                </c:pt>
                <c:pt idx="20578">
                  <c:v>432.28160000000003</c:v>
                </c:pt>
                <c:pt idx="20579">
                  <c:v>432.29809999999998</c:v>
                </c:pt>
                <c:pt idx="20580">
                  <c:v>432.31599999999997</c:v>
                </c:pt>
                <c:pt idx="20581">
                  <c:v>432.33280000000002</c:v>
                </c:pt>
                <c:pt idx="20582">
                  <c:v>432.34969999999998</c:v>
                </c:pt>
                <c:pt idx="20583">
                  <c:v>432.3664</c:v>
                </c:pt>
                <c:pt idx="20584">
                  <c:v>432.38299999999998</c:v>
                </c:pt>
                <c:pt idx="20585">
                  <c:v>432.39839999999998</c:v>
                </c:pt>
                <c:pt idx="20586">
                  <c:v>432.41379999999998</c:v>
                </c:pt>
                <c:pt idx="20587">
                  <c:v>432.43060000000003</c:v>
                </c:pt>
                <c:pt idx="20588">
                  <c:v>432.44729999999998</c:v>
                </c:pt>
                <c:pt idx="20589">
                  <c:v>432.46440000000001</c:v>
                </c:pt>
                <c:pt idx="20590">
                  <c:v>432.4812</c:v>
                </c:pt>
                <c:pt idx="20591">
                  <c:v>432.4975</c:v>
                </c:pt>
                <c:pt idx="20592">
                  <c:v>432.51389999999998</c:v>
                </c:pt>
                <c:pt idx="20593">
                  <c:v>432.53179999999998</c:v>
                </c:pt>
                <c:pt idx="20594">
                  <c:v>432.54939999999999</c:v>
                </c:pt>
                <c:pt idx="20595">
                  <c:v>432.56479999999999</c:v>
                </c:pt>
                <c:pt idx="20596">
                  <c:v>432.58260000000001</c:v>
                </c:pt>
                <c:pt idx="20597">
                  <c:v>432.5992</c:v>
                </c:pt>
                <c:pt idx="20598">
                  <c:v>432.6146</c:v>
                </c:pt>
                <c:pt idx="20599">
                  <c:v>432.63159999999999</c:v>
                </c:pt>
                <c:pt idx="20600">
                  <c:v>432.64780000000002</c:v>
                </c:pt>
                <c:pt idx="20601">
                  <c:v>432.66500000000002</c:v>
                </c:pt>
                <c:pt idx="20602">
                  <c:v>432.68239999999997</c:v>
                </c:pt>
                <c:pt idx="20603">
                  <c:v>432.69920000000002</c:v>
                </c:pt>
                <c:pt idx="20604">
                  <c:v>432.7165</c:v>
                </c:pt>
                <c:pt idx="20605">
                  <c:v>432.73219999999998</c:v>
                </c:pt>
                <c:pt idx="20606">
                  <c:v>432.75</c:v>
                </c:pt>
                <c:pt idx="20607">
                  <c:v>432.76889999999997</c:v>
                </c:pt>
                <c:pt idx="20608">
                  <c:v>432.78500000000003</c:v>
                </c:pt>
                <c:pt idx="20609">
                  <c:v>432.803</c:v>
                </c:pt>
                <c:pt idx="20610">
                  <c:v>432.82040000000001</c:v>
                </c:pt>
                <c:pt idx="20611">
                  <c:v>432.83870000000002</c:v>
                </c:pt>
                <c:pt idx="20612">
                  <c:v>432.85649999999998</c:v>
                </c:pt>
                <c:pt idx="20613">
                  <c:v>432.8741</c:v>
                </c:pt>
                <c:pt idx="20614">
                  <c:v>432.8913</c:v>
                </c:pt>
                <c:pt idx="20615">
                  <c:v>432.90969999999999</c:v>
                </c:pt>
                <c:pt idx="20616">
                  <c:v>432.92759999999998</c:v>
                </c:pt>
                <c:pt idx="20617">
                  <c:v>432.94459999999998</c:v>
                </c:pt>
                <c:pt idx="20618">
                  <c:v>432.96129999999999</c:v>
                </c:pt>
                <c:pt idx="20619">
                  <c:v>432.97879999999998</c:v>
                </c:pt>
                <c:pt idx="20620">
                  <c:v>432.99700000000001</c:v>
                </c:pt>
                <c:pt idx="20621">
                  <c:v>433.01420000000002</c:v>
                </c:pt>
                <c:pt idx="20622">
                  <c:v>433.03219999999999</c:v>
                </c:pt>
                <c:pt idx="20623">
                  <c:v>433.0496</c:v>
                </c:pt>
                <c:pt idx="20624">
                  <c:v>433.0675</c:v>
                </c:pt>
                <c:pt idx="20625">
                  <c:v>433.0856</c:v>
                </c:pt>
                <c:pt idx="20626">
                  <c:v>433.10199999999998</c:v>
                </c:pt>
                <c:pt idx="20627">
                  <c:v>433.11860000000001</c:v>
                </c:pt>
                <c:pt idx="20628">
                  <c:v>433.13479999999998</c:v>
                </c:pt>
                <c:pt idx="20629">
                  <c:v>433.1524</c:v>
                </c:pt>
                <c:pt idx="20630">
                  <c:v>433.16910000000001</c:v>
                </c:pt>
                <c:pt idx="20631">
                  <c:v>433.18770000000001</c:v>
                </c:pt>
                <c:pt idx="20632">
                  <c:v>433.20420000000001</c:v>
                </c:pt>
                <c:pt idx="20633">
                  <c:v>433.22230000000002</c:v>
                </c:pt>
                <c:pt idx="20634">
                  <c:v>433.24119999999999</c:v>
                </c:pt>
                <c:pt idx="20635">
                  <c:v>433.25799999999998</c:v>
                </c:pt>
                <c:pt idx="20636">
                  <c:v>433.27589999999998</c:v>
                </c:pt>
                <c:pt idx="20637">
                  <c:v>433.29419999999999</c:v>
                </c:pt>
                <c:pt idx="20638">
                  <c:v>433.31279999999998</c:v>
                </c:pt>
                <c:pt idx="20639">
                  <c:v>433.33109999999999</c:v>
                </c:pt>
                <c:pt idx="20640">
                  <c:v>433.34829999999999</c:v>
                </c:pt>
                <c:pt idx="20641">
                  <c:v>433.3664</c:v>
                </c:pt>
                <c:pt idx="20642">
                  <c:v>433.3854</c:v>
                </c:pt>
                <c:pt idx="20643">
                  <c:v>433.4024</c:v>
                </c:pt>
                <c:pt idx="20644">
                  <c:v>433.4196</c:v>
                </c:pt>
                <c:pt idx="20645">
                  <c:v>433.43979999999999</c:v>
                </c:pt>
                <c:pt idx="20646">
                  <c:v>433.45679999999999</c:v>
                </c:pt>
                <c:pt idx="20647">
                  <c:v>433.47399999999999</c:v>
                </c:pt>
                <c:pt idx="20648">
                  <c:v>433.49380000000002</c:v>
                </c:pt>
                <c:pt idx="20649">
                  <c:v>433.51170000000002</c:v>
                </c:pt>
                <c:pt idx="20650">
                  <c:v>433.53</c:v>
                </c:pt>
                <c:pt idx="20651">
                  <c:v>433.54860000000002</c:v>
                </c:pt>
                <c:pt idx="20652">
                  <c:v>433.56599999999997</c:v>
                </c:pt>
                <c:pt idx="20653">
                  <c:v>433.58460000000002</c:v>
                </c:pt>
                <c:pt idx="20654">
                  <c:v>433.6026</c:v>
                </c:pt>
                <c:pt idx="20655">
                  <c:v>433.62079999999997</c:v>
                </c:pt>
                <c:pt idx="20656">
                  <c:v>433.64</c:v>
                </c:pt>
                <c:pt idx="20657">
                  <c:v>433.65719999999999</c:v>
                </c:pt>
                <c:pt idx="20658">
                  <c:v>433.6746</c:v>
                </c:pt>
                <c:pt idx="20659">
                  <c:v>433.69159999999999</c:v>
                </c:pt>
                <c:pt idx="20660">
                  <c:v>433.71</c:v>
                </c:pt>
                <c:pt idx="20661">
                  <c:v>433.72840000000002</c:v>
                </c:pt>
                <c:pt idx="20662">
                  <c:v>433.74590000000001</c:v>
                </c:pt>
                <c:pt idx="20663">
                  <c:v>433.76440000000002</c:v>
                </c:pt>
                <c:pt idx="20664">
                  <c:v>433.78300000000002</c:v>
                </c:pt>
                <c:pt idx="20665">
                  <c:v>433.80079999999998</c:v>
                </c:pt>
                <c:pt idx="20666">
                  <c:v>433.81939999999997</c:v>
                </c:pt>
                <c:pt idx="20667">
                  <c:v>433.83640000000003</c:v>
                </c:pt>
                <c:pt idx="20668">
                  <c:v>433.85590000000002</c:v>
                </c:pt>
                <c:pt idx="20669">
                  <c:v>433.87220000000002</c:v>
                </c:pt>
                <c:pt idx="20670">
                  <c:v>433.892</c:v>
                </c:pt>
                <c:pt idx="20671">
                  <c:v>433.91129999999998</c:v>
                </c:pt>
                <c:pt idx="20672">
                  <c:v>433.92910000000001</c:v>
                </c:pt>
                <c:pt idx="20673">
                  <c:v>433.94589999999999</c:v>
                </c:pt>
                <c:pt idx="20674">
                  <c:v>433.96519999999998</c:v>
                </c:pt>
                <c:pt idx="20675">
                  <c:v>433.98399999999998</c:v>
                </c:pt>
                <c:pt idx="20676">
                  <c:v>434.0018</c:v>
                </c:pt>
                <c:pt idx="20677">
                  <c:v>434.01920000000001</c:v>
                </c:pt>
                <c:pt idx="20678">
                  <c:v>434.03730000000002</c:v>
                </c:pt>
                <c:pt idx="20679">
                  <c:v>434.05739999999997</c:v>
                </c:pt>
                <c:pt idx="20680">
                  <c:v>434.0752</c:v>
                </c:pt>
                <c:pt idx="20681">
                  <c:v>434.09320000000002</c:v>
                </c:pt>
                <c:pt idx="20682">
                  <c:v>434.11239999999998</c:v>
                </c:pt>
                <c:pt idx="20683">
                  <c:v>434.13</c:v>
                </c:pt>
                <c:pt idx="20684">
                  <c:v>434.14890000000003</c:v>
                </c:pt>
                <c:pt idx="20685">
                  <c:v>434.1662</c:v>
                </c:pt>
                <c:pt idx="20686">
                  <c:v>434.18599999999998</c:v>
                </c:pt>
                <c:pt idx="20687">
                  <c:v>434.2038</c:v>
                </c:pt>
                <c:pt idx="20688">
                  <c:v>434.22120000000001</c:v>
                </c:pt>
                <c:pt idx="20689">
                  <c:v>434.24</c:v>
                </c:pt>
                <c:pt idx="20690">
                  <c:v>434.25779999999997</c:v>
                </c:pt>
                <c:pt idx="20691">
                  <c:v>434.27620000000002</c:v>
                </c:pt>
                <c:pt idx="20692">
                  <c:v>434.29599999999999</c:v>
                </c:pt>
                <c:pt idx="20693">
                  <c:v>434.31439999999998</c:v>
                </c:pt>
                <c:pt idx="20694">
                  <c:v>434.33100000000002</c:v>
                </c:pt>
                <c:pt idx="20695">
                  <c:v>434.35120000000001</c:v>
                </c:pt>
                <c:pt idx="20696">
                  <c:v>434.37029999999999</c:v>
                </c:pt>
                <c:pt idx="20697">
                  <c:v>434.38940000000002</c:v>
                </c:pt>
                <c:pt idx="20698">
                  <c:v>434.40719999999999</c:v>
                </c:pt>
                <c:pt idx="20699">
                  <c:v>434.42700000000002</c:v>
                </c:pt>
                <c:pt idx="20700">
                  <c:v>434.44479999999999</c:v>
                </c:pt>
                <c:pt idx="20701">
                  <c:v>434.464</c:v>
                </c:pt>
                <c:pt idx="20702">
                  <c:v>434.4821</c:v>
                </c:pt>
                <c:pt idx="20703">
                  <c:v>434.5016</c:v>
                </c:pt>
                <c:pt idx="20704">
                  <c:v>434.51990000000001</c:v>
                </c:pt>
                <c:pt idx="20705">
                  <c:v>434.53890000000001</c:v>
                </c:pt>
                <c:pt idx="20706">
                  <c:v>434.55779999999999</c:v>
                </c:pt>
                <c:pt idx="20707">
                  <c:v>434.57929999999999</c:v>
                </c:pt>
                <c:pt idx="20708">
                  <c:v>434.59719999999999</c:v>
                </c:pt>
                <c:pt idx="20709">
                  <c:v>434.61630000000002</c:v>
                </c:pt>
                <c:pt idx="20710">
                  <c:v>434.63639999999998</c:v>
                </c:pt>
                <c:pt idx="20711">
                  <c:v>434.65539999999999</c:v>
                </c:pt>
                <c:pt idx="20712">
                  <c:v>434.67340000000002</c:v>
                </c:pt>
                <c:pt idx="20713">
                  <c:v>434.69380000000001</c:v>
                </c:pt>
                <c:pt idx="20714">
                  <c:v>434.71249999999998</c:v>
                </c:pt>
                <c:pt idx="20715">
                  <c:v>434.73039999999997</c:v>
                </c:pt>
                <c:pt idx="20716">
                  <c:v>434.74959999999999</c:v>
                </c:pt>
                <c:pt idx="20717">
                  <c:v>434.77030000000002</c:v>
                </c:pt>
                <c:pt idx="20718">
                  <c:v>434.7894</c:v>
                </c:pt>
                <c:pt idx="20719">
                  <c:v>434.80790000000002</c:v>
                </c:pt>
                <c:pt idx="20720">
                  <c:v>434.82760000000002</c:v>
                </c:pt>
                <c:pt idx="20721">
                  <c:v>434.84640000000002</c:v>
                </c:pt>
                <c:pt idx="20722">
                  <c:v>434.86500000000001</c:v>
                </c:pt>
                <c:pt idx="20723">
                  <c:v>434.88529999999997</c:v>
                </c:pt>
                <c:pt idx="20724">
                  <c:v>434.9042</c:v>
                </c:pt>
                <c:pt idx="20725">
                  <c:v>434.92340000000002</c:v>
                </c:pt>
                <c:pt idx="20726">
                  <c:v>434.94159999999999</c:v>
                </c:pt>
                <c:pt idx="20727">
                  <c:v>434.96280000000002</c:v>
                </c:pt>
                <c:pt idx="20728">
                  <c:v>434.98250000000002</c:v>
                </c:pt>
                <c:pt idx="20729">
                  <c:v>435.00150000000002</c:v>
                </c:pt>
                <c:pt idx="20730">
                  <c:v>435.02069999999998</c:v>
                </c:pt>
                <c:pt idx="20731">
                  <c:v>435.03989999999999</c:v>
                </c:pt>
                <c:pt idx="20732">
                  <c:v>435.06020000000001</c:v>
                </c:pt>
                <c:pt idx="20733">
                  <c:v>435.0795</c:v>
                </c:pt>
                <c:pt idx="20734">
                  <c:v>435.09910000000002</c:v>
                </c:pt>
                <c:pt idx="20735">
                  <c:v>435.1182</c:v>
                </c:pt>
                <c:pt idx="20736">
                  <c:v>435.13909999999998</c:v>
                </c:pt>
                <c:pt idx="20737">
                  <c:v>435.15899999999999</c:v>
                </c:pt>
                <c:pt idx="20738">
                  <c:v>435.18</c:v>
                </c:pt>
                <c:pt idx="20739">
                  <c:v>435.19690000000003</c:v>
                </c:pt>
                <c:pt idx="20740">
                  <c:v>435.2174</c:v>
                </c:pt>
                <c:pt idx="20741">
                  <c:v>435.23719999999997</c:v>
                </c:pt>
                <c:pt idx="20742">
                  <c:v>435.25560000000002</c:v>
                </c:pt>
                <c:pt idx="20743">
                  <c:v>435.2758</c:v>
                </c:pt>
                <c:pt idx="20744">
                  <c:v>435.29629999999997</c:v>
                </c:pt>
                <c:pt idx="20745">
                  <c:v>435.3159</c:v>
                </c:pt>
                <c:pt idx="20746">
                  <c:v>435.33499999999998</c:v>
                </c:pt>
                <c:pt idx="20747">
                  <c:v>435.3553</c:v>
                </c:pt>
                <c:pt idx="20748">
                  <c:v>435.37599999999998</c:v>
                </c:pt>
                <c:pt idx="20749">
                  <c:v>435.39550000000003</c:v>
                </c:pt>
                <c:pt idx="20750">
                  <c:v>435.41329999999999</c:v>
                </c:pt>
                <c:pt idx="20751">
                  <c:v>435.43290000000002</c:v>
                </c:pt>
                <c:pt idx="20752">
                  <c:v>435.45370000000003</c:v>
                </c:pt>
                <c:pt idx="20753">
                  <c:v>435.47300000000001</c:v>
                </c:pt>
                <c:pt idx="20754">
                  <c:v>435.49250000000001</c:v>
                </c:pt>
                <c:pt idx="20755">
                  <c:v>435.51459999999997</c:v>
                </c:pt>
                <c:pt idx="20756">
                  <c:v>435.53440000000001</c:v>
                </c:pt>
                <c:pt idx="20757">
                  <c:v>435.55509999999998</c:v>
                </c:pt>
                <c:pt idx="20758">
                  <c:v>435.57389999999998</c:v>
                </c:pt>
                <c:pt idx="20759">
                  <c:v>435.59379999999999</c:v>
                </c:pt>
                <c:pt idx="20760">
                  <c:v>435.61360000000002</c:v>
                </c:pt>
                <c:pt idx="20761">
                  <c:v>435.63420000000002</c:v>
                </c:pt>
                <c:pt idx="20762">
                  <c:v>435.65260000000001</c:v>
                </c:pt>
                <c:pt idx="20763">
                  <c:v>435.67380000000003</c:v>
                </c:pt>
                <c:pt idx="20764">
                  <c:v>435.69380000000001</c:v>
                </c:pt>
                <c:pt idx="20765">
                  <c:v>435.71339999999998</c:v>
                </c:pt>
                <c:pt idx="20766">
                  <c:v>435.73520000000002</c:v>
                </c:pt>
                <c:pt idx="20767">
                  <c:v>435.75470000000001</c:v>
                </c:pt>
                <c:pt idx="20768">
                  <c:v>435.77420000000001</c:v>
                </c:pt>
                <c:pt idx="20769">
                  <c:v>435.7944</c:v>
                </c:pt>
                <c:pt idx="20770">
                  <c:v>435.8152</c:v>
                </c:pt>
                <c:pt idx="20771">
                  <c:v>435.83690000000001</c:v>
                </c:pt>
                <c:pt idx="20772">
                  <c:v>435.85590000000002</c:v>
                </c:pt>
                <c:pt idx="20773">
                  <c:v>435.87759999999997</c:v>
                </c:pt>
                <c:pt idx="20774">
                  <c:v>435.89699999999999</c:v>
                </c:pt>
                <c:pt idx="20775">
                  <c:v>435.9153</c:v>
                </c:pt>
                <c:pt idx="20776">
                  <c:v>435.93619999999999</c:v>
                </c:pt>
                <c:pt idx="20777">
                  <c:v>435.95760000000001</c:v>
                </c:pt>
                <c:pt idx="20778">
                  <c:v>435.9776</c:v>
                </c:pt>
                <c:pt idx="20779">
                  <c:v>435.99799999999999</c:v>
                </c:pt>
                <c:pt idx="20780">
                  <c:v>436.0163</c:v>
                </c:pt>
                <c:pt idx="20781">
                  <c:v>436.03750000000002</c:v>
                </c:pt>
                <c:pt idx="20782">
                  <c:v>436.05900000000003</c:v>
                </c:pt>
                <c:pt idx="20783">
                  <c:v>436.07940000000002</c:v>
                </c:pt>
                <c:pt idx="20784">
                  <c:v>436.0992</c:v>
                </c:pt>
                <c:pt idx="20785">
                  <c:v>436.12</c:v>
                </c:pt>
                <c:pt idx="20786">
                  <c:v>436.1404</c:v>
                </c:pt>
                <c:pt idx="20787">
                  <c:v>436.16079999999999</c:v>
                </c:pt>
                <c:pt idx="20788">
                  <c:v>436.18079999999998</c:v>
                </c:pt>
                <c:pt idx="20789">
                  <c:v>436.2022</c:v>
                </c:pt>
                <c:pt idx="20790">
                  <c:v>436.22460000000001</c:v>
                </c:pt>
                <c:pt idx="20791">
                  <c:v>436.2432</c:v>
                </c:pt>
                <c:pt idx="20792">
                  <c:v>436.26400000000001</c:v>
                </c:pt>
                <c:pt idx="20793">
                  <c:v>436.28440000000001</c:v>
                </c:pt>
                <c:pt idx="20794">
                  <c:v>436.3039</c:v>
                </c:pt>
                <c:pt idx="20795">
                  <c:v>436.3252</c:v>
                </c:pt>
                <c:pt idx="20796">
                  <c:v>436.34559999999999</c:v>
                </c:pt>
                <c:pt idx="20797">
                  <c:v>436.36700000000002</c:v>
                </c:pt>
                <c:pt idx="20798">
                  <c:v>436.38810000000001</c:v>
                </c:pt>
                <c:pt idx="20799">
                  <c:v>436.4085</c:v>
                </c:pt>
                <c:pt idx="20800">
                  <c:v>436.4298</c:v>
                </c:pt>
                <c:pt idx="20801">
                  <c:v>436.44979999999998</c:v>
                </c:pt>
                <c:pt idx="20802">
                  <c:v>436.46960000000001</c:v>
                </c:pt>
                <c:pt idx="20803">
                  <c:v>436.49099999999999</c:v>
                </c:pt>
                <c:pt idx="20804">
                  <c:v>436.51220000000001</c:v>
                </c:pt>
                <c:pt idx="20805">
                  <c:v>436.5324</c:v>
                </c:pt>
                <c:pt idx="20806">
                  <c:v>436.55340000000001</c:v>
                </c:pt>
                <c:pt idx="20807">
                  <c:v>436.57299999999998</c:v>
                </c:pt>
                <c:pt idx="20808">
                  <c:v>436.59410000000003</c:v>
                </c:pt>
                <c:pt idx="20809">
                  <c:v>436.61500000000001</c:v>
                </c:pt>
                <c:pt idx="20810">
                  <c:v>436.637</c:v>
                </c:pt>
                <c:pt idx="20811">
                  <c:v>436.65800000000002</c:v>
                </c:pt>
                <c:pt idx="20812">
                  <c:v>436.67779999999999</c:v>
                </c:pt>
                <c:pt idx="20813">
                  <c:v>436.69970000000001</c:v>
                </c:pt>
                <c:pt idx="20814">
                  <c:v>436.71960000000001</c:v>
                </c:pt>
                <c:pt idx="20815">
                  <c:v>436.74099999999999</c:v>
                </c:pt>
                <c:pt idx="20816">
                  <c:v>436.76220000000001</c:v>
                </c:pt>
                <c:pt idx="20817">
                  <c:v>436.7826</c:v>
                </c:pt>
                <c:pt idx="20818">
                  <c:v>436.80279999999999</c:v>
                </c:pt>
                <c:pt idx="20819">
                  <c:v>436.82279999999997</c:v>
                </c:pt>
                <c:pt idx="20820">
                  <c:v>436.84519999999998</c:v>
                </c:pt>
                <c:pt idx="20821">
                  <c:v>436.86340000000001</c:v>
                </c:pt>
                <c:pt idx="20822">
                  <c:v>436.88380000000001</c:v>
                </c:pt>
                <c:pt idx="20823">
                  <c:v>436.90699999999998</c:v>
                </c:pt>
                <c:pt idx="20824">
                  <c:v>436.92619999999999</c:v>
                </c:pt>
                <c:pt idx="20825">
                  <c:v>436.9468</c:v>
                </c:pt>
                <c:pt idx="20826">
                  <c:v>436.96719999999999</c:v>
                </c:pt>
                <c:pt idx="20827">
                  <c:v>436.98820000000001</c:v>
                </c:pt>
                <c:pt idx="20828">
                  <c:v>437.00740000000002</c:v>
                </c:pt>
                <c:pt idx="20829">
                  <c:v>437.02859999999998</c:v>
                </c:pt>
                <c:pt idx="20830">
                  <c:v>437.05029999999999</c:v>
                </c:pt>
                <c:pt idx="20831">
                  <c:v>437.0702</c:v>
                </c:pt>
                <c:pt idx="20832">
                  <c:v>437.0908</c:v>
                </c:pt>
                <c:pt idx="20833">
                  <c:v>437.11099999999999</c:v>
                </c:pt>
                <c:pt idx="20834">
                  <c:v>437.13080000000002</c:v>
                </c:pt>
                <c:pt idx="20835">
                  <c:v>437.15260000000001</c:v>
                </c:pt>
                <c:pt idx="20836">
                  <c:v>437.1746</c:v>
                </c:pt>
                <c:pt idx="20837">
                  <c:v>437.19589999999999</c:v>
                </c:pt>
                <c:pt idx="20838">
                  <c:v>437.21699999999998</c:v>
                </c:pt>
                <c:pt idx="20839">
                  <c:v>437.23700000000002</c:v>
                </c:pt>
                <c:pt idx="20840">
                  <c:v>437.25869999999998</c:v>
                </c:pt>
                <c:pt idx="20841">
                  <c:v>437.27960000000002</c:v>
                </c:pt>
                <c:pt idx="20842">
                  <c:v>437.30119999999999</c:v>
                </c:pt>
                <c:pt idx="20843">
                  <c:v>437.32220000000001</c:v>
                </c:pt>
                <c:pt idx="20844">
                  <c:v>437.34530000000001</c:v>
                </c:pt>
                <c:pt idx="20845">
                  <c:v>437.36660000000001</c:v>
                </c:pt>
                <c:pt idx="20846">
                  <c:v>437.38720000000001</c:v>
                </c:pt>
                <c:pt idx="20847">
                  <c:v>437.411</c:v>
                </c:pt>
                <c:pt idx="20848">
                  <c:v>437.43169999999998</c:v>
                </c:pt>
                <c:pt idx="20849">
                  <c:v>437.45260000000002</c:v>
                </c:pt>
                <c:pt idx="20850">
                  <c:v>437.47399999999999</c:v>
                </c:pt>
                <c:pt idx="20851">
                  <c:v>437.49459999999999</c:v>
                </c:pt>
                <c:pt idx="20852">
                  <c:v>437.51429999999999</c:v>
                </c:pt>
                <c:pt idx="20853">
                  <c:v>437.53609999999998</c:v>
                </c:pt>
                <c:pt idx="20854">
                  <c:v>437.55869999999999</c:v>
                </c:pt>
                <c:pt idx="20855">
                  <c:v>437.57830000000001</c:v>
                </c:pt>
                <c:pt idx="20856">
                  <c:v>437.5992</c:v>
                </c:pt>
                <c:pt idx="20857">
                  <c:v>437.62060000000002</c:v>
                </c:pt>
                <c:pt idx="20858">
                  <c:v>437.64249999999998</c:v>
                </c:pt>
                <c:pt idx="20859">
                  <c:v>437.66359999999997</c:v>
                </c:pt>
                <c:pt idx="20860">
                  <c:v>437.6848</c:v>
                </c:pt>
                <c:pt idx="20861">
                  <c:v>437.70740000000001</c:v>
                </c:pt>
                <c:pt idx="20862">
                  <c:v>437.72800000000001</c:v>
                </c:pt>
                <c:pt idx="20863">
                  <c:v>437.74939999999998</c:v>
                </c:pt>
                <c:pt idx="20864">
                  <c:v>437.7731</c:v>
                </c:pt>
                <c:pt idx="20865">
                  <c:v>437.79419999999999</c:v>
                </c:pt>
                <c:pt idx="20866">
                  <c:v>437.81560000000002</c:v>
                </c:pt>
                <c:pt idx="20867">
                  <c:v>437.83670000000001</c:v>
                </c:pt>
                <c:pt idx="20868">
                  <c:v>437.85980000000001</c:v>
                </c:pt>
                <c:pt idx="20869">
                  <c:v>437.87939999999998</c:v>
                </c:pt>
                <c:pt idx="20870">
                  <c:v>437.89980000000003</c:v>
                </c:pt>
                <c:pt idx="20871">
                  <c:v>437.92380000000003</c:v>
                </c:pt>
                <c:pt idx="20872">
                  <c:v>437.94659999999999</c:v>
                </c:pt>
                <c:pt idx="20873">
                  <c:v>437.9674</c:v>
                </c:pt>
                <c:pt idx="20874">
                  <c:v>437.98919999999998</c:v>
                </c:pt>
                <c:pt idx="20875">
                  <c:v>438.01179999999999</c:v>
                </c:pt>
                <c:pt idx="20876">
                  <c:v>438.03390000000002</c:v>
                </c:pt>
                <c:pt idx="20877">
                  <c:v>438.05540000000002</c:v>
                </c:pt>
                <c:pt idx="20878">
                  <c:v>438.07830000000001</c:v>
                </c:pt>
                <c:pt idx="20879">
                  <c:v>438.10019999999997</c:v>
                </c:pt>
                <c:pt idx="20880">
                  <c:v>438.12169999999998</c:v>
                </c:pt>
                <c:pt idx="20881">
                  <c:v>438.14359999999999</c:v>
                </c:pt>
                <c:pt idx="20882">
                  <c:v>438.16480000000001</c:v>
                </c:pt>
                <c:pt idx="20883">
                  <c:v>438.18709999999999</c:v>
                </c:pt>
                <c:pt idx="20884">
                  <c:v>438.20659999999998</c:v>
                </c:pt>
                <c:pt idx="20885">
                  <c:v>438.22980000000001</c:v>
                </c:pt>
                <c:pt idx="20886">
                  <c:v>438.25080000000003</c:v>
                </c:pt>
                <c:pt idx="20887">
                  <c:v>438.27289999999999</c:v>
                </c:pt>
                <c:pt idx="20888">
                  <c:v>438.29570000000001</c:v>
                </c:pt>
                <c:pt idx="20889">
                  <c:v>438.31760000000003</c:v>
                </c:pt>
                <c:pt idx="20890">
                  <c:v>438.34019999999998</c:v>
                </c:pt>
                <c:pt idx="20891">
                  <c:v>438.36239999999998</c:v>
                </c:pt>
                <c:pt idx="20892">
                  <c:v>438.38310000000001</c:v>
                </c:pt>
                <c:pt idx="20893">
                  <c:v>438.40699999999998</c:v>
                </c:pt>
                <c:pt idx="20894">
                  <c:v>438.42919999999998</c:v>
                </c:pt>
                <c:pt idx="20895">
                  <c:v>438.45159999999998</c:v>
                </c:pt>
                <c:pt idx="20896">
                  <c:v>438.47269999999997</c:v>
                </c:pt>
                <c:pt idx="20897">
                  <c:v>438.49619999999999</c:v>
                </c:pt>
                <c:pt idx="20898">
                  <c:v>438.51940000000002</c:v>
                </c:pt>
                <c:pt idx="20899">
                  <c:v>438.53980000000001</c:v>
                </c:pt>
                <c:pt idx="20900">
                  <c:v>438.56299999999999</c:v>
                </c:pt>
                <c:pt idx="20901">
                  <c:v>438.584</c:v>
                </c:pt>
                <c:pt idx="20902">
                  <c:v>438.6071</c:v>
                </c:pt>
                <c:pt idx="20903">
                  <c:v>438.63</c:v>
                </c:pt>
                <c:pt idx="20904">
                  <c:v>438.6508</c:v>
                </c:pt>
                <c:pt idx="20905">
                  <c:v>438.67520000000002</c:v>
                </c:pt>
                <c:pt idx="20906">
                  <c:v>438.69690000000003</c:v>
                </c:pt>
                <c:pt idx="20907">
                  <c:v>438.71940000000001</c:v>
                </c:pt>
                <c:pt idx="20908">
                  <c:v>438.74259999999998</c:v>
                </c:pt>
                <c:pt idx="20909">
                  <c:v>438.76479999999998</c:v>
                </c:pt>
                <c:pt idx="20910">
                  <c:v>438.78699999999998</c:v>
                </c:pt>
                <c:pt idx="20911">
                  <c:v>438.80779999999999</c:v>
                </c:pt>
                <c:pt idx="20912">
                  <c:v>438.83120000000002</c:v>
                </c:pt>
                <c:pt idx="20913">
                  <c:v>438.85329999999999</c:v>
                </c:pt>
                <c:pt idx="20914">
                  <c:v>438.8759</c:v>
                </c:pt>
                <c:pt idx="20915">
                  <c:v>438.89960000000002</c:v>
                </c:pt>
                <c:pt idx="20916">
                  <c:v>438.9212</c:v>
                </c:pt>
                <c:pt idx="20917">
                  <c:v>438.94409999999999</c:v>
                </c:pt>
                <c:pt idx="20918">
                  <c:v>438.96530000000001</c:v>
                </c:pt>
                <c:pt idx="20919">
                  <c:v>438.98869999999999</c:v>
                </c:pt>
                <c:pt idx="20920">
                  <c:v>439.01179999999999</c:v>
                </c:pt>
                <c:pt idx="20921">
                  <c:v>439.03289999999998</c:v>
                </c:pt>
                <c:pt idx="20922">
                  <c:v>439.0566</c:v>
                </c:pt>
                <c:pt idx="20923">
                  <c:v>439.07960000000003</c:v>
                </c:pt>
                <c:pt idx="20924">
                  <c:v>439.10160000000002</c:v>
                </c:pt>
                <c:pt idx="20925">
                  <c:v>439.1232</c:v>
                </c:pt>
                <c:pt idx="20926">
                  <c:v>439.14479999999998</c:v>
                </c:pt>
                <c:pt idx="20927">
                  <c:v>439.16719999999998</c:v>
                </c:pt>
                <c:pt idx="20928">
                  <c:v>439.18900000000002</c:v>
                </c:pt>
                <c:pt idx="20929">
                  <c:v>439.21199999999999</c:v>
                </c:pt>
                <c:pt idx="20930">
                  <c:v>439.23480000000001</c:v>
                </c:pt>
                <c:pt idx="20931">
                  <c:v>439.25639999999999</c:v>
                </c:pt>
                <c:pt idx="20932">
                  <c:v>439.27839999999998</c:v>
                </c:pt>
                <c:pt idx="20933">
                  <c:v>439.2998</c:v>
                </c:pt>
                <c:pt idx="20934">
                  <c:v>439.32339999999999</c:v>
                </c:pt>
                <c:pt idx="20935">
                  <c:v>439.34500000000003</c:v>
                </c:pt>
                <c:pt idx="20936">
                  <c:v>439.36700000000002</c:v>
                </c:pt>
                <c:pt idx="20937">
                  <c:v>439.38959999999997</c:v>
                </c:pt>
                <c:pt idx="20938">
                  <c:v>439.41180000000003</c:v>
                </c:pt>
                <c:pt idx="20939">
                  <c:v>439.43329999999997</c:v>
                </c:pt>
                <c:pt idx="20940">
                  <c:v>439.45580000000001</c:v>
                </c:pt>
                <c:pt idx="20941">
                  <c:v>439.47859999999997</c:v>
                </c:pt>
                <c:pt idx="20942">
                  <c:v>439.50139999999999</c:v>
                </c:pt>
                <c:pt idx="20943">
                  <c:v>439.524</c:v>
                </c:pt>
                <c:pt idx="20944">
                  <c:v>439.54629999999997</c:v>
                </c:pt>
                <c:pt idx="20945">
                  <c:v>439.56740000000002</c:v>
                </c:pt>
                <c:pt idx="20946">
                  <c:v>439.5924</c:v>
                </c:pt>
                <c:pt idx="20947">
                  <c:v>439.61410000000001</c:v>
                </c:pt>
                <c:pt idx="20948">
                  <c:v>439.63639999999998</c:v>
                </c:pt>
                <c:pt idx="20949">
                  <c:v>439.65839999999997</c:v>
                </c:pt>
                <c:pt idx="20950">
                  <c:v>439.68200000000002</c:v>
                </c:pt>
                <c:pt idx="20951">
                  <c:v>439.70370000000003</c:v>
                </c:pt>
                <c:pt idx="20952">
                  <c:v>439.72579999999999</c:v>
                </c:pt>
                <c:pt idx="20953">
                  <c:v>439.74889999999999</c:v>
                </c:pt>
                <c:pt idx="20954">
                  <c:v>439.77210000000002</c:v>
                </c:pt>
                <c:pt idx="20955">
                  <c:v>439.7946</c:v>
                </c:pt>
                <c:pt idx="20956">
                  <c:v>439.81740000000002</c:v>
                </c:pt>
                <c:pt idx="20957">
                  <c:v>439.84100000000001</c:v>
                </c:pt>
                <c:pt idx="20958">
                  <c:v>439.86399999999998</c:v>
                </c:pt>
                <c:pt idx="20959">
                  <c:v>439.88729999999998</c:v>
                </c:pt>
                <c:pt idx="20960">
                  <c:v>439.90899999999999</c:v>
                </c:pt>
                <c:pt idx="20961">
                  <c:v>439.9314</c:v>
                </c:pt>
                <c:pt idx="20962">
                  <c:v>439.95429999999999</c:v>
                </c:pt>
                <c:pt idx="20963">
                  <c:v>439.9776</c:v>
                </c:pt>
                <c:pt idx="20964">
                  <c:v>440.00189999999998</c:v>
                </c:pt>
                <c:pt idx="20965">
                  <c:v>440.02409999999998</c:v>
                </c:pt>
                <c:pt idx="20966">
                  <c:v>440.04790000000003</c:v>
                </c:pt>
                <c:pt idx="20967">
                  <c:v>440.0684</c:v>
                </c:pt>
                <c:pt idx="20968">
                  <c:v>440.0924</c:v>
                </c:pt>
                <c:pt idx="20969">
                  <c:v>440.11500000000001</c:v>
                </c:pt>
                <c:pt idx="20970">
                  <c:v>440.1377</c:v>
                </c:pt>
                <c:pt idx="20971">
                  <c:v>440.16109999999998</c:v>
                </c:pt>
                <c:pt idx="20972">
                  <c:v>440.18299999999999</c:v>
                </c:pt>
                <c:pt idx="20973">
                  <c:v>440.20499999999998</c:v>
                </c:pt>
                <c:pt idx="20974">
                  <c:v>440.22730000000001</c:v>
                </c:pt>
                <c:pt idx="20975">
                  <c:v>440.25139999999999</c:v>
                </c:pt>
                <c:pt idx="20976">
                  <c:v>440.27390000000003</c:v>
                </c:pt>
                <c:pt idx="20977">
                  <c:v>440.29599999999999</c:v>
                </c:pt>
                <c:pt idx="20978">
                  <c:v>440.32130000000001</c:v>
                </c:pt>
                <c:pt idx="20979">
                  <c:v>440.3433</c:v>
                </c:pt>
                <c:pt idx="20980">
                  <c:v>440.3657</c:v>
                </c:pt>
                <c:pt idx="20981">
                  <c:v>440.38900000000001</c:v>
                </c:pt>
                <c:pt idx="20982">
                  <c:v>440.4126</c:v>
                </c:pt>
                <c:pt idx="20983">
                  <c:v>440.43459999999999</c:v>
                </c:pt>
                <c:pt idx="20984">
                  <c:v>440.45699999999999</c:v>
                </c:pt>
                <c:pt idx="20985">
                  <c:v>440.4796</c:v>
                </c:pt>
                <c:pt idx="20986">
                  <c:v>440.50279999999998</c:v>
                </c:pt>
                <c:pt idx="20987">
                  <c:v>440.52699999999999</c:v>
                </c:pt>
                <c:pt idx="20988">
                  <c:v>440.54919999999998</c:v>
                </c:pt>
                <c:pt idx="20989">
                  <c:v>440.57279999999997</c:v>
                </c:pt>
                <c:pt idx="20990">
                  <c:v>440.59460000000001</c:v>
                </c:pt>
                <c:pt idx="20991">
                  <c:v>440.61779999999999</c:v>
                </c:pt>
                <c:pt idx="20992">
                  <c:v>440.64</c:v>
                </c:pt>
                <c:pt idx="20993">
                  <c:v>440.6628</c:v>
                </c:pt>
                <c:pt idx="20994">
                  <c:v>440.68810000000002</c:v>
                </c:pt>
                <c:pt idx="20995">
                  <c:v>440.71039999999999</c:v>
                </c:pt>
                <c:pt idx="20996">
                  <c:v>440.73360000000002</c:v>
                </c:pt>
                <c:pt idx="20997">
                  <c:v>440.75720000000001</c:v>
                </c:pt>
                <c:pt idx="20998">
                  <c:v>440.78039999999999</c:v>
                </c:pt>
                <c:pt idx="20999">
                  <c:v>440.80380000000002</c:v>
                </c:pt>
                <c:pt idx="21000">
                  <c:v>440.82799999999997</c:v>
                </c:pt>
                <c:pt idx="21001">
                  <c:v>440.85</c:v>
                </c:pt>
                <c:pt idx="21002">
                  <c:v>440.87389999999999</c:v>
                </c:pt>
                <c:pt idx="21003">
                  <c:v>440.89679999999998</c:v>
                </c:pt>
                <c:pt idx="21004">
                  <c:v>440.91879999999998</c:v>
                </c:pt>
                <c:pt idx="21005">
                  <c:v>440.94159999999999</c:v>
                </c:pt>
                <c:pt idx="21006">
                  <c:v>440.964</c:v>
                </c:pt>
                <c:pt idx="21007">
                  <c:v>440.98849999999999</c:v>
                </c:pt>
                <c:pt idx="21008">
                  <c:v>441.01170000000002</c:v>
                </c:pt>
                <c:pt idx="21009">
                  <c:v>441.03660000000002</c:v>
                </c:pt>
                <c:pt idx="21010">
                  <c:v>441.05759999999998</c:v>
                </c:pt>
                <c:pt idx="21011">
                  <c:v>441.08260000000001</c:v>
                </c:pt>
                <c:pt idx="21012">
                  <c:v>441.10500000000002</c:v>
                </c:pt>
                <c:pt idx="21013">
                  <c:v>441.12970000000001</c:v>
                </c:pt>
                <c:pt idx="21014">
                  <c:v>441.15280000000001</c:v>
                </c:pt>
                <c:pt idx="21015">
                  <c:v>441.17619999999999</c:v>
                </c:pt>
                <c:pt idx="21016">
                  <c:v>441.2</c:v>
                </c:pt>
                <c:pt idx="21017">
                  <c:v>441.22340000000003</c:v>
                </c:pt>
                <c:pt idx="21018">
                  <c:v>441.24590000000001</c:v>
                </c:pt>
                <c:pt idx="21019">
                  <c:v>441.27109999999999</c:v>
                </c:pt>
                <c:pt idx="21020">
                  <c:v>441.2946</c:v>
                </c:pt>
                <c:pt idx="21021">
                  <c:v>441.31909999999999</c:v>
                </c:pt>
                <c:pt idx="21022">
                  <c:v>441.34179999999998</c:v>
                </c:pt>
                <c:pt idx="21023">
                  <c:v>441.3664</c:v>
                </c:pt>
                <c:pt idx="21024">
                  <c:v>441.38909999999998</c:v>
                </c:pt>
                <c:pt idx="21025">
                  <c:v>441.41309999999999</c:v>
                </c:pt>
                <c:pt idx="21026">
                  <c:v>441.43740000000003</c:v>
                </c:pt>
                <c:pt idx="21027">
                  <c:v>441.46039999999999</c:v>
                </c:pt>
                <c:pt idx="21028">
                  <c:v>441.483</c:v>
                </c:pt>
                <c:pt idx="21029">
                  <c:v>441.50639999999999</c:v>
                </c:pt>
                <c:pt idx="21030">
                  <c:v>441.53070000000002</c:v>
                </c:pt>
                <c:pt idx="21031">
                  <c:v>441.55540000000002</c:v>
                </c:pt>
                <c:pt idx="21032">
                  <c:v>441.57870000000003</c:v>
                </c:pt>
                <c:pt idx="21033">
                  <c:v>441.601</c:v>
                </c:pt>
                <c:pt idx="21034">
                  <c:v>441.62560000000002</c:v>
                </c:pt>
                <c:pt idx="21035">
                  <c:v>441.64859999999999</c:v>
                </c:pt>
                <c:pt idx="21036">
                  <c:v>441.673</c:v>
                </c:pt>
                <c:pt idx="21037">
                  <c:v>441.69560000000001</c:v>
                </c:pt>
                <c:pt idx="21038">
                  <c:v>441.72</c:v>
                </c:pt>
                <c:pt idx="21039">
                  <c:v>441.74369999999999</c:v>
                </c:pt>
                <c:pt idx="21040">
                  <c:v>441.76799999999997</c:v>
                </c:pt>
                <c:pt idx="21041">
                  <c:v>441.79199999999997</c:v>
                </c:pt>
                <c:pt idx="21042">
                  <c:v>441.81580000000002</c:v>
                </c:pt>
                <c:pt idx="21043">
                  <c:v>441.84</c:v>
                </c:pt>
                <c:pt idx="21044">
                  <c:v>441.86430000000001</c:v>
                </c:pt>
                <c:pt idx="21045">
                  <c:v>441.88869999999997</c:v>
                </c:pt>
                <c:pt idx="21046">
                  <c:v>441.91300000000001</c:v>
                </c:pt>
                <c:pt idx="21047">
                  <c:v>441.93630000000002</c:v>
                </c:pt>
                <c:pt idx="21048">
                  <c:v>441.9622</c:v>
                </c:pt>
                <c:pt idx="21049">
                  <c:v>441.98500000000001</c:v>
                </c:pt>
                <c:pt idx="21050">
                  <c:v>442.00979999999998</c:v>
                </c:pt>
                <c:pt idx="21051">
                  <c:v>442.03379999999999</c:v>
                </c:pt>
                <c:pt idx="21052">
                  <c:v>442.05799999999999</c:v>
                </c:pt>
                <c:pt idx="21053">
                  <c:v>442.08179999999999</c:v>
                </c:pt>
                <c:pt idx="21054">
                  <c:v>442.10520000000002</c:v>
                </c:pt>
                <c:pt idx="21055">
                  <c:v>442.12869999999998</c:v>
                </c:pt>
                <c:pt idx="21056">
                  <c:v>442.15410000000003</c:v>
                </c:pt>
                <c:pt idx="21057">
                  <c:v>442.1773</c:v>
                </c:pt>
                <c:pt idx="21058">
                  <c:v>442.20240000000001</c:v>
                </c:pt>
                <c:pt idx="21059">
                  <c:v>442.22609999999997</c:v>
                </c:pt>
                <c:pt idx="21060">
                  <c:v>442.25</c:v>
                </c:pt>
                <c:pt idx="21061">
                  <c:v>442.27440000000001</c:v>
                </c:pt>
                <c:pt idx="21062">
                  <c:v>442.29860000000002</c:v>
                </c:pt>
                <c:pt idx="21063">
                  <c:v>442.32170000000002</c:v>
                </c:pt>
                <c:pt idx="21064">
                  <c:v>442.34589999999997</c:v>
                </c:pt>
                <c:pt idx="21065">
                  <c:v>442.37099999999998</c:v>
                </c:pt>
                <c:pt idx="21066">
                  <c:v>442.39400000000001</c:v>
                </c:pt>
                <c:pt idx="21067">
                  <c:v>442.41840000000002</c:v>
                </c:pt>
                <c:pt idx="21068">
                  <c:v>442.44380000000001</c:v>
                </c:pt>
                <c:pt idx="21069">
                  <c:v>442.46660000000003</c:v>
                </c:pt>
                <c:pt idx="21070">
                  <c:v>442.49020000000002</c:v>
                </c:pt>
                <c:pt idx="21071">
                  <c:v>442.51400000000001</c:v>
                </c:pt>
                <c:pt idx="21072">
                  <c:v>442.53870000000001</c:v>
                </c:pt>
                <c:pt idx="21073">
                  <c:v>442.56209999999999</c:v>
                </c:pt>
                <c:pt idx="21074">
                  <c:v>442.58800000000002</c:v>
                </c:pt>
                <c:pt idx="21075">
                  <c:v>442.61219999999997</c:v>
                </c:pt>
                <c:pt idx="21076">
                  <c:v>442.63639999999998</c:v>
                </c:pt>
                <c:pt idx="21077">
                  <c:v>442.6617</c:v>
                </c:pt>
                <c:pt idx="21078">
                  <c:v>442.6859</c:v>
                </c:pt>
                <c:pt idx="21079">
                  <c:v>442.71039999999999</c:v>
                </c:pt>
                <c:pt idx="21080">
                  <c:v>442.73340000000002</c:v>
                </c:pt>
                <c:pt idx="21081">
                  <c:v>442.7586</c:v>
                </c:pt>
                <c:pt idx="21082">
                  <c:v>442.7833</c:v>
                </c:pt>
                <c:pt idx="21083">
                  <c:v>442.80669999999998</c:v>
                </c:pt>
                <c:pt idx="21084">
                  <c:v>442.83120000000002</c:v>
                </c:pt>
                <c:pt idx="21085">
                  <c:v>442.85680000000002</c:v>
                </c:pt>
                <c:pt idx="21086">
                  <c:v>442.8802</c:v>
                </c:pt>
                <c:pt idx="21087">
                  <c:v>442.90469999999999</c:v>
                </c:pt>
                <c:pt idx="21088">
                  <c:v>442.92739999999998</c:v>
                </c:pt>
                <c:pt idx="21089">
                  <c:v>442.95089999999999</c:v>
                </c:pt>
                <c:pt idx="21090">
                  <c:v>442.97519999999997</c:v>
                </c:pt>
                <c:pt idx="21091">
                  <c:v>442.9982</c:v>
                </c:pt>
                <c:pt idx="21092">
                  <c:v>443.0222</c:v>
                </c:pt>
                <c:pt idx="21093">
                  <c:v>443.0453</c:v>
                </c:pt>
                <c:pt idx="21094">
                  <c:v>443.06959999999998</c:v>
                </c:pt>
                <c:pt idx="21095">
                  <c:v>443.09300000000002</c:v>
                </c:pt>
                <c:pt idx="21096">
                  <c:v>443.11619999999999</c:v>
                </c:pt>
                <c:pt idx="21097">
                  <c:v>443.14100000000002</c:v>
                </c:pt>
                <c:pt idx="21098">
                  <c:v>443.16480000000001</c:v>
                </c:pt>
                <c:pt idx="21099">
                  <c:v>443.18779999999998</c:v>
                </c:pt>
                <c:pt idx="21100">
                  <c:v>443.21120000000002</c:v>
                </c:pt>
                <c:pt idx="21101">
                  <c:v>443.23439999999999</c:v>
                </c:pt>
                <c:pt idx="21102">
                  <c:v>443.25720000000001</c:v>
                </c:pt>
                <c:pt idx="21103">
                  <c:v>443.28309999999999</c:v>
                </c:pt>
                <c:pt idx="21104">
                  <c:v>443.3075</c:v>
                </c:pt>
                <c:pt idx="21105">
                  <c:v>443.33159999999998</c:v>
                </c:pt>
                <c:pt idx="21106">
                  <c:v>443.35559999999998</c:v>
                </c:pt>
                <c:pt idx="21107">
                  <c:v>443.37959999999998</c:v>
                </c:pt>
                <c:pt idx="21108">
                  <c:v>443.40410000000003</c:v>
                </c:pt>
                <c:pt idx="21109">
                  <c:v>443.42899999999997</c:v>
                </c:pt>
                <c:pt idx="21110">
                  <c:v>443.45479999999998</c:v>
                </c:pt>
                <c:pt idx="21111">
                  <c:v>443.47899999999998</c:v>
                </c:pt>
                <c:pt idx="21112">
                  <c:v>443.50439999999998</c:v>
                </c:pt>
                <c:pt idx="21113">
                  <c:v>443.52760000000001</c:v>
                </c:pt>
                <c:pt idx="21114">
                  <c:v>443.54910000000001</c:v>
                </c:pt>
                <c:pt idx="21115">
                  <c:v>443.57530000000003</c:v>
                </c:pt>
                <c:pt idx="21116">
                  <c:v>443.59820000000002</c:v>
                </c:pt>
                <c:pt idx="21117">
                  <c:v>443.6234</c:v>
                </c:pt>
                <c:pt idx="21118">
                  <c:v>443.64920000000001</c:v>
                </c:pt>
                <c:pt idx="21119">
                  <c:v>443.6737</c:v>
                </c:pt>
                <c:pt idx="21120">
                  <c:v>443.69729999999998</c:v>
                </c:pt>
                <c:pt idx="21121">
                  <c:v>443.72120000000001</c:v>
                </c:pt>
                <c:pt idx="21122">
                  <c:v>443.74560000000002</c:v>
                </c:pt>
                <c:pt idx="21123">
                  <c:v>443.7715</c:v>
                </c:pt>
                <c:pt idx="21124">
                  <c:v>443.79599999999999</c:v>
                </c:pt>
                <c:pt idx="21125">
                  <c:v>443.8202</c:v>
                </c:pt>
                <c:pt idx="21126">
                  <c:v>443.8433</c:v>
                </c:pt>
                <c:pt idx="21127">
                  <c:v>443.86900000000003</c:v>
                </c:pt>
                <c:pt idx="21128">
                  <c:v>443.89319999999998</c:v>
                </c:pt>
                <c:pt idx="21129">
                  <c:v>443.91840000000002</c:v>
                </c:pt>
                <c:pt idx="21130">
                  <c:v>443.94200000000001</c:v>
                </c:pt>
                <c:pt idx="21131">
                  <c:v>443.96570000000003</c:v>
                </c:pt>
                <c:pt idx="21132">
                  <c:v>443.99119999999999</c:v>
                </c:pt>
                <c:pt idx="21133">
                  <c:v>444.01650000000001</c:v>
                </c:pt>
                <c:pt idx="21134">
                  <c:v>444.0421</c:v>
                </c:pt>
                <c:pt idx="21135">
                  <c:v>444.0668</c:v>
                </c:pt>
                <c:pt idx="21136">
                  <c:v>444.09179999999998</c:v>
                </c:pt>
                <c:pt idx="21137">
                  <c:v>444.11559999999997</c:v>
                </c:pt>
                <c:pt idx="21138">
                  <c:v>444.13940000000002</c:v>
                </c:pt>
                <c:pt idx="21139">
                  <c:v>444.16329999999999</c:v>
                </c:pt>
                <c:pt idx="21140">
                  <c:v>444.18900000000002</c:v>
                </c:pt>
                <c:pt idx="21141">
                  <c:v>444.21390000000002</c:v>
                </c:pt>
                <c:pt idx="21142">
                  <c:v>444.2389</c:v>
                </c:pt>
                <c:pt idx="21143">
                  <c:v>444.26420000000002</c:v>
                </c:pt>
                <c:pt idx="21144">
                  <c:v>444.2878</c:v>
                </c:pt>
                <c:pt idx="21145">
                  <c:v>444.31200000000001</c:v>
                </c:pt>
                <c:pt idx="21146">
                  <c:v>444.33859999999999</c:v>
                </c:pt>
                <c:pt idx="21147">
                  <c:v>444.36329999999998</c:v>
                </c:pt>
                <c:pt idx="21148">
                  <c:v>444.3879</c:v>
                </c:pt>
                <c:pt idx="21149">
                  <c:v>444.41320000000002</c:v>
                </c:pt>
                <c:pt idx="21150">
                  <c:v>444.43770000000001</c:v>
                </c:pt>
                <c:pt idx="21151">
                  <c:v>444.46280000000002</c:v>
                </c:pt>
                <c:pt idx="21152">
                  <c:v>444.48739999999998</c:v>
                </c:pt>
                <c:pt idx="21153">
                  <c:v>444.51400000000001</c:v>
                </c:pt>
                <c:pt idx="21154">
                  <c:v>444.5376</c:v>
                </c:pt>
                <c:pt idx="21155">
                  <c:v>444.56319999999999</c:v>
                </c:pt>
                <c:pt idx="21156">
                  <c:v>444.58879999999999</c:v>
                </c:pt>
                <c:pt idx="21157">
                  <c:v>444.61360000000002</c:v>
                </c:pt>
                <c:pt idx="21158">
                  <c:v>444.63819999999998</c:v>
                </c:pt>
                <c:pt idx="21159">
                  <c:v>444.6628</c:v>
                </c:pt>
                <c:pt idx="21160">
                  <c:v>444.68810000000002</c:v>
                </c:pt>
                <c:pt idx="21161">
                  <c:v>444.7133</c:v>
                </c:pt>
                <c:pt idx="21162">
                  <c:v>444.7389</c:v>
                </c:pt>
                <c:pt idx="21163">
                  <c:v>444.76459999999997</c:v>
                </c:pt>
                <c:pt idx="21164">
                  <c:v>444.78980000000001</c:v>
                </c:pt>
                <c:pt idx="21165">
                  <c:v>444.81459999999998</c:v>
                </c:pt>
                <c:pt idx="21166">
                  <c:v>444.83980000000003</c:v>
                </c:pt>
                <c:pt idx="21167">
                  <c:v>444.8646</c:v>
                </c:pt>
                <c:pt idx="21168">
                  <c:v>444.88889999999998</c:v>
                </c:pt>
                <c:pt idx="21169">
                  <c:v>444.91410000000002</c:v>
                </c:pt>
                <c:pt idx="21170">
                  <c:v>444.93889999999999</c:v>
                </c:pt>
                <c:pt idx="21171">
                  <c:v>444.96339999999998</c:v>
                </c:pt>
                <c:pt idx="21172">
                  <c:v>444.98970000000003</c:v>
                </c:pt>
                <c:pt idx="21173">
                  <c:v>445.01409999999998</c:v>
                </c:pt>
                <c:pt idx="21174">
                  <c:v>445.03899999999999</c:v>
                </c:pt>
                <c:pt idx="21175">
                  <c:v>445.06389999999999</c:v>
                </c:pt>
                <c:pt idx="21176">
                  <c:v>445.089</c:v>
                </c:pt>
                <c:pt idx="21177">
                  <c:v>445.11419999999998</c:v>
                </c:pt>
                <c:pt idx="21178">
                  <c:v>445.13940000000002</c:v>
                </c:pt>
                <c:pt idx="21179">
                  <c:v>445.16320000000002</c:v>
                </c:pt>
                <c:pt idx="21180">
                  <c:v>445.18860000000001</c:v>
                </c:pt>
                <c:pt idx="21181">
                  <c:v>445.21499999999997</c:v>
                </c:pt>
                <c:pt idx="21182">
                  <c:v>445.23930000000001</c:v>
                </c:pt>
                <c:pt idx="21183">
                  <c:v>445.2647</c:v>
                </c:pt>
                <c:pt idx="21184">
                  <c:v>445.29</c:v>
                </c:pt>
                <c:pt idx="21185">
                  <c:v>445.31459999999998</c:v>
                </c:pt>
                <c:pt idx="21186">
                  <c:v>445.33960000000002</c:v>
                </c:pt>
                <c:pt idx="21187">
                  <c:v>445.36439999999999</c:v>
                </c:pt>
                <c:pt idx="21188">
                  <c:v>445.39</c:v>
                </c:pt>
                <c:pt idx="21189">
                  <c:v>445.41370000000001</c:v>
                </c:pt>
                <c:pt idx="21190">
                  <c:v>445.44200000000001</c:v>
                </c:pt>
                <c:pt idx="21191">
                  <c:v>445.46679999999998</c:v>
                </c:pt>
                <c:pt idx="21192">
                  <c:v>445.49189999999999</c:v>
                </c:pt>
                <c:pt idx="21193">
                  <c:v>445.517</c:v>
                </c:pt>
                <c:pt idx="21194">
                  <c:v>445.54320000000001</c:v>
                </c:pt>
                <c:pt idx="21195">
                  <c:v>445.56819999999999</c:v>
                </c:pt>
                <c:pt idx="21196">
                  <c:v>445.59320000000002</c:v>
                </c:pt>
                <c:pt idx="21197">
                  <c:v>445.61759999999998</c:v>
                </c:pt>
                <c:pt idx="21198">
                  <c:v>445.6422</c:v>
                </c:pt>
                <c:pt idx="21199">
                  <c:v>445.66789999999997</c:v>
                </c:pt>
                <c:pt idx="21200">
                  <c:v>445.69299999999998</c:v>
                </c:pt>
                <c:pt idx="21201">
                  <c:v>445.71870000000001</c:v>
                </c:pt>
                <c:pt idx="21202">
                  <c:v>445.74520000000001</c:v>
                </c:pt>
                <c:pt idx="21203">
                  <c:v>445.7704</c:v>
                </c:pt>
                <c:pt idx="21204">
                  <c:v>445.79520000000002</c:v>
                </c:pt>
                <c:pt idx="21205">
                  <c:v>445.82119999999998</c:v>
                </c:pt>
                <c:pt idx="21206">
                  <c:v>445.84719999999999</c:v>
                </c:pt>
                <c:pt idx="21207">
                  <c:v>445.8734</c:v>
                </c:pt>
                <c:pt idx="21208">
                  <c:v>445.89800000000002</c:v>
                </c:pt>
                <c:pt idx="21209">
                  <c:v>445.92290000000003</c:v>
                </c:pt>
                <c:pt idx="21210">
                  <c:v>445.94959999999998</c:v>
                </c:pt>
                <c:pt idx="21211">
                  <c:v>445.97500000000002</c:v>
                </c:pt>
                <c:pt idx="21212">
                  <c:v>446.00139999999999</c:v>
                </c:pt>
                <c:pt idx="21213">
                  <c:v>446.02699999999999</c:v>
                </c:pt>
                <c:pt idx="21214">
                  <c:v>446.05200000000002</c:v>
                </c:pt>
                <c:pt idx="21215">
                  <c:v>446.07690000000002</c:v>
                </c:pt>
                <c:pt idx="21216">
                  <c:v>446.10320000000002</c:v>
                </c:pt>
                <c:pt idx="21217">
                  <c:v>446.12869999999998</c:v>
                </c:pt>
                <c:pt idx="21218">
                  <c:v>446.15219999999999</c:v>
                </c:pt>
                <c:pt idx="21219">
                  <c:v>446.17899999999997</c:v>
                </c:pt>
                <c:pt idx="21220">
                  <c:v>446.20409999999998</c:v>
                </c:pt>
                <c:pt idx="21221">
                  <c:v>446.23039999999997</c:v>
                </c:pt>
                <c:pt idx="21222">
                  <c:v>446.25599999999997</c:v>
                </c:pt>
                <c:pt idx="21223">
                  <c:v>446.28100000000001</c:v>
                </c:pt>
                <c:pt idx="21224">
                  <c:v>446.30720000000002</c:v>
                </c:pt>
                <c:pt idx="21225">
                  <c:v>446.3338</c:v>
                </c:pt>
                <c:pt idx="21226">
                  <c:v>446.35829999999999</c:v>
                </c:pt>
                <c:pt idx="21227">
                  <c:v>446.38459999999998</c:v>
                </c:pt>
                <c:pt idx="21228">
                  <c:v>446.41120000000001</c:v>
                </c:pt>
                <c:pt idx="21229">
                  <c:v>446.4366</c:v>
                </c:pt>
                <c:pt idx="21230">
                  <c:v>446.46249999999998</c:v>
                </c:pt>
                <c:pt idx="21231">
                  <c:v>446.48689999999999</c:v>
                </c:pt>
                <c:pt idx="21232">
                  <c:v>446.51389999999998</c:v>
                </c:pt>
                <c:pt idx="21233">
                  <c:v>446.5394</c:v>
                </c:pt>
                <c:pt idx="21234">
                  <c:v>446.56580000000002</c:v>
                </c:pt>
                <c:pt idx="21235">
                  <c:v>446.59199999999998</c:v>
                </c:pt>
                <c:pt idx="21236">
                  <c:v>446.61739999999998</c:v>
                </c:pt>
                <c:pt idx="21237">
                  <c:v>446.64260000000002</c:v>
                </c:pt>
                <c:pt idx="21238">
                  <c:v>446.6669</c:v>
                </c:pt>
                <c:pt idx="21239">
                  <c:v>446.69299999999998</c:v>
                </c:pt>
                <c:pt idx="21240">
                  <c:v>446.71899999999999</c:v>
                </c:pt>
                <c:pt idx="21241">
                  <c:v>446.74360000000001</c:v>
                </c:pt>
                <c:pt idx="21242">
                  <c:v>446.76830000000001</c:v>
                </c:pt>
                <c:pt idx="21243">
                  <c:v>446.79579999999999</c:v>
                </c:pt>
                <c:pt idx="21244">
                  <c:v>446.822</c:v>
                </c:pt>
                <c:pt idx="21245">
                  <c:v>446.84800000000001</c:v>
                </c:pt>
                <c:pt idx="21246">
                  <c:v>446.87299999999999</c:v>
                </c:pt>
                <c:pt idx="21247">
                  <c:v>446.89780000000002</c:v>
                </c:pt>
                <c:pt idx="21248">
                  <c:v>446.9246</c:v>
                </c:pt>
                <c:pt idx="21249">
                  <c:v>446.9511</c:v>
                </c:pt>
                <c:pt idx="21250">
                  <c:v>446.97539999999998</c:v>
                </c:pt>
                <c:pt idx="21251">
                  <c:v>447.00139999999999</c:v>
                </c:pt>
                <c:pt idx="21252">
                  <c:v>447.02730000000003</c:v>
                </c:pt>
                <c:pt idx="21253">
                  <c:v>447.05380000000002</c:v>
                </c:pt>
                <c:pt idx="21254">
                  <c:v>447.07810000000001</c:v>
                </c:pt>
                <c:pt idx="21255">
                  <c:v>447.10379999999998</c:v>
                </c:pt>
                <c:pt idx="21256">
                  <c:v>447.13040000000001</c:v>
                </c:pt>
                <c:pt idx="21257">
                  <c:v>447.15539999999999</c:v>
                </c:pt>
                <c:pt idx="21258">
                  <c:v>447.1814</c:v>
                </c:pt>
                <c:pt idx="21259">
                  <c:v>447.20679999999999</c:v>
                </c:pt>
                <c:pt idx="21260">
                  <c:v>447.23200000000003</c:v>
                </c:pt>
                <c:pt idx="21261">
                  <c:v>447.25819999999999</c:v>
                </c:pt>
                <c:pt idx="21262">
                  <c:v>447.2842</c:v>
                </c:pt>
                <c:pt idx="21263">
                  <c:v>447.31020000000001</c:v>
                </c:pt>
                <c:pt idx="21264">
                  <c:v>447.33499999999998</c:v>
                </c:pt>
                <c:pt idx="21265">
                  <c:v>447.36079999999998</c:v>
                </c:pt>
                <c:pt idx="21266">
                  <c:v>447.38740000000001</c:v>
                </c:pt>
                <c:pt idx="21267">
                  <c:v>447.41250000000002</c:v>
                </c:pt>
                <c:pt idx="21268">
                  <c:v>447.4393</c:v>
                </c:pt>
                <c:pt idx="21269">
                  <c:v>447.46499999999997</c:v>
                </c:pt>
                <c:pt idx="21270">
                  <c:v>447.49029999999999</c:v>
                </c:pt>
                <c:pt idx="21271">
                  <c:v>447.51799999999997</c:v>
                </c:pt>
                <c:pt idx="21272">
                  <c:v>447.54239999999999</c:v>
                </c:pt>
                <c:pt idx="21273">
                  <c:v>447.57060000000001</c:v>
                </c:pt>
                <c:pt idx="21274">
                  <c:v>447.59530000000001</c:v>
                </c:pt>
                <c:pt idx="21275">
                  <c:v>447.62189999999998</c:v>
                </c:pt>
                <c:pt idx="21276">
                  <c:v>447.65</c:v>
                </c:pt>
                <c:pt idx="21277">
                  <c:v>447.67570000000001</c:v>
                </c:pt>
                <c:pt idx="21278">
                  <c:v>447.70370000000003</c:v>
                </c:pt>
                <c:pt idx="21279">
                  <c:v>447.72919999999999</c:v>
                </c:pt>
                <c:pt idx="21280">
                  <c:v>447.75580000000002</c:v>
                </c:pt>
                <c:pt idx="21281">
                  <c:v>447.78160000000003</c:v>
                </c:pt>
                <c:pt idx="21282">
                  <c:v>447.80919999999998</c:v>
                </c:pt>
                <c:pt idx="21283">
                  <c:v>447.83359999999999</c:v>
                </c:pt>
                <c:pt idx="21284">
                  <c:v>447.86079999999998</c:v>
                </c:pt>
                <c:pt idx="21285">
                  <c:v>447.88679999999999</c:v>
                </c:pt>
                <c:pt idx="21286">
                  <c:v>447.911</c:v>
                </c:pt>
                <c:pt idx="21287">
                  <c:v>447.93830000000003</c:v>
                </c:pt>
                <c:pt idx="21288">
                  <c:v>447.96339999999998</c:v>
                </c:pt>
                <c:pt idx="21289">
                  <c:v>447.98930000000001</c:v>
                </c:pt>
                <c:pt idx="21290">
                  <c:v>448.01600000000002</c:v>
                </c:pt>
                <c:pt idx="21291">
                  <c:v>448.04070000000002</c:v>
                </c:pt>
                <c:pt idx="21292">
                  <c:v>448.06670000000003</c:v>
                </c:pt>
                <c:pt idx="21293">
                  <c:v>448.09500000000003</c:v>
                </c:pt>
                <c:pt idx="21294">
                  <c:v>448.12099999999998</c:v>
                </c:pt>
                <c:pt idx="21295">
                  <c:v>448.14690000000002</c:v>
                </c:pt>
                <c:pt idx="21296">
                  <c:v>448.17599999999999</c:v>
                </c:pt>
                <c:pt idx="21297">
                  <c:v>448.20150000000001</c:v>
                </c:pt>
                <c:pt idx="21298">
                  <c:v>448.2294</c:v>
                </c:pt>
                <c:pt idx="21299">
                  <c:v>448.2552</c:v>
                </c:pt>
                <c:pt idx="21300">
                  <c:v>448.27980000000002</c:v>
                </c:pt>
                <c:pt idx="21301">
                  <c:v>448.30579999999998</c:v>
                </c:pt>
                <c:pt idx="21302">
                  <c:v>448.3322</c:v>
                </c:pt>
                <c:pt idx="21303">
                  <c:v>448.36009999999999</c:v>
                </c:pt>
                <c:pt idx="21304">
                  <c:v>448.38760000000002</c:v>
                </c:pt>
                <c:pt idx="21305">
                  <c:v>448.41390000000001</c:v>
                </c:pt>
                <c:pt idx="21306">
                  <c:v>448.43959999999998</c:v>
                </c:pt>
                <c:pt idx="21307">
                  <c:v>448.46559999999999</c:v>
                </c:pt>
                <c:pt idx="21308">
                  <c:v>448.49220000000003</c:v>
                </c:pt>
                <c:pt idx="21309">
                  <c:v>448.51990000000001</c:v>
                </c:pt>
                <c:pt idx="21310">
                  <c:v>448.54399999999998</c:v>
                </c:pt>
                <c:pt idx="21311">
                  <c:v>448.57069999999999</c:v>
                </c:pt>
                <c:pt idx="21312">
                  <c:v>448.59640000000002</c:v>
                </c:pt>
                <c:pt idx="21313">
                  <c:v>448.62220000000002</c:v>
                </c:pt>
                <c:pt idx="21314">
                  <c:v>448.64839999999998</c:v>
                </c:pt>
                <c:pt idx="21315">
                  <c:v>448.67599999999999</c:v>
                </c:pt>
                <c:pt idx="21316">
                  <c:v>448.70179999999999</c:v>
                </c:pt>
                <c:pt idx="21317">
                  <c:v>448.72719999999998</c:v>
                </c:pt>
                <c:pt idx="21318">
                  <c:v>448.75459999999998</c:v>
                </c:pt>
                <c:pt idx="21319">
                  <c:v>448.78160000000003</c:v>
                </c:pt>
                <c:pt idx="21320">
                  <c:v>448.80720000000002</c:v>
                </c:pt>
                <c:pt idx="21321">
                  <c:v>448.83440000000002</c:v>
                </c:pt>
                <c:pt idx="21322">
                  <c:v>448.86040000000003</c:v>
                </c:pt>
                <c:pt idx="21323">
                  <c:v>448.88679999999999</c:v>
                </c:pt>
                <c:pt idx="21324">
                  <c:v>448.9144</c:v>
                </c:pt>
                <c:pt idx="21325">
                  <c:v>448.94</c:v>
                </c:pt>
                <c:pt idx="21326">
                  <c:v>448.96600000000001</c:v>
                </c:pt>
                <c:pt idx="21327">
                  <c:v>448.99459999999999</c:v>
                </c:pt>
                <c:pt idx="21328">
                  <c:v>449.02190000000002</c:v>
                </c:pt>
                <c:pt idx="21329">
                  <c:v>449.04880000000003</c:v>
                </c:pt>
                <c:pt idx="21330">
                  <c:v>449.0772</c:v>
                </c:pt>
                <c:pt idx="21331">
                  <c:v>449.1037</c:v>
                </c:pt>
                <c:pt idx="21332">
                  <c:v>449.13029999999998</c:v>
                </c:pt>
                <c:pt idx="21333">
                  <c:v>449.15649999999999</c:v>
                </c:pt>
                <c:pt idx="21334">
                  <c:v>449.18400000000003</c:v>
                </c:pt>
                <c:pt idx="21335">
                  <c:v>449.21</c:v>
                </c:pt>
                <c:pt idx="21336">
                  <c:v>449.23500000000001</c:v>
                </c:pt>
                <c:pt idx="21337">
                  <c:v>449.26260000000002</c:v>
                </c:pt>
                <c:pt idx="21338">
                  <c:v>449.28820000000002</c:v>
                </c:pt>
                <c:pt idx="21339">
                  <c:v>449.31610000000001</c:v>
                </c:pt>
                <c:pt idx="21340">
                  <c:v>449.34089999999998</c:v>
                </c:pt>
                <c:pt idx="21341">
                  <c:v>449.3664</c:v>
                </c:pt>
                <c:pt idx="21342">
                  <c:v>449.39370000000002</c:v>
                </c:pt>
                <c:pt idx="21343">
                  <c:v>449.42039999999997</c:v>
                </c:pt>
                <c:pt idx="21344">
                  <c:v>449.4461</c:v>
                </c:pt>
                <c:pt idx="21345">
                  <c:v>449.47500000000002</c:v>
                </c:pt>
                <c:pt idx="21346">
                  <c:v>449.49959999999999</c:v>
                </c:pt>
                <c:pt idx="21347">
                  <c:v>449.52690000000001</c:v>
                </c:pt>
                <c:pt idx="21348">
                  <c:v>449.55329999999998</c:v>
                </c:pt>
                <c:pt idx="21349">
                  <c:v>449.58</c:v>
                </c:pt>
                <c:pt idx="21350">
                  <c:v>449.60629999999998</c:v>
                </c:pt>
                <c:pt idx="21351">
                  <c:v>449.63369999999998</c:v>
                </c:pt>
                <c:pt idx="21352">
                  <c:v>449.66219999999998</c:v>
                </c:pt>
                <c:pt idx="21353">
                  <c:v>449.68939999999998</c:v>
                </c:pt>
                <c:pt idx="21354">
                  <c:v>449.71640000000002</c:v>
                </c:pt>
                <c:pt idx="21355">
                  <c:v>449.74259999999998</c:v>
                </c:pt>
                <c:pt idx="21356">
                  <c:v>449.77109999999999</c:v>
                </c:pt>
                <c:pt idx="21357">
                  <c:v>449.79680000000002</c:v>
                </c:pt>
                <c:pt idx="21358">
                  <c:v>449.82429999999999</c:v>
                </c:pt>
                <c:pt idx="21359">
                  <c:v>449.85039999999998</c:v>
                </c:pt>
                <c:pt idx="21360">
                  <c:v>449.87740000000002</c:v>
                </c:pt>
                <c:pt idx="21361">
                  <c:v>449.90629999999999</c:v>
                </c:pt>
                <c:pt idx="21362">
                  <c:v>449.93279999999999</c:v>
                </c:pt>
                <c:pt idx="21363">
                  <c:v>449.95839999999998</c:v>
                </c:pt>
                <c:pt idx="21364">
                  <c:v>449.98500000000001</c:v>
                </c:pt>
                <c:pt idx="21365">
                  <c:v>450.0111</c:v>
                </c:pt>
                <c:pt idx="21366">
                  <c:v>450.03809999999999</c:v>
                </c:pt>
                <c:pt idx="21367">
                  <c:v>450.06349999999998</c:v>
                </c:pt>
                <c:pt idx="21368">
                  <c:v>450.0908</c:v>
                </c:pt>
                <c:pt idx="21369">
                  <c:v>450.11739999999998</c:v>
                </c:pt>
                <c:pt idx="21370">
                  <c:v>450.14429999999999</c:v>
                </c:pt>
                <c:pt idx="21371">
                  <c:v>450.17200000000003</c:v>
                </c:pt>
                <c:pt idx="21372">
                  <c:v>450.19779999999997</c:v>
                </c:pt>
                <c:pt idx="21373">
                  <c:v>450.22500000000002</c:v>
                </c:pt>
                <c:pt idx="21374">
                  <c:v>450.25259999999997</c:v>
                </c:pt>
                <c:pt idx="21375">
                  <c:v>450.27820000000003</c:v>
                </c:pt>
                <c:pt idx="21376">
                  <c:v>450.3057</c:v>
                </c:pt>
                <c:pt idx="21377">
                  <c:v>450.33159999999998</c:v>
                </c:pt>
                <c:pt idx="21378">
                  <c:v>450.35899999999998</c:v>
                </c:pt>
                <c:pt idx="21379">
                  <c:v>450.38679999999999</c:v>
                </c:pt>
                <c:pt idx="21380">
                  <c:v>450.41539999999998</c:v>
                </c:pt>
                <c:pt idx="21381">
                  <c:v>450.44209999999998</c:v>
                </c:pt>
                <c:pt idx="21382">
                  <c:v>450.4701</c:v>
                </c:pt>
                <c:pt idx="21383">
                  <c:v>450.4984</c:v>
                </c:pt>
                <c:pt idx="21384">
                  <c:v>450.52499999999998</c:v>
                </c:pt>
                <c:pt idx="21385">
                  <c:v>450.55340000000001</c:v>
                </c:pt>
                <c:pt idx="21386">
                  <c:v>450.58100000000002</c:v>
                </c:pt>
                <c:pt idx="21387">
                  <c:v>450.60939999999999</c:v>
                </c:pt>
                <c:pt idx="21388">
                  <c:v>450.63560000000001</c:v>
                </c:pt>
                <c:pt idx="21389">
                  <c:v>450.66390000000001</c:v>
                </c:pt>
                <c:pt idx="21390">
                  <c:v>450.69069999999999</c:v>
                </c:pt>
                <c:pt idx="21391">
                  <c:v>450.71899999999999</c:v>
                </c:pt>
                <c:pt idx="21392">
                  <c:v>450.74529999999999</c:v>
                </c:pt>
                <c:pt idx="21393">
                  <c:v>450.77379999999999</c:v>
                </c:pt>
                <c:pt idx="21394">
                  <c:v>450.80079999999998</c:v>
                </c:pt>
                <c:pt idx="21395">
                  <c:v>450.82769999999999</c:v>
                </c:pt>
                <c:pt idx="21396">
                  <c:v>450.85500000000002</c:v>
                </c:pt>
                <c:pt idx="21397">
                  <c:v>450.88159999999999</c:v>
                </c:pt>
                <c:pt idx="21398">
                  <c:v>450.911</c:v>
                </c:pt>
                <c:pt idx="21399">
                  <c:v>450.9384</c:v>
                </c:pt>
                <c:pt idx="21400">
                  <c:v>450.96600000000001</c:v>
                </c:pt>
                <c:pt idx="21401">
                  <c:v>450.99380000000002</c:v>
                </c:pt>
                <c:pt idx="21402">
                  <c:v>451.02190000000002</c:v>
                </c:pt>
                <c:pt idx="21403">
                  <c:v>451.04669999999999</c:v>
                </c:pt>
                <c:pt idx="21404">
                  <c:v>451.07499999999999</c:v>
                </c:pt>
                <c:pt idx="21405">
                  <c:v>451.10199999999998</c:v>
                </c:pt>
                <c:pt idx="21406">
                  <c:v>451.12909999999999</c:v>
                </c:pt>
                <c:pt idx="21407">
                  <c:v>451.15699999999998</c:v>
                </c:pt>
                <c:pt idx="21408">
                  <c:v>451.18509999999998</c:v>
                </c:pt>
                <c:pt idx="21409">
                  <c:v>451.21199999999999</c:v>
                </c:pt>
                <c:pt idx="21410">
                  <c:v>451.24059999999997</c:v>
                </c:pt>
                <c:pt idx="21411">
                  <c:v>451.26780000000002</c:v>
                </c:pt>
                <c:pt idx="21412">
                  <c:v>451.2955</c:v>
                </c:pt>
                <c:pt idx="21413">
                  <c:v>451.32220000000001</c:v>
                </c:pt>
                <c:pt idx="21414">
                  <c:v>451.35079999999999</c:v>
                </c:pt>
                <c:pt idx="21415">
                  <c:v>451.37799999999999</c:v>
                </c:pt>
                <c:pt idx="21416">
                  <c:v>451.40620000000001</c:v>
                </c:pt>
                <c:pt idx="21417">
                  <c:v>451.4332</c:v>
                </c:pt>
                <c:pt idx="21418">
                  <c:v>451.46100000000001</c:v>
                </c:pt>
                <c:pt idx="21419">
                  <c:v>451.4896</c:v>
                </c:pt>
                <c:pt idx="21420">
                  <c:v>451.51839999999999</c:v>
                </c:pt>
                <c:pt idx="21421">
                  <c:v>451.54489999999998</c:v>
                </c:pt>
                <c:pt idx="21422">
                  <c:v>451.572</c:v>
                </c:pt>
                <c:pt idx="21423">
                  <c:v>451.59879999999998</c:v>
                </c:pt>
                <c:pt idx="21424">
                  <c:v>451.6259</c:v>
                </c:pt>
                <c:pt idx="21425">
                  <c:v>451.65499999999997</c:v>
                </c:pt>
                <c:pt idx="21426">
                  <c:v>451.68090000000001</c:v>
                </c:pt>
                <c:pt idx="21427">
                  <c:v>451.7106</c:v>
                </c:pt>
                <c:pt idx="21428">
                  <c:v>451.73719999999997</c:v>
                </c:pt>
                <c:pt idx="21429">
                  <c:v>451.76479999999998</c:v>
                </c:pt>
                <c:pt idx="21430">
                  <c:v>451.79259999999999</c:v>
                </c:pt>
                <c:pt idx="21431">
                  <c:v>451.81959999999998</c:v>
                </c:pt>
                <c:pt idx="21432">
                  <c:v>451.8492</c:v>
                </c:pt>
                <c:pt idx="21433">
                  <c:v>451.87639999999999</c:v>
                </c:pt>
                <c:pt idx="21434">
                  <c:v>451.9042</c:v>
                </c:pt>
                <c:pt idx="21435">
                  <c:v>451.93360000000001</c:v>
                </c:pt>
                <c:pt idx="21436">
                  <c:v>451.96010000000001</c:v>
                </c:pt>
                <c:pt idx="21437">
                  <c:v>451.98849999999999</c:v>
                </c:pt>
                <c:pt idx="21438">
                  <c:v>452.01600000000002</c:v>
                </c:pt>
                <c:pt idx="21439">
                  <c:v>452.04289999999997</c:v>
                </c:pt>
                <c:pt idx="21440">
                  <c:v>452.07229999999998</c:v>
                </c:pt>
                <c:pt idx="21441">
                  <c:v>452.10160000000002</c:v>
                </c:pt>
                <c:pt idx="21442">
                  <c:v>452.12869999999998</c:v>
                </c:pt>
                <c:pt idx="21443">
                  <c:v>452.15719999999999</c:v>
                </c:pt>
                <c:pt idx="21444">
                  <c:v>452.18669999999997</c:v>
                </c:pt>
                <c:pt idx="21445">
                  <c:v>452.214</c:v>
                </c:pt>
                <c:pt idx="21446">
                  <c:v>452.24290000000002</c:v>
                </c:pt>
                <c:pt idx="21447">
                  <c:v>452.27300000000002</c:v>
                </c:pt>
                <c:pt idx="21448">
                  <c:v>452.30059999999997</c:v>
                </c:pt>
                <c:pt idx="21449">
                  <c:v>452.33100000000002</c:v>
                </c:pt>
                <c:pt idx="21450">
                  <c:v>452.35899999999998</c:v>
                </c:pt>
                <c:pt idx="21451">
                  <c:v>452.38740000000001</c:v>
                </c:pt>
                <c:pt idx="21452">
                  <c:v>452.41520000000003</c:v>
                </c:pt>
                <c:pt idx="21453">
                  <c:v>452.44439999999997</c:v>
                </c:pt>
                <c:pt idx="21454">
                  <c:v>452.4742</c:v>
                </c:pt>
                <c:pt idx="21455">
                  <c:v>452.5025</c:v>
                </c:pt>
                <c:pt idx="21456">
                  <c:v>452.53039999999999</c:v>
                </c:pt>
                <c:pt idx="21457">
                  <c:v>452.55930000000001</c:v>
                </c:pt>
                <c:pt idx="21458">
                  <c:v>452.5874</c:v>
                </c:pt>
                <c:pt idx="21459">
                  <c:v>452.61619999999999</c:v>
                </c:pt>
                <c:pt idx="21460">
                  <c:v>452.64550000000003</c:v>
                </c:pt>
                <c:pt idx="21461">
                  <c:v>452.6728</c:v>
                </c:pt>
                <c:pt idx="21462">
                  <c:v>452.70159999999998</c:v>
                </c:pt>
                <c:pt idx="21463">
                  <c:v>452.73079999999999</c:v>
                </c:pt>
                <c:pt idx="21464">
                  <c:v>452.75839999999999</c:v>
                </c:pt>
                <c:pt idx="21465">
                  <c:v>452.78719999999998</c:v>
                </c:pt>
                <c:pt idx="21466">
                  <c:v>452.81560000000002</c:v>
                </c:pt>
                <c:pt idx="21467">
                  <c:v>452.84500000000003</c:v>
                </c:pt>
                <c:pt idx="21468">
                  <c:v>452.87310000000002</c:v>
                </c:pt>
                <c:pt idx="21469">
                  <c:v>452.90309999999999</c:v>
                </c:pt>
                <c:pt idx="21470">
                  <c:v>452.92939999999999</c:v>
                </c:pt>
                <c:pt idx="21471">
                  <c:v>452.9579</c:v>
                </c:pt>
                <c:pt idx="21472">
                  <c:v>452.98719999999997</c:v>
                </c:pt>
                <c:pt idx="21473">
                  <c:v>453.01499999999999</c:v>
                </c:pt>
                <c:pt idx="21474">
                  <c:v>453.0444</c:v>
                </c:pt>
                <c:pt idx="21475">
                  <c:v>453.07029999999997</c:v>
                </c:pt>
                <c:pt idx="21476">
                  <c:v>453.09899999999999</c:v>
                </c:pt>
                <c:pt idx="21477">
                  <c:v>453.12790000000001</c:v>
                </c:pt>
                <c:pt idx="21478">
                  <c:v>453.15600000000001</c:v>
                </c:pt>
                <c:pt idx="21479">
                  <c:v>453.18439999999998</c:v>
                </c:pt>
                <c:pt idx="21480">
                  <c:v>453.21109999999999</c:v>
                </c:pt>
                <c:pt idx="21481">
                  <c:v>453.24020000000002</c:v>
                </c:pt>
                <c:pt idx="21482">
                  <c:v>453.26940000000002</c:v>
                </c:pt>
                <c:pt idx="21483">
                  <c:v>453.29759999999999</c:v>
                </c:pt>
                <c:pt idx="21484">
                  <c:v>453.32659999999998</c:v>
                </c:pt>
                <c:pt idx="21485">
                  <c:v>453.3553</c:v>
                </c:pt>
                <c:pt idx="21486">
                  <c:v>453.38310000000001</c:v>
                </c:pt>
                <c:pt idx="21487">
                  <c:v>453.41230000000002</c:v>
                </c:pt>
                <c:pt idx="21488">
                  <c:v>453.4402</c:v>
                </c:pt>
                <c:pt idx="21489">
                  <c:v>453.4683</c:v>
                </c:pt>
                <c:pt idx="21490">
                  <c:v>453.49720000000002</c:v>
                </c:pt>
                <c:pt idx="21491">
                  <c:v>453.52539999999999</c:v>
                </c:pt>
                <c:pt idx="21492">
                  <c:v>453.55560000000003</c:v>
                </c:pt>
                <c:pt idx="21493">
                  <c:v>453.58300000000003</c:v>
                </c:pt>
                <c:pt idx="21494">
                  <c:v>453.61340000000001</c:v>
                </c:pt>
                <c:pt idx="21495">
                  <c:v>453.64100000000002</c:v>
                </c:pt>
                <c:pt idx="21496">
                  <c:v>453.6705</c:v>
                </c:pt>
                <c:pt idx="21497">
                  <c:v>453.69779999999997</c:v>
                </c:pt>
                <c:pt idx="21498">
                  <c:v>453.72859999999997</c:v>
                </c:pt>
                <c:pt idx="21499">
                  <c:v>453.7559</c:v>
                </c:pt>
                <c:pt idx="21500">
                  <c:v>453.78570000000002</c:v>
                </c:pt>
                <c:pt idx="21501">
                  <c:v>453.81400000000002</c:v>
                </c:pt>
                <c:pt idx="21502">
                  <c:v>453.8426</c:v>
                </c:pt>
                <c:pt idx="21503">
                  <c:v>453.87200000000001</c:v>
                </c:pt>
                <c:pt idx="21504">
                  <c:v>453.90129999999999</c:v>
                </c:pt>
                <c:pt idx="21505">
                  <c:v>453.93119999999999</c:v>
                </c:pt>
                <c:pt idx="21506">
                  <c:v>453.9597</c:v>
                </c:pt>
                <c:pt idx="21507">
                  <c:v>453.98930000000001</c:v>
                </c:pt>
                <c:pt idx="21508">
                  <c:v>454.01949999999999</c:v>
                </c:pt>
                <c:pt idx="21509">
                  <c:v>454.04829999999998</c:v>
                </c:pt>
                <c:pt idx="21510">
                  <c:v>454.07740000000001</c:v>
                </c:pt>
                <c:pt idx="21511">
                  <c:v>454.10660000000001</c:v>
                </c:pt>
                <c:pt idx="21512">
                  <c:v>454.13350000000003</c:v>
                </c:pt>
                <c:pt idx="21513">
                  <c:v>454.1635</c:v>
                </c:pt>
                <c:pt idx="21514">
                  <c:v>454.19299999999998</c:v>
                </c:pt>
                <c:pt idx="21515">
                  <c:v>454.22109999999998</c:v>
                </c:pt>
                <c:pt idx="21516">
                  <c:v>454.25020000000001</c:v>
                </c:pt>
                <c:pt idx="21517">
                  <c:v>454.27969999999999</c:v>
                </c:pt>
                <c:pt idx="21518">
                  <c:v>454.30599999999998</c:v>
                </c:pt>
                <c:pt idx="21519">
                  <c:v>454.3372</c:v>
                </c:pt>
                <c:pt idx="21520">
                  <c:v>454.36559999999997</c:v>
                </c:pt>
                <c:pt idx="21521">
                  <c:v>454.39589999999998</c:v>
                </c:pt>
                <c:pt idx="21522">
                  <c:v>454.42610000000002</c:v>
                </c:pt>
                <c:pt idx="21523">
                  <c:v>454.4554</c:v>
                </c:pt>
                <c:pt idx="21524">
                  <c:v>454.48379999999997</c:v>
                </c:pt>
                <c:pt idx="21525">
                  <c:v>454.51339999999999</c:v>
                </c:pt>
                <c:pt idx="21526">
                  <c:v>454.54239999999999</c:v>
                </c:pt>
                <c:pt idx="21527">
                  <c:v>454.5702</c:v>
                </c:pt>
                <c:pt idx="21528">
                  <c:v>454.601</c:v>
                </c:pt>
                <c:pt idx="21529">
                  <c:v>454.62889999999999</c:v>
                </c:pt>
                <c:pt idx="21530">
                  <c:v>454.6576</c:v>
                </c:pt>
                <c:pt idx="21531">
                  <c:v>454.68790000000001</c:v>
                </c:pt>
                <c:pt idx="21532">
                  <c:v>454.71820000000002</c:v>
                </c:pt>
                <c:pt idx="21533">
                  <c:v>454.74720000000002</c:v>
                </c:pt>
                <c:pt idx="21534">
                  <c:v>454.77780000000001</c:v>
                </c:pt>
                <c:pt idx="21535">
                  <c:v>454.80630000000002</c:v>
                </c:pt>
                <c:pt idx="21536">
                  <c:v>454.8374</c:v>
                </c:pt>
                <c:pt idx="21537">
                  <c:v>454.86720000000003</c:v>
                </c:pt>
                <c:pt idx="21538">
                  <c:v>454.89909999999998</c:v>
                </c:pt>
                <c:pt idx="21539">
                  <c:v>454.9298</c:v>
                </c:pt>
                <c:pt idx="21540">
                  <c:v>454.95979999999997</c:v>
                </c:pt>
                <c:pt idx="21541">
                  <c:v>454.9896</c:v>
                </c:pt>
                <c:pt idx="21542">
                  <c:v>455.02</c:v>
                </c:pt>
                <c:pt idx="21543">
                  <c:v>455.04840000000002</c:v>
                </c:pt>
                <c:pt idx="21544">
                  <c:v>455.07889999999998</c:v>
                </c:pt>
                <c:pt idx="21545">
                  <c:v>455.10939999999999</c:v>
                </c:pt>
                <c:pt idx="21546">
                  <c:v>455.14019999999999</c:v>
                </c:pt>
                <c:pt idx="21547">
                  <c:v>455.17090000000002</c:v>
                </c:pt>
                <c:pt idx="21548">
                  <c:v>455.20100000000002</c:v>
                </c:pt>
                <c:pt idx="21549">
                  <c:v>455.23239999999998</c:v>
                </c:pt>
                <c:pt idx="21550">
                  <c:v>455.262</c:v>
                </c:pt>
                <c:pt idx="21551">
                  <c:v>455.29259999999999</c:v>
                </c:pt>
                <c:pt idx="21552">
                  <c:v>455.32350000000002</c:v>
                </c:pt>
                <c:pt idx="21553">
                  <c:v>455.35410000000002</c:v>
                </c:pt>
                <c:pt idx="21554">
                  <c:v>455.38440000000003</c:v>
                </c:pt>
                <c:pt idx="21555">
                  <c:v>455.4144</c:v>
                </c:pt>
                <c:pt idx="21556">
                  <c:v>455.44380000000001</c:v>
                </c:pt>
                <c:pt idx="21557">
                  <c:v>455.47460000000001</c:v>
                </c:pt>
                <c:pt idx="21558">
                  <c:v>455.50529999999998</c:v>
                </c:pt>
                <c:pt idx="21559">
                  <c:v>455.53399999999999</c:v>
                </c:pt>
                <c:pt idx="21560">
                  <c:v>455.565</c:v>
                </c:pt>
                <c:pt idx="21561">
                  <c:v>455.59339999999997</c:v>
                </c:pt>
                <c:pt idx="21562">
                  <c:v>455.6234</c:v>
                </c:pt>
                <c:pt idx="21563">
                  <c:v>455.65179999999998</c:v>
                </c:pt>
                <c:pt idx="21564">
                  <c:v>455.68220000000002</c:v>
                </c:pt>
                <c:pt idx="21565">
                  <c:v>455.71460000000002</c:v>
                </c:pt>
                <c:pt idx="21566">
                  <c:v>455.745</c:v>
                </c:pt>
                <c:pt idx="21567">
                  <c:v>455.77480000000003</c:v>
                </c:pt>
                <c:pt idx="21568">
                  <c:v>455.80540000000002</c:v>
                </c:pt>
                <c:pt idx="21569">
                  <c:v>455.8347</c:v>
                </c:pt>
                <c:pt idx="21570">
                  <c:v>455.86529999999999</c:v>
                </c:pt>
                <c:pt idx="21571">
                  <c:v>455.89699999999999</c:v>
                </c:pt>
                <c:pt idx="21572">
                  <c:v>455.92540000000002</c:v>
                </c:pt>
                <c:pt idx="21573">
                  <c:v>455.95650000000001</c:v>
                </c:pt>
                <c:pt idx="21574">
                  <c:v>455.98759999999999</c:v>
                </c:pt>
                <c:pt idx="21575">
                  <c:v>456.01780000000002</c:v>
                </c:pt>
                <c:pt idx="21576">
                  <c:v>456.04919999999998</c:v>
                </c:pt>
                <c:pt idx="21577">
                  <c:v>456.0806</c:v>
                </c:pt>
                <c:pt idx="21578">
                  <c:v>456.11079999999998</c:v>
                </c:pt>
                <c:pt idx="21579">
                  <c:v>456.142</c:v>
                </c:pt>
                <c:pt idx="21580">
                  <c:v>456.17349999999999</c:v>
                </c:pt>
                <c:pt idx="21581">
                  <c:v>456.20530000000002</c:v>
                </c:pt>
                <c:pt idx="21582">
                  <c:v>456.23599999999999</c:v>
                </c:pt>
                <c:pt idx="21583">
                  <c:v>456.26569999999998</c:v>
                </c:pt>
                <c:pt idx="21584">
                  <c:v>456.29739999999998</c:v>
                </c:pt>
                <c:pt idx="21585">
                  <c:v>456.32819999999998</c:v>
                </c:pt>
                <c:pt idx="21586">
                  <c:v>456.36</c:v>
                </c:pt>
                <c:pt idx="21587">
                  <c:v>456.3904</c:v>
                </c:pt>
                <c:pt idx="21588">
                  <c:v>456.42180000000002</c:v>
                </c:pt>
                <c:pt idx="21589">
                  <c:v>456.45400000000001</c:v>
                </c:pt>
                <c:pt idx="21590">
                  <c:v>456.48649999999998</c:v>
                </c:pt>
                <c:pt idx="21591">
                  <c:v>456.5179</c:v>
                </c:pt>
                <c:pt idx="21592">
                  <c:v>456.54919999999998</c:v>
                </c:pt>
                <c:pt idx="21593">
                  <c:v>456.58</c:v>
                </c:pt>
                <c:pt idx="21594">
                  <c:v>456.61169999999998</c:v>
                </c:pt>
                <c:pt idx="21595">
                  <c:v>456.6422</c:v>
                </c:pt>
                <c:pt idx="21596">
                  <c:v>456.67380000000003</c:v>
                </c:pt>
                <c:pt idx="21597">
                  <c:v>456.70530000000002</c:v>
                </c:pt>
                <c:pt idx="21598">
                  <c:v>456.7364</c:v>
                </c:pt>
                <c:pt idx="21599">
                  <c:v>456.76600000000002</c:v>
                </c:pt>
                <c:pt idx="21600">
                  <c:v>456.79939999999999</c:v>
                </c:pt>
                <c:pt idx="21601">
                  <c:v>456.82960000000003</c:v>
                </c:pt>
                <c:pt idx="21602">
                  <c:v>456.86</c:v>
                </c:pt>
                <c:pt idx="21603">
                  <c:v>456.89159999999998</c:v>
                </c:pt>
                <c:pt idx="21604">
                  <c:v>456.92219999999998</c:v>
                </c:pt>
                <c:pt idx="21605">
                  <c:v>456.95240000000001</c:v>
                </c:pt>
                <c:pt idx="21606">
                  <c:v>456.98250000000002</c:v>
                </c:pt>
                <c:pt idx="21607">
                  <c:v>457.01440000000002</c:v>
                </c:pt>
                <c:pt idx="21608">
                  <c:v>457.0446</c:v>
                </c:pt>
                <c:pt idx="21609">
                  <c:v>457.07769999999999</c:v>
                </c:pt>
                <c:pt idx="21610">
                  <c:v>457.10750000000002</c:v>
                </c:pt>
                <c:pt idx="21611">
                  <c:v>457.14060000000001</c:v>
                </c:pt>
                <c:pt idx="21612">
                  <c:v>457.17129999999997</c:v>
                </c:pt>
                <c:pt idx="21613">
                  <c:v>457.202</c:v>
                </c:pt>
                <c:pt idx="21614">
                  <c:v>457.23320000000001</c:v>
                </c:pt>
                <c:pt idx="21615">
                  <c:v>457.26440000000002</c:v>
                </c:pt>
                <c:pt idx="21616">
                  <c:v>457.29649999999998</c:v>
                </c:pt>
                <c:pt idx="21617">
                  <c:v>457.32760000000002</c:v>
                </c:pt>
                <c:pt idx="21618">
                  <c:v>457.35719999999998</c:v>
                </c:pt>
                <c:pt idx="21619">
                  <c:v>457.38979999999998</c:v>
                </c:pt>
                <c:pt idx="21620">
                  <c:v>457.42099999999999</c:v>
                </c:pt>
                <c:pt idx="21621">
                  <c:v>457.45269999999999</c:v>
                </c:pt>
                <c:pt idx="21622">
                  <c:v>457.48590000000002</c:v>
                </c:pt>
                <c:pt idx="21623">
                  <c:v>457.51830000000001</c:v>
                </c:pt>
                <c:pt idx="21624">
                  <c:v>457.55020000000002</c:v>
                </c:pt>
                <c:pt idx="21625">
                  <c:v>457.58240000000001</c:v>
                </c:pt>
                <c:pt idx="21626">
                  <c:v>457.61599999999999</c:v>
                </c:pt>
                <c:pt idx="21627">
                  <c:v>457.64690000000002</c:v>
                </c:pt>
                <c:pt idx="21628">
                  <c:v>457.68</c:v>
                </c:pt>
                <c:pt idx="21629">
                  <c:v>457.71129999999999</c:v>
                </c:pt>
                <c:pt idx="21630">
                  <c:v>457.74540000000002</c:v>
                </c:pt>
                <c:pt idx="21631">
                  <c:v>457.77800000000002</c:v>
                </c:pt>
                <c:pt idx="21632">
                  <c:v>457.80889999999999</c:v>
                </c:pt>
                <c:pt idx="21633">
                  <c:v>457.84199999999998</c:v>
                </c:pt>
                <c:pt idx="21634">
                  <c:v>457.87520000000001</c:v>
                </c:pt>
                <c:pt idx="21635">
                  <c:v>457.90559999999999</c:v>
                </c:pt>
                <c:pt idx="21636">
                  <c:v>457.93799999999999</c:v>
                </c:pt>
                <c:pt idx="21637">
                  <c:v>457.97039999999998</c:v>
                </c:pt>
                <c:pt idx="21638">
                  <c:v>458.00170000000003</c:v>
                </c:pt>
                <c:pt idx="21639">
                  <c:v>458.03460000000001</c:v>
                </c:pt>
                <c:pt idx="21640">
                  <c:v>458.06560000000002</c:v>
                </c:pt>
                <c:pt idx="21641">
                  <c:v>458.09820000000002</c:v>
                </c:pt>
                <c:pt idx="21642">
                  <c:v>458.12779999999998</c:v>
                </c:pt>
                <c:pt idx="21643">
                  <c:v>458.161</c:v>
                </c:pt>
                <c:pt idx="21644">
                  <c:v>458.19400000000002</c:v>
                </c:pt>
                <c:pt idx="21645">
                  <c:v>458.22660000000002</c:v>
                </c:pt>
                <c:pt idx="21646">
                  <c:v>458.25880000000001</c:v>
                </c:pt>
                <c:pt idx="21647">
                  <c:v>458.291</c:v>
                </c:pt>
                <c:pt idx="21648">
                  <c:v>458.32260000000002</c:v>
                </c:pt>
                <c:pt idx="21649">
                  <c:v>458.3546</c:v>
                </c:pt>
                <c:pt idx="21650">
                  <c:v>458.38679999999999</c:v>
                </c:pt>
                <c:pt idx="21651">
                  <c:v>458.41879999999998</c:v>
                </c:pt>
                <c:pt idx="21652">
                  <c:v>458.45240000000001</c:v>
                </c:pt>
                <c:pt idx="21653">
                  <c:v>458.4853</c:v>
                </c:pt>
                <c:pt idx="21654">
                  <c:v>458.51620000000003</c:v>
                </c:pt>
                <c:pt idx="21655">
                  <c:v>458.54829999999998</c:v>
                </c:pt>
                <c:pt idx="21656">
                  <c:v>458.58049999999997</c:v>
                </c:pt>
                <c:pt idx="21657">
                  <c:v>458.61200000000002</c:v>
                </c:pt>
                <c:pt idx="21658">
                  <c:v>458.64510000000001</c:v>
                </c:pt>
                <c:pt idx="21659">
                  <c:v>458.67660000000001</c:v>
                </c:pt>
                <c:pt idx="21660">
                  <c:v>458.709</c:v>
                </c:pt>
                <c:pt idx="21661">
                  <c:v>458.74169999999998</c:v>
                </c:pt>
                <c:pt idx="21662">
                  <c:v>458.77370000000002</c:v>
                </c:pt>
                <c:pt idx="21663">
                  <c:v>458.80619999999999</c:v>
                </c:pt>
                <c:pt idx="21664">
                  <c:v>458.83909999999997</c:v>
                </c:pt>
                <c:pt idx="21665">
                  <c:v>458.87240000000003</c:v>
                </c:pt>
                <c:pt idx="21666">
                  <c:v>458.90519999999998</c:v>
                </c:pt>
                <c:pt idx="21667">
                  <c:v>458.93779999999998</c:v>
                </c:pt>
                <c:pt idx="21668">
                  <c:v>458.97050000000002</c:v>
                </c:pt>
                <c:pt idx="21669">
                  <c:v>459.00450000000001</c:v>
                </c:pt>
                <c:pt idx="21670">
                  <c:v>459.03769999999997</c:v>
                </c:pt>
                <c:pt idx="21671">
                  <c:v>459.06970000000001</c:v>
                </c:pt>
                <c:pt idx="21672">
                  <c:v>459.10399999999998</c:v>
                </c:pt>
                <c:pt idx="21673">
                  <c:v>459.13819999999998</c:v>
                </c:pt>
                <c:pt idx="21674">
                  <c:v>459.17160000000001</c:v>
                </c:pt>
                <c:pt idx="21675">
                  <c:v>459.2056</c:v>
                </c:pt>
                <c:pt idx="21676">
                  <c:v>459.23899999999998</c:v>
                </c:pt>
                <c:pt idx="21677">
                  <c:v>459.27370000000002</c:v>
                </c:pt>
                <c:pt idx="21678">
                  <c:v>459.30630000000002</c:v>
                </c:pt>
                <c:pt idx="21679">
                  <c:v>459.34039999999999</c:v>
                </c:pt>
                <c:pt idx="21680">
                  <c:v>459.37430000000001</c:v>
                </c:pt>
                <c:pt idx="21681">
                  <c:v>459.40899999999999</c:v>
                </c:pt>
                <c:pt idx="21682">
                  <c:v>459.44139999999999</c:v>
                </c:pt>
                <c:pt idx="21683">
                  <c:v>459.4753</c:v>
                </c:pt>
                <c:pt idx="21684">
                  <c:v>459.50850000000003</c:v>
                </c:pt>
                <c:pt idx="21685">
                  <c:v>459.54199999999997</c:v>
                </c:pt>
                <c:pt idx="21686">
                  <c:v>459.57499999999999</c:v>
                </c:pt>
                <c:pt idx="21687">
                  <c:v>459.61040000000003</c:v>
                </c:pt>
                <c:pt idx="21688">
                  <c:v>459.6431</c:v>
                </c:pt>
                <c:pt idx="21689">
                  <c:v>459.67619999999999</c:v>
                </c:pt>
                <c:pt idx="21690">
                  <c:v>459.7088</c:v>
                </c:pt>
                <c:pt idx="21691">
                  <c:v>459.7439</c:v>
                </c:pt>
                <c:pt idx="21692">
                  <c:v>459.7774</c:v>
                </c:pt>
                <c:pt idx="21693">
                  <c:v>459.81189999999998</c:v>
                </c:pt>
                <c:pt idx="21694">
                  <c:v>459.8458</c:v>
                </c:pt>
                <c:pt idx="21695">
                  <c:v>459.87970000000001</c:v>
                </c:pt>
                <c:pt idx="21696">
                  <c:v>459.91359999999997</c:v>
                </c:pt>
                <c:pt idx="21697">
                  <c:v>459.94760000000002</c:v>
                </c:pt>
                <c:pt idx="21698">
                  <c:v>459.97910000000002</c:v>
                </c:pt>
                <c:pt idx="21699">
                  <c:v>460.01620000000003</c:v>
                </c:pt>
                <c:pt idx="21700">
                  <c:v>460.0498</c:v>
                </c:pt>
                <c:pt idx="21701">
                  <c:v>460.08260000000001</c:v>
                </c:pt>
                <c:pt idx="21702">
                  <c:v>460.11739999999998</c:v>
                </c:pt>
                <c:pt idx="21703">
                  <c:v>460.15</c:v>
                </c:pt>
                <c:pt idx="21704">
                  <c:v>460.18520000000001</c:v>
                </c:pt>
                <c:pt idx="21705">
                  <c:v>460.21980000000002</c:v>
                </c:pt>
                <c:pt idx="21706">
                  <c:v>460.25400000000002</c:v>
                </c:pt>
                <c:pt idx="21707">
                  <c:v>460.28719999999998</c:v>
                </c:pt>
                <c:pt idx="21708">
                  <c:v>460.322</c:v>
                </c:pt>
                <c:pt idx="21709">
                  <c:v>460.3569</c:v>
                </c:pt>
                <c:pt idx="21710">
                  <c:v>460.38990000000001</c:v>
                </c:pt>
                <c:pt idx="21711">
                  <c:v>460.42439999999999</c:v>
                </c:pt>
                <c:pt idx="21712">
                  <c:v>460.45850000000002</c:v>
                </c:pt>
                <c:pt idx="21713">
                  <c:v>460.49279999999999</c:v>
                </c:pt>
                <c:pt idx="21714">
                  <c:v>460.5274</c:v>
                </c:pt>
                <c:pt idx="21715">
                  <c:v>460.56180000000001</c:v>
                </c:pt>
                <c:pt idx="21716">
                  <c:v>460.59629999999999</c:v>
                </c:pt>
                <c:pt idx="21717">
                  <c:v>460.63010000000003</c:v>
                </c:pt>
                <c:pt idx="21718">
                  <c:v>460.6644</c:v>
                </c:pt>
                <c:pt idx="21719">
                  <c:v>460.69940000000003</c:v>
                </c:pt>
                <c:pt idx="21720">
                  <c:v>460.7328</c:v>
                </c:pt>
                <c:pt idx="21721">
                  <c:v>460.76740000000001</c:v>
                </c:pt>
                <c:pt idx="21722">
                  <c:v>460.80279999999999</c:v>
                </c:pt>
                <c:pt idx="21723">
                  <c:v>460.83640000000003</c:v>
                </c:pt>
                <c:pt idx="21724">
                  <c:v>460.87049999999999</c:v>
                </c:pt>
                <c:pt idx="21725">
                  <c:v>460.9049</c:v>
                </c:pt>
                <c:pt idx="21726">
                  <c:v>460.93860000000001</c:v>
                </c:pt>
                <c:pt idx="21727">
                  <c:v>460.9726</c:v>
                </c:pt>
                <c:pt idx="21728">
                  <c:v>461.00779999999997</c:v>
                </c:pt>
                <c:pt idx="21729">
                  <c:v>461.04219999999998</c:v>
                </c:pt>
                <c:pt idx="21730">
                  <c:v>461.07670000000002</c:v>
                </c:pt>
                <c:pt idx="21731">
                  <c:v>461.113</c:v>
                </c:pt>
                <c:pt idx="21732">
                  <c:v>461.14800000000002</c:v>
                </c:pt>
                <c:pt idx="21733">
                  <c:v>461.18299999999999</c:v>
                </c:pt>
                <c:pt idx="21734">
                  <c:v>461.21780000000001</c:v>
                </c:pt>
                <c:pt idx="21735">
                  <c:v>461.25259999999997</c:v>
                </c:pt>
                <c:pt idx="21736">
                  <c:v>461.2885</c:v>
                </c:pt>
                <c:pt idx="21737">
                  <c:v>461.32499999999999</c:v>
                </c:pt>
                <c:pt idx="21738">
                  <c:v>461.3614</c:v>
                </c:pt>
                <c:pt idx="21739">
                  <c:v>461.3963</c:v>
                </c:pt>
                <c:pt idx="21740">
                  <c:v>461.43220000000002</c:v>
                </c:pt>
                <c:pt idx="21741">
                  <c:v>461.46859999999998</c:v>
                </c:pt>
                <c:pt idx="21742">
                  <c:v>461.50319999999999</c:v>
                </c:pt>
                <c:pt idx="21743">
                  <c:v>461.54020000000003</c:v>
                </c:pt>
                <c:pt idx="21744">
                  <c:v>461.57459999999998</c:v>
                </c:pt>
                <c:pt idx="21745">
                  <c:v>461.60980000000001</c:v>
                </c:pt>
                <c:pt idx="21746">
                  <c:v>461.64640000000003</c:v>
                </c:pt>
                <c:pt idx="21747">
                  <c:v>461.68130000000002</c:v>
                </c:pt>
                <c:pt idx="21748">
                  <c:v>461.71719999999999</c:v>
                </c:pt>
                <c:pt idx="21749">
                  <c:v>461.75290000000001</c:v>
                </c:pt>
                <c:pt idx="21750">
                  <c:v>461.79</c:v>
                </c:pt>
                <c:pt idx="21751">
                  <c:v>461.82569999999998</c:v>
                </c:pt>
                <c:pt idx="21752">
                  <c:v>461.86059999999998</c:v>
                </c:pt>
                <c:pt idx="21753">
                  <c:v>461.89690000000002</c:v>
                </c:pt>
                <c:pt idx="21754">
                  <c:v>461.93290000000002</c:v>
                </c:pt>
                <c:pt idx="21755">
                  <c:v>461.971</c:v>
                </c:pt>
                <c:pt idx="21756">
                  <c:v>462.00560000000002</c:v>
                </c:pt>
                <c:pt idx="21757">
                  <c:v>462.04219999999998</c:v>
                </c:pt>
                <c:pt idx="21758">
                  <c:v>462.0788</c:v>
                </c:pt>
                <c:pt idx="21759">
                  <c:v>462.11599999999999</c:v>
                </c:pt>
                <c:pt idx="21760">
                  <c:v>462.1515</c:v>
                </c:pt>
                <c:pt idx="21761">
                  <c:v>462.1875</c:v>
                </c:pt>
                <c:pt idx="21762">
                  <c:v>462.22300000000001</c:v>
                </c:pt>
                <c:pt idx="21763">
                  <c:v>462.25979999999998</c:v>
                </c:pt>
                <c:pt idx="21764">
                  <c:v>462.29629999999997</c:v>
                </c:pt>
                <c:pt idx="21765">
                  <c:v>462.33100000000002</c:v>
                </c:pt>
                <c:pt idx="21766">
                  <c:v>462.36700000000002</c:v>
                </c:pt>
                <c:pt idx="21767">
                  <c:v>462.404</c:v>
                </c:pt>
                <c:pt idx="21768">
                  <c:v>462.4393</c:v>
                </c:pt>
                <c:pt idx="21769">
                  <c:v>462.47640000000001</c:v>
                </c:pt>
                <c:pt idx="21770">
                  <c:v>462.51339999999999</c:v>
                </c:pt>
                <c:pt idx="21771">
                  <c:v>462.54849999999999</c:v>
                </c:pt>
                <c:pt idx="21772">
                  <c:v>462.58499999999998</c:v>
                </c:pt>
                <c:pt idx="21773">
                  <c:v>462.62299999999999</c:v>
                </c:pt>
                <c:pt idx="21774">
                  <c:v>462.65859999999998</c:v>
                </c:pt>
                <c:pt idx="21775">
                  <c:v>462.69459999999998</c:v>
                </c:pt>
                <c:pt idx="21776">
                  <c:v>462.73099999999999</c:v>
                </c:pt>
                <c:pt idx="21777">
                  <c:v>462.76740000000001</c:v>
                </c:pt>
                <c:pt idx="21778">
                  <c:v>462.80309999999997</c:v>
                </c:pt>
                <c:pt idx="21779">
                  <c:v>462.83909999999997</c:v>
                </c:pt>
                <c:pt idx="21780">
                  <c:v>462.87419999999997</c:v>
                </c:pt>
                <c:pt idx="21781">
                  <c:v>462.91129999999998</c:v>
                </c:pt>
                <c:pt idx="21782">
                  <c:v>462.94690000000003</c:v>
                </c:pt>
                <c:pt idx="21783">
                  <c:v>462.9828</c:v>
                </c:pt>
                <c:pt idx="21784">
                  <c:v>463.02</c:v>
                </c:pt>
                <c:pt idx="21785">
                  <c:v>463.05680000000001</c:v>
                </c:pt>
                <c:pt idx="21786">
                  <c:v>463.09300000000002</c:v>
                </c:pt>
                <c:pt idx="21787">
                  <c:v>463.13080000000002</c:v>
                </c:pt>
                <c:pt idx="21788">
                  <c:v>463.16699999999997</c:v>
                </c:pt>
                <c:pt idx="21789">
                  <c:v>463.20330000000001</c:v>
                </c:pt>
                <c:pt idx="21790">
                  <c:v>463.24059999999997</c:v>
                </c:pt>
                <c:pt idx="21791">
                  <c:v>463.27679999999998</c:v>
                </c:pt>
                <c:pt idx="21792">
                  <c:v>463.31349999999998</c:v>
                </c:pt>
                <c:pt idx="21793">
                  <c:v>463.34960000000001</c:v>
                </c:pt>
                <c:pt idx="21794">
                  <c:v>463.38670000000002</c:v>
                </c:pt>
                <c:pt idx="21795">
                  <c:v>463.42410000000001</c:v>
                </c:pt>
                <c:pt idx="21796">
                  <c:v>463.46140000000003</c:v>
                </c:pt>
                <c:pt idx="21797">
                  <c:v>463.49860000000001</c:v>
                </c:pt>
                <c:pt idx="21798">
                  <c:v>463.536</c:v>
                </c:pt>
                <c:pt idx="21799">
                  <c:v>463.57339999999999</c:v>
                </c:pt>
                <c:pt idx="21800">
                  <c:v>463.61040000000003</c:v>
                </c:pt>
                <c:pt idx="21801">
                  <c:v>463.64600000000002</c:v>
                </c:pt>
                <c:pt idx="21802">
                  <c:v>463.68290000000002</c:v>
                </c:pt>
                <c:pt idx="21803">
                  <c:v>463.71899999999999</c:v>
                </c:pt>
                <c:pt idx="21804">
                  <c:v>463.75740000000002</c:v>
                </c:pt>
                <c:pt idx="21805">
                  <c:v>463.79360000000003</c:v>
                </c:pt>
                <c:pt idx="21806">
                  <c:v>463.8313</c:v>
                </c:pt>
                <c:pt idx="21807">
                  <c:v>463.86799999999999</c:v>
                </c:pt>
                <c:pt idx="21808">
                  <c:v>463.90530000000001</c:v>
                </c:pt>
                <c:pt idx="21809">
                  <c:v>463.94299999999998</c:v>
                </c:pt>
                <c:pt idx="21810">
                  <c:v>463.98020000000002</c:v>
                </c:pt>
                <c:pt idx="21811">
                  <c:v>464.0179</c:v>
                </c:pt>
                <c:pt idx="21812">
                  <c:v>464.05540000000002</c:v>
                </c:pt>
                <c:pt idx="21813">
                  <c:v>464.09249999999997</c:v>
                </c:pt>
                <c:pt idx="21814">
                  <c:v>464.13069999999999</c:v>
                </c:pt>
                <c:pt idx="21815">
                  <c:v>464.1687</c:v>
                </c:pt>
                <c:pt idx="21816">
                  <c:v>464.20639999999997</c:v>
                </c:pt>
                <c:pt idx="21817">
                  <c:v>464.2439</c:v>
                </c:pt>
                <c:pt idx="21818">
                  <c:v>464.28140000000002</c:v>
                </c:pt>
                <c:pt idx="21819">
                  <c:v>464.32060000000001</c:v>
                </c:pt>
                <c:pt idx="21820">
                  <c:v>464.3578</c:v>
                </c:pt>
                <c:pt idx="21821">
                  <c:v>464.39699999999999</c:v>
                </c:pt>
                <c:pt idx="21822">
                  <c:v>464.43700000000001</c:v>
                </c:pt>
                <c:pt idx="21823">
                  <c:v>464.47500000000002</c:v>
                </c:pt>
                <c:pt idx="21824">
                  <c:v>464.51179999999999</c:v>
                </c:pt>
                <c:pt idx="21825">
                  <c:v>464.55160000000001</c:v>
                </c:pt>
                <c:pt idx="21826">
                  <c:v>464.58940000000001</c:v>
                </c:pt>
                <c:pt idx="21827">
                  <c:v>464.62779999999998</c:v>
                </c:pt>
                <c:pt idx="21828">
                  <c:v>464.6669</c:v>
                </c:pt>
                <c:pt idx="21829">
                  <c:v>464.70699999999999</c:v>
                </c:pt>
                <c:pt idx="21830">
                  <c:v>464.74419999999998</c:v>
                </c:pt>
                <c:pt idx="21831">
                  <c:v>464.78190000000001</c:v>
                </c:pt>
                <c:pt idx="21832">
                  <c:v>464.82139999999998</c:v>
                </c:pt>
                <c:pt idx="21833">
                  <c:v>464.86079999999998</c:v>
                </c:pt>
                <c:pt idx="21834">
                  <c:v>464.90019999999998</c:v>
                </c:pt>
                <c:pt idx="21835">
                  <c:v>464.93889999999999</c:v>
                </c:pt>
                <c:pt idx="21836">
                  <c:v>464.97750000000002</c:v>
                </c:pt>
                <c:pt idx="21837">
                  <c:v>465.01560000000001</c:v>
                </c:pt>
                <c:pt idx="21838">
                  <c:v>465.05439999999999</c:v>
                </c:pt>
                <c:pt idx="21839">
                  <c:v>465.0942</c:v>
                </c:pt>
                <c:pt idx="21840">
                  <c:v>465.13420000000002</c:v>
                </c:pt>
                <c:pt idx="21841">
                  <c:v>465.17200000000003</c:v>
                </c:pt>
                <c:pt idx="21842">
                  <c:v>465.21140000000003</c:v>
                </c:pt>
                <c:pt idx="21843">
                  <c:v>465.24939999999998</c:v>
                </c:pt>
                <c:pt idx="21844">
                  <c:v>465.28820000000002</c:v>
                </c:pt>
                <c:pt idx="21845">
                  <c:v>465.3263</c:v>
                </c:pt>
                <c:pt idx="21846">
                  <c:v>465.36779999999999</c:v>
                </c:pt>
                <c:pt idx="21847">
                  <c:v>465.40519999999998</c:v>
                </c:pt>
                <c:pt idx="21848">
                  <c:v>465.44389999999999</c:v>
                </c:pt>
                <c:pt idx="21849">
                  <c:v>465.48399999999998</c:v>
                </c:pt>
                <c:pt idx="21850">
                  <c:v>465.52120000000002</c:v>
                </c:pt>
                <c:pt idx="21851">
                  <c:v>465.56169999999997</c:v>
                </c:pt>
                <c:pt idx="21852">
                  <c:v>465.5994</c:v>
                </c:pt>
                <c:pt idx="21853">
                  <c:v>465.64</c:v>
                </c:pt>
                <c:pt idx="21854">
                  <c:v>465.6789</c:v>
                </c:pt>
                <c:pt idx="21855">
                  <c:v>465.7176</c:v>
                </c:pt>
                <c:pt idx="21856">
                  <c:v>465.75639999999999</c:v>
                </c:pt>
                <c:pt idx="21857">
                  <c:v>465.79719999999998</c:v>
                </c:pt>
                <c:pt idx="21858">
                  <c:v>465.83780000000002</c:v>
                </c:pt>
                <c:pt idx="21859">
                  <c:v>465.8759</c:v>
                </c:pt>
                <c:pt idx="21860">
                  <c:v>465.91500000000002</c:v>
                </c:pt>
                <c:pt idx="21861">
                  <c:v>465.9556</c:v>
                </c:pt>
                <c:pt idx="21862">
                  <c:v>465.99619999999999</c:v>
                </c:pt>
                <c:pt idx="21863">
                  <c:v>466.03480000000002</c:v>
                </c:pt>
                <c:pt idx="21864">
                  <c:v>466.07409999999999</c:v>
                </c:pt>
                <c:pt idx="21865">
                  <c:v>466.11329999999998</c:v>
                </c:pt>
                <c:pt idx="21866">
                  <c:v>466.15370000000001</c:v>
                </c:pt>
                <c:pt idx="21867">
                  <c:v>466.19380000000001</c:v>
                </c:pt>
                <c:pt idx="21868">
                  <c:v>466.233</c:v>
                </c:pt>
                <c:pt idx="21869">
                  <c:v>466.27339999999998</c:v>
                </c:pt>
                <c:pt idx="21870">
                  <c:v>466.31220000000002</c:v>
                </c:pt>
                <c:pt idx="21871">
                  <c:v>466.35250000000002</c:v>
                </c:pt>
                <c:pt idx="21872">
                  <c:v>466.3913</c:v>
                </c:pt>
                <c:pt idx="21873">
                  <c:v>466.43259999999998</c:v>
                </c:pt>
                <c:pt idx="21874">
                  <c:v>466.47379999999998</c:v>
                </c:pt>
                <c:pt idx="21875">
                  <c:v>466.51229999999998</c:v>
                </c:pt>
                <c:pt idx="21876">
                  <c:v>466.55329999999998</c:v>
                </c:pt>
                <c:pt idx="21877">
                  <c:v>466.59280000000001</c:v>
                </c:pt>
                <c:pt idx="21878">
                  <c:v>466.63260000000002</c:v>
                </c:pt>
                <c:pt idx="21879">
                  <c:v>466.67309999999998</c:v>
                </c:pt>
                <c:pt idx="21880">
                  <c:v>466.71249999999998</c:v>
                </c:pt>
                <c:pt idx="21881">
                  <c:v>466.75150000000002</c:v>
                </c:pt>
                <c:pt idx="21882">
                  <c:v>466.791</c:v>
                </c:pt>
                <c:pt idx="21883">
                  <c:v>466.8313</c:v>
                </c:pt>
                <c:pt idx="21884">
                  <c:v>466.87029999999999</c:v>
                </c:pt>
                <c:pt idx="21885">
                  <c:v>466.91079999999999</c:v>
                </c:pt>
                <c:pt idx="21886">
                  <c:v>466.95</c:v>
                </c:pt>
                <c:pt idx="21887">
                  <c:v>466.99090000000001</c:v>
                </c:pt>
                <c:pt idx="21888">
                  <c:v>467.0308</c:v>
                </c:pt>
                <c:pt idx="21889">
                  <c:v>467.07159999999999</c:v>
                </c:pt>
                <c:pt idx="21890">
                  <c:v>467.11320000000001</c:v>
                </c:pt>
                <c:pt idx="21891">
                  <c:v>467.15289999999999</c:v>
                </c:pt>
                <c:pt idx="21892">
                  <c:v>467.19220000000001</c:v>
                </c:pt>
                <c:pt idx="21893">
                  <c:v>467.23410000000001</c:v>
                </c:pt>
                <c:pt idx="21894">
                  <c:v>467.27420000000001</c:v>
                </c:pt>
                <c:pt idx="21895">
                  <c:v>467.31389999999999</c:v>
                </c:pt>
                <c:pt idx="21896">
                  <c:v>467.35640000000001</c:v>
                </c:pt>
                <c:pt idx="21897">
                  <c:v>467.39780000000002</c:v>
                </c:pt>
                <c:pt idx="21898">
                  <c:v>467.4384</c:v>
                </c:pt>
                <c:pt idx="21899">
                  <c:v>467.48</c:v>
                </c:pt>
                <c:pt idx="21900">
                  <c:v>467.5206</c:v>
                </c:pt>
                <c:pt idx="21901">
                  <c:v>467.56079999999997</c:v>
                </c:pt>
                <c:pt idx="21902">
                  <c:v>467.6026</c:v>
                </c:pt>
                <c:pt idx="21903">
                  <c:v>467.6438</c:v>
                </c:pt>
                <c:pt idx="21904">
                  <c:v>467.6857</c:v>
                </c:pt>
                <c:pt idx="21905">
                  <c:v>467.72559999999999</c:v>
                </c:pt>
                <c:pt idx="21906">
                  <c:v>467.76760000000002</c:v>
                </c:pt>
                <c:pt idx="21907">
                  <c:v>467.8098</c:v>
                </c:pt>
                <c:pt idx="21908">
                  <c:v>467.85019999999997</c:v>
                </c:pt>
                <c:pt idx="21909">
                  <c:v>467.89260000000002</c:v>
                </c:pt>
                <c:pt idx="21910">
                  <c:v>467.93360000000001</c:v>
                </c:pt>
                <c:pt idx="21911">
                  <c:v>467.97519999999997</c:v>
                </c:pt>
                <c:pt idx="21912">
                  <c:v>468.01600000000002</c:v>
                </c:pt>
                <c:pt idx="21913">
                  <c:v>468.05840000000001</c:v>
                </c:pt>
                <c:pt idx="21914">
                  <c:v>468.10079999999999</c:v>
                </c:pt>
                <c:pt idx="21915">
                  <c:v>468.14159999999998</c:v>
                </c:pt>
                <c:pt idx="21916">
                  <c:v>468.18389999999999</c:v>
                </c:pt>
                <c:pt idx="21917">
                  <c:v>468.22480000000002</c:v>
                </c:pt>
                <c:pt idx="21918">
                  <c:v>468.267</c:v>
                </c:pt>
                <c:pt idx="21919">
                  <c:v>468.30880000000002</c:v>
                </c:pt>
                <c:pt idx="21920">
                  <c:v>468.34980000000002</c:v>
                </c:pt>
                <c:pt idx="21921">
                  <c:v>468.39260000000002</c:v>
                </c:pt>
                <c:pt idx="21922">
                  <c:v>468.435</c:v>
                </c:pt>
                <c:pt idx="21923">
                  <c:v>468.47699999999998</c:v>
                </c:pt>
                <c:pt idx="21924">
                  <c:v>468.5204</c:v>
                </c:pt>
                <c:pt idx="21925">
                  <c:v>468.56169999999997</c:v>
                </c:pt>
                <c:pt idx="21926">
                  <c:v>468.6028</c:v>
                </c:pt>
                <c:pt idx="21927">
                  <c:v>468.64420000000001</c:v>
                </c:pt>
                <c:pt idx="21928">
                  <c:v>468.68740000000003</c:v>
                </c:pt>
                <c:pt idx="21929">
                  <c:v>468.72899999999998</c:v>
                </c:pt>
                <c:pt idx="21930">
                  <c:v>468.77</c:v>
                </c:pt>
                <c:pt idx="21931">
                  <c:v>468.81189999999998</c:v>
                </c:pt>
                <c:pt idx="21932">
                  <c:v>468.85320000000002</c:v>
                </c:pt>
                <c:pt idx="21933">
                  <c:v>468.89690000000002</c:v>
                </c:pt>
                <c:pt idx="21934">
                  <c:v>468.93819999999999</c:v>
                </c:pt>
                <c:pt idx="21935">
                  <c:v>468.97890000000001</c:v>
                </c:pt>
                <c:pt idx="21936">
                  <c:v>469.02120000000002</c:v>
                </c:pt>
                <c:pt idx="21937">
                  <c:v>469.0634</c:v>
                </c:pt>
                <c:pt idx="21938">
                  <c:v>469.10590000000002</c:v>
                </c:pt>
                <c:pt idx="21939">
                  <c:v>469.14800000000002</c:v>
                </c:pt>
                <c:pt idx="21940">
                  <c:v>469.18869999999998</c:v>
                </c:pt>
                <c:pt idx="21941">
                  <c:v>469.23160000000001</c:v>
                </c:pt>
                <c:pt idx="21942">
                  <c:v>469.27480000000003</c:v>
                </c:pt>
                <c:pt idx="21943">
                  <c:v>469.31779999999998</c:v>
                </c:pt>
                <c:pt idx="21944">
                  <c:v>469.3603</c:v>
                </c:pt>
                <c:pt idx="21945">
                  <c:v>469.40370000000001</c:v>
                </c:pt>
                <c:pt idx="21946">
                  <c:v>469.44490000000002</c:v>
                </c:pt>
                <c:pt idx="21947">
                  <c:v>469.48880000000003</c:v>
                </c:pt>
                <c:pt idx="21948">
                  <c:v>469.53199999999998</c:v>
                </c:pt>
                <c:pt idx="21949">
                  <c:v>469.57479999999998</c:v>
                </c:pt>
                <c:pt idx="21950">
                  <c:v>469.61779999999999</c:v>
                </c:pt>
                <c:pt idx="21951">
                  <c:v>469.66070000000002</c:v>
                </c:pt>
                <c:pt idx="21952">
                  <c:v>469.70429999999999</c:v>
                </c:pt>
                <c:pt idx="21953">
                  <c:v>469.7484</c:v>
                </c:pt>
                <c:pt idx="21954">
                  <c:v>469.79039999999998</c:v>
                </c:pt>
                <c:pt idx="21955">
                  <c:v>469.8331</c:v>
                </c:pt>
                <c:pt idx="21956">
                  <c:v>469.87689999999998</c:v>
                </c:pt>
                <c:pt idx="21957">
                  <c:v>469.91969999999998</c:v>
                </c:pt>
                <c:pt idx="21958">
                  <c:v>469.96370000000002</c:v>
                </c:pt>
                <c:pt idx="21959">
                  <c:v>470.00659999999999</c:v>
                </c:pt>
                <c:pt idx="21960">
                  <c:v>470.0514</c:v>
                </c:pt>
                <c:pt idx="21961">
                  <c:v>470.0958</c:v>
                </c:pt>
                <c:pt idx="21962">
                  <c:v>470.1386</c:v>
                </c:pt>
                <c:pt idx="21963">
                  <c:v>470.1832</c:v>
                </c:pt>
                <c:pt idx="21964">
                  <c:v>470.22719999999998</c:v>
                </c:pt>
                <c:pt idx="21965">
                  <c:v>470.27</c:v>
                </c:pt>
                <c:pt idx="21966">
                  <c:v>470.3152</c:v>
                </c:pt>
                <c:pt idx="21967">
                  <c:v>470.35739999999998</c:v>
                </c:pt>
                <c:pt idx="21968">
                  <c:v>470.40039999999999</c:v>
                </c:pt>
                <c:pt idx="21969">
                  <c:v>470.44420000000002</c:v>
                </c:pt>
                <c:pt idx="21970">
                  <c:v>470.48660000000001</c:v>
                </c:pt>
                <c:pt idx="21971">
                  <c:v>470.53199999999998</c:v>
                </c:pt>
                <c:pt idx="21972">
                  <c:v>470.5754</c:v>
                </c:pt>
                <c:pt idx="21973">
                  <c:v>470.61919999999998</c:v>
                </c:pt>
                <c:pt idx="21974">
                  <c:v>470.66329999999999</c:v>
                </c:pt>
                <c:pt idx="21975">
                  <c:v>470.70749999999998</c:v>
                </c:pt>
                <c:pt idx="21976">
                  <c:v>470.7518</c:v>
                </c:pt>
                <c:pt idx="21977">
                  <c:v>470.7953</c:v>
                </c:pt>
                <c:pt idx="21978">
                  <c:v>470.8399</c:v>
                </c:pt>
                <c:pt idx="21979">
                  <c:v>470.88299999999998</c:v>
                </c:pt>
                <c:pt idx="21980">
                  <c:v>470.92689999999999</c:v>
                </c:pt>
                <c:pt idx="21981">
                  <c:v>470.9726</c:v>
                </c:pt>
                <c:pt idx="21982">
                  <c:v>471.01620000000003</c:v>
                </c:pt>
                <c:pt idx="21983">
                  <c:v>471.06</c:v>
                </c:pt>
                <c:pt idx="21984">
                  <c:v>471.10390000000001</c:v>
                </c:pt>
                <c:pt idx="21985">
                  <c:v>471.14780000000002</c:v>
                </c:pt>
                <c:pt idx="21986">
                  <c:v>471.19369999999998</c:v>
                </c:pt>
                <c:pt idx="21987">
                  <c:v>471.23770000000002</c:v>
                </c:pt>
                <c:pt idx="21988">
                  <c:v>471.28120000000001</c:v>
                </c:pt>
                <c:pt idx="21989">
                  <c:v>471.32639999999998</c:v>
                </c:pt>
                <c:pt idx="21990">
                  <c:v>471.37240000000003</c:v>
                </c:pt>
                <c:pt idx="21991">
                  <c:v>471.41800000000001</c:v>
                </c:pt>
                <c:pt idx="21992">
                  <c:v>471.46100000000001</c:v>
                </c:pt>
                <c:pt idx="21993">
                  <c:v>471.50720000000001</c:v>
                </c:pt>
                <c:pt idx="21994">
                  <c:v>471.55119999999999</c:v>
                </c:pt>
                <c:pt idx="21995">
                  <c:v>471.59460000000001</c:v>
                </c:pt>
                <c:pt idx="21996">
                  <c:v>471.6388</c:v>
                </c:pt>
                <c:pt idx="21997">
                  <c:v>471.68360000000001</c:v>
                </c:pt>
                <c:pt idx="21998">
                  <c:v>471.7294</c:v>
                </c:pt>
                <c:pt idx="21999">
                  <c:v>471.77420000000001</c:v>
                </c:pt>
                <c:pt idx="22000">
                  <c:v>471.81970000000001</c:v>
                </c:pt>
                <c:pt idx="22001">
                  <c:v>471.86419999999998</c:v>
                </c:pt>
                <c:pt idx="22002">
                  <c:v>471.91</c:v>
                </c:pt>
                <c:pt idx="22003">
                  <c:v>471.9545</c:v>
                </c:pt>
                <c:pt idx="22004">
                  <c:v>471.99919999999997</c:v>
                </c:pt>
                <c:pt idx="22005">
                  <c:v>472.04469999999998</c:v>
                </c:pt>
                <c:pt idx="22006">
                  <c:v>472.09039999999999</c:v>
                </c:pt>
                <c:pt idx="22007">
                  <c:v>472.1361</c:v>
                </c:pt>
                <c:pt idx="22008">
                  <c:v>472.18099999999998</c:v>
                </c:pt>
                <c:pt idx="22009">
                  <c:v>472.22719999999998</c:v>
                </c:pt>
                <c:pt idx="22010">
                  <c:v>472.2722</c:v>
                </c:pt>
                <c:pt idx="22011">
                  <c:v>472.31720000000001</c:v>
                </c:pt>
                <c:pt idx="22012">
                  <c:v>472.36410000000001</c:v>
                </c:pt>
                <c:pt idx="22013">
                  <c:v>472.40890000000002</c:v>
                </c:pt>
                <c:pt idx="22014">
                  <c:v>472.45519999999999</c:v>
                </c:pt>
                <c:pt idx="22015">
                  <c:v>472.50080000000003</c:v>
                </c:pt>
                <c:pt idx="22016">
                  <c:v>472.54579999999999</c:v>
                </c:pt>
                <c:pt idx="22017">
                  <c:v>472.59219999999999</c:v>
                </c:pt>
                <c:pt idx="22018">
                  <c:v>472.63589999999999</c:v>
                </c:pt>
                <c:pt idx="22019">
                  <c:v>472.6832</c:v>
                </c:pt>
                <c:pt idx="22020">
                  <c:v>472.72949999999997</c:v>
                </c:pt>
                <c:pt idx="22021">
                  <c:v>472.7758</c:v>
                </c:pt>
                <c:pt idx="22022">
                  <c:v>472.82240000000002</c:v>
                </c:pt>
                <c:pt idx="22023">
                  <c:v>472.86739999999998</c:v>
                </c:pt>
                <c:pt idx="22024">
                  <c:v>472.91289999999998</c:v>
                </c:pt>
                <c:pt idx="22025">
                  <c:v>472.96089999999998</c:v>
                </c:pt>
                <c:pt idx="22026">
                  <c:v>473.0068</c:v>
                </c:pt>
                <c:pt idx="22027">
                  <c:v>473.05259999999998</c:v>
                </c:pt>
                <c:pt idx="22028">
                  <c:v>473.09890000000001</c:v>
                </c:pt>
                <c:pt idx="22029">
                  <c:v>473.14609999999999</c:v>
                </c:pt>
                <c:pt idx="22030">
                  <c:v>473.19279999999998</c:v>
                </c:pt>
                <c:pt idx="22031">
                  <c:v>473.2389</c:v>
                </c:pt>
                <c:pt idx="22032">
                  <c:v>473.28699999999998</c:v>
                </c:pt>
                <c:pt idx="22033">
                  <c:v>473.33350000000002</c:v>
                </c:pt>
                <c:pt idx="22034">
                  <c:v>473.37959999999998</c:v>
                </c:pt>
                <c:pt idx="22035">
                  <c:v>473.42599999999999</c:v>
                </c:pt>
                <c:pt idx="22036">
                  <c:v>473.47399999999999</c:v>
                </c:pt>
                <c:pt idx="22037">
                  <c:v>473.52100000000002</c:v>
                </c:pt>
                <c:pt idx="22038">
                  <c:v>473.56740000000002</c:v>
                </c:pt>
                <c:pt idx="22039">
                  <c:v>473.61439999999999</c:v>
                </c:pt>
                <c:pt idx="22040">
                  <c:v>473.66379999999998</c:v>
                </c:pt>
                <c:pt idx="22041">
                  <c:v>473.71030000000002</c:v>
                </c:pt>
                <c:pt idx="22042">
                  <c:v>473.75700000000001</c:v>
                </c:pt>
                <c:pt idx="22043">
                  <c:v>473.80419999999998</c:v>
                </c:pt>
                <c:pt idx="22044">
                  <c:v>473.85120000000001</c:v>
                </c:pt>
                <c:pt idx="22045">
                  <c:v>473.89839999999998</c:v>
                </c:pt>
                <c:pt idx="22046">
                  <c:v>473.94589999999999</c:v>
                </c:pt>
                <c:pt idx="22047">
                  <c:v>473.99380000000002</c:v>
                </c:pt>
                <c:pt idx="22048">
                  <c:v>474.03960000000001</c:v>
                </c:pt>
                <c:pt idx="22049">
                  <c:v>474.08640000000003</c:v>
                </c:pt>
                <c:pt idx="22050">
                  <c:v>474.13479999999998</c:v>
                </c:pt>
                <c:pt idx="22051">
                  <c:v>474.18220000000002</c:v>
                </c:pt>
                <c:pt idx="22052">
                  <c:v>474.23020000000002</c:v>
                </c:pt>
                <c:pt idx="22053">
                  <c:v>474.27719999999999</c:v>
                </c:pt>
                <c:pt idx="22054">
                  <c:v>474.32380000000001</c:v>
                </c:pt>
                <c:pt idx="22055">
                  <c:v>474.3716</c:v>
                </c:pt>
                <c:pt idx="22056">
                  <c:v>474.42</c:v>
                </c:pt>
                <c:pt idx="22057">
                  <c:v>474.46949999999998</c:v>
                </c:pt>
                <c:pt idx="22058">
                  <c:v>474.5179</c:v>
                </c:pt>
                <c:pt idx="22059">
                  <c:v>474.56560000000002</c:v>
                </c:pt>
                <c:pt idx="22060">
                  <c:v>474.61219999999997</c:v>
                </c:pt>
                <c:pt idx="22061">
                  <c:v>474.66039999999998</c:v>
                </c:pt>
                <c:pt idx="22062">
                  <c:v>474.7088</c:v>
                </c:pt>
                <c:pt idx="22063">
                  <c:v>474.75779999999997</c:v>
                </c:pt>
                <c:pt idx="22064">
                  <c:v>474.80599999999998</c:v>
                </c:pt>
                <c:pt idx="22065">
                  <c:v>474.85340000000002</c:v>
                </c:pt>
                <c:pt idx="22066">
                  <c:v>474.90219999999999</c:v>
                </c:pt>
                <c:pt idx="22067">
                  <c:v>474.95030000000003</c:v>
                </c:pt>
                <c:pt idx="22068">
                  <c:v>474.99959999999999</c:v>
                </c:pt>
                <c:pt idx="22069">
                  <c:v>475.04860000000002</c:v>
                </c:pt>
                <c:pt idx="22070">
                  <c:v>475.09739999999999</c:v>
                </c:pt>
                <c:pt idx="22071">
                  <c:v>475.14670000000001</c:v>
                </c:pt>
                <c:pt idx="22072">
                  <c:v>475.19540000000001</c:v>
                </c:pt>
                <c:pt idx="22073">
                  <c:v>475.2432</c:v>
                </c:pt>
                <c:pt idx="22074">
                  <c:v>475.29180000000002</c:v>
                </c:pt>
                <c:pt idx="22075">
                  <c:v>475.34120000000001</c:v>
                </c:pt>
                <c:pt idx="22076">
                  <c:v>475.39030000000002</c:v>
                </c:pt>
                <c:pt idx="22077">
                  <c:v>475.43880000000001</c:v>
                </c:pt>
                <c:pt idx="22078">
                  <c:v>475.4864</c:v>
                </c:pt>
                <c:pt idx="22079">
                  <c:v>475.53590000000003</c:v>
                </c:pt>
                <c:pt idx="22080">
                  <c:v>475.58519999999999</c:v>
                </c:pt>
                <c:pt idx="22081">
                  <c:v>475.6354</c:v>
                </c:pt>
                <c:pt idx="22082">
                  <c:v>475.68340000000001</c:v>
                </c:pt>
                <c:pt idx="22083">
                  <c:v>475.73340000000002</c:v>
                </c:pt>
                <c:pt idx="22084">
                  <c:v>475.7826</c:v>
                </c:pt>
                <c:pt idx="22085">
                  <c:v>475.83080000000001</c:v>
                </c:pt>
                <c:pt idx="22086">
                  <c:v>475.87939999999998</c:v>
                </c:pt>
                <c:pt idx="22087">
                  <c:v>475.9298</c:v>
                </c:pt>
                <c:pt idx="22088">
                  <c:v>475.98020000000002</c:v>
                </c:pt>
                <c:pt idx="22089">
                  <c:v>476.02940000000001</c:v>
                </c:pt>
                <c:pt idx="22090">
                  <c:v>476.07990000000001</c:v>
                </c:pt>
                <c:pt idx="22091">
                  <c:v>476.12700000000001</c:v>
                </c:pt>
                <c:pt idx="22092">
                  <c:v>476.17660000000001</c:v>
                </c:pt>
                <c:pt idx="22093">
                  <c:v>476.2269</c:v>
                </c:pt>
                <c:pt idx="22094">
                  <c:v>476.27820000000003</c:v>
                </c:pt>
                <c:pt idx="22095">
                  <c:v>476.32780000000002</c:v>
                </c:pt>
                <c:pt idx="22096">
                  <c:v>476.37799999999999</c:v>
                </c:pt>
                <c:pt idx="22097">
                  <c:v>476.42860000000002</c:v>
                </c:pt>
                <c:pt idx="22098">
                  <c:v>476.47620000000001</c:v>
                </c:pt>
                <c:pt idx="22099">
                  <c:v>476.52730000000003</c:v>
                </c:pt>
                <c:pt idx="22100">
                  <c:v>476.57679999999999</c:v>
                </c:pt>
                <c:pt idx="22101">
                  <c:v>476.6266</c:v>
                </c:pt>
                <c:pt idx="22102">
                  <c:v>476.67439999999999</c:v>
                </c:pt>
                <c:pt idx="22103">
                  <c:v>476.72500000000002</c:v>
                </c:pt>
                <c:pt idx="22104">
                  <c:v>476.77730000000003</c:v>
                </c:pt>
                <c:pt idx="22105">
                  <c:v>476.8261</c:v>
                </c:pt>
                <c:pt idx="22106">
                  <c:v>476.87560000000002</c:v>
                </c:pt>
                <c:pt idx="22107">
                  <c:v>476.92619999999999</c:v>
                </c:pt>
                <c:pt idx="22108">
                  <c:v>476.97739999999999</c:v>
                </c:pt>
                <c:pt idx="22109">
                  <c:v>477.02600000000001</c:v>
                </c:pt>
                <c:pt idx="22110">
                  <c:v>477.07769999999999</c:v>
                </c:pt>
                <c:pt idx="22111">
                  <c:v>477.12950000000001</c:v>
                </c:pt>
                <c:pt idx="22112">
                  <c:v>477.17829999999998</c:v>
                </c:pt>
                <c:pt idx="22113">
                  <c:v>477.22899999999998</c:v>
                </c:pt>
                <c:pt idx="22114">
                  <c:v>477.28100000000001</c:v>
                </c:pt>
                <c:pt idx="22115">
                  <c:v>477.33199999999999</c:v>
                </c:pt>
                <c:pt idx="22116">
                  <c:v>477.38290000000001</c:v>
                </c:pt>
                <c:pt idx="22117">
                  <c:v>477.435</c:v>
                </c:pt>
                <c:pt idx="22118">
                  <c:v>477.48599999999999</c:v>
                </c:pt>
                <c:pt idx="22119">
                  <c:v>477.53800000000001</c:v>
                </c:pt>
                <c:pt idx="22120">
                  <c:v>477.58789999999999</c:v>
                </c:pt>
                <c:pt idx="22121">
                  <c:v>477.64</c:v>
                </c:pt>
                <c:pt idx="22122">
                  <c:v>477.69099999999997</c:v>
                </c:pt>
                <c:pt idx="22123">
                  <c:v>477.7414</c:v>
                </c:pt>
                <c:pt idx="22124">
                  <c:v>477.79180000000002</c:v>
                </c:pt>
                <c:pt idx="22125">
                  <c:v>477.84140000000002</c:v>
                </c:pt>
                <c:pt idx="22126">
                  <c:v>477.89260000000002</c:v>
                </c:pt>
                <c:pt idx="22127">
                  <c:v>477.94450000000001</c:v>
                </c:pt>
                <c:pt idx="22128">
                  <c:v>477.99619999999999</c:v>
                </c:pt>
                <c:pt idx="22129">
                  <c:v>478.0462</c:v>
                </c:pt>
                <c:pt idx="22130">
                  <c:v>478.09730000000002</c:v>
                </c:pt>
                <c:pt idx="22131">
                  <c:v>478.14690000000002</c:v>
                </c:pt>
                <c:pt idx="22132">
                  <c:v>478.19920000000002</c:v>
                </c:pt>
                <c:pt idx="22133">
                  <c:v>478.25</c:v>
                </c:pt>
                <c:pt idx="22134">
                  <c:v>478.30110000000002</c:v>
                </c:pt>
                <c:pt idx="22135">
                  <c:v>478.3528</c:v>
                </c:pt>
                <c:pt idx="22136">
                  <c:v>478.40519999999998</c:v>
                </c:pt>
                <c:pt idx="22137">
                  <c:v>478.45659999999998</c:v>
                </c:pt>
                <c:pt idx="22138">
                  <c:v>478.50839999999999</c:v>
                </c:pt>
                <c:pt idx="22139">
                  <c:v>478.56009999999998</c:v>
                </c:pt>
                <c:pt idx="22140">
                  <c:v>478.61239999999998</c:v>
                </c:pt>
                <c:pt idx="22141">
                  <c:v>478.66340000000002</c:v>
                </c:pt>
                <c:pt idx="22142">
                  <c:v>478.71719999999999</c:v>
                </c:pt>
                <c:pt idx="22143">
                  <c:v>478.7697</c:v>
                </c:pt>
                <c:pt idx="22144">
                  <c:v>478.82389999999998</c:v>
                </c:pt>
                <c:pt idx="22145">
                  <c:v>478.87720000000002</c:v>
                </c:pt>
                <c:pt idx="22146">
                  <c:v>478.92959999999999</c:v>
                </c:pt>
                <c:pt idx="22147">
                  <c:v>478.98289999999997</c:v>
                </c:pt>
                <c:pt idx="22148">
                  <c:v>479.03620000000001</c:v>
                </c:pt>
                <c:pt idx="22149">
                  <c:v>479.08879999999999</c:v>
                </c:pt>
                <c:pt idx="22150">
                  <c:v>479.1422</c:v>
                </c:pt>
                <c:pt idx="22151">
                  <c:v>479.1952</c:v>
                </c:pt>
                <c:pt idx="22152">
                  <c:v>479.24880000000002</c:v>
                </c:pt>
                <c:pt idx="22153">
                  <c:v>479.30160000000001</c:v>
                </c:pt>
                <c:pt idx="22154">
                  <c:v>479.35539999999997</c:v>
                </c:pt>
                <c:pt idx="22155">
                  <c:v>479.40750000000003</c:v>
                </c:pt>
                <c:pt idx="22156">
                  <c:v>479.46260000000001</c:v>
                </c:pt>
                <c:pt idx="22157">
                  <c:v>479.51620000000003</c:v>
                </c:pt>
                <c:pt idx="22158">
                  <c:v>479.56900000000002</c:v>
                </c:pt>
                <c:pt idx="22159">
                  <c:v>479.62180000000001</c:v>
                </c:pt>
                <c:pt idx="22160">
                  <c:v>479.67720000000003</c:v>
                </c:pt>
                <c:pt idx="22161">
                  <c:v>479.7296</c:v>
                </c:pt>
                <c:pt idx="22162">
                  <c:v>479.7826</c:v>
                </c:pt>
                <c:pt idx="22163">
                  <c:v>479.83550000000002</c:v>
                </c:pt>
                <c:pt idx="22164">
                  <c:v>479.88920000000002</c:v>
                </c:pt>
                <c:pt idx="22165">
                  <c:v>479.94490000000002</c:v>
                </c:pt>
                <c:pt idx="22166">
                  <c:v>479.99880000000002</c:v>
                </c:pt>
                <c:pt idx="22167">
                  <c:v>480.053</c:v>
                </c:pt>
                <c:pt idx="22168">
                  <c:v>480.10629999999998</c:v>
                </c:pt>
                <c:pt idx="22169">
                  <c:v>480.15940000000001</c:v>
                </c:pt>
                <c:pt idx="22170">
                  <c:v>480.21409999999997</c:v>
                </c:pt>
                <c:pt idx="22171">
                  <c:v>480.26960000000003</c:v>
                </c:pt>
                <c:pt idx="22172">
                  <c:v>480.32409999999999</c:v>
                </c:pt>
                <c:pt idx="22173">
                  <c:v>480.37880000000001</c:v>
                </c:pt>
                <c:pt idx="22174">
                  <c:v>480.43209999999999</c:v>
                </c:pt>
                <c:pt idx="22175">
                  <c:v>480.48820000000001</c:v>
                </c:pt>
                <c:pt idx="22176">
                  <c:v>480.54300000000001</c:v>
                </c:pt>
                <c:pt idx="22177">
                  <c:v>480.59679999999997</c:v>
                </c:pt>
                <c:pt idx="22178">
                  <c:v>480.65140000000002</c:v>
                </c:pt>
                <c:pt idx="22179">
                  <c:v>480.7063</c:v>
                </c:pt>
                <c:pt idx="22180">
                  <c:v>480.76170000000002</c:v>
                </c:pt>
                <c:pt idx="22181">
                  <c:v>480.81639999999999</c:v>
                </c:pt>
                <c:pt idx="22182">
                  <c:v>480.87240000000003</c:v>
                </c:pt>
                <c:pt idx="22183">
                  <c:v>480.92720000000003</c:v>
                </c:pt>
                <c:pt idx="22184">
                  <c:v>480.98099999999999</c:v>
                </c:pt>
                <c:pt idx="22185">
                  <c:v>481.03719999999998</c:v>
                </c:pt>
                <c:pt idx="22186">
                  <c:v>481.09140000000002</c:v>
                </c:pt>
                <c:pt idx="22187">
                  <c:v>481.14670000000001</c:v>
                </c:pt>
                <c:pt idx="22188">
                  <c:v>481.20319999999998</c:v>
                </c:pt>
                <c:pt idx="22189">
                  <c:v>481.25819999999999</c:v>
                </c:pt>
                <c:pt idx="22190">
                  <c:v>481.3134</c:v>
                </c:pt>
                <c:pt idx="22191">
                  <c:v>481.37099999999998</c:v>
                </c:pt>
                <c:pt idx="22192">
                  <c:v>481.42660000000001</c:v>
                </c:pt>
                <c:pt idx="22193">
                  <c:v>481.48059999999998</c:v>
                </c:pt>
                <c:pt idx="22194">
                  <c:v>481.53750000000002</c:v>
                </c:pt>
                <c:pt idx="22195">
                  <c:v>481.59070000000003</c:v>
                </c:pt>
                <c:pt idx="22196">
                  <c:v>481.64670000000001</c:v>
                </c:pt>
                <c:pt idx="22197">
                  <c:v>481.7038</c:v>
                </c:pt>
                <c:pt idx="22198">
                  <c:v>481.75779999999997</c:v>
                </c:pt>
                <c:pt idx="22199">
                  <c:v>481.81389999999999</c:v>
                </c:pt>
                <c:pt idx="22200">
                  <c:v>481.87020000000001</c:v>
                </c:pt>
                <c:pt idx="22201">
                  <c:v>481.92540000000002</c:v>
                </c:pt>
                <c:pt idx="22202">
                  <c:v>481.98169999999999</c:v>
                </c:pt>
                <c:pt idx="22203">
                  <c:v>482.0367</c:v>
                </c:pt>
                <c:pt idx="22204">
                  <c:v>482.09449999999998</c:v>
                </c:pt>
                <c:pt idx="22205">
                  <c:v>482.15030000000002</c:v>
                </c:pt>
                <c:pt idx="22206">
                  <c:v>482.20740000000001</c:v>
                </c:pt>
                <c:pt idx="22207">
                  <c:v>482.26580000000001</c:v>
                </c:pt>
                <c:pt idx="22208">
                  <c:v>482.3211</c:v>
                </c:pt>
                <c:pt idx="22209">
                  <c:v>482.37810000000002</c:v>
                </c:pt>
                <c:pt idx="22210">
                  <c:v>482.43310000000002</c:v>
                </c:pt>
                <c:pt idx="22211">
                  <c:v>482.49169999999998</c:v>
                </c:pt>
                <c:pt idx="22212">
                  <c:v>482.54750000000001</c:v>
                </c:pt>
                <c:pt idx="22213">
                  <c:v>482.60579999999999</c:v>
                </c:pt>
                <c:pt idx="22214">
                  <c:v>482.66219999999998</c:v>
                </c:pt>
                <c:pt idx="22215">
                  <c:v>482.72109999999998</c:v>
                </c:pt>
                <c:pt idx="22216">
                  <c:v>482.77870000000001</c:v>
                </c:pt>
                <c:pt idx="22217">
                  <c:v>482.83690000000001</c:v>
                </c:pt>
                <c:pt idx="22218">
                  <c:v>482.89350000000002</c:v>
                </c:pt>
                <c:pt idx="22219">
                  <c:v>482.95119999999997</c:v>
                </c:pt>
                <c:pt idx="22220">
                  <c:v>483.00979999999998</c:v>
                </c:pt>
                <c:pt idx="22221">
                  <c:v>483.06650000000002</c:v>
                </c:pt>
                <c:pt idx="22222">
                  <c:v>483.12639999999999</c:v>
                </c:pt>
                <c:pt idx="22223">
                  <c:v>483.1832</c:v>
                </c:pt>
                <c:pt idx="22224">
                  <c:v>483.24220000000003</c:v>
                </c:pt>
                <c:pt idx="22225">
                  <c:v>483.29840000000002</c:v>
                </c:pt>
                <c:pt idx="22226">
                  <c:v>483.35590000000002</c:v>
                </c:pt>
                <c:pt idx="22227">
                  <c:v>483.41520000000003</c:v>
                </c:pt>
                <c:pt idx="22228">
                  <c:v>483.47340000000003</c:v>
                </c:pt>
                <c:pt idx="22229">
                  <c:v>483.53059999999999</c:v>
                </c:pt>
                <c:pt idx="22230">
                  <c:v>483.58890000000002</c:v>
                </c:pt>
                <c:pt idx="22231">
                  <c:v>483.6456</c:v>
                </c:pt>
                <c:pt idx="22232">
                  <c:v>483.70190000000002</c:v>
                </c:pt>
                <c:pt idx="22233">
                  <c:v>483.75880000000001</c:v>
                </c:pt>
                <c:pt idx="22234">
                  <c:v>483.81619999999998</c:v>
                </c:pt>
                <c:pt idx="22235">
                  <c:v>483.87049999999999</c:v>
                </c:pt>
                <c:pt idx="22236">
                  <c:v>483.92649999999998</c:v>
                </c:pt>
                <c:pt idx="22237">
                  <c:v>483.98200000000003</c:v>
                </c:pt>
                <c:pt idx="22238">
                  <c:v>484.03910000000002</c:v>
                </c:pt>
                <c:pt idx="22239">
                  <c:v>484.09620000000001</c:v>
                </c:pt>
                <c:pt idx="22240">
                  <c:v>484.1515</c:v>
                </c:pt>
                <c:pt idx="22241">
                  <c:v>484.20890000000003</c:v>
                </c:pt>
                <c:pt idx="22242">
                  <c:v>484.2663</c:v>
                </c:pt>
                <c:pt idx="22243">
                  <c:v>484.32319999999999</c:v>
                </c:pt>
                <c:pt idx="22244">
                  <c:v>484.38029999999998</c:v>
                </c:pt>
                <c:pt idx="22245">
                  <c:v>484.43799999999999</c:v>
                </c:pt>
                <c:pt idx="22246">
                  <c:v>484.49720000000002</c:v>
                </c:pt>
                <c:pt idx="22247">
                  <c:v>484.5523</c:v>
                </c:pt>
                <c:pt idx="22248">
                  <c:v>484.6121</c:v>
                </c:pt>
                <c:pt idx="22249">
                  <c:v>484.67009999999999</c:v>
                </c:pt>
                <c:pt idx="22250">
                  <c:v>484.73099999999999</c:v>
                </c:pt>
                <c:pt idx="22251">
                  <c:v>484.7876</c:v>
                </c:pt>
                <c:pt idx="22252">
                  <c:v>484.84589999999997</c:v>
                </c:pt>
                <c:pt idx="22253">
                  <c:v>484.90460000000002</c:v>
                </c:pt>
                <c:pt idx="22254">
                  <c:v>484.96300000000002</c:v>
                </c:pt>
                <c:pt idx="22255">
                  <c:v>485.02359999999999</c:v>
                </c:pt>
                <c:pt idx="22256">
                  <c:v>485.08319999999998</c:v>
                </c:pt>
                <c:pt idx="22257">
                  <c:v>485.14299999999997</c:v>
                </c:pt>
                <c:pt idx="22258">
                  <c:v>485.20179999999999</c:v>
                </c:pt>
                <c:pt idx="22259">
                  <c:v>485.26080000000002</c:v>
                </c:pt>
                <c:pt idx="22260">
                  <c:v>485.32139999999998</c:v>
                </c:pt>
                <c:pt idx="22261">
                  <c:v>485.38040000000001</c:v>
                </c:pt>
                <c:pt idx="22262">
                  <c:v>485.4402</c:v>
                </c:pt>
                <c:pt idx="22263">
                  <c:v>485.50080000000003</c:v>
                </c:pt>
                <c:pt idx="22264">
                  <c:v>485.56270000000001</c:v>
                </c:pt>
                <c:pt idx="22265">
                  <c:v>485.6232</c:v>
                </c:pt>
                <c:pt idx="22266">
                  <c:v>485.68200000000002</c:v>
                </c:pt>
                <c:pt idx="22267">
                  <c:v>485.74439999999998</c:v>
                </c:pt>
                <c:pt idx="22268">
                  <c:v>485.80529999999999</c:v>
                </c:pt>
                <c:pt idx="22269">
                  <c:v>485.8664</c:v>
                </c:pt>
                <c:pt idx="22270">
                  <c:v>485.92619999999999</c:v>
                </c:pt>
                <c:pt idx="22271">
                  <c:v>485.98860000000002</c:v>
                </c:pt>
                <c:pt idx="22272">
                  <c:v>486.0498</c:v>
                </c:pt>
                <c:pt idx="22273">
                  <c:v>486.1112</c:v>
                </c:pt>
                <c:pt idx="22274">
                  <c:v>486.17099999999999</c:v>
                </c:pt>
                <c:pt idx="22275">
                  <c:v>486.23239999999998</c:v>
                </c:pt>
                <c:pt idx="22276">
                  <c:v>486.29180000000002</c:v>
                </c:pt>
                <c:pt idx="22277">
                  <c:v>486.35270000000003</c:v>
                </c:pt>
                <c:pt idx="22278">
                  <c:v>486.4128</c:v>
                </c:pt>
                <c:pt idx="22279">
                  <c:v>486.47370000000001</c:v>
                </c:pt>
                <c:pt idx="22280">
                  <c:v>486.53460000000001</c:v>
                </c:pt>
                <c:pt idx="22281">
                  <c:v>486.5951</c:v>
                </c:pt>
                <c:pt idx="22282">
                  <c:v>486.65600000000001</c:v>
                </c:pt>
                <c:pt idx="22283">
                  <c:v>486.71530000000001</c:v>
                </c:pt>
                <c:pt idx="22284">
                  <c:v>486.77719999999999</c:v>
                </c:pt>
                <c:pt idx="22285">
                  <c:v>486.83780000000002</c:v>
                </c:pt>
                <c:pt idx="22286">
                  <c:v>486.89870000000002</c:v>
                </c:pt>
                <c:pt idx="22287">
                  <c:v>486.95940000000002</c:v>
                </c:pt>
                <c:pt idx="22288">
                  <c:v>487.02100000000002</c:v>
                </c:pt>
                <c:pt idx="22289">
                  <c:v>487.08159999999998</c:v>
                </c:pt>
                <c:pt idx="22290">
                  <c:v>487.14280000000002</c:v>
                </c:pt>
                <c:pt idx="22291">
                  <c:v>487.20280000000002</c:v>
                </c:pt>
                <c:pt idx="22292">
                  <c:v>487.26339999999999</c:v>
                </c:pt>
                <c:pt idx="22293">
                  <c:v>487.32420000000002</c:v>
                </c:pt>
                <c:pt idx="22294">
                  <c:v>487.38479999999998</c:v>
                </c:pt>
                <c:pt idx="22295">
                  <c:v>487.44589999999999</c:v>
                </c:pt>
                <c:pt idx="22296">
                  <c:v>487.505</c:v>
                </c:pt>
                <c:pt idx="22297">
                  <c:v>487.5684</c:v>
                </c:pt>
                <c:pt idx="22298">
                  <c:v>487.62959999999998</c:v>
                </c:pt>
                <c:pt idx="22299">
                  <c:v>487.69099999999997</c:v>
                </c:pt>
                <c:pt idx="22300">
                  <c:v>487.7543</c:v>
                </c:pt>
                <c:pt idx="22301">
                  <c:v>487.81560000000002</c:v>
                </c:pt>
                <c:pt idx="22302">
                  <c:v>487.87700000000001</c:v>
                </c:pt>
                <c:pt idx="22303">
                  <c:v>487.93779999999998</c:v>
                </c:pt>
                <c:pt idx="22304">
                  <c:v>488.00139999999999</c:v>
                </c:pt>
                <c:pt idx="22305">
                  <c:v>488.0634</c:v>
                </c:pt>
                <c:pt idx="22306">
                  <c:v>488.12569999999999</c:v>
                </c:pt>
                <c:pt idx="22307">
                  <c:v>488.18880000000001</c:v>
                </c:pt>
                <c:pt idx="22308">
                  <c:v>488.25189999999998</c:v>
                </c:pt>
                <c:pt idx="22309">
                  <c:v>488.3141</c:v>
                </c:pt>
                <c:pt idx="22310">
                  <c:v>488.3766</c:v>
                </c:pt>
                <c:pt idx="22311">
                  <c:v>488.43979999999999</c:v>
                </c:pt>
                <c:pt idx="22312">
                  <c:v>488.50400000000002</c:v>
                </c:pt>
                <c:pt idx="22313">
                  <c:v>488.5668</c:v>
                </c:pt>
                <c:pt idx="22314">
                  <c:v>488.63029999999998</c:v>
                </c:pt>
                <c:pt idx="22315">
                  <c:v>488.69290000000001</c:v>
                </c:pt>
                <c:pt idx="22316">
                  <c:v>488.75580000000002</c:v>
                </c:pt>
                <c:pt idx="22317">
                  <c:v>488.81939999999997</c:v>
                </c:pt>
                <c:pt idx="22318">
                  <c:v>488.88319999999999</c:v>
                </c:pt>
                <c:pt idx="22319">
                  <c:v>488.94650000000001</c:v>
                </c:pt>
                <c:pt idx="22320">
                  <c:v>489.01</c:v>
                </c:pt>
                <c:pt idx="22321">
                  <c:v>489.07310000000001</c:v>
                </c:pt>
                <c:pt idx="22322">
                  <c:v>489.13799999999998</c:v>
                </c:pt>
                <c:pt idx="22323">
                  <c:v>489.20190000000002</c:v>
                </c:pt>
                <c:pt idx="22324">
                  <c:v>489.2638</c:v>
                </c:pt>
                <c:pt idx="22325">
                  <c:v>489.327</c:v>
                </c:pt>
                <c:pt idx="22326">
                  <c:v>489.39089999999999</c:v>
                </c:pt>
                <c:pt idx="22327">
                  <c:v>489.45280000000002</c:v>
                </c:pt>
                <c:pt idx="22328">
                  <c:v>489.51659999999998</c:v>
                </c:pt>
                <c:pt idx="22329">
                  <c:v>489.58019999999999</c:v>
                </c:pt>
                <c:pt idx="22330">
                  <c:v>489.64429999999999</c:v>
                </c:pt>
                <c:pt idx="22331">
                  <c:v>489.70870000000002</c:v>
                </c:pt>
                <c:pt idx="22332">
                  <c:v>489.7722</c:v>
                </c:pt>
                <c:pt idx="22333">
                  <c:v>489.83699999999999</c:v>
                </c:pt>
                <c:pt idx="22334">
                  <c:v>489.90109999999999</c:v>
                </c:pt>
                <c:pt idx="22335">
                  <c:v>489.96609999999998</c:v>
                </c:pt>
                <c:pt idx="22336">
                  <c:v>490.02960000000002</c:v>
                </c:pt>
                <c:pt idx="22337">
                  <c:v>490.09320000000002</c:v>
                </c:pt>
                <c:pt idx="22338">
                  <c:v>490.15859999999998</c:v>
                </c:pt>
                <c:pt idx="22339">
                  <c:v>490.22250000000003</c:v>
                </c:pt>
                <c:pt idx="22340">
                  <c:v>490.28800000000001</c:v>
                </c:pt>
                <c:pt idx="22341">
                  <c:v>490.35399999999998</c:v>
                </c:pt>
                <c:pt idx="22342">
                  <c:v>490.41800000000001</c:v>
                </c:pt>
                <c:pt idx="22343">
                  <c:v>490.48250000000002</c:v>
                </c:pt>
                <c:pt idx="22344">
                  <c:v>490.54689999999999</c:v>
                </c:pt>
                <c:pt idx="22345">
                  <c:v>490.61180000000002</c:v>
                </c:pt>
                <c:pt idx="22346">
                  <c:v>490.67759999999998</c:v>
                </c:pt>
                <c:pt idx="22347">
                  <c:v>490.74329999999998</c:v>
                </c:pt>
                <c:pt idx="22348">
                  <c:v>490.80779999999999</c:v>
                </c:pt>
                <c:pt idx="22349">
                  <c:v>490.8732</c:v>
                </c:pt>
                <c:pt idx="22350">
                  <c:v>490.93689999999998</c:v>
                </c:pt>
                <c:pt idx="22351">
                  <c:v>491.0034</c:v>
                </c:pt>
                <c:pt idx="22352">
                  <c:v>491.0684</c:v>
                </c:pt>
                <c:pt idx="22353">
                  <c:v>491.13529999999997</c:v>
                </c:pt>
                <c:pt idx="22354">
                  <c:v>491.19929999999999</c:v>
                </c:pt>
                <c:pt idx="22355">
                  <c:v>491.26479999999998</c:v>
                </c:pt>
                <c:pt idx="22356">
                  <c:v>491.33080000000001</c:v>
                </c:pt>
                <c:pt idx="22357">
                  <c:v>491.3974</c:v>
                </c:pt>
                <c:pt idx="22358">
                  <c:v>491.46249999999998</c:v>
                </c:pt>
                <c:pt idx="22359">
                  <c:v>491.52620000000002</c:v>
                </c:pt>
                <c:pt idx="22360">
                  <c:v>491.59440000000001</c:v>
                </c:pt>
                <c:pt idx="22361">
                  <c:v>491.66109999999998</c:v>
                </c:pt>
                <c:pt idx="22362">
                  <c:v>491.72750000000002</c:v>
                </c:pt>
                <c:pt idx="22363">
                  <c:v>491.79399999999998</c:v>
                </c:pt>
                <c:pt idx="22364">
                  <c:v>491.85820000000001</c:v>
                </c:pt>
                <c:pt idx="22365">
                  <c:v>491.92540000000002</c:v>
                </c:pt>
                <c:pt idx="22366">
                  <c:v>491.99099999999999</c:v>
                </c:pt>
                <c:pt idx="22367">
                  <c:v>492.05799999999999</c:v>
                </c:pt>
                <c:pt idx="22368">
                  <c:v>492.12400000000002</c:v>
                </c:pt>
                <c:pt idx="22369">
                  <c:v>492.1902</c:v>
                </c:pt>
                <c:pt idx="22370">
                  <c:v>492.25459999999998</c:v>
                </c:pt>
                <c:pt idx="22371">
                  <c:v>492.32299999999998</c:v>
                </c:pt>
                <c:pt idx="22372">
                  <c:v>492.3886</c:v>
                </c:pt>
                <c:pt idx="22373">
                  <c:v>492.45440000000002</c:v>
                </c:pt>
                <c:pt idx="22374">
                  <c:v>492.52100000000002</c:v>
                </c:pt>
                <c:pt idx="22375">
                  <c:v>492.58640000000003</c:v>
                </c:pt>
                <c:pt idx="22376">
                  <c:v>492.6533</c:v>
                </c:pt>
                <c:pt idx="22377">
                  <c:v>492.72030000000001</c:v>
                </c:pt>
                <c:pt idx="22378">
                  <c:v>492.78629999999998</c:v>
                </c:pt>
                <c:pt idx="22379">
                  <c:v>492.8537</c:v>
                </c:pt>
                <c:pt idx="22380">
                  <c:v>492.9212</c:v>
                </c:pt>
                <c:pt idx="22381">
                  <c:v>492.99029999999999</c:v>
                </c:pt>
                <c:pt idx="22382">
                  <c:v>493.05900000000003</c:v>
                </c:pt>
                <c:pt idx="22383">
                  <c:v>493.12569999999999</c:v>
                </c:pt>
                <c:pt idx="22384">
                  <c:v>493.19510000000002</c:v>
                </c:pt>
                <c:pt idx="22385">
                  <c:v>493.26240000000001</c:v>
                </c:pt>
                <c:pt idx="22386">
                  <c:v>493.33280000000002</c:v>
                </c:pt>
                <c:pt idx="22387">
                  <c:v>493.4024</c:v>
                </c:pt>
                <c:pt idx="22388">
                  <c:v>493.46899999999999</c:v>
                </c:pt>
                <c:pt idx="22389">
                  <c:v>493.5378</c:v>
                </c:pt>
                <c:pt idx="22390">
                  <c:v>493.60559999999998</c:v>
                </c:pt>
                <c:pt idx="22391">
                  <c:v>493.6728</c:v>
                </c:pt>
                <c:pt idx="22392">
                  <c:v>493.74059999999997</c:v>
                </c:pt>
                <c:pt idx="22393">
                  <c:v>493.80880000000002</c:v>
                </c:pt>
                <c:pt idx="22394">
                  <c:v>493.87700000000001</c:v>
                </c:pt>
                <c:pt idx="22395">
                  <c:v>493.94600000000003</c:v>
                </c:pt>
                <c:pt idx="22396">
                  <c:v>494.01420000000002</c:v>
                </c:pt>
                <c:pt idx="22397">
                  <c:v>494.08199999999999</c:v>
                </c:pt>
                <c:pt idx="22398">
                  <c:v>494.15069999999997</c:v>
                </c:pt>
                <c:pt idx="22399">
                  <c:v>494.21780000000001</c:v>
                </c:pt>
                <c:pt idx="22400">
                  <c:v>494.28649999999999</c:v>
                </c:pt>
                <c:pt idx="22401">
                  <c:v>494.35430000000002</c:v>
                </c:pt>
                <c:pt idx="22402">
                  <c:v>494.42070000000001</c:v>
                </c:pt>
                <c:pt idx="22403">
                  <c:v>494.48919999999998</c:v>
                </c:pt>
                <c:pt idx="22404">
                  <c:v>494.5566</c:v>
                </c:pt>
                <c:pt idx="22405">
                  <c:v>494.62459999999999</c:v>
                </c:pt>
                <c:pt idx="22406">
                  <c:v>494.6918</c:v>
                </c:pt>
                <c:pt idx="22407">
                  <c:v>494.7602</c:v>
                </c:pt>
                <c:pt idx="22408">
                  <c:v>494.82780000000002</c:v>
                </c:pt>
                <c:pt idx="22409">
                  <c:v>494.8965</c:v>
                </c:pt>
                <c:pt idx="22410">
                  <c:v>494.9633</c:v>
                </c:pt>
                <c:pt idx="22411">
                  <c:v>495.03429999999997</c:v>
                </c:pt>
                <c:pt idx="22412">
                  <c:v>495.101</c:v>
                </c:pt>
                <c:pt idx="22413">
                  <c:v>495.16919999999999</c:v>
                </c:pt>
                <c:pt idx="22414">
                  <c:v>495.23820000000001</c:v>
                </c:pt>
                <c:pt idx="22415">
                  <c:v>495.3066</c:v>
                </c:pt>
                <c:pt idx="22416">
                  <c:v>495.37529999999998</c:v>
                </c:pt>
                <c:pt idx="22417">
                  <c:v>495.44560000000001</c:v>
                </c:pt>
                <c:pt idx="22418">
                  <c:v>495.51389999999998</c:v>
                </c:pt>
                <c:pt idx="22419">
                  <c:v>495.58479999999997</c:v>
                </c:pt>
                <c:pt idx="22420">
                  <c:v>495.65379999999999</c:v>
                </c:pt>
                <c:pt idx="22421">
                  <c:v>495.72320000000002</c:v>
                </c:pt>
                <c:pt idx="22422">
                  <c:v>495.79500000000002</c:v>
                </c:pt>
                <c:pt idx="22423">
                  <c:v>495.8646</c:v>
                </c:pt>
                <c:pt idx="22424">
                  <c:v>495.93459999999999</c:v>
                </c:pt>
                <c:pt idx="22425">
                  <c:v>496.0043</c:v>
                </c:pt>
                <c:pt idx="22426">
                  <c:v>496.07240000000002</c:v>
                </c:pt>
                <c:pt idx="22427">
                  <c:v>496.1413</c:v>
                </c:pt>
                <c:pt idx="22428">
                  <c:v>496.21199999999999</c:v>
                </c:pt>
                <c:pt idx="22429">
                  <c:v>496.28120000000001</c:v>
                </c:pt>
                <c:pt idx="22430">
                  <c:v>496.35289999999998</c:v>
                </c:pt>
                <c:pt idx="22431">
                  <c:v>496.42090000000002</c:v>
                </c:pt>
                <c:pt idx="22432">
                  <c:v>496.49149999999997</c:v>
                </c:pt>
                <c:pt idx="22433">
                  <c:v>496.56099999999998</c:v>
                </c:pt>
                <c:pt idx="22434">
                  <c:v>496.63170000000002</c:v>
                </c:pt>
                <c:pt idx="22435">
                  <c:v>496.70179999999999</c:v>
                </c:pt>
                <c:pt idx="22436">
                  <c:v>496.76940000000002</c:v>
                </c:pt>
                <c:pt idx="22437">
                  <c:v>496.83920000000001</c:v>
                </c:pt>
                <c:pt idx="22438">
                  <c:v>496.90719999999999</c:v>
                </c:pt>
                <c:pt idx="22439">
                  <c:v>496.97899999999998</c:v>
                </c:pt>
                <c:pt idx="22440">
                  <c:v>497.04739999999998</c:v>
                </c:pt>
                <c:pt idx="22441">
                  <c:v>497.11779999999999</c:v>
                </c:pt>
                <c:pt idx="22442">
                  <c:v>497.18830000000003</c:v>
                </c:pt>
                <c:pt idx="22443">
                  <c:v>497.25940000000003</c:v>
                </c:pt>
                <c:pt idx="22444">
                  <c:v>497.32940000000002</c:v>
                </c:pt>
                <c:pt idx="22445">
                  <c:v>497.39960000000002</c:v>
                </c:pt>
                <c:pt idx="22446">
                  <c:v>497.47030000000001</c:v>
                </c:pt>
                <c:pt idx="22447">
                  <c:v>497.5403</c:v>
                </c:pt>
                <c:pt idx="22448">
                  <c:v>497.61099999999999</c:v>
                </c:pt>
                <c:pt idx="22449">
                  <c:v>497.68189999999998</c:v>
                </c:pt>
                <c:pt idx="22450">
                  <c:v>497.7516</c:v>
                </c:pt>
                <c:pt idx="22451">
                  <c:v>497.82220000000001</c:v>
                </c:pt>
                <c:pt idx="22452">
                  <c:v>497.89400000000001</c:v>
                </c:pt>
                <c:pt idx="22453">
                  <c:v>497.96539999999999</c:v>
                </c:pt>
                <c:pt idx="22454">
                  <c:v>498.03739999999999</c:v>
                </c:pt>
                <c:pt idx="22455">
                  <c:v>498.10899999999998</c:v>
                </c:pt>
                <c:pt idx="22456">
                  <c:v>498.17840000000001</c:v>
                </c:pt>
                <c:pt idx="22457">
                  <c:v>498.24970000000002</c:v>
                </c:pt>
                <c:pt idx="22458">
                  <c:v>498.32229999999998</c:v>
                </c:pt>
                <c:pt idx="22459">
                  <c:v>498.39260000000002</c:v>
                </c:pt>
                <c:pt idx="22460">
                  <c:v>498.46339999999998</c:v>
                </c:pt>
                <c:pt idx="22461">
                  <c:v>498.53469999999999</c:v>
                </c:pt>
                <c:pt idx="22462">
                  <c:v>498.60700000000003</c:v>
                </c:pt>
                <c:pt idx="22463">
                  <c:v>498.67869999999999</c:v>
                </c:pt>
                <c:pt idx="22464">
                  <c:v>498.74919999999997</c:v>
                </c:pt>
                <c:pt idx="22465">
                  <c:v>498.82049999999998</c:v>
                </c:pt>
                <c:pt idx="22466">
                  <c:v>498.89240000000001</c:v>
                </c:pt>
                <c:pt idx="22467">
                  <c:v>498.9633</c:v>
                </c:pt>
                <c:pt idx="22468">
                  <c:v>499.03579999999999</c:v>
                </c:pt>
                <c:pt idx="22469">
                  <c:v>499.108</c:v>
                </c:pt>
                <c:pt idx="22470">
                  <c:v>499.1782</c:v>
                </c:pt>
                <c:pt idx="22471">
                  <c:v>499.25099999999998</c:v>
                </c:pt>
                <c:pt idx="22472">
                  <c:v>499.32029999999997</c:v>
                </c:pt>
                <c:pt idx="22473">
                  <c:v>499.39400000000001</c:v>
                </c:pt>
                <c:pt idx="22474">
                  <c:v>499.46600000000001</c:v>
                </c:pt>
                <c:pt idx="22475">
                  <c:v>499.53680000000003</c:v>
                </c:pt>
                <c:pt idx="22476">
                  <c:v>499.60750000000002</c:v>
                </c:pt>
                <c:pt idx="22477">
                  <c:v>499.68099999999998</c:v>
                </c:pt>
                <c:pt idx="22478">
                  <c:v>499.75220000000002</c:v>
                </c:pt>
                <c:pt idx="22479">
                  <c:v>499.82159999999999</c:v>
                </c:pt>
                <c:pt idx="22480">
                  <c:v>499.8931</c:v>
                </c:pt>
                <c:pt idx="22481">
                  <c:v>499.96499999999997</c:v>
                </c:pt>
                <c:pt idx="22482">
                  <c:v>500.0367</c:v>
                </c:pt>
                <c:pt idx="22483">
                  <c:v>500.10980000000001</c:v>
                </c:pt>
                <c:pt idx="22484">
                  <c:v>500.18029999999999</c:v>
                </c:pt>
                <c:pt idx="22485">
                  <c:v>500.25279999999998</c:v>
                </c:pt>
                <c:pt idx="22486">
                  <c:v>500.32380000000001</c:v>
                </c:pt>
                <c:pt idx="22487">
                  <c:v>500.39569999999998</c:v>
                </c:pt>
                <c:pt idx="22488">
                  <c:v>500.46660000000003</c:v>
                </c:pt>
                <c:pt idx="22489">
                  <c:v>500.53879999999998</c:v>
                </c:pt>
                <c:pt idx="22490">
                  <c:v>500.61079999999998</c:v>
                </c:pt>
                <c:pt idx="22491">
                  <c:v>500.68200000000002</c:v>
                </c:pt>
                <c:pt idx="22492">
                  <c:v>500.75479999999999</c:v>
                </c:pt>
                <c:pt idx="22493">
                  <c:v>500.82760000000002</c:v>
                </c:pt>
                <c:pt idx="22494">
                  <c:v>500.89920000000001</c:v>
                </c:pt>
                <c:pt idx="22495">
                  <c:v>500.97120000000001</c:v>
                </c:pt>
                <c:pt idx="22496">
                  <c:v>501.04360000000003</c:v>
                </c:pt>
                <c:pt idx="22497">
                  <c:v>501.11590000000001</c:v>
                </c:pt>
                <c:pt idx="22498">
                  <c:v>501.18959999999998</c:v>
                </c:pt>
                <c:pt idx="22499">
                  <c:v>501.26080000000002</c:v>
                </c:pt>
                <c:pt idx="22500">
                  <c:v>501.334</c:v>
                </c:pt>
                <c:pt idx="22501">
                  <c:v>501.40679999999998</c:v>
                </c:pt>
                <c:pt idx="22502">
                  <c:v>501.48039999999997</c:v>
                </c:pt>
                <c:pt idx="22503">
                  <c:v>501.553</c:v>
                </c:pt>
                <c:pt idx="22504">
                  <c:v>501.62529999999998</c:v>
                </c:pt>
                <c:pt idx="22505">
                  <c:v>501.69729999999998</c:v>
                </c:pt>
                <c:pt idx="22506">
                  <c:v>501.77050000000003</c:v>
                </c:pt>
                <c:pt idx="22507">
                  <c:v>501.84379999999999</c:v>
                </c:pt>
                <c:pt idx="22508">
                  <c:v>501.91840000000002</c:v>
                </c:pt>
                <c:pt idx="22509">
                  <c:v>501.99180000000001</c:v>
                </c:pt>
                <c:pt idx="22510">
                  <c:v>502.06540000000001</c:v>
                </c:pt>
                <c:pt idx="22511">
                  <c:v>502.13920000000002</c:v>
                </c:pt>
                <c:pt idx="22512">
                  <c:v>502.21280000000002</c:v>
                </c:pt>
                <c:pt idx="22513">
                  <c:v>502.28649999999999</c:v>
                </c:pt>
                <c:pt idx="22514">
                  <c:v>502.36020000000002</c:v>
                </c:pt>
                <c:pt idx="22515">
                  <c:v>502.43380000000002</c:v>
                </c:pt>
                <c:pt idx="22516">
                  <c:v>502.50380000000001</c:v>
                </c:pt>
                <c:pt idx="22517">
                  <c:v>502.57780000000002</c:v>
                </c:pt>
                <c:pt idx="22518">
                  <c:v>502.6472</c:v>
                </c:pt>
                <c:pt idx="22519">
                  <c:v>502.71980000000002</c:v>
                </c:pt>
                <c:pt idx="22520">
                  <c:v>502.79090000000002</c:v>
                </c:pt>
                <c:pt idx="22521">
                  <c:v>502.86169999999998</c:v>
                </c:pt>
                <c:pt idx="22522">
                  <c:v>502.93200000000002</c:v>
                </c:pt>
                <c:pt idx="22523">
                  <c:v>503.00330000000002</c:v>
                </c:pt>
                <c:pt idx="22524">
                  <c:v>503.07429999999999</c:v>
                </c:pt>
                <c:pt idx="22525">
                  <c:v>503.14460000000003</c:v>
                </c:pt>
                <c:pt idx="22526">
                  <c:v>503.21559999999999</c:v>
                </c:pt>
                <c:pt idx="22527">
                  <c:v>503.2878</c:v>
                </c:pt>
                <c:pt idx="22528">
                  <c:v>503.3596</c:v>
                </c:pt>
                <c:pt idx="22529">
                  <c:v>503.42919999999998</c:v>
                </c:pt>
                <c:pt idx="22530">
                  <c:v>503.50060000000002</c:v>
                </c:pt>
                <c:pt idx="22531">
                  <c:v>503.57170000000002</c:v>
                </c:pt>
                <c:pt idx="22532">
                  <c:v>503.64299999999997</c:v>
                </c:pt>
                <c:pt idx="22533">
                  <c:v>503.71429999999998</c:v>
                </c:pt>
                <c:pt idx="22534">
                  <c:v>503.78719999999998</c:v>
                </c:pt>
                <c:pt idx="22535">
                  <c:v>503.85969999999998</c:v>
                </c:pt>
                <c:pt idx="22536">
                  <c:v>503.93220000000002</c:v>
                </c:pt>
                <c:pt idx="22537">
                  <c:v>504.00510000000003</c:v>
                </c:pt>
                <c:pt idx="22538">
                  <c:v>504.07740000000001</c:v>
                </c:pt>
                <c:pt idx="22539">
                  <c:v>504.1506</c:v>
                </c:pt>
                <c:pt idx="22540">
                  <c:v>504.22519999999997</c:v>
                </c:pt>
                <c:pt idx="22541">
                  <c:v>504.29689999999999</c:v>
                </c:pt>
                <c:pt idx="22542">
                  <c:v>504.37200000000001</c:v>
                </c:pt>
                <c:pt idx="22543">
                  <c:v>504.44639999999998</c:v>
                </c:pt>
                <c:pt idx="22544">
                  <c:v>504.52080000000001</c:v>
                </c:pt>
                <c:pt idx="22545">
                  <c:v>504.59559999999999</c:v>
                </c:pt>
                <c:pt idx="22546">
                  <c:v>504.66800000000001</c:v>
                </c:pt>
                <c:pt idx="22547">
                  <c:v>504.74220000000003</c:v>
                </c:pt>
                <c:pt idx="22548">
                  <c:v>504.81740000000002</c:v>
                </c:pt>
                <c:pt idx="22549">
                  <c:v>504.89120000000003</c:v>
                </c:pt>
                <c:pt idx="22550">
                  <c:v>504.96570000000003</c:v>
                </c:pt>
                <c:pt idx="22551">
                  <c:v>505.03960000000001</c:v>
                </c:pt>
                <c:pt idx="22552">
                  <c:v>505.11540000000002</c:v>
                </c:pt>
                <c:pt idx="22553">
                  <c:v>505.18939999999998</c:v>
                </c:pt>
                <c:pt idx="22554">
                  <c:v>505.26530000000002</c:v>
                </c:pt>
                <c:pt idx="22555">
                  <c:v>505.33909999999997</c:v>
                </c:pt>
                <c:pt idx="22556">
                  <c:v>505.41289999999998</c:v>
                </c:pt>
                <c:pt idx="22557">
                  <c:v>505.48700000000002</c:v>
                </c:pt>
                <c:pt idx="22558">
                  <c:v>505.56180000000001</c:v>
                </c:pt>
                <c:pt idx="22559">
                  <c:v>505.63619999999997</c:v>
                </c:pt>
                <c:pt idx="22560">
                  <c:v>505.709</c:v>
                </c:pt>
                <c:pt idx="22561">
                  <c:v>505.78250000000003</c:v>
                </c:pt>
                <c:pt idx="22562">
                  <c:v>505.85820000000001</c:v>
                </c:pt>
                <c:pt idx="22563">
                  <c:v>505.93220000000002</c:v>
                </c:pt>
                <c:pt idx="22564">
                  <c:v>506.0086</c:v>
                </c:pt>
                <c:pt idx="22565">
                  <c:v>506.08199999999999</c:v>
                </c:pt>
                <c:pt idx="22566">
                  <c:v>506.15780000000001</c:v>
                </c:pt>
                <c:pt idx="22567">
                  <c:v>506.23200000000003</c:v>
                </c:pt>
                <c:pt idx="22568">
                  <c:v>506.30579999999998</c:v>
                </c:pt>
                <c:pt idx="22569">
                  <c:v>506.38159999999999</c:v>
                </c:pt>
                <c:pt idx="22570">
                  <c:v>506.45609999999999</c:v>
                </c:pt>
                <c:pt idx="22571">
                  <c:v>506.53</c:v>
                </c:pt>
                <c:pt idx="22572">
                  <c:v>506.60590000000002</c:v>
                </c:pt>
                <c:pt idx="22573">
                  <c:v>506.67939999999999</c:v>
                </c:pt>
                <c:pt idx="22574">
                  <c:v>506.75470000000001</c:v>
                </c:pt>
                <c:pt idx="22575">
                  <c:v>506.82810000000001</c:v>
                </c:pt>
                <c:pt idx="22576">
                  <c:v>506.90309999999999</c:v>
                </c:pt>
                <c:pt idx="22577">
                  <c:v>506.9776</c:v>
                </c:pt>
                <c:pt idx="22578">
                  <c:v>507.0521</c:v>
                </c:pt>
                <c:pt idx="22579">
                  <c:v>507.12689999999998</c:v>
                </c:pt>
                <c:pt idx="22580">
                  <c:v>507.19920000000002</c:v>
                </c:pt>
                <c:pt idx="22581">
                  <c:v>507.27519999999998</c:v>
                </c:pt>
                <c:pt idx="22582">
                  <c:v>507.351</c:v>
                </c:pt>
                <c:pt idx="22583">
                  <c:v>507.4248</c:v>
                </c:pt>
                <c:pt idx="22584">
                  <c:v>507.49880000000002</c:v>
                </c:pt>
                <c:pt idx="22585">
                  <c:v>507.57229999999998</c:v>
                </c:pt>
                <c:pt idx="22586">
                  <c:v>507.64589999999998</c:v>
                </c:pt>
                <c:pt idx="22587">
                  <c:v>507.72109999999998</c:v>
                </c:pt>
                <c:pt idx="22588">
                  <c:v>507.79509999999999</c:v>
                </c:pt>
                <c:pt idx="22589">
                  <c:v>507.87020000000001</c:v>
                </c:pt>
                <c:pt idx="22590">
                  <c:v>507.94499999999999</c:v>
                </c:pt>
                <c:pt idx="22591">
                  <c:v>508.0188</c:v>
                </c:pt>
                <c:pt idx="22592">
                  <c:v>508.0942</c:v>
                </c:pt>
                <c:pt idx="22593">
                  <c:v>508.16849999999999</c:v>
                </c:pt>
                <c:pt idx="22594">
                  <c:v>508.24340000000001</c:v>
                </c:pt>
                <c:pt idx="22595">
                  <c:v>508.31909999999999</c:v>
                </c:pt>
                <c:pt idx="22596">
                  <c:v>508.39460000000003</c:v>
                </c:pt>
                <c:pt idx="22597">
                  <c:v>508.47</c:v>
                </c:pt>
                <c:pt idx="22598">
                  <c:v>508.5446</c:v>
                </c:pt>
                <c:pt idx="22599">
                  <c:v>508.6207</c:v>
                </c:pt>
                <c:pt idx="22600">
                  <c:v>508.6961</c:v>
                </c:pt>
                <c:pt idx="22601">
                  <c:v>508.77170000000001</c:v>
                </c:pt>
                <c:pt idx="22602">
                  <c:v>508.8442</c:v>
                </c:pt>
                <c:pt idx="22603">
                  <c:v>508.91899999999998</c:v>
                </c:pt>
                <c:pt idx="22604">
                  <c:v>508.99130000000002</c:v>
                </c:pt>
                <c:pt idx="22605">
                  <c:v>509.06479999999999</c:v>
                </c:pt>
                <c:pt idx="22606">
                  <c:v>509.13940000000002</c:v>
                </c:pt>
                <c:pt idx="22607">
                  <c:v>509.21109999999999</c:v>
                </c:pt>
                <c:pt idx="22608">
                  <c:v>509.28480000000002</c:v>
                </c:pt>
                <c:pt idx="22609">
                  <c:v>509.35860000000002</c:v>
                </c:pt>
                <c:pt idx="22610">
                  <c:v>509.4316</c:v>
                </c:pt>
                <c:pt idx="22611">
                  <c:v>509.5052</c:v>
                </c:pt>
                <c:pt idx="22612">
                  <c:v>509.57769999999999</c:v>
                </c:pt>
                <c:pt idx="22613">
                  <c:v>509.65199999999999</c:v>
                </c:pt>
                <c:pt idx="22614">
                  <c:v>509.72460000000001</c:v>
                </c:pt>
                <c:pt idx="22615">
                  <c:v>509.7998</c:v>
                </c:pt>
                <c:pt idx="22616">
                  <c:v>509.87360000000001</c:v>
                </c:pt>
                <c:pt idx="22617">
                  <c:v>509.94720000000001</c:v>
                </c:pt>
                <c:pt idx="22618">
                  <c:v>510.02080000000001</c:v>
                </c:pt>
                <c:pt idx="22619">
                  <c:v>510.09359999999998</c:v>
                </c:pt>
                <c:pt idx="22620">
                  <c:v>510.17180000000002</c:v>
                </c:pt>
                <c:pt idx="22621">
                  <c:v>510.24380000000002</c:v>
                </c:pt>
                <c:pt idx="22622">
                  <c:v>510.3186</c:v>
                </c:pt>
                <c:pt idx="22623">
                  <c:v>510.39240000000001</c:v>
                </c:pt>
                <c:pt idx="22624">
                  <c:v>510.46620000000001</c:v>
                </c:pt>
                <c:pt idx="22625">
                  <c:v>510.53960000000001</c:v>
                </c:pt>
                <c:pt idx="22626">
                  <c:v>510.61610000000002</c:v>
                </c:pt>
                <c:pt idx="22627">
                  <c:v>510.69040000000001</c:v>
                </c:pt>
                <c:pt idx="22628">
                  <c:v>510.76580000000001</c:v>
                </c:pt>
                <c:pt idx="22629">
                  <c:v>510.84059999999999</c:v>
                </c:pt>
                <c:pt idx="22630">
                  <c:v>510.91660000000002</c:v>
                </c:pt>
                <c:pt idx="22631">
                  <c:v>510.99189999999999</c:v>
                </c:pt>
                <c:pt idx="22632">
                  <c:v>511.06720000000001</c:v>
                </c:pt>
                <c:pt idx="22633">
                  <c:v>511.14170000000001</c:v>
                </c:pt>
                <c:pt idx="22634">
                  <c:v>511.21839999999997</c:v>
                </c:pt>
                <c:pt idx="22635">
                  <c:v>511.29160000000002</c:v>
                </c:pt>
                <c:pt idx="22636">
                  <c:v>511.36759999999998</c:v>
                </c:pt>
                <c:pt idx="22637">
                  <c:v>511.44330000000002</c:v>
                </c:pt>
                <c:pt idx="22638">
                  <c:v>511.51760000000002</c:v>
                </c:pt>
                <c:pt idx="22639">
                  <c:v>511.5942</c:v>
                </c:pt>
                <c:pt idx="22640">
                  <c:v>511.67</c:v>
                </c:pt>
                <c:pt idx="22641">
                  <c:v>511.74639999999999</c:v>
                </c:pt>
                <c:pt idx="22642">
                  <c:v>511.82130000000001</c:v>
                </c:pt>
                <c:pt idx="22643">
                  <c:v>511.8972</c:v>
                </c:pt>
                <c:pt idx="22644">
                  <c:v>511.97269999999997</c:v>
                </c:pt>
                <c:pt idx="22645">
                  <c:v>512.04999999999995</c:v>
                </c:pt>
                <c:pt idx="22646">
                  <c:v>512.12660000000005</c:v>
                </c:pt>
                <c:pt idx="22647">
                  <c:v>512.20259999999996</c:v>
                </c:pt>
                <c:pt idx="22648">
                  <c:v>512.27840000000003</c:v>
                </c:pt>
                <c:pt idx="22649">
                  <c:v>512.35469999999998</c:v>
                </c:pt>
                <c:pt idx="22650">
                  <c:v>512.43119999999999</c:v>
                </c:pt>
                <c:pt idx="22651">
                  <c:v>512.50869999999998</c:v>
                </c:pt>
                <c:pt idx="22652">
                  <c:v>512.58399999999995</c:v>
                </c:pt>
                <c:pt idx="22653">
                  <c:v>512.65940000000001</c:v>
                </c:pt>
                <c:pt idx="22654">
                  <c:v>512.73580000000004</c:v>
                </c:pt>
                <c:pt idx="22655">
                  <c:v>512.81029999999998</c:v>
                </c:pt>
                <c:pt idx="22656">
                  <c:v>512.8854</c:v>
                </c:pt>
                <c:pt idx="22657">
                  <c:v>512.96019999999999</c:v>
                </c:pt>
                <c:pt idx="22658">
                  <c:v>513.03660000000002</c:v>
                </c:pt>
                <c:pt idx="22659">
                  <c:v>513.11</c:v>
                </c:pt>
                <c:pt idx="22660">
                  <c:v>513.18499999999995</c:v>
                </c:pt>
                <c:pt idx="22661">
                  <c:v>513.2604</c:v>
                </c:pt>
                <c:pt idx="22662">
                  <c:v>513.33600000000001</c:v>
                </c:pt>
                <c:pt idx="22663">
                  <c:v>513.40940000000001</c:v>
                </c:pt>
                <c:pt idx="22664">
                  <c:v>513.48659999999995</c:v>
                </c:pt>
                <c:pt idx="22665">
                  <c:v>513.56179999999995</c:v>
                </c:pt>
                <c:pt idx="22666">
                  <c:v>513.63800000000003</c:v>
                </c:pt>
                <c:pt idx="22667">
                  <c:v>513.71370000000002</c:v>
                </c:pt>
                <c:pt idx="22668">
                  <c:v>513.7912</c:v>
                </c:pt>
                <c:pt idx="22669">
                  <c:v>513.86670000000004</c:v>
                </c:pt>
                <c:pt idx="22670">
                  <c:v>513.94399999999996</c:v>
                </c:pt>
                <c:pt idx="22671">
                  <c:v>514.02020000000005</c:v>
                </c:pt>
                <c:pt idx="22672">
                  <c:v>514.09799999999996</c:v>
                </c:pt>
                <c:pt idx="22673">
                  <c:v>514.17539999999997</c:v>
                </c:pt>
                <c:pt idx="22674">
                  <c:v>514.25149999999996</c:v>
                </c:pt>
                <c:pt idx="22675">
                  <c:v>514.32690000000002</c:v>
                </c:pt>
                <c:pt idx="22676">
                  <c:v>514.40279999999996</c:v>
                </c:pt>
                <c:pt idx="22677">
                  <c:v>514.48170000000005</c:v>
                </c:pt>
                <c:pt idx="22678">
                  <c:v>514.55939999999998</c:v>
                </c:pt>
                <c:pt idx="22679">
                  <c:v>514.63589999999999</c:v>
                </c:pt>
                <c:pt idx="22680">
                  <c:v>514.71100000000001</c:v>
                </c:pt>
                <c:pt idx="22681">
                  <c:v>514.78859999999997</c:v>
                </c:pt>
                <c:pt idx="22682">
                  <c:v>514.86440000000005</c:v>
                </c:pt>
                <c:pt idx="22683">
                  <c:v>514.93910000000005</c:v>
                </c:pt>
                <c:pt idx="22684">
                  <c:v>515.01490000000001</c:v>
                </c:pt>
                <c:pt idx="22685">
                  <c:v>515.08989999999994</c:v>
                </c:pt>
                <c:pt idx="22686">
                  <c:v>515.16780000000006</c:v>
                </c:pt>
                <c:pt idx="22687">
                  <c:v>515.24189999999999</c:v>
                </c:pt>
                <c:pt idx="22688">
                  <c:v>515.31859999999995</c:v>
                </c:pt>
                <c:pt idx="22689">
                  <c:v>515.39329999999995</c:v>
                </c:pt>
                <c:pt idx="22690">
                  <c:v>515.4683</c:v>
                </c:pt>
                <c:pt idx="22691">
                  <c:v>515.54449999999997</c:v>
                </c:pt>
                <c:pt idx="22692">
                  <c:v>515.62159999999994</c:v>
                </c:pt>
                <c:pt idx="22693">
                  <c:v>515.69680000000005</c:v>
                </c:pt>
                <c:pt idx="22694">
                  <c:v>515.77120000000002</c:v>
                </c:pt>
                <c:pt idx="22695">
                  <c:v>515.84739999999999</c:v>
                </c:pt>
                <c:pt idx="22696">
                  <c:v>515.92290000000003</c:v>
                </c:pt>
                <c:pt idx="22697">
                  <c:v>515.99760000000003</c:v>
                </c:pt>
                <c:pt idx="22698">
                  <c:v>516.07380000000001</c:v>
                </c:pt>
                <c:pt idx="22699">
                  <c:v>516.14880000000005</c:v>
                </c:pt>
                <c:pt idx="22700">
                  <c:v>516.22559999999999</c:v>
                </c:pt>
                <c:pt idx="22701">
                  <c:v>516.30070000000001</c:v>
                </c:pt>
                <c:pt idx="22702">
                  <c:v>516.37609999999995</c:v>
                </c:pt>
                <c:pt idx="22703">
                  <c:v>516.45029999999997</c:v>
                </c:pt>
                <c:pt idx="22704">
                  <c:v>516.52480000000003</c:v>
                </c:pt>
                <c:pt idx="22705">
                  <c:v>516.5992</c:v>
                </c:pt>
                <c:pt idx="22706">
                  <c:v>516.67240000000004</c:v>
                </c:pt>
                <c:pt idx="22707">
                  <c:v>516.74839999999995</c:v>
                </c:pt>
                <c:pt idx="22708">
                  <c:v>516.82190000000003</c:v>
                </c:pt>
                <c:pt idx="22709">
                  <c:v>516.89660000000003</c:v>
                </c:pt>
                <c:pt idx="22710">
                  <c:v>516.96979999999996</c:v>
                </c:pt>
                <c:pt idx="22711">
                  <c:v>517.04610000000002</c:v>
                </c:pt>
                <c:pt idx="22712">
                  <c:v>517.12139999999999</c:v>
                </c:pt>
                <c:pt idx="22713">
                  <c:v>517.19590000000005</c:v>
                </c:pt>
                <c:pt idx="22714">
                  <c:v>517.27250000000004</c:v>
                </c:pt>
                <c:pt idx="22715">
                  <c:v>517.34969999999998</c:v>
                </c:pt>
                <c:pt idx="22716">
                  <c:v>517.42499999999995</c:v>
                </c:pt>
                <c:pt idx="22717">
                  <c:v>517.49839999999995</c:v>
                </c:pt>
                <c:pt idx="22718">
                  <c:v>517.57180000000005</c:v>
                </c:pt>
                <c:pt idx="22719">
                  <c:v>517.64800000000002</c:v>
                </c:pt>
                <c:pt idx="22720">
                  <c:v>517.72159999999997</c:v>
                </c:pt>
                <c:pt idx="22721">
                  <c:v>517.79449999999997</c:v>
                </c:pt>
                <c:pt idx="22722">
                  <c:v>517.86580000000004</c:v>
                </c:pt>
                <c:pt idx="22723">
                  <c:v>517.94060000000002</c:v>
                </c:pt>
                <c:pt idx="22724">
                  <c:v>518.01199999999994</c:v>
                </c:pt>
                <c:pt idx="22725">
                  <c:v>518.08550000000002</c:v>
                </c:pt>
                <c:pt idx="22726">
                  <c:v>518.15940000000001</c:v>
                </c:pt>
                <c:pt idx="22727">
                  <c:v>518.23400000000004</c:v>
                </c:pt>
                <c:pt idx="22728">
                  <c:v>518.30849999999998</c:v>
                </c:pt>
                <c:pt idx="22729">
                  <c:v>518.38009999999997</c:v>
                </c:pt>
                <c:pt idx="22730">
                  <c:v>518.45460000000003</c:v>
                </c:pt>
                <c:pt idx="22731">
                  <c:v>518.52840000000003</c:v>
                </c:pt>
                <c:pt idx="22732">
                  <c:v>518.6037</c:v>
                </c:pt>
                <c:pt idx="22733">
                  <c:v>518.6789</c:v>
                </c:pt>
                <c:pt idx="22734">
                  <c:v>518.75379999999996</c:v>
                </c:pt>
                <c:pt idx="22735">
                  <c:v>518.8306</c:v>
                </c:pt>
                <c:pt idx="22736">
                  <c:v>518.90629999999999</c:v>
                </c:pt>
                <c:pt idx="22737">
                  <c:v>518.98119999999994</c:v>
                </c:pt>
                <c:pt idx="22738">
                  <c:v>519.05640000000005</c:v>
                </c:pt>
                <c:pt idx="22739">
                  <c:v>519.13340000000005</c:v>
                </c:pt>
                <c:pt idx="22740">
                  <c:v>519.21</c:v>
                </c:pt>
                <c:pt idx="22741">
                  <c:v>519.28779999999995</c:v>
                </c:pt>
                <c:pt idx="22742">
                  <c:v>519.36559999999997</c:v>
                </c:pt>
                <c:pt idx="22743">
                  <c:v>519.44179999999994</c:v>
                </c:pt>
                <c:pt idx="22744">
                  <c:v>519.5181</c:v>
                </c:pt>
                <c:pt idx="22745">
                  <c:v>519.59379999999999</c:v>
                </c:pt>
                <c:pt idx="22746">
                  <c:v>519.66999999999996</c:v>
                </c:pt>
                <c:pt idx="22747">
                  <c:v>519.74519999999995</c:v>
                </c:pt>
                <c:pt idx="22748">
                  <c:v>519.82240000000002</c:v>
                </c:pt>
                <c:pt idx="22749">
                  <c:v>519.89760000000001</c:v>
                </c:pt>
                <c:pt idx="22750">
                  <c:v>519.97289999999998</c:v>
                </c:pt>
                <c:pt idx="22751">
                  <c:v>520.0471</c:v>
                </c:pt>
                <c:pt idx="22752">
                  <c:v>520.12339999999995</c:v>
                </c:pt>
                <c:pt idx="22753">
                  <c:v>520.19880000000001</c:v>
                </c:pt>
                <c:pt idx="22754">
                  <c:v>520.27430000000004</c:v>
                </c:pt>
                <c:pt idx="22755">
                  <c:v>520.34960000000001</c:v>
                </c:pt>
                <c:pt idx="22756">
                  <c:v>520.42560000000003</c:v>
                </c:pt>
                <c:pt idx="22757">
                  <c:v>520.5</c:v>
                </c:pt>
                <c:pt idx="22758">
                  <c:v>520.5761</c:v>
                </c:pt>
                <c:pt idx="22759">
                  <c:v>520.65030000000002</c:v>
                </c:pt>
                <c:pt idx="22760">
                  <c:v>520.72580000000005</c:v>
                </c:pt>
                <c:pt idx="22761">
                  <c:v>520.80079999999998</c:v>
                </c:pt>
                <c:pt idx="22762">
                  <c:v>520.87620000000004</c:v>
                </c:pt>
                <c:pt idx="22763">
                  <c:v>520.95299999999997</c:v>
                </c:pt>
                <c:pt idx="22764">
                  <c:v>521.02779999999996</c:v>
                </c:pt>
                <c:pt idx="22765">
                  <c:v>521.10119999999995</c:v>
                </c:pt>
                <c:pt idx="22766">
                  <c:v>521.17539999999997</c:v>
                </c:pt>
                <c:pt idx="22767">
                  <c:v>521.24959999999999</c:v>
                </c:pt>
                <c:pt idx="22768">
                  <c:v>521.32470000000001</c:v>
                </c:pt>
                <c:pt idx="22769">
                  <c:v>521.40039999999999</c:v>
                </c:pt>
                <c:pt idx="22770">
                  <c:v>521.47500000000002</c:v>
                </c:pt>
                <c:pt idx="22771">
                  <c:v>521.54849999999999</c:v>
                </c:pt>
                <c:pt idx="22772">
                  <c:v>521.62660000000005</c:v>
                </c:pt>
                <c:pt idx="22773">
                  <c:v>521.70079999999996</c:v>
                </c:pt>
                <c:pt idx="22774">
                  <c:v>521.77409999999998</c:v>
                </c:pt>
                <c:pt idx="22775">
                  <c:v>521.84939999999995</c:v>
                </c:pt>
                <c:pt idx="22776">
                  <c:v>521.92380000000003</c:v>
                </c:pt>
                <c:pt idx="22777">
                  <c:v>521.99879999999996</c:v>
                </c:pt>
                <c:pt idx="22778">
                  <c:v>522.07240000000002</c:v>
                </c:pt>
                <c:pt idx="22779">
                  <c:v>522.14869999999996</c:v>
                </c:pt>
                <c:pt idx="22780">
                  <c:v>522.22199999999998</c:v>
                </c:pt>
                <c:pt idx="22781">
                  <c:v>522.29629999999997</c:v>
                </c:pt>
                <c:pt idx="22782">
                  <c:v>522.37379999999996</c:v>
                </c:pt>
                <c:pt idx="22783">
                  <c:v>522.44880000000001</c:v>
                </c:pt>
                <c:pt idx="22784">
                  <c:v>522.52359999999999</c:v>
                </c:pt>
                <c:pt idx="22785">
                  <c:v>522.59979999999996</c:v>
                </c:pt>
                <c:pt idx="22786">
                  <c:v>522.67639999999994</c:v>
                </c:pt>
                <c:pt idx="22787">
                  <c:v>522.75279999999998</c:v>
                </c:pt>
                <c:pt idx="22788">
                  <c:v>522.82899999999995</c:v>
                </c:pt>
                <c:pt idx="22789">
                  <c:v>522.90530000000001</c:v>
                </c:pt>
                <c:pt idx="22790">
                  <c:v>522.98199999999997</c:v>
                </c:pt>
                <c:pt idx="22791">
                  <c:v>523.05780000000004</c:v>
                </c:pt>
                <c:pt idx="22792">
                  <c:v>523.1336</c:v>
                </c:pt>
                <c:pt idx="22793">
                  <c:v>523.21</c:v>
                </c:pt>
                <c:pt idx="22794">
                  <c:v>523.28740000000005</c:v>
                </c:pt>
                <c:pt idx="22795">
                  <c:v>523.36419999999998</c:v>
                </c:pt>
                <c:pt idx="22796">
                  <c:v>523.43960000000004</c:v>
                </c:pt>
                <c:pt idx="22797">
                  <c:v>523.51620000000003</c:v>
                </c:pt>
                <c:pt idx="22798">
                  <c:v>523.59339999999997</c:v>
                </c:pt>
                <c:pt idx="22799">
                  <c:v>523.67060000000004</c:v>
                </c:pt>
                <c:pt idx="22800">
                  <c:v>523.7473</c:v>
                </c:pt>
                <c:pt idx="22801">
                  <c:v>523.82389999999998</c:v>
                </c:pt>
                <c:pt idx="22802">
                  <c:v>523.9</c:v>
                </c:pt>
                <c:pt idx="22803">
                  <c:v>523.97540000000004</c:v>
                </c:pt>
                <c:pt idx="22804">
                  <c:v>524.05340000000001</c:v>
                </c:pt>
                <c:pt idx="22805">
                  <c:v>524.13120000000004</c:v>
                </c:pt>
                <c:pt idx="22806">
                  <c:v>524.20830000000001</c:v>
                </c:pt>
                <c:pt idx="22807">
                  <c:v>524.28319999999997</c:v>
                </c:pt>
                <c:pt idx="22808">
                  <c:v>524.35940000000005</c:v>
                </c:pt>
                <c:pt idx="22809">
                  <c:v>524.43799999999999</c:v>
                </c:pt>
                <c:pt idx="22810">
                  <c:v>524.5127</c:v>
                </c:pt>
                <c:pt idx="22811">
                  <c:v>524.58780000000002</c:v>
                </c:pt>
                <c:pt idx="22812">
                  <c:v>524.66300000000001</c:v>
                </c:pt>
                <c:pt idx="22813">
                  <c:v>524.73889999999994</c:v>
                </c:pt>
                <c:pt idx="22814">
                  <c:v>524.81449999999995</c:v>
                </c:pt>
                <c:pt idx="22815">
                  <c:v>524.89160000000004</c:v>
                </c:pt>
                <c:pt idx="22816">
                  <c:v>524.96640000000002</c:v>
                </c:pt>
                <c:pt idx="22817">
                  <c:v>525.04319999999996</c:v>
                </c:pt>
                <c:pt idx="22818">
                  <c:v>525.11800000000005</c:v>
                </c:pt>
                <c:pt idx="22819">
                  <c:v>525.19259999999997</c:v>
                </c:pt>
                <c:pt idx="22820">
                  <c:v>525.26859999999999</c:v>
                </c:pt>
                <c:pt idx="22821">
                  <c:v>525.34220000000005</c:v>
                </c:pt>
                <c:pt idx="22822">
                  <c:v>525.41869999999994</c:v>
                </c:pt>
                <c:pt idx="22823">
                  <c:v>525.49300000000005</c:v>
                </c:pt>
                <c:pt idx="22824">
                  <c:v>525.56920000000002</c:v>
                </c:pt>
                <c:pt idx="22825">
                  <c:v>525.64580000000001</c:v>
                </c:pt>
                <c:pt idx="22826">
                  <c:v>525.72109999999998</c:v>
                </c:pt>
                <c:pt idx="22827">
                  <c:v>525.79740000000004</c:v>
                </c:pt>
                <c:pt idx="22828">
                  <c:v>525.87440000000004</c:v>
                </c:pt>
                <c:pt idx="22829">
                  <c:v>525.9511</c:v>
                </c:pt>
                <c:pt idx="22830">
                  <c:v>526.02700000000004</c:v>
                </c:pt>
                <c:pt idx="22831">
                  <c:v>526.10410000000002</c:v>
                </c:pt>
                <c:pt idx="22832">
                  <c:v>526.18140000000005</c:v>
                </c:pt>
                <c:pt idx="22833">
                  <c:v>526.25599999999997</c:v>
                </c:pt>
                <c:pt idx="22834">
                  <c:v>526.33079999999995</c:v>
                </c:pt>
                <c:pt idx="22835">
                  <c:v>526.40779999999995</c:v>
                </c:pt>
                <c:pt idx="22836">
                  <c:v>526.48440000000005</c:v>
                </c:pt>
                <c:pt idx="22837">
                  <c:v>526.56079999999997</c:v>
                </c:pt>
                <c:pt idx="22838">
                  <c:v>526.63499999999999</c:v>
                </c:pt>
                <c:pt idx="22839">
                  <c:v>526.71100000000001</c:v>
                </c:pt>
                <c:pt idx="22840">
                  <c:v>526.78560000000004</c:v>
                </c:pt>
                <c:pt idx="22841">
                  <c:v>526.86120000000005</c:v>
                </c:pt>
                <c:pt idx="22842">
                  <c:v>526.93679999999995</c:v>
                </c:pt>
                <c:pt idx="22843">
                  <c:v>527.0127</c:v>
                </c:pt>
                <c:pt idx="22844">
                  <c:v>527.08690000000001</c:v>
                </c:pt>
                <c:pt idx="22845">
                  <c:v>527.16549999999995</c:v>
                </c:pt>
                <c:pt idx="22846">
                  <c:v>527.24099999999999</c:v>
                </c:pt>
                <c:pt idx="22847">
                  <c:v>527.31569999999999</c:v>
                </c:pt>
                <c:pt idx="22848">
                  <c:v>527.39160000000004</c:v>
                </c:pt>
                <c:pt idx="22849">
                  <c:v>527.46950000000004</c:v>
                </c:pt>
                <c:pt idx="22850">
                  <c:v>527.54349999999999</c:v>
                </c:pt>
                <c:pt idx="22851">
                  <c:v>527.62070000000006</c:v>
                </c:pt>
                <c:pt idx="22852">
                  <c:v>527.69569999999999</c:v>
                </c:pt>
                <c:pt idx="22853">
                  <c:v>527.77279999999996</c:v>
                </c:pt>
                <c:pt idx="22854">
                  <c:v>527.84820000000002</c:v>
                </c:pt>
                <c:pt idx="22855">
                  <c:v>527.92700000000002</c:v>
                </c:pt>
                <c:pt idx="22856">
                  <c:v>528.00519999999995</c:v>
                </c:pt>
                <c:pt idx="22857">
                  <c:v>528.08069999999998</c:v>
                </c:pt>
                <c:pt idx="22858">
                  <c:v>528.15629999999999</c:v>
                </c:pt>
                <c:pt idx="22859">
                  <c:v>528.23400000000004</c:v>
                </c:pt>
                <c:pt idx="22860">
                  <c:v>528.31079999999997</c:v>
                </c:pt>
                <c:pt idx="22861">
                  <c:v>528.38720000000001</c:v>
                </c:pt>
                <c:pt idx="22862">
                  <c:v>528.46420000000001</c:v>
                </c:pt>
                <c:pt idx="22863">
                  <c:v>528.54200000000003</c:v>
                </c:pt>
                <c:pt idx="22864">
                  <c:v>528.61839999999995</c:v>
                </c:pt>
                <c:pt idx="22865">
                  <c:v>528.69799999999998</c:v>
                </c:pt>
                <c:pt idx="22866">
                  <c:v>528.77549999999997</c:v>
                </c:pt>
                <c:pt idx="22867">
                  <c:v>528.85500000000002</c:v>
                </c:pt>
                <c:pt idx="22868">
                  <c:v>528.93119999999999</c:v>
                </c:pt>
                <c:pt idx="22869">
                  <c:v>529.01059999999995</c:v>
                </c:pt>
                <c:pt idx="22870">
                  <c:v>529.08889999999997</c:v>
                </c:pt>
                <c:pt idx="22871">
                  <c:v>529.16660000000002</c:v>
                </c:pt>
                <c:pt idx="22872">
                  <c:v>529.24530000000004</c:v>
                </c:pt>
                <c:pt idx="22873">
                  <c:v>529.32410000000004</c:v>
                </c:pt>
                <c:pt idx="22874">
                  <c:v>529.40260000000001</c:v>
                </c:pt>
                <c:pt idx="22875">
                  <c:v>529.4828</c:v>
                </c:pt>
                <c:pt idx="22876">
                  <c:v>529.56039999999996</c:v>
                </c:pt>
                <c:pt idx="22877">
                  <c:v>529.63890000000004</c:v>
                </c:pt>
                <c:pt idx="22878">
                  <c:v>529.71479999999997</c:v>
                </c:pt>
                <c:pt idx="22879">
                  <c:v>529.79399999999998</c:v>
                </c:pt>
                <c:pt idx="22880">
                  <c:v>529.8723</c:v>
                </c:pt>
                <c:pt idx="22881">
                  <c:v>529.95029999999997</c:v>
                </c:pt>
                <c:pt idx="22882">
                  <c:v>530.02840000000003</c:v>
                </c:pt>
                <c:pt idx="22883">
                  <c:v>530.10630000000003</c:v>
                </c:pt>
                <c:pt idx="22884">
                  <c:v>530.18340000000001</c:v>
                </c:pt>
                <c:pt idx="22885">
                  <c:v>530.26120000000003</c:v>
                </c:pt>
                <c:pt idx="22886">
                  <c:v>530.33799999999997</c:v>
                </c:pt>
                <c:pt idx="22887">
                  <c:v>530.41600000000005</c:v>
                </c:pt>
                <c:pt idx="22888">
                  <c:v>530.4941</c:v>
                </c:pt>
                <c:pt idx="22889">
                  <c:v>530.5729</c:v>
                </c:pt>
                <c:pt idx="22890">
                  <c:v>530.64940000000001</c:v>
                </c:pt>
                <c:pt idx="22891">
                  <c:v>530.72860000000003</c:v>
                </c:pt>
                <c:pt idx="22892">
                  <c:v>530.80399999999997</c:v>
                </c:pt>
                <c:pt idx="22893">
                  <c:v>530.88</c:v>
                </c:pt>
                <c:pt idx="22894">
                  <c:v>530.95699999999999</c:v>
                </c:pt>
                <c:pt idx="22895">
                  <c:v>531.03219999999999</c:v>
                </c:pt>
                <c:pt idx="22896">
                  <c:v>531.10879999999997</c:v>
                </c:pt>
                <c:pt idx="22897">
                  <c:v>531.18299999999999</c:v>
                </c:pt>
                <c:pt idx="22898">
                  <c:v>531.25879999999995</c:v>
                </c:pt>
                <c:pt idx="22899">
                  <c:v>531.33540000000005</c:v>
                </c:pt>
                <c:pt idx="22900">
                  <c:v>531.41139999999996</c:v>
                </c:pt>
                <c:pt idx="22901">
                  <c:v>531.48820000000001</c:v>
                </c:pt>
                <c:pt idx="22902">
                  <c:v>531.56619999999998</c:v>
                </c:pt>
                <c:pt idx="22903">
                  <c:v>531.6431</c:v>
                </c:pt>
                <c:pt idx="22904">
                  <c:v>531.72</c:v>
                </c:pt>
                <c:pt idx="22905">
                  <c:v>531.79669999999999</c:v>
                </c:pt>
                <c:pt idx="22906">
                  <c:v>531.87459999999999</c:v>
                </c:pt>
                <c:pt idx="22907">
                  <c:v>531.95060000000001</c:v>
                </c:pt>
                <c:pt idx="22908">
                  <c:v>532.03</c:v>
                </c:pt>
                <c:pt idx="22909">
                  <c:v>532.10799999999995</c:v>
                </c:pt>
                <c:pt idx="22910">
                  <c:v>532.18560000000002</c:v>
                </c:pt>
                <c:pt idx="22911">
                  <c:v>532.26300000000003</c:v>
                </c:pt>
                <c:pt idx="22912">
                  <c:v>532.34220000000005</c:v>
                </c:pt>
                <c:pt idx="22913">
                  <c:v>532.4194</c:v>
                </c:pt>
                <c:pt idx="22914">
                  <c:v>532.49789999999996</c:v>
                </c:pt>
                <c:pt idx="22915">
                  <c:v>532.5761</c:v>
                </c:pt>
                <c:pt idx="22916">
                  <c:v>532.6549</c:v>
                </c:pt>
                <c:pt idx="22917">
                  <c:v>532.73310000000004</c:v>
                </c:pt>
                <c:pt idx="22918">
                  <c:v>532.81119999999999</c:v>
                </c:pt>
                <c:pt idx="22919">
                  <c:v>532.88990000000001</c:v>
                </c:pt>
                <c:pt idx="22920">
                  <c:v>532.96659999999997</c:v>
                </c:pt>
                <c:pt idx="22921">
                  <c:v>533.04319999999996</c:v>
                </c:pt>
                <c:pt idx="22922">
                  <c:v>533.12030000000004</c:v>
                </c:pt>
                <c:pt idx="22923">
                  <c:v>533.19799999999998</c:v>
                </c:pt>
                <c:pt idx="22924">
                  <c:v>533.27319999999997</c:v>
                </c:pt>
                <c:pt idx="22925">
                  <c:v>533.35</c:v>
                </c:pt>
                <c:pt idx="22926">
                  <c:v>533.42650000000003</c:v>
                </c:pt>
                <c:pt idx="22927">
                  <c:v>533.50279999999998</c:v>
                </c:pt>
                <c:pt idx="22928">
                  <c:v>533.58069999999998</c:v>
                </c:pt>
                <c:pt idx="22929">
                  <c:v>533.65719999999999</c:v>
                </c:pt>
                <c:pt idx="22930">
                  <c:v>533.7328</c:v>
                </c:pt>
                <c:pt idx="22931">
                  <c:v>533.81020000000001</c:v>
                </c:pt>
                <c:pt idx="22932">
                  <c:v>533.88869999999997</c:v>
                </c:pt>
                <c:pt idx="22933">
                  <c:v>533.96299999999997</c:v>
                </c:pt>
                <c:pt idx="22934">
                  <c:v>534.04160000000002</c:v>
                </c:pt>
                <c:pt idx="22935">
                  <c:v>534.11699999999996</c:v>
                </c:pt>
                <c:pt idx="22936">
                  <c:v>534.19680000000005</c:v>
                </c:pt>
                <c:pt idx="22937">
                  <c:v>534.27300000000002</c:v>
                </c:pt>
                <c:pt idx="22938">
                  <c:v>534.35080000000005</c:v>
                </c:pt>
                <c:pt idx="22939">
                  <c:v>534.42960000000005</c:v>
                </c:pt>
                <c:pt idx="22940">
                  <c:v>534.50789999999995</c:v>
                </c:pt>
                <c:pt idx="22941">
                  <c:v>534.58479999999997</c:v>
                </c:pt>
                <c:pt idx="22942">
                  <c:v>534.66340000000002</c:v>
                </c:pt>
                <c:pt idx="22943">
                  <c:v>534.74159999999995</c:v>
                </c:pt>
                <c:pt idx="22944">
                  <c:v>534.82129999999995</c:v>
                </c:pt>
                <c:pt idx="22945">
                  <c:v>534.89760000000001</c:v>
                </c:pt>
                <c:pt idx="22946">
                  <c:v>534.97720000000004</c:v>
                </c:pt>
                <c:pt idx="22947">
                  <c:v>535.05520000000001</c:v>
                </c:pt>
                <c:pt idx="22948">
                  <c:v>535.13390000000004</c:v>
                </c:pt>
                <c:pt idx="22949">
                  <c:v>535.21220000000005</c:v>
                </c:pt>
                <c:pt idx="22950">
                  <c:v>535.29100000000005</c:v>
                </c:pt>
                <c:pt idx="22951">
                  <c:v>535.37030000000004</c:v>
                </c:pt>
                <c:pt idx="22952">
                  <c:v>535.45069999999998</c:v>
                </c:pt>
                <c:pt idx="22953">
                  <c:v>535.52880000000005</c:v>
                </c:pt>
                <c:pt idx="22954">
                  <c:v>535.61</c:v>
                </c:pt>
                <c:pt idx="22955">
                  <c:v>535.68870000000004</c:v>
                </c:pt>
                <c:pt idx="22956">
                  <c:v>535.76679999999999</c:v>
                </c:pt>
                <c:pt idx="22957">
                  <c:v>535.84699999999998</c:v>
                </c:pt>
                <c:pt idx="22958">
                  <c:v>535.92740000000003</c:v>
                </c:pt>
                <c:pt idx="22959">
                  <c:v>536.0068</c:v>
                </c:pt>
                <c:pt idx="22960">
                  <c:v>536.0865</c:v>
                </c:pt>
                <c:pt idx="22961">
                  <c:v>536.1653</c:v>
                </c:pt>
                <c:pt idx="22962">
                  <c:v>536.24429999999995</c:v>
                </c:pt>
                <c:pt idx="22963">
                  <c:v>536.32270000000005</c:v>
                </c:pt>
                <c:pt idx="22964">
                  <c:v>536.40139999999997</c:v>
                </c:pt>
                <c:pt idx="22965">
                  <c:v>536.48140000000001</c:v>
                </c:pt>
                <c:pt idx="22966">
                  <c:v>536.5598</c:v>
                </c:pt>
                <c:pt idx="22967">
                  <c:v>536.63940000000002</c:v>
                </c:pt>
                <c:pt idx="22968">
                  <c:v>536.71789999999999</c:v>
                </c:pt>
                <c:pt idx="22969">
                  <c:v>536.79589999999996</c:v>
                </c:pt>
                <c:pt idx="22970">
                  <c:v>536.87339999999995</c:v>
                </c:pt>
                <c:pt idx="22971">
                  <c:v>536.95119999999997</c:v>
                </c:pt>
                <c:pt idx="22972">
                  <c:v>537.02890000000002</c:v>
                </c:pt>
                <c:pt idx="22973">
                  <c:v>537.10630000000003</c:v>
                </c:pt>
                <c:pt idx="22974">
                  <c:v>537.18340000000001</c:v>
                </c:pt>
                <c:pt idx="22975">
                  <c:v>537.26130000000001</c:v>
                </c:pt>
                <c:pt idx="22976">
                  <c:v>537.33810000000005</c:v>
                </c:pt>
                <c:pt idx="22977">
                  <c:v>537.4162</c:v>
                </c:pt>
                <c:pt idx="22978">
                  <c:v>537.49379999999996</c:v>
                </c:pt>
                <c:pt idx="22979">
                  <c:v>537.57100000000003</c:v>
                </c:pt>
                <c:pt idx="22980">
                  <c:v>537.65</c:v>
                </c:pt>
                <c:pt idx="22981">
                  <c:v>537.72900000000004</c:v>
                </c:pt>
                <c:pt idx="22982">
                  <c:v>537.80870000000004</c:v>
                </c:pt>
                <c:pt idx="22983">
                  <c:v>537.88760000000002</c:v>
                </c:pt>
                <c:pt idx="22984">
                  <c:v>537.96680000000003</c:v>
                </c:pt>
                <c:pt idx="22985">
                  <c:v>538.04660000000001</c:v>
                </c:pt>
                <c:pt idx="22986">
                  <c:v>538.12419999999997</c:v>
                </c:pt>
                <c:pt idx="22987">
                  <c:v>538.20299999999997</c:v>
                </c:pt>
                <c:pt idx="22988">
                  <c:v>538.28380000000004</c:v>
                </c:pt>
                <c:pt idx="22989">
                  <c:v>538.36249999999995</c:v>
                </c:pt>
                <c:pt idx="22990">
                  <c:v>538.44240000000002</c:v>
                </c:pt>
                <c:pt idx="22991">
                  <c:v>538.52160000000003</c:v>
                </c:pt>
                <c:pt idx="22992">
                  <c:v>538.6001</c:v>
                </c:pt>
                <c:pt idx="22993">
                  <c:v>538.67840000000001</c:v>
                </c:pt>
                <c:pt idx="22994">
                  <c:v>538.75800000000004</c:v>
                </c:pt>
                <c:pt idx="22995">
                  <c:v>538.83569999999997</c:v>
                </c:pt>
                <c:pt idx="22996">
                  <c:v>538.91700000000003</c:v>
                </c:pt>
                <c:pt idx="22997">
                  <c:v>538.9941</c:v>
                </c:pt>
                <c:pt idx="22998">
                  <c:v>539.07349999999997</c:v>
                </c:pt>
                <c:pt idx="22999">
                  <c:v>539.15060000000005</c:v>
                </c:pt>
                <c:pt idx="23000">
                  <c:v>539.23</c:v>
                </c:pt>
                <c:pt idx="23001">
                  <c:v>539.30820000000006</c:v>
                </c:pt>
                <c:pt idx="23002">
                  <c:v>539.38840000000005</c:v>
                </c:pt>
                <c:pt idx="23003">
                  <c:v>539.46789999999999</c:v>
                </c:pt>
                <c:pt idx="23004">
                  <c:v>539.548</c:v>
                </c:pt>
                <c:pt idx="23005">
                  <c:v>539.62649999999996</c:v>
                </c:pt>
                <c:pt idx="23006">
                  <c:v>539.70510000000002</c:v>
                </c:pt>
                <c:pt idx="23007">
                  <c:v>539.78620000000001</c:v>
                </c:pt>
                <c:pt idx="23008">
                  <c:v>539.86559999999997</c:v>
                </c:pt>
                <c:pt idx="23009">
                  <c:v>539.9452</c:v>
                </c:pt>
                <c:pt idx="23010">
                  <c:v>540.0258</c:v>
                </c:pt>
                <c:pt idx="23011">
                  <c:v>540.10720000000003</c:v>
                </c:pt>
                <c:pt idx="23012">
                  <c:v>540.18579999999997</c:v>
                </c:pt>
                <c:pt idx="23013">
                  <c:v>540.26760000000002</c:v>
                </c:pt>
                <c:pt idx="23014">
                  <c:v>540.34799999999996</c:v>
                </c:pt>
                <c:pt idx="23015">
                  <c:v>540.42909999999995</c:v>
                </c:pt>
                <c:pt idx="23016">
                  <c:v>540.50919999999996</c:v>
                </c:pt>
                <c:pt idx="23017">
                  <c:v>540.59059999999999</c:v>
                </c:pt>
                <c:pt idx="23018">
                  <c:v>540.67179999999996</c:v>
                </c:pt>
                <c:pt idx="23019">
                  <c:v>540.75400000000002</c:v>
                </c:pt>
                <c:pt idx="23020">
                  <c:v>540.83420000000001</c:v>
                </c:pt>
                <c:pt idx="23021">
                  <c:v>540.9153</c:v>
                </c:pt>
                <c:pt idx="23022">
                  <c:v>540.99779999999998</c:v>
                </c:pt>
                <c:pt idx="23023">
                  <c:v>541.07799999999997</c:v>
                </c:pt>
                <c:pt idx="23024">
                  <c:v>541.16089999999997</c:v>
                </c:pt>
                <c:pt idx="23025">
                  <c:v>541.24109999999996</c:v>
                </c:pt>
                <c:pt idx="23026">
                  <c:v>541.32219999999995</c:v>
                </c:pt>
                <c:pt idx="23027">
                  <c:v>541.40260000000001</c:v>
                </c:pt>
                <c:pt idx="23028">
                  <c:v>541.48400000000004</c:v>
                </c:pt>
                <c:pt idx="23029">
                  <c:v>541.56460000000004</c:v>
                </c:pt>
                <c:pt idx="23030">
                  <c:v>541.64459999999997</c:v>
                </c:pt>
                <c:pt idx="23031">
                  <c:v>541.72640000000001</c:v>
                </c:pt>
                <c:pt idx="23032">
                  <c:v>541.8066</c:v>
                </c:pt>
                <c:pt idx="23033">
                  <c:v>541.88599999999997</c:v>
                </c:pt>
                <c:pt idx="23034">
                  <c:v>541.96619999999996</c:v>
                </c:pt>
                <c:pt idx="23035">
                  <c:v>542.04600000000005</c:v>
                </c:pt>
                <c:pt idx="23036">
                  <c:v>542.12559999999996</c:v>
                </c:pt>
                <c:pt idx="23037">
                  <c:v>542.20429999999999</c:v>
                </c:pt>
                <c:pt idx="23038">
                  <c:v>542.28399999999999</c:v>
                </c:pt>
                <c:pt idx="23039">
                  <c:v>542.36559999999997</c:v>
                </c:pt>
                <c:pt idx="23040">
                  <c:v>542.44539999999995</c:v>
                </c:pt>
                <c:pt idx="23041">
                  <c:v>542.52499999999998</c:v>
                </c:pt>
                <c:pt idx="23042">
                  <c:v>542.60339999999997</c:v>
                </c:pt>
                <c:pt idx="23043">
                  <c:v>542.68399999999997</c:v>
                </c:pt>
                <c:pt idx="23044">
                  <c:v>542.76379999999995</c:v>
                </c:pt>
                <c:pt idx="23045">
                  <c:v>542.84379999999999</c:v>
                </c:pt>
                <c:pt idx="23046">
                  <c:v>542.92399999999998</c:v>
                </c:pt>
                <c:pt idx="23047">
                  <c:v>543.00419999999997</c:v>
                </c:pt>
                <c:pt idx="23048">
                  <c:v>543.08399999999995</c:v>
                </c:pt>
                <c:pt idx="23049">
                  <c:v>543.16449999999998</c:v>
                </c:pt>
                <c:pt idx="23050">
                  <c:v>543.24680000000001</c:v>
                </c:pt>
                <c:pt idx="23051">
                  <c:v>543.32439999999997</c:v>
                </c:pt>
                <c:pt idx="23052">
                  <c:v>543.404</c:v>
                </c:pt>
                <c:pt idx="23053">
                  <c:v>543.48320000000001</c:v>
                </c:pt>
                <c:pt idx="23054">
                  <c:v>543.56100000000004</c:v>
                </c:pt>
                <c:pt idx="23055">
                  <c:v>543.63919999999996</c:v>
                </c:pt>
                <c:pt idx="23056">
                  <c:v>543.71720000000005</c:v>
                </c:pt>
                <c:pt idx="23057">
                  <c:v>543.79669999999999</c:v>
                </c:pt>
                <c:pt idx="23058">
                  <c:v>543.87260000000003</c:v>
                </c:pt>
                <c:pt idx="23059">
                  <c:v>543.952</c:v>
                </c:pt>
                <c:pt idx="23060">
                  <c:v>544.02880000000005</c:v>
                </c:pt>
                <c:pt idx="23061">
                  <c:v>544.10699999999997</c:v>
                </c:pt>
                <c:pt idx="23062">
                  <c:v>544.18290000000002</c:v>
                </c:pt>
                <c:pt idx="23063">
                  <c:v>544.26139999999998</c:v>
                </c:pt>
                <c:pt idx="23064">
                  <c:v>544.33910000000003</c:v>
                </c:pt>
                <c:pt idx="23065">
                  <c:v>544.41700000000003</c:v>
                </c:pt>
                <c:pt idx="23066">
                  <c:v>544.49559999999997</c:v>
                </c:pt>
                <c:pt idx="23067">
                  <c:v>544.57399999999996</c:v>
                </c:pt>
                <c:pt idx="23068">
                  <c:v>544.65300000000002</c:v>
                </c:pt>
                <c:pt idx="23069">
                  <c:v>544.73140000000001</c:v>
                </c:pt>
                <c:pt idx="23070">
                  <c:v>544.81060000000002</c:v>
                </c:pt>
                <c:pt idx="23071">
                  <c:v>544.8895</c:v>
                </c:pt>
                <c:pt idx="23072">
                  <c:v>544.96780000000001</c:v>
                </c:pt>
                <c:pt idx="23073">
                  <c:v>545.04840000000002</c:v>
                </c:pt>
                <c:pt idx="23074">
                  <c:v>545.12969999999996</c:v>
                </c:pt>
                <c:pt idx="23075">
                  <c:v>545.21</c:v>
                </c:pt>
                <c:pt idx="23076">
                  <c:v>545.29179999999997</c:v>
                </c:pt>
                <c:pt idx="23077">
                  <c:v>545.37300000000005</c:v>
                </c:pt>
                <c:pt idx="23078">
                  <c:v>545.45240000000001</c:v>
                </c:pt>
                <c:pt idx="23079">
                  <c:v>545.5326</c:v>
                </c:pt>
                <c:pt idx="23080">
                  <c:v>545.61609999999996</c:v>
                </c:pt>
                <c:pt idx="23081">
                  <c:v>545.697</c:v>
                </c:pt>
                <c:pt idx="23082">
                  <c:v>545.77760000000001</c:v>
                </c:pt>
                <c:pt idx="23083">
                  <c:v>545.85839999999996</c:v>
                </c:pt>
                <c:pt idx="23084">
                  <c:v>545.94039999999995</c:v>
                </c:pt>
                <c:pt idx="23085">
                  <c:v>546.02369999999996</c:v>
                </c:pt>
                <c:pt idx="23086">
                  <c:v>546.10429999999997</c:v>
                </c:pt>
                <c:pt idx="23087">
                  <c:v>546.18579999999997</c:v>
                </c:pt>
                <c:pt idx="23088">
                  <c:v>546.26800000000003</c:v>
                </c:pt>
                <c:pt idx="23089">
                  <c:v>546.34929999999997</c:v>
                </c:pt>
                <c:pt idx="23090">
                  <c:v>546.43060000000003</c:v>
                </c:pt>
                <c:pt idx="23091">
                  <c:v>546.50990000000002</c:v>
                </c:pt>
                <c:pt idx="23092">
                  <c:v>546.59059999999999</c:v>
                </c:pt>
                <c:pt idx="23093">
                  <c:v>546.66920000000005</c:v>
                </c:pt>
                <c:pt idx="23094">
                  <c:v>546.74900000000002</c:v>
                </c:pt>
                <c:pt idx="23095">
                  <c:v>546.82889999999998</c:v>
                </c:pt>
                <c:pt idx="23096">
                  <c:v>546.90740000000005</c:v>
                </c:pt>
                <c:pt idx="23097">
                  <c:v>546.98540000000003</c:v>
                </c:pt>
                <c:pt idx="23098">
                  <c:v>547.06389999999999</c:v>
                </c:pt>
                <c:pt idx="23099">
                  <c:v>547.14059999999995</c:v>
                </c:pt>
                <c:pt idx="23100">
                  <c:v>547.21939999999995</c:v>
                </c:pt>
                <c:pt idx="23101">
                  <c:v>547.29790000000003</c:v>
                </c:pt>
                <c:pt idx="23102">
                  <c:v>547.37720000000002</c:v>
                </c:pt>
                <c:pt idx="23103">
                  <c:v>547.45600000000002</c:v>
                </c:pt>
                <c:pt idx="23104">
                  <c:v>547.53480000000002</c:v>
                </c:pt>
                <c:pt idx="23105">
                  <c:v>547.61260000000004</c:v>
                </c:pt>
                <c:pt idx="23106">
                  <c:v>547.69330000000002</c:v>
                </c:pt>
                <c:pt idx="23107">
                  <c:v>547.7731</c:v>
                </c:pt>
                <c:pt idx="23108">
                  <c:v>547.85180000000003</c:v>
                </c:pt>
                <c:pt idx="23109">
                  <c:v>547.9325</c:v>
                </c:pt>
                <c:pt idx="23110">
                  <c:v>548.01319999999998</c:v>
                </c:pt>
                <c:pt idx="23111">
                  <c:v>548.09220000000005</c:v>
                </c:pt>
                <c:pt idx="23112">
                  <c:v>548.17200000000003</c:v>
                </c:pt>
                <c:pt idx="23113">
                  <c:v>548.25099999999998</c:v>
                </c:pt>
                <c:pt idx="23114">
                  <c:v>548.32960000000003</c:v>
                </c:pt>
                <c:pt idx="23115">
                  <c:v>548.41139999999996</c:v>
                </c:pt>
                <c:pt idx="23116">
                  <c:v>548.49059999999997</c:v>
                </c:pt>
                <c:pt idx="23117">
                  <c:v>548.57190000000003</c:v>
                </c:pt>
                <c:pt idx="23118">
                  <c:v>548.65139999999997</c:v>
                </c:pt>
                <c:pt idx="23119">
                  <c:v>548.73260000000005</c:v>
                </c:pt>
                <c:pt idx="23120">
                  <c:v>548.81200000000001</c:v>
                </c:pt>
                <c:pt idx="23121">
                  <c:v>548.8922</c:v>
                </c:pt>
                <c:pt idx="23122">
                  <c:v>548.97370000000001</c:v>
                </c:pt>
                <c:pt idx="23123">
                  <c:v>549.05420000000004</c:v>
                </c:pt>
                <c:pt idx="23124">
                  <c:v>549.1318</c:v>
                </c:pt>
                <c:pt idx="23125">
                  <c:v>549.20950000000005</c:v>
                </c:pt>
                <c:pt idx="23126">
                  <c:v>549.28830000000005</c:v>
                </c:pt>
                <c:pt idx="23127">
                  <c:v>549.36559999999997</c:v>
                </c:pt>
                <c:pt idx="23128">
                  <c:v>549.44299999999998</c:v>
                </c:pt>
                <c:pt idx="23129">
                  <c:v>549.52049999999997</c:v>
                </c:pt>
                <c:pt idx="23130">
                  <c:v>549.59969999999998</c:v>
                </c:pt>
                <c:pt idx="23131">
                  <c:v>549.67520000000002</c:v>
                </c:pt>
                <c:pt idx="23132">
                  <c:v>549.75419999999997</c:v>
                </c:pt>
                <c:pt idx="23133">
                  <c:v>549.83140000000003</c:v>
                </c:pt>
                <c:pt idx="23134">
                  <c:v>549.90970000000004</c:v>
                </c:pt>
                <c:pt idx="23135">
                  <c:v>549.98739999999998</c:v>
                </c:pt>
                <c:pt idx="23136">
                  <c:v>550.06659999999999</c:v>
                </c:pt>
                <c:pt idx="23137">
                  <c:v>550.14580000000001</c:v>
                </c:pt>
                <c:pt idx="23138">
                  <c:v>550.22439999999995</c:v>
                </c:pt>
                <c:pt idx="23139">
                  <c:v>550.30229999999995</c:v>
                </c:pt>
                <c:pt idx="23140">
                  <c:v>550.38189999999997</c:v>
                </c:pt>
                <c:pt idx="23141">
                  <c:v>550.45839999999998</c:v>
                </c:pt>
                <c:pt idx="23142">
                  <c:v>550.53880000000004</c:v>
                </c:pt>
                <c:pt idx="23143">
                  <c:v>550.61620000000005</c:v>
                </c:pt>
                <c:pt idx="23144">
                  <c:v>550.69560000000001</c:v>
                </c:pt>
                <c:pt idx="23145">
                  <c:v>550.77440000000001</c:v>
                </c:pt>
                <c:pt idx="23146">
                  <c:v>550.85299999999995</c:v>
                </c:pt>
                <c:pt idx="23147">
                  <c:v>550.93200000000002</c:v>
                </c:pt>
                <c:pt idx="23148">
                  <c:v>551.00879999999995</c:v>
                </c:pt>
                <c:pt idx="23149">
                  <c:v>551.0874</c:v>
                </c:pt>
                <c:pt idx="23150">
                  <c:v>551.16449999999998</c:v>
                </c:pt>
                <c:pt idx="23151">
                  <c:v>551.24180000000001</c:v>
                </c:pt>
                <c:pt idx="23152">
                  <c:v>551.31910000000005</c:v>
                </c:pt>
                <c:pt idx="23153">
                  <c:v>551.39679999999998</c:v>
                </c:pt>
                <c:pt idx="23154">
                  <c:v>551.47310000000004</c:v>
                </c:pt>
                <c:pt idx="23155">
                  <c:v>551.55070000000001</c:v>
                </c:pt>
                <c:pt idx="23156">
                  <c:v>551.62840000000006</c:v>
                </c:pt>
                <c:pt idx="23157">
                  <c:v>551.70579999999995</c:v>
                </c:pt>
                <c:pt idx="23158">
                  <c:v>551.78240000000005</c:v>
                </c:pt>
                <c:pt idx="23159">
                  <c:v>551.8605</c:v>
                </c:pt>
                <c:pt idx="23160">
                  <c:v>551.93849999999998</c:v>
                </c:pt>
                <c:pt idx="23161">
                  <c:v>552.01319999999998</c:v>
                </c:pt>
                <c:pt idx="23162">
                  <c:v>552.09040000000005</c:v>
                </c:pt>
                <c:pt idx="23163">
                  <c:v>552.16660000000002</c:v>
                </c:pt>
                <c:pt idx="23164">
                  <c:v>552.24199999999996</c:v>
                </c:pt>
                <c:pt idx="23165">
                  <c:v>552.3202</c:v>
                </c:pt>
                <c:pt idx="23166">
                  <c:v>552.39679999999998</c:v>
                </c:pt>
                <c:pt idx="23167">
                  <c:v>552.47400000000005</c:v>
                </c:pt>
                <c:pt idx="23168">
                  <c:v>552.55250000000001</c:v>
                </c:pt>
                <c:pt idx="23169">
                  <c:v>552.62990000000002</c:v>
                </c:pt>
                <c:pt idx="23170">
                  <c:v>552.7088</c:v>
                </c:pt>
                <c:pt idx="23171">
                  <c:v>552.78740000000005</c:v>
                </c:pt>
                <c:pt idx="23172">
                  <c:v>552.86609999999996</c:v>
                </c:pt>
                <c:pt idx="23173">
                  <c:v>552.94579999999996</c:v>
                </c:pt>
                <c:pt idx="23174">
                  <c:v>553.02350000000001</c:v>
                </c:pt>
                <c:pt idx="23175">
                  <c:v>553.10209999999995</c:v>
                </c:pt>
                <c:pt idx="23176">
                  <c:v>553.1807</c:v>
                </c:pt>
                <c:pt idx="23177">
                  <c:v>553.2586</c:v>
                </c:pt>
                <c:pt idx="23178">
                  <c:v>553.33540000000005</c:v>
                </c:pt>
                <c:pt idx="23179">
                  <c:v>553.41139999999996</c:v>
                </c:pt>
                <c:pt idx="23180">
                  <c:v>553.48680000000002</c:v>
                </c:pt>
                <c:pt idx="23181">
                  <c:v>553.56100000000004</c:v>
                </c:pt>
                <c:pt idx="23182">
                  <c:v>553.63400000000001</c:v>
                </c:pt>
                <c:pt idx="23183">
                  <c:v>553.70759999999996</c:v>
                </c:pt>
                <c:pt idx="23184">
                  <c:v>553.78279999999995</c:v>
                </c:pt>
                <c:pt idx="23185">
                  <c:v>553.85479999999995</c:v>
                </c:pt>
                <c:pt idx="23186">
                  <c:v>553.92880000000002</c:v>
                </c:pt>
                <c:pt idx="23187">
                  <c:v>554.00220000000002</c:v>
                </c:pt>
                <c:pt idx="23188">
                  <c:v>554.07680000000005</c:v>
                </c:pt>
                <c:pt idx="23189">
                  <c:v>554.14930000000004</c:v>
                </c:pt>
                <c:pt idx="23190">
                  <c:v>554.22559999999999</c:v>
                </c:pt>
                <c:pt idx="23191">
                  <c:v>554.30060000000003</c:v>
                </c:pt>
                <c:pt idx="23192">
                  <c:v>554.37419999999997</c:v>
                </c:pt>
                <c:pt idx="23193">
                  <c:v>554.44899999999996</c:v>
                </c:pt>
                <c:pt idx="23194">
                  <c:v>554.52390000000003</c:v>
                </c:pt>
                <c:pt idx="23195">
                  <c:v>554.59960000000001</c:v>
                </c:pt>
                <c:pt idx="23196">
                  <c:v>554.67619999999999</c:v>
                </c:pt>
                <c:pt idx="23197">
                  <c:v>554.75199999999995</c:v>
                </c:pt>
                <c:pt idx="23198">
                  <c:v>554.82709999999997</c:v>
                </c:pt>
                <c:pt idx="23199">
                  <c:v>554.90239999999994</c:v>
                </c:pt>
                <c:pt idx="23200">
                  <c:v>554.97950000000003</c:v>
                </c:pt>
                <c:pt idx="23201">
                  <c:v>555.05579999999998</c:v>
                </c:pt>
                <c:pt idx="23202">
                  <c:v>555.13440000000003</c:v>
                </c:pt>
                <c:pt idx="23203">
                  <c:v>555.21130000000005</c:v>
                </c:pt>
                <c:pt idx="23204">
                  <c:v>555.28959999999995</c:v>
                </c:pt>
                <c:pt idx="23205">
                  <c:v>555.36739999999998</c:v>
                </c:pt>
                <c:pt idx="23206">
                  <c:v>555.44460000000004</c:v>
                </c:pt>
                <c:pt idx="23207">
                  <c:v>555.52430000000004</c:v>
                </c:pt>
                <c:pt idx="23208">
                  <c:v>555.60069999999996</c:v>
                </c:pt>
                <c:pt idx="23209">
                  <c:v>555.68079999999998</c:v>
                </c:pt>
                <c:pt idx="23210">
                  <c:v>555.75930000000005</c:v>
                </c:pt>
                <c:pt idx="23211">
                  <c:v>555.83699999999999</c:v>
                </c:pt>
                <c:pt idx="23212">
                  <c:v>555.91399999999999</c:v>
                </c:pt>
                <c:pt idx="23213">
                  <c:v>555.99260000000004</c:v>
                </c:pt>
                <c:pt idx="23214">
                  <c:v>556.07000000000005</c:v>
                </c:pt>
                <c:pt idx="23215">
                  <c:v>556.1472</c:v>
                </c:pt>
                <c:pt idx="23216">
                  <c:v>556.22550000000001</c:v>
                </c:pt>
                <c:pt idx="23217">
                  <c:v>556.30409999999995</c:v>
                </c:pt>
                <c:pt idx="23218">
                  <c:v>556.38350000000003</c:v>
                </c:pt>
                <c:pt idx="23219">
                  <c:v>556.46</c:v>
                </c:pt>
                <c:pt idx="23220">
                  <c:v>556.53750000000002</c:v>
                </c:pt>
                <c:pt idx="23221">
                  <c:v>556.61369999999999</c:v>
                </c:pt>
                <c:pt idx="23222">
                  <c:v>556.68799999999999</c:v>
                </c:pt>
                <c:pt idx="23223">
                  <c:v>556.76340000000005</c:v>
                </c:pt>
                <c:pt idx="23224">
                  <c:v>556.84159999999997</c:v>
                </c:pt>
                <c:pt idx="23225">
                  <c:v>556.91650000000004</c:v>
                </c:pt>
                <c:pt idx="23226">
                  <c:v>556.99369999999999</c:v>
                </c:pt>
                <c:pt idx="23227">
                  <c:v>557.06870000000004</c:v>
                </c:pt>
                <c:pt idx="23228">
                  <c:v>557.14430000000004</c:v>
                </c:pt>
                <c:pt idx="23229">
                  <c:v>557.22029999999995</c:v>
                </c:pt>
                <c:pt idx="23230">
                  <c:v>557.29560000000004</c:v>
                </c:pt>
                <c:pt idx="23231">
                  <c:v>557.37400000000002</c:v>
                </c:pt>
                <c:pt idx="23232">
                  <c:v>557.44939999999997</c:v>
                </c:pt>
                <c:pt idx="23233">
                  <c:v>557.52589999999998</c:v>
                </c:pt>
                <c:pt idx="23234">
                  <c:v>557.60479999999995</c:v>
                </c:pt>
                <c:pt idx="23235">
                  <c:v>557.68299999999999</c:v>
                </c:pt>
                <c:pt idx="23236">
                  <c:v>557.76</c:v>
                </c:pt>
                <c:pt idx="23237">
                  <c:v>557.83730000000003</c:v>
                </c:pt>
                <c:pt idx="23238">
                  <c:v>557.9144</c:v>
                </c:pt>
                <c:pt idx="23239">
                  <c:v>557.99180000000001</c:v>
                </c:pt>
                <c:pt idx="23240">
                  <c:v>558.06799999999998</c:v>
                </c:pt>
                <c:pt idx="23241">
                  <c:v>558.14620000000002</c:v>
                </c:pt>
                <c:pt idx="23242">
                  <c:v>558.22040000000004</c:v>
                </c:pt>
                <c:pt idx="23243">
                  <c:v>558.29549999999995</c:v>
                </c:pt>
                <c:pt idx="23244">
                  <c:v>558.37059999999997</c:v>
                </c:pt>
                <c:pt idx="23245">
                  <c:v>558.44659999999999</c:v>
                </c:pt>
                <c:pt idx="23246">
                  <c:v>558.52149999999995</c:v>
                </c:pt>
                <c:pt idx="23247">
                  <c:v>558.59739999999999</c:v>
                </c:pt>
                <c:pt idx="23248">
                  <c:v>558.67150000000004</c:v>
                </c:pt>
                <c:pt idx="23249">
                  <c:v>558.74519999999995</c:v>
                </c:pt>
                <c:pt idx="23250">
                  <c:v>558.82029999999997</c:v>
                </c:pt>
                <c:pt idx="23251">
                  <c:v>558.8931</c:v>
                </c:pt>
                <c:pt idx="23252">
                  <c:v>558.9674</c:v>
                </c:pt>
                <c:pt idx="23253">
                  <c:v>559.04150000000004</c:v>
                </c:pt>
                <c:pt idx="23254">
                  <c:v>559.11659999999995</c:v>
                </c:pt>
                <c:pt idx="23255">
                  <c:v>559.18820000000005</c:v>
                </c:pt>
                <c:pt idx="23256">
                  <c:v>559.26419999999996</c:v>
                </c:pt>
                <c:pt idx="23257">
                  <c:v>559.33789999999999</c:v>
                </c:pt>
                <c:pt idx="23258">
                  <c:v>559.41319999999996</c:v>
                </c:pt>
                <c:pt idx="23259">
                  <c:v>559.48820000000001</c:v>
                </c:pt>
                <c:pt idx="23260">
                  <c:v>559.56389999999999</c:v>
                </c:pt>
                <c:pt idx="23261">
                  <c:v>559.63800000000003</c:v>
                </c:pt>
                <c:pt idx="23262">
                  <c:v>559.71379999999999</c:v>
                </c:pt>
                <c:pt idx="23263">
                  <c:v>559.7894</c:v>
                </c:pt>
                <c:pt idx="23264">
                  <c:v>559.86609999999996</c:v>
                </c:pt>
                <c:pt idx="23265">
                  <c:v>559.94209999999998</c:v>
                </c:pt>
                <c:pt idx="23266">
                  <c:v>560.01760000000002</c:v>
                </c:pt>
                <c:pt idx="23267">
                  <c:v>560.0942</c:v>
                </c:pt>
                <c:pt idx="23268">
                  <c:v>560.16999999999996</c:v>
                </c:pt>
                <c:pt idx="23269">
                  <c:v>560.24559999999997</c:v>
                </c:pt>
                <c:pt idx="23270">
                  <c:v>560.32470000000001</c:v>
                </c:pt>
                <c:pt idx="23271">
                  <c:v>560.40089999999998</c:v>
                </c:pt>
                <c:pt idx="23272">
                  <c:v>560.47799999999995</c:v>
                </c:pt>
                <c:pt idx="23273">
                  <c:v>560.55439999999999</c:v>
                </c:pt>
                <c:pt idx="23274">
                  <c:v>560.62990000000002</c:v>
                </c:pt>
                <c:pt idx="23275">
                  <c:v>560.70650000000001</c:v>
                </c:pt>
                <c:pt idx="23276">
                  <c:v>560.78049999999996</c:v>
                </c:pt>
                <c:pt idx="23277">
                  <c:v>560.85350000000005</c:v>
                </c:pt>
                <c:pt idx="23278">
                  <c:v>560.93020000000001</c:v>
                </c:pt>
                <c:pt idx="23279">
                  <c:v>561.00530000000003</c:v>
                </c:pt>
                <c:pt idx="23280">
                  <c:v>561.08040000000005</c:v>
                </c:pt>
                <c:pt idx="23281">
                  <c:v>561.15620000000001</c:v>
                </c:pt>
                <c:pt idx="23282">
                  <c:v>561.23209999999995</c:v>
                </c:pt>
                <c:pt idx="23283">
                  <c:v>561.30679999999995</c:v>
                </c:pt>
                <c:pt idx="23284">
                  <c:v>561.3818</c:v>
                </c:pt>
                <c:pt idx="23285">
                  <c:v>561.45410000000004</c:v>
                </c:pt>
                <c:pt idx="23286">
                  <c:v>561.53089999999997</c:v>
                </c:pt>
                <c:pt idx="23287">
                  <c:v>561.60550000000001</c:v>
                </c:pt>
                <c:pt idx="23288">
                  <c:v>561.67949999999996</c:v>
                </c:pt>
                <c:pt idx="23289">
                  <c:v>561.75459999999998</c:v>
                </c:pt>
                <c:pt idx="23290">
                  <c:v>561.83050000000003</c:v>
                </c:pt>
                <c:pt idx="23291">
                  <c:v>561.90520000000004</c:v>
                </c:pt>
                <c:pt idx="23292">
                  <c:v>561.98099999999999</c:v>
                </c:pt>
                <c:pt idx="23293">
                  <c:v>562.05759999999998</c:v>
                </c:pt>
                <c:pt idx="23294">
                  <c:v>562.13430000000005</c:v>
                </c:pt>
                <c:pt idx="23295">
                  <c:v>562.20860000000005</c:v>
                </c:pt>
                <c:pt idx="23296">
                  <c:v>562.28470000000004</c:v>
                </c:pt>
                <c:pt idx="23297">
                  <c:v>562.3623</c:v>
                </c:pt>
                <c:pt idx="23298">
                  <c:v>562.4402</c:v>
                </c:pt>
                <c:pt idx="23299">
                  <c:v>562.51639999999998</c:v>
                </c:pt>
                <c:pt idx="23300">
                  <c:v>562.5942</c:v>
                </c:pt>
                <c:pt idx="23301">
                  <c:v>562.66949999999997</c:v>
                </c:pt>
                <c:pt idx="23302">
                  <c:v>562.74590000000001</c:v>
                </c:pt>
                <c:pt idx="23303">
                  <c:v>562.82100000000003</c:v>
                </c:pt>
                <c:pt idx="23304">
                  <c:v>562.89769999999999</c:v>
                </c:pt>
                <c:pt idx="23305">
                  <c:v>562.97349999999994</c:v>
                </c:pt>
                <c:pt idx="23306">
                  <c:v>563.04790000000003</c:v>
                </c:pt>
                <c:pt idx="23307">
                  <c:v>563.12360000000001</c:v>
                </c:pt>
                <c:pt idx="23308">
                  <c:v>563.19920000000002</c:v>
                </c:pt>
                <c:pt idx="23309">
                  <c:v>563.27539999999999</c:v>
                </c:pt>
                <c:pt idx="23310">
                  <c:v>563.3528</c:v>
                </c:pt>
                <c:pt idx="23311">
                  <c:v>563.42849999999999</c:v>
                </c:pt>
                <c:pt idx="23312">
                  <c:v>563.50289999999995</c:v>
                </c:pt>
                <c:pt idx="23313">
                  <c:v>563.57719999999995</c:v>
                </c:pt>
                <c:pt idx="23314">
                  <c:v>563.65279999999996</c:v>
                </c:pt>
                <c:pt idx="23315">
                  <c:v>563.72850000000005</c:v>
                </c:pt>
                <c:pt idx="23316">
                  <c:v>563.80409999999995</c:v>
                </c:pt>
                <c:pt idx="23317">
                  <c:v>563.87980000000005</c:v>
                </c:pt>
                <c:pt idx="23318">
                  <c:v>563.95550000000003</c:v>
                </c:pt>
                <c:pt idx="23319">
                  <c:v>564.03</c:v>
                </c:pt>
                <c:pt idx="23320">
                  <c:v>564.10879999999997</c:v>
                </c:pt>
                <c:pt idx="23321">
                  <c:v>564.18290000000002</c:v>
                </c:pt>
                <c:pt idx="23322">
                  <c:v>564.26030000000003</c:v>
                </c:pt>
                <c:pt idx="23323">
                  <c:v>564.33799999999997</c:v>
                </c:pt>
                <c:pt idx="23324">
                  <c:v>564.41480000000001</c:v>
                </c:pt>
                <c:pt idx="23325">
                  <c:v>564.49120000000005</c:v>
                </c:pt>
                <c:pt idx="23326">
                  <c:v>564.56470000000002</c:v>
                </c:pt>
                <c:pt idx="23327">
                  <c:v>564.64099999999996</c:v>
                </c:pt>
                <c:pt idx="23328">
                  <c:v>564.71460000000002</c:v>
                </c:pt>
                <c:pt idx="23329">
                  <c:v>564.7885</c:v>
                </c:pt>
                <c:pt idx="23330">
                  <c:v>564.86180000000002</c:v>
                </c:pt>
                <c:pt idx="23331">
                  <c:v>564.93579999999997</c:v>
                </c:pt>
                <c:pt idx="23332">
                  <c:v>565.0086</c:v>
                </c:pt>
                <c:pt idx="23333">
                  <c:v>565.0829</c:v>
                </c:pt>
                <c:pt idx="23334">
                  <c:v>565.15570000000002</c:v>
                </c:pt>
                <c:pt idx="23335">
                  <c:v>565.22900000000004</c:v>
                </c:pt>
                <c:pt idx="23336">
                  <c:v>565.30399999999997</c:v>
                </c:pt>
                <c:pt idx="23337">
                  <c:v>565.37819999999999</c:v>
                </c:pt>
                <c:pt idx="23338">
                  <c:v>565.45280000000002</c:v>
                </c:pt>
                <c:pt idx="23339">
                  <c:v>565.52970000000005</c:v>
                </c:pt>
                <c:pt idx="23340">
                  <c:v>565.60580000000004</c:v>
                </c:pt>
                <c:pt idx="23341">
                  <c:v>565.6825</c:v>
                </c:pt>
                <c:pt idx="23342">
                  <c:v>565.75789999999995</c:v>
                </c:pt>
                <c:pt idx="23343">
                  <c:v>565.83489999999995</c:v>
                </c:pt>
                <c:pt idx="23344">
                  <c:v>565.91160000000002</c:v>
                </c:pt>
                <c:pt idx="23345">
                  <c:v>565.98940000000005</c:v>
                </c:pt>
                <c:pt idx="23346">
                  <c:v>566.06410000000005</c:v>
                </c:pt>
                <c:pt idx="23347">
                  <c:v>566.1422</c:v>
                </c:pt>
                <c:pt idx="23348">
                  <c:v>566.21799999999996</c:v>
                </c:pt>
                <c:pt idx="23349">
                  <c:v>566.29319999999996</c:v>
                </c:pt>
                <c:pt idx="23350">
                  <c:v>566.36789999999996</c:v>
                </c:pt>
                <c:pt idx="23351">
                  <c:v>566.44460000000004</c:v>
                </c:pt>
                <c:pt idx="23352">
                  <c:v>566.52030000000002</c:v>
                </c:pt>
                <c:pt idx="23353">
                  <c:v>566.59720000000004</c:v>
                </c:pt>
                <c:pt idx="23354">
                  <c:v>566.67190000000005</c:v>
                </c:pt>
                <c:pt idx="23355">
                  <c:v>566.74850000000004</c:v>
                </c:pt>
                <c:pt idx="23356">
                  <c:v>566.82320000000004</c:v>
                </c:pt>
                <c:pt idx="23357">
                  <c:v>566.9008</c:v>
                </c:pt>
                <c:pt idx="23358">
                  <c:v>566.97649999999999</c:v>
                </c:pt>
                <c:pt idx="23359">
                  <c:v>567.05039999999997</c:v>
                </c:pt>
                <c:pt idx="23360">
                  <c:v>567.12580000000003</c:v>
                </c:pt>
                <c:pt idx="23361">
                  <c:v>567.20140000000004</c:v>
                </c:pt>
                <c:pt idx="23362">
                  <c:v>567.27470000000005</c:v>
                </c:pt>
                <c:pt idx="23363">
                  <c:v>567.35</c:v>
                </c:pt>
                <c:pt idx="23364">
                  <c:v>567.42600000000004</c:v>
                </c:pt>
                <c:pt idx="23365">
                  <c:v>567.50149999999996</c:v>
                </c:pt>
                <c:pt idx="23366">
                  <c:v>567.57839999999999</c:v>
                </c:pt>
                <c:pt idx="23367">
                  <c:v>567.65099999999995</c:v>
                </c:pt>
                <c:pt idx="23368">
                  <c:v>567.72709999999995</c:v>
                </c:pt>
                <c:pt idx="23369">
                  <c:v>567.80380000000002</c:v>
                </c:pt>
                <c:pt idx="23370">
                  <c:v>567.87990000000002</c:v>
                </c:pt>
                <c:pt idx="23371">
                  <c:v>567.95420000000001</c:v>
                </c:pt>
                <c:pt idx="23372">
                  <c:v>568.02980000000002</c:v>
                </c:pt>
                <c:pt idx="23373">
                  <c:v>568.10699999999997</c:v>
                </c:pt>
                <c:pt idx="23374">
                  <c:v>568.18299999999999</c:v>
                </c:pt>
                <c:pt idx="23375">
                  <c:v>568.25980000000004</c:v>
                </c:pt>
                <c:pt idx="23376">
                  <c:v>568.33609999999999</c:v>
                </c:pt>
                <c:pt idx="23377">
                  <c:v>568.41300000000001</c:v>
                </c:pt>
                <c:pt idx="23378">
                  <c:v>568.49080000000004</c:v>
                </c:pt>
                <c:pt idx="23379">
                  <c:v>568.56619999999998</c:v>
                </c:pt>
                <c:pt idx="23380">
                  <c:v>568.64300000000003</c:v>
                </c:pt>
                <c:pt idx="23381">
                  <c:v>568.72</c:v>
                </c:pt>
                <c:pt idx="23382">
                  <c:v>568.79499999999996</c:v>
                </c:pt>
                <c:pt idx="23383">
                  <c:v>568.87339999999995</c:v>
                </c:pt>
                <c:pt idx="23384">
                  <c:v>568.95010000000002</c:v>
                </c:pt>
                <c:pt idx="23385">
                  <c:v>569.02660000000003</c:v>
                </c:pt>
                <c:pt idx="23386">
                  <c:v>569.10469999999998</c:v>
                </c:pt>
                <c:pt idx="23387">
                  <c:v>569.18179999999995</c:v>
                </c:pt>
                <c:pt idx="23388">
                  <c:v>569.2586</c:v>
                </c:pt>
                <c:pt idx="23389">
                  <c:v>569.33680000000004</c:v>
                </c:pt>
                <c:pt idx="23390">
                  <c:v>569.41359999999997</c:v>
                </c:pt>
                <c:pt idx="23391">
                  <c:v>569.49199999999996</c:v>
                </c:pt>
                <c:pt idx="23392">
                  <c:v>569.5684</c:v>
                </c:pt>
                <c:pt idx="23393">
                  <c:v>569.64639999999997</c:v>
                </c:pt>
                <c:pt idx="23394">
                  <c:v>569.72310000000004</c:v>
                </c:pt>
                <c:pt idx="23395">
                  <c:v>569.80020000000002</c:v>
                </c:pt>
                <c:pt idx="23396">
                  <c:v>569.87819999999999</c:v>
                </c:pt>
                <c:pt idx="23397">
                  <c:v>569.95630000000006</c:v>
                </c:pt>
                <c:pt idx="23398">
                  <c:v>570.03319999999997</c:v>
                </c:pt>
                <c:pt idx="23399">
                  <c:v>570.10760000000005</c:v>
                </c:pt>
                <c:pt idx="23400">
                  <c:v>570.1848</c:v>
                </c:pt>
                <c:pt idx="23401">
                  <c:v>570.26080000000002</c:v>
                </c:pt>
                <c:pt idx="23402">
                  <c:v>570.3347</c:v>
                </c:pt>
                <c:pt idx="23403">
                  <c:v>570.41060000000004</c:v>
                </c:pt>
                <c:pt idx="23404">
                  <c:v>570.48590000000002</c:v>
                </c:pt>
                <c:pt idx="23405">
                  <c:v>570.56100000000004</c:v>
                </c:pt>
                <c:pt idx="23406">
                  <c:v>570.63250000000005</c:v>
                </c:pt>
                <c:pt idx="23407">
                  <c:v>570.70510000000002</c:v>
                </c:pt>
                <c:pt idx="23408">
                  <c:v>570.77890000000002</c:v>
                </c:pt>
                <c:pt idx="23409">
                  <c:v>570.85310000000004</c:v>
                </c:pt>
                <c:pt idx="23410">
                  <c:v>570.92570000000001</c:v>
                </c:pt>
                <c:pt idx="23411">
                  <c:v>570.99860000000001</c:v>
                </c:pt>
                <c:pt idx="23412">
                  <c:v>571.07309999999995</c:v>
                </c:pt>
                <c:pt idx="23413">
                  <c:v>571.14689999999996</c:v>
                </c:pt>
                <c:pt idx="23414">
                  <c:v>571.22180000000003</c:v>
                </c:pt>
                <c:pt idx="23415">
                  <c:v>571.29510000000005</c:v>
                </c:pt>
                <c:pt idx="23416">
                  <c:v>571.36959999999999</c:v>
                </c:pt>
                <c:pt idx="23417">
                  <c:v>571.44299999999998</c:v>
                </c:pt>
                <c:pt idx="23418">
                  <c:v>571.51599999999996</c:v>
                </c:pt>
                <c:pt idx="23419">
                  <c:v>571.59180000000003</c:v>
                </c:pt>
                <c:pt idx="23420">
                  <c:v>571.66560000000004</c:v>
                </c:pt>
                <c:pt idx="23421">
                  <c:v>571.73889999999994</c:v>
                </c:pt>
                <c:pt idx="23422">
                  <c:v>571.81219999999996</c:v>
                </c:pt>
                <c:pt idx="23423">
                  <c:v>571.88699999999994</c:v>
                </c:pt>
                <c:pt idx="23424">
                  <c:v>571.96019999999999</c:v>
                </c:pt>
                <c:pt idx="23425">
                  <c:v>572.03520000000003</c:v>
                </c:pt>
                <c:pt idx="23426">
                  <c:v>572.11090000000002</c:v>
                </c:pt>
                <c:pt idx="23427">
                  <c:v>572.18650000000002</c:v>
                </c:pt>
                <c:pt idx="23428">
                  <c:v>572.26099999999997</c:v>
                </c:pt>
                <c:pt idx="23429">
                  <c:v>572.33799999999997</c:v>
                </c:pt>
                <c:pt idx="23430">
                  <c:v>572.41309999999999</c:v>
                </c:pt>
                <c:pt idx="23431">
                  <c:v>572.48940000000005</c:v>
                </c:pt>
                <c:pt idx="23432">
                  <c:v>572.56539999999995</c:v>
                </c:pt>
                <c:pt idx="23433">
                  <c:v>572.64250000000004</c:v>
                </c:pt>
                <c:pt idx="23434">
                  <c:v>572.71799999999996</c:v>
                </c:pt>
                <c:pt idx="23435">
                  <c:v>572.79589999999996</c:v>
                </c:pt>
                <c:pt idx="23436">
                  <c:v>572.87220000000002</c:v>
                </c:pt>
                <c:pt idx="23437">
                  <c:v>572.94939999999997</c:v>
                </c:pt>
                <c:pt idx="23438">
                  <c:v>573.02589999999998</c:v>
                </c:pt>
                <c:pt idx="23439">
                  <c:v>573.1019</c:v>
                </c:pt>
                <c:pt idx="23440">
                  <c:v>573.17859999999996</c:v>
                </c:pt>
                <c:pt idx="23441">
                  <c:v>573.25379999999996</c:v>
                </c:pt>
                <c:pt idx="23442">
                  <c:v>573.32860000000005</c:v>
                </c:pt>
                <c:pt idx="23443">
                  <c:v>573.40210000000002</c:v>
                </c:pt>
                <c:pt idx="23444">
                  <c:v>573.47799999999995</c:v>
                </c:pt>
                <c:pt idx="23445">
                  <c:v>573.55280000000005</c:v>
                </c:pt>
                <c:pt idx="23446">
                  <c:v>573.62599999999998</c:v>
                </c:pt>
                <c:pt idx="23447">
                  <c:v>573.70140000000004</c:v>
                </c:pt>
                <c:pt idx="23448">
                  <c:v>573.77549999999997</c:v>
                </c:pt>
                <c:pt idx="23449">
                  <c:v>573.84860000000003</c:v>
                </c:pt>
                <c:pt idx="23450">
                  <c:v>573.92190000000005</c:v>
                </c:pt>
                <c:pt idx="23451">
                  <c:v>573.99540000000002</c:v>
                </c:pt>
                <c:pt idx="23452">
                  <c:v>574.06989999999996</c:v>
                </c:pt>
                <c:pt idx="23453">
                  <c:v>574.14250000000004</c:v>
                </c:pt>
                <c:pt idx="23454">
                  <c:v>574.21659999999997</c:v>
                </c:pt>
                <c:pt idx="23455">
                  <c:v>574.29240000000004</c:v>
                </c:pt>
                <c:pt idx="23456">
                  <c:v>574.36760000000004</c:v>
                </c:pt>
                <c:pt idx="23457">
                  <c:v>574.44029999999998</c:v>
                </c:pt>
                <c:pt idx="23458">
                  <c:v>574.51700000000005</c:v>
                </c:pt>
                <c:pt idx="23459">
                  <c:v>574.59019999999998</c:v>
                </c:pt>
                <c:pt idx="23460">
                  <c:v>574.66679999999997</c:v>
                </c:pt>
                <c:pt idx="23461">
                  <c:v>574.74220000000003</c:v>
                </c:pt>
                <c:pt idx="23462">
                  <c:v>574.81880000000001</c:v>
                </c:pt>
                <c:pt idx="23463">
                  <c:v>574.8963</c:v>
                </c:pt>
                <c:pt idx="23464">
                  <c:v>574.97170000000006</c:v>
                </c:pt>
                <c:pt idx="23465">
                  <c:v>575.0489</c:v>
                </c:pt>
                <c:pt idx="23466">
                  <c:v>575.12440000000004</c:v>
                </c:pt>
                <c:pt idx="23467">
                  <c:v>575.2029</c:v>
                </c:pt>
                <c:pt idx="23468">
                  <c:v>575.27800000000002</c:v>
                </c:pt>
                <c:pt idx="23469">
                  <c:v>575.35440000000006</c:v>
                </c:pt>
                <c:pt idx="23470">
                  <c:v>575.42830000000004</c:v>
                </c:pt>
                <c:pt idx="23471">
                  <c:v>575.50390000000004</c:v>
                </c:pt>
                <c:pt idx="23472">
                  <c:v>575.57740000000001</c:v>
                </c:pt>
                <c:pt idx="23473">
                  <c:v>575.65260000000001</c:v>
                </c:pt>
                <c:pt idx="23474">
                  <c:v>575.7278</c:v>
                </c:pt>
                <c:pt idx="23475">
                  <c:v>575.8021</c:v>
                </c:pt>
                <c:pt idx="23476">
                  <c:v>575.8759</c:v>
                </c:pt>
                <c:pt idx="23477">
                  <c:v>575.95219999999995</c:v>
                </c:pt>
                <c:pt idx="23478">
                  <c:v>576.02679999999998</c:v>
                </c:pt>
                <c:pt idx="23479">
                  <c:v>576.10159999999996</c:v>
                </c:pt>
                <c:pt idx="23480">
                  <c:v>576.17700000000002</c:v>
                </c:pt>
                <c:pt idx="23481">
                  <c:v>576.25109999999995</c:v>
                </c:pt>
                <c:pt idx="23482">
                  <c:v>576.3252</c:v>
                </c:pt>
                <c:pt idx="23483">
                  <c:v>576.39940000000001</c:v>
                </c:pt>
                <c:pt idx="23484">
                  <c:v>576.47299999999996</c:v>
                </c:pt>
                <c:pt idx="23485">
                  <c:v>576.548</c:v>
                </c:pt>
                <c:pt idx="23486">
                  <c:v>576.62260000000003</c:v>
                </c:pt>
                <c:pt idx="23487">
                  <c:v>576.69839999999999</c:v>
                </c:pt>
                <c:pt idx="23488">
                  <c:v>576.77269999999999</c:v>
                </c:pt>
                <c:pt idx="23489">
                  <c:v>576.84910000000002</c:v>
                </c:pt>
                <c:pt idx="23490">
                  <c:v>576.92629999999997</c:v>
                </c:pt>
                <c:pt idx="23491">
                  <c:v>577.00199999999995</c:v>
                </c:pt>
                <c:pt idx="23492">
                  <c:v>577.08040000000005</c:v>
                </c:pt>
                <c:pt idx="23493">
                  <c:v>577.1558</c:v>
                </c:pt>
                <c:pt idx="23494">
                  <c:v>577.23239999999998</c:v>
                </c:pt>
                <c:pt idx="23495">
                  <c:v>577.31010000000003</c:v>
                </c:pt>
                <c:pt idx="23496">
                  <c:v>577.38660000000004</c:v>
                </c:pt>
                <c:pt idx="23497">
                  <c:v>577.46339999999998</c:v>
                </c:pt>
                <c:pt idx="23498">
                  <c:v>577.54010000000005</c:v>
                </c:pt>
                <c:pt idx="23499">
                  <c:v>577.61429999999996</c:v>
                </c:pt>
                <c:pt idx="23500">
                  <c:v>577.68899999999996</c:v>
                </c:pt>
                <c:pt idx="23501">
                  <c:v>577.76340000000005</c:v>
                </c:pt>
                <c:pt idx="23502">
                  <c:v>577.83630000000005</c:v>
                </c:pt>
                <c:pt idx="23503">
                  <c:v>577.91099999999994</c:v>
                </c:pt>
                <c:pt idx="23504">
                  <c:v>577.98419999999999</c:v>
                </c:pt>
                <c:pt idx="23505">
                  <c:v>578.05640000000005</c:v>
                </c:pt>
                <c:pt idx="23506">
                  <c:v>578.13160000000005</c:v>
                </c:pt>
                <c:pt idx="23507">
                  <c:v>578.20510000000002</c:v>
                </c:pt>
                <c:pt idx="23508">
                  <c:v>578.27949999999998</c:v>
                </c:pt>
                <c:pt idx="23509">
                  <c:v>578.35379999999998</c:v>
                </c:pt>
                <c:pt idx="23510">
                  <c:v>578.42920000000004</c:v>
                </c:pt>
                <c:pt idx="23511">
                  <c:v>578.50350000000003</c:v>
                </c:pt>
                <c:pt idx="23512">
                  <c:v>578.577</c:v>
                </c:pt>
                <c:pt idx="23513">
                  <c:v>578.64980000000003</c:v>
                </c:pt>
                <c:pt idx="23514">
                  <c:v>578.72559999999999</c:v>
                </c:pt>
                <c:pt idx="23515">
                  <c:v>578.79939999999999</c:v>
                </c:pt>
                <c:pt idx="23516">
                  <c:v>578.87279999999998</c:v>
                </c:pt>
                <c:pt idx="23517">
                  <c:v>578.947</c:v>
                </c:pt>
                <c:pt idx="23518">
                  <c:v>579.02250000000004</c:v>
                </c:pt>
                <c:pt idx="23519">
                  <c:v>579.09739999999999</c:v>
                </c:pt>
                <c:pt idx="23520">
                  <c:v>579.17139999999995</c:v>
                </c:pt>
                <c:pt idx="23521">
                  <c:v>579.24549999999999</c:v>
                </c:pt>
                <c:pt idx="23522">
                  <c:v>579.3202</c:v>
                </c:pt>
                <c:pt idx="23523">
                  <c:v>579.39449999999999</c:v>
                </c:pt>
                <c:pt idx="23524">
                  <c:v>579.4692</c:v>
                </c:pt>
                <c:pt idx="23525">
                  <c:v>579.54399999999998</c:v>
                </c:pt>
                <c:pt idx="23526">
                  <c:v>579.62009999999998</c:v>
                </c:pt>
                <c:pt idx="23527">
                  <c:v>579.69590000000005</c:v>
                </c:pt>
                <c:pt idx="23528">
                  <c:v>579.77149999999995</c:v>
                </c:pt>
                <c:pt idx="23529">
                  <c:v>579.84720000000004</c:v>
                </c:pt>
                <c:pt idx="23530">
                  <c:v>579.92240000000004</c:v>
                </c:pt>
                <c:pt idx="23531">
                  <c:v>579.9991</c:v>
                </c:pt>
                <c:pt idx="23532">
                  <c:v>580.07240000000002</c:v>
                </c:pt>
                <c:pt idx="23533">
                  <c:v>580.1472</c:v>
                </c:pt>
                <c:pt idx="23534">
                  <c:v>580.22270000000003</c:v>
                </c:pt>
                <c:pt idx="23535">
                  <c:v>580.29759999999999</c:v>
                </c:pt>
                <c:pt idx="23536">
                  <c:v>580.37570000000005</c:v>
                </c:pt>
                <c:pt idx="23537">
                  <c:v>580.45090000000005</c:v>
                </c:pt>
                <c:pt idx="23538">
                  <c:v>580.52599999999995</c:v>
                </c:pt>
                <c:pt idx="23539">
                  <c:v>580.60260000000005</c:v>
                </c:pt>
                <c:pt idx="23540">
                  <c:v>580.67960000000005</c:v>
                </c:pt>
                <c:pt idx="23541">
                  <c:v>580.75540000000001</c:v>
                </c:pt>
                <c:pt idx="23542">
                  <c:v>580.83299999999997</c:v>
                </c:pt>
                <c:pt idx="23543">
                  <c:v>580.90880000000004</c:v>
                </c:pt>
                <c:pt idx="23544">
                  <c:v>580.98490000000004</c:v>
                </c:pt>
                <c:pt idx="23545">
                  <c:v>581.0634</c:v>
                </c:pt>
                <c:pt idx="23546">
                  <c:v>581.14020000000005</c:v>
                </c:pt>
                <c:pt idx="23547">
                  <c:v>581.21799999999996</c:v>
                </c:pt>
                <c:pt idx="23548">
                  <c:v>581.29399999999998</c:v>
                </c:pt>
                <c:pt idx="23549">
                  <c:v>581.37149999999997</c:v>
                </c:pt>
                <c:pt idx="23550">
                  <c:v>581.44799999999998</c:v>
                </c:pt>
                <c:pt idx="23551">
                  <c:v>581.52539999999999</c:v>
                </c:pt>
                <c:pt idx="23552">
                  <c:v>581.60180000000003</c:v>
                </c:pt>
                <c:pt idx="23553">
                  <c:v>581.67750000000001</c:v>
                </c:pt>
                <c:pt idx="23554">
                  <c:v>581.75469999999996</c:v>
                </c:pt>
                <c:pt idx="23555">
                  <c:v>581.83079999999995</c:v>
                </c:pt>
                <c:pt idx="23556">
                  <c:v>581.90419999999995</c:v>
                </c:pt>
                <c:pt idx="23557">
                  <c:v>581.97860000000003</c:v>
                </c:pt>
                <c:pt idx="23558">
                  <c:v>582.05079999999998</c:v>
                </c:pt>
                <c:pt idx="23559">
                  <c:v>582.12360000000001</c:v>
                </c:pt>
                <c:pt idx="23560">
                  <c:v>582.19579999999996</c:v>
                </c:pt>
                <c:pt idx="23561">
                  <c:v>582.27</c:v>
                </c:pt>
                <c:pt idx="23562">
                  <c:v>582.34140000000002</c:v>
                </c:pt>
                <c:pt idx="23563">
                  <c:v>582.41219999999998</c:v>
                </c:pt>
                <c:pt idx="23564">
                  <c:v>582.48580000000004</c:v>
                </c:pt>
                <c:pt idx="23565">
                  <c:v>582.55700000000002</c:v>
                </c:pt>
                <c:pt idx="23566">
                  <c:v>582.63289999999995</c:v>
                </c:pt>
                <c:pt idx="23567">
                  <c:v>582.70479999999998</c:v>
                </c:pt>
                <c:pt idx="23568">
                  <c:v>582.77919999999995</c:v>
                </c:pt>
                <c:pt idx="23569">
                  <c:v>582.85379999999998</c:v>
                </c:pt>
                <c:pt idx="23570">
                  <c:v>582.92849999999999</c:v>
                </c:pt>
                <c:pt idx="23571">
                  <c:v>583.00429999999994</c:v>
                </c:pt>
                <c:pt idx="23572">
                  <c:v>583.07989999999995</c:v>
                </c:pt>
                <c:pt idx="23573">
                  <c:v>583.15660000000003</c:v>
                </c:pt>
                <c:pt idx="23574">
                  <c:v>583.23140000000001</c:v>
                </c:pt>
                <c:pt idx="23575">
                  <c:v>583.30799999999999</c:v>
                </c:pt>
                <c:pt idx="23576">
                  <c:v>583.38319999999999</c:v>
                </c:pt>
                <c:pt idx="23577">
                  <c:v>583.46040000000005</c:v>
                </c:pt>
                <c:pt idx="23578">
                  <c:v>583.53520000000003</c:v>
                </c:pt>
                <c:pt idx="23579">
                  <c:v>583.60940000000005</c:v>
                </c:pt>
                <c:pt idx="23580">
                  <c:v>583.68560000000002</c:v>
                </c:pt>
                <c:pt idx="23581">
                  <c:v>583.76080000000002</c:v>
                </c:pt>
                <c:pt idx="23582">
                  <c:v>583.8365</c:v>
                </c:pt>
                <c:pt idx="23583">
                  <c:v>583.91399999999999</c:v>
                </c:pt>
                <c:pt idx="23584">
                  <c:v>583.98969999999997</c:v>
                </c:pt>
                <c:pt idx="23585">
                  <c:v>584.06659999999999</c:v>
                </c:pt>
                <c:pt idx="23586">
                  <c:v>584.14160000000004</c:v>
                </c:pt>
                <c:pt idx="23587">
                  <c:v>584.21839999999997</c:v>
                </c:pt>
                <c:pt idx="23588">
                  <c:v>584.29380000000003</c:v>
                </c:pt>
                <c:pt idx="23589">
                  <c:v>584.36959999999999</c:v>
                </c:pt>
                <c:pt idx="23590">
                  <c:v>584.4452</c:v>
                </c:pt>
                <c:pt idx="23591">
                  <c:v>584.52</c:v>
                </c:pt>
                <c:pt idx="23592">
                  <c:v>584.59580000000005</c:v>
                </c:pt>
                <c:pt idx="23593">
                  <c:v>584.66949999999997</c:v>
                </c:pt>
                <c:pt idx="23594">
                  <c:v>584.7441</c:v>
                </c:pt>
                <c:pt idx="23595">
                  <c:v>584.81759999999997</c:v>
                </c:pt>
                <c:pt idx="23596">
                  <c:v>584.8913</c:v>
                </c:pt>
                <c:pt idx="23597">
                  <c:v>584.96429999999998</c:v>
                </c:pt>
                <c:pt idx="23598">
                  <c:v>585.03899999999999</c:v>
                </c:pt>
                <c:pt idx="23599">
                  <c:v>585.11419999999998</c:v>
                </c:pt>
                <c:pt idx="23600">
                  <c:v>585.1875</c:v>
                </c:pt>
                <c:pt idx="23601">
                  <c:v>585.25900000000001</c:v>
                </c:pt>
                <c:pt idx="23602">
                  <c:v>585.33299999999997</c:v>
                </c:pt>
                <c:pt idx="23603">
                  <c:v>585.40570000000002</c:v>
                </c:pt>
                <c:pt idx="23604">
                  <c:v>585.48050000000001</c:v>
                </c:pt>
                <c:pt idx="23605">
                  <c:v>585.55460000000005</c:v>
                </c:pt>
                <c:pt idx="23606">
                  <c:v>585.62720000000002</c:v>
                </c:pt>
                <c:pt idx="23607">
                  <c:v>585.69920000000002</c:v>
                </c:pt>
                <c:pt idx="23608">
                  <c:v>585.77359999999999</c:v>
                </c:pt>
                <c:pt idx="23609">
                  <c:v>585.84699999999998</c:v>
                </c:pt>
                <c:pt idx="23610">
                  <c:v>585.92110000000002</c:v>
                </c:pt>
                <c:pt idx="23611">
                  <c:v>585.99369999999999</c:v>
                </c:pt>
                <c:pt idx="23612">
                  <c:v>586.06920000000002</c:v>
                </c:pt>
                <c:pt idx="23613">
                  <c:v>586.14499999999998</c:v>
                </c:pt>
                <c:pt idx="23614">
                  <c:v>586.22019999999998</c:v>
                </c:pt>
                <c:pt idx="23615">
                  <c:v>586.29589999999996</c:v>
                </c:pt>
                <c:pt idx="23616">
                  <c:v>586.37139999999999</c:v>
                </c:pt>
                <c:pt idx="23617">
                  <c:v>586.447</c:v>
                </c:pt>
                <c:pt idx="23618">
                  <c:v>586.52300000000002</c:v>
                </c:pt>
                <c:pt idx="23619">
                  <c:v>586.6</c:v>
                </c:pt>
                <c:pt idx="23620">
                  <c:v>586.67460000000005</c:v>
                </c:pt>
                <c:pt idx="23621">
                  <c:v>586.75030000000004</c:v>
                </c:pt>
                <c:pt idx="23622">
                  <c:v>586.82619999999997</c:v>
                </c:pt>
                <c:pt idx="23623">
                  <c:v>586.89980000000003</c:v>
                </c:pt>
                <c:pt idx="23624">
                  <c:v>586.97360000000003</c:v>
                </c:pt>
                <c:pt idx="23625">
                  <c:v>587.04740000000004</c:v>
                </c:pt>
                <c:pt idx="23626">
                  <c:v>587.11879999999996</c:v>
                </c:pt>
                <c:pt idx="23627">
                  <c:v>587.19259999999997</c:v>
                </c:pt>
                <c:pt idx="23628">
                  <c:v>587.26499999999999</c:v>
                </c:pt>
                <c:pt idx="23629">
                  <c:v>587.33799999999997</c:v>
                </c:pt>
                <c:pt idx="23630">
                  <c:v>587.4117</c:v>
                </c:pt>
                <c:pt idx="23631">
                  <c:v>587.48599999999999</c:v>
                </c:pt>
                <c:pt idx="23632">
                  <c:v>587.55849999999998</c:v>
                </c:pt>
                <c:pt idx="23633">
                  <c:v>587.63390000000004</c:v>
                </c:pt>
                <c:pt idx="23634">
                  <c:v>587.70899999999995</c:v>
                </c:pt>
                <c:pt idx="23635">
                  <c:v>587.78340000000003</c:v>
                </c:pt>
                <c:pt idx="23636">
                  <c:v>587.85519999999997</c:v>
                </c:pt>
                <c:pt idx="23637">
                  <c:v>587.93140000000005</c:v>
                </c:pt>
                <c:pt idx="23638">
                  <c:v>588.00429999999994</c:v>
                </c:pt>
                <c:pt idx="23639">
                  <c:v>588.07759999999996</c:v>
                </c:pt>
                <c:pt idx="23640">
                  <c:v>588.15160000000003</c:v>
                </c:pt>
                <c:pt idx="23641">
                  <c:v>588.226</c:v>
                </c:pt>
                <c:pt idx="23642">
                  <c:v>588.29740000000004</c:v>
                </c:pt>
                <c:pt idx="23643">
                  <c:v>588.37149999999997</c:v>
                </c:pt>
                <c:pt idx="23644">
                  <c:v>588.44380000000001</c:v>
                </c:pt>
                <c:pt idx="23645">
                  <c:v>588.52</c:v>
                </c:pt>
                <c:pt idx="23646">
                  <c:v>588.59370000000001</c:v>
                </c:pt>
                <c:pt idx="23647">
                  <c:v>588.66800000000001</c:v>
                </c:pt>
                <c:pt idx="23648">
                  <c:v>588.74220000000003</c:v>
                </c:pt>
                <c:pt idx="23649">
                  <c:v>588.81679999999994</c:v>
                </c:pt>
                <c:pt idx="23650">
                  <c:v>588.89319999999998</c:v>
                </c:pt>
                <c:pt idx="23651">
                  <c:v>588.96780000000001</c:v>
                </c:pt>
                <c:pt idx="23652">
                  <c:v>589.04399999999998</c:v>
                </c:pt>
                <c:pt idx="23653">
                  <c:v>589.11869999999999</c:v>
                </c:pt>
                <c:pt idx="23654">
                  <c:v>589.1943</c:v>
                </c:pt>
                <c:pt idx="23655">
                  <c:v>589.27070000000003</c:v>
                </c:pt>
                <c:pt idx="23656">
                  <c:v>589.34739999999999</c:v>
                </c:pt>
                <c:pt idx="23657">
                  <c:v>589.42240000000004</c:v>
                </c:pt>
                <c:pt idx="23658">
                  <c:v>589.49659999999994</c:v>
                </c:pt>
                <c:pt idx="23659">
                  <c:v>589.57299999999998</c:v>
                </c:pt>
                <c:pt idx="23660">
                  <c:v>589.65</c:v>
                </c:pt>
                <c:pt idx="23661">
                  <c:v>589.72479999999996</c:v>
                </c:pt>
                <c:pt idx="23662">
                  <c:v>589.80179999999996</c:v>
                </c:pt>
                <c:pt idx="23663">
                  <c:v>589.87850000000003</c:v>
                </c:pt>
                <c:pt idx="23664">
                  <c:v>589.95460000000003</c:v>
                </c:pt>
                <c:pt idx="23665">
                  <c:v>590.02930000000003</c:v>
                </c:pt>
                <c:pt idx="23666">
                  <c:v>590.10760000000005</c:v>
                </c:pt>
                <c:pt idx="23667">
                  <c:v>590.18309999999997</c:v>
                </c:pt>
                <c:pt idx="23668">
                  <c:v>590.25819999999999</c:v>
                </c:pt>
                <c:pt idx="23669">
                  <c:v>590.33510000000001</c:v>
                </c:pt>
                <c:pt idx="23670">
                  <c:v>590.40899999999999</c:v>
                </c:pt>
                <c:pt idx="23671">
                  <c:v>590.48599999999999</c:v>
                </c:pt>
                <c:pt idx="23672">
                  <c:v>590.56079999999997</c:v>
                </c:pt>
                <c:pt idx="23673">
                  <c:v>590.63499999999999</c:v>
                </c:pt>
                <c:pt idx="23674">
                  <c:v>590.71069999999997</c:v>
                </c:pt>
                <c:pt idx="23675">
                  <c:v>590.78629999999998</c:v>
                </c:pt>
                <c:pt idx="23676">
                  <c:v>590.86009999999999</c:v>
                </c:pt>
                <c:pt idx="23677">
                  <c:v>590.93589999999995</c:v>
                </c:pt>
                <c:pt idx="23678">
                  <c:v>591.00940000000003</c:v>
                </c:pt>
                <c:pt idx="23679">
                  <c:v>591.08479999999997</c:v>
                </c:pt>
                <c:pt idx="23680">
                  <c:v>591.16129999999998</c:v>
                </c:pt>
                <c:pt idx="23681">
                  <c:v>591.23940000000005</c:v>
                </c:pt>
                <c:pt idx="23682">
                  <c:v>591.31529999999998</c:v>
                </c:pt>
                <c:pt idx="23683">
                  <c:v>591.3922</c:v>
                </c:pt>
                <c:pt idx="23684">
                  <c:v>591.46780000000001</c:v>
                </c:pt>
                <c:pt idx="23685">
                  <c:v>591.54300000000001</c:v>
                </c:pt>
                <c:pt idx="23686">
                  <c:v>591.61839999999995</c:v>
                </c:pt>
                <c:pt idx="23687">
                  <c:v>591.69410000000005</c:v>
                </c:pt>
                <c:pt idx="23688">
                  <c:v>591.77</c:v>
                </c:pt>
                <c:pt idx="23689">
                  <c:v>591.84479999999996</c:v>
                </c:pt>
                <c:pt idx="23690">
                  <c:v>591.92049999999995</c:v>
                </c:pt>
                <c:pt idx="23691">
                  <c:v>591.99459999999999</c:v>
                </c:pt>
                <c:pt idx="23692">
                  <c:v>592.07090000000005</c:v>
                </c:pt>
                <c:pt idx="23693">
                  <c:v>592.14689999999996</c:v>
                </c:pt>
                <c:pt idx="23694">
                  <c:v>592.22339999999997</c:v>
                </c:pt>
                <c:pt idx="23695">
                  <c:v>592.30100000000004</c:v>
                </c:pt>
                <c:pt idx="23696">
                  <c:v>592.37660000000005</c:v>
                </c:pt>
                <c:pt idx="23697">
                  <c:v>592.45360000000005</c:v>
                </c:pt>
                <c:pt idx="23698">
                  <c:v>592.52859999999998</c:v>
                </c:pt>
                <c:pt idx="23699">
                  <c:v>592.60500000000002</c:v>
                </c:pt>
                <c:pt idx="23700">
                  <c:v>592.68039999999996</c:v>
                </c:pt>
                <c:pt idx="23701">
                  <c:v>592.75519999999995</c:v>
                </c:pt>
                <c:pt idx="23702">
                  <c:v>592.83219999999994</c:v>
                </c:pt>
                <c:pt idx="23703">
                  <c:v>592.90779999999995</c:v>
                </c:pt>
                <c:pt idx="23704">
                  <c:v>592.9837</c:v>
                </c:pt>
                <c:pt idx="23705">
                  <c:v>593.05859999999996</c:v>
                </c:pt>
                <c:pt idx="23706">
                  <c:v>593.13580000000002</c:v>
                </c:pt>
                <c:pt idx="23707">
                  <c:v>593.21050000000002</c:v>
                </c:pt>
                <c:pt idx="23708">
                  <c:v>593.28499999999997</c:v>
                </c:pt>
                <c:pt idx="23709">
                  <c:v>593.35919999999999</c:v>
                </c:pt>
                <c:pt idx="23710">
                  <c:v>593.43320000000006</c:v>
                </c:pt>
                <c:pt idx="23711">
                  <c:v>593.50689999999997</c:v>
                </c:pt>
                <c:pt idx="23712">
                  <c:v>593.58119999999997</c:v>
                </c:pt>
                <c:pt idx="23713">
                  <c:v>593.65380000000005</c:v>
                </c:pt>
                <c:pt idx="23714">
                  <c:v>593.72609999999997</c:v>
                </c:pt>
                <c:pt idx="23715">
                  <c:v>593.7989</c:v>
                </c:pt>
                <c:pt idx="23716">
                  <c:v>593.87009999999998</c:v>
                </c:pt>
                <c:pt idx="23717">
                  <c:v>593.94200000000001</c:v>
                </c:pt>
                <c:pt idx="23718">
                  <c:v>594.01419999999996</c:v>
                </c:pt>
                <c:pt idx="23719">
                  <c:v>594.08609999999999</c:v>
                </c:pt>
                <c:pt idx="23720">
                  <c:v>594.15800000000002</c:v>
                </c:pt>
                <c:pt idx="23721">
                  <c:v>594.22979999999995</c:v>
                </c:pt>
                <c:pt idx="23722">
                  <c:v>594.30250000000001</c:v>
                </c:pt>
                <c:pt idx="23723">
                  <c:v>594.37350000000004</c:v>
                </c:pt>
                <c:pt idx="23724">
                  <c:v>594.44619999999998</c:v>
                </c:pt>
                <c:pt idx="23725">
                  <c:v>594.51900000000001</c:v>
                </c:pt>
                <c:pt idx="23726">
                  <c:v>594.59370000000001</c:v>
                </c:pt>
                <c:pt idx="23727">
                  <c:v>594.66660000000002</c:v>
                </c:pt>
                <c:pt idx="23728">
                  <c:v>594.74130000000002</c:v>
                </c:pt>
                <c:pt idx="23729">
                  <c:v>594.81560000000002</c:v>
                </c:pt>
                <c:pt idx="23730">
                  <c:v>594.89110000000005</c:v>
                </c:pt>
                <c:pt idx="23731">
                  <c:v>594.96680000000003</c:v>
                </c:pt>
                <c:pt idx="23732">
                  <c:v>595.04219999999998</c:v>
                </c:pt>
                <c:pt idx="23733">
                  <c:v>595.12</c:v>
                </c:pt>
                <c:pt idx="23734">
                  <c:v>595.19590000000005</c:v>
                </c:pt>
                <c:pt idx="23735">
                  <c:v>595.27319999999997</c:v>
                </c:pt>
                <c:pt idx="23736">
                  <c:v>595.34879999999998</c:v>
                </c:pt>
                <c:pt idx="23737">
                  <c:v>595.42679999999996</c:v>
                </c:pt>
                <c:pt idx="23738">
                  <c:v>595.50419999999997</c:v>
                </c:pt>
                <c:pt idx="23739">
                  <c:v>595.58159999999998</c:v>
                </c:pt>
                <c:pt idx="23740">
                  <c:v>595.65880000000004</c:v>
                </c:pt>
                <c:pt idx="23741">
                  <c:v>595.73400000000004</c:v>
                </c:pt>
                <c:pt idx="23742">
                  <c:v>595.80899999999997</c:v>
                </c:pt>
                <c:pt idx="23743">
                  <c:v>595.88369999999998</c:v>
                </c:pt>
                <c:pt idx="23744">
                  <c:v>595.96</c:v>
                </c:pt>
                <c:pt idx="23745">
                  <c:v>596.03560000000004</c:v>
                </c:pt>
                <c:pt idx="23746">
                  <c:v>596.11019999999996</c:v>
                </c:pt>
                <c:pt idx="23747">
                  <c:v>596.18629999999996</c:v>
                </c:pt>
                <c:pt idx="23748">
                  <c:v>596.26089999999999</c:v>
                </c:pt>
                <c:pt idx="23749">
                  <c:v>596.33500000000004</c:v>
                </c:pt>
                <c:pt idx="23750">
                  <c:v>596.41060000000004</c:v>
                </c:pt>
                <c:pt idx="23751">
                  <c:v>596.48620000000005</c:v>
                </c:pt>
                <c:pt idx="23752">
                  <c:v>596.56039999999996</c:v>
                </c:pt>
                <c:pt idx="23753">
                  <c:v>596.63819999999998</c:v>
                </c:pt>
                <c:pt idx="23754">
                  <c:v>596.71360000000004</c:v>
                </c:pt>
                <c:pt idx="23755">
                  <c:v>596.78920000000005</c:v>
                </c:pt>
                <c:pt idx="23756">
                  <c:v>596.86450000000002</c:v>
                </c:pt>
                <c:pt idx="23757">
                  <c:v>596.94119999999998</c:v>
                </c:pt>
                <c:pt idx="23758">
                  <c:v>597.0172</c:v>
                </c:pt>
                <c:pt idx="23759">
                  <c:v>597.09280000000001</c:v>
                </c:pt>
                <c:pt idx="23760">
                  <c:v>597.16740000000004</c:v>
                </c:pt>
                <c:pt idx="23761">
                  <c:v>597.24360000000001</c:v>
                </c:pt>
                <c:pt idx="23762">
                  <c:v>597.31989999999996</c:v>
                </c:pt>
                <c:pt idx="23763">
                  <c:v>597.39599999999996</c:v>
                </c:pt>
                <c:pt idx="23764">
                  <c:v>597.47339999999997</c:v>
                </c:pt>
                <c:pt idx="23765">
                  <c:v>597.54899999999998</c:v>
                </c:pt>
                <c:pt idx="23766">
                  <c:v>597.6268</c:v>
                </c:pt>
                <c:pt idx="23767">
                  <c:v>597.70330000000001</c:v>
                </c:pt>
                <c:pt idx="23768">
                  <c:v>597.77840000000003</c:v>
                </c:pt>
                <c:pt idx="23769">
                  <c:v>597.85640000000001</c:v>
                </c:pt>
                <c:pt idx="23770">
                  <c:v>597.93309999999997</c:v>
                </c:pt>
                <c:pt idx="23771">
                  <c:v>598.01099999999997</c:v>
                </c:pt>
                <c:pt idx="23772">
                  <c:v>598.08709999999996</c:v>
                </c:pt>
                <c:pt idx="23773">
                  <c:v>598.16179999999997</c:v>
                </c:pt>
                <c:pt idx="23774">
                  <c:v>598.24199999999996</c:v>
                </c:pt>
                <c:pt idx="23775">
                  <c:v>598.31830000000002</c:v>
                </c:pt>
                <c:pt idx="23776">
                  <c:v>598.39449999999999</c:v>
                </c:pt>
                <c:pt idx="23777">
                  <c:v>598.46950000000004</c:v>
                </c:pt>
                <c:pt idx="23778">
                  <c:v>598.54740000000004</c:v>
                </c:pt>
                <c:pt idx="23779">
                  <c:v>598.62429999999995</c:v>
                </c:pt>
                <c:pt idx="23780">
                  <c:v>598.69910000000004</c:v>
                </c:pt>
                <c:pt idx="23781">
                  <c:v>598.77639999999997</c:v>
                </c:pt>
                <c:pt idx="23782">
                  <c:v>598.85339999999997</c:v>
                </c:pt>
                <c:pt idx="23783">
                  <c:v>598.93010000000004</c:v>
                </c:pt>
                <c:pt idx="23784">
                  <c:v>599.00630000000001</c:v>
                </c:pt>
                <c:pt idx="23785">
                  <c:v>599.08479999999997</c:v>
                </c:pt>
                <c:pt idx="23786">
                  <c:v>599.16179999999997</c:v>
                </c:pt>
                <c:pt idx="23787">
                  <c:v>599.23919999999998</c:v>
                </c:pt>
                <c:pt idx="23788">
                  <c:v>599.31619999999998</c:v>
                </c:pt>
                <c:pt idx="23789">
                  <c:v>599.39369999999997</c:v>
                </c:pt>
                <c:pt idx="23790">
                  <c:v>599.4692</c:v>
                </c:pt>
                <c:pt idx="23791">
                  <c:v>599.54579999999999</c:v>
                </c:pt>
                <c:pt idx="23792">
                  <c:v>599.62400000000002</c:v>
                </c:pt>
                <c:pt idx="23793">
                  <c:v>599.70100000000002</c:v>
                </c:pt>
                <c:pt idx="23794">
                  <c:v>599.77930000000003</c:v>
                </c:pt>
                <c:pt idx="23795">
                  <c:v>599.85429999999997</c:v>
                </c:pt>
                <c:pt idx="23796">
                  <c:v>599.93119999999999</c:v>
                </c:pt>
                <c:pt idx="23797">
                  <c:v>600.00800000000004</c:v>
                </c:pt>
                <c:pt idx="23798">
                  <c:v>600.08500000000004</c:v>
                </c:pt>
                <c:pt idx="23799">
                  <c:v>600.16089999999997</c:v>
                </c:pt>
                <c:pt idx="23800">
                  <c:v>600.23929999999996</c:v>
                </c:pt>
                <c:pt idx="23801">
                  <c:v>600.31510000000003</c:v>
                </c:pt>
                <c:pt idx="23802">
                  <c:v>600.39099999999996</c:v>
                </c:pt>
                <c:pt idx="23803">
                  <c:v>600.4674</c:v>
                </c:pt>
                <c:pt idx="23804">
                  <c:v>600.54319999999996</c:v>
                </c:pt>
                <c:pt idx="23805">
                  <c:v>600.61869999999999</c:v>
                </c:pt>
                <c:pt idx="23806">
                  <c:v>600.69539999999995</c:v>
                </c:pt>
                <c:pt idx="23807">
                  <c:v>600.77139999999997</c:v>
                </c:pt>
                <c:pt idx="23808">
                  <c:v>600.84860000000003</c:v>
                </c:pt>
                <c:pt idx="23809">
                  <c:v>600.92539999999997</c:v>
                </c:pt>
                <c:pt idx="23810">
                  <c:v>601.00059999999996</c:v>
                </c:pt>
                <c:pt idx="23811">
                  <c:v>601.07709999999997</c:v>
                </c:pt>
                <c:pt idx="23812">
                  <c:v>601.15300000000002</c:v>
                </c:pt>
                <c:pt idx="23813">
                  <c:v>601.23119999999994</c:v>
                </c:pt>
                <c:pt idx="23814">
                  <c:v>601.30849999999998</c:v>
                </c:pt>
                <c:pt idx="23815">
                  <c:v>601.38660000000004</c:v>
                </c:pt>
                <c:pt idx="23816">
                  <c:v>601.46199999999999</c:v>
                </c:pt>
                <c:pt idx="23817">
                  <c:v>601.53949999999998</c:v>
                </c:pt>
                <c:pt idx="23818">
                  <c:v>601.61500000000001</c:v>
                </c:pt>
                <c:pt idx="23819">
                  <c:v>601.69110000000001</c:v>
                </c:pt>
                <c:pt idx="23820">
                  <c:v>601.76819999999998</c:v>
                </c:pt>
                <c:pt idx="23821">
                  <c:v>601.84519999999998</c:v>
                </c:pt>
                <c:pt idx="23822">
                  <c:v>601.92160000000001</c:v>
                </c:pt>
                <c:pt idx="23823">
                  <c:v>601.99940000000004</c:v>
                </c:pt>
                <c:pt idx="23824">
                  <c:v>602.07500000000005</c:v>
                </c:pt>
                <c:pt idx="23825">
                  <c:v>602.15089999999998</c:v>
                </c:pt>
                <c:pt idx="23826">
                  <c:v>602.22950000000003</c:v>
                </c:pt>
                <c:pt idx="23827">
                  <c:v>602.30740000000003</c:v>
                </c:pt>
                <c:pt idx="23828">
                  <c:v>602.38469999999995</c:v>
                </c:pt>
                <c:pt idx="23829">
                  <c:v>602.46090000000004</c:v>
                </c:pt>
                <c:pt idx="23830">
                  <c:v>602.54</c:v>
                </c:pt>
                <c:pt idx="23831">
                  <c:v>602.61720000000003</c:v>
                </c:pt>
                <c:pt idx="23832">
                  <c:v>602.6925</c:v>
                </c:pt>
                <c:pt idx="23833">
                  <c:v>602.7704</c:v>
                </c:pt>
                <c:pt idx="23834">
                  <c:v>602.84879999999998</c:v>
                </c:pt>
                <c:pt idx="23835">
                  <c:v>602.92560000000003</c:v>
                </c:pt>
                <c:pt idx="23836">
                  <c:v>603.0009</c:v>
                </c:pt>
                <c:pt idx="23837">
                  <c:v>603.07820000000004</c:v>
                </c:pt>
                <c:pt idx="23838">
                  <c:v>603.15380000000005</c:v>
                </c:pt>
                <c:pt idx="23839">
                  <c:v>603.2278</c:v>
                </c:pt>
                <c:pt idx="23840">
                  <c:v>603.303</c:v>
                </c:pt>
                <c:pt idx="23841">
                  <c:v>603.3768</c:v>
                </c:pt>
                <c:pt idx="23842">
                  <c:v>603.44929999999999</c:v>
                </c:pt>
                <c:pt idx="23843">
                  <c:v>603.52200000000005</c:v>
                </c:pt>
                <c:pt idx="23844">
                  <c:v>603.59500000000003</c:v>
                </c:pt>
                <c:pt idx="23845">
                  <c:v>603.66920000000005</c:v>
                </c:pt>
                <c:pt idx="23846">
                  <c:v>603.74339999999995</c:v>
                </c:pt>
                <c:pt idx="23847">
                  <c:v>603.81629999999996</c:v>
                </c:pt>
                <c:pt idx="23848">
                  <c:v>603.8913</c:v>
                </c:pt>
                <c:pt idx="23849">
                  <c:v>603.96699999999998</c:v>
                </c:pt>
                <c:pt idx="23850">
                  <c:v>604.04060000000004</c:v>
                </c:pt>
                <c:pt idx="23851">
                  <c:v>604.11500000000001</c:v>
                </c:pt>
                <c:pt idx="23852">
                  <c:v>604.19029999999998</c:v>
                </c:pt>
                <c:pt idx="23853">
                  <c:v>604.26559999999995</c:v>
                </c:pt>
                <c:pt idx="23854">
                  <c:v>604.33920000000001</c:v>
                </c:pt>
                <c:pt idx="23855">
                  <c:v>604.41459999999995</c:v>
                </c:pt>
                <c:pt idx="23856">
                  <c:v>604.49099999999999</c:v>
                </c:pt>
                <c:pt idx="23857">
                  <c:v>604.56659999999999</c:v>
                </c:pt>
                <c:pt idx="23858">
                  <c:v>604.64380000000006</c:v>
                </c:pt>
                <c:pt idx="23859">
                  <c:v>604.71780000000001</c:v>
                </c:pt>
                <c:pt idx="23860">
                  <c:v>604.79560000000004</c:v>
                </c:pt>
                <c:pt idx="23861">
                  <c:v>604.87300000000005</c:v>
                </c:pt>
                <c:pt idx="23862">
                  <c:v>604.94889999999998</c:v>
                </c:pt>
                <c:pt idx="23863">
                  <c:v>605.02629999999999</c:v>
                </c:pt>
                <c:pt idx="23864">
                  <c:v>605.10469999999998</c:v>
                </c:pt>
                <c:pt idx="23865">
                  <c:v>605.18119999999999</c:v>
                </c:pt>
                <c:pt idx="23866">
                  <c:v>605.2568</c:v>
                </c:pt>
                <c:pt idx="23867">
                  <c:v>605.33309999999994</c:v>
                </c:pt>
                <c:pt idx="23868">
                  <c:v>605.40800000000002</c:v>
                </c:pt>
                <c:pt idx="23869">
                  <c:v>605.48320000000001</c:v>
                </c:pt>
                <c:pt idx="23870">
                  <c:v>605.55840000000001</c:v>
                </c:pt>
                <c:pt idx="23871">
                  <c:v>605.63279999999997</c:v>
                </c:pt>
                <c:pt idx="23872">
                  <c:v>605.70619999999997</c:v>
                </c:pt>
                <c:pt idx="23873">
                  <c:v>605.78070000000002</c:v>
                </c:pt>
                <c:pt idx="23874">
                  <c:v>605.85569999999996</c:v>
                </c:pt>
                <c:pt idx="23875">
                  <c:v>605.92899999999997</c:v>
                </c:pt>
                <c:pt idx="23876">
                  <c:v>606.00300000000004</c:v>
                </c:pt>
                <c:pt idx="23877">
                  <c:v>606.07839999999999</c:v>
                </c:pt>
                <c:pt idx="23878">
                  <c:v>606.15359999999998</c:v>
                </c:pt>
                <c:pt idx="23879">
                  <c:v>606.22850000000005</c:v>
                </c:pt>
                <c:pt idx="23880">
                  <c:v>606.30349999999999</c:v>
                </c:pt>
                <c:pt idx="23881">
                  <c:v>606.37929999999994</c:v>
                </c:pt>
                <c:pt idx="23882">
                  <c:v>606.45410000000004</c:v>
                </c:pt>
                <c:pt idx="23883">
                  <c:v>606.53179999999998</c:v>
                </c:pt>
                <c:pt idx="23884">
                  <c:v>606.60900000000004</c:v>
                </c:pt>
                <c:pt idx="23885">
                  <c:v>606.68560000000002</c:v>
                </c:pt>
                <c:pt idx="23886">
                  <c:v>606.76250000000005</c:v>
                </c:pt>
                <c:pt idx="23887">
                  <c:v>606.83950000000004</c:v>
                </c:pt>
                <c:pt idx="23888">
                  <c:v>606.91650000000004</c:v>
                </c:pt>
                <c:pt idx="23889">
                  <c:v>606.99360000000001</c:v>
                </c:pt>
                <c:pt idx="23890">
                  <c:v>607.06859999999995</c:v>
                </c:pt>
                <c:pt idx="23891">
                  <c:v>607.14419999999996</c:v>
                </c:pt>
                <c:pt idx="23892">
                  <c:v>607.21960000000001</c:v>
                </c:pt>
                <c:pt idx="23893">
                  <c:v>607.29570000000001</c:v>
                </c:pt>
                <c:pt idx="23894">
                  <c:v>607.37260000000003</c:v>
                </c:pt>
                <c:pt idx="23895">
                  <c:v>607.44920000000002</c:v>
                </c:pt>
                <c:pt idx="23896">
                  <c:v>607.52430000000004</c:v>
                </c:pt>
                <c:pt idx="23897">
                  <c:v>607.60199999999998</c:v>
                </c:pt>
                <c:pt idx="23898">
                  <c:v>607.67650000000003</c:v>
                </c:pt>
                <c:pt idx="23899">
                  <c:v>607.75329999999997</c:v>
                </c:pt>
                <c:pt idx="23900">
                  <c:v>607.82740000000001</c:v>
                </c:pt>
                <c:pt idx="23901">
                  <c:v>607.904</c:v>
                </c:pt>
                <c:pt idx="23902">
                  <c:v>607.97910000000002</c:v>
                </c:pt>
                <c:pt idx="23903">
                  <c:v>608.05470000000003</c:v>
                </c:pt>
                <c:pt idx="23904">
                  <c:v>608.13</c:v>
                </c:pt>
                <c:pt idx="23905">
                  <c:v>608.20680000000004</c:v>
                </c:pt>
                <c:pt idx="23906">
                  <c:v>608.28240000000005</c:v>
                </c:pt>
                <c:pt idx="23907">
                  <c:v>608.35889999999995</c:v>
                </c:pt>
                <c:pt idx="23908">
                  <c:v>608.43499999999995</c:v>
                </c:pt>
                <c:pt idx="23909">
                  <c:v>608.51009999999997</c:v>
                </c:pt>
                <c:pt idx="23910">
                  <c:v>608.58640000000003</c:v>
                </c:pt>
                <c:pt idx="23911">
                  <c:v>608.6626</c:v>
                </c:pt>
                <c:pt idx="23912">
                  <c:v>608.73680000000002</c:v>
                </c:pt>
                <c:pt idx="23913">
                  <c:v>608.81100000000004</c:v>
                </c:pt>
                <c:pt idx="23914">
                  <c:v>608.88499999999999</c:v>
                </c:pt>
                <c:pt idx="23915">
                  <c:v>608.95849999999996</c:v>
                </c:pt>
                <c:pt idx="23916">
                  <c:v>609.0317</c:v>
                </c:pt>
                <c:pt idx="23917">
                  <c:v>609.10500000000002</c:v>
                </c:pt>
                <c:pt idx="23918">
                  <c:v>609.17819999999995</c:v>
                </c:pt>
                <c:pt idx="23919">
                  <c:v>609.24860000000001</c:v>
                </c:pt>
                <c:pt idx="23920">
                  <c:v>609.3229</c:v>
                </c:pt>
                <c:pt idx="23921">
                  <c:v>609.39400000000001</c:v>
                </c:pt>
                <c:pt idx="23922">
                  <c:v>609.46429999999998</c:v>
                </c:pt>
                <c:pt idx="23923">
                  <c:v>609.53830000000005</c:v>
                </c:pt>
                <c:pt idx="23924">
                  <c:v>609.61199999999997</c:v>
                </c:pt>
                <c:pt idx="23925">
                  <c:v>609.6866</c:v>
                </c:pt>
                <c:pt idx="23926">
                  <c:v>609.75900000000001</c:v>
                </c:pt>
                <c:pt idx="23927">
                  <c:v>609.83439999999996</c:v>
                </c:pt>
                <c:pt idx="23928">
                  <c:v>609.91020000000003</c:v>
                </c:pt>
                <c:pt idx="23929">
                  <c:v>609.98590000000002</c:v>
                </c:pt>
                <c:pt idx="23930">
                  <c:v>610.06299999999999</c:v>
                </c:pt>
                <c:pt idx="23931">
                  <c:v>610.13909999999998</c:v>
                </c:pt>
                <c:pt idx="23932">
                  <c:v>610.21640000000002</c:v>
                </c:pt>
                <c:pt idx="23933">
                  <c:v>610.2944</c:v>
                </c:pt>
                <c:pt idx="23934">
                  <c:v>610.36959999999999</c:v>
                </c:pt>
                <c:pt idx="23935">
                  <c:v>610.44799999999998</c:v>
                </c:pt>
                <c:pt idx="23936">
                  <c:v>610.52760000000001</c:v>
                </c:pt>
                <c:pt idx="23937">
                  <c:v>610.60469999999998</c:v>
                </c:pt>
                <c:pt idx="23938">
                  <c:v>610.68290000000002</c:v>
                </c:pt>
                <c:pt idx="23939">
                  <c:v>610.76199999999994</c:v>
                </c:pt>
                <c:pt idx="23940">
                  <c:v>610.83860000000004</c:v>
                </c:pt>
                <c:pt idx="23941">
                  <c:v>610.91759999999999</c:v>
                </c:pt>
                <c:pt idx="23942">
                  <c:v>610.99480000000005</c:v>
                </c:pt>
                <c:pt idx="23943">
                  <c:v>611.07320000000004</c:v>
                </c:pt>
                <c:pt idx="23944">
                  <c:v>611.14949999999999</c:v>
                </c:pt>
                <c:pt idx="23945">
                  <c:v>611.22550000000001</c:v>
                </c:pt>
                <c:pt idx="23946">
                  <c:v>611.30079999999998</c:v>
                </c:pt>
                <c:pt idx="23947">
                  <c:v>611.37760000000003</c:v>
                </c:pt>
                <c:pt idx="23948">
                  <c:v>611.452</c:v>
                </c:pt>
                <c:pt idx="23949">
                  <c:v>611.52639999999997</c:v>
                </c:pt>
                <c:pt idx="23950">
                  <c:v>611.601</c:v>
                </c:pt>
                <c:pt idx="23951">
                  <c:v>611.67470000000003</c:v>
                </c:pt>
                <c:pt idx="23952">
                  <c:v>611.74850000000004</c:v>
                </c:pt>
                <c:pt idx="23953">
                  <c:v>611.82299999999998</c:v>
                </c:pt>
                <c:pt idx="23954">
                  <c:v>611.89599999999996</c:v>
                </c:pt>
                <c:pt idx="23955">
                  <c:v>611.97040000000004</c:v>
                </c:pt>
                <c:pt idx="23956">
                  <c:v>612.04570000000001</c:v>
                </c:pt>
                <c:pt idx="23957">
                  <c:v>612.11860000000001</c:v>
                </c:pt>
                <c:pt idx="23958">
                  <c:v>612.1943</c:v>
                </c:pt>
                <c:pt idx="23959">
                  <c:v>612.26700000000005</c:v>
                </c:pt>
                <c:pt idx="23960">
                  <c:v>612.34119999999996</c:v>
                </c:pt>
                <c:pt idx="23961">
                  <c:v>612.41570000000002</c:v>
                </c:pt>
                <c:pt idx="23962">
                  <c:v>612.49009999999998</c:v>
                </c:pt>
                <c:pt idx="23963">
                  <c:v>612.56439999999998</c:v>
                </c:pt>
                <c:pt idx="23964">
                  <c:v>612.63879999999995</c:v>
                </c:pt>
                <c:pt idx="23965">
                  <c:v>612.7133</c:v>
                </c:pt>
                <c:pt idx="23966">
                  <c:v>612.78859999999997</c:v>
                </c:pt>
                <c:pt idx="23967">
                  <c:v>612.86389999999994</c:v>
                </c:pt>
                <c:pt idx="23968">
                  <c:v>612.94000000000005</c:v>
                </c:pt>
                <c:pt idx="23969">
                  <c:v>613.01409999999998</c:v>
                </c:pt>
                <c:pt idx="23970">
                  <c:v>613.09109999999998</c:v>
                </c:pt>
                <c:pt idx="23971">
                  <c:v>613.16700000000003</c:v>
                </c:pt>
                <c:pt idx="23972">
                  <c:v>613.24379999999996</c:v>
                </c:pt>
                <c:pt idx="23973">
                  <c:v>613.31899999999996</c:v>
                </c:pt>
                <c:pt idx="23974">
                  <c:v>613.39570000000003</c:v>
                </c:pt>
                <c:pt idx="23975">
                  <c:v>613.47260000000006</c:v>
                </c:pt>
                <c:pt idx="23976">
                  <c:v>613.55119999999999</c:v>
                </c:pt>
                <c:pt idx="23977">
                  <c:v>613.6259</c:v>
                </c:pt>
                <c:pt idx="23978">
                  <c:v>613.7038</c:v>
                </c:pt>
                <c:pt idx="23979">
                  <c:v>613.7799</c:v>
                </c:pt>
                <c:pt idx="23980">
                  <c:v>613.85619999999994</c:v>
                </c:pt>
                <c:pt idx="23981">
                  <c:v>613.93550000000005</c:v>
                </c:pt>
                <c:pt idx="23982">
                  <c:v>614.01220000000001</c:v>
                </c:pt>
                <c:pt idx="23983">
                  <c:v>614.08849999999995</c:v>
                </c:pt>
                <c:pt idx="23984">
                  <c:v>614.16520000000003</c:v>
                </c:pt>
                <c:pt idx="23985">
                  <c:v>614.2432</c:v>
                </c:pt>
                <c:pt idx="23986">
                  <c:v>614.32060000000001</c:v>
                </c:pt>
                <c:pt idx="23987">
                  <c:v>614.39800000000002</c:v>
                </c:pt>
                <c:pt idx="23988">
                  <c:v>614.47439999999995</c:v>
                </c:pt>
                <c:pt idx="23989">
                  <c:v>614.55110000000002</c:v>
                </c:pt>
                <c:pt idx="23990">
                  <c:v>614.62800000000004</c:v>
                </c:pt>
                <c:pt idx="23991">
                  <c:v>614.70579999999995</c:v>
                </c:pt>
                <c:pt idx="23992">
                  <c:v>614.78359999999998</c:v>
                </c:pt>
                <c:pt idx="23993">
                  <c:v>614.86009999999999</c:v>
                </c:pt>
                <c:pt idx="23994">
                  <c:v>614.93640000000005</c:v>
                </c:pt>
                <c:pt idx="23995">
                  <c:v>615.01300000000003</c:v>
                </c:pt>
                <c:pt idx="23996">
                  <c:v>615.09069999999997</c:v>
                </c:pt>
                <c:pt idx="23997">
                  <c:v>615.1671</c:v>
                </c:pt>
                <c:pt idx="23998">
                  <c:v>615.24440000000004</c:v>
                </c:pt>
                <c:pt idx="23999">
                  <c:v>615.32090000000005</c:v>
                </c:pt>
                <c:pt idx="24000">
                  <c:v>615.3972</c:v>
                </c:pt>
                <c:pt idx="24001">
                  <c:v>615.47379999999998</c:v>
                </c:pt>
                <c:pt idx="24002">
                  <c:v>615.55100000000004</c:v>
                </c:pt>
                <c:pt idx="24003">
                  <c:v>615.6268</c:v>
                </c:pt>
                <c:pt idx="24004">
                  <c:v>615.7047</c:v>
                </c:pt>
                <c:pt idx="24005">
                  <c:v>615.7817</c:v>
                </c:pt>
                <c:pt idx="24006">
                  <c:v>615.8596</c:v>
                </c:pt>
                <c:pt idx="24007">
                  <c:v>615.93679999999995</c:v>
                </c:pt>
                <c:pt idx="24008">
                  <c:v>616.01499999999999</c:v>
                </c:pt>
                <c:pt idx="24009">
                  <c:v>616.09119999999996</c:v>
                </c:pt>
                <c:pt idx="24010">
                  <c:v>616.16899999999998</c:v>
                </c:pt>
                <c:pt idx="24011">
                  <c:v>616.24469999999997</c:v>
                </c:pt>
                <c:pt idx="24012">
                  <c:v>616.32029999999997</c:v>
                </c:pt>
                <c:pt idx="24013">
                  <c:v>616.39639999999997</c:v>
                </c:pt>
                <c:pt idx="24014">
                  <c:v>616.47280000000001</c:v>
                </c:pt>
                <c:pt idx="24015">
                  <c:v>616.5453</c:v>
                </c:pt>
                <c:pt idx="24016">
                  <c:v>616.62130000000002</c:v>
                </c:pt>
                <c:pt idx="24017">
                  <c:v>616.69590000000005</c:v>
                </c:pt>
                <c:pt idx="24018">
                  <c:v>616.77070000000003</c:v>
                </c:pt>
                <c:pt idx="24019">
                  <c:v>616.84659999999997</c:v>
                </c:pt>
                <c:pt idx="24020">
                  <c:v>616.923</c:v>
                </c:pt>
                <c:pt idx="24021">
                  <c:v>616.99959999999999</c:v>
                </c:pt>
                <c:pt idx="24022">
                  <c:v>617.07560000000001</c:v>
                </c:pt>
                <c:pt idx="24023">
                  <c:v>617.15179999999998</c:v>
                </c:pt>
                <c:pt idx="24024">
                  <c:v>617.22990000000004</c:v>
                </c:pt>
                <c:pt idx="24025">
                  <c:v>617.30780000000004</c:v>
                </c:pt>
                <c:pt idx="24026">
                  <c:v>617.38509999999997</c:v>
                </c:pt>
                <c:pt idx="24027">
                  <c:v>617.46199999999999</c:v>
                </c:pt>
                <c:pt idx="24028">
                  <c:v>617.53830000000005</c:v>
                </c:pt>
                <c:pt idx="24029">
                  <c:v>617.61620000000005</c:v>
                </c:pt>
                <c:pt idx="24030">
                  <c:v>617.69179999999994</c:v>
                </c:pt>
                <c:pt idx="24031">
                  <c:v>617.76760000000002</c:v>
                </c:pt>
                <c:pt idx="24032">
                  <c:v>617.84259999999995</c:v>
                </c:pt>
                <c:pt idx="24033">
                  <c:v>617.91899999999998</c:v>
                </c:pt>
                <c:pt idx="24034">
                  <c:v>617.99450000000002</c:v>
                </c:pt>
                <c:pt idx="24035">
                  <c:v>618.06899999999996</c:v>
                </c:pt>
                <c:pt idx="24036">
                  <c:v>618.14480000000003</c:v>
                </c:pt>
                <c:pt idx="24037">
                  <c:v>618.22029999999995</c:v>
                </c:pt>
                <c:pt idx="24038">
                  <c:v>618.29600000000005</c:v>
                </c:pt>
                <c:pt idx="24039">
                  <c:v>618.37199999999996</c:v>
                </c:pt>
                <c:pt idx="24040">
                  <c:v>618.44770000000005</c:v>
                </c:pt>
                <c:pt idx="24041">
                  <c:v>618.52340000000004</c:v>
                </c:pt>
                <c:pt idx="24042">
                  <c:v>618.60040000000004</c:v>
                </c:pt>
                <c:pt idx="24043">
                  <c:v>618.67780000000005</c:v>
                </c:pt>
                <c:pt idx="24044">
                  <c:v>618.75260000000003</c:v>
                </c:pt>
                <c:pt idx="24045">
                  <c:v>618.83159999999998</c:v>
                </c:pt>
                <c:pt idx="24046">
                  <c:v>618.90710000000001</c:v>
                </c:pt>
                <c:pt idx="24047">
                  <c:v>618.9855</c:v>
                </c:pt>
                <c:pt idx="24048">
                  <c:v>619.06299999999999</c:v>
                </c:pt>
                <c:pt idx="24049">
                  <c:v>619.1386</c:v>
                </c:pt>
                <c:pt idx="24050">
                  <c:v>619.21569999999997</c:v>
                </c:pt>
                <c:pt idx="24051">
                  <c:v>619.29250000000002</c:v>
                </c:pt>
                <c:pt idx="24052">
                  <c:v>619.37070000000006</c:v>
                </c:pt>
                <c:pt idx="24053">
                  <c:v>619.44839999999999</c:v>
                </c:pt>
                <c:pt idx="24054">
                  <c:v>619.52279999999996</c:v>
                </c:pt>
                <c:pt idx="24055">
                  <c:v>619.59879999999998</c:v>
                </c:pt>
                <c:pt idx="24056">
                  <c:v>619.67420000000004</c:v>
                </c:pt>
                <c:pt idx="24057">
                  <c:v>619.74860000000001</c:v>
                </c:pt>
                <c:pt idx="24058">
                  <c:v>619.82360000000006</c:v>
                </c:pt>
                <c:pt idx="24059">
                  <c:v>619.89449999999999</c:v>
                </c:pt>
                <c:pt idx="24060">
                  <c:v>619.96849999999995</c:v>
                </c:pt>
                <c:pt idx="24061">
                  <c:v>620.04290000000003</c:v>
                </c:pt>
                <c:pt idx="24062">
                  <c:v>620.11509999999998</c:v>
                </c:pt>
                <c:pt idx="24063">
                  <c:v>620.18700000000001</c:v>
                </c:pt>
                <c:pt idx="24064">
                  <c:v>620.25980000000004</c:v>
                </c:pt>
                <c:pt idx="24065">
                  <c:v>620.33150000000001</c:v>
                </c:pt>
                <c:pt idx="24066">
                  <c:v>620.40499999999997</c:v>
                </c:pt>
                <c:pt idx="24067">
                  <c:v>620.47950000000003</c:v>
                </c:pt>
                <c:pt idx="24068">
                  <c:v>620.55229999999995</c:v>
                </c:pt>
                <c:pt idx="24069">
                  <c:v>620.62549999999999</c:v>
                </c:pt>
                <c:pt idx="24070">
                  <c:v>620.69820000000004</c:v>
                </c:pt>
                <c:pt idx="24071">
                  <c:v>620.77200000000005</c:v>
                </c:pt>
                <c:pt idx="24072">
                  <c:v>620.84680000000003</c:v>
                </c:pt>
                <c:pt idx="24073">
                  <c:v>620.92039999999997</c:v>
                </c:pt>
                <c:pt idx="24074">
                  <c:v>620.99559999999997</c:v>
                </c:pt>
                <c:pt idx="24075">
                  <c:v>621.07029999999997</c:v>
                </c:pt>
                <c:pt idx="24076">
                  <c:v>621.14559999999994</c:v>
                </c:pt>
                <c:pt idx="24077">
                  <c:v>621.22190000000001</c:v>
                </c:pt>
                <c:pt idx="24078">
                  <c:v>621.29790000000003</c:v>
                </c:pt>
                <c:pt idx="24079">
                  <c:v>621.3732</c:v>
                </c:pt>
                <c:pt idx="24080">
                  <c:v>621.44910000000004</c:v>
                </c:pt>
                <c:pt idx="24081">
                  <c:v>621.52179999999998</c:v>
                </c:pt>
                <c:pt idx="24082">
                  <c:v>621.59640000000002</c:v>
                </c:pt>
                <c:pt idx="24083">
                  <c:v>621.66959999999995</c:v>
                </c:pt>
                <c:pt idx="24084">
                  <c:v>621.7432</c:v>
                </c:pt>
                <c:pt idx="24085">
                  <c:v>621.81590000000006</c:v>
                </c:pt>
                <c:pt idx="24086">
                  <c:v>621.89210000000003</c:v>
                </c:pt>
                <c:pt idx="24087">
                  <c:v>621.96489999999994</c:v>
                </c:pt>
                <c:pt idx="24088">
                  <c:v>622.03710000000001</c:v>
                </c:pt>
                <c:pt idx="24089">
                  <c:v>622.11090000000002</c:v>
                </c:pt>
                <c:pt idx="24090">
                  <c:v>622.18550000000005</c:v>
                </c:pt>
                <c:pt idx="24091">
                  <c:v>622.26</c:v>
                </c:pt>
                <c:pt idx="24092">
                  <c:v>622.33439999999996</c:v>
                </c:pt>
                <c:pt idx="24093">
                  <c:v>622.40899999999999</c:v>
                </c:pt>
                <c:pt idx="24094">
                  <c:v>622.4837</c:v>
                </c:pt>
                <c:pt idx="24095">
                  <c:v>622.55889999999999</c:v>
                </c:pt>
                <c:pt idx="24096">
                  <c:v>622.63480000000004</c:v>
                </c:pt>
                <c:pt idx="24097">
                  <c:v>622.71130000000005</c:v>
                </c:pt>
                <c:pt idx="24098">
                  <c:v>622.78899999999999</c:v>
                </c:pt>
                <c:pt idx="24099">
                  <c:v>622.86469999999997</c:v>
                </c:pt>
                <c:pt idx="24100">
                  <c:v>622.94290000000001</c:v>
                </c:pt>
                <c:pt idx="24101">
                  <c:v>623.01919999999996</c:v>
                </c:pt>
                <c:pt idx="24102">
                  <c:v>623.09580000000005</c:v>
                </c:pt>
                <c:pt idx="24103">
                  <c:v>623.17179999999996</c:v>
                </c:pt>
                <c:pt idx="24104">
                  <c:v>623.24839999999995</c:v>
                </c:pt>
                <c:pt idx="24105">
                  <c:v>623.32249999999999</c:v>
                </c:pt>
                <c:pt idx="24106">
                  <c:v>623.39890000000003</c:v>
                </c:pt>
                <c:pt idx="24107">
                  <c:v>623.47659999999996</c:v>
                </c:pt>
                <c:pt idx="24108">
                  <c:v>623.55409999999995</c:v>
                </c:pt>
                <c:pt idx="24109">
                  <c:v>623.63030000000003</c:v>
                </c:pt>
                <c:pt idx="24110">
                  <c:v>623.70650000000001</c:v>
                </c:pt>
                <c:pt idx="24111">
                  <c:v>623.78210000000001</c:v>
                </c:pt>
                <c:pt idx="24112">
                  <c:v>623.85760000000005</c:v>
                </c:pt>
                <c:pt idx="24113">
                  <c:v>623.93380000000002</c:v>
                </c:pt>
                <c:pt idx="24114">
                  <c:v>624.01179999999999</c:v>
                </c:pt>
                <c:pt idx="24115">
                  <c:v>624.08699999999999</c:v>
                </c:pt>
                <c:pt idx="24116">
                  <c:v>624.16269999999997</c:v>
                </c:pt>
                <c:pt idx="24117">
                  <c:v>624.23820000000001</c:v>
                </c:pt>
                <c:pt idx="24118">
                  <c:v>624.31320000000005</c:v>
                </c:pt>
                <c:pt idx="24119">
                  <c:v>624.38819999999998</c:v>
                </c:pt>
                <c:pt idx="24120">
                  <c:v>624.46379999999999</c:v>
                </c:pt>
                <c:pt idx="24121">
                  <c:v>624.53790000000004</c:v>
                </c:pt>
                <c:pt idx="24122">
                  <c:v>624.61300000000006</c:v>
                </c:pt>
                <c:pt idx="24123">
                  <c:v>624.68820000000005</c:v>
                </c:pt>
                <c:pt idx="24124">
                  <c:v>624.76279999999997</c:v>
                </c:pt>
                <c:pt idx="24125">
                  <c:v>624.83939999999996</c:v>
                </c:pt>
                <c:pt idx="24126">
                  <c:v>624.91380000000004</c:v>
                </c:pt>
                <c:pt idx="24127">
                  <c:v>624.99059999999997</c:v>
                </c:pt>
                <c:pt idx="24128">
                  <c:v>625.06719999999996</c:v>
                </c:pt>
                <c:pt idx="24129">
                  <c:v>625.1431</c:v>
                </c:pt>
                <c:pt idx="24130">
                  <c:v>625.21979999999996</c:v>
                </c:pt>
                <c:pt idx="24131">
                  <c:v>625.29510000000005</c:v>
                </c:pt>
                <c:pt idx="24132">
                  <c:v>625.37120000000004</c:v>
                </c:pt>
                <c:pt idx="24133">
                  <c:v>625.44849999999997</c:v>
                </c:pt>
                <c:pt idx="24134">
                  <c:v>625.52470000000005</c:v>
                </c:pt>
                <c:pt idx="24135">
                  <c:v>625.60029999999995</c:v>
                </c:pt>
                <c:pt idx="24136">
                  <c:v>625.67679999999996</c:v>
                </c:pt>
                <c:pt idx="24137">
                  <c:v>625.75390000000004</c:v>
                </c:pt>
                <c:pt idx="24138">
                  <c:v>625.83199999999999</c:v>
                </c:pt>
                <c:pt idx="24139">
                  <c:v>625.90859999999998</c:v>
                </c:pt>
                <c:pt idx="24140">
                  <c:v>625.98659999999995</c:v>
                </c:pt>
                <c:pt idx="24141">
                  <c:v>626.06420000000003</c:v>
                </c:pt>
                <c:pt idx="24142">
                  <c:v>626.14300000000003</c:v>
                </c:pt>
                <c:pt idx="24143">
                  <c:v>626.22239999999999</c:v>
                </c:pt>
                <c:pt idx="24144">
                  <c:v>626.29740000000004</c:v>
                </c:pt>
                <c:pt idx="24145">
                  <c:v>626.375</c:v>
                </c:pt>
                <c:pt idx="24146">
                  <c:v>626.45299999999997</c:v>
                </c:pt>
                <c:pt idx="24147">
                  <c:v>626.53070000000002</c:v>
                </c:pt>
                <c:pt idx="24148">
                  <c:v>626.60749999999996</c:v>
                </c:pt>
                <c:pt idx="24149">
                  <c:v>626.68399999999997</c:v>
                </c:pt>
                <c:pt idx="24150">
                  <c:v>626.76089999999999</c:v>
                </c:pt>
                <c:pt idx="24151">
                  <c:v>626.83690000000001</c:v>
                </c:pt>
                <c:pt idx="24152">
                  <c:v>626.91160000000002</c:v>
                </c:pt>
                <c:pt idx="24153">
                  <c:v>626.98559999999998</c:v>
                </c:pt>
                <c:pt idx="24154">
                  <c:v>627.06050000000005</c:v>
                </c:pt>
                <c:pt idx="24155">
                  <c:v>627.13480000000004</c:v>
                </c:pt>
                <c:pt idx="24156">
                  <c:v>627.2088</c:v>
                </c:pt>
                <c:pt idx="24157">
                  <c:v>627.28139999999996</c:v>
                </c:pt>
                <c:pt idx="24158">
                  <c:v>627.35559999999998</c:v>
                </c:pt>
                <c:pt idx="24159">
                  <c:v>627.42960000000005</c:v>
                </c:pt>
                <c:pt idx="24160">
                  <c:v>627.50549999999998</c:v>
                </c:pt>
                <c:pt idx="24161">
                  <c:v>627.58050000000003</c:v>
                </c:pt>
                <c:pt idx="24162">
                  <c:v>627.65570000000002</c:v>
                </c:pt>
                <c:pt idx="24163">
                  <c:v>627.73</c:v>
                </c:pt>
                <c:pt idx="24164">
                  <c:v>627.80499999999995</c:v>
                </c:pt>
                <c:pt idx="24165">
                  <c:v>627.88049999999998</c:v>
                </c:pt>
                <c:pt idx="24166">
                  <c:v>627.95360000000005</c:v>
                </c:pt>
                <c:pt idx="24167">
                  <c:v>628.029</c:v>
                </c:pt>
                <c:pt idx="24168">
                  <c:v>628.10410000000002</c:v>
                </c:pt>
                <c:pt idx="24169">
                  <c:v>628.18119999999999</c:v>
                </c:pt>
                <c:pt idx="24170">
                  <c:v>628.25779999999997</c:v>
                </c:pt>
                <c:pt idx="24171">
                  <c:v>628.3338</c:v>
                </c:pt>
                <c:pt idx="24172">
                  <c:v>628.40930000000003</c:v>
                </c:pt>
                <c:pt idx="24173">
                  <c:v>628.48689999999999</c:v>
                </c:pt>
                <c:pt idx="24174">
                  <c:v>628.56200000000001</c:v>
                </c:pt>
                <c:pt idx="24175">
                  <c:v>628.63750000000005</c:v>
                </c:pt>
                <c:pt idx="24176">
                  <c:v>628.7133</c:v>
                </c:pt>
                <c:pt idx="24177">
                  <c:v>628.7903</c:v>
                </c:pt>
                <c:pt idx="24178">
                  <c:v>628.86569999999995</c:v>
                </c:pt>
                <c:pt idx="24179">
                  <c:v>628.94240000000002</c:v>
                </c:pt>
                <c:pt idx="24180">
                  <c:v>629.01750000000004</c:v>
                </c:pt>
                <c:pt idx="24181">
                  <c:v>629.09400000000005</c:v>
                </c:pt>
                <c:pt idx="24182">
                  <c:v>629.16980000000001</c:v>
                </c:pt>
                <c:pt idx="24183">
                  <c:v>629.245</c:v>
                </c:pt>
                <c:pt idx="24184">
                  <c:v>629.32230000000004</c:v>
                </c:pt>
                <c:pt idx="24185">
                  <c:v>629.39700000000005</c:v>
                </c:pt>
                <c:pt idx="24186">
                  <c:v>629.47360000000003</c:v>
                </c:pt>
                <c:pt idx="24187">
                  <c:v>629.5498</c:v>
                </c:pt>
                <c:pt idx="24188">
                  <c:v>629.6259</c:v>
                </c:pt>
                <c:pt idx="24189">
                  <c:v>629.7002</c:v>
                </c:pt>
                <c:pt idx="24190">
                  <c:v>629.77660000000003</c:v>
                </c:pt>
                <c:pt idx="24191">
                  <c:v>629.85360000000003</c:v>
                </c:pt>
                <c:pt idx="24192">
                  <c:v>629.92999999999995</c:v>
                </c:pt>
                <c:pt idx="24193">
                  <c:v>630.00630000000001</c:v>
                </c:pt>
                <c:pt idx="24194">
                  <c:v>630.08180000000004</c:v>
                </c:pt>
                <c:pt idx="24195">
                  <c:v>630.15989999999999</c:v>
                </c:pt>
                <c:pt idx="24196">
                  <c:v>630.23580000000004</c:v>
                </c:pt>
                <c:pt idx="24197">
                  <c:v>630.31259999999997</c:v>
                </c:pt>
                <c:pt idx="24198">
                  <c:v>630.38720000000001</c:v>
                </c:pt>
                <c:pt idx="24199">
                  <c:v>630.46180000000004</c:v>
                </c:pt>
                <c:pt idx="24200">
                  <c:v>630.5385</c:v>
                </c:pt>
                <c:pt idx="24201">
                  <c:v>630.61289999999997</c:v>
                </c:pt>
                <c:pt idx="24202">
                  <c:v>630.68920000000003</c:v>
                </c:pt>
                <c:pt idx="24203">
                  <c:v>630.76499999999999</c:v>
                </c:pt>
                <c:pt idx="24204">
                  <c:v>630.83810000000005</c:v>
                </c:pt>
                <c:pt idx="24205">
                  <c:v>630.91560000000004</c:v>
                </c:pt>
                <c:pt idx="24206">
                  <c:v>630.99099999999999</c:v>
                </c:pt>
                <c:pt idx="24207">
                  <c:v>631.06679999999994</c:v>
                </c:pt>
                <c:pt idx="24208">
                  <c:v>631.14260000000002</c:v>
                </c:pt>
                <c:pt idx="24209">
                  <c:v>631.21820000000002</c:v>
                </c:pt>
                <c:pt idx="24210">
                  <c:v>631.29399999999998</c:v>
                </c:pt>
                <c:pt idx="24211">
                  <c:v>631.36959999999999</c:v>
                </c:pt>
                <c:pt idx="24212">
                  <c:v>631.4434</c:v>
                </c:pt>
                <c:pt idx="24213">
                  <c:v>631.51940000000002</c:v>
                </c:pt>
                <c:pt idx="24214">
                  <c:v>631.59360000000004</c:v>
                </c:pt>
                <c:pt idx="24215">
                  <c:v>631.66899999999998</c:v>
                </c:pt>
                <c:pt idx="24216">
                  <c:v>631.74429999999995</c:v>
                </c:pt>
                <c:pt idx="24217">
                  <c:v>631.81880000000001</c:v>
                </c:pt>
                <c:pt idx="24218">
                  <c:v>631.89449999999999</c:v>
                </c:pt>
                <c:pt idx="24219">
                  <c:v>631.97</c:v>
                </c:pt>
                <c:pt idx="24220">
                  <c:v>632.04409999999996</c:v>
                </c:pt>
                <c:pt idx="24221">
                  <c:v>632.12009999999998</c:v>
                </c:pt>
                <c:pt idx="24222">
                  <c:v>632.1934</c:v>
                </c:pt>
                <c:pt idx="24223">
                  <c:v>632.26829999999995</c:v>
                </c:pt>
                <c:pt idx="24224">
                  <c:v>632.34299999999996</c:v>
                </c:pt>
                <c:pt idx="24225">
                  <c:v>632.41740000000004</c:v>
                </c:pt>
                <c:pt idx="24226">
                  <c:v>632.49180000000001</c:v>
                </c:pt>
                <c:pt idx="24227">
                  <c:v>632.56629999999996</c:v>
                </c:pt>
                <c:pt idx="24228">
                  <c:v>632.64160000000004</c:v>
                </c:pt>
                <c:pt idx="24229">
                  <c:v>632.71640000000002</c:v>
                </c:pt>
                <c:pt idx="24230">
                  <c:v>632.79290000000003</c:v>
                </c:pt>
                <c:pt idx="24231">
                  <c:v>632.87009999999998</c:v>
                </c:pt>
                <c:pt idx="24232">
                  <c:v>632.94640000000004</c:v>
                </c:pt>
                <c:pt idx="24233">
                  <c:v>633.02200000000005</c:v>
                </c:pt>
                <c:pt idx="24234">
                  <c:v>633.09799999999996</c:v>
                </c:pt>
                <c:pt idx="24235">
                  <c:v>633.17439999999999</c:v>
                </c:pt>
                <c:pt idx="24236">
                  <c:v>633.25080000000003</c:v>
                </c:pt>
                <c:pt idx="24237">
                  <c:v>633.32659999999998</c:v>
                </c:pt>
                <c:pt idx="24238">
                  <c:v>633.40369999999996</c:v>
                </c:pt>
                <c:pt idx="24239">
                  <c:v>633.47969999999998</c:v>
                </c:pt>
                <c:pt idx="24240">
                  <c:v>633.5575</c:v>
                </c:pt>
                <c:pt idx="24241">
                  <c:v>633.63459999999998</c:v>
                </c:pt>
                <c:pt idx="24242">
                  <c:v>633.71249999999998</c:v>
                </c:pt>
                <c:pt idx="24243">
                  <c:v>633.79</c:v>
                </c:pt>
                <c:pt idx="24244">
                  <c:v>633.86680000000001</c:v>
                </c:pt>
                <c:pt idx="24245">
                  <c:v>633.94219999999996</c:v>
                </c:pt>
                <c:pt idx="24246">
                  <c:v>634.01710000000003</c:v>
                </c:pt>
                <c:pt idx="24247">
                  <c:v>634.0951</c:v>
                </c:pt>
                <c:pt idx="24248">
                  <c:v>634.17150000000004</c:v>
                </c:pt>
                <c:pt idx="24249">
                  <c:v>634.2482</c:v>
                </c:pt>
                <c:pt idx="24250">
                  <c:v>634.32479999999998</c:v>
                </c:pt>
                <c:pt idx="24251">
                  <c:v>634.40110000000004</c:v>
                </c:pt>
                <c:pt idx="24252">
                  <c:v>634.47820000000002</c:v>
                </c:pt>
                <c:pt idx="24253">
                  <c:v>634.55619999999999</c:v>
                </c:pt>
                <c:pt idx="24254">
                  <c:v>634.63400000000001</c:v>
                </c:pt>
                <c:pt idx="24255">
                  <c:v>634.71400000000006</c:v>
                </c:pt>
                <c:pt idx="24256">
                  <c:v>634.79100000000005</c:v>
                </c:pt>
                <c:pt idx="24257">
                  <c:v>634.87009999999998</c:v>
                </c:pt>
                <c:pt idx="24258">
                  <c:v>634.947</c:v>
                </c:pt>
                <c:pt idx="24259">
                  <c:v>635.02449999999999</c:v>
                </c:pt>
                <c:pt idx="24260">
                  <c:v>635.10230000000001</c:v>
                </c:pt>
                <c:pt idx="24261">
                  <c:v>635.17439999999999</c:v>
                </c:pt>
                <c:pt idx="24262">
                  <c:v>635.25080000000003</c:v>
                </c:pt>
                <c:pt idx="24263">
                  <c:v>635.32770000000005</c:v>
                </c:pt>
                <c:pt idx="24264">
                  <c:v>635.40300000000002</c:v>
                </c:pt>
                <c:pt idx="24265">
                  <c:v>635.47919999999999</c:v>
                </c:pt>
                <c:pt idx="24266">
                  <c:v>635.553</c:v>
                </c:pt>
                <c:pt idx="24267">
                  <c:v>635.62689999999998</c:v>
                </c:pt>
                <c:pt idx="24268">
                  <c:v>635.7038</c:v>
                </c:pt>
                <c:pt idx="24269">
                  <c:v>635.77859999999998</c:v>
                </c:pt>
                <c:pt idx="24270">
                  <c:v>635.85419999999999</c:v>
                </c:pt>
                <c:pt idx="24271">
                  <c:v>635.93060000000003</c:v>
                </c:pt>
                <c:pt idx="24272">
                  <c:v>636.00400000000002</c:v>
                </c:pt>
                <c:pt idx="24273">
                  <c:v>636.08000000000004</c:v>
                </c:pt>
                <c:pt idx="24274">
                  <c:v>636.15480000000002</c:v>
                </c:pt>
                <c:pt idx="24275">
                  <c:v>636.22919999999999</c:v>
                </c:pt>
                <c:pt idx="24276">
                  <c:v>636.30259999999998</c:v>
                </c:pt>
                <c:pt idx="24277">
                  <c:v>636.37819999999999</c:v>
                </c:pt>
                <c:pt idx="24278">
                  <c:v>636.45500000000004</c:v>
                </c:pt>
                <c:pt idx="24279">
                  <c:v>636.53179999999998</c:v>
                </c:pt>
                <c:pt idx="24280">
                  <c:v>636.60860000000002</c:v>
                </c:pt>
                <c:pt idx="24281">
                  <c:v>636.68520000000001</c:v>
                </c:pt>
                <c:pt idx="24282">
                  <c:v>636.76179999999999</c:v>
                </c:pt>
                <c:pt idx="24283">
                  <c:v>636.83839999999998</c:v>
                </c:pt>
                <c:pt idx="24284">
                  <c:v>636.9162</c:v>
                </c:pt>
                <c:pt idx="24285">
                  <c:v>636.99400000000003</c:v>
                </c:pt>
                <c:pt idx="24286">
                  <c:v>637.072</c:v>
                </c:pt>
                <c:pt idx="24287">
                  <c:v>637.15020000000004</c:v>
                </c:pt>
                <c:pt idx="24288">
                  <c:v>637.22900000000004</c:v>
                </c:pt>
                <c:pt idx="24289">
                  <c:v>637.30619999999999</c:v>
                </c:pt>
                <c:pt idx="24290">
                  <c:v>637.38369999999998</c:v>
                </c:pt>
                <c:pt idx="24291">
                  <c:v>637.45989999999995</c:v>
                </c:pt>
                <c:pt idx="24292">
                  <c:v>637.53819999999996</c:v>
                </c:pt>
                <c:pt idx="24293">
                  <c:v>637.61469999999997</c:v>
                </c:pt>
                <c:pt idx="24294">
                  <c:v>637.69219999999996</c:v>
                </c:pt>
                <c:pt idx="24295">
                  <c:v>637.76760000000002</c:v>
                </c:pt>
                <c:pt idx="24296">
                  <c:v>637.84259999999995</c:v>
                </c:pt>
                <c:pt idx="24297">
                  <c:v>637.92070000000001</c:v>
                </c:pt>
                <c:pt idx="24298">
                  <c:v>637.99760000000003</c:v>
                </c:pt>
                <c:pt idx="24299">
                  <c:v>638.07380000000001</c:v>
                </c:pt>
                <c:pt idx="24300">
                  <c:v>638.15129999999999</c:v>
                </c:pt>
                <c:pt idx="24301">
                  <c:v>638.22900000000004</c:v>
                </c:pt>
                <c:pt idx="24302">
                  <c:v>638.30280000000005</c:v>
                </c:pt>
                <c:pt idx="24303">
                  <c:v>638.37810000000002</c:v>
                </c:pt>
                <c:pt idx="24304">
                  <c:v>638.45159999999998</c:v>
                </c:pt>
                <c:pt idx="24305">
                  <c:v>638.52419999999995</c:v>
                </c:pt>
                <c:pt idx="24306">
                  <c:v>638.59929999999997</c:v>
                </c:pt>
                <c:pt idx="24307">
                  <c:v>638.67010000000005</c:v>
                </c:pt>
                <c:pt idx="24308">
                  <c:v>638.74260000000004</c:v>
                </c:pt>
                <c:pt idx="24309">
                  <c:v>638.81880000000001</c:v>
                </c:pt>
                <c:pt idx="24310">
                  <c:v>638.8904</c:v>
                </c:pt>
                <c:pt idx="24311">
                  <c:v>638.96500000000003</c:v>
                </c:pt>
                <c:pt idx="24312">
                  <c:v>639.03740000000005</c:v>
                </c:pt>
                <c:pt idx="24313">
                  <c:v>639.11090000000002</c:v>
                </c:pt>
                <c:pt idx="24314">
                  <c:v>639.18600000000004</c:v>
                </c:pt>
                <c:pt idx="24315">
                  <c:v>639.26080000000002</c:v>
                </c:pt>
                <c:pt idx="24316">
                  <c:v>639.33590000000004</c:v>
                </c:pt>
                <c:pt idx="24317">
                  <c:v>639.41060000000004</c:v>
                </c:pt>
                <c:pt idx="24318">
                  <c:v>639.48410000000001</c:v>
                </c:pt>
                <c:pt idx="24319">
                  <c:v>639.55999999999995</c:v>
                </c:pt>
                <c:pt idx="24320">
                  <c:v>639.63440000000003</c:v>
                </c:pt>
                <c:pt idx="24321">
                  <c:v>639.7088</c:v>
                </c:pt>
                <c:pt idx="24322">
                  <c:v>639.78300000000002</c:v>
                </c:pt>
                <c:pt idx="24323">
                  <c:v>639.85839999999996</c:v>
                </c:pt>
                <c:pt idx="24324">
                  <c:v>639.93629999999996</c:v>
                </c:pt>
                <c:pt idx="24325">
                  <c:v>640.01199999999994</c:v>
                </c:pt>
                <c:pt idx="24326">
                  <c:v>640.08500000000004</c:v>
                </c:pt>
                <c:pt idx="24327">
                  <c:v>640.16010000000006</c:v>
                </c:pt>
                <c:pt idx="24328">
                  <c:v>640.23500000000001</c:v>
                </c:pt>
                <c:pt idx="24329">
                  <c:v>640.30759999999998</c:v>
                </c:pt>
                <c:pt idx="24330">
                  <c:v>640.37959999999998</c:v>
                </c:pt>
                <c:pt idx="24331">
                  <c:v>640.45150000000001</c:v>
                </c:pt>
                <c:pt idx="24332">
                  <c:v>640.52369999999996</c:v>
                </c:pt>
                <c:pt idx="24333">
                  <c:v>640.59479999999996</c:v>
                </c:pt>
                <c:pt idx="24334">
                  <c:v>640.66819999999996</c:v>
                </c:pt>
                <c:pt idx="24335">
                  <c:v>640.73850000000004</c:v>
                </c:pt>
                <c:pt idx="24336">
                  <c:v>640.81150000000002</c:v>
                </c:pt>
                <c:pt idx="24337">
                  <c:v>640.88660000000004</c:v>
                </c:pt>
                <c:pt idx="24338">
                  <c:v>640.95950000000005</c:v>
                </c:pt>
                <c:pt idx="24339">
                  <c:v>641.03380000000004</c:v>
                </c:pt>
                <c:pt idx="24340">
                  <c:v>641.10680000000002</c:v>
                </c:pt>
                <c:pt idx="24341">
                  <c:v>641.18259999999998</c:v>
                </c:pt>
                <c:pt idx="24342">
                  <c:v>641.25789999999995</c:v>
                </c:pt>
                <c:pt idx="24343">
                  <c:v>641.3338</c:v>
                </c:pt>
                <c:pt idx="24344">
                  <c:v>641.40909999999997</c:v>
                </c:pt>
                <c:pt idx="24345">
                  <c:v>641.4846</c:v>
                </c:pt>
                <c:pt idx="24346">
                  <c:v>641.55859999999996</c:v>
                </c:pt>
                <c:pt idx="24347">
                  <c:v>641.63480000000004</c:v>
                </c:pt>
                <c:pt idx="24348">
                  <c:v>641.71</c:v>
                </c:pt>
                <c:pt idx="24349">
                  <c:v>641.78549999999996</c:v>
                </c:pt>
                <c:pt idx="24350">
                  <c:v>641.8614</c:v>
                </c:pt>
                <c:pt idx="24351">
                  <c:v>641.9375</c:v>
                </c:pt>
                <c:pt idx="24352">
                  <c:v>642.01300000000003</c:v>
                </c:pt>
                <c:pt idx="24353">
                  <c:v>642.08900000000006</c:v>
                </c:pt>
                <c:pt idx="24354">
                  <c:v>642.1662</c:v>
                </c:pt>
                <c:pt idx="24355">
                  <c:v>642.24180000000001</c:v>
                </c:pt>
                <c:pt idx="24356">
                  <c:v>642.31740000000002</c:v>
                </c:pt>
                <c:pt idx="24357">
                  <c:v>642.39260000000002</c:v>
                </c:pt>
                <c:pt idx="24358">
                  <c:v>642.46720000000005</c:v>
                </c:pt>
                <c:pt idx="24359">
                  <c:v>642.54200000000003</c:v>
                </c:pt>
                <c:pt idx="24360">
                  <c:v>642.61680000000001</c:v>
                </c:pt>
                <c:pt idx="24361">
                  <c:v>642.69050000000004</c:v>
                </c:pt>
                <c:pt idx="24362">
                  <c:v>642.76400000000001</c:v>
                </c:pt>
                <c:pt idx="24363">
                  <c:v>642.83789999999999</c:v>
                </c:pt>
                <c:pt idx="24364">
                  <c:v>642.91120000000001</c:v>
                </c:pt>
                <c:pt idx="24365">
                  <c:v>642.9873</c:v>
                </c:pt>
                <c:pt idx="24366">
                  <c:v>643.06119999999999</c:v>
                </c:pt>
                <c:pt idx="24367">
                  <c:v>643.13520000000005</c:v>
                </c:pt>
                <c:pt idx="24368">
                  <c:v>643.21100000000001</c:v>
                </c:pt>
                <c:pt idx="24369">
                  <c:v>643.28499999999997</c:v>
                </c:pt>
                <c:pt idx="24370">
                  <c:v>643.35799999999995</c:v>
                </c:pt>
                <c:pt idx="24371">
                  <c:v>643.43399999999997</c:v>
                </c:pt>
                <c:pt idx="24372">
                  <c:v>643.50800000000004</c:v>
                </c:pt>
                <c:pt idx="24373">
                  <c:v>643.58109999999999</c:v>
                </c:pt>
                <c:pt idx="24374">
                  <c:v>643.65779999999995</c:v>
                </c:pt>
                <c:pt idx="24375">
                  <c:v>643.73199999999997</c:v>
                </c:pt>
                <c:pt idx="24376">
                  <c:v>643.80930000000001</c:v>
                </c:pt>
                <c:pt idx="24377">
                  <c:v>643.88440000000003</c:v>
                </c:pt>
                <c:pt idx="24378">
                  <c:v>643.95799999999997</c:v>
                </c:pt>
                <c:pt idx="24379">
                  <c:v>644.03210000000001</c:v>
                </c:pt>
                <c:pt idx="24380">
                  <c:v>644.1069</c:v>
                </c:pt>
                <c:pt idx="24381">
                  <c:v>644.1807</c:v>
                </c:pt>
                <c:pt idx="24382">
                  <c:v>644.255</c:v>
                </c:pt>
                <c:pt idx="24383">
                  <c:v>644.3288</c:v>
                </c:pt>
                <c:pt idx="24384">
                  <c:v>644.40369999999996</c:v>
                </c:pt>
                <c:pt idx="24385">
                  <c:v>644.47889999999995</c:v>
                </c:pt>
                <c:pt idx="24386">
                  <c:v>644.55060000000003</c:v>
                </c:pt>
                <c:pt idx="24387">
                  <c:v>644.62519999999995</c:v>
                </c:pt>
                <c:pt idx="24388">
                  <c:v>644.7002</c:v>
                </c:pt>
                <c:pt idx="24389">
                  <c:v>644.77300000000002</c:v>
                </c:pt>
                <c:pt idx="24390">
                  <c:v>644.84550000000002</c:v>
                </c:pt>
                <c:pt idx="24391">
                  <c:v>644.91999999999996</c:v>
                </c:pt>
                <c:pt idx="24392">
                  <c:v>644.99339999999995</c:v>
                </c:pt>
                <c:pt idx="24393">
                  <c:v>645.06709999999998</c:v>
                </c:pt>
                <c:pt idx="24394">
                  <c:v>645.14340000000004</c:v>
                </c:pt>
                <c:pt idx="24395">
                  <c:v>645.21839999999997</c:v>
                </c:pt>
                <c:pt idx="24396">
                  <c:v>645.29150000000004</c:v>
                </c:pt>
                <c:pt idx="24397">
                  <c:v>645.36559999999997</c:v>
                </c:pt>
                <c:pt idx="24398">
                  <c:v>645.44280000000003</c:v>
                </c:pt>
                <c:pt idx="24399">
                  <c:v>645.51739999999995</c:v>
                </c:pt>
                <c:pt idx="24400">
                  <c:v>645.59299999999996</c:v>
                </c:pt>
                <c:pt idx="24401">
                  <c:v>645.66840000000002</c:v>
                </c:pt>
                <c:pt idx="24402">
                  <c:v>645.74400000000003</c:v>
                </c:pt>
                <c:pt idx="24403">
                  <c:v>645.8211</c:v>
                </c:pt>
                <c:pt idx="24404">
                  <c:v>645.89599999999996</c:v>
                </c:pt>
                <c:pt idx="24405">
                  <c:v>645.97140000000002</c:v>
                </c:pt>
                <c:pt idx="24406">
                  <c:v>646.04819999999995</c:v>
                </c:pt>
                <c:pt idx="24407">
                  <c:v>646.12480000000005</c:v>
                </c:pt>
                <c:pt idx="24408">
                  <c:v>646.20240000000001</c:v>
                </c:pt>
                <c:pt idx="24409">
                  <c:v>646.28120000000001</c:v>
                </c:pt>
                <c:pt idx="24410">
                  <c:v>646.35739999999998</c:v>
                </c:pt>
                <c:pt idx="24411">
                  <c:v>646.43340000000001</c:v>
                </c:pt>
                <c:pt idx="24412">
                  <c:v>646.50940000000003</c:v>
                </c:pt>
                <c:pt idx="24413">
                  <c:v>646.58500000000004</c:v>
                </c:pt>
                <c:pt idx="24414">
                  <c:v>646.66049999999996</c:v>
                </c:pt>
                <c:pt idx="24415">
                  <c:v>646.73609999999996</c:v>
                </c:pt>
                <c:pt idx="24416">
                  <c:v>646.81269999999995</c:v>
                </c:pt>
                <c:pt idx="24417">
                  <c:v>646.88779999999997</c:v>
                </c:pt>
                <c:pt idx="24418">
                  <c:v>646.96180000000004</c:v>
                </c:pt>
                <c:pt idx="24419">
                  <c:v>647.03800000000001</c:v>
                </c:pt>
                <c:pt idx="24420">
                  <c:v>647.11379999999997</c:v>
                </c:pt>
                <c:pt idx="24421">
                  <c:v>647.18910000000005</c:v>
                </c:pt>
                <c:pt idx="24422">
                  <c:v>647.26419999999996</c:v>
                </c:pt>
                <c:pt idx="24423">
                  <c:v>647.33749999999998</c:v>
                </c:pt>
                <c:pt idx="24424">
                  <c:v>647.41200000000003</c:v>
                </c:pt>
                <c:pt idx="24425">
                  <c:v>647.48630000000003</c:v>
                </c:pt>
                <c:pt idx="24426">
                  <c:v>647.56050000000005</c:v>
                </c:pt>
                <c:pt idx="24427">
                  <c:v>647.63599999999997</c:v>
                </c:pt>
                <c:pt idx="24428">
                  <c:v>647.71249999999998</c:v>
                </c:pt>
                <c:pt idx="24429">
                  <c:v>647.78750000000002</c:v>
                </c:pt>
                <c:pt idx="24430">
                  <c:v>647.86239999999998</c:v>
                </c:pt>
                <c:pt idx="24431">
                  <c:v>647.93859999999995</c:v>
                </c:pt>
                <c:pt idx="24432">
                  <c:v>648.01139999999998</c:v>
                </c:pt>
                <c:pt idx="24433">
                  <c:v>648.08669999999995</c:v>
                </c:pt>
                <c:pt idx="24434">
                  <c:v>648.15980000000002</c:v>
                </c:pt>
                <c:pt idx="24435">
                  <c:v>648.23360000000002</c:v>
                </c:pt>
                <c:pt idx="24436">
                  <c:v>648.30880000000002</c:v>
                </c:pt>
                <c:pt idx="24437">
                  <c:v>648.38260000000002</c:v>
                </c:pt>
                <c:pt idx="24438">
                  <c:v>648.45780000000002</c:v>
                </c:pt>
                <c:pt idx="24439">
                  <c:v>648.53210000000001</c:v>
                </c:pt>
                <c:pt idx="24440">
                  <c:v>648.60749999999996</c:v>
                </c:pt>
                <c:pt idx="24441">
                  <c:v>648.68119999999999</c:v>
                </c:pt>
                <c:pt idx="24442">
                  <c:v>648.75440000000003</c:v>
                </c:pt>
                <c:pt idx="24443">
                  <c:v>648.82950000000005</c:v>
                </c:pt>
                <c:pt idx="24444">
                  <c:v>648.90160000000003</c:v>
                </c:pt>
                <c:pt idx="24445">
                  <c:v>648.97559999999999</c:v>
                </c:pt>
                <c:pt idx="24446">
                  <c:v>649.04849999999999</c:v>
                </c:pt>
                <c:pt idx="24447">
                  <c:v>649.12180000000001</c:v>
                </c:pt>
                <c:pt idx="24448">
                  <c:v>649.19200000000001</c:v>
                </c:pt>
                <c:pt idx="24449">
                  <c:v>649.26499999999999</c:v>
                </c:pt>
                <c:pt idx="24450">
                  <c:v>649.3365</c:v>
                </c:pt>
                <c:pt idx="24451">
                  <c:v>649.40980000000002</c:v>
                </c:pt>
                <c:pt idx="24452">
                  <c:v>649.48209999999995</c:v>
                </c:pt>
                <c:pt idx="24453">
                  <c:v>649.55489999999998</c:v>
                </c:pt>
                <c:pt idx="24454">
                  <c:v>649.62710000000004</c:v>
                </c:pt>
                <c:pt idx="24455">
                  <c:v>649.70119999999997</c:v>
                </c:pt>
                <c:pt idx="24456">
                  <c:v>649.77509999999995</c:v>
                </c:pt>
                <c:pt idx="24457">
                  <c:v>649.85109999999997</c:v>
                </c:pt>
                <c:pt idx="24458">
                  <c:v>649.92579999999998</c:v>
                </c:pt>
                <c:pt idx="24459">
                  <c:v>650.00189999999998</c:v>
                </c:pt>
                <c:pt idx="24460">
                  <c:v>650.07770000000005</c:v>
                </c:pt>
                <c:pt idx="24461">
                  <c:v>650.15480000000002</c:v>
                </c:pt>
                <c:pt idx="24462">
                  <c:v>650.2319</c:v>
                </c:pt>
                <c:pt idx="24463">
                  <c:v>650.30759999999998</c:v>
                </c:pt>
                <c:pt idx="24464">
                  <c:v>650.38300000000004</c:v>
                </c:pt>
                <c:pt idx="24465">
                  <c:v>650.45839999999998</c:v>
                </c:pt>
                <c:pt idx="24466">
                  <c:v>650.53340000000003</c:v>
                </c:pt>
                <c:pt idx="24467">
                  <c:v>650.60749999999996</c:v>
                </c:pt>
                <c:pt idx="24468">
                  <c:v>650.68079999999998</c:v>
                </c:pt>
                <c:pt idx="24469">
                  <c:v>650.75509999999997</c:v>
                </c:pt>
                <c:pt idx="24470">
                  <c:v>650.82929999999999</c:v>
                </c:pt>
                <c:pt idx="24471">
                  <c:v>650.9058</c:v>
                </c:pt>
                <c:pt idx="24472">
                  <c:v>650.97979999999995</c:v>
                </c:pt>
                <c:pt idx="24473">
                  <c:v>651.05499999999995</c:v>
                </c:pt>
                <c:pt idx="24474">
                  <c:v>651.13040000000001</c:v>
                </c:pt>
                <c:pt idx="24475">
                  <c:v>651.20550000000003</c:v>
                </c:pt>
                <c:pt idx="24476">
                  <c:v>651.28070000000002</c:v>
                </c:pt>
                <c:pt idx="24477">
                  <c:v>651.35450000000003</c:v>
                </c:pt>
                <c:pt idx="24478">
                  <c:v>651.42729999999995</c:v>
                </c:pt>
                <c:pt idx="24479">
                  <c:v>651.50120000000004</c:v>
                </c:pt>
                <c:pt idx="24480">
                  <c:v>651.57510000000002</c:v>
                </c:pt>
                <c:pt idx="24481">
                  <c:v>651.65089999999998</c:v>
                </c:pt>
                <c:pt idx="24482">
                  <c:v>651.72500000000002</c:v>
                </c:pt>
                <c:pt idx="24483">
                  <c:v>651.7989</c:v>
                </c:pt>
                <c:pt idx="24484">
                  <c:v>651.87300000000005</c:v>
                </c:pt>
                <c:pt idx="24485">
                  <c:v>651.94500000000005</c:v>
                </c:pt>
                <c:pt idx="24486">
                  <c:v>652.01919999999996</c:v>
                </c:pt>
                <c:pt idx="24487">
                  <c:v>652.09180000000003</c:v>
                </c:pt>
                <c:pt idx="24488">
                  <c:v>652.16499999999996</c:v>
                </c:pt>
                <c:pt idx="24489">
                  <c:v>652.23659999999995</c:v>
                </c:pt>
                <c:pt idx="24490">
                  <c:v>652.30820000000006</c:v>
                </c:pt>
                <c:pt idx="24491">
                  <c:v>652.3818</c:v>
                </c:pt>
                <c:pt idx="24492">
                  <c:v>652.45540000000005</c:v>
                </c:pt>
                <c:pt idx="24493">
                  <c:v>652.52729999999997</c:v>
                </c:pt>
                <c:pt idx="24494">
                  <c:v>652.60310000000004</c:v>
                </c:pt>
                <c:pt idx="24495">
                  <c:v>652.67600000000004</c:v>
                </c:pt>
                <c:pt idx="24496">
                  <c:v>652.75019999999995</c:v>
                </c:pt>
                <c:pt idx="24497">
                  <c:v>652.82399999999996</c:v>
                </c:pt>
                <c:pt idx="24498">
                  <c:v>652.89790000000005</c:v>
                </c:pt>
                <c:pt idx="24499">
                  <c:v>652.97190000000001</c:v>
                </c:pt>
                <c:pt idx="24500">
                  <c:v>653.04840000000002</c:v>
                </c:pt>
                <c:pt idx="24501">
                  <c:v>653.12419999999997</c:v>
                </c:pt>
                <c:pt idx="24502">
                  <c:v>653.19929999999999</c:v>
                </c:pt>
                <c:pt idx="24503">
                  <c:v>653.27639999999997</c:v>
                </c:pt>
                <c:pt idx="24504">
                  <c:v>653.35149999999999</c:v>
                </c:pt>
                <c:pt idx="24505">
                  <c:v>653.42679999999996</c:v>
                </c:pt>
                <c:pt idx="24506">
                  <c:v>653.50210000000004</c:v>
                </c:pt>
                <c:pt idx="24507">
                  <c:v>653.57740000000001</c:v>
                </c:pt>
                <c:pt idx="24508">
                  <c:v>653.65260000000001</c:v>
                </c:pt>
                <c:pt idx="24509">
                  <c:v>653.72699999999998</c:v>
                </c:pt>
                <c:pt idx="24510">
                  <c:v>653.80179999999996</c:v>
                </c:pt>
                <c:pt idx="24511">
                  <c:v>653.87530000000004</c:v>
                </c:pt>
                <c:pt idx="24512">
                  <c:v>653.952</c:v>
                </c:pt>
                <c:pt idx="24513">
                  <c:v>654.02530000000002</c:v>
                </c:pt>
                <c:pt idx="24514">
                  <c:v>654.09699999999998</c:v>
                </c:pt>
                <c:pt idx="24515">
                  <c:v>654.17110000000002</c:v>
                </c:pt>
                <c:pt idx="24516">
                  <c:v>654.24459999999999</c:v>
                </c:pt>
                <c:pt idx="24517">
                  <c:v>654.31799999999998</c:v>
                </c:pt>
                <c:pt idx="24518">
                  <c:v>654.39200000000005</c:v>
                </c:pt>
                <c:pt idx="24519">
                  <c:v>654.46500000000003</c:v>
                </c:pt>
                <c:pt idx="24520">
                  <c:v>654.53949999999998</c:v>
                </c:pt>
                <c:pt idx="24521">
                  <c:v>654.61490000000003</c:v>
                </c:pt>
                <c:pt idx="24522">
                  <c:v>654.69079999999997</c:v>
                </c:pt>
                <c:pt idx="24523">
                  <c:v>654.76660000000004</c:v>
                </c:pt>
                <c:pt idx="24524">
                  <c:v>654.84339999999997</c:v>
                </c:pt>
                <c:pt idx="24525">
                  <c:v>654.91819999999996</c:v>
                </c:pt>
                <c:pt idx="24526">
                  <c:v>654.995</c:v>
                </c:pt>
                <c:pt idx="24527">
                  <c:v>655.07119999999998</c:v>
                </c:pt>
                <c:pt idx="24528">
                  <c:v>655.14800000000002</c:v>
                </c:pt>
                <c:pt idx="24529">
                  <c:v>655.22439999999995</c:v>
                </c:pt>
                <c:pt idx="24530">
                  <c:v>655.30219999999997</c:v>
                </c:pt>
                <c:pt idx="24531">
                  <c:v>655.37919999999997</c:v>
                </c:pt>
                <c:pt idx="24532">
                  <c:v>655.45579999999995</c:v>
                </c:pt>
                <c:pt idx="24533">
                  <c:v>655.53240000000005</c:v>
                </c:pt>
                <c:pt idx="24534">
                  <c:v>655.61009999999999</c:v>
                </c:pt>
                <c:pt idx="24535">
                  <c:v>655.68619999999999</c:v>
                </c:pt>
                <c:pt idx="24536">
                  <c:v>655.76319999999998</c:v>
                </c:pt>
                <c:pt idx="24537">
                  <c:v>655.83950000000004</c:v>
                </c:pt>
                <c:pt idx="24538">
                  <c:v>655.91629999999998</c:v>
                </c:pt>
                <c:pt idx="24539">
                  <c:v>655.99220000000003</c:v>
                </c:pt>
                <c:pt idx="24540">
                  <c:v>656.06719999999996</c:v>
                </c:pt>
                <c:pt idx="24541">
                  <c:v>656.14179999999999</c:v>
                </c:pt>
                <c:pt idx="24542">
                  <c:v>656.21529999999996</c:v>
                </c:pt>
                <c:pt idx="24543">
                  <c:v>656.28869999999995</c:v>
                </c:pt>
                <c:pt idx="24544">
                  <c:v>656.35979999999995</c:v>
                </c:pt>
                <c:pt idx="24545">
                  <c:v>656.43349999999998</c:v>
                </c:pt>
                <c:pt idx="24546">
                  <c:v>656.5068</c:v>
                </c:pt>
                <c:pt idx="24547">
                  <c:v>656.57910000000004</c:v>
                </c:pt>
                <c:pt idx="24548">
                  <c:v>656.65239999999994</c:v>
                </c:pt>
                <c:pt idx="24549">
                  <c:v>656.72720000000004</c:v>
                </c:pt>
                <c:pt idx="24550">
                  <c:v>656.80179999999996</c:v>
                </c:pt>
                <c:pt idx="24551">
                  <c:v>656.87620000000004</c:v>
                </c:pt>
                <c:pt idx="24552">
                  <c:v>656.95180000000005</c:v>
                </c:pt>
                <c:pt idx="24553">
                  <c:v>657.02689999999996</c:v>
                </c:pt>
                <c:pt idx="24554">
                  <c:v>657.10339999999997</c:v>
                </c:pt>
                <c:pt idx="24555">
                  <c:v>657.17939999999999</c:v>
                </c:pt>
                <c:pt idx="24556">
                  <c:v>657.25739999999996</c:v>
                </c:pt>
                <c:pt idx="24557">
                  <c:v>657.33339999999998</c:v>
                </c:pt>
                <c:pt idx="24558">
                  <c:v>657.41089999999997</c:v>
                </c:pt>
                <c:pt idx="24559">
                  <c:v>657.48850000000004</c:v>
                </c:pt>
                <c:pt idx="24560">
                  <c:v>657.56610000000001</c:v>
                </c:pt>
                <c:pt idx="24561">
                  <c:v>657.64499999999998</c:v>
                </c:pt>
                <c:pt idx="24562">
                  <c:v>657.72</c:v>
                </c:pt>
                <c:pt idx="24563">
                  <c:v>657.79660000000001</c:v>
                </c:pt>
                <c:pt idx="24564">
                  <c:v>657.87199999999996</c:v>
                </c:pt>
                <c:pt idx="24565">
                  <c:v>657.94529999999997</c:v>
                </c:pt>
                <c:pt idx="24566">
                  <c:v>658.01890000000003</c:v>
                </c:pt>
                <c:pt idx="24567">
                  <c:v>658.08929999999998</c:v>
                </c:pt>
                <c:pt idx="24568">
                  <c:v>658.15970000000004</c:v>
                </c:pt>
                <c:pt idx="24569">
                  <c:v>658.22760000000005</c:v>
                </c:pt>
                <c:pt idx="24570">
                  <c:v>658.2962</c:v>
                </c:pt>
                <c:pt idx="24571">
                  <c:v>658.36509999999998</c:v>
                </c:pt>
                <c:pt idx="24572">
                  <c:v>658.43179999999995</c:v>
                </c:pt>
                <c:pt idx="24573">
                  <c:v>658.49879999999996</c:v>
                </c:pt>
                <c:pt idx="24574">
                  <c:v>658.56700000000001</c:v>
                </c:pt>
                <c:pt idx="24575">
                  <c:v>658.63319999999999</c:v>
                </c:pt>
                <c:pt idx="24576">
                  <c:v>658.70060000000001</c:v>
                </c:pt>
                <c:pt idx="24577">
                  <c:v>658.76819999999998</c:v>
                </c:pt>
                <c:pt idx="24578">
                  <c:v>658.8374</c:v>
                </c:pt>
                <c:pt idx="24579">
                  <c:v>658.90620000000001</c:v>
                </c:pt>
                <c:pt idx="24580">
                  <c:v>658.97659999999996</c:v>
                </c:pt>
                <c:pt idx="24581">
                  <c:v>659.04809999999998</c:v>
                </c:pt>
                <c:pt idx="24582">
                  <c:v>659.12080000000003</c:v>
                </c:pt>
                <c:pt idx="24583">
                  <c:v>659.19309999999996</c:v>
                </c:pt>
                <c:pt idx="24584">
                  <c:v>659.2663</c:v>
                </c:pt>
                <c:pt idx="24585">
                  <c:v>659.33939999999996</c:v>
                </c:pt>
                <c:pt idx="24586">
                  <c:v>659.41579999999999</c:v>
                </c:pt>
                <c:pt idx="24587">
                  <c:v>659.49210000000005</c:v>
                </c:pt>
                <c:pt idx="24588">
                  <c:v>659.56700000000001</c:v>
                </c:pt>
                <c:pt idx="24589">
                  <c:v>659.64120000000003</c:v>
                </c:pt>
                <c:pt idx="24590">
                  <c:v>659.71960000000001</c:v>
                </c:pt>
                <c:pt idx="24591">
                  <c:v>659.79560000000004</c:v>
                </c:pt>
                <c:pt idx="24592">
                  <c:v>659.87120000000004</c:v>
                </c:pt>
                <c:pt idx="24593">
                  <c:v>659.94839999999999</c:v>
                </c:pt>
                <c:pt idx="24594">
                  <c:v>660.02560000000005</c:v>
                </c:pt>
                <c:pt idx="24595">
                  <c:v>660.10149999999999</c:v>
                </c:pt>
                <c:pt idx="24596">
                  <c:v>660.17819999999995</c:v>
                </c:pt>
                <c:pt idx="24597">
                  <c:v>660.25419999999997</c:v>
                </c:pt>
                <c:pt idx="24598">
                  <c:v>660.33029999999997</c:v>
                </c:pt>
                <c:pt idx="24599">
                  <c:v>660.40620000000001</c:v>
                </c:pt>
                <c:pt idx="24600">
                  <c:v>660.48260000000005</c:v>
                </c:pt>
                <c:pt idx="24601">
                  <c:v>660.55849999999998</c:v>
                </c:pt>
                <c:pt idx="24602">
                  <c:v>660.63319999999999</c:v>
                </c:pt>
                <c:pt idx="24603">
                  <c:v>660.70899999999995</c:v>
                </c:pt>
                <c:pt idx="24604">
                  <c:v>660.78200000000004</c:v>
                </c:pt>
                <c:pt idx="24605">
                  <c:v>660.85799999999995</c:v>
                </c:pt>
                <c:pt idx="24606">
                  <c:v>660.93370000000004</c:v>
                </c:pt>
                <c:pt idx="24607">
                  <c:v>661.00819999999999</c:v>
                </c:pt>
                <c:pt idx="24608">
                  <c:v>661.08519999999999</c:v>
                </c:pt>
                <c:pt idx="24609">
                  <c:v>661.15940000000001</c:v>
                </c:pt>
                <c:pt idx="24610">
                  <c:v>661.23500000000001</c:v>
                </c:pt>
                <c:pt idx="24611">
                  <c:v>661.31060000000002</c:v>
                </c:pt>
                <c:pt idx="24612">
                  <c:v>661.38440000000003</c:v>
                </c:pt>
                <c:pt idx="24613">
                  <c:v>661.4597</c:v>
                </c:pt>
                <c:pt idx="24614">
                  <c:v>661.53399999999999</c:v>
                </c:pt>
                <c:pt idx="24615">
                  <c:v>661.60640000000001</c:v>
                </c:pt>
                <c:pt idx="24616">
                  <c:v>661.67970000000003</c:v>
                </c:pt>
                <c:pt idx="24617">
                  <c:v>661.75199999999995</c:v>
                </c:pt>
                <c:pt idx="24618">
                  <c:v>661.82500000000005</c:v>
                </c:pt>
                <c:pt idx="24619">
                  <c:v>661.89580000000001</c:v>
                </c:pt>
                <c:pt idx="24620">
                  <c:v>661.96609999999998</c:v>
                </c:pt>
                <c:pt idx="24621">
                  <c:v>662.03710000000001</c:v>
                </c:pt>
                <c:pt idx="24622">
                  <c:v>662.10599999999999</c:v>
                </c:pt>
                <c:pt idx="24623">
                  <c:v>662.178</c:v>
                </c:pt>
                <c:pt idx="24624">
                  <c:v>662.24739999999997</c:v>
                </c:pt>
                <c:pt idx="24625">
                  <c:v>662.31780000000003</c:v>
                </c:pt>
                <c:pt idx="24626">
                  <c:v>662.38969999999995</c:v>
                </c:pt>
                <c:pt idx="24627">
                  <c:v>662.46180000000004</c:v>
                </c:pt>
                <c:pt idx="24628">
                  <c:v>662.5335</c:v>
                </c:pt>
                <c:pt idx="24629">
                  <c:v>662.60419999999999</c:v>
                </c:pt>
                <c:pt idx="24630">
                  <c:v>662.67700000000002</c:v>
                </c:pt>
                <c:pt idx="24631">
                  <c:v>662.74749999999995</c:v>
                </c:pt>
                <c:pt idx="24632">
                  <c:v>662.82219999999995</c:v>
                </c:pt>
                <c:pt idx="24633">
                  <c:v>662.89430000000004</c:v>
                </c:pt>
                <c:pt idx="24634">
                  <c:v>662.96870000000001</c:v>
                </c:pt>
                <c:pt idx="24635">
                  <c:v>663.04290000000003</c:v>
                </c:pt>
                <c:pt idx="24636">
                  <c:v>663.1155</c:v>
                </c:pt>
                <c:pt idx="24637">
                  <c:v>663.18899999999996</c:v>
                </c:pt>
                <c:pt idx="24638">
                  <c:v>663.26250000000005</c:v>
                </c:pt>
                <c:pt idx="24639">
                  <c:v>663.33550000000002</c:v>
                </c:pt>
                <c:pt idx="24640">
                  <c:v>663.40750000000003</c:v>
                </c:pt>
                <c:pt idx="24641">
                  <c:v>663.48009999999999</c:v>
                </c:pt>
                <c:pt idx="24642">
                  <c:v>663.5548</c:v>
                </c:pt>
                <c:pt idx="24643">
                  <c:v>663.62639999999999</c:v>
                </c:pt>
                <c:pt idx="24644">
                  <c:v>663.70050000000003</c:v>
                </c:pt>
                <c:pt idx="24645">
                  <c:v>663.77290000000005</c:v>
                </c:pt>
                <c:pt idx="24646">
                  <c:v>663.84519999999998</c:v>
                </c:pt>
                <c:pt idx="24647">
                  <c:v>663.91840000000002</c:v>
                </c:pt>
                <c:pt idx="24648">
                  <c:v>663.98879999999997</c:v>
                </c:pt>
                <c:pt idx="24649">
                  <c:v>664.06119999999999</c:v>
                </c:pt>
                <c:pt idx="24650">
                  <c:v>664.13279999999997</c:v>
                </c:pt>
                <c:pt idx="24651">
                  <c:v>664.20579999999995</c:v>
                </c:pt>
                <c:pt idx="24652">
                  <c:v>664.27679999999998</c:v>
                </c:pt>
                <c:pt idx="24653">
                  <c:v>664.34969999999998</c:v>
                </c:pt>
                <c:pt idx="24654">
                  <c:v>664.4212</c:v>
                </c:pt>
                <c:pt idx="24655">
                  <c:v>664.49469999999997</c:v>
                </c:pt>
                <c:pt idx="24656">
                  <c:v>664.56799999999998</c:v>
                </c:pt>
                <c:pt idx="24657">
                  <c:v>664.64279999999997</c:v>
                </c:pt>
                <c:pt idx="24658">
                  <c:v>664.71659999999997</c:v>
                </c:pt>
                <c:pt idx="24659">
                  <c:v>664.79010000000005</c:v>
                </c:pt>
                <c:pt idx="24660">
                  <c:v>664.86300000000006</c:v>
                </c:pt>
                <c:pt idx="24661">
                  <c:v>664.93740000000003</c:v>
                </c:pt>
                <c:pt idx="24662">
                  <c:v>665.00980000000004</c:v>
                </c:pt>
                <c:pt idx="24663">
                  <c:v>665.08500000000004</c:v>
                </c:pt>
                <c:pt idx="24664">
                  <c:v>665.16060000000004</c:v>
                </c:pt>
                <c:pt idx="24665">
                  <c:v>665.23320000000001</c:v>
                </c:pt>
                <c:pt idx="24666">
                  <c:v>665.30600000000004</c:v>
                </c:pt>
                <c:pt idx="24667">
                  <c:v>665.3818</c:v>
                </c:pt>
                <c:pt idx="24668">
                  <c:v>665.4556</c:v>
                </c:pt>
                <c:pt idx="24669">
                  <c:v>665.52949999999998</c:v>
                </c:pt>
                <c:pt idx="24670">
                  <c:v>665.60320000000002</c:v>
                </c:pt>
                <c:pt idx="24671">
                  <c:v>665.68029999999999</c:v>
                </c:pt>
                <c:pt idx="24672">
                  <c:v>665.75279999999998</c:v>
                </c:pt>
                <c:pt idx="24673">
                  <c:v>665.82780000000002</c:v>
                </c:pt>
                <c:pt idx="24674">
                  <c:v>665.90279999999996</c:v>
                </c:pt>
                <c:pt idx="24675">
                  <c:v>665.97720000000004</c:v>
                </c:pt>
                <c:pt idx="24676">
                  <c:v>666.05179999999996</c:v>
                </c:pt>
                <c:pt idx="24677">
                  <c:v>666.12519999999995</c:v>
                </c:pt>
                <c:pt idx="24678">
                  <c:v>666.2</c:v>
                </c:pt>
                <c:pt idx="24679">
                  <c:v>666.27260000000001</c:v>
                </c:pt>
                <c:pt idx="24680">
                  <c:v>666.3424</c:v>
                </c:pt>
                <c:pt idx="24681">
                  <c:v>666.41319999999996</c:v>
                </c:pt>
                <c:pt idx="24682">
                  <c:v>666.48400000000004</c:v>
                </c:pt>
                <c:pt idx="24683">
                  <c:v>666.55420000000004</c:v>
                </c:pt>
                <c:pt idx="24684">
                  <c:v>666.62360000000001</c:v>
                </c:pt>
                <c:pt idx="24685">
                  <c:v>666.69240000000002</c:v>
                </c:pt>
                <c:pt idx="24686">
                  <c:v>666.76189999999997</c:v>
                </c:pt>
                <c:pt idx="24687">
                  <c:v>666.83240000000001</c:v>
                </c:pt>
                <c:pt idx="24688">
                  <c:v>666.90340000000003</c:v>
                </c:pt>
                <c:pt idx="24689">
                  <c:v>666.976</c:v>
                </c:pt>
                <c:pt idx="24690">
                  <c:v>667.0471</c:v>
                </c:pt>
                <c:pt idx="24691">
                  <c:v>667.11879999999996</c:v>
                </c:pt>
                <c:pt idx="24692">
                  <c:v>667.19179999999994</c:v>
                </c:pt>
                <c:pt idx="24693">
                  <c:v>667.26480000000004</c:v>
                </c:pt>
                <c:pt idx="24694">
                  <c:v>667.33960000000002</c:v>
                </c:pt>
                <c:pt idx="24695">
                  <c:v>667.41340000000002</c:v>
                </c:pt>
                <c:pt idx="24696">
                  <c:v>667.48910000000001</c:v>
                </c:pt>
                <c:pt idx="24697">
                  <c:v>667.56470000000002</c:v>
                </c:pt>
                <c:pt idx="24698">
                  <c:v>667.64020000000005</c:v>
                </c:pt>
                <c:pt idx="24699">
                  <c:v>667.71479999999997</c:v>
                </c:pt>
                <c:pt idx="24700">
                  <c:v>667.7876</c:v>
                </c:pt>
                <c:pt idx="24701">
                  <c:v>667.86099999999999</c:v>
                </c:pt>
                <c:pt idx="24702">
                  <c:v>667.93430000000001</c:v>
                </c:pt>
                <c:pt idx="24703">
                  <c:v>668.00639999999999</c:v>
                </c:pt>
                <c:pt idx="24704">
                  <c:v>668.07719999999995</c:v>
                </c:pt>
                <c:pt idx="24705">
                  <c:v>668.149</c:v>
                </c:pt>
                <c:pt idx="24706">
                  <c:v>668.21749999999997</c:v>
                </c:pt>
                <c:pt idx="24707">
                  <c:v>668.29</c:v>
                </c:pt>
                <c:pt idx="24708">
                  <c:v>668.36239999999998</c:v>
                </c:pt>
                <c:pt idx="24709">
                  <c:v>668.43560000000002</c:v>
                </c:pt>
                <c:pt idx="24710">
                  <c:v>668.50919999999996</c:v>
                </c:pt>
                <c:pt idx="24711">
                  <c:v>668.58219999999994</c:v>
                </c:pt>
                <c:pt idx="24712">
                  <c:v>668.65599999999995</c:v>
                </c:pt>
                <c:pt idx="24713">
                  <c:v>668.72919999999999</c:v>
                </c:pt>
                <c:pt idx="24714">
                  <c:v>668.80309999999997</c:v>
                </c:pt>
                <c:pt idx="24715">
                  <c:v>668.8768</c:v>
                </c:pt>
                <c:pt idx="24716">
                  <c:v>668.95280000000002</c:v>
                </c:pt>
                <c:pt idx="24717">
                  <c:v>669.02449999999999</c:v>
                </c:pt>
                <c:pt idx="24718">
                  <c:v>669.09619999999995</c:v>
                </c:pt>
                <c:pt idx="24719">
                  <c:v>669.17</c:v>
                </c:pt>
                <c:pt idx="24720">
                  <c:v>669.24300000000005</c:v>
                </c:pt>
                <c:pt idx="24721">
                  <c:v>669.31500000000005</c:v>
                </c:pt>
                <c:pt idx="24722">
                  <c:v>669.38699999999994</c:v>
                </c:pt>
                <c:pt idx="24723">
                  <c:v>669.46069999999997</c:v>
                </c:pt>
                <c:pt idx="24724">
                  <c:v>669.53300000000002</c:v>
                </c:pt>
                <c:pt idx="24725">
                  <c:v>669.60580000000004</c:v>
                </c:pt>
                <c:pt idx="24726">
                  <c:v>669.67880000000002</c:v>
                </c:pt>
                <c:pt idx="24727">
                  <c:v>669.75</c:v>
                </c:pt>
                <c:pt idx="24728">
                  <c:v>669.82069999999999</c:v>
                </c:pt>
                <c:pt idx="24729">
                  <c:v>669.89210000000003</c:v>
                </c:pt>
                <c:pt idx="24730">
                  <c:v>669.96289999999999</c:v>
                </c:pt>
                <c:pt idx="24731">
                  <c:v>670.03520000000003</c:v>
                </c:pt>
                <c:pt idx="24732">
                  <c:v>670.10649999999998</c:v>
                </c:pt>
                <c:pt idx="24733">
                  <c:v>670.18</c:v>
                </c:pt>
                <c:pt idx="24734">
                  <c:v>670.25289999999995</c:v>
                </c:pt>
                <c:pt idx="24735">
                  <c:v>670.32560000000001</c:v>
                </c:pt>
                <c:pt idx="24736">
                  <c:v>670.3999</c:v>
                </c:pt>
                <c:pt idx="24737">
                  <c:v>670.47310000000004</c:v>
                </c:pt>
                <c:pt idx="24738">
                  <c:v>670.54690000000005</c:v>
                </c:pt>
                <c:pt idx="24739">
                  <c:v>670.62109999999996</c:v>
                </c:pt>
                <c:pt idx="24740">
                  <c:v>670.6934</c:v>
                </c:pt>
                <c:pt idx="24741">
                  <c:v>670.76710000000003</c:v>
                </c:pt>
                <c:pt idx="24742">
                  <c:v>670.84</c:v>
                </c:pt>
                <c:pt idx="24743">
                  <c:v>670.91160000000002</c:v>
                </c:pt>
                <c:pt idx="24744">
                  <c:v>670.9828</c:v>
                </c:pt>
                <c:pt idx="24745">
                  <c:v>671.05380000000002</c:v>
                </c:pt>
                <c:pt idx="24746">
                  <c:v>671.12639999999999</c:v>
                </c:pt>
                <c:pt idx="24747">
                  <c:v>671.19600000000003</c:v>
                </c:pt>
                <c:pt idx="24748">
                  <c:v>671.2672</c:v>
                </c:pt>
                <c:pt idx="24749">
                  <c:v>671.33879999999999</c:v>
                </c:pt>
                <c:pt idx="24750">
                  <c:v>671.40880000000004</c:v>
                </c:pt>
                <c:pt idx="24751">
                  <c:v>671.48119999999994</c:v>
                </c:pt>
                <c:pt idx="24752">
                  <c:v>671.55319999999995</c:v>
                </c:pt>
                <c:pt idx="24753">
                  <c:v>671.62459999999999</c:v>
                </c:pt>
                <c:pt idx="24754">
                  <c:v>671.69839999999999</c:v>
                </c:pt>
                <c:pt idx="24755">
                  <c:v>671.77120000000002</c:v>
                </c:pt>
                <c:pt idx="24756">
                  <c:v>671.84550000000002</c:v>
                </c:pt>
                <c:pt idx="24757">
                  <c:v>671.91899999999998</c:v>
                </c:pt>
                <c:pt idx="24758">
                  <c:v>671.99099999999999</c:v>
                </c:pt>
                <c:pt idx="24759">
                  <c:v>672.06470000000002</c:v>
                </c:pt>
                <c:pt idx="24760">
                  <c:v>672.13720000000001</c:v>
                </c:pt>
                <c:pt idx="24761">
                  <c:v>672.21019999999999</c:v>
                </c:pt>
                <c:pt idx="24762">
                  <c:v>672.28319999999997</c:v>
                </c:pt>
                <c:pt idx="24763">
                  <c:v>672.3578</c:v>
                </c:pt>
                <c:pt idx="24764">
                  <c:v>672.42920000000004</c:v>
                </c:pt>
                <c:pt idx="24765">
                  <c:v>672.50279999999998</c:v>
                </c:pt>
                <c:pt idx="24766">
                  <c:v>672.577</c:v>
                </c:pt>
                <c:pt idx="24767">
                  <c:v>672.65039999999999</c:v>
                </c:pt>
                <c:pt idx="24768">
                  <c:v>672.72389999999996</c:v>
                </c:pt>
                <c:pt idx="24769">
                  <c:v>672.79759999999999</c:v>
                </c:pt>
                <c:pt idx="24770">
                  <c:v>672.87099999999998</c:v>
                </c:pt>
                <c:pt idx="24771">
                  <c:v>672.94539999999995</c:v>
                </c:pt>
                <c:pt idx="24772">
                  <c:v>673.01900000000001</c:v>
                </c:pt>
                <c:pt idx="24773">
                  <c:v>673.09410000000003</c:v>
                </c:pt>
                <c:pt idx="24774">
                  <c:v>673.16719999999998</c:v>
                </c:pt>
                <c:pt idx="24775">
                  <c:v>673.24099999999999</c:v>
                </c:pt>
                <c:pt idx="24776">
                  <c:v>673.31439999999998</c:v>
                </c:pt>
                <c:pt idx="24777">
                  <c:v>673.38800000000003</c:v>
                </c:pt>
                <c:pt idx="24778">
                  <c:v>673.46280000000002</c:v>
                </c:pt>
                <c:pt idx="24779">
                  <c:v>673.53599999999994</c:v>
                </c:pt>
                <c:pt idx="24780">
                  <c:v>673.60910000000001</c:v>
                </c:pt>
                <c:pt idx="24781">
                  <c:v>673.68359999999996</c:v>
                </c:pt>
                <c:pt idx="24782">
                  <c:v>673.75850000000003</c:v>
                </c:pt>
                <c:pt idx="24783">
                  <c:v>673.83399999999995</c:v>
                </c:pt>
                <c:pt idx="24784">
                  <c:v>673.9085</c:v>
                </c:pt>
                <c:pt idx="24785">
                  <c:v>673.98199999999997</c:v>
                </c:pt>
                <c:pt idx="24786">
                  <c:v>674.05709999999999</c:v>
                </c:pt>
                <c:pt idx="24787">
                  <c:v>674.13</c:v>
                </c:pt>
                <c:pt idx="24788">
                  <c:v>674.20619999999997</c:v>
                </c:pt>
                <c:pt idx="24789">
                  <c:v>674.27880000000005</c:v>
                </c:pt>
                <c:pt idx="24790">
                  <c:v>674.35239999999999</c:v>
                </c:pt>
                <c:pt idx="24791">
                  <c:v>674.42520000000002</c:v>
                </c:pt>
                <c:pt idx="24792">
                  <c:v>674.49879999999996</c:v>
                </c:pt>
                <c:pt idx="24793">
                  <c:v>674.57240000000002</c:v>
                </c:pt>
                <c:pt idx="24794">
                  <c:v>674.64660000000003</c:v>
                </c:pt>
                <c:pt idx="24795">
                  <c:v>674.7201</c:v>
                </c:pt>
                <c:pt idx="24796">
                  <c:v>674.79340000000002</c:v>
                </c:pt>
                <c:pt idx="24797">
                  <c:v>674.86509999999998</c:v>
                </c:pt>
                <c:pt idx="24798">
                  <c:v>674.9384</c:v>
                </c:pt>
                <c:pt idx="24799">
                  <c:v>675.00940000000003</c:v>
                </c:pt>
                <c:pt idx="24800">
                  <c:v>675.0806</c:v>
                </c:pt>
                <c:pt idx="24801">
                  <c:v>675.15039999999999</c:v>
                </c:pt>
                <c:pt idx="24802">
                  <c:v>675.221</c:v>
                </c:pt>
                <c:pt idx="24803">
                  <c:v>675.28869999999995</c:v>
                </c:pt>
                <c:pt idx="24804">
                  <c:v>675.35810000000004</c:v>
                </c:pt>
                <c:pt idx="24805">
                  <c:v>675.42679999999996</c:v>
                </c:pt>
                <c:pt idx="24806">
                  <c:v>675.49639999999999</c:v>
                </c:pt>
                <c:pt idx="24807">
                  <c:v>675.56790000000001</c:v>
                </c:pt>
                <c:pt idx="24808">
                  <c:v>675.63480000000004</c:v>
                </c:pt>
                <c:pt idx="24809">
                  <c:v>675.70740000000001</c:v>
                </c:pt>
                <c:pt idx="24810">
                  <c:v>675.78039999999999</c:v>
                </c:pt>
                <c:pt idx="24811">
                  <c:v>675.85419999999999</c:v>
                </c:pt>
                <c:pt idx="24812">
                  <c:v>675.92700000000002</c:v>
                </c:pt>
                <c:pt idx="24813">
                  <c:v>675.9982</c:v>
                </c:pt>
                <c:pt idx="24814">
                  <c:v>676.07259999999997</c:v>
                </c:pt>
                <c:pt idx="24815">
                  <c:v>676.14800000000002</c:v>
                </c:pt>
                <c:pt idx="24816">
                  <c:v>676.22310000000004</c:v>
                </c:pt>
                <c:pt idx="24817">
                  <c:v>676.29840000000002</c:v>
                </c:pt>
                <c:pt idx="24818">
                  <c:v>676.375</c:v>
                </c:pt>
                <c:pt idx="24819">
                  <c:v>676.45190000000002</c:v>
                </c:pt>
                <c:pt idx="24820">
                  <c:v>676.52610000000004</c:v>
                </c:pt>
                <c:pt idx="24821">
                  <c:v>676.60389999999995</c:v>
                </c:pt>
                <c:pt idx="24822">
                  <c:v>676.67909999999995</c:v>
                </c:pt>
                <c:pt idx="24823">
                  <c:v>676.75459999999998</c:v>
                </c:pt>
                <c:pt idx="24824">
                  <c:v>676.8306</c:v>
                </c:pt>
                <c:pt idx="24825">
                  <c:v>676.90599999999995</c:v>
                </c:pt>
                <c:pt idx="24826">
                  <c:v>676.98140000000001</c:v>
                </c:pt>
                <c:pt idx="24827">
                  <c:v>677.05740000000003</c:v>
                </c:pt>
                <c:pt idx="24828">
                  <c:v>677.12929999999994</c:v>
                </c:pt>
                <c:pt idx="24829">
                  <c:v>677.20180000000005</c:v>
                </c:pt>
                <c:pt idx="24830">
                  <c:v>677.27279999999996</c:v>
                </c:pt>
                <c:pt idx="24831">
                  <c:v>677.34159999999997</c:v>
                </c:pt>
                <c:pt idx="24832">
                  <c:v>677.40899999999999</c:v>
                </c:pt>
                <c:pt idx="24833">
                  <c:v>677.47699999999998</c:v>
                </c:pt>
                <c:pt idx="24834">
                  <c:v>677.54520000000002</c:v>
                </c:pt>
                <c:pt idx="24835">
                  <c:v>677.61090000000002</c:v>
                </c:pt>
                <c:pt idx="24836">
                  <c:v>677.67899999999997</c:v>
                </c:pt>
                <c:pt idx="24837">
                  <c:v>677.74800000000005</c:v>
                </c:pt>
                <c:pt idx="24838">
                  <c:v>677.81799999999998</c:v>
                </c:pt>
                <c:pt idx="24839">
                  <c:v>677.88819999999998</c:v>
                </c:pt>
                <c:pt idx="24840">
                  <c:v>677.95889999999997</c:v>
                </c:pt>
                <c:pt idx="24841">
                  <c:v>678.03120000000001</c:v>
                </c:pt>
                <c:pt idx="24842">
                  <c:v>678.10180000000003</c:v>
                </c:pt>
                <c:pt idx="24843">
                  <c:v>678.17560000000003</c:v>
                </c:pt>
                <c:pt idx="24844">
                  <c:v>678.25</c:v>
                </c:pt>
                <c:pt idx="24845">
                  <c:v>678.32349999999997</c:v>
                </c:pt>
                <c:pt idx="24846">
                  <c:v>678.39760000000001</c:v>
                </c:pt>
                <c:pt idx="24847">
                  <c:v>678.47400000000005</c:v>
                </c:pt>
                <c:pt idx="24848">
                  <c:v>678.55039999999997</c:v>
                </c:pt>
                <c:pt idx="24849">
                  <c:v>678.62530000000004</c:v>
                </c:pt>
                <c:pt idx="24850">
                  <c:v>678.70060000000001</c:v>
                </c:pt>
                <c:pt idx="24851">
                  <c:v>678.77700000000004</c:v>
                </c:pt>
                <c:pt idx="24852">
                  <c:v>678.84879999999998</c:v>
                </c:pt>
                <c:pt idx="24853">
                  <c:v>678.92399999999998</c:v>
                </c:pt>
                <c:pt idx="24854">
                  <c:v>678.99760000000003</c:v>
                </c:pt>
                <c:pt idx="24855">
                  <c:v>679.06740000000002</c:v>
                </c:pt>
                <c:pt idx="24856">
                  <c:v>679.1386</c:v>
                </c:pt>
                <c:pt idx="24857">
                  <c:v>679.21180000000004</c:v>
                </c:pt>
                <c:pt idx="24858">
                  <c:v>679.28340000000003</c:v>
                </c:pt>
                <c:pt idx="24859">
                  <c:v>679.35540000000003</c:v>
                </c:pt>
                <c:pt idx="24860">
                  <c:v>679.42700000000002</c:v>
                </c:pt>
                <c:pt idx="24861">
                  <c:v>679.49699999999996</c:v>
                </c:pt>
                <c:pt idx="24862">
                  <c:v>679.56790000000001</c:v>
                </c:pt>
                <c:pt idx="24863">
                  <c:v>679.63919999999996</c:v>
                </c:pt>
                <c:pt idx="24864">
                  <c:v>679.70839999999998</c:v>
                </c:pt>
                <c:pt idx="24865">
                  <c:v>679.78060000000005</c:v>
                </c:pt>
                <c:pt idx="24866">
                  <c:v>679.85</c:v>
                </c:pt>
                <c:pt idx="24867">
                  <c:v>679.92280000000005</c:v>
                </c:pt>
                <c:pt idx="24868">
                  <c:v>679.99459999999999</c:v>
                </c:pt>
                <c:pt idx="24869">
                  <c:v>680.06799999999998</c:v>
                </c:pt>
                <c:pt idx="24870">
                  <c:v>680.13940000000002</c:v>
                </c:pt>
                <c:pt idx="24871">
                  <c:v>680.21320000000003</c:v>
                </c:pt>
                <c:pt idx="24872">
                  <c:v>680.28470000000004</c:v>
                </c:pt>
                <c:pt idx="24873">
                  <c:v>680.35940000000005</c:v>
                </c:pt>
                <c:pt idx="24874">
                  <c:v>680.43119999999999</c:v>
                </c:pt>
                <c:pt idx="24875">
                  <c:v>680.50459999999998</c:v>
                </c:pt>
                <c:pt idx="24876">
                  <c:v>680.57719999999995</c:v>
                </c:pt>
                <c:pt idx="24877">
                  <c:v>680.65060000000005</c:v>
                </c:pt>
                <c:pt idx="24878">
                  <c:v>680.72400000000005</c:v>
                </c:pt>
                <c:pt idx="24879">
                  <c:v>680.7971</c:v>
                </c:pt>
                <c:pt idx="24880">
                  <c:v>680.86860000000001</c:v>
                </c:pt>
                <c:pt idx="24881">
                  <c:v>680.94309999999996</c:v>
                </c:pt>
                <c:pt idx="24882">
                  <c:v>681.01250000000005</c:v>
                </c:pt>
                <c:pt idx="24883">
                  <c:v>681.08680000000004</c:v>
                </c:pt>
                <c:pt idx="24884">
                  <c:v>681.15809999999999</c:v>
                </c:pt>
                <c:pt idx="24885">
                  <c:v>681.23249999999996</c:v>
                </c:pt>
                <c:pt idx="24886">
                  <c:v>681.30340000000001</c:v>
                </c:pt>
                <c:pt idx="24887">
                  <c:v>681.37819999999999</c:v>
                </c:pt>
                <c:pt idx="24888">
                  <c:v>681.44929999999999</c:v>
                </c:pt>
                <c:pt idx="24889">
                  <c:v>681.52279999999996</c:v>
                </c:pt>
                <c:pt idx="24890">
                  <c:v>681.596</c:v>
                </c:pt>
                <c:pt idx="24891">
                  <c:v>681.66989999999998</c:v>
                </c:pt>
                <c:pt idx="24892">
                  <c:v>681.74130000000002</c:v>
                </c:pt>
                <c:pt idx="24893">
                  <c:v>681.81690000000003</c:v>
                </c:pt>
                <c:pt idx="24894">
                  <c:v>681.88940000000002</c:v>
                </c:pt>
                <c:pt idx="24895">
                  <c:v>681.96310000000005</c:v>
                </c:pt>
                <c:pt idx="24896">
                  <c:v>682.03710000000001</c:v>
                </c:pt>
                <c:pt idx="24897">
                  <c:v>682.11099999999999</c:v>
                </c:pt>
                <c:pt idx="24898">
                  <c:v>682.18380000000002</c:v>
                </c:pt>
                <c:pt idx="24899">
                  <c:v>682.25819999999999</c:v>
                </c:pt>
                <c:pt idx="24900">
                  <c:v>682.33130000000006</c:v>
                </c:pt>
                <c:pt idx="24901">
                  <c:v>682.40340000000003</c:v>
                </c:pt>
                <c:pt idx="24902">
                  <c:v>682.47559999999999</c:v>
                </c:pt>
                <c:pt idx="24903">
                  <c:v>682.548</c:v>
                </c:pt>
                <c:pt idx="24904">
                  <c:v>682.61879999999996</c:v>
                </c:pt>
                <c:pt idx="24905">
                  <c:v>682.68889999999999</c:v>
                </c:pt>
                <c:pt idx="24906">
                  <c:v>682.75930000000005</c:v>
                </c:pt>
                <c:pt idx="24907">
                  <c:v>682.82799999999997</c:v>
                </c:pt>
                <c:pt idx="24908">
                  <c:v>682.89940000000001</c:v>
                </c:pt>
                <c:pt idx="24909">
                  <c:v>682.97059999999999</c:v>
                </c:pt>
                <c:pt idx="24910">
                  <c:v>683.04390000000001</c:v>
                </c:pt>
                <c:pt idx="24911">
                  <c:v>683.11440000000005</c:v>
                </c:pt>
                <c:pt idx="24912">
                  <c:v>683.1866</c:v>
                </c:pt>
                <c:pt idx="24913">
                  <c:v>683.26089999999999</c:v>
                </c:pt>
                <c:pt idx="24914">
                  <c:v>683.33079999999995</c:v>
                </c:pt>
                <c:pt idx="24915">
                  <c:v>683.4049</c:v>
                </c:pt>
                <c:pt idx="24916">
                  <c:v>683.47649999999999</c:v>
                </c:pt>
                <c:pt idx="24917">
                  <c:v>683.54809999999998</c:v>
                </c:pt>
                <c:pt idx="24918">
                  <c:v>683.61760000000004</c:v>
                </c:pt>
                <c:pt idx="24919">
                  <c:v>683.68820000000005</c:v>
                </c:pt>
                <c:pt idx="24920">
                  <c:v>683.75930000000005</c:v>
                </c:pt>
                <c:pt idx="24921">
                  <c:v>683.82979999999998</c:v>
                </c:pt>
                <c:pt idx="24922">
                  <c:v>683.89949999999999</c:v>
                </c:pt>
                <c:pt idx="24923">
                  <c:v>683.9674</c:v>
                </c:pt>
                <c:pt idx="24924">
                  <c:v>684.0385</c:v>
                </c:pt>
                <c:pt idx="24925">
                  <c:v>684.10739999999998</c:v>
                </c:pt>
                <c:pt idx="24926">
                  <c:v>684.17819999999995</c:v>
                </c:pt>
                <c:pt idx="24927">
                  <c:v>684.24570000000006</c:v>
                </c:pt>
                <c:pt idx="24928">
                  <c:v>684.31550000000004</c:v>
                </c:pt>
                <c:pt idx="24929">
                  <c:v>684.38520000000005</c:v>
                </c:pt>
                <c:pt idx="24930">
                  <c:v>684.45489999999995</c:v>
                </c:pt>
                <c:pt idx="24931">
                  <c:v>684.52589999999998</c:v>
                </c:pt>
                <c:pt idx="24932">
                  <c:v>684.59580000000005</c:v>
                </c:pt>
                <c:pt idx="24933">
                  <c:v>684.66750000000002</c:v>
                </c:pt>
                <c:pt idx="24934">
                  <c:v>684.73889999999994</c:v>
                </c:pt>
                <c:pt idx="24935">
                  <c:v>684.81320000000005</c:v>
                </c:pt>
                <c:pt idx="24936">
                  <c:v>684.88580000000002</c:v>
                </c:pt>
                <c:pt idx="24937">
                  <c:v>684.9588</c:v>
                </c:pt>
                <c:pt idx="24938">
                  <c:v>685.03219999999999</c:v>
                </c:pt>
                <c:pt idx="24939">
                  <c:v>685.10440000000006</c:v>
                </c:pt>
                <c:pt idx="24940">
                  <c:v>685.17750000000001</c:v>
                </c:pt>
                <c:pt idx="24941">
                  <c:v>685.25189999999998</c:v>
                </c:pt>
                <c:pt idx="24942">
                  <c:v>685.32500000000005</c:v>
                </c:pt>
                <c:pt idx="24943">
                  <c:v>685.40009999999995</c:v>
                </c:pt>
                <c:pt idx="24944">
                  <c:v>685.47180000000003</c:v>
                </c:pt>
                <c:pt idx="24945">
                  <c:v>685.54489999999998</c:v>
                </c:pt>
                <c:pt idx="24946">
                  <c:v>685.61789999999996</c:v>
                </c:pt>
                <c:pt idx="24947">
                  <c:v>685.69090000000006</c:v>
                </c:pt>
                <c:pt idx="24948">
                  <c:v>685.76379999999995</c:v>
                </c:pt>
                <c:pt idx="24949">
                  <c:v>685.8356</c:v>
                </c:pt>
                <c:pt idx="24950">
                  <c:v>685.90819999999997</c:v>
                </c:pt>
                <c:pt idx="24951">
                  <c:v>685.98099999999999</c:v>
                </c:pt>
                <c:pt idx="24952">
                  <c:v>686.05380000000002</c:v>
                </c:pt>
                <c:pt idx="24953">
                  <c:v>686.12639999999999</c:v>
                </c:pt>
                <c:pt idx="24954">
                  <c:v>686.19860000000006</c:v>
                </c:pt>
                <c:pt idx="24955">
                  <c:v>686.26880000000006</c:v>
                </c:pt>
                <c:pt idx="24956">
                  <c:v>686.33979999999997</c:v>
                </c:pt>
                <c:pt idx="24957">
                  <c:v>686.40920000000006</c:v>
                </c:pt>
                <c:pt idx="24958">
                  <c:v>686.47860000000003</c:v>
                </c:pt>
                <c:pt idx="24959">
                  <c:v>686.54650000000004</c:v>
                </c:pt>
                <c:pt idx="24960">
                  <c:v>686.61620000000005</c:v>
                </c:pt>
                <c:pt idx="24961">
                  <c:v>686.68579999999997</c:v>
                </c:pt>
                <c:pt idx="24962">
                  <c:v>686.75630000000001</c:v>
                </c:pt>
                <c:pt idx="24963">
                  <c:v>686.82569999999998</c:v>
                </c:pt>
                <c:pt idx="24964">
                  <c:v>686.8954</c:v>
                </c:pt>
                <c:pt idx="24965">
                  <c:v>686.96640000000002</c:v>
                </c:pt>
                <c:pt idx="24966">
                  <c:v>687.03819999999996</c:v>
                </c:pt>
                <c:pt idx="24967">
                  <c:v>687.10940000000005</c:v>
                </c:pt>
                <c:pt idx="24968">
                  <c:v>687.18259999999998</c:v>
                </c:pt>
                <c:pt idx="24969">
                  <c:v>687.25609999999995</c:v>
                </c:pt>
                <c:pt idx="24970">
                  <c:v>687.3288</c:v>
                </c:pt>
                <c:pt idx="24971">
                  <c:v>687.40260000000001</c:v>
                </c:pt>
                <c:pt idx="24972">
                  <c:v>687.47609999999997</c:v>
                </c:pt>
                <c:pt idx="24973">
                  <c:v>687.55060000000003</c:v>
                </c:pt>
                <c:pt idx="24974">
                  <c:v>687.6241</c:v>
                </c:pt>
                <c:pt idx="24975">
                  <c:v>687.69960000000003</c:v>
                </c:pt>
                <c:pt idx="24976">
                  <c:v>687.77319999999997</c:v>
                </c:pt>
                <c:pt idx="24977">
                  <c:v>687.84879999999998</c:v>
                </c:pt>
                <c:pt idx="24978">
                  <c:v>687.92259999999999</c:v>
                </c:pt>
                <c:pt idx="24979">
                  <c:v>687.99599999999998</c:v>
                </c:pt>
                <c:pt idx="24980">
                  <c:v>688.06989999999996</c:v>
                </c:pt>
                <c:pt idx="24981">
                  <c:v>688.14070000000004</c:v>
                </c:pt>
                <c:pt idx="24982">
                  <c:v>688.21190000000001</c:v>
                </c:pt>
                <c:pt idx="24983">
                  <c:v>688.28</c:v>
                </c:pt>
                <c:pt idx="24984">
                  <c:v>688.34820000000002</c:v>
                </c:pt>
                <c:pt idx="24985">
                  <c:v>688.41759999999999</c:v>
                </c:pt>
                <c:pt idx="24986">
                  <c:v>688.48699999999997</c:v>
                </c:pt>
                <c:pt idx="24987">
                  <c:v>688.55600000000004</c:v>
                </c:pt>
                <c:pt idx="24988">
                  <c:v>688.62379999999996</c:v>
                </c:pt>
                <c:pt idx="24989">
                  <c:v>688.69320000000005</c:v>
                </c:pt>
                <c:pt idx="24990">
                  <c:v>688.76199999999994</c:v>
                </c:pt>
                <c:pt idx="24991">
                  <c:v>688.83159999999998</c:v>
                </c:pt>
                <c:pt idx="24992">
                  <c:v>688.90110000000004</c:v>
                </c:pt>
                <c:pt idx="24993">
                  <c:v>688.97159999999997</c:v>
                </c:pt>
                <c:pt idx="24994">
                  <c:v>689.04369999999994</c:v>
                </c:pt>
                <c:pt idx="24995">
                  <c:v>689.11419999999998</c:v>
                </c:pt>
                <c:pt idx="24996">
                  <c:v>689.18799999999999</c:v>
                </c:pt>
                <c:pt idx="24997">
                  <c:v>689.26049999999998</c:v>
                </c:pt>
                <c:pt idx="24998">
                  <c:v>689.33600000000001</c:v>
                </c:pt>
                <c:pt idx="24999">
                  <c:v>689.40869999999995</c:v>
                </c:pt>
                <c:pt idx="25000">
                  <c:v>689.4828</c:v>
                </c:pt>
                <c:pt idx="25001">
                  <c:v>689.5575</c:v>
                </c:pt>
                <c:pt idx="25002">
                  <c:v>689.63279999999997</c:v>
                </c:pt>
                <c:pt idx="25003">
                  <c:v>689.70680000000004</c:v>
                </c:pt>
                <c:pt idx="25004">
                  <c:v>689.78200000000004</c:v>
                </c:pt>
                <c:pt idx="25005">
                  <c:v>689.85500000000002</c:v>
                </c:pt>
                <c:pt idx="25006">
                  <c:v>689.9298</c:v>
                </c:pt>
                <c:pt idx="25007">
                  <c:v>690.00360000000001</c:v>
                </c:pt>
                <c:pt idx="25008">
                  <c:v>690.07860000000005</c:v>
                </c:pt>
                <c:pt idx="25009">
                  <c:v>690.1508</c:v>
                </c:pt>
                <c:pt idx="25010">
                  <c:v>690.22299999999996</c:v>
                </c:pt>
                <c:pt idx="25011">
                  <c:v>690.29420000000005</c:v>
                </c:pt>
                <c:pt idx="25012">
                  <c:v>690.36379999999997</c:v>
                </c:pt>
                <c:pt idx="25013">
                  <c:v>690.43359999999996</c:v>
                </c:pt>
                <c:pt idx="25014">
                  <c:v>690.50310000000002</c:v>
                </c:pt>
                <c:pt idx="25015">
                  <c:v>690.57510000000002</c:v>
                </c:pt>
                <c:pt idx="25016">
                  <c:v>690.64620000000002</c:v>
                </c:pt>
                <c:pt idx="25017">
                  <c:v>690.7165</c:v>
                </c:pt>
                <c:pt idx="25018">
                  <c:v>690.78790000000004</c:v>
                </c:pt>
                <c:pt idx="25019">
                  <c:v>690.85969999999998</c:v>
                </c:pt>
                <c:pt idx="25020">
                  <c:v>690.93060000000003</c:v>
                </c:pt>
                <c:pt idx="25021">
                  <c:v>691.00379999999996</c:v>
                </c:pt>
                <c:pt idx="25022">
                  <c:v>691.07479999999998</c:v>
                </c:pt>
                <c:pt idx="25023">
                  <c:v>691.14440000000002</c:v>
                </c:pt>
                <c:pt idx="25024">
                  <c:v>691.21320000000003</c:v>
                </c:pt>
                <c:pt idx="25025">
                  <c:v>691.28060000000005</c:v>
                </c:pt>
                <c:pt idx="25026">
                  <c:v>691.35029999999995</c:v>
                </c:pt>
                <c:pt idx="25027">
                  <c:v>691.41819999999996</c:v>
                </c:pt>
                <c:pt idx="25028">
                  <c:v>691.48620000000005</c:v>
                </c:pt>
                <c:pt idx="25029">
                  <c:v>691.55510000000004</c:v>
                </c:pt>
                <c:pt idx="25030">
                  <c:v>691.62360000000001</c:v>
                </c:pt>
                <c:pt idx="25031">
                  <c:v>691.69</c:v>
                </c:pt>
                <c:pt idx="25032">
                  <c:v>691.75969999999995</c:v>
                </c:pt>
                <c:pt idx="25033">
                  <c:v>691.83040000000005</c:v>
                </c:pt>
                <c:pt idx="25034">
                  <c:v>691.90099999999995</c:v>
                </c:pt>
                <c:pt idx="25035">
                  <c:v>691.97</c:v>
                </c:pt>
                <c:pt idx="25036">
                  <c:v>692.04409999999996</c:v>
                </c:pt>
                <c:pt idx="25037">
                  <c:v>692.1155</c:v>
                </c:pt>
                <c:pt idx="25038">
                  <c:v>692.18849999999998</c:v>
                </c:pt>
                <c:pt idx="25039">
                  <c:v>692.26130000000001</c:v>
                </c:pt>
                <c:pt idx="25040">
                  <c:v>692.33579999999995</c:v>
                </c:pt>
                <c:pt idx="25041">
                  <c:v>692.40800000000002</c:v>
                </c:pt>
                <c:pt idx="25042">
                  <c:v>692.48389999999995</c:v>
                </c:pt>
                <c:pt idx="25043">
                  <c:v>692.55740000000003</c:v>
                </c:pt>
                <c:pt idx="25044">
                  <c:v>692.63109999999995</c:v>
                </c:pt>
                <c:pt idx="25045">
                  <c:v>692.70590000000004</c:v>
                </c:pt>
                <c:pt idx="25046">
                  <c:v>692.77819999999997</c:v>
                </c:pt>
                <c:pt idx="25047">
                  <c:v>692.85199999999998</c:v>
                </c:pt>
                <c:pt idx="25048">
                  <c:v>692.92349999999999</c:v>
                </c:pt>
                <c:pt idx="25049">
                  <c:v>692.99459999999999</c:v>
                </c:pt>
                <c:pt idx="25050">
                  <c:v>693.06569999999999</c:v>
                </c:pt>
                <c:pt idx="25051">
                  <c:v>693.13679999999999</c:v>
                </c:pt>
                <c:pt idx="25052">
                  <c:v>693.20699999999999</c:v>
                </c:pt>
                <c:pt idx="25053">
                  <c:v>693.27739999999994</c:v>
                </c:pt>
                <c:pt idx="25054">
                  <c:v>693.34820000000002</c:v>
                </c:pt>
                <c:pt idx="25055">
                  <c:v>693.42100000000005</c:v>
                </c:pt>
                <c:pt idx="25056">
                  <c:v>693.49339999999995</c:v>
                </c:pt>
                <c:pt idx="25057">
                  <c:v>693.56709999999998</c:v>
                </c:pt>
                <c:pt idx="25058">
                  <c:v>693.63779999999997</c:v>
                </c:pt>
                <c:pt idx="25059">
                  <c:v>693.70799999999997</c:v>
                </c:pt>
                <c:pt idx="25060">
                  <c:v>693.77710000000002</c:v>
                </c:pt>
                <c:pt idx="25061">
                  <c:v>693.8501</c:v>
                </c:pt>
                <c:pt idx="25062">
                  <c:v>693.92100000000005</c:v>
                </c:pt>
                <c:pt idx="25063">
                  <c:v>693.99120000000005</c:v>
                </c:pt>
                <c:pt idx="25064">
                  <c:v>694.06240000000003</c:v>
                </c:pt>
                <c:pt idx="25065">
                  <c:v>694.13319999999999</c:v>
                </c:pt>
                <c:pt idx="25066">
                  <c:v>694.20540000000005</c:v>
                </c:pt>
                <c:pt idx="25067">
                  <c:v>694.27629999999999</c:v>
                </c:pt>
                <c:pt idx="25068">
                  <c:v>694.34860000000003</c:v>
                </c:pt>
                <c:pt idx="25069">
                  <c:v>694.42139999999995</c:v>
                </c:pt>
                <c:pt idx="25070">
                  <c:v>694.49260000000004</c:v>
                </c:pt>
                <c:pt idx="25071">
                  <c:v>694.5625</c:v>
                </c:pt>
                <c:pt idx="25072">
                  <c:v>694.63319999999999</c:v>
                </c:pt>
                <c:pt idx="25073">
                  <c:v>694.70079999999996</c:v>
                </c:pt>
                <c:pt idx="25074">
                  <c:v>694.76689999999996</c:v>
                </c:pt>
                <c:pt idx="25075">
                  <c:v>694.83389999999997</c:v>
                </c:pt>
                <c:pt idx="25076">
                  <c:v>694.89750000000004</c:v>
                </c:pt>
                <c:pt idx="25077">
                  <c:v>694.96259999999995</c:v>
                </c:pt>
                <c:pt idx="25078">
                  <c:v>695.02779999999996</c:v>
                </c:pt>
                <c:pt idx="25079">
                  <c:v>695.09439999999995</c:v>
                </c:pt>
                <c:pt idx="25080">
                  <c:v>695.15949999999998</c:v>
                </c:pt>
                <c:pt idx="25081">
                  <c:v>695.22529999999995</c:v>
                </c:pt>
                <c:pt idx="25082">
                  <c:v>695.29219999999998</c:v>
                </c:pt>
                <c:pt idx="25083">
                  <c:v>695.36120000000005</c:v>
                </c:pt>
                <c:pt idx="25084">
                  <c:v>695.43060000000003</c:v>
                </c:pt>
                <c:pt idx="25085">
                  <c:v>695.5</c:v>
                </c:pt>
                <c:pt idx="25086">
                  <c:v>695.57</c:v>
                </c:pt>
                <c:pt idx="25087">
                  <c:v>695.6413</c:v>
                </c:pt>
                <c:pt idx="25088">
                  <c:v>695.71339999999998</c:v>
                </c:pt>
                <c:pt idx="25089">
                  <c:v>695.78499999999997</c:v>
                </c:pt>
                <c:pt idx="25090">
                  <c:v>695.86</c:v>
                </c:pt>
                <c:pt idx="25091">
                  <c:v>695.93399999999997</c:v>
                </c:pt>
                <c:pt idx="25092">
                  <c:v>696.00800000000004</c:v>
                </c:pt>
                <c:pt idx="25093">
                  <c:v>696.08209999999997</c:v>
                </c:pt>
                <c:pt idx="25094">
                  <c:v>696.15719999999999</c:v>
                </c:pt>
                <c:pt idx="25095">
                  <c:v>696.23239999999998</c:v>
                </c:pt>
                <c:pt idx="25096">
                  <c:v>696.30700000000002</c:v>
                </c:pt>
                <c:pt idx="25097">
                  <c:v>696.38030000000003</c:v>
                </c:pt>
                <c:pt idx="25098">
                  <c:v>696.45159999999998</c:v>
                </c:pt>
                <c:pt idx="25099">
                  <c:v>696.52279999999996</c:v>
                </c:pt>
                <c:pt idx="25100">
                  <c:v>696.59299999999996</c:v>
                </c:pt>
                <c:pt idx="25101">
                  <c:v>696.66219999999998</c:v>
                </c:pt>
                <c:pt idx="25102">
                  <c:v>696.72879999999998</c:v>
                </c:pt>
                <c:pt idx="25103">
                  <c:v>696.79499999999996</c:v>
                </c:pt>
                <c:pt idx="25104">
                  <c:v>696.86239999999998</c:v>
                </c:pt>
                <c:pt idx="25105">
                  <c:v>696.92700000000002</c:v>
                </c:pt>
                <c:pt idx="25106">
                  <c:v>696.99199999999996</c:v>
                </c:pt>
                <c:pt idx="25107">
                  <c:v>697.05560000000003</c:v>
                </c:pt>
                <c:pt idx="25108">
                  <c:v>697.12009999999998</c:v>
                </c:pt>
                <c:pt idx="25109">
                  <c:v>697.18290000000002</c:v>
                </c:pt>
                <c:pt idx="25110">
                  <c:v>697.24940000000004</c:v>
                </c:pt>
                <c:pt idx="25111">
                  <c:v>697.31299999999999</c:v>
                </c:pt>
                <c:pt idx="25112">
                  <c:v>697.38030000000003</c:v>
                </c:pt>
                <c:pt idx="25113">
                  <c:v>697.447</c:v>
                </c:pt>
                <c:pt idx="25114">
                  <c:v>697.51499999999999</c:v>
                </c:pt>
                <c:pt idx="25115">
                  <c:v>697.5838</c:v>
                </c:pt>
                <c:pt idx="25116">
                  <c:v>697.65260000000001</c:v>
                </c:pt>
                <c:pt idx="25117">
                  <c:v>697.72260000000006</c:v>
                </c:pt>
                <c:pt idx="25118">
                  <c:v>697.79340000000002</c:v>
                </c:pt>
                <c:pt idx="25119">
                  <c:v>697.86710000000005</c:v>
                </c:pt>
                <c:pt idx="25120">
                  <c:v>697.94209999999998</c:v>
                </c:pt>
                <c:pt idx="25121">
                  <c:v>698.0172</c:v>
                </c:pt>
                <c:pt idx="25122">
                  <c:v>698.0924</c:v>
                </c:pt>
                <c:pt idx="25123">
                  <c:v>698.16849999999999</c:v>
                </c:pt>
                <c:pt idx="25124">
                  <c:v>698.24659999999994</c:v>
                </c:pt>
                <c:pt idx="25125">
                  <c:v>698.32399999999996</c:v>
                </c:pt>
                <c:pt idx="25126">
                  <c:v>698.40279999999996</c:v>
                </c:pt>
                <c:pt idx="25127">
                  <c:v>698.47820000000002</c:v>
                </c:pt>
                <c:pt idx="25128">
                  <c:v>698.55340000000001</c:v>
                </c:pt>
                <c:pt idx="25129">
                  <c:v>698.62620000000004</c:v>
                </c:pt>
                <c:pt idx="25130">
                  <c:v>698.69839999999999</c:v>
                </c:pt>
                <c:pt idx="25131">
                  <c:v>698.7681</c:v>
                </c:pt>
                <c:pt idx="25132">
                  <c:v>698.83889999999997</c:v>
                </c:pt>
                <c:pt idx="25133">
                  <c:v>698.90679999999998</c:v>
                </c:pt>
                <c:pt idx="25134">
                  <c:v>698.97400000000005</c:v>
                </c:pt>
                <c:pt idx="25135">
                  <c:v>699.04250000000002</c:v>
                </c:pt>
                <c:pt idx="25136">
                  <c:v>699.1096</c:v>
                </c:pt>
                <c:pt idx="25137">
                  <c:v>699.17619999999999</c:v>
                </c:pt>
                <c:pt idx="25138">
                  <c:v>699.24279999999999</c:v>
                </c:pt>
                <c:pt idx="25139">
                  <c:v>699.31280000000004</c:v>
                </c:pt>
                <c:pt idx="25140">
                  <c:v>699.37779999999998</c:v>
                </c:pt>
                <c:pt idx="25141">
                  <c:v>699.44619999999998</c:v>
                </c:pt>
                <c:pt idx="25142">
                  <c:v>699.51440000000002</c:v>
                </c:pt>
                <c:pt idx="25143">
                  <c:v>699.58299999999997</c:v>
                </c:pt>
                <c:pt idx="25144">
                  <c:v>699.6508</c:v>
                </c:pt>
                <c:pt idx="25145">
                  <c:v>699.72159999999997</c:v>
                </c:pt>
                <c:pt idx="25146">
                  <c:v>699.79259999999999</c:v>
                </c:pt>
                <c:pt idx="25147">
                  <c:v>699.86429999999996</c:v>
                </c:pt>
                <c:pt idx="25148">
                  <c:v>699.93370000000004</c:v>
                </c:pt>
                <c:pt idx="25149">
                  <c:v>700.00480000000005</c:v>
                </c:pt>
                <c:pt idx="25150">
                  <c:v>700.07690000000002</c:v>
                </c:pt>
                <c:pt idx="25151">
                  <c:v>700.14679999999998</c:v>
                </c:pt>
                <c:pt idx="25152">
                  <c:v>700.22</c:v>
                </c:pt>
                <c:pt idx="25153">
                  <c:v>700.29100000000005</c:v>
                </c:pt>
                <c:pt idx="25154">
                  <c:v>700.36300000000006</c:v>
                </c:pt>
                <c:pt idx="25155">
                  <c:v>700.43700000000001</c:v>
                </c:pt>
                <c:pt idx="25156">
                  <c:v>700.50990000000002</c:v>
                </c:pt>
                <c:pt idx="25157">
                  <c:v>700.58399999999995</c:v>
                </c:pt>
                <c:pt idx="25158">
                  <c:v>700.65629999999999</c:v>
                </c:pt>
                <c:pt idx="25159">
                  <c:v>700.72940000000006</c:v>
                </c:pt>
                <c:pt idx="25160">
                  <c:v>700.803</c:v>
                </c:pt>
                <c:pt idx="25161">
                  <c:v>700.87260000000003</c:v>
                </c:pt>
                <c:pt idx="25162">
                  <c:v>700.94539999999995</c:v>
                </c:pt>
                <c:pt idx="25163">
                  <c:v>701.0163</c:v>
                </c:pt>
                <c:pt idx="25164">
                  <c:v>701.08690000000001</c:v>
                </c:pt>
                <c:pt idx="25165">
                  <c:v>701.15440000000001</c:v>
                </c:pt>
                <c:pt idx="25166">
                  <c:v>701.2242</c:v>
                </c:pt>
                <c:pt idx="25167">
                  <c:v>701.2921</c:v>
                </c:pt>
                <c:pt idx="25168">
                  <c:v>701.36019999999996</c:v>
                </c:pt>
                <c:pt idx="25169">
                  <c:v>701.42939999999999</c:v>
                </c:pt>
                <c:pt idx="25170">
                  <c:v>701.49609999999996</c:v>
                </c:pt>
                <c:pt idx="25171">
                  <c:v>701.56439999999998</c:v>
                </c:pt>
                <c:pt idx="25172">
                  <c:v>701.63199999999995</c:v>
                </c:pt>
                <c:pt idx="25173">
                  <c:v>701.70050000000003</c:v>
                </c:pt>
                <c:pt idx="25174">
                  <c:v>701.76679999999999</c:v>
                </c:pt>
                <c:pt idx="25175">
                  <c:v>701.83360000000005</c:v>
                </c:pt>
                <c:pt idx="25176">
                  <c:v>701.90039999999999</c:v>
                </c:pt>
                <c:pt idx="25177">
                  <c:v>701.96780000000001</c:v>
                </c:pt>
                <c:pt idx="25178">
                  <c:v>702.03219999999999</c:v>
                </c:pt>
                <c:pt idx="25179">
                  <c:v>702.09870000000001</c:v>
                </c:pt>
                <c:pt idx="25180">
                  <c:v>702.16629999999998</c:v>
                </c:pt>
                <c:pt idx="25181">
                  <c:v>702.23400000000004</c:v>
                </c:pt>
                <c:pt idx="25182">
                  <c:v>702.29859999999996</c:v>
                </c:pt>
                <c:pt idx="25183">
                  <c:v>702.36680000000001</c:v>
                </c:pt>
                <c:pt idx="25184">
                  <c:v>702.43520000000001</c:v>
                </c:pt>
                <c:pt idx="25185">
                  <c:v>702.50429999999994</c:v>
                </c:pt>
                <c:pt idx="25186">
                  <c:v>702.57410000000004</c:v>
                </c:pt>
                <c:pt idx="25187">
                  <c:v>702.64260000000002</c:v>
                </c:pt>
                <c:pt idx="25188">
                  <c:v>702.7165</c:v>
                </c:pt>
                <c:pt idx="25189">
                  <c:v>702.78740000000005</c:v>
                </c:pt>
                <c:pt idx="25190">
                  <c:v>702.86040000000003</c:v>
                </c:pt>
                <c:pt idx="25191">
                  <c:v>702.9316</c:v>
                </c:pt>
                <c:pt idx="25192">
                  <c:v>703.00599999999997</c:v>
                </c:pt>
                <c:pt idx="25193">
                  <c:v>703.0788</c:v>
                </c:pt>
                <c:pt idx="25194">
                  <c:v>703.15139999999997</c:v>
                </c:pt>
                <c:pt idx="25195">
                  <c:v>703.22500000000002</c:v>
                </c:pt>
                <c:pt idx="25196">
                  <c:v>703.29880000000003</c:v>
                </c:pt>
                <c:pt idx="25197">
                  <c:v>703.37350000000004</c:v>
                </c:pt>
                <c:pt idx="25198">
                  <c:v>703.44659999999999</c:v>
                </c:pt>
                <c:pt idx="25199">
                  <c:v>703.52</c:v>
                </c:pt>
                <c:pt idx="25200">
                  <c:v>703.59339999999997</c:v>
                </c:pt>
                <c:pt idx="25201">
                  <c:v>703.66780000000006</c:v>
                </c:pt>
                <c:pt idx="25202">
                  <c:v>703.73990000000003</c:v>
                </c:pt>
                <c:pt idx="25203">
                  <c:v>703.81240000000003</c:v>
                </c:pt>
                <c:pt idx="25204">
                  <c:v>703.88549999999998</c:v>
                </c:pt>
                <c:pt idx="25205">
                  <c:v>703.95820000000003</c:v>
                </c:pt>
                <c:pt idx="25206">
                  <c:v>704.03</c:v>
                </c:pt>
                <c:pt idx="25207">
                  <c:v>704.10199999999998</c:v>
                </c:pt>
                <c:pt idx="25208">
                  <c:v>704.17510000000004</c:v>
                </c:pt>
                <c:pt idx="25209">
                  <c:v>704.24659999999994</c:v>
                </c:pt>
                <c:pt idx="25210">
                  <c:v>704.31939999999997</c:v>
                </c:pt>
                <c:pt idx="25211">
                  <c:v>704.39110000000005</c:v>
                </c:pt>
                <c:pt idx="25212">
                  <c:v>704.46339999999998</c:v>
                </c:pt>
                <c:pt idx="25213">
                  <c:v>704.53459999999995</c:v>
                </c:pt>
                <c:pt idx="25214">
                  <c:v>704.60789999999997</c:v>
                </c:pt>
                <c:pt idx="25215">
                  <c:v>704.68119999999999</c:v>
                </c:pt>
                <c:pt idx="25216">
                  <c:v>704.755</c:v>
                </c:pt>
                <c:pt idx="25217">
                  <c:v>704.827</c:v>
                </c:pt>
                <c:pt idx="25218">
                  <c:v>704.899</c:v>
                </c:pt>
                <c:pt idx="25219">
                  <c:v>704.97</c:v>
                </c:pt>
                <c:pt idx="25220">
                  <c:v>705.04060000000004</c:v>
                </c:pt>
                <c:pt idx="25221">
                  <c:v>705.10979999999995</c:v>
                </c:pt>
                <c:pt idx="25222">
                  <c:v>705.17819999999995</c:v>
                </c:pt>
                <c:pt idx="25223">
                  <c:v>705.24440000000004</c:v>
                </c:pt>
                <c:pt idx="25224">
                  <c:v>705.31060000000002</c:v>
                </c:pt>
                <c:pt idx="25225">
                  <c:v>705.37660000000005</c:v>
                </c:pt>
                <c:pt idx="25226">
                  <c:v>705.44410000000005</c:v>
                </c:pt>
                <c:pt idx="25227">
                  <c:v>705.50930000000005</c:v>
                </c:pt>
                <c:pt idx="25228">
                  <c:v>705.57460000000003</c:v>
                </c:pt>
                <c:pt idx="25229">
                  <c:v>705.64189999999996</c:v>
                </c:pt>
                <c:pt idx="25230">
                  <c:v>705.7088</c:v>
                </c:pt>
                <c:pt idx="25231">
                  <c:v>705.77880000000005</c:v>
                </c:pt>
                <c:pt idx="25232">
                  <c:v>705.84820000000002</c:v>
                </c:pt>
                <c:pt idx="25233">
                  <c:v>705.9194</c:v>
                </c:pt>
                <c:pt idx="25234">
                  <c:v>705.99069999999995</c:v>
                </c:pt>
                <c:pt idx="25235">
                  <c:v>706.06359999999995</c:v>
                </c:pt>
                <c:pt idx="25236">
                  <c:v>706.13480000000004</c:v>
                </c:pt>
                <c:pt idx="25237">
                  <c:v>706.20709999999997</c:v>
                </c:pt>
                <c:pt idx="25238">
                  <c:v>706.27940000000001</c:v>
                </c:pt>
                <c:pt idx="25239">
                  <c:v>706.35080000000005</c:v>
                </c:pt>
                <c:pt idx="25240">
                  <c:v>706.42240000000004</c:v>
                </c:pt>
                <c:pt idx="25241">
                  <c:v>706.49459999999999</c:v>
                </c:pt>
                <c:pt idx="25242">
                  <c:v>706.56619999999998</c:v>
                </c:pt>
                <c:pt idx="25243">
                  <c:v>706.63679999999999</c:v>
                </c:pt>
                <c:pt idx="25244">
                  <c:v>706.70740000000001</c:v>
                </c:pt>
                <c:pt idx="25245">
                  <c:v>706.77880000000005</c:v>
                </c:pt>
                <c:pt idx="25246">
                  <c:v>706.85</c:v>
                </c:pt>
                <c:pt idx="25247">
                  <c:v>706.91869999999994</c:v>
                </c:pt>
                <c:pt idx="25248">
                  <c:v>706.98710000000005</c:v>
                </c:pt>
                <c:pt idx="25249">
                  <c:v>707.05470000000003</c:v>
                </c:pt>
                <c:pt idx="25250">
                  <c:v>707.12059999999997</c:v>
                </c:pt>
                <c:pt idx="25251">
                  <c:v>707.18780000000004</c:v>
                </c:pt>
                <c:pt idx="25252">
                  <c:v>707.25509999999997</c:v>
                </c:pt>
                <c:pt idx="25253">
                  <c:v>707.32180000000005</c:v>
                </c:pt>
                <c:pt idx="25254">
                  <c:v>707.39200000000005</c:v>
                </c:pt>
                <c:pt idx="25255">
                  <c:v>707.45939999999996</c:v>
                </c:pt>
                <c:pt idx="25256">
                  <c:v>707.52859999999998</c:v>
                </c:pt>
                <c:pt idx="25257">
                  <c:v>707.59889999999996</c:v>
                </c:pt>
                <c:pt idx="25258">
                  <c:v>707.66909999999996</c:v>
                </c:pt>
                <c:pt idx="25259">
                  <c:v>707.74059999999997</c:v>
                </c:pt>
                <c:pt idx="25260">
                  <c:v>707.81079999999997</c:v>
                </c:pt>
                <c:pt idx="25261">
                  <c:v>707.8809</c:v>
                </c:pt>
                <c:pt idx="25262">
                  <c:v>707.94979999999998</c:v>
                </c:pt>
                <c:pt idx="25263">
                  <c:v>708.02080000000001</c:v>
                </c:pt>
                <c:pt idx="25264">
                  <c:v>708.08759999999995</c:v>
                </c:pt>
                <c:pt idx="25265">
                  <c:v>708.15779999999995</c:v>
                </c:pt>
                <c:pt idx="25266">
                  <c:v>708.22500000000002</c:v>
                </c:pt>
                <c:pt idx="25267">
                  <c:v>708.29470000000003</c:v>
                </c:pt>
                <c:pt idx="25268">
                  <c:v>708.36350000000004</c:v>
                </c:pt>
                <c:pt idx="25269">
                  <c:v>708.43129999999996</c:v>
                </c:pt>
                <c:pt idx="25270">
                  <c:v>708.5</c:v>
                </c:pt>
                <c:pt idx="25271">
                  <c:v>708.56899999999996</c:v>
                </c:pt>
                <c:pt idx="25272">
                  <c:v>708.63789999999995</c:v>
                </c:pt>
                <c:pt idx="25273">
                  <c:v>708.70659999999998</c:v>
                </c:pt>
                <c:pt idx="25274">
                  <c:v>708.77620000000002</c:v>
                </c:pt>
                <c:pt idx="25275">
                  <c:v>708.84640000000002</c:v>
                </c:pt>
                <c:pt idx="25276">
                  <c:v>708.91740000000004</c:v>
                </c:pt>
                <c:pt idx="25277">
                  <c:v>708.98919999999998</c:v>
                </c:pt>
                <c:pt idx="25278">
                  <c:v>709.06179999999995</c:v>
                </c:pt>
                <c:pt idx="25279">
                  <c:v>709.13499999999999</c:v>
                </c:pt>
                <c:pt idx="25280">
                  <c:v>709.20759999999996</c:v>
                </c:pt>
                <c:pt idx="25281">
                  <c:v>709.2808</c:v>
                </c:pt>
                <c:pt idx="25282">
                  <c:v>709.35220000000004</c:v>
                </c:pt>
                <c:pt idx="25283">
                  <c:v>709.42439999999999</c:v>
                </c:pt>
                <c:pt idx="25284">
                  <c:v>709.50049999999999</c:v>
                </c:pt>
                <c:pt idx="25285">
                  <c:v>709.57280000000003</c:v>
                </c:pt>
                <c:pt idx="25286">
                  <c:v>709.64499999999998</c:v>
                </c:pt>
                <c:pt idx="25287">
                  <c:v>709.71720000000005</c:v>
                </c:pt>
                <c:pt idx="25288">
                  <c:v>709.78949999999998</c:v>
                </c:pt>
                <c:pt idx="25289">
                  <c:v>709.86279999999999</c:v>
                </c:pt>
                <c:pt idx="25290">
                  <c:v>709.93520000000001</c:v>
                </c:pt>
                <c:pt idx="25291">
                  <c:v>710.00940000000003</c:v>
                </c:pt>
                <c:pt idx="25292">
                  <c:v>710.08100000000002</c:v>
                </c:pt>
                <c:pt idx="25293">
                  <c:v>710.15239999999994</c:v>
                </c:pt>
                <c:pt idx="25294">
                  <c:v>710.22500000000002</c:v>
                </c:pt>
                <c:pt idx="25295">
                  <c:v>710.29639999999995</c:v>
                </c:pt>
                <c:pt idx="25296">
                  <c:v>710.36609999999996</c:v>
                </c:pt>
                <c:pt idx="25297">
                  <c:v>710.43610000000001</c:v>
                </c:pt>
                <c:pt idx="25298">
                  <c:v>710.50279999999998</c:v>
                </c:pt>
                <c:pt idx="25299">
                  <c:v>710.5702</c:v>
                </c:pt>
                <c:pt idx="25300">
                  <c:v>710.63779999999997</c:v>
                </c:pt>
                <c:pt idx="25301">
                  <c:v>710.70489999999995</c:v>
                </c:pt>
                <c:pt idx="25302">
                  <c:v>710.77099999999996</c:v>
                </c:pt>
                <c:pt idx="25303">
                  <c:v>710.83680000000004</c:v>
                </c:pt>
                <c:pt idx="25304">
                  <c:v>710.90390000000002</c:v>
                </c:pt>
                <c:pt idx="25305">
                  <c:v>710.97260000000006</c:v>
                </c:pt>
                <c:pt idx="25306">
                  <c:v>711.0403</c:v>
                </c:pt>
                <c:pt idx="25307">
                  <c:v>711.11030000000005</c:v>
                </c:pt>
                <c:pt idx="25308">
                  <c:v>711.18</c:v>
                </c:pt>
                <c:pt idx="25309">
                  <c:v>711.25120000000004</c:v>
                </c:pt>
                <c:pt idx="25310">
                  <c:v>711.32</c:v>
                </c:pt>
                <c:pt idx="25311">
                  <c:v>711.3895</c:v>
                </c:pt>
                <c:pt idx="25312">
                  <c:v>711.46100000000001</c:v>
                </c:pt>
                <c:pt idx="25313">
                  <c:v>711.53009999999995</c:v>
                </c:pt>
                <c:pt idx="25314">
                  <c:v>711.6001</c:v>
                </c:pt>
                <c:pt idx="25315">
                  <c:v>711.6694</c:v>
                </c:pt>
                <c:pt idx="25316">
                  <c:v>711.73689999999999</c:v>
                </c:pt>
                <c:pt idx="25317">
                  <c:v>711.80600000000004</c:v>
                </c:pt>
                <c:pt idx="25318">
                  <c:v>711.87530000000004</c:v>
                </c:pt>
                <c:pt idx="25319">
                  <c:v>711.94240000000002</c:v>
                </c:pt>
                <c:pt idx="25320">
                  <c:v>712.00760000000002</c:v>
                </c:pt>
                <c:pt idx="25321">
                  <c:v>712.07560000000001</c:v>
                </c:pt>
                <c:pt idx="25322">
                  <c:v>712.14059999999995</c:v>
                </c:pt>
                <c:pt idx="25323">
                  <c:v>712.20799999999997</c:v>
                </c:pt>
                <c:pt idx="25324">
                  <c:v>712.27440000000001</c:v>
                </c:pt>
                <c:pt idx="25325">
                  <c:v>712.34220000000005</c:v>
                </c:pt>
                <c:pt idx="25326">
                  <c:v>712.40920000000006</c:v>
                </c:pt>
                <c:pt idx="25327">
                  <c:v>712.47879999999998</c:v>
                </c:pt>
                <c:pt idx="25328">
                  <c:v>712.54719999999998</c:v>
                </c:pt>
                <c:pt idx="25329">
                  <c:v>712.61959999999999</c:v>
                </c:pt>
                <c:pt idx="25330">
                  <c:v>712.68859999999995</c:v>
                </c:pt>
                <c:pt idx="25331">
                  <c:v>712.76099999999997</c:v>
                </c:pt>
                <c:pt idx="25332">
                  <c:v>712.83130000000006</c:v>
                </c:pt>
                <c:pt idx="25333">
                  <c:v>712.90189999999996</c:v>
                </c:pt>
                <c:pt idx="25334">
                  <c:v>712.96820000000002</c:v>
                </c:pt>
                <c:pt idx="25335">
                  <c:v>713.03499999999997</c:v>
                </c:pt>
                <c:pt idx="25336">
                  <c:v>713.09960000000001</c:v>
                </c:pt>
                <c:pt idx="25337">
                  <c:v>713.1644</c:v>
                </c:pt>
                <c:pt idx="25338">
                  <c:v>713.22749999999996</c:v>
                </c:pt>
                <c:pt idx="25339">
                  <c:v>713.29070000000002</c:v>
                </c:pt>
                <c:pt idx="25340">
                  <c:v>713.35220000000004</c:v>
                </c:pt>
                <c:pt idx="25341">
                  <c:v>713.41359999999997</c:v>
                </c:pt>
                <c:pt idx="25342">
                  <c:v>713.47879999999998</c:v>
                </c:pt>
                <c:pt idx="25343">
                  <c:v>713.5421</c:v>
                </c:pt>
                <c:pt idx="25344">
                  <c:v>713.60749999999996</c:v>
                </c:pt>
                <c:pt idx="25345">
                  <c:v>713.67200000000003</c:v>
                </c:pt>
                <c:pt idx="25346">
                  <c:v>713.73910000000001</c:v>
                </c:pt>
                <c:pt idx="25347">
                  <c:v>713.80560000000003</c:v>
                </c:pt>
                <c:pt idx="25348">
                  <c:v>713.87400000000002</c:v>
                </c:pt>
                <c:pt idx="25349">
                  <c:v>713.947</c:v>
                </c:pt>
                <c:pt idx="25350">
                  <c:v>714.01800000000003</c:v>
                </c:pt>
                <c:pt idx="25351">
                  <c:v>714.0915</c:v>
                </c:pt>
                <c:pt idx="25352">
                  <c:v>714.16480000000001</c:v>
                </c:pt>
                <c:pt idx="25353">
                  <c:v>714.23609999999996</c:v>
                </c:pt>
                <c:pt idx="25354">
                  <c:v>714.31</c:v>
                </c:pt>
                <c:pt idx="25355">
                  <c:v>714.38199999999995</c:v>
                </c:pt>
                <c:pt idx="25356">
                  <c:v>714.45579999999995</c:v>
                </c:pt>
                <c:pt idx="25357">
                  <c:v>714.52819999999997</c:v>
                </c:pt>
                <c:pt idx="25358">
                  <c:v>714.60159999999996</c:v>
                </c:pt>
                <c:pt idx="25359">
                  <c:v>714.67359999999996</c:v>
                </c:pt>
                <c:pt idx="25360">
                  <c:v>714.74379999999996</c:v>
                </c:pt>
                <c:pt idx="25361">
                  <c:v>714.81389999999999</c:v>
                </c:pt>
                <c:pt idx="25362">
                  <c:v>714.88250000000005</c:v>
                </c:pt>
                <c:pt idx="25363">
                  <c:v>714.95029999999997</c:v>
                </c:pt>
                <c:pt idx="25364">
                  <c:v>715.01760000000002</c:v>
                </c:pt>
                <c:pt idx="25365">
                  <c:v>715.08399999999995</c:v>
                </c:pt>
                <c:pt idx="25366">
                  <c:v>715.15009999999995</c:v>
                </c:pt>
                <c:pt idx="25367">
                  <c:v>715.21820000000002</c:v>
                </c:pt>
                <c:pt idx="25368">
                  <c:v>715.28560000000004</c:v>
                </c:pt>
                <c:pt idx="25369">
                  <c:v>715.35069999999996</c:v>
                </c:pt>
                <c:pt idx="25370">
                  <c:v>715.41790000000003</c:v>
                </c:pt>
                <c:pt idx="25371">
                  <c:v>715.48469999999998</c:v>
                </c:pt>
                <c:pt idx="25372">
                  <c:v>715.55259999999998</c:v>
                </c:pt>
                <c:pt idx="25373">
                  <c:v>715.62059999999997</c:v>
                </c:pt>
                <c:pt idx="25374">
                  <c:v>715.69060000000002</c:v>
                </c:pt>
                <c:pt idx="25375">
                  <c:v>715.75810000000001</c:v>
                </c:pt>
                <c:pt idx="25376">
                  <c:v>715.82910000000004</c:v>
                </c:pt>
                <c:pt idx="25377">
                  <c:v>715.89970000000005</c:v>
                </c:pt>
                <c:pt idx="25378">
                  <c:v>715.97119999999995</c:v>
                </c:pt>
                <c:pt idx="25379">
                  <c:v>716.04219999999998</c:v>
                </c:pt>
                <c:pt idx="25380">
                  <c:v>716.11189999999999</c:v>
                </c:pt>
                <c:pt idx="25381">
                  <c:v>716.18430000000001</c:v>
                </c:pt>
                <c:pt idx="25382">
                  <c:v>716.25530000000003</c:v>
                </c:pt>
                <c:pt idx="25383">
                  <c:v>716.32349999999997</c:v>
                </c:pt>
                <c:pt idx="25384">
                  <c:v>716.39440000000002</c:v>
                </c:pt>
                <c:pt idx="25385">
                  <c:v>716.46439999999996</c:v>
                </c:pt>
                <c:pt idx="25386">
                  <c:v>716.53589999999997</c:v>
                </c:pt>
                <c:pt idx="25387">
                  <c:v>716.60720000000003</c:v>
                </c:pt>
                <c:pt idx="25388">
                  <c:v>716.68</c:v>
                </c:pt>
                <c:pt idx="25389">
                  <c:v>716.75220000000002</c:v>
                </c:pt>
                <c:pt idx="25390">
                  <c:v>716.82380000000001</c:v>
                </c:pt>
                <c:pt idx="25391">
                  <c:v>716.89559999999994</c:v>
                </c:pt>
                <c:pt idx="25392">
                  <c:v>716.96569999999997</c:v>
                </c:pt>
                <c:pt idx="25393">
                  <c:v>717.03750000000002</c:v>
                </c:pt>
                <c:pt idx="25394">
                  <c:v>717.10929999999996</c:v>
                </c:pt>
                <c:pt idx="25395">
                  <c:v>717.1807</c:v>
                </c:pt>
                <c:pt idx="25396">
                  <c:v>717.25199999999995</c:v>
                </c:pt>
                <c:pt idx="25397">
                  <c:v>717.32259999999997</c:v>
                </c:pt>
                <c:pt idx="25398">
                  <c:v>717.39499999999998</c:v>
                </c:pt>
                <c:pt idx="25399">
                  <c:v>717.46619999999996</c:v>
                </c:pt>
                <c:pt idx="25400">
                  <c:v>717.53679999999997</c:v>
                </c:pt>
                <c:pt idx="25401">
                  <c:v>717.6078</c:v>
                </c:pt>
                <c:pt idx="25402">
                  <c:v>717.67700000000002</c:v>
                </c:pt>
                <c:pt idx="25403">
                  <c:v>717.74760000000003</c:v>
                </c:pt>
                <c:pt idx="25404">
                  <c:v>717.81859999999995</c:v>
                </c:pt>
                <c:pt idx="25405">
                  <c:v>717.88980000000004</c:v>
                </c:pt>
                <c:pt idx="25406">
                  <c:v>717.9606</c:v>
                </c:pt>
                <c:pt idx="25407">
                  <c:v>718.03210000000001</c:v>
                </c:pt>
                <c:pt idx="25408">
                  <c:v>718.10239999999999</c:v>
                </c:pt>
                <c:pt idx="25409">
                  <c:v>718.17309999999998</c:v>
                </c:pt>
                <c:pt idx="25410">
                  <c:v>718.24559999999997</c:v>
                </c:pt>
                <c:pt idx="25411">
                  <c:v>718.3175</c:v>
                </c:pt>
                <c:pt idx="25412">
                  <c:v>718.3895</c:v>
                </c:pt>
                <c:pt idx="25413">
                  <c:v>718.46259999999995</c:v>
                </c:pt>
                <c:pt idx="25414">
                  <c:v>718.53380000000004</c:v>
                </c:pt>
                <c:pt idx="25415">
                  <c:v>718.60440000000006</c:v>
                </c:pt>
                <c:pt idx="25416">
                  <c:v>718.67489999999998</c:v>
                </c:pt>
                <c:pt idx="25417">
                  <c:v>718.74300000000005</c:v>
                </c:pt>
                <c:pt idx="25418">
                  <c:v>718.80780000000004</c:v>
                </c:pt>
                <c:pt idx="25419">
                  <c:v>718.87540000000001</c:v>
                </c:pt>
                <c:pt idx="25420">
                  <c:v>718.94209999999998</c:v>
                </c:pt>
                <c:pt idx="25421">
                  <c:v>719.00900000000001</c:v>
                </c:pt>
                <c:pt idx="25422">
                  <c:v>719.07489999999996</c:v>
                </c:pt>
                <c:pt idx="25423">
                  <c:v>719.14030000000002</c:v>
                </c:pt>
                <c:pt idx="25424">
                  <c:v>719.20749999999998</c:v>
                </c:pt>
                <c:pt idx="25425">
                  <c:v>719.27390000000003</c:v>
                </c:pt>
                <c:pt idx="25426">
                  <c:v>719.34059999999999</c:v>
                </c:pt>
                <c:pt idx="25427">
                  <c:v>719.40920000000006</c:v>
                </c:pt>
                <c:pt idx="25428">
                  <c:v>719.47929999999997</c:v>
                </c:pt>
                <c:pt idx="25429">
                  <c:v>719.54880000000003</c:v>
                </c:pt>
                <c:pt idx="25430">
                  <c:v>719.61860000000001</c:v>
                </c:pt>
                <c:pt idx="25431">
                  <c:v>719.68949999999995</c:v>
                </c:pt>
                <c:pt idx="25432">
                  <c:v>719.76220000000001</c:v>
                </c:pt>
                <c:pt idx="25433">
                  <c:v>719.83500000000004</c:v>
                </c:pt>
                <c:pt idx="25434">
                  <c:v>719.90719999999999</c:v>
                </c:pt>
                <c:pt idx="25435">
                  <c:v>719.97879999999998</c:v>
                </c:pt>
                <c:pt idx="25436">
                  <c:v>720.05380000000002</c:v>
                </c:pt>
                <c:pt idx="25437">
                  <c:v>720.12689999999998</c:v>
                </c:pt>
                <c:pt idx="25438">
                  <c:v>720.19960000000003</c:v>
                </c:pt>
                <c:pt idx="25439">
                  <c:v>720.27189999999996</c:v>
                </c:pt>
                <c:pt idx="25440">
                  <c:v>720.34379999999999</c:v>
                </c:pt>
                <c:pt idx="25441">
                  <c:v>720.41399999999999</c:v>
                </c:pt>
                <c:pt idx="25442">
                  <c:v>720.48469999999998</c:v>
                </c:pt>
                <c:pt idx="25443">
                  <c:v>720.55499999999995</c:v>
                </c:pt>
                <c:pt idx="25444">
                  <c:v>720.62339999999995</c:v>
                </c:pt>
                <c:pt idx="25445">
                  <c:v>720.69380000000001</c:v>
                </c:pt>
                <c:pt idx="25446">
                  <c:v>720.76379999999995</c:v>
                </c:pt>
                <c:pt idx="25447">
                  <c:v>720.83280000000002</c:v>
                </c:pt>
                <c:pt idx="25448">
                  <c:v>720.90260000000001</c:v>
                </c:pt>
                <c:pt idx="25449">
                  <c:v>720.97220000000004</c:v>
                </c:pt>
                <c:pt idx="25450">
                  <c:v>721.04200000000003</c:v>
                </c:pt>
                <c:pt idx="25451">
                  <c:v>721.11289999999997</c:v>
                </c:pt>
                <c:pt idx="25452">
                  <c:v>721.18409999999994</c:v>
                </c:pt>
                <c:pt idx="25453">
                  <c:v>721.25559999999996</c:v>
                </c:pt>
                <c:pt idx="25454">
                  <c:v>721.32709999999997</c:v>
                </c:pt>
                <c:pt idx="25455">
                  <c:v>721.39940000000001</c:v>
                </c:pt>
                <c:pt idx="25456">
                  <c:v>721.46969999999999</c:v>
                </c:pt>
                <c:pt idx="25457">
                  <c:v>721.54319999999996</c:v>
                </c:pt>
                <c:pt idx="25458">
                  <c:v>721.61680000000001</c:v>
                </c:pt>
                <c:pt idx="25459">
                  <c:v>721.69</c:v>
                </c:pt>
                <c:pt idx="25460">
                  <c:v>721.76199999999994</c:v>
                </c:pt>
                <c:pt idx="25461">
                  <c:v>721.8356</c:v>
                </c:pt>
                <c:pt idx="25462">
                  <c:v>721.9076</c:v>
                </c:pt>
                <c:pt idx="25463">
                  <c:v>721.97900000000004</c:v>
                </c:pt>
                <c:pt idx="25464">
                  <c:v>722.04750000000001</c:v>
                </c:pt>
                <c:pt idx="25465">
                  <c:v>722.11680000000001</c:v>
                </c:pt>
                <c:pt idx="25466">
                  <c:v>722.18550000000005</c:v>
                </c:pt>
                <c:pt idx="25467">
                  <c:v>722.25239999999997</c:v>
                </c:pt>
                <c:pt idx="25468">
                  <c:v>722.31859999999995</c:v>
                </c:pt>
                <c:pt idx="25469">
                  <c:v>722.38419999999996</c:v>
                </c:pt>
                <c:pt idx="25470">
                  <c:v>722.45190000000002</c:v>
                </c:pt>
                <c:pt idx="25471">
                  <c:v>722.5181</c:v>
                </c:pt>
                <c:pt idx="25472">
                  <c:v>722.58579999999995</c:v>
                </c:pt>
                <c:pt idx="25473">
                  <c:v>722.6558</c:v>
                </c:pt>
                <c:pt idx="25474">
                  <c:v>722.72360000000003</c:v>
                </c:pt>
                <c:pt idx="25475">
                  <c:v>722.79420000000005</c:v>
                </c:pt>
                <c:pt idx="25476">
                  <c:v>722.86410000000001</c:v>
                </c:pt>
                <c:pt idx="25477">
                  <c:v>722.93550000000005</c:v>
                </c:pt>
                <c:pt idx="25478">
                  <c:v>723.00630000000001</c:v>
                </c:pt>
                <c:pt idx="25479">
                  <c:v>723.07960000000003</c:v>
                </c:pt>
                <c:pt idx="25480">
                  <c:v>723.15319999999997</c:v>
                </c:pt>
                <c:pt idx="25481">
                  <c:v>723.22609999999997</c:v>
                </c:pt>
                <c:pt idx="25482">
                  <c:v>723.29909999999995</c:v>
                </c:pt>
                <c:pt idx="25483">
                  <c:v>723.37059999999997</c:v>
                </c:pt>
                <c:pt idx="25484">
                  <c:v>723.44320000000005</c:v>
                </c:pt>
                <c:pt idx="25485">
                  <c:v>723.51900000000001</c:v>
                </c:pt>
                <c:pt idx="25486">
                  <c:v>723.59059999999999</c:v>
                </c:pt>
                <c:pt idx="25487">
                  <c:v>723.66399999999999</c:v>
                </c:pt>
                <c:pt idx="25488">
                  <c:v>723.73609999999996</c:v>
                </c:pt>
                <c:pt idx="25489">
                  <c:v>723.80920000000003</c:v>
                </c:pt>
                <c:pt idx="25490">
                  <c:v>723.88239999999996</c:v>
                </c:pt>
                <c:pt idx="25491">
                  <c:v>723.95529999999997</c:v>
                </c:pt>
                <c:pt idx="25492">
                  <c:v>724.02750000000003</c:v>
                </c:pt>
                <c:pt idx="25493">
                  <c:v>724.09870000000001</c:v>
                </c:pt>
                <c:pt idx="25494">
                  <c:v>724.16750000000002</c:v>
                </c:pt>
                <c:pt idx="25495">
                  <c:v>724.23699999999997</c:v>
                </c:pt>
                <c:pt idx="25496">
                  <c:v>724.30280000000005</c:v>
                </c:pt>
                <c:pt idx="25497">
                  <c:v>724.36699999999996</c:v>
                </c:pt>
                <c:pt idx="25498">
                  <c:v>724.43060000000003</c:v>
                </c:pt>
                <c:pt idx="25499">
                  <c:v>724.49099999999999</c:v>
                </c:pt>
                <c:pt idx="25500">
                  <c:v>724.548</c:v>
                </c:pt>
                <c:pt idx="25501">
                  <c:v>724.60379999999998</c:v>
                </c:pt>
                <c:pt idx="25502">
                  <c:v>724.66010000000006</c:v>
                </c:pt>
                <c:pt idx="25503">
                  <c:v>724.71630000000005</c:v>
                </c:pt>
                <c:pt idx="25504">
                  <c:v>724.77369999999996</c:v>
                </c:pt>
                <c:pt idx="25505">
                  <c:v>724.83309999999994</c:v>
                </c:pt>
                <c:pt idx="25506">
                  <c:v>724.89359999999999</c:v>
                </c:pt>
                <c:pt idx="25507">
                  <c:v>724.95799999999997</c:v>
                </c:pt>
                <c:pt idx="25508">
                  <c:v>725.02149999999995</c:v>
                </c:pt>
                <c:pt idx="25509">
                  <c:v>725.08780000000002</c:v>
                </c:pt>
                <c:pt idx="25510">
                  <c:v>725.15560000000005</c:v>
                </c:pt>
                <c:pt idx="25511">
                  <c:v>725.22469999999998</c:v>
                </c:pt>
                <c:pt idx="25512">
                  <c:v>725.29780000000005</c:v>
                </c:pt>
                <c:pt idx="25513">
                  <c:v>725.37040000000002</c:v>
                </c:pt>
                <c:pt idx="25514">
                  <c:v>725.44439999999997</c:v>
                </c:pt>
                <c:pt idx="25515">
                  <c:v>725.5172</c:v>
                </c:pt>
                <c:pt idx="25516">
                  <c:v>725.59249999999997</c:v>
                </c:pt>
                <c:pt idx="25517">
                  <c:v>725.66759999999999</c:v>
                </c:pt>
                <c:pt idx="25518">
                  <c:v>725.74339999999995</c:v>
                </c:pt>
                <c:pt idx="25519">
                  <c:v>725.81889999999999</c:v>
                </c:pt>
                <c:pt idx="25520">
                  <c:v>725.89440000000002</c:v>
                </c:pt>
                <c:pt idx="25521">
                  <c:v>725.96680000000003</c:v>
                </c:pt>
                <c:pt idx="25522">
                  <c:v>726.03930000000003</c:v>
                </c:pt>
                <c:pt idx="25523">
                  <c:v>726.11120000000005</c:v>
                </c:pt>
                <c:pt idx="25524">
                  <c:v>726.18349999999998</c:v>
                </c:pt>
                <c:pt idx="25525">
                  <c:v>726.25459999999998</c:v>
                </c:pt>
                <c:pt idx="25526">
                  <c:v>726.32659999999998</c:v>
                </c:pt>
                <c:pt idx="25527">
                  <c:v>726.39750000000004</c:v>
                </c:pt>
                <c:pt idx="25528">
                  <c:v>726.46820000000002</c:v>
                </c:pt>
                <c:pt idx="25529">
                  <c:v>726.53700000000003</c:v>
                </c:pt>
                <c:pt idx="25530">
                  <c:v>726.60850000000005</c:v>
                </c:pt>
                <c:pt idx="25531">
                  <c:v>726.67809999999997</c:v>
                </c:pt>
                <c:pt idx="25532">
                  <c:v>726.74950000000001</c:v>
                </c:pt>
                <c:pt idx="25533">
                  <c:v>726.81989999999996</c:v>
                </c:pt>
                <c:pt idx="25534">
                  <c:v>726.89009999999996</c:v>
                </c:pt>
                <c:pt idx="25535">
                  <c:v>726.9624</c:v>
                </c:pt>
                <c:pt idx="25536">
                  <c:v>727.03399999999999</c:v>
                </c:pt>
                <c:pt idx="25537">
                  <c:v>727.10530000000006</c:v>
                </c:pt>
                <c:pt idx="25538">
                  <c:v>727.17639999999994</c:v>
                </c:pt>
                <c:pt idx="25539">
                  <c:v>727.25</c:v>
                </c:pt>
                <c:pt idx="25540">
                  <c:v>727.32069999999999</c:v>
                </c:pt>
                <c:pt idx="25541">
                  <c:v>727.39070000000004</c:v>
                </c:pt>
                <c:pt idx="25542">
                  <c:v>727.46130000000005</c:v>
                </c:pt>
                <c:pt idx="25543">
                  <c:v>727.53279999999995</c:v>
                </c:pt>
                <c:pt idx="25544">
                  <c:v>727.6028</c:v>
                </c:pt>
                <c:pt idx="25545">
                  <c:v>727.67250000000001</c:v>
                </c:pt>
                <c:pt idx="25546">
                  <c:v>727.74120000000005</c:v>
                </c:pt>
                <c:pt idx="25547">
                  <c:v>727.80880000000002</c:v>
                </c:pt>
                <c:pt idx="25548">
                  <c:v>727.87609999999995</c:v>
                </c:pt>
                <c:pt idx="25549">
                  <c:v>727.94219999999996</c:v>
                </c:pt>
                <c:pt idx="25550">
                  <c:v>728.00940000000003</c:v>
                </c:pt>
                <c:pt idx="25551">
                  <c:v>728.07249999999999</c:v>
                </c:pt>
                <c:pt idx="25552">
                  <c:v>728.14</c:v>
                </c:pt>
                <c:pt idx="25553">
                  <c:v>728.20680000000004</c:v>
                </c:pt>
                <c:pt idx="25554">
                  <c:v>728.27440000000001</c:v>
                </c:pt>
                <c:pt idx="25555">
                  <c:v>728.34199999999998</c:v>
                </c:pt>
                <c:pt idx="25556">
                  <c:v>728.41</c:v>
                </c:pt>
                <c:pt idx="25557">
                  <c:v>728.48</c:v>
                </c:pt>
                <c:pt idx="25558">
                  <c:v>728.55060000000003</c:v>
                </c:pt>
                <c:pt idx="25559">
                  <c:v>728.62180000000001</c:v>
                </c:pt>
                <c:pt idx="25560">
                  <c:v>728.69259999999997</c:v>
                </c:pt>
                <c:pt idx="25561">
                  <c:v>728.76310000000001</c:v>
                </c:pt>
                <c:pt idx="25562">
                  <c:v>728.83320000000003</c:v>
                </c:pt>
                <c:pt idx="25563">
                  <c:v>728.90419999999995</c:v>
                </c:pt>
                <c:pt idx="25564">
                  <c:v>728.97339999999997</c:v>
                </c:pt>
                <c:pt idx="25565">
                  <c:v>729.04660000000001</c:v>
                </c:pt>
                <c:pt idx="25566">
                  <c:v>729.11599999999999</c:v>
                </c:pt>
                <c:pt idx="25567">
                  <c:v>729.18640000000005</c:v>
                </c:pt>
                <c:pt idx="25568">
                  <c:v>729.25509999999997</c:v>
                </c:pt>
                <c:pt idx="25569">
                  <c:v>729.32529999999997</c:v>
                </c:pt>
                <c:pt idx="25570">
                  <c:v>729.39530000000002</c:v>
                </c:pt>
                <c:pt idx="25571">
                  <c:v>729.46630000000005</c:v>
                </c:pt>
                <c:pt idx="25572">
                  <c:v>729.53639999999996</c:v>
                </c:pt>
                <c:pt idx="25573">
                  <c:v>729.60839999999996</c:v>
                </c:pt>
                <c:pt idx="25574">
                  <c:v>729.68</c:v>
                </c:pt>
                <c:pt idx="25575">
                  <c:v>729.75139999999999</c:v>
                </c:pt>
                <c:pt idx="25576">
                  <c:v>729.82389999999998</c:v>
                </c:pt>
                <c:pt idx="25577">
                  <c:v>729.89549999999997</c:v>
                </c:pt>
                <c:pt idx="25578">
                  <c:v>729.96820000000002</c:v>
                </c:pt>
                <c:pt idx="25579">
                  <c:v>730.04</c:v>
                </c:pt>
                <c:pt idx="25580">
                  <c:v>730.11310000000003</c:v>
                </c:pt>
                <c:pt idx="25581">
                  <c:v>730.18489999999997</c:v>
                </c:pt>
                <c:pt idx="25582">
                  <c:v>730.26179999999999</c:v>
                </c:pt>
                <c:pt idx="25583">
                  <c:v>730.33339999999998</c:v>
                </c:pt>
                <c:pt idx="25584">
                  <c:v>730.40560000000005</c:v>
                </c:pt>
                <c:pt idx="25585">
                  <c:v>730.47799999999995</c:v>
                </c:pt>
                <c:pt idx="25586">
                  <c:v>730.54809999999998</c:v>
                </c:pt>
                <c:pt idx="25587">
                  <c:v>730.61379999999997</c:v>
                </c:pt>
                <c:pt idx="25588">
                  <c:v>730.67899999999997</c:v>
                </c:pt>
                <c:pt idx="25589">
                  <c:v>730.74279999999999</c:v>
                </c:pt>
                <c:pt idx="25590">
                  <c:v>730.80740000000003</c:v>
                </c:pt>
                <c:pt idx="25591">
                  <c:v>730.87070000000006</c:v>
                </c:pt>
                <c:pt idx="25592">
                  <c:v>730.93449999999996</c:v>
                </c:pt>
                <c:pt idx="25593">
                  <c:v>731.00019999999995</c:v>
                </c:pt>
                <c:pt idx="25594">
                  <c:v>731.06600000000003</c:v>
                </c:pt>
                <c:pt idx="25595">
                  <c:v>731.13300000000004</c:v>
                </c:pt>
                <c:pt idx="25596">
                  <c:v>731.19939999999997</c:v>
                </c:pt>
                <c:pt idx="25597">
                  <c:v>731.26859999999999</c:v>
                </c:pt>
                <c:pt idx="25598">
                  <c:v>731.33690000000001</c:v>
                </c:pt>
                <c:pt idx="25599">
                  <c:v>731.40660000000003</c:v>
                </c:pt>
                <c:pt idx="25600">
                  <c:v>731.47820000000002</c:v>
                </c:pt>
                <c:pt idx="25601">
                  <c:v>731.55</c:v>
                </c:pt>
                <c:pt idx="25602">
                  <c:v>731.62180000000001</c:v>
                </c:pt>
                <c:pt idx="25603">
                  <c:v>731.69380000000001</c:v>
                </c:pt>
                <c:pt idx="25604">
                  <c:v>731.76570000000004</c:v>
                </c:pt>
                <c:pt idx="25605">
                  <c:v>731.83969999999999</c:v>
                </c:pt>
                <c:pt idx="25606">
                  <c:v>731.91309999999999</c:v>
                </c:pt>
                <c:pt idx="25607">
                  <c:v>731.98590000000002</c:v>
                </c:pt>
                <c:pt idx="25608">
                  <c:v>732.05870000000004</c:v>
                </c:pt>
                <c:pt idx="25609">
                  <c:v>732.13300000000004</c:v>
                </c:pt>
                <c:pt idx="25610">
                  <c:v>732.20600000000002</c:v>
                </c:pt>
                <c:pt idx="25611">
                  <c:v>732.28060000000005</c:v>
                </c:pt>
                <c:pt idx="25612">
                  <c:v>732.35720000000003</c:v>
                </c:pt>
                <c:pt idx="25613">
                  <c:v>732.43140000000005</c:v>
                </c:pt>
                <c:pt idx="25614">
                  <c:v>732.50310000000002</c:v>
                </c:pt>
                <c:pt idx="25615">
                  <c:v>732.57180000000005</c:v>
                </c:pt>
                <c:pt idx="25616">
                  <c:v>732.63599999999997</c:v>
                </c:pt>
                <c:pt idx="25617">
                  <c:v>732.69299999999998</c:v>
                </c:pt>
                <c:pt idx="25618">
                  <c:v>732.745</c:v>
                </c:pt>
                <c:pt idx="25619">
                  <c:v>732.79380000000003</c:v>
                </c:pt>
                <c:pt idx="25620">
                  <c:v>732.83659999999998</c:v>
                </c:pt>
                <c:pt idx="25621">
                  <c:v>732.8809</c:v>
                </c:pt>
                <c:pt idx="25622">
                  <c:v>732.92849999999999</c:v>
                </c:pt>
                <c:pt idx="25623">
                  <c:v>732.97439999999995</c:v>
                </c:pt>
                <c:pt idx="25624">
                  <c:v>733.02</c:v>
                </c:pt>
                <c:pt idx="25625">
                  <c:v>733.06790000000001</c:v>
                </c:pt>
                <c:pt idx="25626">
                  <c:v>733.11509999999998</c:v>
                </c:pt>
                <c:pt idx="25627">
                  <c:v>733.16300000000001</c:v>
                </c:pt>
                <c:pt idx="25628">
                  <c:v>733.21289999999999</c:v>
                </c:pt>
                <c:pt idx="25629">
                  <c:v>733.26660000000004</c:v>
                </c:pt>
                <c:pt idx="25630">
                  <c:v>733.32500000000005</c:v>
                </c:pt>
                <c:pt idx="25631">
                  <c:v>733.38620000000003</c:v>
                </c:pt>
                <c:pt idx="25632">
                  <c:v>733.45219999999995</c:v>
                </c:pt>
                <c:pt idx="25633">
                  <c:v>733.52</c:v>
                </c:pt>
                <c:pt idx="25634">
                  <c:v>733.58810000000005</c:v>
                </c:pt>
                <c:pt idx="25635">
                  <c:v>733.65840000000003</c:v>
                </c:pt>
                <c:pt idx="25636">
                  <c:v>733.7296</c:v>
                </c:pt>
                <c:pt idx="25637">
                  <c:v>733.80250000000001</c:v>
                </c:pt>
                <c:pt idx="25638">
                  <c:v>733.87400000000002</c:v>
                </c:pt>
                <c:pt idx="25639">
                  <c:v>733.9502</c:v>
                </c:pt>
                <c:pt idx="25640">
                  <c:v>734.02470000000005</c:v>
                </c:pt>
                <c:pt idx="25641">
                  <c:v>734.10109999999997</c:v>
                </c:pt>
                <c:pt idx="25642">
                  <c:v>734.17610000000002</c:v>
                </c:pt>
                <c:pt idx="25643">
                  <c:v>734.25319999999999</c:v>
                </c:pt>
                <c:pt idx="25644">
                  <c:v>734.32780000000002</c:v>
                </c:pt>
                <c:pt idx="25645">
                  <c:v>734.40210000000002</c:v>
                </c:pt>
                <c:pt idx="25646">
                  <c:v>734.47580000000005</c:v>
                </c:pt>
                <c:pt idx="25647">
                  <c:v>734.54660000000001</c:v>
                </c:pt>
                <c:pt idx="25648">
                  <c:v>734.61869999999999</c:v>
                </c:pt>
                <c:pt idx="25649">
                  <c:v>734.68740000000003</c:v>
                </c:pt>
                <c:pt idx="25650">
                  <c:v>734.75599999999997</c:v>
                </c:pt>
                <c:pt idx="25651">
                  <c:v>734.82190000000003</c:v>
                </c:pt>
                <c:pt idx="25652">
                  <c:v>734.88589999999999</c:v>
                </c:pt>
                <c:pt idx="25653">
                  <c:v>734.94849999999997</c:v>
                </c:pt>
                <c:pt idx="25654">
                  <c:v>735.00930000000005</c:v>
                </c:pt>
                <c:pt idx="25655">
                  <c:v>735.07050000000004</c:v>
                </c:pt>
                <c:pt idx="25656">
                  <c:v>735.13189999999997</c:v>
                </c:pt>
                <c:pt idx="25657">
                  <c:v>735.19359999999995</c:v>
                </c:pt>
                <c:pt idx="25658">
                  <c:v>735.25509999999997</c:v>
                </c:pt>
                <c:pt idx="25659">
                  <c:v>735.31960000000004</c:v>
                </c:pt>
                <c:pt idx="25660">
                  <c:v>735.38760000000002</c:v>
                </c:pt>
                <c:pt idx="25661">
                  <c:v>735.45259999999996</c:v>
                </c:pt>
                <c:pt idx="25662">
                  <c:v>735.52099999999996</c:v>
                </c:pt>
                <c:pt idx="25663">
                  <c:v>735.59109999999998</c:v>
                </c:pt>
                <c:pt idx="25664">
                  <c:v>735.66390000000001</c:v>
                </c:pt>
                <c:pt idx="25665">
                  <c:v>735.73500000000001</c:v>
                </c:pt>
                <c:pt idx="25666">
                  <c:v>735.81</c:v>
                </c:pt>
                <c:pt idx="25667">
                  <c:v>735.88300000000004</c:v>
                </c:pt>
                <c:pt idx="25668">
                  <c:v>735.9579</c:v>
                </c:pt>
                <c:pt idx="25669">
                  <c:v>736.03210000000001</c:v>
                </c:pt>
                <c:pt idx="25670">
                  <c:v>736.10659999999996</c:v>
                </c:pt>
                <c:pt idx="25671">
                  <c:v>736.17719999999997</c:v>
                </c:pt>
                <c:pt idx="25672">
                  <c:v>736.24950000000001</c:v>
                </c:pt>
                <c:pt idx="25673">
                  <c:v>736.31939999999997</c:v>
                </c:pt>
                <c:pt idx="25674">
                  <c:v>736.38840000000005</c:v>
                </c:pt>
                <c:pt idx="25675">
                  <c:v>736.45780000000002</c:v>
                </c:pt>
                <c:pt idx="25676">
                  <c:v>736.52639999999997</c:v>
                </c:pt>
                <c:pt idx="25677">
                  <c:v>736.59720000000004</c:v>
                </c:pt>
                <c:pt idx="25678">
                  <c:v>736.66459999999995</c:v>
                </c:pt>
                <c:pt idx="25679">
                  <c:v>736.73540000000003</c:v>
                </c:pt>
                <c:pt idx="25680">
                  <c:v>736.8066</c:v>
                </c:pt>
                <c:pt idx="25681">
                  <c:v>736.87699999999995</c:v>
                </c:pt>
                <c:pt idx="25682">
                  <c:v>736.94849999999997</c:v>
                </c:pt>
                <c:pt idx="25683">
                  <c:v>737.01940000000002</c:v>
                </c:pt>
                <c:pt idx="25684">
                  <c:v>737.08979999999997</c:v>
                </c:pt>
                <c:pt idx="25685">
                  <c:v>737.16240000000005</c:v>
                </c:pt>
                <c:pt idx="25686">
                  <c:v>737.23419999999999</c:v>
                </c:pt>
                <c:pt idx="25687">
                  <c:v>737.30610000000001</c:v>
                </c:pt>
                <c:pt idx="25688">
                  <c:v>737.37739999999997</c:v>
                </c:pt>
                <c:pt idx="25689">
                  <c:v>737.44970000000001</c:v>
                </c:pt>
                <c:pt idx="25690">
                  <c:v>737.52250000000004</c:v>
                </c:pt>
                <c:pt idx="25691">
                  <c:v>737.59469999999999</c:v>
                </c:pt>
                <c:pt idx="25692">
                  <c:v>737.66869999999994</c:v>
                </c:pt>
                <c:pt idx="25693">
                  <c:v>737.74159999999995</c:v>
                </c:pt>
                <c:pt idx="25694">
                  <c:v>737.81399999999996</c:v>
                </c:pt>
                <c:pt idx="25695">
                  <c:v>737.88499999999999</c:v>
                </c:pt>
                <c:pt idx="25696">
                  <c:v>737.95799999999997</c:v>
                </c:pt>
                <c:pt idx="25697">
                  <c:v>738.02819999999997</c:v>
                </c:pt>
                <c:pt idx="25698">
                  <c:v>738.09699999999998</c:v>
                </c:pt>
                <c:pt idx="25699">
                  <c:v>738.16309999999999</c:v>
                </c:pt>
                <c:pt idx="25700">
                  <c:v>738.22799999999995</c:v>
                </c:pt>
                <c:pt idx="25701">
                  <c:v>738.29359999999997</c:v>
                </c:pt>
                <c:pt idx="25702">
                  <c:v>738.35789999999997</c:v>
                </c:pt>
                <c:pt idx="25703">
                  <c:v>738.42100000000005</c:v>
                </c:pt>
                <c:pt idx="25704">
                  <c:v>738.48429999999996</c:v>
                </c:pt>
                <c:pt idx="25705">
                  <c:v>738.55029999999999</c:v>
                </c:pt>
                <c:pt idx="25706">
                  <c:v>738.61620000000005</c:v>
                </c:pt>
                <c:pt idx="25707">
                  <c:v>738.68190000000004</c:v>
                </c:pt>
                <c:pt idx="25708">
                  <c:v>738.75070000000005</c:v>
                </c:pt>
                <c:pt idx="25709">
                  <c:v>738.81989999999996</c:v>
                </c:pt>
                <c:pt idx="25710">
                  <c:v>738.89030000000002</c:v>
                </c:pt>
                <c:pt idx="25711">
                  <c:v>738.9624</c:v>
                </c:pt>
                <c:pt idx="25712">
                  <c:v>739.03549999999996</c:v>
                </c:pt>
                <c:pt idx="25713">
                  <c:v>739.10799999999995</c:v>
                </c:pt>
                <c:pt idx="25714">
                  <c:v>739.18140000000005</c:v>
                </c:pt>
                <c:pt idx="25715">
                  <c:v>739.25609999999995</c:v>
                </c:pt>
                <c:pt idx="25716">
                  <c:v>739.33109999999999</c:v>
                </c:pt>
                <c:pt idx="25717">
                  <c:v>739.4058</c:v>
                </c:pt>
                <c:pt idx="25718">
                  <c:v>739.48099999999999</c:v>
                </c:pt>
                <c:pt idx="25719">
                  <c:v>739.55439999999999</c:v>
                </c:pt>
                <c:pt idx="25720">
                  <c:v>739.62779999999998</c:v>
                </c:pt>
                <c:pt idx="25721">
                  <c:v>739.70050000000003</c:v>
                </c:pt>
                <c:pt idx="25722">
                  <c:v>739.76959999999997</c:v>
                </c:pt>
                <c:pt idx="25723">
                  <c:v>739.83690000000001</c:v>
                </c:pt>
                <c:pt idx="25724">
                  <c:v>739.90279999999996</c:v>
                </c:pt>
                <c:pt idx="25725">
                  <c:v>739.96749999999997</c:v>
                </c:pt>
                <c:pt idx="25726">
                  <c:v>740.03300000000002</c:v>
                </c:pt>
                <c:pt idx="25727">
                  <c:v>740.09879999999998</c:v>
                </c:pt>
                <c:pt idx="25728">
                  <c:v>740.1644</c:v>
                </c:pt>
                <c:pt idx="25729">
                  <c:v>740.23059999999998</c:v>
                </c:pt>
                <c:pt idx="25730">
                  <c:v>740.29639999999995</c:v>
                </c:pt>
                <c:pt idx="25731">
                  <c:v>740.36450000000002</c:v>
                </c:pt>
                <c:pt idx="25732">
                  <c:v>740.43370000000004</c:v>
                </c:pt>
                <c:pt idx="25733">
                  <c:v>740.50459999999998</c:v>
                </c:pt>
                <c:pt idx="25734">
                  <c:v>740.57360000000006</c:v>
                </c:pt>
                <c:pt idx="25735">
                  <c:v>740.64359999999999</c:v>
                </c:pt>
                <c:pt idx="25736">
                  <c:v>740.71320000000003</c:v>
                </c:pt>
                <c:pt idx="25737">
                  <c:v>740.78200000000004</c:v>
                </c:pt>
                <c:pt idx="25738">
                  <c:v>740.84780000000001</c:v>
                </c:pt>
                <c:pt idx="25739">
                  <c:v>740.91380000000004</c:v>
                </c:pt>
                <c:pt idx="25740">
                  <c:v>740.98040000000003</c:v>
                </c:pt>
                <c:pt idx="25741">
                  <c:v>741.0444</c:v>
                </c:pt>
                <c:pt idx="25742">
                  <c:v>741.10860000000002</c:v>
                </c:pt>
                <c:pt idx="25743">
                  <c:v>741.17219999999998</c:v>
                </c:pt>
                <c:pt idx="25744">
                  <c:v>741.23580000000004</c:v>
                </c:pt>
                <c:pt idx="25745">
                  <c:v>741.30150000000003</c:v>
                </c:pt>
                <c:pt idx="25746">
                  <c:v>741.36630000000002</c:v>
                </c:pt>
                <c:pt idx="25747">
                  <c:v>741.43309999999997</c:v>
                </c:pt>
                <c:pt idx="25748">
                  <c:v>741.50049999999999</c:v>
                </c:pt>
                <c:pt idx="25749">
                  <c:v>741.56809999999996</c:v>
                </c:pt>
                <c:pt idx="25750">
                  <c:v>741.63810000000001</c:v>
                </c:pt>
                <c:pt idx="25751">
                  <c:v>741.7097</c:v>
                </c:pt>
                <c:pt idx="25752">
                  <c:v>741.7808</c:v>
                </c:pt>
                <c:pt idx="25753">
                  <c:v>741.85360000000003</c:v>
                </c:pt>
                <c:pt idx="25754">
                  <c:v>741.92719999999997</c:v>
                </c:pt>
                <c:pt idx="25755">
                  <c:v>742.00030000000004</c:v>
                </c:pt>
                <c:pt idx="25756">
                  <c:v>742.07460000000003</c:v>
                </c:pt>
                <c:pt idx="25757">
                  <c:v>742.14869999999996</c:v>
                </c:pt>
                <c:pt idx="25758">
                  <c:v>742.22339999999997</c:v>
                </c:pt>
                <c:pt idx="25759">
                  <c:v>742.29690000000005</c:v>
                </c:pt>
                <c:pt idx="25760">
                  <c:v>742.37120000000004</c:v>
                </c:pt>
                <c:pt idx="25761">
                  <c:v>742.4452</c:v>
                </c:pt>
                <c:pt idx="25762">
                  <c:v>742.52080000000001</c:v>
                </c:pt>
                <c:pt idx="25763">
                  <c:v>742.59410000000003</c:v>
                </c:pt>
                <c:pt idx="25764">
                  <c:v>742.66840000000002</c:v>
                </c:pt>
                <c:pt idx="25765">
                  <c:v>742.73950000000002</c:v>
                </c:pt>
                <c:pt idx="25766">
                  <c:v>742.81420000000003</c:v>
                </c:pt>
                <c:pt idx="25767">
                  <c:v>742.8845</c:v>
                </c:pt>
                <c:pt idx="25768">
                  <c:v>742.9556</c:v>
                </c:pt>
                <c:pt idx="25769">
                  <c:v>743.02760000000001</c:v>
                </c:pt>
                <c:pt idx="25770">
                  <c:v>743.09580000000005</c:v>
                </c:pt>
                <c:pt idx="25771">
                  <c:v>743.1644</c:v>
                </c:pt>
                <c:pt idx="25772">
                  <c:v>743.2337</c:v>
                </c:pt>
                <c:pt idx="25773">
                  <c:v>743.30179999999996</c:v>
                </c:pt>
                <c:pt idx="25774">
                  <c:v>743.3682</c:v>
                </c:pt>
                <c:pt idx="25775">
                  <c:v>743.4384</c:v>
                </c:pt>
                <c:pt idx="25776">
                  <c:v>743.50779999999997</c:v>
                </c:pt>
                <c:pt idx="25777">
                  <c:v>743.57560000000001</c:v>
                </c:pt>
                <c:pt idx="25778">
                  <c:v>743.64490000000001</c:v>
                </c:pt>
                <c:pt idx="25779">
                  <c:v>743.71519999999998</c:v>
                </c:pt>
                <c:pt idx="25780">
                  <c:v>743.78719999999998</c:v>
                </c:pt>
                <c:pt idx="25781">
                  <c:v>743.86059999999998</c:v>
                </c:pt>
                <c:pt idx="25782">
                  <c:v>743.93499999999995</c:v>
                </c:pt>
                <c:pt idx="25783">
                  <c:v>744.00760000000002</c:v>
                </c:pt>
                <c:pt idx="25784">
                  <c:v>744.07960000000003</c:v>
                </c:pt>
                <c:pt idx="25785">
                  <c:v>744.15060000000005</c:v>
                </c:pt>
                <c:pt idx="25786">
                  <c:v>744.22199999999998</c:v>
                </c:pt>
                <c:pt idx="25787">
                  <c:v>744.29</c:v>
                </c:pt>
                <c:pt idx="25788">
                  <c:v>744.3578</c:v>
                </c:pt>
                <c:pt idx="25789">
                  <c:v>744.42679999999996</c:v>
                </c:pt>
                <c:pt idx="25790">
                  <c:v>744.49519999999995</c:v>
                </c:pt>
                <c:pt idx="25791">
                  <c:v>744.56410000000005</c:v>
                </c:pt>
                <c:pt idx="25792">
                  <c:v>744.63239999999996</c:v>
                </c:pt>
                <c:pt idx="25793">
                  <c:v>744.70180000000005</c:v>
                </c:pt>
                <c:pt idx="25794">
                  <c:v>744.77279999999996</c:v>
                </c:pt>
                <c:pt idx="25795">
                  <c:v>744.84180000000003</c:v>
                </c:pt>
                <c:pt idx="25796">
                  <c:v>744.91610000000003</c:v>
                </c:pt>
                <c:pt idx="25797">
                  <c:v>744.99019999999996</c:v>
                </c:pt>
                <c:pt idx="25798">
                  <c:v>745.06309999999996</c:v>
                </c:pt>
                <c:pt idx="25799">
                  <c:v>745.13739999999996</c:v>
                </c:pt>
                <c:pt idx="25800">
                  <c:v>745.21119999999996</c:v>
                </c:pt>
                <c:pt idx="25801">
                  <c:v>745.28189999999995</c:v>
                </c:pt>
                <c:pt idx="25802">
                  <c:v>745.35</c:v>
                </c:pt>
                <c:pt idx="25803">
                  <c:v>745.41650000000004</c:v>
                </c:pt>
                <c:pt idx="25804">
                  <c:v>745.4819</c:v>
                </c:pt>
                <c:pt idx="25805">
                  <c:v>745.54340000000002</c:v>
                </c:pt>
                <c:pt idx="25806">
                  <c:v>745.60130000000004</c:v>
                </c:pt>
                <c:pt idx="25807">
                  <c:v>745.65959999999995</c:v>
                </c:pt>
                <c:pt idx="25808">
                  <c:v>745.71860000000004</c:v>
                </c:pt>
                <c:pt idx="25809">
                  <c:v>745.78120000000001</c:v>
                </c:pt>
                <c:pt idx="25810">
                  <c:v>745.84469999999999</c:v>
                </c:pt>
                <c:pt idx="25811">
                  <c:v>745.90679999999998</c:v>
                </c:pt>
                <c:pt idx="25812">
                  <c:v>745.97220000000004</c:v>
                </c:pt>
                <c:pt idx="25813">
                  <c:v>746.03909999999996</c:v>
                </c:pt>
                <c:pt idx="25814">
                  <c:v>746.1078</c:v>
                </c:pt>
                <c:pt idx="25815">
                  <c:v>746.17660000000001</c:v>
                </c:pt>
                <c:pt idx="25816">
                  <c:v>746.24440000000004</c:v>
                </c:pt>
                <c:pt idx="25817">
                  <c:v>746.31820000000005</c:v>
                </c:pt>
                <c:pt idx="25818">
                  <c:v>746.39110000000005</c:v>
                </c:pt>
                <c:pt idx="25819">
                  <c:v>746.46519999999998</c:v>
                </c:pt>
                <c:pt idx="25820">
                  <c:v>746.53869999999995</c:v>
                </c:pt>
                <c:pt idx="25821">
                  <c:v>746.61389999999994</c:v>
                </c:pt>
                <c:pt idx="25822">
                  <c:v>746.69100000000003</c:v>
                </c:pt>
                <c:pt idx="25823">
                  <c:v>746.76689999999996</c:v>
                </c:pt>
                <c:pt idx="25824">
                  <c:v>746.84259999999995</c:v>
                </c:pt>
                <c:pt idx="25825">
                  <c:v>746.92129999999997</c:v>
                </c:pt>
                <c:pt idx="25826">
                  <c:v>746.99609999999996</c:v>
                </c:pt>
                <c:pt idx="25827">
                  <c:v>747.07259999999997</c:v>
                </c:pt>
                <c:pt idx="25828">
                  <c:v>747.14869999999996</c:v>
                </c:pt>
                <c:pt idx="25829">
                  <c:v>747.22109999999998</c:v>
                </c:pt>
                <c:pt idx="25830">
                  <c:v>747.2921</c:v>
                </c:pt>
                <c:pt idx="25831">
                  <c:v>747.36</c:v>
                </c:pt>
                <c:pt idx="25832">
                  <c:v>747.42650000000003</c:v>
                </c:pt>
                <c:pt idx="25833">
                  <c:v>747.49279999999999</c:v>
                </c:pt>
                <c:pt idx="25834">
                  <c:v>747.56140000000005</c:v>
                </c:pt>
                <c:pt idx="25835">
                  <c:v>747.62750000000005</c:v>
                </c:pt>
                <c:pt idx="25836">
                  <c:v>747.69399999999996</c:v>
                </c:pt>
                <c:pt idx="25837">
                  <c:v>747.76300000000003</c:v>
                </c:pt>
                <c:pt idx="25838">
                  <c:v>747.83209999999997</c:v>
                </c:pt>
                <c:pt idx="25839">
                  <c:v>747.90239999999994</c:v>
                </c:pt>
                <c:pt idx="25840">
                  <c:v>747.97339999999997</c:v>
                </c:pt>
                <c:pt idx="25841">
                  <c:v>748.04510000000005</c:v>
                </c:pt>
                <c:pt idx="25842">
                  <c:v>748.11580000000004</c:v>
                </c:pt>
                <c:pt idx="25843">
                  <c:v>748.18939999999998</c:v>
                </c:pt>
                <c:pt idx="25844">
                  <c:v>748.26160000000004</c:v>
                </c:pt>
                <c:pt idx="25845">
                  <c:v>748.3347</c:v>
                </c:pt>
                <c:pt idx="25846">
                  <c:v>748.40679999999998</c:v>
                </c:pt>
                <c:pt idx="25847">
                  <c:v>748.47879999999998</c:v>
                </c:pt>
                <c:pt idx="25848">
                  <c:v>748.54989999999998</c:v>
                </c:pt>
                <c:pt idx="25849">
                  <c:v>748.61789999999996</c:v>
                </c:pt>
                <c:pt idx="25850">
                  <c:v>748.68370000000004</c:v>
                </c:pt>
                <c:pt idx="25851">
                  <c:v>748.75049999999999</c:v>
                </c:pt>
                <c:pt idx="25852">
                  <c:v>748.81880000000001</c:v>
                </c:pt>
                <c:pt idx="25853">
                  <c:v>748.88499999999999</c:v>
                </c:pt>
                <c:pt idx="25854">
                  <c:v>748.95389999999998</c:v>
                </c:pt>
                <c:pt idx="25855">
                  <c:v>749.02350000000001</c:v>
                </c:pt>
                <c:pt idx="25856">
                  <c:v>749.09180000000003</c:v>
                </c:pt>
                <c:pt idx="25857">
                  <c:v>749.16399999999999</c:v>
                </c:pt>
                <c:pt idx="25858">
                  <c:v>749.23659999999995</c:v>
                </c:pt>
                <c:pt idx="25859">
                  <c:v>749.31060000000002</c:v>
                </c:pt>
                <c:pt idx="25860">
                  <c:v>749.38310000000001</c:v>
                </c:pt>
                <c:pt idx="25861">
                  <c:v>749.45820000000003</c:v>
                </c:pt>
                <c:pt idx="25862">
                  <c:v>749.53219999999999</c:v>
                </c:pt>
                <c:pt idx="25863">
                  <c:v>749.60850000000005</c:v>
                </c:pt>
                <c:pt idx="25864">
                  <c:v>749.68309999999997</c:v>
                </c:pt>
                <c:pt idx="25865">
                  <c:v>749.75900000000001</c:v>
                </c:pt>
                <c:pt idx="25866">
                  <c:v>749.83360000000005</c:v>
                </c:pt>
                <c:pt idx="25867">
                  <c:v>749.90989999999999</c:v>
                </c:pt>
                <c:pt idx="25868">
                  <c:v>749.98500000000001</c:v>
                </c:pt>
                <c:pt idx="25869">
                  <c:v>750.0598</c:v>
                </c:pt>
                <c:pt idx="25870">
                  <c:v>750.13440000000003</c:v>
                </c:pt>
                <c:pt idx="25871">
                  <c:v>750.21019999999999</c:v>
                </c:pt>
                <c:pt idx="25872">
                  <c:v>750.28409999999997</c:v>
                </c:pt>
                <c:pt idx="25873">
                  <c:v>750.35979999999995</c:v>
                </c:pt>
                <c:pt idx="25874">
                  <c:v>750.43399999999997</c:v>
                </c:pt>
                <c:pt idx="25875">
                  <c:v>750.50810000000001</c:v>
                </c:pt>
                <c:pt idx="25876">
                  <c:v>750.5797</c:v>
                </c:pt>
                <c:pt idx="25877">
                  <c:v>750.65179999999998</c:v>
                </c:pt>
                <c:pt idx="25878">
                  <c:v>750.72310000000004</c:v>
                </c:pt>
                <c:pt idx="25879">
                  <c:v>750.79319999999996</c:v>
                </c:pt>
                <c:pt idx="25880">
                  <c:v>750.86320000000001</c:v>
                </c:pt>
                <c:pt idx="25881">
                  <c:v>750.93140000000005</c:v>
                </c:pt>
                <c:pt idx="25882">
                  <c:v>750.99459999999999</c:v>
                </c:pt>
                <c:pt idx="25883">
                  <c:v>751.0548</c:v>
                </c:pt>
                <c:pt idx="25884">
                  <c:v>751.11659999999995</c:v>
                </c:pt>
                <c:pt idx="25885">
                  <c:v>751.17750000000001</c:v>
                </c:pt>
                <c:pt idx="25886">
                  <c:v>751.24</c:v>
                </c:pt>
                <c:pt idx="25887">
                  <c:v>751.30250000000001</c:v>
                </c:pt>
                <c:pt idx="25888">
                  <c:v>751.36599999999999</c:v>
                </c:pt>
                <c:pt idx="25889">
                  <c:v>751.4316</c:v>
                </c:pt>
                <c:pt idx="25890">
                  <c:v>751.49879999999996</c:v>
                </c:pt>
                <c:pt idx="25891">
                  <c:v>751.56690000000003</c:v>
                </c:pt>
                <c:pt idx="25892">
                  <c:v>751.63840000000005</c:v>
                </c:pt>
                <c:pt idx="25893">
                  <c:v>751.70849999999996</c:v>
                </c:pt>
                <c:pt idx="25894">
                  <c:v>751.78030000000001</c:v>
                </c:pt>
                <c:pt idx="25895">
                  <c:v>751.85400000000004</c:v>
                </c:pt>
                <c:pt idx="25896">
                  <c:v>751.93</c:v>
                </c:pt>
                <c:pt idx="25897">
                  <c:v>752.00609999999995</c:v>
                </c:pt>
                <c:pt idx="25898">
                  <c:v>752.0829</c:v>
                </c:pt>
                <c:pt idx="25899">
                  <c:v>752.16030000000001</c:v>
                </c:pt>
                <c:pt idx="25900">
                  <c:v>752.23689999999999</c:v>
                </c:pt>
                <c:pt idx="25901">
                  <c:v>752.31449999999995</c:v>
                </c:pt>
                <c:pt idx="25902">
                  <c:v>752.3913</c:v>
                </c:pt>
                <c:pt idx="25903">
                  <c:v>752.46839999999997</c:v>
                </c:pt>
                <c:pt idx="25904">
                  <c:v>752.54300000000001</c:v>
                </c:pt>
                <c:pt idx="25905">
                  <c:v>752.6191</c:v>
                </c:pt>
                <c:pt idx="25906">
                  <c:v>752.69380000000001</c:v>
                </c:pt>
                <c:pt idx="25907">
                  <c:v>752.7663</c:v>
                </c:pt>
                <c:pt idx="25908">
                  <c:v>752.83690000000001</c:v>
                </c:pt>
                <c:pt idx="25909">
                  <c:v>752.90710000000001</c:v>
                </c:pt>
                <c:pt idx="25910">
                  <c:v>752.97799999999995</c:v>
                </c:pt>
                <c:pt idx="25911">
                  <c:v>753.04899999999998</c:v>
                </c:pt>
                <c:pt idx="25912">
                  <c:v>753.11659999999995</c:v>
                </c:pt>
                <c:pt idx="25913">
                  <c:v>753.18719999999996</c:v>
                </c:pt>
                <c:pt idx="25914">
                  <c:v>753.25720000000001</c:v>
                </c:pt>
                <c:pt idx="25915">
                  <c:v>753.3279</c:v>
                </c:pt>
                <c:pt idx="25916">
                  <c:v>753.3972</c:v>
                </c:pt>
                <c:pt idx="25917">
                  <c:v>753.46749999999997</c:v>
                </c:pt>
                <c:pt idx="25918">
                  <c:v>753.53880000000004</c:v>
                </c:pt>
                <c:pt idx="25919">
                  <c:v>753.61260000000004</c:v>
                </c:pt>
                <c:pt idx="25920">
                  <c:v>753.68499999999995</c:v>
                </c:pt>
                <c:pt idx="25921">
                  <c:v>753.75779999999997</c:v>
                </c:pt>
                <c:pt idx="25922">
                  <c:v>753.83280000000002</c:v>
                </c:pt>
                <c:pt idx="25923">
                  <c:v>753.90539999999999</c:v>
                </c:pt>
                <c:pt idx="25924">
                  <c:v>753.97969999999998</c:v>
                </c:pt>
                <c:pt idx="25925">
                  <c:v>754.05200000000002</c:v>
                </c:pt>
                <c:pt idx="25926">
                  <c:v>754.125</c:v>
                </c:pt>
                <c:pt idx="25927">
                  <c:v>754.19680000000005</c:v>
                </c:pt>
                <c:pt idx="25928">
                  <c:v>754.26840000000004</c:v>
                </c:pt>
                <c:pt idx="25929">
                  <c:v>754.33889999999997</c:v>
                </c:pt>
                <c:pt idx="25930">
                  <c:v>754.41049999999996</c:v>
                </c:pt>
                <c:pt idx="25931">
                  <c:v>754.48159999999996</c:v>
                </c:pt>
                <c:pt idx="25932">
                  <c:v>754.55179999999996</c:v>
                </c:pt>
                <c:pt idx="25933">
                  <c:v>754.62339999999995</c:v>
                </c:pt>
                <c:pt idx="25934">
                  <c:v>754.69370000000004</c:v>
                </c:pt>
                <c:pt idx="25935">
                  <c:v>754.76530000000002</c:v>
                </c:pt>
                <c:pt idx="25936">
                  <c:v>754.83500000000004</c:v>
                </c:pt>
                <c:pt idx="25937">
                  <c:v>754.90549999999996</c:v>
                </c:pt>
                <c:pt idx="25938">
                  <c:v>754.97640000000001</c:v>
                </c:pt>
                <c:pt idx="25939">
                  <c:v>755.04639999999995</c:v>
                </c:pt>
                <c:pt idx="25940">
                  <c:v>755.11450000000002</c:v>
                </c:pt>
                <c:pt idx="25941">
                  <c:v>755.1866</c:v>
                </c:pt>
                <c:pt idx="25942">
                  <c:v>755.25699999999995</c:v>
                </c:pt>
                <c:pt idx="25943">
                  <c:v>755.33100000000002</c:v>
                </c:pt>
                <c:pt idx="25944">
                  <c:v>755.40129999999999</c:v>
                </c:pt>
                <c:pt idx="25945">
                  <c:v>755.476</c:v>
                </c:pt>
                <c:pt idx="25946">
                  <c:v>755.55</c:v>
                </c:pt>
                <c:pt idx="25947">
                  <c:v>755.62199999999996</c:v>
                </c:pt>
                <c:pt idx="25948">
                  <c:v>755.69640000000004</c:v>
                </c:pt>
                <c:pt idx="25949">
                  <c:v>755.76959999999997</c:v>
                </c:pt>
                <c:pt idx="25950">
                  <c:v>755.84180000000003</c:v>
                </c:pt>
                <c:pt idx="25951">
                  <c:v>755.91309999999999</c:v>
                </c:pt>
                <c:pt idx="25952">
                  <c:v>755.98389999999995</c:v>
                </c:pt>
                <c:pt idx="25953">
                  <c:v>756.05640000000005</c:v>
                </c:pt>
                <c:pt idx="25954">
                  <c:v>756.12789999999995</c:v>
                </c:pt>
                <c:pt idx="25955">
                  <c:v>756.20090000000005</c:v>
                </c:pt>
                <c:pt idx="25956">
                  <c:v>756.27290000000005</c:v>
                </c:pt>
                <c:pt idx="25957">
                  <c:v>756.34569999999997</c:v>
                </c:pt>
                <c:pt idx="25958">
                  <c:v>756.4194</c:v>
                </c:pt>
                <c:pt idx="25959">
                  <c:v>756.49239999999998</c:v>
                </c:pt>
                <c:pt idx="25960">
                  <c:v>756.56920000000002</c:v>
                </c:pt>
                <c:pt idx="25961">
                  <c:v>756.64239999999995</c:v>
                </c:pt>
                <c:pt idx="25962">
                  <c:v>756.71680000000003</c:v>
                </c:pt>
                <c:pt idx="25963">
                  <c:v>756.7903</c:v>
                </c:pt>
                <c:pt idx="25964">
                  <c:v>756.86490000000003</c:v>
                </c:pt>
                <c:pt idx="25965">
                  <c:v>756.93970000000002</c:v>
                </c:pt>
                <c:pt idx="25966">
                  <c:v>757.01490000000001</c:v>
                </c:pt>
                <c:pt idx="25967">
                  <c:v>757.09010000000001</c:v>
                </c:pt>
                <c:pt idx="25968">
                  <c:v>757.16380000000004</c:v>
                </c:pt>
                <c:pt idx="25969">
                  <c:v>757.23850000000004</c:v>
                </c:pt>
                <c:pt idx="25970">
                  <c:v>757.31190000000004</c:v>
                </c:pt>
                <c:pt idx="25971">
                  <c:v>757.38189999999997</c:v>
                </c:pt>
                <c:pt idx="25972">
                  <c:v>757.44989999999996</c:v>
                </c:pt>
                <c:pt idx="25973">
                  <c:v>757.51739999999995</c:v>
                </c:pt>
                <c:pt idx="25974">
                  <c:v>757.58780000000002</c:v>
                </c:pt>
                <c:pt idx="25975">
                  <c:v>757.65599999999995</c:v>
                </c:pt>
                <c:pt idx="25976">
                  <c:v>757.72339999999997</c:v>
                </c:pt>
                <c:pt idx="25977">
                  <c:v>757.79079999999999</c:v>
                </c:pt>
                <c:pt idx="25978">
                  <c:v>757.85550000000001</c:v>
                </c:pt>
                <c:pt idx="25979">
                  <c:v>757.92280000000005</c:v>
                </c:pt>
                <c:pt idx="25980">
                  <c:v>757.9905</c:v>
                </c:pt>
                <c:pt idx="25981">
                  <c:v>758.05719999999997</c:v>
                </c:pt>
                <c:pt idx="25982">
                  <c:v>758.12699999999995</c:v>
                </c:pt>
                <c:pt idx="25983">
                  <c:v>758.19550000000004</c:v>
                </c:pt>
                <c:pt idx="25984">
                  <c:v>758.26649999999995</c:v>
                </c:pt>
                <c:pt idx="25985">
                  <c:v>758.33860000000004</c:v>
                </c:pt>
                <c:pt idx="25986">
                  <c:v>758.41</c:v>
                </c:pt>
                <c:pt idx="25987">
                  <c:v>758.48440000000005</c:v>
                </c:pt>
                <c:pt idx="25988">
                  <c:v>758.55790000000002</c:v>
                </c:pt>
                <c:pt idx="25989">
                  <c:v>758.6345</c:v>
                </c:pt>
                <c:pt idx="25990">
                  <c:v>758.70920000000001</c:v>
                </c:pt>
                <c:pt idx="25991">
                  <c:v>758.78440000000001</c:v>
                </c:pt>
                <c:pt idx="25992">
                  <c:v>758.85940000000005</c:v>
                </c:pt>
                <c:pt idx="25993">
                  <c:v>758.93499999999995</c:v>
                </c:pt>
                <c:pt idx="25994">
                  <c:v>759.01319999999998</c:v>
                </c:pt>
                <c:pt idx="25995">
                  <c:v>759.08960000000002</c:v>
                </c:pt>
                <c:pt idx="25996">
                  <c:v>759.16430000000003</c:v>
                </c:pt>
                <c:pt idx="25997">
                  <c:v>759.24080000000004</c:v>
                </c:pt>
                <c:pt idx="25998">
                  <c:v>759.31679999999994</c:v>
                </c:pt>
                <c:pt idx="25999">
                  <c:v>759.39049999999997</c:v>
                </c:pt>
                <c:pt idx="26000">
                  <c:v>759.46379999999999</c:v>
                </c:pt>
                <c:pt idx="26001">
                  <c:v>759.53679999999997</c:v>
                </c:pt>
                <c:pt idx="26002">
                  <c:v>759.61239999999998</c:v>
                </c:pt>
                <c:pt idx="26003">
                  <c:v>759.68550000000005</c:v>
                </c:pt>
                <c:pt idx="26004">
                  <c:v>759.75879999999995</c:v>
                </c:pt>
                <c:pt idx="26005">
                  <c:v>759.83150000000001</c:v>
                </c:pt>
                <c:pt idx="26006">
                  <c:v>759.90419999999995</c:v>
                </c:pt>
                <c:pt idx="26007">
                  <c:v>759.97839999999997</c:v>
                </c:pt>
                <c:pt idx="26008">
                  <c:v>760.05250000000001</c:v>
                </c:pt>
                <c:pt idx="26009">
                  <c:v>760.12699999999995</c:v>
                </c:pt>
                <c:pt idx="26010">
                  <c:v>760.20219999999995</c:v>
                </c:pt>
                <c:pt idx="26011">
                  <c:v>760.27760000000001</c:v>
                </c:pt>
                <c:pt idx="26012">
                  <c:v>760.35400000000004</c:v>
                </c:pt>
                <c:pt idx="26013">
                  <c:v>760.43100000000004</c:v>
                </c:pt>
                <c:pt idx="26014">
                  <c:v>760.50559999999996</c:v>
                </c:pt>
                <c:pt idx="26015">
                  <c:v>760.58079999999995</c:v>
                </c:pt>
                <c:pt idx="26016">
                  <c:v>760.65419999999995</c:v>
                </c:pt>
                <c:pt idx="26017">
                  <c:v>760.72450000000003</c:v>
                </c:pt>
                <c:pt idx="26018">
                  <c:v>760.7944</c:v>
                </c:pt>
                <c:pt idx="26019">
                  <c:v>760.86199999999997</c:v>
                </c:pt>
                <c:pt idx="26020">
                  <c:v>760.92989999999998</c:v>
                </c:pt>
                <c:pt idx="26021">
                  <c:v>760.99749999999995</c:v>
                </c:pt>
                <c:pt idx="26022">
                  <c:v>761.06380000000001</c:v>
                </c:pt>
                <c:pt idx="26023">
                  <c:v>761.13220000000001</c:v>
                </c:pt>
                <c:pt idx="26024">
                  <c:v>761.20140000000004</c:v>
                </c:pt>
                <c:pt idx="26025">
                  <c:v>761.27149999999995</c:v>
                </c:pt>
                <c:pt idx="26026">
                  <c:v>761.34249999999997</c:v>
                </c:pt>
                <c:pt idx="26027">
                  <c:v>761.4144</c:v>
                </c:pt>
                <c:pt idx="26028">
                  <c:v>761.48599999999999</c:v>
                </c:pt>
                <c:pt idx="26029">
                  <c:v>761.55560000000003</c:v>
                </c:pt>
                <c:pt idx="26030">
                  <c:v>761.62400000000002</c:v>
                </c:pt>
                <c:pt idx="26031">
                  <c:v>761.68970000000002</c:v>
                </c:pt>
                <c:pt idx="26032">
                  <c:v>761.75429999999994</c:v>
                </c:pt>
                <c:pt idx="26033">
                  <c:v>761.81920000000002</c:v>
                </c:pt>
                <c:pt idx="26034">
                  <c:v>761.88639999999998</c:v>
                </c:pt>
                <c:pt idx="26035">
                  <c:v>761.95320000000004</c:v>
                </c:pt>
                <c:pt idx="26036">
                  <c:v>762.01949999999999</c:v>
                </c:pt>
                <c:pt idx="26037">
                  <c:v>762.08439999999996</c:v>
                </c:pt>
                <c:pt idx="26038">
                  <c:v>762.15340000000003</c:v>
                </c:pt>
                <c:pt idx="26039">
                  <c:v>762.22280000000001</c:v>
                </c:pt>
                <c:pt idx="26040">
                  <c:v>762.29309999999998</c:v>
                </c:pt>
                <c:pt idx="26041">
                  <c:v>762.36659999999995</c:v>
                </c:pt>
                <c:pt idx="26042">
                  <c:v>762.43910000000005</c:v>
                </c:pt>
                <c:pt idx="26043">
                  <c:v>762.51379999999995</c:v>
                </c:pt>
                <c:pt idx="26044">
                  <c:v>762.58939999999996</c:v>
                </c:pt>
                <c:pt idx="26045">
                  <c:v>762.66700000000003</c:v>
                </c:pt>
                <c:pt idx="26046">
                  <c:v>762.74279999999999</c:v>
                </c:pt>
                <c:pt idx="26047">
                  <c:v>762.82079999999996</c:v>
                </c:pt>
                <c:pt idx="26048">
                  <c:v>762.899</c:v>
                </c:pt>
                <c:pt idx="26049">
                  <c:v>762.97379999999998</c:v>
                </c:pt>
                <c:pt idx="26050">
                  <c:v>763.04809999999998</c:v>
                </c:pt>
                <c:pt idx="26051">
                  <c:v>763.12379999999996</c:v>
                </c:pt>
                <c:pt idx="26052">
                  <c:v>763.19420000000002</c:v>
                </c:pt>
                <c:pt idx="26053">
                  <c:v>763.26660000000004</c:v>
                </c:pt>
                <c:pt idx="26054">
                  <c:v>763.33600000000001</c:v>
                </c:pt>
                <c:pt idx="26055">
                  <c:v>763.40470000000005</c:v>
                </c:pt>
                <c:pt idx="26056">
                  <c:v>763.47260000000006</c:v>
                </c:pt>
                <c:pt idx="26057">
                  <c:v>763.54399999999998</c:v>
                </c:pt>
                <c:pt idx="26058">
                  <c:v>763.61530000000005</c:v>
                </c:pt>
                <c:pt idx="26059">
                  <c:v>763.68399999999997</c:v>
                </c:pt>
                <c:pt idx="26060">
                  <c:v>763.75689999999997</c:v>
                </c:pt>
                <c:pt idx="26061">
                  <c:v>763.82960000000003</c:v>
                </c:pt>
                <c:pt idx="26062">
                  <c:v>763.90340000000003</c:v>
                </c:pt>
                <c:pt idx="26063">
                  <c:v>763.97580000000005</c:v>
                </c:pt>
                <c:pt idx="26064">
                  <c:v>764.04989999999998</c:v>
                </c:pt>
                <c:pt idx="26065">
                  <c:v>764.12440000000004</c:v>
                </c:pt>
                <c:pt idx="26066">
                  <c:v>764.19600000000003</c:v>
                </c:pt>
                <c:pt idx="26067">
                  <c:v>764.26750000000004</c:v>
                </c:pt>
                <c:pt idx="26068">
                  <c:v>764.33860000000004</c:v>
                </c:pt>
                <c:pt idx="26069">
                  <c:v>764.40710000000001</c:v>
                </c:pt>
                <c:pt idx="26070">
                  <c:v>764.47429999999997</c:v>
                </c:pt>
                <c:pt idx="26071">
                  <c:v>764.54150000000004</c:v>
                </c:pt>
                <c:pt idx="26072">
                  <c:v>764.60940000000005</c:v>
                </c:pt>
                <c:pt idx="26073">
                  <c:v>764.67570000000001</c:v>
                </c:pt>
                <c:pt idx="26074">
                  <c:v>764.74450000000002</c:v>
                </c:pt>
                <c:pt idx="26075">
                  <c:v>764.81309999999996</c:v>
                </c:pt>
                <c:pt idx="26076">
                  <c:v>764.88139999999999</c:v>
                </c:pt>
                <c:pt idx="26077">
                  <c:v>764.95180000000005</c:v>
                </c:pt>
                <c:pt idx="26078">
                  <c:v>765.02430000000004</c:v>
                </c:pt>
                <c:pt idx="26079">
                  <c:v>765.0951</c:v>
                </c:pt>
                <c:pt idx="26080">
                  <c:v>765.16970000000003</c:v>
                </c:pt>
                <c:pt idx="26081">
                  <c:v>765.2432</c:v>
                </c:pt>
                <c:pt idx="26082">
                  <c:v>765.31899999999996</c:v>
                </c:pt>
                <c:pt idx="26083">
                  <c:v>765.39530000000002</c:v>
                </c:pt>
                <c:pt idx="26084">
                  <c:v>765.47119999999995</c:v>
                </c:pt>
                <c:pt idx="26085">
                  <c:v>765.54750000000001</c:v>
                </c:pt>
                <c:pt idx="26086">
                  <c:v>765.62570000000005</c:v>
                </c:pt>
                <c:pt idx="26087">
                  <c:v>765.70450000000005</c:v>
                </c:pt>
                <c:pt idx="26088">
                  <c:v>765.78279999999995</c:v>
                </c:pt>
                <c:pt idx="26089">
                  <c:v>765.8587</c:v>
                </c:pt>
                <c:pt idx="26090">
                  <c:v>765.93499999999995</c:v>
                </c:pt>
                <c:pt idx="26091">
                  <c:v>766.01239999999996</c:v>
                </c:pt>
                <c:pt idx="26092">
                  <c:v>766.09069999999997</c:v>
                </c:pt>
                <c:pt idx="26093">
                  <c:v>766.16700000000003</c:v>
                </c:pt>
                <c:pt idx="26094">
                  <c:v>766.24289999999996</c:v>
                </c:pt>
                <c:pt idx="26095">
                  <c:v>766.31880000000001</c:v>
                </c:pt>
                <c:pt idx="26096">
                  <c:v>766.39459999999997</c:v>
                </c:pt>
                <c:pt idx="26097">
                  <c:v>766.46799999999996</c:v>
                </c:pt>
                <c:pt idx="26098">
                  <c:v>766.54</c:v>
                </c:pt>
                <c:pt idx="26099">
                  <c:v>766.61090000000002</c:v>
                </c:pt>
                <c:pt idx="26100">
                  <c:v>766.68119999999999</c:v>
                </c:pt>
                <c:pt idx="26101">
                  <c:v>766.74699999999996</c:v>
                </c:pt>
                <c:pt idx="26102">
                  <c:v>766.81389999999999</c:v>
                </c:pt>
                <c:pt idx="26103">
                  <c:v>766.88109999999995</c:v>
                </c:pt>
                <c:pt idx="26104">
                  <c:v>766.94849999999997</c:v>
                </c:pt>
                <c:pt idx="26105">
                  <c:v>767.01580000000001</c:v>
                </c:pt>
                <c:pt idx="26106">
                  <c:v>767.08299999999997</c:v>
                </c:pt>
                <c:pt idx="26107">
                  <c:v>767.15300000000002</c:v>
                </c:pt>
                <c:pt idx="26108">
                  <c:v>767.22180000000003</c:v>
                </c:pt>
                <c:pt idx="26109">
                  <c:v>767.28970000000004</c:v>
                </c:pt>
                <c:pt idx="26110">
                  <c:v>767.35929999999996</c:v>
                </c:pt>
                <c:pt idx="26111">
                  <c:v>767.42989999999998</c:v>
                </c:pt>
                <c:pt idx="26112">
                  <c:v>767.49929999999995</c:v>
                </c:pt>
                <c:pt idx="26113">
                  <c:v>767.57100000000003</c:v>
                </c:pt>
                <c:pt idx="26114">
                  <c:v>767.64359999999999</c:v>
                </c:pt>
                <c:pt idx="26115">
                  <c:v>767.71500000000003</c:v>
                </c:pt>
                <c:pt idx="26116">
                  <c:v>767.78980000000001</c:v>
                </c:pt>
                <c:pt idx="26117">
                  <c:v>767.86389999999994</c:v>
                </c:pt>
                <c:pt idx="26118">
                  <c:v>767.94140000000004</c:v>
                </c:pt>
                <c:pt idx="26119">
                  <c:v>768.01610000000005</c:v>
                </c:pt>
                <c:pt idx="26120">
                  <c:v>768.09220000000005</c:v>
                </c:pt>
                <c:pt idx="26121">
                  <c:v>768.16359999999997</c:v>
                </c:pt>
                <c:pt idx="26122">
                  <c:v>768.23760000000004</c:v>
                </c:pt>
                <c:pt idx="26123">
                  <c:v>768.30759999999998</c:v>
                </c:pt>
                <c:pt idx="26124">
                  <c:v>768.37760000000003</c:v>
                </c:pt>
                <c:pt idx="26125">
                  <c:v>768.44650000000001</c:v>
                </c:pt>
                <c:pt idx="26126">
                  <c:v>768.51549999999997</c:v>
                </c:pt>
                <c:pt idx="26127">
                  <c:v>768.58519999999999</c:v>
                </c:pt>
                <c:pt idx="26128">
                  <c:v>768.65250000000003</c:v>
                </c:pt>
                <c:pt idx="26129">
                  <c:v>768.72320000000002</c:v>
                </c:pt>
                <c:pt idx="26130">
                  <c:v>768.79280000000006</c:v>
                </c:pt>
                <c:pt idx="26131">
                  <c:v>768.86490000000003</c:v>
                </c:pt>
                <c:pt idx="26132">
                  <c:v>768.93579999999997</c:v>
                </c:pt>
                <c:pt idx="26133">
                  <c:v>769.00940000000003</c:v>
                </c:pt>
                <c:pt idx="26134">
                  <c:v>769.08360000000005</c:v>
                </c:pt>
                <c:pt idx="26135">
                  <c:v>769.15620000000001</c:v>
                </c:pt>
                <c:pt idx="26136">
                  <c:v>769.23140000000001</c:v>
                </c:pt>
                <c:pt idx="26137">
                  <c:v>769.30899999999997</c:v>
                </c:pt>
                <c:pt idx="26138">
                  <c:v>769.38400000000001</c:v>
                </c:pt>
                <c:pt idx="26139">
                  <c:v>769.45950000000005</c:v>
                </c:pt>
                <c:pt idx="26140">
                  <c:v>769.53679999999997</c:v>
                </c:pt>
                <c:pt idx="26141">
                  <c:v>769.61339999999996</c:v>
                </c:pt>
                <c:pt idx="26142">
                  <c:v>769.68759999999997</c:v>
                </c:pt>
                <c:pt idx="26143">
                  <c:v>769.76099999999997</c:v>
                </c:pt>
                <c:pt idx="26144">
                  <c:v>769.83600000000001</c:v>
                </c:pt>
                <c:pt idx="26145">
                  <c:v>769.91060000000004</c:v>
                </c:pt>
                <c:pt idx="26146">
                  <c:v>769.9837</c:v>
                </c:pt>
                <c:pt idx="26147">
                  <c:v>770.05589999999995</c:v>
                </c:pt>
                <c:pt idx="26148">
                  <c:v>770.13049999999998</c:v>
                </c:pt>
                <c:pt idx="26149">
                  <c:v>770.2038</c:v>
                </c:pt>
                <c:pt idx="26150">
                  <c:v>770.27750000000003</c:v>
                </c:pt>
                <c:pt idx="26151">
                  <c:v>770.35119999999995</c:v>
                </c:pt>
                <c:pt idx="26152">
                  <c:v>770.42499999999995</c:v>
                </c:pt>
                <c:pt idx="26153">
                  <c:v>770.49739999999997</c:v>
                </c:pt>
                <c:pt idx="26154">
                  <c:v>770.57100000000003</c:v>
                </c:pt>
                <c:pt idx="26155">
                  <c:v>770.64480000000003</c:v>
                </c:pt>
                <c:pt idx="26156">
                  <c:v>770.71659999999997</c:v>
                </c:pt>
                <c:pt idx="26157">
                  <c:v>770.78949999999998</c:v>
                </c:pt>
                <c:pt idx="26158">
                  <c:v>770.86159999999995</c:v>
                </c:pt>
                <c:pt idx="26159">
                  <c:v>770.93420000000003</c:v>
                </c:pt>
                <c:pt idx="26160">
                  <c:v>771.00720000000001</c:v>
                </c:pt>
                <c:pt idx="26161">
                  <c:v>771.0797</c:v>
                </c:pt>
                <c:pt idx="26162">
                  <c:v>771.15499999999997</c:v>
                </c:pt>
                <c:pt idx="26163">
                  <c:v>771.2251</c:v>
                </c:pt>
                <c:pt idx="26164">
                  <c:v>771.29470000000003</c:v>
                </c:pt>
                <c:pt idx="26165">
                  <c:v>771.36189999999999</c:v>
                </c:pt>
                <c:pt idx="26166">
                  <c:v>771.42780000000005</c:v>
                </c:pt>
                <c:pt idx="26167">
                  <c:v>771.49490000000003</c:v>
                </c:pt>
                <c:pt idx="26168">
                  <c:v>771.56219999999996</c:v>
                </c:pt>
                <c:pt idx="26169">
                  <c:v>771.62900000000002</c:v>
                </c:pt>
                <c:pt idx="26170">
                  <c:v>771.69820000000004</c:v>
                </c:pt>
                <c:pt idx="26171">
                  <c:v>771.76689999999996</c:v>
                </c:pt>
                <c:pt idx="26172">
                  <c:v>771.83630000000005</c:v>
                </c:pt>
                <c:pt idx="26173">
                  <c:v>771.90819999999997</c:v>
                </c:pt>
                <c:pt idx="26174">
                  <c:v>771.98130000000003</c:v>
                </c:pt>
                <c:pt idx="26175">
                  <c:v>772.05280000000005</c:v>
                </c:pt>
                <c:pt idx="26176">
                  <c:v>772.12900000000002</c:v>
                </c:pt>
                <c:pt idx="26177">
                  <c:v>772.20320000000004</c:v>
                </c:pt>
                <c:pt idx="26178">
                  <c:v>772.2799</c:v>
                </c:pt>
                <c:pt idx="26179">
                  <c:v>772.35649999999998</c:v>
                </c:pt>
                <c:pt idx="26180">
                  <c:v>772.43499999999995</c:v>
                </c:pt>
                <c:pt idx="26181">
                  <c:v>772.51139999999998</c:v>
                </c:pt>
                <c:pt idx="26182">
                  <c:v>772.59190000000001</c:v>
                </c:pt>
                <c:pt idx="26183">
                  <c:v>772.66840000000002</c:v>
                </c:pt>
                <c:pt idx="26184">
                  <c:v>772.74419999999998</c:v>
                </c:pt>
                <c:pt idx="26185">
                  <c:v>772.82190000000003</c:v>
                </c:pt>
                <c:pt idx="26186">
                  <c:v>772.89800000000002</c:v>
                </c:pt>
                <c:pt idx="26187">
                  <c:v>772.97360000000003</c:v>
                </c:pt>
                <c:pt idx="26188">
                  <c:v>773.04740000000004</c:v>
                </c:pt>
                <c:pt idx="26189">
                  <c:v>773.12220000000002</c:v>
                </c:pt>
                <c:pt idx="26190">
                  <c:v>773.19719999999995</c:v>
                </c:pt>
                <c:pt idx="26191">
                  <c:v>773.27120000000002</c:v>
                </c:pt>
                <c:pt idx="26192">
                  <c:v>773.34569999999997</c:v>
                </c:pt>
                <c:pt idx="26193">
                  <c:v>773.41970000000003</c:v>
                </c:pt>
                <c:pt idx="26194">
                  <c:v>773.49379999999996</c:v>
                </c:pt>
                <c:pt idx="26195">
                  <c:v>773.56719999999996</c:v>
                </c:pt>
                <c:pt idx="26196">
                  <c:v>773.63869999999997</c:v>
                </c:pt>
                <c:pt idx="26197">
                  <c:v>773.71</c:v>
                </c:pt>
                <c:pt idx="26198">
                  <c:v>773.78110000000004</c:v>
                </c:pt>
                <c:pt idx="26199">
                  <c:v>773.85199999999998</c:v>
                </c:pt>
                <c:pt idx="26200">
                  <c:v>773.92359999999996</c:v>
                </c:pt>
                <c:pt idx="26201">
                  <c:v>773.99659999999994</c:v>
                </c:pt>
                <c:pt idx="26202">
                  <c:v>774.06989999999996</c:v>
                </c:pt>
                <c:pt idx="26203">
                  <c:v>774.14430000000004</c:v>
                </c:pt>
                <c:pt idx="26204">
                  <c:v>774.21439999999996</c:v>
                </c:pt>
                <c:pt idx="26205">
                  <c:v>774.28620000000001</c:v>
                </c:pt>
                <c:pt idx="26206">
                  <c:v>774.35789999999997</c:v>
                </c:pt>
                <c:pt idx="26207">
                  <c:v>774.43299999999999</c:v>
                </c:pt>
                <c:pt idx="26208">
                  <c:v>774.50509999999997</c:v>
                </c:pt>
                <c:pt idx="26209">
                  <c:v>774.57820000000004</c:v>
                </c:pt>
                <c:pt idx="26210">
                  <c:v>774.65179999999998</c:v>
                </c:pt>
                <c:pt idx="26211">
                  <c:v>774.72720000000004</c:v>
                </c:pt>
                <c:pt idx="26212">
                  <c:v>774.80370000000005</c:v>
                </c:pt>
                <c:pt idx="26213">
                  <c:v>774.87940000000003</c:v>
                </c:pt>
                <c:pt idx="26214">
                  <c:v>774.95650000000001</c:v>
                </c:pt>
                <c:pt idx="26215">
                  <c:v>775.03520000000003</c:v>
                </c:pt>
                <c:pt idx="26216">
                  <c:v>775.11009999999999</c:v>
                </c:pt>
                <c:pt idx="26217">
                  <c:v>775.18619999999999</c:v>
                </c:pt>
                <c:pt idx="26218">
                  <c:v>775.26</c:v>
                </c:pt>
                <c:pt idx="26219">
                  <c:v>775.33209999999997</c:v>
                </c:pt>
                <c:pt idx="26220">
                  <c:v>775.40060000000005</c:v>
                </c:pt>
                <c:pt idx="26221">
                  <c:v>775.46900000000005</c:v>
                </c:pt>
                <c:pt idx="26222">
                  <c:v>775.53539999999998</c:v>
                </c:pt>
                <c:pt idx="26223">
                  <c:v>775.6001</c:v>
                </c:pt>
                <c:pt idx="26224">
                  <c:v>775.66399999999999</c:v>
                </c:pt>
                <c:pt idx="26225">
                  <c:v>775.72680000000003</c:v>
                </c:pt>
                <c:pt idx="26226">
                  <c:v>775.78809999999999</c:v>
                </c:pt>
                <c:pt idx="26227">
                  <c:v>775.851</c:v>
                </c:pt>
                <c:pt idx="26228">
                  <c:v>775.91499999999996</c:v>
                </c:pt>
                <c:pt idx="26229">
                  <c:v>775.97900000000004</c:v>
                </c:pt>
                <c:pt idx="26230">
                  <c:v>776.04449999999997</c:v>
                </c:pt>
                <c:pt idx="26231">
                  <c:v>776.11440000000005</c:v>
                </c:pt>
                <c:pt idx="26232">
                  <c:v>776.18219999999997</c:v>
                </c:pt>
                <c:pt idx="26233">
                  <c:v>776.25419999999997</c:v>
                </c:pt>
                <c:pt idx="26234">
                  <c:v>776.32740000000001</c:v>
                </c:pt>
                <c:pt idx="26235">
                  <c:v>776.40260000000001</c:v>
                </c:pt>
                <c:pt idx="26236">
                  <c:v>776.48</c:v>
                </c:pt>
                <c:pt idx="26237">
                  <c:v>776.5548</c:v>
                </c:pt>
                <c:pt idx="26238">
                  <c:v>776.62909999999999</c:v>
                </c:pt>
                <c:pt idx="26239">
                  <c:v>776.70060000000001</c:v>
                </c:pt>
                <c:pt idx="26240">
                  <c:v>776.77020000000005</c:v>
                </c:pt>
                <c:pt idx="26241">
                  <c:v>776.83799999999997</c:v>
                </c:pt>
                <c:pt idx="26242">
                  <c:v>776.90629999999999</c:v>
                </c:pt>
                <c:pt idx="26243">
                  <c:v>776.97239999999999</c:v>
                </c:pt>
                <c:pt idx="26244">
                  <c:v>777.03779999999995</c:v>
                </c:pt>
                <c:pt idx="26245">
                  <c:v>777.10450000000003</c:v>
                </c:pt>
                <c:pt idx="26246">
                  <c:v>777.17259999999999</c:v>
                </c:pt>
                <c:pt idx="26247">
                  <c:v>777.24260000000004</c:v>
                </c:pt>
                <c:pt idx="26248">
                  <c:v>777.31029999999998</c:v>
                </c:pt>
                <c:pt idx="26249">
                  <c:v>777.38109999999995</c:v>
                </c:pt>
                <c:pt idx="26250">
                  <c:v>777.45209999999997</c:v>
                </c:pt>
                <c:pt idx="26251">
                  <c:v>777.52380000000005</c:v>
                </c:pt>
                <c:pt idx="26252">
                  <c:v>777.59839999999997</c:v>
                </c:pt>
                <c:pt idx="26253">
                  <c:v>777.67380000000003</c:v>
                </c:pt>
                <c:pt idx="26254">
                  <c:v>777.7482</c:v>
                </c:pt>
                <c:pt idx="26255">
                  <c:v>777.82439999999997</c:v>
                </c:pt>
                <c:pt idx="26256">
                  <c:v>777.90189999999996</c:v>
                </c:pt>
                <c:pt idx="26257">
                  <c:v>777.98019999999997</c:v>
                </c:pt>
                <c:pt idx="26258">
                  <c:v>778.05799999999999</c:v>
                </c:pt>
                <c:pt idx="26259">
                  <c:v>778.13639999999998</c:v>
                </c:pt>
                <c:pt idx="26260">
                  <c:v>778.21299999999997</c:v>
                </c:pt>
                <c:pt idx="26261">
                  <c:v>778.2894</c:v>
                </c:pt>
                <c:pt idx="26262">
                  <c:v>778.36839999999995</c:v>
                </c:pt>
                <c:pt idx="26263">
                  <c:v>778.44719999999995</c:v>
                </c:pt>
                <c:pt idx="26264">
                  <c:v>778.52099999999996</c:v>
                </c:pt>
                <c:pt idx="26265">
                  <c:v>778.59820000000002</c:v>
                </c:pt>
                <c:pt idx="26266">
                  <c:v>778.67280000000005</c:v>
                </c:pt>
                <c:pt idx="26267">
                  <c:v>778.74210000000005</c:v>
                </c:pt>
                <c:pt idx="26268">
                  <c:v>778.81050000000005</c:v>
                </c:pt>
                <c:pt idx="26269">
                  <c:v>778.87440000000004</c:v>
                </c:pt>
                <c:pt idx="26270">
                  <c:v>778.93510000000003</c:v>
                </c:pt>
                <c:pt idx="26271">
                  <c:v>778.99289999999996</c:v>
                </c:pt>
                <c:pt idx="26272">
                  <c:v>779.05439999999999</c:v>
                </c:pt>
                <c:pt idx="26273">
                  <c:v>779.11260000000004</c:v>
                </c:pt>
                <c:pt idx="26274">
                  <c:v>779.17280000000005</c:v>
                </c:pt>
                <c:pt idx="26275">
                  <c:v>779.23450000000003</c:v>
                </c:pt>
                <c:pt idx="26276">
                  <c:v>779.29759999999999</c:v>
                </c:pt>
                <c:pt idx="26277">
                  <c:v>779.36400000000003</c:v>
                </c:pt>
                <c:pt idx="26278">
                  <c:v>779.43200000000002</c:v>
                </c:pt>
                <c:pt idx="26279">
                  <c:v>779.50009999999997</c:v>
                </c:pt>
                <c:pt idx="26280">
                  <c:v>779.57010000000002</c:v>
                </c:pt>
                <c:pt idx="26281">
                  <c:v>779.6413</c:v>
                </c:pt>
                <c:pt idx="26282">
                  <c:v>779.71339999999998</c:v>
                </c:pt>
                <c:pt idx="26283">
                  <c:v>779.78700000000003</c:v>
                </c:pt>
                <c:pt idx="26284">
                  <c:v>779.86180000000002</c:v>
                </c:pt>
                <c:pt idx="26285">
                  <c:v>779.93449999999996</c:v>
                </c:pt>
                <c:pt idx="26286">
                  <c:v>780.00800000000004</c:v>
                </c:pt>
                <c:pt idx="26287">
                  <c:v>780.08100000000002</c:v>
                </c:pt>
                <c:pt idx="26288">
                  <c:v>780.15279999999996</c:v>
                </c:pt>
                <c:pt idx="26289">
                  <c:v>780.22180000000003</c:v>
                </c:pt>
                <c:pt idx="26290">
                  <c:v>780.29110000000003</c:v>
                </c:pt>
                <c:pt idx="26291">
                  <c:v>780.35699999999997</c:v>
                </c:pt>
                <c:pt idx="26292">
                  <c:v>780.42259999999999</c:v>
                </c:pt>
                <c:pt idx="26293">
                  <c:v>780.48680000000002</c:v>
                </c:pt>
                <c:pt idx="26294">
                  <c:v>780.55200000000002</c:v>
                </c:pt>
                <c:pt idx="26295">
                  <c:v>780.61940000000004</c:v>
                </c:pt>
                <c:pt idx="26296">
                  <c:v>780.68510000000003</c:v>
                </c:pt>
                <c:pt idx="26297">
                  <c:v>780.75109999999995</c:v>
                </c:pt>
                <c:pt idx="26298">
                  <c:v>780.82069999999999</c:v>
                </c:pt>
                <c:pt idx="26299">
                  <c:v>780.89089999999999</c:v>
                </c:pt>
                <c:pt idx="26300">
                  <c:v>780.96199999999999</c:v>
                </c:pt>
                <c:pt idx="26301">
                  <c:v>781.03520000000003</c:v>
                </c:pt>
                <c:pt idx="26302">
                  <c:v>781.10760000000005</c:v>
                </c:pt>
                <c:pt idx="26303">
                  <c:v>781.18280000000004</c:v>
                </c:pt>
                <c:pt idx="26304">
                  <c:v>781.25530000000003</c:v>
                </c:pt>
                <c:pt idx="26305">
                  <c:v>781.33050000000003</c:v>
                </c:pt>
                <c:pt idx="26306">
                  <c:v>781.40800000000002</c:v>
                </c:pt>
                <c:pt idx="26307">
                  <c:v>781.48260000000005</c:v>
                </c:pt>
                <c:pt idx="26308">
                  <c:v>781.55560000000003</c:v>
                </c:pt>
                <c:pt idx="26309">
                  <c:v>781.63109999999995</c:v>
                </c:pt>
                <c:pt idx="26310">
                  <c:v>781.70590000000004</c:v>
                </c:pt>
                <c:pt idx="26311">
                  <c:v>781.77980000000002</c:v>
                </c:pt>
                <c:pt idx="26312">
                  <c:v>781.85260000000005</c:v>
                </c:pt>
                <c:pt idx="26313">
                  <c:v>781.93029999999999</c:v>
                </c:pt>
                <c:pt idx="26314">
                  <c:v>782.00639999999999</c:v>
                </c:pt>
                <c:pt idx="26315">
                  <c:v>782.08</c:v>
                </c:pt>
                <c:pt idx="26316">
                  <c:v>782.15499999999997</c:v>
                </c:pt>
                <c:pt idx="26317">
                  <c:v>782.22879999999998</c:v>
                </c:pt>
                <c:pt idx="26318">
                  <c:v>782.30100000000004</c:v>
                </c:pt>
                <c:pt idx="26319">
                  <c:v>782.37310000000002</c:v>
                </c:pt>
                <c:pt idx="26320">
                  <c:v>782.44600000000003</c:v>
                </c:pt>
                <c:pt idx="26321">
                  <c:v>782.51819999999998</c:v>
                </c:pt>
                <c:pt idx="26322">
                  <c:v>782.59180000000003</c:v>
                </c:pt>
                <c:pt idx="26323">
                  <c:v>782.66489999999999</c:v>
                </c:pt>
                <c:pt idx="26324">
                  <c:v>782.73910000000001</c:v>
                </c:pt>
                <c:pt idx="26325">
                  <c:v>782.81280000000004</c:v>
                </c:pt>
                <c:pt idx="26326">
                  <c:v>782.88699999999994</c:v>
                </c:pt>
                <c:pt idx="26327">
                  <c:v>782.9606</c:v>
                </c:pt>
                <c:pt idx="26328">
                  <c:v>783.03309999999999</c:v>
                </c:pt>
                <c:pt idx="26329">
                  <c:v>783.10559999999998</c:v>
                </c:pt>
                <c:pt idx="26330">
                  <c:v>783.17780000000005</c:v>
                </c:pt>
                <c:pt idx="26331">
                  <c:v>783.24800000000005</c:v>
                </c:pt>
                <c:pt idx="26332">
                  <c:v>783.31809999999996</c:v>
                </c:pt>
                <c:pt idx="26333">
                  <c:v>783.38879999999995</c:v>
                </c:pt>
                <c:pt idx="26334">
                  <c:v>783.45889999999997</c:v>
                </c:pt>
                <c:pt idx="26335">
                  <c:v>783.52980000000002</c:v>
                </c:pt>
                <c:pt idx="26336">
                  <c:v>783.59839999999997</c:v>
                </c:pt>
                <c:pt idx="26337">
                  <c:v>783.66869999999994</c:v>
                </c:pt>
                <c:pt idx="26338">
                  <c:v>783.73979999999995</c:v>
                </c:pt>
                <c:pt idx="26339">
                  <c:v>783.81209999999999</c:v>
                </c:pt>
                <c:pt idx="26340">
                  <c:v>783.88720000000001</c:v>
                </c:pt>
                <c:pt idx="26341">
                  <c:v>783.96109999999999</c:v>
                </c:pt>
              </c:numCache>
            </c:numRef>
          </c:xVal>
          <c:yVal>
            <c:numRef>
              <c:f>[1]Feuil2!$C$2:$C$26386</c:f>
              <c:numCache>
                <c:formatCode>General</c:formatCode>
                <c:ptCount val="26385"/>
                <c:pt idx="0">
                  <c:v>100</c:v>
                </c:pt>
                <c:pt idx="1">
                  <c:v>100.00048760640593</c:v>
                </c:pt>
                <c:pt idx="2">
                  <c:v>100.00034019051576</c:v>
                </c:pt>
                <c:pt idx="3">
                  <c:v>100.00038554925119</c:v>
                </c:pt>
                <c:pt idx="4">
                  <c:v>100.00012473652245</c:v>
                </c:pt>
                <c:pt idx="5">
                  <c:v>100.00040822861891</c:v>
                </c:pt>
                <c:pt idx="6">
                  <c:v>100.00012473652245</c:v>
                </c:pt>
                <c:pt idx="7">
                  <c:v>100.00086181597325</c:v>
                </c:pt>
                <c:pt idx="8">
                  <c:v>100.00235865424261</c:v>
                </c:pt>
                <c:pt idx="9">
                  <c:v>100.00235865424261</c:v>
                </c:pt>
                <c:pt idx="10">
                  <c:v>100.00400290840213</c:v>
                </c:pt>
                <c:pt idx="11">
                  <c:v>100.0048874037431</c:v>
                </c:pt>
                <c:pt idx="12">
                  <c:v>100.00551108635534</c:v>
                </c:pt>
                <c:pt idx="13">
                  <c:v>100.00591931497425</c:v>
                </c:pt>
                <c:pt idx="14">
                  <c:v>100.00564716256164</c:v>
                </c:pt>
                <c:pt idx="15">
                  <c:v>100.00544304825216</c:v>
                </c:pt>
                <c:pt idx="16">
                  <c:v>100.00602137212897</c:v>
                </c:pt>
                <c:pt idx="17">
                  <c:v>100.00619146738686</c:v>
                </c:pt>
                <c:pt idx="18">
                  <c:v>100.006338883277</c:v>
                </c:pt>
                <c:pt idx="19">
                  <c:v>100.00666773410892</c:v>
                </c:pt>
                <c:pt idx="20">
                  <c:v>100.00621414675457</c:v>
                </c:pt>
                <c:pt idx="21">
                  <c:v>100.00665639442505</c:v>
                </c:pt>
                <c:pt idx="22">
                  <c:v>100.00683782936679</c:v>
                </c:pt>
                <c:pt idx="23">
                  <c:v>100.00737079450815</c:v>
                </c:pt>
                <c:pt idx="24">
                  <c:v>100.00696256588924</c:v>
                </c:pt>
                <c:pt idx="25">
                  <c:v>100.00696256588924</c:v>
                </c:pt>
                <c:pt idx="26">
                  <c:v>100.00690586746994</c:v>
                </c:pt>
                <c:pt idx="27">
                  <c:v>100.00587395623879</c:v>
                </c:pt>
                <c:pt idx="28">
                  <c:v>100.00494410216238</c:v>
                </c:pt>
                <c:pt idx="29">
                  <c:v>100.0035153019962</c:v>
                </c:pt>
                <c:pt idx="30">
                  <c:v>100.0024153526619</c:v>
                </c:pt>
                <c:pt idx="31">
                  <c:v>100.00078243818623</c:v>
                </c:pt>
                <c:pt idx="32">
                  <c:v>100.0007144000831</c:v>
                </c:pt>
                <c:pt idx="33">
                  <c:v>99.999750526955111</c:v>
                </c:pt>
                <c:pt idx="34">
                  <c:v>99.999977320632283</c:v>
                </c:pt>
                <c:pt idx="35">
                  <c:v>99.99989794284528</c:v>
                </c:pt>
                <c:pt idx="36">
                  <c:v>99.999965980948417</c:v>
                </c:pt>
                <c:pt idx="37">
                  <c:v>100.00022679367717</c:v>
                </c:pt>
                <c:pt idx="38">
                  <c:v>100.00015875557402</c:v>
                </c:pt>
                <c:pt idx="39">
                  <c:v>100.00017009525789</c:v>
                </c:pt>
                <c:pt idx="40">
                  <c:v>99.999637130116511</c:v>
                </c:pt>
                <c:pt idx="41">
                  <c:v>99.999444355490922</c:v>
                </c:pt>
                <c:pt idx="42">
                  <c:v>99.999319618968485</c:v>
                </c:pt>
                <c:pt idx="43">
                  <c:v>99.999671149168108</c:v>
                </c:pt>
                <c:pt idx="44">
                  <c:v>99.99984124442598</c:v>
                </c:pt>
                <c:pt idx="45">
                  <c:v>100.00006803810315</c:v>
                </c:pt>
                <c:pt idx="46">
                  <c:v>100.00015875557402</c:v>
                </c:pt>
                <c:pt idx="47">
                  <c:v>99.99941033643934</c:v>
                </c:pt>
                <c:pt idx="48">
                  <c:v>99.999160863394465</c:v>
                </c:pt>
                <c:pt idx="49">
                  <c:v>99.999058806239731</c:v>
                </c:pt>
                <c:pt idx="50">
                  <c:v>99.999104164975165</c:v>
                </c:pt>
                <c:pt idx="51">
                  <c:v>99.99941033643934</c:v>
                </c:pt>
                <c:pt idx="52">
                  <c:v>99.99946703485864</c:v>
                </c:pt>
                <c:pt idx="53">
                  <c:v>100.00004535873543</c:v>
                </c:pt>
                <c:pt idx="54">
                  <c:v>99.999965980948417</c:v>
                </c:pt>
                <c:pt idx="55">
                  <c:v>99.999954641264551</c:v>
                </c:pt>
                <c:pt idx="56">
                  <c:v>99.999750526955111</c:v>
                </c:pt>
                <c:pt idx="57">
                  <c:v>99.999659809484228</c:v>
                </c:pt>
                <c:pt idx="58">
                  <c:v>99.998968088768862</c:v>
                </c:pt>
                <c:pt idx="59">
                  <c:v>99.998571199833805</c:v>
                </c:pt>
                <c:pt idx="60">
                  <c:v>99.998718615723959</c:v>
                </c:pt>
                <c:pt idx="61">
                  <c:v>99.998832012562559</c:v>
                </c:pt>
                <c:pt idx="62">
                  <c:v>99.998990768136565</c:v>
                </c:pt>
                <c:pt idx="63">
                  <c:v>99.999274260233037</c:v>
                </c:pt>
                <c:pt idx="64">
                  <c:v>99.998718615723959</c:v>
                </c:pt>
                <c:pt idx="65">
                  <c:v>99.998866031614128</c:v>
                </c:pt>
                <c:pt idx="66">
                  <c:v>99.999569092013374</c:v>
                </c:pt>
                <c:pt idx="67">
                  <c:v>100.00037420956733</c:v>
                </c:pt>
                <c:pt idx="68">
                  <c:v>100.00133808269534</c:v>
                </c:pt>
                <c:pt idx="69">
                  <c:v>100.0026081272875</c:v>
                </c:pt>
                <c:pt idx="70">
                  <c:v>100.00346994326077</c:v>
                </c:pt>
                <c:pt idx="71">
                  <c:v>100.00525027362657</c:v>
                </c:pt>
                <c:pt idx="72">
                  <c:v>100.006338883277</c:v>
                </c:pt>
                <c:pt idx="73">
                  <c:v>100.00782438186251</c:v>
                </c:pt>
                <c:pt idx="74">
                  <c:v>100.00882227404206</c:v>
                </c:pt>
                <c:pt idx="75">
                  <c:v>100.00967275033146</c:v>
                </c:pt>
                <c:pt idx="76">
                  <c:v>100.01017169642124</c:v>
                </c:pt>
                <c:pt idx="77">
                  <c:v>100.01090877587204</c:v>
                </c:pt>
                <c:pt idx="78">
                  <c:v>100.0110902108138</c:v>
                </c:pt>
                <c:pt idx="79">
                  <c:v>100.0117479124776</c:v>
                </c:pt>
                <c:pt idx="80">
                  <c:v>100.01148709974885</c:v>
                </c:pt>
                <c:pt idx="81">
                  <c:v>100.01203140457406</c:v>
                </c:pt>
                <c:pt idx="82">
                  <c:v>100.01292723959889</c:v>
                </c:pt>
                <c:pt idx="83">
                  <c:v>100.01324475074694</c:v>
                </c:pt>
                <c:pt idx="84">
                  <c:v>100.0140271889332</c:v>
                </c:pt>
                <c:pt idx="85">
                  <c:v>100.01423130324265</c:v>
                </c:pt>
                <c:pt idx="86">
                  <c:v>100.01370967778513</c:v>
                </c:pt>
                <c:pt idx="87">
                  <c:v>100.01387977304303</c:v>
                </c:pt>
                <c:pt idx="88">
                  <c:v>100.01406120798477</c:v>
                </c:pt>
                <c:pt idx="89">
                  <c:v>100.01501374142889</c:v>
                </c:pt>
                <c:pt idx="90">
                  <c:v>100.01607967171159</c:v>
                </c:pt>
                <c:pt idx="91">
                  <c:v>100.01732703693607</c:v>
                </c:pt>
                <c:pt idx="92">
                  <c:v>100.01945889750149</c:v>
                </c:pt>
                <c:pt idx="93">
                  <c:v>100.0200939197976</c:v>
                </c:pt>
                <c:pt idx="94">
                  <c:v>100.02066090399053</c:v>
                </c:pt>
                <c:pt idx="95">
                  <c:v>100.02058152620353</c:v>
                </c:pt>
                <c:pt idx="96">
                  <c:v>100.02097841513856</c:v>
                </c:pt>
                <c:pt idx="97">
                  <c:v>100.02118252944803</c:v>
                </c:pt>
                <c:pt idx="98">
                  <c:v>100.02180621206026</c:v>
                </c:pt>
                <c:pt idx="99">
                  <c:v>100.02211238352446</c:v>
                </c:pt>
                <c:pt idx="100">
                  <c:v>100.02186291047954</c:v>
                </c:pt>
                <c:pt idx="101">
                  <c:v>100.02128458660276</c:v>
                </c:pt>
                <c:pt idx="102">
                  <c:v>100.0214660215445</c:v>
                </c:pt>
                <c:pt idx="103">
                  <c:v>100.02147736122835</c:v>
                </c:pt>
                <c:pt idx="104">
                  <c:v>100.0216814755378</c:v>
                </c:pt>
                <c:pt idx="105">
                  <c:v>100.02189692953114</c:v>
                </c:pt>
                <c:pt idx="106">
                  <c:v>100.02219176131145</c:v>
                </c:pt>
                <c:pt idx="107">
                  <c:v>100.0223391772016</c:v>
                </c:pt>
                <c:pt idx="108">
                  <c:v>100.02164745648624</c:v>
                </c:pt>
                <c:pt idx="109">
                  <c:v>100.02134128502205</c:v>
                </c:pt>
                <c:pt idx="110">
                  <c:v>100.02169281522167</c:v>
                </c:pt>
                <c:pt idx="111">
                  <c:v>100.02196496763428</c:v>
                </c:pt>
                <c:pt idx="112">
                  <c:v>100.02181755174414</c:v>
                </c:pt>
                <c:pt idx="113">
                  <c:v>100.02136396438976</c:v>
                </c:pt>
                <c:pt idx="114">
                  <c:v>100.02097841513856</c:v>
                </c:pt>
                <c:pt idx="115">
                  <c:v>100.02115985008031</c:v>
                </c:pt>
                <c:pt idx="116">
                  <c:v>100.02120520881574</c:v>
                </c:pt>
                <c:pt idx="117">
                  <c:v>100.02134128502205</c:v>
                </c:pt>
                <c:pt idx="118">
                  <c:v>100.02110315166102</c:v>
                </c:pt>
                <c:pt idx="119">
                  <c:v>100.02136396438976</c:v>
                </c:pt>
                <c:pt idx="120">
                  <c:v>100.02127324691889</c:v>
                </c:pt>
                <c:pt idx="121">
                  <c:v>100.02076296114524</c:v>
                </c:pt>
                <c:pt idx="122">
                  <c:v>100.02084233893225</c:v>
                </c:pt>
                <c:pt idx="123">
                  <c:v>100.02087635798385</c:v>
                </c:pt>
                <c:pt idx="124">
                  <c:v>100.02093305640314</c:v>
                </c:pt>
                <c:pt idx="125">
                  <c:v>100.02093305640314</c:v>
                </c:pt>
                <c:pt idx="126">
                  <c:v>100.02101243419015</c:v>
                </c:pt>
                <c:pt idx="127">
                  <c:v>100.0200939197976</c:v>
                </c:pt>
                <c:pt idx="128">
                  <c:v>100.02011659916531</c:v>
                </c:pt>
                <c:pt idx="129">
                  <c:v>100.02000320232671</c:v>
                </c:pt>
                <c:pt idx="130">
                  <c:v>100.01994650390742</c:v>
                </c:pt>
                <c:pt idx="131">
                  <c:v>100.02022999600391</c:v>
                </c:pt>
                <c:pt idx="132">
                  <c:v>100.01994650390742</c:v>
                </c:pt>
                <c:pt idx="133">
                  <c:v>100.02000320232671</c:v>
                </c:pt>
                <c:pt idx="134">
                  <c:v>100.01956095465623</c:v>
                </c:pt>
                <c:pt idx="135">
                  <c:v>100.01880119583768</c:v>
                </c:pt>
                <c:pt idx="136">
                  <c:v>100.01906200856645</c:v>
                </c:pt>
                <c:pt idx="137">
                  <c:v>100.01919808477275</c:v>
                </c:pt>
                <c:pt idx="138">
                  <c:v>100.01945889750149</c:v>
                </c:pt>
                <c:pt idx="139">
                  <c:v>100.01920942445662</c:v>
                </c:pt>
                <c:pt idx="140">
                  <c:v>100.01868779899911</c:v>
                </c:pt>
                <c:pt idx="141">
                  <c:v>100.01931148161134</c:v>
                </c:pt>
                <c:pt idx="142">
                  <c:v>100.01894861172786</c:v>
                </c:pt>
                <c:pt idx="143">
                  <c:v>100.0180074179676</c:v>
                </c:pt>
                <c:pt idx="144">
                  <c:v>100.01792804018056</c:v>
                </c:pt>
                <c:pt idx="145">
                  <c:v>100.01809813543845</c:v>
                </c:pt>
                <c:pt idx="146">
                  <c:v>100.01813215449005</c:v>
                </c:pt>
                <c:pt idx="147">
                  <c:v>100.01813215449005</c:v>
                </c:pt>
                <c:pt idx="148">
                  <c:v>100.01826823069635</c:v>
                </c:pt>
                <c:pt idx="149">
                  <c:v>100.01874449741838</c:v>
                </c:pt>
                <c:pt idx="150">
                  <c:v>100.018857894257</c:v>
                </c:pt>
                <c:pt idx="151">
                  <c:v>100.01883521488928</c:v>
                </c:pt>
                <c:pt idx="152">
                  <c:v>100.01806411638687</c:v>
                </c:pt>
                <c:pt idx="153">
                  <c:v>100.01705488452346</c:v>
                </c:pt>
                <c:pt idx="154">
                  <c:v>100.01708890357503</c:v>
                </c:pt>
                <c:pt idx="155">
                  <c:v>100.01698684642031</c:v>
                </c:pt>
                <c:pt idx="156">
                  <c:v>100.01699818610416</c:v>
                </c:pt>
                <c:pt idx="157">
                  <c:v>100.01734971630381</c:v>
                </c:pt>
                <c:pt idx="158">
                  <c:v>100.01673737337542</c:v>
                </c:pt>
                <c:pt idx="159">
                  <c:v>100.01668067495612</c:v>
                </c:pt>
                <c:pt idx="160">
                  <c:v>100.01747445282622</c:v>
                </c:pt>
                <c:pt idx="161">
                  <c:v>100.01715694167818</c:v>
                </c:pt>
                <c:pt idx="162">
                  <c:v>100.01685077021401</c:v>
                </c:pt>
                <c:pt idx="163">
                  <c:v>100.01656727811752</c:v>
                </c:pt>
                <c:pt idx="164">
                  <c:v>100.0164425415951</c:v>
                </c:pt>
                <c:pt idx="165">
                  <c:v>100.01682809084629</c:v>
                </c:pt>
                <c:pt idx="166">
                  <c:v>100.01651057969825</c:v>
                </c:pt>
                <c:pt idx="167">
                  <c:v>100.01601163360847</c:v>
                </c:pt>
                <c:pt idx="168">
                  <c:v>100.01583019866673</c:v>
                </c:pt>
                <c:pt idx="169">
                  <c:v>100.01602297329231</c:v>
                </c:pt>
                <c:pt idx="170">
                  <c:v>100.01567144309269</c:v>
                </c:pt>
                <c:pt idx="171">
                  <c:v>100.01573948119587</c:v>
                </c:pt>
                <c:pt idx="172">
                  <c:v>100.01640852254351</c:v>
                </c:pt>
                <c:pt idx="173">
                  <c:v>100.01623842728564</c:v>
                </c:pt>
                <c:pt idx="174">
                  <c:v>100.01661263685297</c:v>
                </c:pt>
                <c:pt idx="175">
                  <c:v>100.01596627487304</c:v>
                </c:pt>
                <c:pt idx="176">
                  <c:v>100.01592091613757</c:v>
                </c:pt>
                <c:pt idx="177">
                  <c:v>100.01594359550529</c:v>
                </c:pt>
                <c:pt idx="178">
                  <c:v>100.01579617961515</c:v>
                </c:pt>
                <c:pt idx="179">
                  <c:v>100.01493436364188</c:v>
                </c:pt>
                <c:pt idx="180">
                  <c:v>100.01473024933243</c:v>
                </c:pt>
                <c:pt idx="181">
                  <c:v>100.01436737944896</c:v>
                </c:pt>
                <c:pt idx="182">
                  <c:v>100.01428800166194</c:v>
                </c:pt>
                <c:pt idx="183">
                  <c:v>100.01417460482335</c:v>
                </c:pt>
                <c:pt idx="184">
                  <c:v>100.01384575399143</c:v>
                </c:pt>
                <c:pt idx="185">
                  <c:v>100.0133354682178</c:v>
                </c:pt>
                <c:pt idx="186">
                  <c:v>100.01325609043079</c:v>
                </c:pt>
                <c:pt idx="187">
                  <c:v>100.01421996355879</c:v>
                </c:pt>
                <c:pt idx="188">
                  <c:v>100.01271178560557</c:v>
                </c:pt>
                <c:pt idx="189">
                  <c:v>100.01259838876699</c:v>
                </c:pt>
                <c:pt idx="190">
                  <c:v>100.01324475074694</c:v>
                </c:pt>
                <c:pt idx="191">
                  <c:v>100.01207676330949</c:v>
                </c:pt>
                <c:pt idx="192">
                  <c:v>100.01101083302679</c:v>
                </c:pt>
                <c:pt idx="193">
                  <c:v>100.01050054725313</c:v>
                </c:pt>
                <c:pt idx="194">
                  <c:v>100.01072734093033</c:v>
                </c:pt>
                <c:pt idx="195">
                  <c:v>100.01094279492364</c:v>
                </c:pt>
                <c:pt idx="196">
                  <c:v>100.01052322662085</c:v>
                </c:pt>
                <c:pt idx="197">
                  <c:v>100.01047786788541</c:v>
                </c:pt>
                <c:pt idx="198">
                  <c:v>100.00941193760271</c:v>
                </c:pt>
                <c:pt idx="199">
                  <c:v>100.00893567088065</c:v>
                </c:pt>
                <c:pt idx="200">
                  <c:v>100.00874289625506</c:v>
                </c:pt>
                <c:pt idx="201">
                  <c:v>100.00832332795227</c:v>
                </c:pt>
                <c:pt idx="202">
                  <c:v>100.00786974059793</c:v>
                </c:pt>
                <c:pt idx="203">
                  <c:v>100.00737079450815</c:v>
                </c:pt>
                <c:pt idx="204">
                  <c:v>100.00749553103059</c:v>
                </c:pt>
                <c:pt idx="205">
                  <c:v>100.0074388326113</c:v>
                </c:pt>
                <c:pt idx="206">
                  <c:v>100.00709864209554</c:v>
                </c:pt>
                <c:pt idx="207">
                  <c:v>100.00675845157978</c:v>
                </c:pt>
                <c:pt idx="208">
                  <c:v>100.00625950549001</c:v>
                </c:pt>
                <c:pt idx="209">
                  <c:v>100.00598735307737</c:v>
                </c:pt>
                <c:pt idx="210">
                  <c:v>100.00528429267814</c:v>
                </c:pt>
                <c:pt idx="211">
                  <c:v>100.00517089583956</c:v>
                </c:pt>
                <c:pt idx="212">
                  <c:v>100.00494410216238</c:v>
                </c:pt>
                <c:pt idx="213">
                  <c:v>100.00442247670489</c:v>
                </c:pt>
                <c:pt idx="214">
                  <c:v>100.00435443860174</c:v>
                </c:pt>
                <c:pt idx="215">
                  <c:v>100.00424104176315</c:v>
                </c:pt>
                <c:pt idx="216">
                  <c:v>100.00392353061511</c:v>
                </c:pt>
                <c:pt idx="217">
                  <c:v>100.00335654642218</c:v>
                </c:pt>
                <c:pt idx="218">
                  <c:v>100.00337922578989</c:v>
                </c:pt>
                <c:pt idx="219">
                  <c:v>100.00250607013277</c:v>
                </c:pt>
                <c:pt idx="220">
                  <c:v>100.0024153526619</c:v>
                </c:pt>
                <c:pt idx="221">
                  <c:v>100.00197310499142</c:v>
                </c:pt>
                <c:pt idx="222">
                  <c:v>100.00183702878512</c:v>
                </c:pt>
                <c:pt idx="223">
                  <c:v>100.00165559384335</c:v>
                </c:pt>
                <c:pt idx="224">
                  <c:v>100.00129272395991</c:v>
                </c:pt>
                <c:pt idx="225">
                  <c:v>100.00125870490832</c:v>
                </c:pt>
                <c:pt idx="226">
                  <c:v>100.00140612079846</c:v>
                </c:pt>
                <c:pt idx="227">
                  <c:v>100.00148549858548</c:v>
                </c:pt>
                <c:pt idx="228">
                  <c:v>100.00133808269534</c:v>
                </c:pt>
                <c:pt idx="229">
                  <c:v>100.00069172071539</c:v>
                </c:pt>
                <c:pt idx="230">
                  <c:v>100.00004535873543</c:v>
                </c:pt>
                <c:pt idx="231">
                  <c:v>99.999818565058249</c:v>
                </c:pt>
                <c:pt idx="232">
                  <c:v>99.999070145923568</c:v>
                </c:pt>
                <c:pt idx="233">
                  <c:v>99.998729955407825</c:v>
                </c:pt>
                <c:pt idx="234">
                  <c:v>99.998639237936942</c:v>
                </c:pt>
                <c:pt idx="235">
                  <c:v>99.999387657071622</c:v>
                </c:pt>
                <c:pt idx="236">
                  <c:v>99.999126844342896</c:v>
                </c:pt>
                <c:pt idx="237">
                  <c:v>99.998333066472767</c:v>
                </c:pt>
                <c:pt idx="238">
                  <c:v>99.998140291847179</c:v>
                </c:pt>
                <c:pt idx="239">
                  <c:v>99.999489714226357</c:v>
                </c:pt>
                <c:pt idx="240">
                  <c:v>99.999353638020054</c:v>
                </c:pt>
                <c:pt idx="241">
                  <c:v>99.998525841098356</c:v>
                </c:pt>
                <c:pt idx="242">
                  <c:v>99.998344406156619</c:v>
                </c:pt>
                <c:pt idx="243">
                  <c:v>99.99809493311173</c:v>
                </c:pt>
                <c:pt idx="244">
                  <c:v>99.997664025125104</c:v>
                </c:pt>
                <c:pt idx="245">
                  <c:v>99.997369193344781</c:v>
                </c:pt>
                <c:pt idx="246">
                  <c:v>99.996915605990438</c:v>
                </c:pt>
                <c:pt idx="247">
                  <c:v>99.996824888519569</c:v>
                </c:pt>
                <c:pt idx="248">
                  <c:v>99.996564075790801</c:v>
                </c:pt>
                <c:pt idx="249">
                  <c:v>99.996598094842398</c:v>
                </c:pt>
                <c:pt idx="250">
                  <c:v>99.996643453577832</c:v>
                </c:pt>
                <c:pt idx="251">
                  <c:v>99.997051682196741</c:v>
                </c:pt>
                <c:pt idx="252">
                  <c:v>99.996790869468001</c:v>
                </c:pt>
                <c:pt idx="253">
                  <c:v>99.996915605990438</c:v>
                </c:pt>
                <c:pt idx="254">
                  <c:v>99.996620774210101</c:v>
                </c:pt>
                <c:pt idx="255">
                  <c:v>99.996212545591192</c:v>
                </c:pt>
                <c:pt idx="256">
                  <c:v>99.995826996340014</c:v>
                </c:pt>
                <c:pt idx="257">
                  <c:v>99.996087809068754</c:v>
                </c:pt>
                <c:pt idx="258">
                  <c:v>99.995895034443151</c:v>
                </c:pt>
                <c:pt idx="259">
                  <c:v>99.995543504243528</c:v>
                </c:pt>
                <c:pt idx="260">
                  <c:v>99.99609914875262</c:v>
                </c:pt>
                <c:pt idx="261">
                  <c:v>99.995475466140377</c:v>
                </c:pt>
                <c:pt idx="262">
                  <c:v>99.995475466140377</c:v>
                </c:pt>
                <c:pt idx="263">
                  <c:v>99.995396088353374</c:v>
                </c:pt>
                <c:pt idx="264">
                  <c:v>99.995021878786034</c:v>
                </c:pt>
                <c:pt idx="265">
                  <c:v>99.994976520050599</c:v>
                </c:pt>
                <c:pt idx="266">
                  <c:v>99.994965180366748</c:v>
                </c:pt>
                <c:pt idx="267">
                  <c:v>99.994704367637993</c:v>
                </c:pt>
                <c:pt idx="268">
                  <c:v>99.994216761232067</c:v>
                </c:pt>
                <c:pt idx="269">
                  <c:v>99.994114704077333</c:v>
                </c:pt>
                <c:pt idx="270">
                  <c:v>99.994250780283636</c:v>
                </c:pt>
                <c:pt idx="271">
                  <c:v>99.994216761232067</c:v>
                </c:pt>
                <c:pt idx="272">
                  <c:v>99.994624989850976</c:v>
                </c:pt>
                <c:pt idx="273">
                  <c:v>99.994035326290316</c:v>
                </c:pt>
                <c:pt idx="274">
                  <c:v>99.993513700832835</c:v>
                </c:pt>
                <c:pt idx="275">
                  <c:v>99.993411643678101</c:v>
                </c:pt>
                <c:pt idx="276">
                  <c:v>99.993434323045818</c:v>
                </c:pt>
                <c:pt idx="277">
                  <c:v>99.993014754743044</c:v>
                </c:pt>
                <c:pt idx="278">
                  <c:v>99.992527148337118</c:v>
                </c:pt>
                <c:pt idx="279">
                  <c:v>99.992481789601698</c:v>
                </c:pt>
                <c:pt idx="280">
                  <c:v>99.992515808653266</c:v>
                </c:pt>
                <c:pt idx="281">
                  <c:v>99.991880786357186</c:v>
                </c:pt>
                <c:pt idx="282">
                  <c:v>99.991994183195771</c:v>
                </c:pt>
                <c:pt idx="283">
                  <c:v>99.991517916473711</c:v>
                </c:pt>
                <c:pt idx="284">
                  <c:v>99.991540595841428</c:v>
                </c:pt>
                <c:pt idx="285">
                  <c:v>99.990860214809899</c:v>
                </c:pt>
                <c:pt idx="286">
                  <c:v>99.990724138603596</c:v>
                </c:pt>
                <c:pt idx="287">
                  <c:v>99.990622081448876</c:v>
                </c:pt>
                <c:pt idx="288">
                  <c:v>99.990327249668553</c:v>
                </c:pt>
                <c:pt idx="289">
                  <c:v>99.990213852829939</c:v>
                </c:pt>
                <c:pt idx="290">
                  <c:v>99.989454094011421</c:v>
                </c:pt>
                <c:pt idx="291">
                  <c:v>99.989454094011421</c:v>
                </c:pt>
                <c:pt idx="292">
                  <c:v>99.989386055908284</c:v>
                </c:pt>
                <c:pt idx="293">
                  <c:v>99.988648976457455</c:v>
                </c:pt>
                <c:pt idx="294">
                  <c:v>99.9883314653094</c:v>
                </c:pt>
                <c:pt idx="295">
                  <c:v>99.987798500168054</c:v>
                </c:pt>
                <c:pt idx="296">
                  <c:v>99.988059312896794</c:v>
                </c:pt>
                <c:pt idx="297">
                  <c:v>99.988093331948392</c:v>
                </c:pt>
                <c:pt idx="298">
                  <c:v>99.988059312896794</c:v>
                </c:pt>
                <c:pt idx="299">
                  <c:v>99.987957255742089</c:v>
                </c:pt>
                <c:pt idx="300">
                  <c:v>99.987197496923542</c:v>
                </c:pt>
                <c:pt idx="301">
                  <c:v>99.986959363562505</c:v>
                </c:pt>
                <c:pt idx="302">
                  <c:v>99.986777928620768</c:v>
                </c:pt>
                <c:pt idx="303">
                  <c:v>99.987106779452674</c:v>
                </c:pt>
                <c:pt idx="304">
                  <c:v>99.987197496923542</c:v>
                </c:pt>
                <c:pt idx="305">
                  <c:v>99.987106779452674</c:v>
                </c:pt>
                <c:pt idx="306">
                  <c:v>99.986585153995179</c:v>
                </c:pt>
                <c:pt idx="307">
                  <c:v>99.985882093595919</c:v>
                </c:pt>
                <c:pt idx="308">
                  <c:v>99.98585941422823</c:v>
                </c:pt>
                <c:pt idx="309">
                  <c:v>99.986176925376256</c:v>
                </c:pt>
                <c:pt idx="310">
                  <c:v>99.986244963479422</c:v>
                </c:pt>
                <c:pt idx="311">
                  <c:v>99.985677979286478</c:v>
                </c:pt>
                <c:pt idx="312">
                  <c:v>99.985439845925455</c:v>
                </c:pt>
                <c:pt idx="313">
                  <c:v>99.985439845925455</c:v>
                </c:pt>
                <c:pt idx="314">
                  <c:v>99.985190372880567</c:v>
                </c:pt>
                <c:pt idx="315">
                  <c:v>99.985281090351421</c:v>
                </c:pt>
                <c:pt idx="316">
                  <c:v>99.985360468138438</c:v>
                </c:pt>
                <c:pt idx="317">
                  <c:v>99.985360468138438</c:v>
                </c:pt>
                <c:pt idx="318">
                  <c:v>99.985179033196687</c:v>
                </c:pt>
                <c:pt idx="319">
                  <c:v>99.984884201416364</c:v>
                </c:pt>
                <c:pt idx="320">
                  <c:v>99.9842151600687</c:v>
                </c:pt>
                <c:pt idx="321">
                  <c:v>99.9842151600687</c:v>
                </c:pt>
                <c:pt idx="322">
                  <c:v>99.984294537855718</c:v>
                </c:pt>
                <c:pt idx="323">
                  <c:v>99.983829610817509</c:v>
                </c:pt>
                <c:pt idx="324">
                  <c:v>99.984079083862397</c:v>
                </c:pt>
                <c:pt idx="325">
                  <c:v>99.984271858488</c:v>
                </c:pt>
                <c:pt idx="326">
                  <c:v>99.983806931449791</c:v>
                </c:pt>
                <c:pt idx="327">
                  <c:v>99.983398702830883</c:v>
                </c:pt>
                <c:pt idx="328">
                  <c:v>99.983364683779314</c:v>
                </c:pt>
                <c:pt idx="329">
                  <c:v>99.983512099669454</c:v>
                </c:pt>
                <c:pt idx="330">
                  <c:v>99.982661623380082</c:v>
                </c:pt>
                <c:pt idx="331">
                  <c:v>99.982457509070613</c:v>
                </c:pt>
                <c:pt idx="332">
                  <c:v>99.982548226541496</c:v>
                </c:pt>
                <c:pt idx="333">
                  <c:v>99.982242055077293</c:v>
                </c:pt>
                <c:pt idx="334">
                  <c:v>99.982684302747799</c:v>
                </c:pt>
                <c:pt idx="335">
                  <c:v>99.982174016974156</c:v>
                </c:pt>
                <c:pt idx="336">
                  <c:v>99.982355451915879</c:v>
                </c:pt>
                <c:pt idx="337">
                  <c:v>99.982434829702896</c:v>
                </c:pt>
                <c:pt idx="338">
                  <c:v>99.981958562980836</c:v>
                </c:pt>
                <c:pt idx="339">
                  <c:v>99.981777128039099</c:v>
                </c:pt>
                <c:pt idx="340">
                  <c:v>99.981289521633173</c:v>
                </c:pt>
                <c:pt idx="341">
                  <c:v>99.98119880416229</c:v>
                </c:pt>
                <c:pt idx="342">
                  <c:v>99.980972010485118</c:v>
                </c:pt>
                <c:pt idx="343">
                  <c:v>99.980563781866209</c:v>
                </c:pt>
                <c:pt idx="344">
                  <c:v>99.980450385027638</c:v>
                </c:pt>
                <c:pt idx="345">
                  <c:v>99.980110194511866</c:v>
                </c:pt>
                <c:pt idx="346">
                  <c:v>99.97978134367996</c:v>
                </c:pt>
                <c:pt idx="347">
                  <c:v>99.979543210318937</c:v>
                </c:pt>
                <c:pt idx="348">
                  <c:v>99.979429813480351</c:v>
                </c:pt>
                <c:pt idx="349">
                  <c:v>99.979713305576794</c:v>
                </c:pt>
                <c:pt idx="350">
                  <c:v>99.979713305576794</c:v>
                </c:pt>
                <c:pt idx="351">
                  <c:v>99.9800421564087</c:v>
                </c:pt>
                <c:pt idx="352">
                  <c:v>99.979860721466991</c:v>
                </c:pt>
                <c:pt idx="353">
                  <c:v>99.979565889686654</c:v>
                </c:pt>
                <c:pt idx="354">
                  <c:v>99.979599908738223</c:v>
                </c:pt>
                <c:pt idx="355">
                  <c:v>99.978840149919705</c:v>
                </c:pt>
                <c:pt idx="356">
                  <c:v>99.978556657823219</c:v>
                </c:pt>
                <c:pt idx="357">
                  <c:v>99.978533978455502</c:v>
                </c:pt>
                <c:pt idx="358">
                  <c:v>99.979055603913011</c:v>
                </c:pt>
                <c:pt idx="359">
                  <c:v>99.978715413397239</c:v>
                </c:pt>
                <c:pt idx="360">
                  <c:v>99.978465940352351</c:v>
                </c:pt>
                <c:pt idx="361">
                  <c:v>99.978499959403933</c:v>
                </c:pt>
                <c:pt idx="362">
                  <c:v>99.978205127623596</c:v>
                </c:pt>
                <c:pt idx="363">
                  <c:v>99.977876276791704</c:v>
                </c:pt>
                <c:pt idx="364">
                  <c:v>99.97793297521099</c:v>
                </c:pt>
                <c:pt idx="365">
                  <c:v>99.977592784695219</c:v>
                </c:pt>
                <c:pt idx="366">
                  <c:v>99.977229914811758</c:v>
                </c:pt>
                <c:pt idx="367">
                  <c:v>99.977071159237738</c:v>
                </c:pt>
                <c:pt idx="368">
                  <c:v>99.976708289354264</c:v>
                </c:pt>
                <c:pt idx="369">
                  <c:v>99.97588049243258</c:v>
                </c:pt>
                <c:pt idx="370">
                  <c:v>99.976311400419206</c:v>
                </c:pt>
                <c:pt idx="371">
                  <c:v>99.976334079786938</c:v>
                </c:pt>
                <c:pt idx="372">
                  <c:v>99.975710397174694</c:v>
                </c:pt>
                <c:pt idx="373">
                  <c:v>99.976118625793603</c:v>
                </c:pt>
                <c:pt idx="374">
                  <c:v>99.976662930618815</c:v>
                </c:pt>
                <c:pt idx="375">
                  <c:v>99.976311400419206</c:v>
                </c:pt>
                <c:pt idx="376">
                  <c:v>99.975392886026654</c:v>
                </c:pt>
                <c:pt idx="377">
                  <c:v>99.975120733614048</c:v>
                </c:pt>
                <c:pt idx="378">
                  <c:v>99.975086714562451</c:v>
                </c:pt>
                <c:pt idx="379">
                  <c:v>99.975302168555785</c:v>
                </c:pt>
                <c:pt idx="380">
                  <c:v>99.974655806575825</c:v>
                </c:pt>
                <c:pt idx="381">
                  <c:v>99.974463031950236</c:v>
                </c:pt>
                <c:pt idx="382">
                  <c:v>99.974372314479382</c:v>
                </c:pt>
                <c:pt idx="383">
                  <c:v>99.974349635111651</c:v>
                </c:pt>
                <c:pt idx="384">
                  <c:v>99.973691933447867</c:v>
                </c:pt>
                <c:pt idx="385">
                  <c:v>99.973805330286439</c:v>
                </c:pt>
                <c:pt idx="386">
                  <c:v>99.973941406492742</c:v>
                </c:pt>
                <c:pt idx="387">
                  <c:v>99.974009444595893</c:v>
                </c:pt>
                <c:pt idx="388">
                  <c:v>99.97344246040295</c:v>
                </c:pt>
                <c:pt idx="389">
                  <c:v>99.972864136526169</c:v>
                </c:pt>
                <c:pt idx="390">
                  <c:v>99.973306384196647</c:v>
                </c:pt>
                <c:pt idx="391">
                  <c:v>99.972818777790735</c:v>
                </c:pt>
                <c:pt idx="392">
                  <c:v>99.972966193680904</c:v>
                </c:pt>
                <c:pt idx="393">
                  <c:v>99.972626003165132</c:v>
                </c:pt>
                <c:pt idx="394">
                  <c:v>99.97290949526159</c:v>
                </c:pt>
                <c:pt idx="395">
                  <c:v>99.973215666725793</c:v>
                </c:pt>
                <c:pt idx="396">
                  <c:v>99.973034231784041</c:v>
                </c:pt>
                <c:pt idx="397">
                  <c:v>99.972694041268269</c:v>
                </c:pt>
                <c:pt idx="398">
                  <c:v>99.972818777790735</c:v>
                </c:pt>
                <c:pt idx="399">
                  <c:v>99.97285279684229</c:v>
                </c:pt>
                <c:pt idx="400">
                  <c:v>99.972830117474572</c:v>
                </c:pt>
                <c:pt idx="401">
                  <c:v>99.972671361900581</c:v>
                </c:pt>
                <c:pt idx="402">
                  <c:v>99.972149736443058</c:v>
                </c:pt>
                <c:pt idx="403">
                  <c:v>99.972149736443058</c:v>
                </c:pt>
                <c:pt idx="404">
                  <c:v>99.971877584030452</c:v>
                </c:pt>
                <c:pt idx="405">
                  <c:v>99.971990980869037</c:v>
                </c:pt>
                <c:pt idx="406">
                  <c:v>99.971764187191866</c:v>
                </c:pt>
                <c:pt idx="407">
                  <c:v>99.971355958572957</c:v>
                </c:pt>
                <c:pt idx="408">
                  <c:v>99.97154873319856</c:v>
                </c:pt>
                <c:pt idx="409">
                  <c:v>99.971435336359988</c:v>
                </c:pt>
                <c:pt idx="410">
                  <c:v>99.971117825211934</c:v>
                </c:pt>
                <c:pt idx="411">
                  <c:v>99.970754955328445</c:v>
                </c:pt>
                <c:pt idx="412">
                  <c:v>99.970811653747731</c:v>
                </c:pt>
                <c:pt idx="413">
                  <c:v>99.970437444180419</c:v>
                </c:pt>
                <c:pt idx="414">
                  <c:v>99.970369406077253</c:v>
                </c:pt>
                <c:pt idx="415">
                  <c:v>99.970335387025671</c:v>
                </c:pt>
                <c:pt idx="416">
                  <c:v>99.969507590103987</c:v>
                </c:pt>
                <c:pt idx="417">
                  <c:v>99.969428212316984</c:v>
                </c:pt>
                <c:pt idx="418">
                  <c:v>99.969382853581536</c:v>
                </c:pt>
                <c:pt idx="419">
                  <c:v>99.969337494846116</c:v>
                </c:pt>
                <c:pt idx="420">
                  <c:v>99.968396301085846</c:v>
                </c:pt>
                <c:pt idx="421">
                  <c:v>99.968441659821266</c:v>
                </c:pt>
                <c:pt idx="422">
                  <c:v>99.969382853581536</c:v>
                </c:pt>
                <c:pt idx="423">
                  <c:v>99.968623094763004</c:v>
                </c:pt>
                <c:pt idx="424">
                  <c:v>99.967341710486991</c:v>
                </c:pt>
                <c:pt idx="425">
                  <c:v>99.96700151997122</c:v>
                </c:pt>
                <c:pt idx="426">
                  <c:v>99.968793190020889</c:v>
                </c:pt>
                <c:pt idx="427">
                  <c:v>99.968623094763004</c:v>
                </c:pt>
                <c:pt idx="428">
                  <c:v>99.968441659821266</c:v>
                </c:pt>
                <c:pt idx="429">
                  <c:v>99.967341710486991</c:v>
                </c:pt>
                <c:pt idx="430">
                  <c:v>99.966752046926345</c:v>
                </c:pt>
                <c:pt idx="431">
                  <c:v>99.966366497675125</c:v>
                </c:pt>
                <c:pt idx="432">
                  <c:v>99.966615970720042</c:v>
                </c:pt>
                <c:pt idx="433">
                  <c:v>99.966117024630236</c:v>
                </c:pt>
                <c:pt idx="434">
                  <c:v>99.965345926127853</c:v>
                </c:pt>
                <c:pt idx="435">
                  <c:v>99.964858319721927</c:v>
                </c:pt>
                <c:pt idx="436">
                  <c:v>99.965754154746776</c:v>
                </c:pt>
                <c:pt idx="437">
                  <c:v>99.966797405661751</c:v>
                </c:pt>
                <c:pt idx="438">
                  <c:v>99.965447983282573</c:v>
                </c:pt>
                <c:pt idx="439">
                  <c:v>99.965232529289267</c:v>
                </c:pt>
                <c:pt idx="440">
                  <c:v>99.964858319721927</c:v>
                </c:pt>
                <c:pt idx="441">
                  <c:v>99.96499439592823</c:v>
                </c:pt>
                <c:pt idx="442">
                  <c:v>99.964472770470735</c:v>
                </c:pt>
                <c:pt idx="443">
                  <c:v>99.964620186360889</c:v>
                </c:pt>
                <c:pt idx="444">
                  <c:v>99.964427411735286</c:v>
                </c:pt>
                <c:pt idx="445">
                  <c:v>99.964359373632149</c:v>
                </c:pt>
                <c:pt idx="446">
                  <c:v>99.963917125961657</c:v>
                </c:pt>
                <c:pt idx="447">
                  <c:v>99.963350141768728</c:v>
                </c:pt>
                <c:pt idx="448">
                  <c:v>99.963486217975031</c:v>
                </c:pt>
                <c:pt idx="449">
                  <c:v>99.962930573465954</c:v>
                </c:pt>
                <c:pt idx="450">
                  <c:v>99.962647081369482</c:v>
                </c:pt>
                <c:pt idx="451">
                  <c:v>99.962499665479328</c:v>
                </c:pt>
                <c:pt idx="452">
                  <c:v>99.962511005163179</c:v>
                </c:pt>
                <c:pt idx="453">
                  <c:v>99.962329570221442</c:v>
                </c:pt>
                <c:pt idx="454">
                  <c:v>99.962579043266345</c:v>
                </c:pt>
                <c:pt idx="455">
                  <c:v>99.962556363898628</c:v>
                </c:pt>
                <c:pt idx="456">
                  <c:v>99.962987271885254</c:v>
                </c:pt>
                <c:pt idx="457">
                  <c:v>99.963531576710466</c:v>
                </c:pt>
                <c:pt idx="458">
                  <c:v>99.963316122717146</c:v>
                </c:pt>
                <c:pt idx="459">
                  <c:v>99.962873875046668</c:v>
                </c:pt>
                <c:pt idx="460">
                  <c:v>99.963146027459288</c:v>
                </c:pt>
                <c:pt idx="461">
                  <c:v>99.96325942429786</c:v>
                </c:pt>
                <c:pt idx="462">
                  <c:v>99.96304397030454</c:v>
                </c:pt>
                <c:pt idx="463">
                  <c:v>99.963009951252971</c:v>
                </c:pt>
                <c:pt idx="464">
                  <c:v>99.962760478208068</c:v>
                </c:pt>
                <c:pt idx="465">
                  <c:v>99.962987271885254</c:v>
                </c:pt>
                <c:pt idx="466">
                  <c:v>99.963497557658897</c:v>
                </c:pt>
                <c:pt idx="467">
                  <c:v>99.963293443349428</c:v>
                </c:pt>
                <c:pt idx="468">
                  <c:v>99.962873875046668</c:v>
                </c:pt>
                <c:pt idx="469">
                  <c:v>99.963134687775408</c:v>
                </c:pt>
                <c:pt idx="470">
                  <c:v>99.962873875046668</c:v>
                </c:pt>
                <c:pt idx="471">
                  <c:v>99.962930573465954</c:v>
                </c:pt>
                <c:pt idx="472">
                  <c:v>99.962669760737214</c:v>
                </c:pt>
                <c:pt idx="473">
                  <c:v>99.962046078124985</c:v>
                </c:pt>
                <c:pt idx="474">
                  <c:v>99.961898662234802</c:v>
                </c:pt>
                <c:pt idx="475">
                  <c:v>99.962046078124985</c:v>
                </c:pt>
                <c:pt idx="476">
                  <c:v>99.962669760737214</c:v>
                </c:pt>
                <c:pt idx="477">
                  <c:v>99.962250192434425</c:v>
                </c:pt>
                <c:pt idx="478">
                  <c:v>99.962250192434425</c:v>
                </c:pt>
                <c:pt idx="479">
                  <c:v>99.962987271885254</c:v>
                </c:pt>
                <c:pt idx="480">
                  <c:v>99.962817176627368</c:v>
                </c:pt>
                <c:pt idx="481">
                  <c:v>99.962159474963556</c:v>
                </c:pt>
                <c:pt idx="482">
                  <c:v>99.962613062317914</c:v>
                </c:pt>
                <c:pt idx="483">
                  <c:v>99.962851195678951</c:v>
                </c:pt>
                <c:pt idx="484">
                  <c:v>99.961025506577698</c:v>
                </c:pt>
                <c:pt idx="485">
                  <c:v>99.962647081369482</c:v>
                </c:pt>
                <c:pt idx="486">
                  <c:v>99.962726459156499</c:v>
                </c:pt>
                <c:pt idx="487">
                  <c:v>99.96320272587856</c:v>
                </c:pt>
                <c:pt idx="488">
                  <c:v>99.966185062733402</c:v>
                </c:pt>
                <c:pt idx="489">
                  <c:v>99.961751246344647</c:v>
                </c:pt>
                <c:pt idx="490">
                  <c:v>99.962148135279719</c:v>
                </c:pt>
                <c:pt idx="491">
                  <c:v>99.961082204996984</c:v>
                </c:pt>
                <c:pt idx="492">
                  <c:v>99.961025506577698</c:v>
                </c:pt>
                <c:pt idx="493">
                  <c:v>99.960798712900512</c:v>
                </c:pt>
                <c:pt idx="494">
                  <c:v>99.960912109739127</c:v>
                </c:pt>
                <c:pt idx="495">
                  <c:v>99.96099148752613</c:v>
                </c:pt>
                <c:pt idx="496">
                  <c:v>99.960923449422964</c:v>
                </c:pt>
                <c:pt idx="497">
                  <c:v>99.960628617642641</c:v>
                </c:pt>
                <c:pt idx="498">
                  <c:v>99.96003895408198</c:v>
                </c:pt>
                <c:pt idx="499">
                  <c:v>99.959948236611112</c:v>
                </c:pt>
                <c:pt idx="500">
                  <c:v>99.959698763566237</c:v>
                </c:pt>
                <c:pt idx="501">
                  <c:v>99.959585366727637</c:v>
                </c:pt>
                <c:pt idx="502">
                  <c:v>99.959596706411503</c:v>
                </c:pt>
                <c:pt idx="503">
                  <c:v>99.959415271469766</c:v>
                </c:pt>
                <c:pt idx="504">
                  <c:v>99.959324553998897</c:v>
                </c:pt>
                <c:pt idx="505">
                  <c:v>99.959676084198506</c:v>
                </c:pt>
                <c:pt idx="506">
                  <c:v>99.95930187463118</c:v>
                </c:pt>
                <c:pt idx="507">
                  <c:v>99.959381252418183</c:v>
                </c:pt>
                <c:pt idx="508">
                  <c:v>99.959471969889051</c:v>
                </c:pt>
                <c:pt idx="509">
                  <c:v>99.959630725463072</c:v>
                </c:pt>
                <c:pt idx="510">
                  <c:v>99.960016274714263</c:v>
                </c:pt>
                <c:pt idx="511">
                  <c:v>99.960311106494586</c:v>
                </c:pt>
                <c:pt idx="512">
                  <c:v>99.960583258907192</c:v>
                </c:pt>
                <c:pt idx="513">
                  <c:v>99.959823500088675</c:v>
                </c:pt>
                <c:pt idx="514">
                  <c:v>99.959868858824109</c:v>
                </c:pt>
                <c:pt idx="515">
                  <c:v>99.959698763566237</c:v>
                </c:pt>
                <c:pt idx="516">
                  <c:v>99.959131779373294</c:v>
                </c:pt>
                <c:pt idx="517">
                  <c:v>99.959596706411503</c:v>
                </c:pt>
                <c:pt idx="518">
                  <c:v>99.960106992185146</c:v>
                </c:pt>
                <c:pt idx="519">
                  <c:v>99.959789481037092</c:v>
                </c:pt>
                <c:pt idx="520">
                  <c:v>99.959698763566237</c:v>
                </c:pt>
                <c:pt idx="521">
                  <c:v>99.959381252418183</c:v>
                </c:pt>
                <c:pt idx="522">
                  <c:v>99.959233836528014</c:v>
                </c:pt>
                <c:pt idx="523">
                  <c:v>99.958780249173657</c:v>
                </c:pt>
                <c:pt idx="524">
                  <c:v>99.959097760321711</c:v>
                </c:pt>
                <c:pt idx="525">
                  <c:v>99.959029722218574</c:v>
                </c:pt>
                <c:pt idx="526">
                  <c:v>99.958655512651234</c:v>
                </c:pt>
                <c:pt idx="527">
                  <c:v>99.958406039606345</c:v>
                </c:pt>
                <c:pt idx="528">
                  <c:v>99.958315322135476</c:v>
                </c:pt>
                <c:pt idx="529">
                  <c:v>99.958689531702802</c:v>
                </c:pt>
                <c:pt idx="530">
                  <c:v>99.958644172967354</c:v>
                </c:pt>
                <c:pt idx="531">
                  <c:v>99.958292642767745</c:v>
                </c:pt>
                <c:pt idx="532">
                  <c:v>99.958542115812648</c:v>
                </c:pt>
                <c:pt idx="533">
                  <c:v>99.958190585613039</c:v>
                </c:pt>
                <c:pt idx="534">
                  <c:v>99.958315322135476</c:v>
                </c:pt>
                <c:pt idx="535">
                  <c:v>99.958496757077214</c:v>
                </c:pt>
                <c:pt idx="536">
                  <c:v>99.95914311905716</c:v>
                </c:pt>
                <c:pt idx="537">
                  <c:v>99.958780249173657</c:v>
                </c:pt>
                <c:pt idx="538">
                  <c:v>99.958610153915799</c:v>
                </c:pt>
                <c:pt idx="539">
                  <c:v>99.95755556331693</c:v>
                </c:pt>
                <c:pt idx="540">
                  <c:v>99.957544223633093</c:v>
                </c:pt>
                <c:pt idx="541">
                  <c:v>99.957850395097267</c:v>
                </c:pt>
                <c:pt idx="542">
                  <c:v>99.958235944348445</c:v>
                </c:pt>
                <c:pt idx="543">
                  <c:v>99.958235944348445</c:v>
                </c:pt>
                <c:pt idx="544">
                  <c:v>99.958973023799274</c:v>
                </c:pt>
                <c:pt idx="545">
                  <c:v>99.95892766506384</c:v>
                </c:pt>
                <c:pt idx="546">
                  <c:v>99.95871221107052</c:v>
                </c:pt>
                <c:pt idx="547">
                  <c:v>99.959233836528014</c:v>
                </c:pt>
                <c:pt idx="548">
                  <c:v>99.9594039317859</c:v>
                </c:pt>
                <c:pt idx="549">
                  <c:v>99.959517328624486</c:v>
                </c:pt>
                <c:pt idx="550">
                  <c:v>99.958610153915799</c:v>
                </c:pt>
                <c:pt idx="551">
                  <c:v>99.958406039606345</c:v>
                </c:pt>
                <c:pt idx="552">
                  <c:v>99.958610153915799</c:v>
                </c:pt>
                <c:pt idx="553">
                  <c:v>99.958360680870911</c:v>
                </c:pt>
                <c:pt idx="554">
                  <c:v>99.958077188774425</c:v>
                </c:pt>
                <c:pt idx="555">
                  <c:v>99.957884414148836</c:v>
                </c:pt>
                <c:pt idx="556">
                  <c:v>99.957442166478359</c:v>
                </c:pt>
                <c:pt idx="557">
                  <c:v>99.957532883949213</c:v>
                </c:pt>
                <c:pt idx="558">
                  <c:v>99.957260731536607</c:v>
                </c:pt>
                <c:pt idx="559">
                  <c:v>99.957600922052379</c:v>
                </c:pt>
                <c:pt idx="560">
                  <c:v>99.95755556331693</c:v>
                </c:pt>
                <c:pt idx="561">
                  <c:v>99.957510204581496</c:v>
                </c:pt>
                <c:pt idx="562">
                  <c:v>99.957476185529927</c:v>
                </c:pt>
                <c:pt idx="563">
                  <c:v>99.957623601420096</c:v>
                </c:pt>
                <c:pt idx="564">
                  <c:v>99.957170014065753</c:v>
                </c:pt>
                <c:pt idx="565">
                  <c:v>99.957101975962587</c:v>
                </c:pt>
                <c:pt idx="566">
                  <c:v>99.956489633034224</c:v>
                </c:pt>
                <c:pt idx="567">
                  <c:v>99.956659728292109</c:v>
                </c:pt>
                <c:pt idx="568">
                  <c:v>99.956750445762964</c:v>
                </c:pt>
                <c:pt idx="569">
                  <c:v>99.957317429955907</c:v>
                </c:pt>
                <c:pt idx="570">
                  <c:v>99.957226712485038</c:v>
                </c:pt>
                <c:pt idx="571">
                  <c:v>99.957623601420096</c:v>
                </c:pt>
                <c:pt idx="572">
                  <c:v>99.957170014065753</c:v>
                </c:pt>
                <c:pt idx="573">
                  <c:v>99.957135995014156</c:v>
                </c:pt>
                <c:pt idx="574">
                  <c:v>99.95707929659487</c:v>
                </c:pt>
                <c:pt idx="575">
                  <c:v>99.957226712485038</c:v>
                </c:pt>
                <c:pt idx="576">
                  <c:v>99.95739680774291</c:v>
                </c:pt>
                <c:pt idx="577">
                  <c:v>99.957646280787799</c:v>
                </c:pt>
                <c:pt idx="578">
                  <c:v>99.956999918807853</c:v>
                </c:pt>
                <c:pt idx="579">
                  <c:v>99.957045277543301</c:v>
                </c:pt>
                <c:pt idx="580">
                  <c:v>99.957226712485038</c:v>
                </c:pt>
                <c:pt idx="581">
                  <c:v>99.957907093516553</c:v>
                </c:pt>
                <c:pt idx="582">
                  <c:v>99.957646280787799</c:v>
                </c:pt>
                <c:pt idx="583">
                  <c:v>99.957600922052379</c:v>
                </c:pt>
                <c:pt idx="584">
                  <c:v>99.957260731536607</c:v>
                </c:pt>
                <c:pt idx="585">
                  <c:v>99.957442166478359</c:v>
                </c:pt>
                <c:pt idx="586">
                  <c:v>99.957170014065753</c:v>
                </c:pt>
                <c:pt idx="587">
                  <c:v>99.957714318890964</c:v>
                </c:pt>
                <c:pt idx="588">
                  <c:v>99.957623601420096</c:v>
                </c:pt>
                <c:pt idx="589">
                  <c:v>99.957623601420096</c:v>
                </c:pt>
                <c:pt idx="590">
                  <c:v>99.958065849090588</c:v>
                </c:pt>
                <c:pt idx="591">
                  <c:v>99.958428718974048</c:v>
                </c:pt>
                <c:pt idx="592">
                  <c:v>99.958303982451611</c:v>
                </c:pt>
                <c:pt idx="593">
                  <c:v>99.957680299839396</c:v>
                </c:pt>
                <c:pt idx="594">
                  <c:v>99.957442166478359</c:v>
                </c:pt>
                <c:pt idx="595">
                  <c:v>99.957736998258682</c:v>
                </c:pt>
                <c:pt idx="596">
                  <c:v>99.957646280787799</c:v>
                </c:pt>
                <c:pt idx="597">
                  <c:v>99.957544223633093</c:v>
                </c:pt>
                <c:pt idx="598">
                  <c:v>99.957646280787799</c:v>
                </c:pt>
                <c:pt idx="599">
                  <c:v>99.957680299839396</c:v>
                </c:pt>
                <c:pt idx="600">
                  <c:v>99.957408147426762</c:v>
                </c:pt>
                <c:pt idx="601">
                  <c:v>99.95755556331693</c:v>
                </c:pt>
                <c:pt idx="602">
                  <c:v>99.957362788691341</c:v>
                </c:pt>
                <c:pt idx="603">
                  <c:v>99.957680299839396</c:v>
                </c:pt>
                <c:pt idx="604">
                  <c:v>99.958190585613039</c:v>
                </c:pt>
                <c:pt idx="605">
                  <c:v>99.958031830039005</c:v>
                </c:pt>
                <c:pt idx="606">
                  <c:v>99.958054509406736</c:v>
                </c:pt>
                <c:pt idx="607">
                  <c:v>99.958122547509873</c:v>
                </c:pt>
                <c:pt idx="608">
                  <c:v>99.958111207826022</c:v>
                </c:pt>
                <c:pt idx="609">
                  <c:v>99.95755556331693</c:v>
                </c:pt>
                <c:pt idx="610">
                  <c:v>99.957317429955907</c:v>
                </c:pt>
                <c:pt idx="611">
                  <c:v>99.957056617227153</c:v>
                </c:pt>
                <c:pt idx="612">
                  <c:v>99.956999918807853</c:v>
                </c:pt>
                <c:pt idx="613">
                  <c:v>99.957340109323624</c:v>
                </c:pt>
                <c:pt idx="614">
                  <c:v>99.957521544265376</c:v>
                </c:pt>
                <c:pt idx="615">
                  <c:v>99.957975131619719</c:v>
                </c:pt>
                <c:pt idx="616">
                  <c:v>99.958303982451611</c:v>
                </c:pt>
                <c:pt idx="617">
                  <c:v>99.958303982451611</c:v>
                </c:pt>
                <c:pt idx="618">
                  <c:v>99.957861734781119</c:v>
                </c:pt>
                <c:pt idx="619">
                  <c:v>99.957646280787799</c:v>
                </c:pt>
                <c:pt idx="620">
                  <c:v>99.958167906245308</c:v>
                </c:pt>
                <c:pt idx="621">
                  <c:v>99.958088528458305</c:v>
                </c:pt>
                <c:pt idx="622">
                  <c:v>99.957997810987422</c:v>
                </c:pt>
                <c:pt idx="623">
                  <c:v>99.957442166478359</c:v>
                </c:pt>
                <c:pt idx="624">
                  <c:v>99.957226712485038</c:v>
                </c:pt>
                <c:pt idx="625">
                  <c:v>99.95707929659487</c:v>
                </c:pt>
                <c:pt idx="626">
                  <c:v>99.957442166478359</c:v>
                </c:pt>
                <c:pt idx="627">
                  <c:v>99.957476185529927</c:v>
                </c:pt>
                <c:pt idx="628">
                  <c:v>99.957442166478359</c:v>
                </c:pt>
                <c:pt idx="629">
                  <c:v>99.957056617227153</c:v>
                </c:pt>
                <c:pt idx="630">
                  <c:v>99.957181353749604</c:v>
                </c:pt>
                <c:pt idx="631">
                  <c:v>99.956909201336998</c:v>
                </c:pt>
                <c:pt idx="632">
                  <c:v>99.957362788691341</c:v>
                </c:pt>
                <c:pt idx="633">
                  <c:v>99.957736998258682</c:v>
                </c:pt>
                <c:pt idx="634">
                  <c:v>99.95761226173623</c:v>
                </c:pt>
                <c:pt idx="635">
                  <c:v>99.958780249173657</c:v>
                </c:pt>
                <c:pt idx="636">
                  <c:v>99.956421594931072</c:v>
                </c:pt>
                <c:pt idx="637">
                  <c:v>99.956659728292109</c:v>
                </c:pt>
                <c:pt idx="638">
                  <c:v>99.95755556331693</c:v>
                </c:pt>
                <c:pt idx="639">
                  <c:v>99.957442166478359</c:v>
                </c:pt>
                <c:pt idx="640">
                  <c:v>99.95692054102085</c:v>
                </c:pt>
                <c:pt idx="641">
                  <c:v>99.959766801669375</c:v>
                </c:pt>
                <c:pt idx="642">
                  <c:v>99.958292642767745</c:v>
                </c:pt>
                <c:pt idx="643">
                  <c:v>99.958542115812648</c:v>
                </c:pt>
                <c:pt idx="644">
                  <c:v>99.958973023799274</c:v>
                </c:pt>
                <c:pt idx="645">
                  <c:v>99.958598814231948</c:v>
                </c:pt>
                <c:pt idx="646">
                  <c:v>99.958451398341779</c:v>
                </c:pt>
                <c:pt idx="647">
                  <c:v>99.957578242684662</c:v>
                </c:pt>
                <c:pt idx="648">
                  <c:v>99.95745350616221</c:v>
                </c:pt>
                <c:pt idx="649">
                  <c:v>99.957680299839396</c:v>
                </c:pt>
                <c:pt idx="650">
                  <c:v>99.957510204581496</c:v>
                </c:pt>
                <c:pt idx="651">
                  <c:v>99.957736998258682</c:v>
                </c:pt>
                <c:pt idx="652">
                  <c:v>99.957963791935839</c:v>
                </c:pt>
                <c:pt idx="653">
                  <c:v>99.958644172967354</c:v>
                </c:pt>
                <c:pt idx="654">
                  <c:v>99.959109100005577</c:v>
                </c:pt>
                <c:pt idx="655">
                  <c:v>99.958644172967354</c:v>
                </c:pt>
                <c:pt idx="656">
                  <c:v>99.958587474548082</c:v>
                </c:pt>
                <c:pt idx="657">
                  <c:v>99.958564795180351</c:v>
                </c:pt>
                <c:pt idx="658">
                  <c:v>99.958734890438251</c:v>
                </c:pt>
                <c:pt idx="659">
                  <c:v>99.958746230122102</c:v>
                </c:pt>
                <c:pt idx="660">
                  <c:v>99.958734890438251</c:v>
                </c:pt>
                <c:pt idx="661">
                  <c:v>99.958655512651234</c:v>
                </c:pt>
                <c:pt idx="662">
                  <c:v>99.958338001503193</c:v>
                </c:pt>
                <c:pt idx="663">
                  <c:v>99.958644172967354</c:v>
                </c:pt>
                <c:pt idx="664">
                  <c:v>99.958961684115408</c:v>
                </c:pt>
                <c:pt idx="665">
                  <c:v>99.959029722218574</c:v>
                </c:pt>
                <c:pt idx="666">
                  <c:v>99.958315322135476</c:v>
                </c:pt>
                <c:pt idx="667">
                  <c:v>99.95755556331693</c:v>
                </c:pt>
                <c:pt idx="668">
                  <c:v>99.955809252002709</c:v>
                </c:pt>
                <c:pt idx="669">
                  <c:v>99.953359880289227</c:v>
                </c:pt>
                <c:pt idx="670">
                  <c:v>99.948529174965429</c:v>
                </c:pt>
                <c:pt idx="671">
                  <c:v>99.941441872553739</c:v>
                </c:pt>
                <c:pt idx="672">
                  <c:v>99.93069185225572</c:v>
                </c:pt>
                <c:pt idx="673">
                  <c:v>99.91226486598535</c:v>
                </c:pt>
                <c:pt idx="674">
                  <c:v>99.884720773892596</c:v>
                </c:pt>
                <c:pt idx="675">
                  <c:v>99.854500516409189</c:v>
                </c:pt>
                <c:pt idx="676">
                  <c:v>99.83567664120379</c:v>
                </c:pt>
                <c:pt idx="677">
                  <c:v>99.827670824399547</c:v>
                </c:pt>
                <c:pt idx="678">
                  <c:v>99.82585647498216</c:v>
                </c:pt>
                <c:pt idx="679">
                  <c:v>99.82607192897548</c:v>
                </c:pt>
                <c:pt idx="680">
                  <c:v>99.82721723704519</c:v>
                </c:pt>
                <c:pt idx="681">
                  <c:v>99.828657376895251</c:v>
                </c:pt>
                <c:pt idx="682">
                  <c:v>99.830573783467372</c:v>
                </c:pt>
                <c:pt idx="683">
                  <c:v>99.832580907510376</c:v>
                </c:pt>
                <c:pt idx="684">
                  <c:v>99.834406596611629</c:v>
                </c:pt>
                <c:pt idx="685">
                  <c:v>99.835733339623076</c:v>
                </c:pt>
                <c:pt idx="686">
                  <c:v>99.836663193699479</c:v>
                </c:pt>
                <c:pt idx="687">
                  <c:v>99.838137352601123</c:v>
                </c:pt>
                <c:pt idx="688">
                  <c:v>99.839758927392907</c:v>
                </c:pt>
                <c:pt idx="689">
                  <c:v>99.839883663915359</c:v>
                </c:pt>
                <c:pt idx="690">
                  <c:v>99.840915575146497</c:v>
                </c:pt>
                <c:pt idx="691">
                  <c:v>99.841822749855197</c:v>
                </c:pt>
                <c:pt idx="692">
                  <c:v>99.842616527725298</c:v>
                </c:pt>
                <c:pt idx="693">
                  <c:v>99.842922699189486</c:v>
                </c:pt>
                <c:pt idx="694">
                  <c:v>99.843659778640287</c:v>
                </c:pt>
                <c:pt idx="695">
                  <c:v>99.844544273981271</c:v>
                </c:pt>
                <c:pt idx="696">
                  <c:v>99.8452813534321</c:v>
                </c:pt>
                <c:pt idx="697">
                  <c:v>99.846131829721486</c:v>
                </c:pt>
                <c:pt idx="698">
                  <c:v>99.846007093199049</c:v>
                </c:pt>
                <c:pt idx="699">
                  <c:v>99.846267905927789</c:v>
                </c:pt>
                <c:pt idx="700">
                  <c:v>99.846732832965984</c:v>
                </c:pt>
                <c:pt idx="701">
                  <c:v>99.847152401268772</c:v>
                </c:pt>
                <c:pt idx="702">
                  <c:v>99.847345175894361</c:v>
                </c:pt>
                <c:pt idx="703">
                  <c:v>99.847231779055775</c:v>
                </c:pt>
                <c:pt idx="704">
                  <c:v>99.847730725145581</c:v>
                </c:pt>
                <c:pt idx="705">
                  <c:v>99.847458572732947</c:v>
                </c:pt>
                <c:pt idx="706">
                  <c:v>99.84754929020383</c:v>
                </c:pt>
                <c:pt idx="707">
                  <c:v>99.847560629887681</c:v>
                </c:pt>
                <c:pt idx="708">
                  <c:v>99.848002877558187</c:v>
                </c:pt>
                <c:pt idx="709">
                  <c:v>99.848036896609756</c:v>
                </c:pt>
                <c:pt idx="710">
                  <c:v>99.84850182364795</c:v>
                </c:pt>
                <c:pt idx="711">
                  <c:v>99.848116274396759</c:v>
                </c:pt>
                <c:pt idx="712">
                  <c:v>99.847050344114038</c:v>
                </c:pt>
                <c:pt idx="713">
                  <c:v>99.846812210753001</c:v>
                </c:pt>
                <c:pt idx="714">
                  <c:v>99.847050344114038</c:v>
                </c:pt>
                <c:pt idx="715">
                  <c:v>99.846868909172315</c:v>
                </c:pt>
                <c:pt idx="716">
                  <c:v>99.84660809644356</c:v>
                </c:pt>
                <c:pt idx="717">
                  <c:v>99.846891588540018</c:v>
                </c:pt>
                <c:pt idx="718">
                  <c:v>99.846846229804598</c:v>
                </c:pt>
                <c:pt idx="719">
                  <c:v>99.846698813914429</c:v>
                </c:pt>
                <c:pt idx="720">
                  <c:v>99.846347283714792</c:v>
                </c:pt>
                <c:pt idx="721">
                  <c:v>99.845905036044329</c:v>
                </c:pt>
                <c:pt idx="722">
                  <c:v>99.845905036044329</c:v>
                </c:pt>
                <c:pt idx="723">
                  <c:v>99.846018432882914</c:v>
                </c:pt>
                <c:pt idx="724">
                  <c:v>99.845689582051008</c:v>
                </c:pt>
                <c:pt idx="725">
                  <c:v>99.845406089954537</c:v>
                </c:pt>
                <c:pt idx="726">
                  <c:v>99.845145277225797</c:v>
                </c:pt>
                <c:pt idx="727">
                  <c:v>99.845133937541931</c:v>
                </c:pt>
                <c:pt idx="728">
                  <c:v>99.844714369239156</c:v>
                </c:pt>
                <c:pt idx="729">
                  <c:v>99.844487575561985</c:v>
                </c:pt>
                <c:pt idx="730">
                  <c:v>99.844782407342308</c:v>
                </c:pt>
                <c:pt idx="731">
                  <c:v>99.844657670819856</c:v>
                </c:pt>
                <c:pt idx="732">
                  <c:v>99.844136045362362</c:v>
                </c:pt>
                <c:pt idx="733">
                  <c:v>99.844419537458833</c:v>
                </c:pt>
                <c:pt idx="734">
                  <c:v>99.844226762833216</c:v>
                </c:pt>
                <c:pt idx="735">
                  <c:v>99.84375049611117</c:v>
                </c:pt>
                <c:pt idx="736">
                  <c:v>99.843886572317473</c:v>
                </c:pt>
                <c:pt idx="737">
                  <c:v>99.843773175478887</c:v>
                </c:pt>
                <c:pt idx="738">
                  <c:v>99.843931931052893</c:v>
                </c:pt>
                <c:pt idx="739">
                  <c:v>99.84343298496313</c:v>
                </c:pt>
                <c:pt idx="740">
                  <c:v>99.843920591369056</c:v>
                </c:pt>
                <c:pt idx="741">
                  <c:v>99.844158724730079</c:v>
                </c:pt>
                <c:pt idx="742">
                  <c:v>99.84418140409781</c:v>
                </c:pt>
                <c:pt idx="743">
                  <c:v>99.844669010503722</c:v>
                </c:pt>
                <c:pt idx="744">
                  <c:v>99.844102026310793</c:v>
                </c:pt>
                <c:pt idx="745">
                  <c:v>99.844136045362362</c:v>
                </c:pt>
                <c:pt idx="746">
                  <c:v>99.843705137375736</c:v>
                </c:pt>
                <c:pt idx="747">
                  <c:v>99.843625759588718</c:v>
                </c:pt>
                <c:pt idx="748">
                  <c:v>99.843943270736773</c:v>
                </c:pt>
                <c:pt idx="749">
                  <c:v>99.843682458008004</c:v>
                </c:pt>
                <c:pt idx="750">
                  <c:v>99.84342164527925</c:v>
                </c:pt>
                <c:pt idx="751">
                  <c:v>99.842650546776881</c:v>
                </c:pt>
                <c:pt idx="752">
                  <c:v>99.842809302350901</c:v>
                </c:pt>
                <c:pt idx="753">
                  <c:v>99.842718584880018</c:v>
                </c:pt>
                <c:pt idx="754">
                  <c:v>99.842525810254429</c:v>
                </c:pt>
                <c:pt idx="755">
                  <c:v>99.842299016577257</c:v>
                </c:pt>
                <c:pt idx="756">
                  <c:v>99.842162940370955</c:v>
                </c:pt>
                <c:pt idx="757">
                  <c:v>99.842831981718632</c:v>
                </c:pt>
                <c:pt idx="758">
                  <c:v>99.842469111835129</c:v>
                </c:pt>
                <c:pt idx="759">
                  <c:v>99.842412413415843</c:v>
                </c:pt>
                <c:pt idx="760">
                  <c:v>99.842299016577257</c:v>
                </c:pt>
                <c:pt idx="761">
                  <c:v>99.842287676893392</c:v>
                </c:pt>
                <c:pt idx="762">
                  <c:v>99.842106241951669</c:v>
                </c:pt>
                <c:pt idx="763">
                  <c:v>99.84174337206818</c:v>
                </c:pt>
                <c:pt idx="764">
                  <c:v>99.841720692700449</c:v>
                </c:pt>
                <c:pt idx="765">
                  <c:v>99.841414521236288</c:v>
                </c:pt>
                <c:pt idx="766">
                  <c:v>99.841289784713823</c:v>
                </c:pt>
                <c:pt idx="767">
                  <c:v>99.841255765662268</c:v>
                </c:pt>
                <c:pt idx="768">
                  <c:v>99.841244425978402</c:v>
                </c:pt>
                <c:pt idx="769">
                  <c:v>99.840858876727197</c:v>
                </c:pt>
                <c:pt idx="770">
                  <c:v>99.840711460837042</c:v>
                </c:pt>
                <c:pt idx="771">
                  <c:v>99.840711460837042</c:v>
                </c:pt>
                <c:pt idx="772">
                  <c:v>99.840564044946873</c:v>
                </c:pt>
                <c:pt idx="773">
                  <c:v>99.840450648108288</c:v>
                </c:pt>
                <c:pt idx="774">
                  <c:v>99.840348590953553</c:v>
                </c:pt>
                <c:pt idx="775">
                  <c:v>99.840076438540947</c:v>
                </c:pt>
                <c:pt idx="776">
                  <c:v>99.839169263832247</c:v>
                </c:pt>
                <c:pt idx="777">
                  <c:v>99.838931130471238</c:v>
                </c:pt>
                <c:pt idx="778">
                  <c:v>99.838908451103521</c:v>
                </c:pt>
                <c:pt idx="779">
                  <c:v>99.83910122572911</c:v>
                </c:pt>
                <c:pt idx="780">
                  <c:v>99.839180603516127</c:v>
                </c:pt>
                <c:pt idx="781">
                  <c:v>99.838727016161769</c:v>
                </c:pt>
                <c:pt idx="782">
                  <c:v>99.838477543116895</c:v>
                </c:pt>
                <c:pt idx="783">
                  <c:v>99.838466203433015</c:v>
                </c:pt>
                <c:pt idx="784">
                  <c:v>99.838953809838941</c:v>
                </c:pt>
                <c:pt idx="785">
                  <c:v>99.838987828890524</c:v>
                </c:pt>
                <c:pt idx="786">
                  <c:v>99.839271320986981</c:v>
                </c:pt>
                <c:pt idx="787">
                  <c:v>99.839328019406267</c:v>
                </c:pt>
                <c:pt idx="788">
                  <c:v>99.838636298690915</c:v>
                </c:pt>
                <c:pt idx="789">
                  <c:v>99.837955917659372</c:v>
                </c:pt>
                <c:pt idx="790">
                  <c:v>99.837139460421554</c:v>
                </c:pt>
                <c:pt idx="791">
                  <c:v>99.837048742950699</c:v>
                </c:pt>
                <c:pt idx="792">
                  <c:v>99.837014723899102</c:v>
                </c:pt>
                <c:pt idx="793">
                  <c:v>99.83720749852472</c:v>
                </c:pt>
                <c:pt idx="794">
                  <c:v>99.83757036840818</c:v>
                </c:pt>
                <c:pt idx="795">
                  <c:v>99.837422952518025</c:v>
                </c:pt>
                <c:pt idx="796">
                  <c:v>99.836980704847534</c:v>
                </c:pt>
                <c:pt idx="797">
                  <c:v>99.837536349356611</c:v>
                </c:pt>
                <c:pt idx="798">
                  <c:v>99.838727016161769</c:v>
                </c:pt>
                <c:pt idx="799">
                  <c:v>99.83826208912356</c:v>
                </c:pt>
                <c:pt idx="800">
                  <c:v>99.83725285726014</c:v>
                </c:pt>
                <c:pt idx="801">
                  <c:v>99.836901327060517</c:v>
                </c:pt>
                <c:pt idx="802">
                  <c:v>99.836753911170362</c:v>
                </c:pt>
                <c:pt idx="803">
                  <c:v>99.836220946029002</c:v>
                </c:pt>
                <c:pt idx="804">
                  <c:v>99.836527117493176</c:v>
                </c:pt>
                <c:pt idx="805">
                  <c:v>99.837139460421554</c:v>
                </c:pt>
                <c:pt idx="806">
                  <c:v>99.837683765246766</c:v>
                </c:pt>
                <c:pt idx="807">
                  <c:v>99.837763143033769</c:v>
                </c:pt>
                <c:pt idx="808">
                  <c:v>99.836663193699479</c:v>
                </c:pt>
                <c:pt idx="809">
                  <c:v>99.836130228558133</c:v>
                </c:pt>
                <c:pt idx="810">
                  <c:v>99.836164247609716</c:v>
                </c:pt>
                <c:pt idx="811">
                  <c:v>99.835483866578187</c:v>
                </c:pt>
                <c:pt idx="812">
                  <c:v>99.83546118721047</c:v>
                </c:pt>
                <c:pt idx="813">
                  <c:v>99.834712768075789</c:v>
                </c:pt>
                <c:pt idx="814">
                  <c:v>99.834213821986012</c:v>
                </c:pt>
                <c:pt idx="815">
                  <c:v>99.834588031553338</c:v>
                </c:pt>
                <c:pt idx="816">
                  <c:v>99.834656069656504</c:v>
                </c:pt>
                <c:pt idx="817">
                  <c:v>99.833907650521823</c:v>
                </c:pt>
                <c:pt idx="818">
                  <c:v>99.833238609174174</c:v>
                </c:pt>
                <c:pt idx="819">
                  <c:v>99.832728323400517</c:v>
                </c:pt>
                <c:pt idx="820">
                  <c:v>99.832887078974537</c:v>
                </c:pt>
                <c:pt idx="821">
                  <c:v>99.832320094781608</c:v>
                </c:pt>
                <c:pt idx="822">
                  <c:v>99.831730431220961</c:v>
                </c:pt>
                <c:pt idx="823">
                  <c:v>99.830789237460678</c:v>
                </c:pt>
                <c:pt idx="824">
                  <c:v>99.830675840622106</c:v>
                </c:pt>
                <c:pt idx="825">
                  <c:v>99.830607802518941</c:v>
                </c:pt>
                <c:pt idx="826">
                  <c:v>99.830857275563844</c:v>
                </c:pt>
                <c:pt idx="827">
                  <c:v>99.830539764415803</c:v>
                </c:pt>
                <c:pt idx="828">
                  <c:v>99.82965526907482</c:v>
                </c:pt>
                <c:pt idx="829">
                  <c:v>99.830176894532315</c:v>
                </c:pt>
                <c:pt idx="830">
                  <c:v>99.830675840622106</c:v>
                </c:pt>
                <c:pt idx="831">
                  <c:v>99.830947993034712</c:v>
                </c:pt>
                <c:pt idx="832">
                  <c:v>99.830335650106335</c:v>
                </c:pt>
                <c:pt idx="833">
                  <c:v>99.829315078559063</c:v>
                </c:pt>
                <c:pt idx="834">
                  <c:v>99.828986227727157</c:v>
                </c:pt>
                <c:pt idx="835">
                  <c:v>99.828691395946834</c:v>
                </c:pt>
                <c:pt idx="836">
                  <c:v>99.828521300688948</c:v>
                </c:pt>
                <c:pt idx="837">
                  <c:v>99.827931637128302</c:v>
                </c:pt>
                <c:pt idx="838">
                  <c:v>99.82813575143777</c:v>
                </c:pt>
                <c:pt idx="839">
                  <c:v>99.828283167327925</c:v>
                </c:pt>
                <c:pt idx="840">
                  <c:v>99.828555319740531</c:v>
                </c:pt>
                <c:pt idx="841">
                  <c:v>99.827738862502713</c:v>
                </c:pt>
                <c:pt idx="842">
                  <c:v>99.82792029744445</c:v>
                </c:pt>
                <c:pt idx="843">
                  <c:v>99.827353313251493</c:v>
                </c:pt>
                <c:pt idx="844">
                  <c:v>99.826604894116841</c:v>
                </c:pt>
                <c:pt idx="845">
                  <c:v>99.826865706845581</c:v>
                </c:pt>
                <c:pt idx="846">
                  <c:v>99.827137859258187</c:v>
                </c:pt>
                <c:pt idx="847">
                  <c:v>99.827738862502713</c:v>
                </c:pt>
                <c:pt idx="848">
                  <c:v>99.826877046529447</c:v>
                </c:pt>
                <c:pt idx="849">
                  <c:v>99.825754417827426</c:v>
                </c:pt>
                <c:pt idx="850">
                  <c:v>99.825289490789231</c:v>
                </c:pt>
                <c:pt idx="851">
                  <c:v>99.824937960589608</c:v>
                </c:pt>
                <c:pt idx="852">
                  <c:v>99.824688487544705</c:v>
                </c:pt>
                <c:pt idx="853">
                  <c:v>99.824382316080531</c:v>
                </c:pt>
                <c:pt idx="854">
                  <c:v>99.823248347694658</c:v>
                </c:pt>
                <c:pt idx="855">
                  <c:v>99.823860690623036</c:v>
                </c:pt>
                <c:pt idx="856">
                  <c:v>99.823838011255319</c:v>
                </c:pt>
                <c:pt idx="857">
                  <c:v>99.824132843035642</c:v>
                </c:pt>
                <c:pt idx="858">
                  <c:v>99.823724614416733</c:v>
                </c:pt>
                <c:pt idx="859">
                  <c:v>99.823792652519884</c:v>
                </c:pt>
                <c:pt idx="860">
                  <c:v>99.823724614416733</c:v>
                </c:pt>
                <c:pt idx="861">
                  <c:v>99.823146290539938</c:v>
                </c:pt>
                <c:pt idx="862">
                  <c:v>99.823679255681299</c:v>
                </c:pt>
                <c:pt idx="863">
                  <c:v>99.823509160423413</c:v>
                </c:pt>
                <c:pt idx="864">
                  <c:v>99.823032893701352</c:v>
                </c:pt>
                <c:pt idx="865">
                  <c:v>99.822454569824544</c:v>
                </c:pt>
                <c:pt idx="866">
                  <c:v>99.822159738044235</c:v>
                </c:pt>
                <c:pt idx="867">
                  <c:v>99.822035001521797</c:v>
                </c:pt>
                <c:pt idx="868">
                  <c:v>99.822000982470215</c:v>
                </c:pt>
                <c:pt idx="869">
                  <c:v>99.821808207844597</c:v>
                </c:pt>
                <c:pt idx="870">
                  <c:v>99.821604093535157</c:v>
                </c:pt>
                <c:pt idx="871">
                  <c:v>99.821331941122551</c:v>
                </c:pt>
                <c:pt idx="872">
                  <c:v>99.820617541039454</c:v>
                </c:pt>
                <c:pt idx="873">
                  <c:v>99.820560842620154</c:v>
                </c:pt>
                <c:pt idx="874">
                  <c:v>99.819959839375656</c:v>
                </c:pt>
                <c:pt idx="875">
                  <c:v>99.820651560091008</c:v>
                </c:pt>
                <c:pt idx="876">
                  <c:v>99.820322709259116</c:v>
                </c:pt>
                <c:pt idx="877">
                  <c:v>99.819948499691776</c:v>
                </c:pt>
                <c:pt idx="878">
                  <c:v>99.819699026646887</c:v>
                </c:pt>
                <c:pt idx="879">
                  <c:v>99.819585629808316</c:v>
                </c:pt>
                <c:pt idx="880">
                  <c:v>99.81947223296973</c:v>
                </c:pt>
                <c:pt idx="881">
                  <c:v>99.819551610756747</c:v>
                </c:pt>
                <c:pt idx="882">
                  <c:v>99.818848550357487</c:v>
                </c:pt>
                <c:pt idx="883">
                  <c:v>99.818553718577178</c:v>
                </c:pt>
                <c:pt idx="884">
                  <c:v>99.817839318494066</c:v>
                </c:pt>
                <c:pt idx="885">
                  <c:v>99.817521807346026</c:v>
                </c:pt>
                <c:pt idx="886">
                  <c:v>99.817612524816894</c:v>
                </c:pt>
                <c:pt idx="887">
                  <c:v>99.817068219991683</c:v>
                </c:pt>
                <c:pt idx="888">
                  <c:v>99.816988842204651</c:v>
                </c:pt>
                <c:pt idx="889">
                  <c:v>99.817215635881851</c:v>
                </c:pt>
                <c:pt idx="890">
                  <c:v>99.816954823153097</c:v>
                </c:pt>
                <c:pt idx="891">
                  <c:v>99.816682670740491</c:v>
                </c:pt>
                <c:pt idx="892">
                  <c:v>99.816376499276302</c:v>
                </c:pt>
                <c:pt idx="893">
                  <c:v>99.81587755318651</c:v>
                </c:pt>
                <c:pt idx="894">
                  <c:v>99.816161045282996</c:v>
                </c:pt>
                <c:pt idx="895">
                  <c:v>99.81551468330305</c:v>
                </c:pt>
                <c:pt idx="896">
                  <c:v>99.815990950025096</c:v>
                </c:pt>
                <c:pt idx="897">
                  <c:v>99.81518583247113</c:v>
                </c:pt>
                <c:pt idx="898">
                  <c:v>99.815367267412867</c:v>
                </c:pt>
                <c:pt idx="899">
                  <c:v>99.814743584800652</c:v>
                </c:pt>
                <c:pt idx="900">
                  <c:v>99.814346695865581</c:v>
                </c:pt>
                <c:pt idx="901">
                  <c:v>99.813734352937217</c:v>
                </c:pt>
                <c:pt idx="902">
                  <c:v>99.81339416242146</c:v>
                </c:pt>
                <c:pt idx="903">
                  <c:v>99.813144689376585</c:v>
                </c:pt>
                <c:pt idx="904">
                  <c:v>99.81313334969272</c:v>
                </c:pt>
                <c:pt idx="905">
                  <c:v>99.81323540684744</c:v>
                </c:pt>
                <c:pt idx="906">
                  <c:v>99.812963254434834</c:v>
                </c:pt>
                <c:pt idx="907">
                  <c:v>99.812248854351736</c:v>
                </c:pt>
                <c:pt idx="908">
                  <c:v>99.812600384551359</c:v>
                </c:pt>
                <c:pt idx="909">
                  <c:v>99.812623063919077</c:v>
                </c:pt>
                <c:pt idx="910">
                  <c:v>99.812623063919077</c:v>
                </c:pt>
                <c:pt idx="911">
                  <c:v>99.811908663835979</c:v>
                </c:pt>
                <c:pt idx="912">
                  <c:v>99.81122828280445</c:v>
                </c:pt>
                <c:pt idx="913">
                  <c:v>99.811103546282027</c:v>
                </c:pt>
                <c:pt idx="914">
                  <c:v>99.810661298611507</c:v>
                </c:pt>
                <c:pt idx="915">
                  <c:v>99.810615939876087</c:v>
                </c:pt>
                <c:pt idx="916">
                  <c:v>99.810865412920975</c:v>
                </c:pt>
                <c:pt idx="917">
                  <c:v>99.810661298611507</c:v>
                </c:pt>
                <c:pt idx="918">
                  <c:v>99.810343787463481</c:v>
                </c:pt>
                <c:pt idx="919">
                  <c:v>99.810116993786295</c:v>
                </c:pt>
                <c:pt idx="920">
                  <c:v>99.80991287947684</c:v>
                </c:pt>
                <c:pt idx="921">
                  <c:v>99.809527330225649</c:v>
                </c:pt>
                <c:pt idx="922">
                  <c:v>99.809765463586686</c:v>
                </c:pt>
                <c:pt idx="923">
                  <c:v>99.809810822322135</c:v>
                </c:pt>
                <c:pt idx="924">
                  <c:v>99.809720104851237</c:v>
                </c:pt>
                <c:pt idx="925">
                  <c:v>99.80896034603272</c:v>
                </c:pt>
                <c:pt idx="926">
                  <c:v>99.808313984052774</c:v>
                </c:pt>
                <c:pt idx="927">
                  <c:v>99.808155228478739</c:v>
                </c:pt>
                <c:pt idx="928">
                  <c:v>99.80758824428581</c:v>
                </c:pt>
                <c:pt idx="929">
                  <c:v>99.807656282388976</c:v>
                </c:pt>
                <c:pt idx="930">
                  <c:v>99.807202695034619</c:v>
                </c:pt>
                <c:pt idx="931">
                  <c:v>99.80742948871179</c:v>
                </c:pt>
                <c:pt idx="932">
                  <c:v>99.80738412997637</c:v>
                </c:pt>
                <c:pt idx="933">
                  <c:v>99.807021260092881</c:v>
                </c:pt>
                <c:pt idx="934">
                  <c:v>99.80700992040903</c:v>
                </c:pt>
                <c:pt idx="935">
                  <c:v>99.806941882305864</c:v>
                </c:pt>
                <c:pt idx="936">
                  <c:v>99.806828485467292</c:v>
                </c:pt>
                <c:pt idx="937">
                  <c:v>99.806329539377501</c:v>
                </c:pt>
                <c:pt idx="938">
                  <c:v>99.806125425068046</c:v>
                </c:pt>
                <c:pt idx="939">
                  <c:v>99.806182123487346</c:v>
                </c:pt>
                <c:pt idx="940">
                  <c:v>99.806352218745218</c:v>
                </c:pt>
                <c:pt idx="941">
                  <c:v>99.805785234552275</c:v>
                </c:pt>
                <c:pt idx="942">
                  <c:v>99.806159444119629</c:v>
                </c:pt>
                <c:pt idx="943">
                  <c:v>99.806136764751912</c:v>
                </c:pt>
                <c:pt idx="944">
                  <c:v>99.805762555184558</c:v>
                </c:pt>
                <c:pt idx="945">
                  <c:v>99.806091406016478</c:v>
                </c:pt>
                <c:pt idx="946">
                  <c:v>99.805683177397555</c:v>
                </c:pt>
                <c:pt idx="947">
                  <c:v>99.804413132805379</c:v>
                </c:pt>
                <c:pt idx="948">
                  <c:v>99.805025475733757</c:v>
                </c:pt>
                <c:pt idx="949">
                  <c:v>99.80500279636604</c:v>
                </c:pt>
                <c:pt idx="950">
                  <c:v>99.804288396282942</c:v>
                </c:pt>
                <c:pt idx="951">
                  <c:v>99.804174999444356</c:v>
                </c:pt>
                <c:pt idx="952">
                  <c:v>99.802474046865555</c:v>
                </c:pt>
                <c:pt idx="953">
                  <c:v>99.803075050110053</c:v>
                </c:pt>
                <c:pt idx="954">
                  <c:v>99.803301843787239</c:v>
                </c:pt>
                <c:pt idx="955">
                  <c:v>99.803188446948653</c:v>
                </c:pt>
                <c:pt idx="956">
                  <c:v>99.802156535717501</c:v>
                </c:pt>
                <c:pt idx="957">
                  <c:v>99.801464815002134</c:v>
                </c:pt>
                <c:pt idx="958">
                  <c:v>99.801725627730875</c:v>
                </c:pt>
                <c:pt idx="959">
                  <c:v>99.801192662589528</c:v>
                </c:pt>
                <c:pt idx="960">
                  <c:v>99.801022567331628</c:v>
                </c:pt>
                <c:pt idx="961">
                  <c:v>99.800761754602888</c:v>
                </c:pt>
                <c:pt idx="962">
                  <c:v>99.801124624486377</c:v>
                </c:pt>
                <c:pt idx="963">
                  <c:v>99.801453475318269</c:v>
                </c:pt>
                <c:pt idx="964">
                  <c:v>99.800988548280074</c:v>
                </c:pt>
                <c:pt idx="965">
                  <c:v>99.799718503687899</c:v>
                </c:pt>
                <c:pt idx="966">
                  <c:v>99.799922617997339</c:v>
                </c:pt>
                <c:pt idx="967">
                  <c:v>99.799537068746147</c:v>
                </c:pt>
                <c:pt idx="968">
                  <c:v>99.799480370326862</c:v>
                </c:pt>
                <c:pt idx="969">
                  <c:v>99.798414440044141</c:v>
                </c:pt>
                <c:pt idx="970">
                  <c:v>99.798346401940989</c:v>
                </c:pt>
                <c:pt idx="971">
                  <c:v>99.797280471658269</c:v>
                </c:pt>
                <c:pt idx="972">
                  <c:v>99.79740520818072</c:v>
                </c:pt>
                <c:pt idx="973">
                  <c:v>99.797597982806323</c:v>
                </c:pt>
                <c:pt idx="974">
                  <c:v>99.797121716084249</c:v>
                </c:pt>
                <c:pt idx="975">
                  <c:v>99.796724827149205</c:v>
                </c:pt>
                <c:pt idx="976">
                  <c:v>99.796974300194094</c:v>
                </c:pt>
                <c:pt idx="977">
                  <c:v>99.796770185884625</c:v>
                </c:pt>
                <c:pt idx="978">
                  <c:v>99.795874350859805</c:v>
                </c:pt>
                <c:pt idx="979">
                  <c:v>99.795874350859805</c:v>
                </c:pt>
                <c:pt idx="980">
                  <c:v>99.795590858763319</c:v>
                </c:pt>
                <c:pt idx="981">
                  <c:v>99.795817652440505</c:v>
                </c:pt>
                <c:pt idx="982">
                  <c:v>99.795466122240882</c:v>
                </c:pt>
                <c:pt idx="983">
                  <c:v>99.795466122240882</c:v>
                </c:pt>
                <c:pt idx="984">
                  <c:v>99.79539808413773</c:v>
                </c:pt>
                <c:pt idx="985">
                  <c:v>99.795069233305838</c:v>
                </c:pt>
                <c:pt idx="986">
                  <c:v>99.794751722157784</c:v>
                </c:pt>
                <c:pt idx="987">
                  <c:v>99.794490909429044</c:v>
                </c:pt>
                <c:pt idx="988">
                  <c:v>99.794831099944787</c:v>
                </c:pt>
                <c:pt idx="989">
                  <c:v>99.794252776068021</c:v>
                </c:pt>
                <c:pt idx="990">
                  <c:v>99.794184737964855</c:v>
                </c:pt>
                <c:pt idx="991">
                  <c:v>99.794003303023104</c:v>
                </c:pt>
                <c:pt idx="992">
                  <c:v>99.793254883888451</c:v>
                </c:pt>
                <c:pt idx="993">
                  <c:v>99.793220864836869</c:v>
                </c:pt>
                <c:pt idx="994">
                  <c:v>99.792823975901825</c:v>
                </c:pt>
                <c:pt idx="995">
                  <c:v>99.792370388547468</c:v>
                </c:pt>
                <c:pt idx="996">
                  <c:v>99.792211632973448</c:v>
                </c:pt>
                <c:pt idx="997">
                  <c:v>99.792007518663979</c:v>
                </c:pt>
                <c:pt idx="998">
                  <c:v>99.79159929004507</c:v>
                </c:pt>
                <c:pt idx="999">
                  <c:v>99.791236420161596</c:v>
                </c:pt>
                <c:pt idx="1000">
                  <c:v>99.790782832807253</c:v>
                </c:pt>
                <c:pt idx="1001">
                  <c:v>99.790567378813932</c:v>
                </c:pt>
                <c:pt idx="1002">
                  <c:v>99.790884889961987</c:v>
                </c:pt>
                <c:pt idx="1003">
                  <c:v>99.790816851858821</c:v>
                </c:pt>
                <c:pt idx="1004">
                  <c:v>99.79102096616829</c:v>
                </c:pt>
                <c:pt idx="1005">
                  <c:v>99.790499340710767</c:v>
                </c:pt>
                <c:pt idx="1006">
                  <c:v>99.790057093040303</c:v>
                </c:pt>
                <c:pt idx="1007">
                  <c:v>99.790261207349744</c:v>
                </c:pt>
                <c:pt idx="1008">
                  <c:v>99.789580826318229</c:v>
                </c:pt>
                <c:pt idx="1009">
                  <c:v>99.789059200860734</c:v>
                </c:pt>
                <c:pt idx="1010">
                  <c:v>99.788787048448128</c:v>
                </c:pt>
                <c:pt idx="1011">
                  <c:v>99.788821067499697</c:v>
                </c:pt>
                <c:pt idx="1012">
                  <c:v>99.788514896035494</c:v>
                </c:pt>
                <c:pt idx="1013">
                  <c:v>99.788934464338269</c:v>
                </c:pt>
                <c:pt idx="1014">
                  <c:v>99.78858293413866</c:v>
                </c:pt>
                <c:pt idx="1015">
                  <c:v>99.788106667416585</c:v>
                </c:pt>
                <c:pt idx="1016">
                  <c:v>99.787528343539805</c:v>
                </c:pt>
                <c:pt idx="1017">
                  <c:v>99.786700546618121</c:v>
                </c:pt>
                <c:pt idx="1018">
                  <c:v>99.785986146535038</c:v>
                </c:pt>
                <c:pt idx="1019">
                  <c:v>99.786110883057461</c:v>
                </c:pt>
                <c:pt idx="1020">
                  <c:v>99.786042844954324</c:v>
                </c:pt>
                <c:pt idx="1021">
                  <c:v>99.785861410012572</c:v>
                </c:pt>
                <c:pt idx="1022">
                  <c:v>99.785611936967683</c:v>
                </c:pt>
                <c:pt idx="1023">
                  <c:v>99.785271746451926</c:v>
                </c:pt>
                <c:pt idx="1024">
                  <c:v>99.78468208289128</c:v>
                </c:pt>
                <c:pt idx="1025">
                  <c:v>99.784500647949528</c:v>
                </c:pt>
                <c:pt idx="1026">
                  <c:v>99.783956343124316</c:v>
                </c:pt>
                <c:pt idx="1027">
                  <c:v>99.783899644705016</c:v>
                </c:pt>
                <c:pt idx="1028">
                  <c:v>99.783548114505408</c:v>
                </c:pt>
                <c:pt idx="1029">
                  <c:v>99.783207923989636</c:v>
                </c:pt>
                <c:pt idx="1030">
                  <c:v>99.78346873671839</c:v>
                </c:pt>
                <c:pt idx="1031">
                  <c:v>99.783207923989636</c:v>
                </c:pt>
                <c:pt idx="1032">
                  <c:v>99.782856393790027</c:v>
                </c:pt>
                <c:pt idx="1033">
                  <c:v>99.782708977899873</c:v>
                </c:pt>
                <c:pt idx="1034">
                  <c:v>99.782856393790027</c:v>
                </c:pt>
                <c:pt idx="1035">
                  <c:v>99.781949219081341</c:v>
                </c:pt>
                <c:pt idx="1036">
                  <c:v>99.781155441211226</c:v>
                </c:pt>
                <c:pt idx="1037">
                  <c:v>99.781461612675386</c:v>
                </c:pt>
                <c:pt idx="1038">
                  <c:v>99.781155441211226</c:v>
                </c:pt>
                <c:pt idx="1039">
                  <c:v>99.780509079231265</c:v>
                </c:pt>
                <c:pt idx="1040">
                  <c:v>99.780554437966714</c:v>
                </c:pt>
                <c:pt idx="1041">
                  <c:v>99.780781231643871</c:v>
                </c:pt>
                <c:pt idx="1042">
                  <c:v>99.780373003024962</c:v>
                </c:pt>
                <c:pt idx="1043">
                  <c:v>99.780146209347805</c:v>
                </c:pt>
                <c:pt idx="1044">
                  <c:v>99.779987453773785</c:v>
                </c:pt>
                <c:pt idx="1045">
                  <c:v>99.779692621993448</c:v>
                </c:pt>
                <c:pt idx="1046">
                  <c:v>99.779545206103279</c:v>
                </c:pt>
                <c:pt idx="1047">
                  <c:v>99.779080279065084</c:v>
                </c:pt>
                <c:pt idx="1048">
                  <c:v>99.778275161511118</c:v>
                </c:pt>
                <c:pt idx="1049">
                  <c:v>99.777379326486283</c:v>
                </c:pt>
                <c:pt idx="1050">
                  <c:v>99.777390666170135</c:v>
                </c:pt>
                <c:pt idx="1051">
                  <c:v>99.77692573913194</c:v>
                </c:pt>
                <c:pt idx="1052">
                  <c:v>99.777776215421326</c:v>
                </c:pt>
                <c:pt idx="1053">
                  <c:v>99.775859808849205</c:v>
                </c:pt>
                <c:pt idx="1054">
                  <c:v>99.77539488181101</c:v>
                </c:pt>
                <c:pt idx="1055">
                  <c:v>99.774725840463347</c:v>
                </c:pt>
                <c:pt idx="1056">
                  <c:v>99.773966081644815</c:v>
                </c:pt>
                <c:pt idx="1057">
                  <c:v>99.77464646267633</c:v>
                </c:pt>
                <c:pt idx="1058">
                  <c:v>99.774249573741272</c:v>
                </c:pt>
                <c:pt idx="1059">
                  <c:v>99.772775414839671</c:v>
                </c:pt>
                <c:pt idx="1060">
                  <c:v>99.772423884640034</c:v>
                </c:pt>
                <c:pt idx="1061">
                  <c:v>99.773591872077489</c:v>
                </c:pt>
                <c:pt idx="1062">
                  <c:v>99.773467135555023</c:v>
                </c:pt>
                <c:pt idx="1063">
                  <c:v>99.772265129066014</c:v>
                </c:pt>
                <c:pt idx="1064">
                  <c:v>99.771505370247496</c:v>
                </c:pt>
                <c:pt idx="1065">
                  <c:v>99.77074561142895</c:v>
                </c:pt>
                <c:pt idx="1066">
                  <c:v>99.770042551029704</c:v>
                </c:pt>
                <c:pt idx="1067">
                  <c:v>99.769282792211172</c:v>
                </c:pt>
                <c:pt idx="1068">
                  <c:v>99.768965281063132</c:v>
                </c:pt>
                <c:pt idx="1069">
                  <c:v>99.76840963655404</c:v>
                </c:pt>
                <c:pt idx="1070">
                  <c:v>99.767491122161502</c:v>
                </c:pt>
                <c:pt idx="1071">
                  <c:v>99.767797293625691</c:v>
                </c:pt>
                <c:pt idx="1072">
                  <c:v>99.767593179316222</c:v>
                </c:pt>
                <c:pt idx="1073">
                  <c:v>99.767139591961879</c:v>
                </c:pt>
                <c:pt idx="1074">
                  <c:v>99.766538588717381</c:v>
                </c:pt>
                <c:pt idx="1075">
                  <c:v>99.76625509662091</c:v>
                </c:pt>
                <c:pt idx="1076">
                  <c:v>99.765937585472869</c:v>
                </c:pt>
                <c:pt idx="1077">
                  <c:v>99.765223185389758</c:v>
                </c:pt>
                <c:pt idx="1078">
                  <c:v>99.765075769499617</c:v>
                </c:pt>
                <c:pt idx="1079">
                  <c:v>99.764780937719294</c:v>
                </c:pt>
                <c:pt idx="1080">
                  <c:v>99.764316010681071</c:v>
                </c:pt>
                <c:pt idx="1081">
                  <c:v>99.764542804358243</c:v>
                </c:pt>
                <c:pt idx="1082">
                  <c:v>99.764168594790917</c:v>
                </c:pt>
                <c:pt idx="1083">
                  <c:v>99.763272759766082</c:v>
                </c:pt>
                <c:pt idx="1084">
                  <c:v>99.762909889882593</c:v>
                </c:pt>
                <c:pt idx="1085">
                  <c:v>99.762581039050701</c:v>
                </c:pt>
                <c:pt idx="1086">
                  <c:v>99.762955248618042</c:v>
                </c:pt>
                <c:pt idx="1087">
                  <c:v>99.762955248618042</c:v>
                </c:pt>
                <c:pt idx="1088">
                  <c:v>99.762637737469987</c:v>
                </c:pt>
                <c:pt idx="1089">
                  <c:v>99.762104772328627</c:v>
                </c:pt>
                <c:pt idx="1090">
                  <c:v>99.76141305161326</c:v>
                </c:pt>
                <c:pt idx="1091">
                  <c:v>99.761469750032546</c:v>
                </c:pt>
                <c:pt idx="1092">
                  <c:v>99.760653292794714</c:v>
                </c:pt>
                <c:pt idx="1093">
                  <c:v>99.760778029317166</c:v>
                </c:pt>
                <c:pt idx="1094">
                  <c:v>99.760778029317166</c:v>
                </c:pt>
                <c:pt idx="1095">
                  <c:v>99.760744010265583</c:v>
                </c:pt>
                <c:pt idx="1096">
                  <c:v>99.760517216588411</c:v>
                </c:pt>
                <c:pt idx="1097">
                  <c:v>99.760778029317166</c:v>
                </c:pt>
                <c:pt idx="1098">
                  <c:v>99.76066463247858</c:v>
                </c:pt>
                <c:pt idx="1099">
                  <c:v>99.760006930814768</c:v>
                </c:pt>
                <c:pt idx="1100">
                  <c:v>99.759814156189179</c:v>
                </c:pt>
                <c:pt idx="1101">
                  <c:v>99.759700759350594</c:v>
                </c:pt>
                <c:pt idx="1102">
                  <c:v>99.759666740299025</c:v>
                </c:pt>
                <c:pt idx="1103">
                  <c:v>99.759768797453731</c:v>
                </c:pt>
                <c:pt idx="1104">
                  <c:v>99.759610041879725</c:v>
                </c:pt>
                <c:pt idx="1105">
                  <c:v>99.759632721247428</c:v>
                </c:pt>
                <c:pt idx="1106">
                  <c:v>99.759598702195859</c:v>
                </c:pt>
                <c:pt idx="1107">
                  <c:v>99.759553343460411</c:v>
                </c:pt>
                <c:pt idx="1108">
                  <c:v>99.759179133893099</c:v>
                </c:pt>
                <c:pt idx="1109">
                  <c:v>99.759644060931294</c:v>
                </c:pt>
                <c:pt idx="1110">
                  <c:v>99.759734778402162</c:v>
                </c:pt>
                <c:pt idx="1111">
                  <c:v>99.759496645041125</c:v>
                </c:pt>
                <c:pt idx="1112">
                  <c:v>99.759145114841502</c:v>
                </c:pt>
                <c:pt idx="1113">
                  <c:v>99.758884302112776</c:v>
                </c:pt>
                <c:pt idx="1114">
                  <c:v>99.758498752861556</c:v>
                </c:pt>
                <c:pt idx="1115">
                  <c:v>99.758702867171024</c:v>
                </c:pt>
                <c:pt idx="1116">
                  <c:v>99.75812454329423</c:v>
                </c:pt>
                <c:pt idx="1117">
                  <c:v>99.757636936888304</c:v>
                </c:pt>
                <c:pt idx="1118">
                  <c:v>99.757024593959926</c:v>
                </c:pt>
                <c:pt idx="1119">
                  <c:v>99.75686583838592</c:v>
                </c:pt>
                <c:pt idx="1120">
                  <c:v>99.75680913996662</c:v>
                </c:pt>
                <c:pt idx="1121">
                  <c:v>99.75706995269536</c:v>
                </c:pt>
                <c:pt idx="1122">
                  <c:v>99.757194689217826</c:v>
                </c:pt>
                <c:pt idx="1123">
                  <c:v>99.756888517753623</c:v>
                </c:pt>
                <c:pt idx="1124">
                  <c:v>99.757330765424129</c:v>
                </c:pt>
                <c:pt idx="1125">
                  <c:v>99.757172009850109</c:v>
                </c:pt>
                <c:pt idx="1126">
                  <c:v>99.75660502565718</c:v>
                </c:pt>
                <c:pt idx="1127">
                  <c:v>99.756242155773677</c:v>
                </c:pt>
                <c:pt idx="1128">
                  <c:v>99.755471057271308</c:v>
                </c:pt>
                <c:pt idx="1129">
                  <c:v>99.754983450865382</c:v>
                </c:pt>
                <c:pt idx="1130">
                  <c:v>99.75426905078227</c:v>
                </c:pt>
                <c:pt idx="1131">
                  <c:v>99.754053596788964</c:v>
                </c:pt>
                <c:pt idx="1132">
                  <c:v>99.753906180898809</c:v>
                </c:pt>
                <c:pt idx="1133">
                  <c:v>99.753962879318109</c:v>
                </c:pt>
                <c:pt idx="1134">
                  <c:v>99.754132974575967</c:v>
                </c:pt>
                <c:pt idx="1135">
                  <c:v>99.754473165091738</c:v>
                </c:pt>
                <c:pt idx="1136">
                  <c:v>99.75426905078227</c:v>
                </c:pt>
                <c:pt idx="1137">
                  <c:v>99.753860822163361</c:v>
                </c:pt>
                <c:pt idx="1138">
                  <c:v>99.753849482479524</c:v>
                </c:pt>
                <c:pt idx="1139">
                  <c:v>99.753350536389732</c:v>
                </c:pt>
                <c:pt idx="1140">
                  <c:v>99.752874269667657</c:v>
                </c:pt>
                <c:pt idx="1141">
                  <c:v>99.752352644210163</c:v>
                </c:pt>
                <c:pt idx="1142">
                  <c:v>99.752227907687711</c:v>
                </c:pt>
                <c:pt idx="1143">
                  <c:v>99.75231862515858</c:v>
                </c:pt>
                <c:pt idx="1144">
                  <c:v>99.752091831481408</c:v>
                </c:pt>
                <c:pt idx="1145">
                  <c:v>99.751910396539671</c:v>
                </c:pt>
                <c:pt idx="1146">
                  <c:v>99.751354752030593</c:v>
                </c:pt>
                <c:pt idx="1147">
                  <c:v>99.751252694875873</c:v>
                </c:pt>
                <c:pt idx="1148">
                  <c:v>99.751434129817611</c:v>
                </c:pt>
                <c:pt idx="1149">
                  <c:v>99.751524847288479</c:v>
                </c:pt>
                <c:pt idx="1150">
                  <c:v>99.751502167920762</c:v>
                </c:pt>
                <c:pt idx="1151">
                  <c:v>99.751445469501462</c:v>
                </c:pt>
                <c:pt idx="1152">
                  <c:v>99.751014561514822</c:v>
                </c:pt>
                <c:pt idx="1153">
                  <c:v>99.750629012263644</c:v>
                </c:pt>
                <c:pt idx="1154">
                  <c:v>99.75052695510891</c:v>
                </c:pt>
                <c:pt idx="1155">
                  <c:v>99.75016408522545</c:v>
                </c:pt>
                <c:pt idx="1156">
                  <c:v>99.750016669335267</c:v>
                </c:pt>
                <c:pt idx="1157">
                  <c:v>99.750107386806135</c:v>
                </c:pt>
                <c:pt idx="1158">
                  <c:v>99.749891932812815</c:v>
                </c:pt>
                <c:pt idx="1159">
                  <c:v>99.749540402613206</c:v>
                </c:pt>
                <c:pt idx="1160">
                  <c:v>99.749495043877772</c:v>
                </c:pt>
                <c:pt idx="1161">
                  <c:v>99.749177532729732</c:v>
                </c:pt>
                <c:pt idx="1162">
                  <c:v>99.749098154942715</c:v>
                </c:pt>
                <c:pt idx="1163">
                  <c:v>99.749132173994298</c:v>
                </c:pt>
                <c:pt idx="1164">
                  <c:v>99.748712605691523</c:v>
                </c:pt>
                <c:pt idx="1165">
                  <c:v>99.748485812014337</c:v>
                </c:pt>
                <c:pt idx="1166">
                  <c:v>99.747680694460371</c:v>
                </c:pt>
                <c:pt idx="1167">
                  <c:v>99.747816770666674</c:v>
                </c:pt>
                <c:pt idx="1168">
                  <c:v>99.747045672164305</c:v>
                </c:pt>
                <c:pt idx="1169">
                  <c:v>99.746966294377287</c:v>
                </c:pt>
                <c:pt idx="1170">
                  <c:v>99.746376630816641</c:v>
                </c:pt>
                <c:pt idx="1171">
                  <c:v>99.746796199119387</c:v>
                </c:pt>
                <c:pt idx="1172">
                  <c:v>99.74678485943555</c:v>
                </c:pt>
                <c:pt idx="1173">
                  <c:v>99.747011653112708</c:v>
                </c:pt>
                <c:pt idx="1174">
                  <c:v>99.746682802280816</c:v>
                </c:pt>
                <c:pt idx="1175">
                  <c:v>99.746263233978055</c:v>
                </c:pt>
                <c:pt idx="1176">
                  <c:v>99.746251894294176</c:v>
                </c:pt>
                <c:pt idx="1177">
                  <c:v>99.745718929152815</c:v>
                </c:pt>
                <c:pt idx="1178">
                  <c:v>99.745344719585503</c:v>
                </c:pt>
                <c:pt idx="1179">
                  <c:v>99.745061227489032</c:v>
                </c:pt>
                <c:pt idx="1180">
                  <c:v>99.745061227489032</c:v>
                </c:pt>
                <c:pt idx="1181">
                  <c:v>99.745322040217772</c:v>
                </c:pt>
                <c:pt idx="1182">
                  <c:v>99.745208643379186</c:v>
                </c:pt>
                <c:pt idx="1183">
                  <c:v>99.744698357605557</c:v>
                </c:pt>
                <c:pt idx="1184">
                  <c:v>99.744857113179563</c:v>
                </c:pt>
                <c:pt idx="1185">
                  <c:v>99.744369506773651</c:v>
                </c:pt>
                <c:pt idx="1186">
                  <c:v>99.74408601467718</c:v>
                </c:pt>
                <c:pt idx="1187">
                  <c:v>99.743428313013368</c:v>
                </c:pt>
                <c:pt idx="1188">
                  <c:v>99.74297472565901</c:v>
                </c:pt>
                <c:pt idx="1189">
                  <c:v>99.742736592298002</c:v>
                </c:pt>
                <c:pt idx="1190">
                  <c:v>99.742260325575927</c:v>
                </c:pt>
                <c:pt idx="1191">
                  <c:v>99.741602623912144</c:v>
                </c:pt>
                <c:pt idx="1192">
                  <c:v>99.741908795376304</c:v>
                </c:pt>
                <c:pt idx="1193">
                  <c:v>99.741591284228264</c:v>
                </c:pt>
                <c:pt idx="1194">
                  <c:v>99.741455208021961</c:v>
                </c:pt>
                <c:pt idx="1195">
                  <c:v>99.74108099845462</c:v>
                </c:pt>
                <c:pt idx="1196">
                  <c:v>99.740740807938849</c:v>
                </c:pt>
                <c:pt idx="1197">
                  <c:v>99.740616071416426</c:v>
                </c:pt>
                <c:pt idx="1198">
                  <c:v>99.740275880900654</c:v>
                </c:pt>
                <c:pt idx="1199">
                  <c:v>99.740230522165234</c:v>
                </c:pt>
                <c:pt idx="1200">
                  <c:v>99.740355258687657</c:v>
                </c:pt>
                <c:pt idx="1201">
                  <c:v>99.740355258687657</c:v>
                </c:pt>
                <c:pt idx="1202">
                  <c:v>99.739878991965597</c:v>
                </c:pt>
                <c:pt idx="1203">
                  <c:v>99.739561480817571</c:v>
                </c:pt>
                <c:pt idx="1204">
                  <c:v>99.738915118837625</c:v>
                </c:pt>
                <c:pt idx="1205">
                  <c:v>99.738529569586419</c:v>
                </c:pt>
                <c:pt idx="1206">
                  <c:v>99.737622394877732</c:v>
                </c:pt>
                <c:pt idx="1207">
                  <c:v>99.738200718754527</c:v>
                </c:pt>
                <c:pt idx="1208">
                  <c:v>99.737735791716318</c:v>
                </c:pt>
                <c:pt idx="1209">
                  <c:v>99.737554356774567</c:v>
                </c:pt>
                <c:pt idx="1210">
                  <c:v>99.737849188554904</c:v>
                </c:pt>
                <c:pt idx="1211">
                  <c:v>99.737985264761207</c:v>
                </c:pt>
                <c:pt idx="1212">
                  <c:v>99.737089429736372</c:v>
                </c:pt>
                <c:pt idx="1213">
                  <c:v>99.73659048364658</c:v>
                </c:pt>
                <c:pt idx="1214">
                  <c:v>99.736238953446971</c:v>
                </c:pt>
                <c:pt idx="1215">
                  <c:v>99.735705988305597</c:v>
                </c:pt>
                <c:pt idx="1216">
                  <c:v>99.736159575659954</c:v>
                </c:pt>
                <c:pt idx="1217">
                  <c:v>99.735955461350514</c:v>
                </c:pt>
                <c:pt idx="1218">
                  <c:v>99.735921442298917</c:v>
                </c:pt>
                <c:pt idx="1219">
                  <c:v>99.735717327989477</c:v>
                </c:pt>
                <c:pt idx="1220">
                  <c:v>99.735263740635119</c:v>
                </c:pt>
                <c:pt idx="1221">
                  <c:v>99.735139004112668</c:v>
                </c:pt>
                <c:pt idx="1222">
                  <c:v>99.734469962765033</c:v>
                </c:pt>
                <c:pt idx="1223">
                  <c:v>99.734311207190999</c:v>
                </c:pt>
                <c:pt idx="1224">
                  <c:v>99.733857619836655</c:v>
                </c:pt>
                <c:pt idx="1225">
                  <c:v>99.733438051533881</c:v>
                </c:pt>
                <c:pt idx="1226">
                  <c:v>99.733426711850015</c:v>
                </c:pt>
                <c:pt idx="1227">
                  <c:v>99.733211257856709</c:v>
                </c:pt>
                <c:pt idx="1228">
                  <c:v>99.732474178405866</c:v>
                </c:pt>
                <c:pt idx="1229">
                  <c:v>99.731975232316103</c:v>
                </c:pt>
                <c:pt idx="1230">
                  <c:v>99.732394800618863</c:v>
                </c:pt>
                <c:pt idx="1231">
                  <c:v>99.733222597540546</c:v>
                </c:pt>
                <c:pt idx="1232">
                  <c:v>99.732700972083066</c:v>
                </c:pt>
                <c:pt idx="1233">
                  <c:v>99.732315422831846</c:v>
                </c:pt>
                <c:pt idx="1234">
                  <c:v>99.732655613347617</c:v>
                </c:pt>
                <c:pt idx="1235">
                  <c:v>99.733029822914972</c:v>
                </c:pt>
                <c:pt idx="1236">
                  <c:v>99.731850495793651</c:v>
                </c:pt>
                <c:pt idx="1237">
                  <c:v>99.731975232316103</c:v>
                </c:pt>
                <c:pt idx="1238">
                  <c:v>99.73173709895508</c:v>
                </c:pt>
                <c:pt idx="1239">
                  <c:v>99.731385568755442</c:v>
                </c:pt>
                <c:pt idx="1240">
                  <c:v>99.731158775078271</c:v>
                </c:pt>
                <c:pt idx="1241">
                  <c:v>99.730818584562513</c:v>
                </c:pt>
                <c:pt idx="1242">
                  <c:v>99.729866051118378</c:v>
                </c:pt>
                <c:pt idx="1243">
                  <c:v>99.729321746293166</c:v>
                </c:pt>
                <c:pt idx="1244">
                  <c:v>99.729015574828978</c:v>
                </c:pt>
                <c:pt idx="1245">
                  <c:v>99.729968108273113</c:v>
                </c:pt>
                <c:pt idx="1246">
                  <c:v>99.729128971667564</c:v>
                </c:pt>
                <c:pt idx="1247">
                  <c:v>99.728652704945503</c:v>
                </c:pt>
                <c:pt idx="1248">
                  <c:v>99.72825581601046</c:v>
                </c:pt>
                <c:pt idx="1249">
                  <c:v>99.727995003281706</c:v>
                </c:pt>
                <c:pt idx="1250">
                  <c:v>99.727428019088777</c:v>
                </c:pt>
                <c:pt idx="1251">
                  <c:v>99.727620793714365</c:v>
                </c:pt>
                <c:pt idx="1252">
                  <c:v>99.727325961934042</c:v>
                </c:pt>
                <c:pt idx="1253">
                  <c:v>99.727484717508062</c:v>
                </c:pt>
                <c:pt idx="1254">
                  <c:v>99.726985771418271</c:v>
                </c:pt>
                <c:pt idx="1255">
                  <c:v>99.726838355528116</c:v>
                </c:pt>
                <c:pt idx="1256">
                  <c:v>99.726532184063942</c:v>
                </c:pt>
                <c:pt idx="1257">
                  <c:v>99.726010558606433</c:v>
                </c:pt>
                <c:pt idx="1258">
                  <c:v>99.725965199870998</c:v>
                </c:pt>
                <c:pt idx="1259">
                  <c:v>99.725352856942635</c:v>
                </c:pt>
                <c:pt idx="1260">
                  <c:v>99.725330177574918</c:v>
                </c:pt>
                <c:pt idx="1261">
                  <c:v>99.725024006110743</c:v>
                </c:pt>
                <c:pt idx="1262">
                  <c:v>99.72450238065322</c:v>
                </c:pt>
                <c:pt idx="1263">
                  <c:v>99.724581758440237</c:v>
                </c:pt>
                <c:pt idx="1264">
                  <c:v>99.724173529821329</c:v>
                </c:pt>
                <c:pt idx="1265">
                  <c:v>99.724445682233934</c:v>
                </c:pt>
                <c:pt idx="1266">
                  <c:v>99.723663244047685</c:v>
                </c:pt>
                <c:pt idx="1267">
                  <c:v>99.722971523332305</c:v>
                </c:pt>
                <c:pt idx="1268">
                  <c:v>99.723198317009491</c:v>
                </c:pt>
                <c:pt idx="1269">
                  <c:v>99.723323053531914</c:v>
                </c:pt>
                <c:pt idx="1270">
                  <c:v>99.722642672500399</c:v>
                </c:pt>
                <c:pt idx="1271">
                  <c:v>99.722597313764965</c:v>
                </c:pt>
                <c:pt idx="1272">
                  <c:v>99.721735497791698</c:v>
                </c:pt>
                <c:pt idx="1273">
                  <c:v>99.721848894630298</c:v>
                </c:pt>
                <c:pt idx="1274">
                  <c:v>99.721520043798378</c:v>
                </c:pt>
                <c:pt idx="1275">
                  <c:v>99.720907700870029</c:v>
                </c:pt>
                <c:pt idx="1276">
                  <c:v>99.720737605612143</c:v>
                </c:pt>
                <c:pt idx="1277">
                  <c:v>99.72055617067042</c:v>
                </c:pt>
                <c:pt idx="1278">
                  <c:v>99.71975105311644</c:v>
                </c:pt>
                <c:pt idx="1279">
                  <c:v>99.719580957858554</c:v>
                </c:pt>
                <c:pt idx="1280">
                  <c:v>99.719467561019968</c:v>
                </c:pt>
                <c:pt idx="1281">
                  <c:v>99.71870780220145</c:v>
                </c:pt>
                <c:pt idx="1282">
                  <c:v>99.718220195795524</c:v>
                </c:pt>
                <c:pt idx="1283">
                  <c:v>99.718469668840399</c:v>
                </c:pt>
                <c:pt idx="1284">
                  <c:v>99.717483116344695</c:v>
                </c:pt>
                <c:pt idx="1285">
                  <c:v>99.717108906777355</c:v>
                </c:pt>
                <c:pt idx="1286">
                  <c:v>99.716746036893895</c:v>
                </c:pt>
                <c:pt idx="1287">
                  <c:v>99.716541922584426</c:v>
                </c:pt>
                <c:pt idx="1288">
                  <c:v>99.716485224165126</c:v>
                </c:pt>
                <c:pt idx="1289">
                  <c:v>99.7161677130171</c:v>
                </c:pt>
                <c:pt idx="1290">
                  <c:v>99.715498671669437</c:v>
                </c:pt>
                <c:pt idx="1291">
                  <c:v>99.715691446295025</c:v>
                </c:pt>
                <c:pt idx="1292">
                  <c:v>99.715861541552911</c:v>
                </c:pt>
                <c:pt idx="1293">
                  <c:v>99.715793503449774</c:v>
                </c:pt>
                <c:pt idx="1294">
                  <c:v>99.715294557359982</c:v>
                </c:pt>
                <c:pt idx="1295">
                  <c:v>99.715113122418231</c:v>
                </c:pt>
                <c:pt idx="1296">
                  <c:v>99.714580157276885</c:v>
                </c:pt>
                <c:pt idx="1297">
                  <c:v>99.714285325496562</c:v>
                </c:pt>
                <c:pt idx="1298">
                  <c:v>99.714239966761113</c:v>
                </c:pt>
                <c:pt idx="1299">
                  <c:v>99.71410389055481</c:v>
                </c:pt>
                <c:pt idx="1300">
                  <c:v>99.713457528574864</c:v>
                </c:pt>
                <c:pt idx="1301">
                  <c:v>99.712641071337032</c:v>
                </c:pt>
                <c:pt idx="1302">
                  <c:v>99.712323560189006</c:v>
                </c:pt>
                <c:pt idx="1303">
                  <c:v>99.712425617343712</c:v>
                </c:pt>
                <c:pt idx="1304">
                  <c:v>99.712845185646486</c:v>
                </c:pt>
                <c:pt idx="1305">
                  <c:v>99.712686430072466</c:v>
                </c:pt>
                <c:pt idx="1306">
                  <c:v>99.712119445879537</c:v>
                </c:pt>
                <c:pt idx="1307">
                  <c:v>99.711609160105894</c:v>
                </c:pt>
                <c:pt idx="1308">
                  <c:v>99.711257629906285</c:v>
                </c:pt>
                <c:pt idx="1309">
                  <c:v>99.711008156861396</c:v>
                </c:pt>
                <c:pt idx="1310">
                  <c:v>99.710690645713356</c:v>
                </c:pt>
                <c:pt idx="1311">
                  <c:v>99.710679306029505</c:v>
                </c:pt>
                <c:pt idx="1312">
                  <c:v>99.710531890139322</c:v>
                </c:pt>
                <c:pt idx="1313">
                  <c:v>99.70982882974009</c:v>
                </c:pt>
                <c:pt idx="1314">
                  <c:v>99.709397921753464</c:v>
                </c:pt>
                <c:pt idx="1315">
                  <c:v>99.709522658275915</c:v>
                </c:pt>
                <c:pt idx="1316">
                  <c:v>99.709307204282595</c:v>
                </c:pt>
                <c:pt idx="1317">
                  <c:v>99.709273185231012</c:v>
                </c:pt>
                <c:pt idx="1318">
                  <c:v>99.708921655031389</c:v>
                </c:pt>
                <c:pt idx="1319">
                  <c:v>99.708411369257746</c:v>
                </c:pt>
                <c:pt idx="1320">
                  <c:v>99.708275293051443</c:v>
                </c:pt>
                <c:pt idx="1321">
                  <c:v>99.707889743800266</c:v>
                </c:pt>
                <c:pt idx="1322">
                  <c:v>99.707061946878568</c:v>
                </c:pt>
                <c:pt idx="1323">
                  <c:v>99.706789794465962</c:v>
                </c:pt>
                <c:pt idx="1324">
                  <c:v>99.706426924582487</c:v>
                </c:pt>
                <c:pt idx="1325">
                  <c:v>99.706041375331282</c:v>
                </c:pt>
                <c:pt idx="1326">
                  <c:v>99.705406353035215</c:v>
                </c:pt>
                <c:pt idx="1327">
                  <c:v>99.70533831493205</c:v>
                </c:pt>
                <c:pt idx="1328">
                  <c:v>99.705519749873801</c:v>
                </c:pt>
                <c:pt idx="1329">
                  <c:v>99.705485730822218</c:v>
                </c:pt>
                <c:pt idx="1330">
                  <c:v>99.704794010106838</c:v>
                </c:pt>
                <c:pt idx="1331">
                  <c:v>99.704839368842286</c:v>
                </c:pt>
                <c:pt idx="1332">
                  <c:v>99.704374441804049</c:v>
                </c:pt>
                <c:pt idx="1333">
                  <c:v>99.704102289391443</c:v>
                </c:pt>
                <c:pt idx="1334">
                  <c:v>99.703705400456386</c:v>
                </c:pt>
                <c:pt idx="1335">
                  <c:v>99.7035920036178</c:v>
                </c:pt>
                <c:pt idx="1336">
                  <c:v>99.702934301954016</c:v>
                </c:pt>
                <c:pt idx="1337">
                  <c:v>99.701868371671281</c:v>
                </c:pt>
                <c:pt idx="1338">
                  <c:v>99.701788993884279</c:v>
                </c:pt>
                <c:pt idx="1339">
                  <c:v>99.701494162103941</c:v>
                </c:pt>
                <c:pt idx="1340">
                  <c:v>99.702299279657908</c:v>
                </c:pt>
                <c:pt idx="1341">
                  <c:v>99.701516841471673</c:v>
                </c:pt>
                <c:pt idx="1342">
                  <c:v>99.701686936729544</c:v>
                </c:pt>
                <c:pt idx="1343">
                  <c:v>99.701403444633087</c:v>
                </c:pt>
                <c:pt idx="1344">
                  <c:v>99.701471482736224</c:v>
                </c:pt>
                <c:pt idx="1345">
                  <c:v>99.700938517594878</c:v>
                </c:pt>
                <c:pt idx="1346">
                  <c:v>99.700337514350352</c:v>
                </c:pt>
                <c:pt idx="1347">
                  <c:v>99.699985984150743</c:v>
                </c:pt>
                <c:pt idx="1348">
                  <c:v>99.699464358693263</c:v>
                </c:pt>
                <c:pt idx="1349">
                  <c:v>99.699736511105868</c:v>
                </c:pt>
                <c:pt idx="1350">
                  <c:v>99.699985984150743</c:v>
                </c:pt>
                <c:pt idx="1351">
                  <c:v>99.699396320590097</c:v>
                </c:pt>
                <c:pt idx="1352">
                  <c:v>99.69931694280308</c:v>
                </c:pt>
                <c:pt idx="1353">
                  <c:v>99.698625222087713</c:v>
                </c:pt>
                <c:pt idx="1354">
                  <c:v>99.698500485565262</c:v>
                </c:pt>
                <c:pt idx="1355">
                  <c:v>99.697434555282555</c:v>
                </c:pt>
                <c:pt idx="1356">
                  <c:v>99.696833552038029</c:v>
                </c:pt>
                <c:pt idx="1357">
                  <c:v>99.696334605948252</c:v>
                </c:pt>
                <c:pt idx="1358">
                  <c:v>99.696663456780158</c:v>
                </c:pt>
                <c:pt idx="1359">
                  <c:v>99.696856231405746</c:v>
                </c:pt>
                <c:pt idx="1360">
                  <c:v>99.696459342470689</c:v>
                </c:pt>
                <c:pt idx="1361">
                  <c:v>99.695983075748643</c:v>
                </c:pt>
                <c:pt idx="1362">
                  <c:v>99.695676904284454</c:v>
                </c:pt>
                <c:pt idx="1363">
                  <c:v>99.695438770923403</c:v>
                </c:pt>
                <c:pt idx="1364">
                  <c:v>99.695053221672225</c:v>
                </c:pt>
                <c:pt idx="1365">
                  <c:v>99.694440878743848</c:v>
                </c:pt>
                <c:pt idx="1366">
                  <c:v>99.693170834151672</c:v>
                </c:pt>
                <c:pt idx="1367">
                  <c:v>99.692932700790635</c:v>
                </c:pt>
                <c:pt idx="1368">
                  <c:v>99.692864662687498</c:v>
                </c:pt>
                <c:pt idx="1369">
                  <c:v>99.692377056281572</c:v>
                </c:pt>
                <c:pt idx="1370">
                  <c:v>99.69225231975912</c:v>
                </c:pt>
                <c:pt idx="1371">
                  <c:v>99.692048205449652</c:v>
                </c:pt>
                <c:pt idx="1372">
                  <c:v>99.691923468927229</c:v>
                </c:pt>
                <c:pt idx="1373">
                  <c:v>99.691571938727606</c:v>
                </c:pt>
                <c:pt idx="1374">
                  <c:v>99.690834859276791</c:v>
                </c:pt>
                <c:pt idx="1375">
                  <c:v>99.690528687812602</c:v>
                </c:pt>
                <c:pt idx="1376">
                  <c:v>99.690267875083848</c:v>
                </c:pt>
                <c:pt idx="1377">
                  <c:v>99.690211176664562</c:v>
                </c:pt>
                <c:pt idx="1378">
                  <c:v>99.689836967097222</c:v>
                </c:pt>
                <c:pt idx="1379">
                  <c:v>99.68945141784603</c:v>
                </c:pt>
                <c:pt idx="1380">
                  <c:v>99.689156586065707</c:v>
                </c:pt>
                <c:pt idx="1381">
                  <c:v>99.688929792388535</c:v>
                </c:pt>
                <c:pt idx="1382">
                  <c:v>99.688362808195592</c:v>
                </c:pt>
                <c:pt idx="1383">
                  <c:v>99.687943239892832</c:v>
                </c:pt>
                <c:pt idx="1384">
                  <c:v>99.687432954119188</c:v>
                </c:pt>
                <c:pt idx="1385">
                  <c:v>99.68755769064164</c:v>
                </c:pt>
                <c:pt idx="1386">
                  <c:v>99.687795824002663</c:v>
                </c:pt>
                <c:pt idx="1387">
                  <c:v>99.687739125583363</c:v>
                </c:pt>
                <c:pt idx="1388">
                  <c:v>99.68734223664832</c:v>
                </c:pt>
                <c:pt idx="1389">
                  <c:v>99.686775252455377</c:v>
                </c:pt>
                <c:pt idx="1390">
                  <c:v>99.686491760358919</c:v>
                </c:pt>
                <c:pt idx="1391">
                  <c:v>99.68549386817935</c:v>
                </c:pt>
                <c:pt idx="1392">
                  <c:v>99.685096979244292</c:v>
                </c:pt>
                <c:pt idx="1393">
                  <c:v>99.685040280824992</c:v>
                </c:pt>
                <c:pt idx="1394">
                  <c:v>99.685255734818313</c:v>
                </c:pt>
                <c:pt idx="1395">
                  <c:v>99.685040280824992</c:v>
                </c:pt>
                <c:pt idx="1396">
                  <c:v>99.683532102871794</c:v>
                </c:pt>
                <c:pt idx="1397">
                  <c:v>99.682749664685545</c:v>
                </c:pt>
                <c:pt idx="1398">
                  <c:v>99.681978566183147</c:v>
                </c:pt>
                <c:pt idx="1399">
                  <c:v>99.682091963021733</c:v>
                </c:pt>
                <c:pt idx="1400">
                  <c:v>99.681887848712293</c:v>
                </c:pt>
                <c:pt idx="1401">
                  <c:v>99.682012585234745</c:v>
                </c:pt>
                <c:pt idx="1402">
                  <c:v>99.682296077331202</c:v>
                </c:pt>
                <c:pt idx="1403">
                  <c:v>99.681048712106744</c:v>
                </c:pt>
                <c:pt idx="1404">
                  <c:v>99.681524978828804</c:v>
                </c:pt>
                <c:pt idx="1405">
                  <c:v>99.680708521590972</c:v>
                </c:pt>
                <c:pt idx="1406">
                  <c:v>99.676705613188858</c:v>
                </c:pt>
                <c:pt idx="1407">
                  <c:v>99.673167631824953</c:v>
                </c:pt>
                <c:pt idx="1408">
                  <c:v>99.67362121917931</c:v>
                </c:pt>
                <c:pt idx="1409">
                  <c:v>99.674868584403768</c:v>
                </c:pt>
                <c:pt idx="1410">
                  <c:v>99.675594324170717</c:v>
                </c:pt>
                <c:pt idx="1411">
                  <c:v>99.677249918014084</c:v>
                </c:pt>
                <c:pt idx="1412">
                  <c:v>99.675322171758111</c:v>
                </c:pt>
                <c:pt idx="1413">
                  <c:v>99.675208774919525</c:v>
                </c:pt>
                <c:pt idx="1414">
                  <c:v>99.67515207650024</c:v>
                </c:pt>
                <c:pt idx="1415">
                  <c:v>99.674403657365559</c:v>
                </c:pt>
                <c:pt idx="1416">
                  <c:v>99.674222222423808</c:v>
                </c:pt>
                <c:pt idx="1417">
                  <c:v>99.673961409695053</c:v>
                </c:pt>
                <c:pt idx="1418">
                  <c:v>99.673700596966313</c:v>
                </c:pt>
                <c:pt idx="1419">
                  <c:v>99.673541841392293</c:v>
                </c:pt>
                <c:pt idx="1420">
                  <c:v>99.672997536567081</c:v>
                </c:pt>
                <c:pt idx="1421">
                  <c:v>99.672884139728481</c:v>
                </c:pt>
                <c:pt idx="1422">
                  <c:v>99.672884139728481</c:v>
                </c:pt>
                <c:pt idx="1423">
                  <c:v>99.671761511026489</c:v>
                </c:pt>
                <c:pt idx="1424">
                  <c:v>99.671296583988266</c:v>
                </c:pt>
                <c:pt idx="1425">
                  <c:v>99.670491466434299</c:v>
                </c:pt>
                <c:pt idx="1426">
                  <c:v>99.670729599795337</c:v>
                </c:pt>
                <c:pt idx="1427">
                  <c:v>99.670672901376051</c:v>
                </c:pt>
                <c:pt idx="1428">
                  <c:v>99.670718260111485</c:v>
                </c:pt>
                <c:pt idx="1429">
                  <c:v>99.670117256866973</c:v>
                </c:pt>
                <c:pt idx="1430">
                  <c:v>99.669402856783876</c:v>
                </c:pt>
                <c:pt idx="1431">
                  <c:v>99.669697688564199</c:v>
                </c:pt>
                <c:pt idx="1432">
                  <c:v>99.66949357425473</c:v>
                </c:pt>
                <c:pt idx="1433">
                  <c:v>99.669221421842124</c:v>
                </c:pt>
                <c:pt idx="1434">
                  <c:v>99.669085345635821</c:v>
                </c:pt>
                <c:pt idx="1435">
                  <c:v>99.668166831243283</c:v>
                </c:pt>
                <c:pt idx="1436">
                  <c:v>99.667565827998772</c:v>
                </c:pt>
                <c:pt idx="1437">
                  <c:v>99.666397840561316</c:v>
                </c:pt>
                <c:pt idx="1438">
                  <c:v>99.666749370760925</c:v>
                </c:pt>
                <c:pt idx="1439">
                  <c:v>99.666499897716037</c:v>
                </c:pt>
                <c:pt idx="1440">
                  <c:v>99.666114348464859</c:v>
                </c:pt>
                <c:pt idx="1441">
                  <c:v>99.665672100794353</c:v>
                </c:pt>
                <c:pt idx="1442">
                  <c:v>99.665320570594744</c:v>
                </c:pt>
                <c:pt idx="1443">
                  <c:v>99.665399948381747</c:v>
                </c:pt>
                <c:pt idx="1444">
                  <c:v>99.665467986484913</c:v>
                </c:pt>
                <c:pt idx="1445">
                  <c:v>99.664980380078987</c:v>
                </c:pt>
                <c:pt idx="1446">
                  <c:v>99.664662868930947</c:v>
                </c:pt>
                <c:pt idx="1447">
                  <c:v>99.663472202125789</c:v>
                </c:pt>
                <c:pt idx="1448">
                  <c:v>99.663143351293868</c:v>
                </c:pt>
                <c:pt idx="1449">
                  <c:v>99.663007275087566</c:v>
                </c:pt>
                <c:pt idx="1450">
                  <c:v>99.661827947966273</c:v>
                </c:pt>
                <c:pt idx="1451">
                  <c:v>99.661306322508764</c:v>
                </c:pt>
                <c:pt idx="1452">
                  <c:v>99.660365128748495</c:v>
                </c:pt>
                <c:pt idx="1453">
                  <c:v>99.660410487483944</c:v>
                </c:pt>
                <c:pt idx="1454">
                  <c:v>99.660648620844967</c:v>
                </c:pt>
                <c:pt idx="1455">
                  <c:v>99.660603262109532</c:v>
                </c:pt>
                <c:pt idx="1456">
                  <c:v>99.659832163607135</c:v>
                </c:pt>
                <c:pt idx="1457">
                  <c:v>99.659503312775229</c:v>
                </c:pt>
                <c:pt idx="1458">
                  <c:v>99.659344557201209</c:v>
                </c:pt>
                <c:pt idx="1459">
                  <c:v>99.658539439647242</c:v>
                </c:pt>
                <c:pt idx="1460">
                  <c:v>99.658029153873599</c:v>
                </c:pt>
                <c:pt idx="1461">
                  <c:v>99.657496188732267</c:v>
                </c:pt>
                <c:pt idx="1462">
                  <c:v>99.657224036319661</c:v>
                </c:pt>
                <c:pt idx="1463">
                  <c:v>99.656328201294812</c:v>
                </c:pt>
                <c:pt idx="1464">
                  <c:v>99.656498296552698</c:v>
                </c:pt>
                <c:pt idx="1465">
                  <c:v>99.656260163191661</c:v>
                </c:pt>
                <c:pt idx="1466">
                  <c:v>99.656328201294812</c:v>
                </c:pt>
                <c:pt idx="1467">
                  <c:v>99.655988010779055</c:v>
                </c:pt>
                <c:pt idx="1468">
                  <c:v>99.655114855121923</c:v>
                </c:pt>
                <c:pt idx="1469">
                  <c:v>99.654332416935674</c:v>
                </c:pt>
                <c:pt idx="1470">
                  <c:v>99.654309737567957</c:v>
                </c:pt>
                <c:pt idx="1471">
                  <c:v>99.654309737567957</c:v>
                </c:pt>
                <c:pt idx="1472">
                  <c:v>99.654026245471499</c:v>
                </c:pt>
                <c:pt idx="1473">
                  <c:v>99.653765432742745</c:v>
                </c:pt>
                <c:pt idx="1474">
                  <c:v>99.65334586443997</c:v>
                </c:pt>
                <c:pt idx="1475">
                  <c:v>99.652518067518287</c:v>
                </c:pt>
                <c:pt idx="1476">
                  <c:v>99.651951083325358</c:v>
                </c:pt>
                <c:pt idx="1477">
                  <c:v>99.651542854706435</c:v>
                </c:pt>
                <c:pt idx="1478">
                  <c:v>99.65145213723558</c:v>
                </c:pt>
                <c:pt idx="1479">
                  <c:v>99.6515541943903</c:v>
                </c:pt>
                <c:pt idx="1480">
                  <c:v>99.651656251545035</c:v>
                </c:pt>
                <c:pt idx="1481">
                  <c:v>99.650737737152483</c:v>
                </c:pt>
                <c:pt idx="1482">
                  <c:v>99.650919172094206</c:v>
                </c:pt>
                <c:pt idx="1483">
                  <c:v>99.651077927668226</c:v>
                </c:pt>
                <c:pt idx="1484">
                  <c:v>99.650408886320577</c:v>
                </c:pt>
                <c:pt idx="1485">
                  <c:v>99.650136733907971</c:v>
                </c:pt>
                <c:pt idx="1486">
                  <c:v>99.649422333824873</c:v>
                </c:pt>
                <c:pt idx="1487">
                  <c:v>99.649150181412267</c:v>
                </c:pt>
                <c:pt idx="1488">
                  <c:v>99.648583197219324</c:v>
                </c:pt>
                <c:pt idx="1489">
                  <c:v>99.648311044806718</c:v>
                </c:pt>
                <c:pt idx="1490">
                  <c:v>99.648129609864995</c:v>
                </c:pt>
                <c:pt idx="1491">
                  <c:v>99.647744060613775</c:v>
                </c:pt>
                <c:pt idx="1492">
                  <c:v>99.647698701878369</c:v>
                </c:pt>
                <c:pt idx="1493">
                  <c:v>99.647154397053129</c:v>
                </c:pt>
                <c:pt idx="1494">
                  <c:v>99.64684822558894</c:v>
                </c:pt>
                <c:pt idx="1495">
                  <c:v>99.645702917519202</c:v>
                </c:pt>
                <c:pt idx="1496">
                  <c:v>99.644557609449492</c:v>
                </c:pt>
                <c:pt idx="1497">
                  <c:v>99.644818422178247</c:v>
                </c:pt>
                <c:pt idx="1498">
                  <c:v>99.644013304624281</c:v>
                </c:pt>
                <c:pt idx="1499">
                  <c:v>99.644206079249869</c:v>
                </c:pt>
                <c:pt idx="1500">
                  <c:v>99.643605076005372</c:v>
                </c:pt>
                <c:pt idx="1501">
                  <c:v>99.643174168018746</c:v>
                </c:pt>
                <c:pt idx="1502">
                  <c:v>99.642607183825788</c:v>
                </c:pt>
                <c:pt idx="1503">
                  <c:v>99.642403069516348</c:v>
                </c:pt>
                <c:pt idx="1504">
                  <c:v>99.642312352045479</c:v>
                </c:pt>
                <c:pt idx="1505">
                  <c:v>99.641620631330099</c:v>
                </c:pt>
                <c:pt idx="1506">
                  <c:v>99.641393837652913</c:v>
                </c:pt>
                <c:pt idx="1507">
                  <c:v>99.641552593226933</c:v>
                </c:pt>
                <c:pt idx="1508">
                  <c:v>99.637685761031136</c:v>
                </c:pt>
                <c:pt idx="1509">
                  <c:v>99.641484555123796</c:v>
                </c:pt>
                <c:pt idx="1510">
                  <c:v>99.641507234491513</c:v>
                </c:pt>
                <c:pt idx="1511">
                  <c:v>99.643491679166772</c:v>
                </c:pt>
                <c:pt idx="1512">
                  <c:v>99.641484555123796</c:v>
                </c:pt>
                <c:pt idx="1513">
                  <c:v>99.639398053293775</c:v>
                </c:pt>
                <c:pt idx="1514">
                  <c:v>99.640078434325318</c:v>
                </c:pt>
                <c:pt idx="1515">
                  <c:v>99.638887767520146</c:v>
                </c:pt>
                <c:pt idx="1516">
                  <c:v>99.637957913443742</c:v>
                </c:pt>
                <c:pt idx="1517">
                  <c:v>99.637368249883096</c:v>
                </c:pt>
                <c:pt idx="1518">
                  <c:v>99.637198154625196</c:v>
                </c:pt>
                <c:pt idx="1519">
                  <c:v>99.637175475257493</c:v>
                </c:pt>
                <c:pt idx="1520">
                  <c:v>99.637277532412199</c:v>
                </c:pt>
                <c:pt idx="1521">
                  <c:v>99.63747030703783</c:v>
                </c:pt>
                <c:pt idx="1522">
                  <c:v>99.636529113277547</c:v>
                </c:pt>
                <c:pt idx="1523">
                  <c:v>99.634839500382597</c:v>
                </c:pt>
                <c:pt idx="1524">
                  <c:v>99.634986916272766</c:v>
                </c:pt>
                <c:pt idx="1525">
                  <c:v>99.634669405124725</c:v>
                </c:pt>
                <c:pt idx="1526">
                  <c:v>99.634896198801897</c:v>
                </c:pt>
                <c:pt idx="1527">
                  <c:v>99.634499309866825</c:v>
                </c:pt>
                <c:pt idx="1528">
                  <c:v>99.633898306622328</c:v>
                </c:pt>
                <c:pt idx="1529">
                  <c:v>99.633422039900267</c:v>
                </c:pt>
                <c:pt idx="1530">
                  <c:v>99.632911754126624</c:v>
                </c:pt>
                <c:pt idx="1531">
                  <c:v>99.632401468352981</c:v>
                </c:pt>
                <c:pt idx="1532">
                  <c:v>99.632163334991944</c:v>
                </c:pt>
                <c:pt idx="1533">
                  <c:v>99.633195246223096</c:v>
                </c:pt>
                <c:pt idx="1534">
                  <c:v>99.63239012866913</c:v>
                </c:pt>
                <c:pt idx="1535">
                  <c:v>99.631210801547823</c:v>
                </c:pt>
                <c:pt idx="1536">
                  <c:v>99.630564439567877</c:v>
                </c:pt>
                <c:pt idx="1537">
                  <c:v>99.630462382413143</c:v>
                </c:pt>
                <c:pt idx="1538">
                  <c:v>99.630598458619446</c:v>
                </c:pt>
                <c:pt idx="1539">
                  <c:v>99.629884058536362</c:v>
                </c:pt>
                <c:pt idx="1540">
                  <c:v>99.629963436323379</c:v>
                </c:pt>
                <c:pt idx="1541">
                  <c:v>99.62932841402727</c:v>
                </c:pt>
                <c:pt idx="1542">
                  <c:v>99.628863486989076</c:v>
                </c:pt>
                <c:pt idx="1543">
                  <c:v>99.628988223511499</c:v>
                </c:pt>
                <c:pt idx="1544">
                  <c:v>99.628296502796147</c:v>
                </c:pt>
                <c:pt idx="1545">
                  <c:v>99.627990331331944</c:v>
                </c:pt>
                <c:pt idx="1546">
                  <c:v>99.627264591564995</c:v>
                </c:pt>
                <c:pt idx="1547">
                  <c:v>99.627049137571674</c:v>
                </c:pt>
                <c:pt idx="1548">
                  <c:v>99.626130623179122</c:v>
                </c:pt>
                <c:pt idx="1549">
                  <c:v>99.625178089735002</c:v>
                </c:pt>
                <c:pt idx="1550">
                  <c:v>99.625087372264147</c:v>
                </c:pt>
                <c:pt idx="1551">
                  <c:v>99.624214216607015</c:v>
                </c:pt>
                <c:pt idx="1552">
                  <c:v>99.624157518187715</c:v>
                </c:pt>
                <c:pt idx="1553">
                  <c:v>99.624157518187715</c:v>
                </c:pt>
                <c:pt idx="1554">
                  <c:v>99.624010102297561</c:v>
                </c:pt>
                <c:pt idx="1555">
                  <c:v>99.623760629252658</c:v>
                </c:pt>
                <c:pt idx="1556">
                  <c:v>99.623658572097924</c:v>
                </c:pt>
                <c:pt idx="1557">
                  <c:v>99.624134838819998</c:v>
                </c:pt>
                <c:pt idx="1558">
                  <c:v>99.623273022846732</c:v>
                </c:pt>
                <c:pt idx="1559">
                  <c:v>99.622433886241197</c:v>
                </c:pt>
                <c:pt idx="1560">
                  <c:v>99.621163841649036</c:v>
                </c:pt>
                <c:pt idx="1561">
                  <c:v>99.620165949469467</c:v>
                </c:pt>
                <c:pt idx="1562">
                  <c:v>99.619440209702518</c:v>
                </c:pt>
                <c:pt idx="1563">
                  <c:v>99.619814419269844</c:v>
                </c:pt>
                <c:pt idx="1564">
                  <c:v>99.620165949469467</c:v>
                </c:pt>
                <c:pt idx="1565">
                  <c:v>99.619837098637561</c:v>
                </c:pt>
                <c:pt idx="1566">
                  <c:v>99.619134038238315</c:v>
                </c:pt>
                <c:pt idx="1567">
                  <c:v>99.617898012697708</c:v>
                </c:pt>
                <c:pt idx="1568">
                  <c:v>99.61729700945321</c:v>
                </c:pt>
                <c:pt idx="1569">
                  <c:v>99.617512463446516</c:v>
                </c:pt>
                <c:pt idx="1570">
                  <c:v>99.617172272930759</c:v>
                </c:pt>
                <c:pt idx="1571">
                  <c:v>99.616809403047284</c:v>
                </c:pt>
                <c:pt idx="1572">
                  <c:v>99.615709453712995</c:v>
                </c:pt>
                <c:pt idx="1573">
                  <c:v>99.615664094977546</c:v>
                </c:pt>
                <c:pt idx="1574">
                  <c:v>99.615142469520052</c:v>
                </c:pt>
                <c:pt idx="1575">
                  <c:v>99.614700221849589</c:v>
                </c:pt>
                <c:pt idx="1576">
                  <c:v>99.614246634495231</c:v>
                </c:pt>
                <c:pt idx="1577">
                  <c:v>99.61459816469484</c:v>
                </c:pt>
                <c:pt idx="1578">
                  <c:v>99.614246634495231</c:v>
                </c:pt>
                <c:pt idx="1579">
                  <c:v>99.613520894728282</c:v>
                </c:pt>
                <c:pt idx="1580">
                  <c:v>99.613237402631796</c:v>
                </c:pt>
                <c:pt idx="1581">
                  <c:v>99.613135345477062</c:v>
                </c:pt>
                <c:pt idx="1582">
                  <c:v>99.612454964445547</c:v>
                </c:pt>
                <c:pt idx="1583">
                  <c:v>99.612137453297507</c:v>
                </c:pt>
                <c:pt idx="1584">
                  <c:v>99.610935446808497</c:v>
                </c:pt>
                <c:pt idx="1585">
                  <c:v>99.610266405460834</c:v>
                </c:pt>
                <c:pt idx="1586">
                  <c:v>99.610436500718706</c:v>
                </c:pt>
                <c:pt idx="1587">
                  <c:v>99.610175687989965</c:v>
                </c:pt>
                <c:pt idx="1588">
                  <c:v>99.610096310202962</c:v>
                </c:pt>
                <c:pt idx="1589">
                  <c:v>99.608939662449373</c:v>
                </c:pt>
                <c:pt idx="1590">
                  <c:v>99.608622151301319</c:v>
                </c:pt>
                <c:pt idx="1591">
                  <c:v>99.608928322765493</c:v>
                </c:pt>
                <c:pt idx="1592">
                  <c:v>99.608452056043433</c:v>
                </c:pt>
                <c:pt idx="1593">
                  <c:v>99.608395357624133</c:v>
                </c:pt>
                <c:pt idx="1594">
                  <c:v>99.608440716359581</c:v>
                </c:pt>
                <c:pt idx="1595">
                  <c:v>99.607964449637507</c:v>
                </c:pt>
                <c:pt idx="1596">
                  <c:v>99.608304640153278</c:v>
                </c:pt>
                <c:pt idx="1597">
                  <c:v>99.606660385993777</c:v>
                </c:pt>
                <c:pt idx="1598">
                  <c:v>99.606581008206746</c:v>
                </c:pt>
                <c:pt idx="1599">
                  <c:v>99.605934646226814</c:v>
                </c:pt>
                <c:pt idx="1600">
                  <c:v>99.605515077924039</c:v>
                </c:pt>
                <c:pt idx="1601">
                  <c:v>99.605299623930719</c:v>
                </c:pt>
                <c:pt idx="1602">
                  <c:v>99.605492398556322</c:v>
                </c:pt>
                <c:pt idx="1603">
                  <c:v>99.604959433414962</c:v>
                </c:pt>
                <c:pt idx="1604">
                  <c:v>99.604823357208659</c:v>
                </c:pt>
                <c:pt idx="1605">
                  <c:v>99.604245033331864</c:v>
                </c:pt>
                <c:pt idx="1606">
                  <c:v>99.603541972932632</c:v>
                </c:pt>
                <c:pt idx="1607">
                  <c:v>99.603167763365292</c:v>
                </c:pt>
                <c:pt idx="1608">
                  <c:v>99.603190442733009</c:v>
                </c:pt>
                <c:pt idx="1609">
                  <c:v>99.602283268024308</c:v>
                </c:pt>
                <c:pt idx="1610">
                  <c:v>99.601670925095959</c:v>
                </c:pt>
                <c:pt idx="1611">
                  <c:v>99.601716283831379</c:v>
                </c:pt>
                <c:pt idx="1612">
                  <c:v>99.601047242483702</c:v>
                </c:pt>
                <c:pt idx="1613">
                  <c:v>99.599947293149413</c:v>
                </c:pt>
                <c:pt idx="1614">
                  <c:v>99.599890594730127</c:v>
                </c:pt>
                <c:pt idx="1615">
                  <c:v>99.59914217559546</c:v>
                </c:pt>
                <c:pt idx="1616">
                  <c:v>99.5986092104541</c:v>
                </c:pt>
                <c:pt idx="1617">
                  <c:v>99.598529832667097</c:v>
                </c:pt>
                <c:pt idx="1618">
                  <c:v>99.598699927924955</c:v>
                </c:pt>
                <c:pt idx="1619">
                  <c:v>99.598393756460794</c:v>
                </c:pt>
                <c:pt idx="1620">
                  <c:v>99.59807624531274</c:v>
                </c:pt>
                <c:pt idx="1621">
                  <c:v>99.597463902384362</c:v>
                </c:pt>
                <c:pt idx="1622">
                  <c:v>99.597225769023339</c:v>
                </c:pt>
                <c:pt idx="1623">
                  <c:v>99.596658784830396</c:v>
                </c:pt>
                <c:pt idx="1624">
                  <c:v>99.596284575263056</c:v>
                </c:pt>
                <c:pt idx="1625">
                  <c:v>99.598994759705292</c:v>
                </c:pt>
                <c:pt idx="1626">
                  <c:v>99.593789844814168</c:v>
                </c:pt>
                <c:pt idx="1627">
                  <c:v>99.593256879672794</c:v>
                </c:pt>
                <c:pt idx="1628">
                  <c:v>99.593211520937359</c:v>
                </c:pt>
                <c:pt idx="1629">
                  <c:v>99.592621857376713</c:v>
                </c:pt>
                <c:pt idx="1630">
                  <c:v>99.59563821328311</c:v>
                </c:pt>
                <c:pt idx="1631">
                  <c:v>99.593823863865737</c:v>
                </c:pt>
                <c:pt idx="1632">
                  <c:v>99.593200181253508</c:v>
                </c:pt>
                <c:pt idx="1633">
                  <c:v>99.59264453674443</c:v>
                </c:pt>
                <c:pt idx="1634">
                  <c:v>99.592293006544807</c:v>
                </c:pt>
                <c:pt idx="1635">
                  <c:v>99.59206621286765</c:v>
                </c:pt>
                <c:pt idx="1636">
                  <c:v>99.591306454049104</c:v>
                </c:pt>
                <c:pt idx="1637">
                  <c:v>99.590716790488472</c:v>
                </c:pt>
                <c:pt idx="1638">
                  <c:v>99.590410619024254</c:v>
                </c:pt>
                <c:pt idx="1639">
                  <c:v>99.59021784439868</c:v>
                </c:pt>
                <c:pt idx="1640">
                  <c:v>99.590195165030948</c:v>
                </c:pt>
                <c:pt idx="1641">
                  <c:v>99.589571482418719</c:v>
                </c:pt>
                <c:pt idx="1642">
                  <c:v>99.589015837909642</c:v>
                </c:pt>
                <c:pt idx="1643">
                  <c:v>99.588573590239164</c:v>
                </c:pt>
                <c:pt idx="1644">
                  <c:v>99.587949907626935</c:v>
                </c:pt>
                <c:pt idx="1645">
                  <c:v>99.587575698059609</c:v>
                </c:pt>
                <c:pt idx="1646">
                  <c:v>99.587280866279272</c:v>
                </c:pt>
                <c:pt idx="1647">
                  <c:v>99.587054072602086</c:v>
                </c:pt>
                <c:pt idx="1648">
                  <c:v>99.586827278924929</c:v>
                </c:pt>
                <c:pt idx="1649">
                  <c:v>99.58636235188672</c:v>
                </c:pt>
                <c:pt idx="1650">
                  <c:v>99.585636612119771</c:v>
                </c:pt>
                <c:pt idx="1651">
                  <c:v>99.585149005713845</c:v>
                </c:pt>
                <c:pt idx="1652">
                  <c:v>99.584899532668942</c:v>
                </c:pt>
                <c:pt idx="1653">
                  <c:v>99.584593361204767</c:v>
                </c:pt>
                <c:pt idx="1654">
                  <c:v>99.584309869108296</c:v>
                </c:pt>
                <c:pt idx="1655">
                  <c:v>99.584151113534276</c:v>
                </c:pt>
                <c:pt idx="1656">
                  <c:v>99.583856281753953</c:v>
                </c:pt>
                <c:pt idx="1657">
                  <c:v>99.583788243650801</c:v>
                </c:pt>
                <c:pt idx="1658">
                  <c:v>99.583311976928726</c:v>
                </c:pt>
                <c:pt idx="1659">
                  <c:v>99.582744992735797</c:v>
                </c:pt>
                <c:pt idx="1660">
                  <c:v>99.582518199058626</c:v>
                </c:pt>
                <c:pt idx="1661">
                  <c:v>99.582484180007057</c:v>
                </c:pt>
                <c:pt idx="1662">
                  <c:v>99.582041932336551</c:v>
                </c:pt>
                <c:pt idx="1663">
                  <c:v>99.581690402136928</c:v>
                </c:pt>
                <c:pt idx="1664">
                  <c:v>99.581338871937319</c:v>
                </c:pt>
                <c:pt idx="1665">
                  <c:v>99.580590452802639</c:v>
                </c:pt>
                <c:pt idx="1666">
                  <c:v>99.58018222418373</c:v>
                </c:pt>
                <c:pt idx="1667">
                  <c:v>99.580159544816013</c:v>
                </c:pt>
                <c:pt idx="1668">
                  <c:v>99.579955430506558</c:v>
                </c:pt>
                <c:pt idx="1669">
                  <c:v>99.579377106629764</c:v>
                </c:pt>
                <c:pt idx="1670">
                  <c:v>99.579082274849441</c:v>
                </c:pt>
                <c:pt idx="1671">
                  <c:v>99.5788214621207</c:v>
                </c:pt>
                <c:pt idx="1672">
                  <c:v>99.579036916114021</c:v>
                </c:pt>
                <c:pt idx="1673">
                  <c:v>99.578503950972646</c:v>
                </c:pt>
                <c:pt idx="1674">
                  <c:v>99.577936966779717</c:v>
                </c:pt>
                <c:pt idx="1675">
                  <c:v>99.577177207961171</c:v>
                </c:pt>
                <c:pt idx="1676">
                  <c:v>99.576802998393859</c:v>
                </c:pt>
                <c:pt idx="1677">
                  <c:v>99.576496826929656</c:v>
                </c:pt>
                <c:pt idx="1678">
                  <c:v>99.575895823685158</c:v>
                </c:pt>
                <c:pt idx="1679">
                  <c:v>99.575226782337495</c:v>
                </c:pt>
                <c:pt idx="1680">
                  <c:v>99.575215442653644</c:v>
                </c:pt>
                <c:pt idx="1681">
                  <c:v>99.574784534667003</c:v>
                </c:pt>
                <c:pt idx="1682">
                  <c:v>99.574761855299286</c:v>
                </c:pt>
                <c:pt idx="1683">
                  <c:v>99.574081474267757</c:v>
                </c:pt>
                <c:pt idx="1684">
                  <c:v>99.574172191738626</c:v>
                </c:pt>
                <c:pt idx="1685">
                  <c:v>99.573934058377603</c:v>
                </c:pt>
                <c:pt idx="1686">
                  <c:v>99.573423772603959</c:v>
                </c:pt>
                <c:pt idx="1687">
                  <c:v>99.572879467778748</c:v>
                </c:pt>
                <c:pt idx="1688">
                  <c:v>99.572346502637387</c:v>
                </c:pt>
                <c:pt idx="1689">
                  <c:v>99.57173415970901</c:v>
                </c:pt>
                <c:pt idx="1690">
                  <c:v>99.570611531007017</c:v>
                </c:pt>
                <c:pt idx="1691">
                  <c:v>99.570294019858963</c:v>
                </c:pt>
                <c:pt idx="1692">
                  <c:v>99.570294019858963</c:v>
                </c:pt>
                <c:pt idx="1693">
                  <c:v>99.57004454681406</c:v>
                </c:pt>
                <c:pt idx="1694">
                  <c:v>99.570146603968794</c:v>
                </c:pt>
                <c:pt idx="1695">
                  <c:v>99.569670337246734</c:v>
                </c:pt>
                <c:pt idx="1696">
                  <c:v>99.568638426015582</c:v>
                </c:pt>
                <c:pt idx="1697">
                  <c:v>99.568048762454936</c:v>
                </c:pt>
                <c:pt idx="1698">
                  <c:v>99.56793536561635</c:v>
                </c:pt>
                <c:pt idx="1699">
                  <c:v>99.567254984584835</c:v>
                </c:pt>
                <c:pt idx="1700">
                  <c:v>99.567164267113952</c:v>
                </c:pt>
                <c:pt idx="1701">
                  <c:v>99.566778717862775</c:v>
                </c:pt>
                <c:pt idx="1702">
                  <c:v>99.566291111456835</c:v>
                </c:pt>
                <c:pt idx="1703">
                  <c:v>99.5655086732706</c:v>
                </c:pt>
                <c:pt idx="1704">
                  <c:v>99.565270539909562</c:v>
                </c:pt>
                <c:pt idx="1705">
                  <c:v>99.564873650974505</c:v>
                </c:pt>
                <c:pt idx="1706">
                  <c:v>99.564658196981185</c:v>
                </c:pt>
                <c:pt idx="1707">
                  <c:v>99.564102552472121</c:v>
                </c:pt>
                <c:pt idx="1708">
                  <c:v>99.564068533420539</c:v>
                </c:pt>
                <c:pt idx="1709">
                  <c:v>99.563796381007933</c:v>
                </c:pt>
                <c:pt idx="1710">
                  <c:v>99.563410831756741</c:v>
                </c:pt>
                <c:pt idx="1711">
                  <c:v>99.563433511124458</c:v>
                </c:pt>
                <c:pt idx="1712">
                  <c:v>99.562809828512229</c:v>
                </c:pt>
                <c:pt idx="1713">
                  <c:v>99.562469637996458</c:v>
                </c:pt>
                <c:pt idx="1714">
                  <c:v>99.561936672855097</c:v>
                </c:pt>
                <c:pt idx="1715">
                  <c:v>99.561528444236188</c:v>
                </c:pt>
                <c:pt idx="1716">
                  <c:v>99.561789256964943</c:v>
                </c:pt>
                <c:pt idx="1717">
                  <c:v>99.561018158462559</c:v>
                </c:pt>
                <c:pt idx="1718">
                  <c:v>99.560088304386156</c:v>
                </c:pt>
                <c:pt idx="1719">
                  <c:v>99.559974907547542</c:v>
                </c:pt>
                <c:pt idx="1720">
                  <c:v>99.560201701224742</c:v>
                </c:pt>
                <c:pt idx="1721">
                  <c:v>99.559453282090061</c:v>
                </c:pt>
                <c:pt idx="1722">
                  <c:v>99.558704862955381</c:v>
                </c:pt>
                <c:pt idx="1723">
                  <c:v>99.5580698406593</c:v>
                </c:pt>
                <c:pt idx="1724">
                  <c:v>99.558160558130169</c:v>
                </c:pt>
                <c:pt idx="1725">
                  <c:v>99.557718310459691</c:v>
                </c:pt>
                <c:pt idx="1726">
                  <c:v>99.557820367614397</c:v>
                </c:pt>
                <c:pt idx="1727">
                  <c:v>99.557423478679368</c:v>
                </c:pt>
                <c:pt idx="1728">
                  <c:v>99.556856494486411</c:v>
                </c:pt>
                <c:pt idx="1729">
                  <c:v>99.556618361125388</c:v>
                </c:pt>
                <c:pt idx="1730">
                  <c:v>99.556085395984027</c:v>
                </c:pt>
                <c:pt idx="1731">
                  <c:v>99.555620468945833</c:v>
                </c:pt>
                <c:pt idx="1732">
                  <c:v>99.554951427598155</c:v>
                </c:pt>
                <c:pt idx="1733">
                  <c:v>99.554883389495004</c:v>
                </c:pt>
                <c:pt idx="1734">
                  <c:v>99.554463821192243</c:v>
                </c:pt>
                <c:pt idx="1735">
                  <c:v>99.554191668779609</c:v>
                </c:pt>
                <c:pt idx="1736">
                  <c:v>99.553556646483543</c:v>
                </c:pt>
                <c:pt idx="1737">
                  <c:v>99.553919516367003</c:v>
                </c:pt>
                <c:pt idx="1738">
                  <c:v>99.554134970360337</c:v>
                </c:pt>
                <c:pt idx="1739">
                  <c:v>99.553760760792983</c:v>
                </c:pt>
                <c:pt idx="1740">
                  <c:v>99.553137078180768</c:v>
                </c:pt>
                <c:pt idx="1741">
                  <c:v>99.552728849561859</c:v>
                </c:pt>
                <c:pt idx="1742">
                  <c:v>99.552354639994505</c:v>
                </c:pt>
                <c:pt idx="1743">
                  <c:v>99.55210516694963</c:v>
                </c:pt>
                <c:pt idx="1744">
                  <c:v>99.551776316117738</c:v>
                </c:pt>
                <c:pt idx="1745">
                  <c:v>99.55114129382163</c:v>
                </c:pt>
                <c:pt idx="1746">
                  <c:v>99.550358855635395</c:v>
                </c:pt>
                <c:pt idx="1747">
                  <c:v>99.549406322191274</c:v>
                </c:pt>
                <c:pt idx="1748">
                  <c:v>99.549156849146357</c:v>
                </c:pt>
                <c:pt idx="1749">
                  <c:v>99.548793979262896</c:v>
                </c:pt>
                <c:pt idx="1750">
                  <c:v>99.548351731592405</c:v>
                </c:pt>
                <c:pt idx="1751">
                  <c:v>99.548238334753819</c:v>
                </c:pt>
                <c:pt idx="1752">
                  <c:v>99.547365179096701</c:v>
                </c:pt>
                <c:pt idx="1753">
                  <c:v>99.547671350560876</c:v>
                </c:pt>
                <c:pt idx="1754">
                  <c:v>99.547546614038438</c:v>
                </c:pt>
                <c:pt idx="1755">
                  <c:v>99.547104366367947</c:v>
                </c:pt>
                <c:pt idx="1756">
                  <c:v>99.546707477432889</c:v>
                </c:pt>
                <c:pt idx="1757">
                  <c:v>99.546480683755718</c:v>
                </c:pt>
                <c:pt idx="1758">
                  <c:v>99.545811642408054</c:v>
                </c:pt>
                <c:pt idx="1759">
                  <c:v>99.545119921692674</c:v>
                </c:pt>
                <c:pt idx="1760">
                  <c:v>99.544915807383234</c:v>
                </c:pt>
                <c:pt idx="1761">
                  <c:v>99.545142601060391</c:v>
                </c:pt>
                <c:pt idx="1762">
                  <c:v>99.544484899396593</c:v>
                </c:pt>
                <c:pt idx="1763">
                  <c:v>99.544156048564702</c:v>
                </c:pt>
                <c:pt idx="1764">
                  <c:v>99.543691121526479</c:v>
                </c:pt>
                <c:pt idx="1765">
                  <c:v>99.543214854804432</c:v>
                </c:pt>
                <c:pt idx="1766">
                  <c:v>99.543248873855987</c:v>
                </c:pt>
                <c:pt idx="1767">
                  <c:v>99.542296340411866</c:v>
                </c:pt>
                <c:pt idx="1768">
                  <c:v>99.542001508631557</c:v>
                </c:pt>
                <c:pt idx="1769">
                  <c:v>99.541729356218923</c:v>
                </c:pt>
                <c:pt idx="1770">
                  <c:v>99.542001508631557</c:v>
                </c:pt>
                <c:pt idx="1771">
                  <c:v>99.54212624515398</c:v>
                </c:pt>
                <c:pt idx="1772">
                  <c:v>99.5413778260193</c:v>
                </c:pt>
                <c:pt idx="1773">
                  <c:v>99.541060314871274</c:v>
                </c:pt>
                <c:pt idx="1774">
                  <c:v>99.540345914788176</c:v>
                </c:pt>
                <c:pt idx="1775">
                  <c:v>99.539994384588553</c:v>
                </c:pt>
                <c:pt idx="1776">
                  <c:v>99.539268644821604</c:v>
                </c:pt>
                <c:pt idx="1777">
                  <c:v>99.539166587666855</c:v>
                </c:pt>
                <c:pt idx="1778">
                  <c:v>99.539518117866479</c:v>
                </c:pt>
                <c:pt idx="1779">
                  <c:v>99.538781038415664</c:v>
                </c:pt>
                <c:pt idx="1780">
                  <c:v>99.538429508216055</c:v>
                </c:pt>
                <c:pt idx="1781">
                  <c:v>99.538429508216055</c:v>
                </c:pt>
                <c:pt idx="1782">
                  <c:v>99.537703768449106</c:v>
                </c:pt>
                <c:pt idx="1783">
                  <c:v>99.537658409713657</c:v>
                </c:pt>
                <c:pt idx="1784">
                  <c:v>99.536501761960068</c:v>
                </c:pt>
                <c:pt idx="1785">
                  <c:v>99.536025495238022</c:v>
                </c:pt>
                <c:pt idx="1786">
                  <c:v>99.53610487302501</c:v>
                </c:pt>
                <c:pt idx="1787">
                  <c:v>99.535560568199799</c:v>
                </c:pt>
                <c:pt idx="1788">
                  <c:v>99.535413152309644</c:v>
                </c:pt>
                <c:pt idx="1789">
                  <c:v>99.535277076103341</c:v>
                </c:pt>
                <c:pt idx="1790">
                  <c:v>99.535061622110035</c:v>
                </c:pt>
                <c:pt idx="1791">
                  <c:v>99.534619374439529</c:v>
                </c:pt>
                <c:pt idx="1792">
                  <c:v>99.534426599813926</c:v>
                </c:pt>
                <c:pt idx="1793">
                  <c:v>99.533508085421389</c:v>
                </c:pt>
                <c:pt idx="1794">
                  <c:v>99.533213253641065</c:v>
                </c:pt>
                <c:pt idx="1795">
                  <c:v>99.532306078932351</c:v>
                </c:pt>
                <c:pt idx="1796">
                  <c:v>99.532056605887476</c:v>
                </c:pt>
                <c:pt idx="1797">
                  <c:v>99.531648377268553</c:v>
                </c:pt>
                <c:pt idx="1798">
                  <c:v>99.530990675604741</c:v>
                </c:pt>
                <c:pt idx="1799">
                  <c:v>99.531183450230358</c:v>
                </c:pt>
                <c:pt idx="1800">
                  <c:v>99.530491729514964</c:v>
                </c:pt>
                <c:pt idx="1801">
                  <c:v>99.530310294573226</c:v>
                </c:pt>
                <c:pt idx="1802">
                  <c:v>99.530264935837806</c:v>
                </c:pt>
                <c:pt idx="1803">
                  <c:v>99.529822688167314</c:v>
                </c:pt>
                <c:pt idx="1804">
                  <c:v>99.529130967451934</c:v>
                </c:pt>
                <c:pt idx="1805">
                  <c:v>99.529267043658237</c:v>
                </c:pt>
                <c:pt idx="1806">
                  <c:v>99.5289722118779</c:v>
                </c:pt>
                <c:pt idx="1807">
                  <c:v>99.528280491162533</c:v>
                </c:pt>
                <c:pt idx="1808">
                  <c:v>99.528223792743248</c:v>
                </c:pt>
                <c:pt idx="1809">
                  <c:v>99.527566091079422</c:v>
                </c:pt>
                <c:pt idx="1810">
                  <c:v>99.527350637086116</c:v>
                </c:pt>
                <c:pt idx="1811">
                  <c:v>99.526999106886493</c:v>
                </c:pt>
                <c:pt idx="1812">
                  <c:v>99.52686303068019</c:v>
                </c:pt>
                <c:pt idx="1813">
                  <c:v>99.525910497236069</c:v>
                </c:pt>
                <c:pt idx="1814">
                  <c:v>99.525082700314385</c:v>
                </c:pt>
                <c:pt idx="1815">
                  <c:v>99.52501466221122</c:v>
                </c:pt>
                <c:pt idx="1816">
                  <c:v>99.525320833675408</c:v>
                </c:pt>
                <c:pt idx="1817">
                  <c:v>99.524209544657268</c:v>
                </c:pt>
                <c:pt idx="1818">
                  <c:v>99.524254903392688</c:v>
                </c:pt>
                <c:pt idx="1819">
                  <c:v>99.524345620863571</c:v>
                </c:pt>
                <c:pt idx="1820">
                  <c:v>99.52407346845095</c:v>
                </c:pt>
                <c:pt idx="1821">
                  <c:v>99.52381265572221</c:v>
                </c:pt>
                <c:pt idx="1822">
                  <c:v>99.522950839748944</c:v>
                </c:pt>
                <c:pt idx="1823">
                  <c:v>99.52290548101351</c:v>
                </c:pt>
                <c:pt idx="1824">
                  <c:v>99.522519931762318</c:v>
                </c:pt>
                <c:pt idx="1825">
                  <c:v>99.521941607885523</c:v>
                </c:pt>
                <c:pt idx="1826">
                  <c:v>99.521771512627637</c:v>
                </c:pt>
                <c:pt idx="1827">
                  <c:v>99.520784960131934</c:v>
                </c:pt>
                <c:pt idx="1828">
                  <c:v>99.520603525190211</c:v>
                </c:pt>
                <c:pt idx="1829">
                  <c:v>99.520807639499651</c:v>
                </c:pt>
                <c:pt idx="1830">
                  <c:v>99.520501468035476</c:v>
                </c:pt>
                <c:pt idx="1831">
                  <c:v>99.520002521945685</c:v>
                </c:pt>
                <c:pt idx="1832">
                  <c:v>99.519118026604701</c:v>
                </c:pt>
                <c:pt idx="1833">
                  <c:v>99.518993290082264</c:v>
                </c:pt>
                <c:pt idx="1834">
                  <c:v>99.519197404391718</c:v>
                </c:pt>
                <c:pt idx="1835">
                  <c:v>99.518619080514938</c:v>
                </c:pt>
                <c:pt idx="1836">
                  <c:v>99.519004629766115</c:v>
                </c:pt>
                <c:pt idx="1837">
                  <c:v>99.518675778934224</c:v>
                </c:pt>
                <c:pt idx="1838">
                  <c:v>99.518471664624769</c:v>
                </c:pt>
                <c:pt idx="1839">
                  <c:v>99.518018077270426</c:v>
                </c:pt>
                <c:pt idx="1840">
                  <c:v>99.517621188335369</c:v>
                </c:pt>
                <c:pt idx="1841">
                  <c:v>99.517337696238897</c:v>
                </c:pt>
                <c:pt idx="1842">
                  <c:v>99.516861429516851</c:v>
                </c:pt>
                <c:pt idx="1843">
                  <c:v>99.516521239001079</c:v>
                </c:pt>
                <c:pt idx="1844">
                  <c:v>99.515081099151018</c:v>
                </c:pt>
                <c:pt idx="1845">
                  <c:v>99.514752248319112</c:v>
                </c:pt>
                <c:pt idx="1846">
                  <c:v>99.514786267370681</c:v>
                </c:pt>
                <c:pt idx="1847">
                  <c:v>99.514638851480527</c:v>
                </c:pt>
                <c:pt idx="1848">
                  <c:v>99.513765695823423</c:v>
                </c:pt>
                <c:pt idx="1849">
                  <c:v>99.513425505307652</c:v>
                </c:pt>
                <c:pt idx="1850">
                  <c:v>99.512711105224554</c:v>
                </c:pt>
                <c:pt idx="1851">
                  <c:v>99.512064743244594</c:v>
                </c:pt>
                <c:pt idx="1852">
                  <c:v>99.51140704158081</c:v>
                </c:pt>
                <c:pt idx="1853">
                  <c:v>99.51119158758749</c:v>
                </c:pt>
                <c:pt idx="1854">
                  <c:v>99.511463740000096</c:v>
                </c:pt>
                <c:pt idx="1855">
                  <c:v>99.510964793910304</c:v>
                </c:pt>
                <c:pt idx="1856">
                  <c:v>99.510545225607544</c:v>
                </c:pt>
                <c:pt idx="1857">
                  <c:v>99.510533885923678</c:v>
                </c:pt>
                <c:pt idx="1858">
                  <c:v>99.50993288267918</c:v>
                </c:pt>
                <c:pt idx="1859">
                  <c:v>99.509898863627598</c:v>
                </c:pt>
                <c:pt idx="1860">
                  <c:v>99.508912311131894</c:v>
                </c:pt>
                <c:pt idx="1861">
                  <c:v>99.508005136423193</c:v>
                </c:pt>
                <c:pt idx="1862">
                  <c:v>99.507313415707827</c:v>
                </c:pt>
                <c:pt idx="1863">
                  <c:v>99.507041263295221</c:v>
                </c:pt>
                <c:pt idx="1864">
                  <c:v>99.50670107277945</c:v>
                </c:pt>
                <c:pt idx="1865">
                  <c:v>99.506564996573147</c:v>
                </c:pt>
                <c:pt idx="1866">
                  <c:v>99.506508298153847</c:v>
                </c:pt>
                <c:pt idx="1867">
                  <c:v>99.505861936173915</c:v>
                </c:pt>
                <c:pt idx="1868">
                  <c:v>99.505635142496729</c:v>
                </c:pt>
                <c:pt idx="1869">
                  <c:v>99.505408348819557</c:v>
                </c:pt>
                <c:pt idx="1870">
                  <c:v>99.505238253561686</c:v>
                </c:pt>
                <c:pt idx="1871">
                  <c:v>99.505759879019166</c:v>
                </c:pt>
                <c:pt idx="1872">
                  <c:v>99.505510405974292</c:v>
                </c:pt>
                <c:pt idx="1873">
                  <c:v>99.504954761465214</c:v>
                </c:pt>
                <c:pt idx="1874">
                  <c:v>99.504659929684877</c:v>
                </c:pt>
                <c:pt idx="1875">
                  <c:v>99.504297059801416</c:v>
                </c:pt>
                <c:pt idx="1876">
                  <c:v>99.503968208969496</c:v>
                </c:pt>
                <c:pt idx="1877">
                  <c:v>99.503423904144285</c:v>
                </c:pt>
                <c:pt idx="1878">
                  <c:v>99.502505389751732</c:v>
                </c:pt>
                <c:pt idx="1879">
                  <c:v>99.502369313545429</c:v>
                </c:pt>
                <c:pt idx="1880">
                  <c:v>99.502187878603692</c:v>
                </c:pt>
                <c:pt idx="1881">
                  <c:v>99.501654913462346</c:v>
                </c:pt>
                <c:pt idx="1882">
                  <c:v>99.500940513379248</c:v>
                </c:pt>
                <c:pt idx="1883">
                  <c:v>99.500985872114683</c:v>
                </c:pt>
                <c:pt idx="1884">
                  <c:v>99.500260132347719</c:v>
                </c:pt>
                <c:pt idx="1885">
                  <c:v>99.500486926024891</c:v>
                </c:pt>
                <c:pt idx="1886">
                  <c:v>99.500158075192985</c:v>
                </c:pt>
                <c:pt idx="1887">
                  <c:v>99.499602430683908</c:v>
                </c:pt>
                <c:pt idx="1888">
                  <c:v>99.499035446490979</c:v>
                </c:pt>
                <c:pt idx="1889">
                  <c:v>99.498037554311409</c:v>
                </c:pt>
                <c:pt idx="1890">
                  <c:v>99.497776741582655</c:v>
                </c:pt>
                <c:pt idx="1891">
                  <c:v>99.497402532015329</c:v>
                </c:pt>
                <c:pt idx="1892">
                  <c:v>99.496767509719248</c:v>
                </c:pt>
                <c:pt idx="1893">
                  <c:v>99.496552055725928</c:v>
                </c:pt>
                <c:pt idx="1894">
                  <c:v>99.496143827107019</c:v>
                </c:pt>
                <c:pt idx="1895">
                  <c:v>99.496257223945605</c:v>
                </c:pt>
                <c:pt idx="1896">
                  <c:v>99.495769617539679</c:v>
                </c:pt>
                <c:pt idx="1897">
                  <c:v>99.495814976275128</c:v>
                </c:pt>
                <c:pt idx="1898">
                  <c:v>99.495520144494805</c:v>
                </c:pt>
                <c:pt idx="1899">
                  <c:v>99.494964499985713</c:v>
                </c:pt>
                <c:pt idx="1900">
                  <c:v>99.494386176108904</c:v>
                </c:pt>
                <c:pt idx="1901">
                  <c:v>99.493637756974252</c:v>
                </c:pt>
                <c:pt idx="1902">
                  <c:v>99.493388283929335</c:v>
                </c:pt>
                <c:pt idx="1903">
                  <c:v>99.492980055310426</c:v>
                </c:pt>
                <c:pt idx="1904">
                  <c:v>99.492775941000986</c:v>
                </c:pt>
                <c:pt idx="1905">
                  <c:v>99.492571826691517</c:v>
                </c:pt>
                <c:pt idx="1906">
                  <c:v>99.491982163130871</c:v>
                </c:pt>
                <c:pt idx="1907">
                  <c:v>99.491868766292285</c:v>
                </c:pt>
                <c:pt idx="1908">
                  <c:v>99.491823407556851</c:v>
                </c:pt>
                <c:pt idx="1909">
                  <c:v>99.491426518621807</c:v>
                </c:pt>
                <c:pt idx="1910">
                  <c:v>99.490315229603638</c:v>
                </c:pt>
                <c:pt idx="1911">
                  <c:v>99.490190493081215</c:v>
                </c:pt>
                <c:pt idx="1912">
                  <c:v>99.490099775610332</c:v>
                </c:pt>
                <c:pt idx="1913">
                  <c:v>99.490213172448918</c:v>
                </c:pt>
                <c:pt idx="1914">
                  <c:v>99.489952359720178</c:v>
                </c:pt>
                <c:pt idx="1915">
                  <c:v>99.489408054894966</c:v>
                </c:pt>
                <c:pt idx="1916">
                  <c:v>99.489328677107963</c:v>
                </c:pt>
                <c:pt idx="1917">
                  <c:v>99.489317337424083</c:v>
                </c:pt>
                <c:pt idx="1918">
                  <c:v>99.488818391334306</c:v>
                </c:pt>
                <c:pt idx="1919">
                  <c:v>99.488580257973283</c:v>
                </c:pt>
                <c:pt idx="1920">
                  <c:v>99.48827408650908</c:v>
                </c:pt>
                <c:pt idx="1921">
                  <c:v>99.487831838838602</c:v>
                </c:pt>
                <c:pt idx="1922">
                  <c:v>99.487480308638979</c:v>
                </c:pt>
                <c:pt idx="1923">
                  <c:v>99.487378251484245</c:v>
                </c:pt>
                <c:pt idx="1924">
                  <c:v>99.486936003813767</c:v>
                </c:pt>
                <c:pt idx="1925">
                  <c:v>99.486278302149955</c:v>
                </c:pt>
                <c:pt idx="1926">
                  <c:v>99.486017489421215</c:v>
                </c:pt>
                <c:pt idx="1927">
                  <c:v>99.484996917873929</c:v>
                </c:pt>
                <c:pt idx="1928">
                  <c:v>99.484543330519585</c:v>
                </c:pt>
                <c:pt idx="1929">
                  <c:v>99.483545438340016</c:v>
                </c:pt>
                <c:pt idx="1930">
                  <c:v>99.483125870037242</c:v>
                </c:pt>
                <c:pt idx="1931">
                  <c:v>99.483091850985673</c:v>
                </c:pt>
                <c:pt idx="1932">
                  <c:v>99.482728981102184</c:v>
                </c:pt>
                <c:pt idx="1933">
                  <c:v>99.482558885844313</c:v>
                </c:pt>
                <c:pt idx="1934">
                  <c:v>99.482649603315167</c:v>
                </c:pt>
                <c:pt idx="1935">
                  <c:v>99.48220735564469</c:v>
                </c:pt>
                <c:pt idx="1936">
                  <c:v>99.482014581019101</c:v>
                </c:pt>
                <c:pt idx="1937">
                  <c:v>99.481356879355275</c:v>
                </c:pt>
                <c:pt idx="1938">
                  <c:v>99.480925971368649</c:v>
                </c:pt>
                <c:pt idx="1939">
                  <c:v>99.480495063382023</c:v>
                </c:pt>
                <c:pt idx="1940">
                  <c:v>99.480120853814682</c:v>
                </c:pt>
                <c:pt idx="1941">
                  <c:v>99.479689945828056</c:v>
                </c:pt>
                <c:pt idx="1942">
                  <c:v>99.479871380769794</c:v>
                </c:pt>
                <c:pt idx="1943">
                  <c:v>99.479429133099316</c:v>
                </c:pt>
                <c:pt idx="1944">
                  <c:v>99.478862148906387</c:v>
                </c:pt>
                <c:pt idx="1945">
                  <c:v>99.478272485345727</c:v>
                </c:pt>
                <c:pt idx="1946">
                  <c:v>99.477603443998063</c:v>
                </c:pt>
                <c:pt idx="1947">
                  <c:v>99.476628231186226</c:v>
                </c:pt>
                <c:pt idx="1948">
                  <c:v>99.476594212134628</c:v>
                </c:pt>
                <c:pt idx="1949">
                  <c:v>99.476322059722023</c:v>
                </c:pt>
                <c:pt idx="1950">
                  <c:v>99.4761406247803</c:v>
                </c:pt>
                <c:pt idx="1951">
                  <c:v>99.475789094580676</c:v>
                </c:pt>
                <c:pt idx="1952">
                  <c:v>99.475290148490885</c:v>
                </c:pt>
                <c:pt idx="1953">
                  <c:v>99.47524478975545</c:v>
                </c:pt>
                <c:pt idx="1954">
                  <c:v>99.474938618291276</c:v>
                </c:pt>
                <c:pt idx="1955">
                  <c:v>99.474643786510939</c:v>
                </c:pt>
                <c:pt idx="1956">
                  <c:v>99.473815989589255</c:v>
                </c:pt>
                <c:pt idx="1957">
                  <c:v>99.472942833932137</c:v>
                </c:pt>
                <c:pt idx="1958">
                  <c:v>99.472988192667572</c:v>
                </c:pt>
                <c:pt idx="1959">
                  <c:v>99.472307811636057</c:v>
                </c:pt>
                <c:pt idx="1960">
                  <c:v>99.471808865546279</c:v>
                </c:pt>
                <c:pt idx="1961">
                  <c:v>99.471842884597848</c:v>
                </c:pt>
                <c:pt idx="1962">
                  <c:v>99.471718148075396</c:v>
                </c:pt>
                <c:pt idx="1963">
                  <c:v>99.471434655978939</c:v>
                </c:pt>
                <c:pt idx="1964">
                  <c:v>99.471570732185242</c:v>
                </c:pt>
                <c:pt idx="1965">
                  <c:v>99.471706808391545</c:v>
                </c:pt>
                <c:pt idx="1966">
                  <c:v>99.471491354398239</c:v>
                </c:pt>
                <c:pt idx="1967">
                  <c:v>99.470686236844259</c:v>
                </c:pt>
                <c:pt idx="1968">
                  <c:v>99.469450211303666</c:v>
                </c:pt>
                <c:pt idx="1969">
                  <c:v>99.468656433433566</c:v>
                </c:pt>
                <c:pt idx="1970">
                  <c:v>99.467590503150845</c:v>
                </c:pt>
                <c:pt idx="1971">
                  <c:v>99.467635861886279</c:v>
                </c:pt>
                <c:pt idx="1972">
                  <c:v>99.467443087260676</c:v>
                </c:pt>
                <c:pt idx="1973">
                  <c:v>99.466944141170899</c:v>
                </c:pt>
                <c:pt idx="1974">
                  <c:v>99.466706007809876</c:v>
                </c:pt>
                <c:pt idx="1975">
                  <c:v>99.466467874448824</c:v>
                </c:pt>
                <c:pt idx="1976">
                  <c:v>99.466218401403935</c:v>
                </c:pt>
                <c:pt idx="1977">
                  <c:v>99.465333906062952</c:v>
                </c:pt>
                <c:pt idx="1978">
                  <c:v>99.464902998076326</c:v>
                </c:pt>
                <c:pt idx="1979">
                  <c:v>99.464517448825134</c:v>
                </c:pt>
                <c:pt idx="1980">
                  <c:v>99.464199937677094</c:v>
                </c:pt>
                <c:pt idx="1981">
                  <c:v>99.463292762968393</c:v>
                </c:pt>
                <c:pt idx="1982">
                  <c:v>99.463190705813659</c:v>
                </c:pt>
                <c:pt idx="1983">
                  <c:v>99.46283917561405</c:v>
                </c:pt>
                <c:pt idx="1984">
                  <c:v>99.462533004149861</c:v>
                </c:pt>
                <c:pt idx="1985">
                  <c:v>99.462136115214804</c:v>
                </c:pt>
                <c:pt idx="1986">
                  <c:v>99.461433054815572</c:v>
                </c:pt>
                <c:pt idx="1987">
                  <c:v>99.461467073867155</c:v>
                </c:pt>
                <c:pt idx="1988">
                  <c:v>99.461183581770683</c:v>
                </c:pt>
                <c:pt idx="1989">
                  <c:v>99.461081524615963</c:v>
                </c:pt>
                <c:pt idx="1990">
                  <c:v>99.460639276945471</c:v>
                </c:pt>
                <c:pt idx="1991">
                  <c:v>99.459732102236771</c:v>
                </c:pt>
                <c:pt idx="1992">
                  <c:v>99.46015167053956</c:v>
                </c:pt>
                <c:pt idx="1993">
                  <c:v>99.459788800656071</c:v>
                </c:pt>
                <c:pt idx="1994">
                  <c:v>99.458983683102105</c:v>
                </c:pt>
                <c:pt idx="1995">
                  <c:v>99.458371340173727</c:v>
                </c:pt>
                <c:pt idx="1996">
                  <c:v>99.458280622702873</c:v>
                </c:pt>
                <c:pt idx="1997">
                  <c:v>99.457452825781161</c:v>
                </c:pt>
                <c:pt idx="1998">
                  <c:v>99.457192013052449</c:v>
                </c:pt>
                <c:pt idx="1999">
                  <c:v>99.456829143168946</c:v>
                </c:pt>
                <c:pt idx="2000">
                  <c:v>99.456897181272112</c:v>
                </c:pt>
                <c:pt idx="2001">
                  <c:v>99.456364216130737</c:v>
                </c:pt>
                <c:pt idx="2002">
                  <c:v>99.455831250989391</c:v>
                </c:pt>
                <c:pt idx="2003">
                  <c:v>99.454969435016125</c:v>
                </c:pt>
                <c:pt idx="2004">
                  <c:v>99.454912736596839</c:v>
                </c:pt>
                <c:pt idx="2005">
                  <c:v>99.45391484441727</c:v>
                </c:pt>
                <c:pt idx="2006">
                  <c:v>99.453495276114495</c:v>
                </c:pt>
                <c:pt idx="2007">
                  <c:v>99.453529295166092</c:v>
                </c:pt>
                <c:pt idx="2008">
                  <c:v>99.453030349076286</c:v>
                </c:pt>
                <c:pt idx="2009">
                  <c:v>99.452327288677054</c:v>
                </c:pt>
                <c:pt idx="2010">
                  <c:v>99.452225231522334</c:v>
                </c:pt>
                <c:pt idx="2011">
                  <c:v>99.451919060058145</c:v>
                </c:pt>
                <c:pt idx="2012">
                  <c:v>99.451658247329391</c:v>
                </c:pt>
                <c:pt idx="2013">
                  <c:v>99.450444901156516</c:v>
                </c:pt>
                <c:pt idx="2014">
                  <c:v>99.449741840757284</c:v>
                </c:pt>
                <c:pt idx="2015">
                  <c:v>99.449458348660798</c:v>
                </c:pt>
                <c:pt idx="2016">
                  <c:v>99.449163516880475</c:v>
                </c:pt>
                <c:pt idx="2017">
                  <c:v>99.449186196248192</c:v>
                </c:pt>
                <c:pt idx="2018">
                  <c:v>99.449254234351358</c:v>
                </c:pt>
                <c:pt idx="2019">
                  <c:v>99.448471796165109</c:v>
                </c:pt>
                <c:pt idx="2020">
                  <c:v>99.447689357978859</c:v>
                </c:pt>
                <c:pt idx="2021">
                  <c:v>99.446464672122119</c:v>
                </c:pt>
                <c:pt idx="2022">
                  <c:v>99.44637395465125</c:v>
                </c:pt>
                <c:pt idx="2023">
                  <c:v>99.446657446747707</c:v>
                </c:pt>
                <c:pt idx="2024">
                  <c:v>99.446328595915816</c:v>
                </c:pt>
                <c:pt idx="2025">
                  <c:v>99.446691465799276</c:v>
                </c:pt>
                <c:pt idx="2026">
                  <c:v>99.446476011805956</c:v>
                </c:pt>
                <c:pt idx="2027">
                  <c:v>99.445704913303572</c:v>
                </c:pt>
                <c:pt idx="2028">
                  <c:v>99.445421421207101</c:v>
                </c:pt>
                <c:pt idx="2029">
                  <c:v>99.44436683060826</c:v>
                </c:pt>
                <c:pt idx="2030">
                  <c:v>99.443709128944462</c:v>
                </c:pt>
                <c:pt idx="2031">
                  <c:v>99.443459655899559</c:v>
                </c:pt>
                <c:pt idx="2032">
                  <c:v>99.443017408229068</c:v>
                </c:pt>
                <c:pt idx="2033">
                  <c:v>99.442756595500313</c:v>
                </c:pt>
                <c:pt idx="2034">
                  <c:v>99.44187210015933</c:v>
                </c:pt>
                <c:pt idx="2035">
                  <c:v>99.44172468426919</c:v>
                </c:pt>
                <c:pt idx="2036">
                  <c:v>99.441305115966401</c:v>
                </c:pt>
                <c:pt idx="2037">
                  <c:v>99.440386601573849</c:v>
                </c:pt>
                <c:pt idx="2038">
                  <c:v>99.4396608618069</c:v>
                </c:pt>
                <c:pt idx="2039">
                  <c:v>99.439263972871842</c:v>
                </c:pt>
                <c:pt idx="2040">
                  <c:v>99.438526893421027</c:v>
                </c:pt>
                <c:pt idx="2041">
                  <c:v>99.438311439427721</c:v>
                </c:pt>
                <c:pt idx="2042">
                  <c:v>99.437699096499344</c:v>
                </c:pt>
                <c:pt idx="2043">
                  <c:v>99.437823833021795</c:v>
                </c:pt>
                <c:pt idx="2044">
                  <c:v>99.43786919175723</c:v>
                </c:pt>
                <c:pt idx="2045">
                  <c:v>99.43807330606667</c:v>
                </c:pt>
                <c:pt idx="2046">
                  <c:v>99.437676417131641</c:v>
                </c:pt>
                <c:pt idx="2047">
                  <c:v>99.436893978945378</c:v>
                </c:pt>
                <c:pt idx="2048">
                  <c:v>99.43602082328826</c:v>
                </c:pt>
                <c:pt idx="2049">
                  <c:v>99.435249724785862</c:v>
                </c:pt>
                <c:pt idx="2050">
                  <c:v>99.435102308895708</c:v>
                </c:pt>
                <c:pt idx="2051">
                  <c:v>99.434569343754347</c:v>
                </c:pt>
                <c:pt idx="2052">
                  <c:v>99.434365229444893</c:v>
                </c:pt>
                <c:pt idx="2053">
                  <c:v>99.433684848413378</c:v>
                </c:pt>
                <c:pt idx="2054">
                  <c:v>99.433367337265324</c:v>
                </c:pt>
                <c:pt idx="2055">
                  <c:v>99.432074613305431</c:v>
                </c:pt>
                <c:pt idx="2056">
                  <c:v>99.43211997204088</c:v>
                </c:pt>
                <c:pt idx="2057">
                  <c:v>99.432017914886146</c:v>
                </c:pt>
                <c:pt idx="2058">
                  <c:v>99.431462270377082</c:v>
                </c:pt>
                <c:pt idx="2059">
                  <c:v>99.430872606816422</c:v>
                </c:pt>
                <c:pt idx="2060">
                  <c:v>99.430872606816422</c:v>
                </c:pt>
                <c:pt idx="2061">
                  <c:v>99.430090168630187</c:v>
                </c:pt>
                <c:pt idx="2062">
                  <c:v>99.429341749495507</c:v>
                </c:pt>
                <c:pt idx="2063">
                  <c:v>99.429262371708489</c:v>
                </c:pt>
                <c:pt idx="2064">
                  <c:v>99.428865482773432</c:v>
                </c:pt>
                <c:pt idx="2065">
                  <c:v>99.42847993352224</c:v>
                </c:pt>
                <c:pt idx="2066">
                  <c:v>99.427810892174577</c:v>
                </c:pt>
                <c:pt idx="2067">
                  <c:v>99.427901609645446</c:v>
                </c:pt>
                <c:pt idx="2068">
                  <c:v>99.427255247665485</c:v>
                </c:pt>
                <c:pt idx="2069">
                  <c:v>99.426756301575722</c:v>
                </c:pt>
                <c:pt idx="2070">
                  <c:v>99.426597546001688</c:v>
                </c:pt>
                <c:pt idx="2071">
                  <c:v>99.425645012557553</c:v>
                </c:pt>
                <c:pt idx="2072">
                  <c:v>99.425066688680772</c:v>
                </c:pt>
                <c:pt idx="2073">
                  <c:v>99.423864682191748</c:v>
                </c:pt>
                <c:pt idx="2074">
                  <c:v>99.424261571126806</c:v>
                </c:pt>
                <c:pt idx="2075">
                  <c:v>99.42435228859766</c:v>
                </c:pt>
                <c:pt idx="2076">
                  <c:v>99.423501812308274</c:v>
                </c:pt>
                <c:pt idx="2077">
                  <c:v>99.423002866218482</c:v>
                </c:pt>
                <c:pt idx="2078">
                  <c:v>99.422900809063776</c:v>
                </c:pt>
                <c:pt idx="2079">
                  <c:v>99.423002866218482</c:v>
                </c:pt>
                <c:pt idx="2080">
                  <c:v>99.422537939180287</c:v>
                </c:pt>
                <c:pt idx="2081">
                  <c:v>99.421211196168827</c:v>
                </c:pt>
                <c:pt idx="2082">
                  <c:v>99.420950383440072</c:v>
                </c:pt>
                <c:pt idx="2083">
                  <c:v>99.420802967549918</c:v>
                </c:pt>
                <c:pt idx="2084">
                  <c:v>99.419226751493554</c:v>
                </c:pt>
                <c:pt idx="2085">
                  <c:v>99.41965765948018</c:v>
                </c:pt>
                <c:pt idx="2086">
                  <c:v>99.419839094421931</c:v>
                </c:pt>
                <c:pt idx="2087">
                  <c:v>99.420077227782954</c:v>
                </c:pt>
                <c:pt idx="2088">
                  <c:v>99.419555602325445</c:v>
                </c:pt>
                <c:pt idx="2089">
                  <c:v>99.418591729197459</c:v>
                </c:pt>
                <c:pt idx="2090">
                  <c:v>99.417831970378927</c:v>
                </c:pt>
                <c:pt idx="2091">
                  <c:v>99.417571157650187</c:v>
                </c:pt>
                <c:pt idx="2092">
                  <c:v>99.417140249663561</c:v>
                </c:pt>
                <c:pt idx="2093">
                  <c:v>99.417128909979695</c:v>
                </c:pt>
                <c:pt idx="2094">
                  <c:v>99.416686662309203</c:v>
                </c:pt>
                <c:pt idx="2095">
                  <c:v>99.415938243174523</c:v>
                </c:pt>
                <c:pt idx="2096">
                  <c:v>99.414645519214645</c:v>
                </c:pt>
                <c:pt idx="2097">
                  <c:v>99.414577481111479</c:v>
                </c:pt>
                <c:pt idx="2098">
                  <c:v>99.414724897001662</c:v>
                </c:pt>
                <c:pt idx="2099">
                  <c:v>99.414225950911856</c:v>
                </c:pt>
                <c:pt idx="2100">
                  <c:v>99.413817722292947</c:v>
                </c:pt>
                <c:pt idx="2101">
                  <c:v>99.412876528532678</c:v>
                </c:pt>
                <c:pt idx="2102">
                  <c:v>99.412921887268126</c:v>
                </c:pt>
                <c:pt idx="2103">
                  <c:v>99.412173468133446</c:v>
                </c:pt>
                <c:pt idx="2104">
                  <c:v>99.412456960229918</c:v>
                </c:pt>
                <c:pt idx="2105">
                  <c:v>99.412082750662591</c:v>
                </c:pt>
                <c:pt idx="2106">
                  <c:v>99.411776579198389</c:v>
                </c:pt>
                <c:pt idx="2107">
                  <c:v>99.411288972792462</c:v>
                </c:pt>
                <c:pt idx="2108">
                  <c:v>99.410449836186928</c:v>
                </c:pt>
                <c:pt idx="2109">
                  <c:v>99.410223042509756</c:v>
                </c:pt>
                <c:pt idx="2110">
                  <c:v>99.409021036020732</c:v>
                </c:pt>
                <c:pt idx="2111">
                  <c:v>99.408272616886066</c:v>
                </c:pt>
                <c:pt idx="2112">
                  <c:v>99.408238597834483</c:v>
                </c:pt>
                <c:pt idx="2113">
                  <c:v>99.407819029531709</c:v>
                </c:pt>
                <c:pt idx="2114">
                  <c:v>99.408023143841177</c:v>
                </c:pt>
                <c:pt idx="2115">
                  <c:v>99.407762331112409</c:v>
                </c:pt>
                <c:pt idx="2116">
                  <c:v>99.407138648500194</c:v>
                </c:pt>
                <c:pt idx="2117">
                  <c:v>99.407070610397028</c:v>
                </c:pt>
                <c:pt idx="2118">
                  <c:v>99.406344870630065</c:v>
                </c:pt>
                <c:pt idx="2119">
                  <c:v>99.405868603908019</c:v>
                </c:pt>
                <c:pt idx="2120">
                  <c:v>99.405018127618618</c:v>
                </c:pt>
                <c:pt idx="2121">
                  <c:v>99.404621238683561</c:v>
                </c:pt>
                <c:pt idx="2122">
                  <c:v>99.404337746587103</c:v>
                </c:pt>
                <c:pt idx="2123">
                  <c:v>99.403940857652046</c:v>
                </c:pt>
                <c:pt idx="2124">
                  <c:v>99.404178991013069</c:v>
                </c:pt>
                <c:pt idx="2125">
                  <c:v>99.404133632277635</c:v>
                </c:pt>
                <c:pt idx="2126">
                  <c:v>99.403317175039817</c:v>
                </c:pt>
                <c:pt idx="2127">
                  <c:v>99.402251244757096</c:v>
                </c:pt>
                <c:pt idx="2128">
                  <c:v>99.401945073292907</c:v>
                </c:pt>
                <c:pt idx="2129">
                  <c:v>99.401049238268087</c:v>
                </c:pt>
                <c:pt idx="2130">
                  <c:v>99.400584311229849</c:v>
                </c:pt>
                <c:pt idx="2131">
                  <c:v>99.399915269882214</c:v>
                </c:pt>
                <c:pt idx="2132">
                  <c:v>99.399586419050294</c:v>
                </c:pt>
                <c:pt idx="2133">
                  <c:v>99.399336946005405</c:v>
                </c:pt>
                <c:pt idx="2134">
                  <c:v>99.399552399998726</c:v>
                </c:pt>
                <c:pt idx="2135">
                  <c:v>99.3990647935928</c:v>
                </c:pt>
                <c:pt idx="2136">
                  <c:v>99.398724603077042</c:v>
                </c:pt>
                <c:pt idx="2137">
                  <c:v>99.39818029825183</c:v>
                </c:pt>
                <c:pt idx="2138">
                  <c:v>99.397840107736059</c:v>
                </c:pt>
                <c:pt idx="2139">
                  <c:v>99.396830875872638</c:v>
                </c:pt>
                <c:pt idx="2140">
                  <c:v>99.396445326621446</c:v>
                </c:pt>
                <c:pt idx="2141">
                  <c:v>99.395867002744652</c:v>
                </c:pt>
                <c:pt idx="2142">
                  <c:v>99.395594850332046</c:v>
                </c:pt>
                <c:pt idx="2143">
                  <c:v>99.394812412145797</c:v>
                </c:pt>
                <c:pt idx="2144">
                  <c:v>99.394642316887925</c:v>
                </c:pt>
                <c:pt idx="2145">
                  <c:v>99.39384853901781</c:v>
                </c:pt>
                <c:pt idx="2146">
                  <c:v>99.393678443759939</c:v>
                </c:pt>
                <c:pt idx="2147">
                  <c:v>99.393701123127656</c:v>
                </c:pt>
                <c:pt idx="2148">
                  <c:v>99.393871218385527</c:v>
                </c:pt>
                <c:pt idx="2149">
                  <c:v>99.393485669134336</c:v>
                </c:pt>
                <c:pt idx="2150">
                  <c:v>99.392805288102807</c:v>
                </c:pt>
                <c:pt idx="2151">
                  <c:v>99.392283662645312</c:v>
                </c:pt>
                <c:pt idx="2152">
                  <c:v>99.392147586439009</c:v>
                </c:pt>
                <c:pt idx="2153">
                  <c:v>99.391988830864989</c:v>
                </c:pt>
                <c:pt idx="2154">
                  <c:v>99.391161033943291</c:v>
                </c:pt>
                <c:pt idx="2155">
                  <c:v>99.390866202162968</c:v>
                </c:pt>
                <c:pt idx="2156">
                  <c:v>99.389358024209756</c:v>
                </c:pt>
                <c:pt idx="2157">
                  <c:v>99.389051852745595</c:v>
                </c:pt>
                <c:pt idx="2158">
                  <c:v>99.389108551164881</c:v>
                </c:pt>
                <c:pt idx="2159">
                  <c:v>99.388654963810524</c:v>
                </c:pt>
                <c:pt idx="2160">
                  <c:v>99.388031281198309</c:v>
                </c:pt>
                <c:pt idx="2161">
                  <c:v>99.387543674792383</c:v>
                </c:pt>
                <c:pt idx="2162">
                  <c:v>99.387350900166794</c:v>
                </c:pt>
                <c:pt idx="2163">
                  <c:v>99.385990138103736</c:v>
                </c:pt>
                <c:pt idx="2164">
                  <c:v>99.385230379285204</c:v>
                </c:pt>
                <c:pt idx="2165">
                  <c:v>99.384890188769432</c:v>
                </c:pt>
                <c:pt idx="2166">
                  <c:v>99.384459280782806</c:v>
                </c:pt>
                <c:pt idx="2167">
                  <c:v>99.384572677621421</c:v>
                </c:pt>
                <c:pt idx="2168">
                  <c:v>99.38403971248006</c:v>
                </c:pt>
                <c:pt idx="2169">
                  <c:v>99.383427369551683</c:v>
                </c:pt>
                <c:pt idx="2170">
                  <c:v>99.382894404410322</c:v>
                </c:pt>
                <c:pt idx="2171">
                  <c:v>99.382531534526848</c:v>
                </c:pt>
                <c:pt idx="2172">
                  <c:v>99.382508855159131</c:v>
                </c:pt>
                <c:pt idx="2173">
                  <c:v>99.381896512230753</c:v>
                </c:pt>
                <c:pt idx="2174">
                  <c:v>99.381522302663413</c:v>
                </c:pt>
                <c:pt idx="2175">
                  <c:v>99.380989337522053</c:v>
                </c:pt>
                <c:pt idx="2176">
                  <c:v>99.381329528037824</c:v>
                </c:pt>
                <c:pt idx="2177">
                  <c:v>99.381000677205918</c:v>
                </c:pt>
                <c:pt idx="2178">
                  <c:v>99.379957426290915</c:v>
                </c:pt>
                <c:pt idx="2179">
                  <c:v>99.379673934194443</c:v>
                </c:pt>
                <c:pt idx="2180">
                  <c:v>99.378993553162928</c:v>
                </c:pt>
                <c:pt idx="2181">
                  <c:v>99.378698721382591</c:v>
                </c:pt>
                <c:pt idx="2182">
                  <c:v>99.378653362647185</c:v>
                </c:pt>
                <c:pt idx="2183">
                  <c:v>99.377723508570753</c:v>
                </c:pt>
                <c:pt idx="2184">
                  <c:v>99.377576092680613</c:v>
                </c:pt>
                <c:pt idx="2185">
                  <c:v>99.377009108487655</c:v>
                </c:pt>
                <c:pt idx="2186">
                  <c:v>99.3759545178888</c:v>
                </c:pt>
                <c:pt idx="2187">
                  <c:v>99.3759545178888</c:v>
                </c:pt>
                <c:pt idx="2188">
                  <c:v>99.375682365476194</c:v>
                </c:pt>
                <c:pt idx="2189">
                  <c:v>99.37575040357936</c:v>
                </c:pt>
                <c:pt idx="2190">
                  <c:v>99.374933946341514</c:v>
                </c:pt>
                <c:pt idx="2191">
                  <c:v>99.374117489103696</c:v>
                </c:pt>
                <c:pt idx="2192">
                  <c:v>99.374287584361568</c:v>
                </c:pt>
                <c:pt idx="2193">
                  <c:v>99.373720600168639</c:v>
                </c:pt>
                <c:pt idx="2194">
                  <c:v>99.373981412897393</c:v>
                </c:pt>
                <c:pt idx="2195">
                  <c:v>99.373119596924127</c:v>
                </c:pt>
                <c:pt idx="2196">
                  <c:v>99.372768066724518</c:v>
                </c:pt>
                <c:pt idx="2197">
                  <c:v>99.372563952415049</c:v>
                </c:pt>
                <c:pt idx="2198">
                  <c:v>99.372076346009123</c:v>
                </c:pt>
                <c:pt idx="2199">
                  <c:v>99.371373285609891</c:v>
                </c:pt>
                <c:pt idx="2200">
                  <c:v>99.371146491932734</c:v>
                </c:pt>
                <c:pt idx="2201">
                  <c:v>99.370965056990983</c:v>
                </c:pt>
                <c:pt idx="2202">
                  <c:v>99.370579507739791</c:v>
                </c:pt>
                <c:pt idx="2203">
                  <c:v>99.370159939437016</c:v>
                </c:pt>
                <c:pt idx="2204">
                  <c:v>99.370534149004357</c:v>
                </c:pt>
                <c:pt idx="2205">
                  <c:v>99.369649653663373</c:v>
                </c:pt>
                <c:pt idx="2206">
                  <c:v>99.368096116974726</c:v>
                </c:pt>
                <c:pt idx="2207">
                  <c:v>99.367880662981406</c:v>
                </c:pt>
                <c:pt idx="2208">
                  <c:v>99.367211621633743</c:v>
                </c:pt>
                <c:pt idx="2209">
                  <c:v>99.366758034279414</c:v>
                </c:pt>
                <c:pt idx="2210">
                  <c:v>99.366916789853448</c:v>
                </c:pt>
                <c:pt idx="2211">
                  <c:v>99.366372485028208</c:v>
                </c:pt>
                <c:pt idx="2212">
                  <c:v>99.366327126292788</c:v>
                </c:pt>
                <c:pt idx="2213">
                  <c:v>99.365590046841959</c:v>
                </c:pt>
                <c:pt idx="2214">
                  <c:v>99.364376700669084</c:v>
                </c:pt>
                <c:pt idx="2215">
                  <c:v>99.364195265727346</c:v>
                </c:pt>
                <c:pt idx="2216">
                  <c:v>99.363696319637569</c:v>
                </c:pt>
                <c:pt idx="2217">
                  <c:v>99.363469525960383</c:v>
                </c:pt>
                <c:pt idx="2218">
                  <c:v>99.363140675128477</c:v>
                </c:pt>
                <c:pt idx="2219">
                  <c:v>99.362256179787494</c:v>
                </c:pt>
                <c:pt idx="2220">
                  <c:v>99.361836611484748</c:v>
                </c:pt>
                <c:pt idx="2221">
                  <c:v>99.361893309904033</c:v>
                </c:pt>
                <c:pt idx="2222">
                  <c:v>99.361054173298498</c:v>
                </c:pt>
                <c:pt idx="2223">
                  <c:v>99.360158338273635</c:v>
                </c:pt>
                <c:pt idx="2224">
                  <c:v>99.359239823881097</c:v>
                </c:pt>
                <c:pt idx="2225">
                  <c:v>99.359285182616546</c:v>
                </c:pt>
                <c:pt idx="2226">
                  <c:v>99.359058388939374</c:v>
                </c:pt>
                <c:pt idx="2227">
                  <c:v>99.358706858739737</c:v>
                </c:pt>
                <c:pt idx="2228">
                  <c:v>99.358718198423603</c:v>
                </c:pt>
                <c:pt idx="2229">
                  <c:v>99.358151214230674</c:v>
                </c:pt>
                <c:pt idx="2230">
                  <c:v>99.357493512566847</c:v>
                </c:pt>
                <c:pt idx="2231">
                  <c:v>99.35726671888969</c:v>
                </c:pt>
                <c:pt idx="2232">
                  <c:v>99.356813131535333</c:v>
                </c:pt>
                <c:pt idx="2233">
                  <c:v>99.356246147342404</c:v>
                </c:pt>
                <c:pt idx="2234">
                  <c:v>99.355656483781758</c:v>
                </c:pt>
                <c:pt idx="2235">
                  <c:v>99.355293613898283</c:v>
                </c:pt>
                <c:pt idx="2236">
                  <c:v>99.355078159904977</c:v>
                </c:pt>
                <c:pt idx="2237">
                  <c:v>99.354511175712034</c:v>
                </c:pt>
                <c:pt idx="2238">
                  <c:v>99.353842134364371</c:v>
                </c:pt>
                <c:pt idx="2239">
                  <c:v>99.353490604164747</c:v>
                </c:pt>
                <c:pt idx="2240">
                  <c:v>99.353173093016707</c:v>
                </c:pt>
                <c:pt idx="2241">
                  <c:v>99.352821562817084</c:v>
                </c:pt>
                <c:pt idx="2242">
                  <c:v>99.351732953166632</c:v>
                </c:pt>
                <c:pt idx="2243">
                  <c:v>99.351234007076869</c:v>
                </c:pt>
                <c:pt idx="2244">
                  <c:v>99.35087113719338</c:v>
                </c:pt>
                <c:pt idx="2245">
                  <c:v>99.350598984780774</c:v>
                </c:pt>
                <c:pt idx="2246">
                  <c:v>99.350338172052048</c:v>
                </c:pt>
                <c:pt idx="2247">
                  <c:v>99.349793867226808</c:v>
                </c:pt>
                <c:pt idx="2248">
                  <c:v>99.349589752917367</c:v>
                </c:pt>
                <c:pt idx="2249">
                  <c:v>99.34913616556301</c:v>
                </c:pt>
                <c:pt idx="2250">
                  <c:v>99.348557841686215</c:v>
                </c:pt>
                <c:pt idx="2251">
                  <c:v>99.347934159073986</c:v>
                </c:pt>
                <c:pt idx="2252">
                  <c:v>99.347015644681434</c:v>
                </c:pt>
                <c:pt idx="2253">
                  <c:v>99.34724243835862</c:v>
                </c:pt>
                <c:pt idx="2254">
                  <c:v>99.346528038275522</c:v>
                </c:pt>
                <c:pt idx="2255">
                  <c:v>99.345802298508559</c:v>
                </c:pt>
                <c:pt idx="2256">
                  <c:v>99.345065219057744</c:v>
                </c:pt>
                <c:pt idx="2257">
                  <c:v>99.344883784116007</c:v>
                </c:pt>
                <c:pt idx="2258">
                  <c:v>99.344588952335684</c:v>
                </c:pt>
                <c:pt idx="2259">
                  <c:v>99.344736368225824</c:v>
                </c:pt>
                <c:pt idx="2260">
                  <c:v>99.344634311071118</c:v>
                </c:pt>
                <c:pt idx="2261">
                  <c:v>99.343953930039589</c:v>
                </c:pt>
                <c:pt idx="2262">
                  <c:v>99.343228190272626</c:v>
                </c:pt>
                <c:pt idx="2263">
                  <c:v>99.342230298093071</c:v>
                </c:pt>
                <c:pt idx="2264">
                  <c:v>99.341901447261165</c:v>
                </c:pt>
                <c:pt idx="2265">
                  <c:v>99.341663313900128</c:v>
                </c:pt>
                <c:pt idx="2266">
                  <c:v>99.341459199590687</c:v>
                </c:pt>
                <c:pt idx="2267">
                  <c:v>99.341459199590687</c:v>
                </c:pt>
                <c:pt idx="2268">
                  <c:v>99.340756139191456</c:v>
                </c:pt>
                <c:pt idx="2269">
                  <c:v>99.340597383617421</c:v>
                </c:pt>
                <c:pt idx="2270">
                  <c:v>99.340177815314647</c:v>
                </c:pt>
                <c:pt idx="2271">
                  <c:v>99.340552024881987</c:v>
                </c:pt>
                <c:pt idx="2272">
                  <c:v>99.339803605747306</c:v>
                </c:pt>
                <c:pt idx="2273">
                  <c:v>99.338783034200034</c:v>
                </c:pt>
                <c:pt idx="2274">
                  <c:v>99.337830500755913</c:v>
                </c:pt>
                <c:pt idx="2275">
                  <c:v>99.337558348343308</c:v>
                </c:pt>
                <c:pt idx="2276">
                  <c:v>99.336469738692855</c:v>
                </c:pt>
                <c:pt idx="2277">
                  <c:v>99.336242945015684</c:v>
                </c:pt>
                <c:pt idx="2278">
                  <c:v>99.33641304027357</c:v>
                </c:pt>
                <c:pt idx="2279">
                  <c:v>99.336537776796021</c:v>
                </c:pt>
                <c:pt idx="2280">
                  <c:v>99.33651509742829</c:v>
                </c:pt>
                <c:pt idx="2281">
                  <c:v>99.336061510073947</c:v>
                </c:pt>
                <c:pt idx="2282">
                  <c:v>99.3353584496747</c:v>
                </c:pt>
                <c:pt idx="2283">
                  <c:v>99.335120316313677</c:v>
                </c:pt>
                <c:pt idx="2284">
                  <c:v>99.334576011488465</c:v>
                </c:pt>
                <c:pt idx="2285">
                  <c:v>99.333680176463631</c:v>
                </c:pt>
                <c:pt idx="2286">
                  <c:v>99.333317306580142</c:v>
                </c:pt>
                <c:pt idx="2287">
                  <c:v>99.332659604916358</c:v>
                </c:pt>
                <c:pt idx="2288">
                  <c:v>99.332103960407252</c:v>
                </c:pt>
                <c:pt idx="2289">
                  <c:v>99.331888506413947</c:v>
                </c:pt>
                <c:pt idx="2290">
                  <c:v>99.332069941355698</c:v>
                </c:pt>
                <c:pt idx="2291">
                  <c:v>99.331570995265906</c:v>
                </c:pt>
                <c:pt idx="2292">
                  <c:v>99.330743198344223</c:v>
                </c:pt>
                <c:pt idx="2293">
                  <c:v>99.330629801505637</c:v>
                </c:pt>
                <c:pt idx="2294">
                  <c:v>99.330686499924923</c:v>
                </c:pt>
                <c:pt idx="2295">
                  <c:v>99.330879274550526</c:v>
                </c:pt>
                <c:pt idx="2296">
                  <c:v>99.330187553835145</c:v>
                </c:pt>
                <c:pt idx="2297">
                  <c:v>99.329303058494162</c:v>
                </c:pt>
                <c:pt idx="2298">
                  <c:v>99.328894829875253</c:v>
                </c:pt>
                <c:pt idx="2299">
                  <c:v>99.328531959991778</c:v>
                </c:pt>
                <c:pt idx="2300">
                  <c:v>99.328055693269718</c:v>
                </c:pt>
                <c:pt idx="2301">
                  <c:v>99.327602105915375</c:v>
                </c:pt>
                <c:pt idx="2302">
                  <c:v>99.326899045516143</c:v>
                </c:pt>
                <c:pt idx="2303">
                  <c:v>99.326944404251563</c:v>
                </c:pt>
                <c:pt idx="2304">
                  <c:v>99.3263320613232</c:v>
                </c:pt>
                <c:pt idx="2305">
                  <c:v>99.325572302504654</c:v>
                </c:pt>
                <c:pt idx="2306">
                  <c:v>99.325345508827496</c:v>
                </c:pt>
                <c:pt idx="2307">
                  <c:v>99.324948619892425</c:v>
                </c:pt>
                <c:pt idx="2308">
                  <c:v>99.324075464235321</c:v>
                </c:pt>
                <c:pt idx="2309">
                  <c:v>99.323621876880978</c:v>
                </c:pt>
                <c:pt idx="2310">
                  <c:v>99.323236327629786</c:v>
                </c:pt>
                <c:pt idx="2311">
                  <c:v>99.32237451165652</c:v>
                </c:pt>
                <c:pt idx="2312">
                  <c:v>99.322295133869503</c:v>
                </c:pt>
                <c:pt idx="2313">
                  <c:v>99.321637432205691</c:v>
                </c:pt>
                <c:pt idx="2314">
                  <c:v>99.321558054418674</c:v>
                </c:pt>
                <c:pt idx="2315">
                  <c:v>99.321297241689948</c:v>
                </c:pt>
                <c:pt idx="2316">
                  <c:v>99.320571501922998</c:v>
                </c:pt>
                <c:pt idx="2317">
                  <c:v>99.320231311407227</c:v>
                </c:pt>
                <c:pt idx="2318">
                  <c:v>99.319051984285906</c:v>
                </c:pt>
                <c:pt idx="2319">
                  <c:v>99.31867777471858</c:v>
                </c:pt>
                <c:pt idx="2320">
                  <c:v>99.317872657164614</c:v>
                </c:pt>
                <c:pt idx="2321">
                  <c:v>99.317589165068156</c:v>
                </c:pt>
                <c:pt idx="2322">
                  <c:v>99.317645863487442</c:v>
                </c:pt>
                <c:pt idx="2323">
                  <c:v>99.317577825384291</c:v>
                </c:pt>
                <c:pt idx="2324">
                  <c:v>99.318020073054782</c:v>
                </c:pt>
                <c:pt idx="2325">
                  <c:v>99.317203615816936</c:v>
                </c:pt>
                <c:pt idx="2326">
                  <c:v>99.316353139527564</c:v>
                </c:pt>
                <c:pt idx="2327">
                  <c:v>99.316228403005098</c:v>
                </c:pt>
                <c:pt idx="2328">
                  <c:v>99.315604720392884</c:v>
                </c:pt>
                <c:pt idx="2329">
                  <c:v>99.315003717148372</c:v>
                </c:pt>
                <c:pt idx="2330">
                  <c:v>99.315343907664129</c:v>
                </c:pt>
                <c:pt idx="2331">
                  <c:v>99.315151133038526</c:v>
                </c:pt>
                <c:pt idx="2332">
                  <c:v>99.31487898062592</c:v>
                </c:pt>
                <c:pt idx="2333">
                  <c:v>99.314448072639294</c:v>
                </c:pt>
                <c:pt idx="2334">
                  <c:v>99.313348123304991</c:v>
                </c:pt>
                <c:pt idx="2335">
                  <c:v>99.312747120060493</c:v>
                </c:pt>
                <c:pt idx="2336">
                  <c:v>99.312588364486459</c:v>
                </c:pt>
                <c:pt idx="2337">
                  <c:v>99.312418269228601</c:v>
                </c:pt>
                <c:pt idx="2338">
                  <c:v>99.310819373804506</c:v>
                </c:pt>
                <c:pt idx="2339">
                  <c:v>99.310150332456843</c:v>
                </c:pt>
                <c:pt idx="2340">
                  <c:v>99.309662726050917</c:v>
                </c:pt>
                <c:pt idx="2341">
                  <c:v>99.309492630793045</c:v>
                </c:pt>
                <c:pt idx="2342">
                  <c:v>99.309537989528479</c:v>
                </c:pt>
                <c:pt idx="2343">
                  <c:v>99.309311195851308</c:v>
                </c:pt>
                <c:pt idx="2344">
                  <c:v>99.308517417981207</c:v>
                </c:pt>
                <c:pt idx="2345">
                  <c:v>99.307553544853207</c:v>
                </c:pt>
                <c:pt idx="2346">
                  <c:v>99.307270052756735</c:v>
                </c:pt>
                <c:pt idx="2347">
                  <c:v>99.306941201924843</c:v>
                </c:pt>
                <c:pt idx="2348">
                  <c:v>99.305965989113005</c:v>
                </c:pt>
                <c:pt idx="2349">
                  <c:v>99.306045366900008</c:v>
                </c:pt>
                <c:pt idx="2350">
                  <c:v>99.305421684287793</c:v>
                </c:pt>
                <c:pt idx="2351">
                  <c:v>99.304945417565719</c:v>
                </c:pt>
                <c:pt idx="2352">
                  <c:v>99.305194890610593</c:v>
                </c:pt>
                <c:pt idx="2353">
                  <c:v>99.304673265153113</c:v>
                </c:pt>
                <c:pt idx="2354">
                  <c:v>99.30373207139283</c:v>
                </c:pt>
                <c:pt idx="2355">
                  <c:v>99.303630014238095</c:v>
                </c:pt>
                <c:pt idx="2356">
                  <c:v>99.302609442690809</c:v>
                </c:pt>
                <c:pt idx="2357">
                  <c:v>99.302314610910486</c:v>
                </c:pt>
                <c:pt idx="2358">
                  <c:v>99.301622890195134</c:v>
                </c:pt>
                <c:pt idx="2359">
                  <c:v>99.30089715042817</c:v>
                </c:pt>
                <c:pt idx="2360">
                  <c:v>99.301033226634473</c:v>
                </c:pt>
                <c:pt idx="2361">
                  <c:v>99.300863131376587</c:v>
                </c:pt>
                <c:pt idx="2362">
                  <c:v>99.301214661576196</c:v>
                </c:pt>
                <c:pt idx="2363">
                  <c:v>99.300659017067133</c:v>
                </c:pt>
                <c:pt idx="2364">
                  <c:v>99.30020542971279</c:v>
                </c:pt>
                <c:pt idx="2365">
                  <c:v>99.299797201093881</c:v>
                </c:pt>
                <c:pt idx="2366">
                  <c:v>99.299094140694649</c:v>
                </c:pt>
                <c:pt idx="2367">
                  <c:v>99.298844667649732</c:v>
                </c:pt>
                <c:pt idx="2368">
                  <c:v>99.298436439030823</c:v>
                </c:pt>
                <c:pt idx="2369">
                  <c:v>99.298561175553274</c:v>
                </c:pt>
                <c:pt idx="2370">
                  <c:v>99.298209645353666</c:v>
                </c:pt>
                <c:pt idx="2371">
                  <c:v>99.297869454837894</c:v>
                </c:pt>
                <c:pt idx="2372">
                  <c:v>99.298209645353666</c:v>
                </c:pt>
                <c:pt idx="2373">
                  <c:v>99.298289023140669</c:v>
                </c:pt>
                <c:pt idx="2374">
                  <c:v>99.298266343772951</c:v>
                </c:pt>
                <c:pt idx="2375">
                  <c:v>99.297801416734757</c:v>
                </c:pt>
                <c:pt idx="2376">
                  <c:v>99.297325150012682</c:v>
                </c:pt>
                <c:pt idx="2377">
                  <c:v>99.296576730878002</c:v>
                </c:pt>
                <c:pt idx="2378">
                  <c:v>99.295839651427201</c:v>
                </c:pt>
                <c:pt idx="2379">
                  <c:v>99.295556159330715</c:v>
                </c:pt>
                <c:pt idx="2380">
                  <c:v>99.295420083124412</c:v>
                </c:pt>
                <c:pt idx="2381">
                  <c:v>99.294943816402352</c:v>
                </c:pt>
                <c:pt idx="2382">
                  <c:v>99.294524248099577</c:v>
                </c:pt>
                <c:pt idx="2383">
                  <c:v>99.293458317816857</c:v>
                </c:pt>
                <c:pt idx="2384">
                  <c:v>99.291065644522675</c:v>
                </c:pt>
                <c:pt idx="2385">
                  <c:v>99.292006838282944</c:v>
                </c:pt>
                <c:pt idx="2386">
                  <c:v>99.292834635204628</c:v>
                </c:pt>
                <c:pt idx="2387">
                  <c:v>99.293288222558985</c:v>
                </c:pt>
                <c:pt idx="2388">
                  <c:v>99.292313009747147</c:v>
                </c:pt>
                <c:pt idx="2389">
                  <c:v>99.291201720728978</c:v>
                </c:pt>
                <c:pt idx="2390">
                  <c:v>99.290884209580952</c:v>
                </c:pt>
                <c:pt idx="2391">
                  <c:v>99.290237847601006</c:v>
                </c:pt>
                <c:pt idx="2392">
                  <c:v>99.290101771394703</c:v>
                </c:pt>
                <c:pt idx="2393">
                  <c:v>99.289988374556103</c:v>
                </c:pt>
                <c:pt idx="2394">
                  <c:v>99.289546126885625</c:v>
                </c:pt>
                <c:pt idx="2395">
                  <c:v>99.289035841111982</c:v>
                </c:pt>
                <c:pt idx="2396">
                  <c:v>99.288582253757625</c:v>
                </c:pt>
                <c:pt idx="2397">
                  <c:v>99.288672971228493</c:v>
                </c:pt>
                <c:pt idx="2398">
                  <c:v>99.288208044190284</c:v>
                </c:pt>
                <c:pt idx="2399">
                  <c:v>99.28848019660289</c:v>
                </c:pt>
                <c:pt idx="2400">
                  <c:v>99.288548234706056</c:v>
                </c:pt>
                <c:pt idx="2401">
                  <c:v>99.28806062830013</c:v>
                </c:pt>
                <c:pt idx="2402">
                  <c:v>99.287788475887524</c:v>
                </c:pt>
                <c:pt idx="2403">
                  <c:v>99.287391586952467</c:v>
                </c:pt>
                <c:pt idx="2404">
                  <c:v>99.286949339281975</c:v>
                </c:pt>
                <c:pt idx="2405">
                  <c:v>99.285917428050837</c:v>
                </c:pt>
                <c:pt idx="2406">
                  <c:v>99.285350443857894</c:v>
                </c:pt>
                <c:pt idx="2407">
                  <c:v>99.285032932709854</c:v>
                </c:pt>
                <c:pt idx="2408">
                  <c:v>99.28473810092953</c:v>
                </c:pt>
                <c:pt idx="2409">
                  <c:v>99.28447728820079</c:v>
                </c:pt>
                <c:pt idx="2410">
                  <c:v>99.284613364407093</c:v>
                </c:pt>
                <c:pt idx="2411">
                  <c:v>99.283910304007861</c:v>
                </c:pt>
                <c:pt idx="2412">
                  <c:v>99.283127865821598</c:v>
                </c:pt>
                <c:pt idx="2413">
                  <c:v>99.282402126054635</c:v>
                </c:pt>
                <c:pt idx="2414">
                  <c:v>99.282436145106217</c:v>
                </c:pt>
                <c:pt idx="2415">
                  <c:v>99.281370214823511</c:v>
                </c:pt>
                <c:pt idx="2416">
                  <c:v>99.281608348184534</c:v>
                </c:pt>
                <c:pt idx="2417">
                  <c:v>99.281710405339268</c:v>
                </c:pt>
                <c:pt idx="2418">
                  <c:v>99.281336195771928</c:v>
                </c:pt>
                <c:pt idx="2419">
                  <c:v>99.280633135372696</c:v>
                </c:pt>
                <c:pt idx="2420">
                  <c:v>99.280689833791996</c:v>
                </c:pt>
                <c:pt idx="2421">
                  <c:v>99.279680601928561</c:v>
                </c:pt>
                <c:pt idx="2422">
                  <c:v>99.278648690697423</c:v>
                </c:pt>
                <c:pt idx="2423">
                  <c:v>99.278501274807269</c:v>
                </c:pt>
                <c:pt idx="2424">
                  <c:v>99.278682709748992</c:v>
                </c:pt>
                <c:pt idx="2425">
                  <c:v>99.277945630298177</c:v>
                </c:pt>
                <c:pt idx="2426">
                  <c:v>99.277616779466285</c:v>
                </c:pt>
                <c:pt idx="2427">
                  <c:v>99.277004436537908</c:v>
                </c:pt>
                <c:pt idx="2428">
                  <c:v>99.276584868235133</c:v>
                </c:pt>
                <c:pt idx="2429">
                  <c:v>99.275813769732764</c:v>
                </c:pt>
                <c:pt idx="2430">
                  <c:v>99.275881807835901</c:v>
                </c:pt>
                <c:pt idx="2431">
                  <c:v>99.275258125223672</c:v>
                </c:pt>
                <c:pt idx="2432">
                  <c:v>99.275099369649638</c:v>
                </c:pt>
                <c:pt idx="2433">
                  <c:v>99.274691141030729</c:v>
                </c:pt>
                <c:pt idx="2434">
                  <c:v>99.273931382212211</c:v>
                </c:pt>
                <c:pt idx="2435">
                  <c:v>99.273353058335417</c:v>
                </c:pt>
                <c:pt idx="2436">
                  <c:v>99.272604639200736</c:v>
                </c:pt>
                <c:pt idx="2437">
                  <c:v>99.272264448684993</c:v>
                </c:pt>
                <c:pt idx="2438">
                  <c:v>99.272196410581827</c:v>
                </c:pt>
                <c:pt idx="2439">
                  <c:v>99.271243877137707</c:v>
                </c:pt>
                <c:pt idx="2440">
                  <c:v>99.270552156422326</c:v>
                </c:pt>
                <c:pt idx="2441">
                  <c:v>99.270586175473881</c:v>
                </c:pt>
                <c:pt idx="2442">
                  <c:v>99.26964498171364</c:v>
                </c:pt>
                <c:pt idx="2443">
                  <c:v>99.269497565823457</c:v>
                </c:pt>
                <c:pt idx="2444">
                  <c:v>99.269508905507308</c:v>
                </c:pt>
                <c:pt idx="2445">
                  <c:v>99.268783165740359</c:v>
                </c:pt>
                <c:pt idx="2446">
                  <c:v>99.268476994276185</c:v>
                </c:pt>
                <c:pt idx="2447">
                  <c:v>99.26763785767065</c:v>
                </c:pt>
                <c:pt idx="2448">
                  <c:v>99.267524460832064</c:v>
                </c:pt>
                <c:pt idx="2449">
                  <c:v>99.267138911580844</c:v>
                </c:pt>
                <c:pt idx="2450">
                  <c:v>99.2658348479371</c:v>
                </c:pt>
                <c:pt idx="2451">
                  <c:v>99.264553463661059</c:v>
                </c:pt>
                <c:pt idx="2452">
                  <c:v>99.264235952513033</c:v>
                </c:pt>
                <c:pt idx="2453">
                  <c:v>99.263805044526407</c:v>
                </c:pt>
                <c:pt idx="2454">
                  <c:v>99.263555571481504</c:v>
                </c:pt>
                <c:pt idx="2455">
                  <c:v>99.263215380965747</c:v>
                </c:pt>
                <c:pt idx="2456">
                  <c:v>99.262421603095646</c:v>
                </c:pt>
                <c:pt idx="2457">
                  <c:v>99.26193399668972</c:v>
                </c:pt>
                <c:pt idx="2458">
                  <c:v>99.261763901431848</c:v>
                </c:pt>
                <c:pt idx="2459">
                  <c:v>99.261831939534986</c:v>
                </c:pt>
                <c:pt idx="2460">
                  <c:v>99.260822707671565</c:v>
                </c:pt>
                <c:pt idx="2461">
                  <c:v>99.260312421897936</c:v>
                </c:pt>
                <c:pt idx="2462">
                  <c:v>99.260312421897936</c:v>
                </c:pt>
                <c:pt idx="2463">
                  <c:v>99.260607253678259</c:v>
                </c:pt>
                <c:pt idx="2464">
                  <c:v>99.260641272729828</c:v>
                </c:pt>
                <c:pt idx="2465">
                  <c:v>99.260221704427053</c:v>
                </c:pt>
                <c:pt idx="2466">
                  <c:v>99.259564002763256</c:v>
                </c:pt>
                <c:pt idx="2467">
                  <c:v>99.259756777388858</c:v>
                </c:pt>
                <c:pt idx="2468">
                  <c:v>99.259008358254178</c:v>
                </c:pt>
                <c:pt idx="2469">
                  <c:v>99.258554770899821</c:v>
                </c:pt>
                <c:pt idx="2470">
                  <c:v>99.257488840617114</c:v>
                </c:pt>
                <c:pt idx="2471">
                  <c:v>99.256955875475754</c:v>
                </c:pt>
                <c:pt idx="2472">
                  <c:v>99.257035253262771</c:v>
                </c:pt>
                <c:pt idx="2473">
                  <c:v>99.256468269069828</c:v>
                </c:pt>
                <c:pt idx="2474">
                  <c:v>99.25553841499341</c:v>
                </c:pt>
                <c:pt idx="2475">
                  <c:v>99.254892053013464</c:v>
                </c:pt>
                <c:pt idx="2476">
                  <c:v>99.254109614827229</c:v>
                </c:pt>
                <c:pt idx="2477">
                  <c:v>99.254563202181572</c:v>
                </c:pt>
                <c:pt idx="2478">
                  <c:v>99.254257030717397</c:v>
                </c:pt>
                <c:pt idx="2479">
                  <c:v>99.253202440118542</c:v>
                </c:pt>
                <c:pt idx="2480">
                  <c:v>99.252930287705908</c:v>
                </c:pt>
                <c:pt idx="2481">
                  <c:v>99.252510719403148</c:v>
                </c:pt>
                <c:pt idx="2482">
                  <c:v>99.252147849519673</c:v>
                </c:pt>
                <c:pt idx="2483">
                  <c:v>99.251648903429896</c:v>
                </c:pt>
                <c:pt idx="2484">
                  <c:v>99.250900484295215</c:v>
                </c:pt>
                <c:pt idx="2485">
                  <c:v>99.251013881133801</c:v>
                </c:pt>
                <c:pt idx="2486">
                  <c:v>99.250412877889289</c:v>
                </c:pt>
                <c:pt idx="2487">
                  <c:v>99.249449004761303</c:v>
                </c:pt>
                <c:pt idx="2488">
                  <c:v>99.249573741283754</c:v>
                </c:pt>
                <c:pt idx="2489">
                  <c:v>99.24915417298098</c:v>
                </c:pt>
                <c:pt idx="2490">
                  <c:v>99.249176852348697</c:v>
                </c:pt>
                <c:pt idx="2491">
                  <c:v>99.248349055427013</c:v>
                </c:pt>
                <c:pt idx="2492">
                  <c:v>99.24762331566005</c:v>
                </c:pt>
                <c:pt idx="2493">
                  <c:v>99.247827429969519</c:v>
                </c:pt>
                <c:pt idx="2494">
                  <c:v>99.248269677639996</c:v>
                </c:pt>
                <c:pt idx="2495">
                  <c:v>99.247283125144307</c:v>
                </c:pt>
                <c:pt idx="2496">
                  <c:v>99.247022312415538</c:v>
                </c:pt>
                <c:pt idx="2497">
                  <c:v>99.246478007590326</c:v>
                </c:pt>
                <c:pt idx="2498">
                  <c:v>99.245525474146191</c:v>
                </c:pt>
                <c:pt idx="2499">
                  <c:v>99.245094566159565</c:v>
                </c:pt>
                <c:pt idx="2500">
                  <c:v>99.24535537888832</c:v>
                </c:pt>
                <c:pt idx="2501">
                  <c:v>99.244822413746959</c:v>
                </c:pt>
                <c:pt idx="2502">
                  <c:v>99.244731696276091</c:v>
                </c:pt>
                <c:pt idx="2503">
                  <c:v>99.244470883547336</c:v>
                </c:pt>
                <c:pt idx="2504">
                  <c:v>99.244221410502448</c:v>
                </c:pt>
                <c:pt idx="2505">
                  <c:v>99.243654426309519</c:v>
                </c:pt>
                <c:pt idx="2506">
                  <c:v>99.243064762748872</c:v>
                </c:pt>
                <c:pt idx="2507">
                  <c:v>99.242747251600818</c:v>
                </c:pt>
                <c:pt idx="2508">
                  <c:v>99.242928686542569</c:v>
                </c:pt>
                <c:pt idx="2509">
                  <c:v>99.24171534036968</c:v>
                </c:pt>
                <c:pt idx="2510">
                  <c:v>99.241511226060226</c:v>
                </c:pt>
                <c:pt idx="2511">
                  <c:v>99.241046299022017</c:v>
                </c:pt>
                <c:pt idx="2512">
                  <c:v>99.240672089454691</c:v>
                </c:pt>
                <c:pt idx="2513">
                  <c:v>99.241375149853923</c:v>
                </c:pt>
                <c:pt idx="2514">
                  <c:v>99.24161328321496</c:v>
                </c:pt>
                <c:pt idx="2515">
                  <c:v>99.239855632216873</c:v>
                </c:pt>
                <c:pt idx="2516">
                  <c:v>99.23986697190071</c:v>
                </c:pt>
                <c:pt idx="2517">
                  <c:v>99.239538121068819</c:v>
                </c:pt>
                <c:pt idx="2518">
                  <c:v>99.239322667075498</c:v>
                </c:pt>
                <c:pt idx="2519">
                  <c:v>99.238574247940818</c:v>
                </c:pt>
                <c:pt idx="2520">
                  <c:v>99.237859847857735</c:v>
                </c:pt>
                <c:pt idx="2521">
                  <c:v>99.23738358113566</c:v>
                </c:pt>
                <c:pt idx="2522">
                  <c:v>99.236895974729748</c:v>
                </c:pt>
                <c:pt idx="2523">
                  <c:v>99.236056838124213</c:v>
                </c:pt>
                <c:pt idx="2524">
                  <c:v>99.235206361834798</c:v>
                </c:pt>
                <c:pt idx="2525">
                  <c:v>99.234934209422192</c:v>
                </c:pt>
                <c:pt idx="2526">
                  <c:v>99.234389904596981</c:v>
                </c:pt>
                <c:pt idx="2527">
                  <c:v>99.234355885545384</c:v>
                </c:pt>
                <c:pt idx="2528">
                  <c:v>99.234299187126098</c:v>
                </c:pt>
                <c:pt idx="2529">
                  <c:v>99.233981675978043</c:v>
                </c:pt>
                <c:pt idx="2530">
                  <c:v>99.233562107675283</c:v>
                </c:pt>
                <c:pt idx="2531">
                  <c:v>99.233142539372508</c:v>
                </c:pt>
                <c:pt idx="2532">
                  <c:v>99.232688952018151</c:v>
                </c:pt>
                <c:pt idx="2533">
                  <c:v>99.232019910670516</c:v>
                </c:pt>
                <c:pt idx="2534">
                  <c:v>99.231940532883499</c:v>
                </c:pt>
                <c:pt idx="2535">
                  <c:v>99.231464266161424</c:v>
                </c:pt>
                <c:pt idx="2536">
                  <c:v>99.231090056594098</c:v>
                </c:pt>
                <c:pt idx="2537">
                  <c:v>99.230557091452738</c:v>
                </c:pt>
                <c:pt idx="2538">
                  <c:v>99.230296278723998</c:v>
                </c:pt>
                <c:pt idx="2539">
                  <c:v>99.230455034297989</c:v>
                </c:pt>
                <c:pt idx="2540">
                  <c:v>99.230035465995243</c:v>
                </c:pt>
                <c:pt idx="2541">
                  <c:v>99.22909427223496</c:v>
                </c:pt>
                <c:pt idx="2542">
                  <c:v>99.228606665829048</c:v>
                </c:pt>
                <c:pt idx="2543">
                  <c:v>99.228538627725882</c:v>
                </c:pt>
                <c:pt idx="2544">
                  <c:v>99.226554183050624</c:v>
                </c:pt>
                <c:pt idx="2545">
                  <c:v>99.226350068741169</c:v>
                </c:pt>
                <c:pt idx="2546">
                  <c:v>99.227767529223513</c:v>
                </c:pt>
                <c:pt idx="2547">
                  <c:v>99.22883345950622</c:v>
                </c:pt>
                <c:pt idx="2548">
                  <c:v>99.231192113748818</c:v>
                </c:pt>
                <c:pt idx="2549">
                  <c:v>99.225000646361977</c:v>
                </c:pt>
                <c:pt idx="2550">
                  <c:v>99.225499592451754</c:v>
                </c:pt>
                <c:pt idx="2551">
                  <c:v>99.225000646361977</c:v>
                </c:pt>
                <c:pt idx="2552">
                  <c:v>99.224410982801331</c:v>
                </c:pt>
                <c:pt idx="2553">
                  <c:v>99.22334505251861</c:v>
                </c:pt>
                <c:pt idx="2554">
                  <c:v>99.222143046029601</c:v>
                </c:pt>
                <c:pt idx="2555">
                  <c:v>99.221530703101223</c:v>
                </c:pt>
                <c:pt idx="2556">
                  <c:v>99.221269890372469</c:v>
                </c:pt>
                <c:pt idx="2557">
                  <c:v>99.221179172901614</c:v>
                </c:pt>
                <c:pt idx="2558">
                  <c:v>99.220895680805128</c:v>
                </c:pt>
                <c:pt idx="2559">
                  <c:v>99.219897788625559</c:v>
                </c:pt>
                <c:pt idx="2560">
                  <c:v>99.219954487044859</c:v>
                </c:pt>
                <c:pt idx="2561">
                  <c:v>99.219217407594044</c:v>
                </c:pt>
                <c:pt idx="2562">
                  <c:v>99.219149369490893</c:v>
                </c:pt>
                <c:pt idx="2563">
                  <c:v>99.219262766329493</c:v>
                </c:pt>
                <c:pt idx="2564">
                  <c:v>99.218820518658987</c:v>
                </c:pt>
                <c:pt idx="2565">
                  <c:v>99.217992721737303</c:v>
                </c:pt>
                <c:pt idx="2566">
                  <c:v>99.21781128679558</c:v>
                </c:pt>
                <c:pt idx="2567">
                  <c:v>99.21769788995698</c:v>
                </c:pt>
                <c:pt idx="2568">
                  <c:v>99.217312340705789</c:v>
                </c:pt>
                <c:pt idx="2569">
                  <c:v>99.216768035880577</c:v>
                </c:pt>
                <c:pt idx="2570">
                  <c:v>99.216484543784105</c:v>
                </c:pt>
                <c:pt idx="2571">
                  <c:v>99.215634067494705</c:v>
                </c:pt>
                <c:pt idx="2572">
                  <c:v>99.215395934133682</c:v>
                </c:pt>
                <c:pt idx="2573">
                  <c:v>99.214726892786004</c:v>
                </c:pt>
                <c:pt idx="2574">
                  <c:v>99.214692873734435</c:v>
                </c:pt>
                <c:pt idx="2575">
                  <c:v>99.214284645115526</c:v>
                </c:pt>
                <c:pt idx="2576">
                  <c:v>99.214205267328509</c:v>
                </c:pt>
                <c:pt idx="2577">
                  <c:v>99.214069191122206</c:v>
                </c:pt>
                <c:pt idx="2578">
                  <c:v>99.213774359341883</c:v>
                </c:pt>
                <c:pt idx="2579">
                  <c:v>99.213729000606449</c:v>
                </c:pt>
                <c:pt idx="2580">
                  <c:v>99.213434168826126</c:v>
                </c:pt>
                <c:pt idx="2581">
                  <c:v>99.212708429059163</c:v>
                </c:pt>
                <c:pt idx="2582">
                  <c:v>99.212753787794611</c:v>
                </c:pt>
                <c:pt idx="2583">
                  <c:v>99.212617711588308</c:v>
                </c:pt>
                <c:pt idx="2584">
                  <c:v>99.212447616330408</c:v>
                </c:pt>
                <c:pt idx="2585">
                  <c:v>99.211801254350462</c:v>
                </c:pt>
                <c:pt idx="2586">
                  <c:v>99.21125694952525</c:v>
                </c:pt>
                <c:pt idx="2587">
                  <c:v>99.211336327312267</c:v>
                </c:pt>
                <c:pt idx="2588">
                  <c:v>99.211359006679984</c:v>
                </c:pt>
                <c:pt idx="2589">
                  <c:v>99.210429152603567</c:v>
                </c:pt>
                <c:pt idx="2590">
                  <c:v>99.209431260423997</c:v>
                </c:pt>
                <c:pt idx="2591">
                  <c:v>99.208841596863337</c:v>
                </c:pt>
                <c:pt idx="2592">
                  <c:v>99.208671501605465</c:v>
                </c:pt>
                <c:pt idx="2593">
                  <c:v>99.208149876147971</c:v>
                </c:pt>
                <c:pt idx="2594">
                  <c:v>99.208070498360968</c:v>
                </c:pt>
                <c:pt idx="2595">
                  <c:v>99.207163323652267</c:v>
                </c:pt>
                <c:pt idx="2596">
                  <c:v>99.206290167995164</c:v>
                </c:pt>
                <c:pt idx="2597">
                  <c:v>99.205893279060092</c:v>
                </c:pt>
                <c:pt idx="2598">
                  <c:v>99.20519021866086</c:v>
                </c:pt>
                <c:pt idx="2599">
                  <c:v>99.204906726564374</c:v>
                </c:pt>
                <c:pt idx="2600">
                  <c:v>99.204827348777371</c:v>
                </c:pt>
                <c:pt idx="2601">
                  <c:v>99.204305723319877</c:v>
                </c:pt>
                <c:pt idx="2602">
                  <c:v>99.203852135965533</c:v>
                </c:pt>
                <c:pt idx="2603">
                  <c:v>99.203455247030476</c:v>
                </c:pt>
                <c:pt idx="2604">
                  <c:v>99.20318309461787</c:v>
                </c:pt>
                <c:pt idx="2605">
                  <c:v>99.20259343105721</c:v>
                </c:pt>
                <c:pt idx="2606">
                  <c:v>99.202264580225304</c:v>
                </c:pt>
                <c:pt idx="2607">
                  <c:v>99.201425443619769</c:v>
                </c:pt>
                <c:pt idx="2608">
                  <c:v>99.200166738711459</c:v>
                </c:pt>
                <c:pt idx="2609">
                  <c:v>99.199871906931122</c:v>
                </c:pt>
                <c:pt idx="2610">
                  <c:v>99.199429659260659</c:v>
                </c:pt>
                <c:pt idx="2611">
                  <c:v>99.198919373487001</c:v>
                </c:pt>
                <c:pt idx="2612">
                  <c:v>99.198125595616887</c:v>
                </c:pt>
                <c:pt idx="2613">
                  <c:v>99.19732047806292</c:v>
                </c:pt>
                <c:pt idx="2614">
                  <c:v>99.197263779643635</c:v>
                </c:pt>
                <c:pt idx="2615">
                  <c:v>99.196515360508954</c:v>
                </c:pt>
                <c:pt idx="2616">
                  <c:v>99.196107131890045</c:v>
                </c:pt>
                <c:pt idx="2617">
                  <c:v>99.195789620742019</c:v>
                </c:pt>
                <c:pt idx="2618">
                  <c:v>99.195574166748685</c:v>
                </c:pt>
                <c:pt idx="2619">
                  <c:v>99.195199957181359</c:v>
                </c:pt>
                <c:pt idx="2620">
                  <c:v>99.194236084053372</c:v>
                </c:pt>
                <c:pt idx="2621">
                  <c:v>99.194462877730544</c:v>
                </c:pt>
                <c:pt idx="2622">
                  <c:v>99.194009290376187</c:v>
                </c:pt>
                <c:pt idx="2623">
                  <c:v>99.193544363337978</c:v>
                </c:pt>
                <c:pt idx="2624">
                  <c:v>99.193000058512766</c:v>
                </c:pt>
                <c:pt idx="2625">
                  <c:v>99.19278460451946</c:v>
                </c:pt>
                <c:pt idx="2626">
                  <c:v>99.1921949409588</c:v>
                </c:pt>
                <c:pt idx="2627">
                  <c:v>99.191367144037116</c:v>
                </c:pt>
                <c:pt idx="2628">
                  <c:v>99.190437289960713</c:v>
                </c:pt>
                <c:pt idx="2629">
                  <c:v>99.190244515335095</c:v>
                </c:pt>
                <c:pt idx="2630">
                  <c:v>99.189700210509884</c:v>
                </c:pt>
                <c:pt idx="2631">
                  <c:v>99.190471309012281</c:v>
                </c:pt>
                <c:pt idx="2632">
                  <c:v>99.189439397781157</c:v>
                </c:pt>
                <c:pt idx="2633">
                  <c:v>99.188577581807891</c:v>
                </c:pt>
                <c:pt idx="2634">
                  <c:v>99.188940451691352</c:v>
                </c:pt>
                <c:pt idx="2635">
                  <c:v>99.187999257931082</c:v>
                </c:pt>
                <c:pt idx="2636">
                  <c:v>99.187783803937762</c:v>
                </c:pt>
                <c:pt idx="2637">
                  <c:v>99.187965238879514</c:v>
                </c:pt>
                <c:pt idx="2638">
                  <c:v>99.187318876899567</c:v>
                </c:pt>
                <c:pt idx="2639">
                  <c:v>99.187216819744833</c:v>
                </c:pt>
                <c:pt idx="2640">
                  <c:v>99.18713744195783</c:v>
                </c:pt>
                <c:pt idx="2641">
                  <c:v>99.186241606932995</c:v>
                </c:pt>
                <c:pt idx="2642">
                  <c:v>99.186162229145978</c:v>
                </c:pt>
                <c:pt idx="2643">
                  <c:v>99.186037492623541</c:v>
                </c:pt>
                <c:pt idx="2644">
                  <c:v>99.185413810011298</c:v>
                </c:pt>
                <c:pt idx="2645">
                  <c:v>99.186082851358975</c:v>
                </c:pt>
                <c:pt idx="2646">
                  <c:v>99.185980794204241</c:v>
                </c:pt>
                <c:pt idx="2647">
                  <c:v>99.18502826076012</c:v>
                </c:pt>
                <c:pt idx="2648">
                  <c:v>99.185481848114463</c:v>
                </c:pt>
                <c:pt idx="2649">
                  <c:v>99.184756108347514</c:v>
                </c:pt>
                <c:pt idx="2650">
                  <c:v>99.183928311425817</c:v>
                </c:pt>
                <c:pt idx="2651">
                  <c:v>99.183474724071473</c:v>
                </c:pt>
                <c:pt idx="2652">
                  <c:v>99.182635587465924</c:v>
                </c:pt>
                <c:pt idx="2653">
                  <c:v>99.182136641376133</c:v>
                </c:pt>
                <c:pt idx="2654">
                  <c:v>99.18290773987853</c:v>
                </c:pt>
                <c:pt idx="2655">
                  <c:v>99.182329416001735</c:v>
                </c:pt>
                <c:pt idx="2656">
                  <c:v>99.181127409512726</c:v>
                </c:pt>
                <c:pt idx="2657">
                  <c:v>99.180968653938706</c:v>
                </c:pt>
                <c:pt idx="2658">
                  <c:v>99.180775879313103</c:v>
                </c:pt>
                <c:pt idx="2659">
                  <c:v>99.179812006185117</c:v>
                </c:pt>
                <c:pt idx="2660">
                  <c:v>99.179925403023702</c:v>
                </c:pt>
                <c:pt idx="2661">
                  <c:v>99.179392437882342</c:v>
                </c:pt>
                <c:pt idx="2662">
                  <c:v>99.178893491792564</c:v>
                </c:pt>
                <c:pt idx="2663">
                  <c:v>99.17841722507049</c:v>
                </c:pt>
                <c:pt idx="2664">
                  <c:v>99.177510050361789</c:v>
                </c:pt>
                <c:pt idx="2665">
                  <c:v>99.177929618664578</c:v>
                </c:pt>
                <c:pt idx="2666">
                  <c:v>99.177838901193709</c:v>
                </c:pt>
                <c:pt idx="2667">
                  <c:v>99.177691485303541</c:v>
                </c:pt>
                <c:pt idx="2668">
                  <c:v>99.177328615420066</c:v>
                </c:pt>
                <c:pt idx="2669">
                  <c:v>99.17614928829876</c:v>
                </c:pt>
                <c:pt idx="2670">
                  <c:v>99.175752399363702</c:v>
                </c:pt>
                <c:pt idx="2671">
                  <c:v>99.175072018332187</c:v>
                </c:pt>
                <c:pt idx="2672">
                  <c:v>99.174833884971164</c:v>
                </c:pt>
                <c:pt idx="2673">
                  <c:v>99.174482354771527</c:v>
                </c:pt>
                <c:pt idx="2674">
                  <c:v>99.17414216425577</c:v>
                </c:pt>
                <c:pt idx="2675">
                  <c:v>99.173745275320712</c:v>
                </c:pt>
                <c:pt idx="2676">
                  <c:v>99.173291687966383</c:v>
                </c:pt>
                <c:pt idx="2677">
                  <c:v>99.172849440295877</c:v>
                </c:pt>
                <c:pt idx="2678">
                  <c:v>99.171704132226168</c:v>
                </c:pt>
                <c:pt idx="2679">
                  <c:v>99.170921694039919</c:v>
                </c:pt>
                <c:pt idx="2680">
                  <c:v>99.170808297201305</c:v>
                </c:pt>
                <c:pt idx="2681">
                  <c:v>99.16996916059577</c:v>
                </c:pt>
                <c:pt idx="2682">
                  <c:v>99.170105236802073</c:v>
                </c:pt>
                <c:pt idx="2683">
                  <c:v>99.169424855770558</c:v>
                </c:pt>
                <c:pt idx="2684">
                  <c:v>99.168880550945346</c:v>
                </c:pt>
                <c:pt idx="2685">
                  <c:v>99.168358925487837</c:v>
                </c:pt>
                <c:pt idx="2686">
                  <c:v>99.16807543339138</c:v>
                </c:pt>
                <c:pt idx="2687">
                  <c:v>99.167485769830719</c:v>
                </c:pt>
                <c:pt idx="2688">
                  <c:v>99.166873426902356</c:v>
                </c:pt>
                <c:pt idx="2689">
                  <c:v>99.166204385554693</c:v>
                </c:pt>
                <c:pt idx="2690">
                  <c:v>99.165353909265292</c:v>
                </c:pt>
                <c:pt idx="2691">
                  <c:v>99.164571471079057</c:v>
                </c:pt>
                <c:pt idx="2692">
                  <c:v>99.164979699697966</c:v>
                </c:pt>
                <c:pt idx="2693">
                  <c:v>99.165093096536538</c:v>
                </c:pt>
                <c:pt idx="2694">
                  <c:v>99.164628169498343</c:v>
                </c:pt>
                <c:pt idx="2695">
                  <c:v>99.163539559847891</c:v>
                </c:pt>
                <c:pt idx="2696">
                  <c:v>99.162870518500227</c:v>
                </c:pt>
                <c:pt idx="2697">
                  <c:v>99.163188029648268</c:v>
                </c:pt>
                <c:pt idx="2698">
                  <c:v>99.161498416753318</c:v>
                </c:pt>
                <c:pt idx="2699">
                  <c:v>99.160387127735177</c:v>
                </c:pt>
                <c:pt idx="2700">
                  <c:v>99.160273730896591</c:v>
                </c:pt>
                <c:pt idx="2701">
                  <c:v>99.160829375405683</c:v>
                </c:pt>
                <c:pt idx="2702">
                  <c:v>99.160647940463946</c:v>
                </c:pt>
                <c:pt idx="2703">
                  <c:v>99.159162441878451</c:v>
                </c:pt>
                <c:pt idx="2704">
                  <c:v>99.159287178400888</c:v>
                </c:pt>
                <c:pt idx="2705">
                  <c:v>99.158720194207959</c:v>
                </c:pt>
                <c:pt idx="2706">
                  <c:v>99.157654263925252</c:v>
                </c:pt>
                <c:pt idx="2707">
                  <c:v>99.157246035306329</c:v>
                </c:pt>
                <c:pt idx="2708">
                  <c:v>99.157246035306329</c:v>
                </c:pt>
                <c:pt idx="2709">
                  <c:v>99.157019241629158</c:v>
                </c:pt>
                <c:pt idx="2710">
                  <c:v>99.157132638467743</c:v>
                </c:pt>
                <c:pt idx="2711">
                  <c:v>99.157189336887029</c:v>
                </c:pt>
                <c:pt idx="2712">
                  <c:v>99.156667711429535</c:v>
                </c:pt>
                <c:pt idx="2713">
                  <c:v>99.15598733039802</c:v>
                </c:pt>
                <c:pt idx="2714">
                  <c:v>99.155613120830694</c:v>
                </c:pt>
                <c:pt idx="2715">
                  <c:v>99.154921400115299</c:v>
                </c:pt>
                <c:pt idx="2716">
                  <c:v>99.154558530231824</c:v>
                </c:pt>
                <c:pt idx="2717">
                  <c:v>99.154467812760956</c:v>
                </c:pt>
                <c:pt idx="2718">
                  <c:v>99.153832790464875</c:v>
                </c:pt>
                <c:pt idx="2719">
                  <c:v>99.154116282561333</c:v>
                </c:pt>
                <c:pt idx="2720">
                  <c:v>99.153923507935744</c:v>
                </c:pt>
                <c:pt idx="2721">
                  <c:v>99.153197768168781</c:v>
                </c:pt>
                <c:pt idx="2722">
                  <c:v>99.153004993543178</c:v>
                </c:pt>
                <c:pt idx="2723">
                  <c:v>99.152335952195529</c:v>
                </c:pt>
                <c:pt idx="2724">
                  <c:v>99.152222555356943</c:v>
                </c:pt>
                <c:pt idx="2725">
                  <c:v>99.152369971247083</c:v>
                </c:pt>
                <c:pt idx="2726">
                  <c:v>99.15191638389274</c:v>
                </c:pt>
                <c:pt idx="2727">
                  <c:v>99.151394758435245</c:v>
                </c:pt>
                <c:pt idx="2728">
                  <c:v>99.151462796538411</c:v>
                </c:pt>
                <c:pt idx="2729">
                  <c:v>99.151632891796282</c:v>
                </c:pt>
                <c:pt idx="2730">
                  <c:v>99.151088586971071</c:v>
                </c:pt>
                <c:pt idx="2731">
                  <c:v>99.15092983139705</c:v>
                </c:pt>
                <c:pt idx="2732">
                  <c:v>99.150997869500188</c:v>
                </c:pt>
                <c:pt idx="2733">
                  <c:v>99.149931939217481</c:v>
                </c:pt>
                <c:pt idx="2734">
                  <c:v>99.148423761264283</c:v>
                </c:pt>
                <c:pt idx="2735">
                  <c:v>99.147834097703623</c:v>
                </c:pt>
                <c:pt idx="2736">
                  <c:v>99.146167164176404</c:v>
                </c:pt>
                <c:pt idx="2737">
                  <c:v>99.148049551696943</c:v>
                </c:pt>
                <c:pt idx="2738">
                  <c:v>99.147981513593777</c:v>
                </c:pt>
                <c:pt idx="2739">
                  <c:v>99.147493907187851</c:v>
                </c:pt>
                <c:pt idx="2740">
                  <c:v>99.146666110266167</c:v>
                </c:pt>
                <c:pt idx="2741">
                  <c:v>99.145860992712201</c:v>
                </c:pt>
                <c:pt idx="2742">
                  <c:v>99.145407405357872</c:v>
                </c:pt>
                <c:pt idx="2743">
                  <c:v>99.144965157687366</c:v>
                </c:pt>
                <c:pt idx="2744">
                  <c:v>99.144727024326343</c:v>
                </c:pt>
                <c:pt idx="2745">
                  <c:v>99.144375494126706</c:v>
                </c:pt>
                <c:pt idx="2746">
                  <c:v>99.142992052695973</c:v>
                </c:pt>
                <c:pt idx="2747">
                  <c:v>99.142753919334936</c:v>
                </c:pt>
                <c:pt idx="2748">
                  <c:v>99.142992052695973</c:v>
                </c:pt>
                <c:pt idx="2749">
                  <c:v>99.142447747870762</c:v>
                </c:pt>
                <c:pt idx="2750">
                  <c:v>99.142152916090424</c:v>
                </c:pt>
                <c:pt idx="2751">
                  <c:v>99.141608611265198</c:v>
                </c:pt>
                <c:pt idx="2752">
                  <c:v>99.140769474659649</c:v>
                </c:pt>
                <c:pt idx="2753">
                  <c:v>99.140383925408472</c:v>
                </c:pt>
                <c:pt idx="2754">
                  <c:v>99.140520001614775</c:v>
                </c:pt>
                <c:pt idx="2755">
                  <c:v>99.143490998785737</c:v>
                </c:pt>
                <c:pt idx="2756">
                  <c:v>99.13966952532536</c:v>
                </c:pt>
                <c:pt idx="2757">
                  <c:v>99.137583023495367</c:v>
                </c:pt>
                <c:pt idx="2758">
                  <c:v>99.136970680566989</c:v>
                </c:pt>
                <c:pt idx="2759">
                  <c:v>99.135462502613791</c:v>
                </c:pt>
                <c:pt idx="2760">
                  <c:v>99.139862299950977</c:v>
                </c:pt>
                <c:pt idx="2761">
                  <c:v>99.136845944044566</c:v>
                </c:pt>
                <c:pt idx="2762">
                  <c:v>99.136891302779986</c:v>
                </c:pt>
                <c:pt idx="2763">
                  <c:v>99.13656245194808</c:v>
                </c:pt>
                <c:pt idx="2764">
                  <c:v>99.135916089968148</c:v>
                </c:pt>
                <c:pt idx="2765">
                  <c:v>99.136210921748471</c:v>
                </c:pt>
                <c:pt idx="2766">
                  <c:v>99.135485181981522</c:v>
                </c:pt>
                <c:pt idx="2767">
                  <c:v>99.134578007272808</c:v>
                </c:pt>
                <c:pt idx="2768">
                  <c:v>99.133772889718841</c:v>
                </c:pt>
                <c:pt idx="2769">
                  <c:v>99.133466718254667</c:v>
                </c:pt>
                <c:pt idx="2770">
                  <c:v>99.132967772164875</c:v>
                </c:pt>
                <c:pt idx="2771">
                  <c:v>99.131924521249886</c:v>
                </c:pt>
                <c:pt idx="2772">
                  <c:v>99.131641029153414</c:v>
                </c:pt>
                <c:pt idx="2773">
                  <c:v>99.131232800534505</c:v>
                </c:pt>
                <c:pt idx="2774">
                  <c:v>99.130915289386451</c:v>
                </c:pt>
                <c:pt idx="2775">
                  <c:v>99.129849359103744</c:v>
                </c:pt>
                <c:pt idx="2776">
                  <c:v>99.129316393962398</c:v>
                </c:pt>
                <c:pt idx="2777">
                  <c:v>99.129701943213576</c:v>
                </c:pt>
                <c:pt idx="2778">
                  <c:v>99.129407111433252</c:v>
                </c:pt>
                <c:pt idx="2779">
                  <c:v>99.129588546375004</c:v>
                </c:pt>
                <c:pt idx="2780">
                  <c:v>99.128998882814344</c:v>
                </c:pt>
                <c:pt idx="2781">
                  <c:v>99.129407111433252</c:v>
                </c:pt>
                <c:pt idx="2782">
                  <c:v>99.129316393962398</c:v>
                </c:pt>
                <c:pt idx="2783">
                  <c:v>99.128454577989132</c:v>
                </c:pt>
                <c:pt idx="2784">
                  <c:v>99.127615441383597</c:v>
                </c:pt>
                <c:pt idx="2785">
                  <c:v>99.12648147299771</c:v>
                </c:pt>
                <c:pt idx="2786">
                  <c:v>99.126231999952822</c:v>
                </c:pt>
                <c:pt idx="2787">
                  <c:v>99.125789752282344</c:v>
                </c:pt>
                <c:pt idx="2788">
                  <c:v>99.125268126824835</c:v>
                </c:pt>
                <c:pt idx="2789">
                  <c:v>99.124814539470492</c:v>
                </c:pt>
                <c:pt idx="2790">
                  <c:v>99.124258894961415</c:v>
                </c:pt>
                <c:pt idx="2791">
                  <c:v>99.123896025077926</c:v>
                </c:pt>
                <c:pt idx="2792">
                  <c:v>99.123453777407448</c:v>
                </c:pt>
                <c:pt idx="2793">
                  <c:v>99.123000190053105</c:v>
                </c:pt>
                <c:pt idx="2794">
                  <c:v>99.122739377324336</c:v>
                </c:pt>
                <c:pt idx="2795">
                  <c:v>99.122569282066465</c:v>
                </c:pt>
                <c:pt idx="2796">
                  <c:v>99.122115694712122</c:v>
                </c:pt>
                <c:pt idx="2797">
                  <c:v>99.120788951700661</c:v>
                </c:pt>
                <c:pt idx="2798">
                  <c:v>99.120278665927017</c:v>
                </c:pt>
                <c:pt idx="2799">
                  <c:v>99.120562158023489</c:v>
                </c:pt>
                <c:pt idx="2800">
                  <c:v>99.120221967507732</c:v>
                </c:pt>
                <c:pt idx="2801">
                  <c:v>99.119598284895503</c:v>
                </c:pt>
                <c:pt idx="2802">
                  <c:v>99.11950756742462</c:v>
                </c:pt>
                <c:pt idx="2803">
                  <c:v>99.119484888056903</c:v>
                </c:pt>
                <c:pt idx="2804">
                  <c:v>99.1194622086892</c:v>
                </c:pt>
                <c:pt idx="2805">
                  <c:v>99.119031300702559</c:v>
                </c:pt>
                <c:pt idx="2806">
                  <c:v>99.118861205444674</c:v>
                </c:pt>
                <c:pt idx="2807">
                  <c:v>99.118316900619462</c:v>
                </c:pt>
                <c:pt idx="2808">
                  <c:v>99.117851973581267</c:v>
                </c:pt>
                <c:pt idx="2809">
                  <c:v>99.116933459188701</c:v>
                </c:pt>
                <c:pt idx="2810">
                  <c:v>99.116003605112297</c:v>
                </c:pt>
                <c:pt idx="2811">
                  <c:v>99.11570877333196</c:v>
                </c:pt>
                <c:pt idx="2812">
                  <c:v>99.115856189222143</c:v>
                </c:pt>
                <c:pt idx="2813">
                  <c:v>99.115368582816217</c:v>
                </c:pt>
                <c:pt idx="2814">
                  <c:v>99.115141789139031</c:v>
                </c:pt>
                <c:pt idx="2815">
                  <c:v>99.114994373248877</c:v>
                </c:pt>
                <c:pt idx="2816">
                  <c:v>99.114404709688216</c:v>
                </c:pt>
                <c:pt idx="2817">
                  <c:v>99.114257293798047</c:v>
                </c:pt>
                <c:pt idx="2818">
                  <c:v>99.113951122333873</c:v>
                </c:pt>
                <c:pt idx="2819">
                  <c:v>99.113610931818101</c:v>
                </c:pt>
                <c:pt idx="2820">
                  <c:v>99.112896531735018</c:v>
                </c:pt>
                <c:pt idx="2821">
                  <c:v>99.112250169755072</c:v>
                </c:pt>
                <c:pt idx="2822">
                  <c:v>99.112057395129483</c:v>
                </c:pt>
                <c:pt idx="2823">
                  <c:v>99.111490410936526</c:v>
                </c:pt>
                <c:pt idx="2824">
                  <c:v>99.1110028045306</c:v>
                </c:pt>
                <c:pt idx="2825">
                  <c:v>99.110435820337671</c:v>
                </c:pt>
                <c:pt idx="2826">
                  <c:v>99.110152328241213</c:v>
                </c:pt>
                <c:pt idx="2827">
                  <c:v>99.109267832900244</c:v>
                </c:pt>
                <c:pt idx="2828">
                  <c:v>99.109041039223044</c:v>
                </c:pt>
                <c:pt idx="2829">
                  <c:v>99.108655489971866</c:v>
                </c:pt>
                <c:pt idx="2830">
                  <c:v>99.108133864514372</c:v>
                </c:pt>
                <c:pt idx="2831">
                  <c:v>99.107600899373011</c:v>
                </c:pt>
                <c:pt idx="2832">
                  <c:v>99.107725635895463</c:v>
                </c:pt>
                <c:pt idx="2833">
                  <c:v>99.107680277160014</c:v>
                </c:pt>
                <c:pt idx="2834">
                  <c:v>99.107498842218277</c:v>
                </c:pt>
                <c:pt idx="2835">
                  <c:v>99.106909178657617</c:v>
                </c:pt>
                <c:pt idx="2836">
                  <c:v>99.106160759522936</c:v>
                </c:pt>
                <c:pt idx="2837">
                  <c:v>99.10568449280089</c:v>
                </c:pt>
                <c:pt idx="2838">
                  <c:v>99.105718511852459</c:v>
                </c:pt>
                <c:pt idx="2839">
                  <c:v>99.104799997459907</c:v>
                </c:pt>
                <c:pt idx="2840">
                  <c:v>99.104663921253604</c:v>
                </c:pt>
                <c:pt idx="2841">
                  <c:v>99.103575311603166</c:v>
                </c:pt>
                <c:pt idx="2842">
                  <c:v>99.103529952867746</c:v>
                </c:pt>
                <c:pt idx="2843">
                  <c:v>99.102894930571651</c:v>
                </c:pt>
                <c:pt idx="2844">
                  <c:v>99.102305267010991</c:v>
                </c:pt>
                <c:pt idx="2845">
                  <c:v>99.102327946378708</c:v>
                </c:pt>
                <c:pt idx="2846">
                  <c:v>99.102191870172405</c:v>
                </c:pt>
                <c:pt idx="2847">
                  <c:v>99.101965076495247</c:v>
                </c:pt>
                <c:pt idx="2848">
                  <c:v>99.100513596961335</c:v>
                </c:pt>
                <c:pt idx="2849">
                  <c:v>99.099538384149469</c:v>
                </c:pt>
                <c:pt idx="2850">
                  <c:v>99.098755945963219</c:v>
                </c:pt>
                <c:pt idx="2851">
                  <c:v>99.098007526828567</c:v>
                </c:pt>
                <c:pt idx="2852">
                  <c:v>99.097485901371059</c:v>
                </c:pt>
                <c:pt idx="2853">
                  <c:v>99.096794180655664</c:v>
                </c:pt>
                <c:pt idx="2854">
                  <c:v>99.096136478991866</c:v>
                </c:pt>
                <c:pt idx="2855">
                  <c:v>99.095887005946992</c:v>
                </c:pt>
                <c:pt idx="2856">
                  <c:v>99.09512724712846</c:v>
                </c:pt>
                <c:pt idx="2857">
                  <c:v>99.094673659774116</c:v>
                </c:pt>
                <c:pt idx="2858">
                  <c:v>99.093494332652796</c:v>
                </c:pt>
                <c:pt idx="2859">
                  <c:v>99.091895437228715</c:v>
                </c:pt>
                <c:pt idx="2860">
                  <c:v>99.090511995797968</c:v>
                </c:pt>
                <c:pt idx="2861">
                  <c:v>99.08942338614753</c:v>
                </c:pt>
                <c:pt idx="2862">
                  <c:v>99.088550230490412</c:v>
                </c:pt>
                <c:pt idx="2863">
                  <c:v>99.088221379658521</c:v>
                </c:pt>
                <c:pt idx="2864">
                  <c:v>99.086860617595462</c:v>
                </c:pt>
                <c:pt idx="2865">
                  <c:v>99.086236934983248</c:v>
                </c:pt>
                <c:pt idx="2866">
                  <c:v>99.08540913806155</c:v>
                </c:pt>
                <c:pt idx="2867">
                  <c:v>99.085318420590681</c:v>
                </c:pt>
                <c:pt idx="2868">
                  <c:v>99.084581341139881</c:v>
                </c:pt>
                <c:pt idx="2869">
                  <c:v>99.084241150624109</c:v>
                </c:pt>
                <c:pt idx="2870">
                  <c:v>99.084025696630789</c:v>
                </c:pt>
                <c:pt idx="2871">
                  <c:v>99.083197899709106</c:v>
                </c:pt>
                <c:pt idx="2872">
                  <c:v>99.083424693386291</c:v>
                </c:pt>
                <c:pt idx="2873">
                  <c:v>99.08314120128982</c:v>
                </c:pt>
                <c:pt idx="2874">
                  <c:v>99.082574217096891</c:v>
                </c:pt>
                <c:pt idx="2875">
                  <c:v>99.08198455353623</c:v>
                </c:pt>
                <c:pt idx="2876">
                  <c:v>99.08097532167281</c:v>
                </c:pt>
                <c:pt idx="2877">
                  <c:v>99.080986661356661</c:v>
                </c:pt>
                <c:pt idx="2878">
                  <c:v>99.081066039143678</c:v>
                </c:pt>
                <c:pt idx="2879">
                  <c:v>99.080839245466507</c:v>
                </c:pt>
                <c:pt idx="2880">
                  <c:v>99.080090826331841</c:v>
                </c:pt>
                <c:pt idx="2881">
                  <c:v>99.080147524751126</c:v>
                </c:pt>
                <c:pt idx="2882">
                  <c:v>99.079671258029052</c:v>
                </c:pt>
                <c:pt idx="2883">
                  <c:v>99.079523842138912</c:v>
                </c:pt>
                <c:pt idx="2884">
                  <c:v>99.079784654867638</c:v>
                </c:pt>
                <c:pt idx="2885">
                  <c:v>99.079081594468406</c:v>
                </c:pt>
                <c:pt idx="2886">
                  <c:v>99.078662026165645</c:v>
                </c:pt>
                <c:pt idx="2887">
                  <c:v>99.077970305450265</c:v>
                </c:pt>
                <c:pt idx="2888">
                  <c:v>99.077834229243962</c:v>
                </c:pt>
                <c:pt idx="2889">
                  <c:v>99.077017772006144</c:v>
                </c:pt>
                <c:pt idx="2890">
                  <c:v>99.076428108445484</c:v>
                </c:pt>
                <c:pt idx="2891">
                  <c:v>99.075861124252555</c:v>
                </c:pt>
                <c:pt idx="2892">
                  <c:v>99.076155956032878</c:v>
                </c:pt>
                <c:pt idx="2893">
                  <c:v>99.075861124252555</c:v>
                </c:pt>
                <c:pt idx="2894">
                  <c:v>99.075520933736783</c:v>
                </c:pt>
                <c:pt idx="2895">
                  <c:v>99.074681797131248</c:v>
                </c:pt>
                <c:pt idx="2896">
                  <c:v>99.074114812938305</c:v>
                </c:pt>
                <c:pt idx="2897">
                  <c:v>99.073751943054816</c:v>
                </c:pt>
                <c:pt idx="2898">
                  <c:v>99.073615866848513</c:v>
                </c:pt>
                <c:pt idx="2899">
                  <c:v>99.073150939810319</c:v>
                </c:pt>
                <c:pt idx="2900">
                  <c:v>99.072119028579181</c:v>
                </c:pt>
                <c:pt idx="2901">
                  <c:v>99.071880895218143</c:v>
                </c:pt>
                <c:pt idx="2902">
                  <c:v>99.071778838063423</c:v>
                </c:pt>
                <c:pt idx="2903">
                  <c:v>99.071359269760634</c:v>
                </c:pt>
                <c:pt idx="2904">
                  <c:v>99.070871663354723</c:v>
                </c:pt>
                <c:pt idx="2905">
                  <c:v>99.0705201331551</c:v>
                </c:pt>
                <c:pt idx="2906">
                  <c:v>99.070463434735814</c:v>
                </c:pt>
                <c:pt idx="2907">
                  <c:v>99.070372717264945</c:v>
                </c:pt>
                <c:pt idx="2908">
                  <c:v>99.069250088562939</c:v>
                </c:pt>
                <c:pt idx="2909">
                  <c:v>99.068977936150333</c:v>
                </c:pt>
                <c:pt idx="2910">
                  <c:v>99.068717123421564</c:v>
                </c:pt>
                <c:pt idx="2911">
                  <c:v>99.068626405950695</c:v>
                </c:pt>
                <c:pt idx="2912">
                  <c:v>99.067333681990817</c:v>
                </c:pt>
                <c:pt idx="2913">
                  <c:v>99.067673872506575</c:v>
                </c:pt>
                <c:pt idx="2914">
                  <c:v>99.068218177331786</c:v>
                </c:pt>
                <c:pt idx="2915">
                  <c:v>99.067379040726252</c:v>
                </c:pt>
                <c:pt idx="2916">
                  <c:v>99.066607942223868</c:v>
                </c:pt>
                <c:pt idx="2917">
                  <c:v>99.065950240560042</c:v>
                </c:pt>
                <c:pt idx="2918">
                  <c:v>99.064589478497012</c:v>
                </c:pt>
                <c:pt idx="2919">
                  <c:v>99.064090532407221</c:v>
                </c:pt>
                <c:pt idx="2920">
                  <c:v>99.063965795884783</c:v>
                </c:pt>
                <c:pt idx="2921">
                  <c:v>99.063886418097781</c:v>
                </c:pt>
                <c:pt idx="2922">
                  <c:v>99.063636945052892</c:v>
                </c:pt>
                <c:pt idx="2923">
                  <c:v>99.063228716433954</c:v>
                </c:pt>
                <c:pt idx="2924">
                  <c:v>99.063523548214278</c:v>
                </c:pt>
                <c:pt idx="2925">
                  <c:v>99.063614265685175</c:v>
                </c:pt>
                <c:pt idx="2926">
                  <c:v>99.062911205285928</c:v>
                </c:pt>
                <c:pt idx="2927">
                  <c:v>99.062276182989834</c:v>
                </c:pt>
                <c:pt idx="2928">
                  <c:v>99.061618481326036</c:v>
                </c:pt>
                <c:pt idx="2929">
                  <c:v>99.061527763855167</c:v>
                </c:pt>
                <c:pt idx="2930">
                  <c:v>99.060847382823653</c:v>
                </c:pt>
                <c:pt idx="2931">
                  <c:v>99.06055255104333</c:v>
                </c:pt>
                <c:pt idx="2932">
                  <c:v>99.060291738314561</c:v>
                </c:pt>
                <c:pt idx="2933">
                  <c:v>99.060144322424421</c:v>
                </c:pt>
                <c:pt idx="2934">
                  <c:v>99.058953655619248</c:v>
                </c:pt>
                <c:pt idx="2935">
                  <c:v>99.058012461858979</c:v>
                </c:pt>
                <c:pt idx="2936">
                  <c:v>99.058205236484582</c:v>
                </c:pt>
                <c:pt idx="2937">
                  <c:v>99.057558874504622</c:v>
                </c:pt>
                <c:pt idx="2938">
                  <c:v>99.056810455369956</c:v>
                </c:pt>
                <c:pt idx="2939">
                  <c:v>99.056288829912461</c:v>
                </c:pt>
                <c:pt idx="2940">
                  <c:v>99.055415674255329</c:v>
                </c:pt>
                <c:pt idx="2941">
                  <c:v>99.055154861526574</c:v>
                </c:pt>
                <c:pt idx="2942">
                  <c:v>99.054587877333645</c:v>
                </c:pt>
                <c:pt idx="2943">
                  <c:v>99.054542518598225</c:v>
                </c:pt>
                <c:pt idx="2944">
                  <c:v>99.054179648714737</c:v>
                </c:pt>
                <c:pt idx="2945">
                  <c:v>99.05447448049506</c:v>
                </c:pt>
                <c:pt idx="2946">
                  <c:v>99.054009553456851</c:v>
                </c:pt>
                <c:pt idx="2947">
                  <c:v>99.05321577558675</c:v>
                </c:pt>
                <c:pt idx="2948">
                  <c:v>99.05262611202609</c:v>
                </c:pt>
                <c:pt idx="2949">
                  <c:v>99.051786975420555</c:v>
                </c:pt>
                <c:pt idx="2950">
                  <c:v>99.051560181743383</c:v>
                </c:pt>
                <c:pt idx="2951">
                  <c:v>99.051061235653592</c:v>
                </c:pt>
                <c:pt idx="2952">
                  <c:v>99.051390086485512</c:v>
                </c:pt>
                <c:pt idx="2953">
                  <c:v>99.050528270512231</c:v>
                </c:pt>
                <c:pt idx="2954">
                  <c:v>99.050936499131154</c:v>
                </c:pt>
                <c:pt idx="2955">
                  <c:v>99.050414873673645</c:v>
                </c:pt>
                <c:pt idx="2956">
                  <c:v>99.049337603707073</c:v>
                </c:pt>
                <c:pt idx="2957">
                  <c:v>99.048679902043276</c:v>
                </c:pt>
                <c:pt idx="2958">
                  <c:v>99.047988181327895</c:v>
                </c:pt>
                <c:pt idx="2959">
                  <c:v>99.047886124173161</c:v>
                </c:pt>
                <c:pt idx="2960">
                  <c:v>99.047784067018455</c:v>
                </c:pt>
                <c:pt idx="2961">
                  <c:v>99.047636651128272</c:v>
                </c:pt>
                <c:pt idx="2962">
                  <c:v>99.047693349547558</c:v>
                </c:pt>
                <c:pt idx="2963">
                  <c:v>99.047750047966858</c:v>
                </c:pt>
                <c:pt idx="2964">
                  <c:v>99.046786174838857</c:v>
                </c:pt>
                <c:pt idx="2965">
                  <c:v>99.046423304955397</c:v>
                </c:pt>
                <c:pt idx="2966">
                  <c:v>99.045833641394736</c:v>
                </c:pt>
                <c:pt idx="2967">
                  <c:v>99.045629527085282</c:v>
                </c:pt>
                <c:pt idx="2968">
                  <c:v>99.04508522226007</c:v>
                </c:pt>
                <c:pt idx="2969">
                  <c:v>99.044178047551384</c:v>
                </c:pt>
                <c:pt idx="2970">
                  <c:v>99.044075990396649</c:v>
                </c:pt>
                <c:pt idx="2971">
                  <c:v>99.044257425338401</c:v>
                </c:pt>
                <c:pt idx="2972">
                  <c:v>99.043497666519855</c:v>
                </c:pt>
                <c:pt idx="2973">
                  <c:v>99.042828625172191</c:v>
                </c:pt>
                <c:pt idx="2974">
                  <c:v>99.042488434656434</c:v>
                </c:pt>
                <c:pt idx="2975">
                  <c:v>99.041966809198925</c:v>
                </c:pt>
                <c:pt idx="2976">
                  <c:v>99.041944129831222</c:v>
                </c:pt>
                <c:pt idx="2977">
                  <c:v>99.041592599631585</c:v>
                </c:pt>
                <c:pt idx="2978">
                  <c:v>99.041399825005996</c:v>
                </c:pt>
                <c:pt idx="2979">
                  <c:v>99.04128642816741</c:v>
                </c:pt>
                <c:pt idx="2980">
                  <c:v>99.04128642816741</c:v>
                </c:pt>
                <c:pt idx="2981">
                  <c:v>99.040526669348878</c:v>
                </c:pt>
                <c:pt idx="2982">
                  <c:v>99.039778250214212</c:v>
                </c:pt>
                <c:pt idx="2983">
                  <c:v>99.039233945389</c:v>
                </c:pt>
                <c:pt idx="2984">
                  <c:v>99.038406148467303</c:v>
                </c:pt>
                <c:pt idx="2985">
                  <c:v>99.037793805538925</c:v>
                </c:pt>
                <c:pt idx="2986">
                  <c:v>99.037215481662145</c:v>
                </c:pt>
                <c:pt idx="2987">
                  <c:v>99.036841272094804</c:v>
                </c:pt>
                <c:pt idx="2988">
                  <c:v>99.03631964663731</c:v>
                </c:pt>
                <c:pt idx="2989">
                  <c:v>99.035559887818764</c:v>
                </c:pt>
                <c:pt idx="2990">
                  <c:v>99.036036154540838</c:v>
                </c:pt>
                <c:pt idx="2991">
                  <c:v>99.036410364108178</c:v>
                </c:pt>
                <c:pt idx="2992">
                  <c:v>99.036330986321161</c:v>
                </c:pt>
                <c:pt idx="2993">
                  <c:v>99.036365005372744</c:v>
                </c:pt>
                <c:pt idx="2994">
                  <c:v>99.035832040231369</c:v>
                </c:pt>
                <c:pt idx="2995">
                  <c:v>99.035117640148286</c:v>
                </c:pt>
                <c:pt idx="2996">
                  <c:v>99.034664052793943</c:v>
                </c:pt>
                <c:pt idx="2997">
                  <c:v>99.03431252259432</c:v>
                </c:pt>
                <c:pt idx="2998">
                  <c:v>99.033768217769108</c:v>
                </c:pt>
                <c:pt idx="2999">
                  <c:v>99.033325970098602</c:v>
                </c:pt>
                <c:pt idx="3000">
                  <c:v>99.032804344641107</c:v>
                </c:pt>
                <c:pt idx="3001">
                  <c:v>99.032611570015519</c:v>
                </c:pt>
                <c:pt idx="3002">
                  <c:v>99.03230539855133</c:v>
                </c:pt>
                <c:pt idx="3003">
                  <c:v>99.031942528667855</c:v>
                </c:pt>
                <c:pt idx="3004">
                  <c:v>99.031511620681229</c:v>
                </c:pt>
                <c:pt idx="3005">
                  <c:v>99.031194109533189</c:v>
                </c:pt>
                <c:pt idx="3006">
                  <c:v>99.029822007786265</c:v>
                </c:pt>
                <c:pt idx="3007">
                  <c:v>99.029493156954373</c:v>
                </c:pt>
                <c:pt idx="3008">
                  <c:v>99.029334401380353</c:v>
                </c:pt>
                <c:pt idx="3009">
                  <c:v>99.029209664857902</c:v>
                </c:pt>
                <c:pt idx="3010">
                  <c:v>99.029005550548447</c:v>
                </c:pt>
                <c:pt idx="3011">
                  <c:v>99.028438566355533</c:v>
                </c:pt>
                <c:pt idx="3012">
                  <c:v>99.028268471097633</c:v>
                </c:pt>
                <c:pt idx="3013">
                  <c:v>99.027656128169269</c:v>
                </c:pt>
                <c:pt idx="3014">
                  <c:v>99.027406655124366</c:v>
                </c:pt>
                <c:pt idx="3015">
                  <c:v>99.026726274092852</c:v>
                </c:pt>
                <c:pt idx="3016">
                  <c:v>99.026261347054657</c:v>
                </c:pt>
                <c:pt idx="3017">
                  <c:v>99.025104699301068</c:v>
                </c:pt>
                <c:pt idx="3018">
                  <c:v>99.02524077550737</c:v>
                </c:pt>
                <c:pt idx="3019">
                  <c:v>99.024367619850267</c:v>
                </c:pt>
                <c:pt idx="3020">
                  <c:v>99.024072788069944</c:v>
                </c:pt>
                <c:pt idx="3021">
                  <c:v>99.024038769018347</c:v>
                </c:pt>
                <c:pt idx="3022">
                  <c:v>99.023721257870307</c:v>
                </c:pt>
                <c:pt idx="3023">
                  <c:v>99.023176953045095</c:v>
                </c:pt>
                <c:pt idx="3024">
                  <c:v>99.022315137071828</c:v>
                </c:pt>
                <c:pt idx="3025">
                  <c:v>99.021759492562765</c:v>
                </c:pt>
                <c:pt idx="3026">
                  <c:v>99.021249206789122</c:v>
                </c:pt>
                <c:pt idx="3027">
                  <c:v>99.021022413111936</c:v>
                </c:pt>
                <c:pt idx="3028">
                  <c:v>99.02037605113199</c:v>
                </c:pt>
                <c:pt idx="3029">
                  <c:v>99.019979162196933</c:v>
                </c:pt>
                <c:pt idx="3030">
                  <c:v>99.01995648282923</c:v>
                </c:pt>
                <c:pt idx="3031">
                  <c:v>99.019809066939061</c:v>
                </c:pt>
                <c:pt idx="3032">
                  <c:v>99.019457536739438</c:v>
                </c:pt>
                <c:pt idx="3033">
                  <c:v>99.01901528906896</c:v>
                </c:pt>
                <c:pt idx="3034">
                  <c:v>99.018595720766172</c:v>
                </c:pt>
                <c:pt idx="3035">
                  <c:v>99.018618400133889</c:v>
                </c:pt>
                <c:pt idx="3036">
                  <c:v>99.017835961947654</c:v>
                </c:pt>
                <c:pt idx="3037">
                  <c:v>99.017155580916139</c:v>
                </c:pt>
                <c:pt idx="3038">
                  <c:v>99.016169028420421</c:v>
                </c:pt>
                <c:pt idx="3039">
                  <c:v>99.016633955458616</c:v>
                </c:pt>
                <c:pt idx="3040">
                  <c:v>99.016339123678293</c:v>
                </c:pt>
                <c:pt idx="3041">
                  <c:v>99.015817498220798</c:v>
                </c:pt>
                <c:pt idx="3042">
                  <c:v>99.015919555375547</c:v>
                </c:pt>
                <c:pt idx="3043">
                  <c:v>99.015250514027869</c:v>
                </c:pt>
                <c:pt idx="3044">
                  <c:v>99.014649510783343</c:v>
                </c:pt>
                <c:pt idx="3045">
                  <c:v>99.014252621848314</c:v>
                </c:pt>
                <c:pt idx="3046">
                  <c:v>99.014161904377431</c:v>
                </c:pt>
                <c:pt idx="3047">
                  <c:v>99.013833053545525</c:v>
                </c:pt>
                <c:pt idx="3048">
                  <c:v>99.012846501049822</c:v>
                </c:pt>
                <c:pt idx="3049">
                  <c:v>99.012415593063182</c:v>
                </c:pt>
                <c:pt idx="3050">
                  <c:v>99.011485738986778</c:v>
                </c:pt>
                <c:pt idx="3051">
                  <c:v>99.012313535908476</c:v>
                </c:pt>
                <c:pt idx="3052">
                  <c:v>99.012098081915155</c:v>
                </c:pt>
                <c:pt idx="3053">
                  <c:v>99.0108733960584</c:v>
                </c:pt>
                <c:pt idx="3054">
                  <c:v>99.01066928174896</c:v>
                </c:pt>
                <c:pt idx="3055">
                  <c:v>99.010521865858792</c:v>
                </c:pt>
                <c:pt idx="3056">
                  <c:v>99.01051052617494</c:v>
                </c:pt>
                <c:pt idx="3057">
                  <c:v>99.009671389569405</c:v>
                </c:pt>
                <c:pt idx="3058">
                  <c:v>99.009331199053634</c:v>
                </c:pt>
                <c:pt idx="3059">
                  <c:v>99.009115745060313</c:v>
                </c:pt>
                <c:pt idx="3060">
                  <c:v>99.008208570351613</c:v>
                </c:pt>
                <c:pt idx="3061">
                  <c:v>99.007686944894118</c:v>
                </c:pt>
                <c:pt idx="3062">
                  <c:v>99.006745751133863</c:v>
                </c:pt>
                <c:pt idx="3063">
                  <c:v>99.00638288125036</c:v>
                </c:pt>
                <c:pt idx="3064">
                  <c:v>99.006144747889337</c:v>
                </c:pt>
                <c:pt idx="3065">
                  <c:v>99.005316950967668</c:v>
                </c:pt>
                <c:pt idx="3066">
                  <c:v>99.004954081084179</c:v>
                </c:pt>
                <c:pt idx="3067">
                  <c:v>99.004908722348759</c:v>
                </c:pt>
                <c:pt idx="3068">
                  <c:v>99.004693268355439</c:v>
                </c:pt>
                <c:pt idx="3069">
                  <c:v>99.004217001633364</c:v>
                </c:pt>
                <c:pt idx="3070">
                  <c:v>99.003162411034523</c:v>
                </c:pt>
                <c:pt idx="3071">
                  <c:v>99.002708823680166</c:v>
                </c:pt>
                <c:pt idx="3072">
                  <c:v>99.002584087157715</c:v>
                </c:pt>
                <c:pt idx="3073">
                  <c:v>99.002096480751788</c:v>
                </c:pt>
                <c:pt idx="3074">
                  <c:v>99.001540836242711</c:v>
                </c:pt>
                <c:pt idx="3075">
                  <c:v>99.001620214029714</c:v>
                </c:pt>
                <c:pt idx="3076">
                  <c:v>99.000860455211196</c:v>
                </c:pt>
                <c:pt idx="3077">
                  <c:v>99.000259451966684</c:v>
                </c:pt>
                <c:pt idx="3078">
                  <c:v>98.999760505876893</c:v>
                </c:pt>
                <c:pt idx="3079">
                  <c:v>98.999057445477661</c:v>
                </c:pt>
                <c:pt idx="3080">
                  <c:v>98.998853331168206</c:v>
                </c:pt>
                <c:pt idx="3081">
                  <c:v>98.997639984995317</c:v>
                </c:pt>
                <c:pt idx="3082">
                  <c:v>98.997050321434685</c:v>
                </c:pt>
                <c:pt idx="3083">
                  <c:v>98.997163718273271</c:v>
                </c:pt>
                <c:pt idx="3084">
                  <c:v>98.997469889737445</c:v>
                </c:pt>
                <c:pt idx="3085">
                  <c:v>98.997469889737445</c:v>
                </c:pt>
                <c:pt idx="3086">
                  <c:v>98.996358600719304</c:v>
                </c:pt>
                <c:pt idx="3087">
                  <c:v>98.995315349804287</c:v>
                </c:pt>
                <c:pt idx="3088">
                  <c:v>98.995077216443264</c:v>
                </c:pt>
                <c:pt idx="3089">
                  <c:v>98.994215400469997</c:v>
                </c:pt>
                <c:pt idx="3090">
                  <c:v>98.993569038490065</c:v>
                </c:pt>
                <c:pt idx="3091">
                  <c:v>98.992968035245553</c:v>
                </c:pt>
                <c:pt idx="3092">
                  <c:v>98.99283195903925</c:v>
                </c:pt>
                <c:pt idx="3093">
                  <c:v>98.992469089155762</c:v>
                </c:pt>
                <c:pt idx="3094">
                  <c:v>98.99240105105261</c:v>
                </c:pt>
                <c:pt idx="3095">
                  <c:v>98.992389711368745</c:v>
                </c:pt>
                <c:pt idx="3096">
                  <c:v>98.991006269937998</c:v>
                </c:pt>
                <c:pt idx="3097">
                  <c:v>98.9902918698549</c:v>
                </c:pt>
                <c:pt idx="3098">
                  <c:v>98.989248618939911</c:v>
                </c:pt>
                <c:pt idx="3099">
                  <c:v>98.988704314114699</c:v>
                </c:pt>
                <c:pt idx="3100">
                  <c:v>98.98828474581191</c:v>
                </c:pt>
                <c:pt idx="3101">
                  <c:v>98.98828474581191</c:v>
                </c:pt>
                <c:pt idx="3102">
                  <c:v>98.988001253715439</c:v>
                </c:pt>
                <c:pt idx="3103">
                  <c:v>98.987094079006752</c:v>
                </c:pt>
                <c:pt idx="3104">
                  <c:v>98.987377571103224</c:v>
                </c:pt>
                <c:pt idx="3105">
                  <c:v>98.986833266278012</c:v>
                </c:pt>
                <c:pt idx="3106">
                  <c:v>98.986356999555937</c:v>
                </c:pt>
                <c:pt idx="3107">
                  <c:v>98.985529202634254</c:v>
                </c:pt>
                <c:pt idx="3108">
                  <c:v>98.985710637575991</c:v>
                </c:pt>
                <c:pt idx="3109">
                  <c:v>98.985200351802348</c:v>
                </c:pt>
                <c:pt idx="3110">
                  <c:v>98.984814802551156</c:v>
                </c:pt>
                <c:pt idx="3111">
                  <c:v>98.984485951719265</c:v>
                </c:pt>
                <c:pt idx="3112">
                  <c:v>98.983782891320033</c:v>
                </c:pt>
                <c:pt idx="3113">
                  <c:v>98.983238586494792</c:v>
                </c:pt>
                <c:pt idx="3114">
                  <c:v>98.982501507043992</c:v>
                </c:pt>
                <c:pt idx="3115">
                  <c:v>98.981730408541594</c:v>
                </c:pt>
                <c:pt idx="3116">
                  <c:v>98.981730408541594</c:v>
                </c:pt>
                <c:pt idx="3117">
                  <c:v>98.981548973599871</c:v>
                </c:pt>
                <c:pt idx="3118">
                  <c:v>98.981254141819534</c:v>
                </c:pt>
                <c:pt idx="3119">
                  <c:v>98.980471703633285</c:v>
                </c:pt>
                <c:pt idx="3120">
                  <c:v>98.979950078175776</c:v>
                </c:pt>
                <c:pt idx="3121">
                  <c:v>98.979133620937958</c:v>
                </c:pt>
                <c:pt idx="3122">
                  <c:v>98.978441900222563</c:v>
                </c:pt>
                <c:pt idx="3123">
                  <c:v>98.977874916029634</c:v>
                </c:pt>
                <c:pt idx="3124">
                  <c:v>98.977398649307574</c:v>
                </c:pt>
                <c:pt idx="3125">
                  <c:v>98.977738839823331</c:v>
                </c:pt>
                <c:pt idx="3126">
                  <c:v>98.976638890489042</c:v>
                </c:pt>
                <c:pt idx="3127">
                  <c:v>98.976366738076436</c:v>
                </c:pt>
                <c:pt idx="3128">
                  <c:v>98.976026547560664</c:v>
                </c:pt>
                <c:pt idx="3129">
                  <c:v>98.975459563367735</c:v>
                </c:pt>
                <c:pt idx="3130">
                  <c:v>98.975799753883493</c:v>
                </c:pt>
                <c:pt idx="3131">
                  <c:v>98.975414204632301</c:v>
                </c:pt>
                <c:pt idx="3132">
                  <c:v>98.974869899807089</c:v>
                </c:pt>
                <c:pt idx="3133">
                  <c:v>98.974756502968503</c:v>
                </c:pt>
                <c:pt idx="3134">
                  <c:v>98.974110140988543</c:v>
                </c:pt>
                <c:pt idx="3135">
                  <c:v>98.973384401221594</c:v>
                </c:pt>
                <c:pt idx="3136">
                  <c:v>98.973463779008611</c:v>
                </c:pt>
                <c:pt idx="3137">
                  <c:v>98.972987512286565</c:v>
                </c:pt>
                <c:pt idx="3138">
                  <c:v>98.971638089907358</c:v>
                </c:pt>
                <c:pt idx="3139">
                  <c:v>98.970991727927398</c:v>
                </c:pt>
                <c:pt idx="3140">
                  <c:v>98.971161823185298</c:v>
                </c:pt>
                <c:pt idx="3141">
                  <c:v>98.970504121521486</c:v>
                </c:pt>
                <c:pt idx="3142">
                  <c:v>98.970356705631332</c:v>
                </c:pt>
                <c:pt idx="3143">
                  <c:v>98.969177378510025</c:v>
                </c:pt>
                <c:pt idx="3144">
                  <c:v>98.968667092736382</c:v>
                </c:pt>
                <c:pt idx="3145">
                  <c:v>98.96812278791117</c:v>
                </c:pt>
                <c:pt idx="3146">
                  <c:v>98.96812278791117</c:v>
                </c:pt>
                <c:pt idx="3147">
                  <c:v>98.967363029092652</c:v>
                </c:pt>
                <c:pt idx="3148">
                  <c:v>98.967408387828073</c:v>
                </c:pt>
                <c:pt idx="3149">
                  <c:v>98.967181594150901</c:v>
                </c:pt>
                <c:pt idx="3150">
                  <c:v>98.966489873435521</c:v>
                </c:pt>
                <c:pt idx="3151">
                  <c:v>98.965820832087843</c:v>
                </c:pt>
                <c:pt idx="3152">
                  <c:v>98.965117771688611</c:v>
                </c:pt>
                <c:pt idx="3153">
                  <c:v>98.964426050973231</c:v>
                </c:pt>
                <c:pt idx="3154">
                  <c:v>98.963983803302753</c:v>
                </c:pt>
                <c:pt idx="3155">
                  <c:v>98.964040501722039</c:v>
                </c:pt>
                <c:pt idx="3156">
                  <c:v>98.963586914367681</c:v>
                </c:pt>
                <c:pt idx="3157">
                  <c:v>98.963178685748773</c:v>
                </c:pt>
                <c:pt idx="3158">
                  <c:v>98.962203472936935</c:v>
                </c:pt>
                <c:pt idx="3159">
                  <c:v>98.961455053802254</c:v>
                </c:pt>
                <c:pt idx="3160">
                  <c:v>98.960751993403022</c:v>
                </c:pt>
                <c:pt idx="3161">
                  <c:v>98.960355104467965</c:v>
                </c:pt>
                <c:pt idx="3162">
                  <c:v>98.959686063120301</c:v>
                </c:pt>
                <c:pt idx="3163">
                  <c:v>98.958756209043898</c:v>
                </c:pt>
                <c:pt idx="3164">
                  <c:v>98.958404678844275</c:v>
                </c:pt>
                <c:pt idx="3165">
                  <c:v>98.958245923270255</c:v>
                </c:pt>
                <c:pt idx="3166">
                  <c:v>98.958007789909217</c:v>
                </c:pt>
                <c:pt idx="3167">
                  <c:v>98.957134634252114</c:v>
                </c:pt>
                <c:pt idx="3168">
                  <c:v>98.956284157962699</c:v>
                </c:pt>
                <c:pt idx="3169">
                  <c:v>98.955841910292222</c:v>
                </c:pt>
                <c:pt idx="3170">
                  <c:v>98.955762532505204</c:v>
                </c:pt>
                <c:pt idx="3171">
                  <c:v>98.955206887996127</c:v>
                </c:pt>
                <c:pt idx="3172">
                  <c:v>98.954832678428801</c:v>
                </c:pt>
                <c:pt idx="3173">
                  <c:v>98.953959522771683</c:v>
                </c:pt>
                <c:pt idx="3174">
                  <c:v>98.953528614785043</c:v>
                </c:pt>
                <c:pt idx="3175">
                  <c:v>98.952440005134605</c:v>
                </c:pt>
                <c:pt idx="3176">
                  <c:v>98.952405986083036</c:v>
                </c:pt>
                <c:pt idx="3177">
                  <c:v>98.951623547896787</c:v>
                </c:pt>
                <c:pt idx="3178">
                  <c:v>98.95154417010977</c:v>
                </c:pt>
                <c:pt idx="3179">
                  <c:v>98.950863789078255</c:v>
                </c:pt>
                <c:pt idx="3180">
                  <c:v>98.950773071607372</c:v>
                </c:pt>
                <c:pt idx="3181">
                  <c:v>98.950489579510929</c:v>
                </c:pt>
                <c:pt idx="3182">
                  <c:v>98.950035992156572</c:v>
                </c:pt>
                <c:pt idx="3183">
                  <c:v>98.949763839743966</c:v>
                </c:pt>
                <c:pt idx="3184">
                  <c:v>98.948970061873837</c:v>
                </c:pt>
                <c:pt idx="3185">
                  <c:v>98.948289680842322</c:v>
                </c:pt>
                <c:pt idx="3186">
                  <c:v>98.947700017281676</c:v>
                </c:pt>
                <c:pt idx="3187">
                  <c:v>98.947677337913959</c:v>
                </c:pt>
                <c:pt idx="3188">
                  <c:v>98.946668106050538</c:v>
                </c:pt>
                <c:pt idx="3189">
                  <c:v>98.946498010792652</c:v>
                </c:pt>
                <c:pt idx="3190">
                  <c:v>98.945760931341837</c:v>
                </c:pt>
                <c:pt idx="3191">
                  <c:v>98.945114569361905</c:v>
                </c:pt>
                <c:pt idx="3192">
                  <c:v>98.944865096317017</c:v>
                </c:pt>
                <c:pt idx="3193">
                  <c:v>98.944275432756356</c:v>
                </c:pt>
                <c:pt idx="3194">
                  <c:v>98.94400328034375</c:v>
                </c:pt>
                <c:pt idx="3195">
                  <c:v>98.943220842157515</c:v>
                </c:pt>
                <c:pt idx="3196">
                  <c:v>98.942653857964572</c:v>
                </c:pt>
                <c:pt idx="3197">
                  <c:v>98.941848740410592</c:v>
                </c:pt>
                <c:pt idx="3198">
                  <c:v>98.941826061042875</c:v>
                </c:pt>
                <c:pt idx="3199">
                  <c:v>98.94130443558538</c:v>
                </c:pt>
                <c:pt idx="3200">
                  <c:v>98.940419940244411</c:v>
                </c:pt>
                <c:pt idx="3201">
                  <c:v>98.940000371941622</c:v>
                </c:pt>
                <c:pt idx="3202">
                  <c:v>98.93945606711641</c:v>
                </c:pt>
                <c:pt idx="3203">
                  <c:v>98.938730327349461</c:v>
                </c:pt>
                <c:pt idx="3204">
                  <c:v>98.938526213040006</c:v>
                </c:pt>
                <c:pt idx="3205">
                  <c:v>98.938186022524249</c:v>
                </c:pt>
                <c:pt idx="3206">
                  <c:v>98.937176790660814</c:v>
                </c:pt>
                <c:pt idx="3207">
                  <c:v>98.93713143192538</c:v>
                </c:pt>
                <c:pt idx="3208">
                  <c:v>98.936394352474565</c:v>
                </c:pt>
                <c:pt idx="3209">
                  <c:v>98.936246936584411</c:v>
                </c:pt>
                <c:pt idx="3210">
                  <c:v>98.935895406384773</c:v>
                </c:pt>
                <c:pt idx="3211">
                  <c:v>98.934840815785918</c:v>
                </c:pt>
                <c:pt idx="3212">
                  <c:v>98.934988231676087</c:v>
                </c:pt>
                <c:pt idx="3213">
                  <c:v>98.934183114122135</c:v>
                </c:pt>
                <c:pt idx="3214">
                  <c:v>98.933412015619723</c:v>
                </c:pt>
                <c:pt idx="3215">
                  <c:v>98.933003787000814</c:v>
                </c:pt>
                <c:pt idx="3216">
                  <c:v>98.932640917117354</c:v>
                </c:pt>
                <c:pt idx="3217">
                  <c:v>98.932107951975993</c:v>
                </c:pt>
                <c:pt idx="3218">
                  <c:v>98.931234796318861</c:v>
                </c:pt>
                <c:pt idx="3219">
                  <c:v>98.93063379307435</c:v>
                </c:pt>
                <c:pt idx="3220">
                  <c:v>98.930441018448761</c:v>
                </c:pt>
                <c:pt idx="3221">
                  <c:v>98.929635900894795</c:v>
                </c:pt>
                <c:pt idx="3222">
                  <c:v>98.929635900894795</c:v>
                </c:pt>
                <c:pt idx="3223">
                  <c:v>98.929250351643603</c:v>
                </c:pt>
                <c:pt idx="3224">
                  <c:v>98.92874006586996</c:v>
                </c:pt>
                <c:pt idx="3225">
                  <c:v>98.928252459464019</c:v>
                </c:pt>
                <c:pt idx="3226">
                  <c:v>98.927606097484073</c:v>
                </c:pt>
                <c:pt idx="3227">
                  <c:v>98.927311265703764</c:v>
                </c:pt>
                <c:pt idx="3228">
                  <c:v>98.926540167201367</c:v>
                </c:pt>
                <c:pt idx="3229">
                  <c:v>98.925882465537569</c:v>
                </c:pt>
                <c:pt idx="3230">
                  <c:v>98.925292801976923</c:v>
                </c:pt>
                <c:pt idx="3231">
                  <c:v>98.92483921462258</c:v>
                </c:pt>
                <c:pt idx="3232">
                  <c:v>98.924102135171736</c:v>
                </c:pt>
                <c:pt idx="3233">
                  <c:v>98.922968166785878</c:v>
                </c:pt>
                <c:pt idx="3234">
                  <c:v>98.922367163541381</c:v>
                </c:pt>
                <c:pt idx="3235">
                  <c:v>98.92177749998072</c:v>
                </c:pt>
                <c:pt idx="3236">
                  <c:v>98.921573385671252</c:v>
                </c:pt>
                <c:pt idx="3237">
                  <c:v>98.920847645904303</c:v>
                </c:pt>
                <c:pt idx="3238">
                  <c:v>98.920564153807845</c:v>
                </c:pt>
                <c:pt idx="3239">
                  <c:v>98.919736356886162</c:v>
                </c:pt>
                <c:pt idx="3240">
                  <c:v>98.919906452144033</c:v>
                </c:pt>
                <c:pt idx="3241">
                  <c:v>98.919498223525125</c:v>
                </c:pt>
                <c:pt idx="3242">
                  <c:v>98.918715785338875</c:v>
                </c:pt>
                <c:pt idx="3243">
                  <c:v>98.918182820197515</c:v>
                </c:pt>
                <c:pt idx="3244">
                  <c:v>98.917309664540397</c:v>
                </c:pt>
                <c:pt idx="3245">
                  <c:v>98.917468420114432</c:v>
                </c:pt>
                <c:pt idx="3246">
                  <c:v>98.916878756553771</c:v>
                </c:pt>
                <c:pt idx="3247">
                  <c:v>98.915200483342687</c:v>
                </c:pt>
                <c:pt idx="3248">
                  <c:v>98.914712876936747</c:v>
                </c:pt>
                <c:pt idx="3249">
                  <c:v>98.914497422943441</c:v>
                </c:pt>
                <c:pt idx="3250">
                  <c:v>98.914304648317838</c:v>
                </c:pt>
                <c:pt idx="3251">
                  <c:v>98.913590248234755</c:v>
                </c:pt>
                <c:pt idx="3252">
                  <c:v>98.913476851396183</c:v>
                </c:pt>
                <c:pt idx="3253">
                  <c:v>98.912705752893771</c:v>
                </c:pt>
                <c:pt idx="3254">
                  <c:v>98.912263505223279</c:v>
                </c:pt>
                <c:pt idx="3255">
                  <c:v>98.91163982261105</c:v>
                </c:pt>
                <c:pt idx="3256">
                  <c:v>98.91110685746969</c:v>
                </c:pt>
                <c:pt idx="3257">
                  <c:v>98.910381117702727</c:v>
                </c:pt>
                <c:pt idx="3258">
                  <c:v>98.910120304973987</c:v>
                </c:pt>
                <c:pt idx="3259">
                  <c:v>98.909553320781058</c:v>
                </c:pt>
                <c:pt idx="3260">
                  <c:v>98.90862346670464</c:v>
                </c:pt>
                <c:pt idx="3261">
                  <c:v>98.907999784092411</c:v>
                </c:pt>
                <c:pt idx="3262">
                  <c:v>98.907659593576653</c:v>
                </c:pt>
                <c:pt idx="3263">
                  <c:v>98.906979212545139</c:v>
                </c:pt>
                <c:pt idx="3264">
                  <c:v>98.906196774358889</c:v>
                </c:pt>
                <c:pt idx="3265">
                  <c:v>98.905391656804923</c:v>
                </c:pt>
                <c:pt idx="3266">
                  <c:v>98.904938069450566</c:v>
                </c:pt>
                <c:pt idx="3267">
                  <c:v>98.904541180515523</c:v>
                </c:pt>
                <c:pt idx="3268">
                  <c:v>98.903804101064708</c:v>
                </c:pt>
                <c:pt idx="3269">
                  <c:v>98.902998983510741</c:v>
                </c:pt>
                <c:pt idx="3270">
                  <c:v>98.90277218983357</c:v>
                </c:pt>
                <c:pt idx="3271">
                  <c:v>98.902375300898498</c:v>
                </c:pt>
                <c:pt idx="3272">
                  <c:v>98.901955732595724</c:v>
                </c:pt>
                <c:pt idx="3273">
                  <c:v>98.901751618286283</c:v>
                </c:pt>
                <c:pt idx="3274">
                  <c:v>98.902114488169758</c:v>
                </c:pt>
                <c:pt idx="3275">
                  <c:v>98.901218653144923</c:v>
                </c:pt>
                <c:pt idx="3276">
                  <c:v>98.90011870381062</c:v>
                </c:pt>
                <c:pt idx="3277">
                  <c:v>98.899778513294876</c:v>
                </c:pt>
                <c:pt idx="3278">
                  <c:v>98.899302246572802</c:v>
                </c:pt>
                <c:pt idx="3279">
                  <c:v>98.898270335341678</c:v>
                </c:pt>
                <c:pt idx="3280">
                  <c:v>98.897714690832601</c:v>
                </c:pt>
                <c:pt idx="3281">
                  <c:v>98.897102347904223</c:v>
                </c:pt>
                <c:pt idx="3282">
                  <c:v>98.896886893910903</c:v>
                </c:pt>
                <c:pt idx="3283">
                  <c:v>98.895900341415185</c:v>
                </c:pt>
                <c:pt idx="3284">
                  <c:v>98.89495914765493</c:v>
                </c:pt>
                <c:pt idx="3285">
                  <c:v>98.894936468287227</c:v>
                </c:pt>
                <c:pt idx="3286">
                  <c:v>98.894244747571832</c:v>
                </c:pt>
                <c:pt idx="3287">
                  <c:v>98.893473649069435</c:v>
                </c:pt>
                <c:pt idx="3288">
                  <c:v>98.892872645824937</c:v>
                </c:pt>
                <c:pt idx="3289">
                  <c:v>98.892226283844991</c:v>
                </c:pt>
                <c:pt idx="3290">
                  <c:v>98.891670639335899</c:v>
                </c:pt>
                <c:pt idx="3291">
                  <c:v>98.890831502730364</c:v>
                </c:pt>
                <c:pt idx="3292">
                  <c:v>98.890616048737044</c:v>
                </c:pt>
                <c:pt idx="3293">
                  <c:v>98.890196480434284</c:v>
                </c:pt>
                <c:pt idx="3294">
                  <c:v>98.889969686757112</c:v>
                </c:pt>
                <c:pt idx="3295">
                  <c:v>98.889062512048412</c:v>
                </c:pt>
                <c:pt idx="3296">
                  <c:v>98.888529546907066</c:v>
                </c:pt>
                <c:pt idx="3297">
                  <c:v>98.887611032514513</c:v>
                </c:pt>
                <c:pt idx="3298">
                  <c:v>98.886851273695967</c:v>
                </c:pt>
                <c:pt idx="3299">
                  <c:v>98.88678323559283</c:v>
                </c:pt>
                <c:pt idx="3300">
                  <c:v>98.886284289503038</c:v>
                </c:pt>
                <c:pt idx="3301">
                  <c:v>98.88613687361287</c:v>
                </c:pt>
                <c:pt idx="3302">
                  <c:v>98.885195679852615</c:v>
                </c:pt>
                <c:pt idx="3303">
                  <c:v>98.884526638504937</c:v>
                </c:pt>
                <c:pt idx="3304">
                  <c:v>98.884401901982486</c:v>
                </c:pt>
                <c:pt idx="3305">
                  <c:v>98.883301952648196</c:v>
                </c:pt>
                <c:pt idx="3306">
                  <c:v>98.882746308139119</c:v>
                </c:pt>
                <c:pt idx="3307">
                  <c:v>98.881771095327281</c:v>
                </c:pt>
                <c:pt idx="3308">
                  <c:v>98.880784542831577</c:v>
                </c:pt>
                <c:pt idx="3309">
                  <c:v>98.880398993580386</c:v>
                </c:pt>
                <c:pt idx="3310">
                  <c:v>98.880251577690217</c:v>
                </c:pt>
                <c:pt idx="3311">
                  <c:v>98.879934066542162</c:v>
                </c:pt>
                <c:pt idx="3312">
                  <c:v>98.879151628355928</c:v>
                </c:pt>
                <c:pt idx="3313">
                  <c:v>98.878936174362593</c:v>
                </c:pt>
                <c:pt idx="3314">
                  <c:v>98.879457799820116</c:v>
                </c:pt>
                <c:pt idx="3315">
                  <c:v>98.878040339337772</c:v>
                </c:pt>
                <c:pt idx="3316">
                  <c:v>98.877348618622392</c:v>
                </c:pt>
                <c:pt idx="3317">
                  <c:v>98.876861012216466</c:v>
                </c:pt>
                <c:pt idx="3318">
                  <c:v>98.875681685095159</c:v>
                </c:pt>
                <c:pt idx="3319">
                  <c:v>98.875126040586096</c:v>
                </c:pt>
                <c:pt idx="3320">
                  <c:v>98.875534269205005</c:v>
                </c:pt>
                <c:pt idx="3321">
                  <c:v>98.875749723198325</c:v>
                </c:pt>
                <c:pt idx="3322">
                  <c:v>98.874207526193544</c:v>
                </c:pt>
                <c:pt idx="3323">
                  <c:v>98.874094129354944</c:v>
                </c:pt>
                <c:pt idx="3324">
                  <c:v>98.873459107058864</c:v>
                </c:pt>
                <c:pt idx="3325">
                  <c:v>98.872699348240317</c:v>
                </c:pt>
                <c:pt idx="3326">
                  <c:v>98.871814852899362</c:v>
                </c:pt>
                <c:pt idx="3327">
                  <c:v>98.871259208390271</c:v>
                </c:pt>
                <c:pt idx="3328">
                  <c:v>98.870431411468587</c:v>
                </c:pt>
                <c:pt idx="3329">
                  <c:v>98.869773709804804</c:v>
                </c:pt>
                <c:pt idx="3330">
                  <c:v>98.869116008140978</c:v>
                </c:pt>
                <c:pt idx="3331">
                  <c:v>98.868084096909854</c:v>
                </c:pt>
                <c:pt idx="3332">
                  <c:v>98.867777925445665</c:v>
                </c:pt>
                <c:pt idx="3333">
                  <c:v>98.867687207974782</c:v>
                </c:pt>
                <c:pt idx="3334">
                  <c:v>98.867029506310985</c:v>
                </c:pt>
                <c:pt idx="3335">
                  <c:v>98.866145010970001</c:v>
                </c:pt>
                <c:pt idx="3336">
                  <c:v>98.865283194996749</c:v>
                </c:pt>
                <c:pt idx="3337">
                  <c:v>98.865113099738878</c:v>
                </c:pt>
                <c:pt idx="3338">
                  <c:v>98.864897645745557</c:v>
                </c:pt>
                <c:pt idx="3339">
                  <c:v>98.864852287010123</c:v>
                </c:pt>
                <c:pt idx="3340">
                  <c:v>98.864580134597517</c:v>
                </c:pt>
                <c:pt idx="3341">
                  <c:v>98.863797696411268</c:v>
                </c:pt>
                <c:pt idx="3342">
                  <c:v>98.863208032850608</c:v>
                </c:pt>
                <c:pt idx="3343">
                  <c:v>98.86190396920685</c:v>
                </c:pt>
                <c:pt idx="3344">
                  <c:v>98.861597797742675</c:v>
                </c:pt>
                <c:pt idx="3345">
                  <c:v>98.861121531020601</c:v>
                </c:pt>
                <c:pt idx="3346">
                  <c:v>98.86070196271784</c:v>
                </c:pt>
                <c:pt idx="3347">
                  <c:v>98.859794788009154</c:v>
                </c:pt>
                <c:pt idx="3348">
                  <c:v>98.858876273616588</c:v>
                </c:pt>
                <c:pt idx="3349">
                  <c:v>98.85821857195279</c:v>
                </c:pt>
                <c:pt idx="3350">
                  <c:v>98.857935079856318</c:v>
                </c:pt>
                <c:pt idx="3351">
                  <c:v>98.857379435347241</c:v>
                </c:pt>
                <c:pt idx="3352">
                  <c:v>98.856755752735012</c:v>
                </c:pt>
                <c:pt idx="3353">
                  <c:v>98.85637020348382</c:v>
                </c:pt>
                <c:pt idx="3354">
                  <c:v>98.855599104981422</c:v>
                </c:pt>
                <c:pt idx="3355">
                  <c:v>98.854952743001476</c:v>
                </c:pt>
                <c:pt idx="3356">
                  <c:v>98.855066139840062</c:v>
                </c:pt>
                <c:pt idx="3357">
                  <c:v>98.85378475556405</c:v>
                </c:pt>
                <c:pt idx="3358">
                  <c:v>98.853070355480938</c:v>
                </c:pt>
                <c:pt idx="3359">
                  <c:v>98.852435333184857</c:v>
                </c:pt>
                <c:pt idx="3360">
                  <c:v>98.851528158476171</c:v>
                </c:pt>
                <c:pt idx="3361">
                  <c:v>98.850870456812345</c:v>
                </c:pt>
                <c:pt idx="3362">
                  <c:v>98.850008640839093</c:v>
                </c:pt>
                <c:pt idx="3363">
                  <c:v>98.849736488426487</c:v>
                </c:pt>
                <c:pt idx="3364">
                  <c:v>98.849430316962312</c:v>
                </c:pt>
                <c:pt idx="3365">
                  <c:v>98.848772615298515</c:v>
                </c:pt>
                <c:pt idx="3366">
                  <c:v>98.848307688260292</c:v>
                </c:pt>
                <c:pt idx="3367">
                  <c:v>98.848012856479954</c:v>
                </c:pt>
                <c:pt idx="3368">
                  <c:v>98.847162380190582</c:v>
                </c:pt>
                <c:pt idx="3369">
                  <c:v>98.846255205481867</c:v>
                </c:pt>
                <c:pt idx="3370">
                  <c:v>98.846051091172413</c:v>
                </c:pt>
                <c:pt idx="3371">
                  <c:v>98.844826405315672</c:v>
                </c:pt>
                <c:pt idx="3372">
                  <c:v>98.844157363968023</c:v>
                </c:pt>
                <c:pt idx="3373">
                  <c:v>98.843669757562097</c:v>
                </c:pt>
                <c:pt idx="3374">
                  <c:v>98.842955357478985</c:v>
                </c:pt>
                <c:pt idx="3375">
                  <c:v>98.842864640008131</c:v>
                </c:pt>
                <c:pt idx="3376">
                  <c:v>98.84227497644747</c:v>
                </c:pt>
                <c:pt idx="3377">
                  <c:v>98.841855408144724</c:v>
                </c:pt>
                <c:pt idx="3378">
                  <c:v>98.841571916048238</c:v>
                </c:pt>
                <c:pt idx="3379">
                  <c:v>98.840834836597438</c:v>
                </c:pt>
                <c:pt idx="3380">
                  <c:v>98.840766798494272</c:v>
                </c:pt>
                <c:pt idx="3381">
                  <c:v>98.839417376115094</c:v>
                </c:pt>
                <c:pt idx="3382">
                  <c:v>98.838725655399713</c:v>
                </c:pt>
                <c:pt idx="3383">
                  <c:v>98.838090633103633</c:v>
                </c:pt>
                <c:pt idx="3384">
                  <c:v>98.837319534601235</c:v>
                </c:pt>
                <c:pt idx="3385">
                  <c:v>98.836276283686232</c:v>
                </c:pt>
                <c:pt idx="3386">
                  <c:v>98.835187674035794</c:v>
                </c:pt>
                <c:pt idx="3387">
                  <c:v>98.834654708894448</c:v>
                </c:pt>
                <c:pt idx="3388">
                  <c:v>98.83420112154009</c:v>
                </c:pt>
                <c:pt idx="3389">
                  <c:v>98.833894950075901</c:v>
                </c:pt>
                <c:pt idx="3390">
                  <c:v>98.833180549992804</c:v>
                </c:pt>
                <c:pt idx="3391">
                  <c:v>98.832182657813235</c:v>
                </c:pt>
                <c:pt idx="3392">
                  <c:v>98.831422898994717</c:v>
                </c:pt>
                <c:pt idx="3393">
                  <c:v>98.830833235434056</c:v>
                </c:pt>
                <c:pt idx="3394">
                  <c:v>98.830923952904925</c:v>
                </c:pt>
                <c:pt idx="3395">
                  <c:v>98.830674479860036</c:v>
                </c:pt>
                <c:pt idx="3396">
                  <c:v>98.829937400409236</c:v>
                </c:pt>
                <c:pt idx="3397">
                  <c:v>98.829154962222987</c:v>
                </c:pt>
                <c:pt idx="3398">
                  <c:v>98.828531279610743</c:v>
                </c:pt>
                <c:pt idx="3399">
                  <c:v>98.828055012888697</c:v>
                </c:pt>
                <c:pt idx="3400">
                  <c:v>98.82754472711504</c:v>
                </c:pt>
                <c:pt idx="3401">
                  <c:v>98.826580853987053</c:v>
                </c:pt>
                <c:pt idx="3402">
                  <c:v>98.826252003155162</c:v>
                </c:pt>
                <c:pt idx="3403">
                  <c:v>98.825594301491336</c:v>
                </c:pt>
                <c:pt idx="3404">
                  <c:v>98.824619088679498</c:v>
                </c:pt>
                <c:pt idx="3405">
                  <c:v>98.82400674575112</c:v>
                </c:pt>
                <c:pt idx="3406">
                  <c:v>98.823745933022394</c:v>
                </c:pt>
                <c:pt idx="3407">
                  <c:v>98.822793399578245</c:v>
                </c:pt>
                <c:pt idx="3408">
                  <c:v>98.821931583604979</c:v>
                </c:pt>
                <c:pt idx="3409">
                  <c:v>98.821353259728212</c:v>
                </c:pt>
                <c:pt idx="3410">
                  <c:v>98.820400726284063</c:v>
                </c:pt>
                <c:pt idx="3411">
                  <c:v>98.819244078530474</c:v>
                </c:pt>
                <c:pt idx="3412">
                  <c:v>98.819051303904885</c:v>
                </c:pt>
                <c:pt idx="3413">
                  <c:v>98.818472980028091</c:v>
                </c:pt>
                <c:pt idx="3414">
                  <c:v>98.818178148247767</c:v>
                </c:pt>
                <c:pt idx="3415">
                  <c:v>98.817509106900104</c:v>
                </c:pt>
                <c:pt idx="3416">
                  <c:v>98.816749348081572</c:v>
                </c:pt>
                <c:pt idx="3417">
                  <c:v>98.816171024204777</c:v>
                </c:pt>
                <c:pt idx="3418">
                  <c:v>98.815547341592548</c:v>
                </c:pt>
                <c:pt idx="3419">
                  <c:v>98.814980357399619</c:v>
                </c:pt>
                <c:pt idx="3420">
                  <c:v>98.814061843007067</c:v>
                </c:pt>
                <c:pt idx="3421">
                  <c:v>98.813336103240118</c:v>
                </c:pt>
                <c:pt idx="3422">
                  <c:v>98.812769119047189</c:v>
                </c:pt>
                <c:pt idx="3423">
                  <c:v>98.812338211060549</c:v>
                </c:pt>
                <c:pt idx="3424">
                  <c:v>98.811703188764454</c:v>
                </c:pt>
                <c:pt idx="3425">
                  <c:v>98.810954769629774</c:v>
                </c:pt>
                <c:pt idx="3426">
                  <c:v>98.810557880694745</c:v>
                </c:pt>
                <c:pt idx="3427">
                  <c:v>98.809594007566744</c:v>
                </c:pt>
                <c:pt idx="3428">
                  <c:v>98.808652813806475</c:v>
                </c:pt>
                <c:pt idx="3429">
                  <c:v>98.807779658149343</c:v>
                </c:pt>
                <c:pt idx="3430">
                  <c:v>98.80764358194304</c:v>
                </c:pt>
                <c:pt idx="3431">
                  <c:v>98.806702388182771</c:v>
                </c:pt>
                <c:pt idx="3432">
                  <c:v>98.805817892841802</c:v>
                </c:pt>
                <c:pt idx="3433">
                  <c:v>98.805103492758704</c:v>
                </c:pt>
                <c:pt idx="3434">
                  <c:v>98.804865359397667</c:v>
                </c:pt>
                <c:pt idx="3435">
                  <c:v>98.803731391011809</c:v>
                </c:pt>
                <c:pt idx="3436">
                  <c:v>98.80374273069566</c:v>
                </c:pt>
                <c:pt idx="3437">
                  <c:v>98.803198425870448</c:v>
                </c:pt>
                <c:pt idx="3438">
                  <c:v>98.801996419381439</c:v>
                </c:pt>
                <c:pt idx="3439">
                  <c:v>98.801826324123539</c:v>
                </c:pt>
                <c:pt idx="3440">
                  <c:v>98.80099852720187</c:v>
                </c:pt>
                <c:pt idx="3441">
                  <c:v>98.800454222376629</c:v>
                </c:pt>
                <c:pt idx="3442">
                  <c:v>98.800216089015606</c:v>
                </c:pt>
                <c:pt idx="3443">
                  <c:v>98.799161498416737</c:v>
                </c:pt>
                <c:pt idx="3444">
                  <c:v>98.798605853907688</c:v>
                </c:pt>
                <c:pt idx="3445">
                  <c:v>98.798129587185613</c:v>
                </c:pt>
                <c:pt idx="3446">
                  <c:v>98.797131695006044</c:v>
                </c:pt>
                <c:pt idx="3447">
                  <c:v>98.795872990097735</c:v>
                </c:pt>
                <c:pt idx="3448">
                  <c:v>98.795453421794974</c:v>
                </c:pt>
                <c:pt idx="3449">
                  <c:v>98.794500888350839</c:v>
                </c:pt>
                <c:pt idx="3450">
                  <c:v>98.793582373958273</c:v>
                </c:pt>
                <c:pt idx="3451">
                  <c:v>98.792992710397627</c:v>
                </c:pt>
                <c:pt idx="3452">
                  <c:v>98.792561802411001</c:v>
                </c:pt>
                <c:pt idx="3453">
                  <c:v>98.792663859565735</c:v>
                </c:pt>
                <c:pt idx="3454">
                  <c:v>98.79175668485702</c:v>
                </c:pt>
                <c:pt idx="3455">
                  <c:v>98.790747452993614</c:v>
                </c:pt>
                <c:pt idx="3456">
                  <c:v>98.789624824291593</c:v>
                </c:pt>
                <c:pt idx="3457">
                  <c:v>98.789239275040401</c:v>
                </c:pt>
                <c:pt idx="3458">
                  <c:v>98.788842386105344</c:v>
                </c:pt>
                <c:pt idx="3459">
                  <c:v>98.787787795506503</c:v>
                </c:pt>
                <c:pt idx="3460">
                  <c:v>98.78706205573954</c:v>
                </c:pt>
                <c:pt idx="3461">
                  <c:v>98.786653827120631</c:v>
                </c:pt>
                <c:pt idx="3462">
                  <c:v>98.786279617553291</c:v>
                </c:pt>
                <c:pt idx="3463">
                  <c:v>98.785293065057573</c:v>
                </c:pt>
                <c:pt idx="3464">
                  <c:v>98.784465268135889</c:v>
                </c:pt>
                <c:pt idx="3465">
                  <c:v>98.784159096671715</c:v>
                </c:pt>
                <c:pt idx="3466">
                  <c:v>98.783592112478786</c:v>
                </c:pt>
                <c:pt idx="3467">
                  <c:v>98.78273029650552</c:v>
                </c:pt>
                <c:pt idx="3468">
                  <c:v>98.781743744009816</c:v>
                </c:pt>
                <c:pt idx="3469">
                  <c:v>98.780417000998341</c:v>
                </c:pt>
                <c:pt idx="3470">
                  <c:v>98.779101597670731</c:v>
                </c:pt>
                <c:pt idx="3471">
                  <c:v>98.778511934110085</c:v>
                </c:pt>
                <c:pt idx="3472">
                  <c:v>98.779736619966826</c:v>
                </c:pt>
                <c:pt idx="3473">
                  <c:v>98.777854232446288</c:v>
                </c:pt>
                <c:pt idx="3474">
                  <c:v>98.777309927621062</c:v>
                </c:pt>
                <c:pt idx="3475">
                  <c:v>98.777275908569479</c:v>
                </c:pt>
                <c:pt idx="3476">
                  <c:v>98.776947057737587</c:v>
                </c:pt>
                <c:pt idx="3477">
                  <c:v>98.775631654409978</c:v>
                </c:pt>
                <c:pt idx="3478">
                  <c:v>98.773908022463459</c:v>
                </c:pt>
                <c:pt idx="3479">
                  <c:v>98.773681228786288</c:v>
                </c:pt>
                <c:pt idx="3480">
                  <c:v>98.774826536856011</c:v>
                </c:pt>
                <c:pt idx="3481">
                  <c:v>98.773170943012659</c:v>
                </c:pt>
                <c:pt idx="3482">
                  <c:v>98.771991615891338</c:v>
                </c:pt>
                <c:pt idx="3483">
                  <c:v>98.771322574543689</c:v>
                </c:pt>
                <c:pt idx="3484">
                  <c:v>98.770358701415688</c:v>
                </c:pt>
                <c:pt idx="3485">
                  <c:v>98.769009279036496</c:v>
                </c:pt>
                <c:pt idx="3486">
                  <c:v>98.768215501166409</c:v>
                </c:pt>
                <c:pt idx="3487">
                  <c:v>98.767410383612443</c:v>
                </c:pt>
                <c:pt idx="3488">
                  <c:v>98.767036174045103</c:v>
                </c:pt>
                <c:pt idx="3489">
                  <c:v>98.766446510484457</c:v>
                </c:pt>
                <c:pt idx="3490">
                  <c:v>98.76563005324661</c:v>
                </c:pt>
                <c:pt idx="3491">
                  <c:v>98.765562015143473</c:v>
                </c:pt>
                <c:pt idx="3492">
                  <c:v>98.765119767472967</c:v>
                </c:pt>
                <c:pt idx="3493">
                  <c:v>98.763861062564672</c:v>
                </c:pt>
                <c:pt idx="3494">
                  <c:v>98.762976567223689</c:v>
                </c:pt>
                <c:pt idx="3495">
                  <c:v>98.762273506824442</c:v>
                </c:pt>
                <c:pt idx="3496">
                  <c:v>98.761559106741345</c:v>
                </c:pt>
                <c:pt idx="3497">
                  <c:v>98.761026141599984</c:v>
                </c:pt>
                <c:pt idx="3498">
                  <c:v>98.760391119303918</c:v>
                </c:pt>
                <c:pt idx="3499">
                  <c:v>98.760039589104281</c:v>
                </c:pt>
                <c:pt idx="3500">
                  <c:v>98.758803563563688</c:v>
                </c:pt>
                <c:pt idx="3501">
                  <c:v>98.757998446009722</c:v>
                </c:pt>
                <c:pt idx="3502">
                  <c:v>98.757465480868362</c:v>
                </c:pt>
                <c:pt idx="3503">
                  <c:v>98.757204668139607</c:v>
                </c:pt>
                <c:pt idx="3504">
                  <c:v>98.756649023630544</c:v>
                </c:pt>
                <c:pt idx="3505">
                  <c:v>98.756286153747055</c:v>
                </c:pt>
                <c:pt idx="3506">
                  <c:v>98.755322280619069</c:v>
                </c:pt>
                <c:pt idx="3507">
                  <c:v>98.754256350336362</c:v>
                </c:pt>
                <c:pt idx="3508">
                  <c:v>98.753700705827271</c:v>
                </c:pt>
                <c:pt idx="3509">
                  <c:v>98.753587308988685</c:v>
                </c:pt>
                <c:pt idx="3510">
                  <c:v>98.752974966060322</c:v>
                </c:pt>
                <c:pt idx="3511">
                  <c:v>98.751863677042167</c:v>
                </c:pt>
                <c:pt idx="3512">
                  <c:v>98.751205975378369</c:v>
                </c:pt>
                <c:pt idx="3513">
                  <c:v>98.750230762566517</c:v>
                </c:pt>
                <c:pt idx="3514">
                  <c:v>98.749856552999177</c:v>
                </c:pt>
                <c:pt idx="3515">
                  <c:v>98.749436984696416</c:v>
                </c:pt>
                <c:pt idx="3516">
                  <c:v>98.74862052745857</c:v>
                </c:pt>
                <c:pt idx="3517">
                  <c:v>98.748076222633358</c:v>
                </c:pt>
                <c:pt idx="3518">
                  <c:v>98.747804070220752</c:v>
                </c:pt>
                <c:pt idx="3519">
                  <c:v>98.747225746343986</c:v>
                </c:pt>
                <c:pt idx="3520">
                  <c:v>98.746488666893157</c:v>
                </c:pt>
                <c:pt idx="3521">
                  <c:v>98.745785606493925</c:v>
                </c:pt>
                <c:pt idx="3522">
                  <c:v>98.745604171552174</c:v>
                </c:pt>
                <c:pt idx="3523">
                  <c:v>98.741227053582733</c:v>
                </c:pt>
                <c:pt idx="3524">
                  <c:v>98.743494990354463</c:v>
                </c:pt>
                <c:pt idx="3525">
                  <c:v>98.744912450836807</c:v>
                </c:pt>
                <c:pt idx="3526">
                  <c:v>98.745717568390774</c:v>
                </c:pt>
                <c:pt idx="3527">
                  <c:v>98.745037187359245</c:v>
                </c:pt>
                <c:pt idx="3528">
                  <c:v>98.741045618640982</c:v>
                </c:pt>
                <c:pt idx="3529">
                  <c:v>98.739752894681104</c:v>
                </c:pt>
                <c:pt idx="3530">
                  <c:v>98.73886839934012</c:v>
                </c:pt>
                <c:pt idx="3531">
                  <c:v>98.738528208824377</c:v>
                </c:pt>
                <c:pt idx="3532">
                  <c:v>98.73712208802587</c:v>
                </c:pt>
                <c:pt idx="3533">
                  <c:v>98.736543764149104</c:v>
                </c:pt>
                <c:pt idx="3534">
                  <c:v>98.735965440272295</c:v>
                </c:pt>
                <c:pt idx="3535">
                  <c:v>98.735636589440389</c:v>
                </c:pt>
                <c:pt idx="3536">
                  <c:v>98.735058265563609</c:v>
                </c:pt>
                <c:pt idx="3537">
                  <c:v>98.734083052751743</c:v>
                </c:pt>
                <c:pt idx="3538">
                  <c:v>98.732574874798544</c:v>
                </c:pt>
                <c:pt idx="3539">
                  <c:v>98.731792436612295</c:v>
                </c:pt>
                <c:pt idx="3540">
                  <c:v>98.730783204748889</c:v>
                </c:pt>
                <c:pt idx="3541">
                  <c:v>98.729490480788996</c:v>
                </c:pt>
                <c:pt idx="3542">
                  <c:v>98.729059572802356</c:v>
                </c:pt>
                <c:pt idx="3543">
                  <c:v>98.729025553750773</c:v>
                </c:pt>
                <c:pt idx="3544">
                  <c:v>98.728594645764147</c:v>
                </c:pt>
                <c:pt idx="3545">
                  <c:v>98.728424550506261</c:v>
                </c:pt>
                <c:pt idx="3546">
                  <c:v>98.727403978958989</c:v>
                </c:pt>
                <c:pt idx="3547">
                  <c:v>98.726644220140457</c:v>
                </c:pt>
                <c:pt idx="3548">
                  <c:v>98.725555610490034</c:v>
                </c:pt>
                <c:pt idx="3549">
                  <c:v>98.724841210406922</c:v>
                </c:pt>
                <c:pt idx="3550">
                  <c:v>98.724330924633279</c:v>
                </c:pt>
                <c:pt idx="3551">
                  <c:v>98.723639203917898</c:v>
                </c:pt>
                <c:pt idx="3552">
                  <c:v>98.7230382006734</c:v>
                </c:pt>
                <c:pt idx="3553">
                  <c:v>98.722006289442263</c:v>
                </c:pt>
                <c:pt idx="3554">
                  <c:v>98.721269209991434</c:v>
                </c:pt>
                <c:pt idx="3555">
                  <c:v>98.720464092437467</c:v>
                </c:pt>
                <c:pt idx="3556">
                  <c:v>98.71974969235437</c:v>
                </c:pt>
                <c:pt idx="3557">
                  <c:v>98.718989933535852</c:v>
                </c:pt>
                <c:pt idx="3558">
                  <c:v>98.718286873136591</c:v>
                </c:pt>
                <c:pt idx="3559">
                  <c:v>98.717719888943662</c:v>
                </c:pt>
                <c:pt idx="3560">
                  <c:v>98.716472523719219</c:v>
                </c:pt>
                <c:pt idx="3561">
                  <c:v>98.71569008553297</c:v>
                </c:pt>
                <c:pt idx="3562">
                  <c:v>98.715701425216821</c:v>
                </c:pt>
                <c:pt idx="3563">
                  <c:v>98.715213818810895</c:v>
                </c:pt>
                <c:pt idx="3564">
                  <c:v>98.714828269559703</c:v>
                </c:pt>
                <c:pt idx="3565">
                  <c:v>98.714113869476606</c:v>
                </c:pt>
                <c:pt idx="3566">
                  <c:v>98.713376790025791</c:v>
                </c:pt>
                <c:pt idx="3567">
                  <c:v>98.712378897846236</c:v>
                </c:pt>
                <c:pt idx="3568">
                  <c:v>98.711664497763124</c:v>
                </c:pt>
                <c:pt idx="3569">
                  <c:v>98.711244929460364</c:v>
                </c:pt>
                <c:pt idx="3570">
                  <c:v>98.710190338861509</c:v>
                </c:pt>
                <c:pt idx="3571">
                  <c:v>98.709566656249265</c:v>
                </c:pt>
                <c:pt idx="3572">
                  <c:v>98.708625462489024</c:v>
                </c:pt>
                <c:pt idx="3573">
                  <c:v>98.707979100509064</c:v>
                </c:pt>
                <c:pt idx="3574">
                  <c:v>98.707480154419287</c:v>
                </c:pt>
                <c:pt idx="3575">
                  <c:v>98.706675036865306</c:v>
                </c:pt>
                <c:pt idx="3576">
                  <c:v>98.706210109827111</c:v>
                </c:pt>
                <c:pt idx="3577">
                  <c:v>98.705302935118411</c:v>
                </c:pt>
                <c:pt idx="3578">
                  <c:v>98.70472461124163</c:v>
                </c:pt>
                <c:pt idx="3579">
                  <c:v>98.70396485242307</c:v>
                </c:pt>
                <c:pt idx="3580">
                  <c:v>98.703409207914021</c:v>
                </c:pt>
                <c:pt idx="3581">
                  <c:v>98.702649449095475</c:v>
                </c:pt>
                <c:pt idx="3582">
                  <c:v>98.702105144270263</c:v>
                </c:pt>
                <c:pt idx="3583">
                  <c:v>98.700993855252108</c:v>
                </c:pt>
                <c:pt idx="3584">
                  <c:v>98.700029982124121</c:v>
                </c:pt>
                <c:pt idx="3585">
                  <c:v>98.699009410576835</c:v>
                </c:pt>
                <c:pt idx="3586">
                  <c:v>98.698374388280769</c:v>
                </c:pt>
                <c:pt idx="3587">
                  <c:v>98.697818743771677</c:v>
                </c:pt>
                <c:pt idx="3588">
                  <c:v>98.697852762823246</c:v>
                </c:pt>
                <c:pt idx="3589">
                  <c:v>98.697024965901576</c:v>
                </c:pt>
                <c:pt idx="3590">
                  <c:v>98.695607505419233</c:v>
                </c:pt>
                <c:pt idx="3591">
                  <c:v>98.694734349762101</c:v>
                </c:pt>
                <c:pt idx="3592">
                  <c:v>98.694360140194789</c:v>
                </c:pt>
                <c:pt idx="3593">
                  <c:v>98.693668419479408</c:v>
                </c:pt>
                <c:pt idx="3594">
                  <c:v>98.692330336784067</c:v>
                </c:pt>
                <c:pt idx="3595">
                  <c:v>98.692205600261616</c:v>
                </c:pt>
                <c:pt idx="3596">
                  <c:v>98.691287085869078</c:v>
                </c:pt>
                <c:pt idx="3597">
                  <c:v>98.690788139779301</c:v>
                </c:pt>
                <c:pt idx="3598">
                  <c:v>98.689631492025711</c:v>
                </c:pt>
                <c:pt idx="3599">
                  <c:v>98.688917091942614</c:v>
                </c:pt>
                <c:pt idx="3600">
                  <c:v>98.68819135217565</c:v>
                </c:pt>
                <c:pt idx="3601">
                  <c:v>98.68793053944691</c:v>
                </c:pt>
                <c:pt idx="3602">
                  <c:v>98.687125421892944</c:v>
                </c:pt>
                <c:pt idx="3603">
                  <c:v>98.686637815487018</c:v>
                </c:pt>
                <c:pt idx="3604">
                  <c:v>98.685571885204297</c:v>
                </c:pt>
                <c:pt idx="3605">
                  <c:v>98.683689497683758</c:v>
                </c:pt>
                <c:pt idx="3606">
                  <c:v>98.682714284871906</c:v>
                </c:pt>
                <c:pt idx="3607">
                  <c:v>98.68305447538765</c:v>
                </c:pt>
                <c:pt idx="3608">
                  <c:v>98.682805002342775</c:v>
                </c:pt>
                <c:pt idx="3609">
                  <c:v>98.681296824389563</c:v>
                </c:pt>
                <c:pt idx="3610">
                  <c:v>98.68049170683561</c:v>
                </c:pt>
                <c:pt idx="3611">
                  <c:v>98.679947402010399</c:v>
                </c:pt>
                <c:pt idx="3612">
                  <c:v>98.678495922476472</c:v>
                </c:pt>
                <c:pt idx="3613">
                  <c:v>98.677985636702843</c:v>
                </c:pt>
                <c:pt idx="3614">
                  <c:v>98.677656785870937</c:v>
                </c:pt>
                <c:pt idx="3615">
                  <c:v>98.676704252426816</c:v>
                </c:pt>
                <c:pt idx="3616">
                  <c:v>98.676193966653173</c:v>
                </c:pt>
                <c:pt idx="3617">
                  <c:v>98.675275452260607</c:v>
                </c:pt>
                <c:pt idx="3618">
                  <c:v>98.674493014074343</c:v>
                </c:pt>
                <c:pt idx="3619">
                  <c:v>98.673948709249132</c:v>
                </c:pt>
                <c:pt idx="3620">
                  <c:v>98.672621966237685</c:v>
                </c:pt>
                <c:pt idx="3621">
                  <c:v>98.67156737563883</c:v>
                </c:pt>
                <c:pt idx="3622">
                  <c:v>98.671057089865187</c:v>
                </c:pt>
                <c:pt idx="3623">
                  <c:v>98.670841635871881</c:v>
                </c:pt>
                <c:pt idx="3624">
                  <c:v>98.670546804091543</c:v>
                </c:pt>
                <c:pt idx="3625">
                  <c:v>98.669514892860391</c:v>
                </c:pt>
                <c:pt idx="3626">
                  <c:v>98.668460302261536</c:v>
                </c:pt>
                <c:pt idx="3627">
                  <c:v>98.66797269585561</c:v>
                </c:pt>
                <c:pt idx="3628">
                  <c:v>98.667303654507947</c:v>
                </c:pt>
                <c:pt idx="3629">
                  <c:v>98.66607896865122</c:v>
                </c:pt>
                <c:pt idx="3630">
                  <c:v>98.665217152677968</c:v>
                </c:pt>
                <c:pt idx="3631">
                  <c:v>98.664309977969253</c:v>
                </c:pt>
                <c:pt idx="3632">
                  <c:v>98.663550219150736</c:v>
                </c:pt>
                <c:pt idx="3633">
                  <c:v>98.663153330215664</c:v>
                </c:pt>
                <c:pt idx="3634">
                  <c:v>98.662234815823126</c:v>
                </c:pt>
                <c:pt idx="3635">
                  <c:v>98.661259603011274</c:v>
                </c:pt>
                <c:pt idx="3636">
                  <c:v>98.660669939450628</c:v>
                </c:pt>
                <c:pt idx="3637">
                  <c:v>98.660488504508876</c:v>
                </c:pt>
                <c:pt idx="3638">
                  <c:v>98.660794675973065</c:v>
                </c:pt>
                <c:pt idx="3639">
                  <c:v>98.660136974309268</c:v>
                </c:pt>
                <c:pt idx="3640">
                  <c:v>98.659331856755301</c:v>
                </c:pt>
                <c:pt idx="3641">
                  <c:v>98.658073151846978</c:v>
                </c:pt>
                <c:pt idx="3642">
                  <c:v>98.657596885124931</c:v>
                </c:pt>
                <c:pt idx="3643">
                  <c:v>98.657018561248123</c:v>
                </c:pt>
                <c:pt idx="3644">
                  <c:v>98.656258802429591</c:v>
                </c:pt>
                <c:pt idx="3645">
                  <c:v>98.65530626898547</c:v>
                </c:pt>
                <c:pt idx="3646">
                  <c:v>98.654580529218521</c:v>
                </c:pt>
                <c:pt idx="3647">
                  <c:v>98.653026992529874</c:v>
                </c:pt>
                <c:pt idx="3648">
                  <c:v>98.651756947937713</c:v>
                </c:pt>
                <c:pt idx="3649">
                  <c:v>98.650997189119167</c:v>
                </c:pt>
                <c:pt idx="3650">
                  <c:v>98.650985849435301</c:v>
                </c:pt>
                <c:pt idx="3651">
                  <c:v>98.650725036706561</c:v>
                </c:pt>
                <c:pt idx="3652">
                  <c:v>98.650010636623463</c:v>
                </c:pt>
                <c:pt idx="3653">
                  <c:v>98.648615855508837</c:v>
                </c:pt>
                <c:pt idx="3654">
                  <c:v>98.647561264909996</c:v>
                </c:pt>
                <c:pt idx="3655">
                  <c:v>98.647209734710373</c:v>
                </c:pt>
                <c:pt idx="3656">
                  <c:v>98.646472655259544</c:v>
                </c:pt>
                <c:pt idx="3657">
                  <c:v>98.646053086956783</c:v>
                </c:pt>
                <c:pt idx="3658">
                  <c:v>98.645508782131557</c:v>
                </c:pt>
                <c:pt idx="3659">
                  <c:v>98.644488210584285</c:v>
                </c:pt>
                <c:pt idx="3660">
                  <c:v>98.643705772398036</c:v>
                </c:pt>
                <c:pt idx="3661">
                  <c:v>98.643206826308244</c:v>
                </c:pt>
                <c:pt idx="3662">
                  <c:v>98.642798597689335</c:v>
                </c:pt>
                <c:pt idx="3663">
                  <c:v>98.642855296108635</c:v>
                </c:pt>
                <c:pt idx="3664">
                  <c:v>98.641245061000689</c:v>
                </c:pt>
                <c:pt idx="3665">
                  <c:v>98.640009035460096</c:v>
                </c:pt>
                <c:pt idx="3666">
                  <c:v>98.638704971816367</c:v>
                </c:pt>
                <c:pt idx="3667">
                  <c:v>98.637775117739935</c:v>
                </c:pt>
                <c:pt idx="3668">
                  <c:v>98.637990571733241</c:v>
                </c:pt>
                <c:pt idx="3669">
                  <c:v>98.63719679386314</c:v>
                </c:pt>
                <c:pt idx="3670">
                  <c:v>98.636198901683585</c:v>
                </c:pt>
                <c:pt idx="3671">
                  <c:v>98.635223688871719</c:v>
                </c:pt>
                <c:pt idx="3672">
                  <c:v>98.63465670467879</c:v>
                </c:pt>
                <c:pt idx="3673">
                  <c:v>98.634089720485861</c:v>
                </c:pt>
                <c:pt idx="3674">
                  <c:v>98.633046469570857</c:v>
                </c:pt>
                <c:pt idx="3675">
                  <c:v>98.632071256759019</c:v>
                </c:pt>
                <c:pt idx="3676">
                  <c:v>98.631220780469619</c:v>
                </c:pt>
                <c:pt idx="3677">
                  <c:v>98.629984754929026</c:v>
                </c:pt>
                <c:pt idx="3678">
                  <c:v>98.629825999355006</c:v>
                </c:pt>
                <c:pt idx="3679">
                  <c:v>98.629190977058911</c:v>
                </c:pt>
                <c:pt idx="3680">
                  <c:v>98.628544615078965</c:v>
                </c:pt>
                <c:pt idx="3681">
                  <c:v>98.627285910170642</c:v>
                </c:pt>
                <c:pt idx="3682">
                  <c:v>98.626106583049349</c:v>
                </c:pt>
                <c:pt idx="3683">
                  <c:v>98.625120030553646</c:v>
                </c:pt>
                <c:pt idx="3684">
                  <c:v>98.6244169701544</c:v>
                </c:pt>
                <c:pt idx="3685">
                  <c:v>98.623589173232716</c:v>
                </c:pt>
                <c:pt idx="3686">
                  <c:v>98.62295415093665</c:v>
                </c:pt>
                <c:pt idx="3687">
                  <c:v>98.622239750853538</c:v>
                </c:pt>
                <c:pt idx="3688">
                  <c:v>98.621479992035006</c:v>
                </c:pt>
                <c:pt idx="3689">
                  <c:v>98.620708893532623</c:v>
                </c:pt>
                <c:pt idx="3690">
                  <c:v>98.620039852184945</c:v>
                </c:pt>
                <c:pt idx="3691">
                  <c:v>98.619915115662522</c:v>
                </c:pt>
                <c:pt idx="3692">
                  <c:v>98.618577032967181</c:v>
                </c:pt>
                <c:pt idx="3693">
                  <c:v>98.617692537626198</c:v>
                </c:pt>
                <c:pt idx="3694">
                  <c:v>98.616547229556474</c:v>
                </c:pt>
                <c:pt idx="3695">
                  <c:v>98.616116321569834</c:v>
                </c:pt>
                <c:pt idx="3696">
                  <c:v>98.61524316591273</c:v>
                </c:pt>
                <c:pt idx="3697">
                  <c:v>98.614404029307195</c:v>
                </c:pt>
                <c:pt idx="3698">
                  <c:v>98.613780346694966</c:v>
                </c:pt>
                <c:pt idx="3699">
                  <c:v>98.612997908508717</c:v>
                </c:pt>
                <c:pt idx="3700">
                  <c:v>98.611954657593714</c:v>
                </c:pt>
                <c:pt idx="3701">
                  <c:v>98.611773222651962</c:v>
                </c:pt>
                <c:pt idx="3702">
                  <c:v>98.611523749607073</c:v>
                </c:pt>
                <c:pt idx="3703">
                  <c:v>98.610582555846818</c:v>
                </c:pt>
                <c:pt idx="3704">
                  <c:v>98.609255812835357</c:v>
                </c:pt>
                <c:pt idx="3705">
                  <c:v>98.608291939707357</c:v>
                </c:pt>
                <c:pt idx="3706">
                  <c:v>98.60727136816007</c:v>
                </c:pt>
                <c:pt idx="3707">
                  <c:v>98.60748682215339</c:v>
                </c:pt>
                <c:pt idx="3708">
                  <c:v>98.606715723650993</c:v>
                </c:pt>
                <c:pt idx="3709">
                  <c:v>98.606386872819101</c:v>
                </c:pt>
                <c:pt idx="3710">
                  <c:v>98.605037450439909</c:v>
                </c:pt>
                <c:pt idx="3711">
                  <c:v>98.604016878892637</c:v>
                </c:pt>
                <c:pt idx="3712">
                  <c:v>98.602701475565027</c:v>
                </c:pt>
                <c:pt idx="3713">
                  <c:v>98.601896358011061</c:v>
                </c:pt>
                <c:pt idx="3714">
                  <c:v>98.601442770656703</c:v>
                </c:pt>
                <c:pt idx="3715">
                  <c:v>98.600546935631868</c:v>
                </c:pt>
                <c:pt idx="3716">
                  <c:v>98.600184065748408</c:v>
                </c:pt>
                <c:pt idx="3717">
                  <c:v>98.599118135465673</c:v>
                </c:pt>
                <c:pt idx="3718">
                  <c:v>98.598188281389255</c:v>
                </c:pt>
                <c:pt idx="3719">
                  <c:v>98.597235747945135</c:v>
                </c:pt>
                <c:pt idx="3720">
                  <c:v>98.596918236797094</c:v>
                </c:pt>
                <c:pt idx="3721">
                  <c:v>98.59618115734628</c:v>
                </c:pt>
                <c:pt idx="3722">
                  <c:v>98.595444077895451</c:v>
                </c:pt>
                <c:pt idx="3723">
                  <c:v>98.594786376231653</c:v>
                </c:pt>
                <c:pt idx="3724">
                  <c:v>98.594831734967102</c:v>
                </c:pt>
                <c:pt idx="3725">
                  <c:v>98.593890541206832</c:v>
                </c:pt>
                <c:pt idx="3726">
                  <c:v>98.592881309343397</c:v>
                </c:pt>
                <c:pt idx="3727">
                  <c:v>98.591928775899277</c:v>
                </c:pt>
                <c:pt idx="3728">
                  <c:v>98.591180356764596</c:v>
                </c:pt>
                <c:pt idx="3729">
                  <c:v>98.590035048694858</c:v>
                </c:pt>
                <c:pt idx="3730">
                  <c:v>98.589071175566886</c:v>
                </c:pt>
                <c:pt idx="3731">
                  <c:v>98.588198019909754</c:v>
                </c:pt>
                <c:pt idx="3732">
                  <c:v>98.587778451606994</c:v>
                </c:pt>
                <c:pt idx="3733">
                  <c:v>98.586644483221107</c:v>
                </c:pt>
                <c:pt idx="3734">
                  <c:v>98.586145537131344</c:v>
                </c:pt>
                <c:pt idx="3735">
                  <c:v>98.584648698861983</c:v>
                </c:pt>
                <c:pt idx="3736">
                  <c:v>98.583684825733997</c:v>
                </c:pt>
                <c:pt idx="3737">
                  <c:v>98.583707505101714</c:v>
                </c:pt>
                <c:pt idx="3738">
                  <c:v>98.583469371740691</c:v>
                </c:pt>
                <c:pt idx="3739">
                  <c:v>98.58277765102531</c:v>
                </c:pt>
                <c:pt idx="3740">
                  <c:v>98.581586984220166</c:v>
                </c:pt>
                <c:pt idx="3741">
                  <c:v>98.580974641291789</c:v>
                </c:pt>
                <c:pt idx="3742">
                  <c:v>98.580407657098846</c:v>
                </c:pt>
                <c:pt idx="3743">
                  <c:v>98.580044787215357</c:v>
                </c:pt>
                <c:pt idx="3744">
                  <c:v>98.579058234719668</c:v>
                </c:pt>
                <c:pt idx="3745">
                  <c:v>98.57812838064325</c:v>
                </c:pt>
                <c:pt idx="3746">
                  <c:v>98.577368621824718</c:v>
                </c:pt>
                <c:pt idx="3747">
                  <c:v>98.576302691541997</c:v>
                </c:pt>
                <c:pt idx="3748">
                  <c:v>98.575236761259291</c:v>
                </c:pt>
                <c:pt idx="3749">
                  <c:v>98.57448834212461</c:v>
                </c:pt>
                <c:pt idx="3750">
                  <c:v>98.573615186467492</c:v>
                </c:pt>
                <c:pt idx="3751">
                  <c:v>98.57285542764896</c:v>
                </c:pt>
                <c:pt idx="3752">
                  <c:v>98.572583275236354</c:v>
                </c:pt>
                <c:pt idx="3753">
                  <c:v>98.57189155452096</c:v>
                </c:pt>
                <c:pt idx="3754">
                  <c:v>98.570757586135102</c:v>
                </c:pt>
                <c:pt idx="3755">
                  <c:v>98.569532900278361</c:v>
                </c:pt>
                <c:pt idx="3756">
                  <c:v>98.569294766917338</c:v>
                </c:pt>
                <c:pt idx="3757">
                  <c:v>98.568863858930712</c:v>
                </c:pt>
                <c:pt idx="3758">
                  <c:v>98.568115439796031</c:v>
                </c:pt>
                <c:pt idx="3759">
                  <c:v>98.567639173073957</c:v>
                </c:pt>
                <c:pt idx="3760">
                  <c:v>98.566437166584947</c:v>
                </c:pt>
                <c:pt idx="3761">
                  <c:v>98.565450614089229</c:v>
                </c:pt>
                <c:pt idx="3762">
                  <c:v>98.564067172658483</c:v>
                </c:pt>
                <c:pt idx="3763">
                  <c:v>98.563250715420651</c:v>
                </c:pt>
                <c:pt idx="3764">
                  <c:v>98.56208272798321</c:v>
                </c:pt>
                <c:pt idx="3765">
                  <c:v>98.560948759597338</c:v>
                </c:pt>
                <c:pt idx="3766">
                  <c:v>98.560404454772126</c:v>
                </c:pt>
                <c:pt idx="3767">
                  <c:v>98.559338524489405</c:v>
                </c:pt>
                <c:pt idx="3768">
                  <c:v>98.558998333973634</c:v>
                </c:pt>
                <c:pt idx="3769">
                  <c:v>98.557955083058658</c:v>
                </c:pt>
                <c:pt idx="3770">
                  <c:v>98.557524175072032</c:v>
                </c:pt>
                <c:pt idx="3771">
                  <c:v>98.557127286136975</c:v>
                </c:pt>
                <c:pt idx="3772">
                  <c:v>98.556027336802671</c:v>
                </c:pt>
                <c:pt idx="3773">
                  <c:v>98.555301597035722</c:v>
                </c:pt>
                <c:pt idx="3774">
                  <c:v>98.554689254107345</c:v>
                </c:pt>
                <c:pt idx="3775">
                  <c:v>98.55416762864985</c:v>
                </c:pt>
                <c:pt idx="3776">
                  <c:v>98.553509926986038</c:v>
                </c:pt>
                <c:pt idx="3777">
                  <c:v>98.552353279232449</c:v>
                </c:pt>
                <c:pt idx="3778">
                  <c:v>98.551400745788328</c:v>
                </c:pt>
                <c:pt idx="3779">
                  <c:v>98.550323475821756</c:v>
                </c:pt>
                <c:pt idx="3780">
                  <c:v>98.550198739299304</c:v>
                </c:pt>
                <c:pt idx="3781">
                  <c:v>98.549132809016598</c:v>
                </c:pt>
                <c:pt idx="3782">
                  <c:v>98.548373050198066</c:v>
                </c:pt>
                <c:pt idx="3783">
                  <c:v>98.547522573908651</c:v>
                </c:pt>
                <c:pt idx="3784">
                  <c:v>98.546944250031856</c:v>
                </c:pt>
                <c:pt idx="3785">
                  <c:v>98.545549468917244</c:v>
                </c:pt>
                <c:pt idx="3786">
                  <c:v>98.544460859266806</c:v>
                </c:pt>
                <c:pt idx="3787">
                  <c:v>98.543905214757743</c:v>
                </c:pt>
                <c:pt idx="3788">
                  <c:v>98.543338230564785</c:v>
                </c:pt>
                <c:pt idx="3789">
                  <c:v>98.543190814674645</c:v>
                </c:pt>
                <c:pt idx="3790">
                  <c:v>98.54266918921715</c:v>
                </c:pt>
                <c:pt idx="3791">
                  <c:v>98.542034166921056</c:v>
                </c:pt>
                <c:pt idx="3792">
                  <c:v>98.540945557270632</c:v>
                </c:pt>
                <c:pt idx="3793">
                  <c:v>98.540185798452086</c:v>
                </c:pt>
                <c:pt idx="3794">
                  <c:v>98.539460058685123</c:v>
                </c:pt>
                <c:pt idx="3795">
                  <c:v>98.539233265007951</c:v>
                </c:pt>
                <c:pt idx="3796">
                  <c:v>98.538235372828396</c:v>
                </c:pt>
                <c:pt idx="3797">
                  <c:v>98.537407575906713</c:v>
                </c:pt>
                <c:pt idx="3798">
                  <c:v>98.536024134475952</c:v>
                </c:pt>
                <c:pt idx="3799">
                  <c:v>98.535717963011763</c:v>
                </c:pt>
                <c:pt idx="3800">
                  <c:v>98.534345861264853</c:v>
                </c:pt>
                <c:pt idx="3801">
                  <c:v>98.533563423078604</c:v>
                </c:pt>
                <c:pt idx="3802">
                  <c:v>98.533098496040409</c:v>
                </c:pt>
                <c:pt idx="3803">
                  <c:v>98.532384095957298</c:v>
                </c:pt>
                <c:pt idx="3804">
                  <c:v>98.531227448203737</c:v>
                </c:pt>
                <c:pt idx="3805">
                  <c:v>98.530501708436773</c:v>
                </c:pt>
                <c:pt idx="3806">
                  <c:v>98.529764628985944</c:v>
                </c:pt>
                <c:pt idx="3807">
                  <c:v>98.529061568586712</c:v>
                </c:pt>
                <c:pt idx="3808">
                  <c:v>98.528211092297298</c:v>
                </c:pt>
                <c:pt idx="3809">
                  <c:v>98.527326596956343</c:v>
                </c:pt>
                <c:pt idx="3810">
                  <c:v>98.526691574660248</c:v>
                </c:pt>
                <c:pt idx="3811">
                  <c:v>98.525444209435804</c:v>
                </c:pt>
                <c:pt idx="3812">
                  <c:v>98.524639091881838</c:v>
                </c:pt>
                <c:pt idx="3813">
                  <c:v>98.523992729901892</c:v>
                </c:pt>
                <c:pt idx="3814">
                  <c:v>98.523232971083345</c:v>
                </c:pt>
                <c:pt idx="3815">
                  <c:v>98.52328966950266</c:v>
                </c:pt>
                <c:pt idx="3816">
                  <c:v>98.522280437639225</c:v>
                </c:pt>
                <c:pt idx="3817">
                  <c:v>98.521497999452961</c:v>
                </c:pt>
                <c:pt idx="3818">
                  <c:v>98.520398050118672</c:v>
                </c:pt>
                <c:pt idx="3819">
                  <c:v>98.519218722997365</c:v>
                </c:pt>
                <c:pt idx="3820">
                  <c:v>98.518731116591454</c:v>
                </c:pt>
                <c:pt idx="3821">
                  <c:v>98.517880640302053</c:v>
                </c:pt>
                <c:pt idx="3822">
                  <c:v>98.516689973496881</c:v>
                </c:pt>
                <c:pt idx="3823">
                  <c:v>98.516134328987818</c:v>
                </c:pt>
                <c:pt idx="3824">
                  <c:v>98.516020932149246</c:v>
                </c:pt>
                <c:pt idx="3825">
                  <c:v>98.515499306691723</c:v>
                </c:pt>
                <c:pt idx="3826">
                  <c:v>98.514206582731831</c:v>
                </c:pt>
                <c:pt idx="3827">
                  <c:v>98.513639598538902</c:v>
                </c:pt>
                <c:pt idx="3828">
                  <c:v>98.512834480984935</c:v>
                </c:pt>
                <c:pt idx="3829">
                  <c:v>98.511337642715603</c:v>
                </c:pt>
                <c:pt idx="3830">
                  <c:v>98.510838696625811</c:v>
                </c:pt>
                <c:pt idx="3831">
                  <c:v>98.510056258439562</c:v>
                </c:pt>
                <c:pt idx="3832">
                  <c:v>98.509251140885596</c:v>
                </c:pt>
                <c:pt idx="3833">
                  <c:v>98.508015115344989</c:v>
                </c:pt>
                <c:pt idx="3834">
                  <c:v>98.50728937557804</c:v>
                </c:pt>
                <c:pt idx="3835">
                  <c:v>98.505962632566579</c:v>
                </c:pt>
                <c:pt idx="3836">
                  <c:v>98.50522555311575</c:v>
                </c:pt>
                <c:pt idx="3837">
                  <c:v>98.504590530819684</c:v>
                </c:pt>
                <c:pt idx="3838">
                  <c:v>98.504182302200775</c:v>
                </c:pt>
                <c:pt idx="3839">
                  <c:v>98.503082352866471</c:v>
                </c:pt>
                <c:pt idx="3840">
                  <c:v>98.502606086144397</c:v>
                </c:pt>
                <c:pt idx="3841">
                  <c:v>98.502333933731791</c:v>
                </c:pt>
                <c:pt idx="3842">
                  <c:v>98.501392739971521</c:v>
                </c:pt>
                <c:pt idx="3843">
                  <c:v>98.500712358940007</c:v>
                </c:pt>
                <c:pt idx="3844">
                  <c:v>98.500100016011629</c:v>
                </c:pt>
                <c:pt idx="3845">
                  <c:v>98.499045425412774</c:v>
                </c:pt>
                <c:pt idx="3846">
                  <c:v>98.498013514181622</c:v>
                </c:pt>
                <c:pt idx="3847">
                  <c:v>98.496709450537892</c:v>
                </c:pt>
                <c:pt idx="3848">
                  <c:v>98.495983710770929</c:v>
                </c:pt>
                <c:pt idx="3849">
                  <c:v>98.494520891553165</c:v>
                </c:pt>
                <c:pt idx="3850">
                  <c:v>98.493579697792882</c:v>
                </c:pt>
                <c:pt idx="3851">
                  <c:v>98.492502427826324</c:v>
                </c:pt>
                <c:pt idx="3852">
                  <c:v>98.492048840471966</c:v>
                </c:pt>
                <c:pt idx="3853">
                  <c:v>98.491175684814834</c:v>
                </c:pt>
                <c:pt idx="3854">
                  <c:v>98.490472624415602</c:v>
                </c:pt>
                <c:pt idx="3855">
                  <c:v>98.489418033816747</c:v>
                </c:pt>
                <c:pt idx="3856">
                  <c:v>98.488873728991535</c:v>
                </c:pt>
                <c:pt idx="3857">
                  <c:v>98.48860157657893</c:v>
                </c:pt>
                <c:pt idx="3858">
                  <c:v>98.487297512935172</c:v>
                </c:pt>
                <c:pt idx="3859">
                  <c:v>98.486401677910337</c:v>
                </c:pt>
                <c:pt idx="3860">
                  <c:v>98.485585220672519</c:v>
                </c:pt>
                <c:pt idx="3861">
                  <c:v>98.484621347544532</c:v>
                </c:pt>
                <c:pt idx="3862">
                  <c:v>98.48370283315198</c:v>
                </c:pt>
                <c:pt idx="3863">
                  <c:v>98.48242144887594</c:v>
                </c:pt>
                <c:pt idx="3864">
                  <c:v>98.482410109192088</c:v>
                </c:pt>
                <c:pt idx="3865">
                  <c:v>98.481661690057408</c:v>
                </c:pt>
                <c:pt idx="3866">
                  <c:v>98.480799874084141</c:v>
                </c:pt>
                <c:pt idx="3867">
                  <c:v>98.480368966097515</c:v>
                </c:pt>
                <c:pt idx="3868">
                  <c:v>98.479847340640021</c:v>
                </c:pt>
                <c:pt idx="3869">
                  <c:v>98.479166959608492</c:v>
                </c:pt>
                <c:pt idx="3870">
                  <c:v>98.47846389920926</c:v>
                </c:pt>
                <c:pt idx="3871">
                  <c:v>98.477534045132856</c:v>
                </c:pt>
                <c:pt idx="3872">
                  <c:v>98.477273232404087</c:v>
                </c:pt>
                <c:pt idx="3873">
                  <c:v>98.476468114850135</c:v>
                </c:pt>
                <c:pt idx="3874">
                  <c:v>98.475980508444209</c:v>
                </c:pt>
                <c:pt idx="3875">
                  <c:v>98.47524342899338</c:v>
                </c:pt>
                <c:pt idx="3876">
                  <c:v>98.474064101872088</c:v>
                </c:pt>
                <c:pt idx="3877">
                  <c:v>98.474415632071711</c:v>
                </c:pt>
                <c:pt idx="3878">
                  <c:v>98.473723911356331</c:v>
                </c:pt>
                <c:pt idx="3879">
                  <c:v>98.472102336564532</c:v>
                </c:pt>
                <c:pt idx="3880">
                  <c:v>98.471478653952317</c:v>
                </c:pt>
                <c:pt idx="3881">
                  <c:v>98.470628177662917</c:v>
                </c:pt>
                <c:pt idx="3882">
                  <c:v>98.470027174418405</c:v>
                </c:pt>
                <c:pt idx="3883">
                  <c:v>98.468530336149058</c:v>
                </c:pt>
                <c:pt idx="3884">
                  <c:v>98.468065409110849</c:v>
                </c:pt>
                <c:pt idx="3885">
                  <c:v>98.467373688395469</c:v>
                </c:pt>
                <c:pt idx="3886">
                  <c:v>98.46653455178992</c:v>
                </c:pt>
                <c:pt idx="3887">
                  <c:v>98.465763453287522</c:v>
                </c:pt>
                <c:pt idx="3888">
                  <c:v>98.465389243720196</c:v>
                </c:pt>
                <c:pt idx="3889">
                  <c:v>98.464754221424116</c:v>
                </c:pt>
                <c:pt idx="3890">
                  <c:v>98.463620253038243</c:v>
                </c:pt>
                <c:pt idx="3891">
                  <c:v>98.462293510026768</c:v>
                </c:pt>
                <c:pt idx="3892">
                  <c:v>98.460422462190095</c:v>
                </c:pt>
                <c:pt idx="3893">
                  <c:v>98.459674043055415</c:v>
                </c:pt>
                <c:pt idx="3894">
                  <c:v>98.458755528662863</c:v>
                </c:pt>
                <c:pt idx="3895">
                  <c:v>98.45830194130852</c:v>
                </c:pt>
                <c:pt idx="3896">
                  <c:v>98.457031896716359</c:v>
                </c:pt>
                <c:pt idx="3897">
                  <c:v>98.456589649045839</c:v>
                </c:pt>
                <c:pt idx="3898">
                  <c:v>98.456226779162378</c:v>
                </c:pt>
                <c:pt idx="3899">
                  <c:v>98.455909268014324</c:v>
                </c:pt>
                <c:pt idx="3900">
                  <c:v>98.454809318680034</c:v>
                </c:pt>
                <c:pt idx="3901">
                  <c:v>98.454423769428843</c:v>
                </c:pt>
                <c:pt idx="3902">
                  <c:v>98.453391858197719</c:v>
                </c:pt>
                <c:pt idx="3903">
                  <c:v>98.451940378663807</c:v>
                </c:pt>
                <c:pt idx="3904">
                  <c:v>98.450727032490931</c:v>
                </c:pt>
                <c:pt idx="3905">
                  <c:v>98.450341483239711</c:v>
                </c:pt>
                <c:pt idx="3906">
                  <c:v>98.449672441892048</c:v>
                </c:pt>
                <c:pt idx="3907">
                  <c:v>98.448459095719159</c:v>
                </c:pt>
                <c:pt idx="3908">
                  <c:v>98.447631298797504</c:v>
                </c:pt>
                <c:pt idx="3909">
                  <c:v>98.447223070178566</c:v>
                </c:pt>
                <c:pt idx="3910">
                  <c:v>98.445828289063968</c:v>
                </c:pt>
                <c:pt idx="3911">
                  <c:v>98.445147908032439</c:v>
                </c:pt>
                <c:pt idx="3912">
                  <c:v>98.444490206368641</c:v>
                </c:pt>
                <c:pt idx="3913">
                  <c:v>98.443446955453638</c:v>
                </c:pt>
                <c:pt idx="3914">
                  <c:v>98.441836720345705</c:v>
                </c:pt>
                <c:pt idx="3915">
                  <c:v>98.440906866269302</c:v>
                </c:pt>
                <c:pt idx="3916">
                  <c:v>98.440283183657073</c:v>
                </c:pt>
                <c:pt idx="3917">
                  <c:v>98.439523424838526</c:v>
                </c:pt>
                <c:pt idx="3918">
                  <c:v>98.438332758033368</c:v>
                </c:pt>
                <c:pt idx="3919">
                  <c:v>98.437164770595928</c:v>
                </c:pt>
                <c:pt idx="3920">
                  <c:v>98.436268935571078</c:v>
                </c:pt>
                <c:pt idx="3921">
                  <c:v>98.435940084739187</c:v>
                </c:pt>
                <c:pt idx="3922">
                  <c:v>98.435679272010447</c:v>
                </c:pt>
                <c:pt idx="3923">
                  <c:v>98.434783436985597</c:v>
                </c:pt>
                <c:pt idx="3924">
                  <c:v>98.434352528998971</c:v>
                </c:pt>
                <c:pt idx="3925">
                  <c:v>98.433524732077288</c:v>
                </c:pt>
                <c:pt idx="3926">
                  <c:v>98.432606217684722</c:v>
                </c:pt>
                <c:pt idx="3927">
                  <c:v>98.432197989065813</c:v>
                </c:pt>
                <c:pt idx="3928">
                  <c:v>98.430893925422083</c:v>
                </c:pt>
                <c:pt idx="3929">
                  <c:v>98.430292922177557</c:v>
                </c:pt>
                <c:pt idx="3930">
                  <c:v>98.429567182410594</c:v>
                </c:pt>
                <c:pt idx="3931">
                  <c:v>98.428886801379079</c:v>
                </c:pt>
                <c:pt idx="3932">
                  <c:v>98.427616756786918</c:v>
                </c:pt>
                <c:pt idx="3933">
                  <c:v>98.42636939156246</c:v>
                </c:pt>
                <c:pt idx="3934">
                  <c:v>98.425825086737234</c:v>
                </c:pt>
                <c:pt idx="3935">
                  <c:v>98.424634419932076</c:v>
                </c:pt>
                <c:pt idx="3936">
                  <c:v>98.424158153210001</c:v>
                </c:pt>
                <c:pt idx="3937">
                  <c:v>98.423851981745827</c:v>
                </c:pt>
                <c:pt idx="3938">
                  <c:v>98.422604616521383</c:v>
                </c:pt>
                <c:pt idx="3939">
                  <c:v>98.4217201211804</c:v>
                </c:pt>
                <c:pt idx="3940">
                  <c:v>98.420302660698056</c:v>
                </c:pt>
                <c:pt idx="3941">
                  <c:v>98.419701657453544</c:v>
                </c:pt>
                <c:pt idx="3942">
                  <c:v>98.418896539899578</c:v>
                </c:pt>
                <c:pt idx="3943">
                  <c:v>98.418091422345611</c:v>
                </c:pt>
                <c:pt idx="3944">
                  <c:v>98.418148120764897</c:v>
                </c:pt>
                <c:pt idx="3945">
                  <c:v>98.417433720681828</c:v>
                </c:pt>
                <c:pt idx="3946">
                  <c:v>98.416481187237679</c:v>
                </c:pt>
                <c:pt idx="3947">
                  <c:v>98.415290520432521</c:v>
                </c:pt>
                <c:pt idx="3948">
                  <c:v>98.41396377742106</c:v>
                </c:pt>
                <c:pt idx="3949">
                  <c:v>98.413487510698999</c:v>
                </c:pt>
                <c:pt idx="3950">
                  <c:v>98.41264837409345</c:v>
                </c:pt>
                <c:pt idx="3951">
                  <c:v>98.411786558120198</c:v>
                </c:pt>
                <c:pt idx="3952">
                  <c:v>98.411627802546164</c:v>
                </c:pt>
                <c:pt idx="3953">
                  <c:v>98.410822684992198</c:v>
                </c:pt>
                <c:pt idx="3954">
                  <c:v>98.409609338819322</c:v>
                </c:pt>
                <c:pt idx="3955">
                  <c:v>98.40831661485943</c:v>
                </c:pt>
                <c:pt idx="3956">
                  <c:v>98.407613554460198</c:v>
                </c:pt>
                <c:pt idx="3957">
                  <c:v>98.406502265442029</c:v>
                </c:pt>
                <c:pt idx="3958">
                  <c:v>98.405311598636871</c:v>
                </c:pt>
                <c:pt idx="3959">
                  <c:v>98.404495141399053</c:v>
                </c:pt>
                <c:pt idx="3960">
                  <c:v>98.404075573096279</c:v>
                </c:pt>
                <c:pt idx="3961">
                  <c:v>98.403304474593895</c:v>
                </c:pt>
                <c:pt idx="3962">
                  <c:v>98.4026694522978</c:v>
                </c:pt>
                <c:pt idx="3963">
                  <c:v>98.401569502963497</c:v>
                </c:pt>
                <c:pt idx="3964">
                  <c:v>98.400900461615834</c:v>
                </c:pt>
                <c:pt idx="3965">
                  <c:v>98.400004626591013</c:v>
                </c:pt>
                <c:pt idx="3966">
                  <c:v>98.398904677256709</c:v>
                </c:pt>
                <c:pt idx="3967">
                  <c:v>98.398224296225195</c:v>
                </c:pt>
                <c:pt idx="3968">
                  <c:v>98.397679991399983</c:v>
                </c:pt>
                <c:pt idx="3969">
                  <c:v>98.396704778588131</c:v>
                </c:pt>
                <c:pt idx="3970">
                  <c:v>98.395366695892818</c:v>
                </c:pt>
                <c:pt idx="3971">
                  <c:v>98.394255406874649</c:v>
                </c:pt>
                <c:pt idx="3972">
                  <c:v>98.39363172426242</c:v>
                </c:pt>
                <c:pt idx="3973">
                  <c:v>98.392713209869882</c:v>
                </c:pt>
                <c:pt idx="3974">
                  <c:v>98.392236943147807</c:v>
                </c:pt>
                <c:pt idx="3975">
                  <c:v>98.391034936658798</c:v>
                </c:pt>
                <c:pt idx="3976">
                  <c:v>98.389696853963471</c:v>
                </c:pt>
                <c:pt idx="3977">
                  <c:v>98.388903076093371</c:v>
                </c:pt>
                <c:pt idx="3978">
                  <c:v>98.387973222016939</c:v>
                </c:pt>
                <c:pt idx="3979">
                  <c:v>98.38740623782401</c:v>
                </c:pt>
                <c:pt idx="3980">
                  <c:v>98.386397005960603</c:v>
                </c:pt>
                <c:pt idx="3981">
                  <c:v>98.38556920903892</c:v>
                </c:pt>
                <c:pt idx="3982">
                  <c:v>98.384866148639674</c:v>
                </c:pt>
                <c:pt idx="3983">
                  <c:v>98.38441256128533</c:v>
                </c:pt>
                <c:pt idx="3984">
                  <c:v>98.383437348473478</c:v>
                </c:pt>
                <c:pt idx="3985">
                  <c:v>98.382382757874609</c:v>
                </c:pt>
                <c:pt idx="3986">
                  <c:v>98.38133950695962</c:v>
                </c:pt>
                <c:pt idx="3987">
                  <c:v>98.381316827591903</c:v>
                </c:pt>
                <c:pt idx="3988">
                  <c:v>98.380352954463916</c:v>
                </c:pt>
                <c:pt idx="3989">
                  <c:v>98.380092141735147</c:v>
                </c:pt>
                <c:pt idx="3990">
                  <c:v>98.379162287658744</c:v>
                </c:pt>
                <c:pt idx="3991">
                  <c:v>98.378028319272886</c:v>
                </c:pt>
                <c:pt idx="3992">
                  <c:v>98.377245881086637</c:v>
                </c:pt>
                <c:pt idx="3993">
                  <c:v>98.376191290487768</c:v>
                </c:pt>
                <c:pt idx="3994">
                  <c:v>98.375760382501127</c:v>
                </c:pt>
                <c:pt idx="3995">
                  <c:v>98.375408852301518</c:v>
                </c:pt>
                <c:pt idx="3996">
                  <c:v>98.374524356960535</c:v>
                </c:pt>
                <c:pt idx="3997">
                  <c:v>98.3737419187743</c:v>
                </c:pt>
                <c:pt idx="3998">
                  <c:v>98.37232445829197</c:v>
                </c:pt>
                <c:pt idx="3999">
                  <c:v>98.370941016861195</c:v>
                </c:pt>
                <c:pt idx="4000">
                  <c:v>98.370090540571809</c:v>
                </c:pt>
                <c:pt idx="4001">
                  <c:v>98.369172026179257</c:v>
                </c:pt>
                <c:pt idx="4002">
                  <c:v>98.368786476928051</c:v>
                </c:pt>
                <c:pt idx="4003">
                  <c:v>98.368673080089465</c:v>
                </c:pt>
                <c:pt idx="4004">
                  <c:v>98.367788584748482</c:v>
                </c:pt>
                <c:pt idx="4005">
                  <c:v>98.366597917943338</c:v>
                </c:pt>
                <c:pt idx="4006">
                  <c:v>98.365112419357843</c:v>
                </c:pt>
                <c:pt idx="4007">
                  <c:v>98.363762996978664</c:v>
                </c:pt>
                <c:pt idx="4008">
                  <c:v>98.362844482586084</c:v>
                </c:pt>
                <c:pt idx="4009">
                  <c:v>98.362470273018772</c:v>
                </c:pt>
                <c:pt idx="4010">
                  <c:v>98.361563098310071</c:v>
                </c:pt>
                <c:pt idx="4011">
                  <c:v>98.360168317195445</c:v>
                </c:pt>
                <c:pt idx="4012">
                  <c:v>98.359714729841102</c:v>
                </c:pt>
                <c:pt idx="4013">
                  <c:v>98.358898272603284</c:v>
                </c:pt>
                <c:pt idx="4014">
                  <c:v>98.358648799558395</c:v>
                </c:pt>
                <c:pt idx="4015">
                  <c:v>98.357866361372132</c:v>
                </c:pt>
                <c:pt idx="4016">
                  <c:v>98.356414881838234</c:v>
                </c:pt>
                <c:pt idx="4017">
                  <c:v>98.355655123019687</c:v>
                </c:pt>
                <c:pt idx="4018">
                  <c:v>98.354759287994852</c:v>
                </c:pt>
                <c:pt idx="4019">
                  <c:v>98.354237662537372</c:v>
                </c:pt>
                <c:pt idx="4020">
                  <c:v>98.353375846564106</c:v>
                </c:pt>
                <c:pt idx="4021">
                  <c:v>98.35102853200533</c:v>
                </c:pt>
                <c:pt idx="4022">
                  <c:v>98.351141928843944</c:v>
                </c:pt>
                <c:pt idx="4023">
                  <c:v>98.351051211373061</c:v>
                </c:pt>
                <c:pt idx="4024">
                  <c:v>98.351731592404604</c:v>
                </c:pt>
                <c:pt idx="4025">
                  <c:v>98.348998728594637</c:v>
                </c:pt>
                <c:pt idx="4026">
                  <c:v>98.348987388910786</c:v>
                </c:pt>
                <c:pt idx="4027">
                  <c:v>98.347603947480025</c:v>
                </c:pt>
                <c:pt idx="4028">
                  <c:v>98.346515337829601</c:v>
                </c:pt>
                <c:pt idx="4029">
                  <c:v>98.345800937746489</c:v>
                </c:pt>
                <c:pt idx="4030">
                  <c:v>98.345086537663406</c:v>
                </c:pt>
                <c:pt idx="4031">
                  <c:v>98.343895870858219</c:v>
                </c:pt>
                <c:pt idx="4032">
                  <c:v>98.34322682951057</c:v>
                </c:pt>
                <c:pt idx="4033">
                  <c:v>98.34259180721449</c:v>
                </c:pt>
                <c:pt idx="4034">
                  <c:v>98.341355781673883</c:v>
                </c:pt>
                <c:pt idx="4035">
                  <c:v>98.340539324436065</c:v>
                </c:pt>
                <c:pt idx="4036">
                  <c:v>98.339564111624213</c:v>
                </c:pt>
                <c:pt idx="4037">
                  <c:v>98.339053825850584</c:v>
                </c:pt>
                <c:pt idx="4038">
                  <c:v>98.337919857464698</c:v>
                </c:pt>
                <c:pt idx="4039">
                  <c:v>98.337160098646166</c:v>
                </c:pt>
                <c:pt idx="4040">
                  <c:v>98.335901393737856</c:v>
                </c:pt>
                <c:pt idx="4041">
                  <c:v>98.334903501558287</c:v>
                </c:pt>
                <c:pt idx="4042">
                  <c:v>98.334234460210624</c:v>
                </c:pt>
                <c:pt idx="4043">
                  <c:v>98.333497380759809</c:v>
                </c:pt>
                <c:pt idx="4044">
                  <c:v>98.332907717199163</c:v>
                </c:pt>
                <c:pt idx="4045">
                  <c:v>98.33162633292315</c:v>
                </c:pt>
                <c:pt idx="4046">
                  <c:v>98.33093461220777</c:v>
                </c:pt>
                <c:pt idx="4047">
                  <c:v>98.329982078763621</c:v>
                </c:pt>
                <c:pt idx="4048">
                  <c:v>98.328780072274611</c:v>
                </c:pt>
                <c:pt idx="4049">
                  <c:v>98.32745332926315</c:v>
                </c:pt>
                <c:pt idx="4050">
                  <c:v>98.326580173606033</c:v>
                </c:pt>
                <c:pt idx="4051">
                  <c:v>98.325820414787486</c:v>
                </c:pt>
                <c:pt idx="4052">
                  <c:v>98.324629747982343</c:v>
                </c:pt>
                <c:pt idx="4053">
                  <c:v>98.324040084421682</c:v>
                </c:pt>
                <c:pt idx="4054">
                  <c:v>98.323382382757856</c:v>
                </c:pt>
                <c:pt idx="4055">
                  <c:v>98.322565925520038</c:v>
                </c:pt>
                <c:pt idx="4056">
                  <c:v>98.32143195713418</c:v>
                </c:pt>
                <c:pt idx="4057">
                  <c:v>98.321091766618423</c:v>
                </c:pt>
                <c:pt idx="4058">
                  <c:v>98.320377366535325</c:v>
                </c:pt>
                <c:pt idx="4059">
                  <c:v>98.319583588665211</c:v>
                </c:pt>
                <c:pt idx="4060">
                  <c:v>98.318971245736847</c:v>
                </c:pt>
                <c:pt idx="4061">
                  <c:v>98.317984693241144</c:v>
                </c:pt>
                <c:pt idx="4062">
                  <c:v>98.31710019790016</c:v>
                </c:pt>
                <c:pt idx="4063">
                  <c:v>98.316034267617439</c:v>
                </c:pt>
                <c:pt idx="4064">
                  <c:v>98.315195131011905</c:v>
                </c:pt>
                <c:pt idx="4065">
                  <c:v>98.315183791328053</c:v>
                </c:pt>
                <c:pt idx="4066">
                  <c:v>98.313981784839015</c:v>
                </c:pt>
                <c:pt idx="4067">
                  <c:v>98.313652934007123</c:v>
                </c:pt>
                <c:pt idx="4068">
                  <c:v>98.313006572027177</c:v>
                </c:pt>
                <c:pt idx="4069">
                  <c:v>98.3124509275181</c:v>
                </c:pt>
                <c:pt idx="4070">
                  <c:v>98.311498394073965</c:v>
                </c:pt>
                <c:pt idx="4071">
                  <c:v>98.309888158966046</c:v>
                </c:pt>
                <c:pt idx="4072">
                  <c:v>98.309389212876255</c:v>
                </c:pt>
                <c:pt idx="4073">
                  <c:v>98.308187206387245</c:v>
                </c:pt>
                <c:pt idx="4074">
                  <c:v>98.307404768200996</c:v>
                </c:pt>
                <c:pt idx="4075">
                  <c:v>98.306985199898207</c:v>
                </c:pt>
                <c:pt idx="4076">
                  <c:v>98.306123383924955</c:v>
                </c:pt>
                <c:pt idx="4077">
                  <c:v>98.305136831429238</c:v>
                </c:pt>
                <c:pt idx="4078">
                  <c:v>98.304343053559137</c:v>
                </c:pt>
                <c:pt idx="4079">
                  <c:v>98.29904742119713</c:v>
                </c:pt>
                <c:pt idx="4080">
                  <c:v>98.301508132594478</c:v>
                </c:pt>
                <c:pt idx="4081">
                  <c:v>98.302120475522841</c:v>
                </c:pt>
                <c:pt idx="4082">
                  <c:v>98.302290570780727</c:v>
                </c:pt>
                <c:pt idx="4083">
                  <c:v>98.304297694823703</c:v>
                </c:pt>
                <c:pt idx="4084">
                  <c:v>98.297800055972687</c:v>
                </c:pt>
                <c:pt idx="4085">
                  <c:v>98.297391827353778</c:v>
                </c:pt>
                <c:pt idx="4086">
                  <c:v>98.296768144741534</c:v>
                </c:pt>
                <c:pt idx="4087">
                  <c:v>98.296314557387205</c:v>
                </c:pt>
                <c:pt idx="4088">
                  <c:v>98.295464081097791</c:v>
                </c:pt>
                <c:pt idx="4089">
                  <c:v>98.29429609366035</c:v>
                </c:pt>
                <c:pt idx="4090">
                  <c:v>98.293604372944969</c:v>
                </c:pt>
                <c:pt idx="4091">
                  <c:v>98.29298069033274</c:v>
                </c:pt>
                <c:pt idx="4092">
                  <c:v>98.291846721946868</c:v>
                </c:pt>
                <c:pt idx="4093">
                  <c:v>98.291211699650788</c:v>
                </c:pt>
                <c:pt idx="4094">
                  <c:v>98.289714861381427</c:v>
                </c:pt>
                <c:pt idx="4095">
                  <c:v>98.288739648569589</c:v>
                </c:pt>
                <c:pt idx="4096">
                  <c:v>98.288138645325091</c:v>
                </c:pt>
                <c:pt idx="4097">
                  <c:v>98.288229362795946</c:v>
                </c:pt>
                <c:pt idx="4098">
                  <c:v>98.286619127687999</c:v>
                </c:pt>
                <c:pt idx="4099">
                  <c:v>98.285598556140712</c:v>
                </c:pt>
                <c:pt idx="4100">
                  <c:v>98.284589324277306</c:v>
                </c:pt>
                <c:pt idx="4101">
                  <c:v>98.283478035259165</c:v>
                </c:pt>
                <c:pt idx="4102">
                  <c:v>98.281561628687029</c:v>
                </c:pt>
                <c:pt idx="4103">
                  <c:v>98.280609095242909</c:v>
                </c:pt>
                <c:pt idx="4104">
                  <c:v>98.279872015792108</c:v>
                </c:pt>
                <c:pt idx="4105">
                  <c:v>98.279044218870411</c:v>
                </c:pt>
                <c:pt idx="4106">
                  <c:v>98.278613310883784</c:v>
                </c:pt>
                <c:pt idx="4107">
                  <c:v>98.277842212381387</c:v>
                </c:pt>
                <c:pt idx="4108">
                  <c:v>98.277456663130195</c:v>
                </c:pt>
                <c:pt idx="4109">
                  <c:v>98.276753602730963</c:v>
                </c:pt>
                <c:pt idx="4110">
                  <c:v>98.275154707306882</c:v>
                </c:pt>
                <c:pt idx="4111">
                  <c:v>98.273737246824552</c:v>
                </c:pt>
                <c:pt idx="4112">
                  <c:v>98.273102224528458</c:v>
                </c:pt>
                <c:pt idx="4113">
                  <c:v>98.272081652981171</c:v>
                </c:pt>
                <c:pt idx="4114">
                  <c:v>98.271605386259125</c:v>
                </c:pt>
                <c:pt idx="4115">
                  <c:v>98.271129119537051</c:v>
                </c:pt>
                <c:pt idx="4116">
                  <c:v>98.270607494079542</c:v>
                </c:pt>
                <c:pt idx="4117">
                  <c:v>98.271163138588619</c:v>
                </c:pt>
                <c:pt idx="4118">
                  <c:v>98.269314770119649</c:v>
                </c:pt>
                <c:pt idx="4119">
                  <c:v>98.267670515960148</c:v>
                </c:pt>
                <c:pt idx="4120">
                  <c:v>98.266014922116781</c:v>
                </c:pt>
                <c:pt idx="4121">
                  <c:v>98.265901525278196</c:v>
                </c:pt>
                <c:pt idx="4122">
                  <c:v>98.267318985760525</c:v>
                </c:pt>
                <c:pt idx="4123">
                  <c:v>98.265980903065213</c:v>
                </c:pt>
                <c:pt idx="4124">
                  <c:v>98.263951099654506</c:v>
                </c:pt>
                <c:pt idx="4125">
                  <c:v>98.263145982100525</c:v>
                </c:pt>
                <c:pt idx="4126">
                  <c:v>98.262227467707973</c:v>
                </c:pt>
                <c:pt idx="4127">
                  <c:v>98.262431582017442</c:v>
                </c:pt>
                <c:pt idx="4128">
                  <c:v>98.261649143831193</c:v>
                </c:pt>
                <c:pt idx="4129">
                  <c:v>98.260492496077617</c:v>
                </c:pt>
                <c:pt idx="4130">
                  <c:v>98.259279149904728</c:v>
                </c:pt>
                <c:pt idx="4131">
                  <c:v>98.258235898989739</c:v>
                </c:pt>
                <c:pt idx="4132">
                  <c:v>98.257317384597172</c:v>
                </c:pt>
                <c:pt idx="4133">
                  <c:v>98.256943175029846</c:v>
                </c:pt>
                <c:pt idx="4134">
                  <c:v>98.255820546327826</c:v>
                </c:pt>
                <c:pt idx="4135">
                  <c:v>98.255605092334505</c:v>
                </c:pt>
                <c:pt idx="4136">
                  <c:v>98.254720596993522</c:v>
                </c:pt>
                <c:pt idx="4137">
                  <c:v>98.254119593749024</c:v>
                </c:pt>
                <c:pt idx="4138">
                  <c:v>98.25354126987223</c:v>
                </c:pt>
                <c:pt idx="4139">
                  <c:v>98.252736152318278</c:v>
                </c:pt>
                <c:pt idx="4140">
                  <c:v>98.25137539025522</c:v>
                </c:pt>
                <c:pt idx="4141">
                  <c:v>98.25049089491425</c:v>
                </c:pt>
                <c:pt idx="4142">
                  <c:v>98.250105345663059</c:v>
                </c:pt>
                <c:pt idx="4143">
                  <c:v>98.248903339174021</c:v>
                </c:pt>
                <c:pt idx="4144">
                  <c:v>98.2480075041492</c:v>
                </c:pt>
                <c:pt idx="4145">
                  <c:v>98.247383821536971</c:v>
                </c:pt>
                <c:pt idx="4146">
                  <c:v>98.246590043666842</c:v>
                </c:pt>
                <c:pt idx="4147">
                  <c:v>98.245229281603812</c:v>
                </c:pt>
                <c:pt idx="4148">
                  <c:v>98.244435503733698</c:v>
                </c:pt>
                <c:pt idx="4149">
                  <c:v>98.243607706812014</c:v>
                </c:pt>
                <c:pt idx="4150">
                  <c:v>98.243585027444311</c:v>
                </c:pt>
                <c:pt idx="4151">
                  <c:v>98.243052062302951</c:v>
                </c:pt>
                <c:pt idx="4152">
                  <c:v>98.242371681271408</c:v>
                </c:pt>
                <c:pt idx="4153">
                  <c:v>98.241532544665873</c:v>
                </c:pt>
                <c:pt idx="4154">
                  <c:v>98.240273839757549</c:v>
                </c:pt>
                <c:pt idx="4155">
                  <c:v>98.239094512636271</c:v>
                </c:pt>
                <c:pt idx="4156">
                  <c:v>98.237937864882682</c:v>
                </c:pt>
                <c:pt idx="4157">
                  <c:v>98.237155426696432</c:v>
                </c:pt>
                <c:pt idx="4158">
                  <c:v>98.236157534516877</c:v>
                </c:pt>
                <c:pt idx="4159">
                  <c:v>98.235465813801483</c:v>
                </c:pt>
                <c:pt idx="4160">
                  <c:v>98.234127731106156</c:v>
                </c:pt>
                <c:pt idx="4161">
                  <c:v>98.233197877029752</c:v>
                </c:pt>
                <c:pt idx="4162">
                  <c:v>98.231871134018277</c:v>
                </c:pt>
                <c:pt idx="4163">
                  <c:v>98.230941279941874</c:v>
                </c:pt>
                <c:pt idx="4164">
                  <c:v>98.230374295748931</c:v>
                </c:pt>
                <c:pt idx="4165">
                  <c:v>98.229603197246547</c:v>
                </c:pt>
                <c:pt idx="4166">
                  <c:v>98.229036213053604</c:v>
                </c:pt>
                <c:pt idx="4167">
                  <c:v>98.227970282770883</c:v>
                </c:pt>
                <c:pt idx="4168">
                  <c:v>98.226972390591314</c:v>
                </c:pt>
                <c:pt idx="4169">
                  <c:v>98.225679666631422</c:v>
                </c:pt>
                <c:pt idx="4170">
                  <c:v>98.22519206022551</c:v>
                </c:pt>
                <c:pt idx="4171">
                  <c:v>98.223593164801443</c:v>
                </c:pt>
                <c:pt idx="4172">
                  <c:v>98.222549913886439</c:v>
                </c:pt>
                <c:pt idx="4173">
                  <c:v>98.22198292969351</c:v>
                </c:pt>
                <c:pt idx="4174">
                  <c:v>98.220928339094655</c:v>
                </c:pt>
                <c:pt idx="4175">
                  <c:v>98.219987145334386</c:v>
                </c:pt>
                <c:pt idx="4176">
                  <c:v>98.219624275450883</c:v>
                </c:pt>
                <c:pt idx="4177">
                  <c:v>98.219420161141443</c:v>
                </c:pt>
                <c:pt idx="4178">
                  <c:v>98.218773799161511</c:v>
                </c:pt>
                <c:pt idx="4179">
                  <c:v>98.218093418129968</c:v>
                </c:pt>
                <c:pt idx="4180">
                  <c:v>98.216721316383072</c:v>
                </c:pt>
                <c:pt idx="4181">
                  <c:v>98.216562560809066</c:v>
                </c:pt>
                <c:pt idx="4182">
                  <c:v>98.215621367048783</c:v>
                </c:pt>
                <c:pt idx="4183">
                  <c:v>98.214816249494817</c:v>
                </c:pt>
                <c:pt idx="4184">
                  <c:v>98.214033811308582</c:v>
                </c:pt>
                <c:pt idx="4185">
                  <c:v>98.213206014386884</c:v>
                </c:pt>
                <c:pt idx="4186">
                  <c:v>98.212366877781349</c:v>
                </c:pt>
                <c:pt idx="4187">
                  <c:v>98.210858699828137</c:v>
                </c:pt>
                <c:pt idx="4188">
                  <c:v>98.210439131525362</c:v>
                </c:pt>
                <c:pt idx="4189">
                  <c:v>98.209101048830021</c:v>
                </c:pt>
                <c:pt idx="4190">
                  <c:v>98.208534064637092</c:v>
                </c:pt>
                <c:pt idx="4191">
                  <c:v>98.207082585103194</c:v>
                </c:pt>
                <c:pt idx="4192">
                  <c:v>98.206073353239773</c:v>
                </c:pt>
                <c:pt idx="4193">
                  <c:v>98.20540431189211</c:v>
                </c:pt>
                <c:pt idx="4194">
                  <c:v>98.204134267299935</c:v>
                </c:pt>
                <c:pt idx="4195">
                  <c:v>98.203862114887329</c:v>
                </c:pt>
                <c:pt idx="4196">
                  <c:v>98.202297238514831</c:v>
                </c:pt>
                <c:pt idx="4197">
                  <c:v>98.200528247832878</c:v>
                </c:pt>
                <c:pt idx="4198">
                  <c:v>98.199983943007666</c:v>
                </c:pt>
                <c:pt idx="4199">
                  <c:v>98.199961263639949</c:v>
                </c:pt>
                <c:pt idx="4200">
                  <c:v>98.2031817338558</c:v>
                </c:pt>
                <c:pt idx="4201">
                  <c:v>98.197852082442211</c:v>
                </c:pt>
                <c:pt idx="4202">
                  <c:v>98.198691219047774</c:v>
                </c:pt>
                <c:pt idx="4203">
                  <c:v>98.197772704655208</c:v>
                </c:pt>
                <c:pt idx="4204">
                  <c:v>98.197035625204393</c:v>
                </c:pt>
                <c:pt idx="4205">
                  <c:v>98.197659307816622</c:v>
                </c:pt>
                <c:pt idx="4206">
                  <c:v>98.195175917051571</c:v>
                </c:pt>
                <c:pt idx="4207">
                  <c:v>98.193406926369605</c:v>
                </c:pt>
                <c:pt idx="4208">
                  <c:v>98.191774011893969</c:v>
                </c:pt>
                <c:pt idx="4209">
                  <c:v>98.191184348333323</c:v>
                </c:pt>
                <c:pt idx="4210">
                  <c:v>98.192579129447921</c:v>
                </c:pt>
                <c:pt idx="4211">
                  <c:v>98.190322532360057</c:v>
                </c:pt>
                <c:pt idx="4212">
                  <c:v>98.189438037019087</c:v>
                </c:pt>
                <c:pt idx="4213">
                  <c:v>98.189540094173807</c:v>
                </c:pt>
                <c:pt idx="4214">
                  <c:v>98.189165884606481</c:v>
                </c:pt>
                <c:pt idx="4215">
                  <c:v>98.187022684357174</c:v>
                </c:pt>
                <c:pt idx="4216">
                  <c:v>98.18433517928267</c:v>
                </c:pt>
                <c:pt idx="4217">
                  <c:v>98.184584652327558</c:v>
                </c:pt>
                <c:pt idx="4218">
                  <c:v>98.183155852161363</c:v>
                </c:pt>
                <c:pt idx="4219">
                  <c:v>98.182248677452677</c:v>
                </c:pt>
                <c:pt idx="4220">
                  <c:v>98.181375521795545</c:v>
                </c:pt>
                <c:pt idx="4221">
                  <c:v>98.179980740680932</c:v>
                </c:pt>
                <c:pt idx="4222">
                  <c:v>98.179470454907275</c:v>
                </c:pt>
                <c:pt idx="4223">
                  <c:v>98.179141604075383</c:v>
                </c:pt>
                <c:pt idx="4224">
                  <c:v>98.178132372211977</c:v>
                </c:pt>
                <c:pt idx="4225">
                  <c:v>98.17764476580605</c:v>
                </c:pt>
                <c:pt idx="4226">
                  <c:v>98.17695304509067</c:v>
                </c:pt>
                <c:pt idx="4227">
                  <c:v>98.175614962395343</c:v>
                </c:pt>
                <c:pt idx="4228">
                  <c:v>98.174991279783114</c:v>
                </c:pt>
                <c:pt idx="4229">
                  <c:v>98.173982047919679</c:v>
                </c:pt>
                <c:pt idx="4230">
                  <c:v>98.173596498668488</c:v>
                </c:pt>
                <c:pt idx="4231">
                  <c:v>98.17278004143067</c:v>
                </c:pt>
                <c:pt idx="4232">
                  <c:v>98.171430619051492</c:v>
                </c:pt>
                <c:pt idx="4233">
                  <c:v>98.170047177620717</c:v>
                </c:pt>
                <c:pt idx="4234">
                  <c:v>98.169049285441162</c:v>
                </c:pt>
                <c:pt idx="4235">
                  <c:v>98.168573018719101</c:v>
                </c:pt>
                <c:pt idx="4236">
                  <c:v>98.167779240848986</c:v>
                </c:pt>
                <c:pt idx="4237">
                  <c:v>98.166894745508003</c:v>
                </c:pt>
                <c:pt idx="4238">
                  <c:v>98.166191685108771</c:v>
                </c:pt>
                <c:pt idx="4239">
                  <c:v>98.16523915166465</c:v>
                </c:pt>
                <c:pt idx="4240">
                  <c:v>98.164468053162253</c:v>
                </c:pt>
                <c:pt idx="4241">
                  <c:v>98.163651595924435</c:v>
                </c:pt>
                <c:pt idx="4242">
                  <c:v>98.162188776706643</c:v>
                </c:pt>
                <c:pt idx="4243">
                  <c:v>98.161088827372353</c:v>
                </c:pt>
                <c:pt idx="4244">
                  <c:v>98.160249690766804</c:v>
                </c:pt>
                <c:pt idx="4245">
                  <c:v>98.159807443096341</c:v>
                </c:pt>
                <c:pt idx="4246">
                  <c:v>98.158571417555734</c:v>
                </c:pt>
                <c:pt idx="4247">
                  <c:v>98.158015773046657</c:v>
                </c:pt>
                <c:pt idx="4248">
                  <c:v>98.157051899918656</c:v>
                </c:pt>
                <c:pt idx="4249">
                  <c:v>98.155679798171761</c:v>
                </c:pt>
                <c:pt idx="4250">
                  <c:v>98.15510147429498</c:v>
                </c:pt>
                <c:pt idx="4251">
                  <c:v>98.153547937606334</c:v>
                </c:pt>
                <c:pt idx="4252">
                  <c:v>98.153128369303573</c:v>
                </c:pt>
                <c:pt idx="4253">
                  <c:v>98.152924254994105</c:v>
                </c:pt>
                <c:pt idx="4254">
                  <c:v>98.151450096092475</c:v>
                </c:pt>
                <c:pt idx="4255">
                  <c:v>98.150996508738118</c:v>
                </c:pt>
                <c:pt idx="4256">
                  <c:v>98.149601727623519</c:v>
                </c:pt>
                <c:pt idx="4257">
                  <c:v>98.148603835443964</c:v>
                </c:pt>
                <c:pt idx="4258">
                  <c:v>98.146948241600583</c:v>
                </c:pt>
                <c:pt idx="4259">
                  <c:v>98.144793701667439</c:v>
                </c:pt>
                <c:pt idx="4260">
                  <c:v>98.145984368472583</c:v>
                </c:pt>
                <c:pt idx="4261">
                  <c:v>98.146165803414334</c:v>
                </c:pt>
                <c:pt idx="4262">
                  <c:v>98.148898667224287</c:v>
                </c:pt>
                <c:pt idx="4263">
                  <c:v>98.140870171052313</c:v>
                </c:pt>
                <c:pt idx="4264">
                  <c:v>98.141958780702765</c:v>
                </c:pt>
                <c:pt idx="4265">
                  <c:v>98.140983567890899</c:v>
                </c:pt>
                <c:pt idx="4266">
                  <c:v>98.139679504247169</c:v>
                </c:pt>
                <c:pt idx="4267">
                  <c:v>98.139044481951061</c:v>
                </c:pt>
                <c:pt idx="4268">
                  <c:v>98.137887834197485</c:v>
                </c:pt>
                <c:pt idx="4269">
                  <c:v>98.136810564230899</c:v>
                </c:pt>
                <c:pt idx="4270">
                  <c:v>98.135551859322618</c:v>
                </c:pt>
                <c:pt idx="4271">
                  <c:v>98.134576646510752</c:v>
                </c:pt>
                <c:pt idx="4272">
                  <c:v>98.134134398840274</c:v>
                </c:pt>
                <c:pt idx="4273">
                  <c:v>98.133442678124879</c:v>
                </c:pt>
                <c:pt idx="4274">
                  <c:v>98.132989090770522</c:v>
                </c:pt>
                <c:pt idx="4275">
                  <c:v>98.131628328707492</c:v>
                </c:pt>
                <c:pt idx="4276">
                  <c:v>98.131356176294886</c:v>
                </c:pt>
                <c:pt idx="4277">
                  <c:v>98.130426322218469</c:v>
                </c:pt>
                <c:pt idx="4278">
                  <c:v>98.129451109406631</c:v>
                </c:pt>
                <c:pt idx="4279">
                  <c:v>98.128464556910927</c:v>
                </c:pt>
                <c:pt idx="4280">
                  <c:v>98.127863553666415</c:v>
                </c:pt>
                <c:pt idx="4281">
                  <c:v>98.127704798092381</c:v>
                </c:pt>
                <c:pt idx="4282">
                  <c:v>98.126922359906146</c:v>
                </c:pt>
                <c:pt idx="4283">
                  <c:v>98.126185280455331</c:v>
                </c:pt>
                <c:pt idx="4284">
                  <c:v>98.125028632701756</c:v>
                </c:pt>
                <c:pt idx="4285">
                  <c:v>98.123985381786753</c:v>
                </c:pt>
                <c:pt idx="4286">
                  <c:v>98.122726676878429</c:v>
                </c:pt>
                <c:pt idx="4287">
                  <c:v>98.121331895763802</c:v>
                </c:pt>
                <c:pt idx="4288">
                  <c:v>98.120651514732288</c:v>
                </c:pt>
                <c:pt idx="4289">
                  <c:v>98.119948454333056</c:v>
                </c:pt>
                <c:pt idx="4290">
                  <c:v>98.118587692269998</c:v>
                </c:pt>
                <c:pt idx="4291">
                  <c:v>98.116932098426645</c:v>
                </c:pt>
                <c:pt idx="4292">
                  <c:v>98.116297076130536</c:v>
                </c:pt>
                <c:pt idx="4293">
                  <c:v>98.116047603085661</c:v>
                </c:pt>
                <c:pt idx="4294">
                  <c:v>98.115117749009244</c:v>
                </c:pt>
                <c:pt idx="4295">
                  <c:v>98.114414688610012</c:v>
                </c:pt>
                <c:pt idx="4296">
                  <c:v>98.113564212320611</c:v>
                </c:pt>
                <c:pt idx="4297">
                  <c:v>98.11228282804457</c:v>
                </c:pt>
                <c:pt idx="4298">
                  <c:v>98.111727183535493</c:v>
                </c:pt>
                <c:pt idx="4299">
                  <c:v>98.110729291355938</c:v>
                </c:pt>
                <c:pt idx="4300">
                  <c:v>98.109924173801986</c:v>
                </c:pt>
                <c:pt idx="4301">
                  <c:v>98.109221113402725</c:v>
                </c:pt>
                <c:pt idx="4302">
                  <c:v>98.107712935449527</c:v>
                </c:pt>
                <c:pt idx="4303">
                  <c:v>98.107043894101849</c:v>
                </c:pt>
                <c:pt idx="4304">
                  <c:v>98.106352173386497</c:v>
                </c:pt>
                <c:pt idx="4305">
                  <c:v>98.102485341190672</c:v>
                </c:pt>
                <c:pt idx="4306">
                  <c:v>98.105150166897459</c:v>
                </c:pt>
                <c:pt idx="4307">
                  <c:v>98.105410979626214</c:v>
                </c:pt>
                <c:pt idx="4308">
                  <c:v>98.107270687779049</c:v>
                </c:pt>
                <c:pt idx="4309">
                  <c:v>98.100795728295722</c:v>
                </c:pt>
                <c:pt idx="4310">
                  <c:v>98.100739029876422</c:v>
                </c:pt>
                <c:pt idx="4311">
                  <c:v>98.099480324968113</c:v>
                </c:pt>
                <c:pt idx="4312">
                  <c:v>98.097699994602308</c:v>
                </c:pt>
                <c:pt idx="4313">
                  <c:v>98.097201048512531</c:v>
                </c:pt>
                <c:pt idx="4314">
                  <c:v>98.095794927714067</c:v>
                </c:pt>
                <c:pt idx="4315">
                  <c:v>98.094751676799049</c:v>
                </c:pt>
                <c:pt idx="4316">
                  <c:v>98.093799143354914</c:v>
                </c:pt>
                <c:pt idx="4317">
                  <c:v>98.093005365484814</c:v>
                </c:pt>
                <c:pt idx="4318">
                  <c:v>98.092086851092262</c:v>
                </c:pt>
                <c:pt idx="4319">
                  <c:v>98.091372451009164</c:v>
                </c:pt>
                <c:pt idx="4320">
                  <c:v>98.091111638280424</c:v>
                </c:pt>
                <c:pt idx="4321">
                  <c:v>98.090658050926066</c:v>
                </c:pt>
                <c:pt idx="4322">
                  <c:v>98.088548869728342</c:v>
                </c:pt>
                <c:pt idx="4323">
                  <c:v>98.088446812573622</c:v>
                </c:pt>
                <c:pt idx="4324">
                  <c:v>98.086337631375898</c:v>
                </c:pt>
                <c:pt idx="4325">
                  <c:v>98.085781986866834</c:v>
                </c:pt>
                <c:pt idx="4326">
                  <c:v>98.085872704337703</c:v>
                </c:pt>
                <c:pt idx="4327">
                  <c:v>98.085600551925097</c:v>
                </c:pt>
                <c:pt idx="4328">
                  <c:v>98.084704716900262</c:v>
                </c:pt>
                <c:pt idx="4329">
                  <c:v>98.083842900926982</c:v>
                </c:pt>
                <c:pt idx="4330">
                  <c:v>98.082845008747427</c:v>
                </c:pt>
                <c:pt idx="4331">
                  <c:v>98.081971853090309</c:v>
                </c:pt>
                <c:pt idx="4332">
                  <c:v>98.081370849845811</c:v>
                </c:pt>
                <c:pt idx="4333">
                  <c:v>98.081257453007211</c:v>
                </c:pt>
                <c:pt idx="4334">
                  <c:v>98.080055446518202</c:v>
                </c:pt>
                <c:pt idx="4335">
                  <c:v>98.079057554338632</c:v>
                </c:pt>
                <c:pt idx="4336">
                  <c:v>98.077957605004343</c:v>
                </c:pt>
                <c:pt idx="4337">
                  <c:v>98.076562823889731</c:v>
                </c:pt>
                <c:pt idx="4338">
                  <c:v>98.075927801593622</c:v>
                </c:pt>
                <c:pt idx="4339">
                  <c:v>98.075666988864882</c:v>
                </c:pt>
                <c:pt idx="4340">
                  <c:v>98.075440195187696</c:v>
                </c:pt>
                <c:pt idx="4341">
                  <c:v>98.073988715653797</c:v>
                </c:pt>
                <c:pt idx="4342">
                  <c:v>98.072684652010039</c:v>
                </c:pt>
                <c:pt idx="4343">
                  <c:v>98.07180015666907</c:v>
                </c:pt>
                <c:pt idx="4344">
                  <c:v>98.070972359747373</c:v>
                </c:pt>
                <c:pt idx="4345">
                  <c:v>98.070371356502875</c:v>
                </c:pt>
                <c:pt idx="4346">
                  <c:v>98.069350784955589</c:v>
                </c:pt>
                <c:pt idx="4347">
                  <c:v>98.068126099098862</c:v>
                </c:pt>
                <c:pt idx="4348">
                  <c:v>98.066572562410229</c:v>
                </c:pt>
                <c:pt idx="4349">
                  <c:v>98.065483952759777</c:v>
                </c:pt>
                <c:pt idx="4350">
                  <c:v>98.064429362160922</c:v>
                </c:pt>
                <c:pt idx="4351">
                  <c:v>98.063363431878216</c:v>
                </c:pt>
                <c:pt idx="4352">
                  <c:v>98.062569654008101</c:v>
                </c:pt>
                <c:pt idx="4353">
                  <c:v>98.06182123487342</c:v>
                </c:pt>
                <c:pt idx="4354">
                  <c:v>98.061753196770283</c:v>
                </c:pt>
                <c:pt idx="4355">
                  <c:v>98.060698606171428</c:v>
                </c:pt>
                <c:pt idx="4356">
                  <c:v>98.059825450514296</c:v>
                </c:pt>
                <c:pt idx="4357">
                  <c:v>98.059167748850513</c:v>
                </c:pt>
                <c:pt idx="4358">
                  <c:v>98.057636891529569</c:v>
                </c:pt>
                <c:pt idx="4359">
                  <c:v>98.056831773975603</c:v>
                </c:pt>
                <c:pt idx="4360">
                  <c:v>98.055051443609798</c:v>
                </c:pt>
                <c:pt idx="4361">
                  <c:v>98.053974173643226</c:v>
                </c:pt>
                <c:pt idx="4362">
                  <c:v>98.052964941779791</c:v>
                </c:pt>
                <c:pt idx="4363">
                  <c:v>98.052205182961259</c:v>
                </c:pt>
                <c:pt idx="4364">
                  <c:v>98.051252649517139</c:v>
                </c:pt>
                <c:pt idx="4365">
                  <c:v>98.05051557006631</c:v>
                </c:pt>
                <c:pt idx="4366">
                  <c:v>98.04915480800328</c:v>
                </c:pt>
                <c:pt idx="4367">
                  <c:v>98.048236293610742</c:v>
                </c:pt>
                <c:pt idx="4368">
                  <c:v>98.047000268070121</c:v>
                </c:pt>
                <c:pt idx="4369">
                  <c:v>98.046059074309866</c:v>
                </c:pt>
                <c:pt idx="4370">
                  <c:v>98.045015823394849</c:v>
                </c:pt>
                <c:pt idx="4371">
                  <c:v>98.044539556672788</c:v>
                </c:pt>
                <c:pt idx="4372">
                  <c:v>98.043382908919199</c:v>
                </c:pt>
                <c:pt idx="4373">
                  <c:v>98.042725207255415</c:v>
                </c:pt>
                <c:pt idx="4374">
                  <c:v>98.041863391282149</c:v>
                </c:pt>
                <c:pt idx="4375">
                  <c:v>98.040956216573449</c:v>
                </c:pt>
                <c:pt idx="4376">
                  <c:v>98.040162438703348</c:v>
                </c:pt>
                <c:pt idx="4377">
                  <c:v>98.03955009577497</c:v>
                </c:pt>
                <c:pt idx="4378">
                  <c:v>98.039005790949759</c:v>
                </c:pt>
                <c:pt idx="4379">
                  <c:v>98.037758425725286</c:v>
                </c:pt>
                <c:pt idx="4380">
                  <c:v>98.036238908088237</c:v>
                </c:pt>
                <c:pt idx="4381">
                  <c:v>98.035150298437784</c:v>
                </c:pt>
                <c:pt idx="4382">
                  <c:v>98.034798768238176</c:v>
                </c:pt>
                <c:pt idx="4383">
                  <c:v>98.033619441116869</c:v>
                </c:pt>
                <c:pt idx="4384">
                  <c:v>98.032973079136923</c:v>
                </c:pt>
                <c:pt idx="4385">
                  <c:v>98.032270018737691</c:v>
                </c:pt>
                <c:pt idx="4386">
                  <c:v>98.031430882132142</c:v>
                </c:pt>
                <c:pt idx="4387">
                  <c:v>98.030251555010835</c:v>
                </c:pt>
                <c:pt idx="4388">
                  <c:v>98.029571173979321</c:v>
                </c:pt>
                <c:pt idx="4389">
                  <c:v>98.028913472315523</c:v>
                </c:pt>
                <c:pt idx="4390">
                  <c:v>98.028131034129288</c:v>
                </c:pt>
                <c:pt idx="4391">
                  <c:v>98.026679554595361</c:v>
                </c:pt>
                <c:pt idx="4392">
                  <c:v>98.026259986292587</c:v>
                </c:pt>
                <c:pt idx="4393">
                  <c:v>98.024967262332694</c:v>
                </c:pt>
                <c:pt idx="4394">
                  <c:v>98.024400278139765</c:v>
                </c:pt>
                <c:pt idx="4395">
                  <c:v>98.023277649437745</c:v>
                </c:pt>
                <c:pt idx="4396">
                  <c:v>98.022393154096761</c:v>
                </c:pt>
                <c:pt idx="4397">
                  <c:v>98.021202487291617</c:v>
                </c:pt>
                <c:pt idx="4398">
                  <c:v>98.021043731717583</c:v>
                </c:pt>
                <c:pt idx="4399">
                  <c:v>98.020181915744331</c:v>
                </c:pt>
                <c:pt idx="4400">
                  <c:v>98.018911871152156</c:v>
                </c:pt>
                <c:pt idx="4401">
                  <c:v>98.017743883714729</c:v>
                </c:pt>
                <c:pt idx="4402">
                  <c:v>98.016700632799711</c:v>
                </c:pt>
                <c:pt idx="4403">
                  <c:v>98.015714080304008</c:v>
                </c:pt>
                <c:pt idx="4404">
                  <c:v>98.014784226227604</c:v>
                </c:pt>
                <c:pt idx="4405">
                  <c:v>98.013831692783455</c:v>
                </c:pt>
                <c:pt idx="4406">
                  <c:v>98.012391552933423</c:v>
                </c:pt>
                <c:pt idx="4407">
                  <c:v>98.011325622650688</c:v>
                </c:pt>
                <c:pt idx="4408">
                  <c:v>98.010078257426244</c:v>
                </c:pt>
                <c:pt idx="4409">
                  <c:v>98.00887625093722</c:v>
                </c:pt>
                <c:pt idx="4410">
                  <c:v>98.008932949356506</c:v>
                </c:pt>
                <c:pt idx="4411">
                  <c:v>98.00808247306712</c:v>
                </c:pt>
                <c:pt idx="4412">
                  <c:v>98.007027882468265</c:v>
                </c:pt>
                <c:pt idx="4413">
                  <c:v>98.006268123649718</c:v>
                </c:pt>
                <c:pt idx="4414">
                  <c:v>98.005190853683146</c:v>
                </c:pt>
                <c:pt idx="4415">
                  <c:v>98.004147602768171</c:v>
                </c:pt>
                <c:pt idx="4416">
                  <c:v>98.003229088375591</c:v>
                </c:pt>
                <c:pt idx="4417">
                  <c:v>98.002503348608641</c:v>
                </c:pt>
                <c:pt idx="4418">
                  <c:v>98.001539475480655</c:v>
                </c:pt>
                <c:pt idx="4419">
                  <c:v>98.000564262668803</c:v>
                </c:pt>
                <c:pt idx="4420">
                  <c:v>97.999713786379402</c:v>
                </c:pt>
                <c:pt idx="4421">
                  <c:v>97.998659195780562</c:v>
                </c:pt>
                <c:pt idx="4422">
                  <c:v>97.998126230639187</c:v>
                </c:pt>
                <c:pt idx="4423">
                  <c:v>97.996912884466312</c:v>
                </c:pt>
                <c:pt idx="4424">
                  <c:v>97.99572221766114</c:v>
                </c:pt>
                <c:pt idx="4425">
                  <c:v>97.994928439791039</c:v>
                </c:pt>
                <c:pt idx="4426">
                  <c:v>97.994043944450056</c:v>
                </c:pt>
                <c:pt idx="4427">
                  <c:v>97.991447156846434</c:v>
                </c:pt>
                <c:pt idx="4428">
                  <c:v>97.992127537877948</c:v>
                </c:pt>
                <c:pt idx="4429">
                  <c:v>97.991515194949571</c:v>
                </c:pt>
                <c:pt idx="4430">
                  <c:v>97.990415245615281</c:v>
                </c:pt>
                <c:pt idx="4431">
                  <c:v>97.989406013751861</c:v>
                </c:pt>
                <c:pt idx="4432">
                  <c:v>97.987886496114783</c:v>
                </c:pt>
                <c:pt idx="4433">
                  <c:v>97.986877264251376</c:v>
                </c:pt>
                <c:pt idx="4434">
                  <c:v>97.986174203852144</c:v>
                </c:pt>
                <c:pt idx="4435">
                  <c:v>97.985221670407995</c:v>
                </c:pt>
                <c:pt idx="4436">
                  <c:v>97.985198991040278</c:v>
                </c:pt>
                <c:pt idx="4437">
                  <c:v>97.986843245199807</c:v>
                </c:pt>
                <c:pt idx="4438">
                  <c:v>97.978939485550299</c:v>
                </c:pt>
                <c:pt idx="4439">
                  <c:v>97.981048666748009</c:v>
                </c:pt>
                <c:pt idx="4440">
                  <c:v>97.980266228561746</c:v>
                </c:pt>
                <c:pt idx="4441">
                  <c:v>97.979812641207403</c:v>
                </c:pt>
                <c:pt idx="4442">
                  <c:v>97.979041542705019</c:v>
                </c:pt>
                <c:pt idx="4443">
                  <c:v>97.977351929810069</c:v>
                </c:pt>
                <c:pt idx="4444">
                  <c:v>97.976660209094689</c:v>
                </c:pt>
                <c:pt idx="4445">
                  <c:v>97.975991167747026</c:v>
                </c:pt>
                <c:pt idx="4446">
                  <c:v>97.974256196116656</c:v>
                </c:pt>
                <c:pt idx="4447">
                  <c:v>97.973519116665855</c:v>
                </c:pt>
                <c:pt idx="4448">
                  <c:v>97.972759357847309</c:v>
                </c:pt>
                <c:pt idx="4449">
                  <c:v>97.971784145035457</c:v>
                </c:pt>
                <c:pt idx="4450">
                  <c:v>97.970434722656279</c:v>
                </c:pt>
                <c:pt idx="4451">
                  <c:v>97.969402811425141</c:v>
                </c:pt>
                <c:pt idx="4452">
                  <c:v>97.968450277981006</c:v>
                </c:pt>
                <c:pt idx="4453">
                  <c:v>97.967316309595148</c:v>
                </c:pt>
                <c:pt idx="4454">
                  <c:v>97.966715306350636</c:v>
                </c:pt>
                <c:pt idx="4455">
                  <c:v>97.965966887215956</c:v>
                </c:pt>
                <c:pt idx="4456">
                  <c:v>97.965127750610421</c:v>
                </c:pt>
                <c:pt idx="4457">
                  <c:v>97.964436029895026</c:v>
                </c:pt>
                <c:pt idx="4458">
                  <c:v>97.963528855186325</c:v>
                </c:pt>
                <c:pt idx="4459">
                  <c:v>97.962122734387862</c:v>
                </c:pt>
                <c:pt idx="4460">
                  <c:v>97.960682594537815</c:v>
                </c:pt>
                <c:pt idx="4461">
                  <c:v>97.959945515086986</c:v>
                </c:pt>
                <c:pt idx="4462">
                  <c:v>97.959219775320037</c:v>
                </c:pt>
                <c:pt idx="4463">
                  <c:v>97.95821054345663</c:v>
                </c:pt>
                <c:pt idx="4464">
                  <c:v>97.957394086218784</c:v>
                </c:pt>
                <c:pt idx="4465">
                  <c:v>97.956600308348683</c:v>
                </c:pt>
                <c:pt idx="4466">
                  <c:v>97.95572715269158</c:v>
                </c:pt>
                <c:pt idx="4467">
                  <c:v>97.955012752608468</c:v>
                </c:pt>
                <c:pt idx="4468">
                  <c:v>97.95387878422261</c:v>
                </c:pt>
                <c:pt idx="4469">
                  <c:v>97.952937590462327</c:v>
                </c:pt>
                <c:pt idx="4470">
                  <c:v>97.952268549114663</c:v>
                </c:pt>
                <c:pt idx="4471">
                  <c:v>97.950726352109882</c:v>
                </c:pt>
                <c:pt idx="4472">
                  <c:v>97.94969444087873</c:v>
                </c:pt>
                <c:pt idx="4473">
                  <c:v>97.948401716918838</c:v>
                </c:pt>
                <c:pt idx="4474">
                  <c:v>97.947290427900697</c:v>
                </c:pt>
                <c:pt idx="4475">
                  <c:v>97.946349234140428</c:v>
                </c:pt>
                <c:pt idx="4476">
                  <c:v>97.946167799198676</c:v>
                </c:pt>
                <c:pt idx="4477">
                  <c:v>97.944308091045855</c:v>
                </c:pt>
                <c:pt idx="4478">
                  <c:v>97.94315144329228</c:v>
                </c:pt>
                <c:pt idx="4479">
                  <c:v>97.943072065505262</c:v>
                </c:pt>
                <c:pt idx="4480">
                  <c:v>97.942663836886354</c:v>
                </c:pt>
                <c:pt idx="4481">
                  <c:v>97.940713411262664</c:v>
                </c:pt>
                <c:pt idx="4482">
                  <c:v>97.940214465172886</c:v>
                </c:pt>
                <c:pt idx="4483">
                  <c:v>97.939420687302785</c:v>
                </c:pt>
                <c:pt idx="4484">
                  <c:v>97.938649588800388</c:v>
                </c:pt>
                <c:pt idx="4485">
                  <c:v>97.937526960098367</c:v>
                </c:pt>
                <c:pt idx="4486">
                  <c:v>97.936551747286529</c:v>
                </c:pt>
                <c:pt idx="4487">
                  <c:v>97.93545179795224</c:v>
                </c:pt>
                <c:pt idx="4488">
                  <c:v>97.934680699449856</c:v>
                </c:pt>
                <c:pt idx="4489">
                  <c:v>97.934385867669533</c:v>
                </c:pt>
                <c:pt idx="4490">
                  <c:v>97.933716826321856</c:v>
                </c:pt>
                <c:pt idx="4491">
                  <c:v>97.932707594458421</c:v>
                </c:pt>
                <c:pt idx="4492">
                  <c:v>97.931766400698152</c:v>
                </c:pt>
                <c:pt idx="4493">
                  <c:v>97.930893245041034</c:v>
                </c:pt>
                <c:pt idx="4494">
                  <c:v>97.929713917919742</c:v>
                </c:pt>
                <c:pt idx="4495">
                  <c:v>97.929351048036267</c:v>
                </c:pt>
                <c:pt idx="4496">
                  <c:v>97.928341816172832</c:v>
                </c:pt>
                <c:pt idx="4497">
                  <c:v>97.926686222329479</c:v>
                </c:pt>
                <c:pt idx="4498">
                  <c:v>97.92579038730463</c:v>
                </c:pt>
                <c:pt idx="4499">
                  <c:v>97.924384266506166</c:v>
                </c:pt>
                <c:pt idx="4500">
                  <c:v>97.923783263261654</c:v>
                </c:pt>
                <c:pt idx="4501">
                  <c:v>97.922694653611202</c:v>
                </c:pt>
                <c:pt idx="4502">
                  <c:v>97.92151532648991</c:v>
                </c:pt>
                <c:pt idx="4503">
                  <c:v>97.920846285142261</c:v>
                </c:pt>
                <c:pt idx="4504">
                  <c:v>97.919417484976051</c:v>
                </c:pt>
                <c:pt idx="4505">
                  <c:v>97.918419592796482</c:v>
                </c:pt>
                <c:pt idx="4506">
                  <c:v>97.91751241808781</c:v>
                </c:pt>
                <c:pt idx="4507">
                  <c:v>97.916605243379095</c:v>
                </c:pt>
                <c:pt idx="4508">
                  <c:v>97.915902182979863</c:v>
                </c:pt>
                <c:pt idx="4509">
                  <c:v>97.914836252697128</c:v>
                </c:pt>
                <c:pt idx="4510">
                  <c:v>97.913736303362839</c:v>
                </c:pt>
                <c:pt idx="4511">
                  <c:v>97.912942525492738</c:v>
                </c:pt>
                <c:pt idx="4512">
                  <c:v>97.911944633313183</c:v>
                </c:pt>
                <c:pt idx="4513">
                  <c:v>97.911184874494651</c:v>
                </c:pt>
                <c:pt idx="4514">
                  <c:v>97.909665356857573</c:v>
                </c:pt>
                <c:pt idx="4515">
                  <c:v>97.908758182148887</c:v>
                </c:pt>
                <c:pt idx="4516">
                  <c:v>97.908497369420147</c:v>
                </c:pt>
                <c:pt idx="4517">
                  <c:v>97.907465458188994</c:v>
                </c:pt>
                <c:pt idx="4518">
                  <c:v>97.906694359686611</c:v>
                </c:pt>
                <c:pt idx="4519">
                  <c:v>97.906013978655068</c:v>
                </c:pt>
                <c:pt idx="4520">
                  <c:v>97.904925369004644</c:v>
                </c:pt>
                <c:pt idx="4521">
                  <c:v>97.903859438721923</c:v>
                </c:pt>
                <c:pt idx="4522">
                  <c:v>97.90298628306482</c:v>
                </c:pt>
                <c:pt idx="4523">
                  <c:v>97.901659540053359</c:v>
                </c:pt>
                <c:pt idx="4524">
                  <c:v>97.900627628822207</c:v>
                </c:pt>
                <c:pt idx="4525">
                  <c:v>97.899641076326503</c:v>
                </c:pt>
                <c:pt idx="4526">
                  <c:v>97.898903996875688</c:v>
                </c:pt>
                <c:pt idx="4527">
                  <c:v>97.898246295211891</c:v>
                </c:pt>
                <c:pt idx="4528">
                  <c:v>97.89690821251655</c:v>
                </c:pt>
                <c:pt idx="4529">
                  <c:v>97.896057736227178</c:v>
                </c:pt>
                <c:pt idx="4530">
                  <c:v>97.89469697416412</c:v>
                </c:pt>
                <c:pt idx="4531">
                  <c:v>97.893460948623527</c:v>
                </c:pt>
                <c:pt idx="4532">
                  <c:v>97.892485735811675</c:v>
                </c:pt>
                <c:pt idx="4533">
                  <c:v>97.891737316676995</c:v>
                </c:pt>
                <c:pt idx="4534">
                  <c:v>97.890705405445871</c:v>
                </c:pt>
                <c:pt idx="4535">
                  <c:v>97.889548757692282</c:v>
                </c:pt>
                <c:pt idx="4536">
                  <c:v>97.888562205196564</c:v>
                </c:pt>
                <c:pt idx="4537">
                  <c:v>97.887280820920523</c:v>
                </c:pt>
                <c:pt idx="4538">
                  <c:v>97.88650972241814</c:v>
                </c:pt>
                <c:pt idx="4539">
                  <c:v>97.886135512850814</c:v>
                </c:pt>
                <c:pt idx="4540">
                  <c:v>97.885228338142099</c:v>
                </c:pt>
                <c:pt idx="4541">
                  <c:v>97.884139728491675</c:v>
                </c:pt>
                <c:pt idx="4542">
                  <c:v>97.883243893466826</c:v>
                </c:pt>
                <c:pt idx="4543">
                  <c:v>97.882200642551851</c:v>
                </c:pt>
                <c:pt idx="4544">
                  <c:v>97.880533709024618</c:v>
                </c:pt>
                <c:pt idx="4545">
                  <c:v>97.879479118425778</c:v>
                </c:pt>
                <c:pt idx="4546">
                  <c:v>97.878685340555649</c:v>
                </c:pt>
                <c:pt idx="4547">
                  <c:v>97.877698788059945</c:v>
                </c:pt>
                <c:pt idx="4548">
                  <c:v>97.876746254615824</c:v>
                </c:pt>
                <c:pt idx="4549">
                  <c:v>97.875634965597669</c:v>
                </c:pt>
                <c:pt idx="4550">
                  <c:v>97.874863867095272</c:v>
                </c:pt>
                <c:pt idx="4551">
                  <c:v>97.873854635231865</c:v>
                </c:pt>
                <c:pt idx="4552">
                  <c:v>97.873480425664511</c:v>
                </c:pt>
                <c:pt idx="4553">
                  <c:v>97.871972247711312</c:v>
                </c:pt>
                <c:pt idx="4554">
                  <c:v>97.870758901538437</c:v>
                </c:pt>
                <c:pt idx="4555">
                  <c:v>97.869545555365562</c:v>
                </c:pt>
                <c:pt idx="4556">
                  <c:v>97.868547663185979</c:v>
                </c:pt>
                <c:pt idx="4557">
                  <c:v>97.867776564683609</c:v>
                </c:pt>
                <c:pt idx="4558">
                  <c:v>97.86656321851072</c:v>
                </c:pt>
                <c:pt idx="4559">
                  <c:v>97.865769440640605</c:v>
                </c:pt>
                <c:pt idx="4560">
                  <c:v>97.864737529409467</c:v>
                </c:pt>
                <c:pt idx="4561">
                  <c:v>97.863524183236592</c:v>
                </c:pt>
                <c:pt idx="4562">
                  <c:v>97.862480932321589</c:v>
                </c:pt>
                <c:pt idx="4563">
                  <c:v>97.861460360774316</c:v>
                </c:pt>
                <c:pt idx="4564">
                  <c:v>97.860870697213656</c:v>
                </c:pt>
                <c:pt idx="4565">
                  <c:v>97.860190316182141</c:v>
                </c:pt>
                <c:pt idx="4566">
                  <c:v>97.859101706531717</c:v>
                </c:pt>
                <c:pt idx="4567">
                  <c:v>97.857933719094262</c:v>
                </c:pt>
                <c:pt idx="4568">
                  <c:v>97.856527598295784</c:v>
                </c:pt>
                <c:pt idx="4569">
                  <c:v>97.85528023307134</c:v>
                </c:pt>
                <c:pt idx="4570">
                  <c:v>97.854373058362626</c:v>
                </c:pt>
                <c:pt idx="4571">
                  <c:v>97.853522582073225</c:v>
                </c:pt>
                <c:pt idx="4572">
                  <c:v>97.852184499377913</c:v>
                </c:pt>
                <c:pt idx="4573">
                  <c:v>97.851152588146761</c:v>
                </c:pt>
                <c:pt idx="4574">
                  <c:v>97.85020005470264</c:v>
                </c:pt>
                <c:pt idx="4575">
                  <c:v>97.849678429245131</c:v>
                </c:pt>
                <c:pt idx="4576">
                  <c:v>97.849134124419919</c:v>
                </c:pt>
                <c:pt idx="4577">
                  <c:v>97.848533121175407</c:v>
                </c:pt>
                <c:pt idx="4578">
                  <c:v>97.847308435318652</c:v>
                </c:pt>
                <c:pt idx="4579">
                  <c:v>97.846684752706437</c:v>
                </c:pt>
                <c:pt idx="4580">
                  <c:v>97.84640126060998</c:v>
                </c:pt>
                <c:pt idx="4581">
                  <c:v>97.845210593804794</c:v>
                </c:pt>
                <c:pt idx="4582">
                  <c:v>97.843985907948067</c:v>
                </c:pt>
                <c:pt idx="4583">
                  <c:v>97.84248906967872</c:v>
                </c:pt>
                <c:pt idx="4584">
                  <c:v>97.839495393140027</c:v>
                </c:pt>
                <c:pt idx="4585">
                  <c:v>97.841150986983422</c:v>
                </c:pt>
                <c:pt idx="4586">
                  <c:v>97.841185006034976</c:v>
                </c:pt>
                <c:pt idx="4587">
                  <c:v>97.843577679329158</c:v>
                </c:pt>
                <c:pt idx="4588">
                  <c:v>97.837544967516337</c:v>
                </c:pt>
                <c:pt idx="4589">
                  <c:v>97.836365640395044</c:v>
                </c:pt>
                <c:pt idx="4590">
                  <c:v>97.835208992641455</c:v>
                </c:pt>
                <c:pt idx="4591">
                  <c:v>97.834358516352054</c:v>
                </c:pt>
                <c:pt idx="4592">
                  <c:v>97.833224547966182</c:v>
                </c:pt>
                <c:pt idx="4593">
                  <c:v>97.832124598631893</c:v>
                </c:pt>
                <c:pt idx="4594">
                  <c:v>97.830537042891663</c:v>
                </c:pt>
                <c:pt idx="4595">
                  <c:v>97.829516471344377</c:v>
                </c:pt>
                <c:pt idx="4596">
                  <c:v>97.829006185570748</c:v>
                </c:pt>
                <c:pt idx="4597">
                  <c:v>97.828563937900256</c:v>
                </c:pt>
                <c:pt idx="4598">
                  <c:v>97.827792839397858</c:v>
                </c:pt>
                <c:pt idx="4599">
                  <c:v>97.826590832908849</c:v>
                </c:pt>
                <c:pt idx="4600">
                  <c:v>97.825717677251731</c:v>
                </c:pt>
                <c:pt idx="4601">
                  <c:v>97.827883556868741</c:v>
                </c:pt>
                <c:pt idx="4602">
                  <c:v>97.820365346470425</c:v>
                </c:pt>
                <c:pt idx="4603">
                  <c:v>97.819163339981415</c:v>
                </c:pt>
                <c:pt idx="4604">
                  <c:v>97.818460279582183</c:v>
                </c:pt>
                <c:pt idx="4605">
                  <c:v>97.818335543059732</c:v>
                </c:pt>
                <c:pt idx="4606">
                  <c:v>97.81652119364233</c:v>
                </c:pt>
                <c:pt idx="4607">
                  <c:v>97.820444724257442</c:v>
                </c:pt>
                <c:pt idx="4608">
                  <c:v>97.815443923675744</c:v>
                </c:pt>
                <c:pt idx="4609">
                  <c:v>97.814888279166695</c:v>
                </c:pt>
                <c:pt idx="4610">
                  <c:v>97.813856367935543</c:v>
                </c:pt>
                <c:pt idx="4611">
                  <c:v>97.812813117020553</c:v>
                </c:pt>
                <c:pt idx="4612">
                  <c:v>97.811690488318533</c:v>
                </c:pt>
                <c:pt idx="4613">
                  <c:v>97.810896710448432</c:v>
                </c:pt>
                <c:pt idx="4614">
                  <c:v>97.810125611946034</c:v>
                </c:pt>
                <c:pt idx="4615">
                  <c:v>97.808991643560176</c:v>
                </c:pt>
                <c:pt idx="4616">
                  <c:v>97.808923605457011</c:v>
                </c:pt>
                <c:pt idx="4617">
                  <c:v>97.807256671929792</c:v>
                </c:pt>
                <c:pt idx="4618">
                  <c:v>97.805385624093105</c:v>
                </c:pt>
                <c:pt idx="4619">
                  <c:v>97.804342373178116</c:v>
                </c:pt>
                <c:pt idx="4620">
                  <c:v>97.804433090648971</c:v>
                </c:pt>
                <c:pt idx="4621">
                  <c:v>97.804421750965119</c:v>
                </c:pt>
                <c:pt idx="4622">
                  <c:v>97.802686779334735</c:v>
                </c:pt>
                <c:pt idx="4623">
                  <c:v>97.801439414110277</c:v>
                </c:pt>
                <c:pt idx="4624">
                  <c:v>97.800135350466547</c:v>
                </c:pt>
                <c:pt idx="4625">
                  <c:v>97.798967363029092</c:v>
                </c:pt>
                <c:pt idx="4626">
                  <c:v>97.798241623262129</c:v>
                </c:pt>
                <c:pt idx="4627">
                  <c:v>97.79724373108256</c:v>
                </c:pt>
                <c:pt idx="4628">
                  <c:v>97.796200480167556</c:v>
                </c:pt>
                <c:pt idx="4629">
                  <c:v>97.795066511781698</c:v>
                </c:pt>
                <c:pt idx="4630">
                  <c:v>97.793830486241092</c:v>
                </c:pt>
                <c:pt idx="4631">
                  <c:v>97.792651159119814</c:v>
                </c:pt>
                <c:pt idx="4632">
                  <c:v>97.791936759036702</c:v>
                </c:pt>
                <c:pt idx="4633">
                  <c:v>97.790780111283112</c:v>
                </c:pt>
                <c:pt idx="4634">
                  <c:v>97.789895615942129</c:v>
                </c:pt>
                <c:pt idx="4635">
                  <c:v>97.789362650800769</c:v>
                </c:pt>
                <c:pt idx="4636">
                  <c:v>97.787548301383396</c:v>
                </c:pt>
                <c:pt idx="4637">
                  <c:v>97.786641126674695</c:v>
                </c:pt>
                <c:pt idx="4638">
                  <c:v>97.786266917107355</c:v>
                </c:pt>
                <c:pt idx="4639">
                  <c:v>97.785405101134089</c:v>
                </c:pt>
                <c:pt idx="4640">
                  <c:v>97.783998980335625</c:v>
                </c:pt>
                <c:pt idx="4641">
                  <c:v>97.782411424595409</c:v>
                </c:pt>
                <c:pt idx="4642">
                  <c:v>97.781572287989874</c:v>
                </c:pt>
                <c:pt idx="4643">
                  <c:v>97.780540376758722</c:v>
                </c:pt>
                <c:pt idx="4644">
                  <c:v>97.779791957624056</c:v>
                </c:pt>
                <c:pt idx="4645">
                  <c:v>97.778533252715732</c:v>
                </c:pt>
                <c:pt idx="4646">
                  <c:v>97.777784833581066</c:v>
                </c:pt>
                <c:pt idx="4647">
                  <c:v>97.776741582666077</c:v>
                </c:pt>
                <c:pt idx="4648">
                  <c:v>97.775800388905807</c:v>
                </c:pt>
                <c:pt idx="4649">
                  <c:v>97.775142687241996</c:v>
                </c:pt>
                <c:pt idx="4650">
                  <c:v>97.773521112450197</c:v>
                </c:pt>
                <c:pt idx="4651">
                  <c:v>97.772046953548568</c:v>
                </c:pt>
                <c:pt idx="4652">
                  <c:v>97.771309874097767</c:v>
                </c:pt>
                <c:pt idx="4653">
                  <c:v>97.770209924763464</c:v>
                </c:pt>
                <c:pt idx="4654">
                  <c:v>97.769869734247706</c:v>
                </c:pt>
                <c:pt idx="4655">
                  <c:v>97.768611029339382</c:v>
                </c:pt>
                <c:pt idx="4656">
                  <c:v>97.767601797475962</c:v>
                </c:pt>
                <c:pt idx="4657">
                  <c:v>97.766683283083424</c:v>
                </c:pt>
                <c:pt idx="4658">
                  <c:v>97.765186444814063</c:v>
                </c:pt>
                <c:pt idx="4659">
                  <c:v>97.764766876511302</c:v>
                </c:pt>
                <c:pt idx="4660">
                  <c:v>97.763383435080527</c:v>
                </c:pt>
                <c:pt idx="4661">
                  <c:v>97.762022673017498</c:v>
                </c:pt>
                <c:pt idx="4662">
                  <c:v>97.76093406336706</c:v>
                </c:pt>
                <c:pt idx="4663">
                  <c:v>97.759698037826453</c:v>
                </c:pt>
                <c:pt idx="4664">
                  <c:v>97.758938279007936</c:v>
                </c:pt>
                <c:pt idx="4665">
                  <c:v>97.75782698998978</c:v>
                </c:pt>
                <c:pt idx="4666">
                  <c:v>97.757328043899989</c:v>
                </c:pt>
                <c:pt idx="4667">
                  <c:v>97.756398189823585</c:v>
                </c:pt>
                <c:pt idx="4668">
                  <c:v>97.755060107128259</c:v>
                </c:pt>
                <c:pt idx="4669">
                  <c:v>97.753563268858912</c:v>
                </c:pt>
                <c:pt idx="4670">
                  <c:v>97.752780830672663</c:v>
                </c:pt>
                <c:pt idx="4671">
                  <c:v>97.751578824183653</c:v>
                </c:pt>
                <c:pt idx="4672">
                  <c:v>97.75047887484935</c:v>
                </c:pt>
                <c:pt idx="4673">
                  <c:v>97.749571700140663</c:v>
                </c:pt>
                <c:pt idx="4674">
                  <c:v>97.748777922270563</c:v>
                </c:pt>
                <c:pt idx="4675">
                  <c:v>97.747258404633484</c:v>
                </c:pt>
                <c:pt idx="4676">
                  <c:v>97.745625490157835</c:v>
                </c:pt>
                <c:pt idx="4677">
                  <c:v>97.744139991572339</c:v>
                </c:pt>
                <c:pt idx="4678">
                  <c:v>97.742756550141578</c:v>
                </c:pt>
                <c:pt idx="4679">
                  <c:v>97.742631813619141</c:v>
                </c:pt>
                <c:pt idx="4680">
                  <c:v>97.741554543652569</c:v>
                </c:pt>
                <c:pt idx="4681">
                  <c:v>97.739751533919033</c:v>
                </c:pt>
                <c:pt idx="4682">
                  <c:v>97.738764981423344</c:v>
                </c:pt>
                <c:pt idx="4683">
                  <c:v>97.737767089243761</c:v>
                </c:pt>
                <c:pt idx="4684">
                  <c:v>97.737234124102415</c:v>
                </c:pt>
                <c:pt idx="4685">
                  <c:v>97.736667139909486</c:v>
                </c:pt>
                <c:pt idx="4686">
                  <c:v>97.735601209626751</c:v>
                </c:pt>
                <c:pt idx="4687">
                  <c:v>97.734739393653484</c:v>
                </c:pt>
                <c:pt idx="4688">
                  <c:v>97.733741501473929</c:v>
                </c:pt>
                <c:pt idx="4689">
                  <c:v>97.732448777514051</c:v>
                </c:pt>
                <c:pt idx="4690">
                  <c:v>97.731337488495896</c:v>
                </c:pt>
                <c:pt idx="4691">
                  <c:v>97.73020352011001</c:v>
                </c:pt>
                <c:pt idx="4692">
                  <c:v>97.728888116782414</c:v>
                </c:pt>
                <c:pt idx="4693">
                  <c:v>97.727844865867425</c:v>
                </c:pt>
                <c:pt idx="4694">
                  <c:v>97.727039748313445</c:v>
                </c:pt>
                <c:pt idx="4695">
                  <c:v>97.726348027598064</c:v>
                </c:pt>
                <c:pt idx="4696">
                  <c:v>97.724964586167317</c:v>
                </c:pt>
                <c:pt idx="4697">
                  <c:v>97.723535786001108</c:v>
                </c:pt>
                <c:pt idx="4698">
                  <c:v>97.72202760804791</c:v>
                </c:pt>
                <c:pt idx="4699">
                  <c:v>97.720802922191169</c:v>
                </c:pt>
                <c:pt idx="4700">
                  <c:v>97.72007718242422</c:v>
                </c:pt>
                <c:pt idx="4701">
                  <c:v>97.718954553722213</c:v>
                </c:pt>
                <c:pt idx="4702">
                  <c:v>97.71734431861428</c:v>
                </c:pt>
                <c:pt idx="4703">
                  <c:v>97.716731975685903</c:v>
                </c:pt>
                <c:pt idx="4704">
                  <c:v>97.715666045403182</c:v>
                </c:pt>
                <c:pt idx="4705">
                  <c:v>97.715008343739385</c:v>
                </c:pt>
                <c:pt idx="4706">
                  <c:v>97.714350642075559</c:v>
                </c:pt>
                <c:pt idx="4707">
                  <c:v>97.71279710538694</c:v>
                </c:pt>
                <c:pt idx="4708">
                  <c:v>97.711617778265634</c:v>
                </c:pt>
                <c:pt idx="4709">
                  <c:v>97.710710603556933</c:v>
                </c:pt>
                <c:pt idx="4710">
                  <c:v>97.709814768532112</c:v>
                </c:pt>
                <c:pt idx="4711">
                  <c:v>97.708488025520651</c:v>
                </c:pt>
                <c:pt idx="4712">
                  <c:v>97.70777362543754</c:v>
                </c:pt>
                <c:pt idx="4713">
                  <c:v>97.70645822210993</c:v>
                </c:pt>
                <c:pt idx="4714">
                  <c:v>97.705199517201606</c:v>
                </c:pt>
                <c:pt idx="4715">
                  <c:v>97.703736697983842</c:v>
                </c:pt>
                <c:pt idx="4716">
                  <c:v>97.702557370862536</c:v>
                </c:pt>
                <c:pt idx="4717">
                  <c:v>97.702013066037324</c:v>
                </c:pt>
                <c:pt idx="4718">
                  <c:v>97.701162589747909</c:v>
                </c:pt>
                <c:pt idx="4719">
                  <c:v>97.699983262626631</c:v>
                </c:pt>
                <c:pt idx="4720">
                  <c:v>97.698735897402173</c:v>
                </c:pt>
                <c:pt idx="4721">
                  <c:v>97.697556570280852</c:v>
                </c:pt>
                <c:pt idx="4722">
                  <c:v>97.696241166953271</c:v>
                </c:pt>
                <c:pt idx="4723">
                  <c:v>97.695209255722119</c:v>
                </c:pt>
                <c:pt idx="4724">
                  <c:v>97.694279401645716</c:v>
                </c:pt>
                <c:pt idx="4725">
                  <c:v>97.692170220447977</c:v>
                </c:pt>
                <c:pt idx="4726">
                  <c:v>97.691580556887331</c:v>
                </c:pt>
                <c:pt idx="4727">
                  <c:v>97.690423909133742</c:v>
                </c:pt>
                <c:pt idx="4728">
                  <c:v>97.689686829682927</c:v>
                </c:pt>
                <c:pt idx="4729">
                  <c:v>97.688598220032503</c:v>
                </c:pt>
                <c:pt idx="4730">
                  <c:v>97.687588988169068</c:v>
                </c:pt>
                <c:pt idx="4731">
                  <c:v>97.686523057886376</c:v>
                </c:pt>
                <c:pt idx="4732">
                  <c:v>97.685298372029621</c:v>
                </c:pt>
                <c:pt idx="4733">
                  <c:v>97.684209762379197</c:v>
                </c:pt>
                <c:pt idx="4734">
                  <c:v>97.683211870199642</c:v>
                </c:pt>
                <c:pt idx="4735">
                  <c:v>97.682395412961796</c:v>
                </c:pt>
                <c:pt idx="4736">
                  <c:v>97.680671781015278</c:v>
                </c:pt>
                <c:pt idx="4737">
                  <c:v>97.679311018952248</c:v>
                </c:pt>
                <c:pt idx="4738">
                  <c:v>97.677984275940759</c:v>
                </c:pt>
                <c:pt idx="4739">
                  <c:v>97.676600834510026</c:v>
                </c:pt>
                <c:pt idx="4740">
                  <c:v>97.675069977189082</c:v>
                </c:pt>
                <c:pt idx="4741">
                  <c:v>97.673788592913041</c:v>
                </c:pt>
                <c:pt idx="4742">
                  <c:v>97.673119551565406</c:v>
                </c:pt>
                <c:pt idx="4743">
                  <c:v>97.67231443401144</c:v>
                </c:pt>
                <c:pt idx="4744">
                  <c:v>97.671543335509043</c:v>
                </c:pt>
                <c:pt idx="4745">
                  <c:v>97.670171233762133</c:v>
                </c:pt>
                <c:pt idx="4746">
                  <c:v>97.668969227273109</c:v>
                </c:pt>
                <c:pt idx="4747">
                  <c:v>97.667891957306537</c:v>
                </c:pt>
                <c:pt idx="4748">
                  <c:v>97.666826027023831</c:v>
                </c:pt>
                <c:pt idx="4749">
                  <c:v>97.665794115792679</c:v>
                </c:pt>
                <c:pt idx="4750">
                  <c:v>97.664954979187129</c:v>
                </c:pt>
                <c:pt idx="4751">
                  <c:v>97.663117950402039</c:v>
                </c:pt>
                <c:pt idx="4752">
                  <c:v>97.662460248738242</c:v>
                </c:pt>
                <c:pt idx="4753">
                  <c:v>97.661394318455521</c:v>
                </c:pt>
                <c:pt idx="4754">
                  <c:v>97.659976857973177</c:v>
                </c:pt>
                <c:pt idx="4755">
                  <c:v>97.658718153064868</c:v>
                </c:pt>
                <c:pt idx="4756">
                  <c:v>97.657266673530955</c:v>
                </c:pt>
                <c:pt idx="4757">
                  <c:v>97.656563613131709</c:v>
                </c:pt>
                <c:pt idx="4758">
                  <c:v>97.655100793913945</c:v>
                </c:pt>
                <c:pt idx="4759">
                  <c:v>97.653955485844222</c:v>
                </c:pt>
                <c:pt idx="4760">
                  <c:v>97.65309366987097</c:v>
                </c:pt>
                <c:pt idx="4761">
                  <c:v>97.652299892000855</c:v>
                </c:pt>
                <c:pt idx="4762">
                  <c:v>97.651199942666551</c:v>
                </c:pt>
                <c:pt idx="4763">
                  <c:v>97.649952577442107</c:v>
                </c:pt>
                <c:pt idx="4764">
                  <c:v>97.648625834430646</c:v>
                </c:pt>
                <c:pt idx="4765">
                  <c:v>97.647299091419157</c:v>
                </c:pt>
                <c:pt idx="4766">
                  <c:v>97.645677516627387</c:v>
                </c:pt>
                <c:pt idx="4767">
                  <c:v>97.644407472035212</c:v>
                </c:pt>
                <c:pt idx="4768">
                  <c:v>97.643250824281623</c:v>
                </c:pt>
                <c:pt idx="4769">
                  <c:v>97.642389008308356</c:v>
                </c:pt>
                <c:pt idx="4770">
                  <c:v>97.641141643083898</c:v>
                </c:pt>
                <c:pt idx="4771">
                  <c:v>97.640291166794498</c:v>
                </c:pt>
                <c:pt idx="4772">
                  <c:v>97.639803560388586</c:v>
                </c:pt>
                <c:pt idx="4773">
                  <c:v>97.638851026944437</c:v>
                </c:pt>
                <c:pt idx="4774">
                  <c:v>97.637501604565259</c:v>
                </c:pt>
                <c:pt idx="4775">
                  <c:v>97.636084144082929</c:v>
                </c:pt>
                <c:pt idx="4776">
                  <c:v>97.634678023284451</c:v>
                </c:pt>
                <c:pt idx="4777">
                  <c:v>97.633861566046633</c:v>
                </c:pt>
                <c:pt idx="4778">
                  <c:v>97.632092575364666</c:v>
                </c:pt>
                <c:pt idx="4779">
                  <c:v>97.631003965714243</c:v>
                </c:pt>
                <c:pt idx="4780">
                  <c:v>97.629972054483076</c:v>
                </c:pt>
                <c:pt idx="4781">
                  <c:v>97.628191724117272</c:v>
                </c:pt>
                <c:pt idx="4782">
                  <c:v>97.626989717628263</c:v>
                </c:pt>
                <c:pt idx="4783">
                  <c:v>97.626354695332168</c:v>
                </c:pt>
                <c:pt idx="4784">
                  <c:v>97.625504219042767</c:v>
                </c:pt>
                <c:pt idx="4785">
                  <c:v>97.620594135931952</c:v>
                </c:pt>
                <c:pt idx="4786">
                  <c:v>97.619188015133489</c:v>
                </c:pt>
                <c:pt idx="4787">
                  <c:v>97.619596243752397</c:v>
                </c:pt>
                <c:pt idx="4788">
                  <c:v>97.618983900824034</c:v>
                </c:pt>
                <c:pt idx="4789">
                  <c:v>97.61866638967598</c:v>
                </c:pt>
                <c:pt idx="4790">
                  <c:v>97.61709017361963</c:v>
                </c:pt>
                <c:pt idx="4791">
                  <c:v>97.6155593162987</c:v>
                </c:pt>
                <c:pt idx="4792">
                  <c:v>97.614629462222297</c:v>
                </c:pt>
                <c:pt idx="4793">
                  <c:v>97.617169551406647</c:v>
                </c:pt>
                <c:pt idx="4794">
                  <c:v>97.612157411141112</c:v>
                </c:pt>
                <c:pt idx="4795">
                  <c:v>97.610422439510728</c:v>
                </c:pt>
                <c:pt idx="4796">
                  <c:v>97.609027658396101</c:v>
                </c:pt>
                <c:pt idx="4797">
                  <c:v>97.609946172788653</c:v>
                </c:pt>
                <c:pt idx="4798">
                  <c:v>97.60895962029295</c:v>
                </c:pt>
                <c:pt idx="4799">
                  <c:v>97.607610197913772</c:v>
                </c:pt>
                <c:pt idx="4800">
                  <c:v>97.60657828668262</c:v>
                </c:pt>
                <c:pt idx="4801">
                  <c:v>97.60526288335501</c:v>
                </c:pt>
                <c:pt idx="4802">
                  <c:v>97.603924800659698</c:v>
                </c:pt>
                <c:pt idx="4803">
                  <c:v>97.602768152906123</c:v>
                </c:pt>
                <c:pt idx="4804">
                  <c:v>97.602257867132465</c:v>
                </c:pt>
                <c:pt idx="4805">
                  <c:v>97.601146578114324</c:v>
                </c:pt>
                <c:pt idx="4806">
                  <c:v>97.599320889013072</c:v>
                </c:pt>
                <c:pt idx="4807">
                  <c:v>97.597790031692156</c:v>
                </c:pt>
                <c:pt idx="4808">
                  <c:v>97.597041612557476</c:v>
                </c:pt>
                <c:pt idx="4809">
                  <c:v>97.595567453655846</c:v>
                </c:pt>
                <c:pt idx="4810">
                  <c:v>97.594716977366446</c:v>
                </c:pt>
                <c:pt idx="4811">
                  <c:v>97.593560329612856</c:v>
                </c:pt>
                <c:pt idx="4812">
                  <c:v>97.592052151659658</c:v>
                </c:pt>
                <c:pt idx="4813">
                  <c:v>97.590577992758028</c:v>
                </c:pt>
                <c:pt idx="4814">
                  <c:v>97.58900177670165</c:v>
                </c:pt>
                <c:pt idx="4815">
                  <c:v>97.588332735354001</c:v>
                </c:pt>
                <c:pt idx="4816">
                  <c:v>97.587459579696883</c:v>
                </c:pt>
                <c:pt idx="4817">
                  <c:v>97.586382309730311</c:v>
                </c:pt>
                <c:pt idx="4818">
                  <c:v>97.584919490512547</c:v>
                </c:pt>
                <c:pt idx="4819">
                  <c:v>97.583116480779026</c:v>
                </c:pt>
                <c:pt idx="4820">
                  <c:v>97.581982512393125</c:v>
                </c:pt>
                <c:pt idx="4821">
                  <c:v>97.58130213136161</c:v>
                </c:pt>
                <c:pt idx="4822">
                  <c:v>97.580179502659604</c:v>
                </c:pt>
                <c:pt idx="4823">
                  <c:v>97.578376492926083</c:v>
                </c:pt>
                <c:pt idx="4824">
                  <c:v>97.576834295921287</c:v>
                </c:pt>
                <c:pt idx="4825">
                  <c:v>97.576131235522055</c:v>
                </c:pt>
                <c:pt idx="4826">
                  <c:v>97.575303438600372</c:v>
                </c:pt>
                <c:pt idx="4827">
                  <c:v>97.574566359149557</c:v>
                </c:pt>
                <c:pt idx="4828">
                  <c:v>97.57264995257745</c:v>
                </c:pt>
                <c:pt idx="4829">
                  <c:v>97.571198473043523</c:v>
                </c:pt>
                <c:pt idx="4830">
                  <c:v>97.569486180780856</c:v>
                </c:pt>
                <c:pt idx="4831">
                  <c:v>97.56852230765287</c:v>
                </c:pt>
                <c:pt idx="4832">
                  <c:v>97.56721824400914</c:v>
                </c:pt>
                <c:pt idx="4833">
                  <c:v>97.566356428035874</c:v>
                </c:pt>
                <c:pt idx="4834">
                  <c:v>97.565642027952777</c:v>
                </c:pt>
                <c:pt idx="4835">
                  <c:v>97.564530738934621</c:v>
                </c:pt>
                <c:pt idx="4836">
                  <c:v>97.562807106988103</c:v>
                </c:pt>
                <c:pt idx="4837">
                  <c:v>97.56061854800339</c:v>
                </c:pt>
                <c:pt idx="4838">
                  <c:v>97.560153620965167</c:v>
                </c:pt>
                <c:pt idx="4839">
                  <c:v>97.558804198585975</c:v>
                </c:pt>
                <c:pt idx="4840">
                  <c:v>97.557602192096965</c:v>
                </c:pt>
                <c:pt idx="4841">
                  <c:v>97.556048655408318</c:v>
                </c:pt>
                <c:pt idx="4842">
                  <c:v>97.554869328287026</c:v>
                </c:pt>
                <c:pt idx="4843">
                  <c:v>97.5543817218811</c:v>
                </c:pt>
                <c:pt idx="4844">
                  <c:v>97.553315791598365</c:v>
                </c:pt>
                <c:pt idx="4845">
                  <c:v>97.551558140600278</c:v>
                </c:pt>
                <c:pt idx="4846">
                  <c:v>97.54999326422778</c:v>
                </c:pt>
                <c:pt idx="4847">
                  <c:v>97.549052070467511</c:v>
                </c:pt>
                <c:pt idx="4848">
                  <c:v>97.547895422713921</c:v>
                </c:pt>
                <c:pt idx="4849">
                  <c:v>97.547010927372952</c:v>
                </c:pt>
                <c:pt idx="4850">
                  <c:v>97.545774901832345</c:v>
                </c:pt>
                <c:pt idx="4851">
                  <c:v>97.543881174627955</c:v>
                </c:pt>
                <c:pt idx="4852">
                  <c:v>97.543110076125558</c:v>
                </c:pt>
                <c:pt idx="4853">
                  <c:v>97.54176065374638</c:v>
                </c:pt>
                <c:pt idx="4854">
                  <c:v>97.540456590102636</c:v>
                </c:pt>
                <c:pt idx="4855">
                  <c:v>97.539039129620292</c:v>
                </c:pt>
                <c:pt idx="4856">
                  <c:v>97.538460805743497</c:v>
                </c:pt>
                <c:pt idx="4857">
                  <c:v>97.538007218389168</c:v>
                </c:pt>
                <c:pt idx="4858">
                  <c:v>97.536680475377679</c:v>
                </c:pt>
                <c:pt idx="4859">
                  <c:v>97.534945503747323</c:v>
                </c:pt>
                <c:pt idx="4860">
                  <c:v>97.533732157574434</c:v>
                </c:pt>
                <c:pt idx="4861">
                  <c:v>97.532257998672804</c:v>
                </c:pt>
                <c:pt idx="4862">
                  <c:v>97.530454988939269</c:v>
                </c:pt>
                <c:pt idx="4863">
                  <c:v>97.528720017308899</c:v>
                </c:pt>
                <c:pt idx="4864">
                  <c:v>97.52788088070335</c:v>
                </c:pt>
                <c:pt idx="4865">
                  <c:v>97.526384042434017</c:v>
                </c:pt>
                <c:pt idx="4866">
                  <c:v>97.525397489938285</c:v>
                </c:pt>
                <c:pt idx="4867">
                  <c:v>97.524127445346124</c:v>
                </c:pt>
                <c:pt idx="4868">
                  <c:v>97.523061515063404</c:v>
                </c:pt>
                <c:pt idx="4869">
                  <c:v>97.521893527625963</c:v>
                </c:pt>
                <c:pt idx="4870">
                  <c:v>97.521054391020428</c:v>
                </c:pt>
                <c:pt idx="4871">
                  <c:v>97.519137984448307</c:v>
                </c:pt>
                <c:pt idx="4872">
                  <c:v>97.517675165230528</c:v>
                </c:pt>
                <c:pt idx="4873">
                  <c:v>97.516042250754893</c:v>
                </c:pt>
                <c:pt idx="4874">
                  <c:v>97.514602110904818</c:v>
                </c:pt>
                <c:pt idx="4875">
                  <c:v>97.513354745680374</c:v>
                </c:pt>
                <c:pt idx="4876">
                  <c:v>97.51135896132125</c:v>
                </c:pt>
                <c:pt idx="4877">
                  <c:v>97.509998199258206</c:v>
                </c:pt>
                <c:pt idx="4878">
                  <c:v>97.509578630955417</c:v>
                </c:pt>
                <c:pt idx="4879">
                  <c:v>97.509238440439674</c:v>
                </c:pt>
                <c:pt idx="4880">
                  <c:v>97.507594186280173</c:v>
                </c:pt>
                <c:pt idx="4881">
                  <c:v>97.506789068726192</c:v>
                </c:pt>
                <c:pt idx="4882">
                  <c:v>97.505983951172226</c:v>
                </c:pt>
                <c:pt idx="4883">
                  <c:v>97.504521131954476</c:v>
                </c:pt>
                <c:pt idx="4884">
                  <c:v>97.503160369891418</c:v>
                </c:pt>
                <c:pt idx="4885">
                  <c:v>97.501833626879957</c:v>
                </c:pt>
                <c:pt idx="4886">
                  <c:v>97.500654299758651</c:v>
                </c:pt>
                <c:pt idx="4887">
                  <c:v>97.499100763070004</c:v>
                </c:pt>
                <c:pt idx="4888">
                  <c:v>97.497819378793977</c:v>
                </c:pt>
                <c:pt idx="4889">
                  <c:v>97.49594833095729</c:v>
                </c:pt>
                <c:pt idx="4890">
                  <c:v>97.494360775217075</c:v>
                </c:pt>
                <c:pt idx="4891">
                  <c:v>97.492614463902839</c:v>
                </c:pt>
                <c:pt idx="4892">
                  <c:v>97.49161657172327</c:v>
                </c:pt>
                <c:pt idx="4893">
                  <c:v>97.490448584285843</c:v>
                </c:pt>
                <c:pt idx="4894">
                  <c:v>97.488577536449142</c:v>
                </c:pt>
                <c:pt idx="4895">
                  <c:v>97.487613663321156</c:v>
                </c:pt>
                <c:pt idx="4896">
                  <c:v>97.486638450509304</c:v>
                </c:pt>
                <c:pt idx="4897">
                  <c:v>97.48581065358762</c:v>
                </c:pt>
                <c:pt idx="4898">
                  <c:v>97.484472570892308</c:v>
                </c:pt>
                <c:pt idx="4899">
                  <c:v>97.483361281874153</c:v>
                </c:pt>
                <c:pt idx="4900">
                  <c:v>97.481864443604806</c:v>
                </c:pt>
                <c:pt idx="4901">
                  <c:v>97.480322246600011</c:v>
                </c:pt>
                <c:pt idx="4902">
                  <c:v>97.478938805169264</c:v>
                </c:pt>
                <c:pt idx="4903">
                  <c:v>97.477555363738517</c:v>
                </c:pt>
                <c:pt idx="4904">
                  <c:v>97.476273979462462</c:v>
                </c:pt>
                <c:pt idx="4905">
                  <c:v>97.475174030128173</c:v>
                </c:pt>
                <c:pt idx="4906">
                  <c:v>97.473643172807243</c:v>
                </c:pt>
                <c:pt idx="4907">
                  <c:v>97.471919540860725</c:v>
                </c:pt>
                <c:pt idx="4908">
                  <c:v>97.470955667732738</c:v>
                </c:pt>
                <c:pt idx="4909">
                  <c:v>97.469889737450032</c:v>
                </c:pt>
                <c:pt idx="4910">
                  <c:v>97.468699070644888</c:v>
                </c:pt>
                <c:pt idx="4911">
                  <c:v>97.467633140362153</c:v>
                </c:pt>
                <c:pt idx="4912">
                  <c:v>97.466431133873115</c:v>
                </c:pt>
                <c:pt idx="4913">
                  <c:v>97.464367311410854</c:v>
                </c:pt>
                <c:pt idx="4914">
                  <c:v>97.462983869980093</c:v>
                </c:pt>
                <c:pt idx="4915">
                  <c:v>97.461305596769009</c:v>
                </c:pt>
                <c:pt idx="4916">
                  <c:v>97.459718041028793</c:v>
                </c:pt>
                <c:pt idx="4917">
                  <c:v>97.458096466237009</c:v>
                </c:pt>
                <c:pt idx="4918">
                  <c:v>97.457280008999163</c:v>
                </c:pt>
                <c:pt idx="4919">
                  <c:v>97.455975945355419</c:v>
                </c:pt>
                <c:pt idx="4920">
                  <c:v>97.455102789698302</c:v>
                </c:pt>
                <c:pt idx="4921">
                  <c:v>97.453866764157709</c:v>
                </c:pt>
                <c:pt idx="4922">
                  <c:v>97.452471983043097</c:v>
                </c:pt>
                <c:pt idx="4923">
                  <c:v>97.45107720192847</c:v>
                </c:pt>
                <c:pt idx="4924">
                  <c:v>97.449296871562666</c:v>
                </c:pt>
                <c:pt idx="4925">
                  <c:v>97.448140223809077</c:v>
                </c:pt>
                <c:pt idx="4926">
                  <c:v>97.446938217320039</c:v>
                </c:pt>
                <c:pt idx="4927">
                  <c:v>97.445838267985749</c:v>
                </c:pt>
                <c:pt idx="4928">
                  <c:v>97.444159994774665</c:v>
                </c:pt>
                <c:pt idx="4929">
                  <c:v>97.443309518485265</c:v>
                </c:pt>
                <c:pt idx="4930">
                  <c:v>97.441835359583635</c:v>
                </c:pt>
                <c:pt idx="4931">
                  <c:v>97.440315841946585</c:v>
                </c:pt>
                <c:pt idx="4932">
                  <c:v>97.438819003677224</c:v>
                </c:pt>
                <c:pt idx="4933">
                  <c:v>97.437730394026801</c:v>
                </c:pt>
                <c:pt idx="4934">
                  <c:v>97.43624489544132</c:v>
                </c:pt>
                <c:pt idx="4935">
                  <c:v>97.43471403812039</c:v>
                </c:pt>
                <c:pt idx="4936">
                  <c:v>97.433750164992389</c:v>
                </c:pt>
                <c:pt idx="4937">
                  <c:v>97.432083231465171</c:v>
                </c:pt>
                <c:pt idx="4938">
                  <c:v>97.430926583711582</c:v>
                </c:pt>
                <c:pt idx="4939">
                  <c:v>97.429407066074532</c:v>
                </c:pt>
                <c:pt idx="4940">
                  <c:v>97.427932907172902</c:v>
                </c:pt>
                <c:pt idx="4941">
                  <c:v>97.427365922979959</c:v>
                </c:pt>
                <c:pt idx="4942">
                  <c:v>97.425698989452741</c:v>
                </c:pt>
                <c:pt idx="4943">
                  <c:v>97.424281528970397</c:v>
                </c:pt>
                <c:pt idx="4944">
                  <c:v>97.422727992281764</c:v>
                </c:pt>
                <c:pt idx="4945">
                  <c:v>97.422104309669521</c:v>
                </c:pt>
                <c:pt idx="4946">
                  <c:v>97.420630150767906</c:v>
                </c:pt>
                <c:pt idx="4947">
                  <c:v>97.419235369653293</c:v>
                </c:pt>
                <c:pt idx="4948">
                  <c:v>97.417194226558721</c:v>
                </c:pt>
                <c:pt idx="4949">
                  <c:v>97.415958201018114</c:v>
                </c:pt>
                <c:pt idx="4950">
                  <c:v>97.414518061168081</c:v>
                </c:pt>
                <c:pt idx="4951">
                  <c:v>97.413259356259758</c:v>
                </c:pt>
                <c:pt idx="4952">
                  <c:v>97.412193425977037</c:v>
                </c:pt>
                <c:pt idx="4953">
                  <c:v>97.410878022649428</c:v>
                </c:pt>
                <c:pt idx="4954">
                  <c:v>97.409358505012364</c:v>
                </c:pt>
                <c:pt idx="4955">
                  <c:v>97.407884346110734</c:v>
                </c:pt>
                <c:pt idx="4956">
                  <c:v>97.406546263415407</c:v>
                </c:pt>
                <c:pt idx="4957">
                  <c:v>97.404913348939772</c:v>
                </c:pt>
                <c:pt idx="4958">
                  <c:v>97.403280434464108</c:v>
                </c:pt>
                <c:pt idx="4959">
                  <c:v>97.402033069239664</c:v>
                </c:pt>
                <c:pt idx="4960">
                  <c:v>97.400332116660834</c:v>
                </c:pt>
                <c:pt idx="4961">
                  <c:v>97.399198148274976</c:v>
                </c:pt>
                <c:pt idx="4962">
                  <c:v>97.397860065579664</c:v>
                </c:pt>
                <c:pt idx="4963">
                  <c:v>97.396057055846128</c:v>
                </c:pt>
                <c:pt idx="4964">
                  <c:v>97.394707633466965</c:v>
                </c:pt>
                <c:pt idx="4965">
                  <c:v>97.393244814249172</c:v>
                </c:pt>
                <c:pt idx="4966">
                  <c:v>97.391453144199517</c:v>
                </c:pt>
                <c:pt idx="4967">
                  <c:v>97.390523290123085</c:v>
                </c:pt>
                <c:pt idx="4968">
                  <c:v>97.388708940705698</c:v>
                </c:pt>
                <c:pt idx="4969">
                  <c:v>97.387110045281617</c:v>
                </c:pt>
                <c:pt idx="4970">
                  <c:v>97.386871911920579</c:v>
                </c:pt>
                <c:pt idx="4971">
                  <c:v>97.385499810173684</c:v>
                </c:pt>
                <c:pt idx="4972">
                  <c:v>97.383957613168903</c:v>
                </c:pt>
                <c:pt idx="4973">
                  <c:v>97.382540152686573</c:v>
                </c:pt>
                <c:pt idx="4974">
                  <c:v>97.380793841372352</c:v>
                </c:pt>
                <c:pt idx="4975">
                  <c:v>97.378956812587219</c:v>
                </c:pt>
                <c:pt idx="4976">
                  <c:v>97.377550691788755</c:v>
                </c:pt>
                <c:pt idx="4977">
                  <c:v>97.376337345615866</c:v>
                </c:pt>
                <c:pt idx="4978">
                  <c:v>97.375418831223328</c:v>
                </c:pt>
                <c:pt idx="4979">
                  <c:v>97.373241611922452</c:v>
                </c:pt>
                <c:pt idx="4980">
                  <c:v>97.372175681639732</c:v>
                </c:pt>
                <c:pt idx="4981">
                  <c:v>97.370803579892822</c:v>
                </c:pt>
                <c:pt idx="4982">
                  <c:v>97.369420138462075</c:v>
                </c:pt>
                <c:pt idx="4983">
                  <c:v>97.367730525567126</c:v>
                </c:pt>
                <c:pt idx="4984">
                  <c:v>97.366108950775342</c:v>
                </c:pt>
                <c:pt idx="4985">
                  <c:v>97.364453356931961</c:v>
                </c:pt>
                <c:pt idx="4986">
                  <c:v>97.362888480559462</c:v>
                </c:pt>
                <c:pt idx="4987">
                  <c:v>97.361266905767678</c:v>
                </c:pt>
                <c:pt idx="4988">
                  <c:v>97.359679350027463</c:v>
                </c:pt>
                <c:pt idx="4989">
                  <c:v>97.358556721325456</c:v>
                </c:pt>
                <c:pt idx="4990">
                  <c:v>97.356753711591921</c:v>
                </c:pt>
                <c:pt idx="4991">
                  <c:v>97.355279552690305</c:v>
                </c:pt>
                <c:pt idx="4992">
                  <c:v>97.35368065726621</c:v>
                </c:pt>
                <c:pt idx="4993">
                  <c:v>97.352251857100029</c:v>
                </c:pt>
                <c:pt idx="4994">
                  <c:v>97.350562244205079</c:v>
                </c:pt>
                <c:pt idx="4995">
                  <c:v>97.349621050444796</c:v>
                </c:pt>
                <c:pt idx="4996">
                  <c:v>97.348736555103841</c:v>
                </c:pt>
                <c:pt idx="4997">
                  <c:v>97.34798813596916</c:v>
                </c:pt>
                <c:pt idx="4998">
                  <c:v>97.346547996119099</c:v>
                </c:pt>
                <c:pt idx="4999">
                  <c:v>97.344450154605241</c:v>
                </c:pt>
                <c:pt idx="5000">
                  <c:v>97.342953316335908</c:v>
                </c:pt>
                <c:pt idx="5001">
                  <c:v>97.341660592376016</c:v>
                </c:pt>
                <c:pt idx="5002">
                  <c:v>97.340095716003503</c:v>
                </c:pt>
                <c:pt idx="5003">
                  <c:v>97.338270026902279</c:v>
                </c:pt>
                <c:pt idx="5004">
                  <c:v>97.33656907432345</c:v>
                </c:pt>
                <c:pt idx="5005">
                  <c:v>97.334924820163948</c:v>
                </c:pt>
                <c:pt idx="5006">
                  <c:v>97.334233099448568</c:v>
                </c:pt>
                <c:pt idx="5007">
                  <c:v>97.332475448450467</c:v>
                </c:pt>
                <c:pt idx="5008">
                  <c:v>97.330887892710251</c:v>
                </c:pt>
                <c:pt idx="5009">
                  <c:v>97.329209619499181</c:v>
                </c:pt>
                <c:pt idx="5010">
                  <c:v>97.327576705023517</c:v>
                </c:pt>
                <c:pt idx="5011">
                  <c:v>97.326590152527828</c:v>
                </c:pt>
                <c:pt idx="5012">
                  <c:v>97.324719104691127</c:v>
                </c:pt>
                <c:pt idx="5013">
                  <c:v>97.323551117253686</c:v>
                </c:pt>
                <c:pt idx="5014">
                  <c:v>97.322144996455222</c:v>
                </c:pt>
                <c:pt idx="5015">
                  <c:v>97.320251269250818</c:v>
                </c:pt>
                <c:pt idx="5016">
                  <c:v>97.319253377071249</c:v>
                </c:pt>
                <c:pt idx="5017">
                  <c:v>97.318334862678697</c:v>
                </c:pt>
                <c:pt idx="5018">
                  <c:v>97.316441135474307</c:v>
                </c:pt>
                <c:pt idx="5019">
                  <c:v>97.314910278153377</c:v>
                </c:pt>
                <c:pt idx="5020">
                  <c:v>97.31330004304543</c:v>
                </c:pt>
                <c:pt idx="5021">
                  <c:v>97.311360957105606</c:v>
                </c:pt>
                <c:pt idx="5022">
                  <c:v>97.309637325159088</c:v>
                </c:pt>
                <c:pt idx="5023">
                  <c:v>97.308310582147627</c:v>
                </c:pt>
                <c:pt idx="5024">
                  <c:v>97.306643648620394</c:v>
                </c:pt>
                <c:pt idx="5025">
                  <c:v>97.305305565925067</c:v>
                </c:pt>
                <c:pt idx="5026">
                  <c:v>97.304137578487612</c:v>
                </c:pt>
                <c:pt idx="5027">
                  <c:v>97.302447965592691</c:v>
                </c:pt>
                <c:pt idx="5028">
                  <c:v>97.301257298787505</c:v>
                </c:pt>
                <c:pt idx="5029">
                  <c:v>97.300055292298495</c:v>
                </c:pt>
                <c:pt idx="5030">
                  <c:v>97.298592473080717</c:v>
                </c:pt>
                <c:pt idx="5031">
                  <c:v>97.296710085560193</c:v>
                </c:pt>
                <c:pt idx="5032">
                  <c:v>97.294918415510509</c:v>
                </c:pt>
                <c:pt idx="5033">
                  <c:v>97.293489615344313</c:v>
                </c:pt>
                <c:pt idx="5034">
                  <c:v>97.291709284978509</c:v>
                </c:pt>
                <c:pt idx="5035">
                  <c:v>97.290155748289862</c:v>
                </c:pt>
                <c:pt idx="5036">
                  <c:v>97.28886302432997</c:v>
                </c:pt>
                <c:pt idx="5037">
                  <c:v>97.286867239970846</c:v>
                </c:pt>
                <c:pt idx="5038">
                  <c:v>97.286084801784597</c:v>
                </c:pt>
                <c:pt idx="5039">
                  <c:v>97.284293131734913</c:v>
                </c:pt>
                <c:pt idx="5040">
                  <c:v>97.282297347375788</c:v>
                </c:pt>
                <c:pt idx="5041">
                  <c:v>97.281242756776948</c:v>
                </c:pt>
                <c:pt idx="5042">
                  <c:v>97.279246972417809</c:v>
                </c:pt>
                <c:pt idx="5043">
                  <c:v>97.277942908774051</c:v>
                </c:pt>
                <c:pt idx="5044">
                  <c:v>97.276559467343304</c:v>
                </c:pt>
                <c:pt idx="5045">
                  <c:v>97.274994590970806</c:v>
                </c:pt>
                <c:pt idx="5046">
                  <c:v>97.273146222501822</c:v>
                </c:pt>
                <c:pt idx="5047">
                  <c:v>97.271796800122644</c:v>
                </c:pt>
                <c:pt idx="5048">
                  <c:v>97.270798907943089</c:v>
                </c:pt>
                <c:pt idx="5049">
                  <c:v>97.269256710938308</c:v>
                </c:pt>
                <c:pt idx="5050">
                  <c:v>97.26795264729455</c:v>
                </c:pt>
                <c:pt idx="5051">
                  <c:v>97.266206335980314</c:v>
                </c:pt>
                <c:pt idx="5052">
                  <c:v>97.264029116679438</c:v>
                </c:pt>
                <c:pt idx="5053">
                  <c:v>97.262021992636477</c:v>
                </c:pt>
                <c:pt idx="5054">
                  <c:v>97.260593192470282</c:v>
                </c:pt>
                <c:pt idx="5055">
                  <c:v>97.259810754284032</c:v>
                </c:pt>
                <c:pt idx="5056">
                  <c:v>97.257644874667008</c:v>
                </c:pt>
                <c:pt idx="5057">
                  <c:v>97.256488226913419</c:v>
                </c:pt>
                <c:pt idx="5058">
                  <c:v>97.255014068011789</c:v>
                </c:pt>
                <c:pt idx="5059">
                  <c:v>97.253778042471183</c:v>
                </c:pt>
                <c:pt idx="5060">
                  <c:v>97.251952353369958</c:v>
                </c:pt>
                <c:pt idx="5061">
                  <c:v>97.250319438894294</c:v>
                </c:pt>
                <c:pt idx="5062">
                  <c:v>97.248176238645001</c:v>
                </c:pt>
                <c:pt idx="5063">
                  <c:v>97.245216581157877</c:v>
                </c:pt>
                <c:pt idx="5064">
                  <c:v>97.243243476166469</c:v>
                </c:pt>
                <c:pt idx="5065">
                  <c:v>97.24267649197354</c:v>
                </c:pt>
                <c:pt idx="5066">
                  <c:v>97.242336301457783</c:v>
                </c:pt>
                <c:pt idx="5067">
                  <c:v>97.241757977580988</c:v>
                </c:pt>
                <c:pt idx="5068">
                  <c:v>97.240692047298268</c:v>
                </c:pt>
                <c:pt idx="5069">
                  <c:v>97.239285926499804</c:v>
                </c:pt>
                <c:pt idx="5070">
                  <c:v>97.237777748546591</c:v>
                </c:pt>
                <c:pt idx="5071">
                  <c:v>97.236813875418605</c:v>
                </c:pt>
                <c:pt idx="5072">
                  <c:v>97.235509811774861</c:v>
                </c:pt>
                <c:pt idx="5073">
                  <c:v>97.232833646384194</c:v>
                </c:pt>
                <c:pt idx="5074">
                  <c:v>97.231302789063278</c:v>
                </c:pt>
                <c:pt idx="5075">
                  <c:v>97.228989493556099</c:v>
                </c:pt>
                <c:pt idx="5076">
                  <c:v>97.226619499629635</c:v>
                </c:pt>
                <c:pt idx="5077">
                  <c:v>97.22424950570317</c:v>
                </c:pt>
                <c:pt idx="5078">
                  <c:v>97.222117645137743</c:v>
                </c:pt>
                <c:pt idx="5079">
                  <c:v>97.220711524339279</c:v>
                </c:pt>
                <c:pt idx="5080">
                  <c:v>97.219634254372693</c:v>
                </c:pt>
                <c:pt idx="5081">
                  <c:v>97.218239473258066</c:v>
                </c:pt>
                <c:pt idx="5082">
                  <c:v>97.216300387318242</c:v>
                </c:pt>
                <c:pt idx="5083">
                  <c:v>97.215472590396558</c:v>
                </c:pt>
                <c:pt idx="5084">
                  <c:v>97.213873694972492</c:v>
                </c:pt>
                <c:pt idx="5085">
                  <c:v>97.212320158283845</c:v>
                </c:pt>
                <c:pt idx="5086">
                  <c:v>97.210483129498741</c:v>
                </c:pt>
                <c:pt idx="5087">
                  <c:v>97.208838875339225</c:v>
                </c:pt>
                <c:pt idx="5088">
                  <c:v>97.207534811695467</c:v>
                </c:pt>
                <c:pt idx="5089">
                  <c:v>97.20524419555602</c:v>
                </c:pt>
                <c:pt idx="5090">
                  <c:v>97.203327788983913</c:v>
                </c:pt>
                <c:pt idx="5091">
                  <c:v>97.20213712217874</c:v>
                </c:pt>
                <c:pt idx="5092">
                  <c:v>97.200662963277125</c:v>
                </c:pt>
                <c:pt idx="5093">
                  <c:v>97.19896201069831</c:v>
                </c:pt>
                <c:pt idx="5094">
                  <c:v>97.197283737487211</c:v>
                </c:pt>
                <c:pt idx="5095">
                  <c:v>97.195764219850162</c:v>
                </c:pt>
                <c:pt idx="5096">
                  <c:v>97.193779775174889</c:v>
                </c:pt>
                <c:pt idx="5097">
                  <c:v>97.191727292396465</c:v>
                </c:pt>
                <c:pt idx="5098">
                  <c:v>97.189992320766095</c:v>
                </c:pt>
                <c:pt idx="5099">
                  <c:v>97.188427444393582</c:v>
                </c:pt>
                <c:pt idx="5100">
                  <c:v>97.187112041065987</c:v>
                </c:pt>
                <c:pt idx="5101">
                  <c:v>97.185002859868263</c:v>
                </c:pt>
                <c:pt idx="5102">
                  <c:v>97.182791621515818</c:v>
                </c:pt>
                <c:pt idx="5103">
                  <c:v>97.181181386407886</c:v>
                </c:pt>
                <c:pt idx="5104">
                  <c:v>97.180183494228316</c:v>
                </c:pt>
                <c:pt idx="5105">
                  <c:v>97.178788713113704</c:v>
                </c:pt>
                <c:pt idx="5106">
                  <c:v>97.177053741483334</c:v>
                </c:pt>
                <c:pt idx="5107">
                  <c:v>97.17542082700767</c:v>
                </c:pt>
                <c:pt idx="5108">
                  <c:v>97.173992026841489</c:v>
                </c:pt>
                <c:pt idx="5109">
                  <c:v>97.172427150468991</c:v>
                </c:pt>
                <c:pt idx="5110">
                  <c:v>97.171134426509099</c:v>
                </c:pt>
                <c:pt idx="5111">
                  <c:v>97.169819023181489</c:v>
                </c:pt>
                <c:pt idx="5112">
                  <c:v>97.168084051551119</c:v>
                </c:pt>
                <c:pt idx="5113">
                  <c:v>97.166711949804224</c:v>
                </c:pt>
                <c:pt idx="5114">
                  <c:v>97.165317168689597</c:v>
                </c:pt>
                <c:pt idx="5115">
                  <c:v>97.162833777924547</c:v>
                </c:pt>
                <c:pt idx="5116">
                  <c:v>97.160928711036291</c:v>
                </c:pt>
                <c:pt idx="5117">
                  <c:v>97.159114361618876</c:v>
                </c:pt>
                <c:pt idx="5118">
                  <c:v>97.156347478757382</c:v>
                </c:pt>
                <c:pt idx="5119">
                  <c:v>97.154793942068736</c:v>
                </c:pt>
                <c:pt idx="5120">
                  <c:v>97.153138348225355</c:v>
                </c:pt>
                <c:pt idx="5121">
                  <c:v>97.151539452801288</c:v>
                </c:pt>
                <c:pt idx="5122">
                  <c:v>97.149158119190957</c:v>
                </c:pt>
                <c:pt idx="5123">
                  <c:v>97.144418131338028</c:v>
                </c:pt>
                <c:pt idx="5124">
                  <c:v>97.143783109041948</c:v>
                </c:pt>
                <c:pt idx="5125">
                  <c:v>97.146788125264493</c:v>
                </c:pt>
                <c:pt idx="5126">
                  <c:v>97.145642817194783</c:v>
                </c:pt>
                <c:pt idx="5127">
                  <c:v>97.148432379423994</c:v>
                </c:pt>
                <c:pt idx="5128">
                  <c:v>97.138884365614999</c:v>
                </c:pt>
                <c:pt idx="5129">
                  <c:v>97.139519387911079</c:v>
                </c:pt>
                <c:pt idx="5130">
                  <c:v>97.137705038493692</c:v>
                </c:pt>
                <c:pt idx="5131">
                  <c:v>97.136174181172763</c:v>
                </c:pt>
                <c:pt idx="5132">
                  <c:v>97.13462064448413</c:v>
                </c:pt>
                <c:pt idx="5133">
                  <c:v>97.132386726763968</c:v>
                </c:pt>
                <c:pt idx="5134">
                  <c:v>97.130470320191847</c:v>
                </c:pt>
                <c:pt idx="5135">
                  <c:v>97.129483767696129</c:v>
                </c:pt>
                <c:pt idx="5136">
                  <c:v>97.127930231007511</c:v>
                </c:pt>
                <c:pt idx="5137">
                  <c:v>97.126478751473599</c:v>
                </c:pt>
                <c:pt idx="5138">
                  <c:v>97.124834497314083</c:v>
                </c:pt>
                <c:pt idx="5139">
                  <c:v>97.122044935084844</c:v>
                </c:pt>
                <c:pt idx="5140">
                  <c:v>97.12095632543442</c:v>
                </c:pt>
                <c:pt idx="5141">
                  <c:v>97.119187334752453</c:v>
                </c:pt>
                <c:pt idx="5142">
                  <c:v>97.117372985335066</c:v>
                </c:pt>
                <c:pt idx="5143">
                  <c:v>97.115762750227148</c:v>
                </c:pt>
                <c:pt idx="5144">
                  <c:v>97.113800984919578</c:v>
                </c:pt>
                <c:pt idx="5145">
                  <c:v>97.112440222856534</c:v>
                </c:pt>
                <c:pt idx="5146">
                  <c:v>97.111000083006488</c:v>
                </c:pt>
                <c:pt idx="5147">
                  <c:v>97.109151714537518</c:v>
                </c:pt>
                <c:pt idx="5148">
                  <c:v>97.107666215952037</c:v>
                </c:pt>
                <c:pt idx="5149">
                  <c:v>97.10590856495395</c:v>
                </c:pt>
                <c:pt idx="5150">
                  <c:v>97.104230291742837</c:v>
                </c:pt>
                <c:pt idx="5151">
                  <c:v>97.10237058359003</c:v>
                </c:pt>
                <c:pt idx="5152">
                  <c:v>97.100964462791552</c:v>
                </c:pt>
                <c:pt idx="5153">
                  <c:v>97.099365567367471</c:v>
                </c:pt>
                <c:pt idx="5154">
                  <c:v>97.09788006878199</c:v>
                </c:pt>
                <c:pt idx="5155">
                  <c:v>97.096734760712266</c:v>
                </c:pt>
                <c:pt idx="5156">
                  <c:v>97.095011128765734</c:v>
                </c:pt>
                <c:pt idx="5157">
                  <c:v>97.093026684090461</c:v>
                </c:pt>
                <c:pt idx="5158">
                  <c:v>97.090894823525048</c:v>
                </c:pt>
                <c:pt idx="5159">
                  <c:v>97.088989756636778</c:v>
                </c:pt>
                <c:pt idx="5160">
                  <c:v>97.086971292909936</c:v>
                </c:pt>
                <c:pt idx="5161">
                  <c:v>97.085837324524064</c:v>
                </c:pt>
                <c:pt idx="5162">
                  <c:v>97.084170390996832</c:v>
                </c:pt>
                <c:pt idx="5163">
                  <c:v>97.082333362211742</c:v>
                </c:pt>
                <c:pt idx="5164">
                  <c:v>97.08046231437504</c:v>
                </c:pt>
                <c:pt idx="5165">
                  <c:v>97.079634517453357</c:v>
                </c:pt>
                <c:pt idx="5166">
                  <c:v>97.078080980764724</c:v>
                </c:pt>
                <c:pt idx="5167">
                  <c:v>97.076334669450489</c:v>
                </c:pt>
                <c:pt idx="5168">
                  <c:v>97.074463621613788</c:v>
                </c:pt>
                <c:pt idx="5169">
                  <c:v>97.072104967371203</c:v>
                </c:pt>
                <c:pt idx="5170">
                  <c:v>97.069270046406515</c:v>
                </c:pt>
                <c:pt idx="5171">
                  <c:v>97.06742167793756</c:v>
                </c:pt>
                <c:pt idx="5172">
                  <c:v>97.064768191914624</c:v>
                </c:pt>
                <c:pt idx="5173">
                  <c:v>97.0635094870063</c:v>
                </c:pt>
                <c:pt idx="5174">
                  <c:v>97.063588864793317</c:v>
                </c:pt>
                <c:pt idx="5175">
                  <c:v>97.061740496324362</c:v>
                </c:pt>
                <c:pt idx="5176">
                  <c:v>97.060300356474301</c:v>
                </c:pt>
                <c:pt idx="5177">
                  <c:v>97.057964381599405</c:v>
                </c:pt>
                <c:pt idx="5178">
                  <c:v>97.056274768704455</c:v>
                </c:pt>
                <c:pt idx="5179">
                  <c:v>97.054335682764631</c:v>
                </c:pt>
                <c:pt idx="5180">
                  <c:v>97.052589371450409</c:v>
                </c:pt>
                <c:pt idx="5181">
                  <c:v>97.051262628438934</c:v>
                </c:pt>
                <c:pt idx="5182">
                  <c:v>97.050820380768442</c:v>
                </c:pt>
                <c:pt idx="5183">
                  <c:v>97.047985459803755</c:v>
                </c:pt>
                <c:pt idx="5184">
                  <c:v>97.046851491417897</c:v>
                </c:pt>
                <c:pt idx="5185">
                  <c:v>97.044912405478058</c:v>
                </c:pt>
                <c:pt idx="5186">
                  <c:v>97.043313510053991</c:v>
                </c:pt>
                <c:pt idx="5187">
                  <c:v>97.041261027275567</c:v>
                </c:pt>
                <c:pt idx="5188">
                  <c:v>97.039208544497129</c:v>
                </c:pt>
                <c:pt idx="5189">
                  <c:v>97.037484912550624</c:v>
                </c:pt>
                <c:pt idx="5190">
                  <c:v>97.035466448823769</c:v>
                </c:pt>
                <c:pt idx="5191">
                  <c:v>97.033459324780793</c:v>
                </c:pt>
                <c:pt idx="5192">
                  <c:v>97.031678994414989</c:v>
                </c:pt>
                <c:pt idx="5193">
                  <c:v>97.030556365712968</c:v>
                </c:pt>
                <c:pt idx="5194">
                  <c:v>97.02926364175309</c:v>
                </c:pt>
                <c:pt idx="5195">
                  <c:v>97.02692766687818</c:v>
                </c:pt>
                <c:pt idx="5196">
                  <c:v>97.025442168292699</c:v>
                </c:pt>
                <c:pt idx="5197">
                  <c:v>97.023571120456012</c:v>
                </c:pt>
                <c:pt idx="5198">
                  <c:v>97.020645482020484</c:v>
                </c:pt>
                <c:pt idx="5199">
                  <c:v>97.019715627944052</c:v>
                </c:pt>
                <c:pt idx="5200">
                  <c:v>97.018037354732982</c:v>
                </c:pt>
                <c:pt idx="5201">
                  <c:v>97.016098268793144</c:v>
                </c:pt>
                <c:pt idx="5202">
                  <c:v>97.014850903568686</c:v>
                </c:pt>
                <c:pt idx="5203">
                  <c:v>97.01262832553239</c:v>
                </c:pt>
                <c:pt idx="5204">
                  <c:v>97.010984071372889</c:v>
                </c:pt>
                <c:pt idx="5205">
                  <c:v>97.009453214051959</c:v>
                </c:pt>
                <c:pt idx="5206">
                  <c:v>97.007378051905818</c:v>
                </c:pt>
                <c:pt idx="5207">
                  <c:v>97.005688439010868</c:v>
                </c:pt>
                <c:pt idx="5208">
                  <c:v>97.003726673703312</c:v>
                </c:pt>
                <c:pt idx="5209">
                  <c:v>97.001912324285939</c:v>
                </c:pt>
                <c:pt idx="5210">
                  <c:v>96.999406254153158</c:v>
                </c:pt>
                <c:pt idx="5211">
                  <c:v>96.997421809477885</c:v>
                </c:pt>
                <c:pt idx="5212">
                  <c:v>96.995244590177023</c:v>
                </c:pt>
                <c:pt idx="5213">
                  <c:v>96.993827129694679</c:v>
                </c:pt>
                <c:pt idx="5214">
                  <c:v>96.992386989844633</c:v>
                </c:pt>
                <c:pt idx="5215">
                  <c:v>96.991082926200875</c:v>
                </c:pt>
                <c:pt idx="5216">
                  <c:v>96.988678913222842</c:v>
                </c:pt>
                <c:pt idx="5217">
                  <c:v>96.987306811475932</c:v>
                </c:pt>
                <c:pt idx="5218">
                  <c:v>96.985345046168376</c:v>
                </c:pt>
                <c:pt idx="5219">
                  <c:v>96.983337922125415</c:v>
                </c:pt>
                <c:pt idx="5220">
                  <c:v>96.981875102907622</c:v>
                </c:pt>
                <c:pt idx="5221">
                  <c:v>96.980094772541818</c:v>
                </c:pt>
                <c:pt idx="5222">
                  <c:v>96.978586594588606</c:v>
                </c:pt>
                <c:pt idx="5223">
                  <c:v>96.97684028327437</c:v>
                </c:pt>
                <c:pt idx="5224">
                  <c:v>96.975218708482586</c:v>
                </c:pt>
                <c:pt idx="5225">
                  <c:v>96.973030149497859</c:v>
                </c:pt>
                <c:pt idx="5226">
                  <c:v>96.971057044506438</c:v>
                </c:pt>
                <c:pt idx="5227">
                  <c:v>96.969469488766222</c:v>
                </c:pt>
                <c:pt idx="5228">
                  <c:v>96.967326288516944</c:v>
                </c:pt>
                <c:pt idx="5229">
                  <c:v>96.965738732776728</c:v>
                </c:pt>
                <c:pt idx="5230">
                  <c:v>96.963992421462493</c:v>
                </c:pt>
                <c:pt idx="5231">
                  <c:v>96.96231414825138</c:v>
                </c:pt>
                <c:pt idx="5232">
                  <c:v>96.95984209717021</c:v>
                </c:pt>
                <c:pt idx="5233">
                  <c:v>96.958288560481563</c:v>
                </c:pt>
                <c:pt idx="5234">
                  <c:v>96.956735023792916</c:v>
                </c:pt>
                <c:pt idx="5235">
                  <c:v>96.95419493460858</c:v>
                </c:pt>
                <c:pt idx="5236">
                  <c:v>96.952437283610493</c:v>
                </c:pt>
                <c:pt idx="5237">
                  <c:v>96.950849727870278</c:v>
                </c:pt>
                <c:pt idx="5238">
                  <c:v>96.948797245091839</c:v>
                </c:pt>
                <c:pt idx="5239">
                  <c:v>96.947255048087072</c:v>
                </c:pt>
                <c:pt idx="5240">
                  <c:v>96.945452038353537</c:v>
                </c:pt>
                <c:pt idx="5241">
                  <c:v>96.94330883810423</c:v>
                </c:pt>
                <c:pt idx="5242">
                  <c:v>96.940757409236042</c:v>
                </c:pt>
                <c:pt idx="5243">
                  <c:v>96.938806983612338</c:v>
                </c:pt>
                <c:pt idx="5244">
                  <c:v>96.937072011981968</c:v>
                </c:pt>
                <c:pt idx="5245">
                  <c:v>96.935813307073644</c:v>
                </c:pt>
                <c:pt idx="5246">
                  <c:v>96.934384506907463</c:v>
                </c:pt>
                <c:pt idx="5247">
                  <c:v>96.932252646342036</c:v>
                </c:pt>
                <c:pt idx="5248">
                  <c:v>96.930551693763206</c:v>
                </c:pt>
                <c:pt idx="5249">
                  <c:v>96.928306436359208</c:v>
                </c:pt>
                <c:pt idx="5250">
                  <c:v>96.926560125044958</c:v>
                </c:pt>
                <c:pt idx="5251">
                  <c:v>96.925244721717348</c:v>
                </c:pt>
                <c:pt idx="5252">
                  <c:v>96.923555108822399</c:v>
                </c:pt>
                <c:pt idx="5253">
                  <c:v>96.920901622799477</c:v>
                </c:pt>
                <c:pt idx="5254">
                  <c:v>96.919302727375396</c:v>
                </c:pt>
                <c:pt idx="5255">
                  <c:v>96.917261584280851</c:v>
                </c:pt>
                <c:pt idx="5256">
                  <c:v>96.914970968141375</c:v>
                </c:pt>
                <c:pt idx="5257">
                  <c:v>96.912975183782251</c:v>
                </c:pt>
                <c:pt idx="5258">
                  <c:v>96.910934040687707</c:v>
                </c:pt>
                <c:pt idx="5259">
                  <c:v>96.909777392934117</c:v>
                </c:pt>
                <c:pt idx="5260">
                  <c:v>96.907872326045847</c:v>
                </c:pt>
                <c:pt idx="5261">
                  <c:v>96.906035297260729</c:v>
                </c:pt>
                <c:pt idx="5262">
                  <c:v>96.904243627211073</c:v>
                </c:pt>
                <c:pt idx="5263">
                  <c:v>96.902542674632272</c:v>
                </c:pt>
                <c:pt idx="5264">
                  <c:v>96.900342775963679</c:v>
                </c:pt>
                <c:pt idx="5265">
                  <c:v>96.899197467893941</c:v>
                </c:pt>
                <c:pt idx="5266">
                  <c:v>96.897065607328514</c:v>
                </c:pt>
                <c:pt idx="5267">
                  <c:v>96.89522857854341</c:v>
                </c:pt>
                <c:pt idx="5268">
                  <c:v>96.893663702170912</c:v>
                </c:pt>
                <c:pt idx="5269">
                  <c:v>96.891373086031464</c:v>
                </c:pt>
                <c:pt idx="5270">
                  <c:v>96.889490698510912</c:v>
                </c:pt>
                <c:pt idx="5271">
                  <c:v>96.887268120474616</c:v>
                </c:pt>
                <c:pt idx="5272">
                  <c:v>96.885567167895815</c:v>
                </c:pt>
                <c:pt idx="5273">
                  <c:v>96.883820856581565</c:v>
                </c:pt>
                <c:pt idx="5274">
                  <c:v>96.882017846848044</c:v>
                </c:pt>
                <c:pt idx="5275">
                  <c:v>96.879885986282616</c:v>
                </c:pt>
                <c:pt idx="5276">
                  <c:v>96.878241732123101</c:v>
                </c:pt>
                <c:pt idx="5277">
                  <c:v>96.876552119228151</c:v>
                </c:pt>
                <c:pt idx="5278">
                  <c:v>96.874170785617835</c:v>
                </c:pt>
                <c:pt idx="5279">
                  <c:v>96.872186340942562</c:v>
                </c:pt>
                <c:pt idx="5280">
                  <c:v>96.870485388363775</c:v>
                </c:pt>
                <c:pt idx="5281">
                  <c:v>96.868534962740057</c:v>
                </c:pt>
                <c:pt idx="5282">
                  <c:v>96.867196880044744</c:v>
                </c:pt>
                <c:pt idx="5283">
                  <c:v>96.865926835452569</c:v>
                </c:pt>
                <c:pt idx="5284">
                  <c:v>96.863874352674145</c:v>
                </c:pt>
                <c:pt idx="5285">
                  <c:v>96.861719812741001</c:v>
                </c:pt>
                <c:pt idx="5286">
                  <c:v>96.860132257000771</c:v>
                </c:pt>
                <c:pt idx="5287">
                  <c:v>96.857183939197512</c:v>
                </c:pt>
                <c:pt idx="5288">
                  <c:v>96.855290211993122</c:v>
                </c:pt>
                <c:pt idx="5289">
                  <c:v>96.853430503840301</c:v>
                </c:pt>
                <c:pt idx="5290">
                  <c:v>96.851684192526051</c:v>
                </c:pt>
                <c:pt idx="5291">
                  <c:v>96.850187354256718</c:v>
                </c:pt>
                <c:pt idx="5292">
                  <c:v>96.848180230213714</c:v>
                </c:pt>
                <c:pt idx="5293">
                  <c:v>96.847125639614873</c:v>
                </c:pt>
                <c:pt idx="5294">
                  <c:v>96.845424687036072</c:v>
                </c:pt>
                <c:pt idx="5295">
                  <c:v>96.843780432876542</c:v>
                </c:pt>
                <c:pt idx="5296">
                  <c:v>96.841898045356018</c:v>
                </c:pt>
                <c:pt idx="5297">
                  <c:v>96.840083695938617</c:v>
                </c:pt>
                <c:pt idx="5298">
                  <c:v>96.838995086288193</c:v>
                </c:pt>
                <c:pt idx="5299">
                  <c:v>96.837362171812529</c:v>
                </c:pt>
                <c:pt idx="5300">
                  <c:v>96.834765384208907</c:v>
                </c:pt>
                <c:pt idx="5301">
                  <c:v>96.832576825224166</c:v>
                </c:pt>
                <c:pt idx="5302">
                  <c:v>96.830229510665419</c:v>
                </c:pt>
                <c:pt idx="5303">
                  <c:v>96.827507986539345</c:v>
                </c:pt>
                <c:pt idx="5304">
                  <c:v>96.825954449850698</c:v>
                </c:pt>
                <c:pt idx="5305">
                  <c:v>96.824106081381743</c:v>
                </c:pt>
                <c:pt idx="5306">
                  <c:v>96.822291731964341</c:v>
                </c:pt>
                <c:pt idx="5307">
                  <c:v>96.81969494436072</c:v>
                </c:pt>
                <c:pt idx="5308">
                  <c:v>96.817971312414201</c:v>
                </c:pt>
                <c:pt idx="5309">
                  <c:v>96.816088924893648</c:v>
                </c:pt>
                <c:pt idx="5310">
                  <c:v>96.814592086624302</c:v>
                </c:pt>
                <c:pt idx="5311">
                  <c:v>96.812618981632895</c:v>
                </c:pt>
                <c:pt idx="5312">
                  <c:v>96.809364492365447</c:v>
                </c:pt>
                <c:pt idx="5313">
                  <c:v>96.804896656925123</c:v>
                </c:pt>
                <c:pt idx="5314">
                  <c:v>96.803275082133339</c:v>
                </c:pt>
                <c:pt idx="5315">
                  <c:v>96.802322548689204</c:v>
                </c:pt>
                <c:pt idx="5316">
                  <c:v>96.800995805677729</c:v>
                </c:pt>
                <c:pt idx="5317">
                  <c:v>96.799612364246968</c:v>
                </c:pt>
                <c:pt idx="5318">
                  <c:v>96.79794543071975</c:v>
                </c:pt>
                <c:pt idx="5319">
                  <c:v>96.796176440037797</c:v>
                </c:pt>
                <c:pt idx="5320">
                  <c:v>96.79351161433101</c:v>
                </c:pt>
                <c:pt idx="5321">
                  <c:v>96.791368414081703</c:v>
                </c:pt>
                <c:pt idx="5322">
                  <c:v>96.789531385296598</c:v>
                </c:pt>
                <c:pt idx="5323">
                  <c:v>96.787705696195346</c:v>
                </c:pt>
                <c:pt idx="5324">
                  <c:v>96.78617483887443</c:v>
                </c:pt>
                <c:pt idx="5325">
                  <c:v>96.784836756179118</c:v>
                </c:pt>
                <c:pt idx="5326">
                  <c:v>96.782863651187682</c:v>
                </c:pt>
                <c:pt idx="5327">
                  <c:v>96.78109466050573</c:v>
                </c:pt>
                <c:pt idx="5328">
                  <c:v>96.77904217772732</c:v>
                </c:pt>
                <c:pt idx="5329">
                  <c:v>96.777602037877273</c:v>
                </c:pt>
                <c:pt idx="5330">
                  <c:v>96.775662951937434</c:v>
                </c:pt>
                <c:pt idx="5331">
                  <c:v>96.773531091371993</c:v>
                </c:pt>
                <c:pt idx="5332">
                  <c:v>96.771750761006174</c:v>
                </c:pt>
                <c:pt idx="5333">
                  <c:v>96.767883928810377</c:v>
                </c:pt>
                <c:pt idx="5334">
                  <c:v>96.764697477646081</c:v>
                </c:pt>
                <c:pt idx="5335">
                  <c:v>96.763438772737757</c:v>
                </c:pt>
                <c:pt idx="5336">
                  <c:v>96.762191407513313</c:v>
                </c:pt>
                <c:pt idx="5337">
                  <c:v>96.760558493037649</c:v>
                </c:pt>
                <c:pt idx="5338">
                  <c:v>96.759129692871454</c:v>
                </c:pt>
                <c:pt idx="5339">
                  <c:v>96.757632854602122</c:v>
                </c:pt>
                <c:pt idx="5340">
                  <c:v>96.755637070242997</c:v>
                </c:pt>
                <c:pt idx="5341">
                  <c:v>96.753516549361422</c:v>
                </c:pt>
                <c:pt idx="5342">
                  <c:v>96.751520765002297</c:v>
                </c:pt>
                <c:pt idx="5343">
                  <c:v>96.748776561508492</c:v>
                </c:pt>
                <c:pt idx="5344">
                  <c:v>96.747064269245826</c:v>
                </c:pt>
                <c:pt idx="5345">
                  <c:v>96.745374656350862</c:v>
                </c:pt>
                <c:pt idx="5346">
                  <c:v>96.743673703772075</c:v>
                </c:pt>
                <c:pt idx="5347">
                  <c:v>96.74183667498697</c:v>
                </c:pt>
                <c:pt idx="5348">
                  <c:v>96.739591417582943</c:v>
                </c:pt>
                <c:pt idx="5349">
                  <c:v>96.73750491575295</c:v>
                </c:pt>
                <c:pt idx="5350">
                  <c:v>96.736110134638338</c:v>
                </c:pt>
                <c:pt idx="5351">
                  <c:v>96.733706121660305</c:v>
                </c:pt>
                <c:pt idx="5352">
                  <c:v>96.731404165836977</c:v>
                </c:pt>
                <c:pt idx="5353">
                  <c:v>96.729521778316425</c:v>
                </c:pt>
                <c:pt idx="5354">
                  <c:v>96.72732187964786</c:v>
                </c:pt>
                <c:pt idx="5355">
                  <c:v>96.725552888965908</c:v>
                </c:pt>
                <c:pt idx="5356">
                  <c:v>96.722888063259106</c:v>
                </c:pt>
                <c:pt idx="5357">
                  <c:v>96.721062374157853</c:v>
                </c:pt>
                <c:pt idx="5358">
                  <c:v>96.718749078650674</c:v>
                </c:pt>
                <c:pt idx="5359">
                  <c:v>96.716503821246675</c:v>
                </c:pt>
                <c:pt idx="5360">
                  <c:v>96.714882246454863</c:v>
                </c:pt>
                <c:pt idx="5361">
                  <c:v>96.711559719084278</c:v>
                </c:pt>
                <c:pt idx="5362">
                  <c:v>96.708384607603847</c:v>
                </c:pt>
                <c:pt idx="5363">
                  <c:v>96.707148582063255</c:v>
                </c:pt>
                <c:pt idx="5364">
                  <c:v>96.705787820000225</c:v>
                </c:pt>
                <c:pt idx="5365">
                  <c:v>96.704370359517881</c:v>
                </c:pt>
                <c:pt idx="5366">
                  <c:v>96.703066295874123</c:v>
                </c:pt>
                <c:pt idx="5367">
                  <c:v>96.701376682979188</c:v>
                </c:pt>
                <c:pt idx="5368">
                  <c:v>96.699290181149181</c:v>
                </c:pt>
                <c:pt idx="5369">
                  <c:v>96.697226358686891</c:v>
                </c:pt>
                <c:pt idx="5370">
                  <c:v>96.695650142630541</c:v>
                </c:pt>
                <c:pt idx="5371">
                  <c:v>96.693767755110002</c:v>
                </c:pt>
                <c:pt idx="5372">
                  <c:v>96.691579196125275</c:v>
                </c:pt>
                <c:pt idx="5373">
                  <c:v>96.690286472165383</c:v>
                </c:pt>
                <c:pt idx="5374">
                  <c:v>96.68851748148343</c:v>
                </c:pt>
                <c:pt idx="5375">
                  <c:v>96.686691792382192</c:v>
                </c:pt>
                <c:pt idx="5376">
                  <c:v>96.684491893713584</c:v>
                </c:pt>
                <c:pt idx="5377">
                  <c:v>96.682779601450946</c:v>
                </c:pt>
                <c:pt idx="5378">
                  <c:v>96.680908553614245</c:v>
                </c:pt>
                <c:pt idx="5379">
                  <c:v>96.678799372416535</c:v>
                </c:pt>
                <c:pt idx="5380">
                  <c:v>96.676350000703053</c:v>
                </c:pt>
                <c:pt idx="5381">
                  <c:v>96.674955219588441</c:v>
                </c:pt>
                <c:pt idx="5382">
                  <c:v>96.672505847874973</c:v>
                </c:pt>
                <c:pt idx="5383">
                  <c:v>96.669602888807134</c:v>
                </c:pt>
                <c:pt idx="5384">
                  <c:v>96.667176196461384</c:v>
                </c:pt>
                <c:pt idx="5385">
                  <c:v>96.664851561270353</c:v>
                </c:pt>
                <c:pt idx="5386">
                  <c:v>96.663343383317155</c:v>
                </c:pt>
                <c:pt idx="5387">
                  <c:v>96.661392957693451</c:v>
                </c:pt>
                <c:pt idx="5388">
                  <c:v>96.659476551121344</c:v>
                </c:pt>
                <c:pt idx="5389">
                  <c:v>96.658410620838609</c:v>
                </c:pt>
                <c:pt idx="5390">
                  <c:v>96.655031395048738</c:v>
                </c:pt>
                <c:pt idx="5391">
                  <c:v>96.65345517899236</c:v>
                </c:pt>
                <c:pt idx="5392">
                  <c:v>96.651311978743095</c:v>
                </c:pt>
                <c:pt idx="5393">
                  <c:v>96.649474949957977</c:v>
                </c:pt>
                <c:pt idx="5394">
                  <c:v>96.647728638643727</c:v>
                </c:pt>
                <c:pt idx="5395">
                  <c:v>96.645766873336186</c:v>
                </c:pt>
                <c:pt idx="5396">
                  <c:v>96.643351520674287</c:v>
                </c:pt>
                <c:pt idx="5397">
                  <c:v>96.641525831573034</c:v>
                </c:pt>
                <c:pt idx="5398">
                  <c:v>96.639847558361964</c:v>
                </c:pt>
                <c:pt idx="5399">
                  <c:v>96.637012637397262</c:v>
                </c:pt>
                <c:pt idx="5400">
                  <c:v>96.635175608612172</c:v>
                </c:pt>
                <c:pt idx="5401">
                  <c:v>96.632658198795554</c:v>
                </c:pt>
                <c:pt idx="5402">
                  <c:v>96.630979925584455</c:v>
                </c:pt>
                <c:pt idx="5403">
                  <c:v>96.629142896799351</c:v>
                </c:pt>
                <c:pt idx="5404">
                  <c:v>96.626784242556738</c:v>
                </c:pt>
                <c:pt idx="5405">
                  <c:v>96.624811137565331</c:v>
                </c:pt>
                <c:pt idx="5406">
                  <c:v>96.622509181742018</c:v>
                </c:pt>
                <c:pt idx="5407">
                  <c:v>96.620434019595862</c:v>
                </c:pt>
                <c:pt idx="5408">
                  <c:v>96.618211441559581</c:v>
                </c:pt>
                <c:pt idx="5409">
                  <c:v>96.615920825420133</c:v>
                </c:pt>
                <c:pt idx="5410">
                  <c:v>96.614151834738166</c:v>
                </c:pt>
                <c:pt idx="5411">
                  <c:v>96.612496240894799</c:v>
                </c:pt>
                <c:pt idx="5412">
                  <c:v>96.610194285071486</c:v>
                </c:pt>
                <c:pt idx="5413">
                  <c:v>96.607620176835567</c:v>
                </c:pt>
                <c:pt idx="5414">
                  <c:v>96.60559037342486</c:v>
                </c:pt>
                <c:pt idx="5415">
                  <c:v>96.604002817684645</c:v>
                </c:pt>
                <c:pt idx="5416">
                  <c:v>96.601700861861332</c:v>
                </c:pt>
                <c:pt idx="5417">
                  <c:v>96.599659718766759</c:v>
                </c:pt>
                <c:pt idx="5418">
                  <c:v>96.5976185756722</c:v>
                </c:pt>
                <c:pt idx="5419">
                  <c:v>96.595498054790625</c:v>
                </c:pt>
                <c:pt idx="5420">
                  <c:v>96.594159972095312</c:v>
                </c:pt>
                <c:pt idx="5421">
                  <c:v>96.591563184491662</c:v>
                </c:pt>
                <c:pt idx="5422">
                  <c:v>96.588728263526988</c:v>
                </c:pt>
                <c:pt idx="5423">
                  <c:v>96.586505685490692</c:v>
                </c:pt>
                <c:pt idx="5424">
                  <c:v>96.584385164609117</c:v>
                </c:pt>
                <c:pt idx="5425">
                  <c:v>96.582423399301561</c:v>
                </c:pt>
                <c:pt idx="5426">
                  <c:v>96.579645176756188</c:v>
                </c:pt>
                <c:pt idx="5427">
                  <c:v>96.577978243228955</c:v>
                </c:pt>
                <c:pt idx="5428">
                  <c:v>96.575528871515488</c:v>
                </c:pt>
                <c:pt idx="5429">
                  <c:v>96.573102179169737</c:v>
                </c:pt>
                <c:pt idx="5430">
                  <c:v>96.572421798138194</c:v>
                </c:pt>
                <c:pt idx="5431">
                  <c:v>96.570720845559393</c:v>
                </c:pt>
                <c:pt idx="5432">
                  <c:v>96.568883816774303</c:v>
                </c:pt>
                <c:pt idx="5433">
                  <c:v>96.56684267367973</c:v>
                </c:pt>
                <c:pt idx="5434">
                  <c:v>96.5653118163588</c:v>
                </c:pt>
                <c:pt idx="5435">
                  <c:v>96.563701581250882</c:v>
                </c:pt>
                <c:pt idx="5436">
                  <c:v>96.561388285743703</c:v>
                </c:pt>
                <c:pt idx="5437">
                  <c:v>96.558814177507784</c:v>
                </c:pt>
                <c:pt idx="5438">
                  <c:v>96.556387485162034</c:v>
                </c:pt>
                <c:pt idx="5439">
                  <c:v>96.554006151551704</c:v>
                </c:pt>
                <c:pt idx="5440">
                  <c:v>96.551965008457131</c:v>
                </c:pt>
                <c:pt idx="5441">
                  <c:v>96.550853719438976</c:v>
                </c:pt>
                <c:pt idx="5442">
                  <c:v>96.54847238582866</c:v>
                </c:pt>
                <c:pt idx="5443">
                  <c:v>96.546952868191596</c:v>
                </c:pt>
                <c:pt idx="5444">
                  <c:v>96.545013782251758</c:v>
                </c:pt>
                <c:pt idx="5445">
                  <c:v>96.541850010455192</c:v>
                </c:pt>
                <c:pt idx="5446">
                  <c:v>96.540001641986223</c:v>
                </c:pt>
                <c:pt idx="5447">
                  <c:v>96.538096575097953</c:v>
                </c:pt>
                <c:pt idx="5448">
                  <c:v>96.536134809790411</c:v>
                </c:pt>
                <c:pt idx="5449">
                  <c:v>96.53384419365095</c:v>
                </c:pt>
                <c:pt idx="5450">
                  <c:v>96.53205252360128</c:v>
                </c:pt>
                <c:pt idx="5451">
                  <c:v>96.530215494816176</c:v>
                </c:pt>
                <c:pt idx="5452">
                  <c:v>96.52851454223736</c:v>
                </c:pt>
                <c:pt idx="5453">
                  <c:v>96.526348662620364</c:v>
                </c:pt>
                <c:pt idx="5454">
                  <c:v>96.523173551139934</c:v>
                </c:pt>
                <c:pt idx="5455">
                  <c:v>96.521336522354815</c:v>
                </c:pt>
                <c:pt idx="5456">
                  <c:v>96.519658249143731</c:v>
                </c:pt>
                <c:pt idx="5457">
                  <c:v>96.517673804468458</c:v>
                </c:pt>
                <c:pt idx="5458">
                  <c:v>96.515700699477065</c:v>
                </c:pt>
                <c:pt idx="5459">
                  <c:v>96.513648216698641</c:v>
                </c:pt>
                <c:pt idx="5460">
                  <c:v>96.510711238579233</c:v>
                </c:pt>
                <c:pt idx="5461">
                  <c:v>96.508636076433106</c:v>
                </c:pt>
                <c:pt idx="5462">
                  <c:v>96.506810387331853</c:v>
                </c:pt>
                <c:pt idx="5463">
                  <c:v>96.504905320443584</c:v>
                </c:pt>
                <c:pt idx="5464">
                  <c:v>96.503113650393914</c:v>
                </c:pt>
                <c:pt idx="5465">
                  <c:v>96.50127662160881</c:v>
                </c:pt>
                <c:pt idx="5466">
                  <c:v>96.499564329346157</c:v>
                </c:pt>
                <c:pt idx="5467">
                  <c:v>96.497239694155112</c:v>
                </c:pt>
                <c:pt idx="5468">
                  <c:v>96.495028455802682</c:v>
                </c:pt>
                <c:pt idx="5469">
                  <c:v>96.493009992075827</c:v>
                </c:pt>
                <c:pt idx="5470">
                  <c:v>96.490855452142682</c:v>
                </c:pt>
                <c:pt idx="5471">
                  <c:v>96.488666893157955</c:v>
                </c:pt>
                <c:pt idx="5472">
                  <c:v>96.485695895986964</c:v>
                </c:pt>
                <c:pt idx="5473">
                  <c:v>96.48375681004714</c:v>
                </c:pt>
                <c:pt idx="5474">
                  <c:v>96.482917673441591</c:v>
                </c:pt>
                <c:pt idx="5475">
                  <c:v>96.481023946237201</c:v>
                </c:pt>
                <c:pt idx="5476">
                  <c:v>96.478665291994588</c:v>
                </c:pt>
                <c:pt idx="5477">
                  <c:v>96.476465393325995</c:v>
                </c:pt>
                <c:pt idx="5478">
                  <c:v>96.473641812045187</c:v>
                </c:pt>
                <c:pt idx="5479">
                  <c:v>96.471124402228568</c:v>
                </c:pt>
                <c:pt idx="5480">
                  <c:v>96.468901824192258</c:v>
                </c:pt>
                <c:pt idx="5481">
                  <c:v>96.467643119283949</c:v>
                </c:pt>
                <c:pt idx="5482">
                  <c:v>96.46564733492481</c:v>
                </c:pt>
                <c:pt idx="5483">
                  <c:v>96.463492794991652</c:v>
                </c:pt>
                <c:pt idx="5484">
                  <c:v>96.46127021695537</c:v>
                </c:pt>
                <c:pt idx="5485">
                  <c:v>96.458457975358399</c:v>
                </c:pt>
                <c:pt idx="5486">
                  <c:v>96.456280756057538</c:v>
                </c:pt>
                <c:pt idx="5487">
                  <c:v>96.454897314626791</c:v>
                </c:pt>
                <c:pt idx="5488">
                  <c:v>96.452357225442441</c:v>
                </c:pt>
                <c:pt idx="5489">
                  <c:v>96.450542876025054</c:v>
                </c:pt>
                <c:pt idx="5490">
                  <c:v>96.449272831432879</c:v>
                </c:pt>
                <c:pt idx="5491">
                  <c:v>96.44675542161626</c:v>
                </c:pt>
                <c:pt idx="5492">
                  <c:v>96.444589541999235</c:v>
                </c:pt>
                <c:pt idx="5493">
                  <c:v>96.442763852897983</c:v>
                </c:pt>
                <c:pt idx="5494">
                  <c:v>96.441006201899896</c:v>
                </c:pt>
                <c:pt idx="5495">
                  <c:v>96.438658887341148</c:v>
                </c:pt>
                <c:pt idx="5496">
                  <c:v>96.436390950569404</c:v>
                </c:pt>
                <c:pt idx="5497">
                  <c:v>96.433907559804354</c:v>
                </c:pt>
                <c:pt idx="5498">
                  <c:v>96.432036511967681</c:v>
                </c:pt>
                <c:pt idx="5499">
                  <c:v>96.429473743415599</c:v>
                </c:pt>
                <c:pt idx="5500">
                  <c:v>96.428067622617135</c:v>
                </c:pt>
                <c:pt idx="5501">
                  <c:v>96.426593463715491</c:v>
                </c:pt>
                <c:pt idx="5502">
                  <c:v>96.425901743000125</c:v>
                </c:pt>
                <c:pt idx="5503">
                  <c:v>96.419596878774684</c:v>
                </c:pt>
                <c:pt idx="5504">
                  <c:v>96.417260903899816</c:v>
                </c:pt>
                <c:pt idx="5505">
                  <c:v>96.414686795663883</c:v>
                </c:pt>
                <c:pt idx="5506">
                  <c:v>96.415707367211169</c:v>
                </c:pt>
                <c:pt idx="5507">
                  <c:v>96.414686795663883</c:v>
                </c:pt>
                <c:pt idx="5508">
                  <c:v>96.413099239923667</c:v>
                </c:pt>
                <c:pt idx="5509">
                  <c:v>96.410990058725972</c:v>
                </c:pt>
                <c:pt idx="5510">
                  <c:v>96.408994274366833</c:v>
                </c:pt>
                <c:pt idx="5511">
                  <c:v>96.406941791588395</c:v>
                </c:pt>
                <c:pt idx="5512">
                  <c:v>96.405070743751722</c:v>
                </c:pt>
                <c:pt idx="5513">
                  <c:v>96.402258502154751</c:v>
                </c:pt>
                <c:pt idx="5514">
                  <c:v>96.399185447829055</c:v>
                </c:pt>
                <c:pt idx="5515">
                  <c:v>96.396067034767924</c:v>
                </c:pt>
                <c:pt idx="5516">
                  <c:v>96.392801205816625</c:v>
                </c:pt>
                <c:pt idx="5517">
                  <c:v>96.390487910309446</c:v>
                </c:pt>
                <c:pt idx="5518">
                  <c:v>96.388333370376301</c:v>
                </c:pt>
                <c:pt idx="5519">
                  <c:v>96.386292227281729</c:v>
                </c:pt>
                <c:pt idx="5520">
                  <c:v>96.383729458729675</c:v>
                </c:pt>
                <c:pt idx="5521">
                  <c:v>96.381779033105971</c:v>
                </c:pt>
                <c:pt idx="5522">
                  <c:v>96.380406931359076</c:v>
                </c:pt>
                <c:pt idx="5523">
                  <c:v>96.377742105652274</c:v>
                </c:pt>
                <c:pt idx="5524">
                  <c:v>96.37570096255773</c:v>
                </c:pt>
                <c:pt idx="5525">
                  <c:v>96.373274270211965</c:v>
                </c:pt>
                <c:pt idx="5526">
                  <c:v>96.371233127117407</c:v>
                </c:pt>
                <c:pt idx="5527">
                  <c:v>96.368987869713379</c:v>
                </c:pt>
                <c:pt idx="5528">
                  <c:v>96.366447780529043</c:v>
                </c:pt>
                <c:pt idx="5529">
                  <c:v>96.364814866053379</c:v>
                </c:pt>
                <c:pt idx="5530">
                  <c:v>96.362728364223386</c:v>
                </c:pt>
                <c:pt idx="5531">
                  <c:v>96.361095449747737</c:v>
                </c:pt>
                <c:pt idx="5532">
                  <c:v>96.358294547834646</c:v>
                </c:pt>
                <c:pt idx="5533">
                  <c:v>96.355833836437299</c:v>
                </c:pt>
                <c:pt idx="5534">
                  <c:v>96.353826712394323</c:v>
                </c:pt>
                <c:pt idx="5535">
                  <c:v>96.351366000996975</c:v>
                </c:pt>
                <c:pt idx="5536">
                  <c:v>96.348939308651211</c:v>
                </c:pt>
                <c:pt idx="5537">
                  <c:v>96.347623905323616</c:v>
                </c:pt>
                <c:pt idx="5538">
                  <c:v>96.345798216222377</c:v>
                </c:pt>
                <c:pt idx="5539">
                  <c:v>96.343620996921516</c:v>
                </c:pt>
                <c:pt idx="5540">
                  <c:v>96.341205644259603</c:v>
                </c:pt>
                <c:pt idx="5541">
                  <c:v>96.338654215391401</c:v>
                </c:pt>
                <c:pt idx="5542">
                  <c:v>96.336998621548034</c:v>
                </c:pt>
                <c:pt idx="5543">
                  <c:v>96.335309008653098</c:v>
                </c:pt>
                <c:pt idx="5544">
                  <c:v>96.332666862314014</c:v>
                </c:pt>
                <c:pt idx="5545">
                  <c:v>96.330795814477327</c:v>
                </c:pt>
                <c:pt idx="5546">
                  <c:v>96.328301084028411</c:v>
                </c:pt>
                <c:pt idx="5547">
                  <c:v>96.325840372631077</c:v>
                </c:pt>
                <c:pt idx="5548">
                  <c:v>96.323833248588087</c:v>
                </c:pt>
                <c:pt idx="5549">
                  <c:v>96.322404448421892</c:v>
                </c:pt>
                <c:pt idx="5550">
                  <c:v>96.320057133863145</c:v>
                </c:pt>
                <c:pt idx="5551">
                  <c:v>96.317562403414243</c:v>
                </c:pt>
                <c:pt idx="5552">
                  <c:v>96.314228536359792</c:v>
                </c:pt>
                <c:pt idx="5553">
                  <c:v>96.312289450419968</c:v>
                </c:pt>
                <c:pt idx="5554">
                  <c:v>96.310996726460075</c:v>
                </c:pt>
                <c:pt idx="5555">
                  <c:v>96.309250415145826</c:v>
                </c:pt>
                <c:pt idx="5556">
                  <c:v>96.307209272051267</c:v>
                </c:pt>
                <c:pt idx="5557">
                  <c:v>96.30545162105318</c:v>
                </c:pt>
                <c:pt idx="5558">
                  <c:v>96.303149665229853</c:v>
                </c:pt>
                <c:pt idx="5559">
                  <c:v>96.300280725213597</c:v>
                </c:pt>
                <c:pt idx="5560">
                  <c:v>96.298171544015887</c:v>
                </c:pt>
                <c:pt idx="5561">
                  <c:v>96.296085042185894</c:v>
                </c:pt>
                <c:pt idx="5562">
                  <c:v>96.294009880039738</c:v>
                </c:pt>
                <c:pt idx="5563">
                  <c:v>96.292342946512534</c:v>
                </c:pt>
                <c:pt idx="5564">
                  <c:v>96.290222425630958</c:v>
                </c:pt>
                <c:pt idx="5565">
                  <c:v>96.287886450756062</c:v>
                </c:pt>
                <c:pt idx="5566">
                  <c:v>96.286230856912681</c:v>
                </c:pt>
                <c:pt idx="5567">
                  <c:v>96.283486653418876</c:v>
                </c:pt>
                <c:pt idx="5568">
                  <c:v>96.28073111024122</c:v>
                </c:pt>
                <c:pt idx="5569">
                  <c:v>96.278814703669113</c:v>
                </c:pt>
                <c:pt idx="5570">
                  <c:v>96.276852938361557</c:v>
                </c:pt>
                <c:pt idx="5571">
                  <c:v>96.275061268311873</c:v>
                </c:pt>
                <c:pt idx="5572">
                  <c:v>96.270944963071173</c:v>
                </c:pt>
                <c:pt idx="5573">
                  <c:v>96.268756404086446</c:v>
                </c:pt>
                <c:pt idx="5574">
                  <c:v>96.266885356249787</c:v>
                </c:pt>
                <c:pt idx="5575">
                  <c:v>96.264832873471335</c:v>
                </c:pt>
                <c:pt idx="5576">
                  <c:v>96.263494790776036</c:v>
                </c:pt>
                <c:pt idx="5577">
                  <c:v>96.261056758746406</c:v>
                </c:pt>
                <c:pt idx="5578">
                  <c:v>96.258845520393962</c:v>
                </c:pt>
                <c:pt idx="5579">
                  <c:v>96.25698581224114</c:v>
                </c:pt>
                <c:pt idx="5580">
                  <c:v>96.255477634287942</c:v>
                </c:pt>
                <c:pt idx="5581">
                  <c:v>96.253050941942192</c:v>
                </c:pt>
                <c:pt idx="5582">
                  <c:v>96.251236592524776</c:v>
                </c:pt>
                <c:pt idx="5583">
                  <c:v>96.248889277966043</c:v>
                </c:pt>
                <c:pt idx="5584">
                  <c:v>96.246882153923039</c:v>
                </c:pt>
                <c:pt idx="5585">
                  <c:v>96.244841010828495</c:v>
                </c:pt>
                <c:pt idx="5586">
                  <c:v>96.243230775720562</c:v>
                </c:pt>
                <c:pt idx="5587">
                  <c:v>96.241053556419686</c:v>
                </c:pt>
                <c:pt idx="5588">
                  <c:v>96.239114470479862</c:v>
                </c:pt>
                <c:pt idx="5589">
                  <c:v>96.231460183875228</c:v>
                </c:pt>
                <c:pt idx="5590">
                  <c:v>96.234159028633613</c:v>
                </c:pt>
                <c:pt idx="5591">
                  <c:v>96.234272425472199</c:v>
                </c:pt>
                <c:pt idx="5592">
                  <c:v>96.233308552344198</c:v>
                </c:pt>
                <c:pt idx="5593">
                  <c:v>96.233161136454044</c:v>
                </c:pt>
                <c:pt idx="5594">
                  <c:v>96.226073834042353</c:v>
                </c:pt>
                <c:pt idx="5595">
                  <c:v>96.224440919566717</c:v>
                </c:pt>
                <c:pt idx="5596">
                  <c:v>96.222218341530407</c:v>
                </c:pt>
                <c:pt idx="5597">
                  <c:v>96.219871026971674</c:v>
                </c:pt>
                <c:pt idx="5598">
                  <c:v>96.217228880632604</c:v>
                </c:pt>
                <c:pt idx="5599">
                  <c:v>96.215108359751014</c:v>
                </c:pt>
                <c:pt idx="5600">
                  <c:v>96.213146594443472</c:v>
                </c:pt>
                <c:pt idx="5601">
                  <c:v>96.211184829135902</c:v>
                </c:pt>
                <c:pt idx="5602">
                  <c:v>96.207794263662166</c:v>
                </c:pt>
                <c:pt idx="5603">
                  <c:v>96.20551498720657</c:v>
                </c:pt>
                <c:pt idx="5604">
                  <c:v>96.203110974228522</c:v>
                </c:pt>
                <c:pt idx="5605">
                  <c:v>96.200843037456778</c:v>
                </c:pt>
                <c:pt idx="5606">
                  <c:v>96.199096726142557</c:v>
                </c:pt>
                <c:pt idx="5607">
                  <c:v>96.196930846525547</c:v>
                </c:pt>
                <c:pt idx="5608">
                  <c:v>96.193869131883702</c:v>
                </c:pt>
                <c:pt idx="5609">
                  <c:v>96.192281576143472</c:v>
                </c:pt>
                <c:pt idx="5610">
                  <c:v>96.190421867990665</c:v>
                </c:pt>
                <c:pt idx="5611">
                  <c:v>96.188380724896092</c:v>
                </c:pt>
                <c:pt idx="5612">
                  <c:v>96.186940585046031</c:v>
                </c:pt>
                <c:pt idx="5613">
                  <c:v>96.185523124563716</c:v>
                </c:pt>
                <c:pt idx="5614">
                  <c:v>96.18203050193523</c:v>
                </c:pt>
                <c:pt idx="5615">
                  <c:v>96.182983035379351</c:v>
                </c:pt>
                <c:pt idx="5616">
                  <c:v>96.178333764997305</c:v>
                </c:pt>
                <c:pt idx="5617">
                  <c:v>96.175952431386975</c:v>
                </c:pt>
                <c:pt idx="5618">
                  <c:v>96.172709281803392</c:v>
                </c:pt>
                <c:pt idx="5619">
                  <c:v>96.169738284632416</c:v>
                </c:pt>
                <c:pt idx="5620">
                  <c:v>96.169500151271365</c:v>
                </c:pt>
                <c:pt idx="5621">
                  <c:v>96.166483795364968</c:v>
                </c:pt>
                <c:pt idx="5622">
                  <c:v>96.165043655514921</c:v>
                </c:pt>
                <c:pt idx="5623">
                  <c:v>96.162582944117574</c:v>
                </c:pt>
                <c:pt idx="5624">
                  <c:v>96.160246969242706</c:v>
                </c:pt>
                <c:pt idx="5625">
                  <c:v>96.158217165831985</c:v>
                </c:pt>
                <c:pt idx="5626">
                  <c:v>96.1556884163315</c:v>
                </c:pt>
                <c:pt idx="5627">
                  <c:v>96.153885406597965</c:v>
                </c:pt>
                <c:pt idx="5628">
                  <c:v>96.151617469826235</c:v>
                </c:pt>
                <c:pt idx="5629">
                  <c:v>96.149428910841522</c:v>
                </c:pt>
                <c:pt idx="5630">
                  <c:v>96.147115615334343</c:v>
                </c:pt>
                <c:pt idx="5631">
                  <c:v>96.145074472239784</c:v>
                </c:pt>
                <c:pt idx="5632">
                  <c:v>96.142817875151891</c:v>
                </c:pt>
                <c:pt idx="5633">
                  <c:v>96.140493239960861</c:v>
                </c:pt>
                <c:pt idx="5634">
                  <c:v>96.139336592207286</c:v>
                </c:pt>
                <c:pt idx="5635">
                  <c:v>96.137170712590262</c:v>
                </c:pt>
                <c:pt idx="5636">
                  <c:v>96.134653302773643</c:v>
                </c:pt>
                <c:pt idx="5637">
                  <c:v>96.13261215967907</c:v>
                </c:pt>
                <c:pt idx="5638">
                  <c:v>96.130967905519569</c:v>
                </c:pt>
                <c:pt idx="5639">
                  <c:v>96.128756667167124</c:v>
                </c:pt>
                <c:pt idx="5640">
                  <c:v>96.12660212723398</c:v>
                </c:pt>
                <c:pt idx="5641">
                  <c:v>96.124923854022882</c:v>
                </c:pt>
                <c:pt idx="5642">
                  <c:v>96.1226445775673</c:v>
                </c:pt>
                <c:pt idx="5643">
                  <c:v>96.120399320163273</c:v>
                </c:pt>
                <c:pt idx="5644">
                  <c:v>96.117519040463165</c:v>
                </c:pt>
                <c:pt idx="5645">
                  <c:v>96.114797516337077</c:v>
                </c:pt>
                <c:pt idx="5646">
                  <c:v>96.112336804939758</c:v>
                </c:pt>
                <c:pt idx="5647">
                  <c:v>96.110329680896754</c:v>
                </c:pt>
                <c:pt idx="5648">
                  <c:v>96.108141121912041</c:v>
                </c:pt>
                <c:pt idx="5649">
                  <c:v>96.105317540631219</c:v>
                </c:pt>
                <c:pt idx="5650">
                  <c:v>96.103117641962626</c:v>
                </c:pt>
                <c:pt idx="5651">
                  <c:v>96.101110517919651</c:v>
                </c:pt>
                <c:pt idx="5652">
                  <c:v>96.098933298618789</c:v>
                </c:pt>
                <c:pt idx="5653">
                  <c:v>96.096279812595839</c:v>
                </c:pt>
                <c:pt idx="5654">
                  <c:v>96.094476802862317</c:v>
                </c:pt>
                <c:pt idx="5655">
                  <c:v>96.092651113761065</c:v>
                </c:pt>
                <c:pt idx="5656">
                  <c:v>96.0902811198346</c:v>
                </c:pt>
                <c:pt idx="5657">
                  <c:v>96.08876160219755</c:v>
                </c:pt>
                <c:pt idx="5658">
                  <c:v>96.086652420999812</c:v>
                </c:pt>
                <c:pt idx="5659">
                  <c:v>96.08458859853755</c:v>
                </c:pt>
                <c:pt idx="5660">
                  <c:v>96.082105207772486</c:v>
                </c:pt>
                <c:pt idx="5661">
                  <c:v>96.079451721749564</c:v>
                </c:pt>
                <c:pt idx="5662">
                  <c:v>96.077557994545145</c:v>
                </c:pt>
                <c:pt idx="5663">
                  <c:v>96.074983886309241</c:v>
                </c:pt>
                <c:pt idx="5664">
                  <c:v>96.073135517840271</c:v>
                </c:pt>
                <c:pt idx="5665">
                  <c:v>96.070663466759072</c:v>
                </c:pt>
                <c:pt idx="5666">
                  <c:v>96.068395529987342</c:v>
                </c:pt>
                <c:pt idx="5667">
                  <c:v>96.065821421751409</c:v>
                </c:pt>
                <c:pt idx="5668">
                  <c:v>96.063496786560393</c:v>
                </c:pt>
                <c:pt idx="5669">
                  <c:v>96.061659757775288</c:v>
                </c:pt>
                <c:pt idx="5670">
                  <c:v>96.059244405113375</c:v>
                </c:pt>
                <c:pt idx="5671">
                  <c:v>96.056817712767625</c:v>
                </c:pt>
                <c:pt idx="5672">
                  <c:v>96.054787909356904</c:v>
                </c:pt>
                <c:pt idx="5673">
                  <c:v>96.052633369423759</c:v>
                </c:pt>
                <c:pt idx="5674">
                  <c:v>96.050535527909901</c:v>
                </c:pt>
                <c:pt idx="5675">
                  <c:v>96.048256251454319</c:v>
                </c:pt>
                <c:pt idx="5676">
                  <c:v>96.045886257527854</c:v>
                </c:pt>
                <c:pt idx="5677">
                  <c:v>96.04367501917541</c:v>
                </c:pt>
                <c:pt idx="5678">
                  <c:v>96.041747272919437</c:v>
                </c:pt>
                <c:pt idx="5679">
                  <c:v>96.039524694883113</c:v>
                </c:pt>
                <c:pt idx="5680">
                  <c:v>96.037540250207869</c:v>
                </c:pt>
                <c:pt idx="5681">
                  <c:v>96.035884656364487</c:v>
                </c:pt>
                <c:pt idx="5682">
                  <c:v>96.033730116431343</c:v>
                </c:pt>
                <c:pt idx="5683">
                  <c:v>96.030974573253687</c:v>
                </c:pt>
                <c:pt idx="5684">
                  <c:v>96.029001468262251</c:v>
                </c:pt>
                <c:pt idx="5685">
                  <c:v>96.026812909277538</c:v>
                </c:pt>
                <c:pt idx="5686">
                  <c:v>96.024374877247908</c:v>
                </c:pt>
                <c:pt idx="5687">
                  <c:v>96.022379092888784</c:v>
                </c:pt>
                <c:pt idx="5688">
                  <c:v>96.019589530659573</c:v>
                </c:pt>
                <c:pt idx="5689">
                  <c:v>96.01701542242364</c:v>
                </c:pt>
                <c:pt idx="5690">
                  <c:v>96.015189733322387</c:v>
                </c:pt>
                <c:pt idx="5691">
                  <c:v>96.013738253788475</c:v>
                </c:pt>
                <c:pt idx="5692">
                  <c:v>96.011787828164785</c:v>
                </c:pt>
                <c:pt idx="5693">
                  <c:v>96.00957658981234</c:v>
                </c:pt>
                <c:pt idx="5694">
                  <c:v>96.007376691143747</c:v>
                </c:pt>
                <c:pt idx="5695">
                  <c:v>96.005369567100757</c:v>
                </c:pt>
                <c:pt idx="5696">
                  <c:v>96.003453160528636</c:v>
                </c:pt>
                <c:pt idx="5697">
                  <c:v>96.000697617350994</c:v>
                </c:pt>
                <c:pt idx="5698">
                  <c:v>95.998497718682401</c:v>
                </c:pt>
                <c:pt idx="5699">
                  <c:v>95.996093705704368</c:v>
                </c:pt>
                <c:pt idx="5700">
                  <c:v>95.993701032410186</c:v>
                </c:pt>
                <c:pt idx="5701">
                  <c:v>95.99109290512267</c:v>
                </c:pt>
                <c:pt idx="5702">
                  <c:v>95.988643533409203</c:v>
                </c:pt>
                <c:pt idx="5703">
                  <c:v>95.986092104541001</c:v>
                </c:pt>
                <c:pt idx="5704">
                  <c:v>95.983767469349971</c:v>
                </c:pt>
                <c:pt idx="5705">
                  <c:v>95.981431494475075</c:v>
                </c:pt>
                <c:pt idx="5706">
                  <c:v>95.979310973593499</c:v>
                </c:pt>
                <c:pt idx="5707">
                  <c:v>95.977315189234375</c:v>
                </c:pt>
                <c:pt idx="5708">
                  <c:v>95.974548306372853</c:v>
                </c:pt>
                <c:pt idx="5709">
                  <c:v>95.972212331497957</c:v>
                </c:pt>
                <c:pt idx="5710">
                  <c:v>95.969445448636463</c:v>
                </c:pt>
                <c:pt idx="5711">
                  <c:v>95.967381626174159</c:v>
                </c:pt>
                <c:pt idx="5712">
                  <c:v>95.965249765608746</c:v>
                </c:pt>
                <c:pt idx="5713">
                  <c:v>95.963673549552368</c:v>
                </c:pt>
                <c:pt idx="5714">
                  <c:v>95.961825181083412</c:v>
                </c:pt>
                <c:pt idx="5715">
                  <c:v>95.959534564943951</c:v>
                </c:pt>
                <c:pt idx="5716">
                  <c:v>95.957153231333635</c:v>
                </c:pt>
                <c:pt idx="5717">
                  <c:v>95.954805916774887</c:v>
                </c:pt>
                <c:pt idx="5718">
                  <c:v>95.953218361034672</c:v>
                </c:pt>
                <c:pt idx="5719">
                  <c:v>95.95082568774049</c:v>
                </c:pt>
                <c:pt idx="5720">
                  <c:v>95.947911388988814</c:v>
                </c:pt>
                <c:pt idx="5721">
                  <c:v>95.946131058622981</c:v>
                </c:pt>
                <c:pt idx="5722">
                  <c:v>95.944282690154026</c:v>
                </c:pt>
                <c:pt idx="5723">
                  <c:v>95.942638435994525</c:v>
                </c:pt>
                <c:pt idx="5724">
                  <c:v>95.939746816610551</c:v>
                </c:pt>
                <c:pt idx="5725">
                  <c:v>95.936843857542726</c:v>
                </c:pt>
                <c:pt idx="5726">
                  <c:v>95.934587260454848</c:v>
                </c:pt>
                <c:pt idx="5727">
                  <c:v>95.931729660122457</c:v>
                </c:pt>
                <c:pt idx="5728">
                  <c:v>95.929824593234201</c:v>
                </c:pt>
                <c:pt idx="5729">
                  <c:v>95.927091729424248</c:v>
                </c:pt>
                <c:pt idx="5730">
                  <c:v>95.924789773600949</c:v>
                </c:pt>
                <c:pt idx="5731">
                  <c:v>95.923088821022134</c:v>
                </c:pt>
                <c:pt idx="5732">
                  <c:v>95.921070357295292</c:v>
                </c:pt>
                <c:pt idx="5733">
                  <c:v>95.919754953967669</c:v>
                </c:pt>
                <c:pt idx="5734">
                  <c:v>95.917101467944761</c:v>
                </c:pt>
                <c:pt idx="5735">
                  <c:v>95.911182152970525</c:v>
                </c:pt>
                <c:pt idx="5736">
                  <c:v>95.912951143652478</c:v>
                </c:pt>
                <c:pt idx="5737">
                  <c:v>95.91122751170596</c:v>
                </c:pt>
                <c:pt idx="5738">
                  <c:v>95.911998610208343</c:v>
                </c:pt>
                <c:pt idx="5739">
                  <c:v>95.904979345899804</c:v>
                </c:pt>
                <c:pt idx="5740">
                  <c:v>95.901169212123307</c:v>
                </c:pt>
                <c:pt idx="5741">
                  <c:v>95.900193999311455</c:v>
                </c:pt>
                <c:pt idx="5742">
                  <c:v>95.898107497481462</c:v>
                </c:pt>
                <c:pt idx="5743">
                  <c:v>95.896429224270378</c:v>
                </c:pt>
                <c:pt idx="5744">
                  <c:v>95.894217985917933</c:v>
                </c:pt>
                <c:pt idx="5745">
                  <c:v>95.891972728513892</c:v>
                </c:pt>
                <c:pt idx="5746">
                  <c:v>95.889069769446081</c:v>
                </c:pt>
                <c:pt idx="5747">
                  <c:v>95.885871978597933</c:v>
                </c:pt>
                <c:pt idx="5748">
                  <c:v>95.884012270445098</c:v>
                </c:pt>
                <c:pt idx="5749">
                  <c:v>95.882129882924573</c:v>
                </c:pt>
                <c:pt idx="5750">
                  <c:v>95.879850606468978</c:v>
                </c:pt>
                <c:pt idx="5751">
                  <c:v>95.877117742659024</c:v>
                </c:pt>
                <c:pt idx="5752">
                  <c:v>95.874486936003819</c:v>
                </c:pt>
                <c:pt idx="5753">
                  <c:v>95.872275697651361</c:v>
                </c:pt>
                <c:pt idx="5754">
                  <c:v>95.870223214872937</c:v>
                </c:pt>
                <c:pt idx="5755">
                  <c:v>95.867864560630352</c:v>
                </c:pt>
                <c:pt idx="5756">
                  <c:v>95.865641982594042</c:v>
                </c:pt>
                <c:pt idx="5757">
                  <c:v>95.863714236338055</c:v>
                </c:pt>
                <c:pt idx="5758">
                  <c:v>95.86129888367617</c:v>
                </c:pt>
                <c:pt idx="5759">
                  <c:v>95.858985588169006</c:v>
                </c:pt>
                <c:pt idx="5760">
                  <c:v>95.857080521280736</c:v>
                </c:pt>
                <c:pt idx="5761">
                  <c:v>95.854665168618823</c:v>
                </c:pt>
                <c:pt idx="5762">
                  <c:v>95.851784888918729</c:v>
                </c:pt>
                <c:pt idx="5763">
                  <c:v>95.849902501398176</c:v>
                </c:pt>
                <c:pt idx="5764">
                  <c:v>95.847328393162272</c:v>
                </c:pt>
                <c:pt idx="5765">
                  <c:v>95.845502704061019</c:v>
                </c:pt>
                <c:pt idx="5766">
                  <c:v>95.843983186423941</c:v>
                </c:pt>
                <c:pt idx="5767">
                  <c:v>95.842395630683725</c:v>
                </c:pt>
                <c:pt idx="5768">
                  <c:v>95.84049056379547</c:v>
                </c:pt>
                <c:pt idx="5769">
                  <c:v>95.838290665126891</c:v>
                </c:pt>
                <c:pt idx="5770">
                  <c:v>95.835614499736238</c:v>
                </c:pt>
                <c:pt idx="5771">
                  <c:v>95.833097089919619</c:v>
                </c:pt>
                <c:pt idx="5772">
                  <c:v>95.831498194495524</c:v>
                </c:pt>
                <c:pt idx="5773">
                  <c:v>95.830262168954931</c:v>
                </c:pt>
                <c:pt idx="5774">
                  <c:v>95.828697292582433</c:v>
                </c:pt>
                <c:pt idx="5775">
                  <c:v>95.826179882765814</c:v>
                </c:pt>
                <c:pt idx="5776">
                  <c:v>95.824195438090541</c:v>
                </c:pt>
                <c:pt idx="5777">
                  <c:v>95.822528504563309</c:v>
                </c:pt>
                <c:pt idx="5778">
                  <c:v>95.819296694663592</c:v>
                </c:pt>
                <c:pt idx="5779">
                  <c:v>95.8180039707037</c:v>
                </c:pt>
                <c:pt idx="5780">
                  <c:v>95.814760821120132</c:v>
                </c:pt>
                <c:pt idx="5781">
                  <c:v>95.812095995413344</c:v>
                </c:pt>
                <c:pt idx="5782">
                  <c:v>95.809952795164037</c:v>
                </c:pt>
                <c:pt idx="5783">
                  <c:v>95.807707537759995</c:v>
                </c:pt>
                <c:pt idx="5784">
                  <c:v>95.805201467627228</c:v>
                </c:pt>
                <c:pt idx="5785">
                  <c:v>95.802740756229909</c:v>
                </c:pt>
                <c:pt idx="5786">
                  <c:v>95.799781098742784</c:v>
                </c:pt>
                <c:pt idx="5787">
                  <c:v>95.797445123867902</c:v>
                </c:pt>
                <c:pt idx="5788">
                  <c:v>95.794519485432346</c:v>
                </c:pt>
                <c:pt idx="5789">
                  <c:v>95.792081453402744</c:v>
                </c:pt>
                <c:pt idx="5790">
                  <c:v>95.789847535682583</c:v>
                </c:pt>
                <c:pt idx="5791">
                  <c:v>95.787568259226987</c:v>
                </c:pt>
                <c:pt idx="5792">
                  <c:v>95.785799268545048</c:v>
                </c:pt>
                <c:pt idx="5793">
                  <c:v>95.784177693753236</c:v>
                </c:pt>
                <c:pt idx="5794">
                  <c:v>95.782272626864966</c:v>
                </c:pt>
                <c:pt idx="5795">
                  <c:v>95.780537655234596</c:v>
                </c:pt>
                <c:pt idx="5796">
                  <c:v>95.778167661308132</c:v>
                </c:pt>
                <c:pt idx="5797">
                  <c:v>95.776069819794273</c:v>
                </c:pt>
                <c:pt idx="5798">
                  <c:v>95.773733844919377</c:v>
                </c:pt>
                <c:pt idx="5799">
                  <c:v>95.771409209728361</c:v>
                </c:pt>
                <c:pt idx="5800">
                  <c:v>95.769118593588914</c:v>
                </c:pt>
                <c:pt idx="5801">
                  <c:v>95.766975393339621</c:v>
                </c:pt>
                <c:pt idx="5802">
                  <c:v>95.764764154987176</c:v>
                </c:pt>
                <c:pt idx="5803">
                  <c:v>95.762609615054018</c:v>
                </c:pt>
                <c:pt idx="5804">
                  <c:v>95.761112776784657</c:v>
                </c:pt>
                <c:pt idx="5805">
                  <c:v>95.758810820961358</c:v>
                </c:pt>
                <c:pt idx="5806">
                  <c:v>95.756009919048267</c:v>
                </c:pt>
                <c:pt idx="5807">
                  <c:v>95.753776001328106</c:v>
                </c:pt>
                <c:pt idx="5808">
                  <c:v>95.750805004157129</c:v>
                </c:pt>
                <c:pt idx="5809">
                  <c:v>95.748752521378705</c:v>
                </c:pt>
                <c:pt idx="5810">
                  <c:v>95.746666019548726</c:v>
                </c:pt>
                <c:pt idx="5811">
                  <c:v>95.744749612976577</c:v>
                </c:pt>
                <c:pt idx="5812">
                  <c:v>95.742186844424523</c:v>
                </c:pt>
                <c:pt idx="5813">
                  <c:v>95.738456088435029</c:v>
                </c:pt>
                <c:pt idx="5814">
                  <c:v>95.735723224625076</c:v>
                </c:pt>
                <c:pt idx="5815">
                  <c:v>95.733285192595446</c:v>
                </c:pt>
                <c:pt idx="5816">
                  <c:v>95.731380125707204</c:v>
                </c:pt>
                <c:pt idx="5817">
                  <c:v>95.729361661980363</c:v>
                </c:pt>
                <c:pt idx="5818">
                  <c:v>95.727501953827527</c:v>
                </c:pt>
                <c:pt idx="5819">
                  <c:v>95.726231909235352</c:v>
                </c:pt>
                <c:pt idx="5820">
                  <c:v>95.724394880450248</c:v>
                </c:pt>
                <c:pt idx="5821">
                  <c:v>95.722489813561978</c:v>
                </c:pt>
                <c:pt idx="5822">
                  <c:v>95.719904365642208</c:v>
                </c:pt>
                <c:pt idx="5823">
                  <c:v>95.717602409818909</c:v>
                </c:pt>
                <c:pt idx="5824">
                  <c:v>95.715425190518033</c:v>
                </c:pt>
                <c:pt idx="5825">
                  <c:v>95.713316009320309</c:v>
                </c:pt>
                <c:pt idx="5826">
                  <c:v>95.710877977290693</c:v>
                </c:pt>
                <c:pt idx="5827">
                  <c:v>95.708167792848471</c:v>
                </c:pt>
                <c:pt idx="5828">
                  <c:v>95.705933875128295</c:v>
                </c:pt>
                <c:pt idx="5829">
                  <c:v>95.703847373298316</c:v>
                </c:pt>
                <c:pt idx="5830">
                  <c:v>95.701817569887609</c:v>
                </c:pt>
                <c:pt idx="5831">
                  <c:v>95.69924346165169</c:v>
                </c:pt>
                <c:pt idx="5832">
                  <c:v>95.696340502583865</c:v>
                </c:pt>
                <c:pt idx="5833">
                  <c:v>95.693800413399515</c:v>
                </c:pt>
                <c:pt idx="5834">
                  <c:v>95.691146927376579</c:v>
                </c:pt>
                <c:pt idx="5835">
                  <c:v>95.688844971553266</c:v>
                </c:pt>
                <c:pt idx="5836">
                  <c:v>95.687495549174088</c:v>
                </c:pt>
                <c:pt idx="5837">
                  <c:v>95.684808044099569</c:v>
                </c:pt>
                <c:pt idx="5838">
                  <c:v>95.682732881953442</c:v>
                </c:pt>
                <c:pt idx="5839">
                  <c:v>95.681054608742357</c:v>
                </c:pt>
                <c:pt idx="5840">
                  <c:v>95.67912686248637</c:v>
                </c:pt>
                <c:pt idx="5841">
                  <c:v>95.67700634160478</c:v>
                </c:pt>
                <c:pt idx="5842">
                  <c:v>95.674761084200782</c:v>
                </c:pt>
                <c:pt idx="5843">
                  <c:v>95.673207547512135</c:v>
                </c:pt>
                <c:pt idx="5844">
                  <c:v>95.670542721805347</c:v>
                </c:pt>
                <c:pt idx="5845">
                  <c:v>95.667787178627691</c:v>
                </c:pt>
                <c:pt idx="5846">
                  <c:v>95.66576871490085</c:v>
                </c:pt>
                <c:pt idx="5847">
                  <c:v>95.663398720974385</c:v>
                </c:pt>
                <c:pt idx="5848">
                  <c:v>95.661357577879812</c:v>
                </c:pt>
                <c:pt idx="5849">
                  <c:v>95.659441171307705</c:v>
                </c:pt>
                <c:pt idx="5850">
                  <c:v>95.656300078878843</c:v>
                </c:pt>
                <c:pt idx="5851">
                  <c:v>95.653283722972432</c:v>
                </c:pt>
                <c:pt idx="5852">
                  <c:v>95.651287938613308</c:v>
                </c:pt>
                <c:pt idx="5853">
                  <c:v>95.649156078047866</c:v>
                </c:pt>
                <c:pt idx="5854">
                  <c:v>95.646820103172985</c:v>
                </c:pt>
                <c:pt idx="5855">
                  <c:v>95.644404750511086</c:v>
                </c:pt>
                <c:pt idx="5856">
                  <c:v>95.642136813739342</c:v>
                </c:pt>
                <c:pt idx="5857">
                  <c:v>95.639517346767988</c:v>
                </c:pt>
                <c:pt idx="5858">
                  <c:v>95.637226730628527</c:v>
                </c:pt>
                <c:pt idx="5859">
                  <c:v>95.635310324056405</c:v>
                </c:pt>
                <c:pt idx="5860">
                  <c:v>95.633495974639033</c:v>
                </c:pt>
                <c:pt idx="5861">
                  <c:v>95.631205358499571</c:v>
                </c:pt>
                <c:pt idx="5862">
                  <c:v>95.628619910579786</c:v>
                </c:pt>
                <c:pt idx="5863">
                  <c:v>95.626147859498602</c:v>
                </c:pt>
                <c:pt idx="5864">
                  <c:v>95.624197433874897</c:v>
                </c:pt>
                <c:pt idx="5865">
                  <c:v>95.62206557330947</c:v>
                </c:pt>
                <c:pt idx="5866">
                  <c:v>95.61995639211176</c:v>
                </c:pt>
                <c:pt idx="5867">
                  <c:v>95.618232760165228</c:v>
                </c:pt>
                <c:pt idx="5868">
                  <c:v>95.615896785290346</c:v>
                </c:pt>
                <c:pt idx="5869">
                  <c:v>95.613368035789861</c:v>
                </c:pt>
                <c:pt idx="5870">
                  <c:v>95.611020721231114</c:v>
                </c:pt>
                <c:pt idx="5871">
                  <c:v>95.608548670149915</c:v>
                </c:pt>
                <c:pt idx="5872">
                  <c:v>95.605668390449807</c:v>
                </c:pt>
                <c:pt idx="5873">
                  <c:v>95.603071602846157</c:v>
                </c:pt>
                <c:pt idx="5874">
                  <c:v>95.601189215325633</c:v>
                </c:pt>
                <c:pt idx="5875">
                  <c:v>95.599567640533834</c:v>
                </c:pt>
                <c:pt idx="5876">
                  <c:v>95.597435779968393</c:v>
                </c:pt>
                <c:pt idx="5877">
                  <c:v>95.594907030467908</c:v>
                </c:pt>
                <c:pt idx="5878">
                  <c:v>95.592956604844233</c:v>
                </c:pt>
                <c:pt idx="5879">
                  <c:v>95.591040198272097</c:v>
                </c:pt>
                <c:pt idx="5880">
                  <c:v>95.588534128139329</c:v>
                </c:pt>
                <c:pt idx="5881">
                  <c:v>95.585211600768744</c:v>
                </c:pt>
                <c:pt idx="5882">
                  <c:v>95.582864286209997</c:v>
                </c:pt>
                <c:pt idx="5883">
                  <c:v>95.580312857341781</c:v>
                </c:pt>
                <c:pt idx="5884">
                  <c:v>95.578294393614939</c:v>
                </c:pt>
                <c:pt idx="5885">
                  <c:v>95.5756749266436</c:v>
                </c:pt>
                <c:pt idx="5886">
                  <c:v>95.573724501019882</c:v>
                </c:pt>
                <c:pt idx="5887">
                  <c:v>95.571309148357983</c:v>
                </c:pt>
                <c:pt idx="5888">
                  <c:v>95.569075230637822</c:v>
                </c:pt>
                <c:pt idx="5889">
                  <c:v>95.566115573150697</c:v>
                </c:pt>
                <c:pt idx="5890">
                  <c:v>95.563700220488826</c:v>
                </c:pt>
                <c:pt idx="5891">
                  <c:v>95.561840512335991</c:v>
                </c:pt>
                <c:pt idx="5892">
                  <c:v>95.559867407344569</c:v>
                </c:pt>
                <c:pt idx="5893">
                  <c:v>95.557701527727573</c:v>
                </c:pt>
                <c:pt idx="5894">
                  <c:v>95.555864498942469</c:v>
                </c:pt>
                <c:pt idx="5895">
                  <c:v>95.553743978060893</c:v>
                </c:pt>
                <c:pt idx="5896">
                  <c:v>95.551578098443869</c:v>
                </c:pt>
                <c:pt idx="5897">
                  <c:v>95.548584421905176</c:v>
                </c:pt>
                <c:pt idx="5898">
                  <c:v>95.54625978671416</c:v>
                </c:pt>
                <c:pt idx="5899">
                  <c:v>95.544717589709364</c:v>
                </c:pt>
                <c:pt idx="5900">
                  <c:v>95.54266510693094</c:v>
                </c:pt>
                <c:pt idx="5901">
                  <c:v>95.539988941540315</c:v>
                </c:pt>
                <c:pt idx="5902">
                  <c:v>95.537834401607157</c:v>
                </c:pt>
                <c:pt idx="5903">
                  <c:v>95.535849956931884</c:v>
                </c:pt>
                <c:pt idx="5904">
                  <c:v>95.533219150276665</c:v>
                </c:pt>
                <c:pt idx="5905">
                  <c:v>95.530440927731291</c:v>
                </c:pt>
                <c:pt idx="5906">
                  <c:v>95.528320406849716</c:v>
                </c:pt>
                <c:pt idx="5907">
                  <c:v>95.526279263755143</c:v>
                </c:pt>
                <c:pt idx="5908">
                  <c:v>95.524136063505864</c:v>
                </c:pt>
                <c:pt idx="5909">
                  <c:v>95.52197018388884</c:v>
                </c:pt>
                <c:pt idx="5910">
                  <c:v>95.519781624904127</c:v>
                </c:pt>
                <c:pt idx="5911">
                  <c:v>95.517422970661514</c:v>
                </c:pt>
                <c:pt idx="5912">
                  <c:v>95.514973598948032</c:v>
                </c:pt>
                <c:pt idx="5913">
                  <c:v>95.512841738382605</c:v>
                </c:pt>
                <c:pt idx="5914">
                  <c:v>95.510687198449446</c:v>
                </c:pt>
                <c:pt idx="5915">
                  <c:v>95.508135769581244</c:v>
                </c:pt>
                <c:pt idx="5916">
                  <c:v>95.505833813757945</c:v>
                </c:pt>
                <c:pt idx="5917">
                  <c:v>95.503441140463764</c:v>
                </c:pt>
                <c:pt idx="5918">
                  <c:v>95.501025787801851</c:v>
                </c:pt>
                <c:pt idx="5919">
                  <c:v>95.498621774823818</c:v>
                </c:pt>
                <c:pt idx="5920">
                  <c:v>95.496637330148545</c:v>
                </c:pt>
                <c:pt idx="5921">
                  <c:v>95.49373437108072</c:v>
                </c:pt>
                <c:pt idx="5922">
                  <c:v>95.491375716838121</c:v>
                </c:pt>
                <c:pt idx="5923">
                  <c:v>95.489901557936491</c:v>
                </c:pt>
                <c:pt idx="5924">
                  <c:v>95.487168694126538</c:v>
                </c:pt>
                <c:pt idx="5925">
                  <c:v>95.485002814509528</c:v>
                </c:pt>
                <c:pt idx="5926">
                  <c:v>95.482519423744492</c:v>
                </c:pt>
                <c:pt idx="5927">
                  <c:v>95.480296845708182</c:v>
                </c:pt>
                <c:pt idx="5928">
                  <c:v>95.47822168356204</c:v>
                </c:pt>
                <c:pt idx="5929">
                  <c:v>95.474853797456021</c:v>
                </c:pt>
                <c:pt idx="5930">
                  <c:v>95.472483803529556</c:v>
                </c:pt>
                <c:pt idx="5931">
                  <c:v>95.469161276158943</c:v>
                </c:pt>
                <c:pt idx="5932">
                  <c:v>95.46727888863839</c:v>
                </c:pt>
                <c:pt idx="5933">
                  <c:v>95.465305783646997</c:v>
                </c:pt>
                <c:pt idx="5934">
                  <c:v>95.463298659604007</c:v>
                </c:pt>
                <c:pt idx="5935">
                  <c:v>95.461756462599226</c:v>
                </c:pt>
                <c:pt idx="5936">
                  <c:v>95.459567903614513</c:v>
                </c:pt>
                <c:pt idx="5937">
                  <c:v>95.457005135062445</c:v>
                </c:pt>
                <c:pt idx="5938">
                  <c:v>95.45508872849031</c:v>
                </c:pt>
                <c:pt idx="5939">
                  <c:v>95.452888829821745</c:v>
                </c:pt>
                <c:pt idx="5940">
                  <c:v>95.450450797792115</c:v>
                </c:pt>
                <c:pt idx="5941">
                  <c:v>95.448523051536128</c:v>
                </c:pt>
                <c:pt idx="5942">
                  <c:v>95.446549946544721</c:v>
                </c:pt>
                <c:pt idx="5943">
                  <c:v>95.444520143134028</c:v>
                </c:pt>
                <c:pt idx="5944">
                  <c:v>95.442785171503644</c:v>
                </c:pt>
                <c:pt idx="5945">
                  <c:v>95.440437856944897</c:v>
                </c:pt>
                <c:pt idx="5946">
                  <c:v>95.437886428076695</c:v>
                </c:pt>
                <c:pt idx="5947">
                  <c:v>95.435448396047079</c:v>
                </c:pt>
                <c:pt idx="5948">
                  <c:v>95.43265883381784</c:v>
                </c:pt>
                <c:pt idx="5949">
                  <c:v>95.429880611272466</c:v>
                </c:pt>
                <c:pt idx="5950">
                  <c:v>95.428134299958217</c:v>
                </c:pt>
                <c:pt idx="5951">
                  <c:v>95.425458134567563</c:v>
                </c:pt>
                <c:pt idx="5952">
                  <c:v>95.423496369260036</c:v>
                </c:pt>
                <c:pt idx="5953">
                  <c:v>95.421103695965854</c:v>
                </c:pt>
                <c:pt idx="5954">
                  <c:v>95.41834815278817</c:v>
                </c:pt>
                <c:pt idx="5955">
                  <c:v>95.416216292222742</c:v>
                </c:pt>
                <c:pt idx="5956">
                  <c:v>95.414401942805355</c:v>
                </c:pt>
                <c:pt idx="5957">
                  <c:v>95.412326780659228</c:v>
                </c:pt>
                <c:pt idx="5958">
                  <c:v>95.409877408945746</c:v>
                </c:pt>
                <c:pt idx="5959">
                  <c:v>95.407654830909436</c:v>
                </c:pt>
                <c:pt idx="5960">
                  <c:v>95.405024024254217</c:v>
                </c:pt>
                <c:pt idx="5961">
                  <c:v>95.40246125570215</c:v>
                </c:pt>
                <c:pt idx="5962">
                  <c:v>95.400748963439483</c:v>
                </c:pt>
                <c:pt idx="5963">
                  <c:v>95.398911934654379</c:v>
                </c:pt>
                <c:pt idx="5964">
                  <c:v>95.394625534155807</c:v>
                </c:pt>
                <c:pt idx="5965">
                  <c:v>95.393162714938043</c:v>
                </c:pt>
                <c:pt idx="5966">
                  <c:v>95.391654536984845</c:v>
                </c:pt>
                <c:pt idx="5967">
                  <c:v>95.393899794388844</c:v>
                </c:pt>
                <c:pt idx="5968">
                  <c:v>95.38495278382436</c:v>
                </c:pt>
                <c:pt idx="5969">
                  <c:v>95.382412694639996</c:v>
                </c:pt>
                <c:pt idx="5970">
                  <c:v>95.380167437235983</c:v>
                </c:pt>
                <c:pt idx="5971">
                  <c:v>95.37802423698669</c:v>
                </c:pt>
                <c:pt idx="5972">
                  <c:v>95.376833570181532</c:v>
                </c:pt>
                <c:pt idx="5973">
                  <c:v>95.377797443309518</c:v>
                </c:pt>
                <c:pt idx="5974">
                  <c:v>95.376277925672454</c:v>
                </c:pt>
                <c:pt idx="5975">
                  <c:v>95.37259252841838</c:v>
                </c:pt>
                <c:pt idx="5976">
                  <c:v>95.368963829583592</c:v>
                </c:pt>
                <c:pt idx="5977">
                  <c:v>95.366128908618933</c:v>
                </c:pt>
                <c:pt idx="5978">
                  <c:v>95.363123892396388</c:v>
                </c:pt>
                <c:pt idx="5979">
                  <c:v>95.360028158702974</c:v>
                </c:pt>
                <c:pt idx="5980">
                  <c:v>95.357658164776481</c:v>
                </c:pt>
                <c:pt idx="5981">
                  <c:v>95.355719078836643</c:v>
                </c:pt>
                <c:pt idx="5982">
                  <c:v>95.353451142064912</c:v>
                </c:pt>
                <c:pt idx="5983">
                  <c:v>95.350808995725842</c:v>
                </c:pt>
                <c:pt idx="5984">
                  <c:v>95.348677135160415</c:v>
                </c:pt>
                <c:pt idx="5985">
                  <c:v>95.346533934911122</c:v>
                </c:pt>
                <c:pt idx="5986">
                  <c:v>95.344560829919715</c:v>
                </c:pt>
                <c:pt idx="5987">
                  <c:v>95.342372270934987</c:v>
                </c:pt>
                <c:pt idx="5988">
                  <c:v>95.339662086492766</c:v>
                </c:pt>
                <c:pt idx="5989">
                  <c:v>95.337473527508038</c:v>
                </c:pt>
                <c:pt idx="5990">
                  <c:v>95.334842720852819</c:v>
                </c:pt>
                <c:pt idx="5991">
                  <c:v>95.333720092150813</c:v>
                </c:pt>
                <c:pt idx="5992">
                  <c:v>95.331225361701883</c:v>
                </c:pt>
                <c:pt idx="5993">
                  <c:v>95.328163647060066</c:v>
                </c:pt>
                <c:pt idx="5994">
                  <c:v>95.326054465862327</c:v>
                </c:pt>
                <c:pt idx="5995">
                  <c:v>95.323219544897668</c:v>
                </c:pt>
                <c:pt idx="5996">
                  <c:v>95.320373284249129</c:v>
                </c:pt>
                <c:pt idx="5997">
                  <c:v>95.317663099806893</c:v>
                </c:pt>
                <c:pt idx="5998">
                  <c:v>95.315962147228092</c:v>
                </c:pt>
                <c:pt idx="5999">
                  <c:v>95.31314990563115</c:v>
                </c:pt>
                <c:pt idx="6000">
                  <c:v>95.311063403801143</c:v>
                </c:pt>
                <c:pt idx="6001">
                  <c:v>95.309691302054247</c:v>
                </c:pt>
                <c:pt idx="6002">
                  <c:v>95.307525422437251</c:v>
                </c:pt>
                <c:pt idx="6003">
                  <c:v>95.30543892060723</c:v>
                </c:pt>
                <c:pt idx="6004">
                  <c:v>95.303295720357966</c:v>
                </c:pt>
                <c:pt idx="6005">
                  <c:v>95.300551516864147</c:v>
                </c:pt>
                <c:pt idx="6006">
                  <c:v>95.298181522937682</c:v>
                </c:pt>
                <c:pt idx="6007">
                  <c:v>95.296265116365547</c:v>
                </c:pt>
                <c:pt idx="6008">
                  <c:v>95.293747706548942</c:v>
                </c:pt>
                <c:pt idx="6009">
                  <c:v>95.290833407797265</c:v>
                </c:pt>
                <c:pt idx="6010">
                  <c:v>95.288644848812524</c:v>
                </c:pt>
                <c:pt idx="6011">
                  <c:v>95.286218156466759</c:v>
                </c:pt>
                <c:pt idx="6012">
                  <c:v>95.28359868949542</c:v>
                </c:pt>
                <c:pt idx="6013">
                  <c:v>95.281206016201239</c:v>
                </c:pt>
                <c:pt idx="6014">
                  <c:v>95.278870041326343</c:v>
                </c:pt>
                <c:pt idx="6015">
                  <c:v>95.276726841077064</c:v>
                </c:pt>
                <c:pt idx="6016">
                  <c:v>95.274821774188794</c:v>
                </c:pt>
                <c:pt idx="6017">
                  <c:v>95.272587856468633</c:v>
                </c:pt>
                <c:pt idx="6018">
                  <c:v>95.270217862542168</c:v>
                </c:pt>
                <c:pt idx="6019">
                  <c:v>95.268086001976741</c:v>
                </c:pt>
                <c:pt idx="6020">
                  <c:v>95.266237633507771</c:v>
                </c:pt>
                <c:pt idx="6021">
                  <c:v>95.263663525271852</c:v>
                </c:pt>
                <c:pt idx="6022">
                  <c:v>95.261134775771353</c:v>
                </c:pt>
                <c:pt idx="6023">
                  <c:v>95.258878178683474</c:v>
                </c:pt>
                <c:pt idx="6024">
                  <c:v>95.256655600647179</c:v>
                </c:pt>
                <c:pt idx="6025">
                  <c:v>95.254693835339623</c:v>
                </c:pt>
                <c:pt idx="6026">
                  <c:v>95.252244463626141</c:v>
                </c:pt>
                <c:pt idx="6027">
                  <c:v>95.25006724432528</c:v>
                </c:pt>
                <c:pt idx="6028">
                  <c:v>95.247220983676755</c:v>
                </c:pt>
                <c:pt idx="6029">
                  <c:v>95.244885008801873</c:v>
                </c:pt>
                <c:pt idx="6030">
                  <c:v>95.242821186339583</c:v>
                </c:pt>
                <c:pt idx="6031">
                  <c:v>95.240507890832419</c:v>
                </c:pt>
                <c:pt idx="6032">
                  <c:v>95.237967801648068</c:v>
                </c:pt>
                <c:pt idx="6033">
                  <c:v>95.23597201728893</c:v>
                </c:pt>
                <c:pt idx="6034">
                  <c:v>95.233284512214411</c:v>
                </c:pt>
                <c:pt idx="6035">
                  <c:v>95.230631026191489</c:v>
                </c:pt>
                <c:pt idx="6036">
                  <c:v>95.22853318467763</c:v>
                </c:pt>
                <c:pt idx="6037">
                  <c:v>95.225925057390143</c:v>
                </c:pt>
                <c:pt idx="6038">
                  <c:v>95.223849895244001</c:v>
                </c:pt>
                <c:pt idx="6039">
                  <c:v>95.221729374362411</c:v>
                </c:pt>
                <c:pt idx="6040">
                  <c:v>95.218803735926869</c:v>
                </c:pt>
                <c:pt idx="6041">
                  <c:v>95.216388383264999</c:v>
                </c:pt>
                <c:pt idx="6042">
                  <c:v>95.214007049654654</c:v>
                </c:pt>
                <c:pt idx="6043">
                  <c:v>95.21179581130221</c:v>
                </c:pt>
                <c:pt idx="6044">
                  <c:v>95.209539214214331</c:v>
                </c:pt>
                <c:pt idx="6045">
                  <c:v>95.207271277442601</c:v>
                </c:pt>
                <c:pt idx="6046">
                  <c:v>95.205162096244891</c:v>
                </c:pt>
                <c:pt idx="6047">
                  <c:v>95.203154972201901</c:v>
                </c:pt>
                <c:pt idx="6048">
                  <c:v>95.200410768708096</c:v>
                </c:pt>
                <c:pt idx="6049">
                  <c:v>95.198925270122615</c:v>
                </c:pt>
                <c:pt idx="6050">
                  <c:v>95.196351161886682</c:v>
                </c:pt>
                <c:pt idx="6051">
                  <c:v>95.194706907727181</c:v>
                </c:pt>
                <c:pt idx="6052">
                  <c:v>95.192643085264905</c:v>
                </c:pt>
                <c:pt idx="6053">
                  <c:v>95.190352469125443</c:v>
                </c:pt>
                <c:pt idx="6054">
                  <c:v>95.188061852985982</c:v>
                </c:pt>
                <c:pt idx="6055">
                  <c:v>95.18523827170516</c:v>
                </c:pt>
                <c:pt idx="6056">
                  <c:v>95.18328784608147</c:v>
                </c:pt>
                <c:pt idx="6057">
                  <c:v>95.181053928361322</c:v>
                </c:pt>
                <c:pt idx="6058">
                  <c:v>95.178570537596272</c:v>
                </c:pt>
                <c:pt idx="6059">
                  <c:v>95.176801546914319</c:v>
                </c:pt>
                <c:pt idx="6060">
                  <c:v>95.174431552987855</c:v>
                </c:pt>
                <c:pt idx="6061">
                  <c:v>95.172197635267679</c:v>
                </c:pt>
                <c:pt idx="6062">
                  <c:v>95.16979362228966</c:v>
                </c:pt>
                <c:pt idx="6063">
                  <c:v>95.167741139511222</c:v>
                </c:pt>
                <c:pt idx="6064">
                  <c:v>95.166085545667855</c:v>
                </c:pt>
                <c:pt idx="6065">
                  <c:v>95.163794929528393</c:v>
                </c:pt>
                <c:pt idx="6066">
                  <c:v>95.160857951409</c:v>
                </c:pt>
                <c:pt idx="6067">
                  <c:v>95.158453938430952</c:v>
                </c:pt>
                <c:pt idx="6068">
                  <c:v>95.156254039762374</c:v>
                </c:pt>
                <c:pt idx="6069">
                  <c:v>95.153453137849269</c:v>
                </c:pt>
                <c:pt idx="6070">
                  <c:v>95.150822331194078</c:v>
                </c:pt>
                <c:pt idx="6071">
                  <c:v>95.148973962725094</c:v>
                </c:pt>
                <c:pt idx="6072">
                  <c:v>95.146173060812004</c:v>
                </c:pt>
                <c:pt idx="6073">
                  <c:v>95.143701009730805</c:v>
                </c:pt>
                <c:pt idx="6074">
                  <c:v>95.141183599914186</c:v>
                </c:pt>
                <c:pt idx="6075">
                  <c:v>95.138802266303856</c:v>
                </c:pt>
                <c:pt idx="6076">
                  <c:v>95.136647726370711</c:v>
                </c:pt>
                <c:pt idx="6077">
                  <c:v>95.13435711023125</c:v>
                </c:pt>
                <c:pt idx="6078">
                  <c:v>95.132259268717391</c:v>
                </c:pt>
                <c:pt idx="6079">
                  <c:v>95.129991331945661</c:v>
                </c:pt>
                <c:pt idx="6080">
                  <c:v>95.12734918560659</c:v>
                </c:pt>
                <c:pt idx="6081">
                  <c:v>95.124843115473794</c:v>
                </c:pt>
                <c:pt idx="6082">
                  <c:v>95.122938048585553</c:v>
                </c:pt>
                <c:pt idx="6083">
                  <c:v>95.120670111813808</c:v>
                </c:pt>
                <c:pt idx="6084">
                  <c:v>95.118515571880664</c:v>
                </c:pt>
                <c:pt idx="6085">
                  <c:v>95.115850746173862</c:v>
                </c:pt>
                <c:pt idx="6086">
                  <c:v>95.113639507821418</c:v>
                </c:pt>
                <c:pt idx="6087">
                  <c:v>95.11230142512612</c:v>
                </c:pt>
                <c:pt idx="6088">
                  <c:v>95.109965450251224</c:v>
                </c:pt>
                <c:pt idx="6089">
                  <c:v>95.107221246757419</c:v>
                </c:pt>
                <c:pt idx="6090">
                  <c:v>95.104613119469917</c:v>
                </c:pt>
                <c:pt idx="6091">
                  <c:v>95.102311163646604</c:v>
                </c:pt>
                <c:pt idx="6092">
                  <c:v>95.100031887191022</c:v>
                </c:pt>
                <c:pt idx="6093">
                  <c:v>95.098036102831898</c:v>
                </c:pt>
                <c:pt idx="6094">
                  <c:v>95.094974388190039</c:v>
                </c:pt>
                <c:pt idx="6095">
                  <c:v>95.092774489521446</c:v>
                </c:pt>
                <c:pt idx="6096">
                  <c:v>95.09055191148515</c:v>
                </c:pt>
                <c:pt idx="6097">
                  <c:v>95.088510768390591</c:v>
                </c:pt>
                <c:pt idx="6098">
                  <c:v>95.085913980786941</c:v>
                </c:pt>
                <c:pt idx="6099">
                  <c:v>95.083407910654174</c:v>
                </c:pt>
                <c:pt idx="6100">
                  <c:v>95.080799783366672</c:v>
                </c:pt>
                <c:pt idx="6101">
                  <c:v>95.078928735529999</c:v>
                </c:pt>
                <c:pt idx="6102">
                  <c:v>95.076864913067709</c:v>
                </c:pt>
                <c:pt idx="6103">
                  <c:v>95.07429080483179</c:v>
                </c:pt>
                <c:pt idx="6104">
                  <c:v>95.072158944266363</c:v>
                </c:pt>
                <c:pt idx="6105">
                  <c:v>95.070389953584396</c:v>
                </c:pt>
                <c:pt idx="6106">
                  <c:v>95.068473547012289</c:v>
                </c:pt>
                <c:pt idx="6107">
                  <c:v>95.066421064233865</c:v>
                </c:pt>
                <c:pt idx="6108">
                  <c:v>95.06464073386806</c:v>
                </c:pt>
                <c:pt idx="6109">
                  <c:v>95.066874651588222</c:v>
                </c:pt>
                <c:pt idx="6110">
                  <c:v>95.076694817809837</c:v>
                </c:pt>
                <c:pt idx="6111">
                  <c:v>95.056385444018929</c:v>
                </c:pt>
                <c:pt idx="6112">
                  <c:v>95.051622776798283</c:v>
                </c:pt>
                <c:pt idx="6113">
                  <c:v>95.050012541690336</c:v>
                </c:pt>
                <c:pt idx="6114">
                  <c:v>95.048254890692249</c:v>
                </c:pt>
                <c:pt idx="6115">
                  <c:v>95.046474560326445</c:v>
                </c:pt>
                <c:pt idx="6116">
                  <c:v>95.044263321974</c:v>
                </c:pt>
                <c:pt idx="6117">
                  <c:v>95.042222178879427</c:v>
                </c:pt>
                <c:pt idx="6118">
                  <c:v>95.039840845269097</c:v>
                </c:pt>
                <c:pt idx="6119">
                  <c:v>95.03733477513633</c:v>
                </c:pt>
                <c:pt idx="6120">
                  <c:v>95.0358606162347</c:v>
                </c:pt>
                <c:pt idx="6121">
                  <c:v>95.033014355586189</c:v>
                </c:pt>
                <c:pt idx="6122">
                  <c:v>95.030179434621502</c:v>
                </c:pt>
                <c:pt idx="6123">
                  <c:v>95.027866139114323</c:v>
                </c:pt>
                <c:pt idx="6124">
                  <c:v>95.025121935620533</c:v>
                </c:pt>
                <c:pt idx="6125">
                  <c:v>95.023001414738957</c:v>
                </c:pt>
                <c:pt idx="6126">
                  <c:v>95.020370608083752</c:v>
                </c:pt>
                <c:pt idx="6127">
                  <c:v>95.018125350679725</c:v>
                </c:pt>
                <c:pt idx="6128">
                  <c:v>95.01581205517256</c:v>
                </c:pt>
                <c:pt idx="6129">
                  <c:v>95.013986366071308</c:v>
                </c:pt>
                <c:pt idx="6130">
                  <c:v>95.011389578467657</c:v>
                </c:pt>
                <c:pt idx="6131">
                  <c:v>95.008373222561247</c:v>
                </c:pt>
                <c:pt idx="6132">
                  <c:v>95.006524854092305</c:v>
                </c:pt>
                <c:pt idx="6133">
                  <c:v>95.004415672894567</c:v>
                </c:pt>
                <c:pt idx="6134">
                  <c:v>95.002385869483874</c:v>
                </c:pt>
                <c:pt idx="6135">
                  <c:v>94.999743723144803</c:v>
                </c:pt>
                <c:pt idx="6136">
                  <c:v>94.997317030799024</c:v>
                </c:pt>
                <c:pt idx="6137">
                  <c:v>94.994663544776103</c:v>
                </c:pt>
                <c:pt idx="6138">
                  <c:v>94.992304890533489</c:v>
                </c:pt>
                <c:pt idx="6139">
                  <c:v>94.989946236290905</c:v>
                </c:pt>
                <c:pt idx="6140">
                  <c:v>94.98756490268056</c:v>
                </c:pt>
                <c:pt idx="6141">
                  <c:v>94.985376343695833</c:v>
                </c:pt>
                <c:pt idx="6142">
                  <c:v>94.983176445027254</c:v>
                </c:pt>
                <c:pt idx="6143">
                  <c:v>94.981350755926002</c:v>
                </c:pt>
                <c:pt idx="6144">
                  <c:v>94.97949104777318</c:v>
                </c:pt>
                <c:pt idx="6145">
                  <c:v>94.976871580801827</c:v>
                </c:pt>
                <c:pt idx="6146">
                  <c:v>94.973934602682434</c:v>
                </c:pt>
                <c:pt idx="6147">
                  <c:v>94.971439872233503</c:v>
                </c:pt>
                <c:pt idx="6148">
                  <c:v>94.969455427558231</c:v>
                </c:pt>
                <c:pt idx="6149">
                  <c:v>94.967470982882986</c:v>
                </c:pt>
                <c:pt idx="6150">
                  <c:v>94.964998931801787</c:v>
                </c:pt>
                <c:pt idx="6151">
                  <c:v>94.962594918823726</c:v>
                </c:pt>
                <c:pt idx="6152">
                  <c:v>94.96011152805869</c:v>
                </c:pt>
                <c:pt idx="6153">
                  <c:v>94.957151870571565</c:v>
                </c:pt>
                <c:pt idx="6154">
                  <c:v>94.954895273483686</c:v>
                </c:pt>
                <c:pt idx="6155">
                  <c:v>94.952525279557221</c:v>
                </c:pt>
                <c:pt idx="6156">
                  <c:v>94.950143945946905</c:v>
                </c:pt>
                <c:pt idx="6157">
                  <c:v>94.949100695031902</c:v>
                </c:pt>
                <c:pt idx="6158">
                  <c:v>94.945970942286905</c:v>
                </c:pt>
                <c:pt idx="6159">
                  <c:v>94.943634967412009</c:v>
                </c:pt>
                <c:pt idx="6160">
                  <c:v>94.941344351272562</c:v>
                </c:pt>
                <c:pt idx="6161">
                  <c:v>94.938849620823646</c:v>
                </c:pt>
                <c:pt idx="6162">
                  <c:v>94.936763118993667</c:v>
                </c:pt>
                <c:pt idx="6163">
                  <c:v>94.934687956847512</c:v>
                </c:pt>
                <c:pt idx="6164">
                  <c:v>94.933066382055713</c:v>
                </c:pt>
                <c:pt idx="6165">
                  <c:v>94.930412896032792</c:v>
                </c:pt>
                <c:pt idx="6166">
                  <c:v>94.928258356099647</c:v>
                </c:pt>
                <c:pt idx="6167">
                  <c:v>94.925514152605842</c:v>
                </c:pt>
                <c:pt idx="6168">
                  <c:v>94.922906025318341</c:v>
                </c:pt>
                <c:pt idx="6169">
                  <c:v>94.920082444037519</c:v>
                </c:pt>
                <c:pt idx="6170">
                  <c:v>94.917701110427188</c:v>
                </c:pt>
                <c:pt idx="6171">
                  <c:v>94.915240399029869</c:v>
                </c:pt>
                <c:pt idx="6172">
                  <c:v>94.912586913006919</c:v>
                </c:pt>
                <c:pt idx="6173">
                  <c:v>94.910046823822597</c:v>
                </c:pt>
                <c:pt idx="6174">
                  <c:v>94.907767547366987</c:v>
                </c:pt>
                <c:pt idx="6175">
                  <c:v>94.90542023280824</c:v>
                </c:pt>
                <c:pt idx="6176">
                  <c:v>94.903231673823512</c:v>
                </c:pt>
                <c:pt idx="6177">
                  <c:v>94.901814213341183</c:v>
                </c:pt>
                <c:pt idx="6178">
                  <c:v>94.899206086053681</c:v>
                </c:pt>
                <c:pt idx="6179">
                  <c:v>94.897255660429991</c:v>
                </c:pt>
                <c:pt idx="6180">
                  <c:v>94.895305234806287</c:v>
                </c:pt>
                <c:pt idx="6181">
                  <c:v>94.892583710680213</c:v>
                </c:pt>
                <c:pt idx="6182">
                  <c:v>94.890746681895109</c:v>
                </c:pt>
                <c:pt idx="6183">
                  <c:v>94.88775300535643</c:v>
                </c:pt>
                <c:pt idx="6184">
                  <c:v>94.885144878068914</c:v>
                </c:pt>
                <c:pt idx="6185">
                  <c:v>94.882457372994409</c:v>
                </c:pt>
                <c:pt idx="6186">
                  <c:v>94.88098321409278</c:v>
                </c:pt>
                <c:pt idx="6187">
                  <c:v>94.878851353527352</c:v>
                </c:pt>
                <c:pt idx="6188">
                  <c:v>94.876401981813871</c:v>
                </c:pt>
                <c:pt idx="6189">
                  <c:v>94.874168064093709</c:v>
                </c:pt>
                <c:pt idx="6190">
                  <c:v>94.871900127321979</c:v>
                </c:pt>
                <c:pt idx="6191">
                  <c:v>94.869666209601817</c:v>
                </c:pt>
                <c:pt idx="6192">
                  <c:v>94.867545688720227</c:v>
                </c:pt>
                <c:pt idx="6193">
                  <c:v>94.865323110683931</c:v>
                </c:pt>
                <c:pt idx="6194">
                  <c:v>94.86287373897045</c:v>
                </c:pt>
                <c:pt idx="6195">
                  <c:v>94.860424367256968</c:v>
                </c:pt>
                <c:pt idx="6196">
                  <c:v>94.858122411433669</c:v>
                </c:pt>
                <c:pt idx="6197">
                  <c:v>94.855729738139487</c:v>
                </c:pt>
                <c:pt idx="6198">
                  <c:v>94.853235007690571</c:v>
                </c:pt>
                <c:pt idx="6199">
                  <c:v>94.851397978905467</c:v>
                </c:pt>
                <c:pt idx="6200">
                  <c:v>94.848585737308497</c:v>
                </c:pt>
                <c:pt idx="6201">
                  <c:v>94.846091006859595</c:v>
                </c:pt>
                <c:pt idx="6202">
                  <c:v>94.844219959022908</c:v>
                </c:pt>
                <c:pt idx="6203">
                  <c:v>94.842496327076404</c:v>
                </c:pt>
                <c:pt idx="6204">
                  <c:v>94.839797482318033</c:v>
                </c:pt>
                <c:pt idx="6205">
                  <c:v>94.837427488391569</c:v>
                </c:pt>
                <c:pt idx="6206">
                  <c:v>94.834887399207219</c:v>
                </c:pt>
                <c:pt idx="6207">
                  <c:v>94.832823576744943</c:v>
                </c:pt>
                <c:pt idx="6208">
                  <c:v>94.830408224083044</c:v>
                </c:pt>
                <c:pt idx="6209">
                  <c:v>94.828072249208134</c:v>
                </c:pt>
                <c:pt idx="6210">
                  <c:v>94.825475461604512</c:v>
                </c:pt>
                <c:pt idx="6211">
                  <c:v>94.822787956529993</c:v>
                </c:pt>
                <c:pt idx="6212">
                  <c:v>94.820678775332283</c:v>
                </c:pt>
                <c:pt idx="6213">
                  <c:v>94.818081987728647</c:v>
                </c:pt>
                <c:pt idx="6214">
                  <c:v>94.815768692221468</c:v>
                </c:pt>
                <c:pt idx="6215">
                  <c:v>94.813228603037132</c:v>
                </c:pt>
                <c:pt idx="6216">
                  <c:v>94.811459612355179</c:v>
                </c:pt>
                <c:pt idx="6217">
                  <c:v>94.808953542222412</c:v>
                </c:pt>
                <c:pt idx="6218">
                  <c:v>94.806764983237684</c:v>
                </c:pt>
                <c:pt idx="6219">
                  <c:v>94.80461044330454</c:v>
                </c:pt>
                <c:pt idx="6220">
                  <c:v>94.802750735151704</c:v>
                </c:pt>
                <c:pt idx="6221">
                  <c:v>94.800187966599637</c:v>
                </c:pt>
                <c:pt idx="6222">
                  <c:v>94.797205629744823</c:v>
                </c:pt>
                <c:pt idx="6223">
                  <c:v>94.795005731076216</c:v>
                </c:pt>
                <c:pt idx="6224">
                  <c:v>94.792839851459206</c:v>
                </c:pt>
                <c:pt idx="6225">
                  <c:v>94.79093478457095</c:v>
                </c:pt>
                <c:pt idx="6226">
                  <c:v>94.788904981160243</c:v>
                </c:pt>
                <c:pt idx="6227">
                  <c:v>94.786432930079044</c:v>
                </c:pt>
                <c:pt idx="6228">
                  <c:v>94.78385882184314</c:v>
                </c:pt>
                <c:pt idx="6229">
                  <c:v>94.781432129497361</c:v>
                </c:pt>
                <c:pt idx="6230">
                  <c:v>94.778926059364593</c:v>
                </c:pt>
                <c:pt idx="6231">
                  <c:v>94.776918935321618</c:v>
                </c:pt>
                <c:pt idx="6232">
                  <c:v>94.775308700213685</c:v>
                </c:pt>
                <c:pt idx="6233">
                  <c:v>94.772598515771449</c:v>
                </c:pt>
                <c:pt idx="6234">
                  <c:v>94.770591391728473</c:v>
                </c:pt>
                <c:pt idx="6235">
                  <c:v>94.768618286737052</c:v>
                </c:pt>
                <c:pt idx="6236">
                  <c:v>94.765726667353107</c:v>
                </c:pt>
                <c:pt idx="6237">
                  <c:v>94.763889638567989</c:v>
                </c:pt>
                <c:pt idx="6238">
                  <c:v>94.761859835157281</c:v>
                </c:pt>
                <c:pt idx="6239">
                  <c:v>94.759024914192608</c:v>
                </c:pt>
                <c:pt idx="6240">
                  <c:v>94.756915732994912</c:v>
                </c:pt>
                <c:pt idx="6241">
                  <c:v>94.755645688402709</c:v>
                </c:pt>
                <c:pt idx="6242">
                  <c:v>94.752311821348272</c:v>
                </c:pt>
                <c:pt idx="6243">
                  <c:v>94.750021205208796</c:v>
                </c:pt>
                <c:pt idx="6244">
                  <c:v>94.747560493811477</c:v>
                </c:pt>
                <c:pt idx="6245">
                  <c:v>94.745621407871653</c:v>
                </c:pt>
                <c:pt idx="6246">
                  <c:v>94.743614283828649</c:v>
                </c:pt>
                <c:pt idx="6247">
                  <c:v>94.741040175592744</c:v>
                </c:pt>
                <c:pt idx="6248">
                  <c:v>94.738409368937511</c:v>
                </c:pt>
                <c:pt idx="6249">
                  <c:v>94.735120860618508</c:v>
                </c:pt>
                <c:pt idx="6250">
                  <c:v>94.732694168272744</c:v>
                </c:pt>
                <c:pt idx="6251">
                  <c:v>94.731004555377794</c:v>
                </c:pt>
                <c:pt idx="6252">
                  <c:v>94.728351069354858</c:v>
                </c:pt>
                <c:pt idx="6253">
                  <c:v>94.726842891401645</c:v>
                </c:pt>
                <c:pt idx="6254">
                  <c:v>94.725051221352004</c:v>
                </c:pt>
                <c:pt idx="6255">
                  <c:v>94.72272658616096</c:v>
                </c:pt>
                <c:pt idx="6256">
                  <c:v>94.720413290653781</c:v>
                </c:pt>
                <c:pt idx="6257">
                  <c:v>94.718247411036785</c:v>
                </c:pt>
                <c:pt idx="6258">
                  <c:v>94.715809379007155</c:v>
                </c:pt>
                <c:pt idx="6259">
                  <c:v>94.713586800970859</c:v>
                </c:pt>
                <c:pt idx="6260">
                  <c:v>94.711296184831411</c:v>
                </c:pt>
                <c:pt idx="6261">
                  <c:v>94.708858152801795</c:v>
                </c:pt>
                <c:pt idx="6262">
                  <c:v>94.707361314532434</c:v>
                </c:pt>
                <c:pt idx="6263">
                  <c:v>94.704662469774064</c:v>
                </c:pt>
                <c:pt idx="6264">
                  <c:v>94.702258456796031</c:v>
                </c:pt>
                <c:pt idx="6265">
                  <c:v>94.700262672436907</c:v>
                </c:pt>
                <c:pt idx="6266">
                  <c:v>94.698062773768328</c:v>
                </c:pt>
                <c:pt idx="6267">
                  <c:v>94.695420627429243</c:v>
                </c:pt>
                <c:pt idx="6268">
                  <c:v>94.693368144650819</c:v>
                </c:pt>
                <c:pt idx="6269">
                  <c:v>94.691485757130295</c:v>
                </c:pt>
                <c:pt idx="6270">
                  <c:v>94.68846940122387</c:v>
                </c:pt>
                <c:pt idx="6271">
                  <c:v>94.686178785084408</c:v>
                </c:pt>
                <c:pt idx="6272">
                  <c:v>94.683808791157944</c:v>
                </c:pt>
                <c:pt idx="6273">
                  <c:v>94.681404778179896</c:v>
                </c:pt>
                <c:pt idx="6274">
                  <c:v>94.679193539827466</c:v>
                </c:pt>
                <c:pt idx="6275">
                  <c:v>94.67707301894589</c:v>
                </c:pt>
                <c:pt idx="6276">
                  <c:v>94.675417425102523</c:v>
                </c:pt>
                <c:pt idx="6277">
                  <c:v>94.67274125971187</c:v>
                </c:pt>
                <c:pt idx="6278">
                  <c:v>94.670337246733823</c:v>
                </c:pt>
                <c:pt idx="6279">
                  <c:v>94.667921894071924</c:v>
                </c:pt>
                <c:pt idx="6280">
                  <c:v>94.66504161437183</c:v>
                </c:pt>
                <c:pt idx="6281">
                  <c:v>94.662864395070955</c:v>
                </c:pt>
                <c:pt idx="6282">
                  <c:v>94.660210909048033</c:v>
                </c:pt>
                <c:pt idx="6283">
                  <c:v>94.65785225480542</c:v>
                </c:pt>
                <c:pt idx="6284">
                  <c:v>94.655890489497864</c:v>
                </c:pt>
                <c:pt idx="6285">
                  <c:v>94.653758628932422</c:v>
                </c:pt>
                <c:pt idx="6286">
                  <c:v>94.651207200064221</c:v>
                </c:pt>
                <c:pt idx="6287">
                  <c:v>94.648701129931453</c:v>
                </c:pt>
                <c:pt idx="6288">
                  <c:v>94.646501231262874</c:v>
                </c:pt>
                <c:pt idx="6289">
                  <c:v>94.644720900897056</c:v>
                </c:pt>
                <c:pt idx="6290">
                  <c:v>94.64277047527338</c:v>
                </c:pt>
                <c:pt idx="6291">
                  <c:v>94.640502538501607</c:v>
                </c:pt>
                <c:pt idx="6292">
                  <c:v>94.638030487420437</c:v>
                </c:pt>
                <c:pt idx="6293">
                  <c:v>94.635762550648693</c:v>
                </c:pt>
                <c:pt idx="6294">
                  <c:v>94.633483274193111</c:v>
                </c:pt>
                <c:pt idx="6295">
                  <c:v>94.630977204060343</c:v>
                </c:pt>
                <c:pt idx="6296">
                  <c:v>94.628561851398445</c:v>
                </c:pt>
                <c:pt idx="6297">
                  <c:v>94.625942384427063</c:v>
                </c:pt>
                <c:pt idx="6298">
                  <c:v>94.623946600067939</c:v>
                </c:pt>
                <c:pt idx="6299">
                  <c:v>94.621406510883602</c:v>
                </c:pt>
                <c:pt idx="6300">
                  <c:v>94.618764364544532</c:v>
                </c:pt>
                <c:pt idx="6301">
                  <c:v>94.616768580185408</c:v>
                </c:pt>
                <c:pt idx="6302">
                  <c:v>94.61414911321404</c:v>
                </c:pt>
                <c:pt idx="6303">
                  <c:v>94.611903855810027</c:v>
                </c:pt>
                <c:pt idx="6304">
                  <c:v>94.608932858639037</c:v>
                </c:pt>
                <c:pt idx="6305">
                  <c:v>94.607095829853932</c:v>
                </c:pt>
                <c:pt idx="6306">
                  <c:v>94.605349518539697</c:v>
                </c:pt>
                <c:pt idx="6307">
                  <c:v>94.602900146826215</c:v>
                </c:pt>
                <c:pt idx="6308">
                  <c:v>94.599827092500519</c:v>
                </c:pt>
                <c:pt idx="6309">
                  <c:v>94.597400400154768</c:v>
                </c:pt>
                <c:pt idx="6310">
                  <c:v>94.59546131421493</c:v>
                </c:pt>
                <c:pt idx="6311">
                  <c:v>94.592966583766014</c:v>
                </c:pt>
                <c:pt idx="6312">
                  <c:v>94.590675967626552</c:v>
                </c:pt>
                <c:pt idx="6313">
                  <c:v>94.588339992751671</c:v>
                </c:pt>
                <c:pt idx="6314">
                  <c:v>94.585720525780317</c:v>
                </c:pt>
                <c:pt idx="6315">
                  <c:v>94.583395890589301</c:v>
                </c:pt>
                <c:pt idx="6316">
                  <c:v>94.581184652236843</c:v>
                </c:pt>
                <c:pt idx="6317">
                  <c:v>94.578950734516681</c:v>
                </c:pt>
                <c:pt idx="6318">
                  <c:v>94.577057007312277</c:v>
                </c:pt>
                <c:pt idx="6319">
                  <c:v>94.57508390232087</c:v>
                </c:pt>
                <c:pt idx="6320">
                  <c:v>94.572509794084951</c:v>
                </c:pt>
                <c:pt idx="6321">
                  <c:v>94.570763482770701</c:v>
                </c:pt>
                <c:pt idx="6322">
                  <c:v>94.567803825283576</c:v>
                </c:pt>
                <c:pt idx="6323">
                  <c:v>94.565581247247295</c:v>
                </c:pt>
                <c:pt idx="6324">
                  <c:v>94.563880294668508</c:v>
                </c:pt>
                <c:pt idx="6325">
                  <c:v>94.561192789593989</c:v>
                </c:pt>
                <c:pt idx="6326">
                  <c:v>94.558516624203321</c:v>
                </c:pt>
                <c:pt idx="6327">
                  <c:v>94.555772420709516</c:v>
                </c:pt>
                <c:pt idx="6328">
                  <c:v>94.553459125202338</c:v>
                </c:pt>
                <c:pt idx="6329">
                  <c:v>94.551769512307416</c:v>
                </c:pt>
                <c:pt idx="6330">
                  <c:v>94.549263442174649</c:v>
                </c:pt>
                <c:pt idx="6331">
                  <c:v>94.54726765781551</c:v>
                </c:pt>
                <c:pt idx="6332">
                  <c:v>94.545544025868992</c:v>
                </c:pt>
                <c:pt idx="6333">
                  <c:v>94.543514222458285</c:v>
                </c:pt>
                <c:pt idx="6334">
                  <c:v>94.540894755486931</c:v>
                </c:pt>
                <c:pt idx="6335">
                  <c:v>94.538876291760104</c:v>
                </c:pt>
                <c:pt idx="6336">
                  <c:v>94.53650629783364</c:v>
                </c:pt>
                <c:pt idx="6337">
                  <c:v>94.534158983274864</c:v>
                </c:pt>
                <c:pt idx="6338">
                  <c:v>94.531187986103888</c:v>
                </c:pt>
                <c:pt idx="6339">
                  <c:v>94.529022106486877</c:v>
                </c:pt>
                <c:pt idx="6340">
                  <c:v>94.526550055405707</c:v>
                </c:pt>
                <c:pt idx="6341">
                  <c:v>94.523794512228037</c:v>
                </c:pt>
                <c:pt idx="6342">
                  <c:v>94.521424518301572</c:v>
                </c:pt>
                <c:pt idx="6343">
                  <c:v>94.519054524375107</c:v>
                </c:pt>
                <c:pt idx="6344">
                  <c:v>94.517342232112455</c:v>
                </c:pt>
                <c:pt idx="6345">
                  <c:v>94.515482523959605</c:v>
                </c:pt>
                <c:pt idx="6346">
                  <c:v>94.512795018885114</c:v>
                </c:pt>
                <c:pt idx="6347">
                  <c:v>94.509971437604307</c:v>
                </c:pt>
                <c:pt idx="6348">
                  <c:v>94.507771538935714</c:v>
                </c:pt>
                <c:pt idx="6349">
                  <c:v>94.50576441489271</c:v>
                </c:pt>
                <c:pt idx="6350">
                  <c:v>94.504018103578488</c:v>
                </c:pt>
                <c:pt idx="6351">
                  <c:v>94.501024427039795</c:v>
                </c:pt>
                <c:pt idx="6352">
                  <c:v>94.498472998171579</c:v>
                </c:pt>
                <c:pt idx="6353">
                  <c:v>94.496216401083728</c:v>
                </c:pt>
                <c:pt idx="6354">
                  <c:v>94.494402051666313</c:v>
                </c:pt>
                <c:pt idx="6355">
                  <c:v>94.491533111650085</c:v>
                </c:pt>
                <c:pt idx="6356">
                  <c:v>94.489140438355889</c:v>
                </c:pt>
                <c:pt idx="6357">
                  <c:v>94.486872501584145</c:v>
                </c:pt>
                <c:pt idx="6358">
                  <c:v>94.484264374296671</c:v>
                </c:pt>
                <c:pt idx="6359">
                  <c:v>94.48223457088595</c:v>
                </c:pt>
                <c:pt idx="6360">
                  <c:v>94.480080030952792</c:v>
                </c:pt>
                <c:pt idx="6361">
                  <c:v>94.47774405607791</c:v>
                </c:pt>
                <c:pt idx="6362">
                  <c:v>94.475147268474274</c:v>
                </c:pt>
                <c:pt idx="6363">
                  <c:v>94.472845312650961</c:v>
                </c:pt>
                <c:pt idx="6364">
                  <c:v>94.47052067745993</c:v>
                </c:pt>
                <c:pt idx="6365">
                  <c:v>94.4682527406882</c:v>
                </c:pt>
                <c:pt idx="6366">
                  <c:v>94.466166238858179</c:v>
                </c:pt>
                <c:pt idx="6367">
                  <c:v>94.463478733783674</c:v>
                </c:pt>
                <c:pt idx="6368">
                  <c:v>94.461358212902127</c:v>
                </c:pt>
                <c:pt idx="6369">
                  <c:v>94.459555203168591</c:v>
                </c:pt>
                <c:pt idx="6370">
                  <c:v>94.456448129791298</c:v>
                </c:pt>
                <c:pt idx="6371">
                  <c:v>94.453771964400659</c:v>
                </c:pt>
                <c:pt idx="6372">
                  <c:v>94.45128857363558</c:v>
                </c:pt>
                <c:pt idx="6373">
                  <c:v>94.449372167063473</c:v>
                </c:pt>
                <c:pt idx="6374">
                  <c:v>94.4475011192268</c:v>
                </c:pt>
                <c:pt idx="6375">
                  <c:v>94.444892991939298</c:v>
                </c:pt>
                <c:pt idx="6376">
                  <c:v>94.443112661573494</c:v>
                </c:pt>
                <c:pt idx="6377">
                  <c:v>94.441105537530504</c:v>
                </c:pt>
                <c:pt idx="6378">
                  <c:v>94.438758222971757</c:v>
                </c:pt>
                <c:pt idx="6379">
                  <c:v>94.436286171890558</c:v>
                </c:pt>
                <c:pt idx="6380">
                  <c:v>94.433371873138881</c:v>
                </c:pt>
                <c:pt idx="6381">
                  <c:v>94.431285371308874</c:v>
                </c:pt>
                <c:pt idx="6382">
                  <c:v>94.428892698014693</c:v>
                </c:pt>
                <c:pt idx="6383">
                  <c:v>94.426182513572471</c:v>
                </c:pt>
                <c:pt idx="6384">
                  <c:v>94.424266107000349</c:v>
                </c:pt>
                <c:pt idx="6385">
                  <c:v>94.422712570311717</c:v>
                </c:pt>
                <c:pt idx="6386">
                  <c:v>94.420353916069104</c:v>
                </c:pt>
                <c:pt idx="6387">
                  <c:v>94.417961242774922</c:v>
                </c:pt>
                <c:pt idx="6388">
                  <c:v>94.415999477467366</c:v>
                </c:pt>
                <c:pt idx="6389">
                  <c:v>94.413856277218073</c:v>
                </c:pt>
                <c:pt idx="6390">
                  <c:v>94.411372886453009</c:v>
                </c:pt>
                <c:pt idx="6391">
                  <c:v>94.408934854423407</c:v>
                </c:pt>
                <c:pt idx="6392">
                  <c:v>94.406338066819757</c:v>
                </c:pt>
                <c:pt idx="6393">
                  <c:v>94.403877355422438</c:v>
                </c:pt>
                <c:pt idx="6394">
                  <c:v>94.402584631462545</c:v>
                </c:pt>
                <c:pt idx="6395">
                  <c:v>94.399965164491192</c:v>
                </c:pt>
                <c:pt idx="6396">
                  <c:v>94.397447754674559</c:v>
                </c:pt>
                <c:pt idx="6397">
                  <c:v>94.395066421064243</c:v>
                </c:pt>
                <c:pt idx="6398">
                  <c:v>94.39286652239565</c:v>
                </c:pt>
                <c:pt idx="6399">
                  <c:v>94.390632604675488</c:v>
                </c:pt>
                <c:pt idx="6400">
                  <c:v>94.388081175807287</c:v>
                </c:pt>
                <c:pt idx="6401">
                  <c:v>94.385847258087125</c:v>
                </c:pt>
                <c:pt idx="6402">
                  <c:v>94.383318508586626</c:v>
                </c:pt>
                <c:pt idx="6403">
                  <c:v>94.381163968653482</c:v>
                </c:pt>
                <c:pt idx="6404">
                  <c:v>94.379258901765212</c:v>
                </c:pt>
                <c:pt idx="6405">
                  <c:v>94.376968285625779</c:v>
                </c:pt>
                <c:pt idx="6406">
                  <c:v>94.374700348854034</c:v>
                </c:pt>
                <c:pt idx="6407">
                  <c:v>94.372341694611421</c:v>
                </c:pt>
                <c:pt idx="6408">
                  <c:v>94.369620170485334</c:v>
                </c:pt>
                <c:pt idx="6409">
                  <c:v>94.367148119404149</c:v>
                </c:pt>
                <c:pt idx="6410">
                  <c:v>94.364948220735585</c:v>
                </c:pt>
                <c:pt idx="6411">
                  <c:v>94.362929757008729</c:v>
                </c:pt>
                <c:pt idx="6412">
                  <c:v>94.360571102766116</c:v>
                </c:pt>
                <c:pt idx="6413">
                  <c:v>94.358359864413671</c:v>
                </c:pt>
                <c:pt idx="6414">
                  <c:v>94.356556854680136</c:v>
                </c:pt>
                <c:pt idx="6415">
                  <c:v>94.354130162334386</c:v>
                </c:pt>
                <c:pt idx="6416">
                  <c:v>94.351748828724041</c:v>
                </c:pt>
                <c:pt idx="6417">
                  <c:v>94.349787063416485</c:v>
                </c:pt>
                <c:pt idx="6418">
                  <c:v>94.347485107593201</c:v>
                </c:pt>
                <c:pt idx="6419">
                  <c:v>94.345546021653362</c:v>
                </c:pt>
                <c:pt idx="6420">
                  <c:v>94.343062630888298</c:v>
                </c:pt>
                <c:pt idx="6421">
                  <c:v>94.34029574802679</c:v>
                </c:pt>
                <c:pt idx="6422">
                  <c:v>94.338163887461334</c:v>
                </c:pt>
                <c:pt idx="6423">
                  <c:v>94.336496953934116</c:v>
                </c:pt>
                <c:pt idx="6424">
                  <c:v>94.334036242536783</c:v>
                </c:pt>
                <c:pt idx="6425">
                  <c:v>94.33183634386819</c:v>
                </c:pt>
                <c:pt idx="6426">
                  <c:v>94.329330273735422</c:v>
                </c:pt>
                <c:pt idx="6427">
                  <c:v>94.327209752853847</c:v>
                </c:pt>
                <c:pt idx="6428">
                  <c:v>94.324397511256905</c:v>
                </c:pt>
                <c:pt idx="6429">
                  <c:v>94.321630628395383</c:v>
                </c:pt>
                <c:pt idx="6430">
                  <c:v>94.319408050359087</c:v>
                </c:pt>
                <c:pt idx="6431">
                  <c:v>94.316618488129848</c:v>
                </c:pt>
                <c:pt idx="6432">
                  <c:v>94.315325764169955</c:v>
                </c:pt>
                <c:pt idx="6433">
                  <c:v>94.313295960759234</c:v>
                </c:pt>
                <c:pt idx="6434">
                  <c:v>94.310506398530009</c:v>
                </c:pt>
                <c:pt idx="6435">
                  <c:v>94.307977649029525</c:v>
                </c:pt>
                <c:pt idx="6436">
                  <c:v>94.305959185302683</c:v>
                </c:pt>
                <c:pt idx="6437">
                  <c:v>94.304088137465996</c:v>
                </c:pt>
                <c:pt idx="6438">
                  <c:v>94.301831540378132</c:v>
                </c:pt>
                <c:pt idx="6439">
                  <c:v>94.299552263922521</c:v>
                </c:pt>
                <c:pt idx="6440">
                  <c:v>94.296910117583451</c:v>
                </c:pt>
                <c:pt idx="6441">
                  <c:v>94.294279310928232</c:v>
                </c:pt>
                <c:pt idx="6442">
                  <c:v>94.291557786802144</c:v>
                </c:pt>
                <c:pt idx="6443">
                  <c:v>94.289630040546172</c:v>
                </c:pt>
                <c:pt idx="6444">
                  <c:v>94.287384783142159</c:v>
                </c:pt>
                <c:pt idx="6445">
                  <c:v>94.284924071744811</c:v>
                </c:pt>
                <c:pt idx="6446">
                  <c:v>94.282826230230953</c:v>
                </c:pt>
                <c:pt idx="6447">
                  <c:v>94.280070687053296</c:v>
                </c:pt>
                <c:pt idx="6448">
                  <c:v>94.27763265502368</c:v>
                </c:pt>
                <c:pt idx="6449">
                  <c:v>94.275455435722819</c:v>
                </c:pt>
                <c:pt idx="6450">
                  <c:v>94.273663765673149</c:v>
                </c:pt>
                <c:pt idx="6451">
                  <c:v>94.271758698784879</c:v>
                </c:pt>
                <c:pt idx="6452">
                  <c:v>94.26891243813634</c:v>
                </c:pt>
                <c:pt idx="6453">
                  <c:v>94.266587802945324</c:v>
                </c:pt>
                <c:pt idx="6454">
                  <c:v>94.264592018586185</c:v>
                </c:pt>
                <c:pt idx="6455">
                  <c:v>94.262165326240449</c:v>
                </c:pt>
                <c:pt idx="6456">
                  <c:v>94.260112843462025</c:v>
                </c:pt>
                <c:pt idx="6457">
                  <c:v>94.258173757522172</c:v>
                </c:pt>
                <c:pt idx="6458">
                  <c:v>94.255860462015022</c:v>
                </c:pt>
                <c:pt idx="6459">
                  <c:v>94.253524487140126</c:v>
                </c:pt>
                <c:pt idx="6460">
                  <c:v>94.251245210684516</c:v>
                </c:pt>
                <c:pt idx="6461">
                  <c:v>94.248784499287197</c:v>
                </c:pt>
                <c:pt idx="6462">
                  <c:v>94.245972257690227</c:v>
                </c:pt>
                <c:pt idx="6463">
                  <c:v>94.243409489138173</c:v>
                </c:pt>
                <c:pt idx="6464">
                  <c:v>94.241595139720786</c:v>
                </c:pt>
                <c:pt idx="6465">
                  <c:v>94.239588015677782</c:v>
                </c:pt>
                <c:pt idx="6466">
                  <c:v>94.237240701119049</c:v>
                </c:pt>
                <c:pt idx="6467">
                  <c:v>94.235131519921325</c:v>
                </c:pt>
                <c:pt idx="6468">
                  <c:v>94.232818224414146</c:v>
                </c:pt>
                <c:pt idx="6469">
                  <c:v>94.230777081319602</c:v>
                </c:pt>
                <c:pt idx="6470">
                  <c:v>94.22821431276752</c:v>
                </c:pt>
                <c:pt idx="6471">
                  <c:v>94.225764941054052</c:v>
                </c:pt>
                <c:pt idx="6472">
                  <c:v>94.223497004282322</c:v>
                </c:pt>
                <c:pt idx="6473">
                  <c:v>94.220945575414106</c:v>
                </c:pt>
                <c:pt idx="6474">
                  <c:v>94.218825054532545</c:v>
                </c:pt>
                <c:pt idx="6475">
                  <c:v>94.216012812935574</c:v>
                </c:pt>
                <c:pt idx="6476">
                  <c:v>94.214005688892584</c:v>
                </c:pt>
                <c:pt idx="6477">
                  <c:v>94.211975885481891</c:v>
                </c:pt>
                <c:pt idx="6478">
                  <c:v>94.209424456613689</c:v>
                </c:pt>
                <c:pt idx="6479">
                  <c:v>94.206963745216356</c:v>
                </c:pt>
                <c:pt idx="6480">
                  <c:v>94.204434995715872</c:v>
                </c:pt>
                <c:pt idx="6481">
                  <c:v>94.202371173253582</c:v>
                </c:pt>
                <c:pt idx="6482">
                  <c:v>94.200522804784626</c:v>
                </c:pt>
                <c:pt idx="6483">
                  <c:v>94.198266207696747</c:v>
                </c:pt>
                <c:pt idx="6484">
                  <c:v>94.195884874086417</c:v>
                </c:pt>
                <c:pt idx="6485">
                  <c:v>94.193605597630835</c:v>
                </c:pt>
                <c:pt idx="6486">
                  <c:v>94.191734549794134</c:v>
                </c:pt>
                <c:pt idx="6487">
                  <c:v>94.189693406699575</c:v>
                </c:pt>
                <c:pt idx="6488">
                  <c:v>94.187141977831374</c:v>
                </c:pt>
                <c:pt idx="6489">
                  <c:v>94.184579209279306</c:v>
                </c:pt>
                <c:pt idx="6490">
                  <c:v>94.182492707449313</c:v>
                </c:pt>
                <c:pt idx="6491">
                  <c:v>94.179657786484626</c:v>
                </c:pt>
                <c:pt idx="6492">
                  <c:v>94.177310471925892</c:v>
                </c:pt>
                <c:pt idx="6493">
                  <c:v>94.175189951044317</c:v>
                </c:pt>
                <c:pt idx="6494">
                  <c:v>94.173466319097784</c:v>
                </c:pt>
                <c:pt idx="6495">
                  <c:v>94.17162929031268</c:v>
                </c:pt>
                <c:pt idx="6496">
                  <c:v>94.169338674173233</c:v>
                </c:pt>
                <c:pt idx="6497">
                  <c:v>94.166435715105408</c:v>
                </c:pt>
                <c:pt idx="6498">
                  <c:v>94.164734762526621</c:v>
                </c:pt>
                <c:pt idx="6499">
                  <c:v>94.162738978167482</c:v>
                </c:pt>
                <c:pt idx="6500">
                  <c:v>94.160300946137852</c:v>
                </c:pt>
                <c:pt idx="6501">
                  <c:v>94.157466025173193</c:v>
                </c:pt>
                <c:pt idx="6502">
                  <c:v>94.1552661265046</c:v>
                </c:pt>
                <c:pt idx="6503">
                  <c:v>94.152499243643078</c:v>
                </c:pt>
                <c:pt idx="6504">
                  <c:v>94.149857097304007</c:v>
                </c:pt>
                <c:pt idx="6505">
                  <c:v>94.14740772559054</c:v>
                </c:pt>
                <c:pt idx="6506">
                  <c:v>94.145604715857004</c:v>
                </c:pt>
                <c:pt idx="6507">
                  <c:v>94.143166683827388</c:v>
                </c:pt>
                <c:pt idx="6508">
                  <c:v>94.140989464526527</c:v>
                </c:pt>
                <c:pt idx="6509">
                  <c:v>94.138619470600062</c:v>
                </c:pt>
                <c:pt idx="6510">
                  <c:v>94.135829908370823</c:v>
                </c:pt>
                <c:pt idx="6511">
                  <c:v>94.133539292231376</c:v>
                </c:pt>
                <c:pt idx="6512">
                  <c:v>94.131396091982069</c:v>
                </c:pt>
                <c:pt idx="6513">
                  <c:v>94.129695139403267</c:v>
                </c:pt>
                <c:pt idx="6514">
                  <c:v>94.127155050218931</c:v>
                </c:pt>
                <c:pt idx="6515">
                  <c:v>94.12492113249877</c:v>
                </c:pt>
                <c:pt idx="6516">
                  <c:v>94.122709894146311</c:v>
                </c:pt>
                <c:pt idx="6517">
                  <c:v>94.12096358283209</c:v>
                </c:pt>
                <c:pt idx="6518">
                  <c:v>94.118922439737517</c:v>
                </c:pt>
                <c:pt idx="6519">
                  <c:v>94.116484407707901</c:v>
                </c:pt>
                <c:pt idx="6520">
                  <c:v>94.114658718606648</c:v>
                </c:pt>
                <c:pt idx="6521">
                  <c:v>94.112594896144373</c:v>
                </c:pt>
                <c:pt idx="6522">
                  <c:v>94.109828013282865</c:v>
                </c:pt>
                <c:pt idx="6523">
                  <c:v>94.107129168524494</c:v>
                </c:pt>
                <c:pt idx="6524">
                  <c:v>94.104566399972413</c:v>
                </c:pt>
                <c:pt idx="6525">
                  <c:v>94.102434539406985</c:v>
                </c:pt>
                <c:pt idx="6526">
                  <c:v>94.099644977177761</c:v>
                </c:pt>
                <c:pt idx="6527">
                  <c:v>94.097274983251282</c:v>
                </c:pt>
                <c:pt idx="6528">
                  <c:v>94.09519982110514</c:v>
                </c:pt>
                <c:pt idx="6529">
                  <c:v>94.092863846230273</c:v>
                </c:pt>
                <c:pt idx="6530">
                  <c:v>94.090584569774663</c:v>
                </c:pt>
                <c:pt idx="6531">
                  <c:v>94.088940315615162</c:v>
                </c:pt>
                <c:pt idx="6532">
                  <c:v>94.08691051220444</c:v>
                </c:pt>
                <c:pt idx="6533">
                  <c:v>94.084653915116576</c:v>
                </c:pt>
                <c:pt idx="6534">
                  <c:v>94.082091146564494</c:v>
                </c:pt>
                <c:pt idx="6535">
                  <c:v>94.080356174934138</c:v>
                </c:pt>
                <c:pt idx="6536">
                  <c:v>94.077714028595068</c:v>
                </c:pt>
                <c:pt idx="6537">
                  <c:v>94.075287336249303</c:v>
                </c:pt>
                <c:pt idx="6538">
                  <c:v>94.072679208961802</c:v>
                </c:pt>
                <c:pt idx="6539">
                  <c:v>94.070479310293209</c:v>
                </c:pt>
                <c:pt idx="6540">
                  <c:v>94.067621709960818</c:v>
                </c:pt>
                <c:pt idx="6541">
                  <c:v>94.065149658879633</c:v>
                </c:pt>
                <c:pt idx="6542">
                  <c:v>94.062904401475606</c:v>
                </c:pt>
                <c:pt idx="6543">
                  <c:v>94.061600337831862</c:v>
                </c:pt>
                <c:pt idx="6544">
                  <c:v>94.059241683589249</c:v>
                </c:pt>
                <c:pt idx="6545">
                  <c:v>94.057166521443108</c:v>
                </c:pt>
                <c:pt idx="6546">
                  <c:v>94.05487590530366</c:v>
                </c:pt>
                <c:pt idx="6547">
                  <c:v>94.052607968531916</c:v>
                </c:pt>
                <c:pt idx="6548">
                  <c:v>94.050442088914906</c:v>
                </c:pt>
                <c:pt idx="6549">
                  <c:v>94.04784530131127</c:v>
                </c:pt>
                <c:pt idx="6550">
                  <c:v>94.045566024855674</c:v>
                </c:pt>
                <c:pt idx="6551">
                  <c:v>94.043184691245358</c:v>
                </c:pt>
                <c:pt idx="6552">
                  <c:v>94.040712640164159</c:v>
                </c:pt>
                <c:pt idx="6553">
                  <c:v>94.038626138334152</c:v>
                </c:pt>
                <c:pt idx="6554">
                  <c:v>94.036199445988402</c:v>
                </c:pt>
                <c:pt idx="6555">
                  <c:v>94.03343256312688</c:v>
                </c:pt>
                <c:pt idx="6556">
                  <c:v>94.032309934424887</c:v>
                </c:pt>
                <c:pt idx="6557">
                  <c:v>94.029769845240523</c:v>
                </c:pt>
                <c:pt idx="6558">
                  <c:v>94.027422530681775</c:v>
                </c:pt>
                <c:pt idx="6559">
                  <c:v>94.025710238419123</c:v>
                </c:pt>
                <c:pt idx="6560">
                  <c:v>94.024009285840322</c:v>
                </c:pt>
                <c:pt idx="6561">
                  <c:v>94.021378479185117</c:v>
                </c:pt>
                <c:pt idx="6562">
                  <c:v>94.018520878852712</c:v>
                </c:pt>
                <c:pt idx="6563">
                  <c:v>94.016593132596739</c:v>
                </c:pt>
                <c:pt idx="6564">
                  <c:v>94.013701513212766</c:v>
                </c:pt>
                <c:pt idx="6565">
                  <c:v>94.011218122447715</c:v>
                </c:pt>
                <c:pt idx="6566">
                  <c:v>94.008281144328322</c:v>
                </c:pt>
                <c:pt idx="6567">
                  <c:v>94.005729715460106</c:v>
                </c:pt>
                <c:pt idx="6568">
                  <c:v>94.00377928983643</c:v>
                </c:pt>
                <c:pt idx="6569">
                  <c:v>94.001465994329266</c:v>
                </c:pt>
                <c:pt idx="6570">
                  <c:v>93.999765041750464</c:v>
                </c:pt>
                <c:pt idx="6571">
                  <c:v>93.997474425610989</c:v>
                </c:pt>
                <c:pt idx="6572">
                  <c:v>93.994548787175461</c:v>
                </c:pt>
                <c:pt idx="6573">
                  <c:v>93.992405586926154</c:v>
                </c:pt>
                <c:pt idx="6574">
                  <c:v>93.989876837425669</c:v>
                </c:pt>
                <c:pt idx="6575">
                  <c:v>93.987654259389373</c:v>
                </c:pt>
                <c:pt idx="6576">
                  <c:v>93.985443021036915</c:v>
                </c:pt>
                <c:pt idx="6577">
                  <c:v>93.983730728774276</c:v>
                </c:pt>
                <c:pt idx="6578">
                  <c:v>93.981587528524969</c:v>
                </c:pt>
                <c:pt idx="6579">
                  <c:v>93.979002080605184</c:v>
                </c:pt>
                <c:pt idx="6580">
                  <c:v>93.976654766046437</c:v>
                </c:pt>
                <c:pt idx="6581">
                  <c:v>93.974545584848741</c:v>
                </c:pt>
                <c:pt idx="6582">
                  <c:v>93.972323006812431</c:v>
                </c:pt>
                <c:pt idx="6583">
                  <c:v>93.969816936679663</c:v>
                </c:pt>
                <c:pt idx="6584">
                  <c:v>93.967662396746505</c:v>
                </c:pt>
                <c:pt idx="6585">
                  <c:v>93.96545115839406</c:v>
                </c:pt>
                <c:pt idx="6586">
                  <c:v>93.963727526447542</c:v>
                </c:pt>
                <c:pt idx="6587">
                  <c:v>93.96096064358602</c:v>
                </c:pt>
                <c:pt idx="6588">
                  <c:v>93.959373087845805</c:v>
                </c:pt>
                <c:pt idx="6589">
                  <c:v>93.957173189177226</c:v>
                </c:pt>
                <c:pt idx="6590">
                  <c:v>93.954497023786573</c:v>
                </c:pt>
                <c:pt idx="6591">
                  <c:v>93.952365163221145</c:v>
                </c:pt>
                <c:pt idx="6592">
                  <c:v>93.949995169294667</c:v>
                </c:pt>
                <c:pt idx="6593">
                  <c:v>93.947591156316633</c:v>
                </c:pt>
                <c:pt idx="6594">
                  <c:v>93.944631498829509</c:v>
                </c:pt>
                <c:pt idx="6595">
                  <c:v>93.942613035102667</c:v>
                </c:pt>
                <c:pt idx="6596">
                  <c:v>93.941025479362452</c:v>
                </c:pt>
                <c:pt idx="6597">
                  <c:v>93.938689504487556</c:v>
                </c:pt>
                <c:pt idx="6598">
                  <c:v>93.936183434354788</c:v>
                </c:pt>
                <c:pt idx="6599">
                  <c:v>93.93404023410551</c:v>
                </c:pt>
                <c:pt idx="6600">
                  <c:v>93.931488805237308</c:v>
                </c:pt>
                <c:pt idx="6601">
                  <c:v>93.929232208149415</c:v>
                </c:pt>
                <c:pt idx="6602">
                  <c:v>93.926941592009968</c:v>
                </c:pt>
                <c:pt idx="6603">
                  <c:v>93.925354036269752</c:v>
                </c:pt>
                <c:pt idx="6604">
                  <c:v>93.923312893175179</c:v>
                </c:pt>
                <c:pt idx="6605">
                  <c:v>93.920942899248715</c:v>
                </c:pt>
                <c:pt idx="6606">
                  <c:v>93.91809663860019</c:v>
                </c:pt>
                <c:pt idx="6607">
                  <c:v>93.915102962061496</c:v>
                </c:pt>
                <c:pt idx="6608">
                  <c:v>93.913061818966924</c:v>
                </c:pt>
                <c:pt idx="6609">
                  <c:v>93.910646466305053</c:v>
                </c:pt>
                <c:pt idx="6610">
                  <c:v>93.908185754907706</c:v>
                </c:pt>
                <c:pt idx="6611">
                  <c:v>93.906484802328904</c:v>
                </c:pt>
                <c:pt idx="6612">
                  <c:v>93.90388801472524</c:v>
                </c:pt>
                <c:pt idx="6613">
                  <c:v>93.902334478036622</c:v>
                </c:pt>
                <c:pt idx="6614">
                  <c:v>93.900281995258183</c:v>
                </c:pt>
                <c:pt idx="6615">
                  <c:v>93.89846764584081</c:v>
                </c:pt>
                <c:pt idx="6616">
                  <c:v>93.895689423295437</c:v>
                </c:pt>
                <c:pt idx="6617">
                  <c:v>93.893092635691787</c:v>
                </c:pt>
                <c:pt idx="6618">
                  <c:v>93.890303073462562</c:v>
                </c:pt>
                <c:pt idx="6619">
                  <c:v>93.88759288902034</c:v>
                </c:pt>
                <c:pt idx="6620">
                  <c:v>93.885891936441524</c:v>
                </c:pt>
                <c:pt idx="6621">
                  <c:v>93.88379409492768</c:v>
                </c:pt>
                <c:pt idx="6622">
                  <c:v>93.88151481847207</c:v>
                </c:pt>
                <c:pt idx="6623">
                  <c:v>93.879689129370817</c:v>
                </c:pt>
                <c:pt idx="6624">
                  <c:v>93.877205738605767</c:v>
                </c:pt>
                <c:pt idx="6625">
                  <c:v>93.875391389188394</c:v>
                </c:pt>
                <c:pt idx="6626">
                  <c:v>93.873191490519801</c:v>
                </c:pt>
                <c:pt idx="6627">
                  <c:v>93.870719439438602</c:v>
                </c:pt>
                <c:pt idx="6628">
                  <c:v>93.868496861402292</c:v>
                </c:pt>
                <c:pt idx="6629">
                  <c:v>93.86621758494671</c:v>
                </c:pt>
                <c:pt idx="6630">
                  <c:v>93.86383625133638</c:v>
                </c:pt>
                <c:pt idx="6631">
                  <c:v>93.861443578042199</c:v>
                </c:pt>
                <c:pt idx="6632">
                  <c:v>93.859379755579923</c:v>
                </c:pt>
                <c:pt idx="6633">
                  <c:v>93.857009761653458</c:v>
                </c:pt>
                <c:pt idx="6634">
                  <c:v>93.8547418248817</c:v>
                </c:pt>
                <c:pt idx="6635">
                  <c:v>93.852768719890307</c:v>
                </c:pt>
                <c:pt idx="6636">
                  <c:v>93.850285329125256</c:v>
                </c:pt>
                <c:pt idx="6637">
                  <c:v>93.848017392353526</c:v>
                </c:pt>
                <c:pt idx="6638">
                  <c:v>93.846316439774697</c:v>
                </c:pt>
                <c:pt idx="6639">
                  <c:v>93.844184579209283</c:v>
                </c:pt>
                <c:pt idx="6640">
                  <c:v>93.84193932180527</c:v>
                </c:pt>
                <c:pt idx="6641">
                  <c:v>93.839195118311451</c:v>
                </c:pt>
                <c:pt idx="6642">
                  <c:v>93.836870483120421</c:v>
                </c:pt>
                <c:pt idx="6643">
                  <c:v>93.834046901839613</c:v>
                </c:pt>
                <c:pt idx="6644">
                  <c:v>93.831348057081243</c:v>
                </c:pt>
                <c:pt idx="6645">
                  <c:v>93.829148158412664</c:v>
                </c:pt>
                <c:pt idx="6646">
                  <c:v>93.827934812239775</c:v>
                </c:pt>
                <c:pt idx="6647">
                  <c:v>93.826041085035385</c:v>
                </c:pt>
                <c:pt idx="6648">
                  <c:v>93.823274202173863</c:v>
                </c:pt>
                <c:pt idx="6649">
                  <c:v>93.820099090693418</c:v>
                </c:pt>
                <c:pt idx="6650">
                  <c:v>93.818080626966577</c:v>
                </c:pt>
                <c:pt idx="6651">
                  <c:v>93.815529198098389</c:v>
                </c:pt>
                <c:pt idx="6652">
                  <c:v>93.813125185120342</c:v>
                </c:pt>
                <c:pt idx="6653">
                  <c:v>93.810936626135614</c:v>
                </c:pt>
                <c:pt idx="6654">
                  <c:v>93.808895483041042</c:v>
                </c:pt>
                <c:pt idx="6655">
                  <c:v>93.806650225637028</c:v>
                </c:pt>
                <c:pt idx="6656">
                  <c:v>93.804745158748773</c:v>
                </c:pt>
                <c:pt idx="6657">
                  <c:v>93.803032866486106</c:v>
                </c:pt>
                <c:pt idx="6658">
                  <c:v>93.800254643940733</c:v>
                </c:pt>
                <c:pt idx="6659">
                  <c:v>93.79721560866659</c:v>
                </c:pt>
                <c:pt idx="6660">
                  <c:v>93.795401259249218</c:v>
                </c:pt>
                <c:pt idx="6661">
                  <c:v>93.793632268567265</c:v>
                </c:pt>
                <c:pt idx="6662">
                  <c:v>93.791194236537635</c:v>
                </c:pt>
                <c:pt idx="6663">
                  <c:v>93.788846921978887</c:v>
                </c:pt>
                <c:pt idx="6664">
                  <c:v>93.786851137619763</c:v>
                </c:pt>
                <c:pt idx="6665">
                  <c:v>93.784254350016127</c:v>
                </c:pt>
                <c:pt idx="6666">
                  <c:v>93.781975073560531</c:v>
                </c:pt>
                <c:pt idx="6667">
                  <c:v>93.77974115584037</c:v>
                </c:pt>
                <c:pt idx="6668">
                  <c:v>93.777484558752491</c:v>
                </c:pt>
                <c:pt idx="6669">
                  <c:v>93.775500114077218</c:v>
                </c:pt>
                <c:pt idx="6670">
                  <c:v>93.773243516989339</c:v>
                </c:pt>
                <c:pt idx="6671">
                  <c:v>93.771088977056181</c:v>
                </c:pt>
                <c:pt idx="6672">
                  <c:v>93.768684964078147</c:v>
                </c:pt>
                <c:pt idx="6673">
                  <c:v>93.766110855842228</c:v>
                </c:pt>
                <c:pt idx="6674">
                  <c:v>93.763661484128747</c:v>
                </c:pt>
                <c:pt idx="6675">
                  <c:v>93.761892493446794</c:v>
                </c:pt>
                <c:pt idx="6676">
                  <c:v>93.759091591533704</c:v>
                </c:pt>
                <c:pt idx="6677">
                  <c:v>93.757016429387576</c:v>
                </c:pt>
                <c:pt idx="6678">
                  <c:v>93.75462375609338</c:v>
                </c:pt>
                <c:pt idx="6679">
                  <c:v>93.752627971734256</c:v>
                </c:pt>
                <c:pt idx="6680">
                  <c:v>93.750722904846</c:v>
                </c:pt>
                <c:pt idx="6681">
                  <c:v>93.748749799854565</c:v>
                </c:pt>
                <c:pt idx="6682">
                  <c:v>93.74617569161866</c:v>
                </c:pt>
                <c:pt idx="6683">
                  <c:v>93.74373765958903</c:v>
                </c:pt>
                <c:pt idx="6684">
                  <c:v>93.741481062501151</c:v>
                </c:pt>
                <c:pt idx="6685">
                  <c:v>93.739156427310135</c:v>
                </c:pt>
                <c:pt idx="6686">
                  <c:v>93.736502941287199</c:v>
                </c:pt>
                <c:pt idx="6687">
                  <c:v>93.734257683883186</c:v>
                </c:pt>
                <c:pt idx="6688">
                  <c:v>93.732511372568936</c:v>
                </c:pt>
                <c:pt idx="6689">
                  <c:v>93.730198077061772</c:v>
                </c:pt>
                <c:pt idx="6690">
                  <c:v>93.728236311754216</c:v>
                </c:pt>
                <c:pt idx="6691">
                  <c:v>93.726127130556506</c:v>
                </c:pt>
                <c:pt idx="6692">
                  <c:v>93.724369479558405</c:v>
                </c:pt>
                <c:pt idx="6693">
                  <c:v>93.722169580889826</c:v>
                </c:pt>
                <c:pt idx="6694">
                  <c:v>93.719470736131456</c:v>
                </c:pt>
                <c:pt idx="6695">
                  <c:v>93.716851269160088</c:v>
                </c:pt>
                <c:pt idx="6696">
                  <c:v>93.714299840291886</c:v>
                </c:pt>
                <c:pt idx="6697">
                  <c:v>93.711850468578405</c:v>
                </c:pt>
                <c:pt idx="6698">
                  <c:v>93.709673249277557</c:v>
                </c:pt>
                <c:pt idx="6699">
                  <c:v>93.707246556931779</c:v>
                </c:pt>
                <c:pt idx="6700">
                  <c:v>93.705228093204923</c:v>
                </c:pt>
                <c:pt idx="6701">
                  <c:v>93.70309623263951</c:v>
                </c:pt>
                <c:pt idx="6702">
                  <c:v>93.700692219661477</c:v>
                </c:pt>
                <c:pt idx="6703">
                  <c:v>93.698435622573584</c:v>
                </c:pt>
                <c:pt idx="6704">
                  <c:v>93.696768689046365</c:v>
                </c:pt>
                <c:pt idx="6705">
                  <c:v>93.694829603106527</c:v>
                </c:pt>
                <c:pt idx="6706">
                  <c:v>93.692595685386365</c:v>
                </c:pt>
                <c:pt idx="6707">
                  <c:v>93.689636027899255</c:v>
                </c:pt>
                <c:pt idx="6708">
                  <c:v>93.687719621327133</c:v>
                </c:pt>
                <c:pt idx="6709">
                  <c:v>93.685701157600292</c:v>
                </c:pt>
                <c:pt idx="6710">
                  <c:v>93.683161068415956</c:v>
                </c:pt>
                <c:pt idx="6711">
                  <c:v>93.68098384911508</c:v>
                </c:pt>
                <c:pt idx="6712">
                  <c:v>93.679158160013827</c:v>
                </c:pt>
                <c:pt idx="6713">
                  <c:v>93.676686108932628</c:v>
                </c:pt>
                <c:pt idx="6714">
                  <c:v>93.674418172160898</c:v>
                </c:pt>
                <c:pt idx="6715">
                  <c:v>93.671390476570622</c:v>
                </c:pt>
                <c:pt idx="6716">
                  <c:v>93.669020482644157</c:v>
                </c:pt>
                <c:pt idx="6717">
                  <c:v>93.667160774491336</c:v>
                </c:pt>
                <c:pt idx="6718">
                  <c:v>93.665255707603066</c:v>
                </c:pt>
                <c:pt idx="6719">
                  <c:v>93.662908393044333</c:v>
                </c:pt>
                <c:pt idx="6720">
                  <c:v>93.660028113344225</c:v>
                </c:pt>
                <c:pt idx="6721">
                  <c:v>93.65800964961737</c:v>
                </c:pt>
                <c:pt idx="6722">
                  <c:v>93.655809750948777</c:v>
                </c:pt>
                <c:pt idx="6723">
                  <c:v>93.654131477737707</c:v>
                </c:pt>
                <c:pt idx="6724">
                  <c:v>93.651750144127391</c:v>
                </c:pt>
                <c:pt idx="6725">
                  <c:v>93.649130677156023</c:v>
                </c:pt>
                <c:pt idx="6726">
                  <c:v>93.646760683229559</c:v>
                </c:pt>
                <c:pt idx="6727">
                  <c:v>93.644368009935377</c:v>
                </c:pt>
                <c:pt idx="6728">
                  <c:v>93.642100073163633</c:v>
                </c:pt>
                <c:pt idx="6729">
                  <c:v>93.639752758604899</c:v>
                </c:pt>
                <c:pt idx="6730">
                  <c:v>93.637212669420535</c:v>
                </c:pt>
                <c:pt idx="6731">
                  <c:v>93.636203437557114</c:v>
                </c:pt>
                <c:pt idx="6732">
                  <c:v>93.633856122998381</c:v>
                </c:pt>
                <c:pt idx="6733">
                  <c:v>93.631429430652631</c:v>
                </c:pt>
                <c:pt idx="6734">
                  <c:v>93.629093455777735</c:v>
                </c:pt>
                <c:pt idx="6735">
                  <c:v>93.626893557109142</c:v>
                </c:pt>
                <c:pt idx="6736">
                  <c:v>93.625351360104375</c:v>
                </c:pt>
                <c:pt idx="6737">
                  <c:v>93.623060743964913</c:v>
                </c:pt>
                <c:pt idx="6738">
                  <c:v>93.620531994464429</c:v>
                </c:pt>
                <c:pt idx="6739">
                  <c:v>93.61821869895725</c:v>
                </c:pt>
                <c:pt idx="6740">
                  <c:v>93.615962101869371</c:v>
                </c:pt>
                <c:pt idx="6741">
                  <c:v>93.613059142801546</c:v>
                </c:pt>
                <c:pt idx="6742">
                  <c:v>93.611210774332577</c:v>
                </c:pt>
                <c:pt idx="6743">
                  <c:v>93.608409872419472</c:v>
                </c:pt>
                <c:pt idx="6744">
                  <c:v>93.605767726080401</c:v>
                </c:pt>
                <c:pt idx="6745">
                  <c:v>93.604089452869331</c:v>
                </c:pt>
                <c:pt idx="6746">
                  <c:v>93.602139027245627</c:v>
                </c:pt>
                <c:pt idx="6747">
                  <c:v>93.599530899958125</c:v>
                </c:pt>
                <c:pt idx="6748">
                  <c:v>93.597750569592321</c:v>
                </c:pt>
                <c:pt idx="6749">
                  <c:v>93.596049617013506</c:v>
                </c:pt>
                <c:pt idx="6750">
                  <c:v>93.593656943719324</c:v>
                </c:pt>
                <c:pt idx="6751">
                  <c:v>93.591570441889331</c:v>
                </c:pt>
                <c:pt idx="6752">
                  <c:v>93.588814898711675</c:v>
                </c:pt>
                <c:pt idx="6753">
                  <c:v>93.586546961939945</c:v>
                </c:pt>
                <c:pt idx="6754">
                  <c:v>93.584052231491029</c:v>
                </c:pt>
                <c:pt idx="6755">
                  <c:v>93.581988409028753</c:v>
                </c:pt>
                <c:pt idx="6756">
                  <c:v>93.579743151624712</c:v>
                </c:pt>
                <c:pt idx="6757">
                  <c:v>93.577872103788053</c:v>
                </c:pt>
                <c:pt idx="6758">
                  <c:v>93.575434071758423</c:v>
                </c:pt>
                <c:pt idx="6759">
                  <c:v>93.57307541751581</c:v>
                </c:pt>
                <c:pt idx="6760">
                  <c:v>93.570807480744079</c:v>
                </c:pt>
                <c:pt idx="6761">
                  <c:v>93.568244712192012</c:v>
                </c:pt>
                <c:pt idx="6762">
                  <c:v>93.565886057949413</c:v>
                </c:pt>
                <c:pt idx="6763">
                  <c:v>93.563912952957992</c:v>
                </c:pt>
                <c:pt idx="6764">
                  <c:v>93.561747073340996</c:v>
                </c:pt>
                <c:pt idx="6765">
                  <c:v>93.559479136569252</c:v>
                </c:pt>
                <c:pt idx="6766">
                  <c:v>93.55757406968101</c:v>
                </c:pt>
                <c:pt idx="6767">
                  <c:v>93.554909243974222</c:v>
                </c:pt>
                <c:pt idx="6768">
                  <c:v>93.552947478666653</c:v>
                </c:pt>
                <c:pt idx="6769">
                  <c:v>93.551110449881534</c:v>
                </c:pt>
                <c:pt idx="6770">
                  <c:v>93.548604379748767</c:v>
                </c:pt>
                <c:pt idx="6771">
                  <c:v>93.546449839815608</c:v>
                </c:pt>
                <c:pt idx="6772">
                  <c:v>93.543955109366721</c:v>
                </c:pt>
                <c:pt idx="6773">
                  <c:v>93.541585115440242</c:v>
                </c:pt>
                <c:pt idx="6774">
                  <c:v>93.539203781829926</c:v>
                </c:pt>
                <c:pt idx="6775">
                  <c:v>93.536368860865267</c:v>
                </c:pt>
                <c:pt idx="6776">
                  <c:v>93.534237000299811</c:v>
                </c:pt>
                <c:pt idx="6777">
                  <c:v>93.532422650882424</c:v>
                </c:pt>
                <c:pt idx="6778">
                  <c:v>93.530279450633131</c:v>
                </c:pt>
                <c:pt idx="6779">
                  <c:v>93.527682663029495</c:v>
                </c:pt>
                <c:pt idx="6780">
                  <c:v>93.525494104044782</c:v>
                </c:pt>
                <c:pt idx="6781">
                  <c:v>93.523589037156512</c:v>
                </c:pt>
                <c:pt idx="6782">
                  <c:v>93.521423157539502</c:v>
                </c:pt>
                <c:pt idx="6783">
                  <c:v>93.519620147805966</c:v>
                </c:pt>
                <c:pt idx="6784">
                  <c:v>93.517374890401953</c:v>
                </c:pt>
                <c:pt idx="6785">
                  <c:v>93.515639918771583</c:v>
                </c:pt>
                <c:pt idx="6786">
                  <c:v>93.513542077257725</c:v>
                </c:pt>
                <c:pt idx="6787">
                  <c:v>93.510967969021792</c:v>
                </c:pt>
                <c:pt idx="6788">
                  <c:v>93.508529936992176</c:v>
                </c:pt>
                <c:pt idx="6789">
                  <c:v>93.506012527175557</c:v>
                </c:pt>
                <c:pt idx="6790">
                  <c:v>93.503767269771515</c:v>
                </c:pt>
                <c:pt idx="6791">
                  <c:v>93.501930240986425</c:v>
                </c:pt>
                <c:pt idx="6792">
                  <c:v>93.498777808873712</c:v>
                </c:pt>
                <c:pt idx="6793">
                  <c:v>93.496679967359853</c:v>
                </c:pt>
                <c:pt idx="6794">
                  <c:v>93.495137770355072</c:v>
                </c:pt>
                <c:pt idx="6795">
                  <c:v>93.492257490654978</c:v>
                </c:pt>
                <c:pt idx="6796">
                  <c:v>93.488889604548945</c:v>
                </c:pt>
                <c:pt idx="6797">
                  <c:v>93.48630415662916</c:v>
                </c:pt>
                <c:pt idx="6798">
                  <c:v>93.484149616696016</c:v>
                </c:pt>
                <c:pt idx="6799">
                  <c:v>93.48201775613056</c:v>
                </c:pt>
                <c:pt idx="6800">
                  <c:v>93.479738479674978</c:v>
                </c:pt>
                <c:pt idx="6801">
                  <c:v>93.478525133502117</c:v>
                </c:pt>
                <c:pt idx="6802">
                  <c:v>93.476393272936647</c:v>
                </c:pt>
                <c:pt idx="6803">
                  <c:v>93.474091317113349</c:v>
                </c:pt>
                <c:pt idx="6804">
                  <c:v>93.47226562801211</c:v>
                </c:pt>
                <c:pt idx="6805">
                  <c:v>93.46978223724706</c:v>
                </c:pt>
                <c:pt idx="6806">
                  <c:v>93.467854490991073</c:v>
                </c:pt>
                <c:pt idx="6807">
                  <c:v>93.466595786082749</c:v>
                </c:pt>
                <c:pt idx="6808">
                  <c:v>93.464191773104716</c:v>
                </c:pt>
                <c:pt idx="6809">
                  <c:v>93.46185579822982</c:v>
                </c:pt>
                <c:pt idx="6810">
                  <c:v>93.458918820110426</c:v>
                </c:pt>
                <c:pt idx="6811">
                  <c:v>93.456458108713107</c:v>
                </c:pt>
                <c:pt idx="6812">
                  <c:v>93.454575721192555</c:v>
                </c:pt>
                <c:pt idx="6813">
                  <c:v>93.45225108600151</c:v>
                </c:pt>
                <c:pt idx="6814">
                  <c:v>93.449801714288043</c:v>
                </c:pt>
                <c:pt idx="6815">
                  <c:v>93.447386361626144</c:v>
                </c:pt>
                <c:pt idx="6816">
                  <c:v>93.444381345403599</c:v>
                </c:pt>
                <c:pt idx="6817">
                  <c:v>93.442340202309026</c:v>
                </c:pt>
                <c:pt idx="6818">
                  <c:v>93.44001556711801</c:v>
                </c:pt>
                <c:pt idx="6819">
                  <c:v>93.438087820862009</c:v>
                </c:pt>
                <c:pt idx="6820">
                  <c:v>93.435445674522953</c:v>
                </c:pt>
                <c:pt idx="6821">
                  <c:v>93.43393749656974</c:v>
                </c:pt>
                <c:pt idx="6822">
                  <c:v>93.431692239165727</c:v>
                </c:pt>
                <c:pt idx="6823">
                  <c:v>93.428925356304219</c:v>
                </c:pt>
                <c:pt idx="6824">
                  <c:v>93.427042968783667</c:v>
                </c:pt>
                <c:pt idx="6825">
                  <c:v>93.424831730431222</c:v>
                </c:pt>
                <c:pt idx="6826">
                  <c:v>93.422620492078792</c:v>
                </c:pt>
                <c:pt idx="6827">
                  <c:v>93.420817482345257</c:v>
                </c:pt>
                <c:pt idx="6828">
                  <c:v>93.417597012129377</c:v>
                </c:pt>
                <c:pt idx="6829">
                  <c:v>93.415521849983236</c:v>
                </c:pt>
                <c:pt idx="6830">
                  <c:v>93.413480706888677</c:v>
                </c:pt>
                <c:pt idx="6831">
                  <c:v>93.411428224110267</c:v>
                </c:pt>
                <c:pt idx="6832">
                  <c:v>93.408774738087317</c:v>
                </c:pt>
                <c:pt idx="6833">
                  <c:v>93.406393404477001</c:v>
                </c:pt>
                <c:pt idx="6834">
                  <c:v>93.4046357534789</c:v>
                </c:pt>
                <c:pt idx="6835">
                  <c:v>93.402798724693795</c:v>
                </c:pt>
                <c:pt idx="6836">
                  <c:v>93.400383372031897</c:v>
                </c:pt>
                <c:pt idx="6837">
                  <c:v>93.397956679686132</c:v>
                </c:pt>
                <c:pt idx="6838">
                  <c:v>93.396017593746294</c:v>
                </c:pt>
                <c:pt idx="6839">
                  <c:v>93.393534202981257</c:v>
                </c:pt>
                <c:pt idx="6840">
                  <c:v>93.391617796409136</c:v>
                </c:pt>
                <c:pt idx="6841">
                  <c:v>93.388873592915331</c:v>
                </c:pt>
                <c:pt idx="6842">
                  <c:v>93.386673694246753</c:v>
                </c:pt>
                <c:pt idx="6843">
                  <c:v>93.3848480051455</c:v>
                </c:pt>
                <c:pt idx="6844">
                  <c:v>93.382988296992664</c:v>
                </c:pt>
                <c:pt idx="6845">
                  <c:v>93.379212182267736</c:v>
                </c:pt>
                <c:pt idx="6846">
                  <c:v>93.377329794747183</c:v>
                </c:pt>
                <c:pt idx="6847">
                  <c:v>93.375141235762442</c:v>
                </c:pt>
                <c:pt idx="6848">
                  <c:v>93.372680524365123</c:v>
                </c:pt>
                <c:pt idx="6849">
                  <c:v>93.37101359083789</c:v>
                </c:pt>
                <c:pt idx="6850">
                  <c:v>93.369051825530335</c:v>
                </c:pt>
                <c:pt idx="6851">
                  <c:v>93.366636472868436</c:v>
                </c:pt>
                <c:pt idx="6852">
                  <c:v>93.364141742419534</c:v>
                </c:pt>
                <c:pt idx="6853">
                  <c:v>93.361885145331655</c:v>
                </c:pt>
                <c:pt idx="6854">
                  <c:v>93.359844002237097</c:v>
                </c:pt>
                <c:pt idx="6855">
                  <c:v>93.35791625598111</c:v>
                </c:pt>
                <c:pt idx="6856">
                  <c:v>93.355625639841662</c:v>
                </c:pt>
                <c:pt idx="6857">
                  <c:v>93.353255645915183</c:v>
                </c:pt>
                <c:pt idx="6858">
                  <c:v>93.350976369459602</c:v>
                </c:pt>
                <c:pt idx="6859">
                  <c:v>93.348561016797703</c:v>
                </c:pt>
                <c:pt idx="6860">
                  <c:v>93.346417816548396</c:v>
                </c:pt>
                <c:pt idx="6861">
                  <c:v>93.343855047996342</c:v>
                </c:pt>
                <c:pt idx="6862">
                  <c:v>93.341859263637218</c:v>
                </c:pt>
                <c:pt idx="6863">
                  <c:v>93.339636685600908</c:v>
                </c:pt>
                <c:pt idx="6864">
                  <c:v>93.337255351990592</c:v>
                </c:pt>
                <c:pt idx="6865">
                  <c:v>93.335475021624774</c:v>
                </c:pt>
                <c:pt idx="6866">
                  <c:v>93.333467897581784</c:v>
                </c:pt>
                <c:pt idx="6867">
                  <c:v>93.331483452906511</c:v>
                </c:pt>
                <c:pt idx="6868">
                  <c:v>93.328489776367817</c:v>
                </c:pt>
                <c:pt idx="6869">
                  <c:v>93.326664087266579</c:v>
                </c:pt>
                <c:pt idx="6870">
                  <c:v>93.324339452075549</c:v>
                </c:pt>
                <c:pt idx="6871">
                  <c:v>93.321992137516801</c:v>
                </c:pt>
                <c:pt idx="6872">
                  <c:v>93.31958812453874</c:v>
                </c:pt>
                <c:pt idx="6873">
                  <c:v>93.316866600412666</c:v>
                </c:pt>
                <c:pt idx="6874">
                  <c:v>93.314439908066916</c:v>
                </c:pt>
                <c:pt idx="6875">
                  <c:v>93.31152560931524</c:v>
                </c:pt>
                <c:pt idx="6876">
                  <c:v>93.309665901162404</c:v>
                </c:pt>
                <c:pt idx="6877">
                  <c:v>93.30772681522258</c:v>
                </c:pt>
                <c:pt idx="6878">
                  <c:v>93.305753710231158</c:v>
                </c:pt>
                <c:pt idx="6879">
                  <c:v>93.303168262311374</c:v>
                </c:pt>
                <c:pt idx="6880">
                  <c:v>93.300560135023886</c:v>
                </c:pt>
                <c:pt idx="6881">
                  <c:v>93.298881861812802</c:v>
                </c:pt>
                <c:pt idx="6882">
                  <c:v>93.296965455240681</c:v>
                </c:pt>
                <c:pt idx="6883">
                  <c:v>93.294765556572088</c:v>
                </c:pt>
                <c:pt idx="6884">
                  <c:v>93.292985226206284</c:v>
                </c:pt>
                <c:pt idx="6885">
                  <c:v>93.290592552912102</c:v>
                </c:pt>
                <c:pt idx="6886">
                  <c:v>93.287462800167091</c:v>
                </c:pt>
                <c:pt idx="6887">
                  <c:v>93.285342279285516</c:v>
                </c:pt>
                <c:pt idx="6888">
                  <c:v>93.283323815558688</c:v>
                </c:pt>
                <c:pt idx="6889">
                  <c:v>93.281214634360964</c:v>
                </c:pt>
                <c:pt idx="6890">
                  <c:v>93.278992056324654</c:v>
                </c:pt>
                <c:pt idx="6891">
                  <c:v>93.276871535443078</c:v>
                </c:pt>
                <c:pt idx="6892">
                  <c:v>93.274252068471725</c:v>
                </c:pt>
                <c:pt idx="6893">
                  <c:v>93.272165566641746</c:v>
                </c:pt>
                <c:pt idx="6894">
                  <c:v>93.269999687024722</c:v>
                </c:pt>
                <c:pt idx="6895">
                  <c:v>93.268105959820318</c:v>
                </c:pt>
                <c:pt idx="6896">
                  <c:v>93.265849362732439</c:v>
                </c:pt>
                <c:pt idx="6897">
                  <c:v>93.263263914812669</c:v>
                </c:pt>
                <c:pt idx="6898">
                  <c:v>93.260916600253935</c:v>
                </c:pt>
                <c:pt idx="6899">
                  <c:v>93.258660003166042</c:v>
                </c:pt>
                <c:pt idx="6900">
                  <c:v>93.256766275961638</c:v>
                </c:pt>
                <c:pt idx="6901">
                  <c:v>93.254543697925342</c:v>
                </c:pt>
                <c:pt idx="6902">
                  <c:v>93.252139684947295</c:v>
                </c:pt>
                <c:pt idx="6903">
                  <c:v>93.249894427543282</c:v>
                </c:pt>
                <c:pt idx="6904">
                  <c:v>93.248250173383767</c:v>
                </c:pt>
                <c:pt idx="6905">
                  <c:v>93.245766782618716</c:v>
                </c:pt>
                <c:pt idx="6906">
                  <c:v>93.243566883950123</c:v>
                </c:pt>
                <c:pt idx="6907">
                  <c:v>93.241548420223282</c:v>
                </c:pt>
                <c:pt idx="6908">
                  <c:v>93.239008331038946</c:v>
                </c:pt>
                <c:pt idx="6909">
                  <c:v>93.23651360059003</c:v>
                </c:pt>
                <c:pt idx="6910">
                  <c:v>93.234177625715134</c:v>
                </c:pt>
                <c:pt idx="6911">
                  <c:v>93.232136482620561</c:v>
                </c:pt>
                <c:pt idx="6912">
                  <c:v>93.230322133203174</c:v>
                </c:pt>
                <c:pt idx="6913">
                  <c:v>93.227714005915686</c:v>
                </c:pt>
                <c:pt idx="6914">
                  <c:v>93.225309992937653</c:v>
                </c:pt>
                <c:pt idx="6915">
                  <c:v>93.222962678378877</c:v>
                </c:pt>
                <c:pt idx="6916">
                  <c:v>93.220762779710327</c:v>
                </c:pt>
                <c:pt idx="6917">
                  <c:v>93.218029915900374</c:v>
                </c:pt>
                <c:pt idx="6918">
                  <c:v>93.215943414070381</c:v>
                </c:pt>
                <c:pt idx="6919">
                  <c:v>93.213346626466731</c:v>
                </c:pt>
                <c:pt idx="6920">
                  <c:v>93.211997204087552</c:v>
                </c:pt>
                <c:pt idx="6921">
                  <c:v>93.209593191109505</c:v>
                </c:pt>
                <c:pt idx="6922">
                  <c:v>93.207257216234623</c:v>
                </c:pt>
                <c:pt idx="6923">
                  <c:v>93.205488225552656</c:v>
                </c:pt>
                <c:pt idx="6924">
                  <c:v>93.202880098265155</c:v>
                </c:pt>
                <c:pt idx="6925">
                  <c:v>93.200203932874516</c:v>
                </c:pt>
                <c:pt idx="6926">
                  <c:v>93.198276186618529</c:v>
                </c:pt>
                <c:pt idx="6927">
                  <c:v>93.195463945021586</c:v>
                </c:pt>
                <c:pt idx="6928">
                  <c:v>93.193105290778973</c:v>
                </c:pt>
                <c:pt idx="6929">
                  <c:v>93.190746636536375</c:v>
                </c:pt>
                <c:pt idx="6930">
                  <c:v>93.188682814074099</c:v>
                </c:pt>
                <c:pt idx="6931">
                  <c:v>93.186335499515351</c:v>
                </c:pt>
                <c:pt idx="6932">
                  <c:v>93.184283016736913</c:v>
                </c:pt>
                <c:pt idx="6933">
                  <c:v>93.182264553010057</c:v>
                </c:pt>
                <c:pt idx="6934">
                  <c:v>93.17976982256117</c:v>
                </c:pt>
                <c:pt idx="6935">
                  <c:v>93.177694660415028</c:v>
                </c:pt>
                <c:pt idx="6936">
                  <c:v>93.175222609333829</c:v>
                </c:pt>
                <c:pt idx="6937">
                  <c:v>93.17331754244556</c:v>
                </c:pt>
                <c:pt idx="6938">
                  <c:v>93.170913529467541</c:v>
                </c:pt>
                <c:pt idx="6939">
                  <c:v>93.167976551348147</c:v>
                </c:pt>
                <c:pt idx="6940">
                  <c:v>93.16567459552482</c:v>
                </c:pt>
                <c:pt idx="6941">
                  <c:v>93.163486036540093</c:v>
                </c:pt>
                <c:pt idx="6942">
                  <c:v>93.161036664826625</c:v>
                </c:pt>
                <c:pt idx="6943">
                  <c:v>93.158700689951729</c:v>
                </c:pt>
                <c:pt idx="6944">
                  <c:v>93.156840981798908</c:v>
                </c:pt>
                <c:pt idx="6945">
                  <c:v>93.15411945767282</c:v>
                </c:pt>
                <c:pt idx="6946">
                  <c:v>93.15248654319717</c:v>
                </c:pt>
                <c:pt idx="6947">
                  <c:v>93.150263965160846</c:v>
                </c:pt>
                <c:pt idx="6948">
                  <c:v>93.148064066492282</c:v>
                </c:pt>
                <c:pt idx="6949">
                  <c:v>93.145569336043366</c:v>
                </c:pt>
                <c:pt idx="6950">
                  <c:v>93.142881830968847</c:v>
                </c:pt>
                <c:pt idx="6951">
                  <c:v>93.141282935544794</c:v>
                </c:pt>
                <c:pt idx="6952">
                  <c:v>93.139105716243918</c:v>
                </c:pt>
                <c:pt idx="6953">
                  <c:v>93.136361512750113</c:v>
                </c:pt>
                <c:pt idx="6954">
                  <c:v>93.134966731635487</c:v>
                </c:pt>
                <c:pt idx="6955">
                  <c:v>93.132483340870436</c:v>
                </c:pt>
                <c:pt idx="6956">
                  <c:v>93.130680331136915</c:v>
                </c:pt>
                <c:pt idx="6957">
                  <c:v>93.128423734049036</c:v>
                </c:pt>
                <c:pt idx="6958">
                  <c:v>93.126223835380443</c:v>
                </c:pt>
                <c:pt idx="6959">
                  <c:v>93.124182692285871</c:v>
                </c:pt>
                <c:pt idx="6960">
                  <c:v>93.122232266662181</c:v>
                </c:pt>
                <c:pt idx="6961">
                  <c:v>93.119397345697536</c:v>
                </c:pt>
                <c:pt idx="6962">
                  <c:v>93.116800558093885</c:v>
                </c:pt>
                <c:pt idx="6963">
                  <c:v>93.114498602270572</c:v>
                </c:pt>
                <c:pt idx="6964">
                  <c:v>93.112706932220888</c:v>
                </c:pt>
                <c:pt idx="6965">
                  <c:v>93.110144163668835</c:v>
                </c:pt>
                <c:pt idx="6966">
                  <c:v>93.10855660792862</c:v>
                </c:pt>
                <c:pt idx="6967">
                  <c:v>93.10665154104035</c:v>
                </c:pt>
                <c:pt idx="6968">
                  <c:v>93.103895997862708</c:v>
                </c:pt>
                <c:pt idx="6969">
                  <c:v>93.101990930974438</c:v>
                </c:pt>
                <c:pt idx="6970">
                  <c:v>93.09970031483499</c:v>
                </c:pt>
                <c:pt idx="6971">
                  <c:v>93.097080847863609</c:v>
                </c:pt>
                <c:pt idx="6972">
                  <c:v>93.094416022156821</c:v>
                </c:pt>
                <c:pt idx="6973">
                  <c:v>93.092057367914222</c:v>
                </c:pt>
                <c:pt idx="6974">
                  <c:v>93.088666802440486</c:v>
                </c:pt>
                <c:pt idx="6975">
                  <c:v>93.088247234137697</c:v>
                </c:pt>
                <c:pt idx="6976">
                  <c:v>93.08686379270695</c:v>
                </c:pt>
                <c:pt idx="6977">
                  <c:v>93.086387525984875</c:v>
                </c:pt>
                <c:pt idx="6978">
                  <c:v>93.082361938215058</c:v>
                </c:pt>
                <c:pt idx="6979">
                  <c:v>93.079436299779516</c:v>
                </c:pt>
                <c:pt idx="6980">
                  <c:v>93.0769415693306</c:v>
                </c:pt>
                <c:pt idx="6981">
                  <c:v>93.074968464339193</c:v>
                </c:pt>
                <c:pt idx="6982">
                  <c:v>93.073539664172998</c:v>
                </c:pt>
                <c:pt idx="6983">
                  <c:v>93.07124904803355</c:v>
                </c:pt>
                <c:pt idx="6984">
                  <c:v>93.0685955620106</c:v>
                </c:pt>
                <c:pt idx="6985">
                  <c:v>93.066452361761321</c:v>
                </c:pt>
                <c:pt idx="6986">
                  <c:v>93.063367967751759</c:v>
                </c:pt>
                <c:pt idx="6987">
                  <c:v>93.061508259598938</c:v>
                </c:pt>
                <c:pt idx="6988">
                  <c:v>93.059387738717362</c:v>
                </c:pt>
                <c:pt idx="6989">
                  <c:v>93.056552817752689</c:v>
                </c:pt>
                <c:pt idx="6990">
                  <c:v>93.05471578896757</c:v>
                </c:pt>
                <c:pt idx="6991">
                  <c:v>93.052062302944648</c:v>
                </c:pt>
                <c:pt idx="6992">
                  <c:v>93.050293312262681</c:v>
                </c:pt>
                <c:pt idx="6993">
                  <c:v>93.047571788136608</c:v>
                </c:pt>
                <c:pt idx="6994">
                  <c:v>93.044668829068783</c:v>
                </c:pt>
                <c:pt idx="6995">
                  <c:v>93.043217349534871</c:v>
                </c:pt>
                <c:pt idx="6996">
                  <c:v>93.041108168337146</c:v>
                </c:pt>
                <c:pt idx="6997">
                  <c:v>93.039259799868177</c:v>
                </c:pt>
                <c:pt idx="6998">
                  <c:v>93.036685691632272</c:v>
                </c:pt>
                <c:pt idx="6999">
                  <c:v>93.034610529486116</c:v>
                </c:pt>
                <c:pt idx="7000">
                  <c:v>93.032263214927369</c:v>
                </c:pt>
                <c:pt idx="7001">
                  <c:v>93.02942829396271</c:v>
                </c:pt>
                <c:pt idx="7002">
                  <c:v>93.027149017507099</c:v>
                </c:pt>
                <c:pt idx="7003">
                  <c:v>93.025141893464124</c:v>
                </c:pt>
                <c:pt idx="7004">
                  <c:v>93.022443048705753</c:v>
                </c:pt>
                <c:pt idx="7005">
                  <c:v>93.020503962765915</c:v>
                </c:pt>
                <c:pt idx="7006">
                  <c:v>93.018939086393416</c:v>
                </c:pt>
                <c:pt idx="7007">
                  <c:v>93.015956749538574</c:v>
                </c:pt>
                <c:pt idx="7008">
                  <c:v>93.013416660354238</c:v>
                </c:pt>
                <c:pt idx="7009">
                  <c:v>93.011443555362831</c:v>
                </c:pt>
                <c:pt idx="7010">
                  <c:v>93.01017351077067</c:v>
                </c:pt>
                <c:pt idx="7011">
                  <c:v>93.007633421586306</c:v>
                </c:pt>
                <c:pt idx="7012">
                  <c:v>93.004583046628326</c:v>
                </c:pt>
                <c:pt idx="7013">
                  <c:v>93.002700659107788</c:v>
                </c:pt>
                <c:pt idx="7014">
                  <c:v>92.999945115930132</c:v>
                </c:pt>
                <c:pt idx="7015">
                  <c:v>92.996962779075304</c:v>
                </c:pt>
                <c:pt idx="7016">
                  <c:v>92.995046372503182</c:v>
                </c:pt>
                <c:pt idx="7017">
                  <c:v>92.993141305614913</c:v>
                </c:pt>
                <c:pt idx="7018">
                  <c:v>92.991258918094374</c:v>
                </c:pt>
                <c:pt idx="7019">
                  <c:v>92.988560073336018</c:v>
                </c:pt>
                <c:pt idx="7020">
                  <c:v>92.986575628660745</c:v>
                </c:pt>
                <c:pt idx="7021">
                  <c:v>92.983978841057095</c:v>
                </c:pt>
                <c:pt idx="7022">
                  <c:v>92.981756263020799</c:v>
                </c:pt>
                <c:pt idx="7023">
                  <c:v>92.9792842119396</c:v>
                </c:pt>
                <c:pt idx="7024">
                  <c:v>92.977481202206064</c:v>
                </c:pt>
                <c:pt idx="7025">
                  <c:v>92.97526996385362</c:v>
                </c:pt>
                <c:pt idx="7026">
                  <c:v>92.973274179494496</c:v>
                </c:pt>
                <c:pt idx="7027">
                  <c:v>92.971017582406617</c:v>
                </c:pt>
                <c:pt idx="7028">
                  <c:v>92.968919740892758</c:v>
                </c:pt>
                <c:pt idx="7029">
                  <c:v>92.966470369179291</c:v>
                </c:pt>
                <c:pt idx="7030">
                  <c:v>92.964043676833526</c:v>
                </c:pt>
                <c:pt idx="7031">
                  <c:v>92.961662343223196</c:v>
                </c:pt>
                <c:pt idx="7032">
                  <c:v>92.9594397651869</c:v>
                </c:pt>
                <c:pt idx="7033">
                  <c:v>92.957047091892719</c:v>
                </c:pt>
                <c:pt idx="7034">
                  <c:v>92.954053415354011</c:v>
                </c:pt>
                <c:pt idx="7035">
                  <c:v>92.952613275503964</c:v>
                </c:pt>
                <c:pt idx="7036">
                  <c:v>92.949982468848745</c:v>
                </c:pt>
                <c:pt idx="7037">
                  <c:v>92.948020703541189</c:v>
                </c:pt>
                <c:pt idx="7038">
                  <c:v>92.945854823924194</c:v>
                </c:pt>
                <c:pt idx="7039">
                  <c:v>92.943269376004409</c:v>
                </c:pt>
                <c:pt idx="7040">
                  <c:v>92.941783877418928</c:v>
                </c:pt>
                <c:pt idx="7041">
                  <c:v>92.93911905171214</c:v>
                </c:pt>
                <c:pt idx="7042">
                  <c:v>92.936590302211656</c:v>
                </c:pt>
                <c:pt idx="7043">
                  <c:v>92.934583178168666</c:v>
                </c:pt>
                <c:pt idx="7044">
                  <c:v>92.932043088984315</c:v>
                </c:pt>
                <c:pt idx="7045">
                  <c:v>92.93013802209606</c:v>
                </c:pt>
                <c:pt idx="7046">
                  <c:v>92.927507215440826</c:v>
                </c:pt>
                <c:pt idx="7047">
                  <c:v>92.925295977088396</c:v>
                </c:pt>
                <c:pt idx="7048">
                  <c:v>92.922823926007197</c:v>
                </c:pt>
                <c:pt idx="7049">
                  <c:v>92.921088954376827</c:v>
                </c:pt>
                <c:pt idx="7050">
                  <c:v>92.918072598470417</c:v>
                </c:pt>
                <c:pt idx="7051">
                  <c:v>92.915657245808518</c:v>
                </c:pt>
                <c:pt idx="7052">
                  <c:v>92.913831556707265</c:v>
                </c:pt>
                <c:pt idx="7053">
                  <c:v>92.911903810451278</c:v>
                </c:pt>
                <c:pt idx="7054">
                  <c:v>92.909431759370094</c:v>
                </c:pt>
                <c:pt idx="7055">
                  <c:v>92.907175162282215</c:v>
                </c:pt>
                <c:pt idx="7056">
                  <c:v>92.904782488988033</c:v>
                </c:pt>
                <c:pt idx="7057">
                  <c:v>92.90200426644266</c:v>
                </c:pt>
                <c:pt idx="7058">
                  <c:v>92.900541447224882</c:v>
                </c:pt>
                <c:pt idx="7059">
                  <c:v>92.898874513697649</c:v>
                </c:pt>
                <c:pt idx="7060">
                  <c:v>92.896391122932599</c:v>
                </c:pt>
                <c:pt idx="7061">
                  <c:v>92.893340747974619</c:v>
                </c:pt>
                <c:pt idx="7062">
                  <c:v>92.891220227093044</c:v>
                </c:pt>
                <c:pt idx="7063">
                  <c:v>92.890108938074903</c:v>
                </c:pt>
                <c:pt idx="7064">
                  <c:v>92.887466791735832</c:v>
                </c:pt>
                <c:pt idx="7065">
                  <c:v>92.885754499473165</c:v>
                </c:pt>
                <c:pt idx="7066">
                  <c:v>92.885607083582983</c:v>
                </c:pt>
                <c:pt idx="7067">
                  <c:v>92.879030066944949</c:v>
                </c:pt>
                <c:pt idx="7068">
                  <c:v>92.877646625514203</c:v>
                </c:pt>
                <c:pt idx="7069">
                  <c:v>92.874709647394809</c:v>
                </c:pt>
                <c:pt idx="7070">
                  <c:v>92.873088072602997</c:v>
                </c:pt>
                <c:pt idx="7071">
                  <c:v>92.870128415115886</c:v>
                </c:pt>
                <c:pt idx="7072">
                  <c:v>92.868246027595333</c:v>
                </c:pt>
                <c:pt idx="7073">
                  <c:v>92.865739957462566</c:v>
                </c:pt>
                <c:pt idx="7074">
                  <c:v>92.863562738161704</c:v>
                </c:pt>
                <c:pt idx="7075">
                  <c:v>92.862088579260089</c:v>
                </c:pt>
                <c:pt idx="7076">
                  <c:v>92.859922699643079</c:v>
                </c:pt>
                <c:pt idx="7077">
                  <c:v>92.857677442239066</c:v>
                </c:pt>
                <c:pt idx="7078">
                  <c:v>92.855296108628721</c:v>
                </c:pt>
                <c:pt idx="7079">
                  <c:v>92.852824057547522</c:v>
                </c:pt>
                <c:pt idx="7080">
                  <c:v>92.849966457215132</c:v>
                </c:pt>
                <c:pt idx="7081">
                  <c:v>92.847222253721341</c:v>
                </c:pt>
                <c:pt idx="7082">
                  <c:v>92.844500729595254</c:v>
                </c:pt>
                <c:pt idx="7083">
                  <c:v>92.841858583256183</c:v>
                </c:pt>
                <c:pt idx="7084">
                  <c:v>92.84172250704988</c:v>
                </c:pt>
                <c:pt idx="7085">
                  <c:v>92.839488589329719</c:v>
                </c:pt>
                <c:pt idx="7086">
                  <c:v>92.839057681343093</c:v>
                </c:pt>
                <c:pt idx="7087">
                  <c:v>92.834998074521678</c:v>
                </c:pt>
                <c:pt idx="7088">
                  <c:v>92.832798175853085</c:v>
                </c:pt>
                <c:pt idx="7089">
                  <c:v>92.830371483507335</c:v>
                </c:pt>
                <c:pt idx="7090">
                  <c:v>92.82757058159423</c:v>
                </c:pt>
                <c:pt idx="7091">
                  <c:v>92.825234606719349</c:v>
                </c:pt>
                <c:pt idx="7092">
                  <c:v>92.822796574689733</c:v>
                </c:pt>
                <c:pt idx="7093">
                  <c:v>92.821333755471954</c:v>
                </c:pt>
                <c:pt idx="7094">
                  <c:v>92.819031799648656</c:v>
                </c:pt>
                <c:pt idx="7095">
                  <c:v>92.817308167702123</c:v>
                </c:pt>
                <c:pt idx="7096">
                  <c:v>92.814926834091793</c:v>
                </c:pt>
                <c:pt idx="7097">
                  <c:v>92.812375405223619</c:v>
                </c:pt>
                <c:pt idx="7098">
                  <c:v>92.810005411297141</c:v>
                </c:pt>
                <c:pt idx="7099">
                  <c:v>92.807499341164359</c:v>
                </c:pt>
                <c:pt idx="7100">
                  <c:v>92.805310782179646</c:v>
                </c:pt>
                <c:pt idx="7101">
                  <c:v>92.803156242246487</c:v>
                </c:pt>
                <c:pt idx="7102">
                  <c:v>92.800854286423188</c:v>
                </c:pt>
                <c:pt idx="7103">
                  <c:v>92.798461613129007</c:v>
                </c:pt>
                <c:pt idx="7104">
                  <c:v>92.796420470034434</c:v>
                </c:pt>
                <c:pt idx="7105">
                  <c:v>92.794163872946555</c:v>
                </c:pt>
                <c:pt idx="7106">
                  <c:v>92.791748520284642</c:v>
                </c:pt>
                <c:pt idx="7107">
                  <c:v>92.78915173268102</c:v>
                </c:pt>
                <c:pt idx="7108">
                  <c:v>92.78671370065139</c:v>
                </c:pt>
                <c:pt idx="7109">
                  <c:v>92.784819973447</c:v>
                </c:pt>
                <c:pt idx="7110">
                  <c:v>92.78328911612607</c:v>
                </c:pt>
                <c:pt idx="7111">
                  <c:v>92.780318118955108</c:v>
                </c:pt>
                <c:pt idx="7112">
                  <c:v>92.777857407557761</c:v>
                </c:pt>
                <c:pt idx="7113">
                  <c:v>92.775226600902542</c:v>
                </c:pt>
                <c:pt idx="7114">
                  <c:v>92.77267517203434</c:v>
                </c:pt>
                <c:pt idx="7115">
                  <c:v>92.77030517810789</c:v>
                </c:pt>
                <c:pt idx="7116">
                  <c:v>92.768071260387728</c:v>
                </c:pt>
                <c:pt idx="7117">
                  <c:v>92.766064136344724</c:v>
                </c:pt>
                <c:pt idx="7118">
                  <c:v>92.763943615463148</c:v>
                </c:pt>
                <c:pt idx="7119">
                  <c:v>92.76090458018902</c:v>
                </c:pt>
                <c:pt idx="7120">
                  <c:v>92.758341811636967</c:v>
                </c:pt>
                <c:pt idx="7121">
                  <c:v>92.755767703401034</c:v>
                </c:pt>
                <c:pt idx="7122">
                  <c:v>92.754327563550987</c:v>
                </c:pt>
                <c:pt idx="7123">
                  <c:v>92.75219570298556</c:v>
                </c:pt>
                <c:pt idx="7124">
                  <c:v>92.750358674200442</c:v>
                </c:pt>
                <c:pt idx="7125">
                  <c:v>92.747841264383823</c:v>
                </c:pt>
                <c:pt idx="7126">
                  <c:v>92.745573327612092</c:v>
                </c:pt>
                <c:pt idx="7127">
                  <c:v>92.743690940091554</c:v>
                </c:pt>
                <c:pt idx="7128">
                  <c:v>92.74032305398552</c:v>
                </c:pt>
                <c:pt idx="7129">
                  <c:v>92.737919041007473</c:v>
                </c:pt>
                <c:pt idx="7130">
                  <c:v>92.736116031273923</c:v>
                </c:pt>
                <c:pt idx="7131">
                  <c:v>92.734233643753399</c:v>
                </c:pt>
                <c:pt idx="7132">
                  <c:v>92.732260538761992</c:v>
                </c:pt>
                <c:pt idx="7133">
                  <c:v>92.729799827364658</c:v>
                </c:pt>
                <c:pt idx="7134">
                  <c:v>92.727463852489763</c:v>
                </c:pt>
                <c:pt idx="7135">
                  <c:v>92.725229934769601</c:v>
                </c:pt>
                <c:pt idx="7136">
                  <c:v>92.723188791675042</c:v>
                </c:pt>
                <c:pt idx="7137">
                  <c:v>92.720750759645412</c:v>
                </c:pt>
                <c:pt idx="7138">
                  <c:v>92.71847148318983</c:v>
                </c:pt>
                <c:pt idx="7139">
                  <c:v>92.716339622624403</c:v>
                </c:pt>
                <c:pt idx="7140">
                  <c:v>92.713878911227056</c:v>
                </c:pt>
                <c:pt idx="7141">
                  <c:v>92.711735710977763</c:v>
                </c:pt>
                <c:pt idx="7142">
                  <c:v>92.709910021876524</c:v>
                </c:pt>
                <c:pt idx="7143">
                  <c:v>92.707222516802005</c:v>
                </c:pt>
                <c:pt idx="7144">
                  <c:v>92.705226732442895</c:v>
                </c:pt>
                <c:pt idx="7145">
                  <c:v>92.702312433691191</c:v>
                </c:pt>
                <c:pt idx="7146">
                  <c:v>92.700373347751352</c:v>
                </c:pt>
                <c:pt idx="7147">
                  <c:v>92.698014693508767</c:v>
                </c:pt>
                <c:pt idx="7148">
                  <c:v>92.695383886853548</c:v>
                </c:pt>
                <c:pt idx="7149">
                  <c:v>92.693478819965279</c:v>
                </c:pt>
                <c:pt idx="7150">
                  <c:v>92.690893372045508</c:v>
                </c:pt>
                <c:pt idx="7151">
                  <c:v>92.688976965473387</c:v>
                </c:pt>
                <c:pt idx="7152">
                  <c:v>92.68667500965006</c:v>
                </c:pt>
                <c:pt idx="7153">
                  <c:v>92.684168939517292</c:v>
                </c:pt>
                <c:pt idx="7154">
                  <c:v>92.682297891680619</c:v>
                </c:pt>
                <c:pt idx="7155">
                  <c:v>92.680143351747475</c:v>
                </c:pt>
                <c:pt idx="7156">
                  <c:v>92.678113548336754</c:v>
                </c:pt>
                <c:pt idx="7157">
                  <c:v>92.675720875042572</c:v>
                </c:pt>
                <c:pt idx="7158">
                  <c:v>92.672783896923178</c:v>
                </c:pt>
                <c:pt idx="7159">
                  <c:v>92.670697395093185</c:v>
                </c:pt>
                <c:pt idx="7160">
                  <c:v>92.668316061482841</c:v>
                </c:pt>
                <c:pt idx="7161">
                  <c:v>92.665980086607959</c:v>
                </c:pt>
                <c:pt idx="7162">
                  <c:v>92.663927603829549</c:v>
                </c:pt>
                <c:pt idx="7163">
                  <c:v>92.661308136858196</c:v>
                </c:pt>
                <c:pt idx="7164">
                  <c:v>92.658665990519111</c:v>
                </c:pt>
                <c:pt idx="7165">
                  <c:v>92.655672313980403</c:v>
                </c:pt>
                <c:pt idx="7166">
                  <c:v>92.653313659737819</c:v>
                </c:pt>
                <c:pt idx="7167">
                  <c:v>92.651057062649926</c:v>
                </c:pt>
                <c:pt idx="7168">
                  <c:v>92.64883448461363</c:v>
                </c:pt>
                <c:pt idx="7169">
                  <c:v>92.647575779705321</c:v>
                </c:pt>
                <c:pt idx="7170">
                  <c:v>92.647348986028149</c:v>
                </c:pt>
                <c:pt idx="7171">
                  <c:v>92.642994547426412</c:v>
                </c:pt>
                <c:pt idx="7172">
                  <c:v>92.640125607410155</c:v>
                </c:pt>
                <c:pt idx="7173">
                  <c:v>92.638277238941185</c:v>
                </c:pt>
                <c:pt idx="7174">
                  <c:v>92.634807295680432</c:v>
                </c:pt>
                <c:pt idx="7175">
                  <c:v>92.634716578209577</c:v>
                </c:pt>
                <c:pt idx="7176">
                  <c:v>92.630815726962183</c:v>
                </c:pt>
                <c:pt idx="7177">
                  <c:v>92.628105542519961</c:v>
                </c:pt>
                <c:pt idx="7178">
                  <c:v>92.625372678710022</c:v>
                </c:pt>
                <c:pt idx="7179">
                  <c:v>92.623467611821752</c:v>
                </c:pt>
                <c:pt idx="7180">
                  <c:v>92.621222354417739</c:v>
                </c:pt>
                <c:pt idx="7181">
                  <c:v>92.61811528104046</c:v>
                </c:pt>
                <c:pt idx="7182">
                  <c:v>92.615801985533281</c:v>
                </c:pt>
                <c:pt idx="7183">
                  <c:v>92.614826772721443</c:v>
                </c:pt>
                <c:pt idx="7184">
                  <c:v>92.613046442355625</c:v>
                </c:pt>
                <c:pt idx="7185">
                  <c:v>92.610415635700406</c:v>
                </c:pt>
                <c:pt idx="7186">
                  <c:v>92.608374492605833</c:v>
                </c:pt>
                <c:pt idx="7187">
                  <c:v>92.605800384369928</c:v>
                </c:pt>
                <c:pt idx="7188">
                  <c:v>92.603691203172204</c:v>
                </c:pt>
                <c:pt idx="7189">
                  <c:v>92.602114987115854</c:v>
                </c:pt>
                <c:pt idx="7190">
                  <c:v>92.599756332873241</c:v>
                </c:pt>
                <c:pt idx="7191">
                  <c:v>92.595957538780581</c:v>
                </c:pt>
                <c:pt idx="7192">
                  <c:v>92.593587544854131</c:v>
                </c:pt>
                <c:pt idx="7193">
                  <c:v>92.591353627133969</c:v>
                </c:pt>
                <c:pt idx="7194">
                  <c:v>92.5894485602457</c:v>
                </c:pt>
                <c:pt idx="7195">
                  <c:v>92.588087798182656</c:v>
                </c:pt>
                <c:pt idx="7196">
                  <c:v>92.58564976615304</c:v>
                </c:pt>
                <c:pt idx="7197">
                  <c:v>92.583948813574253</c:v>
                </c:pt>
                <c:pt idx="7198">
                  <c:v>92.581884991111949</c:v>
                </c:pt>
                <c:pt idx="7199">
                  <c:v>92.578857295521701</c:v>
                </c:pt>
                <c:pt idx="7200">
                  <c:v>92.577110984207451</c:v>
                </c:pt>
                <c:pt idx="7201">
                  <c:v>92.574287402926643</c:v>
                </c:pt>
                <c:pt idx="7202">
                  <c:v>92.571849370897013</c:v>
                </c:pt>
                <c:pt idx="7203">
                  <c:v>92.569774208750871</c:v>
                </c:pt>
                <c:pt idx="7204">
                  <c:v>92.567857802178764</c:v>
                </c:pt>
                <c:pt idx="7205">
                  <c:v>92.565623884458603</c:v>
                </c:pt>
                <c:pt idx="7206">
                  <c:v>92.563015757171101</c:v>
                </c:pt>
                <c:pt idx="7207">
                  <c:v>92.560725141031654</c:v>
                </c:pt>
                <c:pt idx="7208">
                  <c:v>92.558196391531169</c:v>
                </c:pt>
                <c:pt idx="7209">
                  <c:v>92.555928454759425</c:v>
                </c:pt>
                <c:pt idx="7210">
                  <c:v>92.553728556090846</c:v>
                </c:pt>
                <c:pt idx="7211">
                  <c:v>92.550417368404098</c:v>
                </c:pt>
                <c:pt idx="7212">
                  <c:v>92.548296847522522</c:v>
                </c:pt>
                <c:pt idx="7213">
                  <c:v>92.545768098022037</c:v>
                </c:pt>
                <c:pt idx="7214">
                  <c:v>92.544055805759385</c:v>
                </c:pt>
                <c:pt idx="7215">
                  <c:v>92.541640453097486</c:v>
                </c:pt>
                <c:pt idx="7216">
                  <c:v>92.539406535377324</c:v>
                </c:pt>
                <c:pt idx="7217">
                  <c:v>92.537490128805217</c:v>
                </c:pt>
                <c:pt idx="7218">
                  <c:v>92.535335588872059</c:v>
                </c:pt>
                <c:pt idx="7219">
                  <c:v>92.532772820319977</c:v>
                </c:pt>
                <c:pt idx="7220">
                  <c:v>92.530210051767924</c:v>
                </c:pt>
                <c:pt idx="7221">
                  <c:v>92.527034940287493</c:v>
                </c:pt>
                <c:pt idx="7222">
                  <c:v>92.524608247941728</c:v>
                </c:pt>
                <c:pt idx="7223">
                  <c:v>92.52256710484717</c:v>
                </c:pt>
                <c:pt idx="7224">
                  <c:v>92.520355866494725</c:v>
                </c:pt>
                <c:pt idx="7225">
                  <c:v>92.518462139290335</c:v>
                </c:pt>
                <c:pt idx="7226">
                  <c:v>92.515649897693365</c:v>
                </c:pt>
                <c:pt idx="7227">
                  <c:v>92.513676792701958</c:v>
                </c:pt>
                <c:pt idx="7228">
                  <c:v>92.511340817827076</c:v>
                </c:pt>
                <c:pt idx="7229">
                  <c:v>92.508823408010429</c:v>
                </c:pt>
                <c:pt idx="7230">
                  <c:v>92.506759585548167</c:v>
                </c:pt>
                <c:pt idx="7231">
                  <c:v>92.504072080473648</c:v>
                </c:pt>
                <c:pt idx="7232">
                  <c:v>92.501928880224355</c:v>
                </c:pt>
                <c:pt idx="7233">
                  <c:v>92.500318645116437</c:v>
                </c:pt>
                <c:pt idx="7234">
                  <c:v>92.498028028976961</c:v>
                </c:pt>
                <c:pt idx="7235">
                  <c:v>92.495555977895791</c:v>
                </c:pt>
                <c:pt idx="7236">
                  <c:v>92.493616891955952</c:v>
                </c:pt>
                <c:pt idx="7237">
                  <c:v>92.491768523486982</c:v>
                </c:pt>
                <c:pt idx="7238">
                  <c:v>92.489217094618766</c:v>
                </c:pt>
                <c:pt idx="7239">
                  <c:v>92.486336814918673</c:v>
                </c:pt>
                <c:pt idx="7240">
                  <c:v>92.484193614669366</c:v>
                </c:pt>
                <c:pt idx="7241">
                  <c:v>92.481846300110632</c:v>
                </c:pt>
                <c:pt idx="7242">
                  <c:v>92.479498985551885</c:v>
                </c:pt>
                <c:pt idx="7243">
                  <c:v>92.47675478205808</c:v>
                </c:pt>
                <c:pt idx="7244">
                  <c:v>92.473931200777258</c:v>
                </c:pt>
                <c:pt idx="7245">
                  <c:v>92.472150870411454</c:v>
                </c:pt>
                <c:pt idx="7246">
                  <c:v>92.470257143207064</c:v>
                </c:pt>
                <c:pt idx="7247">
                  <c:v>92.467751073074282</c:v>
                </c:pt>
                <c:pt idx="7248">
                  <c:v>92.465245002941515</c:v>
                </c:pt>
                <c:pt idx="7249">
                  <c:v>92.463351275737111</c:v>
                </c:pt>
                <c:pt idx="7250">
                  <c:v>92.460822526236626</c:v>
                </c:pt>
                <c:pt idx="7251">
                  <c:v>92.458395833890876</c:v>
                </c:pt>
                <c:pt idx="7252">
                  <c:v>92.456479427318754</c:v>
                </c:pt>
                <c:pt idx="7253">
                  <c:v>92.45399603655369</c:v>
                </c:pt>
                <c:pt idx="7254">
                  <c:v>92.451626042627225</c:v>
                </c:pt>
                <c:pt idx="7255">
                  <c:v>92.449017915339752</c:v>
                </c:pt>
                <c:pt idx="7256">
                  <c:v>92.446341749949084</c:v>
                </c:pt>
                <c:pt idx="7257">
                  <c:v>92.443801660764748</c:v>
                </c:pt>
                <c:pt idx="7258">
                  <c:v>92.441760517670176</c:v>
                </c:pt>
                <c:pt idx="7259">
                  <c:v>92.43985545078192</c:v>
                </c:pt>
                <c:pt idx="7260">
                  <c:v>92.437258663178284</c:v>
                </c:pt>
                <c:pt idx="7261">
                  <c:v>92.435002066090405</c:v>
                </c:pt>
                <c:pt idx="7262">
                  <c:v>92.432892884892667</c:v>
                </c:pt>
                <c:pt idx="7263">
                  <c:v>92.430647627488653</c:v>
                </c:pt>
                <c:pt idx="7264">
                  <c:v>92.428118877988169</c:v>
                </c:pt>
                <c:pt idx="7265">
                  <c:v>92.425340655442795</c:v>
                </c:pt>
                <c:pt idx="7266">
                  <c:v>92.423186115509651</c:v>
                </c:pt>
                <c:pt idx="7267">
                  <c:v>92.421054254944224</c:v>
                </c:pt>
                <c:pt idx="7268">
                  <c:v>92.418559524495308</c:v>
                </c:pt>
                <c:pt idx="7269">
                  <c:v>92.416858571916507</c:v>
                </c:pt>
                <c:pt idx="7270">
                  <c:v>92.413592742965193</c:v>
                </c:pt>
                <c:pt idx="7271">
                  <c:v>92.411302126825746</c:v>
                </c:pt>
                <c:pt idx="7272">
                  <c:v>92.40928366309889</c:v>
                </c:pt>
                <c:pt idx="7273">
                  <c:v>92.407491993049234</c:v>
                </c:pt>
                <c:pt idx="7274">
                  <c:v>92.405065300703455</c:v>
                </c:pt>
                <c:pt idx="7275">
                  <c:v>92.402910760770311</c:v>
                </c:pt>
                <c:pt idx="7276">
                  <c:v>92.400960335146621</c:v>
                </c:pt>
                <c:pt idx="7277">
                  <c:v>92.397853261769356</c:v>
                </c:pt>
                <c:pt idx="7278">
                  <c:v>92.39556264562988</c:v>
                </c:pt>
                <c:pt idx="7279">
                  <c:v>92.393351407277436</c:v>
                </c:pt>
                <c:pt idx="7280">
                  <c:v>92.391049451454137</c:v>
                </c:pt>
                <c:pt idx="7281">
                  <c:v>92.388577400372938</c:v>
                </c:pt>
                <c:pt idx="7282">
                  <c:v>92.386388841388225</c:v>
                </c:pt>
                <c:pt idx="7283">
                  <c:v>92.383837412520009</c:v>
                </c:pt>
                <c:pt idx="7284">
                  <c:v>92.381660193219133</c:v>
                </c:pt>
                <c:pt idx="7285">
                  <c:v>92.379834504117881</c:v>
                </c:pt>
                <c:pt idx="7286">
                  <c:v>92.378167570590662</c:v>
                </c:pt>
                <c:pt idx="7287">
                  <c:v>92.375627481406326</c:v>
                </c:pt>
                <c:pt idx="7288">
                  <c:v>92.373189449376696</c:v>
                </c:pt>
                <c:pt idx="7289">
                  <c:v>92.370059696631699</c:v>
                </c:pt>
                <c:pt idx="7290">
                  <c:v>92.367553626498946</c:v>
                </c:pt>
                <c:pt idx="7291">
                  <c:v>92.365365067514205</c:v>
                </c:pt>
                <c:pt idx="7292">
                  <c:v>92.363369283155066</c:v>
                </c:pt>
                <c:pt idx="7293">
                  <c:v>92.360953930493181</c:v>
                </c:pt>
                <c:pt idx="7294">
                  <c:v>92.357892215851336</c:v>
                </c:pt>
                <c:pt idx="7295">
                  <c:v>92.355612939395741</c:v>
                </c:pt>
                <c:pt idx="7296">
                  <c:v>92.353038831159822</c:v>
                </c:pt>
                <c:pt idx="7297">
                  <c:v>92.350940989645963</c:v>
                </c:pt>
                <c:pt idx="7298">
                  <c:v>92.349478170428185</c:v>
                </c:pt>
                <c:pt idx="7299">
                  <c:v>92.347028798714717</c:v>
                </c:pt>
                <c:pt idx="7300">
                  <c:v>92.344556747633504</c:v>
                </c:pt>
                <c:pt idx="7301">
                  <c:v>92.341653788565708</c:v>
                </c:pt>
                <c:pt idx="7302">
                  <c:v>92.339748721677438</c:v>
                </c:pt>
                <c:pt idx="7303">
                  <c:v>92.337854994473034</c:v>
                </c:pt>
                <c:pt idx="7304">
                  <c:v>92.335054092559929</c:v>
                </c:pt>
                <c:pt idx="7305">
                  <c:v>92.332423285904724</c:v>
                </c:pt>
                <c:pt idx="7306">
                  <c:v>92.330416161861734</c:v>
                </c:pt>
                <c:pt idx="7307">
                  <c:v>92.327989469515984</c:v>
                </c:pt>
                <c:pt idx="7308">
                  <c:v>92.325948326421411</c:v>
                </c:pt>
                <c:pt idx="7309">
                  <c:v>92.323374218185478</c:v>
                </c:pt>
                <c:pt idx="7310">
                  <c:v>92.321219678252348</c:v>
                </c:pt>
                <c:pt idx="7311">
                  <c:v>92.318929062112886</c:v>
                </c:pt>
                <c:pt idx="7312">
                  <c:v>92.31670648407659</c:v>
                </c:pt>
                <c:pt idx="7313">
                  <c:v>92.313928261531203</c:v>
                </c:pt>
                <c:pt idx="7314">
                  <c:v>92.311172718353546</c:v>
                </c:pt>
                <c:pt idx="7315">
                  <c:v>92.309494445142477</c:v>
                </c:pt>
                <c:pt idx="7316">
                  <c:v>92.306432730500617</c:v>
                </c:pt>
                <c:pt idx="7317">
                  <c:v>92.304028717522584</c:v>
                </c:pt>
                <c:pt idx="7318">
                  <c:v>92.301953555376443</c:v>
                </c:pt>
                <c:pt idx="7319">
                  <c:v>92.298971218521615</c:v>
                </c:pt>
                <c:pt idx="7320">
                  <c:v>92.296691942066005</c:v>
                </c:pt>
                <c:pt idx="7321">
                  <c:v>92.294707497390732</c:v>
                </c:pt>
                <c:pt idx="7322">
                  <c:v>92.292280805044982</c:v>
                </c:pt>
                <c:pt idx="7323">
                  <c:v>92.290160284163406</c:v>
                </c:pt>
                <c:pt idx="7324">
                  <c:v>92.287540817192053</c:v>
                </c:pt>
                <c:pt idx="7325">
                  <c:v>92.28534091852346</c:v>
                </c:pt>
                <c:pt idx="7326">
                  <c:v>92.282574035661938</c:v>
                </c:pt>
                <c:pt idx="7327">
                  <c:v>92.28006796552917</c:v>
                </c:pt>
                <c:pt idx="7328">
                  <c:v>92.2774258191901</c:v>
                </c:pt>
                <c:pt idx="7329">
                  <c:v>92.275180561786087</c:v>
                </c:pt>
                <c:pt idx="7330">
                  <c:v>92.273139418691514</c:v>
                </c:pt>
                <c:pt idx="7331">
                  <c:v>92.270519951720161</c:v>
                </c:pt>
                <c:pt idx="7332">
                  <c:v>92.268274694316133</c:v>
                </c:pt>
                <c:pt idx="7333">
                  <c:v>92.266562402053481</c:v>
                </c:pt>
                <c:pt idx="7334">
                  <c:v>92.263772839824242</c:v>
                </c:pt>
                <c:pt idx="7335">
                  <c:v>92.261096674433603</c:v>
                </c:pt>
                <c:pt idx="7336">
                  <c:v>92.258987493235878</c:v>
                </c:pt>
                <c:pt idx="7337">
                  <c:v>92.256957689825185</c:v>
                </c:pt>
                <c:pt idx="7338">
                  <c:v>92.254882527679044</c:v>
                </c:pt>
                <c:pt idx="7339">
                  <c:v>92.252433155965562</c:v>
                </c:pt>
                <c:pt idx="7340">
                  <c:v>92.24988172709736</c:v>
                </c:pt>
                <c:pt idx="7341">
                  <c:v>92.248101396731542</c:v>
                </c:pt>
                <c:pt idx="7342">
                  <c:v>92.24539121228932</c:v>
                </c:pt>
                <c:pt idx="7343">
                  <c:v>92.242771745317967</c:v>
                </c:pt>
                <c:pt idx="7344">
                  <c:v>92.240492468862357</c:v>
                </c:pt>
                <c:pt idx="7345">
                  <c:v>92.237884341574855</c:v>
                </c:pt>
                <c:pt idx="7346">
                  <c:v>92.23536693175825</c:v>
                </c:pt>
                <c:pt idx="7347">
                  <c:v>92.232600048896714</c:v>
                </c:pt>
                <c:pt idx="7348">
                  <c:v>92.230615604221441</c:v>
                </c:pt>
                <c:pt idx="7349">
                  <c:v>92.227315756218559</c:v>
                </c:pt>
                <c:pt idx="7350">
                  <c:v>92.226941546651247</c:v>
                </c:pt>
                <c:pt idx="7351">
                  <c:v>92.22274586362353</c:v>
                </c:pt>
                <c:pt idx="7352">
                  <c:v>92.22068204116124</c:v>
                </c:pt>
                <c:pt idx="7353">
                  <c:v>92.219071806053293</c:v>
                </c:pt>
                <c:pt idx="7354">
                  <c:v>92.216905926436297</c:v>
                </c:pt>
                <c:pt idx="7355">
                  <c:v>92.214535932509833</c:v>
                </c:pt>
                <c:pt idx="7356">
                  <c:v>92.211769049648325</c:v>
                </c:pt>
                <c:pt idx="7357">
                  <c:v>92.209761925605321</c:v>
                </c:pt>
                <c:pt idx="7358">
                  <c:v>92.207074420530816</c:v>
                </c:pt>
                <c:pt idx="7359">
                  <c:v>92.204670407552769</c:v>
                </c:pt>
                <c:pt idx="7360">
                  <c:v>92.202561226355058</c:v>
                </c:pt>
                <c:pt idx="7361">
                  <c:v>92.199953099067571</c:v>
                </c:pt>
                <c:pt idx="7362">
                  <c:v>92.197639803560392</c:v>
                </c:pt>
                <c:pt idx="7363">
                  <c:v>92.195564641414251</c:v>
                </c:pt>
                <c:pt idx="7364">
                  <c:v>92.193217326855518</c:v>
                </c:pt>
                <c:pt idx="7365">
                  <c:v>92.190631878935719</c:v>
                </c:pt>
                <c:pt idx="7366">
                  <c:v>92.188012411964365</c:v>
                </c:pt>
                <c:pt idx="7367">
                  <c:v>92.185642418037901</c:v>
                </c:pt>
                <c:pt idx="7368">
                  <c:v>92.183589935259477</c:v>
                </c:pt>
                <c:pt idx="7369">
                  <c:v>92.181344677855449</c:v>
                </c:pt>
                <c:pt idx="7370">
                  <c:v>92.179031382348271</c:v>
                </c:pt>
                <c:pt idx="7371">
                  <c:v>92.17697889956986</c:v>
                </c:pt>
                <c:pt idx="7372">
                  <c:v>92.173690391250844</c:v>
                </c:pt>
                <c:pt idx="7373">
                  <c:v>92.171751305311005</c:v>
                </c:pt>
                <c:pt idx="7374">
                  <c:v>92.169267914545955</c:v>
                </c:pt>
                <c:pt idx="7375">
                  <c:v>92.167181412715948</c:v>
                </c:pt>
                <c:pt idx="7376">
                  <c:v>92.164822758473363</c:v>
                </c:pt>
                <c:pt idx="7377">
                  <c:v>92.162078554979558</c:v>
                </c:pt>
                <c:pt idx="7378">
                  <c:v>92.159515786427477</c:v>
                </c:pt>
                <c:pt idx="7379">
                  <c:v>92.157293208391195</c:v>
                </c:pt>
                <c:pt idx="7380">
                  <c:v>92.155206706561174</c:v>
                </c:pt>
                <c:pt idx="7381">
                  <c:v>92.1524851824351</c:v>
                </c:pt>
                <c:pt idx="7382">
                  <c:v>92.149423467793241</c:v>
                </c:pt>
                <c:pt idx="7383">
                  <c:v>92.146906057976636</c:v>
                </c:pt>
                <c:pt idx="7384">
                  <c:v>92.144558743417875</c:v>
                </c:pt>
                <c:pt idx="7385">
                  <c:v>92.142098032020542</c:v>
                </c:pt>
                <c:pt idx="7386">
                  <c:v>92.13933114915902</c:v>
                </c:pt>
                <c:pt idx="7387">
                  <c:v>92.136836418710118</c:v>
                </c:pt>
                <c:pt idx="7388">
                  <c:v>92.13527154233762</c:v>
                </c:pt>
                <c:pt idx="7389">
                  <c:v>92.133230399243061</c:v>
                </c:pt>
                <c:pt idx="7390">
                  <c:v>92.131211935516205</c:v>
                </c:pt>
                <c:pt idx="7391">
                  <c:v>92.128978017796044</c:v>
                </c:pt>
                <c:pt idx="7392">
                  <c:v>92.125995680941202</c:v>
                </c:pt>
                <c:pt idx="7393">
                  <c:v>92.123807121956489</c:v>
                </c:pt>
                <c:pt idx="7394">
                  <c:v>92.121777318545767</c:v>
                </c:pt>
                <c:pt idx="7395">
                  <c:v>92.11928258809688</c:v>
                </c:pt>
                <c:pt idx="7396">
                  <c:v>92.116923933854267</c:v>
                </c:pt>
                <c:pt idx="7397">
                  <c:v>92.114724035185674</c:v>
                </c:pt>
                <c:pt idx="7398">
                  <c:v>92.112478777781661</c:v>
                </c:pt>
                <c:pt idx="7399">
                  <c:v>92.109451082191384</c:v>
                </c:pt>
                <c:pt idx="7400">
                  <c:v>92.10670687869758</c:v>
                </c:pt>
                <c:pt idx="7401">
                  <c:v>92.10403071330694</c:v>
                </c:pt>
                <c:pt idx="7402">
                  <c:v>92.10154732254189</c:v>
                </c:pt>
                <c:pt idx="7403">
                  <c:v>92.099097950828408</c:v>
                </c:pt>
                <c:pt idx="7404">
                  <c:v>92.096761975953527</c:v>
                </c:pt>
                <c:pt idx="7405">
                  <c:v>92.094596096336502</c:v>
                </c:pt>
                <c:pt idx="7406">
                  <c:v>92.092350838932489</c:v>
                </c:pt>
                <c:pt idx="7407">
                  <c:v>92.090026203741473</c:v>
                </c:pt>
                <c:pt idx="7408">
                  <c:v>92.087905682859898</c:v>
                </c:pt>
                <c:pt idx="7409">
                  <c:v>92.085025403159776</c:v>
                </c:pt>
                <c:pt idx="7410">
                  <c:v>92.082893542594363</c:v>
                </c:pt>
                <c:pt idx="7411">
                  <c:v>92.080217377203695</c:v>
                </c:pt>
                <c:pt idx="7412">
                  <c:v>92.078289630947722</c:v>
                </c:pt>
                <c:pt idx="7413">
                  <c:v>92.075874278285823</c:v>
                </c:pt>
                <c:pt idx="7414">
                  <c:v>92.073073376372733</c:v>
                </c:pt>
                <c:pt idx="7415">
                  <c:v>92.070896157071857</c:v>
                </c:pt>
                <c:pt idx="7416">
                  <c:v>92.068730277454833</c:v>
                </c:pt>
                <c:pt idx="7417">
                  <c:v>92.066201527954348</c:v>
                </c:pt>
                <c:pt idx="7418">
                  <c:v>92.063718137189312</c:v>
                </c:pt>
                <c:pt idx="7419">
                  <c:v>92.060883216224639</c:v>
                </c:pt>
                <c:pt idx="7420">
                  <c:v>92.058637958820611</c:v>
                </c:pt>
                <c:pt idx="7421">
                  <c:v>92.056982364977245</c:v>
                </c:pt>
                <c:pt idx="7422">
                  <c:v>92.05445361547676</c:v>
                </c:pt>
                <c:pt idx="7423">
                  <c:v>92.052151659653433</c:v>
                </c:pt>
                <c:pt idx="7424">
                  <c:v>92.049452814895076</c:v>
                </c:pt>
                <c:pt idx="7425">
                  <c:v>92.047366313065098</c:v>
                </c:pt>
                <c:pt idx="7426">
                  <c:v>92.04516641439649</c:v>
                </c:pt>
                <c:pt idx="7427">
                  <c:v>92.04258096647672</c:v>
                </c:pt>
                <c:pt idx="7428">
                  <c:v>92.039893461402215</c:v>
                </c:pt>
                <c:pt idx="7429">
                  <c:v>92.037444089688734</c:v>
                </c:pt>
                <c:pt idx="7430">
                  <c:v>92.035255530704021</c:v>
                </c:pt>
                <c:pt idx="7431">
                  <c:v>92.032420609739333</c:v>
                </c:pt>
                <c:pt idx="7432">
                  <c:v>92.029653726877825</c:v>
                </c:pt>
                <c:pt idx="7433">
                  <c:v>92.027340431370646</c:v>
                </c:pt>
                <c:pt idx="7434">
                  <c:v>92.024494170722122</c:v>
                </c:pt>
                <c:pt idx="7435">
                  <c:v>92.022770538775603</c:v>
                </c:pt>
                <c:pt idx="7436">
                  <c:v>92.020831452835765</c:v>
                </c:pt>
                <c:pt idx="7437">
                  <c:v>92.01877897005734</c:v>
                </c:pt>
                <c:pt idx="7438">
                  <c:v>92.016477014234027</c:v>
                </c:pt>
                <c:pt idx="7439">
                  <c:v>92.01381218852724</c:v>
                </c:pt>
                <c:pt idx="7440">
                  <c:v>92.010909229459401</c:v>
                </c:pt>
                <c:pt idx="7441">
                  <c:v>92.008493876797502</c:v>
                </c:pt>
                <c:pt idx="7442">
                  <c:v>92.006690867063966</c:v>
                </c:pt>
                <c:pt idx="7443">
                  <c:v>92.004479628711536</c:v>
                </c:pt>
                <c:pt idx="7444">
                  <c:v>92.001973558578769</c:v>
                </c:pt>
                <c:pt idx="7445">
                  <c:v>91.999490167813718</c:v>
                </c:pt>
                <c:pt idx="7446">
                  <c:v>91.996609888113611</c:v>
                </c:pt>
                <c:pt idx="7447">
                  <c:v>91.993956402090674</c:v>
                </c:pt>
                <c:pt idx="7448">
                  <c:v>91.991008084287415</c:v>
                </c:pt>
                <c:pt idx="7449">
                  <c:v>91.988467995103065</c:v>
                </c:pt>
                <c:pt idx="7450">
                  <c:v>91.98605264244118</c:v>
                </c:pt>
                <c:pt idx="7451">
                  <c:v>91.983319778631227</c:v>
                </c:pt>
                <c:pt idx="7452">
                  <c:v>91.980813708498459</c:v>
                </c:pt>
                <c:pt idx="7453">
                  <c:v>91.978216920894809</c:v>
                </c:pt>
                <c:pt idx="7454">
                  <c:v>91.975642812658904</c:v>
                </c:pt>
                <c:pt idx="7455">
                  <c:v>91.974089275970243</c:v>
                </c:pt>
                <c:pt idx="7456">
                  <c:v>91.972286266236722</c:v>
                </c:pt>
                <c:pt idx="7457">
                  <c:v>91.968873021395254</c:v>
                </c:pt>
                <c:pt idx="7458">
                  <c:v>91.966786519565275</c:v>
                </c:pt>
                <c:pt idx="7459">
                  <c:v>91.964541262161234</c:v>
                </c:pt>
                <c:pt idx="7460">
                  <c:v>91.962001172976898</c:v>
                </c:pt>
                <c:pt idx="7461">
                  <c:v>91.95997136956619</c:v>
                </c:pt>
                <c:pt idx="7462">
                  <c:v>91.957578696272009</c:v>
                </c:pt>
                <c:pt idx="7463">
                  <c:v>91.954913870565221</c:v>
                </c:pt>
                <c:pt idx="7464">
                  <c:v>91.952929425889948</c:v>
                </c:pt>
                <c:pt idx="7465">
                  <c:v>91.950582111331201</c:v>
                </c:pt>
                <c:pt idx="7466">
                  <c:v>91.948574987288211</c:v>
                </c:pt>
                <c:pt idx="7467">
                  <c:v>91.946239012413315</c:v>
                </c:pt>
                <c:pt idx="7468">
                  <c:v>91.942723710417141</c:v>
                </c:pt>
                <c:pt idx="7469">
                  <c:v>91.939968167239456</c:v>
                </c:pt>
                <c:pt idx="7470">
                  <c:v>91.937326020900386</c:v>
                </c:pt>
                <c:pt idx="7471">
                  <c:v>91.934876649186918</c:v>
                </c:pt>
                <c:pt idx="7472">
                  <c:v>91.932393258421868</c:v>
                </c:pt>
                <c:pt idx="7473">
                  <c:v>91.930329435959578</c:v>
                </c:pt>
                <c:pt idx="7474">
                  <c:v>91.926984229221276</c:v>
                </c:pt>
                <c:pt idx="7475">
                  <c:v>91.92460289561096</c:v>
                </c:pt>
                <c:pt idx="7476">
                  <c:v>91.922527733464804</c:v>
                </c:pt>
                <c:pt idx="7477">
                  <c:v>91.920191758589937</c:v>
                </c:pt>
                <c:pt idx="7478">
                  <c:v>91.917776405928024</c:v>
                </c:pt>
                <c:pt idx="7479">
                  <c:v>91.915395072317693</c:v>
                </c:pt>
                <c:pt idx="7480">
                  <c:v>91.91314981491368</c:v>
                </c:pt>
                <c:pt idx="7481">
                  <c:v>91.91092723687737</c:v>
                </c:pt>
                <c:pt idx="7482">
                  <c:v>91.908273750854448</c:v>
                </c:pt>
                <c:pt idx="7483">
                  <c:v>91.905314093367323</c:v>
                </c:pt>
                <c:pt idx="7484">
                  <c:v>91.902717305763687</c:v>
                </c:pt>
                <c:pt idx="7485">
                  <c:v>91.899746308592711</c:v>
                </c:pt>
                <c:pt idx="7486">
                  <c:v>91.897501051188698</c:v>
                </c:pt>
                <c:pt idx="7487">
                  <c:v>91.895029000107513</c:v>
                </c:pt>
                <c:pt idx="7488">
                  <c:v>91.892477571239297</c:v>
                </c:pt>
                <c:pt idx="7489">
                  <c:v>91.89056116466719</c:v>
                </c:pt>
                <c:pt idx="7490">
                  <c:v>91.888259208843863</c:v>
                </c:pt>
                <c:pt idx="7491">
                  <c:v>91.886036630807567</c:v>
                </c:pt>
                <c:pt idx="7492">
                  <c:v>91.883972808345277</c:v>
                </c:pt>
                <c:pt idx="7493">
                  <c:v>91.881047169909735</c:v>
                </c:pt>
                <c:pt idx="7494">
                  <c:v>91.87808751242261</c:v>
                </c:pt>
                <c:pt idx="7495">
                  <c:v>91.875717518496145</c:v>
                </c:pt>
                <c:pt idx="7496">
                  <c:v>91.873211448363392</c:v>
                </c:pt>
                <c:pt idx="7497">
                  <c:v>91.870830114753062</c:v>
                </c:pt>
                <c:pt idx="7498">
                  <c:v>91.868414762091163</c:v>
                </c:pt>
                <c:pt idx="7499">
                  <c:v>91.865954050693816</c:v>
                </c:pt>
                <c:pt idx="7500">
                  <c:v>91.863618075818948</c:v>
                </c:pt>
                <c:pt idx="7501">
                  <c:v>91.861157364421601</c:v>
                </c:pt>
                <c:pt idx="7502">
                  <c:v>91.858390481560079</c:v>
                </c:pt>
                <c:pt idx="7503">
                  <c:v>91.856542113091123</c:v>
                </c:pt>
                <c:pt idx="7504">
                  <c:v>91.854432931893399</c:v>
                </c:pt>
                <c:pt idx="7505">
                  <c:v>91.851688728399594</c:v>
                </c:pt>
                <c:pt idx="7506">
                  <c:v>91.849511509098747</c:v>
                </c:pt>
                <c:pt idx="7507">
                  <c:v>91.846676588134059</c:v>
                </c:pt>
                <c:pt idx="7508">
                  <c:v>91.844011762427272</c:v>
                </c:pt>
                <c:pt idx="7509">
                  <c:v>91.84177784470711</c:v>
                </c:pt>
                <c:pt idx="7510">
                  <c:v>91.838693450697548</c:v>
                </c:pt>
                <c:pt idx="7511">
                  <c:v>91.836278098035649</c:v>
                </c:pt>
                <c:pt idx="7512">
                  <c:v>91.834066859683205</c:v>
                </c:pt>
                <c:pt idx="7513">
                  <c:v>91.831674186389023</c:v>
                </c:pt>
                <c:pt idx="7514">
                  <c:v>91.828646490798747</c:v>
                </c:pt>
                <c:pt idx="7515">
                  <c:v>91.826197119085279</c:v>
                </c:pt>
                <c:pt idx="7516">
                  <c:v>91.82330549970132</c:v>
                </c:pt>
                <c:pt idx="7517">
                  <c:v>91.820844788303972</c:v>
                </c:pt>
                <c:pt idx="7518">
                  <c:v>91.818077905442465</c:v>
                </c:pt>
                <c:pt idx="7519">
                  <c:v>91.816308914760498</c:v>
                </c:pt>
                <c:pt idx="7520">
                  <c:v>91.814381168504525</c:v>
                </c:pt>
                <c:pt idx="7521">
                  <c:v>91.812237968255232</c:v>
                </c:pt>
                <c:pt idx="7522">
                  <c:v>91.80968653938703</c:v>
                </c:pt>
                <c:pt idx="7523">
                  <c:v>91.807509320086169</c:v>
                </c:pt>
                <c:pt idx="7524">
                  <c:v>91.804651719753778</c:v>
                </c:pt>
                <c:pt idx="7525">
                  <c:v>91.801896176576108</c:v>
                </c:pt>
                <c:pt idx="7526">
                  <c:v>91.799877712849252</c:v>
                </c:pt>
                <c:pt idx="7527">
                  <c:v>91.797711833232256</c:v>
                </c:pt>
                <c:pt idx="7528">
                  <c:v>91.795103705944754</c:v>
                </c:pt>
                <c:pt idx="7529">
                  <c:v>91.793062562850196</c:v>
                </c:pt>
                <c:pt idx="7530">
                  <c:v>91.790068886311502</c:v>
                </c:pt>
                <c:pt idx="7531">
                  <c:v>91.787959705113792</c:v>
                </c:pt>
                <c:pt idx="7532">
                  <c:v>91.78539693656171</c:v>
                </c:pt>
                <c:pt idx="7533">
                  <c:v>91.7825506759132</c:v>
                </c:pt>
                <c:pt idx="7534">
                  <c:v>91.780350777244607</c:v>
                </c:pt>
                <c:pt idx="7535">
                  <c:v>91.777935424582708</c:v>
                </c:pt>
                <c:pt idx="7536">
                  <c:v>91.775939640223584</c:v>
                </c:pt>
                <c:pt idx="7537">
                  <c:v>91.773773760606588</c:v>
                </c:pt>
                <c:pt idx="7538">
                  <c:v>91.770870801538749</c:v>
                </c:pt>
                <c:pt idx="7539">
                  <c:v>91.768308032986695</c:v>
                </c:pt>
                <c:pt idx="7540">
                  <c:v>91.76471335320349</c:v>
                </c:pt>
                <c:pt idx="7541">
                  <c:v>91.76237737832858</c:v>
                </c:pt>
                <c:pt idx="7542">
                  <c:v>91.760506330491921</c:v>
                </c:pt>
                <c:pt idx="7543">
                  <c:v>91.757807485733537</c:v>
                </c:pt>
                <c:pt idx="7544">
                  <c:v>91.755290075916918</c:v>
                </c:pt>
                <c:pt idx="7545">
                  <c:v>91.75278400578415</c:v>
                </c:pt>
                <c:pt idx="7546">
                  <c:v>91.750357313438386</c:v>
                </c:pt>
                <c:pt idx="7547">
                  <c:v>91.747998659195787</c:v>
                </c:pt>
                <c:pt idx="7548">
                  <c:v>91.745912157365765</c:v>
                </c:pt>
                <c:pt idx="7549">
                  <c:v>91.743179293555841</c:v>
                </c:pt>
                <c:pt idx="7550">
                  <c:v>91.740264994804164</c:v>
                </c:pt>
                <c:pt idx="7551">
                  <c:v>91.737475432574925</c:v>
                </c:pt>
                <c:pt idx="7552">
                  <c:v>91.735218835487046</c:v>
                </c:pt>
                <c:pt idx="7553">
                  <c:v>91.73262204788341</c:v>
                </c:pt>
                <c:pt idx="7554">
                  <c:v>91.730081958699046</c:v>
                </c:pt>
                <c:pt idx="7555">
                  <c:v>91.727405793308407</c:v>
                </c:pt>
                <c:pt idx="7556">
                  <c:v>91.725364650213834</c:v>
                </c:pt>
                <c:pt idx="7557">
                  <c:v>91.722847240397215</c:v>
                </c:pt>
                <c:pt idx="7558">
                  <c:v>91.72031849089673</c:v>
                </c:pt>
                <c:pt idx="7559">
                  <c:v>91.716281563443047</c:v>
                </c:pt>
                <c:pt idx="7560">
                  <c:v>91.712471429666522</c:v>
                </c:pt>
                <c:pt idx="7561">
                  <c:v>91.710158134159343</c:v>
                </c:pt>
                <c:pt idx="7562">
                  <c:v>91.706676851214723</c:v>
                </c:pt>
                <c:pt idx="7563">
                  <c:v>91.704771784326468</c:v>
                </c:pt>
                <c:pt idx="7564">
                  <c:v>91.703819250882347</c:v>
                </c:pt>
                <c:pt idx="7565">
                  <c:v>91.701437917272017</c:v>
                </c:pt>
                <c:pt idx="7566">
                  <c:v>91.699067923345552</c:v>
                </c:pt>
                <c:pt idx="7567">
                  <c:v>91.697004100883262</c:v>
                </c:pt>
                <c:pt idx="7568">
                  <c:v>91.694293916441055</c:v>
                </c:pt>
                <c:pt idx="7569">
                  <c:v>91.691935262198427</c:v>
                </c:pt>
                <c:pt idx="7570">
                  <c:v>91.689724023845997</c:v>
                </c:pt>
                <c:pt idx="7571">
                  <c:v>91.687671541067587</c:v>
                </c:pt>
                <c:pt idx="7572">
                  <c:v>91.685131451883223</c:v>
                </c:pt>
                <c:pt idx="7573">
                  <c:v>91.681979019770509</c:v>
                </c:pt>
                <c:pt idx="7574">
                  <c:v>91.679597686160193</c:v>
                </c:pt>
                <c:pt idx="7575">
                  <c:v>91.677091616027425</c:v>
                </c:pt>
                <c:pt idx="7576">
                  <c:v>91.674324733165903</c:v>
                </c:pt>
                <c:pt idx="7577">
                  <c:v>91.671841342400839</c:v>
                </c:pt>
                <c:pt idx="7578">
                  <c:v>91.668620872184974</c:v>
                </c:pt>
                <c:pt idx="7579">
                  <c:v>91.666216859206926</c:v>
                </c:pt>
                <c:pt idx="7580">
                  <c:v>91.663778827177325</c:v>
                </c:pt>
                <c:pt idx="7581">
                  <c:v>91.661068642735088</c:v>
                </c:pt>
                <c:pt idx="7582">
                  <c:v>91.658698648808624</c:v>
                </c:pt>
                <c:pt idx="7583">
                  <c:v>91.655773010373082</c:v>
                </c:pt>
                <c:pt idx="7584">
                  <c:v>91.65370918791082</c:v>
                </c:pt>
                <c:pt idx="7585">
                  <c:v>91.651611346396962</c:v>
                </c:pt>
                <c:pt idx="7586">
                  <c:v>91.649592882670106</c:v>
                </c:pt>
                <c:pt idx="7587">
                  <c:v>91.647290926846779</c:v>
                </c:pt>
                <c:pt idx="7588">
                  <c:v>91.643934380424625</c:v>
                </c:pt>
                <c:pt idx="7589">
                  <c:v>91.641813859543049</c:v>
                </c:pt>
                <c:pt idx="7590">
                  <c:v>91.639092335416976</c:v>
                </c:pt>
                <c:pt idx="7591">
                  <c:v>91.636903776432234</c:v>
                </c:pt>
                <c:pt idx="7592">
                  <c:v>91.633660626848652</c:v>
                </c:pt>
                <c:pt idx="7593">
                  <c:v>91.631211255135185</c:v>
                </c:pt>
                <c:pt idx="7594">
                  <c:v>91.628773223105554</c:v>
                </c:pt>
                <c:pt idx="7595">
                  <c:v>91.62634653075979</c:v>
                </c:pt>
                <c:pt idx="7596">
                  <c:v>91.623806441575468</c:v>
                </c:pt>
                <c:pt idx="7597">
                  <c:v>91.621425107965123</c:v>
                </c:pt>
                <c:pt idx="7598">
                  <c:v>91.618692244155184</c:v>
                </c:pt>
                <c:pt idx="7599">
                  <c:v>91.616027418448397</c:v>
                </c:pt>
                <c:pt idx="7600">
                  <c:v>91.61415637061171</c:v>
                </c:pt>
                <c:pt idx="7601">
                  <c:v>91.611706998898228</c:v>
                </c:pt>
                <c:pt idx="7602">
                  <c:v>91.608656623940249</c:v>
                </c:pt>
                <c:pt idx="7603">
                  <c:v>91.605935099814175</c:v>
                </c:pt>
                <c:pt idx="7604">
                  <c:v>91.603281613791239</c:v>
                </c:pt>
                <c:pt idx="7605">
                  <c:v>91.600696165871454</c:v>
                </c:pt>
                <c:pt idx="7606">
                  <c:v>91.597770527435912</c:v>
                </c:pt>
                <c:pt idx="7607">
                  <c:v>91.595094362045259</c:v>
                </c:pt>
                <c:pt idx="7608">
                  <c:v>91.593007860215252</c:v>
                </c:pt>
                <c:pt idx="7609">
                  <c:v>91.590082221779724</c:v>
                </c:pt>
                <c:pt idx="7610">
                  <c:v>91.587678208801677</c:v>
                </c:pt>
                <c:pt idx="7611">
                  <c:v>91.585387592662215</c:v>
                </c:pt>
                <c:pt idx="7612">
                  <c:v>91.583289751148357</c:v>
                </c:pt>
                <c:pt idx="7613">
                  <c:v>91.580976455641178</c:v>
                </c:pt>
                <c:pt idx="7614">
                  <c:v>91.577767325109178</c:v>
                </c:pt>
                <c:pt idx="7615">
                  <c:v>91.574864366041353</c:v>
                </c:pt>
                <c:pt idx="7616">
                  <c:v>91.572800543579092</c:v>
                </c:pt>
                <c:pt idx="7617">
                  <c:v>91.57072538143295</c:v>
                </c:pt>
                <c:pt idx="7618">
                  <c:v>91.568196631932466</c:v>
                </c:pt>
                <c:pt idx="7619">
                  <c:v>91.565509126857961</c:v>
                </c:pt>
                <c:pt idx="7620">
                  <c:v>91.563252529770068</c:v>
                </c:pt>
                <c:pt idx="7621">
                  <c:v>91.561245405727078</c:v>
                </c:pt>
                <c:pt idx="7622">
                  <c:v>91.558274408556102</c:v>
                </c:pt>
                <c:pt idx="7623">
                  <c:v>91.555405468539846</c:v>
                </c:pt>
                <c:pt idx="7624">
                  <c:v>91.552774661884655</c:v>
                </c:pt>
                <c:pt idx="7625">
                  <c:v>91.550007779023119</c:v>
                </c:pt>
                <c:pt idx="7626">
                  <c:v>91.547535727941934</c:v>
                </c:pt>
                <c:pt idx="7627">
                  <c:v>91.544984299073732</c:v>
                </c:pt>
                <c:pt idx="7628">
                  <c:v>91.542432870205516</c:v>
                </c:pt>
                <c:pt idx="7629">
                  <c:v>91.539960819124332</c:v>
                </c:pt>
                <c:pt idx="7630">
                  <c:v>91.537488768043147</c:v>
                </c:pt>
                <c:pt idx="7631">
                  <c:v>91.534994037594217</c:v>
                </c:pt>
                <c:pt idx="7632">
                  <c:v>91.53213643726184</c:v>
                </c:pt>
                <c:pt idx="7633">
                  <c:v>91.529800462386945</c:v>
                </c:pt>
                <c:pt idx="7634">
                  <c:v>91.527249033518743</c:v>
                </c:pt>
                <c:pt idx="7635">
                  <c:v>91.524822341172978</c:v>
                </c:pt>
                <c:pt idx="7636">
                  <c:v>91.522338950407928</c:v>
                </c:pt>
                <c:pt idx="7637">
                  <c:v>91.519878239010595</c:v>
                </c:pt>
                <c:pt idx="7638">
                  <c:v>91.517281451406959</c:v>
                </c:pt>
                <c:pt idx="7639">
                  <c:v>91.515002174951348</c:v>
                </c:pt>
                <c:pt idx="7640">
                  <c:v>91.512291990509141</c:v>
                </c:pt>
                <c:pt idx="7641">
                  <c:v>91.509411710809047</c:v>
                </c:pt>
                <c:pt idx="7642">
                  <c:v>91.507347888346757</c:v>
                </c:pt>
                <c:pt idx="7643">
                  <c:v>91.504966554736427</c:v>
                </c:pt>
                <c:pt idx="7644">
                  <c:v>91.502029576617019</c:v>
                </c:pt>
                <c:pt idx="7645">
                  <c:v>91.499523506484252</c:v>
                </c:pt>
                <c:pt idx="7646">
                  <c:v>91.496450452158555</c:v>
                </c:pt>
                <c:pt idx="7647">
                  <c:v>91.493751607400185</c:v>
                </c:pt>
                <c:pt idx="7648">
                  <c:v>91.490701232442191</c:v>
                </c:pt>
                <c:pt idx="7649">
                  <c:v>91.487843632109815</c:v>
                </c:pt>
                <c:pt idx="7650">
                  <c:v>91.48541693976405</c:v>
                </c:pt>
                <c:pt idx="7651">
                  <c:v>91.483398476037209</c:v>
                </c:pt>
                <c:pt idx="7652">
                  <c:v>91.480461497917815</c:v>
                </c:pt>
                <c:pt idx="7653">
                  <c:v>91.477932748417317</c:v>
                </c:pt>
                <c:pt idx="7654">
                  <c:v>91.475381319549115</c:v>
                </c:pt>
                <c:pt idx="7655">
                  <c:v>91.472988646254933</c:v>
                </c:pt>
                <c:pt idx="7656">
                  <c:v>91.470561953909169</c:v>
                </c:pt>
                <c:pt idx="7657">
                  <c:v>91.467602296422058</c:v>
                </c:pt>
                <c:pt idx="7658">
                  <c:v>91.465572493011365</c:v>
                </c:pt>
                <c:pt idx="7659">
                  <c:v>91.463055083194718</c:v>
                </c:pt>
                <c:pt idx="7660">
                  <c:v>91.460356238436361</c:v>
                </c:pt>
                <c:pt idx="7661">
                  <c:v>91.457509977787822</c:v>
                </c:pt>
                <c:pt idx="7662">
                  <c:v>91.455400796590112</c:v>
                </c:pt>
                <c:pt idx="7663">
                  <c:v>91.45263391372859</c:v>
                </c:pt>
                <c:pt idx="7664">
                  <c:v>91.450581430950166</c:v>
                </c:pt>
                <c:pt idx="7665">
                  <c:v>91.448699043429627</c:v>
                </c:pt>
                <c:pt idx="7666">
                  <c:v>91.445648668471648</c:v>
                </c:pt>
                <c:pt idx="7667">
                  <c:v>91.443006522132563</c:v>
                </c:pt>
                <c:pt idx="7668">
                  <c:v>91.440035524961587</c:v>
                </c:pt>
                <c:pt idx="7669">
                  <c:v>91.437325340519365</c:v>
                </c:pt>
                <c:pt idx="7670">
                  <c:v>91.435034724379904</c:v>
                </c:pt>
                <c:pt idx="7671">
                  <c:v>91.432766787608173</c:v>
                </c:pt>
                <c:pt idx="7672">
                  <c:v>91.430657606410477</c:v>
                </c:pt>
                <c:pt idx="7673">
                  <c:v>91.428469047425736</c:v>
                </c:pt>
                <c:pt idx="7674">
                  <c:v>91.425214558158288</c:v>
                </c:pt>
                <c:pt idx="7675">
                  <c:v>91.422322938774329</c:v>
                </c:pt>
                <c:pt idx="7676">
                  <c:v>91.419578735280524</c:v>
                </c:pt>
                <c:pt idx="7677">
                  <c:v>91.417197401670194</c:v>
                </c:pt>
                <c:pt idx="7678">
                  <c:v>91.413954252086612</c:v>
                </c:pt>
                <c:pt idx="7679">
                  <c:v>91.411232727960538</c:v>
                </c:pt>
                <c:pt idx="7680">
                  <c:v>91.409055508659662</c:v>
                </c:pt>
                <c:pt idx="7681">
                  <c:v>91.405959774966234</c:v>
                </c:pt>
                <c:pt idx="7682">
                  <c:v>91.403499063568916</c:v>
                </c:pt>
                <c:pt idx="7683">
                  <c:v>91.401242466481037</c:v>
                </c:pt>
                <c:pt idx="7684">
                  <c:v>91.3977385041687</c:v>
                </c:pt>
                <c:pt idx="7685">
                  <c:v>91.395266453087515</c:v>
                </c:pt>
                <c:pt idx="7686">
                  <c:v>91.393588179876403</c:v>
                </c:pt>
                <c:pt idx="7687">
                  <c:v>91.390401728712121</c:v>
                </c:pt>
                <c:pt idx="7688">
                  <c:v>91.387510109328147</c:v>
                </c:pt>
                <c:pt idx="7689">
                  <c:v>91.384686528047354</c:v>
                </c:pt>
                <c:pt idx="7690">
                  <c:v>91.382520648430329</c:v>
                </c:pt>
                <c:pt idx="7691">
                  <c:v>91.380626921225939</c:v>
                </c:pt>
                <c:pt idx="7692">
                  <c:v>91.377882717732135</c:v>
                </c:pt>
                <c:pt idx="7693">
                  <c:v>91.375603441276525</c:v>
                </c:pt>
                <c:pt idx="7694">
                  <c:v>91.3728705774666</c:v>
                </c:pt>
                <c:pt idx="7695">
                  <c:v>91.370137713656646</c:v>
                </c:pt>
                <c:pt idx="7696">
                  <c:v>91.367450208582142</c:v>
                </c:pt>
                <c:pt idx="7697">
                  <c:v>91.365511122642303</c:v>
                </c:pt>
                <c:pt idx="7698">
                  <c:v>91.362313331794155</c:v>
                </c:pt>
                <c:pt idx="7699">
                  <c:v>91.359024823475139</c:v>
                </c:pt>
                <c:pt idx="7700">
                  <c:v>91.356053826304176</c:v>
                </c:pt>
                <c:pt idx="7701">
                  <c:v>91.353423019648943</c:v>
                </c:pt>
                <c:pt idx="7702">
                  <c:v>91.35143857497367</c:v>
                </c:pt>
                <c:pt idx="7703">
                  <c:v>91.3488531270539</c:v>
                </c:pt>
                <c:pt idx="7704">
                  <c:v>91.34636973628885</c:v>
                </c:pt>
                <c:pt idx="7705">
                  <c:v>91.343852326472202</c:v>
                </c:pt>
                <c:pt idx="7706">
                  <c:v>91.341402954758735</c:v>
                </c:pt>
                <c:pt idx="7707">
                  <c:v>91.33865875126493</c:v>
                </c:pt>
                <c:pt idx="7708">
                  <c:v>91.336061963661294</c:v>
                </c:pt>
                <c:pt idx="7709">
                  <c:v>91.333465176057672</c:v>
                </c:pt>
                <c:pt idx="7710">
                  <c:v>91.330607575725267</c:v>
                </c:pt>
                <c:pt idx="7711">
                  <c:v>91.327727296025159</c:v>
                </c:pt>
                <c:pt idx="7712">
                  <c:v>91.32520988620854</c:v>
                </c:pt>
                <c:pt idx="7713">
                  <c:v>91.322794533546642</c:v>
                </c:pt>
                <c:pt idx="7714">
                  <c:v>91.320084349104405</c:v>
                </c:pt>
                <c:pt idx="7715">
                  <c:v>91.317578278971638</c:v>
                </c:pt>
                <c:pt idx="7716">
                  <c:v>91.314777377058547</c:v>
                </c:pt>
                <c:pt idx="7717">
                  <c:v>91.311806379887571</c:v>
                </c:pt>
                <c:pt idx="7718">
                  <c:v>91.308982798606763</c:v>
                </c:pt>
                <c:pt idx="7719">
                  <c:v>91.305932423648784</c:v>
                </c:pt>
                <c:pt idx="7720">
                  <c:v>91.303789223399477</c:v>
                </c:pt>
                <c:pt idx="7721">
                  <c:v>91.301453248524595</c:v>
                </c:pt>
                <c:pt idx="7722">
                  <c:v>91.298981197443396</c:v>
                </c:pt>
                <c:pt idx="7723">
                  <c:v>91.296588524149215</c:v>
                </c:pt>
                <c:pt idx="7724">
                  <c:v>91.293980396861727</c:v>
                </c:pt>
                <c:pt idx="7725">
                  <c:v>91.291383609258077</c:v>
                </c:pt>
                <c:pt idx="7726">
                  <c:v>91.288389932719397</c:v>
                </c:pt>
                <c:pt idx="7727">
                  <c:v>91.285861183218913</c:v>
                </c:pt>
                <c:pt idx="7728">
                  <c:v>91.282652052686899</c:v>
                </c:pt>
                <c:pt idx="7729">
                  <c:v>91.279851150773808</c:v>
                </c:pt>
                <c:pt idx="7730">
                  <c:v>91.276914172654386</c:v>
                </c:pt>
                <c:pt idx="7731">
                  <c:v>91.273852458012556</c:v>
                </c:pt>
                <c:pt idx="7732">
                  <c:v>91.271686578395546</c:v>
                </c:pt>
                <c:pt idx="7733">
                  <c:v>91.269327924152947</c:v>
                </c:pt>
                <c:pt idx="7734">
                  <c:v>91.266674438129996</c:v>
                </c:pt>
                <c:pt idx="7735">
                  <c:v>91.264689993454724</c:v>
                </c:pt>
                <c:pt idx="7736">
                  <c:v>91.262059186799533</c:v>
                </c:pt>
                <c:pt idx="7737">
                  <c:v>91.258940773738388</c:v>
                </c:pt>
                <c:pt idx="7738">
                  <c:v>91.256899630643815</c:v>
                </c:pt>
                <c:pt idx="7739">
                  <c:v>91.254042030311439</c:v>
                </c:pt>
                <c:pt idx="7740">
                  <c:v>91.251014334721162</c:v>
                </c:pt>
                <c:pt idx="7741">
                  <c:v>91.24813405502104</c:v>
                </c:pt>
                <c:pt idx="7742">
                  <c:v>91.245480568998133</c:v>
                </c:pt>
                <c:pt idx="7743">
                  <c:v>91.242622968665728</c:v>
                </c:pt>
                <c:pt idx="7744">
                  <c:v>91.240162257268395</c:v>
                </c:pt>
                <c:pt idx="7745">
                  <c:v>91.238087095122253</c:v>
                </c:pt>
                <c:pt idx="7746">
                  <c:v>91.23589853613754</c:v>
                </c:pt>
                <c:pt idx="7747">
                  <c:v>91.23314299295987</c:v>
                </c:pt>
                <c:pt idx="7748">
                  <c:v>91.230047259266442</c:v>
                </c:pt>
                <c:pt idx="7749">
                  <c:v>91.227461811346672</c:v>
                </c:pt>
                <c:pt idx="7750">
                  <c:v>91.224672249117418</c:v>
                </c:pt>
                <c:pt idx="7751">
                  <c:v>91.221791969417325</c:v>
                </c:pt>
                <c:pt idx="7752">
                  <c:v>91.219682788219615</c:v>
                </c:pt>
                <c:pt idx="7753">
                  <c:v>91.217460210183305</c:v>
                </c:pt>
                <c:pt idx="7754">
                  <c:v>91.214942800366686</c:v>
                </c:pt>
                <c:pt idx="7755">
                  <c:v>91.21160893331222</c:v>
                </c:pt>
                <c:pt idx="7756">
                  <c:v>91.208660615508975</c:v>
                </c:pt>
                <c:pt idx="7757">
                  <c:v>91.205995789802188</c:v>
                </c:pt>
                <c:pt idx="7758">
                  <c:v>91.202922735476463</c:v>
                </c:pt>
                <c:pt idx="7759">
                  <c:v>91.200291928821258</c:v>
                </c:pt>
                <c:pt idx="7760">
                  <c:v>91.197853896791642</c:v>
                </c:pt>
                <c:pt idx="7761">
                  <c:v>91.195427204445878</c:v>
                </c:pt>
                <c:pt idx="7762">
                  <c:v>91.192887115261541</c:v>
                </c:pt>
                <c:pt idx="7763">
                  <c:v>91.190176930819305</c:v>
                </c:pt>
                <c:pt idx="7764">
                  <c:v>91.187251292383763</c:v>
                </c:pt>
                <c:pt idx="7765">
                  <c:v>91.184507088889973</c:v>
                </c:pt>
                <c:pt idx="7766">
                  <c:v>91.182103075911925</c:v>
                </c:pt>
                <c:pt idx="7767">
                  <c:v>91.179494948624424</c:v>
                </c:pt>
                <c:pt idx="7768">
                  <c:v>91.17638787524713</c:v>
                </c:pt>
                <c:pt idx="7769">
                  <c:v>91.173757068591925</c:v>
                </c:pt>
                <c:pt idx="7770">
                  <c:v>91.171659227078081</c:v>
                </c:pt>
                <c:pt idx="7771">
                  <c:v>91.16917583631303</c:v>
                </c:pt>
                <c:pt idx="7772">
                  <c:v>91.166352255032209</c:v>
                </c:pt>
                <c:pt idx="7773">
                  <c:v>91.163041067345489</c:v>
                </c:pt>
                <c:pt idx="7774">
                  <c:v>91.160262844800087</c:v>
                </c:pt>
                <c:pt idx="7775">
                  <c:v>91.157745434983468</c:v>
                </c:pt>
                <c:pt idx="7776">
                  <c:v>91.154967212438095</c:v>
                </c:pt>
                <c:pt idx="7777">
                  <c:v>91.152903389975819</c:v>
                </c:pt>
                <c:pt idx="7778">
                  <c:v>91.15005712932728</c:v>
                </c:pt>
                <c:pt idx="7779">
                  <c:v>91.147800532239401</c:v>
                </c:pt>
                <c:pt idx="7780">
                  <c:v>91.144489344552653</c:v>
                </c:pt>
                <c:pt idx="7781">
                  <c:v>91.142153369677786</c:v>
                </c:pt>
                <c:pt idx="7782">
                  <c:v>91.139601940809584</c:v>
                </c:pt>
                <c:pt idx="7783">
                  <c:v>91.136551565851576</c:v>
                </c:pt>
                <c:pt idx="7784">
                  <c:v>91.133909419512506</c:v>
                </c:pt>
                <c:pt idx="7785">
                  <c:v>91.130859044554526</c:v>
                </c:pt>
                <c:pt idx="7786">
                  <c:v>91.128001444222136</c:v>
                </c:pt>
                <c:pt idx="7787">
                  <c:v>91.125540732824788</c:v>
                </c:pt>
                <c:pt idx="7788">
                  <c:v>91.122728491227846</c:v>
                </c:pt>
                <c:pt idx="7789">
                  <c:v>91.120199741727362</c:v>
                </c:pt>
                <c:pt idx="7790">
                  <c:v>91.117512236652857</c:v>
                </c:pt>
                <c:pt idx="7791">
                  <c:v>91.114473201378715</c:v>
                </c:pt>
                <c:pt idx="7792">
                  <c:v>91.111933112194393</c:v>
                </c:pt>
                <c:pt idx="7793">
                  <c:v>91.109597137319483</c:v>
                </c:pt>
                <c:pt idx="7794">
                  <c:v>91.107374559283187</c:v>
                </c:pt>
                <c:pt idx="7795">
                  <c:v>91.104222127170459</c:v>
                </c:pt>
                <c:pt idx="7796">
                  <c:v>91.101115053793194</c:v>
                </c:pt>
                <c:pt idx="7797">
                  <c:v>91.099028551963187</c:v>
                </c:pt>
                <c:pt idx="7798">
                  <c:v>91.096805973926891</c:v>
                </c:pt>
                <c:pt idx="7799">
                  <c:v>91.094435980000426</c:v>
                </c:pt>
                <c:pt idx="7800">
                  <c:v>91.091952589235376</c:v>
                </c:pt>
                <c:pt idx="7801">
                  <c:v>91.089389820683309</c:v>
                </c:pt>
                <c:pt idx="7802">
                  <c:v>91.086645617189504</c:v>
                </c:pt>
                <c:pt idx="7803">
                  <c:v>91.083583902547645</c:v>
                </c:pt>
                <c:pt idx="7804">
                  <c:v>91.081111851466474</c:v>
                </c:pt>
                <c:pt idx="7805">
                  <c:v>91.078583101965989</c:v>
                </c:pt>
                <c:pt idx="7806">
                  <c:v>91.075158517440642</c:v>
                </c:pt>
                <c:pt idx="7807">
                  <c:v>91.072266898056697</c:v>
                </c:pt>
                <c:pt idx="7808">
                  <c:v>91.069227862782569</c:v>
                </c:pt>
                <c:pt idx="7809">
                  <c:v>91.066245525927727</c:v>
                </c:pt>
                <c:pt idx="7810">
                  <c:v>91.063149792234313</c:v>
                </c:pt>
                <c:pt idx="7811">
                  <c:v>91.061414820603943</c:v>
                </c:pt>
                <c:pt idx="7812">
                  <c:v>91.059067506045182</c:v>
                </c:pt>
                <c:pt idx="7813">
                  <c:v>91.056527416860831</c:v>
                </c:pt>
                <c:pt idx="7814">
                  <c:v>91.053987327676495</c:v>
                </c:pt>
                <c:pt idx="7815">
                  <c:v>91.051333841653559</c:v>
                </c:pt>
                <c:pt idx="7816">
                  <c:v>91.048476241321168</c:v>
                </c:pt>
                <c:pt idx="7817">
                  <c:v>91.045845434665949</c:v>
                </c:pt>
                <c:pt idx="7818">
                  <c:v>91.042987834333573</c:v>
                </c:pt>
                <c:pt idx="7819">
                  <c:v>91.04051578325236</c:v>
                </c:pt>
                <c:pt idx="7820">
                  <c:v>91.037850957545572</c:v>
                </c:pt>
                <c:pt idx="7821">
                  <c:v>91.035231490574233</c:v>
                </c:pt>
                <c:pt idx="7822">
                  <c:v>91.032509966448146</c:v>
                </c:pt>
                <c:pt idx="7823">
                  <c:v>91.030094613786233</c:v>
                </c:pt>
                <c:pt idx="7824">
                  <c:v>91.027316391240859</c:v>
                </c:pt>
                <c:pt idx="7825">
                  <c:v>91.024345394069897</c:v>
                </c:pt>
                <c:pt idx="7826">
                  <c:v>91.021306358795769</c:v>
                </c:pt>
                <c:pt idx="7827">
                  <c:v>91.018358040992496</c:v>
                </c:pt>
                <c:pt idx="7828">
                  <c:v>91.014752021525439</c:v>
                </c:pt>
                <c:pt idx="7829">
                  <c:v>91.012586141908429</c:v>
                </c:pt>
                <c:pt idx="7830">
                  <c:v>91.009331652640995</c:v>
                </c:pt>
                <c:pt idx="7831">
                  <c:v>91.00642869357317</c:v>
                </c:pt>
                <c:pt idx="7832">
                  <c:v>91.00404735996284</c:v>
                </c:pt>
                <c:pt idx="7833">
                  <c:v>91.001144400895029</c:v>
                </c:pt>
                <c:pt idx="7834">
                  <c:v>90.998468235504376</c:v>
                </c:pt>
                <c:pt idx="7835">
                  <c:v>90.995474558965668</c:v>
                </c:pt>
                <c:pt idx="7836">
                  <c:v>90.992730355471878</c:v>
                </c:pt>
                <c:pt idx="7837">
                  <c:v>90.990723231428888</c:v>
                </c:pt>
                <c:pt idx="7838">
                  <c:v>90.988398596237857</c:v>
                </c:pt>
                <c:pt idx="7839">
                  <c:v>90.985631713376335</c:v>
                </c:pt>
                <c:pt idx="7840">
                  <c:v>90.982161770115582</c:v>
                </c:pt>
                <c:pt idx="7841">
                  <c:v>90.97945158567336</c:v>
                </c:pt>
                <c:pt idx="7842">
                  <c:v>90.976367191663783</c:v>
                </c:pt>
                <c:pt idx="7843">
                  <c:v>90.973861121531016</c:v>
                </c:pt>
                <c:pt idx="7844">
                  <c:v>90.971468448236834</c:v>
                </c:pt>
                <c:pt idx="7845">
                  <c:v>90.969506682929278</c:v>
                </c:pt>
                <c:pt idx="7846">
                  <c:v>90.966671761964619</c:v>
                </c:pt>
                <c:pt idx="7847">
                  <c:v>90.963972917206235</c:v>
                </c:pt>
                <c:pt idx="7848">
                  <c:v>90.961137996241575</c:v>
                </c:pt>
                <c:pt idx="7849">
                  <c:v>90.958643265792645</c:v>
                </c:pt>
                <c:pt idx="7850">
                  <c:v>90.956148535343758</c:v>
                </c:pt>
                <c:pt idx="7851">
                  <c:v>90.952519836508969</c:v>
                </c:pt>
                <c:pt idx="7852">
                  <c:v>90.949809652066733</c:v>
                </c:pt>
                <c:pt idx="7853">
                  <c:v>90.947099467624525</c:v>
                </c:pt>
                <c:pt idx="7854">
                  <c:v>90.944684114962627</c:v>
                </c:pt>
                <c:pt idx="7855">
                  <c:v>90.94155436221763</c:v>
                </c:pt>
                <c:pt idx="7856">
                  <c:v>90.93938848260062</c:v>
                </c:pt>
                <c:pt idx="7857">
                  <c:v>90.936610260055232</c:v>
                </c:pt>
                <c:pt idx="7858">
                  <c:v>90.933627923200405</c:v>
                </c:pt>
                <c:pt idx="7859">
                  <c:v>90.931223910222371</c:v>
                </c:pt>
                <c:pt idx="7860">
                  <c:v>90.928264252735246</c:v>
                </c:pt>
                <c:pt idx="7861">
                  <c:v>90.924771630106775</c:v>
                </c:pt>
                <c:pt idx="7862">
                  <c:v>90.922276899657845</c:v>
                </c:pt>
                <c:pt idx="7863">
                  <c:v>90.919838867628243</c:v>
                </c:pt>
                <c:pt idx="7864">
                  <c:v>90.917457534017913</c:v>
                </c:pt>
                <c:pt idx="7865">
                  <c:v>90.914860746414277</c:v>
                </c:pt>
                <c:pt idx="7866">
                  <c:v>90.912377355649227</c:v>
                </c:pt>
                <c:pt idx="7867">
                  <c:v>90.909723869626291</c:v>
                </c:pt>
                <c:pt idx="7868">
                  <c:v>90.906911628029334</c:v>
                </c:pt>
                <c:pt idx="7869">
                  <c:v>90.904065367380809</c:v>
                </c:pt>
                <c:pt idx="7870">
                  <c:v>90.901377862306305</c:v>
                </c:pt>
                <c:pt idx="7871">
                  <c:v>90.897545049162048</c:v>
                </c:pt>
                <c:pt idx="7872">
                  <c:v>90.894381277365483</c:v>
                </c:pt>
                <c:pt idx="7873">
                  <c:v>90.891739131026426</c:v>
                </c:pt>
                <c:pt idx="7874">
                  <c:v>90.889595930777119</c:v>
                </c:pt>
                <c:pt idx="7875">
                  <c:v>90.887112540012069</c:v>
                </c:pt>
                <c:pt idx="7876">
                  <c:v>90.884300298415113</c:v>
                </c:pt>
                <c:pt idx="7877">
                  <c:v>90.881669491759908</c:v>
                </c:pt>
                <c:pt idx="7878">
                  <c:v>90.87863045648578</c:v>
                </c:pt>
                <c:pt idx="7879">
                  <c:v>90.875217211644312</c:v>
                </c:pt>
                <c:pt idx="7880">
                  <c:v>90.872620424040662</c:v>
                </c:pt>
                <c:pt idx="7881">
                  <c:v>90.870000957069323</c:v>
                </c:pt>
                <c:pt idx="7882">
                  <c:v>90.867018620214481</c:v>
                </c:pt>
                <c:pt idx="7883">
                  <c:v>90.864274416720676</c:v>
                </c:pt>
                <c:pt idx="7884">
                  <c:v>90.861212702078845</c:v>
                </c:pt>
                <c:pt idx="7885">
                  <c:v>90.858933425623249</c:v>
                </c:pt>
                <c:pt idx="7886">
                  <c:v>90.856381996755033</c:v>
                </c:pt>
                <c:pt idx="7887">
                  <c:v>90.853909945673834</c:v>
                </c:pt>
                <c:pt idx="7888">
                  <c:v>90.851233780283195</c:v>
                </c:pt>
                <c:pt idx="7889">
                  <c:v>90.847877233861013</c:v>
                </c:pt>
                <c:pt idx="7890">
                  <c:v>90.845473220882994</c:v>
                </c:pt>
                <c:pt idx="7891">
                  <c:v>90.842831074543923</c:v>
                </c:pt>
                <c:pt idx="7892">
                  <c:v>90.840188928204824</c:v>
                </c:pt>
                <c:pt idx="7893">
                  <c:v>90.837807594594508</c:v>
                </c:pt>
                <c:pt idx="7894">
                  <c:v>90.835074730784555</c:v>
                </c:pt>
                <c:pt idx="7895">
                  <c:v>90.832228470136045</c:v>
                </c:pt>
                <c:pt idx="7896">
                  <c:v>90.828622450668988</c:v>
                </c:pt>
                <c:pt idx="7897">
                  <c:v>90.826898818722455</c:v>
                </c:pt>
                <c:pt idx="7898">
                  <c:v>90.824131935860947</c:v>
                </c:pt>
                <c:pt idx="7899">
                  <c:v>90.820843427541917</c:v>
                </c:pt>
                <c:pt idx="7900">
                  <c:v>90.817895109738657</c:v>
                </c:pt>
                <c:pt idx="7901">
                  <c:v>90.815128226877135</c:v>
                </c:pt>
                <c:pt idx="7902">
                  <c:v>90.812486080538051</c:v>
                </c:pt>
                <c:pt idx="7903">
                  <c:v>90.809764556411977</c:v>
                </c:pt>
                <c:pt idx="7904">
                  <c:v>90.807303845014658</c:v>
                </c:pt>
                <c:pt idx="7905">
                  <c:v>90.804264809740516</c:v>
                </c:pt>
                <c:pt idx="7906">
                  <c:v>90.800794866479762</c:v>
                </c:pt>
                <c:pt idx="7907">
                  <c:v>90.798368174133998</c:v>
                </c:pt>
                <c:pt idx="7908">
                  <c:v>90.79560129127249</c:v>
                </c:pt>
                <c:pt idx="7909">
                  <c:v>90.792607614733782</c:v>
                </c:pt>
                <c:pt idx="7910">
                  <c:v>90.789466522304934</c:v>
                </c:pt>
                <c:pt idx="7911">
                  <c:v>90.78709652837847</c:v>
                </c:pt>
                <c:pt idx="7912">
                  <c:v>90.784579118561822</c:v>
                </c:pt>
                <c:pt idx="7913">
                  <c:v>90.781653480126295</c:v>
                </c:pt>
                <c:pt idx="7914">
                  <c:v>90.778501048013595</c:v>
                </c:pt>
                <c:pt idx="7915">
                  <c:v>90.775189860326833</c:v>
                </c:pt>
                <c:pt idx="7916">
                  <c:v>90.771651878962928</c:v>
                </c:pt>
                <c:pt idx="7917">
                  <c:v>90.769247865984909</c:v>
                </c:pt>
                <c:pt idx="7918">
                  <c:v>90.767637630876962</c:v>
                </c:pt>
                <c:pt idx="7919">
                  <c:v>90.764621274970551</c:v>
                </c:pt>
                <c:pt idx="7920">
                  <c:v>90.761877071476746</c:v>
                </c:pt>
                <c:pt idx="7921">
                  <c:v>90.75869062031245</c:v>
                </c:pt>
                <c:pt idx="7922">
                  <c:v>90.756297947018282</c:v>
                </c:pt>
                <c:pt idx="7923">
                  <c:v>90.75337230858274</c:v>
                </c:pt>
                <c:pt idx="7924">
                  <c:v>90.750480689198767</c:v>
                </c:pt>
                <c:pt idx="7925">
                  <c:v>90.747883901595131</c:v>
                </c:pt>
                <c:pt idx="7926">
                  <c:v>90.74507165999816</c:v>
                </c:pt>
                <c:pt idx="7927">
                  <c:v>90.742633627968559</c:v>
                </c:pt>
                <c:pt idx="7928">
                  <c:v>90.739617272062162</c:v>
                </c:pt>
                <c:pt idx="7929">
                  <c:v>90.737065843193946</c:v>
                </c:pt>
                <c:pt idx="7930">
                  <c:v>90.734344319067858</c:v>
                </c:pt>
                <c:pt idx="7931">
                  <c:v>90.731373321896896</c:v>
                </c:pt>
                <c:pt idx="7932">
                  <c:v>90.728470362829057</c:v>
                </c:pt>
                <c:pt idx="7933">
                  <c:v>90.725476686290364</c:v>
                </c:pt>
                <c:pt idx="7934">
                  <c:v>90.722619085957973</c:v>
                </c:pt>
                <c:pt idx="7935">
                  <c:v>90.719965599935051</c:v>
                </c:pt>
                <c:pt idx="7936">
                  <c:v>90.717300774228249</c:v>
                </c:pt>
                <c:pt idx="7937">
                  <c:v>90.714205040534836</c:v>
                </c:pt>
                <c:pt idx="7938">
                  <c:v>90.711891745027657</c:v>
                </c:pt>
                <c:pt idx="7939">
                  <c:v>90.709034144695266</c:v>
                </c:pt>
                <c:pt idx="7940">
                  <c:v>90.705734296692398</c:v>
                </c:pt>
                <c:pt idx="7941">
                  <c:v>90.702933394779308</c:v>
                </c:pt>
                <c:pt idx="7942">
                  <c:v>90.699826321402028</c:v>
                </c:pt>
                <c:pt idx="7943">
                  <c:v>90.696878003598769</c:v>
                </c:pt>
                <c:pt idx="7944">
                  <c:v>90.69377093022149</c:v>
                </c:pt>
                <c:pt idx="7945">
                  <c:v>90.690890650521368</c:v>
                </c:pt>
                <c:pt idx="7946">
                  <c:v>90.688566015330338</c:v>
                </c:pt>
                <c:pt idx="7947">
                  <c:v>90.686150662668453</c:v>
                </c:pt>
                <c:pt idx="7948">
                  <c:v>90.683281722652183</c:v>
                </c:pt>
                <c:pt idx="7949">
                  <c:v>90.680378763584386</c:v>
                </c:pt>
                <c:pt idx="7950">
                  <c:v>90.677328388626393</c:v>
                </c:pt>
                <c:pt idx="7951">
                  <c:v>90.674368731139268</c:v>
                </c:pt>
                <c:pt idx="7952">
                  <c:v>90.671749264167929</c:v>
                </c:pt>
                <c:pt idx="7953">
                  <c:v>90.668959701938675</c:v>
                </c:pt>
                <c:pt idx="7954">
                  <c:v>90.666555688960642</c:v>
                </c:pt>
                <c:pt idx="7955">
                  <c:v>90.663924882305423</c:v>
                </c:pt>
                <c:pt idx="7956">
                  <c:v>90.660432259676952</c:v>
                </c:pt>
                <c:pt idx="7957">
                  <c:v>90.658187002272925</c:v>
                </c:pt>
                <c:pt idx="7958">
                  <c:v>90.655011890792494</c:v>
                </c:pt>
                <c:pt idx="7959">
                  <c:v>90.65180276026048</c:v>
                </c:pt>
                <c:pt idx="7960">
                  <c:v>90.648979178979673</c:v>
                </c:pt>
                <c:pt idx="7961">
                  <c:v>90.646257654853585</c:v>
                </c:pt>
                <c:pt idx="7962">
                  <c:v>90.643944359346406</c:v>
                </c:pt>
                <c:pt idx="7963">
                  <c:v>90.640962022491578</c:v>
                </c:pt>
                <c:pt idx="7964">
                  <c:v>90.637639495120993</c:v>
                </c:pt>
                <c:pt idx="7965">
                  <c:v>90.634691177317734</c:v>
                </c:pt>
                <c:pt idx="7966">
                  <c:v>90.631810897617626</c:v>
                </c:pt>
                <c:pt idx="7967">
                  <c:v>90.628817221078933</c:v>
                </c:pt>
                <c:pt idx="7968">
                  <c:v>90.62661732241034</c:v>
                </c:pt>
                <c:pt idx="7969">
                  <c:v>90.623396852194489</c:v>
                </c:pt>
                <c:pt idx="7970">
                  <c:v>90.620629969332953</c:v>
                </c:pt>
                <c:pt idx="7971">
                  <c:v>90.617885765839162</c:v>
                </c:pt>
                <c:pt idx="7972">
                  <c:v>90.614982806771323</c:v>
                </c:pt>
                <c:pt idx="7973">
                  <c:v>90.612760228735027</c:v>
                </c:pt>
                <c:pt idx="7974">
                  <c:v>90.610106742712091</c:v>
                </c:pt>
                <c:pt idx="7975">
                  <c:v>90.606954310599392</c:v>
                </c:pt>
                <c:pt idx="7976">
                  <c:v>90.60434618331189</c:v>
                </c:pt>
                <c:pt idx="7977">
                  <c:v>90.601465903611782</c:v>
                </c:pt>
                <c:pt idx="7978">
                  <c:v>90.597882563512428</c:v>
                </c:pt>
                <c:pt idx="7979">
                  <c:v>90.595013623496186</c:v>
                </c:pt>
                <c:pt idx="7980">
                  <c:v>90.592904442298476</c:v>
                </c:pt>
                <c:pt idx="7981">
                  <c:v>90.589649953031028</c:v>
                </c:pt>
                <c:pt idx="7982">
                  <c:v>90.586735654279337</c:v>
                </c:pt>
                <c:pt idx="7983">
                  <c:v>90.584161546043418</c:v>
                </c:pt>
                <c:pt idx="7984">
                  <c:v>90.581814231484685</c:v>
                </c:pt>
                <c:pt idx="7985">
                  <c:v>90.578990650203863</c:v>
                </c:pt>
                <c:pt idx="7986">
                  <c:v>90.576359843548644</c:v>
                </c:pt>
                <c:pt idx="7987">
                  <c:v>90.573547601951688</c:v>
                </c:pt>
                <c:pt idx="7988">
                  <c:v>90.570848757193332</c:v>
                </c:pt>
                <c:pt idx="7989">
                  <c:v>90.568603499789305</c:v>
                </c:pt>
                <c:pt idx="7990">
                  <c:v>90.565280972418719</c:v>
                </c:pt>
                <c:pt idx="7991">
                  <c:v>90.562162559357574</c:v>
                </c:pt>
                <c:pt idx="7992">
                  <c:v>90.559554432070072</c:v>
                </c:pt>
                <c:pt idx="7993">
                  <c:v>90.556504057112079</c:v>
                </c:pt>
                <c:pt idx="7994">
                  <c:v>90.553408323418665</c:v>
                </c:pt>
                <c:pt idx="7995">
                  <c:v>90.550766177079595</c:v>
                </c:pt>
                <c:pt idx="7996">
                  <c:v>90.547715802121616</c:v>
                </c:pt>
                <c:pt idx="7997">
                  <c:v>90.544880881156928</c:v>
                </c:pt>
                <c:pt idx="7998">
                  <c:v>90.541977922089117</c:v>
                </c:pt>
                <c:pt idx="7999">
                  <c:v>90.539120321756727</c:v>
                </c:pt>
                <c:pt idx="8000">
                  <c:v>90.535741095966841</c:v>
                </c:pt>
                <c:pt idx="8001">
                  <c:v>90.533359762356511</c:v>
                </c:pt>
                <c:pt idx="8002">
                  <c:v>90.530660917598155</c:v>
                </c:pt>
                <c:pt idx="8003">
                  <c:v>90.527973412523636</c:v>
                </c:pt>
                <c:pt idx="8004">
                  <c:v>90.524696243888471</c:v>
                </c:pt>
                <c:pt idx="8005">
                  <c:v>90.521702567349777</c:v>
                </c:pt>
                <c:pt idx="8006">
                  <c:v>90.518686211443381</c:v>
                </c:pt>
                <c:pt idx="8007">
                  <c:v>90.516055404788148</c:v>
                </c:pt>
                <c:pt idx="8008">
                  <c:v>90.513141106036471</c:v>
                </c:pt>
                <c:pt idx="8009">
                  <c:v>90.510317524755663</c:v>
                </c:pt>
                <c:pt idx="8010">
                  <c:v>90.507187772010667</c:v>
                </c:pt>
                <c:pt idx="8011">
                  <c:v>90.504307492310559</c:v>
                </c:pt>
                <c:pt idx="8012">
                  <c:v>90.501869460280943</c:v>
                </c:pt>
                <c:pt idx="8013">
                  <c:v>90.498626310697361</c:v>
                </c:pt>
                <c:pt idx="8014">
                  <c:v>90.495269764275193</c:v>
                </c:pt>
                <c:pt idx="8015">
                  <c:v>90.492151351214048</c:v>
                </c:pt>
                <c:pt idx="8016">
                  <c:v>90.489452506455677</c:v>
                </c:pt>
                <c:pt idx="8017">
                  <c:v>90.486311414026815</c:v>
                </c:pt>
                <c:pt idx="8018">
                  <c:v>90.483193000965684</c:v>
                </c:pt>
                <c:pt idx="8019">
                  <c:v>90.480494156207328</c:v>
                </c:pt>
                <c:pt idx="8020">
                  <c:v>90.477988086074561</c:v>
                </c:pt>
                <c:pt idx="8021">
                  <c:v>90.475402638154776</c:v>
                </c:pt>
                <c:pt idx="8022">
                  <c:v>90.472102790151894</c:v>
                </c:pt>
                <c:pt idx="8023">
                  <c:v>90.470050307373469</c:v>
                </c:pt>
                <c:pt idx="8024">
                  <c:v>90.466829837157604</c:v>
                </c:pt>
                <c:pt idx="8025">
                  <c:v>90.463938217773645</c:v>
                </c:pt>
                <c:pt idx="8026">
                  <c:v>90.4608765031318</c:v>
                </c:pt>
                <c:pt idx="8027">
                  <c:v>90.458359093315167</c:v>
                </c:pt>
                <c:pt idx="8028">
                  <c:v>90.455161302467019</c:v>
                </c:pt>
                <c:pt idx="8029">
                  <c:v>90.451906813199585</c:v>
                </c:pt>
                <c:pt idx="8030">
                  <c:v>90.449468781169955</c:v>
                </c:pt>
                <c:pt idx="8031">
                  <c:v>90.446633860205282</c:v>
                </c:pt>
                <c:pt idx="8032">
                  <c:v>90.443436069357134</c:v>
                </c:pt>
                <c:pt idx="8033">
                  <c:v>90.440839281753497</c:v>
                </c:pt>
                <c:pt idx="8034">
                  <c:v>90.438129097311275</c:v>
                </c:pt>
                <c:pt idx="8035">
                  <c:v>90.435362214449739</c:v>
                </c:pt>
                <c:pt idx="8036">
                  <c:v>90.432379877594911</c:v>
                </c:pt>
                <c:pt idx="8037">
                  <c:v>90.429624334417255</c:v>
                </c:pt>
                <c:pt idx="8038">
                  <c:v>90.426993527762036</c:v>
                </c:pt>
                <c:pt idx="8039">
                  <c:v>90.423410187662682</c:v>
                </c:pt>
                <c:pt idx="8040">
                  <c:v>90.420303114285417</c:v>
                </c:pt>
                <c:pt idx="8041">
                  <c:v>90.417649628262481</c:v>
                </c:pt>
                <c:pt idx="8042">
                  <c:v>90.414882745400959</c:v>
                </c:pt>
                <c:pt idx="8043">
                  <c:v>90.4119344275977</c:v>
                </c:pt>
                <c:pt idx="8044">
                  <c:v>90.409178884420044</c:v>
                </c:pt>
                <c:pt idx="8045">
                  <c:v>90.406287265036084</c:v>
                </c:pt>
                <c:pt idx="8046">
                  <c:v>90.40354306154228</c:v>
                </c:pt>
                <c:pt idx="8047">
                  <c:v>90.400129816700812</c:v>
                </c:pt>
                <c:pt idx="8048">
                  <c:v>90.397011403639667</c:v>
                </c:pt>
                <c:pt idx="8049">
                  <c:v>90.393949688997836</c:v>
                </c:pt>
                <c:pt idx="8050">
                  <c:v>90.391330222026468</c:v>
                </c:pt>
                <c:pt idx="8051">
                  <c:v>90.38818912959762</c:v>
                </c:pt>
                <c:pt idx="8052">
                  <c:v>90.385308849897513</c:v>
                </c:pt>
                <c:pt idx="8053">
                  <c:v>90.382043020946213</c:v>
                </c:pt>
                <c:pt idx="8054">
                  <c:v>90.379661687335883</c:v>
                </c:pt>
                <c:pt idx="8055">
                  <c:v>90.37698552194523</c:v>
                </c:pt>
                <c:pt idx="8056">
                  <c:v>90.373345483426604</c:v>
                </c:pt>
                <c:pt idx="8057">
                  <c:v>90.370419844991062</c:v>
                </c:pt>
                <c:pt idx="8058">
                  <c:v>90.367528225607103</c:v>
                </c:pt>
                <c:pt idx="8059">
                  <c:v>90.364534549068395</c:v>
                </c:pt>
                <c:pt idx="8060">
                  <c:v>90.362470726606119</c:v>
                </c:pt>
                <c:pt idx="8061">
                  <c:v>90.359635805641446</c:v>
                </c:pt>
                <c:pt idx="8062">
                  <c:v>90.356460694161015</c:v>
                </c:pt>
                <c:pt idx="8063">
                  <c:v>90.353376300151453</c:v>
                </c:pt>
                <c:pt idx="8064">
                  <c:v>90.350427982348194</c:v>
                </c:pt>
                <c:pt idx="8065">
                  <c:v>90.347286889919346</c:v>
                </c:pt>
                <c:pt idx="8066">
                  <c:v>90.34457670547711</c:v>
                </c:pt>
                <c:pt idx="8067">
                  <c:v>90.341571689254565</c:v>
                </c:pt>
                <c:pt idx="8068">
                  <c:v>90.338782127025326</c:v>
                </c:pt>
                <c:pt idx="8069">
                  <c:v>90.336276056892544</c:v>
                </c:pt>
                <c:pt idx="8070">
                  <c:v>90.332375205645164</c:v>
                </c:pt>
                <c:pt idx="8071">
                  <c:v>90.32959698309979</c:v>
                </c:pt>
                <c:pt idx="8072">
                  <c:v>90.32700019549614</c:v>
                </c:pt>
                <c:pt idx="8073">
                  <c:v>90.324312690421635</c:v>
                </c:pt>
                <c:pt idx="8074">
                  <c:v>90.321500448824693</c:v>
                </c:pt>
                <c:pt idx="8075">
                  <c:v>90.31829131829268</c:v>
                </c:pt>
                <c:pt idx="8076">
                  <c:v>90.316034721204801</c:v>
                </c:pt>
                <c:pt idx="8077">
                  <c:v>90.312995685930659</c:v>
                </c:pt>
                <c:pt idx="8078">
                  <c:v>90.309491723618336</c:v>
                </c:pt>
                <c:pt idx="8079">
                  <c:v>90.306418669292626</c:v>
                </c:pt>
                <c:pt idx="8080">
                  <c:v>90.303141500657475</c:v>
                </c:pt>
                <c:pt idx="8081">
                  <c:v>90.300374617795953</c:v>
                </c:pt>
                <c:pt idx="8082">
                  <c:v>90.297743811140734</c:v>
                </c:pt>
                <c:pt idx="8083">
                  <c:v>90.294840852072909</c:v>
                </c:pt>
                <c:pt idx="8084">
                  <c:v>90.291348229444452</c:v>
                </c:pt>
                <c:pt idx="8085">
                  <c:v>90.288581346582916</c:v>
                </c:pt>
                <c:pt idx="8086">
                  <c:v>90.285247479528479</c:v>
                </c:pt>
                <c:pt idx="8087">
                  <c:v>90.28234452046064</c:v>
                </c:pt>
                <c:pt idx="8088">
                  <c:v>90.279940507482607</c:v>
                </c:pt>
                <c:pt idx="8089">
                  <c:v>90.276720037266728</c:v>
                </c:pt>
                <c:pt idx="8090">
                  <c:v>90.273669662308748</c:v>
                </c:pt>
                <c:pt idx="8091">
                  <c:v>90.270812061976358</c:v>
                </c:pt>
                <c:pt idx="8092">
                  <c:v>90.267432836186472</c:v>
                </c:pt>
                <c:pt idx="8093">
                  <c:v>90.264836048582836</c:v>
                </c:pt>
                <c:pt idx="8094">
                  <c:v>90.261230029115765</c:v>
                </c:pt>
                <c:pt idx="8095">
                  <c:v>90.258553863725126</c:v>
                </c:pt>
                <c:pt idx="8096">
                  <c:v>90.256240568217947</c:v>
                </c:pt>
                <c:pt idx="8097">
                  <c:v>90.25357574251116</c:v>
                </c:pt>
                <c:pt idx="8098">
                  <c:v>90.250162497669692</c:v>
                </c:pt>
                <c:pt idx="8099">
                  <c:v>90.246862649666809</c:v>
                </c:pt>
                <c:pt idx="8100">
                  <c:v>90.244050408069867</c:v>
                </c:pt>
                <c:pt idx="8101">
                  <c:v>90.241090750582742</c:v>
                </c:pt>
                <c:pt idx="8102">
                  <c:v>90.238822813811012</c:v>
                </c:pt>
                <c:pt idx="8103">
                  <c:v>90.236260045258945</c:v>
                </c:pt>
                <c:pt idx="8104">
                  <c:v>90.233504502081288</c:v>
                </c:pt>
                <c:pt idx="8105">
                  <c:v>90.229864463562649</c:v>
                </c:pt>
                <c:pt idx="8106">
                  <c:v>90.226394520301895</c:v>
                </c:pt>
                <c:pt idx="8107">
                  <c:v>90.223672996175807</c:v>
                </c:pt>
                <c:pt idx="8108">
                  <c:v>90.220361808489073</c:v>
                </c:pt>
                <c:pt idx="8109">
                  <c:v>90.217061960486191</c:v>
                </c:pt>
                <c:pt idx="8110">
                  <c:v>90.214635268140441</c:v>
                </c:pt>
                <c:pt idx="8111">
                  <c:v>90.212015801169073</c:v>
                </c:pt>
                <c:pt idx="8112">
                  <c:v>90.20896542621108</c:v>
                </c:pt>
                <c:pt idx="8113">
                  <c:v>90.206175863981855</c:v>
                </c:pt>
                <c:pt idx="8114">
                  <c:v>90.203114149339996</c:v>
                </c:pt>
                <c:pt idx="8115">
                  <c:v>90.200449323633208</c:v>
                </c:pt>
                <c:pt idx="8116">
                  <c:v>90.196979380372468</c:v>
                </c:pt>
                <c:pt idx="8117">
                  <c:v>90.194167138775498</c:v>
                </c:pt>
                <c:pt idx="8118">
                  <c:v>90.191218820972253</c:v>
                </c:pt>
                <c:pt idx="8119">
                  <c:v>90.187771557079202</c:v>
                </c:pt>
                <c:pt idx="8120">
                  <c:v>90.185208788527135</c:v>
                </c:pt>
                <c:pt idx="8121">
                  <c:v>90.182328508827041</c:v>
                </c:pt>
                <c:pt idx="8122">
                  <c:v>90.179108038611176</c:v>
                </c:pt>
                <c:pt idx="8123">
                  <c:v>90.175706133453573</c:v>
                </c:pt>
                <c:pt idx="8124">
                  <c:v>90.172803174385734</c:v>
                </c:pt>
                <c:pt idx="8125">
                  <c:v>90.169208494602543</c:v>
                </c:pt>
                <c:pt idx="8126">
                  <c:v>90.16615811964455</c:v>
                </c:pt>
                <c:pt idx="8127">
                  <c:v>90.16283559227395</c:v>
                </c:pt>
                <c:pt idx="8128">
                  <c:v>90.159909953838408</c:v>
                </c:pt>
                <c:pt idx="8129">
                  <c:v>90.157857471059998</c:v>
                </c:pt>
                <c:pt idx="8130">
                  <c:v>90.154999870727607</c:v>
                </c:pt>
                <c:pt idx="8131">
                  <c:v>90.151983514821183</c:v>
                </c:pt>
                <c:pt idx="8132">
                  <c:v>90.148785723973035</c:v>
                </c:pt>
                <c:pt idx="8133">
                  <c:v>90.14572400933119</c:v>
                </c:pt>
                <c:pt idx="8134">
                  <c:v>90.142469520063756</c:v>
                </c:pt>
                <c:pt idx="8135">
                  <c:v>90.139691297518382</c:v>
                </c:pt>
                <c:pt idx="8136">
                  <c:v>90.136584224141103</c:v>
                </c:pt>
                <c:pt idx="8137">
                  <c:v>90.133681265073278</c:v>
                </c:pt>
                <c:pt idx="8138">
                  <c:v>90.130891702844039</c:v>
                </c:pt>
                <c:pt idx="8139">
                  <c:v>90.128487689866006</c:v>
                </c:pt>
                <c:pt idx="8140">
                  <c:v>90.125221860914692</c:v>
                </c:pt>
                <c:pt idx="8141">
                  <c:v>90.121536463660618</c:v>
                </c:pt>
                <c:pt idx="8142">
                  <c:v>90.118758241115245</c:v>
                </c:pt>
                <c:pt idx="8143">
                  <c:v>90.11612743446004</c:v>
                </c:pt>
                <c:pt idx="8144">
                  <c:v>90.113031700766612</c:v>
                </c:pt>
                <c:pt idx="8145">
                  <c:v>90.110004005176336</c:v>
                </c:pt>
                <c:pt idx="8146">
                  <c:v>90.10750927472742</c:v>
                </c:pt>
                <c:pt idx="8147">
                  <c:v>90.104062010834383</c:v>
                </c:pt>
                <c:pt idx="8148">
                  <c:v>90.101487902598464</c:v>
                </c:pt>
                <c:pt idx="8149">
                  <c:v>90.098358149853468</c:v>
                </c:pt>
                <c:pt idx="8150">
                  <c:v>90.094808828805711</c:v>
                </c:pt>
                <c:pt idx="8151">
                  <c:v>90.09173577448</c:v>
                </c:pt>
                <c:pt idx="8152">
                  <c:v>90.088549323315704</c:v>
                </c:pt>
                <c:pt idx="8153">
                  <c:v>90.085442249938424</c:v>
                </c:pt>
                <c:pt idx="8154">
                  <c:v>90.082584649606034</c:v>
                </c:pt>
                <c:pt idx="8155">
                  <c:v>90.079613652435057</c:v>
                </c:pt>
                <c:pt idx="8156">
                  <c:v>90.077118921986141</c:v>
                </c:pt>
                <c:pt idx="8157">
                  <c:v>90.074374718492351</c:v>
                </c:pt>
                <c:pt idx="8158">
                  <c:v>90.071244965747354</c:v>
                </c:pt>
                <c:pt idx="8159">
                  <c:v>90.067911098692903</c:v>
                </c:pt>
                <c:pt idx="8160">
                  <c:v>90.064940101521913</c:v>
                </c:pt>
                <c:pt idx="8161">
                  <c:v>90.061447478893456</c:v>
                </c:pt>
                <c:pt idx="8162">
                  <c:v>90.058510500774048</c:v>
                </c:pt>
                <c:pt idx="8163">
                  <c:v>90.055505484551489</c:v>
                </c:pt>
                <c:pt idx="8164">
                  <c:v>90.052035541290735</c:v>
                </c:pt>
                <c:pt idx="8165">
                  <c:v>90.048883109178021</c:v>
                </c:pt>
                <c:pt idx="8166">
                  <c:v>90.045515223071988</c:v>
                </c:pt>
                <c:pt idx="8167">
                  <c:v>90.043077191042357</c:v>
                </c:pt>
                <c:pt idx="8168">
                  <c:v>90.040264949445415</c:v>
                </c:pt>
                <c:pt idx="8169">
                  <c:v>90.036987780810264</c:v>
                </c:pt>
                <c:pt idx="8170">
                  <c:v>90.033812669329834</c:v>
                </c:pt>
                <c:pt idx="8171">
                  <c:v>90.031556072241941</c:v>
                </c:pt>
                <c:pt idx="8172">
                  <c:v>90.027655220994561</c:v>
                </c:pt>
                <c:pt idx="8173">
                  <c:v>90.024344033307827</c:v>
                </c:pt>
                <c:pt idx="8174">
                  <c:v>90.021928680645928</c:v>
                </c:pt>
                <c:pt idx="8175">
                  <c:v>90.019649404190332</c:v>
                </c:pt>
                <c:pt idx="8176">
                  <c:v>90.016451613342184</c:v>
                </c:pt>
                <c:pt idx="8177">
                  <c:v>90.012777555771962</c:v>
                </c:pt>
                <c:pt idx="8178">
                  <c:v>90.009466368085228</c:v>
                </c:pt>
                <c:pt idx="8179">
                  <c:v>90.005871688302037</c:v>
                </c:pt>
                <c:pt idx="8180">
                  <c:v>90.003184183227518</c:v>
                </c:pt>
                <c:pt idx="8181">
                  <c:v>90.000768830565619</c:v>
                </c:pt>
                <c:pt idx="8182">
                  <c:v>89.997582379401337</c:v>
                </c:pt>
                <c:pt idx="8183">
                  <c:v>89.994452626656326</c:v>
                </c:pt>
                <c:pt idx="8184">
                  <c:v>89.991277515175895</c:v>
                </c:pt>
                <c:pt idx="8185">
                  <c:v>89.988669387888407</c:v>
                </c:pt>
                <c:pt idx="8186">
                  <c:v>89.986095279652474</c:v>
                </c:pt>
                <c:pt idx="8187">
                  <c:v>89.983770644461444</c:v>
                </c:pt>
                <c:pt idx="8188">
                  <c:v>89.980391418671559</c:v>
                </c:pt>
                <c:pt idx="8189">
                  <c:v>89.977068891300974</c:v>
                </c:pt>
                <c:pt idx="8190">
                  <c:v>89.973837081401228</c:v>
                </c:pt>
                <c:pt idx="8191">
                  <c:v>89.970809385810966</c:v>
                </c:pt>
                <c:pt idx="8192">
                  <c:v>89.967985804530159</c:v>
                </c:pt>
                <c:pt idx="8193">
                  <c:v>89.964980788307599</c:v>
                </c:pt>
                <c:pt idx="8194">
                  <c:v>89.961465486311411</c:v>
                </c:pt>
                <c:pt idx="8195">
                  <c:v>89.958664584398321</c:v>
                </c:pt>
                <c:pt idx="8196">
                  <c:v>89.954752393467061</c:v>
                </c:pt>
                <c:pt idx="8197">
                  <c:v>89.954582298209189</c:v>
                </c:pt>
                <c:pt idx="8198">
                  <c:v>89.947506335481378</c:v>
                </c:pt>
                <c:pt idx="8199">
                  <c:v>89.944467300207236</c:v>
                </c:pt>
                <c:pt idx="8200">
                  <c:v>89.94123549030752</c:v>
                </c:pt>
                <c:pt idx="8201">
                  <c:v>89.940600468011439</c:v>
                </c:pt>
                <c:pt idx="8202">
                  <c:v>89.936348086564436</c:v>
                </c:pt>
                <c:pt idx="8203">
                  <c:v>89.93332039097416</c:v>
                </c:pt>
                <c:pt idx="8204">
                  <c:v>89.930973076415398</c:v>
                </c:pt>
                <c:pt idx="8205">
                  <c:v>89.927888682405836</c:v>
                </c:pt>
                <c:pt idx="8206">
                  <c:v>89.924792948712422</c:v>
                </c:pt>
                <c:pt idx="8207">
                  <c:v>89.921028173671331</c:v>
                </c:pt>
                <c:pt idx="8208">
                  <c:v>89.917728325668449</c:v>
                </c:pt>
                <c:pt idx="8209">
                  <c:v>89.915063499961661</c:v>
                </c:pt>
                <c:pt idx="8210">
                  <c:v>89.911400782075319</c:v>
                </c:pt>
                <c:pt idx="8211">
                  <c:v>89.908044235653136</c:v>
                </c:pt>
                <c:pt idx="8212">
                  <c:v>89.905436108365649</c:v>
                </c:pt>
                <c:pt idx="8213">
                  <c:v>89.902578508033258</c:v>
                </c:pt>
                <c:pt idx="8214">
                  <c:v>89.899970380745771</c:v>
                </c:pt>
                <c:pt idx="8215">
                  <c:v>89.897044742310214</c:v>
                </c:pt>
                <c:pt idx="8216">
                  <c:v>89.893892310197515</c:v>
                </c:pt>
                <c:pt idx="8217">
                  <c:v>89.890150214524141</c:v>
                </c:pt>
                <c:pt idx="8218">
                  <c:v>89.887542087236639</c:v>
                </c:pt>
                <c:pt idx="8219">
                  <c:v>89.884684486904249</c:v>
                </c:pt>
                <c:pt idx="8220">
                  <c:v>89.881792867520289</c:v>
                </c:pt>
                <c:pt idx="8221">
                  <c:v>89.87820952742095</c:v>
                </c:pt>
                <c:pt idx="8222">
                  <c:v>89.874637527005447</c:v>
                </c:pt>
                <c:pt idx="8223">
                  <c:v>89.871711888569919</c:v>
                </c:pt>
                <c:pt idx="8224">
                  <c:v>89.869013043811535</c:v>
                </c:pt>
                <c:pt idx="8225">
                  <c:v>89.86622348158231</c:v>
                </c:pt>
                <c:pt idx="8226">
                  <c:v>89.863751430501111</c:v>
                </c:pt>
                <c:pt idx="8227">
                  <c:v>89.860961868271886</c:v>
                </c:pt>
                <c:pt idx="8228">
                  <c:v>89.857435226591832</c:v>
                </c:pt>
                <c:pt idx="8229">
                  <c:v>89.854112699221233</c:v>
                </c:pt>
                <c:pt idx="8230">
                  <c:v>89.85055203848961</c:v>
                </c:pt>
                <c:pt idx="8231">
                  <c:v>89.846832622183953</c:v>
                </c:pt>
                <c:pt idx="8232">
                  <c:v>89.843804926593691</c:v>
                </c:pt>
                <c:pt idx="8233">
                  <c:v>89.841446272351092</c:v>
                </c:pt>
                <c:pt idx="8234">
                  <c:v>89.838486614863967</c:v>
                </c:pt>
                <c:pt idx="8235">
                  <c:v>89.835186766861099</c:v>
                </c:pt>
                <c:pt idx="8236">
                  <c:v>89.831637445813314</c:v>
                </c:pt>
                <c:pt idx="8237">
                  <c:v>89.828439654965166</c:v>
                </c:pt>
                <c:pt idx="8238">
                  <c:v>89.825491337161907</c:v>
                </c:pt>
                <c:pt idx="8239">
                  <c:v>89.822588378094082</c:v>
                </c:pt>
                <c:pt idx="8240">
                  <c:v>89.818880301472305</c:v>
                </c:pt>
                <c:pt idx="8241">
                  <c:v>89.816034040823766</c:v>
                </c:pt>
                <c:pt idx="8242">
                  <c:v>89.813131081755955</c:v>
                </c:pt>
                <c:pt idx="8243">
                  <c:v>89.810511614784588</c:v>
                </c:pt>
                <c:pt idx="8244">
                  <c:v>89.807801430342366</c:v>
                </c:pt>
                <c:pt idx="8245">
                  <c:v>89.804909810958407</c:v>
                </c:pt>
                <c:pt idx="8246">
                  <c:v>89.801870775684264</c:v>
                </c:pt>
                <c:pt idx="8247">
                  <c:v>89.798162699062473</c:v>
                </c:pt>
                <c:pt idx="8248">
                  <c:v>89.7954411749364</c:v>
                </c:pt>
                <c:pt idx="8249">
                  <c:v>89.792232044404386</c:v>
                </c:pt>
                <c:pt idx="8250">
                  <c:v>89.789193009130258</c:v>
                </c:pt>
                <c:pt idx="8251">
                  <c:v>89.786448805636454</c:v>
                </c:pt>
                <c:pt idx="8252">
                  <c:v>89.782718049646945</c:v>
                </c:pt>
                <c:pt idx="8253">
                  <c:v>89.780098582675592</c:v>
                </c:pt>
                <c:pt idx="8254">
                  <c:v>89.777728588749127</c:v>
                </c:pt>
                <c:pt idx="8255">
                  <c:v>89.773963813708036</c:v>
                </c:pt>
                <c:pt idx="8256">
                  <c:v>89.771446403891403</c:v>
                </c:pt>
                <c:pt idx="8257">
                  <c:v>89.767704308218043</c:v>
                </c:pt>
                <c:pt idx="8258">
                  <c:v>89.764120968118704</c:v>
                </c:pt>
                <c:pt idx="8259">
                  <c:v>89.760673704225667</c:v>
                </c:pt>
                <c:pt idx="8260">
                  <c:v>89.758031557886582</c:v>
                </c:pt>
                <c:pt idx="8261">
                  <c:v>89.754822427354583</c:v>
                </c:pt>
                <c:pt idx="8262">
                  <c:v>89.751647315874152</c:v>
                </c:pt>
                <c:pt idx="8263">
                  <c:v>89.749061867954367</c:v>
                </c:pt>
                <c:pt idx="8264">
                  <c:v>89.746158908886542</c:v>
                </c:pt>
                <c:pt idx="8265">
                  <c:v>89.742190019536011</c:v>
                </c:pt>
                <c:pt idx="8266">
                  <c:v>89.739037587423283</c:v>
                </c:pt>
                <c:pt idx="8267">
                  <c:v>89.736338742664927</c:v>
                </c:pt>
                <c:pt idx="8268">
                  <c:v>89.73273272319787</c:v>
                </c:pt>
                <c:pt idx="8269">
                  <c:v>89.729954500652482</c:v>
                </c:pt>
                <c:pt idx="8270">
                  <c:v>89.727017522533075</c:v>
                </c:pt>
                <c:pt idx="8271">
                  <c:v>89.724125903149115</c:v>
                </c:pt>
                <c:pt idx="8272">
                  <c:v>89.720508543998207</c:v>
                </c:pt>
                <c:pt idx="8273">
                  <c:v>89.71710663884059</c:v>
                </c:pt>
                <c:pt idx="8274">
                  <c:v>89.71404492419876</c:v>
                </c:pt>
                <c:pt idx="8275">
                  <c:v>89.711017228608483</c:v>
                </c:pt>
                <c:pt idx="8276">
                  <c:v>89.708352402901696</c:v>
                </c:pt>
                <c:pt idx="8277">
                  <c:v>89.70485978027321</c:v>
                </c:pt>
                <c:pt idx="8278">
                  <c:v>89.701503233851042</c:v>
                </c:pt>
                <c:pt idx="8279">
                  <c:v>89.699008503402126</c:v>
                </c:pt>
                <c:pt idx="8280">
                  <c:v>89.696298318959904</c:v>
                </c:pt>
                <c:pt idx="8281">
                  <c:v>89.693202585266491</c:v>
                </c:pt>
                <c:pt idx="8282">
                  <c:v>89.690299626198652</c:v>
                </c:pt>
                <c:pt idx="8283">
                  <c:v>89.687181213137521</c:v>
                </c:pt>
                <c:pt idx="8284">
                  <c:v>89.683189644419258</c:v>
                </c:pt>
                <c:pt idx="8285">
                  <c:v>89.679855777364807</c:v>
                </c:pt>
                <c:pt idx="8286">
                  <c:v>89.67662396746509</c:v>
                </c:pt>
                <c:pt idx="8287">
                  <c:v>89.673290100410625</c:v>
                </c:pt>
                <c:pt idx="8288">
                  <c:v>89.670001592091609</c:v>
                </c:pt>
                <c:pt idx="8289">
                  <c:v>89.66648629009542</c:v>
                </c:pt>
                <c:pt idx="8290">
                  <c:v>89.662415343590155</c:v>
                </c:pt>
                <c:pt idx="8291">
                  <c:v>89.66020410523771</c:v>
                </c:pt>
                <c:pt idx="8292">
                  <c:v>89.658106263723852</c:v>
                </c:pt>
                <c:pt idx="8293">
                  <c:v>89.655509476120216</c:v>
                </c:pt>
                <c:pt idx="8294">
                  <c:v>89.651880777285442</c:v>
                </c:pt>
                <c:pt idx="8295">
                  <c:v>89.648626288017994</c:v>
                </c:pt>
                <c:pt idx="8296">
                  <c:v>89.645303760647394</c:v>
                </c:pt>
                <c:pt idx="8297">
                  <c:v>89.64204927137996</c:v>
                </c:pt>
                <c:pt idx="8298">
                  <c:v>89.63945248377631</c:v>
                </c:pt>
                <c:pt idx="8299">
                  <c:v>89.636798997753388</c:v>
                </c:pt>
                <c:pt idx="8300">
                  <c:v>89.633578527537523</c:v>
                </c:pt>
                <c:pt idx="8301">
                  <c:v>89.630221981115341</c:v>
                </c:pt>
                <c:pt idx="8302">
                  <c:v>89.626752037854587</c:v>
                </c:pt>
                <c:pt idx="8303">
                  <c:v>89.623826399419045</c:v>
                </c:pt>
                <c:pt idx="8304">
                  <c:v>89.621093535609091</c:v>
                </c:pt>
                <c:pt idx="8305">
                  <c:v>89.617952443180243</c:v>
                </c:pt>
                <c:pt idx="8306">
                  <c:v>89.614618576125793</c:v>
                </c:pt>
                <c:pt idx="8307">
                  <c:v>89.610967197923287</c:v>
                </c:pt>
                <c:pt idx="8308">
                  <c:v>89.607157064146776</c:v>
                </c:pt>
                <c:pt idx="8309">
                  <c:v>89.603834536776176</c:v>
                </c:pt>
                <c:pt idx="8310">
                  <c:v>89.600852199921349</c:v>
                </c:pt>
                <c:pt idx="8311">
                  <c:v>89.597461634447612</c:v>
                </c:pt>
                <c:pt idx="8312">
                  <c:v>89.594331881702601</c:v>
                </c:pt>
                <c:pt idx="8313">
                  <c:v>89.591360884531639</c:v>
                </c:pt>
                <c:pt idx="8314">
                  <c:v>89.587936300006305</c:v>
                </c:pt>
                <c:pt idx="8315">
                  <c:v>89.584919944099894</c:v>
                </c:pt>
                <c:pt idx="8316">
                  <c:v>89.581835550090332</c:v>
                </c:pt>
                <c:pt idx="8317">
                  <c:v>89.579250102170548</c:v>
                </c:pt>
                <c:pt idx="8318">
                  <c:v>89.57664197488306</c:v>
                </c:pt>
                <c:pt idx="8319">
                  <c:v>89.573115333203006</c:v>
                </c:pt>
                <c:pt idx="8320">
                  <c:v>89.570223713819047</c:v>
                </c:pt>
                <c:pt idx="8321">
                  <c:v>89.566923865816165</c:v>
                </c:pt>
                <c:pt idx="8322">
                  <c:v>89.563567319393982</c:v>
                </c:pt>
                <c:pt idx="8323">
                  <c:v>89.559745845933605</c:v>
                </c:pt>
                <c:pt idx="8324">
                  <c:v>89.556389299511437</c:v>
                </c:pt>
                <c:pt idx="8325">
                  <c:v>89.553021413405403</c:v>
                </c:pt>
                <c:pt idx="8326">
                  <c:v>89.549778263821835</c:v>
                </c:pt>
                <c:pt idx="8327">
                  <c:v>89.546353679296502</c:v>
                </c:pt>
                <c:pt idx="8328">
                  <c:v>89.543223926551505</c:v>
                </c:pt>
                <c:pt idx="8329">
                  <c:v>89.541228142192381</c:v>
                </c:pt>
                <c:pt idx="8330">
                  <c:v>89.538291164072987</c:v>
                </c:pt>
                <c:pt idx="8331">
                  <c:v>89.534809881128353</c:v>
                </c:pt>
                <c:pt idx="8332">
                  <c:v>89.532179074473149</c:v>
                </c:pt>
                <c:pt idx="8333">
                  <c:v>89.529117359831304</c:v>
                </c:pt>
                <c:pt idx="8334">
                  <c:v>89.525397943525647</c:v>
                </c:pt>
                <c:pt idx="8335">
                  <c:v>89.52242694635467</c:v>
                </c:pt>
                <c:pt idx="8336">
                  <c:v>89.519285853925822</c:v>
                </c:pt>
                <c:pt idx="8337">
                  <c:v>89.515917967819789</c:v>
                </c:pt>
                <c:pt idx="8338">
                  <c:v>89.512856253177944</c:v>
                </c:pt>
                <c:pt idx="8339">
                  <c:v>89.509794538536099</c:v>
                </c:pt>
                <c:pt idx="8340">
                  <c:v>89.50606378254659</c:v>
                </c:pt>
                <c:pt idx="8341">
                  <c:v>89.503444315575237</c:v>
                </c:pt>
                <c:pt idx="8342">
                  <c:v>89.500666093029864</c:v>
                </c:pt>
                <c:pt idx="8343">
                  <c:v>89.497910549852193</c:v>
                </c:pt>
                <c:pt idx="8344">
                  <c:v>89.494576682797742</c:v>
                </c:pt>
                <c:pt idx="8345">
                  <c:v>89.490947983962968</c:v>
                </c:pt>
                <c:pt idx="8346">
                  <c:v>89.48763679627622</c:v>
                </c:pt>
                <c:pt idx="8347">
                  <c:v>89.483724605344989</c:v>
                </c:pt>
                <c:pt idx="8348">
                  <c:v>89.481082459005918</c:v>
                </c:pt>
                <c:pt idx="8349">
                  <c:v>89.478111461834928</c:v>
                </c:pt>
                <c:pt idx="8350">
                  <c:v>89.474766255096625</c:v>
                </c:pt>
                <c:pt idx="8351">
                  <c:v>89.471534445196895</c:v>
                </c:pt>
                <c:pt idx="8352">
                  <c:v>89.468223257510147</c:v>
                </c:pt>
                <c:pt idx="8353">
                  <c:v>89.464435803101367</c:v>
                </c:pt>
                <c:pt idx="8354">
                  <c:v>89.461396767827225</c:v>
                </c:pt>
                <c:pt idx="8355">
                  <c:v>89.457631992786148</c:v>
                </c:pt>
                <c:pt idx="8356">
                  <c:v>89.454615636879737</c:v>
                </c:pt>
                <c:pt idx="8357">
                  <c:v>89.451417846031589</c:v>
                </c:pt>
                <c:pt idx="8358">
                  <c:v>89.448049959925541</c:v>
                </c:pt>
                <c:pt idx="8359">
                  <c:v>89.44472743255497</c:v>
                </c:pt>
                <c:pt idx="8360">
                  <c:v>89.441484282971388</c:v>
                </c:pt>
                <c:pt idx="8361">
                  <c:v>89.438354530226377</c:v>
                </c:pt>
                <c:pt idx="8362">
                  <c:v>89.43595051724833</c:v>
                </c:pt>
                <c:pt idx="8363">
                  <c:v>89.433285691541542</c:v>
                </c:pt>
                <c:pt idx="8364">
                  <c:v>89.429713691126068</c:v>
                </c:pt>
                <c:pt idx="8365">
                  <c:v>89.425892217665677</c:v>
                </c:pt>
                <c:pt idx="8366">
                  <c:v>89.422966579230149</c:v>
                </c:pt>
                <c:pt idx="8367">
                  <c:v>89.420505867832816</c:v>
                </c:pt>
                <c:pt idx="8368">
                  <c:v>89.417058603939765</c:v>
                </c:pt>
                <c:pt idx="8369">
                  <c:v>89.414076267084937</c:v>
                </c:pt>
                <c:pt idx="8370">
                  <c:v>89.410583644456452</c:v>
                </c:pt>
                <c:pt idx="8371">
                  <c:v>89.407397193292169</c:v>
                </c:pt>
                <c:pt idx="8372">
                  <c:v>89.403836532560547</c:v>
                </c:pt>
                <c:pt idx="8373">
                  <c:v>89.399788265422984</c:v>
                </c:pt>
                <c:pt idx="8374">
                  <c:v>89.396601814258688</c:v>
                </c:pt>
                <c:pt idx="8375">
                  <c:v>89.393415363094405</c:v>
                </c:pt>
                <c:pt idx="8376">
                  <c:v>89.390047476988371</c:v>
                </c:pt>
                <c:pt idx="8377">
                  <c:v>89.387110498868978</c:v>
                </c:pt>
                <c:pt idx="8378">
                  <c:v>89.384060123910999</c:v>
                </c:pt>
                <c:pt idx="8379">
                  <c:v>89.381451996623497</c:v>
                </c:pt>
                <c:pt idx="8380">
                  <c:v>89.378072770833612</c:v>
                </c:pt>
                <c:pt idx="8381">
                  <c:v>89.374886319669315</c:v>
                </c:pt>
                <c:pt idx="8382">
                  <c:v>89.371813265343604</c:v>
                </c:pt>
                <c:pt idx="8383">
                  <c:v>89.368751550701759</c:v>
                </c:pt>
                <c:pt idx="8384">
                  <c:v>89.365848591633949</c:v>
                </c:pt>
                <c:pt idx="8385">
                  <c:v>89.361777645128683</c:v>
                </c:pt>
                <c:pt idx="8386">
                  <c:v>89.358840667009275</c:v>
                </c:pt>
                <c:pt idx="8387">
                  <c:v>89.355846990470582</c:v>
                </c:pt>
                <c:pt idx="8388">
                  <c:v>89.352955371086622</c:v>
                </c:pt>
                <c:pt idx="8389">
                  <c:v>89.349167916677814</c:v>
                </c:pt>
                <c:pt idx="8390">
                  <c:v>89.345550557526892</c:v>
                </c:pt>
                <c:pt idx="8391">
                  <c:v>89.342760995297667</c:v>
                </c:pt>
                <c:pt idx="8392">
                  <c:v>89.339381769507781</c:v>
                </c:pt>
                <c:pt idx="8393">
                  <c:v>89.335934505614716</c:v>
                </c:pt>
                <c:pt idx="8394">
                  <c:v>89.333065565598474</c:v>
                </c:pt>
                <c:pt idx="8395">
                  <c:v>89.329357488976697</c:v>
                </c:pt>
                <c:pt idx="8396">
                  <c:v>89.326273094967135</c:v>
                </c:pt>
                <c:pt idx="8397">
                  <c:v>89.32305262475127</c:v>
                </c:pt>
                <c:pt idx="8398">
                  <c:v>89.319956891057842</c:v>
                </c:pt>
                <c:pt idx="8399">
                  <c:v>89.317121970093169</c:v>
                </c:pt>
                <c:pt idx="8400">
                  <c:v>89.313844801458004</c:v>
                </c:pt>
                <c:pt idx="8401">
                  <c:v>89.310635670926004</c:v>
                </c:pt>
                <c:pt idx="8402">
                  <c:v>89.30716572766525</c:v>
                </c:pt>
                <c:pt idx="8403">
                  <c:v>89.303661765352899</c:v>
                </c:pt>
                <c:pt idx="8404">
                  <c:v>89.300781485652806</c:v>
                </c:pt>
                <c:pt idx="8405">
                  <c:v>89.297799148797978</c:v>
                </c:pt>
                <c:pt idx="8406">
                  <c:v>89.294340545221075</c:v>
                </c:pt>
                <c:pt idx="8407">
                  <c:v>89.291210792476079</c:v>
                </c:pt>
                <c:pt idx="8408">
                  <c:v>89.288081039731082</c:v>
                </c:pt>
                <c:pt idx="8409">
                  <c:v>89.284293585322274</c:v>
                </c:pt>
                <c:pt idx="8410">
                  <c:v>89.281367946886732</c:v>
                </c:pt>
                <c:pt idx="8411">
                  <c:v>89.278102117935433</c:v>
                </c:pt>
                <c:pt idx="8412">
                  <c:v>89.275108441396739</c:v>
                </c:pt>
                <c:pt idx="8413">
                  <c:v>89.271615818768268</c:v>
                </c:pt>
                <c:pt idx="8414">
                  <c:v>89.267714967520874</c:v>
                </c:pt>
                <c:pt idx="8415">
                  <c:v>89.264539856040443</c:v>
                </c:pt>
                <c:pt idx="8416">
                  <c:v>89.261818331914355</c:v>
                </c:pt>
                <c:pt idx="8417">
                  <c:v>89.258643220433925</c:v>
                </c:pt>
                <c:pt idx="8418">
                  <c:v>89.255082559702302</c:v>
                </c:pt>
                <c:pt idx="8419">
                  <c:v>89.252281657789197</c:v>
                </c:pt>
                <c:pt idx="8420">
                  <c:v>89.248993149470195</c:v>
                </c:pt>
                <c:pt idx="8421">
                  <c:v>89.246010812615353</c:v>
                </c:pt>
                <c:pt idx="8422">
                  <c:v>89.242631586825468</c:v>
                </c:pt>
                <c:pt idx="8423">
                  <c:v>89.238980208622962</c:v>
                </c:pt>
                <c:pt idx="8424">
                  <c:v>89.23573705903938</c:v>
                </c:pt>
                <c:pt idx="8425">
                  <c:v>89.23219907767546</c:v>
                </c:pt>
                <c:pt idx="8426">
                  <c:v>89.229942480587582</c:v>
                </c:pt>
                <c:pt idx="8427">
                  <c:v>89.226824067526451</c:v>
                </c:pt>
                <c:pt idx="8428">
                  <c:v>89.223671635413737</c:v>
                </c:pt>
                <c:pt idx="8429">
                  <c:v>89.219884181004943</c:v>
                </c:pt>
                <c:pt idx="8430">
                  <c:v>89.216334859957172</c:v>
                </c:pt>
                <c:pt idx="8431">
                  <c:v>89.213159748476727</c:v>
                </c:pt>
                <c:pt idx="8432">
                  <c:v>89.209791862370707</c:v>
                </c:pt>
                <c:pt idx="8433">
                  <c:v>89.206015747645765</c:v>
                </c:pt>
                <c:pt idx="8434">
                  <c:v>89.203146807629523</c:v>
                </c:pt>
                <c:pt idx="8435">
                  <c:v>89.199824280258923</c:v>
                </c:pt>
                <c:pt idx="8436">
                  <c:v>89.196728546565495</c:v>
                </c:pt>
                <c:pt idx="8437">
                  <c:v>89.193360660459476</c:v>
                </c:pt>
                <c:pt idx="8438">
                  <c:v>89.190060812456593</c:v>
                </c:pt>
                <c:pt idx="8439">
                  <c:v>89.186636227931274</c:v>
                </c:pt>
                <c:pt idx="8440">
                  <c:v>89.183529154553995</c:v>
                </c:pt>
                <c:pt idx="8441">
                  <c:v>89.180081890660944</c:v>
                </c:pt>
                <c:pt idx="8442">
                  <c:v>89.176475871193887</c:v>
                </c:pt>
                <c:pt idx="8443">
                  <c:v>89.173391477184325</c:v>
                </c:pt>
                <c:pt idx="8444">
                  <c:v>89.170737991161403</c:v>
                </c:pt>
                <c:pt idx="8445">
                  <c:v>89.167664936835706</c:v>
                </c:pt>
                <c:pt idx="8446">
                  <c:v>89.164455806303678</c:v>
                </c:pt>
                <c:pt idx="8447">
                  <c:v>89.160951843991356</c:v>
                </c:pt>
                <c:pt idx="8448">
                  <c:v>89.157470561046736</c:v>
                </c:pt>
                <c:pt idx="8449">
                  <c:v>89.154023297153699</c:v>
                </c:pt>
                <c:pt idx="8450">
                  <c:v>89.150950242828003</c:v>
                </c:pt>
                <c:pt idx="8451">
                  <c:v>89.147979245657012</c:v>
                </c:pt>
                <c:pt idx="8452">
                  <c:v>89.144497962712393</c:v>
                </c:pt>
                <c:pt idx="8453">
                  <c:v>89.141073378187073</c:v>
                </c:pt>
                <c:pt idx="8454">
                  <c:v>89.138419892164151</c:v>
                </c:pt>
                <c:pt idx="8455">
                  <c:v>89.134677796490777</c:v>
                </c:pt>
                <c:pt idx="8456">
                  <c:v>89.13095838018512</c:v>
                </c:pt>
                <c:pt idx="8457">
                  <c:v>89.127567814711369</c:v>
                </c:pt>
                <c:pt idx="8458">
                  <c:v>89.124301985760084</c:v>
                </c:pt>
                <c:pt idx="8459">
                  <c:v>89.121296969537525</c:v>
                </c:pt>
                <c:pt idx="8460">
                  <c:v>89.117929083431505</c:v>
                </c:pt>
                <c:pt idx="8461">
                  <c:v>89.11449315922232</c:v>
                </c:pt>
                <c:pt idx="8462">
                  <c:v>89.110796422284395</c:v>
                </c:pt>
                <c:pt idx="8463">
                  <c:v>89.107553272700798</c:v>
                </c:pt>
                <c:pt idx="8464">
                  <c:v>89.104718351736125</c:v>
                </c:pt>
                <c:pt idx="8465">
                  <c:v>89.102064865713189</c:v>
                </c:pt>
                <c:pt idx="8466">
                  <c:v>89.098186693833526</c:v>
                </c:pt>
                <c:pt idx="8467">
                  <c:v>89.095056941088529</c:v>
                </c:pt>
                <c:pt idx="8468">
                  <c:v>89.091541639092327</c:v>
                </c:pt>
                <c:pt idx="8469">
                  <c:v>89.088740737179236</c:v>
                </c:pt>
                <c:pt idx="8470">
                  <c:v>89.085622324118091</c:v>
                </c:pt>
                <c:pt idx="8471">
                  <c:v>89.082073003070334</c:v>
                </c:pt>
                <c:pt idx="8472">
                  <c:v>89.079090666215492</c:v>
                </c:pt>
                <c:pt idx="8473">
                  <c:v>89.075144456232678</c:v>
                </c:pt>
                <c:pt idx="8474">
                  <c:v>89.07130030340457</c:v>
                </c:pt>
                <c:pt idx="8475">
                  <c:v>89.068454042756045</c:v>
                </c:pt>
                <c:pt idx="8476">
                  <c:v>89.06534696937878</c:v>
                </c:pt>
                <c:pt idx="8477">
                  <c:v>89.062512048414106</c:v>
                </c:pt>
                <c:pt idx="8478">
                  <c:v>89.058497800328126</c:v>
                </c:pt>
                <c:pt idx="8479">
                  <c:v>89.055436085686281</c:v>
                </c:pt>
                <c:pt idx="8480">
                  <c:v>89.051762028116059</c:v>
                </c:pt>
                <c:pt idx="8481">
                  <c:v>89.049063183357703</c:v>
                </c:pt>
                <c:pt idx="8482">
                  <c:v>89.045434484522914</c:v>
                </c:pt>
                <c:pt idx="8483">
                  <c:v>89.042395449248787</c:v>
                </c:pt>
                <c:pt idx="8484">
                  <c:v>89.039254356819939</c:v>
                </c:pt>
                <c:pt idx="8485">
                  <c:v>89.03568235640445</c:v>
                </c:pt>
                <c:pt idx="8486">
                  <c:v>89.032541263975588</c:v>
                </c:pt>
                <c:pt idx="8487">
                  <c:v>89.029672323959346</c:v>
                </c:pt>
                <c:pt idx="8488">
                  <c:v>89.026451853743481</c:v>
                </c:pt>
                <c:pt idx="8489">
                  <c:v>89.02252832312837</c:v>
                </c:pt>
                <c:pt idx="8490">
                  <c:v>89.019001681448316</c:v>
                </c:pt>
                <c:pt idx="8491">
                  <c:v>89.015860589019468</c:v>
                </c:pt>
                <c:pt idx="8492">
                  <c:v>89.012436004494148</c:v>
                </c:pt>
                <c:pt idx="8493">
                  <c:v>89.009147496175117</c:v>
                </c:pt>
                <c:pt idx="8494">
                  <c:v>89.005881667223818</c:v>
                </c:pt>
                <c:pt idx="8495">
                  <c:v>89.002343685859913</c:v>
                </c:pt>
                <c:pt idx="8496">
                  <c:v>88.999066517224762</c:v>
                </c:pt>
                <c:pt idx="8497">
                  <c:v>88.995437818389973</c:v>
                </c:pt>
                <c:pt idx="8498">
                  <c:v>88.991865817974485</c:v>
                </c:pt>
                <c:pt idx="8499">
                  <c:v>88.98821443977198</c:v>
                </c:pt>
                <c:pt idx="8500">
                  <c:v>88.985515595013638</c:v>
                </c:pt>
                <c:pt idx="8501">
                  <c:v>88.982771391519819</c:v>
                </c:pt>
                <c:pt idx="8502">
                  <c:v>88.979596280039388</c:v>
                </c:pt>
                <c:pt idx="8503">
                  <c:v>88.9761376764625</c:v>
                </c:pt>
                <c:pt idx="8504">
                  <c:v>88.972928545930472</c:v>
                </c:pt>
                <c:pt idx="8505">
                  <c:v>88.970138983701247</c:v>
                </c:pt>
                <c:pt idx="8506">
                  <c:v>88.967190665897988</c:v>
                </c:pt>
                <c:pt idx="8507">
                  <c:v>88.964253687778594</c:v>
                </c:pt>
                <c:pt idx="8508">
                  <c:v>88.960432214318203</c:v>
                </c:pt>
                <c:pt idx="8509">
                  <c:v>88.957665331456695</c:v>
                </c:pt>
                <c:pt idx="8510">
                  <c:v>88.954286105666796</c:v>
                </c:pt>
                <c:pt idx="8511">
                  <c:v>88.951133673554082</c:v>
                </c:pt>
                <c:pt idx="8512">
                  <c:v>88.947312200093705</c:v>
                </c:pt>
                <c:pt idx="8513">
                  <c:v>88.94393297430382</c:v>
                </c:pt>
                <c:pt idx="8514">
                  <c:v>88.941075373971429</c:v>
                </c:pt>
                <c:pt idx="8515">
                  <c:v>88.93786624343943</c:v>
                </c:pt>
                <c:pt idx="8516">
                  <c:v>88.934532376384965</c:v>
                </c:pt>
                <c:pt idx="8517">
                  <c:v>88.930767601343888</c:v>
                </c:pt>
                <c:pt idx="8518">
                  <c:v>88.927490432708737</c:v>
                </c:pt>
                <c:pt idx="8519">
                  <c:v>88.924258622809006</c:v>
                </c:pt>
                <c:pt idx="8520">
                  <c:v>88.920584565238798</c:v>
                </c:pt>
                <c:pt idx="8521">
                  <c:v>88.916808450513841</c:v>
                </c:pt>
                <c:pt idx="8522">
                  <c:v>88.913599319981842</c:v>
                </c:pt>
                <c:pt idx="8523">
                  <c:v>88.91010669735337</c:v>
                </c:pt>
                <c:pt idx="8524">
                  <c:v>88.90681818903434</c:v>
                </c:pt>
                <c:pt idx="8525">
                  <c:v>88.903518341031472</c:v>
                </c:pt>
                <c:pt idx="8526">
                  <c:v>88.900513324808912</c:v>
                </c:pt>
                <c:pt idx="8527">
                  <c:v>88.897338213328482</c:v>
                </c:pt>
                <c:pt idx="8528">
                  <c:v>88.894253819318919</c:v>
                </c:pt>
                <c:pt idx="8529">
                  <c:v>88.8908292347936</c:v>
                </c:pt>
                <c:pt idx="8530">
                  <c:v>88.887234555010394</c:v>
                </c:pt>
                <c:pt idx="8531">
                  <c:v>88.883526478388603</c:v>
                </c:pt>
                <c:pt idx="8532">
                  <c:v>88.880442084379041</c:v>
                </c:pt>
                <c:pt idx="8533">
                  <c:v>88.876745347441116</c:v>
                </c:pt>
                <c:pt idx="8534">
                  <c:v>88.873071289870893</c:v>
                </c:pt>
                <c:pt idx="8535">
                  <c:v>88.869726083132576</c:v>
                </c:pt>
                <c:pt idx="8536">
                  <c:v>88.866267479555688</c:v>
                </c:pt>
                <c:pt idx="8537">
                  <c:v>88.863262463333129</c:v>
                </c:pt>
                <c:pt idx="8538">
                  <c:v>88.860030653433412</c:v>
                </c:pt>
                <c:pt idx="8539">
                  <c:v>88.856333916495473</c:v>
                </c:pt>
                <c:pt idx="8540">
                  <c:v>88.852478423983513</c:v>
                </c:pt>
                <c:pt idx="8541">
                  <c:v>88.84891776325189</c:v>
                </c:pt>
                <c:pt idx="8542">
                  <c:v>88.845924086713197</c:v>
                </c:pt>
                <c:pt idx="8543">
                  <c:v>88.842488162504026</c:v>
                </c:pt>
                <c:pt idx="8544">
                  <c:v>88.839335730391298</c:v>
                </c:pt>
                <c:pt idx="8545">
                  <c:v>88.836557507845924</c:v>
                </c:pt>
                <c:pt idx="8546">
                  <c:v>88.832475221656807</c:v>
                </c:pt>
                <c:pt idx="8547">
                  <c:v>88.829084656183056</c:v>
                </c:pt>
                <c:pt idx="8548">
                  <c:v>88.825523995451434</c:v>
                </c:pt>
                <c:pt idx="8549">
                  <c:v>88.822450941125723</c:v>
                </c:pt>
                <c:pt idx="8550">
                  <c:v>88.819151093122855</c:v>
                </c:pt>
                <c:pt idx="8551">
                  <c:v>88.816146076900296</c:v>
                </c:pt>
                <c:pt idx="8552">
                  <c:v>88.812925606684416</c:v>
                </c:pt>
                <c:pt idx="8553">
                  <c:v>88.809353606268942</c:v>
                </c:pt>
                <c:pt idx="8554">
                  <c:v>88.806087777317643</c:v>
                </c:pt>
                <c:pt idx="8555">
                  <c:v>88.802379700695838</c:v>
                </c:pt>
                <c:pt idx="8556">
                  <c:v>88.799726214672916</c:v>
                </c:pt>
                <c:pt idx="8557">
                  <c:v>88.796324309515313</c:v>
                </c:pt>
                <c:pt idx="8558">
                  <c:v>88.792684270996673</c:v>
                </c:pt>
                <c:pt idx="8559">
                  <c:v>88.788658683226842</c:v>
                </c:pt>
                <c:pt idx="8560">
                  <c:v>88.785959838468472</c:v>
                </c:pt>
                <c:pt idx="8561">
                  <c:v>88.782637311097872</c:v>
                </c:pt>
                <c:pt idx="8562">
                  <c:v>88.778702440798924</c:v>
                </c:pt>
                <c:pt idx="8563">
                  <c:v>88.775187138802721</c:v>
                </c:pt>
                <c:pt idx="8564">
                  <c:v>88.771819252696687</c:v>
                </c:pt>
                <c:pt idx="8565">
                  <c:v>88.768632801532405</c:v>
                </c:pt>
                <c:pt idx="8566">
                  <c:v>88.765525728155126</c:v>
                </c:pt>
                <c:pt idx="8567">
                  <c:v>88.762089803945926</c:v>
                </c:pt>
                <c:pt idx="8568">
                  <c:v>88.758529143214318</c:v>
                </c:pt>
                <c:pt idx="8569">
                  <c:v>88.75490044437953</c:v>
                </c:pt>
                <c:pt idx="8570">
                  <c:v>88.751169688390021</c:v>
                </c:pt>
                <c:pt idx="8571">
                  <c:v>88.747654386393833</c:v>
                </c:pt>
                <c:pt idx="8572">
                  <c:v>88.744932862267746</c:v>
                </c:pt>
                <c:pt idx="8573">
                  <c:v>88.741871147625901</c:v>
                </c:pt>
                <c:pt idx="8574">
                  <c:v>88.737947617010789</c:v>
                </c:pt>
                <c:pt idx="8575">
                  <c:v>88.734704467427221</c:v>
                </c:pt>
                <c:pt idx="8576">
                  <c:v>88.732187057610574</c:v>
                </c:pt>
                <c:pt idx="8577">
                  <c:v>88.728376923834062</c:v>
                </c:pt>
                <c:pt idx="8578">
                  <c:v>88.724952339308743</c:v>
                </c:pt>
                <c:pt idx="8579">
                  <c:v>88.721652491305875</c:v>
                </c:pt>
                <c:pt idx="8580">
                  <c:v>88.717740300374615</c:v>
                </c:pt>
                <c:pt idx="8581">
                  <c:v>88.713930166598104</c:v>
                </c:pt>
                <c:pt idx="8582">
                  <c:v>88.71066433764679</c:v>
                </c:pt>
                <c:pt idx="8583">
                  <c:v>88.707160375334468</c:v>
                </c:pt>
                <c:pt idx="8584">
                  <c:v>88.704552248046966</c:v>
                </c:pt>
                <c:pt idx="8585">
                  <c:v>88.701456514353552</c:v>
                </c:pt>
                <c:pt idx="8586">
                  <c:v>88.69794121235735</c:v>
                </c:pt>
                <c:pt idx="8587">
                  <c:v>88.693960983322953</c:v>
                </c:pt>
                <c:pt idx="8588">
                  <c:v>88.69040032259133</c:v>
                </c:pt>
                <c:pt idx="8589">
                  <c:v>88.686669566601822</c:v>
                </c:pt>
                <c:pt idx="8590">
                  <c:v>88.683811966269431</c:v>
                </c:pt>
                <c:pt idx="8591">
                  <c:v>88.680398721427963</c:v>
                </c:pt>
                <c:pt idx="8592">
                  <c:v>88.676724663857755</c:v>
                </c:pt>
                <c:pt idx="8593">
                  <c:v>88.673311419016287</c:v>
                </c:pt>
                <c:pt idx="8594">
                  <c:v>88.670317742477593</c:v>
                </c:pt>
                <c:pt idx="8595">
                  <c:v>88.666802440481405</c:v>
                </c:pt>
                <c:pt idx="8596">
                  <c:v>88.663343836904502</c:v>
                </c:pt>
                <c:pt idx="8597">
                  <c:v>88.660508915939829</c:v>
                </c:pt>
                <c:pt idx="8598">
                  <c:v>88.656914236156624</c:v>
                </c:pt>
                <c:pt idx="8599">
                  <c:v>88.654170032662833</c:v>
                </c:pt>
                <c:pt idx="8600">
                  <c:v>88.650813486240651</c:v>
                </c:pt>
                <c:pt idx="8601">
                  <c:v>88.647048711199574</c:v>
                </c:pt>
                <c:pt idx="8602">
                  <c:v>88.643374653629365</c:v>
                </c:pt>
                <c:pt idx="8603">
                  <c:v>88.640369637406806</c:v>
                </c:pt>
                <c:pt idx="8604">
                  <c:v>88.636956392565338</c:v>
                </c:pt>
                <c:pt idx="8605">
                  <c:v>88.633078220685661</c:v>
                </c:pt>
                <c:pt idx="8606">
                  <c:v>88.629619617108773</c:v>
                </c:pt>
                <c:pt idx="8607">
                  <c:v>88.627068188240571</c:v>
                </c:pt>
                <c:pt idx="8608">
                  <c:v>88.623711641818389</c:v>
                </c:pt>
                <c:pt idx="8609">
                  <c:v>88.619652034996989</c:v>
                </c:pt>
                <c:pt idx="8610">
                  <c:v>88.615989317110632</c:v>
                </c:pt>
                <c:pt idx="8611">
                  <c:v>88.612349278591992</c:v>
                </c:pt>
                <c:pt idx="8612">
                  <c:v>88.609219525846996</c:v>
                </c:pt>
                <c:pt idx="8613">
                  <c:v>88.605534128592922</c:v>
                </c:pt>
                <c:pt idx="8614">
                  <c:v>88.602721886995965</c:v>
                </c:pt>
                <c:pt idx="8615">
                  <c:v>88.598639600806834</c:v>
                </c:pt>
                <c:pt idx="8616">
                  <c:v>88.594545974933851</c:v>
                </c:pt>
                <c:pt idx="8617">
                  <c:v>88.591155409460114</c:v>
                </c:pt>
                <c:pt idx="8618">
                  <c:v>88.587821542405649</c:v>
                </c:pt>
                <c:pt idx="8619">
                  <c:v>88.584578392822067</c:v>
                </c:pt>
                <c:pt idx="8620">
                  <c:v>88.580892995567993</c:v>
                </c:pt>
                <c:pt idx="8621">
                  <c:v>88.577468411042688</c:v>
                </c:pt>
                <c:pt idx="8622">
                  <c:v>88.574452055136263</c:v>
                </c:pt>
                <c:pt idx="8623">
                  <c:v>88.570267711792411</c:v>
                </c:pt>
                <c:pt idx="8624">
                  <c:v>88.566911165370229</c:v>
                </c:pt>
                <c:pt idx="8625">
                  <c:v>88.563951507883118</c:v>
                </c:pt>
                <c:pt idx="8626">
                  <c:v>88.560935151976707</c:v>
                </c:pt>
                <c:pt idx="8627">
                  <c:v>88.557884777018714</c:v>
                </c:pt>
                <c:pt idx="8628">
                  <c:v>88.555265310047375</c:v>
                </c:pt>
                <c:pt idx="8629">
                  <c:v>88.55193144299291</c:v>
                </c:pt>
                <c:pt idx="8630">
                  <c:v>88.548710972777045</c:v>
                </c:pt>
                <c:pt idx="8631">
                  <c:v>88.545773994657651</c:v>
                </c:pt>
                <c:pt idx="8632">
                  <c:v>88.542519505390203</c:v>
                </c:pt>
                <c:pt idx="8633">
                  <c:v>88.539094920864883</c:v>
                </c:pt>
                <c:pt idx="8634">
                  <c:v>88.534763161630863</c:v>
                </c:pt>
                <c:pt idx="8635">
                  <c:v>88.531111783428358</c:v>
                </c:pt>
                <c:pt idx="8636">
                  <c:v>88.527664519535335</c:v>
                </c:pt>
                <c:pt idx="8637">
                  <c:v>88.524580125525759</c:v>
                </c:pt>
                <c:pt idx="8638">
                  <c:v>88.521110182265005</c:v>
                </c:pt>
                <c:pt idx="8639">
                  <c:v>88.5175155024818</c:v>
                </c:pt>
                <c:pt idx="8640">
                  <c:v>88.513376517873382</c:v>
                </c:pt>
                <c:pt idx="8641">
                  <c:v>88.510564276276426</c:v>
                </c:pt>
                <c:pt idx="8642">
                  <c:v>88.506867539338501</c:v>
                </c:pt>
                <c:pt idx="8643">
                  <c:v>88.502966688091107</c:v>
                </c:pt>
                <c:pt idx="8644">
                  <c:v>88.498997798740575</c:v>
                </c:pt>
                <c:pt idx="8645">
                  <c:v>88.49603814125345</c:v>
                </c:pt>
                <c:pt idx="8646">
                  <c:v>88.493010445663188</c:v>
                </c:pt>
                <c:pt idx="8647">
                  <c:v>88.489948731021343</c:v>
                </c:pt>
                <c:pt idx="8648">
                  <c:v>88.486388070289706</c:v>
                </c:pt>
                <c:pt idx="8649">
                  <c:v>88.483235638176993</c:v>
                </c:pt>
                <c:pt idx="8650">
                  <c:v>88.478654405898084</c:v>
                </c:pt>
                <c:pt idx="8651">
                  <c:v>88.475592691256239</c:v>
                </c:pt>
                <c:pt idx="8652">
                  <c:v>88.471895954318313</c:v>
                </c:pt>
                <c:pt idx="8653">
                  <c:v>88.468448690425276</c:v>
                </c:pt>
                <c:pt idx="8654">
                  <c:v>88.465489032938152</c:v>
                </c:pt>
                <c:pt idx="8655">
                  <c:v>88.46178095631636</c:v>
                </c:pt>
                <c:pt idx="8656">
                  <c:v>88.458435749578058</c:v>
                </c:pt>
                <c:pt idx="8657">
                  <c:v>88.454795711059404</c:v>
                </c:pt>
                <c:pt idx="8658">
                  <c:v>88.452312320294354</c:v>
                </c:pt>
                <c:pt idx="8659">
                  <c:v>88.448400129363108</c:v>
                </c:pt>
                <c:pt idx="8660">
                  <c:v>88.444748751160617</c:v>
                </c:pt>
                <c:pt idx="8661">
                  <c:v>88.441256128532146</c:v>
                </c:pt>
                <c:pt idx="8662">
                  <c:v>88.437275899497735</c:v>
                </c:pt>
                <c:pt idx="8663">
                  <c:v>88.433318349831055</c:v>
                </c:pt>
                <c:pt idx="8664">
                  <c:v>88.429553574789978</c:v>
                </c:pt>
                <c:pt idx="8665">
                  <c:v>88.426639276038301</c:v>
                </c:pt>
                <c:pt idx="8666">
                  <c:v>88.423509523293291</c:v>
                </c:pt>
                <c:pt idx="8667">
                  <c:v>88.420050919716402</c:v>
                </c:pt>
                <c:pt idx="8668">
                  <c:v>88.4166490145588</c:v>
                </c:pt>
                <c:pt idx="8669">
                  <c:v>88.412748163311406</c:v>
                </c:pt>
                <c:pt idx="8670">
                  <c:v>88.409697788353412</c:v>
                </c:pt>
                <c:pt idx="8671">
                  <c:v>88.406171146673358</c:v>
                </c:pt>
                <c:pt idx="8672">
                  <c:v>88.401907425542504</c:v>
                </c:pt>
                <c:pt idx="8673">
                  <c:v>88.399355996674302</c:v>
                </c:pt>
                <c:pt idx="8674">
                  <c:v>88.395942751832834</c:v>
                </c:pt>
                <c:pt idx="8675">
                  <c:v>88.393221227706746</c:v>
                </c:pt>
                <c:pt idx="8676">
                  <c:v>88.389705925710558</c:v>
                </c:pt>
                <c:pt idx="8677">
                  <c:v>88.386304020552956</c:v>
                </c:pt>
                <c:pt idx="8678">
                  <c:v>88.382743359821319</c:v>
                </c:pt>
                <c:pt idx="8679">
                  <c:v>88.379160019721979</c:v>
                </c:pt>
                <c:pt idx="8680">
                  <c:v>88.375860171719097</c:v>
                </c:pt>
                <c:pt idx="8681">
                  <c:v>88.372288171303609</c:v>
                </c:pt>
                <c:pt idx="8682">
                  <c:v>88.368840907410572</c:v>
                </c:pt>
                <c:pt idx="8683">
                  <c:v>88.365200868891932</c:v>
                </c:pt>
                <c:pt idx="8684">
                  <c:v>88.361594849424876</c:v>
                </c:pt>
                <c:pt idx="8685">
                  <c:v>88.35773935691293</c:v>
                </c:pt>
                <c:pt idx="8686">
                  <c:v>88.354144677129725</c:v>
                </c:pt>
                <c:pt idx="8687">
                  <c:v>88.350946886281562</c:v>
                </c:pt>
                <c:pt idx="8688">
                  <c:v>88.347465603336957</c:v>
                </c:pt>
                <c:pt idx="8689">
                  <c:v>88.344233793437226</c:v>
                </c:pt>
                <c:pt idx="8690">
                  <c:v>88.340763850176472</c:v>
                </c:pt>
                <c:pt idx="8691">
                  <c:v>88.337214529128687</c:v>
                </c:pt>
                <c:pt idx="8692">
                  <c:v>88.334152814486856</c:v>
                </c:pt>
                <c:pt idx="8693">
                  <c:v>88.330716890277671</c:v>
                </c:pt>
                <c:pt idx="8694">
                  <c:v>88.3272242676492</c:v>
                </c:pt>
                <c:pt idx="8695">
                  <c:v>88.324117194271921</c:v>
                </c:pt>
                <c:pt idx="8696">
                  <c:v>88.320205003340675</c:v>
                </c:pt>
                <c:pt idx="8697">
                  <c:v>88.316723720396055</c:v>
                </c:pt>
                <c:pt idx="8698">
                  <c:v>88.313253777135301</c:v>
                </c:pt>
                <c:pt idx="8699">
                  <c:v>88.310067325971005</c:v>
                </c:pt>
                <c:pt idx="8700">
                  <c:v>88.306722119232688</c:v>
                </c:pt>
                <c:pt idx="8701">
                  <c:v>88.303785141113295</c:v>
                </c:pt>
                <c:pt idx="8702">
                  <c:v>88.299827591446615</c:v>
                </c:pt>
                <c:pt idx="8703">
                  <c:v>88.295938079883086</c:v>
                </c:pt>
                <c:pt idx="8704">
                  <c:v>88.292706269983356</c:v>
                </c:pt>
                <c:pt idx="8705">
                  <c:v>88.28895283462613</c:v>
                </c:pt>
                <c:pt idx="8706">
                  <c:v>88.285607627887813</c:v>
                </c:pt>
                <c:pt idx="8707">
                  <c:v>88.282273760833363</c:v>
                </c:pt>
                <c:pt idx="8708">
                  <c:v>88.278781138204891</c:v>
                </c:pt>
                <c:pt idx="8709">
                  <c:v>88.274426699603154</c:v>
                </c:pt>
                <c:pt idx="8710">
                  <c:v>88.271047473813269</c:v>
                </c:pt>
                <c:pt idx="8711">
                  <c:v>88.267543511500932</c:v>
                </c:pt>
                <c:pt idx="8712">
                  <c:v>88.264152946027181</c:v>
                </c:pt>
                <c:pt idx="8713">
                  <c:v>88.260841758340447</c:v>
                </c:pt>
                <c:pt idx="8714">
                  <c:v>88.257712005595451</c:v>
                </c:pt>
                <c:pt idx="8715">
                  <c:v>88.254310100437849</c:v>
                </c:pt>
                <c:pt idx="8716">
                  <c:v>88.250726760338495</c:v>
                </c:pt>
                <c:pt idx="8717">
                  <c:v>88.246961985297418</c:v>
                </c:pt>
                <c:pt idx="8718">
                  <c:v>88.243832232552421</c:v>
                </c:pt>
                <c:pt idx="8719">
                  <c:v>88.240645781388125</c:v>
                </c:pt>
                <c:pt idx="8720">
                  <c:v>88.236552155515142</c:v>
                </c:pt>
                <c:pt idx="8721">
                  <c:v>88.232980155099654</c:v>
                </c:pt>
                <c:pt idx="8722">
                  <c:v>88.230122554767263</c:v>
                </c:pt>
                <c:pt idx="8723">
                  <c:v>88.227060840125432</c:v>
                </c:pt>
                <c:pt idx="8724">
                  <c:v>88.222819798362281</c:v>
                </c:pt>
                <c:pt idx="8725">
                  <c:v>88.219633347197984</c:v>
                </c:pt>
                <c:pt idx="8726">
                  <c:v>88.215970629311641</c:v>
                </c:pt>
                <c:pt idx="8727">
                  <c:v>88.212149155851264</c:v>
                </c:pt>
                <c:pt idx="8728">
                  <c:v>88.208679212590496</c:v>
                </c:pt>
                <c:pt idx="8729">
                  <c:v>88.20495979628484</c:v>
                </c:pt>
                <c:pt idx="8730">
                  <c:v>88.200741433889419</c:v>
                </c:pt>
                <c:pt idx="8731">
                  <c:v>88.197668379563709</c:v>
                </c:pt>
                <c:pt idx="8732">
                  <c:v>88.194277814089972</c:v>
                </c:pt>
                <c:pt idx="8733">
                  <c:v>88.190717153358335</c:v>
                </c:pt>
                <c:pt idx="8734">
                  <c:v>88.18712247357513</c:v>
                </c:pt>
                <c:pt idx="8735">
                  <c:v>88.183845304939979</c:v>
                </c:pt>
                <c:pt idx="8736">
                  <c:v>88.180715552194982</c:v>
                </c:pt>
                <c:pt idx="8737">
                  <c:v>88.177370345456666</c:v>
                </c:pt>
                <c:pt idx="8738">
                  <c:v>88.173866383144329</c:v>
                </c:pt>
                <c:pt idx="8739">
                  <c:v>88.170509836722161</c:v>
                </c:pt>
                <c:pt idx="8740">
                  <c:v>88.166937836306673</c:v>
                </c:pt>
                <c:pt idx="8741">
                  <c:v>88.163343156523467</c:v>
                </c:pt>
                <c:pt idx="8742">
                  <c:v>88.160145365675319</c:v>
                </c:pt>
                <c:pt idx="8743">
                  <c:v>88.156528006524411</c:v>
                </c:pt>
                <c:pt idx="8744">
                  <c:v>88.152967345792774</c:v>
                </c:pt>
                <c:pt idx="8745">
                  <c:v>88.149486062848155</c:v>
                </c:pt>
                <c:pt idx="8746">
                  <c:v>88.145948081484235</c:v>
                </c:pt>
                <c:pt idx="8747">
                  <c:v>88.142795649371536</c:v>
                </c:pt>
                <c:pt idx="8748">
                  <c:v>88.138826760020976</c:v>
                </c:pt>
                <c:pt idx="8749">
                  <c:v>88.135594950121259</c:v>
                </c:pt>
                <c:pt idx="8750">
                  <c:v>88.132159025912088</c:v>
                </c:pt>
                <c:pt idx="8751">
                  <c:v>88.128473628658014</c:v>
                </c:pt>
                <c:pt idx="8752">
                  <c:v>88.125060383816546</c:v>
                </c:pt>
                <c:pt idx="8753">
                  <c:v>88.121465704033341</c:v>
                </c:pt>
                <c:pt idx="8754">
                  <c:v>88.117281360689475</c:v>
                </c:pt>
                <c:pt idx="8755">
                  <c:v>88.113550604699981</c:v>
                </c:pt>
                <c:pt idx="8756">
                  <c:v>88.110182718593961</c:v>
                </c:pt>
                <c:pt idx="8757">
                  <c:v>88.106996267429665</c:v>
                </c:pt>
                <c:pt idx="8758">
                  <c:v>88.103605701955914</c:v>
                </c:pt>
                <c:pt idx="8759">
                  <c:v>88.10013575869516</c:v>
                </c:pt>
                <c:pt idx="8760">
                  <c:v>88.097482272672224</c:v>
                </c:pt>
                <c:pt idx="8761">
                  <c:v>88.09353606268941</c:v>
                </c:pt>
                <c:pt idx="8762">
                  <c:v>88.089782627332184</c:v>
                </c:pt>
                <c:pt idx="8763">
                  <c:v>88.086063211026527</c:v>
                </c:pt>
                <c:pt idx="8764">
                  <c:v>88.082695324920493</c:v>
                </c:pt>
                <c:pt idx="8765">
                  <c:v>88.078771794305382</c:v>
                </c:pt>
                <c:pt idx="8766">
                  <c:v>88.075029698632022</c:v>
                </c:pt>
                <c:pt idx="8767">
                  <c:v>88.072149418931929</c:v>
                </c:pt>
                <c:pt idx="8768">
                  <c:v>88.068724834406595</c:v>
                </c:pt>
                <c:pt idx="8769">
                  <c:v>88.064710586320629</c:v>
                </c:pt>
                <c:pt idx="8770">
                  <c:v>88.060730357286218</c:v>
                </c:pt>
                <c:pt idx="8771">
                  <c:v>88.056795486987255</c:v>
                </c:pt>
                <c:pt idx="8772">
                  <c:v>88.053915207287162</c:v>
                </c:pt>
                <c:pt idx="8773">
                  <c:v>88.050921530748454</c:v>
                </c:pt>
                <c:pt idx="8774">
                  <c:v>88.047485606539283</c:v>
                </c:pt>
                <c:pt idx="8775">
                  <c:v>88.043255904459997</c:v>
                </c:pt>
                <c:pt idx="8776">
                  <c:v>88.039785961199229</c:v>
                </c:pt>
                <c:pt idx="8777">
                  <c:v>88.036554151299512</c:v>
                </c:pt>
                <c:pt idx="8778">
                  <c:v>88.033163585825761</c:v>
                </c:pt>
                <c:pt idx="8779">
                  <c:v>88.029546226674839</c:v>
                </c:pt>
                <c:pt idx="8780">
                  <c:v>88.026064943730219</c:v>
                </c:pt>
                <c:pt idx="8781">
                  <c:v>88.023127965610826</c:v>
                </c:pt>
                <c:pt idx="8782">
                  <c:v>88.01941988898902</c:v>
                </c:pt>
                <c:pt idx="8783">
                  <c:v>88.015745831418812</c:v>
                </c:pt>
                <c:pt idx="8784">
                  <c:v>88.012105792900172</c:v>
                </c:pt>
                <c:pt idx="8785">
                  <c:v>88.008533792484698</c:v>
                </c:pt>
                <c:pt idx="8786">
                  <c:v>88.004780357127459</c:v>
                </c:pt>
                <c:pt idx="8787">
                  <c:v>88.001435150389156</c:v>
                </c:pt>
                <c:pt idx="8788">
                  <c:v>87.997590997561062</c:v>
                </c:pt>
                <c:pt idx="8789">
                  <c:v>87.994461244816065</c:v>
                </c:pt>
                <c:pt idx="8790">
                  <c:v>87.990855225348994</c:v>
                </c:pt>
                <c:pt idx="8791">
                  <c:v>87.987260545565803</c:v>
                </c:pt>
                <c:pt idx="8792">
                  <c:v>87.983926678511352</c:v>
                </c:pt>
                <c:pt idx="8793">
                  <c:v>87.980275300308847</c:v>
                </c:pt>
                <c:pt idx="8794">
                  <c:v>87.976533204635487</c:v>
                </c:pt>
                <c:pt idx="8795">
                  <c:v>87.973267375684188</c:v>
                </c:pt>
                <c:pt idx="8796">
                  <c:v>87.969423222856079</c:v>
                </c:pt>
                <c:pt idx="8797">
                  <c:v>87.966043997066194</c:v>
                </c:pt>
                <c:pt idx="8798">
                  <c:v>87.962596733173157</c:v>
                </c:pt>
                <c:pt idx="8799">
                  <c:v>87.959206167699406</c:v>
                </c:pt>
                <c:pt idx="8800">
                  <c:v>87.955441392658315</c:v>
                </c:pt>
                <c:pt idx="8801">
                  <c:v>87.95201680813301</c:v>
                </c:pt>
                <c:pt idx="8802">
                  <c:v>87.948093277517899</c:v>
                </c:pt>
                <c:pt idx="8803">
                  <c:v>87.94436252152839</c:v>
                </c:pt>
                <c:pt idx="8804">
                  <c:v>87.941482241828282</c:v>
                </c:pt>
                <c:pt idx="8805">
                  <c:v>87.937377276271434</c:v>
                </c:pt>
                <c:pt idx="8806">
                  <c:v>87.93390733301068</c:v>
                </c:pt>
                <c:pt idx="8807">
                  <c:v>87.930085859550303</c:v>
                </c:pt>
                <c:pt idx="8808">
                  <c:v>87.926774671863555</c:v>
                </c:pt>
                <c:pt idx="8809">
                  <c:v>87.923429465125253</c:v>
                </c:pt>
                <c:pt idx="8810">
                  <c:v>87.919732728187327</c:v>
                </c:pt>
                <c:pt idx="8811">
                  <c:v>87.916206086507273</c:v>
                </c:pt>
                <c:pt idx="8812">
                  <c:v>87.912418632098465</c:v>
                </c:pt>
                <c:pt idx="8813">
                  <c:v>87.909118784095583</c:v>
                </c:pt>
                <c:pt idx="8814">
                  <c:v>87.906023050402169</c:v>
                </c:pt>
                <c:pt idx="8815">
                  <c:v>87.902167557890223</c:v>
                </c:pt>
                <c:pt idx="8816">
                  <c:v>87.898085271701092</c:v>
                </c:pt>
                <c:pt idx="8817">
                  <c:v>87.894751404646641</c:v>
                </c:pt>
                <c:pt idx="8818">
                  <c:v>87.890850553399261</c:v>
                </c:pt>
                <c:pt idx="8819">
                  <c:v>87.887063098990453</c:v>
                </c:pt>
                <c:pt idx="8820">
                  <c:v>87.883037511220621</c:v>
                </c:pt>
                <c:pt idx="8821">
                  <c:v>87.879862399740176</c:v>
                </c:pt>
                <c:pt idx="8822">
                  <c:v>87.876539872369591</c:v>
                </c:pt>
                <c:pt idx="8823">
                  <c:v>87.873693611721066</c:v>
                </c:pt>
                <c:pt idx="8824">
                  <c:v>87.869894817628406</c:v>
                </c:pt>
                <c:pt idx="8825">
                  <c:v>87.866186741006615</c:v>
                </c:pt>
                <c:pt idx="8826">
                  <c:v>87.862660099326561</c:v>
                </c:pt>
                <c:pt idx="8827">
                  <c:v>87.859054079859504</c:v>
                </c:pt>
                <c:pt idx="8828">
                  <c:v>87.855629495334171</c:v>
                </c:pt>
                <c:pt idx="8829">
                  <c:v>87.851932758396245</c:v>
                </c:pt>
                <c:pt idx="8830">
                  <c:v>87.848281380193754</c:v>
                </c:pt>
                <c:pt idx="8831">
                  <c:v>87.844766078197551</c:v>
                </c:pt>
                <c:pt idx="8832">
                  <c:v>87.841795081026575</c:v>
                </c:pt>
                <c:pt idx="8833">
                  <c:v>87.838007626617781</c:v>
                </c:pt>
                <c:pt idx="8834">
                  <c:v>87.834220172208973</c:v>
                </c:pt>
                <c:pt idx="8835">
                  <c:v>87.830886305154522</c:v>
                </c:pt>
                <c:pt idx="8836">
                  <c:v>87.827563777783922</c:v>
                </c:pt>
                <c:pt idx="8837">
                  <c:v>87.823640247168825</c:v>
                </c:pt>
                <c:pt idx="8838">
                  <c:v>87.819580640347411</c:v>
                </c:pt>
                <c:pt idx="8839">
                  <c:v>87.816212754241391</c:v>
                </c:pt>
                <c:pt idx="8840">
                  <c:v>87.812584055406603</c:v>
                </c:pt>
                <c:pt idx="8841">
                  <c:v>87.808739902578509</c:v>
                </c:pt>
                <c:pt idx="8842">
                  <c:v>87.805315318053189</c:v>
                </c:pt>
                <c:pt idx="8843">
                  <c:v>87.802162885940476</c:v>
                </c:pt>
                <c:pt idx="8844">
                  <c:v>87.798579545841122</c:v>
                </c:pt>
                <c:pt idx="8845">
                  <c:v>87.79439520249727</c:v>
                </c:pt>
                <c:pt idx="8846">
                  <c:v>87.790811862397916</c:v>
                </c:pt>
                <c:pt idx="8847">
                  <c:v>87.787477995343465</c:v>
                </c:pt>
                <c:pt idx="8848">
                  <c:v>87.784779150585095</c:v>
                </c:pt>
                <c:pt idx="8849">
                  <c:v>87.780900978705432</c:v>
                </c:pt>
                <c:pt idx="8850">
                  <c:v>87.777294959238375</c:v>
                </c:pt>
                <c:pt idx="8851">
                  <c:v>87.773337409571695</c:v>
                </c:pt>
                <c:pt idx="8852">
                  <c:v>87.769731390104639</c:v>
                </c:pt>
                <c:pt idx="8853">
                  <c:v>87.766329484947022</c:v>
                </c:pt>
                <c:pt idx="8854">
                  <c:v>87.763403846511494</c:v>
                </c:pt>
                <c:pt idx="8855">
                  <c:v>87.759741128625123</c:v>
                </c:pt>
                <c:pt idx="8856">
                  <c:v>87.756078410738766</c:v>
                </c:pt>
                <c:pt idx="8857">
                  <c:v>87.752256937278389</c:v>
                </c:pt>
                <c:pt idx="8858">
                  <c:v>87.748764314649918</c:v>
                </c:pt>
                <c:pt idx="8859">
                  <c:v>87.745475806330901</c:v>
                </c:pt>
                <c:pt idx="8860">
                  <c:v>87.741756390025245</c:v>
                </c:pt>
                <c:pt idx="8861">
                  <c:v>87.737583386365259</c:v>
                </c:pt>
                <c:pt idx="8862">
                  <c:v>87.733614497014713</c:v>
                </c:pt>
                <c:pt idx="8863">
                  <c:v>87.730462064901999</c:v>
                </c:pt>
                <c:pt idx="8864">
                  <c:v>87.726992121641246</c:v>
                </c:pt>
                <c:pt idx="8865">
                  <c:v>87.723567537115912</c:v>
                </c:pt>
                <c:pt idx="8866">
                  <c:v>87.72038108595163</c:v>
                </c:pt>
                <c:pt idx="8867">
                  <c:v>87.716570952175104</c:v>
                </c:pt>
                <c:pt idx="8868">
                  <c:v>87.713055650178916</c:v>
                </c:pt>
                <c:pt idx="8869">
                  <c:v>87.709857859330782</c:v>
                </c:pt>
                <c:pt idx="8870">
                  <c:v>87.706512652592451</c:v>
                </c:pt>
                <c:pt idx="8871">
                  <c:v>87.702668499764357</c:v>
                </c:pt>
                <c:pt idx="8872">
                  <c:v>87.699436689864626</c:v>
                </c:pt>
                <c:pt idx="8873">
                  <c:v>87.695955406920021</c:v>
                </c:pt>
                <c:pt idx="8874">
                  <c:v>87.691941158834041</c:v>
                </c:pt>
                <c:pt idx="8875">
                  <c:v>87.687960929799644</c:v>
                </c:pt>
                <c:pt idx="8876">
                  <c:v>87.684887875473933</c:v>
                </c:pt>
                <c:pt idx="8877">
                  <c:v>87.680941665491119</c:v>
                </c:pt>
                <c:pt idx="8878">
                  <c:v>87.677687176223671</c:v>
                </c:pt>
                <c:pt idx="8879">
                  <c:v>87.673922401182594</c:v>
                </c:pt>
                <c:pt idx="8880">
                  <c:v>87.670679251598997</c:v>
                </c:pt>
                <c:pt idx="8881">
                  <c:v>87.666494908255146</c:v>
                </c:pt>
                <c:pt idx="8882">
                  <c:v>87.662594057007766</c:v>
                </c:pt>
                <c:pt idx="8883">
                  <c:v>87.658863301018258</c:v>
                </c:pt>
                <c:pt idx="8884">
                  <c:v>87.655529433963807</c:v>
                </c:pt>
                <c:pt idx="8885">
                  <c:v>87.651991452599901</c:v>
                </c:pt>
                <c:pt idx="8886">
                  <c:v>87.648612226810002</c:v>
                </c:pt>
                <c:pt idx="8887">
                  <c:v>87.644734054930325</c:v>
                </c:pt>
                <c:pt idx="8888">
                  <c:v>87.641037317992414</c:v>
                </c:pt>
                <c:pt idx="8889">
                  <c:v>87.637147806428871</c:v>
                </c:pt>
                <c:pt idx="8890">
                  <c:v>87.633349012336211</c:v>
                </c:pt>
                <c:pt idx="8891">
                  <c:v>87.629232707095511</c:v>
                </c:pt>
                <c:pt idx="8892">
                  <c:v>87.625842141621774</c:v>
                </c:pt>
                <c:pt idx="8893">
                  <c:v>87.622712388876764</c:v>
                </c:pt>
                <c:pt idx="8894">
                  <c:v>87.618992972571121</c:v>
                </c:pt>
                <c:pt idx="8895">
                  <c:v>87.615318915000913</c:v>
                </c:pt>
                <c:pt idx="8896">
                  <c:v>87.611894330475579</c:v>
                </c:pt>
                <c:pt idx="8897">
                  <c:v>87.608719218995148</c:v>
                </c:pt>
                <c:pt idx="8898">
                  <c:v>87.605181237631228</c:v>
                </c:pt>
                <c:pt idx="8899">
                  <c:v>87.601280386383849</c:v>
                </c:pt>
                <c:pt idx="8900">
                  <c:v>87.5972321192463</c:v>
                </c:pt>
                <c:pt idx="8901">
                  <c:v>87.594272461759175</c:v>
                </c:pt>
                <c:pt idx="8902">
                  <c:v>87.590893235969304</c:v>
                </c:pt>
                <c:pt idx="8903">
                  <c:v>87.586765591044738</c:v>
                </c:pt>
                <c:pt idx="8904">
                  <c:v>87.582728663591041</c:v>
                </c:pt>
                <c:pt idx="8905">
                  <c:v>87.578748434556644</c:v>
                </c:pt>
                <c:pt idx="8906">
                  <c:v>87.575074376986421</c:v>
                </c:pt>
                <c:pt idx="8907">
                  <c:v>87.571434338467796</c:v>
                </c:pt>
                <c:pt idx="8908">
                  <c:v>87.56751080785267</c:v>
                </c:pt>
                <c:pt idx="8909">
                  <c:v>87.564256318585237</c:v>
                </c:pt>
                <c:pt idx="8910">
                  <c:v>87.560956470582369</c:v>
                </c:pt>
                <c:pt idx="8911">
                  <c:v>87.557373130483015</c:v>
                </c:pt>
                <c:pt idx="8912">
                  <c:v>87.553778450699809</c:v>
                </c:pt>
                <c:pt idx="8913">
                  <c:v>87.549877599452429</c:v>
                </c:pt>
                <c:pt idx="8914">
                  <c:v>87.546793205442867</c:v>
                </c:pt>
                <c:pt idx="8915">
                  <c:v>87.543606754278585</c:v>
                </c:pt>
                <c:pt idx="8916">
                  <c:v>87.539513128405588</c:v>
                </c:pt>
                <c:pt idx="8917">
                  <c:v>87.536417394712174</c:v>
                </c:pt>
                <c:pt idx="8918">
                  <c:v>87.53247118472936</c:v>
                </c:pt>
                <c:pt idx="8919">
                  <c:v>87.528593012849683</c:v>
                </c:pt>
                <c:pt idx="8920">
                  <c:v>87.525780771252712</c:v>
                </c:pt>
                <c:pt idx="8921">
                  <c:v>87.521494370754141</c:v>
                </c:pt>
                <c:pt idx="8922">
                  <c:v>87.517877011603218</c:v>
                </c:pt>
                <c:pt idx="8923">
                  <c:v>87.514327690555447</c:v>
                </c:pt>
                <c:pt idx="8924">
                  <c:v>87.510358801204902</c:v>
                </c:pt>
                <c:pt idx="8925">
                  <c:v>87.506888857944148</c:v>
                </c:pt>
                <c:pt idx="8926">
                  <c:v>87.503418914683394</c:v>
                </c:pt>
                <c:pt idx="8927">
                  <c:v>87.499393326913562</c:v>
                </c:pt>
                <c:pt idx="8928">
                  <c:v>87.49561721218862</c:v>
                </c:pt>
                <c:pt idx="8929">
                  <c:v>87.491965833986114</c:v>
                </c:pt>
                <c:pt idx="8930">
                  <c:v>87.48828043673204</c:v>
                </c:pt>
                <c:pt idx="8931">
                  <c:v>87.484991928413024</c:v>
                </c:pt>
                <c:pt idx="8932">
                  <c:v>87.481453947049133</c:v>
                </c:pt>
                <c:pt idx="8933">
                  <c:v>87.478142759362385</c:v>
                </c:pt>
                <c:pt idx="8934">
                  <c:v>87.474412003372876</c:v>
                </c:pt>
                <c:pt idx="8935">
                  <c:v>87.470874022008957</c:v>
                </c:pt>
                <c:pt idx="8936">
                  <c:v>87.467199964438748</c:v>
                </c:pt>
                <c:pt idx="8937">
                  <c:v>87.46368466244256</c:v>
                </c:pt>
                <c:pt idx="8938">
                  <c:v>87.460192039814089</c:v>
                </c:pt>
                <c:pt idx="8939">
                  <c:v>87.456994248965941</c:v>
                </c:pt>
                <c:pt idx="8940">
                  <c:v>87.453376889815019</c:v>
                </c:pt>
                <c:pt idx="8941">
                  <c:v>87.44868226069751</c:v>
                </c:pt>
                <c:pt idx="8942">
                  <c:v>87.444974184075733</c:v>
                </c:pt>
                <c:pt idx="8943">
                  <c:v>87.441118691563773</c:v>
                </c:pt>
                <c:pt idx="8944">
                  <c:v>87.437410614941996</c:v>
                </c:pt>
                <c:pt idx="8945">
                  <c:v>87.433498424010736</c:v>
                </c:pt>
                <c:pt idx="8946">
                  <c:v>87.430243934743288</c:v>
                </c:pt>
                <c:pt idx="8947">
                  <c:v>87.426694613695531</c:v>
                </c:pt>
                <c:pt idx="8948">
                  <c:v>87.423111273596177</c:v>
                </c:pt>
                <c:pt idx="8949">
                  <c:v>87.419527933496838</c:v>
                </c:pt>
                <c:pt idx="8950">
                  <c:v>87.415853875926615</c:v>
                </c:pt>
                <c:pt idx="8951">
                  <c:v>87.412202497724124</c:v>
                </c:pt>
                <c:pt idx="8952">
                  <c:v>87.408619157624784</c:v>
                </c:pt>
                <c:pt idx="8953">
                  <c:v>87.405047157209296</c:v>
                </c:pt>
                <c:pt idx="8954">
                  <c:v>87.401622572683962</c:v>
                </c:pt>
                <c:pt idx="8955">
                  <c:v>87.398390762784246</c:v>
                </c:pt>
                <c:pt idx="8956">
                  <c:v>87.394081682917943</c:v>
                </c:pt>
                <c:pt idx="8957">
                  <c:v>87.390328247560717</c:v>
                </c:pt>
                <c:pt idx="8958">
                  <c:v>87.387538685331478</c:v>
                </c:pt>
                <c:pt idx="8959">
                  <c:v>87.383320322936044</c:v>
                </c:pt>
                <c:pt idx="8960">
                  <c:v>87.379839039991438</c:v>
                </c:pt>
                <c:pt idx="8961">
                  <c:v>87.376119623685781</c:v>
                </c:pt>
                <c:pt idx="8962">
                  <c:v>87.372264131173836</c:v>
                </c:pt>
                <c:pt idx="8963">
                  <c:v>87.36829524182329</c:v>
                </c:pt>
                <c:pt idx="8964">
                  <c:v>87.365165489078294</c:v>
                </c:pt>
                <c:pt idx="8965">
                  <c:v>87.361287317198617</c:v>
                </c:pt>
                <c:pt idx="8966">
                  <c:v>87.35768129773156</c:v>
                </c:pt>
                <c:pt idx="8967">
                  <c:v>87.353757767116463</c:v>
                </c:pt>
                <c:pt idx="8968">
                  <c:v>87.350151747649392</c:v>
                </c:pt>
                <c:pt idx="8969">
                  <c:v>87.345978743989406</c:v>
                </c:pt>
                <c:pt idx="8970">
                  <c:v>87.34248612136092</c:v>
                </c:pt>
                <c:pt idx="8971">
                  <c:v>87.338539911378092</c:v>
                </c:pt>
                <c:pt idx="8972">
                  <c:v>87.335557574523264</c:v>
                </c:pt>
                <c:pt idx="8973">
                  <c:v>87.33230308525583</c:v>
                </c:pt>
                <c:pt idx="8974">
                  <c:v>87.328254818118282</c:v>
                </c:pt>
                <c:pt idx="8975">
                  <c:v>87.324807554225231</c:v>
                </c:pt>
                <c:pt idx="8976">
                  <c:v>87.321405649067628</c:v>
                </c:pt>
                <c:pt idx="8977">
                  <c:v>87.317686232761972</c:v>
                </c:pt>
                <c:pt idx="8978">
                  <c:v>87.313921457720895</c:v>
                </c:pt>
                <c:pt idx="8979">
                  <c:v>87.310009266789649</c:v>
                </c:pt>
                <c:pt idx="8980">
                  <c:v>87.306017698071386</c:v>
                </c:pt>
                <c:pt idx="8981">
                  <c:v>87.301856034095252</c:v>
                </c:pt>
                <c:pt idx="8982">
                  <c:v>87.298851017872707</c:v>
                </c:pt>
                <c:pt idx="8983">
                  <c:v>87.294995525360747</c:v>
                </c:pt>
                <c:pt idx="8984">
                  <c:v>87.290867880436195</c:v>
                </c:pt>
                <c:pt idx="8985">
                  <c:v>87.287397937175442</c:v>
                </c:pt>
                <c:pt idx="8986">
                  <c:v>87.284268184430431</c:v>
                </c:pt>
                <c:pt idx="8987">
                  <c:v>87.280548768124788</c:v>
                </c:pt>
                <c:pt idx="8988">
                  <c:v>87.276852031186849</c:v>
                </c:pt>
                <c:pt idx="8989">
                  <c:v>87.273404767293812</c:v>
                </c:pt>
                <c:pt idx="8990">
                  <c:v>87.269605973201152</c:v>
                </c:pt>
                <c:pt idx="8991">
                  <c:v>87.265705121953758</c:v>
                </c:pt>
                <c:pt idx="8992">
                  <c:v>87.26203106438355</c:v>
                </c:pt>
                <c:pt idx="8993">
                  <c:v>87.258311648077893</c:v>
                </c:pt>
                <c:pt idx="8994">
                  <c:v>87.254388117462796</c:v>
                </c:pt>
                <c:pt idx="8995">
                  <c:v>87.25116764724693</c:v>
                </c:pt>
                <c:pt idx="8996">
                  <c:v>87.247618326199159</c:v>
                </c:pt>
                <c:pt idx="8997">
                  <c:v>87.243808192422648</c:v>
                </c:pt>
                <c:pt idx="8998">
                  <c:v>87.240621741258352</c:v>
                </c:pt>
                <c:pt idx="8999">
                  <c:v>87.236539455069234</c:v>
                </c:pt>
                <c:pt idx="9000">
                  <c:v>87.232910756234446</c:v>
                </c:pt>
                <c:pt idx="9001">
                  <c:v>87.229180000244938</c:v>
                </c:pt>
                <c:pt idx="9002">
                  <c:v>87.225075034688089</c:v>
                </c:pt>
                <c:pt idx="9003">
                  <c:v>87.221956621626944</c:v>
                </c:pt>
                <c:pt idx="9004">
                  <c:v>87.218293903740602</c:v>
                </c:pt>
                <c:pt idx="9005">
                  <c:v>87.21442707154479</c:v>
                </c:pt>
                <c:pt idx="9006">
                  <c:v>87.210333445671793</c:v>
                </c:pt>
                <c:pt idx="9007">
                  <c:v>87.206954219881922</c:v>
                </c:pt>
                <c:pt idx="9008">
                  <c:v>87.203291501995565</c:v>
                </c:pt>
                <c:pt idx="9009">
                  <c:v>87.200048352411969</c:v>
                </c:pt>
                <c:pt idx="9010">
                  <c:v>87.19641965357718</c:v>
                </c:pt>
                <c:pt idx="9011">
                  <c:v>87.192326027704198</c:v>
                </c:pt>
                <c:pt idx="9012">
                  <c:v>87.187744795425303</c:v>
                </c:pt>
                <c:pt idx="9013">
                  <c:v>87.184014039435795</c:v>
                </c:pt>
                <c:pt idx="9014">
                  <c:v>87.180600794594326</c:v>
                </c:pt>
                <c:pt idx="9015">
                  <c:v>87.176836019553235</c:v>
                </c:pt>
                <c:pt idx="9016">
                  <c:v>87.173332057240913</c:v>
                </c:pt>
                <c:pt idx="9017">
                  <c:v>87.170054888605748</c:v>
                </c:pt>
                <c:pt idx="9018">
                  <c:v>87.166766380286731</c:v>
                </c:pt>
                <c:pt idx="9019">
                  <c:v>87.163035624297223</c:v>
                </c:pt>
                <c:pt idx="9020">
                  <c:v>87.159282188939997</c:v>
                </c:pt>
                <c:pt idx="9021">
                  <c:v>87.155313299589452</c:v>
                </c:pt>
                <c:pt idx="9022">
                  <c:v>87.151412448342072</c:v>
                </c:pt>
                <c:pt idx="9023">
                  <c:v>87.147670352668712</c:v>
                </c:pt>
                <c:pt idx="9024">
                  <c:v>87.143837539524469</c:v>
                </c:pt>
                <c:pt idx="9025">
                  <c:v>87.140435634366852</c:v>
                </c:pt>
                <c:pt idx="9026">
                  <c:v>87.13645540533247</c:v>
                </c:pt>
                <c:pt idx="9027">
                  <c:v>87.133291633535876</c:v>
                </c:pt>
                <c:pt idx="9028">
                  <c:v>87.129980445849156</c:v>
                </c:pt>
                <c:pt idx="9029">
                  <c:v>87.1262610295435</c:v>
                </c:pt>
                <c:pt idx="9030">
                  <c:v>87.1220880258835</c:v>
                </c:pt>
                <c:pt idx="9031">
                  <c:v>87.118017079378234</c:v>
                </c:pt>
                <c:pt idx="9032">
                  <c:v>87.114161586866288</c:v>
                </c:pt>
                <c:pt idx="9033">
                  <c:v>87.110317434038194</c:v>
                </c:pt>
                <c:pt idx="9034">
                  <c:v>87.106677395519554</c:v>
                </c:pt>
                <c:pt idx="9035">
                  <c:v>87.103286830045818</c:v>
                </c:pt>
                <c:pt idx="9036">
                  <c:v>87.100145737616941</c:v>
                </c:pt>
                <c:pt idx="9037">
                  <c:v>87.096483019730599</c:v>
                </c:pt>
                <c:pt idx="9038">
                  <c:v>87.092582168483204</c:v>
                </c:pt>
                <c:pt idx="9039">
                  <c:v>87.088976149016133</c:v>
                </c:pt>
                <c:pt idx="9040">
                  <c:v>87.085222713658922</c:v>
                </c:pt>
                <c:pt idx="9041">
                  <c:v>87.081219805256808</c:v>
                </c:pt>
                <c:pt idx="9042">
                  <c:v>87.077330293693279</c:v>
                </c:pt>
                <c:pt idx="9043">
                  <c:v>87.073803652013225</c:v>
                </c:pt>
                <c:pt idx="9044">
                  <c:v>87.069970838868983</c:v>
                </c:pt>
                <c:pt idx="9045">
                  <c:v>87.066727689285401</c:v>
                </c:pt>
                <c:pt idx="9046">
                  <c:v>87.063178368237644</c:v>
                </c:pt>
                <c:pt idx="9047">
                  <c:v>87.059084742364647</c:v>
                </c:pt>
                <c:pt idx="9048">
                  <c:v>87.055433364162155</c:v>
                </c:pt>
                <c:pt idx="9049">
                  <c:v>87.052042798688404</c:v>
                </c:pt>
                <c:pt idx="9050">
                  <c:v>87.048244004595745</c:v>
                </c:pt>
                <c:pt idx="9051">
                  <c:v>87.044252435877496</c:v>
                </c:pt>
                <c:pt idx="9052">
                  <c:v>87.040215508423785</c:v>
                </c:pt>
                <c:pt idx="9053">
                  <c:v>87.036677527059879</c:v>
                </c:pt>
                <c:pt idx="9054">
                  <c:v>87.033139545695974</c:v>
                </c:pt>
                <c:pt idx="9055">
                  <c:v>87.029851037376957</c:v>
                </c:pt>
                <c:pt idx="9056">
                  <c:v>87.026222338542169</c:v>
                </c:pt>
                <c:pt idx="9057">
                  <c:v>87.022831773068432</c:v>
                </c:pt>
                <c:pt idx="9058">
                  <c:v>87.019044318659638</c:v>
                </c:pt>
                <c:pt idx="9059">
                  <c:v>87.015347581721699</c:v>
                </c:pt>
                <c:pt idx="9060">
                  <c:v>87.01114055901013</c:v>
                </c:pt>
                <c:pt idx="9061">
                  <c:v>87.006944875982413</c:v>
                </c:pt>
                <c:pt idx="9062">
                  <c:v>87.00311206283817</c:v>
                </c:pt>
                <c:pt idx="9063">
                  <c:v>86.99936996716481</c:v>
                </c:pt>
                <c:pt idx="9064">
                  <c:v>86.996217535052097</c:v>
                </c:pt>
                <c:pt idx="9065">
                  <c:v>86.992044531392096</c:v>
                </c:pt>
                <c:pt idx="9066">
                  <c:v>86.987712772158091</c:v>
                </c:pt>
                <c:pt idx="9067">
                  <c:v>86.984378905103625</c:v>
                </c:pt>
                <c:pt idx="9068">
                  <c:v>86.980772885636554</c:v>
                </c:pt>
                <c:pt idx="9069">
                  <c:v>86.977280263008097</c:v>
                </c:pt>
                <c:pt idx="9070">
                  <c:v>86.973651564173309</c:v>
                </c:pt>
                <c:pt idx="9071">
                  <c:v>86.969024973158966</c:v>
                </c:pt>
                <c:pt idx="9072">
                  <c:v>86.965396274324192</c:v>
                </c:pt>
                <c:pt idx="9073">
                  <c:v>86.961756235805552</c:v>
                </c:pt>
                <c:pt idx="9074">
                  <c:v>86.958399689383384</c:v>
                </c:pt>
                <c:pt idx="9075">
                  <c:v>86.954725631813162</c:v>
                </c:pt>
                <c:pt idx="9076">
                  <c:v>86.951040234559102</c:v>
                </c:pt>
                <c:pt idx="9077">
                  <c:v>86.947184742047128</c:v>
                </c:pt>
                <c:pt idx="9078">
                  <c:v>86.943624081315519</c:v>
                </c:pt>
                <c:pt idx="9079">
                  <c:v>86.940312893628786</c:v>
                </c:pt>
                <c:pt idx="9080">
                  <c:v>86.936706874161715</c:v>
                </c:pt>
                <c:pt idx="9081">
                  <c:v>86.932681286391883</c:v>
                </c:pt>
                <c:pt idx="9082">
                  <c:v>86.928973209770092</c:v>
                </c:pt>
                <c:pt idx="9083">
                  <c:v>86.924664129903789</c:v>
                </c:pt>
                <c:pt idx="9084">
                  <c:v>86.920910694546563</c:v>
                </c:pt>
                <c:pt idx="9085">
                  <c:v>86.917406732234241</c:v>
                </c:pt>
                <c:pt idx="9086">
                  <c:v>86.91348320161913</c:v>
                </c:pt>
                <c:pt idx="9087">
                  <c:v>86.909763785313473</c:v>
                </c:pt>
                <c:pt idx="9088">
                  <c:v>86.906271162685002</c:v>
                </c:pt>
                <c:pt idx="9089">
                  <c:v>86.902699162269514</c:v>
                </c:pt>
                <c:pt idx="9090">
                  <c:v>86.898605536396531</c:v>
                </c:pt>
                <c:pt idx="9091">
                  <c:v>86.895248989974363</c:v>
                </c:pt>
                <c:pt idx="9092">
                  <c:v>86.891450195881703</c:v>
                </c:pt>
                <c:pt idx="9093">
                  <c:v>86.888002931988666</c:v>
                </c:pt>
                <c:pt idx="9094">
                  <c:v>86.88424949663144</c:v>
                </c:pt>
                <c:pt idx="9095">
                  <c:v>86.880643477164369</c:v>
                </c:pt>
                <c:pt idx="9096">
                  <c:v>86.876674587813824</c:v>
                </c:pt>
                <c:pt idx="9097">
                  <c:v>86.87288713340503</c:v>
                </c:pt>
                <c:pt idx="9098">
                  <c:v>86.869643983821447</c:v>
                </c:pt>
                <c:pt idx="9099">
                  <c:v>86.865244186484276</c:v>
                </c:pt>
                <c:pt idx="9100">
                  <c:v>86.861377354288464</c:v>
                </c:pt>
                <c:pt idx="9101">
                  <c:v>86.856988896635158</c:v>
                </c:pt>
                <c:pt idx="9102">
                  <c:v>86.853484934322822</c:v>
                </c:pt>
                <c:pt idx="9103">
                  <c:v>86.849652121178593</c:v>
                </c:pt>
                <c:pt idx="9104">
                  <c:v>86.845785288982782</c:v>
                </c:pt>
                <c:pt idx="9105">
                  <c:v>86.842338025089731</c:v>
                </c:pt>
                <c:pt idx="9106">
                  <c:v>86.838697986571091</c:v>
                </c:pt>
                <c:pt idx="9107">
                  <c:v>86.834785795639846</c:v>
                </c:pt>
                <c:pt idx="9108">
                  <c:v>86.830454036405825</c:v>
                </c:pt>
                <c:pt idx="9109">
                  <c:v>86.82707481061594</c:v>
                </c:pt>
                <c:pt idx="9110">
                  <c:v>86.823298695890998</c:v>
                </c:pt>
                <c:pt idx="9111">
                  <c:v>86.819205070018</c:v>
                </c:pt>
                <c:pt idx="9112">
                  <c:v>86.815519672763941</c:v>
                </c:pt>
                <c:pt idx="9113">
                  <c:v>86.811153894478338</c:v>
                </c:pt>
                <c:pt idx="9114">
                  <c:v>86.807116967024641</c:v>
                </c:pt>
                <c:pt idx="9115">
                  <c:v>86.803148077674109</c:v>
                </c:pt>
                <c:pt idx="9116">
                  <c:v>86.799451340736184</c:v>
                </c:pt>
                <c:pt idx="9117">
                  <c:v>86.796503022932924</c:v>
                </c:pt>
                <c:pt idx="9118">
                  <c:v>86.792534133582393</c:v>
                </c:pt>
                <c:pt idx="9119">
                  <c:v>86.789393041153531</c:v>
                </c:pt>
                <c:pt idx="9120">
                  <c:v>86.785548888325437</c:v>
                </c:pt>
                <c:pt idx="9121">
                  <c:v>86.781693395813477</c:v>
                </c:pt>
                <c:pt idx="9122">
                  <c:v>86.777996658875551</c:v>
                </c:pt>
                <c:pt idx="9123">
                  <c:v>86.774016429841154</c:v>
                </c:pt>
                <c:pt idx="9124">
                  <c:v>86.770455769109518</c:v>
                </c:pt>
                <c:pt idx="9125">
                  <c:v>86.766226067030232</c:v>
                </c:pt>
                <c:pt idx="9126">
                  <c:v>86.76246129198914</c:v>
                </c:pt>
                <c:pt idx="9127">
                  <c:v>86.758549101057909</c:v>
                </c:pt>
                <c:pt idx="9128">
                  <c:v>86.75532863084203</c:v>
                </c:pt>
                <c:pt idx="9129">
                  <c:v>86.750690700143835</c:v>
                </c:pt>
                <c:pt idx="9130">
                  <c:v>86.746948604470461</c:v>
                </c:pt>
                <c:pt idx="9131">
                  <c:v>86.743705454886879</c:v>
                </c:pt>
                <c:pt idx="9132">
                  <c:v>86.739351016285156</c:v>
                </c:pt>
                <c:pt idx="9133">
                  <c:v>86.736119206385425</c:v>
                </c:pt>
                <c:pt idx="9134">
                  <c:v>86.732365771028199</c:v>
                </c:pt>
                <c:pt idx="9135">
                  <c:v>86.728691713457977</c:v>
                </c:pt>
                <c:pt idx="9136">
                  <c:v>86.724473351062542</c:v>
                </c:pt>
                <c:pt idx="9137">
                  <c:v>86.721048766537237</c:v>
                </c:pt>
                <c:pt idx="9138">
                  <c:v>86.717295331179997</c:v>
                </c:pt>
                <c:pt idx="9139">
                  <c:v>86.71289553384284</c:v>
                </c:pt>
                <c:pt idx="9140">
                  <c:v>86.70872253018284</c:v>
                </c:pt>
                <c:pt idx="9141">
                  <c:v>86.704719621780711</c:v>
                </c:pt>
                <c:pt idx="9142">
                  <c:v>86.701102262629803</c:v>
                </c:pt>
                <c:pt idx="9143">
                  <c:v>86.69748490347888</c:v>
                </c:pt>
                <c:pt idx="9144">
                  <c:v>86.693289220451163</c:v>
                </c:pt>
                <c:pt idx="9145">
                  <c:v>86.690499658221938</c:v>
                </c:pt>
                <c:pt idx="9146">
                  <c:v>86.686995695909587</c:v>
                </c:pt>
                <c:pt idx="9147">
                  <c:v>86.683695847906719</c:v>
                </c:pt>
                <c:pt idx="9148">
                  <c:v>86.679863034762477</c:v>
                </c:pt>
                <c:pt idx="9149">
                  <c:v>86.675599313631608</c:v>
                </c:pt>
                <c:pt idx="9150">
                  <c:v>86.672061332267717</c:v>
                </c:pt>
                <c:pt idx="9151">
                  <c:v>86.668387274697494</c:v>
                </c:pt>
                <c:pt idx="9152">
                  <c:v>86.664917331436726</c:v>
                </c:pt>
                <c:pt idx="9153">
                  <c:v>86.660097965796794</c:v>
                </c:pt>
                <c:pt idx="9154">
                  <c:v>86.656276492336417</c:v>
                </c:pt>
                <c:pt idx="9155">
                  <c:v>86.652670472869346</c:v>
                </c:pt>
                <c:pt idx="9156">
                  <c:v>86.649189189924741</c:v>
                </c:pt>
                <c:pt idx="9157">
                  <c:v>86.645866662554141</c:v>
                </c:pt>
                <c:pt idx="9158">
                  <c:v>86.64241939866109</c:v>
                </c:pt>
                <c:pt idx="9159">
                  <c:v>86.63798558227235</c:v>
                </c:pt>
                <c:pt idx="9160">
                  <c:v>86.633370330941872</c:v>
                </c:pt>
                <c:pt idx="9161">
                  <c:v>86.629877708313401</c:v>
                </c:pt>
                <c:pt idx="9162">
                  <c:v>86.625829441175838</c:v>
                </c:pt>
                <c:pt idx="9163">
                  <c:v>86.621713135935138</c:v>
                </c:pt>
                <c:pt idx="9164">
                  <c:v>86.618050418048782</c:v>
                </c:pt>
                <c:pt idx="9165">
                  <c:v>86.614342341427005</c:v>
                </c:pt>
                <c:pt idx="9166">
                  <c:v>86.610895077533939</c:v>
                </c:pt>
                <c:pt idx="9167">
                  <c:v>86.607334416802331</c:v>
                </c:pt>
                <c:pt idx="9168">
                  <c:v>86.603478924290371</c:v>
                </c:pt>
                <c:pt idx="9169">
                  <c:v>86.600065679448917</c:v>
                </c:pt>
                <c:pt idx="9170">
                  <c:v>86.596198847253092</c:v>
                </c:pt>
                <c:pt idx="9171">
                  <c:v>86.592490770631301</c:v>
                </c:pt>
                <c:pt idx="9172">
                  <c:v>86.588555900332338</c:v>
                </c:pt>
                <c:pt idx="9173">
                  <c:v>86.584258160149901</c:v>
                </c:pt>
                <c:pt idx="9174">
                  <c:v>86.58076553752143</c:v>
                </c:pt>
                <c:pt idx="9175">
                  <c:v>86.576853346590184</c:v>
                </c:pt>
                <c:pt idx="9176">
                  <c:v>86.57358751763887</c:v>
                </c:pt>
                <c:pt idx="9177">
                  <c:v>86.569913460068662</c:v>
                </c:pt>
                <c:pt idx="9178">
                  <c:v>86.566420837440191</c:v>
                </c:pt>
                <c:pt idx="9179">
                  <c:v>86.562429268721928</c:v>
                </c:pt>
                <c:pt idx="9180">
                  <c:v>86.558176887274925</c:v>
                </c:pt>
                <c:pt idx="9181">
                  <c:v>86.554015223298791</c:v>
                </c:pt>
                <c:pt idx="9182">
                  <c:v>86.55099886739238</c:v>
                </c:pt>
                <c:pt idx="9183">
                  <c:v>86.546961939938683</c:v>
                </c:pt>
                <c:pt idx="9184">
                  <c:v>86.542675539440097</c:v>
                </c:pt>
                <c:pt idx="9185">
                  <c:v>86.538672631037983</c:v>
                </c:pt>
                <c:pt idx="9186">
                  <c:v>86.535440821138266</c:v>
                </c:pt>
                <c:pt idx="9187">
                  <c:v>86.530802890440057</c:v>
                </c:pt>
                <c:pt idx="9188">
                  <c:v>86.527321607495438</c:v>
                </c:pt>
                <c:pt idx="9189">
                  <c:v>86.524078457911855</c:v>
                </c:pt>
                <c:pt idx="9190">
                  <c:v>86.520245644767627</c:v>
                </c:pt>
                <c:pt idx="9191">
                  <c:v>86.515777809327304</c:v>
                </c:pt>
                <c:pt idx="9192">
                  <c:v>86.511185237364529</c:v>
                </c:pt>
                <c:pt idx="9193">
                  <c:v>86.507488500426604</c:v>
                </c:pt>
                <c:pt idx="9194">
                  <c:v>86.504642239778065</c:v>
                </c:pt>
                <c:pt idx="9195">
                  <c:v>86.501194975885028</c:v>
                </c:pt>
                <c:pt idx="9196">
                  <c:v>86.497691013572691</c:v>
                </c:pt>
                <c:pt idx="9197">
                  <c:v>86.493948917899317</c:v>
                </c:pt>
                <c:pt idx="9198">
                  <c:v>86.490490314322415</c:v>
                </c:pt>
                <c:pt idx="9199">
                  <c:v>86.486770898016772</c:v>
                </c:pt>
                <c:pt idx="9200">
                  <c:v>86.483527748433204</c:v>
                </c:pt>
                <c:pt idx="9201">
                  <c:v>86.479592878134241</c:v>
                </c:pt>
                <c:pt idx="9202">
                  <c:v>86.475794084041567</c:v>
                </c:pt>
                <c:pt idx="9203">
                  <c:v>86.47181385500717</c:v>
                </c:pt>
                <c:pt idx="9204">
                  <c:v>86.467527454508584</c:v>
                </c:pt>
                <c:pt idx="9205">
                  <c:v>86.463626603261204</c:v>
                </c:pt>
                <c:pt idx="9206">
                  <c:v>86.459850488536262</c:v>
                </c:pt>
                <c:pt idx="9207">
                  <c:v>86.456074373811319</c:v>
                </c:pt>
                <c:pt idx="9208">
                  <c:v>86.452252900350928</c:v>
                </c:pt>
                <c:pt idx="9209">
                  <c:v>86.448510804677568</c:v>
                </c:pt>
                <c:pt idx="9210">
                  <c:v>86.444893445526645</c:v>
                </c:pt>
                <c:pt idx="9211">
                  <c:v>86.440788479969811</c:v>
                </c:pt>
                <c:pt idx="9212">
                  <c:v>86.436672174729097</c:v>
                </c:pt>
                <c:pt idx="9213">
                  <c:v>86.432839361584882</c:v>
                </c:pt>
                <c:pt idx="9214">
                  <c:v>86.428927170653623</c:v>
                </c:pt>
                <c:pt idx="9215">
                  <c:v>86.424788186045191</c:v>
                </c:pt>
                <c:pt idx="9216">
                  <c:v>86.420479106178902</c:v>
                </c:pt>
                <c:pt idx="9217">
                  <c:v>86.417190597859886</c:v>
                </c:pt>
                <c:pt idx="9218">
                  <c:v>86.413244387877057</c:v>
                </c:pt>
                <c:pt idx="9219">
                  <c:v>86.409196120739523</c:v>
                </c:pt>
                <c:pt idx="9220">
                  <c:v>86.405624120324021</c:v>
                </c:pt>
                <c:pt idx="9221">
                  <c:v>86.401927383386095</c:v>
                </c:pt>
                <c:pt idx="9222">
                  <c:v>86.398037871822567</c:v>
                </c:pt>
                <c:pt idx="9223">
                  <c:v>86.394772042871253</c:v>
                </c:pt>
                <c:pt idx="9224">
                  <c:v>86.390825832888439</c:v>
                </c:pt>
                <c:pt idx="9225">
                  <c:v>86.38666416891229</c:v>
                </c:pt>
                <c:pt idx="9226">
                  <c:v>86.382366428729867</c:v>
                </c:pt>
                <c:pt idx="9227">
                  <c:v>86.378737729895079</c:v>
                </c:pt>
                <c:pt idx="9228">
                  <c:v>86.375437881892196</c:v>
                </c:pt>
                <c:pt idx="9229">
                  <c:v>86.371038084555025</c:v>
                </c:pt>
                <c:pt idx="9230">
                  <c:v>86.367692877816722</c:v>
                </c:pt>
                <c:pt idx="9231">
                  <c:v>86.363599251943739</c:v>
                </c:pt>
                <c:pt idx="9232">
                  <c:v>86.359346870496736</c:v>
                </c:pt>
                <c:pt idx="9233">
                  <c:v>86.355582095455645</c:v>
                </c:pt>
                <c:pt idx="9234">
                  <c:v>86.351148279066891</c:v>
                </c:pt>
                <c:pt idx="9235">
                  <c:v>86.347338145290379</c:v>
                </c:pt>
                <c:pt idx="9236">
                  <c:v>86.343312557520548</c:v>
                </c:pt>
                <c:pt idx="9237">
                  <c:v>86.339763236472777</c:v>
                </c:pt>
                <c:pt idx="9238">
                  <c:v>86.336361331315175</c:v>
                </c:pt>
                <c:pt idx="9239">
                  <c:v>86.333129521415444</c:v>
                </c:pt>
                <c:pt idx="9240">
                  <c:v>86.328775082813706</c:v>
                </c:pt>
                <c:pt idx="9241">
                  <c:v>86.324715475992292</c:v>
                </c:pt>
                <c:pt idx="9242">
                  <c:v>86.321052758105949</c:v>
                </c:pt>
                <c:pt idx="9243">
                  <c:v>86.31725396401329</c:v>
                </c:pt>
                <c:pt idx="9244">
                  <c:v>86.312479957108778</c:v>
                </c:pt>
                <c:pt idx="9245">
                  <c:v>86.308919296377155</c:v>
                </c:pt>
                <c:pt idx="9246">
                  <c:v>86.304905048291175</c:v>
                </c:pt>
                <c:pt idx="9247">
                  <c:v>86.300890800205195</c:v>
                </c:pt>
                <c:pt idx="9248">
                  <c:v>86.297012628325533</c:v>
                </c:pt>
                <c:pt idx="9249">
                  <c:v>86.29339526917461</c:v>
                </c:pt>
                <c:pt idx="9250">
                  <c:v>86.290594367261519</c:v>
                </c:pt>
                <c:pt idx="9251">
                  <c:v>86.287215141471634</c:v>
                </c:pt>
                <c:pt idx="9252">
                  <c:v>86.283722518843149</c:v>
                </c:pt>
                <c:pt idx="9253">
                  <c:v>86.280150518427661</c:v>
                </c:pt>
                <c:pt idx="9254">
                  <c:v>86.275864117929075</c:v>
                </c:pt>
                <c:pt idx="9255">
                  <c:v>86.271906568262409</c:v>
                </c:pt>
                <c:pt idx="9256">
                  <c:v>86.268481983737075</c:v>
                </c:pt>
                <c:pt idx="9257">
                  <c:v>86.264921323005453</c:v>
                </c:pt>
                <c:pt idx="9258">
                  <c:v>86.26098645270649</c:v>
                </c:pt>
                <c:pt idx="9259">
                  <c:v>86.256892826833493</c:v>
                </c:pt>
                <c:pt idx="9260">
                  <c:v>86.25253838823177</c:v>
                </c:pt>
                <c:pt idx="9261">
                  <c:v>86.248524140145804</c:v>
                </c:pt>
                <c:pt idx="9262">
                  <c:v>86.244895441311016</c:v>
                </c:pt>
                <c:pt idx="9263">
                  <c:v>86.241402818682531</c:v>
                </c:pt>
                <c:pt idx="9264">
                  <c:v>86.237377230912699</c:v>
                </c:pt>
                <c:pt idx="9265">
                  <c:v>86.233328963775151</c:v>
                </c:pt>
                <c:pt idx="9266">
                  <c:v>86.22983634114668</c:v>
                </c:pt>
                <c:pt idx="9267">
                  <c:v>86.225754054957562</c:v>
                </c:pt>
                <c:pt idx="9268">
                  <c:v>86.222102676755057</c:v>
                </c:pt>
                <c:pt idx="9269">
                  <c:v>86.217872974675771</c:v>
                </c:pt>
                <c:pt idx="9270">
                  <c:v>86.214323653627986</c:v>
                </c:pt>
                <c:pt idx="9271">
                  <c:v>86.210230027755003</c:v>
                </c:pt>
                <c:pt idx="9272">
                  <c:v>86.206533290817077</c:v>
                </c:pt>
                <c:pt idx="9273">
                  <c:v>86.202677798305132</c:v>
                </c:pt>
                <c:pt idx="9274">
                  <c:v>86.199241874095947</c:v>
                </c:pt>
                <c:pt idx="9275">
                  <c:v>86.194615283081603</c:v>
                </c:pt>
                <c:pt idx="9276">
                  <c:v>86.190997923930681</c:v>
                </c:pt>
                <c:pt idx="9277">
                  <c:v>86.188106304546707</c:v>
                </c:pt>
                <c:pt idx="9278">
                  <c:v>86.183955980254439</c:v>
                </c:pt>
                <c:pt idx="9279">
                  <c:v>86.180032449639327</c:v>
                </c:pt>
                <c:pt idx="9280">
                  <c:v>86.176063560288782</c:v>
                </c:pt>
                <c:pt idx="9281">
                  <c:v>86.171709121687059</c:v>
                </c:pt>
                <c:pt idx="9282">
                  <c:v>86.167422721188473</c:v>
                </c:pt>
                <c:pt idx="9283">
                  <c:v>86.163045603219018</c:v>
                </c:pt>
                <c:pt idx="9284">
                  <c:v>86.159711736164567</c:v>
                </c:pt>
                <c:pt idx="9285">
                  <c:v>86.155584091240001</c:v>
                </c:pt>
                <c:pt idx="9286">
                  <c:v>86.151422427263867</c:v>
                </c:pt>
                <c:pt idx="9287">
                  <c:v>86.147873106216082</c:v>
                </c:pt>
                <c:pt idx="9288">
                  <c:v>86.143382591408056</c:v>
                </c:pt>
                <c:pt idx="9289">
                  <c:v>86.139322984586641</c:v>
                </c:pt>
                <c:pt idx="9290">
                  <c:v>86.136091174686925</c:v>
                </c:pt>
                <c:pt idx="9291">
                  <c:v>86.132201663123396</c:v>
                </c:pt>
                <c:pt idx="9292">
                  <c:v>86.12864100239176</c:v>
                </c:pt>
                <c:pt idx="9293">
                  <c:v>86.124876227350683</c:v>
                </c:pt>
                <c:pt idx="9294">
                  <c:v>86.121814512708838</c:v>
                </c:pt>
                <c:pt idx="9295">
                  <c:v>86.117981699564595</c:v>
                </c:pt>
                <c:pt idx="9296">
                  <c:v>86.113423146653417</c:v>
                </c:pt>
                <c:pt idx="9297">
                  <c:v>86.109295501728838</c:v>
                </c:pt>
                <c:pt idx="9298">
                  <c:v>86.105632783842495</c:v>
                </c:pt>
                <c:pt idx="9299">
                  <c:v>86.102208199317161</c:v>
                </c:pt>
                <c:pt idx="9300">
                  <c:v>86.098193951231195</c:v>
                </c:pt>
                <c:pt idx="9301">
                  <c:v>86.093782814210158</c:v>
                </c:pt>
                <c:pt idx="9302">
                  <c:v>86.089643829601741</c:v>
                </c:pt>
                <c:pt idx="9303">
                  <c:v>86.086446038753593</c:v>
                </c:pt>
                <c:pt idx="9304">
                  <c:v>86.083055473279842</c:v>
                </c:pt>
                <c:pt idx="9305">
                  <c:v>86.078803091832839</c:v>
                </c:pt>
                <c:pt idx="9306">
                  <c:v>86.07459606912127</c:v>
                </c:pt>
                <c:pt idx="9307">
                  <c:v>86.071307560802239</c:v>
                </c:pt>
                <c:pt idx="9308">
                  <c:v>86.067837617541485</c:v>
                </c:pt>
                <c:pt idx="9309">
                  <c:v>86.0636646138815</c:v>
                </c:pt>
                <c:pt idx="9310">
                  <c:v>86.05970706421482</c:v>
                </c:pt>
                <c:pt idx="9311">
                  <c:v>86.055488701819385</c:v>
                </c:pt>
                <c:pt idx="9312">
                  <c:v>86.052075456977917</c:v>
                </c:pt>
                <c:pt idx="9313">
                  <c:v>86.04846943751086</c:v>
                </c:pt>
                <c:pt idx="9314">
                  <c:v>86.044636624366618</c:v>
                </c:pt>
                <c:pt idx="9315">
                  <c:v>86.040168788926294</c:v>
                </c:pt>
                <c:pt idx="9316">
                  <c:v>86.036290617046632</c:v>
                </c:pt>
                <c:pt idx="9317">
                  <c:v>86.032435124534672</c:v>
                </c:pt>
                <c:pt idx="9318">
                  <c:v>86.028228101823103</c:v>
                </c:pt>
                <c:pt idx="9319">
                  <c:v>86.024746818878484</c:v>
                </c:pt>
                <c:pt idx="9320">
                  <c:v>86.021242856566147</c:v>
                </c:pt>
                <c:pt idx="9321">
                  <c:v>86.017512100576639</c:v>
                </c:pt>
                <c:pt idx="9322">
                  <c:v>86.013667947748544</c:v>
                </c:pt>
                <c:pt idx="9323">
                  <c:v>86.009687718714147</c:v>
                </c:pt>
                <c:pt idx="9324">
                  <c:v>86.005696149995899</c:v>
                </c:pt>
                <c:pt idx="9325">
                  <c:v>86.001330371710296</c:v>
                </c:pt>
                <c:pt idx="9326">
                  <c:v>85.997667653823939</c:v>
                </c:pt>
                <c:pt idx="9327">
                  <c:v>85.993857520047428</c:v>
                </c:pt>
                <c:pt idx="9328">
                  <c:v>85.990285519631939</c:v>
                </c:pt>
                <c:pt idx="9329">
                  <c:v>85.986214573126674</c:v>
                </c:pt>
                <c:pt idx="9330">
                  <c:v>85.982812667969071</c:v>
                </c:pt>
                <c:pt idx="9331">
                  <c:v>85.978594305573637</c:v>
                </c:pt>
                <c:pt idx="9332">
                  <c:v>85.974149149501017</c:v>
                </c:pt>
                <c:pt idx="9333">
                  <c:v>85.969885428370162</c:v>
                </c:pt>
                <c:pt idx="9334">
                  <c:v>85.965803142181031</c:v>
                </c:pt>
                <c:pt idx="9335">
                  <c:v>85.962253821133274</c:v>
                </c:pt>
                <c:pt idx="9336">
                  <c:v>85.959373541433166</c:v>
                </c:pt>
                <c:pt idx="9337">
                  <c:v>85.955166518721597</c:v>
                </c:pt>
                <c:pt idx="9338">
                  <c:v>85.951197629371052</c:v>
                </c:pt>
                <c:pt idx="9339">
                  <c:v>85.947773044845718</c:v>
                </c:pt>
                <c:pt idx="9340">
                  <c:v>85.943327888773126</c:v>
                </c:pt>
                <c:pt idx="9341">
                  <c:v>85.939495075628884</c:v>
                </c:pt>
                <c:pt idx="9342">
                  <c:v>85.935560205329921</c:v>
                </c:pt>
                <c:pt idx="9343">
                  <c:v>85.931942846178998</c:v>
                </c:pt>
                <c:pt idx="9344">
                  <c:v>85.927883239357598</c:v>
                </c:pt>
                <c:pt idx="9345">
                  <c:v>85.923732915065315</c:v>
                </c:pt>
                <c:pt idx="9346">
                  <c:v>85.920058857495093</c:v>
                </c:pt>
                <c:pt idx="9347">
                  <c:v>85.916101307828413</c:v>
                </c:pt>
                <c:pt idx="9348">
                  <c:v>85.911939643852293</c:v>
                </c:pt>
                <c:pt idx="9349">
                  <c:v>85.908378983120642</c:v>
                </c:pt>
                <c:pt idx="9350">
                  <c:v>85.90393382704805</c:v>
                </c:pt>
                <c:pt idx="9351">
                  <c:v>85.899964937697504</c:v>
                </c:pt>
                <c:pt idx="9352">
                  <c:v>85.895996048346973</c:v>
                </c:pt>
                <c:pt idx="9353">
                  <c:v>85.891596251009787</c:v>
                </c:pt>
                <c:pt idx="9354">
                  <c:v>85.887899514071862</c:v>
                </c:pt>
                <c:pt idx="9355">
                  <c:v>85.883941964405182</c:v>
                </c:pt>
                <c:pt idx="9356">
                  <c:v>85.880585417983013</c:v>
                </c:pt>
                <c:pt idx="9357">
                  <c:v>85.877296909663997</c:v>
                </c:pt>
                <c:pt idx="9358">
                  <c:v>85.87369089019694</c:v>
                </c:pt>
                <c:pt idx="9359">
                  <c:v>85.869710661162529</c:v>
                </c:pt>
                <c:pt idx="9360">
                  <c:v>85.865639714657263</c:v>
                </c:pt>
                <c:pt idx="9361">
                  <c:v>85.861693504674435</c:v>
                </c:pt>
                <c:pt idx="9362">
                  <c:v>85.857282367653411</c:v>
                </c:pt>
                <c:pt idx="9363">
                  <c:v>85.853562951347755</c:v>
                </c:pt>
                <c:pt idx="9364">
                  <c:v>85.849911573145278</c:v>
                </c:pt>
                <c:pt idx="9365">
                  <c:v>85.844740677305708</c:v>
                </c:pt>
                <c:pt idx="9366">
                  <c:v>85.840862505426031</c:v>
                </c:pt>
                <c:pt idx="9367">
                  <c:v>85.836904955759351</c:v>
                </c:pt>
                <c:pt idx="9368">
                  <c:v>85.833151520402126</c:v>
                </c:pt>
                <c:pt idx="9369">
                  <c:v>85.828831100851971</c:v>
                </c:pt>
                <c:pt idx="9370">
                  <c:v>85.825735367158558</c:v>
                </c:pt>
                <c:pt idx="9371">
                  <c:v>85.822877766826167</c:v>
                </c:pt>
                <c:pt idx="9372">
                  <c:v>85.818750121901601</c:v>
                </c:pt>
                <c:pt idx="9373">
                  <c:v>85.815552331053453</c:v>
                </c:pt>
                <c:pt idx="9374">
                  <c:v>85.812071048108834</c:v>
                </c:pt>
                <c:pt idx="9375">
                  <c:v>85.807444457094491</c:v>
                </c:pt>
                <c:pt idx="9376">
                  <c:v>85.803985853517588</c:v>
                </c:pt>
                <c:pt idx="9377">
                  <c:v>85.79988088796074</c:v>
                </c:pt>
                <c:pt idx="9378">
                  <c:v>85.796014055764942</c:v>
                </c:pt>
                <c:pt idx="9379">
                  <c:v>85.791512201273036</c:v>
                </c:pt>
                <c:pt idx="9380">
                  <c:v>85.787089724568162</c:v>
                </c:pt>
                <c:pt idx="9381">
                  <c:v>85.782519831973104</c:v>
                </c:pt>
                <c:pt idx="9382">
                  <c:v>85.779106587131636</c:v>
                </c:pt>
                <c:pt idx="9383">
                  <c:v>85.775307793038976</c:v>
                </c:pt>
                <c:pt idx="9384">
                  <c:v>85.771849189462074</c:v>
                </c:pt>
                <c:pt idx="9385">
                  <c:v>85.767732884221374</c:v>
                </c:pt>
                <c:pt idx="9386">
                  <c:v>85.763435144038937</c:v>
                </c:pt>
                <c:pt idx="9387">
                  <c:v>85.75939821658524</c:v>
                </c:pt>
                <c:pt idx="9388">
                  <c:v>85.755928273324471</c:v>
                </c:pt>
                <c:pt idx="9389">
                  <c:v>85.752367612592849</c:v>
                </c:pt>
                <c:pt idx="9390">
                  <c:v>85.747911116836377</c:v>
                </c:pt>
                <c:pt idx="9391">
                  <c:v>85.743976246537429</c:v>
                </c:pt>
                <c:pt idx="9392">
                  <c:v>85.739825922245132</c:v>
                </c:pt>
                <c:pt idx="9393">
                  <c:v>85.73553952174656</c:v>
                </c:pt>
                <c:pt idx="9394">
                  <c:v>85.731774746705483</c:v>
                </c:pt>
                <c:pt idx="9395">
                  <c:v>85.727295571581294</c:v>
                </c:pt>
                <c:pt idx="9396">
                  <c:v>85.723655533062654</c:v>
                </c:pt>
                <c:pt idx="9397">
                  <c:v>85.720276307272783</c:v>
                </c:pt>
                <c:pt idx="9398">
                  <c:v>85.716432154444675</c:v>
                </c:pt>
                <c:pt idx="9399">
                  <c:v>85.712259150784689</c:v>
                </c:pt>
                <c:pt idx="9400">
                  <c:v>85.708369639221146</c:v>
                </c:pt>
                <c:pt idx="9401">
                  <c:v>85.704310032399746</c:v>
                </c:pt>
                <c:pt idx="9402">
                  <c:v>85.700658654197241</c:v>
                </c:pt>
                <c:pt idx="9403">
                  <c:v>85.696553688640392</c:v>
                </c:pt>
                <c:pt idx="9404">
                  <c:v>85.693015707276487</c:v>
                </c:pt>
                <c:pt idx="9405">
                  <c:v>85.688910741719653</c:v>
                </c:pt>
                <c:pt idx="9406">
                  <c:v>85.685168646046279</c:v>
                </c:pt>
                <c:pt idx="9407">
                  <c:v>85.681199756695733</c:v>
                </c:pt>
                <c:pt idx="9408">
                  <c:v>85.677434981654656</c:v>
                </c:pt>
                <c:pt idx="9409">
                  <c:v>85.673466092304125</c:v>
                </c:pt>
                <c:pt idx="9410">
                  <c:v>85.669848733153202</c:v>
                </c:pt>
                <c:pt idx="9411">
                  <c:v>85.665562332654616</c:v>
                </c:pt>
                <c:pt idx="9412">
                  <c:v>85.661570763936354</c:v>
                </c:pt>
                <c:pt idx="9413">
                  <c:v>85.65726168407005</c:v>
                </c:pt>
                <c:pt idx="9414">
                  <c:v>85.65304332167463</c:v>
                </c:pt>
                <c:pt idx="9415">
                  <c:v>85.649210508530388</c:v>
                </c:pt>
                <c:pt idx="9416">
                  <c:v>85.645627168431048</c:v>
                </c:pt>
                <c:pt idx="9417">
                  <c:v>85.642236602957297</c:v>
                </c:pt>
                <c:pt idx="9418">
                  <c:v>85.637587332575237</c:v>
                </c:pt>
                <c:pt idx="9419">
                  <c:v>85.633777198798711</c:v>
                </c:pt>
                <c:pt idx="9420">
                  <c:v>85.629207306203668</c:v>
                </c:pt>
                <c:pt idx="9421">
                  <c:v>85.626111572510254</c:v>
                </c:pt>
                <c:pt idx="9422">
                  <c:v>85.622278759366012</c:v>
                </c:pt>
                <c:pt idx="9423">
                  <c:v>85.618083076338294</c:v>
                </c:pt>
                <c:pt idx="9424">
                  <c:v>85.614431698135803</c:v>
                </c:pt>
                <c:pt idx="9425">
                  <c:v>85.610009221430914</c:v>
                </c:pt>
                <c:pt idx="9426">
                  <c:v>85.605756839983911</c:v>
                </c:pt>
                <c:pt idx="9427">
                  <c:v>85.601844649052651</c:v>
                </c:pt>
                <c:pt idx="9428">
                  <c:v>85.598102553379292</c:v>
                </c:pt>
                <c:pt idx="9429">
                  <c:v>85.594088305293312</c:v>
                </c:pt>
                <c:pt idx="9430">
                  <c:v>85.589439034911265</c:v>
                </c:pt>
                <c:pt idx="9431">
                  <c:v>85.585651580502457</c:v>
                </c:pt>
                <c:pt idx="9432">
                  <c:v>85.581864126093649</c:v>
                </c:pt>
                <c:pt idx="9433">
                  <c:v>85.577895236743117</c:v>
                </c:pt>
                <c:pt idx="9434">
                  <c:v>85.574493331585515</c:v>
                </c:pt>
                <c:pt idx="9435">
                  <c:v>85.570751235912141</c:v>
                </c:pt>
                <c:pt idx="9436">
                  <c:v>85.566929762451764</c:v>
                </c:pt>
                <c:pt idx="9437">
                  <c:v>85.562677381004761</c:v>
                </c:pt>
                <c:pt idx="9438">
                  <c:v>85.558515717028627</c:v>
                </c:pt>
                <c:pt idx="9439">
                  <c:v>85.554229316530041</c:v>
                </c:pt>
                <c:pt idx="9440">
                  <c:v>85.55099750663031</c:v>
                </c:pt>
                <c:pt idx="9441">
                  <c:v>85.546824502970324</c:v>
                </c:pt>
                <c:pt idx="9442">
                  <c:v>85.542662838994175</c:v>
                </c:pt>
                <c:pt idx="9443">
                  <c:v>85.538637251224344</c:v>
                </c:pt>
                <c:pt idx="9444">
                  <c:v>85.535076590492721</c:v>
                </c:pt>
                <c:pt idx="9445">
                  <c:v>85.530722151890984</c:v>
                </c:pt>
                <c:pt idx="9446">
                  <c:v>85.526866659379024</c:v>
                </c:pt>
                <c:pt idx="9447">
                  <c:v>85.522773033506056</c:v>
                </c:pt>
                <c:pt idx="9448">
                  <c:v>85.518770125103927</c:v>
                </c:pt>
                <c:pt idx="9449">
                  <c:v>85.514891953224264</c:v>
                </c:pt>
                <c:pt idx="9450">
                  <c:v>85.511331292492628</c:v>
                </c:pt>
                <c:pt idx="9451">
                  <c:v>85.50713560946491</c:v>
                </c:pt>
                <c:pt idx="9452">
                  <c:v>85.504051215455362</c:v>
                </c:pt>
                <c:pt idx="9453">
                  <c:v>85.499572040331174</c:v>
                </c:pt>
                <c:pt idx="9454">
                  <c:v>85.495274300148722</c:v>
                </c:pt>
                <c:pt idx="9455">
                  <c:v>85.491520864791511</c:v>
                </c:pt>
                <c:pt idx="9456">
                  <c:v>85.487699391331134</c:v>
                </c:pt>
                <c:pt idx="9457">
                  <c:v>85.483276914626245</c:v>
                </c:pt>
                <c:pt idx="9458">
                  <c:v>85.479444101482002</c:v>
                </c:pt>
                <c:pt idx="9459">
                  <c:v>85.475497891499188</c:v>
                </c:pt>
                <c:pt idx="9460">
                  <c:v>85.470916659220265</c:v>
                </c:pt>
                <c:pt idx="9461">
                  <c:v>85.46753743343038</c:v>
                </c:pt>
                <c:pt idx="9462">
                  <c:v>85.462956201151471</c:v>
                </c:pt>
                <c:pt idx="9463">
                  <c:v>85.458760518123754</c:v>
                </c:pt>
                <c:pt idx="9464">
                  <c:v>85.454723590670071</c:v>
                </c:pt>
                <c:pt idx="9465">
                  <c:v>85.450199056810447</c:v>
                </c:pt>
                <c:pt idx="9466">
                  <c:v>85.44606007220203</c:v>
                </c:pt>
                <c:pt idx="9467">
                  <c:v>85.44204582411605</c:v>
                </c:pt>
                <c:pt idx="9468">
                  <c:v>85.438507842752145</c:v>
                </c:pt>
                <c:pt idx="9469">
                  <c:v>85.434448235930745</c:v>
                </c:pt>
                <c:pt idx="9470">
                  <c:v>85.430774178360522</c:v>
                </c:pt>
                <c:pt idx="9471">
                  <c:v>85.426805289009991</c:v>
                </c:pt>
                <c:pt idx="9472">
                  <c:v>85.422371472621236</c:v>
                </c:pt>
                <c:pt idx="9473">
                  <c:v>85.418017034019513</c:v>
                </c:pt>
                <c:pt idx="9474">
                  <c:v>85.415216132106409</c:v>
                </c:pt>
                <c:pt idx="9475">
                  <c:v>85.4115420745362</c:v>
                </c:pt>
                <c:pt idx="9476">
                  <c:v>85.407890696333695</c:v>
                </c:pt>
                <c:pt idx="9477">
                  <c:v>85.404080562557183</c:v>
                </c:pt>
                <c:pt idx="9478">
                  <c:v>85.400576600244847</c:v>
                </c:pt>
                <c:pt idx="9479">
                  <c:v>85.396460295004147</c:v>
                </c:pt>
                <c:pt idx="9480">
                  <c:v>85.391674948415769</c:v>
                </c:pt>
                <c:pt idx="9481">
                  <c:v>85.387139074872294</c:v>
                </c:pt>
                <c:pt idx="9482">
                  <c:v>85.382932052160726</c:v>
                </c:pt>
                <c:pt idx="9483">
                  <c:v>85.378532254823568</c:v>
                </c:pt>
                <c:pt idx="9484">
                  <c:v>85.374756140098611</c:v>
                </c:pt>
                <c:pt idx="9485">
                  <c:v>85.371478971463461</c:v>
                </c:pt>
                <c:pt idx="9486">
                  <c:v>85.366999796339286</c:v>
                </c:pt>
                <c:pt idx="9487">
                  <c:v>85.363201002246612</c:v>
                </c:pt>
                <c:pt idx="9488">
                  <c:v>85.359629001831124</c:v>
                </c:pt>
                <c:pt idx="9489">
                  <c:v>85.355977623628647</c:v>
                </c:pt>
                <c:pt idx="9490">
                  <c:v>85.352235527955273</c:v>
                </c:pt>
                <c:pt idx="9491">
                  <c:v>85.348119222714573</c:v>
                </c:pt>
                <c:pt idx="9492">
                  <c:v>85.344048276209293</c:v>
                </c:pt>
                <c:pt idx="9493">
                  <c:v>85.339841253497724</c:v>
                </c:pt>
                <c:pt idx="9494">
                  <c:v>85.335792986360175</c:v>
                </c:pt>
                <c:pt idx="9495">
                  <c:v>85.331812757325778</c:v>
                </c:pt>
                <c:pt idx="9496">
                  <c:v>85.327651093349644</c:v>
                </c:pt>
                <c:pt idx="9497">
                  <c:v>85.323840959573133</c:v>
                </c:pt>
                <c:pt idx="9498">
                  <c:v>85.320030825796607</c:v>
                </c:pt>
                <c:pt idx="9499">
                  <c:v>85.316266050755516</c:v>
                </c:pt>
                <c:pt idx="9500">
                  <c:v>85.311900272469927</c:v>
                </c:pt>
                <c:pt idx="9501">
                  <c:v>85.306842773468944</c:v>
                </c:pt>
                <c:pt idx="9502">
                  <c:v>85.302590392021955</c:v>
                </c:pt>
                <c:pt idx="9503">
                  <c:v>85.299018391606452</c:v>
                </c:pt>
                <c:pt idx="9504">
                  <c:v>85.295038162572055</c:v>
                </c:pt>
                <c:pt idx="9505">
                  <c:v>85.291296066898695</c:v>
                </c:pt>
                <c:pt idx="9506">
                  <c:v>85.28722512039343</c:v>
                </c:pt>
                <c:pt idx="9507">
                  <c:v>85.282655227798358</c:v>
                </c:pt>
                <c:pt idx="9508">
                  <c:v>85.278516243189955</c:v>
                </c:pt>
                <c:pt idx="9509">
                  <c:v>85.274467976052406</c:v>
                </c:pt>
                <c:pt idx="9510">
                  <c:v>85.270385689863275</c:v>
                </c:pt>
                <c:pt idx="9511">
                  <c:v>85.266280724306426</c:v>
                </c:pt>
                <c:pt idx="9512">
                  <c:v>85.262447911162198</c:v>
                </c:pt>
                <c:pt idx="9513">
                  <c:v>85.258581078966373</c:v>
                </c:pt>
                <c:pt idx="9514">
                  <c:v>85.255462665905242</c:v>
                </c:pt>
                <c:pt idx="9515">
                  <c:v>85.251425738451559</c:v>
                </c:pt>
                <c:pt idx="9516">
                  <c:v>85.246708429966333</c:v>
                </c:pt>
                <c:pt idx="9517">
                  <c:v>85.242739540615801</c:v>
                </c:pt>
                <c:pt idx="9518">
                  <c:v>85.238611895691236</c:v>
                </c:pt>
                <c:pt idx="9519">
                  <c:v>85.233962625309175</c:v>
                </c:pt>
                <c:pt idx="9520">
                  <c:v>85.229971056590912</c:v>
                </c:pt>
                <c:pt idx="9521">
                  <c:v>85.226365037123855</c:v>
                </c:pt>
                <c:pt idx="9522">
                  <c:v>85.222373468405593</c:v>
                </c:pt>
                <c:pt idx="9523">
                  <c:v>85.218087067907007</c:v>
                </c:pt>
                <c:pt idx="9524">
                  <c:v>85.212632679970994</c:v>
                </c:pt>
                <c:pt idx="9525">
                  <c:v>85.207972069905068</c:v>
                </c:pt>
                <c:pt idx="9526">
                  <c:v>85.204706240953769</c:v>
                </c:pt>
                <c:pt idx="9527">
                  <c:v>85.201565148524921</c:v>
                </c:pt>
                <c:pt idx="9528">
                  <c:v>85.197834392535398</c:v>
                </c:pt>
                <c:pt idx="9529">
                  <c:v>85.193570671404544</c:v>
                </c:pt>
                <c:pt idx="9530">
                  <c:v>85.189817236047318</c:v>
                </c:pt>
                <c:pt idx="9531">
                  <c:v>85.18597308321921</c:v>
                </c:pt>
                <c:pt idx="9532">
                  <c:v>85.18223098754585</c:v>
                </c:pt>
                <c:pt idx="9533">
                  <c:v>85.178239418827602</c:v>
                </c:pt>
                <c:pt idx="9534">
                  <c:v>85.173612827813244</c:v>
                </c:pt>
                <c:pt idx="9535">
                  <c:v>85.169360446366255</c:v>
                </c:pt>
                <c:pt idx="9536">
                  <c:v>85.16460911882946</c:v>
                </c:pt>
                <c:pt idx="9537">
                  <c:v>85.160798985052935</c:v>
                </c:pt>
                <c:pt idx="9538">
                  <c:v>85.157544495785501</c:v>
                </c:pt>
                <c:pt idx="9539">
                  <c:v>85.15356426675109</c:v>
                </c:pt>
                <c:pt idx="9540">
                  <c:v>85.149368583723387</c:v>
                </c:pt>
                <c:pt idx="9541">
                  <c:v>85.145830602359467</c:v>
                </c:pt>
                <c:pt idx="9542">
                  <c:v>85.141884392376639</c:v>
                </c:pt>
                <c:pt idx="9543">
                  <c:v>85.13789282365839</c:v>
                </c:pt>
                <c:pt idx="9544">
                  <c:v>85.133810537469273</c:v>
                </c:pt>
                <c:pt idx="9545">
                  <c:v>85.129614854441542</c:v>
                </c:pt>
                <c:pt idx="9546">
                  <c:v>85.12580472066503</c:v>
                </c:pt>
                <c:pt idx="9547">
                  <c:v>85.121575018585744</c:v>
                </c:pt>
                <c:pt idx="9548">
                  <c:v>85.118014357854108</c:v>
                </c:pt>
                <c:pt idx="9549">
                  <c:v>85.113943411348842</c:v>
                </c:pt>
                <c:pt idx="9550">
                  <c:v>85.109520934643953</c:v>
                </c:pt>
                <c:pt idx="9551">
                  <c:v>85.105665442132008</c:v>
                </c:pt>
                <c:pt idx="9552">
                  <c:v>85.10126564479485</c:v>
                </c:pt>
                <c:pt idx="9553">
                  <c:v>85.097568907856896</c:v>
                </c:pt>
                <c:pt idx="9554">
                  <c:v>85.093305186726028</c:v>
                </c:pt>
                <c:pt idx="9555">
                  <c:v>85.089132183066042</c:v>
                </c:pt>
                <c:pt idx="9556">
                  <c:v>85.08499319845761</c:v>
                </c:pt>
                <c:pt idx="9557">
                  <c:v>85.080922251952344</c:v>
                </c:pt>
                <c:pt idx="9558">
                  <c:v>85.076987381653396</c:v>
                </c:pt>
                <c:pt idx="9559">
                  <c:v>85.073154568509153</c:v>
                </c:pt>
                <c:pt idx="9560">
                  <c:v>85.069117641055456</c:v>
                </c:pt>
                <c:pt idx="9561">
                  <c:v>85.065001335814756</c:v>
                </c:pt>
                <c:pt idx="9562">
                  <c:v>85.061021106780359</c:v>
                </c:pt>
                <c:pt idx="9563">
                  <c:v>85.057562503203457</c:v>
                </c:pt>
                <c:pt idx="9564">
                  <c:v>85.053638972588359</c:v>
                </c:pt>
                <c:pt idx="9565">
                  <c:v>85.049953575334285</c:v>
                </c:pt>
                <c:pt idx="9566">
                  <c:v>85.045962006616023</c:v>
                </c:pt>
                <c:pt idx="9567">
                  <c:v>85.041233358446959</c:v>
                </c:pt>
                <c:pt idx="9568">
                  <c:v>85.037207770677128</c:v>
                </c:pt>
                <c:pt idx="9569">
                  <c:v>85.032887351126959</c:v>
                </c:pt>
                <c:pt idx="9570">
                  <c:v>85.028498893473653</c:v>
                </c:pt>
                <c:pt idx="9571">
                  <c:v>85.024870194638865</c:v>
                </c:pt>
                <c:pt idx="9572">
                  <c:v>85.020742549714299</c:v>
                </c:pt>
                <c:pt idx="9573">
                  <c:v>85.016490168267296</c:v>
                </c:pt>
                <c:pt idx="9574">
                  <c:v>85.01247592018133</c:v>
                </c:pt>
                <c:pt idx="9575">
                  <c:v>85.008280237153613</c:v>
                </c:pt>
                <c:pt idx="9576">
                  <c:v>85.004606179583391</c:v>
                </c:pt>
                <c:pt idx="9577">
                  <c:v>85.0009548013809</c:v>
                </c:pt>
                <c:pt idx="9578">
                  <c:v>84.996736438985465</c:v>
                </c:pt>
                <c:pt idx="9579">
                  <c:v>84.99209850828727</c:v>
                </c:pt>
                <c:pt idx="9580">
                  <c:v>84.987642012530813</c:v>
                </c:pt>
                <c:pt idx="9581">
                  <c:v>84.983945275592873</c:v>
                </c:pt>
                <c:pt idx="9582">
                  <c:v>84.979466100468699</c:v>
                </c:pt>
                <c:pt idx="9583">
                  <c:v>84.975304436492564</c:v>
                </c:pt>
                <c:pt idx="9584">
                  <c:v>84.970972677258544</c:v>
                </c:pt>
                <c:pt idx="9585">
                  <c:v>84.967514073681642</c:v>
                </c:pt>
                <c:pt idx="9586">
                  <c:v>84.962876142983433</c:v>
                </c:pt>
                <c:pt idx="9587">
                  <c:v>84.959077348890773</c:v>
                </c:pt>
                <c:pt idx="9588">
                  <c:v>84.95535793258513</c:v>
                </c:pt>
                <c:pt idx="9589">
                  <c:v>84.950799379673938</c:v>
                </c:pt>
                <c:pt idx="9590">
                  <c:v>84.946887188742679</c:v>
                </c:pt>
                <c:pt idx="9591">
                  <c:v>84.942861600972847</c:v>
                </c:pt>
                <c:pt idx="9592">
                  <c:v>84.939062806880202</c:v>
                </c:pt>
                <c:pt idx="9593">
                  <c:v>84.935309371522976</c:v>
                </c:pt>
                <c:pt idx="9594">
                  <c:v>84.931601294901171</c:v>
                </c:pt>
                <c:pt idx="9595">
                  <c:v>84.927269535667165</c:v>
                </c:pt>
                <c:pt idx="9596">
                  <c:v>84.922801700226842</c:v>
                </c:pt>
                <c:pt idx="9597">
                  <c:v>84.919070944237333</c:v>
                </c:pt>
                <c:pt idx="9598">
                  <c:v>84.913469140411138</c:v>
                </c:pt>
                <c:pt idx="9599">
                  <c:v>84.91211971803196</c:v>
                </c:pt>
                <c:pt idx="9600">
                  <c:v>84.908150828681414</c:v>
                </c:pt>
                <c:pt idx="9601">
                  <c:v>84.904215958382451</c:v>
                </c:pt>
                <c:pt idx="9602">
                  <c:v>84.901142904056741</c:v>
                </c:pt>
                <c:pt idx="9603">
                  <c:v>84.893556655555287</c:v>
                </c:pt>
                <c:pt idx="9604">
                  <c:v>84.889553747153172</c:v>
                </c:pt>
                <c:pt idx="9605">
                  <c:v>84.88631059756959</c:v>
                </c:pt>
                <c:pt idx="9606">
                  <c:v>84.882500463793079</c:v>
                </c:pt>
                <c:pt idx="9607">
                  <c:v>84.878214063294493</c:v>
                </c:pt>
                <c:pt idx="9608">
                  <c:v>84.873984361215193</c:v>
                </c:pt>
                <c:pt idx="9609">
                  <c:v>84.869595903561887</c:v>
                </c:pt>
                <c:pt idx="9610">
                  <c:v>84.865490938005038</c:v>
                </c:pt>
                <c:pt idx="9611">
                  <c:v>84.86165812486081</c:v>
                </c:pt>
                <c:pt idx="9612">
                  <c:v>84.85812014349689</c:v>
                </c:pt>
                <c:pt idx="9613">
                  <c:v>84.854173933514076</c:v>
                </c:pt>
                <c:pt idx="9614">
                  <c:v>84.849615380602884</c:v>
                </c:pt>
                <c:pt idx="9615">
                  <c:v>84.84523826263343</c:v>
                </c:pt>
                <c:pt idx="9616">
                  <c:v>84.841178655812016</c:v>
                </c:pt>
                <c:pt idx="9617">
                  <c:v>84.837334502983936</c:v>
                </c:pt>
                <c:pt idx="9618">
                  <c:v>84.832957385014467</c:v>
                </c:pt>
                <c:pt idx="9619">
                  <c:v>84.828636965464312</c:v>
                </c:pt>
                <c:pt idx="9620">
                  <c:v>84.824634057062198</c:v>
                </c:pt>
                <c:pt idx="9621">
                  <c:v>84.820755885182535</c:v>
                </c:pt>
                <c:pt idx="9622">
                  <c:v>84.816390106896932</c:v>
                </c:pt>
                <c:pt idx="9623">
                  <c:v>84.811888252405026</c:v>
                </c:pt>
                <c:pt idx="9624">
                  <c:v>84.807930702738361</c:v>
                </c:pt>
                <c:pt idx="9625">
                  <c:v>84.803213394253135</c:v>
                </c:pt>
                <c:pt idx="9626">
                  <c:v>84.799165127115586</c:v>
                </c:pt>
                <c:pt idx="9627">
                  <c:v>84.796160110893041</c:v>
                </c:pt>
                <c:pt idx="9628">
                  <c:v>84.79276954541929</c:v>
                </c:pt>
                <c:pt idx="9629">
                  <c:v>84.788698598914024</c:v>
                </c:pt>
                <c:pt idx="9630">
                  <c:v>84.784412198415438</c:v>
                </c:pt>
                <c:pt idx="9631">
                  <c:v>84.78057938527121</c:v>
                </c:pt>
                <c:pt idx="9632">
                  <c:v>84.775907435521418</c:v>
                </c:pt>
                <c:pt idx="9633">
                  <c:v>84.77185916838387</c:v>
                </c:pt>
                <c:pt idx="9634">
                  <c:v>84.76832118701995</c:v>
                </c:pt>
                <c:pt idx="9635">
                  <c:v>84.76426158019855</c:v>
                </c:pt>
                <c:pt idx="9636">
                  <c:v>84.760020538435413</c:v>
                </c:pt>
                <c:pt idx="9637">
                  <c:v>84.755994950665567</c:v>
                </c:pt>
                <c:pt idx="9638">
                  <c:v>84.751232283444921</c:v>
                </c:pt>
                <c:pt idx="9639">
                  <c:v>84.747025260733352</c:v>
                </c:pt>
                <c:pt idx="9640">
                  <c:v>84.742421349086726</c:v>
                </c:pt>
                <c:pt idx="9641">
                  <c:v>84.73807825016884</c:v>
                </c:pt>
                <c:pt idx="9642">
                  <c:v>84.734449551334066</c:v>
                </c:pt>
                <c:pt idx="9643">
                  <c:v>84.729981715893743</c:v>
                </c:pt>
                <c:pt idx="9644">
                  <c:v>84.725763353498323</c:v>
                </c:pt>
                <c:pt idx="9645">
                  <c:v>84.722338768972989</c:v>
                </c:pt>
                <c:pt idx="9646">
                  <c:v>84.717984330371252</c:v>
                </c:pt>
                <c:pt idx="9647">
                  <c:v>84.713720609240383</c:v>
                </c:pt>
                <c:pt idx="9648">
                  <c:v>84.709479567477246</c:v>
                </c:pt>
                <c:pt idx="9649">
                  <c:v>84.705385941604263</c:v>
                </c:pt>
                <c:pt idx="9650">
                  <c:v>84.702267528543118</c:v>
                </c:pt>
                <c:pt idx="9651">
                  <c:v>84.697550220057906</c:v>
                </c:pt>
                <c:pt idx="9652">
                  <c:v>84.692764873469542</c:v>
                </c:pt>
                <c:pt idx="9653">
                  <c:v>84.688637228544977</c:v>
                </c:pt>
                <c:pt idx="9654">
                  <c:v>84.6847590566653</c:v>
                </c:pt>
                <c:pt idx="9655">
                  <c:v>84.680109786283253</c:v>
                </c:pt>
                <c:pt idx="9656">
                  <c:v>84.675846065152385</c:v>
                </c:pt>
                <c:pt idx="9657">
                  <c:v>84.672194686949879</c:v>
                </c:pt>
                <c:pt idx="9658">
                  <c:v>84.668452591276505</c:v>
                </c:pt>
                <c:pt idx="9659">
                  <c:v>84.664801213074014</c:v>
                </c:pt>
                <c:pt idx="9660">
                  <c:v>84.661217872974674</c:v>
                </c:pt>
                <c:pt idx="9661">
                  <c:v>84.6575324757206</c:v>
                </c:pt>
                <c:pt idx="9662">
                  <c:v>84.652713110080654</c:v>
                </c:pt>
                <c:pt idx="9663">
                  <c:v>84.648404030214365</c:v>
                </c:pt>
                <c:pt idx="9664">
                  <c:v>84.644015572561045</c:v>
                </c:pt>
                <c:pt idx="9665">
                  <c:v>84.640556968984143</c:v>
                </c:pt>
                <c:pt idx="9666">
                  <c:v>84.636429324059591</c:v>
                </c:pt>
                <c:pt idx="9667">
                  <c:v>84.631643977471214</c:v>
                </c:pt>
                <c:pt idx="9668">
                  <c:v>84.627176142030905</c:v>
                </c:pt>
                <c:pt idx="9669">
                  <c:v>84.62247017322953</c:v>
                </c:pt>
                <c:pt idx="9670">
                  <c:v>84.61830850925341</c:v>
                </c:pt>
                <c:pt idx="9671">
                  <c:v>84.613137613413841</c:v>
                </c:pt>
                <c:pt idx="9672">
                  <c:v>84.609599632049935</c:v>
                </c:pt>
                <c:pt idx="9673">
                  <c:v>84.606129688789181</c:v>
                </c:pt>
                <c:pt idx="9674">
                  <c:v>84.602557688373693</c:v>
                </c:pt>
                <c:pt idx="9675">
                  <c:v>84.59840736408141</c:v>
                </c:pt>
                <c:pt idx="9676">
                  <c:v>84.594109623898973</c:v>
                </c:pt>
                <c:pt idx="9677">
                  <c:v>84.589823223400401</c:v>
                </c:pt>
                <c:pt idx="9678">
                  <c:v>84.585650219740387</c:v>
                </c:pt>
                <c:pt idx="9679">
                  <c:v>84.581908124067013</c:v>
                </c:pt>
                <c:pt idx="9680">
                  <c:v>84.578370142703122</c:v>
                </c:pt>
                <c:pt idx="9681">
                  <c:v>84.57397034536595</c:v>
                </c:pt>
                <c:pt idx="9682">
                  <c:v>84.56979734170595</c:v>
                </c:pt>
                <c:pt idx="9683">
                  <c:v>84.565556299942799</c:v>
                </c:pt>
                <c:pt idx="9684">
                  <c:v>84.561269899444227</c:v>
                </c:pt>
                <c:pt idx="9685">
                  <c:v>84.556609289378301</c:v>
                </c:pt>
                <c:pt idx="9686">
                  <c:v>84.552991930227378</c:v>
                </c:pt>
                <c:pt idx="9687">
                  <c:v>84.548501415419338</c:v>
                </c:pt>
                <c:pt idx="9688">
                  <c:v>84.54498611342315</c:v>
                </c:pt>
                <c:pt idx="9689">
                  <c:v>84.540563636718261</c:v>
                </c:pt>
                <c:pt idx="9690">
                  <c:v>84.536889579148038</c:v>
                </c:pt>
                <c:pt idx="9691">
                  <c:v>84.532966048532941</c:v>
                </c:pt>
                <c:pt idx="9692">
                  <c:v>84.528203381312295</c:v>
                </c:pt>
                <c:pt idx="9693">
                  <c:v>84.523769564923541</c:v>
                </c:pt>
                <c:pt idx="9694">
                  <c:v>84.519880053360012</c:v>
                </c:pt>
                <c:pt idx="9695">
                  <c:v>84.516818338718167</c:v>
                </c:pt>
                <c:pt idx="9696">
                  <c:v>84.511772179401063</c:v>
                </c:pt>
                <c:pt idx="9697">
                  <c:v>84.507633194792632</c:v>
                </c:pt>
                <c:pt idx="9698">
                  <c:v>84.503358133977912</c:v>
                </c:pt>
                <c:pt idx="9699">
                  <c:v>84.499468622414383</c:v>
                </c:pt>
                <c:pt idx="9700">
                  <c:v>84.49472863456144</c:v>
                </c:pt>
                <c:pt idx="9701">
                  <c:v>84.490805103946343</c:v>
                </c:pt>
                <c:pt idx="9702">
                  <c:v>84.487063008272983</c:v>
                </c:pt>
                <c:pt idx="9703">
                  <c:v>84.483207515761023</c:v>
                </c:pt>
                <c:pt idx="9704">
                  <c:v>84.478705661269132</c:v>
                </c:pt>
                <c:pt idx="9705">
                  <c:v>84.473920314680768</c:v>
                </c:pt>
                <c:pt idx="9706">
                  <c:v>84.469690612601482</c:v>
                </c:pt>
                <c:pt idx="9707">
                  <c:v>84.465687704199354</c:v>
                </c:pt>
                <c:pt idx="9708">
                  <c:v>84.461594078326371</c:v>
                </c:pt>
                <c:pt idx="9709">
                  <c:v>84.457999398543166</c:v>
                </c:pt>
                <c:pt idx="9710">
                  <c:v>84.453905772670183</c:v>
                </c:pt>
                <c:pt idx="9711">
                  <c:v>84.4497554483779</c:v>
                </c:pt>
                <c:pt idx="9712">
                  <c:v>84.445106177995839</c:v>
                </c:pt>
                <c:pt idx="9713">
                  <c:v>84.440853796548836</c:v>
                </c:pt>
                <c:pt idx="9714">
                  <c:v>84.436760170675853</c:v>
                </c:pt>
                <c:pt idx="9715">
                  <c:v>84.432723243222156</c:v>
                </c:pt>
                <c:pt idx="9716">
                  <c:v>84.428572918929873</c:v>
                </c:pt>
                <c:pt idx="9717">
                  <c:v>84.424025705702547</c:v>
                </c:pt>
                <c:pt idx="9718">
                  <c:v>84.419943419513416</c:v>
                </c:pt>
                <c:pt idx="9719">
                  <c:v>84.416450796884945</c:v>
                </c:pt>
                <c:pt idx="9720">
                  <c:v>84.412085018599342</c:v>
                </c:pt>
                <c:pt idx="9721">
                  <c:v>84.40784397683619</c:v>
                </c:pt>
                <c:pt idx="9722">
                  <c:v>84.403444179499033</c:v>
                </c:pt>
                <c:pt idx="9723">
                  <c:v>84.398930985323275</c:v>
                </c:pt>
                <c:pt idx="9724">
                  <c:v>84.394474489566818</c:v>
                </c:pt>
                <c:pt idx="9725">
                  <c:v>84.390335504958387</c:v>
                </c:pt>
                <c:pt idx="9726">
                  <c:v>84.387035656955504</c:v>
                </c:pt>
                <c:pt idx="9727">
                  <c:v>84.382737916773081</c:v>
                </c:pt>
                <c:pt idx="9728">
                  <c:v>84.378474195642212</c:v>
                </c:pt>
                <c:pt idx="9729">
                  <c:v>84.374233153879061</c:v>
                </c:pt>
                <c:pt idx="9730">
                  <c:v>84.369946753380475</c:v>
                </c:pt>
                <c:pt idx="9731">
                  <c:v>84.36551293699172</c:v>
                </c:pt>
                <c:pt idx="9732">
                  <c:v>84.361033761867546</c:v>
                </c:pt>
                <c:pt idx="9733">
                  <c:v>84.357110231252435</c:v>
                </c:pt>
                <c:pt idx="9734">
                  <c:v>84.353050624431035</c:v>
                </c:pt>
                <c:pt idx="9735">
                  <c:v>84.349331208125378</c:v>
                </c:pt>
                <c:pt idx="9736">
                  <c:v>84.344545861537028</c:v>
                </c:pt>
                <c:pt idx="9737">
                  <c:v>84.340803765863654</c:v>
                </c:pt>
                <c:pt idx="9738">
                  <c:v>84.33690291461626</c:v>
                </c:pt>
                <c:pt idx="9739">
                  <c:v>84.332911345897998</c:v>
                </c:pt>
                <c:pt idx="9740">
                  <c:v>84.32829609456752</c:v>
                </c:pt>
                <c:pt idx="9741">
                  <c:v>84.323816919443345</c:v>
                </c:pt>
                <c:pt idx="9742">
                  <c:v>84.320074823769971</c:v>
                </c:pt>
                <c:pt idx="9743">
                  <c:v>84.315788423271385</c:v>
                </c:pt>
                <c:pt idx="9744">
                  <c:v>84.311683457714551</c:v>
                </c:pt>
                <c:pt idx="9745">
                  <c:v>84.307941362041177</c:v>
                </c:pt>
                <c:pt idx="9746">
                  <c:v>84.303813717116611</c:v>
                </c:pt>
                <c:pt idx="9747">
                  <c:v>84.299640713456625</c:v>
                </c:pt>
                <c:pt idx="9748">
                  <c:v>84.295445030428908</c:v>
                </c:pt>
                <c:pt idx="9749">
                  <c:v>84.291215328349622</c:v>
                </c:pt>
                <c:pt idx="9750">
                  <c:v>84.286554718283696</c:v>
                </c:pt>
                <c:pt idx="9751">
                  <c:v>84.282336355888262</c:v>
                </c:pt>
                <c:pt idx="9752">
                  <c:v>84.277823161712519</c:v>
                </c:pt>
                <c:pt idx="9753">
                  <c:v>84.273922310465124</c:v>
                </c:pt>
                <c:pt idx="9754">
                  <c:v>84.270407008468922</c:v>
                </c:pt>
                <c:pt idx="9755">
                  <c:v>84.266608214376276</c:v>
                </c:pt>
                <c:pt idx="9756">
                  <c:v>84.26178884873633</c:v>
                </c:pt>
                <c:pt idx="9757">
                  <c:v>84.257389051399159</c:v>
                </c:pt>
                <c:pt idx="9758">
                  <c:v>84.253556238254916</c:v>
                </c:pt>
                <c:pt idx="9759">
                  <c:v>84.249610028272087</c:v>
                </c:pt>
                <c:pt idx="9760">
                  <c:v>84.245334967457381</c:v>
                </c:pt>
                <c:pt idx="9761">
                  <c:v>84.240583639920587</c:v>
                </c:pt>
                <c:pt idx="9762">
                  <c:v>84.236796185511793</c:v>
                </c:pt>
                <c:pt idx="9763">
                  <c:v>84.232657200903361</c:v>
                </c:pt>
                <c:pt idx="9764">
                  <c:v>84.228087308308318</c:v>
                </c:pt>
                <c:pt idx="9765">
                  <c:v>84.223936984016035</c:v>
                </c:pt>
                <c:pt idx="9766">
                  <c:v>84.219866037510769</c:v>
                </c:pt>
                <c:pt idx="9767">
                  <c:v>84.215874468792506</c:v>
                </c:pt>
                <c:pt idx="9768">
                  <c:v>84.211508690506918</c:v>
                </c:pt>
                <c:pt idx="9769">
                  <c:v>84.207449083685503</c:v>
                </c:pt>
                <c:pt idx="9770">
                  <c:v>84.203071965716049</c:v>
                </c:pt>
                <c:pt idx="9771">
                  <c:v>84.198388676282406</c:v>
                </c:pt>
                <c:pt idx="9772">
                  <c:v>84.194465145667309</c:v>
                </c:pt>
                <c:pt idx="9773">
                  <c:v>84.190700370626232</c:v>
                </c:pt>
                <c:pt idx="9774">
                  <c:v>84.185994401824871</c:v>
                </c:pt>
                <c:pt idx="9775">
                  <c:v>84.182070871209774</c:v>
                </c:pt>
                <c:pt idx="9776">
                  <c:v>84.177841169130474</c:v>
                </c:pt>
                <c:pt idx="9777">
                  <c:v>84.173577447999605</c:v>
                </c:pt>
                <c:pt idx="9778">
                  <c:v>84.169551860229774</c:v>
                </c:pt>
                <c:pt idx="9779">
                  <c:v>84.165469574040657</c:v>
                </c:pt>
                <c:pt idx="9780">
                  <c:v>84.161262551329074</c:v>
                </c:pt>
                <c:pt idx="9781">
                  <c:v>84.157282322294677</c:v>
                </c:pt>
                <c:pt idx="9782">
                  <c:v>84.153086639266974</c:v>
                </c:pt>
                <c:pt idx="9783">
                  <c:v>84.148528086355782</c:v>
                </c:pt>
                <c:pt idx="9784">
                  <c:v>84.143935514393007</c:v>
                </c:pt>
                <c:pt idx="9785">
                  <c:v>84.140567628286973</c:v>
                </c:pt>
                <c:pt idx="9786">
                  <c:v>84.136269888104536</c:v>
                </c:pt>
                <c:pt idx="9787">
                  <c:v>84.13134846530987</c:v>
                </c:pt>
                <c:pt idx="9788">
                  <c:v>84.127617709320361</c:v>
                </c:pt>
                <c:pt idx="9789">
                  <c:v>84.122537530951675</c:v>
                </c:pt>
                <c:pt idx="9790">
                  <c:v>84.118421225710961</c:v>
                </c:pt>
                <c:pt idx="9791">
                  <c:v>84.114236882367109</c:v>
                </c:pt>
                <c:pt idx="9792">
                  <c:v>84.110551485113035</c:v>
                </c:pt>
                <c:pt idx="9793">
                  <c:v>84.106593935446355</c:v>
                </c:pt>
                <c:pt idx="9794">
                  <c:v>84.102398252418638</c:v>
                </c:pt>
                <c:pt idx="9795">
                  <c:v>84.097930416978315</c:v>
                </c:pt>
                <c:pt idx="9796">
                  <c:v>84.093746073634463</c:v>
                </c:pt>
                <c:pt idx="9797">
                  <c:v>84.08943699376816</c:v>
                </c:pt>
                <c:pt idx="9798">
                  <c:v>84.084855761489251</c:v>
                </c:pt>
                <c:pt idx="9799">
                  <c:v>84.081090986448174</c:v>
                </c:pt>
                <c:pt idx="9800">
                  <c:v>84.077382909826369</c:v>
                </c:pt>
                <c:pt idx="9801">
                  <c:v>84.072813017231326</c:v>
                </c:pt>
                <c:pt idx="9802">
                  <c:v>84.068447238945737</c:v>
                </c:pt>
                <c:pt idx="9803">
                  <c:v>84.064126819395568</c:v>
                </c:pt>
                <c:pt idx="9804">
                  <c:v>84.059647644271394</c:v>
                </c:pt>
                <c:pt idx="9805">
                  <c:v>84.055225167566505</c:v>
                </c:pt>
                <c:pt idx="9806">
                  <c:v>84.051074843274236</c:v>
                </c:pt>
                <c:pt idx="9807">
                  <c:v>84.047151312659125</c:v>
                </c:pt>
                <c:pt idx="9808">
                  <c:v>84.041946397767987</c:v>
                </c:pt>
                <c:pt idx="9809">
                  <c:v>84.037195070231192</c:v>
                </c:pt>
                <c:pt idx="9810">
                  <c:v>84.032863310997172</c:v>
                </c:pt>
                <c:pt idx="9811">
                  <c:v>84.028758345440338</c:v>
                </c:pt>
                <c:pt idx="9812">
                  <c:v>84.024789456089792</c:v>
                </c:pt>
                <c:pt idx="9813">
                  <c:v>84.020752528636095</c:v>
                </c:pt>
                <c:pt idx="9814">
                  <c:v>84.016760959917846</c:v>
                </c:pt>
                <c:pt idx="9815">
                  <c:v>84.013699245276001</c:v>
                </c:pt>
                <c:pt idx="9816">
                  <c:v>84.008641746275032</c:v>
                </c:pt>
                <c:pt idx="9817">
                  <c:v>84.00429864735716</c:v>
                </c:pt>
                <c:pt idx="9818">
                  <c:v>84.000023586542426</c:v>
                </c:pt>
                <c:pt idx="9819">
                  <c:v>83.996156754346615</c:v>
                </c:pt>
                <c:pt idx="9820">
                  <c:v>83.991700258590157</c:v>
                </c:pt>
                <c:pt idx="9821">
                  <c:v>83.98750457556244</c:v>
                </c:pt>
                <c:pt idx="9822">
                  <c:v>83.982537794032325</c:v>
                </c:pt>
                <c:pt idx="9823">
                  <c:v>83.978500866578642</c:v>
                </c:pt>
                <c:pt idx="9824">
                  <c:v>83.973987672402885</c:v>
                </c:pt>
                <c:pt idx="9825">
                  <c:v>83.969644573485013</c:v>
                </c:pt>
                <c:pt idx="9826">
                  <c:v>83.965369512670279</c:v>
                </c:pt>
                <c:pt idx="9827">
                  <c:v>83.961536699526036</c:v>
                </c:pt>
                <c:pt idx="9828">
                  <c:v>83.957499772072353</c:v>
                </c:pt>
                <c:pt idx="9829">
                  <c:v>83.95346284461867</c:v>
                </c:pt>
                <c:pt idx="9830">
                  <c:v>83.949153764752367</c:v>
                </c:pt>
                <c:pt idx="9831">
                  <c:v>83.944844684886064</c:v>
                </c:pt>
                <c:pt idx="9832">
                  <c:v>83.940705700277647</c:v>
                </c:pt>
                <c:pt idx="9833">
                  <c:v>83.936203845785741</c:v>
                </c:pt>
                <c:pt idx="9834">
                  <c:v>83.931985483390307</c:v>
                </c:pt>
                <c:pt idx="9835">
                  <c:v>83.927778460678738</c:v>
                </c:pt>
                <c:pt idx="9836">
                  <c:v>83.923390003025432</c:v>
                </c:pt>
                <c:pt idx="9837">
                  <c:v>83.91887680884966</c:v>
                </c:pt>
                <c:pt idx="9838">
                  <c:v>83.915157392544032</c:v>
                </c:pt>
                <c:pt idx="9839">
                  <c:v>83.911755487386415</c:v>
                </c:pt>
                <c:pt idx="9840">
                  <c:v>83.907673201197284</c:v>
                </c:pt>
                <c:pt idx="9841">
                  <c:v>83.903023930815223</c:v>
                </c:pt>
                <c:pt idx="9842">
                  <c:v>83.898215904859143</c:v>
                </c:pt>
                <c:pt idx="9843">
                  <c:v>83.893816107521985</c:v>
                </c:pt>
                <c:pt idx="9844">
                  <c:v>83.88963176417812</c:v>
                </c:pt>
                <c:pt idx="9845">
                  <c:v>83.885583497040557</c:v>
                </c:pt>
                <c:pt idx="9846">
                  <c:v>83.881047623497096</c:v>
                </c:pt>
                <c:pt idx="9847">
                  <c:v>83.876942657940248</c:v>
                </c:pt>
                <c:pt idx="9848">
                  <c:v>83.871919177990847</c:v>
                </c:pt>
                <c:pt idx="9849">
                  <c:v>83.867553399705258</c:v>
                </c:pt>
                <c:pt idx="9850">
                  <c:v>83.863164942051938</c:v>
                </c:pt>
                <c:pt idx="9851">
                  <c:v>83.858436293882875</c:v>
                </c:pt>
                <c:pt idx="9852">
                  <c:v>83.853889080655534</c:v>
                </c:pt>
                <c:pt idx="9853">
                  <c:v>83.849954210356586</c:v>
                </c:pt>
                <c:pt idx="9854">
                  <c:v>83.846008000373757</c:v>
                </c:pt>
                <c:pt idx="9855">
                  <c:v>83.841948393552343</c:v>
                </c:pt>
                <c:pt idx="9856">
                  <c:v>83.837446539060451</c:v>
                </c:pt>
                <c:pt idx="9857">
                  <c:v>83.833318894135886</c:v>
                </c:pt>
                <c:pt idx="9858">
                  <c:v>83.829678855617246</c:v>
                </c:pt>
                <c:pt idx="9859">
                  <c:v>83.82512030270604</c:v>
                </c:pt>
                <c:pt idx="9860">
                  <c:v>83.821208111774808</c:v>
                </c:pt>
                <c:pt idx="9861">
                  <c:v>83.816638219179765</c:v>
                </c:pt>
                <c:pt idx="9862">
                  <c:v>83.812011628165422</c:v>
                </c:pt>
                <c:pt idx="9863">
                  <c:v>83.808065418182593</c:v>
                </c:pt>
                <c:pt idx="9864">
                  <c:v>83.804391360612371</c:v>
                </c:pt>
                <c:pt idx="9865">
                  <c:v>83.800138979165368</c:v>
                </c:pt>
                <c:pt idx="9866">
                  <c:v>83.796442242227428</c:v>
                </c:pt>
                <c:pt idx="9867">
                  <c:v>83.791861009948533</c:v>
                </c:pt>
                <c:pt idx="9868">
                  <c:v>83.787200399882607</c:v>
                </c:pt>
                <c:pt idx="9869">
                  <c:v>83.782653186655281</c:v>
                </c:pt>
                <c:pt idx="9870">
                  <c:v>83.778174011531092</c:v>
                </c:pt>
                <c:pt idx="9871">
                  <c:v>83.773683496723052</c:v>
                </c:pt>
                <c:pt idx="9872">
                  <c:v>83.769533172430783</c:v>
                </c:pt>
                <c:pt idx="9873">
                  <c:v>83.765348829086932</c:v>
                </c:pt>
                <c:pt idx="9874">
                  <c:v>83.760461425343834</c:v>
                </c:pt>
                <c:pt idx="9875">
                  <c:v>83.755823494645625</c:v>
                </c:pt>
                <c:pt idx="9876">
                  <c:v>83.751639151301774</c:v>
                </c:pt>
                <c:pt idx="9877">
                  <c:v>83.747284712700036</c:v>
                </c:pt>
                <c:pt idx="9878">
                  <c:v>83.743179747143188</c:v>
                </c:pt>
                <c:pt idx="9879">
                  <c:v>83.739800521353303</c:v>
                </c:pt>
                <c:pt idx="9880">
                  <c:v>83.735480101803134</c:v>
                </c:pt>
                <c:pt idx="9881">
                  <c:v>83.731409155297882</c:v>
                </c:pt>
                <c:pt idx="9882">
                  <c:v>83.72757634215364</c:v>
                </c:pt>
                <c:pt idx="9883">
                  <c:v>83.722915732087728</c:v>
                </c:pt>
                <c:pt idx="9884">
                  <c:v>83.718538614118273</c:v>
                </c:pt>
                <c:pt idx="9885">
                  <c:v>83.713662550059027</c:v>
                </c:pt>
                <c:pt idx="9886">
                  <c:v>83.709512225766758</c:v>
                </c:pt>
                <c:pt idx="9887">
                  <c:v>83.704511425185075</c:v>
                </c:pt>
                <c:pt idx="9888">
                  <c:v>83.700202345318772</c:v>
                </c:pt>
                <c:pt idx="9889">
                  <c:v>83.696120059129655</c:v>
                </c:pt>
                <c:pt idx="9890">
                  <c:v>83.692241887249992</c:v>
                </c:pt>
                <c:pt idx="9891">
                  <c:v>83.688136921693129</c:v>
                </c:pt>
                <c:pt idx="9892">
                  <c:v>83.684145352974866</c:v>
                </c:pt>
                <c:pt idx="9893">
                  <c:v>83.679961009631015</c:v>
                </c:pt>
                <c:pt idx="9894">
                  <c:v>83.674914850313911</c:v>
                </c:pt>
                <c:pt idx="9895">
                  <c:v>83.670583091079891</c:v>
                </c:pt>
                <c:pt idx="9896">
                  <c:v>83.666534823942328</c:v>
                </c:pt>
                <c:pt idx="9897">
                  <c:v>83.662282442495325</c:v>
                </c:pt>
                <c:pt idx="9898">
                  <c:v>83.658132118203056</c:v>
                </c:pt>
                <c:pt idx="9899">
                  <c:v>83.65352820655643</c:v>
                </c:pt>
                <c:pt idx="9900">
                  <c:v>83.648799558387338</c:v>
                </c:pt>
                <c:pt idx="9901">
                  <c:v>83.644694592830504</c:v>
                </c:pt>
                <c:pt idx="9902">
                  <c:v>83.640498909802801</c:v>
                </c:pt>
                <c:pt idx="9903">
                  <c:v>83.636291887091218</c:v>
                </c:pt>
                <c:pt idx="9904">
                  <c:v>83.632220940585952</c:v>
                </c:pt>
                <c:pt idx="9905">
                  <c:v>83.627220140004283</c:v>
                </c:pt>
                <c:pt idx="9906">
                  <c:v>83.622706945828511</c:v>
                </c:pt>
                <c:pt idx="9907">
                  <c:v>83.619305040670909</c:v>
                </c:pt>
                <c:pt idx="9908">
                  <c:v>83.614519694082546</c:v>
                </c:pt>
                <c:pt idx="9909">
                  <c:v>83.609813725281185</c:v>
                </c:pt>
                <c:pt idx="9910">
                  <c:v>83.605663400988902</c:v>
                </c:pt>
                <c:pt idx="9911">
                  <c:v>83.60178522910924</c:v>
                </c:pt>
                <c:pt idx="9912">
                  <c:v>83.597396771455934</c:v>
                </c:pt>
                <c:pt idx="9913">
                  <c:v>83.593269126531368</c:v>
                </c:pt>
                <c:pt idx="9914">
                  <c:v>83.589050764135948</c:v>
                </c:pt>
                <c:pt idx="9915">
                  <c:v>83.585093214469268</c:v>
                </c:pt>
                <c:pt idx="9916">
                  <c:v>83.580387245667893</c:v>
                </c:pt>
                <c:pt idx="9917">
                  <c:v>83.575964768963004</c:v>
                </c:pt>
                <c:pt idx="9918">
                  <c:v>83.572370089179799</c:v>
                </c:pt>
                <c:pt idx="9919">
                  <c:v>83.567981631526493</c:v>
                </c:pt>
                <c:pt idx="9920">
                  <c:v>83.563309681776715</c:v>
                </c:pt>
                <c:pt idx="9921">
                  <c:v>83.558433617717483</c:v>
                </c:pt>
                <c:pt idx="9922">
                  <c:v>83.5542832934252</c:v>
                </c:pt>
                <c:pt idx="9923">
                  <c:v>83.550303064390803</c:v>
                </c:pt>
                <c:pt idx="9924">
                  <c:v>83.5460506829438</c:v>
                </c:pt>
                <c:pt idx="9925">
                  <c:v>83.541605526871194</c:v>
                </c:pt>
                <c:pt idx="9926">
                  <c:v>83.537160370798588</c:v>
                </c:pt>
                <c:pt idx="9927">
                  <c:v>83.532987367138603</c:v>
                </c:pt>
                <c:pt idx="9928">
                  <c:v>83.528961779368757</c:v>
                </c:pt>
                <c:pt idx="9929">
                  <c:v>83.524267150251262</c:v>
                </c:pt>
                <c:pt idx="9930">
                  <c:v>83.520400318055437</c:v>
                </c:pt>
                <c:pt idx="9931">
                  <c:v>83.51563765083479</c:v>
                </c:pt>
                <c:pt idx="9932">
                  <c:v>83.51168010116811</c:v>
                </c:pt>
                <c:pt idx="9933">
                  <c:v>83.507473078456556</c:v>
                </c:pt>
                <c:pt idx="9934">
                  <c:v>83.503175338274104</c:v>
                </c:pt>
                <c:pt idx="9935">
                  <c:v>83.499195109239707</c:v>
                </c:pt>
                <c:pt idx="9936">
                  <c:v>83.494727273799384</c:v>
                </c:pt>
                <c:pt idx="9937">
                  <c:v>83.490803743184287</c:v>
                </c:pt>
                <c:pt idx="9938">
                  <c:v>83.486041075963641</c:v>
                </c:pt>
                <c:pt idx="9939">
                  <c:v>83.481437164317001</c:v>
                </c:pt>
                <c:pt idx="9940">
                  <c:v>83.47721880192158</c:v>
                </c:pt>
                <c:pt idx="9941">
                  <c:v>83.472784985532826</c:v>
                </c:pt>
                <c:pt idx="9942">
                  <c:v>83.468147054834631</c:v>
                </c:pt>
                <c:pt idx="9943">
                  <c:v>83.463384387613985</c:v>
                </c:pt>
                <c:pt idx="9944">
                  <c:v>83.459120666483116</c:v>
                </c:pt>
                <c:pt idx="9945">
                  <c:v>83.454788907249096</c:v>
                </c:pt>
                <c:pt idx="9946">
                  <c:v>83.450332411492639</c:v>
                </c:pt>
                <c:pt idx="9947">
                  <c:v>83.446306823722807</c:v>
                </c:pt>
                <c:pt idx="9948">
                  <c:v>83.442156499430524</c:v>
                </c:pt>
                <c:pt idx="9949">
                  <c:v>83.438210289447696</c:v>
                </c:pt>
                <c:pt idx="9950">
                  <c:v>83.433549679381784</c:v>
                </c:pt>
                <c:pt idx="9951">
                  <c:v>83.429342656670201</c:v>
                </c:pt>
                <c:pt idx="9952">
                  <c:v>83.424795443442861</c:v>
                </c:pt>
                <c:pt idx="9953">
                  <c:v>83.420395646105689</c:v>
                </c:pt>
                <c:pt idx="9954">
                  <c:v>83.416506134542175</c:v>
                </c:pt>
                <c:pt idx="9955">
                  <c:v>83.41228777214674</c:v>
                </c:pt>
                <c:pt idx="9956">
                  <c:v>83.40716223504262</c:v>
                </c:pt>
                <c:pt idx="9957">
                  <c:v>83.402354209086539</c:v>
                </c:pt>
                <c:pt idx="9958">
                  <c:v>83.397704938704464</c:v>
                </c:pt>
                <c:pt idx="9959">
                  <c:v>83.393305141367307</c:v>
                </c:pt>
                <c:pt idx="9960">
                  <c:v>83.388531134462795</c:v>
                </c:pt>
                <c:pt idx="9961">
                  <c:v>83.38477769910557</c:v>
                </c:pt>
                <c:pt idx="9962">
                  <c:v>83.380808809755038</c:v>
                </c:pt>
                <c:pt idx="9963">
                  <c:v>83.376340974314715</c:v>
                </c:pt>
                <c:pt idx="9964">
                  <c:v>83.372485481802755</c:v>
                </c:pt>
                <c:pt idx="9965">
                  <c:v>83.367870230472263</c:v>
                </c:pt>
                <c:pt idx="9966">
                  <c:v>83.3631415823032</c:v>
                </c:pt>
                <c:pt idx="9967">
                  <c:v>83.359150013584937</c:v>
                </c:pt>
                <c:pt idx="9968">
                  <c:v>83.35506772739582</c:v>
                </c:pt>
                <c:pt idx="9969">
                  <c:v>83.349851472820816</c:v>
                </c:pt>
                <c:pt idx="9970">
                  <c:v>83.345542392954513</c:v>
                </c:pt>
                <c:pt idx="9971">
                  <c:v>83.341346709926796</c:v>
                </c:pt>
                <c:pt idx="9972">
                  <c:v>83.337672652356588</c:v>
                </c:pt>
                <c:pt idx="9973">
                  <c:v>83.334043953521814</c:v>
                </c:pt>
                <c:pt idx="9974">
                  <c:v>83.329542099029908</c:v>
                </c:pt>
                <c:pt idx="9975">
                  <c:v>83.325731965253397</c:v>
                </c:pt>
                <c:pt idx="9976">
                  <c:v>83.320685805936279</c:v>
                </c:pt>
                <c:pt idx="9977">
                  <c:v>83.315571608516009</c:v>
                </c:pt>
                <c:pt idx="9978">
                  <c:v>83.311069754024118</c:v>
                </c:pt>
                <c:pt idx="9979">
                  <c:v>83.307089524989721</c:v>
                </c:pt>
                <c:pt idx="9980">
                  <c:v>83.302814464174986</c:v>
                </c:pt>
                <c:pt idx="9981">
                  <c:v>83.298777536721289</c:v>
                </c:pt>
                <c:pt idx="9982">
                  <c:v>83.294717929899889</c:v>
                </c:pt>
                <c:pt idx="9983">
                  <c:v>83.290476888136737</c:v>
                </c:pt>
                <c:pt idx="9984">
                  <c:v>83.286145128902717</c:v>
                </c:pt>
                <c:pt idx="9985">
                  <c:v>83.280611363179673</c:v>
                </c:pt>
                <c:pt idx="9986">
                  <c:v>83.276007451533047</c:v>
                </c:pt>
                <c:pt idx="9987">
                  <c:v>83.27208392091795</c:v>
                </c:pt>
                <c:pt idx="9988">
                  <c:v>83.268353164928442</c:v>
                </c:pt>
                <c:pt idx="9989">
                  <c:v>83.264509012100348</c:v>
                </c:pt>
                <c:pt idx="9990">
                  <c:v>83.260404046543513</c:v>
                </c:pt>
                <c:pt idx="9991">
                  <c:v>83.255357887226396</c:v>
                </c:pt>
                <c:pt idx="9992">
                  <c:v>83.251060147043944</c:v>
                </c:pt>
                <c:pt idx="9993">
                  <c:v>83.246150063933143</c:v>
                </c:pt>
                <c:pt idx="9994">
                  <c:v>83.242192514266449</c:v>
                </c:pt>
                <c:pt idx="9995">
                  <c:v>83.238087548709601</c:v>
                </c:pt>
                <c:pt idx="9996">
                  <c:v>83.23339291959212</c:v>
                </c:pt>
                <c:pt idx="9997">
                  <c:v>83.229015801622666</c:v>
                </c:pt>
                <c:pt idx="9998">
                  <c:v>83.224173756615002</c:v>
                </c:pt>
                <c:pt idx="9999">
                  <c:v>83.220000752955002</c:v>
                </c:pt>
                <c:pt idx="10000">
                  <c:v>83.215997844552888</c:v>
                </c:pt>
                <c:pt idx="10001">
                  <c:v>83.211144459861373</c:v>
                </c:pt>
                <c:pt idx="10002">
                  <c:v>83.207288967349427</c:v>
                </c:pt>
                <c:pt idx="10003">
                  <c:v>83.203184001792579</c:v>
                </c:pt>
                <c:pt idx="10004">
                  <c:v>83.19860276951367</c:v>
                </c:pt>
                <c:pt idx="10005">
                  <c:v>83.194520483324538</c:v>
                </c:pt>
                <c:pt idx="10006">
                  <c:v>83.190290781245253</c:v>
                </c:pt>
                <c:pt idx="10007">
                  <c:v>83.185426056869872</c:v>
                </c:pt>
                <c:pt idx="10008">
                  <c:v>83.180912862694129</c:v>
                </c:pt>
                <c:pt idx="10009">
                  <c:v>83.176240912944337</c:v>
                </c:pt>
                <c:pt idx="10010">
                  <c:v>83.172226664858357</c:v>
                </c:pt>
                <c:pt idx="10011">
                  <c:v>83.168325813610977</c:v>
                </c:pt>
                <c:pt idx="10012">
                  <c:v>83.164073432163974</c:v>
                </c:pt>
                <c:pt idx="10013">
                  <c:v>83.159889088820123</c:v>
                </c:pt>
                <c:pt idx="10014">
                  <c:v>83.155874840734128</c:v>
                </c:pt>
                <c:pt idx="10015">
                  <c:v>83.150669925843005</c:v>
                </c:pt>
                <c:pt idx="10016">
                  <c:v>83.14619075071883</c:v>
                </c:pt>
                <c:pt idx="10017">
                  <c:v>83.141530140652904</c:v>
                </c:pt>
                <c:pt idx="10018">
                  <c:v>83.137062305212567</c:v>
                </c:pt>
                <c:pt idx="10019">
                  <c:v>83.132537771352972</c:v>
                </c:pt>
                <c:pt idx="10020">
                  <c:v>83.128523523266978</c:v>
                </c:pt>
                <c:pt idx="10021">
                  <c:v>83.123885592568783</c:v>
                </c:pt>
                <c:pt idx="10022">
                  <c:v>83.119803306379652</c:v>
                </c:pt>
                <c:pt idx="10023">
                  <c:v>83.115426188410211</c:v>
                </c:pt>
                <c:pt idx="10024">
                  <c:v>83.110584143402548</c:v>
                </c:pt>
                <c:pt idx="10025">
                  <c:v>83.105980231755922</c:v>
                </c:pt>
                <c:pt idx="10026">
                  <c:v>83.101807228095922</c:v>
                </c:pt>
                <c:pt idx="10027">
                  <c:v>83.097690922855222</c:v>
                </c:pt>
                <c:pt idx="10028">
                  <c:v>83.093801411291693</c:v>
                </c:pt>
                <c:pt idx="10029">
                  <c:v>83.089594388580124</c:v>
                </c:pt>
                <c:pt idx="10030">
                  <c:v>83.08516057219137</c:v>
                </c:pt>
                <c:pt idx="10031">
                  <c:v>83.080227809712852</c:v>
                </c:pt>
                <c:pt idx="10032">
                  <c:v>83.075079593241014</c:v>
                </c:pt>
                <c:pt idx="10033">
                  <c:v>83.070793192742414</c:v>
                </c:pt>
                <c:pt idx="10034">
                  <c:v>83.066835643075748</c:v>
                </c:pt>
                <c:pt idx="10035">
                  <c:v>83.062503883841714</c:v>
                </c:pt>
                <c:pt idx="10036">
                  <c:v>83.058671070697471</c:v>
                </c:pt>
                <c:pt idx="10037">
                  <c:v>83.054498067037485</c:v>
                </c:pt>
                <c:pt idx="10038">
                  <c:v>83.049474587088085</c:v>
                </c:pt>
                <c:pt idx="10039">
                  <c:v>83.045063450067062</c:v>
                </c:pt>
                <c:pt idx="10040">
                  <c:v>83.040414179685001</c:v>
                </c:pt>
                <c:pt idx="10041">
                  <c:v>83.036252515708867</c:v>
                </c:pt>
                <c:pt idx="10042">
                  <c:v>83.031263054811049</c:v>
                </c:pt>
                <c:pt idx="10043">
                  <c:v>83.02678387968686</c:v>
                </c:pt>
                <c:pt idx="10044">
                  <c:v>83.022202647407966</c:v>
                </c:pt>
                <c:pt idx="10045">
                  <c:v>83.017508018290457</c:v>
                </c:pt>
                <c:pt idx="10046">
                  <c:v>83.013459751152908</c:v>
                </c:pt>
                <c:pt idx="10047">
                  <c:v>83.009320766544477</c:v>
                </c:pt>
                <c:pt idx="10048">
                  <c:v>83.004682835846282</c:v>
                </c:pt>
                <c:pt idx="10049">
                  <c:v>82.999999546412653</c:v>
                </c:pt>
                <c:pt idx="10050">
                  <c:v>82.995713145914067</c:v>
                </c:pt>
                <c:pt idx="10051">
                  <c:v>82.990927799325704</c:v>
                </c:pt>
                <c:pt idx="10052">
                  <c:v>82.986913551239709</c:v>
                </c:pt>
                <c:pt idx="10053">
                  <c:v>82.982672509476572</c:v>
                </c:pt>
                <c:pt idx="10054">
                  <c:v>82.978023239094512</c:v>
                </c:pt>
                <c:pt idx="10055">
                  <c:v>82.973872914802229</c:v>
                </c:pt>
                <c:pt idx="10056">
                  <c:v>82.968951492007577</c:v>
                </c:pt>
                <c:pt idx="10057">
                  <c:v>82.964846526450714</c:v>
                </c:pt>
                <c:pt idx="10058">
                  <c:v>82.959993141759199</c:v>
                </c:pt>
                <c:pt idx="10059">
                  <c:v>82.956024252408668</c:v>
                </c:pt>
                <c:pt idx="10060">
                  <c:v>82.951579096336062</c:v>
                </c:pt>
                <c:pt idx="10061">
                  <c:v>82.947519489514647</c:v>
                </c:pt>
                <c:pt idx="10062">
                  <c:v>82.942836200081004</c:v>
                </c:pt>
                <c:pt idx="10063">
                  <c:v>82.938084872544209</c:v>
                </c:pt>
                <c:pt idx="10064">
                  <c:v>82.933288186272009</c:v>
                </c:pt>
                <c:pt idx="10065">
                  <c:v>82.929058484192709</c:v>
                </c:pt>
                <c:pt idx="10066">
                  <c:v>82.925429785357935</c:v>
                </c:pt>
                <c:pt idx="10067">
                  <c:v>82.921608311897558</c:v>
                </c:pt>
                <c:pt idx="10068">
                  <c:v>82.916675549419011</c:v>
                </c:pt>
                <c:pt idx="10069">
                  <c:v>82.912241733030285</c:v>
                </c:pt>
                <c:pt idx="10070">
                  <c:v>82.906923421300547</c:v>
                </c:pt>
                <c:pt idx="10071">
                  <c:v>82.90241022712479</c:v>
                </c:pt>
                <c:pt idx="10072">
                  <c:v>82.898441337774258</c:v>
                </c:pt>
                <c:pt idx="10073">
                  <c:v>82.894721921468602</c:v>
                </c:pt>
                <c:pt idx="10074">
                  <c:v>82.890458200337733</c:v>
                </c:pt>
                <c:pt idx="10075">
                  <c:v>82.885899647426541</c:v>
                </c:pt>
                <c:pt idx="10076">
                  <c:v>82.882180231120913</c:v>
                </c:pt>
                <c:pt idx="10077">
                  <c:v>82.877655697261289</c:v>
                </c:pt>
                <c:pt idx="10078">
                  <c:v>82.873845563484778</c:v>
                </c:pt>
                <c:pt idx="10079">
                  <c:v>82.869570502670044</c:v>
                </c:pt>
                <c:pt idx="10080">
                  <c:v>82.864966591023418</c:v>
                </c:pt>
                <c:pt idx="10081">
                  <c:v>82.860317320641357</c:v>
                </c:pt>
                <c:pt idx="10082">
                  <c:v>82.85554331373686</c:v>
                </c:pt>
                <c:pt idx="10083">
                  <c:v>82.851132176715822</c:v>
                </c:pt>
                <c:pt idx="10084">
                  <c:v>82.846709700010933</c:v>
                </c:pt>
                <c:pt idx="10085">
                  <c:v>82.842151147099727</c:v>
                </c:pt>
                <c:pt idx="10086">
                  <c:v>82.837660632291701</c:v>
                </c:pt>
                <c:pt idx="10087">
                  <c:v>82.833124758748227</c:v>
                </c:pt>
                <c:pt idx="10088">
                  <c:v>82.829201228133115</c:v>
                </c:pt>
                <c:pt idx="10089">
                  <c:v>82.824415881544752</c:v>
                </c:pt>
                <c:pt idx="10090">
                  <c:v>82.820344935039486</c:v>
                </c:pt>
                <c:pt idx="10091">
                  <c:v>82.81574102339286</c:v>
                </c:pt>
                <c:pt idx="10092">
                  <c:v>82.8119422293002</c:v>
                </c:pt>
                <c:pt idx="10093">
                  <c:v>82.806725974725197</c:v>
                </c:pt>
                <c:pt idx="10094">
                  <c:v>82.801713834459662</c:v>
                </c:pt>
                <c:pt idx="10095">
                  <c:v>82.797404754593359</c:v>
                </c:pt>
                <c:pt idx="10096">
                  <c:v>82.793231750933359</c:v>
                </c:pt>
                <c:pt idx="10097">
                  <c:v>82.789364918737562</c:v>
                </c:pt>
                <c:pt idx="10098">
                  <c:v>82.784670289620053</c:v>
                </c:pt>
                <c:pt idx="10099">
                  <c:v>82.78041790817305</c:v>
                </c:pt>
                <c:pt idx="10100">
                  <c:v>82.775927393365009</c:v>
                </c:pt>
                <c:pt idx="10101">
                  <c:v>82.7713461610861</c:v>
                </c:pt>
                <c:pt idx="10102">
                  <c:v>82.766356700188283</c:v>
                </c:pt>
                <c:pt idx="10103">
                  <c:v>82.761208483716445</c:v>
                </c:pt>
                <c:pt idx="10104">
                  <c:v>82.757171556262747</c:v>
                </c:pt>
                <c:pt idx="10105">
                  <c:v>82.75319132722835</c:v>
                </c:pt>
                <c:pt idx="10106">
                  <c:v>82.749211098193953</c:v>
                </c:pt>
                <c:pt idx="10107">
                  <c:v>82.744788621489064</c:v>
                </c:pt>
                <c:pt idx="10108">
                  <c:v>82.740071313003853</c:v>
                </c:pt>
                <c:pt idx="10109">
                  <c:v>82.735716874402115</c:v>
                </c:pt>
                <c:pt idx="10110">
                  <c:v>82.731112962755475</c:v>
                </c:pt>
                <c:pt idx="10111">
                  <c:v>82.727007997198641</c:v>
                </c:pt>
                <c:pt idx="10112">
                  <c:v>82.72204121566854</c:v>
                </c:pt>
                <c:pt idx="10113">
                  <c:v>82.717664097699085</c:v>
                </c:pt>
                <c:pt idx="10114">
                  <c:v>82.71353645277452</c:v>
                </c:pt>
                <c:pt idx="10115">
                  <c:v>82.708898522076325</c:v>
                </c:pt>
                <c:pt idx="10116">
                  <c:v>82.704510064423019</c:v>
                </c:pt>
                <c:pt idx="10117">
                  <c:v>82.700813327485079</c:v>
                </c:pt>
                <c:pt idx="10118">
                  <c:v>82.696935155605416</c:v>
                </c:pt>
                <c:pt idx="10119">
                  <c:v>82.692626075739113</c:v>
                </c:pt>
                <c:pt idx="10120">
                  <c:v>82.687840729150736</c:v>
                </c:pt>
                <c:pt idx="10121">
                  <c:v>82.682783230149766</c:v>
                </c:pt>
                <c:pt idx="10122">
                  <c:v>82.678406112180312</c:v>
                </c:pt>
                <c:pt idx="10123">
                  <c:v>82.674142391049458</c:v>
                </c:pt>
                <c:pt idx="10124">
                  <c:v>82.670173501698912</c:v>
                </c:pt>
                <c:pt idx="10125">
                  <c:v>82.666193272664515</c:v>
                </c:pt>
                <c:pt idx="10126">
                  <c:v>82.661668738804892</c:v>
                </c:pt>
                <c:pt idx="10127">
                  <c:v>82.656577220752354</c:v>
                </c:pt>
                <c:pt idx="10128">
                  <c:v>82.651757855112407</c:v>
                </c:pt>
                <c:pt idx="10129">
                  <c:v>82.646394184647249</c:v>
                </c:pt>
                <c:pt idx="10130">
                  <c:v>82.641790273000609</c:v>
                </c:pt>
                <c:pt idx="10131">
                  <c:v>82.637447174082752</c:v>
                </c:pt>
                <c:pt idx="10132">
                  <c:v>82.632605129075088</c:v>
                </c:pt>
                <c:pt idx="10133">
                  <c:v>82.628216671421768</c:v>
                </c:pt>
                <c:pt idx="10134">
                  <c:v>82.625007540889754</c:v>
                </c:pt>
                <c:pt idx="10135">
                  <c:v>82.62111802932624</c:v>
                </c:pt>
                <c:pt idx="10136">
                  <c:v>82.61926966085727</c:v>
                </c:pt>
                <c:pt idx="10137">
                  <c:v>82.609506193054941</c:v>
                </c:pt>
                <c:pt idx="10138">
                  <c:v>82.607158878496207</c:v>
                </c:pt>
                <c:pt idx="10139">
                  <c:v>82.602282814436961</c:v>
                </c:pt>
                <c:pt idx="10140">
                  <c:v>82.598019093306092</c:v>
                </c:pt>
                <c:pt idx="10141">
                  <c:v>82.593505899130335</c:v>
                </c:pt>
                <c:pt idx="10142">
                  <c:v>82.589140120844746</c:v>
                </c:pt>
                <c:pt idx="10143">
                  <c:v>82.585307307700504</c:v>
                </c:pt>
                <c:pt idx="10144">
                  <c:v>82.580760094473177</c:v>
                </c:pt>
                <c:pt idx="10145">
                  <c:v>82.575986087568666</c:v>
                </c:pt>
                <c:pt idx="10146">
                  <c:v>82.572209972843723</c:v>
                </c:pt>
                <c:pt idx="10147">
                  <c:v>82.567674099300248</c:v>
                </c:pt>
                <c:pt idx="10148">
                  <c:v>82.563682530582</c:v>
                </c:pt>
                <c:pt idx="10149">
                  <c:v>82.558908523677488</c:v>
                </c:pt>
                <c:pt idx="10150">
                  <c:v>82.554304612030862</c:v>
                </c:pt>
                <c:pt idx="10151">
                  <c:v>82.54921309397831</c:v>
                </c:pt>
                <c:pt idx="10152">
                  <c:v>82.545006071266741</c:v>
                </c:pt>
                <c:pt idx="10153">
                  <c:v>82.540946464445327</c:v>
                </c:pt>
                <c:pt idx="10154">
                  <c:v>82.536138438489232</c:v>
                </c:pt>
                <c:pt idx="10155">
                  <c:v>82.531829358622943</c:v>
                </c:pt>
                <c:pt idx="10156">
                  <c:v>82.527134729505448</c:v>
                </c:pt>
                <c:pt idx="10157">
                  <c:v>82.522304024181651</c:v>
                </c:pt>
                <c:pt idx="10158">
                  <c:v>82.517881547476762</c:v>
                </c:pt>
                <c:pt idx="10159">
                  <c:v>82.513719883500613</c:v>
                </c:pt>
                <c:pt idx="10160">
                  <c:v>82.508741762286661</c:v>
                </c:pt>
                <c:pt idx="10161">
                  <c:v>82.503843018859712</c:v>
                </c:pt>
                <c:pt idx="10162">
                  <c:v>82.499953507296183</c:v>
                </c:pt>
                <c:pt idx="10163">
                  <c:v>82.496200071938958</c:v>
                </c:pt>
                <c:pt idx="10164">
                  <c:v>82.491550801556883</c:v>
                </c:pt>
                <c:pt idx="10165">
                  <c:v>82.48713966453586</c:v>
                </c:pt>
                <c:pt idx="10166">
                  <c:v>82.481798673438419</c:v>
                </c:pt>
                <c:pt idx="10167">
                  <c:v>82.477841123771739</c:v>
                </c:pt>
                <c:pt idx="10168">
                  <c:v>82.473702139163322</c:v>
                </c:pt>
                <c:pt idx="10169">
                  <c:v>82.468689998897787</c:v>
                </c:pt>
                <c:pt idx="10170">
                  <c:v>82.464018049147995</c:v>
                </c:pt>
                <c:pt idx="10171">
                  <c:v>82.459459496236803</c:v>
                </c:pt>
                <c:pt idx="10172">
                  <c:v>82.455479267202421</c:v>
                </c:pt>
                <c:pt idx="10173">
                  <c:v>82.451113488916818</c:v>
                </c:pt>
                <c:pt idx="10174">
                  <c:v>82.446192066122151</c:v>
                </c:pt>
                <c:pt idx="10175">
                  <c:v>82.441270643327485</c:v>
                </c:pt>
                <c:pt idx="10176">
                  <c:v>82.43673476978401</c:v>
                </c:pt>
                <c:pt idx="10177">
                  <c:v>82.432516407388562</c:v>
                </c:pt>
                <c:pt idx="10178">
                  <c:v>82.428343403728576</c:v>
                </c:pt>
                <c:pt idx="10179">
                  <c:v>82.423966285759121</c:v>
                </c:pt>
                <c:pt idx="10180">
                  <c:v>82.419339694744778</c:v>
                </c:pt>
                <c:pt idx="10181">
                  <c:v>82.414497649737115</c:v>
                </c:pt>
                <c:pt idx="10182">
                  <c:v>82.410029814296792</c:v>
                </c:pt>
                <c:pt idx="10183">
                  <c:v>82.406083604313977</c:v>
                </c:pt>
                <c:pt idx="10184">
                  <c:v>82.401842562550826</c:v>
                </c:pt>
                <c:pt idx="10185">
                  <c:v>82.397635539839271</c:v>
                </c:pt>
                <c:pt idx="10186">
                  <c:v>82.392997609141062</c:v>
                </c:pt>
                <c:pt idx="10187">
                  <c:v>82.388348338758988</c:v>
                </c:pt>
                <c:pt idx="10188">
                  <c:v>82.383823804899379</c:v>
                </c:pt>
                <c:pt idx="10189">
                  <c:v>82.379310610723621</c:v>
                </c:pt>
                <c:pt idx="10190">
                  <c:v>82.374377848245089</c:v>
                </c:pt>
                <c:pt idx="10191">
                  <c:v>82.370340920791392</c:v>
                </c:pt>
                <c:pt idx="10192">
                  <c:v>82.366133898079823</c:v>
                </c:pt>
                <c:pt idx="10193">
                  <c:v>82.362425821458046</c:v>
                </c:pt>
                <c:pt idx="10194">
                  <c:v>82.357844589179123</c:v>
                </c:pt>
                <c:pt idx="10195">
                  <c:v>82.353297375951797</c:v>
                </c:pt>
                <c:pt idx="10196">
                  <c:v>82.34884088019534</c:v>
                </c:pt>
                <c:pt idx="10197">
                  <c:v>82.343613285936485</c:v>
                </c:pt>
                <c:pt idx="10198">
                  <c:v>82.339372244173319</c:v>
                </c:pt>
                <c:pt idx="10199">
                  <c:v>82.334927088100727</c:v>
                </c:pt>
                <c:pt idx="10200">
                  <c:v>82.33031183677025</c:v>
                </c:pt>
                <c:pt idx="10201">
                  <c:v>82.325685245755892</c:v>
                </c:pt>
                <c:pt idx="10202">
                  <c:v>82.321568940515192</c:v>
                </c:pt>
                <c:pt idx="10203">
                  <c:v>82.317316559068189</c:v>
                </c:pt>
                <c:pt idx="10204">
                  <c:v>82.312928101414869</c:v>
                </c:pt>
                <c:pt idx="10205">
                  <c:v>82.308176773878088</c:v>
                </c:pt>
                <c:pt idx="10206">
                  <c:v>82.303629560650748</c:v>
                </c:pt>
                <c:pt idx="10207">
                  <c:v>82.299093687107273</c:v>
                </c:pt>
                <c:pt idx="10208">
                  <c:v>82.29458049293153</c:v>
                </c:pt>
                <c:pt idx="10209">
                  <c:v>82.290101317807341</c:v>
                </c:pt>
                <c:pt idx="10210">
                  <c:v>82.285622142683152</c:v>
                </c:pt>
                <c:pt idx="10211">
                  <c:v>82.281154307242829</c:v>
                </c:pt>
                <c:pt idx="10212">
                  <c:v>82.275983411403274</c:v>
                </c:pt>
                <c:pt idx="10213">
                  <c:v>82.271379499756648</c:v>
                </c:pt>
                <c:pt idx="10214">
                  <c:v>82.267115778625794</c:v>
                </c:pt>
                <c:pt idx="10215">
                  <c:v>82.262750000340191</c:v>
                </c:pt>
                <c:pt idx="10216">
                  <c:v>82.258350203003033</c:v>
                </c:pt>
                <c:pt idx="10217">
                  <c:v>82.253213326215032</c:v>
                </c:pt>
                <c:pt idx="10218">
                  <c:v>82.249153719393618</c:v>
                </c:pt>
                <c:pt idx="10219">
                  <c:v>82.244663204585592</c:v>
                </c:pt>
                <c:pt idx="10220">
                  <c:v>82.240150010409835</c:v>
                </c:pt>
                <c:pt idx="10221">
                  <c:v>82.235523419395491</c:v>
                </c:pt>
                <c:pt idx="10222">
                  <c:v>82.230794771226414</c:v>
                </c:pt>
                <c:pt idx="10223">
                  <c:v>82.226542389779411</c:v>
                </c:pt>
                <c:pt idx="10224">
                  <c:v>82.222618859164299</c:v>
                </c:pt>
                <c:pt idx="10225">
                  <c:v>82.217958249098373</c:v>
                </c:pt>
                <c:pt idx="10226">
                  <c:v>82.213524432709633</c:v>
                </c:pt>
                <c:pt idx="10227">
                  <c:v>82.208625689282684</c:v>
                </c:pt>
                <c:pt idx="10228">
                  <c:v>82.20456608246127</c:v>
                </c:pt>
                <c:pt idx="10229">
                  <c:v>82.200415758169001</c:v>
                </c:pt>
                <c:pt idx="10230">
                  <c:v>82.195063427387694</c:v>
                </c:pt>
                <c:pt idx="10231">
                  <c:v>82.190777026889108</c:v>
                </c:pt>
                <c:pt idx="10232">
                  <c:v>82.186309191448785</c:v>
                </c:pt>
                <c:pt idx="10233">
                  <c:v>82.181909394111614</c:v>
                </c:pt>
                <c:pt idx="10234">
                  <c:v>82.177804428554765</c:v>
                </c:pt>
                <c:pt idx="10235">
                  <c:v>82.173177837540436</c:v>
                </c:pt>
                <c:pt idx="10236">
                  <c:v>82.168551246526093</c:v>
                </c:pt>
                <c:pt idx="10237">
                  <c:v>82.164264846027507</c:v>
                </c:pt>
                <c:pt idx="10238">
                  <c:v>82.159899067741918</c:v>
                </c:pt>
                <c:pt idx="10239">
                  <c:v>82.154841568740935</c:v>
                </c:pt>
                <c:pt idx="10240">
                  <c:v>82.150328374565191</c:v>
                </c:pt>
                <c:pt idx="10241">
                  <c:v>82.145985275647305</c:v>
                </c:pt>
                <c:pt idx="10242">
                  <c:v>82.14180093230344</c:v>
                </c:pt>
                <c:pt idx="10243">
                  <c:v>82.137820703269043</c:v>
                </c:pt>
                <c:pt idx="10244">
                  <c:v>82.133216791622417</c:v>
                </c:pt>
                <c:pt idx="10245">
                  <c:v>82.128215991040747</c:v>
                </c:pt>
                <c:pt idx="10246">
                  <c:v>82.123600739710255</c:v>
                </c:pt>
                <c:pt idx="10247">
                  <c:v>82.119076205850632</c:v>
                </c:pt>
                <c:pt idx="10248">
                  <c:v>82.114982579977664</c:v>
                </c:pt>
                <c:pt idx="10249">
                  <c:v>82.110492065169609</c:v>
                </c:pt>
                <c:pt idx="10250">
                  <c:v>82.105763417000546</c:v>
                </c:pt>
                <c:pt idx="10251">
                  <c:v>82.10157907365668</c:v>
                </c:pt>
                <c:pt idx="10252">
                  <c:v>82.096997841377785</c:v>
                </c:pt>
                <c:pt idx="10253">
                  <c:v>82.092065078899239</c:v>
                </c:pt>
                <c:pt idx="10254">
                  <c:v>82.087721979981382</c:v>
                </c:pt>
                <c:pt idx="10255">
                  <c:v>82.083208785805624</c:v>
                </c:pt>
                <c:pt idx="10256">
                  <c:v>82.078321382062526</c:v>
                </c:pt>
                <c:pt idx="10257">
                  <c:v>82.073683451364317</c:v>
                </c:pt>
                <c:pt idx="10258">
                  <c:v>82.068796047621234</c:v>
                </c:pt>
                <c:pt idx="10259">
                  <c:v>82.064861177322271</c:v>
                </c:pt>
                <c:pt idx="10260">
                  <c:v>82.060098510101625</c:v>
                </c:pt>
                <c:pt idx="10261">
                  <c:v>82.055494598454999</c:v>
                </c:pt>
                <c:pt idx="10262">
                  <c:v>82.050833988389073</c:v>
                </c:pt>
                <c:pt idx="10263">
                  <c:v>82.046536248206621</c:v>
                </c:pt>
                <c:pt idx="10264">
                  <c:v>82.041558126992669</c:v>
                </c:pt>
                <c:pt idx="10265">
                  <c:v>82.037158329655497</c:v>
                </c:pt>
                <c:pt idx="10266">
                  <c:v>82.032951306943929</c:v>
                </c:pt>
                <c:pt idx="10267">
                  <c:v>82.028732944548494</c:v>
                </c:pt>
                <c:pt idx="10268">
                  <c:v>82.024117693218003</c:v>
                </c:pt>
                <c:pt idx="10269">
                  <c:v>82.019808613351714</c:v>
                </c:pt>
                <c:pt idx="10270">
                  <c:v>82.014977908027902</c:v>
                </c:pt>
                <c:pt idx="10271">
                  <c:v>82.010861602787202</c:v>
                </c:pt>
                <c:pt idx="10272">
                  <c:v>82.006212332405141</c:v>
                </c:pt>
                <c:pt idx="10273">
                  <c:v>82.001540382655364</c:v>
                </c:pt>
                <c:pt idx="10274">
                  <c:v>81.996698337647715</c:v>
                </c:pt>
                <c:pt idx="10275">
                  <c:v>81.992264521258946</c:v>
                </c:pt>
                <c:pt idx="10276">
                  <c:v>81.987864723921788</c:v>
                </c:pt>
                <c:pt idx="10277">
                  <c:v>81.983895834571257</c:v>
                </c:pt>
                <c:pt idx="10278">
                  <c:v>81.979677472175823</c:v>
                </c:pt>
                <c:pt idx="10279">
                  <c:v>81.974812747800442</c:v>
                </c:pt>
                <c:pt idx="10280">
                  <c:v>81.96961917259317</c:v>
                </c:pt>
                <c:pt idx="10281">
                  <c:v>81.965321432410718</c:v>
                </c:pt>
                <c:pt idx="10282">
                  <c:v>81.960649482660941</c:v>
                </c:pt>
                <c:pt idx="10283">
                  <c:v>81.956068250382032</c:v>
                </c:pt>
                <c:pt idx="10284">
                  <c:v>81.951430319683823</c:v>
                </c:pt>
                <c:pt idx="10285">
                  <c:v>81.94717793823682</c:v>
                </c:pt>
                <c:pt idx="10286">
                  <c:v>81.942540007538611</c:v>
                </c:pt>
                <c:pt idx="10287">
                  <c:v>81.938015473679002</c:v>
                </c:pt>
                <c:pt idx="10288">
                  <c:v>81.933785771599716</c:v>
                </c:pt>
                <c:pt idx="10289">
                  <c:v>81.928558177340875</c:v>
                </c:pt>
                <c:pt idx="10290">
                  <c:v>81.923784170436349</c:v>
                </c:pt>
                <c:pt idx="10291">
                  <c:v>81.919565808040915</c:v>
                </c:pt>
                <c:pt idx="10292">
                  <c:v>81.915041274181306</c:v>
                </c:pt>
                <c:pt idx="10293">
                  <c:v>81.910505400637831</c:v>
                </c:pt>
                <c:pt idx="10294">
                  <c:v>81.906604549390437</c:v>
                </c:pt>
                <c:pt idx="10295">
                  <c:v>81.901864561537522</c:v>
                </c:pt>
                <c:pt idx="10296">
                  <c:v>81.897544141987353</c:v>
                </c:pt>
                <c:pt idx="10297">
                  <c:v>81.892611379508821</c:v>
                </c:pt>
                <c:pt idx="10298">
                  <c:v>81.888007467862195</c:v>
                </c:pt>
                <c:pt idx="10299">
                  <c:v>81.883698387995892</c:v>
                </c:pt>
                <c:pt idx="10300">
                  <c:v>81.879071796981549</c:v>
                </c:pt>
                <c:pt idx="10301">
                  <c:v>81.874989510792432</c:v>
                </c:pt>
                <c:pt idx="10302">
                  <c:v>81.870045408630048</c:v>
                </c:pt>
                <c:pt idx="10303">
                  <c:v>81.865690970028311</c:v>
                </c:pt>
                <c:pt idx="10304">
                  <c:v>81.861177775852553</c:v>
                </c:pt>
                <c:pt idx="10305">
                  <c:v>81.856505826102762</c:v>
                </c:pt>
                <c:pt idx="10306">
                  <c:v>81.852185406552607</c:v>
                </c:pt>
                <c:pt idx="10307">
                  <c:v>81.847717571112284</c:v>
                </c:pt>
                <c:pt idx="10308">
                  <c:v>81.843737342077887</c:v>
                </c:pt>
                <c:pt idx="10309">
                  <c:v>81.83954165905017</c:v>
                </c:pt>
                <c:pt idx="10310">
                  <c:v>81.835232579183881</c:v>
                </c:pt>
                <c:pt idx="10311">
                  <c:v>81.830560629434103</c:v>
                </c:pt>
                <c:pt idx="10312">
                  <c:v>81.825741263794143</c:v>
                </c:pt>
                <c:pt idx="10313">
                  <c:v>81.821307447405417</c:v>
                </c:pt>
                <c:pt idx="10314">
                  <c:v>81.816363345243019</c:v>
                </c:pt>
                <c:pt idx="10315">
                  <c:v>81.812133643163733</c:v>
                </c:pt>
                <c:pt idx="10316">
                  <c:v>81.808153414129336</c:v>
                </c:pt>
                <c:pt idx="10317">
                  <c:v>81.803186632599221</c:v>
                </c:pt>
                <c:pt idx="10318">
                  <c:v>81.798820854313632</c:v>
                </c:pt>
                <c:pt idx="10319">
                  <c:v>81.794409717292609</c:v>
                </c:pt>
                <c:pt idx="10320">
                  <c:v>81.789522313549512</c:v>
                </c:pt>
                <c:pt idx="10321">
                  <c:v>81.785247252734777</c:v>
                </c:pt>
                <c:pt idx="10322">
                  <c:v>81.780337169623991</c:v>
                </c:pt>
                <c:pt idx="10323">
                  <c:v>81.775699238925782</c:v>
                </c:pt>
                <c:pt idx="10324">
                  <c:v>81.770755136763398</c:v>
                </c:pt>
                <c:pt idx="10325">
                  <c:v>81.765924431439601</c:v>
                </c:pt>
                <c:pt idx="10326">
                  <c:v>81.761569992837863</c:v>
                </c:pt>
                <c:pt idx="10327">
                  <c:v>81.756433116049863</c:v>
                </c:pt>
                <c:pt idx="10328">
                  <c:v>81.751250880526456</c:v>
                </c:pt>
                <c:pt idx="10329">
                  <c:v>81.747100556234173</c:v>
                </c:pt>
                <c:pt idx="10330">
                  <c:v>81.742972911309607</c:v>
                </c:pt>
                <c:pt idx="10331">
                  <c:v>81.738788567965742</c:v>
                </c:pt>
                <c:pt idx="10332">
                  <c:v>81.734161976951398</c:v>
                </c:pt>
                <c:pt idx="10333">
                  <c:v>81.729886916136678</c:v>
                </c:pt>
                <c:pt idx="10334">
                  <c:v>81.725804629947547</c:v>
                </c:pt>
                <c:pt idx="10335">
                  <c:v>81.720429619798537</c:v>
                </c:pt>
                <c:pt idx="10336">
                  <c:v>81.71682360033148</c:v>
                </c:pt>
                <c:pt idx="10337">
                  <c:v>81.711992895007683</c:v>
                </c:pt>
                <c:pt idx="10338">
                  <c:v>81.707139510316168</c:v>
                </c:pt>
                <c:pt idx="10339">
                  <c:v>81.702172728786053</c:v>
                </c:pt>
                <c:pt idx="10340">
                  <c:v>81.697149248836666</c:v>
                </c:pt>
                <c:pt idx="10341">
                  <c:v>81.693123661066821</c:v>
                </c:pt>
                <c:pt idx="10342">
                  <c:v>81.688417692265475</c:v>
                </c:pt>
                <c:pt idx="10343">
                  <c:v>81.684403444179495</c:v>
                </c:pt>
                <c:pt idx="10344">
                  <c:v>81.679776853165151</c:v>
                </c:pt>
                <c:pt idx="10345">
                  <c:v>81.675762605079186</c:v>
                </c:pt>
                <c:pt idx="10346">
                  <c:v>81.67157826173532</c:v>
                </c:pt>
                <c:pt idx="10347">
                  <c:v>81.667416597759185</c:v>
                </c:pt>
                <c:pt idx="10348">
                  <c:v>81.662733308325556</c:v>
                </c:pt>
                <c:pt idx="10349">
                  <c:v>81.658050018891913</c:v>
                </c:pt>
                <c:pt idx="10350">
                  <c:v>81.653162615148815</c:v>
                </c:pt>
                <c:pt idx="10351">
                  <c:v>81.648433966979752</c:v>
                </c:pt>
                <c:pt idx="10352">
                  <c:v>81.64381871564926</c:v>
                </c:pt>
                <c:pt idx="10353">
                  <c:v>81.639418918312089</c:v>
                </c:pt>
                <c:pt idx="10354">
                  <c:v>81.63509849876192</c:v>
                </c:pt>
                <c:pt idx="10355">
                  <c:v>81.630143056915685</c:v>
                </c:pt>
                <c:pt idx="10356">
                  <c:v>81.625867996100951</c:v>
                </c:pt>
                <c:pt idx="10357">
                  <c:v>81.621445519396076</c:v>
                </c:pt>
                <c:pt idx="10358">
                  <c:v>81.616558115652978</c:v>
                </c:pt>
                <c:pt idx="10359">
                  <c:v>81.612305734205975</c:v>
                </c:pt>
                <c:pt idx="10360">
                  <c:v>81.607282254256575</c:v>
                </c:pt>
                <c:pt idx="10361">
                  <c:v>81.602769060080817</c:v>
                </c:pt>
                <c:pt idx="10362">
                  <c:v>81.598278545272777</c:v>
                </c:pt>
                <c:pt idx="10363">
                  <c:v>81.593992144774191</c:v>
                </c:pt>
                <c:pt idx="10364">
                  <c:v>81.589410912495282</c:v>
                </c:pt>
                <c:pt idx="10365">
                  <c:v>81.584829680216373</c:v>
                </c:pt>
                <c:pt idx="10366">
                  <c:v>81.580441222563067</c:v>
                </c:pt>
                <c:pt idx="10367">
                  <c:v>81.575689895026287</c:v>
                </c:pt>
                <c:pt idx="10368">
                  <c:v>81.571358135792266</c:v>
                </c:pt>
                <c:pt idx="10369">
                  <c:v>81.566981017822812</c:v>
                </c:pt>
                <c:pt idx="10370">
                  <c:v>81.562445144279337</c:v>
                </c:pt>
                <c:pt idx="10371">
                  <c:v>81.558022667574448</c:v>
                </c:pt>
                <c:pt idx="10372">
                  <c:v>81.553418755927822</c:v>
                </c:pt>
                <c:pt idx="10373">
                  <c:v>81.549302450687108</c:v>
                </c:pt>
                <c:pt idx="10374">
                  <c:v>81.544562462834193</c:v>
                </c:pt>
                <c:pt idx="10375">
                  <c:v>81.539845154348967</c:v>
                </c:pt>
                <c:pt idx="10376">
                  <c:v>81.53543401732793</c:v>
                </c:pt>
                <c:pt idx="10377">
                  <c:v>81.531306372403392</c:v>
                </c:pt>
                <c:pt idx="10378">
                  <c:v>81.526566384550463</c:v>
                </c:pt>
                <c:pt idx="10379">
                  <c:v>81.521384149027028</c:v>
                </c:pt>
                <c:pt idx="10380">
                  <c:v>81.516224592871339</c:v>
                </c:pt>
                <c:pt idx="10381">
                  <c:v>81.511575322489279</c:v>
                </c:pt>
                <c:pt idx="10382">
                  <c:v>81.507878585551339</c:v>
                </c:pt>
                <c:pt idx="10383">
                  <c:v>81.502662330976335</c:v>
                </c:pt>
                <c:pt idx="10384">
                  <c:v>81.49808109869744</c:v>
                </c:pt>
                <c:pt idx="10385">
                  <c:v>81.493431828315366</c:v>
                </c:pt>
                <c:pt idx="10386">
                  <c:v>81.488397008682114</c:v>
                </c:pt>
                <c:pt idx="10387">
                  <c:v>81.48377041766777</c:v>
                </c:pt>
                <c:pt idx="10388">
                  <c:v>81.479098467917993</c:v>
                </c:pt>
                <c:pt idx="10389">
                  <c:v>81.474086327652458</c:v>
                </c:pt>
                <c:pt idx="10390">
                  <c:v>81.469788587470006</c:v>
                </c:pt>
                <c:pt idx="10391">
                  <c:v>81.465570225074586</c:v>
                </c:pt>
                <c:pt idx="10392">
                  <c:v>81.461204446788997</c:v>
                </c:pt>
                <c:pt idx="10393">
                  <c:v>81.456918046290411</c:v>
                </c:pt>
                <c:pt idx="10394">
                  <c:v>81.452677004527246</c:v>
                </c:pt>
                <c:pt idx="10395">
                  <c:v>81.448084432564499</c:v>
                </c:pt>
                <c:pt idx="10396">
                  <c:v>81.443707314595031</c:v>
                </c:pt>
                <c:pt idx="10397">
                  <c:v>81.439636368089765</c:v>
                </c:pt>
                <c:pt idx="10398">
                  <c:v>81.435168532649442</c:v>
                </c:pt>
                <c:pt idx="10399">
                  <c:v>81.430088354280755</c:v>
                </c:pt>
                <c:pt idx="10400">
                  <c:v>81.425631858524284</c:v>
                </c:pt>
                <c:pt idx="10401">
                  <c:v>81.420563019839463</c:v>
                </c:pt>
                <c:pt idx="10402">
                  <c:v>81.41641269554718</c:v>
                </c:pt>
                <c:pt idx="10403">
                  <c:v>81.411876822003705</c:v>
                </c:pt>
                <c:pt idx="10404">
                  <c:v>81.408044008859463</c:v>
                </c:pt>
                <c:pt idx="10405">
                  <c:v>81.402646319342736</c:v>
                </c:pt>
                <c:pt idx="10406">
                  <c:v>81.398133125166964</c:v>
                </c:pt>
                <c:pt idx="10407">
                  <c:v>81.393415816681753</c:v>
                </c:pt>
                <c:pt idx="10408">
                  <c:v>81.388743866931975</c:v>
                </c:pt>
                <c:pt idx="10409">
                  <c:v>81.38416263465308</c:v>
                </c:pt>
                <c:pt idx="10410">
                  <c:v>81.378878341974925</c:v>
                </c:pt>
                <c:pt idx="10411">
                  <c:v>81.374365147799182</c:v>
                </c:pt>
                <c:pt idx="10412">
                  <c:v>81.370090086984447</c:v>
                </c:pt>
                <c:pt idx="10413">
                  <c:v>81.365032587983464</c:v>
                </c:pt>
                <c:pt idx="10414">
                  <c:v>81.360349298549835</c:v>
                </c:pt>
                <c:pt idx="10415">
                  <c:v>81.355779405954792</c:v>
                </c:pt>
                <c:pt idx="10416">
                  <c:v>81.351685780081809</c:v>
                </c:pt>
                <c:pt idx="10417">
                  <c:v>81.348170478085606</c:v>
                </c:pt>
                <c:pt idx="10418">
                  <c:v>81.342636712362577</c:v>
                </c:pt>
                <c:pt idx="10419">
                  <c:v>81.338509067437997</c:v>
                </c:pt>
                <c:pt idx="10420">
                  <c:v>81.334052571681539</c:v>
                </c:pt>
                <c:pt idx="10421">
                  <c:v>81.329562056873499</c:v>
                </c:pt>
                <c:pt idx="10422">
                  <c:v>81.324583935659547</c:v>
                </c:pt>
                <c:pt idx="10423">
                  <c:v>81.32038825263183</c:v>
                </c:pt>
                <c:pt idx="10424">
                  <c:v>81.315308074263129</c:v>
                </c:pt>
                <c:pt idx="10425">
                  <c:v>81.310295933997594</c:v>
                </c:pt>
                <c:pt idx="10426">
                  <c:v>81.306315704963197</c:v>
                </c:pt>
                <c:pt idx="10427">
                  <c:v>81.301382942484665</c:v>
                </c:pt>
                <c:pt idx="10428">
                  <c:v>81.296223386328975</c:v>
                </c:pt>
                <c:pt idx="10429">
                  <c:v>81.291710192153204</c:v>
                </c:pt>
                <c:pt idx="10430">
                  <c:v>81.288489721937353</c:v>
                </c:pt>
                <c:pt idx="10431">
                  <c:v>81.283296146730066</c:v>
                </c:pt>
                <c:pt idx="10432">
                  <c:v>81.278340704883817</c:v>
                </c:pt>
                <c:pt idx="10433">
                  <c:v>81.274133682172248</c:v>
                </c:pt>
                <c:pt idx="10434">
                  <c:v>81.26986996104138</c:v>
                </c:pt>
                <c:pt idx="10435">
                  <c:v>81.26559490022666</c:v>
                </c:pt>
                <c:pt idx="10436">
                  <c:v>81.260832233006013</c:v>
                </c:pt>
                <c:pt idx="10437">
                  <c:v>81.255729375269595</c:v>
                </c:pt>
                <c:pt idx="10438">
                  <c:v>81.250932688997381</c:v>
                </c:pt>
                <c:pt idx="10439">
                  <c:v>81.246340117034606</c:v>
                </c:pt>
                <c:pt idx="10440">
                  <c:v>81.242325868948626</c:v>
                </c:pt>
                <c:pt idx="10441">
                  <c:v>81.237721957302</c:v>
                </c:pt>
                <c:pt idx="10442">
                  <c:v>81.233435556803428</c:v>
                </c:pt>
                <c:pt idx="10443">
                  <c:v>81.229217194407994</c:v>
                </c:pt>
                <c:pt idx="10444">
                  <c:v>81.224363809716479</c:v>
                </c:pt>
                <c:pt idx="10445">
                  <c:v>81.219793917121436</c:v>
                </c:pt>
                <c:pt idx="10446">
                  <c:v>81.214725078436587</c:v>
                </c:pt>
                <c:pt idx="10447">
                  <c:v>81.2097015984872</c:v>
                </c:pt>
                <c:pt idx="10448">
                  <c:v>81.205177064627577</c:v>
                </c:pt>
                <c:pt idx="10449">
                  <c:v>81.201106118122311</c:v>
                </c:pt>
                <c:pt idx="10450">
                  <c:v>81.196173355643779</c:v>
                </c:pt>
                <c:pt idx="10451">
                  <c:v>81.191297291584547</c:v>
                </c:pt>
                <c:pt idx="10452">
                  <c:v>81.186500605312332</c:v>
                </c:pt>
                <c:pt idx="10453">
                  <c:v>81.181805976194823</c:v>
                </c:pt>
                <c:pt idx="10454">
                  <c:v>81.177440197909235</c:v>
                </c:pt>
                <c:pt idx="10455">
                  <c:v>81.173312552984669</c:v>
                </c:pt>
                <c:pt idx="10456">
                  <c:v>81.169060171537666</c:v>
                </c:pt>
                <c:pt idx="10457">
                  <c:v>81.164184107478434</c:v>
                </c:pt>
                <c:pt idx="10458">
                  <c:v>81.159455459309342</c:v>
                </c:pt>
                <c:pt idx="10459">
                  <c:v>81.154704131772576</c:v>
                </c:pt>
                <c:pt idx="10460">
                  <c:v>81.149828067713344</c:v>
                </c:pt>
                <c:pt idx="10461">
                  <c:v>81.145972575201384</c:v>
                </c:pt>
                <c:pt idx="10462">
                  <c:v>81.141402682606341</c:v>
                </c:pt>
                <c:pt idx="10463">
                  <c:v>81.136844129695135</c:v>
                </c:pt>
                <c:pt idx="10464">
                  <c:v>81.13289791971232</c:v>
                </c:pt>
                <c:pt idx="10465">
                  <c:v>81.128498122375149</c:v>
                </c:pt>
                <c:pt idx="10466">
                  <c:v>81.124098325037977</c:v>
                </c:pt>
                <c:pt idx="10467">
                  <c:v>81.119460394339768</c:v>
                </c:pt>
                <c:pt idx="10468">
                  <c:v>81.114811123957708</c:v>
                </c:pt>
                <c:pt idx="10469">
                  <c:v>81.110059796420913</c:v>
                </c:pt>
                <c:pt idx="10470">
                  <c:v>81.105138373626247</c:v>
                </c:pt>
                <c:pt idx="10471">
                  <c:v>81.100511782611903</c:v>
                </c:pt>
                <c:pt idx="10472">
                  <c:v>81.095669737604254</c:v>
                </c:pt>
                <c:pt idx="10473">
                  <c:v>81.090714295758005</c:v>
                </c:pt>
                <c:pt idx="10474">
                  <c:v>81.085940288853493</c:v>
                </c:pt>
                <c:pt idx="10475">
                  <c:v>81.081472453413184</c:v>
                </c:pt>
                <c:pt idx="10476">
                  <c:v>81.076766484611824</c:v>
                </c:pt>
                <c:pt idx="10477">
                  <c:v>81.072729557158127</c:v>
                </c:pt>
                <c:pt idx="10478">
                  <c:v>81.067581340686274</c:v>
                </c:pt>
                <c:pt idx="10479">
                  <c:v>81.063510394181009</c:v>
                </c:pt>
                <c:pt idx="10480">
                  <c:v>81.058554952334774</c:v>
                </c:pt>
                <c:pt idx="10481">
                  <c:v>81.053542812069239</c:v>
                </c:pt>
                <c:pt idx="10482">
                  <c:v>81.04981205607973</c:v>
                </c:pt>
                <c:pt idx="10483">
                  <c:v>81.045151446013804</c:v>
                </c:pt>
                <c:pt idx="10484">
                  <c:v>81.040547534367178</c:v>
                </c:pt>
                <c:pt idx="10485">
                  <c:v>81.036193095765441</c:v>
                </c:pt>
                <c:pt idx="10486">
                  <c:v>81.031611863486546</c:v>
                </c:pt>
                <c:pt idx="10487">
                  <c:v>81.027132688362357</c:v>
                </c:pt>
                <c:pt idx="10488">
                  <c:v>81.022143227464525</c:v>
                </c:pt>
                <c:pt idx="10489">
                  <c:v>81.017369220560028</c:v>
                </c:pt>
                <c:pt idx="10490">
                  <c:v>81.012844686700419</c:v>
                </c:pt>
                <c:pt idx="10491">
                  <c:v>81.008592305253401</c:v>
                </c:pt>
                <c:pt idx="10492">
                  <c:v>81.004113130129213</c:v>
                </c:pt>
                <c:pt idx="10493">
                  <c:v>80.999248405753846</c:v>
                </c:pt>
                <c:pt idx="10494">
                  <c:v>80.994916646519826</c:v>
                </c:pt>
                <c:pt idx="10495">
                  <c:v>80.990766322227557</c:v>
                </c:pt>
                <c:pt idx="10496">
                  <c:v>80.98582222006516</c:v>
                </c:pt>
                <c:pt idx="10497">
                  <c:v>80.981286346521685</c:v>
                </c:pt>
                <c:pt idx="10498">
                  <c:v>80.976228847520716</c:v>
                </c:pt>
                <c:pt idx="10499">
                  <c:v>80.972010485125281</c:v>
                </c:pt>
                <c:pt idx="10500">
                  <c:v>80.967724084626695</c:v>
                </c:pt>
                <c:pt idx="10501">
                  <c:v>80.963426344444258</c:v>
                </c:pt>
                <c:pt idx="10502">
                  <c:v>80.958811093113766</c:v>
                </c:pt>
                <c:pt idx="10503">
                  <c:v>80.95410512431242</c:v>
                </c:pt>
                <c:pt idx="10504">
                  <c:v>80.949739346026831</c:v>
                </c:pt>
                <c:pt idx="10505">
                  <c:v>80.945294189954225</c:v>
                </c:pt>
                <c:pt idx="10506">
                  <c:v>80.940304729056407</c:v>
                </c:pt>
                <c:pt idx="10507">
                  <c:v>80.935496703100313</c:v>
                </c:pt>
                <c:pt idx="10508">
                  <c:v>80.931074226395424</c:v>
                </c:pt>
                <c:pt idx="10509">
                  <c:v>80.926923902103155</c:v>
                </c:pt>
                <c:pt idx="10510">
                  <c:v>80.921866403102172</c:v>
                </c:pt>
                <c:pt idx="10511">
                  <c:v>80.917330529558711</c:v>
                </c:pt>
                <c:pt idx="10512">
                  <c:v>80.912091595615991</c:v>
                </c:pt>
                <c:pt idx="10513">
                  <c:v>80.907963950691425</c:v>
                </c:pt>
                <c:pt idx="10514">
                  <c:v>80.903360039044799</c:v>
                </c:pt>
                <c:pt idx="10515">
                  <c:v>80.89877880676589</c:v>
                </c:pt>
                <c:pt idx="10516">
                  <c:v>80.893970780809809</c:v>
                </c:pt>
                <c:pt idx="10517">
                  <c:v>80.889344189795466</c:v>
                </c:pt>
                <c:pt idx="10518">
                  <c:v>80.884490805103937</c:v>
                </c:pt>
                <c:pt idx="10519">
                  <c:v>80.879682779147871</c:v>
                </c:pt>
                <c:pt idx="10520">
                  <c:v>80.874942791294941</c:v>
                </c:pt>
                <c:pt idx="10521">
                  <c:v>80.870180124074281</c:v>
                </c:pt>
                <c:pt idx="10522">
                  <c:v>80.865837025156409</c:v>
                </c:pt>
                <c:pt idx="10523">
                  <c:v>80.861063018251897</c:v>
                </c:pt>
                <c:pt idx="10524">
                  <c:v>80.856368389134403</c:v>
                </c:pt>
                <c:pt idx="10525">
                  <c:v>80.852762369667346</c:v>
                </c:pt>
                <c:pt idx="10526">
                  <c:v>80.848544007271911</c:v>
                </c:pt>
                <c:pt idx="10527">
                  <c:v>80.84387205752212</c:v>
                </c:pt>
                <c:pt idx="10528">
                  <c:v>80.83849704737311</c:v>
                </c:pt>
                <c:pt idx="10529">
                  <c:v>80.834256005609973</c:v>
                </c:pt>
                <c:pt idx="10530">
                  <c:v>80.829368601866875</c:v>
                </c:pt>
                <c:pt idx="10531">
                  <c:v>80.82456057591078</c:v>
                </c:pt>
                <c:pt idx="10532">
                  <c:v>80.820580346876397</c:v>
                </c:pt>
                <c:pt idx="10533">
                  <c:v>80.81611251143606</c:v>
                </c:pt>
                <c:pt idx="10534">
                  <c:v>80.81136118389928</c:v>
                </c:pt>
                <c:pt idx="10535">
                  <c:v>80.807471672335751</c:v>
                </c:pt>
                <c:pt idx="10536">
                  <c:v>80.802198719341462</c:v>
                </c:pt>
                <c:pt idx="10537">
                  <c:v>80.797447391804667</c:v>
                </c:pt>
                <c:pt idx="10538">
                  <c:v>80.792979556364344</c:v>
                </c:pt>
                <c:pt idx="10539">
                  <c:v>80.788738514601192</c:v>
                </c:pt>
                <c:pt idx="10540">
                  <c:v>80.783476901290769</c:v>
                </c:pt>
                <c:pt idx="10541">
                  <c:v>80.779133802372911</c:v>
                </c:pt>
                <c:pt idx="10542">
                  <c:v>80.7751535733385</c:v>
                </c:pt>
                <c:pt idx="10543">
                  <c:v>80.770595020427308</c:v>
                </c:pt>
                <c:pt idx="10544">
                  <c:v>80.765310727749153</c:v>
                </c:pt>
                <c:pt idx="10545">
                  <c:v>80.760650117683241</c:v>
                </c:pt>
                <c:pt idx="10546">
                  <c:v>80.756125583823618</c:v>
                </c:pt>
                <c:pt idx="10547">
                  <c:v>80.751827843641195</c:v>
                </c:pt>
                <c:pt idx="10548">
                  <c:v>80.746759004956346</c:v>
                </c:pt>
                <c:pt idx="10549">
                  <c:v>80.741610788484493</c:v>
                </c:pt>
                <c:pt idx="10550">
                  <c:v>80.737142953044184</c:v>
                </c:pt>
                <c:pt idx="10551">
                  <c:v>80.732527701713693</c:v>
                </c:pt>
                <c:pt idx="10552">
                  <c:v>80.72833201868599</c:v>
                </c:pt>
                <c:pt idx="10553">
                  <c:v>80.723875522929518</c:v>
                </c:pt>
                <c:pt idx="10554">
                  <c:v>80.718602569935243</c:v>
                </c:pt>
                <c:pt idx="10555">
                  <c:v>80.714089375759471</c:v>
                </c:pt>
                <c:pt idx="10556">
                  <c:v>80.709417426009693</c:v>
                </c:pt>
                <c:pt idx="10557">
                  <c:v>80.70484753341465</c:v>
                </c:pt>
                <c:pt idx="10558">
                  <c:v>80.700538453548347</c:v>
                </c:pt>
                <c:pt idx="10559">
                  <c:v>80.695730427592267</c:v>
                </c:pt>
                <c:pt idx="10560">
                  <c:v>80.690933741320038</c:v>
                </c:pt>
                <c:pt idx="10561">
                  <c:v>80.686499924931283</c:v>
                </c:pt>
                <c:pt idx="10562">
                  <c:v>80.682077448226408</c:v>
                </c:pt>
                <c:pt idx="10563">
                  <c:v>80.677246742902611</c:v>
                </c:pt>
                <c:pt idx="10564">
                  <c:v>80.673028380507176</c:v>
                </c:pt>
                <c:pt idx="10565">
                  <c:v>80.668254373602664</c:v>
                </c:pt>
                <c:pt idx="10566">
                  <c:v>80.663605103220604</c:v>
                </c:pt>
                <c:pt idx="10567">
                  <c:v>80.659057889993264</c:v>
                </c:pt>
                <c:pt idx="10568">
                  <c:v>80.654612733920672</c:v>
                </c:pt>
                <c:pt idx="10569">
                  <c:v>80.649736669861426</c:v>
                </c:pt>
                <c:pt idx="10570">
                  <c:v>80.645098739163231</c:v>
                </c:pt>
                <c:pt idx="10571">
                  <c:v>80.640630903722908</c:v>
                </c:pt>
                <c:pt idx="10572">
                  <c:v>80.636015652392416</c:v>
                </c:pt>
                <c:pt idx="10573">
                  <c:v>80.631706572526127</c:v>
                </c:pt>
                <c:pt idx="10574">
                  <c:v>80.627306775188956</c:v>
                </c:pt>
                <c:pt idx="10575">
                  <c:v>80.622657504806895</c:v>
                </c:pt>
                <c:pt idx="10576">
                  <c:v>80.618235028102006</c:v>
                </c:pt>
                <c:pt idx="10577">
                  <c:v>80.613767192661683</c:v>
                </c:pt>
                <c:pt idx="10578">
                  <c:v>80.608380842828794</c:v>
                </c:pt>
                <c:pt idx="10579">
                  <c:v>80.603051191415219</c:v>
                </c:pt>
                <c:pt idx="10580">
                  <c:v>80.598934886174504</c:v>
                </c:pt>
                <c:pt idx="10581">
                  <c:v>80.594262936424741</c:v>
                </c:pt>
                <c:pt idx="10582">
                  <c:v>80.589522948571812</c:v>
                </c:pt>
                <c:pt idx="10583">
                  <c:v>80.584919036925186</c:v>
                </c:pt>
                <c:pt idx="10584">
                  <c:v>80.581086223780957</c:v>
                </c:pt>
                <c:pt idx="10585">
                  <c:v>80.575756572367368</c:v>
                </c:pt>
                <c:pt idx="10586">
                  <c:v>80.571606248075085</c:v>
                </c:pt>
                <c:pt idx="10587">
                  <c:v>80.566389993500081</c:v>
                </c:pt>
                <c:pt idx="10588">
                  <c:v>80.561876799324338</c:v>
                </c:pt>
                <c:pt idx="10589">
                  <c:v>80.556910017794237</c:v>
                </c:pt>
                <c:pt idx="10590">
                  <c:v>80.551829839425537</c:v>
                </c:pt>
                <c:pt idx="10591">
                  <c:v>80.547656835765551</c:v>
                </c:pt>
                <c:pt idx="10592">
                  <c:v>80.543710625782722</c:v>
                </c:pt>
                <c:pt idx="10593">
                  <c:v>80.539220110974668</c:v>
                </c:pt>
                <c:pt idx="10594">
                  <c:v>80.53386778019339</c:v>
                </c:pt>
                <c:pt idx="10595">
                  <c:v>80.528878319295558</c:v>
                </c:pt>
                <c:pt idx="10596">
                  <c:v>80.524126991758777</c:v>
                </c:pt>
                <c:pt idx="10597">
                  <c:v>80.519409683273551</c:v>
                </c:pt>
                <c:pt idx="10598">
                  <c:v>80.515100603407248</c:v>
                </c:pt>
                <c:pt idx="10599">
                  <c:v>80.511256450579154</c:v>
                </c:pt>
                <c:pt idx="10600">
                  <c:v>80.506425745255356</c:v>
                </c:pt>
                <c:pt idx="10601">
                  <c:v>80.502003268550482</c:v>
                </c:pt>
                <c:pt idx="10602">
                  <c:v>80.497456055323141</c:v>
                </c:pt>
                <c:pt idx="10603">
                  <c:v>80.492976880198967</c:v>
                </c:pt>
                <c:pt idx="10604">
                  <c:v>80.488531724126361</c:v>
                </c:pt>
                <c:pt idx="10605">
                  <c:v>80.484528815724232</c:v>
                </c:pt>
                <c:pt idx="10606">
                  <c:v>80.479255862729943</c:v>
                </c:pt>
                <c:pt idx="10607">
                  <c:v>80.474776687605782</c:v>
                </c:pt>
                <c:pt idx="10608">
                  <c:v>80.469741867972516</c:v>
                </c:pt>
                <c:pt idx="10609">
                  <c:v>80.465444127790079</c:v>
                </c:pt>
                <c:pt idx="10610">
                  <c:v>80.460613422466267</c:v>
                </c:pt>
                <c:pt idx="10611">
                  <c:v>80.455771377458603</c:v>
                </c:pt>
                <c:pt idx="10612">
                  <c:v>80.450906653083237</c:v>
                </c:pt>
                <c:pt idx="10613">
                  <c:v>80.4465522144815</c:v>
                </c:pt>
                <c:pt idx="10614">
                  <c:v>80.442152417144328</c:v>
                </c:pt>
                <c:pt idx="10615">
                  <c:v>80.437117597511076</c:v>
                </c:pt>
                <c:pt idx="10616">
                  <c:v>80.432502346180584</c:v>
                </c:pt>
                <c:pt idx="10617">
                  <c:v>80.428318002836733</c:v>
                </c:pt>
                <c:pt idx="10618">
                  <c:v>80.424144999176733</c:v>
                </c:pt>
                <c:pt idx="10619">
                  <c:v>80.419450370059238</c:v>
                </c:pt>
                <c:pt idx="10620">
                  <c:v>80.414551626632274</c:v>
                </c:pt>
                <c:pt idx="10621">
                  <c:v>80.409743600676208</c:v>
                </c:pt>
                <c:pt idx="10622">
                  <c:v>80.405309784287454</c:v>
                </c:pt>
                <c:pt idx="10623">
                  <c:v>80.400127548764047</c:v>
                </c:pt>
                <c:pt idx="10624">
                  <c:v>80.395648373639858</c:v>
                </c:pt>
                <c:pt idx="10625">
                  <c:v>80.391327954089704</c:v>
                </c:pt>
                <c:pt idx="10626">
                  <c:v>80.387109591694269</c:v>
                </c:pt>
                <c:pt idx="10627">
                  <c:v>80.382732473724815</c:v>
                </c:pt>
                <c:pt idx="10628">
                  <c:v>80.378015165239603</c:v>
                </c:pt>
                <c:pt idx="10629">
                  <c:v>80.373059723393354</c:v>
                </c:pt>
                <c:pt idx="10630">
                  <c:v>80.368240357753422</c:v>
                </c:pt>
                <c:pt idx="10631">
                  <c:v>80.363262236539455</c:v>
                </c:pt>
                <c:pt idx="10632">
                  <c:v>80.358783061415267</c:v>
                </c:pt>
                <c:pt idx="10633">
                  <c:v>80.353498768737126</c:v>
                </c:pt>
                <c:pt idx="10634">
                  <c:v>80.349167009503105</c:v>
                </c:pt>
                <c:pt idx="10635">
                  <c:v>80.344778551849799</c:v>
                </c:pt>
                <c:pt idx="10636">
                  <c:v>80.340163300519322</c:v>
                </c:pt>
                <c:pt idx="10637">
                  <c:v>80.335491350769544</c:v>
                </c:pt>
                <c:pt idx="10638">
                  <c:v>80.330966816909907</c:v>
                </c:pt>
                <c:pt idx="10639">
                  <c:v>80.326555679888884</c:v>
                </c:pt>
                <c:pt idx="10640">
                  <c:v>80.322246600022581</c:v>
                </c:pt>
                <c:pt idx="10641">
                  <c:v>80.317529291537369</c:v>
                </c:pt>
                <c:pt idx="10642">
                  <c:v>80.313174852935632</c:v>
                </c:pt>
                <c:pt idx="10643">
                  <c:v>80.308434865082717</c:v>
                </c:pt>
                <c:pt idx="10644">
                  <c:v>80.303762915332939</c:v>
                </c:pt>
                <c:pt idx="10645">
                  <c:v>80.299113644950864</c:v>
                </c:pt>
                <c:pt idx="10646">
                  <c:v>80.294396336465653</c:v>
                </c:pt>
                <c:pt idx="10647">
                  <c:v>80.290688259843861</c:v>
                </c:pt>
                <c:pt idx="10648">
                  <c:v>80.285619421159041</c:v>
                </c:pt>
                <c:pt idx="10649">
                  <c:v>80.28065263962894</c:v>
                </c:pt>
                <c:pt idx="10650">
                  <c:v>80.275889972408294</c:v>
                </c:pt>
                <c:pt idx="10651">
                  <c:v>80.270696397201007</c:v>
                </c:pt>
                <c:pt idx="10652">
                  <c:v>80.266194542709101</c:v>
                </c:pt>
                <c:pt idx="10653">
                  <c:v>80.262100916836118</c:v>
                </c:pt>
                <c:pt idx="10654">
                  <c:v>80.258098008434004</c:v>
                </c:pt>
                <c:pt idx="10655">
                  <c:v>80.253278642794072</c:v>
                </c:pt>
                <c:pt idx="10656">
                  <c:v>80.248470616837977</c:v>
                </c:pt>
                <c:pt idx="10657">
                  <c:v>80.243447136888577</c:v>
                </c:pt>
                <c:pt idx="10658">
                  <c:v>80.238559733145493</c:v>
                </c:pt>
                <c:pt idx="10659">
                  <c:v>80.233207402364187</c:v>
                </c:pt>
                <c:pt idx="10660">
                  <c:v>80.228762246291581</c:v>
                </c:pt>
                <c:pt idx="10661">
                  <c:v>80.224022258438652</c:v>
                </c:pt>
                <c:pt idx="10662">
                  <c:v>80.21967915952078</c:v>
                </c:pt>
                <c:pt idx="10663">
                  <c:v>80.214882473248565</c:v>
                </c:pt>
                <c:pt idx="10664">
                  <c:v>80.210335260021225</c:v>
                </c:pt>
                <c:pt idx="10665">
                  <c:v>80.206366370670679</c:v>
                </c:pt>
                <c:pt idx="10666">
                  <c:v>80.201478966927581</c:v>
                </c:pt>
                <c:pt idx="10667">
                  <c:v>80.196965772751824</c:v>
                </c:pt>
                <c:pt idx="10668">
                  <c:v>80.192577315098518</c:v>
                </c:pt>
                <c:pt idx="10669">
                  <c:v>80.188188857445212</c:v>
                </c:pt>
                <c:pt idx="10670">
                  <c:v>80.183426190224566</c:v>
                </c:pt>
                <c:pt idx="10671">
                  <c:v>80.178187256281845</c:v>
                </c:pt>
                <c:pt idx="10672">
                  <c:v>80.173537985899785</c:v>
                </c:pt>
                <c:pt idx="10673">
                  <c:v>80.169081490143313</c:v>
                </c:pt>
                <c:pt idx="10674">
                  <c:v>80.164874467431744</c:v>
                </c:pt>
                <c:pt idx="10675">
                  <c:v>80.160349933572121</c:v>
                </c:pt>
                <c:pt idx="10676">
                  <c:v>80.155643964770789</c:v>
                </c:pt>
                <c:pt idx="10677">
                  <c:v>80.150881297550143</c:v>
                </c:pt>
                <c:pt idx="10678">
                  <c:v>80.146005233490897</c:v>
                </c:pt>
                <c:pt idx="10679">
                  <c:v>80.142195099714371</c:v>
                </c:pt>
                <c:pt idx="10680">
                  <c:v>80.137976737318951</c:v>
                </c:pt>
                <c:pt idx="10681">
                  <c:v>80.132805841479382</c:v>
                </c:pt>
                <c:pt idx="10682">
                  <c:v>80.128292647303624</c:v>
                </c:pt>
                <c:pt idx="10683">
                  <c:v>80.123881510282587</c:v>
                </c:pt>
                <c:pt idx="10684">
                  <c:v>80.119470373261564</c:v>
                </c:pt>
                <c:pt idx="10685">
                  <c:v>80.114753064776352</c:v>
                </c:pt>
                <c:pt idx="10686">
                  <c:v>80.110217191232877</c:v>
                </c:pt>
                <c:pt idx="10687">
                  <c:v>80.105068974761039</c:v>
                </c:pt>
                <c:pt idx="10688">
                  <c:v>80.100363005959679</c:v>
                </c:pt>
                <c:pt idx="10689">
                  <c:v>80.096280719770547</c:v>
                </c:pt>
                <c:pt idx="10690">
                  <c:v>80.091234560453444</c:v>
                </c:pt>
                <c:pt idx="10691">
                  <c:v>80.086517251968232</c:v>
                </c:pt>
                <c:pt idx="10692">
                  <c:v>80.081289657709377</c:v>
                </c:pt>
                <c:pt idx="10693">
                  <c:v>80.076697085746602</c:v>
                </c:pt>
                <c:pt idx="10694">
                  <c:v>80.072660158292905</c:v>
                </c:pt>
                <c:pt idx="10695">
                  <c:v>80.06807892601401</c:v>
                </c:pt>
                <c:pt idx="10696">
                  <c:v>80.06358841120597</c:v>
                </c:pt>
                <c:pt idx="10697">
                  <c:v>80.059165934501081</c:v>
                </c:pt>
                <c:pt idx="10698">
                  <c:v>80.054471305383586</c:v>
                </c:pt>
                <c:pt idx="10699">
                  <c:v>80.04959524132434</c:v>
                </c:pt>
                <c:pt idx="10700">
                  <c:v>80.044809894735977</c:v>
                </c:pt>
                <c:pt idx="10701">
                  <c:v>80.040160624353916</c:v>
                </c:pt>
                <c:pt idx="10702">
                  <c:v>80.035363938081687</c:v>
                </c:pt>
                <c:pt idx="10703">
                  <c:v>80.030521893074038</c:v>
                </c:pt>
                <c:pt idx="10704">
                  <c:v>80.026439606884907</c:v>
                </c:pt>
                <c:pt idx="10705">
                  <c:v>80.021983111128449</c:v>
                </c:pt>
                <c:pt idx="10706">
                  <c:v>80.017594653475143</c:v>
                </c:pt>
                <c:pt idx="10707">
                  <c:v>80.012276341745419</c:v>
                </c:pt>
                <c:pt idx="10708">
                  <c:v>80.007706449150362</c:v>
                </c:pt>
                <c:pt idx="10709">
                  <c:v>80.002966461297433</c:v>
                </c:pt>
                <c:pt idx="10710">
                  <c:v>79.99818111470907</c:v>
                </c:pt>
                <c:pt idx="10711">
                  <c:v>79.993486485591575</c:v>
                </c:pt>
                <c:pt idx="10712">
                  <c:v>79.988871234261083</c:v>
                </c:pt>
                <c:pt idx="10713">
                  <c:v>79.984641532181797</c:v>
                </c:pt>
                <c:pt idx="10714">
                  <c:v>79.980434509470228</c:v>
                </c:pt>
                <c:pt idx="10715">
                  <c:v>79.975513086675548</c:v>
                </c:pt>
                <c:pt idx="10716">
                  <c:v>79.971124629022242</c:v>
                </c:pt>
                <c:pt idx="10717">
                  <c:v>79.965817656976384</c:v>
                </c:pt>
                <c:pt idx="10718">
                  <c:v>79.961678672367967</c:v>
                </c:pt>
                <c:pt idx="10719">
                  <c:v>79.956950024198875</c:v>
                </c:pt>
                <c:pt idx="10720">
                  <c:v>79.952572906229435</c:v>
                </c:pt>
                <c:pt idx="10721">
                  <c:v>79.948105070789111</c:v>
                </c:pt>
                <c:pt idx="10722">
                  <c:v>79.943217667046014</c:v>
                </c:pt>
                <c:pt idx="10723">
                  <c:v>79.938885907811994</c:v>
                </c:pt>
                <c:pt idx="10724">
                  <c:v>79.934667545416559</c:v>
                </c:pt>
                <c:pt idx="10725">
                  <c:v>79.92988219882821</c:v>
                </c:pt>
                <c:pt idx="10726">
                  <c:v>79.925425703071738</c:v>
                </c:pt>
                <c:pt idx="10727">
                  <c:v>79.921196000992438</c:v>
                </c:pt>
                <c:pt idx="10728">
                  <c:v>79.916671467132829</c:v>
                </c:pt>
                <c:pt idx="10729">
                  <c:v>79.911761384022014</c:v>
                </c:pt>
                <c:pt idx="10730">
                  <c:v>79.906998716801368</c:v>
                </c:pt>
                <c:pt idx="10731">
                  <c:v>79.901703084439362</c:v>
                </c:pt>
                <c:pt idx="10732">
                  <c:v>79.897552760147093</c:v>
                </c:pt>
                <c:pt idx="10733">
                  <c:v>79.892642677036292</c:v>
                </c:pt>
                <c:pt idx="10734">
                  <c:v>79.888072784441221</c:v>
                </c:pt>
                <c:pt idx="10735">
                  <c:v>79.883457533110729</c:v>
                </c:pt>
                <c:pt idx="10736">
                  <c:v>79.878434053161357</c:v>
                </c:pt>
                <c:pt idx="10737">
                  <c:v>79.873682725624562</c:v>
                </c:pt>
                <c:pt idx="10738">
                  <c:v>79.869294267971242</c:v>
                </c:pt>
                <c:pt idx="10739">
                  <c:v>79.864758394427767</c:v>
                </c:pt>
                <c:pt idx="10740">
                  <c:v>79.859848311316966</c:v>
                </c:pt>
                <c:pt idx="10741">
                  <c:v>79.855629948921518</c:v>
                </c:pt>
                <c:pt idx="10742">
                  <c:v>79.850708526126851</c:v>
                </c:pt>
                <c:pt idx="10743">
                  <c:v>79.846297389105828</c:v>
                </c:pt>
                <c:pt idx="10744">
                  <c:v>79.841784194930071</c:v>
                </c:pt>
                <c:pt idx="10745">
                  <c:v>79.836488562568064</c:v>
                </c:pt>
                <c:pt idx="10746">
                  <c:v>79.832735127210839</c:v>
                </c:pt>
                <c:pt idx="10747">
                  <c:v>79.828267291770516</c:v>
                </c:pt>
                <c:pt idx="10748">
                  <c:v>79.823720078543175</c:v>
                </c:pt>
                <c:pt idx="10749">
                  <c:v>79.819014109741829</c:v>
                </c:pt>
                <c:pt idx="10750">
                  <c:v>79.814160725050314</c:v>
                </c:pt>
                <c:pt idx="10751">
                  <c:v>79.808774375217439</c:v>
                </c:pt>
                <c:pt idx="10752">
                  <c:v>79.804306539777116</c:v>
                </c:pt>
                <c:pt idx="10753">
                  <c:v>79.799283059827715</c:v>
                </c:pt>
                <c:pt idx="10754">
                  <c:v>79.794803884703541</c:v>
                </c:pt>
                <c:pt idx="10755">
                  <c:v>79.790052557166746</c:v>
                </c:pt>
                <c:pt idx="10756">
                  <c:v>79.786151705919366</c:v>
                </c:pt>
                <c:pt idx="10757">
                  <c:v>79.78212611814952</c:v>
                </c:pt>
                <c:pt idx="10758">
                  <c:v>79.777170676303271</c:v>
                </c:pt>
                <c:pt idx="10759">
                  <c:v>79.772510066237359</c:v>
                </c:pt>
                <c:pt idx="10760">
                  <c:v>79.767940173642302</c:v>
                </c:pt>
                <c:pt idx="10761">
                  <c:v>79.763336261995676</c:v>
                </c:pt>
                <c:pt idx="10762">
                  <c:v>79.759231296438841</c:v>
                </c:pt>
                <c:pt idx="10763">
                  <c:v>79.754287194276458</c:v>
                </c:pt>
                <c:pt idx="10764">
                  <c:v>79.749377111165643</c:v>
                </c:pt>
                <c:pt idx="10765">
                  <c:v>79.744614443944997</c:v>
                </c:pt>
                <c:pt idx="10766">
                  <c:v>79.739522925892445</c:v>
                </c:pt>
                <c:pt idx="10767">
                  <c:v>79.735349922232444</c:v>
                </c:pt>
                <c:pt idx="10768">
                  <c:v>79.730768689953535</c:v>
                </c:pt>
                <c:pt idx="10769">
                  <c:v>79.726346213248661</c:v>
                </c:pt>
                <c:pt idx="10770">
                  <c:v>79.721413450770115</c:v>
                </c:pt>
                <c:pt idx="10771">
                  <c:v>79.716061119988822</c:v>
                </c:pt>
                <c:pt idx="10772">
                  <c:v>79.711117017826439</c:v>
                </c:pt>
                <c:pt idx="10773">
                  <c:v>79.706955353850304</c:v>
                </c:pt>
                <c:pt idx="10774">
                  <c:v>79.702986464499759</c:v>
                </c:pt>
                <c:pt idx="10775">
                  <c:v>79.698178438543664</c:v>
                </c:pt>
                <c:pt idx="10776">
                  <c:v>79.693393091955315</c:v>
                </c:pt>
                <c:pt idx="10777">
                  <c:v>79.689242767663032</c:v>
                </c:pt>
                <c:pt idx="10778">
                  <c:v>79.684468760758534</c:v>
                </c:pt>
                <c:pt idx="10779">
                  <c:v>79.679490639544554</c:v>
                </c:pt>
                <c:pt idx="10780">
                  <c:v>79.674852708846359</c:v>
                </c:pt>
                <c:pt idx="10781">
                  <c:v>79.670305495619019</c:v>
                </c:pt>
                <c:pt idx="10782">
                  <c:v>79.665610866501524</c:v>
                </c:pt>
                <c:pt idx="10783">
                  <c:v>79.660473989713537</c:v>
                </c:pt>
                <c:pt idx="10784">
                  <c:v>79.65585873838306</c:v>
                </c:pt>
                <c:pt idx="10785">
                  <c:v>79.65152697914904</c:v>
                </c:pt>
                <c:pt idx="10786">
                  <c:v>79.647535410430777</c:v>
                </c:pt>
                <c:pt idx="10787">
                  <c:v>79.642920159100299</c:v>
                </c:pt>
                <c:pt idx="10788">
                  <c:v>79.638418304608408</c:v>
                </c:pt>
                <c:pt idx="10789">
                  <c:v>79.633678316755478</c:v>
                </c:pt>
                <c:pt idx="10790">
                  <c:v>79.629425935308461</c:v>
                </c:pt>
                <c:pt idx="10791">
                  <c:v>79.624289058520475</c:v>
                </c:pt>
                <c:pt idx="10792">
                  <c:v>79.619390315093526</c:v>
                </c:pt>
                <c:pt idx="10793">
                  <c:v>79.614911139969351</c:v>
                </c:pt>
                <c:pt idx="10794">
                  <c:v>79.609955698123102</c:v>
                </c:pt>
                <c:pt idx="10795">
                  <c:v>79.605306427741027</c:v>
                </c:pt>
                <c:pt idx="10796">
                  <c:v>79.600963328823156</c:v>
                </c:pt>
                <c:pt idx="10797">
                  <c:v>79.596007886976921</c:v>
                </c:pt>
                <c:pt idx="10798">
                  <c:v>79.591642108691318</c:v>
                </c:pt>
                <c:pt idx="10799">
                  <c:v>79.587162933567129</c:v>
                </c:pt>
                <c:pt idx="10800">
                  <c:v>79.583023948958726</c:v>
                </c:pt>
                <c:pt idx="10801">
                  <c:v>79.577989129325459</c:v>
                </c:pt>
                <c:pt idx="10802">
                  <c:v>79.573736747878471</c:v>
                </c:pt>
                <c:pt idx="10803">
                  <c:v>79.568792645716073</c:v>
                </c:pt>
                <c:pt idx="10804">
                  <c:v>79.563462994302498</c:v>
                </c:pt>
                <c:pt idx="10805">
                  <c:v>79.559392047797232</c:v>
                </c:pt>
                <c:pt idx="10806">
                  <c:v>79.555071628247063</c:v>
                </c:pt>
                <c:pt idx="10807">
                  <c:v>79.550785227748477</c:v>
                </c:pt>
                <c:pt idx="10808">
                  <c:v>79.545965862108531</c:v>
                </c:pt>
                <c:pt idx="10809">
                  <c:v>79.541259893307185</c:v>
                </c:pt>
                <c:pt idx="10810">
                  <c:v>79.536440527667239</c:v>
                </c:pt>
                <c:pt idx="10811">
                  <c:v>79.531711879498175</c:v>
                </c:pt>
                <c:pt idx="10812">
                  <c:v>79.527017250380666</c:v>
                </c:pt>
                <c:pt idx="10813">
                  <c:v>79.522220564108451</c:v>
                </c:pt>
                <c:pt idx="10814">
                  <c:v>79.517627992145677</c:v>
                </c:pt>
                <c:pt idx="10815">
                  <c:v>79.512956042395899</c:v>
                </c:pt>
                <c:pt idx="10816">
                  <c:v>79.508465527587859</c:v>
                </c:pt>
                <c:pt idx="10817">
                  <c:v>79.503271952380587</c:v>
                </c:pt>
                <c:pt idx="10818">
                  <c:v>79.498894834411132</c:v>
                </c:pt>
                <c:pt idx="10819">
                  <c:v>79.494404319603092</c:v>
                </c:pt>
                <c:pt idx="10820">
                  <c:v>79.489777728588749</c:v>
                </c:pt>
                <c:pt idx="10821">
                  <c:v>79.48503774073582</c:v>
                </c:pt>
                <c:pt idx="10822">
                  <c:v>79.480331771934459</c:v>
                </c:pt>
                <c:pt idx="10823">
                  <c:v>79.475183555462621</c:v>
                </c:pt>
                <c:pt idx="10824">
                  <c:v>79.470749739073881</c:v>
                </c:pt>
                <c:pt idx="10825">
                  <c:v>79.466009751220952</c:v>
                </c:pt>
                <c:pt idx="10826">
                  <c:v>79.461201725264857</c:v>
                </c:pt>
                <c:pt idx="10827">
                  <c:v>79.45732355338518</c:v>
                </c:pt>
                <c:pt idx="10828">
                  <c:v>79.452538206796831</c:v>
                </c:pt>
                <c:pt idx="10829">
                  <c:v>79.448206447562811</c:v>
                </c:pt>
                <c:pt idx="10830">
                  <c:v>79.443568516864602</c:v>
                </c:pt>
                <c:pt idx="10831">
                  <c:v>79.439338814785316</c:v>
                </c:pt>
                <c:pt idx="10832">
                  <c:v>79.434655525351687</c:v>
                </c:pt>
                <c:pt idx="10833">
                  <c:v>79.429609366034555</c:v>
                </c:pt>
                <c:pt idx="10834">
                  <c:v>79.424790000394623</c:v>
                </c:pt>
                <c:pt idx="10835">
                  <c:v>79.420174749064145</c:v>
                </c:pt>
                <c:pt idx="10836">
                  <c:v>79.41499251354071</c:v>
                </c:pt>
                <c:pt idx="10837">
                  <c:v>79.410626735255121</c:v>
                </c:pt>
                <c:pt idx="10838">
                  <c:v>79.406453731595121</c:v>
                </c:pt>
                <c:pt idx="10839">
                  <c:v>79.401781781845344</c:v>
                </c:pt>
                <c:pt idx="10840">
                  <c:v>79.397155190831</c:v>
                </c:pt>
                <c:pt idx="10841">
                  <c:v>79.392676015706826</c:v>
                </c:pt>
                <c:pt idx="10842">
                  <c:v>79.387482440499539</c:v>
                </c:pt>
                <c:pt idx="10843">
                  <c:v>79.383173360633236</c:v>
                </c:pt>
                <c:pt idx="10844">
                  <c:v>79.37841069341259</c:v>
                </c:pt>
                <c:pt idx="10845">
                  <c:v>79.373908838920698</c:v>
                </c:pt>
                <c:pt idx="10846">
                  <c:v>79.369531720951244</c:v>
                </c:pt>
                <c:pt idx="10847">
                  <c:v>79.365018526775486</c:v>
                </c:pt>
                <c:pt idx="10848">
                  <c:v>79.360437294496577</c:v>
                </c:pt>
                <c:pt idx="10849">
                  <c:v>79.356173573365723</c:v>
                </c:pt>
                <c:pt idx="10850">
                  <c:v>79.351308848990328</c:v>
                </c:pt>
                <c:pt idx="10851">
                  <c:v>79.346772975446854</c:v>
                </c:pt>
                <c:pt idx="10852">
                  <c:v>79.342770067044739</c:v>
                </c:pt>
                <c:pt idx="10853">
                  <c:v>79.337689888676053</c:v>
                </c:pt>
                <c:pt idx="10854">
                  <c:v>79.333482865964484</c:v>
                </c:pt>
                <c:pt idx="10855">
                  <c:v>79.329207805149764</c:v>
                </c:pt>
                <c:pt idx="10856">
                  <c:v>79.323742077529872</c:v>
                </c:pt>
                <c:pt idx="10857">
                  <c:v>79.319421657979717</c:v>
                </c:pt>
                <c:pt idx="10858">
                  <c:v>79.314148704985428</c:v>
                </c:pt>
                <c:pt idx="10859">
                  <c:v>79.309431396500216</c:v>
                </c:pt>
                <c:pt idx="10860">
                  <c:v>79.30482748485359</c:v>
                </c:pt>
                <c:pt idx="10861">
                  <c:v>79.300563763722721</c:v>
                </c:pt>
                <c:pt idx="10862">
                  <c:v>79.295823775869792</c:v>
                </c:pt>
                <c:pt idx="10863">
                  <c:v>79.291605413474358</c:v>
                </c:pt>
                <c:pt idx="10864">
                  <c:v>79.286343800163934</c:v>
                </c:pt>
                <c:pt idx="10865">
                  <c:v>79.281762567885011</c:v>
                </c:pt>
                <c:pt idx="10866">
                  <c:v>79.27722669434155</c:v>
                </c:pt>
                <c:pt idx="10867">
                  <c:v>79.273235125623287</c:v>
                </c:pt>
                <c:pt idx="10868">
                  <c:v>79.268268344093187</c:v>
                </c:pt>
                <c:pt idx="10869">
                  <c:v>79.263392280033955</c:v>
                </c:pt>
                <c:pt idx="10870">
                  <c:v>79.258561574710157</c:v>
                </c:pt>
                <c:pt idx="10871">
                  <c:v>79.2539349836958</c:v>
                </c:pt>
                <c:pt idx="10872">
                  <c:v>79.249138297423571</c:v>
                </c:pt>
                <c:pt idx="10873">
                  <c:v>79.244999312815153</c:v>
                </c:pt>
                <c:pt idx="10874">
                  <c:v>79.240327363065376</c:v>
                </c:pt>
                <c:pt idx="10875">
                  <c:v>79.235870867308918</c:v>
                </c:pt>
                <c:pt idx="10876">
                  <c:v>79.231414371552447</c:v>
                </c:pt>
                <c:pt idx="10877">
                  <c:v>79.22749084093735</c:v>
                </c:pt>
                <c:pt idx="10878">
                  <c:v>79.223181761071046</c:v>
                </c:pt>
                <c:pt idx="10879">
                  <c:v>79.218101582702346</c:v>
                </c:pt>
                <c:pt idx="10880">
                  <c:v>79.213679105997471</c:v>
                </c:pt>
                <c:pt idx="10881">
                  <c:v>79.209267968976434</c:v>
                </c:pt>
                <c:pt idx="10882">
                  <c:v>79.204992908161714</c:v>
                </c:pt>
                <c:pt idx="10883">
                  <c:v>79.199719955167424</c:v>
                </c:pt>
                <c:pt idx="10884">
                  <c:v>79.194855230792044</c:v>
                </c:pt>
                <c:pt idx="10885">
                  <c:v>79.189672995268637</c:v>
                </c:pt>
                <c:pt idx="10886">
                  <c:v>79.184672194686939</c:v>
                </c:pt>
                <c:pt idx="10887">
                  <c:v>79.180465171975385</c:v>
                </c:pt>
                <c:pt idx="10888">
                  <c:v>79.175759203174024</c:v>
                </c:pt>
                <c:pt idx="10889">
                  <c:v>79.17164289793331</c:v>
                </c:pt>
                <c:pt idx="10890">
                  <c:v>79.166744154506361</c:v>
                </c:pt>
                <c:pt idx="10891">
                  <c:v>79.162457754007775</c:v>
                </c:pt>
                <c:pt idx="10892">
                  <c:v>79.157910540780449</c:v>
                </c:pt>
                <c:pt idx="10893">
                  <c:v>79.153057156088934</c:v>
                </c:pt>
                <c:pt idx="10894">
                  <c:v>79.148612000016328</c:v>
                </c:pt>
                <c:pt idx="10895">
                  <c:v>79.14356584069921</c:v>
                </c:pt>
                <c:pt idx="10896">
                  <c:v>79.139596951348679</c:v>
                </c:pt>
                <c:pt idx="10897">
                  <c:v>79.135129115908356</c:v>
                </c:pt>
                <c:pt idx="10898">
                  <c:v>79.130513864577864</c:v>
                </c:pt>
                <c:pt idx="10899">
                  <c:v>79.12613674660841</c:v>
                </c:pt>
                <c:pt idx="10900">
                  <c:v>79.121192644446026</c:v>
                </c:pt>
                <c:pt idx="10901">
                  <c:v>79.116543374063966</c:v>
                </c:pt>
                <c:pt idx="10902">
                  <c:v>79.111939462417354</c:v>
                </c:pt>
                <c:pt idx="10903">
                  <c:v>79.106950001519522</c:v>
                </c:pt>
                <c:pt idx="10904">
                  <c:v>79.102879055014242</c:v>
                </c:pt>
                <c:pt idx="10905">
                  <c:v>79.09869471167039</c:v>
                </c:pt>
                <c:pt idx="10906">
                  <c:v>79.09426089528165</c:v>
                </c:pt>
                <c:pt idx="10907">
                  <c:v>79.089577605848021</c:v>
                </c:pt>
                <c:pt idx="10908">
                  <c:v>79.08396446233796</c:v>
                </c:pt>
                <c:pt idx="10909">
                  <c:v>79.07968940152324</c:v>
                </c:pt>
                <c:pt idx="10910">
                  <c:v>79.074699940625408</c:v>
                </c:pt>
                <c:pt idx="10911">
                  <c:v>79.070549616333139</c:v>
                </c:pt>
                <c:pt idx="10912">
                  <c:v>79.066013742789664</c:v>
                </c:pt>
                <c:pt idx="10913">
                  <c:v>79.061024281891832</c:v>
                </c:pt>
                <c:pt idx="10914">
                  <c:v>79.056125538464883</c:v>
                </c:pt>
                <c:pt idx="10915">
                  <c:v>79.050931963257611</c:v>
                </c:pt>
                <c:pt idx="10916">
                  <c:v>79.046260013507833</c:v>
                </c:pt>
                <c:pt idx="10917">
                  <c:v>79.04195093364153</c:v>
                </c:pt>
                <c:pt idx="10918">
                  <c:v>79.037845968084682</c:v>
                </c:pt>
                <c:pt idx="10919">
                  <c:v>79.032312202361652</c:v>
                </c:pt>
                <c:pt idx="10920">
                  <c:v>79.028173217753235</c:v>
                </c:pt>
                <c:pt idx="10921">
                  <c:v>79.023694042629046</c:v>
                </c:pt>
                <c:pt idx="10922">
                  <c:v>79.018443769002474</c:v>
                </c:pt>
                <c:pt idx="10923">
                  <c:v>79.014282105026339</c:v>
                </c:pt>
                <c:pt idx="10924">
                  <c:v>79.009927666424602</c:v>
                </c:pt>
                <c:pt idx="10925">
                  <c:v>79.005414472248845</c:v>
                </c:pt>
                <c:pt idx="10926">
                  <c:v>79.000413671667161</c:v>
                </c:pt>
                <c:pt idx="10927">
                  <c:v>78.99528813456304</c:v>
                </c:pt>
                <c:pt idx="10928">
                  <c:v>78.991092451535323</c:v>
                </c:pt>
                <c:pt idx="10929">
                  <c:v>78.98699882566234</c:v>
                </c:pt>
                <c:pt idx="10930">
                  <c:v>78.982644387060603</c:v>
                </c:pt>
                <c:pt idx="10931">
                  <c:v>78.977722964265922</c:v>
                </c:pt>
                <c:pt idx="10932">
                  <c:v>78.973096373251579</c:v>
                </c:pt>
                <c:pt idx="10933">
                  <c:v>78.96819762982463</c:v>
                </c:pt>
                <c:pt idx="10934">
                  <c:v>78.963820511855189</c:v>
                </c:pt>
                <c:pt idx="10935">
                  <c:v>78.959012485899109</c:v>
                </c:pt>
                <c:pt idx="10936">
                  <c:v>78.954680726665089</c:v>
                </c:pt>
                <c:pt idx="10937">
                  <c:v>78.949577868928671</c:v>
                </c:pt>
                <c:pt idx="10938">
                  <c:v>78.945030655701345</c:v>
                </c:pt>
                <c:pt idx="10939">
                  <c:v>78.940313347216133</c:v>
                </c:pt>
                <c:pt idx="10940">
                  <c:v>78.935992927665964</c:v>
                </c:pt>
                <c:pt idx="10941">
                  <c:v>78.93151375254179</c:v>
                </c:pt>
                <c:pt idx="10942">
                  <c:v>78.926875821843595</c:v>
                </c:pt>
                <c:pt idx="10943">
                  <c:v>78.922101814939083</c:v>
                </c:pt>
                <c:pt idx="10944">
                  <c:v>78.917599960447177</c:v>
                </c:pt>
                <c:pt idx="10945">
                  <c:v>78.91320016311002</c:v>
                </c:pt>
                <c:pt idx="10946">
                  <c:v>78.908176683160619</c:v>
                </c:pt>
                <c:pt idx="10947">
                  <c:v>78.903833584242747</c:v>
                </c:pt>
                <c:pt idx="10948">
                  <c:v>78.899331729750827</c:v>
                </c:pt>
                <c:pt idx="10949">
                  <c:v>78.894478345059326</c:v>
                </c:pt>
                <c:pt idx="10950">
                  <c:v>78.889885773096552</c:v>
                </c:pt>
                <c:pt idx="10951">
                  <c:v>78.88532722018536</c:v>
                </c:pt>
                <c:pt idx="10952">
                  <c:v>78.880598572016297</c:v>
                </c:pt>
                <c:pt idx="10953">
                  <c:v>78.876357530253145</c:v>
                </c:pt>
                <c:pt idx="10954">
                  <c:v>78.871923713864405</c:v>
                </c:pt>
                <c:pt idx="10955">
                  <c:v>78.867285783166196</c:v>
                </c:pt>
                <c:pt idx="10956">
                  <c:v>78.862284982584512</c:v>
                </c:pt>
                <c:pt idx="10957">
                  <c:v>78.857749109041038</c:v>
                </c:pt>
                <c:pt idx="10958">
                  <c:v>78.853167876762129</c:v>
                </c:pt>
                <c:pt idx="10959">
                  <c:v>78.848722720689537</c:v>
                </c:pt>
                <c:pt idx="10960">
                  <c:v>78.843937374101159</c:v>
                </c:pt>
                <c:pt idx="10961">
                  <c:v>78.839401500557685</c:v>
                </c:pt>
                <c:pt idx="10962">
                  <c:v>78.83518313816225</c:v>
                </c:pt>
                <c:pt idx="10963">
                  <c:v>78.830772001141227</c:v>
                </c:pt>
                <c:pt idx="10964">
                  <c:v>78.825646464037106</c:v>
                </c:pt>
                <c:pt idx="10965">
                  <c:v>78.821189968280635</c:v>
                </c:pt>
                <c:pt idx="10966">
                  <c:v>78.816506678846991</c:v>
                </c:pt>
                <c:pt idx="10967">
                  <c:v>78.811256405220433</c:v>
                </c:pt>
                <c:pt idx="10968">
                  <c:v>78.806697852309242</c:v>
                </c:pt>
                <c:pt idx="10969">
                  <c:v>78.802252696236636</c:v>
                </c:pt>
                <c:pt idx="10970">
                  <c:v>78.798306486253807</c:v>
                </c:pt>
                <c:pt idx="10971">
                  <c:v>78.793747933342601</c:v>
                </c:pt>
                <c:pt idx="10972">
                  <c:v>78.788894548651101</c:v>
                </c:pt>
                <c:pt idx="10973">
                  <c:v>78.784120541746589</c:v>
                </c:pt>
                <c:pt idx="10974">
                  <c:v>78.779323855474374</c:v>
                </c:pt>
                <c:pt idx="10975">
                  <c:v>78.774946737504919</c:v>
                </c:pt>
                <c:pt idx="10976">
                  <c:v>78.769628425775181</c:v>
                </c:pt>
                <c:pt idx="10977">
                  <c:v>78.765013174444704</c:v>
                </c:pt>
                <c:pt idx="10978">
                  <c:v>78.760216488172489</c:v>
                </c:pt>
                <c:pt idx="10979">
                  <c:v>78.755227027274657</c:v>
                </c:pt>
                <c:pt idx="10980">
                  <c:v>78.750951966459937</c:v>
                </c:pt>
                <c:pt idx="10981">
                  <c:v>78.747209870786563</c:v>
                </c:pt>
                <c:pt idx="10982">
                  <c:v>78.742152371785608</c:v>
                </c:pt>
                <c:pt idx="10983">
                  <c:v>78.738138123699613</c:v>
                </c:pt>
                <c:pt idx="10984">
                  <c:v>78.733477513633702</c:v>
                </c:pt>
                <c:pt idx="10985">
                  <c:v>78.728045805065378</c:v>
                </c:pt>
                <c:pt idx="10986">
                  <c:v>78.723260458477029</c:v>
                </c:pt>
                <c:pt idx="10987">
                  <c:v>78.717000952987036</c:v>
                </c:pt>
                <c:pt idx="10988">
                  <c:v>78.710741447497028</c:v>
                </c:pt>
                <c:pt idx="10989">
                  <c:v>78.706466386682322</c:v>
                </c:pt>
                <c:pt idx="10990">
                  <c:v>78.702973764053823</c:v>
                </c:pt>
                <c:pt idx="10991">
                  <c:v>78.699243008064329</c:v>
                </c:pt>
                <c:pt idx="10992">
                  <c:v>78.695954499745312</c:v>
                </c:pt>
                <c:pt idx="10993">
                  <c:v>78.691554702408141</c:v>
                </c:pt>
                <c:pt idx="10994">
                  <c:v>78.686519882774888</c:v>
                </c:pt>
                <c:pt idx="10995">
                  <c:v>78.682346879114888</c:v>
                </c:pt>
                <c:pt idx="10996">
                  <c:v>78.677538853158808</c:v>
                </c:pt>
                <c:pt idx="10997">
                  <c:v>78.673309151079522</c:v>
                </c:pt>
                <c:pt idx="10998">
                  <c:v>78.668943372793919</c:v>
                </c:pt>
                <c:pt idx="10999">
                  <c:v>78.664793048501636</c:v>
                </c:pt>
                <c:pt idx="11000">
                  <c:v>78.660019041597124</c:v>
                </c:pt>
                <c:pt idx="11001">
                  <c:v>78.655267714060344</c:v>
                </c:pt>
                <c:pt idx="11002">
                  <c:v>78.650232894427091</c:v>
                </c:pt>
                <c:pt idx="11003">
                  <c:v>78.645810417722203</c:v>
                </c:pt>
                <c:pt idx="11004">
                  <c:v>78.641285883862579</c:v>
                </c:pt>
                <c:pt idx="11005">
                  <c:v>78.636647953164385</c:v>
                </c:pt>
                <c:pt idx="11006">
                  <c:v>78.632089400253193</c:v>
                </c:pt>
                <c:pt idx="11007">
                  <c:v>78.627678263232156</c:v>
                </c:pt>
                <c:pt idx="11008">
                  <c:v>78.622994973798527</c:v>
                </c:pt>
                <c:pt idx="11009">
                  <c:v>78.618663214564492</c:v>
                </c:pt>
                <c:pt idx="11010">
                  <c:v>78.61362839493124</c:v>
                </c:pt>
                <c:pt idx="11011">
                  <c:v>78.608491518143282</c:v>
                </c:pt>
                <c:pt idx="11012">
                  <c:v>78.604533968476574</c:v>
                </c:pt>
                <c:pt idx="11013">
                  <c:v>78.60017952987485</c:v>
                </c:pt>
                <c:pt idx="11014">
                  <c:v>78.595122030873881</c:v>
                </c:pt>
                <c:pt idx="11015">
                  <c:v>78.589951135034326</c:v>
                </c:pt>
                <c:pt idx="11016">
                  <c:v>78.584825597930191</c:v>
                </c:pt>
                <c:pt idx="11017">
                  <c:v>78.580471159328454</c:v>
                </c:pt>
                <c:pt idx="11018">
                  <c:v>78.576094041358999</c:v>
                </c:pt>
                <c:pt idx="11019">
                  <c:v>78.571773621808845</c:v>
                </c:pt>
                <c:pt idx="11020">
                  <c:v>78.566523348182272</c:v>
                </c:pt>
                <c:pt idx="11021">
                  <c:v>78.562407042941558</c:v>
                </c:pt>
                <c:pt idx="11022">
                  <c:v>78.557485620146892</c:v>
                </c:pt>
                <c:pt idx="11023">
                  <c:v>78.553255918067606</c:v>
                </c:pt>
                <c:pt idx="11024">
                  <c:v>78.548130380963471</c:v>
                </c:pt>
                <c:pt idx="11025">
                  <c:v>78.54322029785267</c:v>
                </c:pt>
                <c:pt idx="11026">
                  <c:v>78.53835557347729</c:v>
                </c:pt>
                <c:pt idx="11027">
                  <c:v>78.534318646023607</c:v>
                </c:pt>
                <c:pt idx="11028">
                  <c:v>78.529896169318718</c:v>
                </c:pt>
                <c:pt idx="11029">
                  <c:v>78.525382975142961</c:v>
                </c:pt>
                <c:pt idx="11030">
                  <c:v>78.520869780967203</c:v>
                </c:pt>
                <c:pt idx="11031">
                  <c:v>78.516481323313883</c:v>
                </c:pt>
                <c:pt idx="11032">
                  <c:v>78.511775354512537</c:v>
                </c:pt>
                <c:pt idx="11033">
                  <c:v>78.506990007924173</c:v>
                </c:pt>
                <c:pt idx="11034">
                  <c:v>78.50268092805787</c:v>
                </c:pt>
                <c:pt idx="11035">
                  <c:v>78.497770844947055</c:v>
                </c:pt>
                <c:pt idx="11036">
                  <c:v>78.492883441203958</c:v>
                </c:pt>
                <c:pt idx="11037">
                  <c:v>78.4884269454475</c:v>
                </c:pt>
                <c:pt idx="11038">
                  <c:v>78.483993129058746</c:v>
                </c:pt>
                <c:pt idx="11039">
                  <c:v>78.479434576147568</c:v>
                </c:pt>
                <c:pt idx="11040">
                  <c:v>78.474819324817076</c:v>
                </c:pt>
                <c:pt idx="11041">
                  <c:v>78.470317470325185</c:v>
                </c:pt>
                <c:pt idx="11042">
                  <c:v>78.465328009427367</c:v>
                </c:pt>
                <c:pt idx="11043">
                  <c:v>78.461041608928767</c:v>
                </c:pt>
                <c:pt idx="11044">
                  <c:v>78.45695932273965</c:v>
                </c:pt>
                <c:pt idx="11045">
                  <c:v>78.452718280976498</c:v>
                </c:pt>
                <c:pt idx="11046">
                  <c:v>78.447842216917266</c:v>
                </c:pt>
                <c:pt idx="11047">
                  <c:v>78.443306343373791</c:v>
                </c:pt>
                <c:pt idx="11048">
                  <c:v>78.438861187301185</c:v>
                </c:pt>
                <c:pt idx="11049">
                  <c:v>78.43357689462303</c:v>
                </c:pt>
                <c:pt idx="11050">
                  <c:v>78.42866681151223</c:v>
                </c:pt>
                <c:pt idx="11051">
                  <c:v>78.423994861762452</c:v>
                </c:pt>
                <c:pt idx="11052">
                  <c:v>78.419016740548486</c:v>
                </c:pt>
                <c:pt idx="11053">
                  <c:v>78.41457158447588</c:v>
                </c:pt>
                <c:pt idx="11054">
                  <c:v>78.410398580815894</c:v>
                </c:pt>
                <c:pt idx="11055">
                  <c:v>78.406089500949591</c:v>
                </c:pt>
                <c:pt idx="11056">
                  <c:v>78.401508268670668</c:v>
                </c:pt>
                <c:pt idx="11057">
                  <c:v>78.39667756334687</c:v>
                </c:pt>
                <c:pt idx="11058">
                  <c:v>78.392221067590413</c:v>
                </c:pt>
                <c:pt idx="11059">
                  <c:v>78.387696533730804</c:v>
                </c:pt>
                <c:pt idx="11060">
                  <c:v>78.383240037974332</c:v>
                </c:pt>
                <c:pt idx="11061">
                  <c:v>78.378704164430857</c:v>
                </c:pt>
                <c:pt idx="11062">
                  <c:v>78.373884798790911</c:v>
                </c:pt>
                <c:pt idx="11063">
                  <c:v>78.369337585563585</c:v>
                </c:pt>
                <c:pt idx="11064">
                  <c:v>78.364518219923639</c:v>
                </c:pt>
                <c:pt idx="11065">
                  <c:v>78.36036789563137</c:v>
                </c:pt>
                <c:pt idx="11066">
                  <c:v>78.355809342720178</c:v>
                </c:pt>
                <c:pt idx="11067">
                  <c:v>78.350967297712515</c:v>
                </c:pt>
                <c:pt idx="11068">
                  <c:v>78.34643142416904</c:v>
                </c:pt>
                <c:pt idx="11069">
                  <c:v>78.341612058529094</c:v>
                </c:pt>
                <c:pt idx="11070">
                  <c:v>78.336940108779316</c:v>
                </c:pt>
                <c:pt idx="11071">
                  <c:v>78.332585670177593</c:v>
                </c:pt>
                <c:pt idx="11072">
                  <c:v>78.328287929995128</c:v>
                </c:pt>
                <c:pt idx="11073">
                  <c:v>78.324114926335142</c:v>
                </c:pt>
                <c:pt idx="11074">
                  <c:v>78.319953262359007</c:v>
                </c:pt>
                <c:pt idx="11075">
                  <c:v>78.315031839564327</c:v>
                </c:pt>
                <c:pt idx="11076">
                  <c:v>78.310144435821243</c:v>
                </c:pt>
                <c:pt idx="11077">
                  <c:v>78.305495165439183</c:v>
                </c:pt>
                <c:pt idx="11078">
                  <c:v>78.301265463359897</c:v>
                </c:pt>
                <c:pt idx="11079">
                  <c:v>78.296729589816422</c:v>
                </c:pt>
                <c:pt idx="11080">
                  <c:v>78.292874097304463</c:v>
                </c:pt>
                <c:pt idx="11081">
                  <c:v>78.288122769767682</c:v>
                </c:pt>
                <c:pt idx="11082">
                  <c:v>78.282804458037958</c:v>
                </c:pt>
                <c:pt idx="11083">
                  <c:v>78.27880154963583</c:v>
                </c:pt>
                <c:pt idx="11084">
                  <c:v>78.273993523679749</c:v>
                </c:pt>
                <c:pt idx="11085">
                  <c:v>78.269400951716989</c:v>
                </c:pt>
                <c:pt idx="11086">
                  <c:v>78.264581586077043</c:v>
                </c:pt>
                <c:pt idx="11087">
                  <c:v>78.259263274347319</c:v>
                </c:pt>
                <c:pt idx="11088">
                  <c:v>78.254659362700693</c:v>
                </c:pt>
                <c:pt idx="11089">
                  <c:v>78.250327603466673</c:v>
                </c:pt>
                <c:pt idx="11090">
                  <c:v>78.245417520355858</c:v>
                </c:pt>
                <c:pt idx="11091">
                  <c:v>78.240666192819077</c:v>
                </c:pt>
                <c:pt idx="11092">
                  <c:v>78.236277735165757</c:v>
                </c:pt>
                <c:pt idx="11093">
                  <c:v>78.231809899725434</c:v>
                </c:pt>
                <c:pt idx="11094">
                  <c:v>78.227103930924088</c:v>
                </c:pt>
                <c:pt idx="11095">
                  <c:v>78.222715473270782</c:v>
                </c:pt>
                <c:pt idx="11096">
                  <c:v>78.217691993321381</c:v>
                </c:pt>
                <c:pt idx="11097">
                  <c:v>78.213042722939321</c:v>
                </c:pt>
                <c:pt idx="11098">
                  <c:v>78.208529528763563</c:v>
                </c:pt>
                <c:pt idx="11099">
                  <c:v>78.203766861542917</c:v>
                </c:pt>
                <c:pt idx="11100">
                  <c:v>78.199797972192371</c:v>
                </c:pt>
                <c:pt idx="11101">
                  <c:v>78.195545590745368</c:v>
                </c:pt>
                <c:pt idx="11102">
                  <c:v>78.191009717201894</c:v>
                </c:pt>
                <c:pt idx="11103">
                  <c:v>78.186802694490325</c:v>
                </c:pt>
                <c:pt idx="11104">
                  <c:v>78.18163179865077</c:v>
                </c:pt>
                <c:pt idx="11105">
                  <c:v>78.176914490165544</c:v>
                </c:pt>
                <c:pt idx="11106">
                  <c:v>78.172469334092938</c:v>
                </c:pt>
                <c:pt idx="11107">
                  <c:v>78.168489105058541</c:v>
                </c:pt>
                <c:pt idx="11108">
                  <c:v>78.163442945741423</c:v>
                </c:pt>
                <c:pt idx="11109">
                  <c:v>78.15881635472708</c:v>
                </c:pt>
                <c:pt idx="11110">
                  <c:v>78.154983541582851</c:v>
                </c:pt>
                <c:pt idx="11111">
                  <c:v>78.149812645743282</c:v>
                </c:pt>
                <c:pt idx="11112">
                  <c:v>78.145299451567524</c:v>
                </c:pt>
                <c:pt idx="11113">
                  <c:v>78.141058409804387</c:v>
                </c:pt>
                <c:pt idx="11114">
                  <c:v>78.136068948906555</c:v>
                </c:pt>
                <c:pt idx="11115">
                  <c:v>78.131079488008737</c:v>
                </c:pt>
                <c:pt idx="11116">
                  <c:v>78.126384858891242</c:v>
                </c:pt>
                <c:pt idx="11117">
                  <c:v>78.122313912385977</c:v>
                </c:pt>
                <c:pt idx="11118">
                  <c:v>78.117154356230273</c:v>
                </c:pt>
                <c:pt idx="11119">
                  <c:v>78.112164895332441</c:v>
                </c:pt>
                <c:pt idx="11120">
                  <c:v>78.107753758311418</c:v>
                </c:pt>
                <c:pt idx="11121">
                  <c:v>78.103421999077398</c:v>
                </c:pt>
                <c:pt idx="11122">
                  <c:v>78.098670671540617</c:v>
                </c:pt>
                <c:pt idx="11123">
                  <c:v>78.094055420210125</c:v>
                </c:pt>
                <c:pt idx="11124">
                  <c:v>78.089666962556819</c:v>
                </c:pt>
                <c:pt idx="11125">
                  <c:v>78.085063050910179</c:v>
                </c:pt>
                <c:pt idx="11126">
                  <c:v>78.080731291676173</c:v>
                </c:pt>
                <c:pt idx="11127">
                  <c:v>78.075492357733467</c:v>
                </c:pt>
                <c:pt idx="11128">
                  <c:v>78.071342033441184</c:v>
                </c:pt>
                <c:pt idx="11129">
                  <c:v>78.066919556736295</c:v>
                </c:pt>
                <c:pt idx="11130">
                  <c:v>78.062395022876672</c:v>
                </c:pt>
                <c:pt idx="11131">
                  <c:v>78.057496279449722</c:v>
                </c:pt>
                <c:pt idx="11132">
                  <c:v>78.053425332944457</c:v>
                </c:pt>
                <c:pt idx="11133">
                  <c:v>78.049206970549022</c:v>
                </c:pt>
                <c:pt idx="11134">
                  <c:v>78.044296887438207</c:v>
                </c:pt>
                <c:pt idx="11135">
                  <c:v>78.038456950250989</c:v>
                </c:pt>
                <c:pt idx="11136">
                  <c:v>78.033796340185063</c:v>
                </c:pt>
                <c:pt idx="11137">
                  <c:v>78.029793431782963</c:v>
                </c:pt>
                <c:pt idx="11138">
                  <c:v>78.024962726459151</c:v>
                </c:pt>
                <c:pt idx="11139">
                  <c:v>78.020029963980619</c:v>
                </c:pt>
                <c:pt idx="11140">
                  <c:v>78.015267296759987</c:v>
                </c:pt>
                <c:pt idx="11141">
                  <c:v>78.010515969223178</c:v>
                </c:pt>
                <c:pt idx="11142">
                  <c:v>78.006615117975812</c:v>
                </c:pt>
                <c:pt idx="11143">
                  <c:v>78.002135942851623</c:v>
                </c:pt>
                <c:pt idx="11144">
                  <c:v>77.99745265341798</c:v>
                </c:pt>
                <c:pt idx="11145">
                  <c:v>77.993098214816243</c:v>
                </c:pt>
                <c:pt idx="11146">
                  <c:v>77.988324207911745</c:v>
                </c:pt>
                <c:pt idx="11147">
                  <c:v>77.98341412480093</c:v>
                </c:pt>
                <c:pt idx="11148">
                  <c:v>77.979785425966156</c:v>
                </c:pt>
                <c:pt idx="11149">
                  <c:v>77.975487685783719</c:v>
                </c:pt>
                <c:pt idx="11150">
                  <c:v>77.971257983704419</c:v>
                </c:pt>
                <c:pt idx="11151">
                  <c:v>77.966699430793227</c:v>
                </c:pt>
                <c:pt idx="11152">
                  <c:v>77.962413030294641</c:v>
                </c:pt>
                <c:pt idx="11153">
                  <c:v>77.958035912325201</c:v>
                </c:pt>
                <c:pt idx="11154">
                  <c:v>77.952808318066332</c:v>
                </c:pt>
                <c:pt idx="11155">
                  <c:v>77.948816749348083</c:v>
                </c:pt>
                <c:pt idx="11156">
                  <c:v>77.944167478966023</c:v>
                </c:pt>
                <c:pt idx="11157">
                  <c:v>77.939280075222925</c:v>
                </c:pt>
                <c:pt idx="11158">
                  <c:v>77.93415453811879</c:v>
                </c:pt>
                <c:pt idx="11159">
                  <c:v>77.929323832794992</c:v>
                </c:pt>
                <c:pt idx="11160">
                  <c:v>77.925388962496029</c:v>
                </c:pt>
                <c:pt idx="11161">
                  <c:v>77.920955146107289</c:v>
                </c:pt>
                <c:pt idx="11162">
                  <c:v>77.915670853429148</c:v>
                </c:pt>
                <c:pt idx="11163">
                  <c:v>77.910908186208488</c:v>
                </c:pt>
                <c:pt idx="11164">
                  <c:v>77.906281595194145</c:v>
                </c:pt>
                <c:pt idx="11165">
                  <c:v>77.902460121733768</c:v>
                </c:pt>
                <c:pt idx="11166">
                  <c:v>77.897595397358401</c:v>
                </c:pt>
                <c:pt idx="11167">
                  <c:v>77.892991485711775</c:v>
                </c:pt>
                <c:pt idx="11168">
                  <c:v>77.888523650271452</c:v>
                </c:pt>
                <c:pt idx="11169">
                  <c:v>77.88374964336694</c:v>
                </c:pt>
                <c:pt idx="11170">
                  <c:v>77.878998315830145</c:v>
                </c:pt>
                <c:pt idx="11171">
                  <c:v>77.874655216912288</c:v>
                </c:pt>
                <c:pt idx="11172">
                  <c:v>77.870130683052665</c:v>
                </c:pt>
                <c:pt idx="11173">
                  <c:v>77.865163901522564</c:v>
                </c:pt>
                <c:pt idx="11174">
                  <c:v>77.860786783553095</c:v>
                </c:pt>
                <c:pt idx="11175">
                  <c:v>77.856182871906469</c:v>
                </c:pt>
                <c:pt idx="11176">
                  <c:v>77.851907811091763</c:v>
                </c:pt>
                <c:pt idx="11177">
                  <c:v>77.847564712173877</c:v>
                </c:pt>
                <c:pt idx="11178">
                  <c:v>77.842960800527251</c:v>
                </c:pt>
                <c:pt idx="11179">
                  <c:v>77.837948660261702</c:v>
                </c:pt>
                <c:pt idx="11180">
                  <c:v>77.832981878731601</c:v>
                </c:pt>
                <c:pt idx="11181">
                  <c:v>77.828559402026727</c:v>
                </c:pt>
                <c:pt idx="11182">
                  <c:v>77.824352379315144</c:v>
                </c:pt>
                <c:pt idx="11183">
                  <c:v>77.820065978816572</c:v>
                </c:pt>
                <c:pt idx="11184">
                  <c:v>77.815496086221515</c:v>
                </c:pt>
                <c:pt idx="11185">
                  <c:v>77.810710739633137</c:v>
                </c:pt>
                <c:pt idx="11186">
                  <c:v>77.806016110515657</c:v>
                </c:pt>
                <c:pt idx="11187">
                  <c:v>77.801344160765879</c:v>
                </c:pt>
                <c:pt idx="11188">
                  <c:v>77.797329912679885</c:v>
                </c:pt>
                <c:pt idx="11189">
                  <c:v>77.792726001033273</c:v>
                </c:pt>
                <c:pt idx="11190">
                  <c:v>77.788484959270122</c:v>
                </c:pt>
                <c:pt idx="11191">
                  <c:v>77.78360889521089</c:v>
                </c:pt>
                <c:pt idx="11192">
                  <c:v>77.779299815344586</c:v>
                </c:pt>
                <c:pt idx="11193">
                  <c:v>77.77459384654324</c:v>
                </c:pt>
                <c:pt idx="11194">
                  <c:v>77.769683763432425</c:v>
                </c:pt>
                <c:pt idx="11195">
                  <c:v>77.765147889888951</c:v>
                </c:pt>
                <c:pt idx="11196">
                  <c:v>77.760884168758082</c:v>
                </c:pt>
                <c:pt idx="11197">
                  <c:v>77.755781311021678</c:v>
                </c:pt>
                <c:pt idx="11198">
                  <c:v>77.751494910523093</c:v>
                </c:pt>
                <c:pt idx="11199">
                  <c:v>77.74646009088984</c:v>
                </c:pt>
                <c:pt idx="11200">
                  <c:v>77.741958236397934</c:v>
                </c:pt>
                <c:pt idx="11201">
                  <c:v>77.737286286648157</c:v>
                </c:pt>
                <c:pt idx="11202">
                  <c:v>77.732716394053099</c:v>
                </c:pt>
                <c:pt idx="11203">
                  <c:v>77.728021764935605</c:v>
                </c:pt>
                <c:pt idx="11204">
                  <c:v>77.723576608863013</c:v>
                </c:pt>
                <c:pt idx="11205">
                  <c:v>77.719358246467579</c:v>
                </c:pt>
                <c:pt idx="11206">
                  <c:v>77.714402804621329</c:v>
                </c:pt>
                <c:pt idx="11207">
                  <c:v>77.710320518432212</c:v>
                </c:pt>
                <c:pt idx="11208">
                  <c:v>77.705625889314717</c:v>
                </c:pt>
                <c:pt idx="11209">
                  <c:v>77.700919920513343</c:v>
                </c:pt>
                <c:pt idx="11210">
                  <c:v>77.696792275588791</c:v>
                </c:pt>
                <c:pt idx="11211">
                  <c:v>77.692267741729168</c:v>
                </c:pt>
                <c:pt idx="11212">
                  <c:v>77.68733497925065</c:v>
                </c:pt>
                <c:pt idx="11213">
                  <c:v>77.682980540648899</c:v>
                </c:pt>
                <c:pt idx="11214">
                  <c:v>77.678614762363324</c:v>
                </c:pt>
                <c:pt idx="11215">
                  <c:v>77.674056209452118</c:v>
                </c:pt>
                <c:pt idx="11216">
                  <c:v>77.669701770850381</c:v>
                </c:pt>
                <c:pt idx="11217">
                  <c:v>77.664598913113977</c:v>
                </c:pt>
                <c:pt idx="11218">
                  <c:v>77.660233134828388</c:v>
                </c:pt>
                <c:pt idx="11219">
                  <c:v>77.65596941369752</c:v>
                </c:pt>
                <c:pt idx="11220">
                  <c:v>77.651218086160739</c:v>
                </c:pt>
                <c:pt idx="11221">
                  <c:v>77.646534796727096</c:v>
                </c:pt>
                <c:pt idx="11222">
                  <c:v>77.641182465945789</c:v>
                </c:pt>
                <c:pt idx="11223">
                  <c:v>77.637145538492106</c:v>
                </c:pt>
                <c:pt idx="11224">
                  <c:v>77.632609664948632</c:v>
                </c:pt>
                <c:pt idx="11225">
                  <c:v>77.628255226346894</c:v>
                </c:pt>
                <c:pt idx="11226">
                  <c:v>77.623311124184497</c:v>
                </c:pt>
                <c:pt idx="11227">
                  <c:v>77.619013384002074</c:v>
                </c:pt>
                <c:pt idx="11228">
                  <c:v>77.614976456548362</c:v>
                </c:pt>
                <c:pt idx="11229">
                  <c:v>77.610247808379313</c:v>
                </c:pt>
                <c:pt idx="11230">
                  <c:v>77.605178969694464</c:v>
                </c:pt>
                <c:pt idx="11231">
                  <c:v>77.600677115202572</c:v>
                </c:pt>
                <c:pt idx="11232">
                  <c:v>77.596141241659083</c:v>
                </c:pt>
                <c:pt idx="11233">
                  <c:v>77.591775463373509</c:v>
                </c:pt>
                <c:pt idx="11234">
                  <c:v>77.587613799397374</c:v>
                </c:pt>
                <c:pt idx="11235">
                  <c:v>77.583202662376337</c:v>
                </c:pt>
                <c:pt idx="11236">
                  <c:v>77.578780185671448</c:v>
                </c:pt>
                <c:pt idx="11237">
                  <c:v>77.574221632760256</c:v>
                </c:pt>
                <c:pt idx="11238">
                  <c:v>77.569209492494721</c:v>
                </c:pt>
                <c:pt idx="11239">
                  <c:v>77.564333428435489</c:v>
                </c:pt>
                <c:pt idx="11240">
                  <c:v>77.559525402479395</c:v>
                </c:pt>
                <c:pt idx="11241">
                  <c:v>77.555295700400109</c:v>
                </c:pt>
                <c:pt idx="11242">
                  <c:v>77.551326811049563</c:v>
                </c:pt>
                <c:pt idx="11243">
                  <c:v>77.545997159635988</c:v>
                </c:pt>
                <c:pt idx="11244">
                  <c:v>77.541313870202345</c:v>
                </c:pt>
                <c:pt idx="11245">
                  <c:v>77.537084168123059</c:v>
                </c:pt>
                <c:pt idx="11246">
                  <c:v>77.532434897740998</c:v>
                </c:pt>
                <c:pt idx="11247">
                  <c:v>77.527751608307355</c:v>
                </c:pt>
                <c:pt idx="11248">
                  <c:v>77.523079658557577</c:v>
                </c:pt>
                <c:pt idx="11249">
                  <c:v>77.518645842168837</c:v>
                </c:pt>
                <c:pt idx="11250">
                  <c:v>77.513599682851719</c:v>
                </c:pt>
                <c:pt idx="11251">
                  <c:v>77.50912050772753</c:v>
                </c:pt>
                <c:pt idx="11252">
                  <c:v>77.504834107228945</c:v>
                </c:pt>
                <c:pt idx="11253">
                  <c:v>77.500366271788636</c:v>
                </c:pt>
                <c:pt idx="11254">
                  <c:v>77.495853077612878</c:v>
                </c:pt>
                <c:pt idx="11255">
                  <c:v>77.491657394585161</c:v>
                </c:pt>
                <c:pt idx="11256">
                  <c:v>77.487246257564138</c:v>
                </c:pt>
                <c:pt idx="11257">
                  <c:v>77.482041342673</c:v>
                </c:pt>
                <c:pt idx="11258">
                  <c:v>77.477879678696866</c:v>
                </c:pt>
                <c:pt idx="11259">
                  <c:v>77.473037633689202</c:v>
                </c:pt>
                <c:pt idx="11260">
                  <c:v>77.468705874455196</c:v>
                </c:pt>
                <c:pt idx="11261">
                  <c:v>77.463523638931761</c:v>
                </c:pt>
                <c:pt idx="11262">
                  <c:v>77.458715612975681</c:v>
                </c:pt>
                <c:pt idx="11263">
                  <c:v>77.454304475954658</c:v>
                </c:pt>
                <c:pt idx="11264">
                  <c:v>77.449881999249754</c:v>
                </c:pt>
                <c:pt idx="11265">
                  <c:v>77.44589043053152</c:v>
                </c:pt>
                <c:pt idx="11266">
                  <c:v>77.441422595091197</c:v>
                </c:pt>
                <c:pt idx="11267">
                  <c:v>77.436591889767385</c:v>
                </c:pt>
                <c:pt idx="11268">
                  <c:v>77.43195395906919</c:v>
                </c:pt>
                <c:pt idx="11269">
                  <c:v>77.427384066474119</c:v>
                </c:pt>
                <c:pt idx="11270">
                  <c:v>77.422485323047169</c:v>
                </c:pt>
                <c:pt idx="11271">
                  <c:v>77.417450503413917</c:v>
                </c:pt>
                <c:pt idx="11272">
                  <c:v>77.412891950502726</c:v>
                </c:pt>
                <c:pt idx="11273">
                  <c:v>77.408582870636437</c:v>
                </c:pt>
                <c:pt idx="11274">
                  <c:v>77.403786184364208</c:v>
                </c:pt>
                <c:pt idx="11275">
                  <c:v>77.399227631453016</c:v>
                </c:pt>
                <c:pt idx="11276">
                  <c:v>77.395077307160747</c:v>
                </c:pt>
                <c:pt idx="11277">
                  <c:v>77.390257941520801</c:v>
                </c:pt>
                <c:pt idx="11278">
                  <c:v>77.385415896513138</c:v>
                </c:pt>
                <c:pt idx="11279">
                  <c:v>77.380766626131077</c:v>
                </c:pt>
                <c:pt idx="11280">
                  <c:v>77.376378168477771</c:v>
                </c:pt>
                <c:pt idx="11281">
                  <c:v>77.3719783711406</c:v>
                </c:pt>
                <c:pt idx="11282">
                  <c:v>77.367487856332559</c:v>
                </c:pt>
                <c:pt idx="11283">
                  <c:v>77.363292173304842</c:v>
                </c:pt>
                <c:pt idx="11284">
                  <c:v>77.35857486481963</c:v>
                </c:pt>
                <c:pt idx="11285">
                  <c:v>77.354163727798607</c:v>
                </c:pt>
                <c:pt idx="11286">
                  <c:v>77.350296895602781</c:v>
                </c:pt>
                <c:pt idx="11287">
                  <c:v>77.345160018814795</c:v>
                </c:pt>
                <c:pt idx="11288">
                  <c:v>77.34036333254258</c:v>
                </c:pt>
                <c:pt idx="11289">
                  <c:v>77.336008893940829</c:v>
                </c:pt>
                <c:pt idx="11290">
                  <c:v>77.331677134706837</c:v>
                </c:pt>
                <c:pt idx="11291">
                  <c:v>77.327436092943671</c:v>
                </c:pt>
                <c:pt idx="11292">
                  <c:v>77.322027063743093</c:v>
                </c:pt>
                <c:pt idx="11293">
                  <c:v>77.31734377430945</c:v>
                </c:pt>
                <c:pt idx="11294">
                  <c:v>77.312399672147052</c:v>
                </c:pt>
                <c:pt idx="11295">
                  <c:v>77.307727722397274</c:v>
                </c:pt>
                <c:pt idx="11296">
                  <c:v>77.303305245692385</c:v>
                </c:pt>
                <c:pt idx="11297">
                  <c:v>77.298996165826097</c:v>
                </c:pt>
                <c:pt idx="11298">
                  <c:v>77.294868520901531</c:v>
                </c:pt>
                <c:pt idx="11299">
                  <c:v>77.291466615743929</c:v>
                </c:pt>
                <c:pt idx="11300">
                  <c:v>77.286601891368548</c:v>
                </c:pt>
                <c:pt idx="11301">
                  <c:v>77.282145395612091</c:v>
                </c:pt>
                <c:pt idx="11302">
                  <c:v>77.277632201436333</c:v>
                </c:pt>
                <c:pt idx="11303">
                  <c:v>77.272699438957801</c:v>
                </c:pt>
                <c:pt idx="11304">
                  <c:v>77.268061508259592</c:v>
                </c:pt>
                <c:pt idx="11305">
                  <c:v>77.263140085464926</c:v>
                </c:pt>
                <c:pt idx="11306">
                  <c:v>77.25875162781162</c:v>
                </c:pt>
                <c:pt idx="11307">
                  <c:v>77.25479407814494</c:v>
                </c:pt>
                <c:pt idx="11308">
                  <c:v>77.250666433220374</c:v>
                </c:pt>
                <c:pt idx="11309">
                  <c:v>77.245767689793425</c:v>
                </c:pt>
                <c:pt idx="11310">
                  <c:v>77.241220476566085</c:v>
                </c:pt>
                <c:pt idx="11311">
                  <c:v>77.23705881258995</c:v>
                </c:pt>
                <c:pt idx="11312">
                  <c:v>77.232602316833493</c:v>
                </c:pt>
                <c:pt idx="11313">
                  <c:v>77.228474671908927</c:v>
                </c:pt>
                <c:pt idx="11314">
                  <c:v>77.223371814172523</c:v>
                </c:pt>
                <c:pt idx="11315">
                  <c:v>77.218654505687297</c:v>
                </c:pt>
                <c:pt idx="11316">
                  <c:v>77.214141311511554</c:v>
                </c:pt>
                <c:pt idx="11317">
                  <c:v>77.209231228400739</c:v>
                </c:pt>
                <c:pt idx="11318">
                  <c:v>77.204309805606059</c:v>
                </c:pt>
                <c:pt idx="11319">
                  <c:v>77.198753360515298</c:v>
                </c:pt>
                <c:pt idx="11320">
                  <c:v>77.195056623577386</c:v>
                </c:pt>
                <c:pt idx="11321">
                  <c:v>77.190089842047286</c:v>
                </c:pt>
                <c:pt idx="11322">
                  <c:v>77.18627970827076</c:v>
                </c:pt>
                <c:pt idx="11323">
                  <c:v>77.18178919346272</c:v>
                </c:pt>
                <c:pt idx="11324">
                  <c:v>77.177094564345211</c:v>
                </c:pt>
                <c:pt idx="11325">
                  <c:v>77.172581370169468</c:v>
                </c:pt>
                <c:pt idx="11326">
                  <c:v>77.168544442715785</c:v>
                </c:pt>
                <c:pt idx="11327">
                  <c:v>77.163611680237238</c:v>
                </c:pt>
                <c:pt idx="11328">
                  <c:v>77.158769635229589</c:v>
                </c:pt>
                <c:pt idx="11329">
                  <c:v>77.154517253782572</c:v>
                </c:pt>
                <c:pt idx="11330">
                  <c:v>77.149754586561926</c:v>
                </c:pt>
                <c:pt idx="11331">
                  <c:v>77.145252732070034</c:v>
                </c:pt>
                <c:pt idx="11332">
                  <c:v>77.140467385481656</c:v>
                </c:pt>
                <c:pt idx="11333">
                  <c:v>77.135954191305913</c:v>
                </c:pt>
                <c:pt idx="11334">
                  <c:v>77.131690470175045</c:v>
                </c:pt>
                <c:pt idx="11335">
                  <c:v>77.126916463270533</c:v>
                </c:pt>
                <c:pt idx="11336">
                  <c:v>77.122437288146358</c:v>
                </c:pt>
                <c:pt idx="11337">
                  <c:v>77.118014811441469</c:v>
                </c:pt>
                <c:pt idx="11338">
                  <c:v>77.113422239478695</c:v>
                </c:pt>
                <c:pt idx="11339">
                  <c:v>77.109124499296257</c:v>
                </c:pt>
                <c:pt idx="11340">
                  <c:v>77.104044320927571</c:v>
                </c:pt>
                <c:pt idx="11341">
                  <c:v>77.099780599796702</c:v>
                </c:pt>
                <c:pt idx="11342">
                  <c:v>77.095573577085133</c:v>
                </c:pt>
                <c:pt idx="11343">
                  <c:v>77.091298516270413</c:v>
                </c:pt>
                <c:pt idx="11344">
                  <c:v>77.087012115771827</c:v>
                </c:pt>
                <c:pt idx="11345">
                  <c:v>77.08275973432481</c:v>
                </c:pt>
                <c:pt idx="11346">
                  <c:v>77.080480457869214</c:v>
                </c:pt>
                <c:pt idx="11347">
                  <c:v>77.073517891979975</c:v>
                </c:pt>
                <c:pt idx="11348">
                  <c:v>77.067247046806131</c:v>
                </c:pt>
                <c:pt idx="11349">
                  <c:v>77.063516290816622</c:v>
                </c:pt>
                <c:pt idx="11350">
                  <c:v>77.057687693313255</c:v>
                </c:pt>
                <c:pt idx="11351">
                  <c:v>77.055533153380111</c:v>
                </c:pt>
                <c:pt idx="11352">
                  <c:v>77.048933457374361</c:v>
                </c:pt>
                <c:pt idx="11353">
                  <c:v>77.04444294256632</c:v>
                </c:pt>
                <c:pt idx="11354">
                  <c:v>77.040247259538603</c:v>
                </c:pt>
                <c:pt idx="11355">
                  <c:v>77.035303157376205</c:v>
                </c:pt>
                <c:pt idx="11356">
                  <c:v>77.031186852135519</c:v>
                </c:pt>
                <c:pt idx="11357">
                  <c:v>77.027070546894805</c:v>
                </c:pt>
                <c:pt idx="11358">
                  <c:v>77.022750127344651</c:v>
                </c:pt>
                <c:pt idx="11359">
                  <c:v>77.018134876014159</c:v>
                </c:pt>
                <c:pt idx="11360">
                  <c:v>77.013576323102967</c:v>
                </c:pt>
                <c:pt idx="11361">
                  <c:v>77.008496144734281</c:v>
                </c:pt>
                <c:pt idx="11362">
                  <c:v>77.004119026764826</c:v>
                </c:pt>
                <c:pt idx="11363">
                  <c:v>76.999503775434334</c:v>
                </c:pt>
                <c:pt idx="11364">
                  <c:v>76.995001920942443</c:v>
                </c:pt>
                <c:pt idx="11365">
                  <c:v>76.991055710959628</c:v>
                </c:pt>
                <c:pt idx="11366">
                  <c:v>76.985918834171642</c:v>
                </c:pt>
                <c:pt idx="11367">
                  <c:v>76.981314922525016</c:v>
                </c:pt>
                <c:pt idx="11368">
                  <c:v>76.977005842658713</c:v>
                </c:pt>
                <c:pt idx="11369">
                  <c:v>76.972458629431372</c:v>
                </c:pt>
                <c:pt idx="11370">
                  <c:v>76.968070171778066</c:v>
                </c:pt>
                <c:pt idx="11371">
                  <c:v>76.963001333093231</c:v>
                </c:pt>
                <c:pt idx="11372">
                  <c:v>76.959327275523009</c:v>
                </c:pt>
                <c:pt idx="11373">
                  <c:v>76.955131592495292</c:v>
                </c:pt>
                <c:pt idx="11374">
                  <c:v>76.950879211048289</c:v>
                </c:pt>
                <c:pt idx="11375">
                  <c:v>76.946740226439886</c:v>
                </c:pt>
                <c:pt idx="11376">
                  <c:v>76.941886841748357</c:v>
                </c:pt>
                <c:pt idx="11377">
                  <c:v>76.937487044411185</c:v>
                </c:pt>
                <c:pt idx="11378">
                  <c:v>76.932384186674781</c:v>
                </c:pt>
                <c:pt idx="11379">
                  <c:v>76.927791614712021</c:v>
                </c:pt>
                <c:pt idx="11380">
                  <c:v>76.922972249072075</c:v>
                </c:pt>
                <c:pt idx="11381">
                  <c:v>76.9183796771093</c:v>
                </c:pt>
                <c:pt idx="11382">
                  <c:v>76.913923181352843</c:v>
                </c:pt>
                <c:pt idx="11383">
                  <c:v>76.908933720455025</c:v>
                </c:pt>
                <c:pt idx="11384">
                  <c:v>76.904193732602096</c:v>
                </c:pt>
                <c:pt idx="11385">
                  <c:v>76.899714557477921</c:v>
                </c:pt>
                <c:pt idx="11386">
                  <c:v>76.894793134683241</c:v>
                </c:pt>
                <c:pt idx="11387">
                  <c:v>76.890313959559052</c:v>
                </c:pt>
                <c:pt idx="11388">
                  <c:v>76.886027559060466</c:v>
                </c:pt>
                <c:pt idx="11389">
                  <c:v>76.881015418794945</c:v>
                </c:pt>
                <c:pt idx="11390">
                  <c:v>76.876230072206567</c:v>
                </c:pt>
                <c:pt idx="11391">
                  <c:v>76.872147786017436</c:v>
                </c:pt>
                <c:pt idx="11392">
                  <c:v>76.867918083938164</c:v>
                </c:pt>
                <c:pt idx="11393">
                  <c:v>76.863654362807281</c:v>
                </c:pt>
                <c:pt idx="11394">
                  <c:v>76.859356622624858</c:v>
                </c:pt>
                <c:pt idx="11395">
                  <c:v>76.855092901493975</c:v>
                </c:pt>
                <c:pt idx="11396">
                  <c:v>76.850386932692629</c:v>
                </c:pt>
                <c:pt idx="11397">
                  <c:v>76.846281967135781</c:v>
                </c:pt>
                <c:pt idx="11398">
                  <c:v>76.841644036437572</c:v>
                </c:pt>
                <c:pt idx="11399">
                  <c:v>76.836461800914151</c:v>
                </c:pt>
                <c:pt idx="11400">
                  <c:v>76.832039324209276</c:v>
                </c:pt>
                <c:pt idx="11401">
                  <c:v>76.827253977620899</c:v>
                </c:pt>
                <c:pt idx="11402">
                  <c:v>76.822559348503404</c:v>
                </c:pt>
                <c:pt idx="11403">
                  <c:v>76.818216249585532</c:v>
                </c:pt>
                <c:pt idx="11404">
                  <c:v>76.813521620468038</c:v>
                </c:pt>
                <c:pt idx="11405">
                  <c:v>76.80869091514424</c:v>
                </c:pt>
                <c:pt idx="11406">
                  <c:v>76.803780832033425</c:v>
                </c:pt>
                <c:pt idx="11407">
                  <c:v>76.798530558406853</c:v>
                </c:pt>
                <c:pt idx="11408">
                  <c:v>76.794448272217721</c:v>
                </c:pt>
                <c:pt idx="11409">
                  <c:v>76.78994641772583</c:v>
                </c:pt>
                <c:pt idx="11410">
                  <c:v>76.78587547122055</c:v>
                </c:pt>
                <c:pt idx="11411">
                  <c:v>76.780795292851863</c:v>
                </c:pt>
                <c:pt idx="11412">
                  <c:v>76.776576930456429</c:v>
                </c:pt>
                <c:pt idx="11413">
                  <c:v>76.772199812486988</c:v>
                </c:pt>
                <c:pt idx="11414">
                  <c:v>76.768117526297857</c:v>
                </c:pt>
                <c:pt idx="11415">
                  <c:v>76.764069259160308</c:v>
                </c:pt>
                <c:pt idx="11416">
                  <c:v>76.759113817314059</c:v>
                </c:pt>
                <c:pt idx="11417">
                  <c:v>76.754850096183205</c:v>
                </c:pt>
                <c:pt idx="11418">
                  <c:v>76.750495657581453</c:v>
                </c:pt>
                <c:pt idx="11419">
                  <c:v>76.745687631625387</c:v>
                </c:pt>
                <c:pt idx="11420">
                  <c:v>76.741367212075218</c:v>
                </c:pt>
                <c:pt idx="11421">
                  <c:v>76.736842678215595</c:v>
                </c:pt>
                <c:pt idx="11422">
                  <c:v>76.732306804672135</c:v>
                </c:pt>
                <c:pt idx="11423">
                  <c:v>76.727827629547946</c:v>
                </c:pt>
                <c:pt idx="11424">
                  <c:v>76.722543336869791</c:v>
                </c:pt>
                <c:pt idx="11425">
                  <c:v>76.717780669649144</c:v>
                </c:pt>
                <c:pt idx="11426">
                  <c:v>76.71357364693759</c:v>
                </c:pt>
                <c:pt idx="11427">
                  <c:v>76.708992414658667</c:v>
                </c:pt>
                <c:pt idx="11428">
                  <c:v>76.704252426805738</c:v>
                </c:pt>
                <c:pt idx="11429">
                  <c:v>76.700328896190641</c:v>
                </c:pt>
                <c:pt idx="11430">
                  <c:v>76.695963117905038</c:v>
                </c:pt>
                <c:pt idx="11431">
                  <c:v>76.691744755509617</c:v>
                </c:pt>
                <c:pt idx="11432">
                  <c:v>76.687050126392123</c:v>
                </c:pt>
                <c:pt idx="11433">
                  <c:v>76.682400856010048</c:v>
                </c:pt>
                <c:pt idx="11434">
                  <c:v>76.678273211085497</c:v>
                </c:pt>
                <c:pt idx="11435">
                  <c:v>76.673544562916419</c:v>
                </c:pt>
                <c:pt idx="11436">
                  <c:v>76.66858912107017</c:v>
                </c:pt>
                <c:pt idx="11437">
                  <c:v>76.664665590455073</c:v>
                </c:pt>
                <c:pt idx="11438">
                  <c:v>76.660662682052944</c:v>
                </c:pt>
                <c:pt idx="11439">
                  <c:v>76.655820637045295</c:v>
                </c:pt>
                <c:pt idx="11440">
                  <c:v>76.650615722154157</c:v>
                </c:pt>
                <c:pt idx="11441">
                  <c:v>76.646091188294534</c:v>
                </c:pt>
                <c:pt idx="11442">
                  <c:v>76.640976990874279</c:v>
                </c:pt>
                <c:pt idx="11443">
                  <c:v>76.636282361756784</c:v>
                </c:pt>
                <c:pt idx="11444">
                  <c:v>76.632290793038521</c:v>
                </c:pt>
                <c:pt idx="11445">
                  <c:v>76.627913675069067</c:v>
                </c:pt>
                <c:pt idx="11446">
                  <c:v>76.623491198364178</c:v>
                </c:pt>
                <c:pt idx="11447">
                  <c:v>76.61877388987898</c:v>
                </c:pt>
                <c:pt idx="11448">
                  <c:v>76.614510168748112</c:v>
                </c:pt>
                <c:pt idx="11449">
                  <c:v>76.609475349114859</c:v>
                </c:pt>
                <c:pt idx="11450">
                  <c:v>76.604939475571371</c:v>
                </c:pt>
                <c:pt idx="11451">
                  <c:v>76.600482979814913</c:v>
                </c:pt>
                <c:pt idx="11452">
                  <c:v>76.596343995206496</c:v>
                </c:pt>
                <c:pt idx="11453">
                  <c:v>76.591422572411815</c:v>
                </c:pt>
                <c:pt idx="11454">
                  <c:v>76.586818660765189</c:v>
                </c:pt>
                <c:pt idx="11455">
                  <c:v>76.582418863428032</c:v>
                </c:pt>
                <c:pt idx="11456">
                  <c:v>76.578404615342038</c:v>
                </c:pt>
                <c:pt idx="11457">
                  <c:v>76.574367687888355</c:v>
                </c:pt>
                <c:pt idx="11458">
                  <c:v>76.569809134977163</c:v>
                </c:pt>
                <c:pt idx="11459">
                  <c:v>76.565432017007723</c:v>
                </c:pt>
                <c:pt idx="11460">
                  <c:v>76.560510594213042</c:v>
                </c:pt>
                <c:pt idx="11461">
                  <c:v>76.556042758772719</c:v>
                </c:pt>
                <c:pt idx="11462">
                  <c:v>76.551336789971359</c:v>
                </c:pt>
                <c:pt idx="11463">
                  <c:v>76.546687519589312</c:v>
                </c:pt>
                <c:pt idx="11464">
                  <c:v>76.54148260469816</c:v>
                </c:pt>
                <c:pt idx="11465">
                  <c:v>76.537717829657083</c:v>
                </c:pt>
                <c:pt idx="11466">
                  <c:v>76.53352214662938</c:v>
                </c:pt>
                <c:pt idx="11467">
                  <c:v>76.52923574613078</c:v>
                </c:pt>
                <c:pt idx="11468">
                  <c:v>76.524302983652262</c:v>
                </c:pt>
                <c:pt idx="11469">
                  <c:v>76.519733091057205</c:v>
                </c:pt>
                <c:pt idx="11470">
                  <c:v>76.515401331823185</c:v>
                </c:pt>
                <c:pt idx="11471">
                  <c:v>76.511251007530916</c:v>
                </c:pt>
                <c:pt idx="11472">
                  <c:v>76.506442981574821</c:v>
                </c:pt>
                <c:pt idx="11473">
                  <c:v>76.501975146134498</c:v>
                </c:pt>
                <c:pt idx="11474">
                  <c:v>76.497189799546135</c:v>
                </c:pt>
                <c:pt idx="11475">
                  <c:v>76.492563208531791</c:v>
                </c:pt>
                <c:pt idx="11476">
                  <c:v>76.488208769930068</c:v>
                </c:pt>
                <c:pt idx="11477">
                  <c:v>76.483491461444856</c:v>
                </c:pt>
                <c:pt idx="11478">
                  <c:v>76.478570038650176</c:v>
                </c:pt>
                <c:pt idx="11479">
                  <c:v>76.474249619100021</c:v>
                </c:pt>
                <c:pt idx="11480">
                  <c:v>76.470269390065624</c:v>
                </c:pt>
                <c:pt idx="11481">
                  <c:v>76.465631459367415</c:v>
                </c:pt>
                <c:pt idx="11482">
                  <c:v>76.461753287487753</c:v>
                </c:pt>
                <c:pt idx="11483">
                  <c:v>76.456888563112372</c:v>
                </c:pt>
                <c:pt idx="11484">
                  <c:v>76.452375368936615</c:v>
                </c:pt>
                <c:pt idx="11485">
                  <c:v>76.447601362032103</c:v>
                </c:pt>
                <c:pt idx="11486">
                  <c:v>76.443813907623309</c:v>
                </c:pt>
                <c:pt idx="11487">
                  <c:v>76.439380091234554</c:v>
                </c:pt>
                <c:pt idx="11488">
                  <c:v>76.434163836659565</c:v>
                </c:pt>
                <c:pt idx="11489">
                  <c:v>76.429197055129464</c:v>
                </c:pt>
                <c:pt idx="11490">
                  <c:v>76.424377689489503</c:v>
                </c:pt>
                <c:pt idx="11491">
                  <c:v>76.41986449531376</c:v>
                </c:pt>
                <c:pt idx="11492">
                  <c:v>76.415396659873437</c:v>
                </c:pt>
                <c:pt idx="11493">
                  <c:v>76.411359732419754</c:v>
                </c:pt>
                <c:pt idx="11494">
                  <c:v>76.407685674849532</c:v>
                </c:pt>
                <c:pt idx="11495">
                  <c:v>76.403852861705289</c:v>
                </c:pt>
                <c:pt idx="11496">
                  <c:v>76.399124213536226</c:v>
                </c:pt>
                <c:pt idx="11497">
                  <c:v>76.394883171773074</c:v>
                </c:pt>
                <c:pt idx="11498">
                  <c:v>76.390426676016617</c:v>
                </c:pt>
                <c:pt idx="11499">
                  <c:v>76.385425875434933</c:v>
                </c:pt>
                <c:pt idx="11500">
                  <c:v>76.380345697066247</c:v>
                </c:pt>
                <c:pt idx="11501">
                  <c:v>76.375787144155055</c:v>
                </c:pt>
                <c:pt idx="11502">
                  <c:v>76.3714667246049</c:v>
                </c:pt>
                <c:pt idx="11503">
                  <c:v>76.367282381261035</c:v>
                </c:pt>
                <c:pt idx="11504">
                  <c:v>76.362542393408106</c:v>
                </c:pt>
                <c:pt idx="11505">
                  <c:v>76.3580972373355</c:v>
                </c:pt>
                <c:pt idx="11506">
                  <c:v>76.353379928850288</c:v>
                </c:pt>
                <c:pt idx="11507">
                  <c:v>76.348889414042247</c:v>
                </c:pt>
                <c:pt idx="11508">
                  <c:v>76.344342200814907</c:v>
                </c:pt>
                <c:pt idx="11509">
                  <c:v>76.339443457387958</c:v>
                </c:pt>
                <c:pt idx="11510">
                  <c:v>76.334805526689763</c:v>
                </c:pt>
                <c:pt idx="11511">
                  <c:v>76.33049644682346</c:v>
                </c:pt>
                <c:pt idx="11512">
                  <c:v>76.326550236840646</c:v>
                </c:pt>
                <c:pt idx="11513">
                  <c:v>76.321583455310531</c:v>
                </c:pt>
                <c:pt idx="11514">
                  <c:v>76.317183657973359</c:v>
                </c:pt>
                <c:pt idx="11515">
                  <c:v>76.313078692416511</c:v>
                </c:pt>
                <c:pt idx="11516">
                  <c:v>76.308316025195865</c:v>
                </c:pt>
                <c:pt idx="11517">
                  <c:v>76.303666754813818</c:v>
                </c:pt>
                <c:pt idx="11518">
                  <c:v>76.299312316212081</c:v>
                </c:pt>
                <c:pt idx="11519">
                  <c:v>76.29560423959029</c:v>
                </c:pt>
                <c:pt idx="11520">
                  <c:v>76.291397216878707</c:v>
                </c:pt>
                <c:pt idx="11521">
                  <c:v>76.287280911638007</c:v>
                </c:pt>
                <c:pt idx="11522">
                  <c:v>76.282450206314195</c:v>
                </c:pt>
                <c:pt idx="11523">
                  <c:v>76.27776691688058</c:v>
                </c:pt>
                <c:pt idx="11524">
                  <c:v>76.273038268711502</c:v>
                </c:pt>
                <c:pt idx="11525">
                  <c:v>76.268309620542425</c:v>
                </c:pt>
                <c:pt idx="11526">
                  <c:v>76.263569632689496</c:v>
                </c:pt>
                <c:pt idx="11527">
                  <c:v>76.259090457565321</c:v>
                </c:pt>
                <c:pt idx="11528">
                  <c:v>76.254203053822224</c:v>
                </c:pt>
                <c:pt idx="11529">
                  <c:v>76.2498486152205</c:v>
                </c:pt>
                <c:pt idx="11530">
                  <c:v>76.244983890845106</c:v>
                </c:pt>
                <c:pt idx="11531">
                  <c:v>76.240277922043759</c:v>
                </c:pt>
                <c:pt idx="11532">
                  <c:v>76.235492575455382</c:v>
                </c:pt>
                <c:pt idx="11533">
                  <c:v>76.230729908234736</c:v>
                </c:pt>
                <c:pt idx="11534">
                  <c:v>76.226398149000715</c:v>
                </c:pt>
                <c:pt idx="11535">
                  <c:v>76.221952992928124</c:v>
                </c:pt>
                <c:pt idx="11536">
                  <c:v>76.217848027371275</c:v>
                </c:pt>
                <c:pt idx="11537">
                  <c:v>76.213947176123881</c:v>
                </c:pt>
                <c:pt idx="11538">
                  <c:v>76.209774172463895</c:v>
                </c:pt>
                <c:pt idx="11539">
                  <c:v>76.204693994095194</c:v>
                </c:pt>
                <c:pt idx="11540">
                  <c:v>76.20015812055172</c:v>
                </c:pt>
                <c:pt idx="11541">
                  <c:v>76.196211910568906</c:v>
                </c:pt>
                <c:pt idx="11542">
                  <c:v>76.192152303747491</c:v>
                </c:pt>
                <c:pt idx="11543">
                  <c:v>76.187503033365431</c:v>
                </c:pt>
                <c:pt idx="11544">
                  <c:v>76.182740366144785</c:v>
                </c:pt>
                <c:pt idx="11545">
                  <c:v>76.17868075932337</c:v>
                </c:pt>
                <c:pt idx="11546">
                  <c:v>76.174280961986199</c:v>
                </c:pt>
                <c:pt idx="11547">
                  <c:v>76.169847145597458</c:v>
                </c:pt>
                <c:pt idx="11548">
                  <c:v>76.164891703751209</c:v>
                </c:pt>
                <c:pt idx="11549">
                  <c:v>76.159335258660448</c:v>
                </c:pt>
                <c:pt idx="11550">
                  <c:v>76.154935461323291</c:v>
                </c:pt>
                <c:pt idx="11551">
                  <c:v>76.150263511573513</c:v>
                </c:pt>
                <c:pt idx="11552">
                  <c:v>76.145943092023344</c:v>
                </c:pt>
                <c:pt idx="11553">
                  <c:v>76.140828894603089</c:v>
                </c:pt>
                <c:pt idx="11554">
                  <c:v>76.136519814736786</c:v>
                </c:pt>
                <c:pt idx="11555">
                  <c:v>76.132346811076772</c:v>
                </c:pt>
                <c:pt idx="11556">
                  <c:v>76.128536677300261</c:v>
                </c:pt>
                <c:pt idx="11557">
                  <c:v>76.123932765653635</c:v>
                </c:pt>
                <c:pt idx="11558">
                  <c:v>76.118682492027062</c:v>
                </c:pt>
                <c:pt idx="11559">
                  <c:v>76.114180637535171</c:v>
                </c:pt>
                <c:pt idx="11560">
                  <c:v>76.110313805339359</c:v>
                </c:pt>
                <c:pt idx="11561">
                  <c:v>76.105698554008868</c:v>
                </c:pt>
                <c:pt idx="11562">
                  <c:v>76.10150287098115</c:v>
                </c:pt>
                <c:pt idx="11563">
                  <c:v>76.096989676805407</c:v>
                </c:pt>
                <c:pt idx="11564">
                  <c:v>76.092124952430026</c:v>
                </c:pt>
                <c:pt idx="11565">
                  <c:v>76.087294247106229</c:v>
                </c:pt>
                <c:pt idx="11566">
                  <c:v>76.08271301482732</c:v>
                </c:pt>
                <c:pt idx="11567">
                  <c:v>76.078868861999226</c:v>
                </c:pt>
                <c:pt idx="11568">
                  <c:v>76.074831934545543</c:v>
                </c:pt>
                <c:pt idx="11569">
                  <c:v>76.07040945784064</c:v>
                </c:pt>
                <c:pt idx="11570">
                  <c:v>76.066168416077488</c:v>
                </c:pt>
                <c:pt idx="11571">
                  <c:v>76.061530485379294</c:v>
                </c:pt>
                <c:pt idx="11572">
                  <c:v>76.056869875313367</c:v>
                </c:pt>
                <c:pt idx="11573">
                  <c:v>76.052436058924627</c:v>
                </c:pt>
                <c:pt idx="11574">
                  <c:v>76.048070280639038</c:v>
                </c:pt>
                <c:pt idx="11575">
                  <c:v>76.043262254682958</c:v>
                </c:pt>
                <c:pt idx="11576">
                  <c:v>76.03859030493318</c:v>
                </c:pt>
                <c:pt idx="11577">
                  <c:v>76.033532805932197</c:v>
                </c:pt>
                <c:pt idx="11578">
                  <c:v>76.028452627563496</c:v>
                </c:pt>
                <c:pt idx="11579">
                  <c:v>76.024075509594056</c:v>
                </c:pt>
                <c:pt idx="11580">
                  <c:v>76.019925185301773</c:v>
                </c:pt>
                <c:pt idx="11581">
                  <c:v>76.015570746700035</c:v>
                </c:pt>
                <c:pt idx="11582">
                  <c:v>76.010887457266392</c:v>
                </c:pt>
                <c:pt idx="11583">
                  <c:v>76.005863977317006</c:v>
                </c:pt>
                <c:pt idx="11584">
                  <c:v>76.001033271993208</c:v>
                </c:pt>
                <c:pt idx="11585">
                  <c:v>75.996973665171794</c:v>
                </c:pt>
                <c:pt idx="11586">
                  <c:v>75.993163531395282</c:v>
                </c:pt>
                <c:pt idx="11587">
                  <c:v>75.9889565086837</c:v>
                </c:pt>
                <c:pt idx="11588">
                  <c:v>75.984772165339848</c:v>
                </c:pt>
                <c:pt idx="11589">
                  <c:v>75.978920888468764</c:v>
                </c:pt>
                <c:pt idx="11590">
                  <c:v>75.974453053028441</c:v>
                </c:pt>
                <c:pt idx="11591">
                  <c:v>75.970778995458232</c:v>
                </c:pt>
                <c:pt idx="11592">
                  <c:v>75.966674029901398</c:v>
                </c:pt>
                <c:pt idx="11593">
                  <c:v>75.961491794377963</c:v>
                </c:pt>
                <c:pt idx="11594">
                  <c:v>75.956604390634865</c:v>
                </c:pt>
                <c:pt idx="11595">
                  <c:v>75.951989139304388</c:v>
                </c:pt>
                <c:pt idx="11596">
                  <c:v>75.947714078489668</c:v>
                </c:pt>
                <c:pt idx="11597">
                  <c:v>75.943155525578462</c:v>
                </c:pt>
                <c:pt idx="11598">
                  <c:v>75.939005201286193</c:v>
                </c:pt>
                <c:pt idx="11599">
                  <c:v>75.934526026162004</c:v>
                </c:pt>
                <c:pt idx="11600">
                  <c:v>75.930273644715001</c:v>
                </c:pt>
                <c:pt idx="11601">
                  <c:v>75.925703752119958</c:v>
                </c:pt>
                <c:pt idx="11602">
                  <c:v>75.921088500789466</c:v>
                </c:pt>
                <c:pt idx="11603">
                  <c:v>75.916246455781803</c:v>
                </c:pt>
                <c:pt idx="11604">
                  <c:v>75.912084791805668</c:v>
                </c:pt>
                <c:pt idx="11605">
                  <c:v>75.907503559526774</c:v>
                </c:pt>
                <c:pt idx="11606">
                  <c:v>75.902684193886827</c:v>
                </c:pt>
                <c:pt idx="11607">
                  <c:v>75.898000904453184</c:v>
                </c:pt>
                <c:pt idx="11608">
                  <c:v>75.893034122923083</c:v>
                </c:pt>
                <c:pt idx="11609">
                  <c:v>75.887840547715797</c:v>
                </c:pt>
                <c:pt idx="11610">
                  <c:v>75.883758261526665</c:v>
                </c:pt>
                <c:pt idx="11611">
                  <c:v>75.879313105454074</c:v>
                </c:pt>
                <c:pt idx="11612">
                  <c:v>75.874811250962168</c:v>
                </c:pt>
                <c:pt idx="11613">
                  <c:v>75.870558869515165</c:v>
                </c:pt>
                <c:pt idx="11614">
                  <c:v>75.866204430913427</c:v>
                </c:pt>
                <c:pt idx="11615">
                  <c:v>75.861884011363273</c:v>
                </c:pt>
                <c:pt idx="11616">
                  <c:v>75.857450194974518</c:v>
                </c:pt>
                <c:pt idx="11617">
                  <c:v>75.852959680166492</c:v>
                </c:pt>
                <c:pt idx="11618">
                  <c:v>75.848537203461603</c:v>
                </c:pt>
                <c:pt idx="11619">
                  <c:v>75.844137406124418</c:v>
                </c:pt>
                <c:pt idx="11620">
                  <c:v>75.839476796058506</c:v>
                </c:pt>
                <c:pt idx="11621">
                  <c:v>75.834407957373671</c:v>
                </c:pt>
                <c:pt idx="11622">
                  <c:v>75.829985480668796</c:v>
                </c:pt>
                <c:pt idx="11623">
                  <c:v>75.825880515111947</c:v>
                </c:pt>
                <c:pt idx="11624">
                  <c:v>75.821866267025968</c:v>
                </c:pt>
                <c:pt idx="11625">
                  <c:v>75.816627333083247</c:v>
                </c:pt>
                <c:pt idx="11626">
                  <c:v>75.812340932584661</c:v>
                </c:pt>
                <c:pt idx="11627">
                  <c:v>75.807771039989618</c:v>
                </c:pt>
                <c:pt idx="11628">
                  <c:v>75.803461960123315</c:v>
                </c:pt>
                <c:pt idx="11629">
                  <c:v>75.79898278499914</c:v>
                </c:pt>
                <c:pt idx="11630">
                  <c:v>75.794163419359208</c:v>
                </c:pt>
                <c:pt idx="11631">
                  <c:v>75.789763622022036</c:v>
                </c:pt>
                <c:pt idx="11632">
                  <c:v>75.785329805633282</c:v>
                </c:pt>
                <c:pt idx="11633">
                  <c:v>75.781315557547302</c:v>
                </c:pt>
                <c:pt idx="11634">
                  <c:v>75.776053944236878</c:v>
                </c:pt>
                <c:pt idx="11635">
                  <c:v>75.771325296067801</c:v>
                </c:pt>
                <c:pt idx="11636">
                  <c:v>75.767741955968461</c:v>
                </c:pt>
                <c:pt idx="11637">
                  <c:v>75.762537041077323</c:v>
                </c:pt>
                <c:pt idx="11638">
                  <c:v>75.758046526269283</c:v>
                </c:pt>
                <c:pt idx="11639">
                  <c:v>75.753658068615977</c:v>
                </c:pt>
                <c:pt idx="11640">
                  <c:v>75.749893293574885</c:v>
                </c:pt>
                <c:pt idx="11641">
                  <c:v>75.745482156553862</c:v>
                </c:pt>
                <c:pt idx="11642">
                  <c:v>75.740594752810765</c:v>
                </c:pt>
                <c:pt idx="11643">
                  <c:v>75.735730028435384</c:v>
                </c:pt>
                <c:pt idx="11644">
                  <c:v>75.731160135840341</c:v>
                </c:pt>
                <c:pt idx="11645">
                  <c:v>75.7267263194516</c:v>
                </c:pt>
                <c:pt idx="11646">
                  <c:v>75.7225533157916</c:v>
                </c:pt>
                <c:pt idx="11647">
                  <c:v>75.718266915293015</c:v>
                </c:pt>
                <c:pt idx="11648">
                  <c:v>75.714071232265297</c:v>
                </c:pt>
                <c:pt idx="11649">
                  <c:v>75.70993224765688</c:v>
                </c:pt>
                <c:pt idx="11650">
                  <c:v>75.70549843126814</c:v>
                </c:pt>
                <c:pt idx="11651">
                  <c:v>75.700611027525042</c:v>
                </c:pt>
                <c:pt idx="11652">
                  <c:v>75.696812233432382</c:v>
                </c:pt>
                <c:pt idx="11653">
                  <c:v>75.691459902651076</c:v>
                </c:pt>
                <c:pt idx="11654">
                  <c:v>75.687105464049353</c:v>
                </c:pt>
                <c:pt idx="11655">
                  <c:v>75.68295513975707</c:v>
                </c:pt>
                <c:pt idx="11656">
                  <c:v>75.679076967877407</c:v>
                </c:pt>
                <c:pt idx="11657">
                  <c:v>75.673928751405555</c:v>
                </c:pt>
                <c:pt idx="11658">
                  <c:v>75.669426896913663</c:v>
                </c:pt>
                <c:pt idx="11659">
                  <c:v>75.665163175782794</c:v>
                </c:pt>
                <c:pt idx="11660">
                  <c:v>75.66057060382002</c:v>
                </c:pt>
                <c:pt idx="11661">
                  <c:v>75.656182146166714</c:v>
                </c:pt>
                <c:pt idx="11662">
                  <c:v>75.651771009145691</c:v>
                </c:pt>
                <c:pt idx="11663">
                  <c:v>75.64748460864709</c:v>
                </c:pt>
                <c:pt idx="11664">
                  <c:v>75.642914716052047</c:v>
                </c:pt>
                <c:pt idx="11665">
                  <c:v>75.638276785353838</c:v>
                </c:pt>
                <c:pt idx="11666">
                  <c:v>75.633638854655644</c:v>
                </c:pt>
                <c:pt idx="11667">
                  <c:v>75.6290689620606</c:v>
                </c:pt>
                <c:pt idx="11668">
                  <c:v>75.624385672626957</c:v>
                </c:pt>
                <c:pt idx="11669">
                  <c:v>75.619736402244897</c:v>
                </c:pt>
                <c:pt idx="11670">
                  <c:v>75.615574738268748</c:v>
                </c:pt>
                <c:pt idx="11671">
                  <c:v>75.611934699750122</c:v>
                </c:pt>
                <c:pt idx="11672">
                  <c:v>75.607568921464519</c:v>
                </c:pt>
                <c:pt idx="11673">
                  <c:v>75.602806254243873</c:v>
                </c:pt>
                <c:pt idx="11674">
                  <c:v>75.598553872796856</c:v>
                </c:pt>
                <c:pt idx="11675">
                  <c:v>75.594097377040399</c:v>
                </c:pt>
                <c:pt idx="11676">
                  <c:v>75.588881122465409</c:v>
                </c:pt>
                <c:pt idx="11677">
                  <c:v>75.58457204259912</c:v>
                </c:pt>
                <c:pt idx="11678">
                  <c:v>75.579945451584777</c:v>
                </c:pt>
                <c:pt idx="11679">
                  <c:v>75.57590852413108</c:v>
                </c:pt>
                <c:pt idx="11680">
                  <c:v>75.572007672883686</c:v>
                </c:pt>
                <c:pt idx="11681">
                  <c:v>75.567267685030757</c:v>
                </c:pt>
                <c:pt idx="11682">
                  <c:v>75.562539036861679</c:v>
                </c:pt>
                <c:pt idx="11683">
                  <c:v>75.557719671221733</c:v>
                </c:pt>
                <c:pt idx="11684">
                  <c:v>75.553229156413707</c:v>
                </c:pt>
                <c:pt idx="11685">
                  <c:v>75.549260267063161</c:v>
                </c:pt>
                <c:pt idx="11686">
                  <c:v>75.544622336364966</c:v>
                </c:pt>
                <c:pt idx="11687">
                  <c:v>75.539621535783269</c:v>
                </c:pt>
                <c:pt idx="11688">
                  <c:v>75.535062982872091</c:v>
                </c:pt>
                <c:pt idx="11689">
                  <c:v>75.530629166483337</c:v>
                </c:pt>
                <c:pt idx="11690">
                  <c:v>75.525991235785142</c:v>
                </c:pt>
                <c:pt idx="11691">
                  <c:v>75.521727514654273</c:v>
                </c:pt>
                <c:pt idx="11692">
                  <c:v>75.516987526801344</c:v>
                </c:pt>
                <c:pt idx="11693">
                  <c:v>75.512837202509061</c:v>
                </c:pt>
                <c:pt idx="11694">
                  <c:v>75.508482763907338</c:v>
                </c:pt>
                <c:pt idx="11695">
                  <c:v>75.503515982377223</c:v>
                </c:pt>
                <c:pt idx="11696">
                  <c:v>75.499490394607378</c:v>
                </c:pt>
                <c:pt idx="11697">
                  <c:v>75.495215333792657</c:v>
                </c:pt>
                <c:pt idx="11698">
                  <c:v>75.490906253926354</c:v>
                </c:pt>
                <c:pt idx="11699">
                  <c:v>75.486574494692348</c:v>
                </c:pt>
                <c:pt idx="11700">
                  <c:v>75.481709770316968</c:v>
                </c:pt>
                <c:pt idx="11701">
                  <c:v>75.477593465076268</c:v>
                </c:pt>
                <c:pt idx="11702">
                  <c:v>75.473783331299742</c:v>
                </c:pt>
                <c:pt idx="11703">
                  <c:v>75.468975305343662</c:v>
                </c:pt>
                <c:pt idx="11704">
                  <c:v>75.464110580968295</c:v>
                </c:pt>
                <c:pt idx="11705">
                  <c:v>75.459449970902369</c:v>
                </c:pt>
                <c:pt idx="11706">
                  <c:v>75.455730554596727</c:v>
                </c:pt>
                <c:pt idx="11707">
                  <c:v>75.451206020737104</c:v>
                </c:pt>
                <c:pt idx="11708">
                  <c:v>75.446590769406612</c:v>
                </c:pt>
                <c:pt idx="11709">
                  <c:v>75.443007429307272</c:v>
                </c:pt>
                <c:pt idx="11710">
                  <c:v>75.438369498609077</c:v>
                </c:pt>
                <c:pt idx="11711">
                  <c:v>75.433277980556525</c:v>
                </c:pt>
                <c:pt idx="11712">
                  <c:v>75.428413256181145</c:v>
                </c:pt>
                <c:pt idx="11713">
                  <c:v>75.423401115915595</c:v>
                </c:pt>
                <c:pt idx="11714">
                  <c:v>75.418649788378815</c:v>
                </c:pt>
                <c:pt idx="11715">
                  <c:v>75.414386067247946</c:v>
                </c:pt>
                <c:pt idx="11716">
                  <c:v>75.41026976200726</c:v>
                </c:pt>
                <c:pt idx="11717">
                  <c:v>75.406119437714963</c:v>
                </c:pt>
                <c:pt idx="11718">
                  <c:v>75.4013907895459</c:v>
                </c:pt>
                <c:pt idx="11719">
                  <c:v>75.396922954105577</c:v>
                </c:pt>
                <c:pt idx="11720">
                  <c:v>75.392205645620365</c:v>
                </c:pt>
                <c:pt idx="11721">
                  <c:v>75.388066661011948</c:v>
                </c:pt>
                <c:pt idx="11722">
                  <c:v>75.384086431977551</c:v>
                </c:pt>
                <c:pt idx="11723">
                  <c:v>75.37900625360885</c:v>
                </c:pt>
                <c:pt idx="11724">
                  <c:v>75.374356983226804</c:v>
                </c:pt>
                <c:pt idx="11725">
                  <c:v>75.370138620831355</c:v>
                </c:pt>
                <c:pt idx="11726">
                  <c:v>75.366158391796972</c:v>
                </c:pt>
                <c:pt idx="11727">
                  <c:v>75.361236969002292</c:v>
                </c:pt>
                <c:pt idx="11728">
                  <c:v>75.35705262565844</c:v>
                </c:pt>
                <c:pt idx="11729">
                  <c:v>75.353061056940192</c:v>
                </c:pt>
                <c:pt idx="11730">
                  <c:v>75.348377767506548</c:v>
                </c:pt>
                <c:pt idx="11731">
                  <c:v>75.342946058938224</c:v>
                </c:pt>
                <c:pt idx="11732">
                  <c:v>75.338455544130184</c:v>
                </c:pt>
                <c:pt idx="11733">
                  <c:v>75.334826845295424</c:v>
                </c:pt>
                <c:pt idx="11734">
                  <c:v>75.330404368590536</c:v>
                </c:pt>
                <c:pt idx="11735">
                  <c:v>75.325052037809229</c:v>
                </c:pt>
                <c:pt idx="11736">
                  <c:v>75.320776976994509</c:v>
                </c:pt>
                <c:pt idx="11737">
                  <c:v>75.316263782818751</c:v>
                </c:pt>
                <c:pt idx="11738">
                  <c:v>75.31186398548158</c:v>
                </c:pt>
                <c:pt idx="11739">
                  <c:v>75.307328111938105</c:v>
                </c:pt>
                <c:pt idx="11740">
                  <c:v>75.303075730491088</c:v>
                </c:pt>
                <c:pt idx="11741">
                  <c:v>75.298335742638173</c:v>
                </c:pt>
                <c:pt idx="11742">
                  <c:v>75.29412871992659</c:v>
                </c:pt>
                <c:pt idx="11743">
                  <c:v>75.289513468596098</c:v>
                </c:pt>
                <c:pt idx="11744">
                  <c:v>75.28452400769828</c:v>
                </c:pt>
                <c:pt idx="11745">
                  <c:v>75.280260286567426</c:v>
                </c:pt>
                <c:pt idx="11746">
                  <c:v>75.27597388606884</c:v>
                </c:pt>
                <c:pt idx="11747">
                  <c:v>75.27164212683482</c:v>
                </c:pt>
                <c:pt idx="11748">
                  <c:v>75.267650558116557</c:v>
                </c:pt>
                <c:pt idx="11749">
                  <c:v>75.262887890895911</c:v>
                </c:pt>
                <c:pt idx="11750">
                  <c:v>75.258215941146133</c:v>
                </c:pt>
                <c:pt idx="11751">
                  <c:v>75.253974899382996</c:v>
                </c:pt>
                <c:pt idx="11752">
                  <c:v>75.249926632245433</c:v>
                </c:pt>
                <c:pt idx="11753">
                  <c:v>75.245878365107885</c:v>
                </c:pt>
                <c:pt idx="11754">
                  <c:v>75.240798186739198</c:v>
                </c:pt>
                <c:pt idx="11755">
                  <c:v>75.236534465608329</c:v>
                </c:pt>
                <c:pt idx="11756">
                  <c:v>75.230944001466</c:v>
                </c:pt>
                <c:pt idx="11757">
                  <c:v>75.226396788238659</c:v>
                </c:pt>
                <c:pt idx="11758">
                  <c:v>75.222201105210956</c:v>
                </c:pt>
                <c:pt idx="11759">
                  <c:v>75.217143606209973</c:v>
                </c:pt>
                <c:pt idx="11760">
                  <c:v>75.212970602549973</c:v>
                </c:pt>
                <c:pt idx="11761">
                  <c:v>75.208548125845084</c:v>
                </c:pt>
                <c:pt idx="11762">
                  <c:v>75.204556557126836</c:v>
                </c:pt>
                <c:pt idx="11763">
                  <c:v>75.199998004215644</c:v>
                </c:pt>
                <c:pt idx="11764">
                  <c:v>75.195269356046566</c:v>
                </c:pt>
                <c:pt idx="11765">
                  <c:v>75.189350041072331</c:v>
                </c:pt>
                <c:pt idx="11766">
                  <c:v>75.187501672603361</c:v>
                </c:pt>
                <c:pt idx="11767">
                  <c:v>75.182886421272883</c:v>
                </c:pt>
                <c:pt idx="11768">
                  <c:v>75.178838154135335</c:v>
                </c:pt>
                <c:pt idx="11769">
                  <c:v>75.176207347480116</c:v>
                </c:pt>
                <c:pt idx="11770">
                  <c:v>75.167634546482958</c:v>
                </c:pt>
                <c:pt idx="11771">
                  <c:v>75.163994507964304</c:v>
                </c:pt>
                <c:pt idx="11772">
                  <c:v>75.160082317033073</c:v>
                </c:pt>
                <c:pt idx="11773">
                  <c:v>75.155455726018729</c:v>
                </c:pt>
                <c:pt idx="11774">
                  <c:v>75.151192004887861</c:v>
                </c:pt>
                <c:pt idx="11775">
                  <c:v>75.147336512375901</c:v>
                </c:pt>
                <c:pt idx="11776">
                  <c:v>75.142403749897383</c:v>
                </c:pt>
                <c:pt idx="11777">
                  <c:v>75.138003952560211</c:v>
                </c:pt>
                <c:pt idx="11778">
                  <c:v>75.133422720281288</c:v>
                </c:pt>
                <c:pt idx="11779">
                  <c:v>75.128954884840979</c:v>
                </c:pt>
                <c:pt idx="11780">
                  <c:v>75.12427159540735</c:v>
                </c:pt>
                <c:pt idx="11781">
                  <c:v>75.120019213960333</c:v>
                </c:pt>
                <c:pt idx="11782">
                  <c:v>75.115642095990893</c:v>
                </c:pt>
                <c:pt idx="11783">
                  <c:v>75.110981485924952</c:v>
                </c:pt>
                <c:pt idx="11784">
                  <c:v>75.106264177439755</c:v>
                </c:pt>
                <c:pt idx="11785">
                  <c:v>75.101660265793129</c:v>
                </c:pt>
                <c:pt idx="11786">
                  <c:v>75.097192430352806</c:v>
                </c:pt>
                <c:pt idx="11787">
                  <c:v>75.092588518706165</c:v>
                </c:pt>
                <c:pt idx="11788">
                  <c:v>75.088302118207579</c:v>
                </c:pt>
                <c:pt idx="11789">
                  <c:v>75.083482752567647</c:v>
                </c:pt>
                <c:pt idx="11790">
                  <c:v>75.079048936178893</c:v>
                </c:pt>
                <c:pt idx="11791">
                  <c:v>75.074626459474018</c:v>
                </c:pt>
                <c:pt idx="11792">
                  <c:v>75.070181303401412</c:v>
                </c:pt>
                <c:pt idx="11793">
                  <c:v>75.065860883851244</c:v>
                </c:pt>
                <c:pt idx="11794">
                  <c:v>75.060769365798691</c:v>
                </c:pt>
                <c:pt idx="11795">
                  <c:v>75.056743778028874</c:v>
                </c:pt>
                <c:pt idx="11796">
                  <c:v>75.052944983936214</c:v>
                </c:pt>
                <c:pt idx="11797">
                  <c:v>75.049032793004955</c:v>
                </c:pt>
                <c:pt idx="11798">
                  <c:v>75.044440221042194</c:v>
                </c:pt>
                <c:pt idx="11799">
                  <c:v>75.039915687182571</c:v>
                </c:pt>
                <c:pt idx="11800">
                  <c:v>75.035425172374531</c:v>
                </c:pt>
                <c:pt idx="11801">
                  <c:v>75.031014035353508</c:v>
                </c:pt>
                <c:pt idx="11802">
                  <c:v>75.026682276119487</c:v>
                </c:pt>
                <c:pt idx="11803">
                  <c:v>75.022078364472861</c:v>
                </c:pt>
                <c:pt idx="11804">
                  <c:v>75.017508471877804</c:v>
                </c:pt>
                <c:pt idx="11805">
                  <c:v>75.012530350663852</c:v>
                </c:pt>
                <c:pt idx="11806">
                  <c:v>75.008187251745966</c:v>
                </c:pt>
                <c:pt idx="11807">
                  <c:v>75.003662717886357</c:v>
                </c:pt>
                <c:pt idx="11808">
                  <c:v>74.998605218885388</c:v>
                </c:pt>
                <c:pt idx="11809">
                  <c:v>74.994228100915933</c:v>
                </c:pt>
                <c:pt idx="11810">
                  <c:v>74.989896341681913</c:v>
                </c:pt>
                <c:pt idx="11811">
                  <c:v>74.985870753912081</c:v>
                </c:pt>
                <c:pt idx="11812">
                  <c:v>74.981300861317024</c:v>
                </c:pt>
                <c:pt idx="11813">
                  <c:v>74.976855705244432</c:v>
                </c:pt>
                <c:pt idx="11814">
                  <c:v>74.972024999920635</c:v>
                </c:pt>
                <c:pt idx="11815">
                  <c:v>74.967886015312203</c:v>
                </c:pt>
                <c:pt idx="11816">
                  <c:v>74.96341817987188</c:v>
                </c:pt>
                <c:pt idx="11817">
                  <c:v>74.959199817476446</c:v>
                </c:pt>
                <c:pt idx="11818">
                  <c:v>74.954584566145968</c:v>
                </c:pt>
                <c:pt idx="11819">
                  <c:v>74.950173429124931</c:v>
                </c:pt>
                <c:pt idx="11820">
                  <c:v>74.946102482619665</c:v>
                </c:pt>
                <c:pt idx="11821">
                  <c:v>74.941362494766722</c:v>
                </c:pt>
                <c:pt idx="11822">
                  <c:v>74.93681528153941</c:v>
                </c:pt>
                <c:pt idx="11823">
                  <c:v>74.93258557946011</c:v>
                </c:pt>
                <c:pt idx="11824">
                  <c:v>74.927357985201255</c:v>
                </c:pt>
                <c:pt idx="11825">
                  <c:v>74.923207660908972</c:v>
                </c:pt>
                <c:pt idx="11826">
                  <c:v>74.918615088946211</c:v>
                </c:pt>
                <c:pt idx="11827">
                  <c:v>74.913784383622414</c:v>
                </c:pt>
                <c:pt idx="11828">
                  <c:v>74.909872192691168</c:v>
                </c:pt>
                <c:pt idx="11829">
                  <c:v>74.905336319147693</c:v>
                </c:pt>
                <c:pt idx="11830">
                  <c:v>74.900562312243181</c:v>
                </c:pt>
                <c:pt idx="11831">
                  <c:v>74.896457346686347</c:v>
                </c:pt>
                <c:pt idx="11832">
                  <c:v>74.891785396936555</c:v>
                </c:pt>
                <c:pt idx="11833">
                  <c:v>74.88714746623836</c:v>
                </c:pt>
                <c:pt idx="11834">
                  <c:v>74.882861065739775</c:v>
                </c:pt>
                <c:pt idx="11835">
                  <c:v>74.879198347853418</c:v>
                </c:pt>
                <c:pt idx="11836">
                  <c:v>74.874662474309943</c:v>
                </c:pt>
                <c:pt idx="11837">
                  <c:v>74.869809089618428</c:v>
                </c:pt>
                <c:pt idx="11838">
                  <c:v>74.865171158920234</c:v>
                </c:pt>
                <c:pt idx="11839">
                  <c:v>74.860952796524799</c:v>
                </c:pt>
                <c:pt idx="11840">
                  <c:v>74.85615611025257</c:v>
                </c:pt>
                <c:pt idx="11841">
                  <c:v>74.851574877973661</c:v>
                </c:pt>
                <c:pt idx="11842">
                  <c:v>74.845950394779749</c:v>
                </c:pt>
                <c:pt idx="11843">
                  <c:v>74.841142368823668</c:v>
                </c:pt>
                <c:pt idx="11844">
                  <c:v>74.837933238291669</c:v>
                </c:pt>
                <c:pt idx="11845">
                  <c:v>74.832909758342254</c:v>
                </c:pt>
                <c:pt idx="11846">
                  <c:v>74.828816132469285</c:v>
                </c:pt>
                <c:pt idx="11847">
                  <c:v>74.824779205015588</c:v>
                </c:pt>
                <c:pt idx="11848">
                  <c:v>74.819982518743373</c:v>
                </c:pt>
                <c:pt idx="11849">
                  <c:v>74.815333248361299</c:v>
                </c:pt>
                <c:pt idx="11850">
                  <c:v>74.810717997030821</c:v>
                </c:pt>
                <c:pt idx="11851">
                  <c:v>74.806544993370821</c:v>
                </c:pt>
                <c:pt idx="11852">
                  <c:v>74.802156535717515</c:v>
                </c:pt>
                <c:pt idx="11853">
                  <c:v>74.79740520818072</c:v>
                </c:pt>
                <c:pt idx="11854">
                  <c:v>74.792744598114808</c:v>
                </c:pt>
                <c:pt idx="11855">
                  <c:v>74.787551022907522</c:v>
                </c:pt>
                <c:pt idx="11856">
                  <c:v>74.78330998114437</c:v>
                </c:pt>
                <c:pt idx="11857">
                  <c:v>74.779874056935185</c:v>
                </c:pt>
                <c:pt idx="11858">
                  <c:v>74.774578424573193</c:v>
                </c:pt>
                <c:pt idx="11859">
                  <c:v>74.770110589132869</c:v>
                </c:pt>
                <c:pt idx="11860">
                  <c:v>74.766391172827213</c:v>
                </c:pt>
                <c:pt idx="11861">
                  <c:v>74.762127451696344</c:v>
                </c:pt>
                <c:pt idx="11862">
                  <c:v>74.757875070249341</c:v>
                </c:pt>
                <c:pt idx="11863">
                  <c:v>74.753463933228318</c:v>
                </c:pt>
                <c:pt idx="11864">
                  <c:v>74.748905380317126</c:v>
                </c:pt>
                <c:pt idx="11865">
                  <c:v>74.743643767006688</c:v>
                </c:pt>
                <c:pt idx="11866">
                  <c:v>74.739073874411645</c:v>
                </c:pt>
                <c:pt idx="11867">
                  <c:v>74.735252400951268</c:v>
                </c:pt>
                <c:pt idx="11868">
                  <c:v>74.730818584562513</c:v>
                </c:pt>
                <c:pt idx="11869">
                  <c:v>74.72666826027023</c:v>
                </c:pt>
                <c:pt idx="11870">
                  <c:v>74.722415878823227</c:v>
                </c:pt>
                <c:pt idx="11871">
                  <c:v>74.717834646544318</c:v>
                </c:pt>
                <c:pt idx="11872">
                  <c:v>74.713208055529975</c:v>
                </c:pt>
                <c:pt idx="11873">
                  <c:v>74.709193807443995</c:v>
                </c:pt>
                <c:pt idx="11874">
                  <c:v>74.704635254532818</c:v>
                </c:pt>
                <c:pt idx="11875">
                  <c:v>74.700246796879497</c:v>
                </c:pt>
                <c:pt idx="11876">
                  <c:v>74.695903697961626</c:v>
                </c:pt>
                <c:pt idx="11877">
                  <c:v>74.691787392720926</c:v>
                </c:pt>
                <c:pt idx="11878">
                  <c:v>74.687149462022717</c:v>
                </c:pt>
                <c:pt idx="11879">
                  <c:v>74.682942439311148</c:v>
                </c:pt>
                <c:pt idx="11880">
                  <c:v>74.678191111774368</c:v>
                </c:pt>
                <c:pt idx="11881">
                  <c:v>74.673417104869856</c:v>
                </c:pt>
                <c:pt idx="11882">
                  <c:v>74.669470894887041</c:v>
                </c:pt>
                <c:pt idx="11883">
                  <c:v>74.665286551543176</c:v>
                </c:pt>
                <c:pt idx="11884">
                  <c:v>74.660342449380778</c:v>
                </c:pt>
                <c:pt idx="11885">
                  <c:v>74.65545504563768</c:v>
                </c:pt>
                <c:pt idx="11886">
                  <c:v>74.651191324506826</c:v>
                </c:pt>
                <c:pt idx="11887">
                  <c:v>74.64690492400824</c:v>
                </c:pt>
                <c:pt idx="11888">
                  <c:v>74.642482447303351</c:v>
                </c:pt>
                <c:pt idx="11889">
                  <c:v>74.638014611863042</c:v>
                </c:pt>
                <c:pt idx="11890">
                  <c:v>74.633478738319553</c:v>
                </c:pt>
                <c:pt idx="11891">
                  <c:v>74.629022242563096</c:v>
                </c:pt>
                <c:pt idx="11892">
                  <c:v>74.624701823012941</c:v>
                </c:pt>
                <c:pt idx="11893">
                  <c:v>74.620222647888752</c:v>
                </c:pt>
                <c:pt idx="11894">
                  <c:v>74.615165148887769</c:v>
                </c:pt>
                <c:pt idx="11895">
                  <c:v>74.610527218189588</c:v>
                </c:pt>
                <c:pt idx="11896">
                  <c:v>74.605276944563016</c:v>
                </c:pt>
                <c:pt idx="11897">
                  <c:v>74.601875039405414</c:v>
                </c:pt>
                <c:pt idx="11898">
                  <c:v>74.597486581752094</c:v>
                </c:pt>
                <c:pt idx="11899">
                  <c:v>74.593166162201925</c:v>
                </c:pt>
                <c:pt idx="11900">
                  <c:v>74.588085983833238</c:v>
                </c:pt>
                <c:pt idx="11901">
                  <c:v>74.58393565954097</c:v>
                </c:pt>
                <c:pt idx="11902">
                  <c:v>74.580012128925858</c:v>
                </c:pt>
                <c:pt idx="11903">
                  <c:v>74.575566972853252</c:v>
                </c:pt>
                <c:pt idx="11904">
                  <c:v>74.571110477096795</c:v>
                </c:pt>
                <c:pt idx="11905">
                  <c:v>74.566563263869455</c:v>
                </c:pt>
                <c:pt idx="11906">
                  <c:v>74.561619161707057</c:v>
                </c:pt>
                <c:pt idx="11907">
                  <c:v>74.557310081840768</c:v>
                </c:pt>
                <c:pt idx="11908">
                  <c:v>74.552966982922882</c:v>
                </c:pt>
                <c:pt idx="11909">
                  <c:v>74.548793979262882</c:v>
                </c:pt>
                <c:pt idx="11910">
                  <c:v>74.544269445403273</c:v>
                </c:pt>
                <c:pt idx="11911">
                  <c:v>74.539949025853119</c:v>
                </c:pt>
                <c:pt idx="11912">
                  <c:v>74.535617266619099</c:v>
                </c:pt>
                <c:pt idx="11913">
                  <c:v>74.530775221611435</c:v>
                </c:pt>
                <c:pt idx="11914">
                  <c:v>74.526670256054601</c:v>
                </c:pt>
                <c:pt idx="11915">
                  <c:v>74.522497252394587</c:v>
                </c:pt>
                <c:pt idx="11916">
                  <c:v>74.5175871692838</c:v>
                </c:pt>
                <c:pt idx="11917">
                  <c:v>74.513414165623786</c:v>
                </c:pt>
                <c:pt idx="11918">
                  <c:v>74.507914418952339</c:v>
                </c:pt>
                <c:pt idx="11919">
                  <c:v>74.50258476753875</c:v>
                </c:pt>
                <c:pt idx="11920">
                  <c:v>74.498411763878764</c:v>
                </c:pt>
                <c:pt idx="11921">
                  <c:v>74.495917033429834</c:v>
                </c:pt>
                <c:pt idx="11922">
                  <c:v>74.490836855061147</c:v>
                </c:pt>
                <c:pt idx="11923">
                  <c:v>74.486074187840501</c:v>
                </c:pt>
                <c:pt idx="11924">
                  <c:v>74.482003241335221</c:v>
                </c:pt>
                <c:pt idx="11925">
                  <c:v>74.477161196327586</c:v>
                </c:pt>
                <c:pt idx="11926">
                  <c:v>74.472648002151814</c:v>
                </c:pt>
                <c:pt idx="11927">
                  <c:v>74.468837868375303</c:v>
                </c:pt>
                <c:pt idx="11928">
                  <c:v>74.464426731354266</c:v>
                </c:pt>
                <c:pt idx="11929">
                  <c:v>74.459970235597808</c:v>
                </c:pt>
                <c:pt idx="11930">
                  <c:v>74.455559098576771</c:v>
                </c:pt>
                <c:pt idx="11931">
                  <c:v>74.451113942504179</c:v>
                </c:pt>
                <c:pt idx="11932">
                  <c:v>74.446430653070536</c:v>
                </c:pt>
                <c:pt idx="11933">
                  <c:v>74.441974157314078</c:v>
                </c:pt>
                <c:pt idx="11934">
                  <c:v>74.437494982189889</c:v>
                </c:pt>
                <c:pt idx="11935">
                  <c:v>74.432936429278698</c:v>
                </c:pt>
                <c:pt idx="11936">
                  <c:v>74.428366536683654</c:v>
                </c:pt>
                <c:pt idx="11937">
                  <c:v>74.424068796501203</c:v>
                </c:pt>
                <c:pt idx="11938">
                  <c:v>74.420099907150657</c:v>
                </c:pt>
                <c:pt idx="11939">
                  <c:v>74.415745468548934</c:v>
                </c:pt>
                <c:pt idx="11940">
                  <c:v>74.411436388682645</c:v>
                </c:pt>
                <c:pt idx="11941">
                  <c:v>74.40719534691948</c:v>
                </c:pt>
                <c:pt idx="11942">
                  <c:v>74.402999663891762</c:v>
                </c:pt>
                <c:pt idx="11943">
                  <c:v>74.397579295007318</c:v>
                </c:pt>
                <c:pt idx="11944">
                  <c:v>74.393270215141015</c:v>
                </c:pt>
                <c:pt idx="11945">
                  <c:v>74.388598265391238</c:v>
                </c:pt>
                <c:pt idx="11946">
                  <c:v>74.384221147421783</c:v>
                </c:pt>
                <c:pt idx="11947">
                  <c:v>74.379503838936571</c:v>
                </c:pt>
                <c:pt idx="11948">
                  <c:v>74.375308155908854</c:v>
                </c:pt>
                <c:pt idx="11949">
                  <c:v>74.371259888771306</c:v>
                </c:pt>
                <c:pt idx="11950">
                  <c:v>74.366769373963265</c:v>
                </c:pt>
                <c:pt idx="11951">
                  <c:v>74.362675748090282</c:v>
                </c:pt>
                <c:pt idx="11952">
                  <c:v>74.358264611069259</c:v>
                </c:pt>
                <c:pt idx="11953">
                  <c:v>74.353558642267899</c:v>
                </c:pt>
                <c:pt idx="11954">
                  <c:v>74.348954730621273</c:v>
                </c:pt>
                <c:pt idx="11955">
                  <c:v>74.344815746012856</c:v>
                </c:pt>
                <c:pt idx="11956">
                  <c:v>74.340234513733947</c:v>
                </c:pt>
                <c:pt idx="11957">
                  <c:v>74.335891414816075</c:v>
                </c:pt>
                <c:pt idx="11958">
                  <c:v>74.331344201588735</c:v>
                </c:pt>
                <c:pt idx="11959">
                  <c:v>74.326944404251563</c:v>
                </c:pt>
                <c:pt idx="11960">
                  <c:v>74.322272454501785</c:v>
                </c:pt>
                <c:pt idx="11961">
                  <c:v>74.317952034951631</c:v>
                </c:pt>
                <c:pt idx="11962">
                  <c:v>74.313461520143591</c:v>
                </c:pt>
                <c:pt idx="11963">
                  <c:v>74.309379233954459</c:v>
                </c:pt>
                <c:pt idx="11964">
                  <c:v>74.303936185702284</c:v>
                </c:pt>
                <c:pt idx="11965">
                  <c:v>74.299695143939132</c:v>
                </c:pt>
                <c:pt idx="11966">
                  <c:v>74.295476781543712</c:v>
                </c:pt>
                <c:pt idx="11967">
                  <c:v>74.291099663574258</c:v>
                </c:pt>
                <c:pt idx="11968">
                  <c:v>74.28595144710242</c:v>
                </c:pt>
                <c:pt idx="11969">
                  <c:v>74.281528970397531</c:v>
                </c:pt>
                <c:pt idx="11970">
                  <c:v>74.277299268318231</c:v>
                </c:pt>
                <c:pt idx="11971">
                  <c:v>74.272944829716508</c:v>
                </c:pt>
                <c:pt idx="11972">
                  <c:v>74.268556372063202</c:v>
                </c:pt>
                <c:pt idx="11973">
                  <c:v>74.264247292196885</c:v>
                </c:pt>
                <c:pt idx="11974">
                  <c:v>74.26008562822075</c:v>
                </c:pt>
                <c:pt idx="11975">
                  <c:v>74.255719849935161</c:v>
                </c:pt>
                <c:pt idx="11976">
                  <c:v>74.250514935044023</c:v>
                </c:pt>
                <c:pt idx="11977">
                  <c:v>74.245933702765115</c:v>
                </c:pt>
                <c:pt idx="11978">
                  <c:v>74.241794718156697</c:v>
                </c:pt>
                <c:pt idx="11979">
                  <c:v>74.237304203348657</c:v>
                </c:pt>
                <c:pt idx="11980">
                  <c:v>74.232632253598879</c:v>
                </c:pt>
                <c:pt idx="11981">
                  <c:v>74.228221116577842</c:v>
                </c:pt>
                <c:pt idx="11982">
                  <c:v>74.223866677976119</c:v>
                </c:pt>
                <c:pt idx="11983">
                  <c:v>74.219750372735405</c:v>
                </c:pt>
                <c:pt idx="11984">
                  <c:v>74.215180480140347</c:v>
                </c:pt>
                <c:pt idx="11985">
                  <c:v>74.211064174899661</c:v>
                </c:pt>
                <c:pt idx="11986">
                  <c:v>74.205983996530961</c:v>
                </c:pt>
                <c:pt idx="11987">
                  <c:v>74.201606878561506</c:v>
                </c:pt>
                <c:pt idx="11988">
                  <c:v>74.196798852605426</c:v>
                </c:pt>
                <c:pt idx="11989">
                  <c:v>74.192331017165117</c:v>
                </c:pt>
                <c:pt idx="11990">
                  <c:v>74.188192032556685</c:v>
                </c:pt>
                <c:pt idx="11991">
                  <c:v>74.184676730560497</c:v>
                </c:pt>
                <c:pt idx="11992">
                  <c:v>74.179902723655985</c:v>
                </c:pt>
                <c:pt idx="11993">
                  <c:v>74.175026659596753</c:v>
                </c:pt>
                <c:pt idx="11994">
                  <c:v>74.170524805104847</c:v>
                </c:pt>
                <c:pt idx="11995">
                  <c:v>74.166521896702747</c:v>
                </c:pt>
                <c:pt idx="11996">
                  <c:v>74.161487077069495</c:v>
                </c:pt>
                <c:pt idx="11997">
                  <c:v>74.157223355938612</c:v>
                </c:pt>
                <c:pt idx="11998">
                  <c:v>74.1525060474534</c:v>
                </c:pt>
                <c:pt idx="11999">
                  <c:v>74.148208307270963</c:v>
                </c:pt>
                <c:pt idx="12000">
                  <c:v>74.14389922740466</c:v>
                </c:pt>
                <c:pt idx="12001">
                  <c:v>74.13962416658994</c:v>
                </c:pt>
                <c:pt idx="12002">
                  <c:v>74.134884178737011</c:v>
                </c:pt>
                <c:pt idx="12003">
                  <c:v>74.130495721083705</c:v>
                </c:pt>
                <c:pt idx="12004">
                  <c:v>74.126209320585104</c:v>
                </c:pt>
                <c:pt idx="12005">
                  <c:v>74.121480672416041</c:v>
                </c:pt>
                <c:pt idx="12006">
                  <c:v>74.116695325827664</c:v>
                </c:pt>
                <c:pt idx="12007">
                  <c:v>74.112760455528715</c:v>
                </c:pt>
                <c:pt idx="12008">
                  <c:v>74.108031807359637</c:v>
                </c:pt>
                <c:pt idx="12009">
                  <c:v>74.103654689390183</c:v>
                </c:pt>
                <c:pt idx="12010">
                  <c:v>74.09908479679514</c:v>
                </c:pt>
                <c:pt idx="12011">
                  <c:v>74.094424186729213</c:v>
                </c:pt>
                <c:pt idx="12012">
                  <c:v>74.089729557611719</c:v>
                </c:pt>
                <c:pt idx="12013">
                  <c:v>74.08578334762889</c:v>
                </c:pt>
                <c:pt idx="12014">
                  <c:v>74.081145416930696</c:v>
                </c:pt>
                <c:pt idx="12015">
                  <c:v>74.07701777200613</c:v>
                </c:pt>
                <c:pt idx="12016">
                  <c:v>74.072606634985107</c:v>
                </c:pt>
                <c:pt idx="12017">
                  <c:v>74.067957364603046</c:v>
                </c:pt>
                <c:pt idx="12018">
                  <c:v>74.063330773588703</c:v>
                </c:pt>
                <c:pt idx="12019">
                  <c:v>74.058556766684191</c:v>
                </c:pt>
                <c:pt idx="12020">
                  <c:v>74.054032232824568</c:v>
                </c:pt>
                <c:pt idx="12021">
                  <c:v>74.049326264023222</c:v>
                </c:pt>
                <c:pt idx="12022">
                  <c:v>74.045209958782507</c:v>
                </c:pt>
                <c:pt idx="12023">
                  <c:v>74.041275088483545</c:v>
                </c:pt>
                <c:pt idx="12024">
                  <c:v>74.03732887850073</c:v>
                </c:pt>
                <c:pt idx="12025">
                  <c:v>74.033167214524582</c:v>
                </c:pt>
                <c:pt idx="12026">
                  <c:v>74.028733398135842</c:v>
                </c:pt>
                <c:pt idx="12027">
                  <c:v>74.024038769018347</c:v>
                </c:pt>
                <c:pt idx="12028">
                  <c:v>74.019298781165418</c:v>
                </c:pt>
                <c:pt idx="12029">
                  <c:v>74.014547453628637</c:v>
                </c:pt>
                <c:pt idx="12030">
                  <c:v>74.009580672098537</c:v>
                </c:pt>
                <c:pt idx="12031">
                  <c:v>74.004999439819613</c:v>
                </c:pt>
                <c:pt idx="12032">
                  <c:v>74.000837775843479</c:v>
                </c:pt>
                <c:pt idx="12033">
                  <c:v>73.99678950870593</c:v>
                </c:pt>
                <c:pt idx="12034">
                  <c:v>73.992537127258913</c:v>
                </c:pt>
                <c:pt idx="12035">
                  <c:v>73.988624936327668</c:v>
                </c:pt>
                <c:pt idx="12036">
                  <c:v>73.984792123183439</c:v>
                </c:pt>
                <c:pt idx="12037">
                  <c:v>73.980097494065944</c:v>
                </c:pt>
                <c:pt idx="12038">
                  <c:v>73.97540286494845</c:v>
                </c:pt>
                <c:pt idx="12039">
                  <c:v>73.970798953301824</c:v>
                </c:pt>
                <c:pt idx="12040">
                  <c:v>73.96617236228748</c:v>
                </c:pt>
                <c:pt idx="12041">
                  <c:v>73.96168184747944</c:v>
                </c:pt>
                <c:pt idx="12042">
                  <c:v>73.956953199310362</c:v>
                </c:pt>
                <c:pt idx="12043">
                  <c:v>73.952394646399171</c:v>
                </c:pt>
                <c:pt idx="12044">
                  <c:v>73.947575280759224</c:v>
                </c:pt>
                <c:pt idx="12045">
                  <c:v>73.942631178596841</c:v>
                </c:pt>
                <c:pt idx="12046">
                  <c:v>73.938344778098255</c:v>
                </c:pt>
                <c:pt idx="12047">
                  <c:v>73.934205793489838</c:v>
                </c:pt>
                <c:pt idx="12048">
                  <c:v>73.930338961294026</c:v>
                </c:pt>
                <c:pt idx="12049">
                  <c:v>73.925961843324572</c:v>
                </c:pt>
                <c:pt idx="12050">
                  <c:v>73.921811519032303</c:v>
                </c:pt>
                <c:pt idx="12051">
                  <c:v>73.917876648733326</c:v>
                </c:pt>
                <c:pt idx="12052">
                  <c:v>73.913601587918606</c:v>
                </c:pt>
                <c:pt idx="12053">
                  <c:v>73.909462603310189</c:v>
                </c:pt>
                <c:pt idx="12054">
                  <c:v>73.904847351979697</c:v>
                </c:pt>
                <c:pt idx="12055">
                  <c:v>73.900515592745691</c:v>
                </c:pt>
                <c:pt idx="12056">
                  <c:v>73.895752925525045</c:v>
                </c:pt>
                <c:pt idx="12057">
                  <c:v>73.891625280600479</c:v>
                </c:pt>
                <c:pt idx="12058">
                  <c:v>73.887350219785759</c:v>
                </c:pt>
                <c:pt idx="12059">
                  <c:v>73.882780327190702</c:v>
                </c:pt>
                <c:pt idx="12060">
                  <c:v>73.878357850485813</c:v>
                </c:pt>
                <c:pt idx="12061">
                  <c:v>73.87404877061951</c:v>
                </c:pt>
                <c:pt idx="12062">
                  <c:v>73.869116008140978</c:v>
                </c:pt>
                <c:pt idx="12063">
                  <c:v>73.864568794913652</c:v>
                </c:pt>
                <c:pt idx="12064">
                  <c:v>73.859806127692991</c:v>
                </c:pt>
                <c:pt idx="12065">
                  <c:v>73.855145517627079</c:v>
                </c:pt>
                <c:pt idx="12066">
                  <c:v>73.850825098076925</c:v>
                </c:pt>
                <c:pt idx="12067">
                  <c:v>73.846844869042528</c:v>
                </c:pt>
                <c:pt idx="12068">
                  <c:v>73.842524449492359</c:v>
                </c:pt>
                <c:pt idx="12069">
                  <c:v>73.837727763220144</c:v>
                </c:pt>
                <c:pt idx="12070">
                  <c:v>73.834076385017653</c:v>
                </c:pt>
                <c:pt idx="12071">
                  <c:v>73.82960854957733</c:v>
                </c:pt>
                <c:pt idx="12072">
                  <c:v>73.824630428363363</c:v>
                </c:pt>
                <c:pt idx="12073">
                  <c:v>73.820139913555323</c:v>
                </c:pt>
                <c:pt idx="12074">
                  <c:v>73.815513322540966</c:v>
                </c:pt>
                <c:pt idx="12075">
                  <c:v>73.811000128365222</c:v>
                </c:pt>
                <c:pt idx="12076">
                  <c:v>73.806418896086313</c:v>
                </c:pt>
                <c:pt idx="12077">
                  <c:v>73.802064457484576</c:v>
                </c:pt>
                <c:pt idx="12078">
                  <c:v>73.797120355322193</c:v>
                </c:pt>
                <c:pt idx="12079">
                  <c:v>73.791393814973546</c:v>
                </c:pt>
                <c:pt idx="12080">
                  <c:v>73.786075503243836</c:v>
                </c:pt>
                <c:pt idx="12081">
                  <c:v>73.782310728202745</c:v>
                </c:pt>
                <c:pt idx="12082">
                  <c:v>73.778194422962045</c:v>
                </c:pt>
                <c:pt idx="12083">
                  <c:v>73.773851324044159</c:v>
                </c:pt>
                <c:pt idx="12084">
                  <c:v>73.768907221881776</c:v>
                </c:pt>
                <c:pt idx="12085">
                  <c:v>73.76457546264777</c:v>
                </c:pt>
                <c:pt idx="12086">
                  <c:v>73.760118966891298</c:v>
                </c:pt>
                <c:pt idx="12087">
                  <c:v>73.756240795011635</c:v>
                </c:pt>
                <c:pt idx="12088">
                  <c:v>73.751829657990598</c:v>
                </c:pt>
                <c:pt idx="12089">
                  <c:v>73.747180387608537</c:v>
                </c:pt>
                <c:pt idx="12090">
                  <c:v>73.742258964813871</c:v>
                </c:pt>
                <c:pt idx="12091">
                  <c:v>73.737972564315285</c:v>
                </c:pt>
                <c:pt idx="12092">
                  <c:v>73.73316453835919</c:v>
                </c:pt>
                <c:pt idx="12093">
                  <c:v>73.726632880456606</c:v>
                </c:pt>
                <c:pt idx="12094">
                  <c:v>73.718774479542532</c:v>
                </c:pt>
                <c:pt idx="12095">
                  <c:v>73.713149996348619</c:v>
                </c:pt>
                <c:pt idx="12096">
                  <c:v>73.710938757996175</c:v>
                </c:pt>
                <c:pt idx="12097">
                  <c:v>73.708024459244498</c:v>
                </c:pt>
                <c:pt idx="12098">
                  <c:v>73.704486477880579</c:v>
                </c:pt>
                <c:pt idx="12099">
                  <c:v>73.700914477465105</c:v>
                </c:pt>
                <c:pt idx="12100">
                  <c:v>73.697659988197657</c:v>
                </c:pt>
                <c:pt idx="12101">
                  <c:v>73.693861194104997</c:v>
                </c:pt>
                <c:pt idx="12102">
                  <c:v>73.689461396767825</c:v>
                </c:pt>
                <c:pt idx="12103">
                  <c:v>73.684823466069631</c:v>
                </c:pt>
                <c:pt idx="12104">
                  <c:v>73.680831897351368</c:v>
                </c:pt>
                <c:pt idx="12105">
                  <c:v>73.676250665072459</c:v>
                </c:pt>
                <c:pt idx="12106">
                  <c:v>73.671771489948284</c:v>
                </c:pt>
                <c:pt idx="12107">
                  <c:v>73.667054181463058</c:v>
                </c:pt>
                <c:pt idx="12108">
                  <c:v>73.662348212661712</c:v>
                </c:pt>
                <c:pt idx="12109">
                  <c:v>73.657596885124917</c:v>
                </c:pt>
                <c:pt idx="12110">
                  <c:v>73.653333163994049</c:v>
                </c:pt>
                <c:pt idx="12111">
                  <c:v>73.649545709585254</c:v>
                </c:pt>
                <c:pt idx="12112">
                  <c:v>73.64469232489374</c:v>
                </c:pt>
                <c:pt idx="12113">
                  <c:v>73.63973688304749</c:v>
                </c:pt>
                <c:pt idx="12114">
                  <c:v>73.635484501600487</c:v>
                </c:pt>
                <c:pt idx="12115">
                  <c:v>73.631164082050333</c:v>
                </c:pt>
                <c:pt idx="12116">
                  <c:v>73.626526151352124</c:v>
                </c:pt>
                <c:pt idx="12117">
                  <c:v>73.622149033382669</c:v>
                </c:pt>
                <c:pt idx="12118">
                  <c:v>73.617635839206912</c:v>
                </c:pt>
                <c:pt idx="12119">
                  <c:v>73.6129185307217</c:v>
                </c:pt>
                <c:pt idx="12120">
                  <c:v>73.608144523817188</c:v>
                </c:pt>
                <c:pt idx="12121">
                  <c:v>73.603914821737902</c:v>
                </c:pt>
                <c:pt idx="12122">
                  <c:v>73.599537703768462</c:v>
                </c:pt>
                <c:pt idx="12123">
                  <c:v>73.595466757263182</c:v>
                </c:pt>
                <c:pt idx="12124">
                  <c:v>73.591713321905956</c:v>
                </c:pt>
                <c:pt idx="12125">
                  <c:v>73.587064051523896</c:v>
                </c:pt>
                <c:pt idx="12126">
                  <c:v>73.582800330393027</c:v>
                </c:pt>
                <c:pt idx="12127">
                  <c:v>73.578241777481836</c:v>
                </c:pt>
                <c:pt idx="12128">
                  <c:v>73.573456430893472</c:v>
                </c:pt>
                <c:pt idx="12129">
                  <c:v>73.568852519246846</c:v>
                </c:pt>
                <c:pt idx="12130">
                  <c:v>73.56440736317424</c:v>
                </c:pt>
                <c:pt idx="12131">
                  <c:v>73.56023435951424</c:v>
                </c:pt>
                <c:pt idx="12132">
                  <c:v>73.555698485970765</c:v>
                </c:pt>
                <c:pt idx="12133">
                  <c:v>73.551389406104477</c:v>
                </c:pt>
                <c:pt idx="12134">
                  <c:v>73.546944250031871</c:v>
                </c:pt>
                <c:pt idx="12135">
                  <c:v>73.542011487553339</c:v>
                </c:pt>
                <c:pt idx="12136">
                  <c:v>73.53721480128111</c:v>
                </c:pt>
                <c:pt idx="12137">
                  <c:v>73.532712946789218</c:v>
                </c:pt>
                <c:pt idx="12138">
                  <c:v>73.528324489135898</c:v>
                </c:pt>
                <c:pt idx="12139">
                  <c:v>73.52333502823808</c:v>
                </c:pt>
                <c:pt idx="12140">
                  <c:v>73.519218722997365</c:v>
                </c:pt>
                <c:pt idx="12141">
                  <c:v>73.514830265344074</c:v>
                </c:pt>
                <c:pt idx="12142">
                  <c:v>73.510385109271454</c:v>
                </c:pt>
                <c:pt idx="12143">
                  <c:v>73.506370861185488</c:v>
                </c:pt>
                <c:pt idx="12144">
                  <c:v>73.501834987642013</c:v>
                </c:pt>
                <c:pt idx="12145">
                  <c:v>73.497877437975319</c:v>
                </c:pt>
                <c:pt idx="12146">
                  <c:v>73.493205488225556</c:v>
                </c:pt>
                <c:pt idx="12147">
                  <c:v>73.488635595630498</c:v>
                </c:pt>
                <c:pt idx="12148">
                  <c:v>73.483850249042135</c:v>
                </c:pt>
                <c:pt idx="12149">
                  <c:v>73.479382413601812</c:v>
                </c:pt>
                <c:pt idx="12150">
                  <c:v>73.474993955948491</c:v>
                </c:pt>
                <c:pt idx="12151">
                  <c:v>73.470650857030634</c:v>
                </c:pt>
                <c:pt idx="12152">
                  <c:v>73.466353116848182</c:v>
                </c:pt>
                <c:pt idx="12153">
                  <c:v>73.462078056033448</c:v>
                </c:pt>
                <c:pt idx="12154">
                  <c:v>73.457871033321879</c:v>
                </c:pt>
                <c:pt idx="12155">
                  <c:v>73.454015540809934</c:v>
                </c:pt>
                <c:pt idx="12156">
                  <c:v>73.449241533905422</c:v>
                </c:pt>
                <c:pt idx="12157">
                  <c:v>73.444025279330432</c:v>
                </c:pt>
                <c:pt idx="12158">
                  <c:v>73.439534764522392</c:v>
                </c:pt>
                <c:pt idx="12159">
                  <c:v>73.435225684656089</c:v>
                </c:pt>
                <c:pt idx="12160">
                  <c:v>73.430712490480346</c:v>
                </c:pt>
                <c:pt idx="12161">
                  <c:v>73.426267334407726</c:v>
                </c:pt>
                <c:pt idx="12162">
                  <c:v>73.422117010115457</c:v>
                </c:pt>
                <c:pt idx="12163">
                  <c:v>73.417898647720008</c:v>
                </c:pt>
                <c:pt idx="12164">
                  <c:v>73.413725644060023</c:v>
                </c:pt>
                <c:pt idx="12165">
                  <c:v>73.409325846722851</c:v>
                </c:pt>
                <c:pt idx="12166">
                  <c:v>73.404721935076225</c:v>
                </c:pt>
                <c:pt idx="12167">
                  <c:v>73.40018606153275</c:v>
                </c:pt>
                <c:pt idx="12168">
                  <c:v>73.396047076924333</c:v>
                </c:pt>
                <c:pt idx="12169">
                  <c:v>73.391114314445801</c:v>
                </c:pt>
                <c:pt idx="12170">
                  <c:v>73.386759875844078</c:v>
                </c:pt>
                <c:pt idx="12171">
                  <c:v>73.382053907042717</c:v>
                </c:pt>
                <c:pt idx="12172">
                  <c:v>73.37738195729294</c:v>
                </c:pt>
                <c:pt idx="12173">
                  <c:v>73.373379048890826</c:v>
                </c:pt>
                <c:pt idx="12174">
                  <c:v>73.368797816611902</c:v>
                </c:pt>
                <c:pt idx="12175">
                  <c:v>73.363967111288105</c:v>
                </c:pt>
                <c:pt idx="12176">
                  <c:v>73.359533294899364</c:v>
                </c:pt>
                <c:pt idx="12177">
                  <c:v>73.354952062620455</c:v>
                </c:pt>
                <c:pt idx="12178">
                  <c:v>73.350677001805735</c:v>
                </c:pt>
                <c:pt idx="12179">
                  <c:v>73.345630842488603</c:v>
                </c:pt>
                <c:pt idx="12180">
                  <c:v>73.341616594402637</c:v>
                </c:pt>
                <c:pt idx="12181">
                  <c:v>73.337364212955634</c:v>
                </c:pt>
                <c:pt idx="12182">
                  <c:v>73.332805660044443</c:v>
                </c:pt>
                <c:pt idx="12183">
                  <c:v>73.328326484920254</c:v>
                </c:pt>
                <c:pt idx="12184">
                  <c:v>73.324607068614611</c:v>
                </c:pt>
                <c:pt idx="12185">
                  <c:v>73.319470191826625</c:v>
                </c:pt>
                <c:pt idx="12186">
                  <c:v>73.314820921444564</c:v>
                </c:pt>
                <c:pt idx="12187">
                  <c:v>73.31012629232707</c:v>
                </c:pt>
                <c:pt idx="12188">
                  <c:v>73.305839891828498</c:v>
                </c:pt>
                <c:pt idx="12189">
                  <c:v>73.301190621446423</c:v>
                </c:pt>
                <c:pt idx="12190">
                  <c:v>73.297176373360458</c:v>
                </c:pt>
                <c:pt idx="12191">
                  <c:v>73.292459064875231</c:v>
                </c:pt>
                <c:pt idx="12192">
                  <c:v>73.28805926753806</c:v>
                </c:pt>
                <c:pt idx="12193">
                  <c:v>73.283670809884754</c:v>
                </c:pt>
                <c:pt idx="12194">
                  <c:v>73.279486466540902</c:v>
                </c:pt>
                <c:pt idx="12195">
                  <c:v>73.275063989836013</c:v>
                </c:pt>
                <c:pt idx="12196">
                  <c:v>73.270528116292539</c:v>
                </c:pt>
                <c:pt idx="12197">
                  <c:v>73.265606693497872</c:v>
                </c:pt>
                <c:pt idx="12198">
                  <c:v>73.261433689837872</c:v>
                </c:pt>
                <c:pt idx="12199">
                  <c:v>73.257487479855058</c:v>
                </c:pt>
                <c:pt idx="12200">
                  <c:v>73.253473231769078</c:v>
                </c:pt>
                <c:pt idx="12201">
                  <c:v>73.249130132851207</c:v>
                </c:pt>
                <c:pt idx="12202">
                  <c:v>73.244015935430937</c:v>
                </c:pt>
                <c:pt idx="12203">
                  <c:v>73.23923058884256</c:v>
                </c:pt>
                <c:pt idx="12204">
                  <c:v>73.234785432769968</c:v>
                </c:pt>
                <c:pt idx="12205">
                  <c:v>73.230374295748931</c:v>
                </c:pt>
                <c:pt idx="12206">
                  <c:v>73.226235311140513</c:v>
                </c:pt>
                <c:pt idx="12207">
                  <c:v>73.22182417411949</c:v>
                </c:pt>
                <c:pt idx="12208">
                  <c:v>73.21733365931145</c:v>
                </c:pt>
                <c:pt idx="12209">
                  <c:v>73.213103957232164</c:v>
                </c:pt>
                <c:pt idx="12210">
                  <c:v>73.208205213805215</c:v>
                </c:pt>
                <c:pt idx="12211">
                  <c:v>73.203215752907383</c:v>
                </c:pt>
                <c:pt idx="12212">
                  <c:v>73.19858916189304</c:v>
                </c:pt>
                <c:pt idx="12213">
                  <c:v>73.194699650329511</c:v>
                </c:pt>
                <c:pt idx="12214">
                  <c:v>73.190118418050602</c:v>
                </c:pt>
                <c:pt idx="12215">
                  <c:v>73.185503166720125</c:v>
                </c:pt>
                <c:pt idx="12216">
                  <c:v>73.181080690015222</c:v>
                </c:pt>
                <c:pt idx="12217">
                  <c:v>73.17689634667137</c:v>
                </c:pt>
                <c:pt idx="12218">
                  <c:v>73.172598606488933</c:v>
                </c:pt>
                <c:pt idx="12219">
                  <c:v>73.168425602828933</c:v>
                </c:pt>
                <c:pt idx="12220">
                  <c:v>73.163209348253929</c:v>
                </c:pt>
                <c:pt idx="12221">
                  <c:v>73.158582757239586</c:v>
                </c:pt>
                <c:pt idx="12222">
                  <c:v>73.154602528205189</c:v>
                </c:pt>
                <c:pt idx="12223">
                  <c:v>73.150032635610145</c:v>
                </c:pt>
                <c:pt idx="12224">
                  <c:v>73.145780254163142</c:v>
                </c:pt>
                <c:pt idx="12225">
                  <c:v>73.141187682200368</c:v>
                </c:pt>
                <c:pt idx="12226">
                  <c:v>73.137026018224233</c:v>
                </c:pt>
                <c:pt idx="12227">
                  <c:v>73.132887033615816</c:v>
                </c:pt>
                <c:pt idx="12228">
                  <c:v>73.128033648924301</c:v>
                </c:pt>
                <c:pt idx="12229">
                  <c:v>73.123441076961527</c:v>
                </c:pt>
                <c:pt idx="12230">
                  <c:v>73.119177355830658</c:v>
                </c:pt>
                <c:pt idx="12231">
                  <c:v>73.115038371222241</c:v>
                </c:pt>
                <c:pt idx="12232">
                  <c:v>73.110184986530726</c:v>
                </c:pt>
                <c:pt idx="12233">
                  <c:v>73.105751170141971</c:v>
                </c:pt>
                <c:pt idx="12234">
                  <c:v>73.10178228079144</c:v>
                </c:pt>
                <c:pt idx="12235">
                  <c:v>73.097098991357797</c:v>
                </c:pt>
                <c:pt idx="12236">
                  <c:v>73.092721873388342</c:v>
                </c:pt>
                <c:pt idx="12237">
                  <c:v>73.088730304670094</c:v>
                </c:pt>
                <c:pt idx="12238">
                  <c:v>73.084171751758902</c:v>
                </c:pt>
                <c:pt idx="12239">
                  <c:v>73.07977195442173</c:v>
                </c:pt>
                <c:pt idx="12240">
                  <c:v>73.07496392846565</c:v>
                </c:pt>
                <c:pt idx="12241">
                  <c:v>73.070360016819023</c:v>
                </c:pt>
                <c:pt idx="12242">
                  <c:v>73.066141654423589</c:v>
                </c:pt>
                <c:pt idx="12243">
                  <c:v>73.061685158667117</c:v>
                </c:pt>
                <c:pt idx="12244">
                  <c:v>73.057410097852397</c:v>
                </c:pt>
                <c:pt idx="12245">
                  <c:v>73.053146376721529</c:v>
                </c:pt>
                <c:pt idx="12246">
                  <c:v>73.048769258752074</c:v>
                </c:pt>
                <c:pt idx="12247">
                  <c:v>73.043621042280236</c:v>
                </c:pt>
                <c:pt idx="12248">
                  <c:v>73.03885837505959</c:v>
                </c:pt>
                <c:pt idx="12249">
                  <c:v>73.034594653928721</c:v>
                </c:pt>
                <c:pt idx="12250">
                  <c:v>73.030194856591564</c:v>
                </c:pt>
                <c:pt idx="12251">
                  <c:v>73.025590944944923</c:v>
                </c:pt>
                <c:pt idx="12252">
                  <c:v>73.021644734962109</c:v>
                </c:pt>
                <c:pt idx="12253">
                  <c:v>73.017244937624938</c:v>
                </c:pt>
                <c:pt idx="12254">
                  <c:v>73.013185330803523</c:v>
                </c:pt>
                <c:pt idx="12255">
                  <c:v>73.008127831802554</c:v>
                </c:pt>
                <c:pt idx="12256">
                  <c:v>73.003637316994514</c:v>
                </c:pt>
                <c:pt idx="12257">
                  <c:v>72.998874649773867</c:v>
                </c:pt>
                <c:pt idx="12258">
                  <c:v>72.994701646113867</c:v>
                </c:pt>
                <c:pt idx="12259">
                  <c:v>72.990687398027887</c:v>
                </c:pt>
                <c:pt idx="12260">
                  <c:v>72.986491715000184</c:v>
                </c:pt>
                <c:pt idx="12261">
                  <c:v>72.982522825649639</c:v>
                </c:pt>
                <c:pt idx="12262">
                  <c:v>72.978168387047901</c:v>
                </c:pt>
                <c:pt idx="12263">
                  <c:v>72.973360361091821</c:v>
                </c:pt>
                <c:pt idx="12264">
                  <c:v>72.96839357956172</c:v>
                </c:pt>
                <c:pt idx="12265">
                  <c:v>72.963812347282811</c:v>
                </c:pt>
                <c:pt idx="12266">
                  <c:v>72.959798099196831</c:v>
                </c:pt>
                <c:pt idx="12267">
                  <c:v>72.954944714505316</c:v>
                </c:pt>
                <c:pt idx="12268">
                  <c:v>72.949977932975202</c:v>
                </c:pt>
                <c:pt idx="12269">
                  <c:v>72.945918326153802</c:v>
                </c:pt>
                <c:pt idx="12270">
                  <c:v>72.940611354107929</c:v>
                </c:pt>
                <c:pt idx="12271">
                  <c:v>72.93630227424164</c:v>
                </c:pt>
                <c:pt idx="12272">
                  <c:v>72.931879797536752</c:v>
                </c:pt>
                <c:pt idx="12273">
                  <c:v>72.927185168419257</c:v>
                </c:pt>
                <c:pt idx="12274">
                  <c:v>72.92287608855294</c:v>
                </c:pt>
                <c:pt idx="12275">
                  <c:v>72.918113421332308</c:v>
                </c:pt>
                <c:pt idx="12276">
                  <c:v>72.913418792214813</c:v>
                </c:pt>
                <c:pt idx="12277">
                  <c:v>72.909313826657964</c:v>
                </c:pt>
                <c:pt idx="12278">
                  <c:v>72.905741826242476</c:v>
                </c:pt>
                <c:pt idx="12279">
                  <c:v>72.90076370502851</c:v>
                </c:pt>
                <c:pt idx="12280">
                  <c:v>72.896624720420107</c:v>
                </c:pt>
                <c:pt idx="12281">
                  <c:v>72.89268985012113</c:v>
                </c:pt>
                <c:pt idx="12282">
                  <c:v>72.888085938474504</c:v>
                </c:pt>
                <c:pt idx="12283">
                  <c:v>72.88330059188614</c:v>
                </c:pt>
                <c:pt idx="12284">
                  <c:v>72.879309023167878</c:v>
                </c:pt>
                <c:pt idx="12285">
                  <c:v>72.874466978160228</c:v>
                </c:pt>
                <c:pt idx="12286">
                  <c:v>72.869874406197454</c:v>
                </c:pt>
                <c:pt idx="12287">
                  <c:v>72.865474608860282</c:v>
                </c:pt>
                <c:pt idx="12288">
                  <c:v>72.86107481152311</c:v>
                </c:pt>
                <c:pt idx="12289">
                  <c:v>72.856538937979636</c:v>
                </c:pt>
                <c:pt idx="12290">
                  <c:v>72.852071102539313</c:v>
                </c:pt>
                <c:pt idx="12291">
                  <c:v>72.847943457614747</c:v>
                </c:pt>
                <c:pt idx="12292">
                  <c:v>72.843384904703569</c:v>
                </c:pt>
                <c:pt idx="12293">
                  <c:v>72.838758313689226</c:v>
                </c:pt>
                <c:pt idx="12294">
                  <c:v>72.834936840228849</c:v>
                </c:pt>
                <c:pt idx="12295">
                  <c:v>72.830128814272769</c:v>
                </c:pt>
                <c:pt idx="12296">
                  <c:v>72.826046528083637</c:v>
                </c:pt>
                <c:pt idx="12297">
                  <c:v>72.82137457833386</c:v>
                </c:pt>
                <c:pt idx="12298">
                  <c:v>72.816464495223045</c:v>
                </c:pt>
                <c:pt idx="12299">
                  <c:v>72.811747186737833</c:v>
                </c:pt>
                <c:pt idx="12300">
                  <c:v>72.807630881497133</c:v>
                </c:pt>
                <c:pt idx="12301">
                  <c:v>72.803355820682398</c:v>
                </c:pt>
                <c:pt idx="12302">
                  <c:v>72.799296213860998</c:v>
                </c:pt>
                <c:pt idx="12303">
                  <c:v>72.794612924427355</c:v>
                </c:pt>
                <c:pt idx="12304">
                  <c:v>72.789657482581106</c:v>
                </c:pt>
                <c:pt idx="12305">
                  <c:v>72.785711272598292</c:v>
                </c:pt>
                <c:pt idx="12306">
                  <c:v>72.781368173680406</c:v>
                </c:pt>
                <c:pt idx="12307">
                  <c:v>72.776730242982211</c:v>
                </c:pt>
                <c:pt idx="12308">
                  <c:v>72.77259125837378</c:v>
                </c:pt>
                <c:pt idx="12309">
                  <c:v>72.767987346727153</c:v>
                </c:pt>
                <c:pt idx="12310">
                  <c:v>72.763145301719504</c:v>
                </c:pt>
                <c:pt idx="12311">
                  <c:v>72.75892693932407</c:v>
                </c:pt>
                <c:pt idx="12312">
                  <c:v>72.754368386412878</c:v>
                </c:pt>
                <c:pt idx="12313">
                  <c:v>72.750592271687935</c:v>
                </c:pt>
                <c:pt idx="12314">
                  <c:v>72.746067737828326</c:v>
                </c:pt>
                <c:pt idx="12315">
                  <c:v>72.741157654717497</c:v>
                </c:pt>
                <c:pt idx="12316">
                  <c:v>72.736383647813014</c:v>
                </c:pt>
                <c:pt idx="12317">
                  <c:v>72.731643659960071</c:v>
                </c:pt>
                <c:pt idx="12318">
                  <c:v>72.727345919777633</c:v>
                </c:pt>
                <c:pt idx="12319">
                  <c:v>72.723002820859747</c:v>
                </c:pt>
                <c:pt idx="12320">
                  <c:v>72.718875175935196</c:v>
                </c:pt>
                <c:pt idx="12321">
                  <c:v>72.713840356301944</c:v>
                </c:pt>
                <c:pt idx="12322">
                  <c:v>72.709043670029715</c:v>
                </c:pt>
                <c:pt idx="12323">
                  <c:v>72.704995402892152</c:v>
                </c:pt>
                <c:pt idx="12324">
                  <c:v>72.700232735671506</c:v>
                </c:pt>
                <c:pt idx="12325">
                  <c:v>72.695900976437485</c:v>
                </c:pt>
                <c:pt idx="12326">
                  <c:v>72.692340315705877</c:v>
                </c:pt>
                <c:pt idx="12327">
                  <c:v>72.687430232595062</c:v>
                </c:pt>
                <c:pt idx="12328">
                  <c:v>72.683189190831911</c:v>
                </c:pt>
                <c:pt idx="12329">
                  <c:v>72.678687336340005</c:v>
                </c:pt>
                <c:pt idx="12330">
                  <c:v>72.674434954893002</c:v>
                </c:pt>
                <c:pt idx="12331">
                  <c:v>72.669955779768827</c:v>
                </c:pt>
                <c:pt idx="12332">
                  <c:v>72.664852922032409</c:v>
                </c:pt>
                <c:pt idx="12333">
                  <c:v>72.66022633101808</c:v>
                </c:pt>
                <c:pt idx="12334">
                  <c:v>72.65593993051948</c:v>
                </c:pt>
                <c:pt idx="12335">
                  <c:v>72.65166486970476</c:v>
                </c:pt>
                <c:pt idx="12336">
                  <c:v>72.647026939006565</c:v>
                </c:pt>
                <c:pt idx="12337">
                  <c:v>72.642808576611131</c:v>
                </c:pt>
                <c:pt idx="12338">
                  <c:v>72.638250023699953</c:v>
                </c:pt>
                <c:pt idx="12339">
                  <c:v>72.633884245414336</c:v>
                </c:pt>
                <c:pt idx="12340">
                  <c:v>72.629586505231899</c:v>
                </c:pt>
                <c:pt idx="12341">
                  <c:v>72.626059863551845</c:v>
                </c:pt>
                <c:pt idx="12342">
                  <c:v>72.621149780441044</c:v>
                </c:pt>
                <c:pt idx="12343">
                  <c:v>72.615944865549892</c:v>
                </c:pt>
                <c:pt idx="12344">
                  <c:v>72.6115564078966</c:v>
                </c:pt>
                <c:pt idx="12345">
                  <c:v>72.607553499494486</c:v>
                </c:pt>
                <c:pt idx="12346">
                  <c:v>72.602892889428546</c:v>
                </c:pt>
                <c:pt idx="12347">
                  <c:v>72.598651847665408</c:v>
                </c:pt>
                <c:pt idx="12348">
                  <c:v>72.593979897915631</c:v>
                </c:pt>
                <c:pt idx="12349">
                  <c:v>72.589069814804816</c:v>
                </c:pt>
                <c:pt idx="12350">
                  <c:v>72.584601979364493</c:v>
                </c:pt>
                <c:pt idx="12351">
                  <c:v>72.580485674123793</c:v>
                </c:pt>
                <c:pt idx="12352">
                  <c:v>72.57601783868347</c:v>
                </c:pt>
                <c:pt idx="12353">
                  <c:v>72.572094308068372</c:v>
                </c:pt>
                <c:pt idx="12354">
                  <c:v>72.568374891762716</c:v>
                </c:pt>
                <c:pt idx="12355">
                  <c:v>72.563544186438918</c:v>
                </c:pt>
                <c:pt idx="12356">
                  <c:v>72.5586114239604</c:v>
                </c:pt>
                <c:pt idx="12357">
                  <c:v>72.55422296630708</c:v>
                </c:pt>
                <c:pt idx="12358">
                  <c:v>72.54967575307974</c:v>
                </c:pt>
                <c:pt idx="12359">
                  <c:v>72.544811028704359</c:v>
                </c:pt>
                <c:pt idx="12360">
                  <c:v>72.540399891683336</c:v>
                </c:pt>
                <c:pt idx="12361">
                  <c:v>72.535773300668993</c:v>
                </c:pt>
                <c:pt idx="12362">
                  <c:v>72.531656995428293</c:v>
                </c:pt>
                <c:pt idx="12363">
                  <c:v>72.52777882354863</c:v>
                </c:pt>
                <c:pt idx="12364">
                  <c:v>72.523118213482689</c:v>
                </c:pt>
                <c:pt idx="12365">
                  <c:v>72.518230809739606</c:v>
                </c:pt>
                <c:pt idx="12366">
                  <c:v>72.514193882285909</c:v>
                </c:pt>
                <c:pt idx="12367">
                  <c:v>72.509567291271566</c:v>
                </c:pt>
                <c:pt idx="12368">
                  <c:v>72.505314909824563</c:v>
                </c:pt>
                <c:pt idx="12369">
                  <c:v>72.50006463619799</c:v>
                </c:pt>
                <c:pt idx="12370">
                  <c:v>72.494734984784401</c:v>
                </c:pt>
                <c:pt idx="12371">
                  <c:v>72.490698057330718</c:v>
                </c:pt>
                <c:pt idx="12372">
                  <c:v>72.486627110825452</c:v>
                </c:pt>
                <c:pt idx="12373">
                  <c:v>72.48263554210719</c:v>
                </c:pt>
                <c:pt idx="12374">
                  <c:v>72.477997611408995</c:v>
                </c:pt>
                <c:pt idx="12375">
                  <c:v>72.472951452091877</c:v>
                </c:pt>
                <c:pt idx="12376">
                  <c:v>72.468733089696443</c:v>
                </c:pt>
                <c:pt idx="12377">
                  <c:v>72.463947743108079</c:v>
                </c:pt>
                <c:pt idx="12378">
                  <c:v>72.458629431378355</c:v>
                </c:pt>
                <c:pt idx="12379">
                  <c:v>72.454331691195918</c:v>
                </c:pt>
                <c:pt idx="12380">
                  <c:v>72.449977252594195</c:v>
                </c:pt>
                <c:pt idx="12381">
                  <c:v>72.445963004508201</c:v>
                </c:pt>
                <c:pt idx="12382">
                  <c:v>72.441892058002949</c:v>
                </c:pt>
                <c:pt idx="12383">
                  <c:v>72.437390203511029</c:v>
                </c:pt>
                <c:pt idx="12384">
                  <c:v>72.432774952180552</c:v>
                </c:pt>
                <c:pt idx="12385">
                  <c:v>72.428261758004794</c:v>
                </c:pt>
                <c:pt idx="12386">
                  <c:v>72.423601147938882</c:v>
                </c:pt>
                <c:pt idx="12387">
                  <c:v>72.419394125227299</c:v>
                </c:pt>
                <c:pt idx="12388">
                  <c:v>72.415198442199596</c:v>
                </c:pt>
                <c:pt idx="12389">
                  <c:v>72.41079864486241</c:v>
                </c:pt>
                <c:pt idx="12390">
                  <c:v>72.407056549189051</c:v>
                </c:pt>
                <c:pt idx="12391">
                  <c:v>72.40213512639437</c:v>
                </c:pt>
                <c:pt idx="12392">
                  <c:v>72.398030160837536</c:v>
                </c:pt>
                <c:pt idx="12393">
                  <c:v>72.393687061919664</c:v>
                </c:pt>
                <c:pt idx="12394">
                  <c:v>72.389536737627381</c:v>
                </c:pt>
                <c:pt idx="12395">
                  <c:v>72.385284356180364</c:v>
                </c:pt>
                <c:pt idx="12396">
                  <c:v>72.380725803269186</c:v>
                </c:pt>
                <c:pt idx="12397">
                  <c:v>72.375985815416257</c:v>
                </c:pt>
                <c:pt idx="12398">
                  <c:v>72.370950995782991</c:v>
                </c:pt>
                <c:pt idx="12399">
                  <c:v>72.366426461923382</c:v>
                </c:pt>
                <c:pt idx="12400">
                  <c:v>72.362809102772459</c:v>
                </c:pt>
                <c:pt idx="12401">
                  <c:v>72.357751603771476</c:v>
                </c:pt>
                <c:pt idx="12402">
                  <c:v>72.353011615918547</c:v>
                </c:pt>
                <c:pt idx="12403">
                  <c:v>72.348067513756178</c:v>
                </c:pt>
                <c:pt idx="12404">
                  <c:v>72.343905849780029</c:v>
                </c:pt>
                <c:pt idx="12405">
                  <c:v>72.339494712759006</c:v>
                </c:pt>
                <c:pt idx="12406">
                  <c:v>72.335004197950951</c:v>
                </c:pt>
                <c:pt idx="12407">
                  <c:v>72.330513683142911</c:v>
                </c:pt>
                <c:pt idx="12408">
                  <c:v>72.325433504774225</c:v>
                </c:pt>
                <c:pt idx="12409">
                  <c:v>72.320489402611855</c:v>
                </c:pt>
                <c:pt idx="12410">
                  <c:v>72.316180322745538</c:v>
                </c:pt>
                <c:pt idx="12411">
                  <c:v>72.311746506356798</c:v>
                </c:pt>
                <c:pt idx="12412">
                  <c:v>72.308027090051155</c:v>
                </c:pt>
                <c:pt idx="12413">
                  <c:v>72.303593273662401</c:v>
                </c:pt>
                <c:pt idx="12414">
                  <c:v>72.299545006524852</c:v>
                </c:pt>
                <c:pt idx="12415">
                  <c:v>72.29482769803964</c:v>
                </c:pt>
                <c:pt idx="12416">
                  <c:v>72.290575316592637</c:v>
                </c:pt>
                <c:pt idx="12417">
                  <c:v>72.285585855694805</c:v>
                </c:pt>
                <c:pt idx="12418">
                  <c:v>72.281186058357633</c:v>
                </c:pt>
                <c:pt idx="12419">
                  <c:v>72.276979035646065</c:v>
                </c:pt>
                <c:pt idx="12420">
                  <c:v>72.272828711353782</c:v>
                </c:pt>
                <c:pt idx="12421">
                  <c:v>72.268168101287884</c:v>
                </c:pt>
                <c:pt idx="12422">
                  <c:v>72.263223999125486</c:v>
                </c:pt>
                <c:pt idx="12423">
                  <c:v>72.258733484317446</c:v>
                </c:pt>
                <c:pt idx="12424">
                  <c:v>72.25460583939288</c:v>
                </c:pt>
                <c:pt idx="12425">
                  <c:v>72.249865851539951</c:v>
                </c:pt>
                <c:pt idx="12426">
                  <c:v>72.245806244718537</c:v>
                </c:pt>
                <c:pt idx="12427">
                  <c:v>72.241338409278228</c:v>
                </c:pt>
                <c:pt idx="12428">
                  <c:v>72.23655306268985</c:v>
                </c:pt>
                <c:pt idx="12429">
                  <c:v>72.232334700294416</c:v>
                </c:pt>
                <c:pt idx="12430">
                  <c:v>72.227231842558012</c:v>
                </c:pt>
                <c:pt idx="12431">
                  <c:v>72.222695969014538</c:v>
                </c:pt>
                <c:pt idx="12432">
                  <c:v>72.217593111278134</c:v>
                </c:pt>
                <c:pt idx="12433">
                  <c:v>72.213102596470094</c:v>
                </c:pt>
                <c:pt idx="12434">
                  <c:v>72.208816195971508</c:v>
                </c:pt>
                <c:pt idx="12435">
                  <c:v>72.204189604957165</c:v>
                </c:pt>
                <c:pt idx="12436">
                  <c:v>72.199891864774727</c:v>
                </c:pt>
                <c:pt idx="12437">
                  <c:v>72.19591163574033</c:v>
                </c:pt>
                <c:pt idx="12438">
                  <c:v>72.191761311448047</c:v>
                </c:pt>
                <c:pt idx="12439">
                  <c:v>72.18740687284631</c:v>
                </c:pt>
                <c:pt idx="12440">
                  <c:v>72.181907126174849</c:v>
                </c:pt>
                <c:pt idx="12441">
                  <c:v>72.177881538405018</c:v>
                </c:pt>
                <c:pt idx="12442">
                  <c:v>72.17305083308122</c:v>
                </c:pt>
                <c:pt idx="12443">
                  <c:v>72.168855150053503</c:v>
                </c:pt>
                <c:pt idx="12444">
                  <c:v>72.16486358133524</c:v>
                </c:pt>
                <c:pt idx="12445">
                  <c:v>72.16058852052052</c:v>
                </c:pt>
                <c:pt idx="12446">
                  <c:v>72.156211402551065</c:v>
                </c:pt>
                <c:pt idx="12447">
                  <c:v>72.151153903550096</c:v>
                </c:pt>
                <c:pt idx="12448">
                  <c:v>72.146323198226298</c:v>
                </c:pt>
                <c:pt idx="12449">
                  <c:v>72.14227493108875</c:v>
                </c:pt>
                <c:pt idx="12450">
                  <c:v>72.138328721105921</c:v>
                </c:pt>
                <c:pt idx="12451">
                  <c:v>72.133996961871901</c:v>
                </c:pt>
                <c:pt idx="12452">
                  <c:v>72.129018840657949</c:v>
                </c:pt>
                <c:pt idx="12453">
                  <c:v>72.12427885280502</c:v>
                </c:pt>
                <c:pt idx="12454">
                  <c:v>72.119754318945382</c:v>
                </c:pt>
                <c:pt idx="12455">
                  <c:v>72.115569975601545</c:v>
                </c:pt>
                <c:pt idx="12456">
                  <c:v>72.111113479845073</c:v>
                </c:pt>
                <c:pt idx="12457">
                  <c:v>72.106679663456333</c:v>
                </c:pt>
                <c:pt idx="12458">
                  <c:v>72.102234507383727</c:v>
                </c:pt>
                <c:pt idx="12459">
                  <c:v>72.09782337036269</c:v>
                </c:pt>
                <c:pt idx="12460">
                  <c:v>72.093196779348347</c:v>
                </c:pt>
                <c:pt idx="12461">
                  <c:v>72.088649566121006</c:v>
                </c:pt>
                <c:pt idx="12462">
                  <c:v>72.084170390996832</c:v>
                </c:pt>
                <c:pt idx="12463">
                  <c:v>72.079747914291943</c:v>
                </c:pt>
                <c:pt idx="12464">
                  <c:v>72.075087304226031</c:v>
                </c:pt>
                <c:pt idx="12465">
                  <c:v>72.070517411630973</c:v>
                </c:pt>
                <c:pt idx="12466">
                  <c:v>72.065822782513479</c:v>
                </c:pt>
                <c:pt idx="12467">
                  <c:v>72.061037435925115</c:v>
                </c:pt>
                <c:pt idx="12468">
                  <c:v>72.056773714794247</c:v>
                </c:pt>
                <c:pt idx="12469">
                  <c:v>72.051738895160995</c:v>
                </c:pt>
                <c:pt idx="12470">
                  <c:v>72.04752053276556</c:v>
                </c:pt>
                <c:pt idx="12471">
                  <c:v>72.043642360885897</c:v>
                </c:pt>
                <c:pt idx="12472">
                  <c:v>72.039027109555406</c:v>
                </c:pt>
                <c:pt idx="12473">
                  <c:v>72.034377839173345</c:v>
                </c:pt>
                <c:pt idx="12474">
                  <c:v>72.029898664049171</c:v>
                </c:pt>
                <c:pt idx="12475">
                  <c:v>72.024841165048187</c:v>
                </c:pt>
                <c:pt idx="12476">
                  <c:v>72.019942421621238</c:v>
                </c:pt>
                <c:pt idx="12477">
                  <c:v>72.016064249741561</c:v>
                </c:pt>
                <c:pt idx="12478">
                  <c:v>72.011528376198086</c:v>
                </c:pt>
                <c:pt idx="12479">
                  <c:v>72.007105899493212</c:v>
                </c:pt>
                <c:pt idx="12480">
                  <c:v>72.002116438595394</c:v>
                </c:pt>
                <c:pt idx="12481">
                  <c:v>71.997988793670814</c:v>
                </c:pt>
                <c:pt idx="12482">
                  <c:v>71.993838469378545</c:v>
                </c:pt>
                <c:pt idx="12483">
                  <c:v>71.989438672041373</c:v>
                </c:pt>
                <c:pt idx="12484">
                  <c:v>71.98492547786563</c:v>
                </c:pt>
                <c:pt idx="12485">
                  <c:v>71.980185490012687</c:v>
                </c:pt>
                <c:pt idx="12486">
                  <c:v>71.975309425953455</c:v>
                </c:pt>
                <c:pt idx="12487">
                  <c:v>71.97050139999736</c:v>
                </c:pt>
                <c:pt idx="12488">
                  <c:v>71.965489259731825</c:v>
                </c:pt>
                <c:pt idx="12489">
                  <c:v>71.961191519549388</c:v>
                </c:pt>
                <c:pt idx="12490">
                  <c:v>71.957199950831125</c:v>
                </c:pt>
                <c:pt idx="12491">
                  <c:v>71.953299099583745</c:v>
                </c:pt>
                <c:pt idx="12492">
                  <c:v>71.948797245091839</c:v>
                </c:pt>
                <c:pt idx="12493">
                  <c:v>71.944204673129079</c:v>
                </c:pt>
                <c:pt idx="12494">
                  <c:v>71.939578082114735</c:v>
                </c:pt>
                <c:pt idx="12495">
                  <c:v>71.934781395842521</c:v>
                </c:pt>
                <c:pt idx="12496">
                  <c:v>71.930188823879732</c:v>
                </c:pt>
                <c:pt idx="12497">
                  <c:v>71.926038499587463</c:v>
                </c:pt>
                <c:pt idx="12498">
                  <c:v>71.921525305411706</c:v>
                </c:pt>
                <c:pt idx="12499">
                  <c:v>71.916671920720191</c:v>
                </c:pt>
                <c:pt idx="12500">
                  <c:v>71.912510256744056</c:v>
                </c:pt>
                <c:pt idx="12501">
                  <c:v>71.907770268891113</c:v>
                </c:pt>
                <c:pt idx="12502">
                  <c:v>71.902950903251167</c:v>
                </c:pt>
                <c:pt idx="12503">
                  <c:v>71.898789239275047</c:v>
                </c:pt>
                <c:pt idx="12504">
                  <c:v>71.894525518144164</c:v>
                </c:pt>
                <c:pt idx="12505">
                  <c:v>71.889524717562495</c:v>
                </c:pt>
                <c:pt idx="12506">
                  <c:v>71.884750710657983</c:v>
                </c:pt>
                <c:pt idx="12507">
                  <c:v>71.880305554585391</c:v>
                </c:pt>
                <c:pt idx="12508">
                  <c:v>71.876143890609242</c:v>
                </c:pt>
                <c:pt idx="12509">
                  <c:v>71.871415242440179</c:v>
                </c:pt>
                <c:pt idx="12510">
                  <c:v>71.867287597515599</c:v>
                </c:pt>
                <c:pt idx="12511">
                  <c:v>71.862626987449701</c:v>
                </c:pt>
                <c:pt idx="12512">
                  <c:v>71.858658098099141</c:v>
                </c:pt>
                <c:pt idx="12513">
                  <c:v>71.854088205504098</c:v>
                </c:pt>
                <c:pt idx="12514">
                  <c:v>71.849416255754321</c:v>
                </c:pt>
                <c:pt idx="12515">
                  <c:v>71.84482368379156</c:v>
                </c:pt>
                <c:pt idx="12516">
                  <c:v>71.840741397602429</c:v>
                </c:pt>
                <c:pt idx="12517">
                  <c:v>71.836738489200314</c:v>
                </c:pt>
                <c:pt idx="12518">
                  <c:v>71.832111898185957</c:v>
                </c:pt>
                <c:pt idx="12519">
                  <c:v>71.827417269068476</c:v>
                </c:pt>
                <c:pt idx="12520">
                  <c:v>71.822949433628153</c:v>
                </c:pt>
                <c:pt idx="12521">
                  <c:v>71.81879910933587</c:v>
                </c:pt>
                <c:pt idx="12522">
                  <c:v>71.814138499269959</c:v>
                </c:pt>
                <c:pt idx="12523">
                  <c:v>71.809523247939467</c:v>
                </c:pt>
                <c:pt idx="12524">
                  <c:v>71.804726561667238</c:v>
                </c:pt>
                <c:pt idx="12525">
                  <c:v>71.800247386543063</c:v>
                </c:pt>
                <c:pt idx="12526">
                  <c:v>71.795858928889757</c:v>
                </c:pt>
                <c:pt idx="12527">
                  <c:v>71.79160654744274</c:v>
                </c:pt>
                <c:pt idx="12528">
                  <c:v>71.787229429473285</c:v>
                </c:pt>
                <c:pt idx="12529">
                  <c:v>71.782466762252639</c:v>
                </c:pt>
                <c:pt idx="12530">
                  <c:v>71.77788552997373</c:v>
                </c:pt>
                <c:pt idx="12531">
                  <c:v>71.77339501516569</c:v>
                </c:pt>
                <c:pt idx="12532">
                  <c:v>71.768348855848572</c:v>
                </c:pt>
                <c:pt idx="12533">
                  <c:v>71.764119153769286</c:v>
                </c:pt>
                <c:pt idx="12534">
                  <c:v>71.7590956738199</c:v>
                </c:pt>
                <c:pt idx="12535">
                  <c:v>71.75502472731462</c:v>
                </c:pt>
                <c:pt idx="12536">
                  <c:v>71.751078517331806</c:v>
                </c:pt>
                <c:pt idx="12537">
                  <c:v>71.746746758097785</c:v>
                </c:pt>
                <c:pt idx="12538">
                  <c:v>71.741882033722405</c:v>
                </c:pt>
                <c:pt idx="12539">
                  <c:v>71.736790515669853</c:v>
                </c:pt>
                <c:pt idx="12540">
                  <c:v>71.733025740628776</c:v>
                </c:pt>
                <c:pt idx="12541">
                  <c:v>71.728557905188453</c:v>
                </c:pt>
                <c:pt idx="12542">
                  <c:v>71.724226145954432</c:v>
                </c:pt>
                <c:pt idx="12543">
                  <c:v>71.719860367668829</c:v>
                </c:pt>
                <c:pt idx="12544">
                  <c:v>71.71501832266118</c:v>
                </c:pt>
                <c:pt idx="12545">
                  <c:v>71.710663884059443</c:v>
                </c:pt>
                <c:pt idx="12546">
                  <c:v>71.705572366006891</c:v>
                </c:pt>
                <c:pt idx="12547">
                  <c:v>71.701399362346891</c:v>
                </c:pt>
                <c:pt idx="12548">
                  <c:v>71.696738752280979</c:v>
                </c:pt>
                <c:pt idx="12549">
                  <c:v>71.691613215176858</c:v>
                </c:pt>
                <c:pt idx="12550">
                  <c:v>71.687054662265666</c:v>
                </c:pt>
                <c:pt idx="12551">
                  <c:v>71.682722903031646</c:v>
                </c:pt>
                <c:pt idx="12552">
                  <c:v>71.678719994629532</c:v>
                </c:pt>
                <c:pt idx="12553">
                  <c:v>71.674512971917963</c:v>
                </c:pt>
                <c:pt idx="12554">
                  <c:v>71.669863701535888</c:v>
                </c:pt>
                <c:pt idx="12555">
                  <c:v>71.664930939057371</c:v>
                </c:pt>
                <c:pt idx="12556">
                  <c:v>71.66022497025601</c:v>
                </c:pt>
                <c:pt idx="12557">
                  <c:v>71.655961249125141</c:v>
                </c:pt>
                <c:pt idx="12558">
                  <c:v>71.651516093052535</c:v>
                </c:pt>
                <c:pt idx="12559">
                  <c:v>71.646957540141344</c:v>
                </c:pt>
                <c:pt idx="12560">
                  <c:v>71.642319609443135</c:v>
                </c:pt>
                <c:pt idx="12561">
                  <c:v>71.63773837716424</c:v>
                </c:pt>
                <c:pt idx="12562">
                  <c:v>71.633304560775485</c:v>
                </c:pt>
                <c:pt idx="12563">
                  <c:v>71.628700649128859</c:v>
                </c:pt>
                <c:pt idx="12564">
                  <c:v>71.624357550210988</c:v>
                </c:pt>
                <c:pt idx="12565">
                  <c:v>71.619855695719082</c:v>
                </c:pt>
                <c:pt idx="12566">
                  <c:v>71.615546615852793</c:v>
                </c:pt>
                <c:pt idx="12567">
                  <c:v>71.611146818515607</c:v>
                </c:pt>
                <c:pt idx="12568">
                  <c:v>71.606316113191809</c:v>
                </c:pt>
                <c:pt idx="12569">
                  <c:v>71.601372011029426</c:v>
                </c:pt>
                <c:pt idx="12570">
                  <c:v>71.596938194640686</c:v>
                </c:pt>
                <c:pt idx="12571">
                  <c:v>71.592765190980685</c:v>
                </c:pt>
                <c:pt idx="12572">
                  <c:v>71.5885354889014</c:v>
                </c:pt>
                <c:pt idx="12573">
                  <c:v>71.583874878835488</c:v>
                </c:pt>
                <c:pt idx="12574">
                  <c:v>71.579928668852659</c:v>
                </c:pt>
                <c:pt idx="12575">
                  <c:v>71.574508299968215</c:v>
                </c:pt>
                <c:pt idx="12576">
                  <c:v>71.570017785160161</c:v>
                </c:pt>
                <c:pt idx="12577">
                  <c:v>71.565504590984403</c:v>
                </c:pt>
                <c:pt idx="12578">
                  <c:v>71.561320247640552</c:v>
                </c:pt>
                <c:pt idx="12579">
                  <c:v>71.556727675677777</c:v>
                </c:pt>
                <c:pt idx="12580">
                  <c:v>71.552339218024471</c:v>
                </c:pt>
                <c:pt idx="12581">
                  <c:v>71.547712627010128</c:v>
                </c:pt>
                <c:pt idx="12582">
                  <c:v>71.543528283666276</c:v>
                </c:pt>
                <c:pt idx="12583">
                  <c:v>71.538879013284202</c:v>
                </c:pt>
                <c:pt idx="12584">
                  <c:v>71.534467876263193</c:v>
                </c:pt>
                <c:pt idx="12585">
                  <c:v>71.530317551970896</c:v>
                </c:pt>
                <c:pt idx="12586">
                  <c:v>71.525679621272701</c:v>
                </c:pt>
                <c:pt idx="12587">
                  <c:v>71.521381881090264</c:v>
                </c:pt>
                <c:pt idx="12588">
                  <c:v>71.516619213869618</c:v>
                </c:pt>
                <c:pt idx="12589">
                  <c:v>71.512434870525752</c:v>
                </c:pt>
                <c:pt idx="12590">
                  <c:v>71.507694882672823</c:v>
                </c:pt>
                <c:pt idx="12591">
                  <c:v>71.502694082091139</c:v>
                </c:pt>
                <c:pt idx="12592">
                  <c:v>71.497602564038601</c:v>
                </c:pt>
                <c:pt idx="12593">
                  <c:v>71.493123388914412</c:v>
                </c:pt>
                <c:pt idx="12594">
                  <c:v>71.48924521703475</c:v>
                </c:pt>
                <c:pt idx="12595">
                  <c:v>71.484550587917255</c:v>
                </c:pt>
                <c:pt idx="12596">
                  <c:v>71.479901317535194</c:v>
                </c:pt>
                <c:pt idx="12597">
                  <c:v>71.47572831387518</c:v>
                </c:pt>
                <c:pt idx="12598">
                  <c:v>71.470852249815948</c:v>
                </c:pt>
                <c:pt idx="12599">
                  <c:v>71.466305036588622</c:v>
                </c:pt>
                <c:pt idx="12600">
                  <c:v>71.461712464625862</c:v>
                </c:pt>
                <c:pt idx="12601">
                  <c:v>71.457358026024124</c:v>
                </c:pt>
                <c:pt idx="12602">
                  <c:v>71.452969568370804</c:v>
                </c:pt>
                <c:pt idx="12603">
                  <c:v>71.448989339336407</c:v>
                </c:pt>
                <c:pt idx="12604">
                  <c:v>71.444702938837821</c:v>
                </c:pt>
                <c:pt idx="12605">
                  <c:v>71.439985630352624</c:v>
                </c:pt>
                <c:pt idx="12606">
                  <c:v>71.435268321867397</c:v>
                </c:pt>
                <c:pt idx="12607">
                  <c:v>71.430528334014483</c:v>
                </c:pt>
                <c:pt idx="12608">
                  <c:v>71.42610585730958</c:v>
                </c:pt>
                <c:pt idx="12609">
                  <c:v>71.421354529772799</c:v>
                </c:pt>
                <c:pt idx="12610">
                  <c:v>71.416092916462361</c:v>
                </c:pt>
                <c:pt idx="12611">
                  <c:v>71.411772496912207</c:v>
                </c:pt>
                <c:pt idx="12612">
                  <c:v>71.407395378942752</c:v>
                </c:pt>
                <c:pt idx="12613">
                  <c:v>71.403313092753621</c:v>
                </c:pt>
                <c:pt idx="12614">
                  <c:v>71.398437028694389</c:v>
                </c:pt>
                <c:pt idx="12615">
                  <c:v>71.394524837763143</c:v>
                </c:pt>
                <c:pt idx="12616">
                  <c:v>71.390862119876786</c:v>
                </c:pt>
                <c:pt idx="12617">
                  <c:v>71.386008735185271</c:v>
                </c:pt>
                <c:pt idx="12618">
                  <c:v>71.381676975951251</c:v>
                </c:pt>
                <c:pt idx="12619">
                  <c:v>71.376846270627453</c:v>
                </c:pt>
                <c:pt idx="12620">
                  <c:v>71.372310397083979</c:v>
                </c:pt>
                <c:pt idx="12621">
                  <c:v>71.367740504488935</c:v>
                </c:pt>
                <c:pt idx="12622">
                  <c:v>71.363329367467898</c:v>
                </c:pt>
                <c:pt idx="12623">
                  <c:v>71.358510001827952</c:v>
                </c:pt>
                <c:pt idx="12624">
                  <c:v>71.3543256584841</c:v>
                </c:pt>
                <c:pt idx="12625">
                  <c:v>71.349472273792585</c:v>
                </c:pt>
                <c:pt idx="12626">
                  <c:v>71.345276590764868</c:v>
                </c:pt>
                <c:pt idx="12627">
                  <c:v>71.340468564808788</c:v>
                </c:pt>
                <c:pt idx="12628">
                  <c:v>71.336091446839333</c:v>
                </c:pt>
                <c:pt idx="12629">
                  <c:v>71.331634951082862</c:v>
                </c:pt>
                <c:pt idx="12630">
                  <c:v>71.327099077539387</c:v>
                </c:pt>
                <c:pt idx="12631">
                  <c:v>71.322574543679778</c:v>
                </c:pt>
                <c:pt idx="12632">
                  <c:v>71.317811876459132</c:v>
                </c:pt>
                <c:pt idx="12633">
                  <c:v>71.313060548922351</c:v>
                </c:pt>
                <c:pt idx="12634">
                  <c:v>71.308331900753274</c:v>
                </c:pt>
                <c:pt idx="12635">
                  <c:v>71.303966122467671</c:v>
                </c:pt>
                <c:pt idx="12636">
                  <c:v>71.299498287027347</c:v>
                </c:pt>
                <c:pt idx="12637">
                  <c:v>71.295053130954756</c:v>
                </c:pt>
                <c:pt idx="12638">
                  <c:v>71.29033582246953</c:v>
                </c:pt>
                <c:pt idx="12639">
                  <c:v>71.285641193352049</c:v>
                </c:pt>
                <c:pt idx="12640">
                  <c:v>71.281127999176292</c:v>
                </c:pt>
                <c:pt idx="12641">
                  <c:v>71.276467389110366</c:v>
                </c:pt>
                <c:pt idx="12642">
                  <c:v>71.272044912405477</c:v>
                </c:pt>
                <c:pt idx="12643">
                  <c:v>71.267588416649005</c:v>
                </c:pt>
                <c:pt idx="12644">
                  <c:v>71.263460771724453</c:v>
                </c:pt>
                <c:pt idx="12645">
                  <c:v>71.258539348929787</c:v>
                </c:pt>
                <c:pt idx="12646">
                  <c:v>71.254003475386313</c:v>
                </c:pt>
                <c:pt idx="12647">
                  <c:v>71.249649036784575</c:v>
                </c:pt>
                <c:pt idx="12648">
                  <c:v>71.245305937866689</c:v>
                </c:pt>
                <c:pt idx="12649">
                  <c:v>71.240067003923983</c:v>
                </c:pt>
                <c:pt idx="12650">
                  <c:v>71.235406393858071</c:v>
                </c:pt>
                <c:pt idx="12651">
                  <c:v>71.230337555173236</c:v>
                </c:pt>
                <c:pt idx="12652">
                  <c:v>71.226595459499862</c:v>
                </c:pt>
                <c:pt idx="12653">
                  <c:v>71.221798773227647</c:v>
                </c:pt>
                <c:pt idx="12654">
                  <c:v>71.217637109251498</c:v>
                </c:pt>
                <c:pt idx="12655">
                  <c:v>71.213282670649775</c:v>
                </c:pt>
                <c:pt idx="12656">
                  <c:v>71.209086987622044</c:v>
                </c:pt>
                <c:pt idx="12657">
                  <c:v>71.204154225143526</c:v>
                </c:pt>
                <c:pt idx="12658">
                  <c:v>71.199788446857923</c:v>
                </c:pt>
                <c:pt idx="12659">
                  <c:v>71.194935062166408</c:v>
                </c:pt>
                <c:pt idx="12660">
                  <c:v>71.189968280636307</c:v>
                </c:pt>
                <c:pt idx="12661">
                  <c:v>71.185001499106207</c:v>
                </c:pt>
                <c:pt idx="12662">
                  <c:v>71.180499644614315</c:v>
                </c:pt>
                <c:pt idx="12663">
                  <c:v>71.176519415579904</c:v>
                </c:pt>
                <c:pt idx="12664">
                  <c:v>71.172074259507312</c:v>
                </c:pt>
                <c:pt idx="12665">
                  <c:v>71.167685801853992</c:v>
                </c:pt>
                <c:pt idx="12666">
                  <c:v>71.163320023568403</c:v>
                </c:pt>
                <c:pt idx="12667">
                  <c:v>71.158625394450908</c:v>
                </c:pt>
                <c:pt idx="12668">
                  <c:v>71.153942105017265</c:v>
                </c:pt>
                <c:pt idx="12669">
                  <c:v>71.149394891789925</c:v>
                </c:pt>
                <c:pt idx="12670">
                  <c:v>71.144904376981899</c:v>
                </c:pt>
                <c:pt idx="12671">
                  <c:v>71.140402522489993</c:v>
                </c:pt>
                <c:pt idx="12672">
                  <c:v>71.135333683805172</c:v>
                </c:pt>
                <c:pt idx="12673">
                  <c:v>71.130865848364849</c:v>
                </c:pt>
                <c:pt idx="12674">
                  <c:v>71.126216577982788</c:v>
                </c:pt>
                <c:pt idx="12675">
                  <c:v>71.121884818748754</c:v>
                </c:pt>
                <c:pt idx="12676">
                  <c:v>71.117711815088754</c:v>
                </c:pt>
                <c:pt idx="12677">
                  <c:v>71.113663547951205</c:v>
                </c:pt>
                <c:pt idx="12678">
                  <c:v>71.108900880730559</c:v>
                </c:pt>
                <c:pt idx="12679">
                  <c:v>71.10384338172959</c:v>
                </c:pt>
                <c:pt idx="12680">
                  <c:v>71.099262149450681</c:v>
                </c:pt>
                <c:pt idx="12681">
                  <c:v>71.094488142546169</c:v>
                </c:pt>
                <c:pt idx="12682">
                  <c:v>71.090213081731463</c:v>
                </c:pt>
                <c:pt idx="12683">
                  <c:v>71.085597830400971</c:v>
                </c:pt>
                <c:pt idx="12684">
                  <c:v>71.08151554421184</c:v>
                </c:pt>
                <c:pt idx="12685">
                  <c:v>71.076911632565213</c:v>
                </c:pt>
                <c:pt idx="12686">
                  <c:v>71.072160305028419</c:v>
                </c:pt>
                <c:pt idx="12687">
                  <c:v>71.067306920336918</c:v>
                </c:pt>
                <c:pt idx="12688">
                  <c:v>71.062555592800123</c:v>
                </c:pt>
                <c:pt idx="12689">
                  <c:v>71.058768138391315</c:v>
                </c:pt>
                <c:pt idx="12690">
                  <c:v>71.053529204448608</c:v>
                </c:pt>
                <c:pt idx="12691">
                  <c:v>71.049231464266157</c:v>
                </c:pt>
                <c:pt idx="12692">
                  <c:v>71.044582193884096</c:v>
                </c:pt>
                <c:pt idx="12693">
                  <c:v>71.039830866347302</c:v>
                </c:pt>
                <c:pt idx="12694">
                  <c:v>71.035419729326279</c:v>
                </c:pt>
                <c:pt idx="12695">
                  <c:v>71.031065290724555</c:v>
                </c:pt>
                <c:pt idx="12696">
                  <c:v>71.026427360026346</c:v>
                </c:pt>
                <c:pt idx="12697">
                  <c:v>71.021868807115155</c:v>
                </c:pt>
                <c:pt idx="12698">
                  <c:v>71.01765044471972</c:v>
                </c:pt>
                <c:pt idx="12699">
                  <c:v>71.012774380660488</c:v>
                </c:pt>
                <c:pt idx="12700">
                  <c:v>71.008249846800865</c:v>
                </c:pt>
                <c:pt idx="12701">
                  <c:v>71.003373782741647</c:v>
                </c:pt>
                <c:pt idx="12702">
                  <c:v>70.999393553707236</c:v>
                </c:pt>
                <c:pt idx="12703">
                  <c:v>70.994381413441701</c:v>
                </c:pt>
                <c:pt idx="12704">
                  <c:v>70.989913578001378</c:v>
                </c:pt>
                <c:pt idx="12705">
                  <c:v>70.98508287267758</c:v>
                </c:pt>
                <c:pt idx="12706">
                  <c:v>70.98195311993257</c:v>
                </c:pt>
                <c:pt idx="12707">
                  <c:v>70.976714185989863</c:v>
                </c:pt>
                <c:pt idx="12708">
                  <c:v>70.971565969518011</c:v>
                </c:pt>
                <c:pt idx="12709">
                  <c:v>70.96687134040053</c:v>
                </c:pt>
                <c:pt idx="12710">
                  <c:v>70.962652978005096</c:v>
                </c:pt>
                <c:pt idx="12711">
                  <c:v>70.957981028255318</c:v>
                </c:pt>
                <c:pt idx="12712">
                  <c:v>70.953705967440598</c:v>
                </c:pt>
                <c:pt idx="12713">
                  <c:v>70.948795884329769</c:v>
                </c:pt>
                <c:pt idx="12714">
                  <c:v>70.943987858373688</c:v>
                </c:pt>
                <c:pt idx="12715">
                  <c:v>70.9396220800881</c:v>
                </c:pt>
                <c:pt idx="12716">
                  <c:v>70.935029508125339</c:v>
                </c:pt>
                <c:pt idx="12717">
                  <c:v>70.930425596478713</c:v>
                </c:pt>
                <c:pt idx="12718">
                  <c:v>70.925753646728936</c:v>
                </c:pt>
                <c:pt idx="12719">
                  <c:v>70.921864135165407</c:v>
                </c:pt>
                <c:pt idx="12720">
                  <c:v>70.917022090157744</c:v>
                </c:pt>
                <c:pt idx="12721">
                  <c:v>70.912599613452855</c:v>
                </c:pt>
                <c:pt idx="12722">
                  <c:v>70.907973022438512</c:v>
                </c:pt>
                <c:pt idx="12723">
                  <c:v>70.90341446952732</c:v>
                </c:pt>
                <c:pt idx="12724">
                  <c:v>70.898833237248411</c:v>
                </c:pt>
                <c:pt idx="12725">
                  <c:v>70.893889135086013</c:v>
                </c:pt>
                <c:pt idx="12726">
                  <c:v>70.889081109129933</c:v>
                </c:pt>
                <c:pt idx="12727">
                  <c:v>70.884295762541583</c:v>
                </c:pt>
                <c:pt idx="12728">
                  <c:v>70.880122758881569</c:v>
                </c:pt>
                <c:pt idx="12729">
                  <c:v>70.875643583757395</c:v>
                </c:pt>
                <c:pt idx="12730">
                  <c:v>70.871096370530068</c:v>
                </c:pt>
                <c:pt idx="12731">
                  <c:v>70.867082122444089</c:v>
                </c:pt>
                <c:pt idx="12732">
                  <c:v>70.862364813958877</c:v>
                </c:pt>
                <c:pt idx="12733">
                  <c:v>70.857692864209099</c:v>
                </c:pt>
                <c:pt idx="12734">
                  <c:v>70.85295287635617</c:v>
                </c:pt>
                <c:pt idx="12735">
                  <c:v>70.848802552063887</c:v>
                </c:pt>
                <c:pt idx="12736">
                  <c:v>70.844470792829867</c:v>
                </c:pt>
                <c:pt idx="12737">
                  <c:v>70.839798843080089</c:v>
                </c:pt>
                <c:pt idx="12738">
                  <c:v>70.834605267872803</c:v>
                </c:pt>
                <c:pt idx="12739">
                  <c:v>70.830228149903363</c:v>
                </c:pt>
                <c:pt idx="12740">
                  <c:v>70.826463374862286</c:v>
                </c:pt>
                <c:pt idx="12741">
                  <c:v>70.822483145827874</c:v>
                </c:pt>
                <c:pt idx="12742">
                  <c:v>70.817130815046582</c:v>
                </c:pt>
                <c:pt idx="12743">
                  <c:v>70.812243411303484</c:v>
                </c:pt>
                <c:pt idx="12744">
                  <c:v>70.80792299175333</c:v>
                </c:pt>
                <c:pt idx="12745">
                  <c:v>70.803148984848818</c:v>
                </c:pt>
                <c:pt idx="12746">
                  <c:v>70.798703828776212</c:v>
                </c:pt>
                <c:pt idx="12747">
                  <c:v>70.793952501239417</c:v>
                </c:pt>
                <c:pt idx="12748">
                  <c:v>70.789518684850677</c:v>
                </c:pt>
                <c:pt idx="12749">
                  <c:v>70.784971471623351</c:v>
                </c:pt>
                <c:pt idx="12750">
                  <c:v>70.779913972622381</c:v>
                </c:pt>
                <c:pt idx="12751">
                  <c:v>70.775400778446624</c:v>
                </c:pt>
                <c:pt idx="12752">
                  <c:v>70.771409209728347</c:v>
                </c:pt>
                <c:pt idx="12753">
                  <c:v>70.76622697420494</c:v>
                </c:pt>
                <c:pt idx="12754">
                  <c:v>70.762360142009129</c:v>
                </c:pt>
                <c:pt idx="12755">
                  <c:v>70.757654173207769</c:v>
                </c:pt>
                <c:pt idx="12756">
                  <c:v>70.753163658399728</c:v>
                </c:pt>
                <c:pt idx="12757">
                  <c:v>70.748945296004308</c:v>
                </c:pt>
                <c:pt idx="12758">
                  <c:v>70.744454781196268</c:v>
                </c:pt>
                <c:pt idx="12759">
                  <c:v>70.73994158702051</c:v>
                </c:pt>
                <c:pt idx="12760">
                  <c:v>70.735587148418773</c:v>
                </c:pt>
                <c:pt idx="12761">
                  <c:v>70.731073954243016</c:v>
                </c:pt>
                <c:pt idx="12762">
                  <c:v>70.726855591847595</c:v>
                </c:pt>
                <c:pt idx="12763">
                  <c:v>70.722002207156066</c:v>
                </c:pt>
                <c:pt idx="12764">
                  <c:v>70.717171501832269</c:v>
                </c:pt>
                <c:pt idx="12765">
                  <c:v>70.712420174295474</c:v>
                </c:pt>
                <c:pt idx="12766">
                  <c:v>70.707362675294505</c:v>
                </c:pt>
                <c:pt idx="12767">
                  <c:v>70.702656706493144</c:v>
                </c:pt>
                <c:pt idx="12768">
                  <c:v>70.698052794846518</c:v>
                </c:pt>
                <c:pt idx="12769">
                  <c:v>70.693244768890438</c:v>
                </c:pt>
                <c:pt idx="12770">
                  <c:v>70.688697555663111</c:v>
                </c:pt>
                <c:pt idx="12771">
                  <c:v>70.683946228126317</c:v>
                </c:pt>
                <c:pt idx="12772">
                  <c:v>70.679727865730896</c:v>
                </c:pt>
                <c:pt idx="12773">
                  <c:v>70.674715725465347</c:v>
                </c:pt>
                <c:pt idx="12774">
                  <c:v>70.670712817063233</c:v>
                </c:pt>
                <c:pt idx="12775">
                  <c:v>70.666210962571327</c:v>
                </c:pt>
                <c:pt idx="12776">
                  <c:v>70.661391596931395</c:v>
                </c:pt>
                <c:pt idx="12777">
                  <c:v>70.657003139278075</c:v>
                </c:pt>
                <c:pt idx="12778">
                  <c:v>70.652353868896029</c:v>
                </c:pt>
                <c:pt idx="12779">
                  <c:v>70.647591201675368</c:v>
                </c:pt>
                <c:pt idx="12780">
                  <c:v>70.643123366235045</c:v>
                </c:pt>
                <c:pt idx="12781">
                  <c:v>70.638621511743153</c:v>
                </c:pt>
                <c:pt idx="12782">
                  <c:v>70.633892863574076</c:v>
                </c:pt>
                <c:pt idx="12783">
                  <c:v>70.629470386869187</c:v>
                </c:pt>
                <c:pt idx="12784">
                  <c:v>70.625183986370615</c:v>
                </c:pt>
                <c:pt idx="12785">
                  <c:v>70.620591414407841</c:v>
                </c:pt>
                <c:pt idx="12786">
                  <c:v>70.616112239283666</c:v>
                </c:pt>
                <c:pt idx="12787">
                  <c:v>70.6118711975205</c:v>
                </c:pt>
                <c:pt idx="12788">
                  <c:v>70.607516758918777</c:v>
                </c:pt>
                <c:pt idx="12789">
                  <c:v>70.603094282213888</c:v>
                </c:pt>
                <c:pt idx="12790">
                  <c:v>70.598331614993242</c:v>
                </c:pt>
                <c:pt idx="12791">
                  <c:v>70.59329679535999</c:v>
                </c:pt>
                <c:pt idx="12792">
                  <c:v>70.588828959919653</c:v>
                </c:pt>
                <c:pt idx="12793">
                  <c:v>70.583748781550966</c:v>
                </c:pt>
                <c:pt idx="12794">
                  <c:v>70.579326304846077</c:v>
                </c:pt>
                <c:pt idx="12795">
                  <c:v>70.575584209172717</c:v>
                </c:pt>
                <c:pt idx="12796">
                  <c:v>70.570821541952071</c:v>
                </c:pt>
                <c:pt idx="12797">
                  <c:v>70.566297008092448</c:v>
                </c:pt>
                <c:pt idx="12798">
                  <c:v>70.561523001187936</c:v>
                </c:pt>
                <c:pt idx="12799">
                  <c:v>70.55687373080589</c:v>
                </c:pt>
                <c:pt idx="12800">
                  <c:v>70.552337857262415</c:v>
                </c:pt>
                <c:pt idx="12801">
                  <c:v>70.547495812254752</c:v>
                </c:pt>
                <c:pt idx="12802">
                  <c:v>70.543061995865997</c:v>
                </c:pt>
                <c:pt idx="12803">
                  <c:v>70.538650858844974</c:v>
                </c:pt>
                <c:pt idx="12804">
                  <c:v>70.534557232971977</c:v>
                </c:pt>
                <c:pt idx="12805">
                  <c:v>70.529737867332045</c:v>
                </c:pt>
                <c:pt idx="12806">
                  <c:v>70.524873142956679</c:v>
                </c:pt>
                <c:pt idx="12807">
                  <c:v>70.520847555186833</c:v>
                </c:pt>
                <c:pt idx="12808">
                  <c:v>70.51606220859847</c:v>
                </c:pt>
                <c:pt idx="12809">
                  <c:v>70.511378919164841</c:v>
                </c:pt>
                <c:pt idx="12810">
                  <c:v>70.5068317059375</c:v>
                </c:pt>
                <c:pt idx="12811">
                  <c:v>70.502216454607009</c:v>
                </c:pt>
                <c:pt idx="12812">
                  <c:v>70.497453787386362</c:v>
                </c:pt>
                <c:pt idx="12813">
                  <c:v>70.492804517004316</c:v>
                </c:pt>
                <c:pt idx="12814">
                  <c:v>70.488620173660451</c:v>
                </c:pt>
                <c:pt idx="12815">
                  <c:v>70.483993582646107</c:v>
                </c:pt>
                <c:pt idx="12816">
                  <c:v>70.479208236057744</c:v>
                </c:pt>
                <c:pt idx="12817">
                  <c:v>70.474230114843778</c:v>
                </c:pt>
                <c:pt idx="12818">
                  <c:v>70.46945610793928</c:v>
                </c:pt>
                <c:pt idx="12819">
                  <c:v>70.465203726492263</c:v>
                </c:pt>
                <c:pt idx="12820">
                  <c:v>70.46022560527831</c:v>
                </c:pt>
                <c:pt idx="12821">
                  <c:v>70.455224804696627</c:v>
                </c:pt>
                <c:pt idx="12822">
                  <c:v>70.450666251785435</c:v>
                </c:pt>
                <c:pt idx="12823">
                  <c:v>70.445699470255335</c:v>
                </c:pt>
                <c:pt idx="12824">
                  <c:v>70.441617184066203</c:v>
                </c:pt>
                <c:pt idx="12825">
                  <c:v>70.436684421587685</c:v>
                </c:pt>
                <c:pt idx="12826">
                  <c:v>70.432114528992614</c:v>
                </c:pt>
                <c:pt idx="12827">
                  <c:v>70.427646693552305</c:v>
                </c:pt>
                <c:pt idx="12828">
                  <c:v>70.423405651789153</c:v>
                </c:pt>
                <c:pt idx="12829">
                  <c:v>70.418949156032696</c:v>
                </c:pt>
                <c:pt idx="12830">
                  <c:v>70.414583377747093</c:v>
                </c:pt>
                <c:pt idx="12831">
                  <c:v>70.410217599461504</c:v>
                </c:pt>
                <c:pt idx="12832">
                  <c:v>70.405080722673503</c:v>
                </c:pt>
                <c:pt idx="12833">
                  <c:v>70.400363414188305</c:v>
                </c:pt>
                <c:pt idx="12834">
                  <c:v>70.396031654954285</c:v>
                </c:pt>
                <c:pt idx="12835">
                  <c:v>70.390758701959996</c:v>
                </c:pt>
                <c:pt idx="12836">
                  <c:v>70.386279526835821</c:v>
                </c:pt>
                <c:pt idx="12837">
                  <c:v>70.381868389814784</c:v>
                </c:pt>
                <c:pt idx="12838">
                  <c:v>70.377876821096535</c:v>
                </c:pt>
                <c:pt idx="12839">
                  <c:v>70.373363626920764</c:v>
                </c:pt>
                <c:pt idx="12840">
                  <c:v>70.3685782803324</c:v>
                </c:pt>
                <c:pt idx="12841">
                  <c:v>70.363532121015297</c:v>
                </c:pt>
                <c:pt idx="12842">
                  <c:v>70.358950888736388</c:v>
                </c:pt>
                <c:pt idx="12843">
                  <c:v>70.354131523096441</c:v>
                </c:pt>
                <c:pt idx="12844">
                  <c:v>70.349074024095472</c:v>
                </c:pt>
                <c:pt idx="12845">
                  <c:v>70.344413414029546</c:v>
                </c:pt>
                <c:pt idx="12846">
                  <c:v>70.339764143647486</c:v>
                </c:pt>
                <c:pt idx="12847">
                  <c:v>70.335387025678045</c:v>
                </c:pt>
                <c:pt idx="12848">
                  <c:v>70.330193450470759</c:v>
                </c:pt>
                <c:pt idx="12849">
                  <c:v>70.325975088075324</c:v>
                </c:pt>
                <c:pt idx="12850">
                  <c:v>70.322096916195648</c:v>
                </c:pt>
                <c:pt idx="12851">
                  <c:v>70.317130134665547</c:v>
                </c:pt>
                <c:pt idx="12852">
                  <c:v>70.31283239448311</c:v>
                </c:pt>
                <c:pt idx="12853">
                  <c:v>70.307672838327406</c:v>
                </c:pt>
                <c:pt idx="12854">
                  <c:v>70.303148304467783</c:v>
                </c:pt>
                <c:pt idx="12855">
                  <c:v>70.299088697646368</c:v>
                </c:pt>
                <c:pt idx="12856">
                  <c:v>70.294314690741871</c:v>
                </c:pt>
                <c:pt idx="12857">
                  <c:v>70.289483985418073</c:v>
                </c:pt>
                <c:pt idx="12858">
                  <c:v>70.285084188080901</c:v>
                </c:pt>
                <c:pt idx="12859">
                  <c:v>70.279913292241332</c:v>
                </c:pt>
                <c:pt idx="12860">
                  <c:v>70.275660910794329</c:v>
                </c:pt>
                <c:pt idx="12861">
                  <c:v>70.270569392741791</c:v>
                </c:pt>
                <c:pt idx="12862">
                  <c:v>70.266101557301468</c:v>
                </c:pt>
                <c:pt idx="12863">
                  <c:v>70.261962572693051</c:v>
                </c:pt>
                <c:pt idx="12864">
                  <c:v>70.257800908716902</c:v>
                </c:pt>
                <c:pt idx="12865">
                  <c:v>70.252992882760822</c:v>
                </c:pt>
                <c:pt idx="12866">
                  <c:v>70.248162177437024</c:v>
                </c:pt>
                <c:pt idx="12867">
                  <c:v>70.243308792745495</c:v>
                </c:pt>
                <c:pt idx="12868">
                  <c:v>70.238636842995732</c:v>
                </c:pt>
                <c:pt idx="12869">
                  <c:v>70.233885515458937</c:v>
                </c:pt>
                <c:pt idx="12870">
                  <c:v>70.229599114960365</c:v>
                </c:pt>
                <c:pt idx="12871">
                  <c:v>70.224643673114102</c:v>
                </c:pt>
                <c:pt idx="12872">
                  <c:v>70.219937704312755</c:v>
                </c:pt>
                <c:pt idx="12873">
                  <c:v>70.214642071950735</c:v>
                </c:pt>
                <c:pt idx="12874">
                  <c:v>70.210106198407274</c:v>
                </c:pt>
                <c:pt idx="12875">
                  <c:v>70.206296064630763</c:v>
                </c:pt>
                <c:pt idx="12876">
                  <c:v>70.201635454564837</c:v>
                </c:pt>
                <c:pt idx="12877">
                  <c:v>70.196838768292608</c:v>
                </c:pt>
                <c:pt idx="12878">
                  <c:v>70.192110120123544</c:v>
                </c:pt>
                <c:pt idx="12879">
                  <c:v>70.187097979858009</c:v>
                </c:pt>
                <c:pt idx="12880">
                  <c:v>70.182766220623989</c:v>
                </c:pt>
                <c:pt idx="12881">
                  <c:v>70.178355083602952</c:v>
                </c:pt>
                <c:pt idx="12882">
                  <c:v>70.174114041839815</c:v>
                </c:pt>
                <c:pt idx="12883">
                  <c:v>70.169430752406171</c:v>
                </c:pt>
                <c:pt idx="12884">
                  <c:v>70.16470210423708</c:v>
                </c:pt>
                <c:pt idx="12885">
                  <c:v>70.159599246500676</c:v>
                </c:pt>
                <c:pt idx="12886">
                  <c:v>70.155369544421404</c:v>
                </c:pt>
                <c:pt idx="12887">
                  <c:v>70.150686254987761</c:v>
                </c:pt>
                <c:pt idx="12888">
                  <c:v>70.146309137018321</c:v>
                </c:pt>
                <c:pt idx="12889">
                  <c:v>70.141897999997283</c:v>
                </c:pt>
                <c:pt idx="12890">
                  <c:v>70.137135332776637</c:v>
                </c:pt>
                <c:pt idx="12891">
                  <c:v>70.132746875123317</c:v>
                </c:pt>
                <c:pt idx="12892">
                  <c:v>70.128301719050725</c:v>
                </c:pt>
                <c:pt idx="12893">
                  <c:v>70.123414315307613</c:v>
                </c:pt>
                <c:pt idx="12894">
                  <c:v>70.118708346506267</c:v>
                </c:pt>
                <c:pt idx="12895">
                  <c:v>70.11472811747187</c:v>
                </c:pt>
                <c:pt idx="12896">
                  <c:v>70.110248942347681</c:v>
                </c:pt>
                <c:pt idx="12897">
                  <c:v>70.106200675210133</c:v>
                </c:pt>
                <c:pt idx="12898">
                  <c:v>70.100961741267426</c:v>
                </c:pt>
                <c:pt idx="12899">
                  <c:v>70.096641321717271</c:v>
                </c:pt>
                <c:pt idx="12900">
                  <c:v>70.091731238606442</c:v>
                </c:pt>
                <c:pt idx="12901">
                  <c:v>70.087002590437379</c:v>
                </c:pt>
                <c:pt idx="12902">
                  <c:v>70.082035808907278</c:v>
                </c:pt>
                <c:pt idx="12903">
                  <c:v>70.077171084531898</c:v>
                </c:pt>
                <c:pt idx="12904">
                  <c:v>70.073077458658915</c:v>
                </c:pt>
                <c:pt idx="12905">
                  <c:v>70.068087997761083</c:v>
                </c:pt>
                <c:pt idx="12906">
                  <c:v>70.063302651172734</c:v>
                </c:pt>
                <c:pt idx="12907">
                  <c:v>70.058993571306431</c:v>
                </c:pt>
                <c:pt idx="12908">
                  <c:v>70.054412339027522</c:v>
                </c:pt>
                <c:pt idx="12909">
                  <c:v>70.049649671806861</c:v>
                </c:pt>
                <c:pt idx="12910">
                  <c:v>70.045533366566161</c:v>
                </c:pt>
                <c:pt idx="12911">
                  <c:v>70.040543905668343</c:v>
                </c:pt>
                <c:pt idx="12912">
                  <c:v>70.036495638530795</c:v>
                </c:pt>
                <c:pt idx="12913">
                  <c:v>70.031869047516452</c:v>
                </c:pt>
                <c:pt idx="12914">
                  <c:v>70.02693628503792</c:v>
                </c:pt>
                <c:pt idx="12915">
                  <c:v>70.022479789281462</c:v>
                </c:pt>
                <c:pt idx="12916">
                  <c:v>70.01738827122891</c:v>
                </c:pt>
                <c:pt idx="12917">
                  <c:v>70.012863737369301</c:v>
                </c:pt>
                <c:pt idx="12918">
                  <c:v>70.007817578052183</c:v>
                </c:pt>
                <c:pt idx="12919">
                  <c:v>70.003315723560277</c:v>
                </c:pt>
                <c:pt idx="12920">
                  <c:v>69.998314922978594</c:v>
                </c:pt>
                <c:pt idx="12921">
                  <c:v>69.993291443029193</c:v>
                </c:pt>
                <c:pt idx="12922">
                  <c:v>69.989503988620399</c:v>
                </c:pt>
                <c:pt idx="12923">
                  <c:v>69.984673283296601</c:v>
                </c:pt>
                <c:pt idx="12924">
                  <c:v>69.980681714578338</c:v>
                </c:pt>
                <c:pt idx="12925">
                  <c:v>69.975998425144709</c:v>
                </c:pt>
                <c:pt idx="12926">
                  <c:v>69.970861548356723</c:v>
                </c:pt>
                <c:pt idx="12927">
                  <c:v>69.966030843032925</c:v>
                </c:pt>
                <c:pt idx="12928">
                  <c:v>69.961812480637491</c:v>
                </c:pt>
                <c:pt idx="12929">
                  <c:v>69.957231248358582</c:v>
                </c:pt>
                <c:pt idx="12930">
                  <c:v>69.95299020659543</c:v>
                </c:pt>
                <c:pt idx="12931">
                  <c:v>69.948386294948804</c:v>
                </c:pt>
                <c:pt idx="12932">
                  <c:v>69.944440084965976</c:v>
                </c:pt>
                <c:pt idx="12933">
                  <c:v>69.939269189126421</c:v>
                </c:pt>
                <c:pt idx="12934">
                  <c:v>69.934370445699471</c:v>
                </c:pt>
                <c:pt idx="12935">
                  <c:v>69.929721175317411</c:v>
                </c:pt>
                <c:pt idx="12936">
                  <c:v>69.924969847780616</c:v>
                </c:pt>
                <c:pt idx="12937">
                  <c:v>69.919606177315458</c:v>
                </c:pt>
                <c:pt idx="12938">
                  <c:v>69.915240399029869</c:v>
                </c:pt>
                <c:pt idx="12939">
                  <c:v>69.910409693706072</c:v>
                </c:pt>
                <c:pt idx="12940">
                  <c:v>69.905828461427149</c:v>
                </c:pt>
                <c:pt idx="12941">
                  <c:v>69.900782302110045</c:v>
                </c:pt>
                <c:pt idx="12942">
                  <c:v>69.896019634889399</c:v>
                </c:pt>
                <c:pt idx="12943">
                  <c:v>69.892005386803419</c:v>
                </c:pt>
                <c:pt idx="12944">
                  <c:v>69.887288078318193</c:v>
                </c:pt>
                <c:pt idx="12945">
                  <c:v>69.882729525407015</c:v>
                </c:pt>
                <c:pt idx="12946">
                  <c:v>69.877785423244617</c:v>
                </c:pt>
                <c:pt idx="12947">
                  <c:v>69.873533041797614</c:v>
                </c:pt>
                <c:pt idx="12948">
                  <c:v>69.868815733312402</c:v>
                </c:pt>
                <c:pt idx="12949">
                  <c:v>69.864472634394531</c:v>
                </c:pt>
                <c:pt idx="12950">
                  <c:v>69.85982336401247</c:v>
                </c:pt>
                <c:pt idx="12951">
                  <c:v>69.854221560186275</c:v>
                </c:pt>
                <c:pt idx="12952">
                  <c:v>69.849731045378235</c:v>
                </c:pt>
                <c:pt idx="12953">
                  <c:v>69.844923019422154</c:v>
                </c:pt>
                <c:pt idx="12954">
                  <c:v>69.840704657026734</c:v>
                </c:pt>
                <c:pt idx="12955">
                  <c:v>69.836497634315151</c:v>
                </c:pt>
                <c:pt idx="12956">
                  <c:v>69.83083913206967</c:v>
                </c:pt>
                <c:pt idx="12957">
                  <c:v>69.826756845880539</c:v>
                </c:pt>
                <c:pt idx="12958">
                  <c:v>69.822107575498478</c:v>
                </c:pt>
                <c:pt idx="12959">
                  <c:v>69.817775816264458</c:v>
                </c:pt>
                <c:pt idx="12960">
                  <c:v>69.813319320508</c:v>
                </c:pt>
                <c:pt idx="12961">
                  <c:v>69.80813708498458</c:v>
                </c:pt>
                <c:pt idx="12962">
                  <c:v>69.804054798795462</c:v>
                </c:pt>
                <c:pt idx="12963">
                  <c:v>69.799564283987408</c:v>
                </c:pt>
                <c:pt idx="12964">
                  <c:v>69.794710899295893</c:v>
                </c:pt>
                <c:pt idx="12965">
                  <c:v>69.789517324088607</c:v>
                </c:pt>
                <c:pt idx="12966">
                  <c:v>69.784539202874655</c:v>
                </c:pt>
                <c:pt idx="12967">
                  <c:v>69.780037348382763</c:v>
                </c:pt>
                <c:pt idx="12968">
                  <c:v>69.775059227168796</c:v>
                </c:pt>
                <c:pt idx="12969">
                  <c:v>69.771101677502116</c:v>
                </c:pt>
                <c:pt idx="12970">
                  <c:v>69.766894654790534</c:v>
                </c:pt>
                <c:pt idx="12971">
                  <c:v>69.762097968518319</c:v>
                </c:pt>
                <c:pt idx="12972">
                  <c:v>69.757380660033093</c:v>
                </c:pt>
                <c:pt idx="12973">
                  <c:v>69.752833446805766</c:v>
                </c:pt>
                <c:pt idx="12974">
                  <c:v>69.747741928753214</c:v>
                </c:pt>
                <c:pt idx="12975">
                  <c:v>69.743262753629025</c:v>
                </c:pt>
                <c:pt idx="12976">
                  <c:v>69.738477407040676</c:v>
                </c:pt>
                <c:pt idx="12977">
                  <c:v>69.734293063696811</c:v>
                </c:pt>
                <c:pt idx="12978">
                  <c:v>69.729178866276555</c:v>
                </c:pt>
                <c:pt idx="12979">
                  <c:v>69.723792516443666</c:v>
                </c:pt>
                <c:pt idx="12980">
                  <c:v>69.719143246061606</c:v>
                </c:pt>
                <c:pt idx="12981">
                  <c:v>69.71528775354966</c:v>
                </c:pt>
                <c:pt idx="12982">
                  <c:v>69.711080730838091</c:v>
                </c:pt>
                <c:pt idx="12983">
                  <c:v>69.706113949307991</c:v>
                </c:pt>
                <c:pt idx="12984">
                  <c:v>69.70077295821055</c:v>
                </c:pt>
                <c:pt idx="12985">
                  <c:v>69.695488665532395</c:v>
                </c:pt>
                <c:pt idx="12986">
                  <c:v>69.690623941157028</c:v>
                </c:pt>
                <c:pt idx="12987">
                  <c:v>69.686212804135991</c:v>
                </c:pt>
                <c:pt idx="12988">
                  <c:v>69.681881044901971</c:v>
                </c:pt>
                <c:pt idx="12989">
                  <c:v>69.677583304719533</c:v>
                </c:pt>
                <c:pt idx="12990">
                  <c:v>69.673058770859924</c:v>
                </c:pt>
                <c:pt idx="12991">
                  <c:v>69.668488878264867</c:v>
                </c:pt>
                <c:pt idx="12992">
                  <c:v>69.66391898566981</c:v>
                </c:pt>
                <c:pt idx="12993">
                  <c:v>69.659882058216112</c:v>
                </c:pt>
                <c:pt idx="12994">
                  <c:v>69.654756521112006</c:v>
                </c:pt>
                <c:pt idx="12995">
                  <c:v>69.650322704723237</c:v>
                </c:pt>
                <c:pt idx="12996">
                  <c:v>69.645718793076625</c:v>
                </c:pt>
                <c:pt idx="12997">
                  <c:v>69.641466411629622</c:v>
                </c:pt>
                <c:pt idx="12998">
                  <c:v>69.636703744408962</c:v>
                </c:pt>
                <c:pt idx="12999">
                  <c:v>69.631975096239898</c:v>
                </c:pt>
                <c:pt idx="13000">
                  <c:v>69.627042333761366</c:v>
                </c:pt>
                <c:pt idx="13001">
                  <c:v>69.622892009469098</c:v>
                </c:pt>
                <c:pt idx="13002">
                  <c:v>69.618322116874026</c:v>
                </c:pt>
                <c:pt idx="13003">
                  <c:v>69.612935767041165</c:v>
                </c:pt>
                <c:pt idx="13004">
                  <c:v>69.608479271284708</c:v>
                </c:pt>
                <c:pt idx="13005">
                  <c:v>69.603297035761287</c:v>
                </c:pt>
                <c:pt idx="13006">
                  <c:v>69.598942597159535</c:v>
                </c:pt>
                <c:pt idx="13007">
                  <c:v>69.594962368125152</c:v>
                </c:pt>
                <c:pt idx="13008">
                  <c:v>69.590052285014337</c:v>
                </c:pt>
                <c:pt idx="13009">
                  <c:v>69.584813351071617</c:v>
                </c:pt>
                <c:pt idx="13010">
                  <c:v>69.580084702902553</c:v>
                </c:pt>
                <c:pt idx="13011">
                  <c:v>69.57577562303625</c:v>
                </c:pt>
                <c:pt idx="13012">
                  <c:v>69.571035635183307</c:v>
                </c:pt>
                <c:pt idx="13013">
                  <c:v>69.566386364801261</c:v>
                </c:pt>
                <c:pt idx="13014">
                  <c:v>69.562315418295981</c:v>
                </c:pt>
                <c:pt idx="13015">
                  <c:v>69.557439354236749</c:v>
                </c:pt>
                <c:pt idx="13016">
                  <c:v>69.551814871042851</c:v>
                </c:pt>
                <c:pt idx="13017">
                  <c:v>69.546984165719039</c:v>
                </c:pt>
                <c:pt idx="13018">
                  <c:v>69.541779250827901</c:v>
                </c:pt>
                <c:pt idx="13019">
                  <c:v>69.537277396336023</c:v>
                </c:pt>
                <c:pt idx="13020">
                  <c:v>69.532571427534648</c:v>
                </c:pt>
                <c:pt idx="13021">
                  <c:v>69.527967515888037</c:v>
                </c:pt>
                <c:pt idx="13022">
                  <c:v>69.523091451828805</c:v>
                </c:pt>
                <c:pt idx="13023">
                  <c:v>69.518861749749504</c:v>
                </c:pt>
                <c:pt idx="13024">
                  <c:v>69.514677406405653</c:v>
                </c:pt>
                <c:pt idx="13025">
                  <c:v>69.509744643927121</c:v>
                </c:pt>
                <c:pt idx="13026">
                  <c:v>69.504664465558434</c:v>
                </c:pt>
                <c:pt idx="13027">
                  <c:v>69.500083233279526</c:v>
                </c:pt>
                <c:pt idx="13028">
                  <c:v>69.495808172464791</c:v>
                </c:pt>
                <c:pt idx="13029">
                  <c:v>69.490920768721693</c:v>
                </c:pt>
                <c:pt idx="13030">
                  <c:v>69.486804463480993</c:v>
                </c:pt>
                <c:pt idx="13031">
                  <c:v>69.482279929621384</c:v>
                </c:pt>
                <c:pt idx="13032">
                  <c:v>69.477040995678678</c:v>
                </c:pt>
                <c:pt idx="13033">
                  <c:v>69.472096893516294</c:v>
                </c:pt>
                <c:pt idx="13034">
                  <c:v>69.467742454914543</c:v>
                </c:pt>
                <c:pt idx="13035">
                  <c:v>69.463081844848631</c:v>
                </c:pt>
                <c:pt idx="13036">
                  <c:v>69.45827381889255</c:v>
                </c:pt>
                <c:pt idx="13037">
                  <c:v>69.45372660566521</c:v>
                </c:pt>
                <c:pt idx="13038">
                  <c:v>69.449757716314679</c:v>
                </c:pt>
                <c:pt idx="13039">
                  <c:v>69.445153804668053</c:v>
                </c:pt>
                <c:pt idx="13040">
                  <c:v>69.440776686698598</c:v>
                </c:pt>
                <c:pt idx="13041">
                  <c:v>69.435344978130288</c:v>
                </c:pt>
                <c:pt idx="13042">
                  <c:v>69.430366856916322</c:v>
                </c:pt>
                <c:pt idx="13043">
                  <c:v>69.425626869063379</c:v>
                </c:pt>
                <c:pt idx="13044">
                  <c:v>69.421011617732916</c:v>
                </c:pt>
                <c:pt idx="13045">
                  <c:v>69.415647947267743</c:v>
                </c:pt>
                <c:pt idx="13046">
                  <c:v>69.411259489614437</c:v>
                </c:pt>
                <c:pt idx="13047">
                  <c:v>69.40664423828396</c:v>
                </c:pt>
                <c:pt idx="13048">
                  <c:v>69.40163209801841</c:v>
                </c:pt>
                <c:pt idx="13049">
                  <c:v>69.396994167320216</c:v>
                </c:pt>
                <c:pt idx="13050">
                  <c:v>69.392560350931461</c:v>
                </c:pt>
                <c:pt idx="13051">
                  <c:v>69.387956439284835</c:v>
                </c:pt>
                <c:pt idx="13052">
                  <c:v>69.383794775308701</c:v>
                </c:pt>
                <c:pt idx="13053">
                  <c:v>69.378601200101414</c:v>
                </c:pt>
                <c:pt idx="13054">
                  <c:v>69.373917910667785</c:v>
                </c:pt>
                <c:pt idx="13055">
                  <c:v>69.369654189536917</c:v>
                </c:pt>
                <c:pt idx="13056">
                  <c:v>69.364539992116647</c:v>
                </c:pt>
                <c:pt idx="13057">
                  <c:v>69.359754645528298</c:v>
                </c:pt>
                <c:pt idx="13058">
                  <c:v>69.354855902101349</c:v>
                </c:pt>
                <c:pt idx="13059">
                  <c:v>69.350354047609429</c:v>
                </c:pt>
                <c:pt idx="13060">
                  <c:v>69.345897551852971</c:v>
                </c:pt>
                <c:pt idx="13061">
                  <c:v>69.340567900439382</c:v>
                </c:pt>
                <c:pt idx="13062">
                  <c:v>69.336202122153807</c:v>
                </c:pt>
                <c:pt idx="13063">
                  <c:v>69.332448686796582</c:v>
                </c:pt>
                <c:pt idx="13064">
                  <c:v>69.32815094661413</c:v>
                </c:pt>
                <c:pt idx="13065">
                  <c:v>69.322957371406844</c:v>
                </c:pt>
                <c:pt idx="13066">
                  <c:v>69.317831834302723</c:v>
                </c:pt>
                <c:pt idx="13067">
                  <c:v>69.312819694037188</c:v>
                </c:pt>
                <c:pt idx="13068">
                  <c:v>69.308374537964582</c:v>
                </c:pt>
                <c:pt idx="13069">
                  <c:v>69.303713927898656</c:v>
                </c:pt>
                <c:pt idx="13070">
                  <c:v>69.298871882891007</c:v>
                </c:pt>
                <c:pt idx="13071">
                  <c:v>69.293973139464043</c:v>
                </c:pt>
                <c:pt idx="13072">
                  <c:v>69.289119754772528</c:v>
                </c:pt>
                <c:pt idx="13073">
                  <c:v>69.284402446287316</c:v>
                </c:pt>
                <c:pt idx="13074">
                  <c:v>69.280036668001728</c:v>
                </c:pt>
                <c:pt idx="13075">
                  <c:v>69.275160603942496</c:v>
                </c:pt>
                <c:pt idx="13076">
                  <c:v>69.27060205103129</c:v>
                </c:pt>
                <c:pt idx="13077">
                  <c:v>69.265782685391358</c:v>
                </c:pt>
                <c:pt idx="13078">
                  <c:v>69.261541643628206</c:v>
                </c:pt>
                <c:pt idx="13079">
                  <c:v>69.256416106524085</c:v>
                </c:pt>
                <c:pt idx="13080">
                  <c:v>69.251914252032179</c:v>
                </c:pt>
                <c:pt idx="13081">
                  <c:v>69.247253641966267</c:v>
                </c:pt>
                <c:pt idx="13082">
                  <c:v>69.242479635061756</c:v>
                </c:pt>
                <c:pt idx="13083">
                  <c:v>69.237853044047398</c:v>
                </c:pt>
                <c:pt idx="13084">
                  <c:v>69.233169754613783</c:v>
                </c:pt>
                <c:pt idx="13085">
                  <c:v>69.228951392218335</c:v>
                </c:pt>
                <c:pt idx="13086">
                  <c:v>69.223825855114214</c:v>
                </c:pt>
                <c:pt idx="13087">
                  <c:v>69.219074527577433</c:v>
                </c:pt>
                <c:pt idx="13088">
                  <c:v>69.214425257195373</c:v>
                </c:pt>
                <c:pt idx="13089">
                  <c:v>69.209231681988086</c:v>
                </c:pt>
                <c:pt idx="13090">
                  <c:v>69.204457675083589</c:v>
                </c:pt>
                <c:pt idx="13091">
                  <c:v>69.200001179327117</c:v>
                </c:pt>
                <c:pt idx="13092">
                  <c:v>69.19560138198996</c:v>
                </c:pt>
                <c:pt idx="13093">
                  <c:v>69.191167565601191</c:v>
                </c:pt>
                <c:pt idx="13094">
                  <c:v>69.186869825418768</c:v>
                </c:pt>
                <c:pt idx="13095">
                  <c:v>69.18182366610165</c:v>
                </c:pt>
                <c:pt idx="13096">
                  <c:v>69.176936262358552</c:v>
                </c:pt>
                <c:pt idx="13097">
                  <c:v>69.172026179247752</c:v>
                </c:pt>
                <c:pt idx="13098">
                  <c:v>69.167444946968843</c:v>
                </c:pt>
                <c:pt idx="13099">
                  <c:v>69.162670940064331</c:v>
                </c:pt>
                <c:pt idx="13100">
                  <c:v>69.158736069765354</c:v>
                </c:pt>
                <c:pt idx="13101">
                  <c:v>69.153757948551402</c:v>
                </c:pt>
                <c:pt idx="13102">
                  <c:v>69.148439636821664</c:v>
                </c:pt>
                <c:pt idx="13103">
                  <c:v>69.143892423594338</c:v>
                </c:pt>
                <c:pt idx="13104">
                  <c:v>69.138574111864614</c:v>
                </c:pt>
                <c:pt idx="13105">
                  <c:v>69.133924841482568</c:v>
                </c:pt>
                <c:pt idx="13106">
                  <c:v>69.129717818770985</c:v>
                </c:pt>
                <c:pt idx="13107">
                  <c:v>69.125034529337341</c:v>
                </c:pt>
                <c:pt idx="13108">
                  <c:v>69.120294541484412</c:v>
                </c:pt>
                <c:pt idx="13109">
                  <c:v>69.115452496476763</c:v>
                </c:pt>
                <c:pt idx="13110">
                  <c:v>69.110950641984871</c:v>
                </c:pt>
                <c:pt idx="13111">
                  <c:v>69.106800317692588</c:v>
                </c:pt>
                <c:pt idx="13112">
                  <c:v>69.101969612368777</c:v>
                </c:pt>
                <c:pt idx="13113">
                  <c:v>69.096821395896939</c:v>
                </c:pt>
                <c:pt idx="13114">
                  <c:v>69.092693750972373</c:v>
                </c:pt>
                <c:pt idx="13115">
                  <c:v>69.088248594899767</c:v>
                </c:pt>
                <c:pt idx="13116">
                  <c:v>69.083553965782272</c:v>
                </c:pt>
                <c:pt idx="13117">
                  <c:v>69.078451108045869</c:v>
                </c:pt>
                <c:pt idx="13118">
                  <c:v>69.073711120192939</c:v>
                </c:pt>
                <c:pt idx="13119">
                  <c:v>69.069220605384899</c:v>
                </c:pt>
                <c:pt idx="13120">
                  <c:v>69.064457938164253</c:v>
                </c:pt>
                <c:pt idx="13121">
                  <c:v>69.058810775602623</c:v>
                </c:pt>
                <c:pt idx="13122">
                  <c:v>69.054286241743014</c:v>
                </c:pt>
                <c:pt idx="13123">
                  <c:v>69.048831853806973</c:v>
                </c:pt>
                <c:pt idx="13124">
                  <c:v>69.044273300895782</c:v>
                </c:pt>
                <c:pt idx="13125">
                  <c:v>69.039805465455458</c:v>
                </c:pt>
                <c:pt idx="13126">
                  <c:v>69.035745858634058</c:v>
                </c:pt>
                <c:pt idx="13127">
                  <c:v>69.031255343826032</c:v>
                </c:pt>
                <c:pt idx="13128">
                  <c:v>69.026220524192766</c:v>
                </c:pt>
                <c:pt idx="13129">
                  <c:v>69.02166197128156</c:v>
                </c:pt>
                <c:pt idx="13130">
                  <c:v>69.016479735758153</c:v>
                </c:pt>
                <c:pt idx="13131">
                  <c:v>69.011388217705587</c:v>
                </c:pt>
                <c:pt idx="13132">
                  <c:v>69.007022439420012</c:v>
                </c:pt>
                <c:pt idx="13133">
                  <c:v>69.002486565876524</c:v>
                </c:pt>
                <c:pt idx="13134">
                  <c:v>68.997825955810626</c:v>
                </c:pt>
                <c:pt idx="13135">
                  <c:v>68.992881853648228</c:v>
                </c:pt>
                <c:pt idx="13136">
                  <c:v>68.988345980104754</c:v>
                </c:pt>
                <c:pt idx="13137">
                  <c:v>68.983379198574653</c:v>
                </c:pt>
                <c:pt idx="13138">
                  <c:v>68.978673229773293</c:v>
                </c:pt>
                <c:pt idx="13139">
                  <c:v>68.974114676862115</c:v>
                </c:pt>
                <c:pt idx="13140">
                  <c:v>68.969635501737926</c:v>
                </c:pt>
                <c:pt idx="13141">
                  <c:v>68.965405799658626</c:v>
                </c:pt>
                <c:pt idx="13142">
                  <c:v>68.960132846664351</c:v>
                </c:pt>
                <c:pt idx="13143">
                  <c:v>68.955086687347219</c:v>
                </c:pt>
                <c:pt idx="13144">
                  <c:v>68.950108566133267</c:v>
                </c:pt>
                <c:pt idx="13145">
                  <c:v>68.945708768796095</c:v>
                </c:pt>
                <c:pt idx="13146">
                  <c:v>68.941683181026264</c:v>
                </c:pt>
                <c:pt idx="13147">
                  <c:v>68.936818456650883</c:v>
                </c:pt>
                <c:pt idx="13148">
                  <c:v>68.932078468797954</c:v>
                </c:pt>
                <c:pt idx="13149">
                  <c:v>68.926839534855247</c:v>
                </c:pt>
                <c:pt idx="13150">
                  <c:v>68.922383039098776</c:v>
                </c:pt>
                <c:pt idx="13151">
                  <c:v>68.917223482943072</c:v>
                </c:pt>
                <c:pt idx="13152">
                  <c:v>68.912619571296446</c:v>
                </c:pt>
                <c:pt idx="13153">
                  <c:v>68.908197094591557</c:v>
                </c:pt>
                <c:pt idx="13154">
                  <c:v>68.903366389267759</c:v>
                </c:pt>
                <c:pt idx="13155">
                  <c:v>68.899023290349888</c:v>
                </c:pt>
                <c:pt idx="13156">
                  <c:v>68.89461215332885</c:v>
                </c:pt>
                <c:pt idx="13157">
                  <c:v>68.890030921049956</c:v>
                </c:pt>
                <c:pt idx="13158">
                  <c:v>68.88515485699071</c:v>
                </c:pt>
                <c:pt idx="13159">
                  <c:v>68.879949942099586</c:v>
                </c:pt>
                <c:pt idx="13160">
                  <c:v>68.874745027208434</c:v>
                </c:pt>
                <c:pt idx="13161">
                  <c:v>68.869687528207464</c:v>
                </c:pt>
                <c:pt idx="13162">
                  <c:v>68.865038257825404</c:v>
                </c:pt>
                <c:pt idx="13163">
                  <c:v>68.859980758824435</c:v>
                </c:pt>
                <c:pt idx="13164">
                  <c:v>68.855195412236057</c:v>
                </c:pt>
                <c:pt idx="13165">
                  <c:v>68.850478103750859</c:v>
                </c:pt>
                <c:pt idx="13166">
                  <c:v>68.845193811072704</c:v>
                </c:pt>
                <c:pt idx="13167">
                  <c:v>68.841009467728838</c:v>
                </c:pt>
                <c:pt idx="13168">
                  <c:v>68.836416895766078</c:v>
                </c:pt>
                <c:pt idx="13169">
                  <c:v>68.832606761989567</c:v>
                </c:pt>
                <c:pt idx="13170">
                  <c:v>68.828399739277984</c:v>
                </c:pt>
                <c:pt idx="13171">
                  <c:v>68.823716449844355</c:v>
                </c:pt>
                <c:pt idx="13172">
                  <c:v>68.819157896933163</c:v>
                </c:pt>
                <c:pt idx="13173">
                  <c:v>68.814270493190065</c:v>
                </c:pt>
                <c:pt idx="13174">
                  <c:v>68.809292371976099</c:v>
                </c:pt>
                <c:pt idx="13175">
                  <c:v>68.803849323723938</c:v>
                </c:pt>
                <c:pt idx="13176">
                  <c:v>68.799302110496612</c:v>
                </c:pt>
                <c:pt idx="13177">
                  <c:v>68.794607481379103</c:v>
                </c:pt>
                <c:pt idx="13178">
                  <c:v>68.78998089036476</c:v>
                </c:pt>
                <c:pt idx="13179">
                  <c:v>68.785002769150793</c:v>
                </c:pt>
                <c:pt idx="13180">
                  <c:v>68.780172063826996</c:v>
                </c:pt>
                <c:pt idx="13181">
                  <c:v>68.775862983960707</c:v>
                </c:pt>
                <c:pt idx="13182">
                  <c:v>68.770782805592006</c:v>
                </c:pt>
                <c:pt idx="13183">
                  <c:v>68.766110855842228</c:v>
                </c:pt>
                <c:pt idx="13184">
                  <c:v>68.761348188621582</c:v>
                </c:pt>
                <c:pt idx="13185">
                  <c:v>68.756664899187953</c:v>
                </c:pt>
                <c:pt idx="13186">
                  <c:v>68.751482663664518</c:v>
                </c:pt>
                <c:pt idx="13187">
                  <c:v>68.746368466244249</c:v>
                </c:pt>
                <c:pt idx="13188">
                  <c:v>68.741413024398014</c:v>
                </c:pt>
                <c:pt idx="13189">
                  <c:v>68.736854471486808</c:v>
                </c:pt>
                <c:pt idx="13190">
                  <c:v>68.73213716300161</c:v>
                </c:pt>
                <c:pt idx="13191">
                  <c:v>68.727022965581341</c:v>
                </c:pt>
                <c:pt idx="13192">
                  <c:v>68.722226279309112</c:v>
                </c:pt>
                <c:pt idx="13193">
                  <c:v>68.717645047030203</c:v>
                </c:pt>
                <c:pt idx="13194">
                  <c:v>68.713063814751294</c:v>
                </c:pt>
                <c:pt idx="13195">
                  <c:v>68.708618658678688</c:v>
                </c:pt>
                <c:pt idx="13196">
                  <c:v>68.703118912007227</c:v>
                </c:pt>
                <c:pt idx="13197">
                  <c:v>68.698163470160978</c:v>
                </c:pt>
                <c:pt idx="13198">
                  <c:v>68.693287406101746</c:v>
                </c:pt>
                <c:pt idx="13199">
                  <c:v>68.688932967500023</c:v>
                </c:pt>
                <c:pt idx="13200">
                  <c:v>68.684521830478985</c:v>
                </c:pt>
                <c:pt idx="13201">
                  <c:v>68.679861220413059</c:v>
                </c:pt>
                <c:pt idx="13202">
                  <c:v>68.674384153109315</c:v>
                </c:pt>
                <c:pt idx="13203">
                  <c:v>68.669882298617424</c:v>
                </c:pt>
                <c:pt idx="13204">
                  <c:v>68.665164990132197</c:v>
                </c:pt>
                <c:pt idx="13205">
                  <c:v>68.661150742046232</c:v>
                </c:pt>
                <c:pt idx="13206">
                  <c:v>68.656388074825585</c:v>
                </c:pt>
                <c:pt idx="13207">
                  <c:v>68.651716125075808</c:v>
                </c:pt>
                <c:pt idx="13208">
                  <c:v>68.646953457855147</c:v>
                </c:pt>
                <c:pt idx="13209">
                  <c:v>68.641918638221895</c:v>
                </c:pt>
                <c:pt idx="13210">
                  <c:v>68.637042574162663</c:v>
                </c:pt>
                <c:pt idx="13211">
                  <c:v>68.63241598314832</c:v>
                </c:pt>
                <c:pt idx="13212">
                  <c:v>68.627732693714677</c:v>
                </c:pt>
                <c:pt idx="13213">
                  <c:v>68.622765912184576</c:v>
                </c:pt>
                <c:pt idx="13214">
                  <c:v>68.61774243223519</c:v>
                </c:pt>
                <c:pt idx="13215">
                  <c:v>68.613297276162584</c:v>
                </c:pt>
                <c:pt idx="13216">
                  <c:v>68.608852120089963</c:v>
                </c:pt>
                <c:pt idx="13217">
                  <c:v>68.604372944965789</c:v>
                </c:pt>
                <c:pt idx="13218">
                  <c:v>68.599576258693574</c:v>
                </c:pt>
                <c:pt idx="13219">
                  <c:v>68.594178569176833</c:v>
                </c:pt>
                <c:pt idx="13220">
                  <c:v>68.589438581323904</c:v>
                </c:pt>
                <c:pt idx="13221">
                  <c:v>68.584664574419392</c:v>
                </c:pt>
                <c:pt idx="13222">
                  <c:v>68.579777170676294</c:v>
                </c:pt>
                <c:pt idx="13223">
                  <c:v>68.575366033655271</c:v>
                </c:pt>
                <c:pt idx="13224">
                  <c:v>68.570818820427945</c:v>
                </c:pt>
                <c:pt idx="13225">
                  <c:v>68.565897397633265</c:v>
                </c:pt>
                <c:pt idx="13226">
                  <c:v>68.561180089148067</c:v>
                </c:pt>
                <c:pt idx="13227">
                  <c:v>68.555963834573063</c:v>
                </c:pt>
                <c:pt idx="13228">
                  <c:v>68.551235186403986</c:v>
                </c:pt>
                <c:pt idx="13229">
                  <c:v>68.546257065190034</c:v>
                </c:pt>
                <c:pt idx="13230">
                  <c:v>68.541086169350464</c:v>
                </c:pt>
                <c:pt idx="13231">
                  <c:v>68.53692450537433</c:v>
                </c:pt>
                <c:pt idx="13232">
                  <c:v>68.532728822346613</c:v>
                </c:pt>
                <c:pt idx="13233">
                  <c:v>68.52820428848699</c:v>
                </c:pt>
                <c:pt idx="13234">
                  <c:v>68.523078751382869</c:v>
                </c:pt>
                <c:pt idx="13235">
                  <c:v>68.517715080917725</c:v>
                </c:pt>
                <c:pt idx="13236">
                  <c:v>68.513167867690385</c:v>
                </c:pt>
                <c:pt idx="13237">
                  <c:v>68.508654673514641</c:v>
                </c:pt>
                <c:pt idx="13238">
                  <c:v>68.503778609455395</c:v>
                </c:pt>
                <c:pt idx="13239">
                  <c:v>68.498063408790628</c:v>
                </c:pt>
                <c:pt idx="13240">
                  <c:v>68.493346100305402</c:v>
                </c:pt>
                <c:pt idx="13241">
                  <c:v>68.48841333782687</c:v>
                </c:pt>
                <c:pt idx="13242">
                  <c:v>68.484070238908998</c:v>
                </c:pt>
                <c:pt idx="13243">
                  <c:v>68.479262212952904</c:v>
                </c:pt>
                <c:pt idx="13244">
                  <c:v>68.4742727520551</c:v>
                </c:pt>
                <c:pt idx="13245">
                  <c:v>68.469487405466722</c:v>
                </c:pt>
                <c:pt idx="13246">
                  <c:v>68.464622681091342</c:v>
                </c:pt>
                <c:pt idx="13247">
                  <c:v>68.460358959960487</c:v>
                </c:pt>
                <c:pt idx="13248">
                  <c:v>68.455256102224084</c:v>
                </c:pt>
                <c:pt idx="13249">
                  <c:v>68.450153244487666</c:v>
                </c:pt>
                <c:pt idx="13250">
                  <c:v>68.445560672524891</c:v>
                </c:pt>
                <c:pt idx="13251">
                  <c:v>68.440922741826711</c:v>
                </c:pt>
                <c:pt idx="13252">
                  <c:v>68.436250792076919</c:v>
                </c:pt>
                <c:pt idx="13253">
                  <c:v>68.431272670862953</c:v>
                </c:pt>
                <c:pt idx="13254">
                  <c:v>68.426918232261229</c:v>
                </c:pt>
                <c:pt idx="13255">
                  <c:v>68.422121545988986</c:v>
                </c:pt>
                <c:pt idx="13256">
                  <c:v>68.417540313710091</c:v>
                </c:pt>
                <c:pt idx="13257">
                  <c:v>68.41270960838628</c:v>
                </c:pt>
                <c:pt idx="13258">
                  <c:v>68.407527372862859</c:v>
                </c:pt>
                <c:pt idx="13259">
                  <c:v>68.402469873861889</c:v>
                </c:pt>
                <c:pt idx="13260">
                  <c:v>68.397446393912503</c:v>
                </c:pt>
                <c:pt idx="13261">
                  <c:v>68.392343536176099</c:v>
                </c:pt>
                <c:pt idx="13262">
                  <c:v>68.388567421451143</c:v>
                </c:pt>
                <c:pt idx="13263">
                  <c:v>68.383430544663156</c:v>
                </c:pt>
                <c:pt idx="13264">
                  <c:v>68.377896778940112</c:v>
                </c:pt>
                <c:pt idx="13265">
                  <c:v>68.373281527609635</c:v>
                </c:pt>
                <c:pt idx="13266">
                  <c:v>68.368326085763385</c:v>
                </c:pt>
                <c:pt idx="13267">
                  <c:v>68.363914948742348</c:v>
                </c:pt>
                <c:pt idx="13268">
                  <c:v>68.359288357728005</c:v>
                </c:pt>
                <c:pt idx="13269">
                  <c:v>68.354548369875076</c:v>
                </c:pt>
                <c:pt idx="13270">
                  <c:v>68.349513550241824</c:v>
                </c:pt>
                <c:pt idx="13271">
                  <c:v>68.344773562388895</c:v>
                </c:pt>
                <c:pt idx="13272">
                  <c:v>68.3400789332714</c:v>
                </c:pt>
                <c:pt idx="13273">
                  <c:v>68.335849231192114</c:v>
                </c:pt>
                <c:pt idx="13274">
                  <c:v>68.33074637345571</c:v>
                </c:pt>
                <c:pt idx="13275">
                  <c:v>68.326029064970498</c:v>
                </c:pt>
                <c:pt idx="13276">
                  <c:v>68.320914867550215</c:v>
                </c:pt>
                <c:pt idx="13277">
                  <c:v>68.315766651078377</c:v>
                </c:pt>
                <c:pt idx="13278">
                  <c:v>68.311094701328599</c:v>
                </c:pt>
                <c:pt idx="13279">
                  <c:v>68.306218637269367</c:v>
                </c:pt>
                <c:pt idx="13280">
                  <c:v>68.301217836687684</c:v>
                </c:pt>
                <c:pt idx="13281">
                  <c:v>68.296738661563509</c:v>
                </c:pt>
                <c:pt idx="13282">
                  <c:v>68.291159537105031</c:v>
                </c:pt>
                <c:pt idx="13283">
                  <c:v>68.28587524442689</c:v>
                </c:pt>
                <c:pt idx="13284">
                  <c:v>68.281951713811779</c:v>
                </c:pt>
                <c:pt idx="13285">
                  <c:v>68.276848856075375</c:v>
                </c:pt>
                <c:pt idx="13286">
                  <c:v>68.272562455576789</c:v>
                </c:pt>
                <c:pt idx="13287">
                  <c:v>68.267731750252992</c:v>
                </c:pt>
                <c:pt idx="13288">
                  <c:v>68.26285568619376</c:v>
                </c:pt>
                <c:pt idx="13289">
                  <c:v>68.258523926959739</c:v>
                </c:pt>
                <c:pt idx="13290">
                  <c:v>68.253738580371376</c:v>
                </c:pt>
                <c:pt idx="13291">
                  <c:v>68.248839836944413</c:v>
                </c:pt>
                <c:pt idx="13292">
                  <c:v>68.244201906246218</c:v>
                </c:pt>
                <c:pt idx="13293">
                  <c:v>68.239700051754312</c:v>
                </c:pt>
                <c:pt idx="13294">
                  <c:v>68.235096140107686</c:v>
                </c:pt>
                <c:pt idx="13295">
                  <c:v>68.230560266564211</c:v>
                </c:pt>
                <c:pt idx="13296">
                  <c:v>68.226058412072305</c:v>
                </c:pt>
                <c:pt idx="13297">
                  <c:v>68.220796798761896</c:v>
                </c:pt>
                <c:pt idx="13298">
                  <c:v>68.215932074386515</c:v>
                </c:pt>
                <c:pt idx="13299">
                  <c:v>68.211112708746569</c:v>
                </c:pt>
                <c:pt idx="13300">
                  <c:v>68.205726358913694</c:v>
                </c:pt>
                <c:pt idx="13301">
                  <c:v>68.200963691693048</c:v>
                </c:pt>
                <c:pt idx="13302">
                  <c:v>68.196382459414124</c:v>
                </c:pt>
                <c:pt idx="13303">
                  <c:v>68.191529074722624</c:v>
                </c:pt>
                <c:pt idx="13304">
                  <c:v>68.186086026470448</c:v>
                </c:pt>
                <c:pt idx="13305">
                  <c:v>68.181051206837196</c:v>
                </c:pt>
                <c:pt idx="13306">
                  <c:v>68.17660605076459</c:v>
                </c:pt>
                <c:pt idx="13307">
                  <c:v>68.172240272478987</c:v>
                </c:pt>
                <c:pt idx="13308">
                  <c:v>68.16746626557449</c:v>
                </c:pt>
                <c:pt idx="13309">
                  <c:v>68.162272690367203</c:v>
                </c:pt>
                <c:pt idx="13310">
                  <c:v>68.157748156507608</c:v>
                </c:pt>
                <c:pt idx="13311">
                  <c:v>68.15326898138342</c:v>
                </c:pt>
                <c:pt idx="13312">
                  <c:v>68.147984688705264</c:v>
                </c:pt>
                <c:pt idx="13313">
                  <c:v>68.14291585002043</c:v>
                </c:pt>
                <c:pt idx="13314">
                  <c:v>68.138300598689952</c:v>
                </c:pt>
                <c:pt idx="13315">
                  <c:v>68.133537931469306</c:v>
                </c:pt>
                <c:pt idx="13316">
                  <c:v>68.128435073732888</c:v>
                </c:pt>
                <c:pt idx="13317">
                  <c:v>68.123320876312619</c:v>
                </c:pt>
                <c:pt idx="13318">
                  <c:v>68.118898399607744</c:v>
                </c:pt>
                <c:pt idx="13319">
                  <c:v>68.114509941954424</c:v>
                </c:pt>
                <c:pt idx="13320">
                  <c:v>68.1093050270633</c:v>
                </c:pt>
                <c:pt idx="13321">
                  <c:v>68.105041305932417</c:v>
                </c:pt>
                <c:pt idx="13322">
                  <c:v>68.099700314834976</c:v>
                </c:pt>
                <c:pt idx="13323">
                  <c:v>68.094642815834007</c:v>
                </c:pt>
                <c:pt idx="13324">
                  <c:v>68.090050243871232</c:v>
                </c:pt>
                <c:pt idx="13325">
                  <c:v>68.084924706767112</c:v>
                </c:pt>
                <c:pt idx="13326">
                  <c:v>68.079912566501577</c:v>
                </c:pt>
                <c:pt idx="13327">
                  <c:v>68.074821048449024</c:v>
                </c:pt>
                <c:pt idx="13328">
                  <c:v>68.070103739963812</c:v>
                </c:pt>
                <c:pt idx="13329">
                  <c:v>68.065443129897901</c:v>
                </c:pt>
                <c:pt idx="13330">
                  <c:v>68.060215535639031</c:v>
                </c:pt>
                <c:pt idx="13331">
                  <c:v>68.054874544541605</c:v>
                </c:pt>
                <c:pt idx="13332">
                  <c:v>68.049987140798507</c:v>
                </c:pt>
                <c:pt idx="13333">
                  <c:v>68.045496625990467</c:v>
                </c:pt>
                <c:pt idx="13334">
                  <c:v>68.040711279402103</c:v>
                </c:pt>
                <c:pt idx="13335">
                  <c:v>68.036288802697214</c:v>
                </c:pt>
                <c:pt idx="13336">
                  <c:v>68.030732357606453</c:v>
                </c:pt>
                <c:pt idx="13337">
                  <c:v>68.025799595127936</c:v>
                </c:pt>
                <c:pt idx="13338">
                  <c:v>68.020776115178521</c:v>
                </c:pt>
                <c:pt idx="13339">
                  <c:v>68.01612684479646</c:v>
                </c:pt>
                <c:pt idx="13340">
                  <c:v>68.011624990304568</c:v>
                </c:pt>
                <c:pt idx="13341">
                  <c:v>68.007089116761094</c:v>
                </c:pt>
                <c:pt idx="13342">
                  <c:v>68.002519224166051</c:v>
                </c:pt>
                <c:pt idx="13343">
                  <c:v>67.997144214017027</c:v>
                </c:pt>
                <c:pt idx="13344">
                  <c:v>67.992857813518441</c:v>
                </c:pt>
                <c:pt idx="13345">
                  <c:v>67.987913711356057</c:v>
                </c:pt>
                <c:pt idx="13346">
                  <c:v>67.983468555283451</c:v>
                </c:pt>
                <c:pt idx="13347">
                  <c:v>67.978479094385619</c:v>
                </c:pt>
                <c:pt idx="13348">
                  <c:v>67.973648389061836</c:v>
                </c:pt>
                <c:pt idx="13349">
                  <c:v>67.969157874253796</c:v>
                </c:pt>
                <c:pt idx="13350">
                  <c:v>67.964259130826846</c:v>
                </c:pt>
                <c:pt idx="13351">
                  <c:v>67.959235650877446</c:v>
                </c:pt>
                <c:pt idx="13352">
                  <c:v>67.954166812192611</c:v>
                </c:pt>
                <c:pt idx="13353">
                  <c:v>67.948893859198321</c:v>
                </c:pt>
                <c:pt idx="13354">
                  <c:v>67.943756982410335</c:v>
                </c:pt>
                <c:pt idx="13355">
                  <c:v>67.939153070763709</c:v>
                </c:pt>
                <c:pt idx="13356">
                  <c:v>67.934061552711157</c:v>
                </c:pt>
                <c:pt idx="13357">
                  <c:v>67.930217399883063</c:v>
                </c:pt>
                <c:pt idx="13358">
                  <c:v>67.925137221514376</c:v>
                </c:pt>
                <c:pt idx="13359">
                  <c:v>67.919852928836221</c:v>
                </c:pt>
                <c:pt idx="13360">
                  <c:v>67.915249017189595</c:v>
                </c:pt>
                <c:pt idx="13361">
                  <c:v>67.910157499137043</c:v>
                </c:pt>
                <c:pt idx="13362">
                  <c:v>67.905496889071131</c:v>
                </c:pt>
                <c:pt idx="13363">
                  <c:v>67.901403263198148</c:v>
                </c:pt>
                <c:pt idx="13364">
                  <c:v>67.896583897558202</c:v>
                </c:pt>
                <c:pt idx="13365">
                  <c:v>67.891435681086364</c:v>
                </c:pt>
                <c:pt idx="13366">
                  <c:v>67.886423540820815</c:v>
                </c:pt>
                <c:pt idx="13367">
                  <c:v>67.881173267194256</c:v>
                </c:pt>
                <c:pt idx="13368">
                  <c:v>67.876263184083442</c:v>
                </c:pt>
                <c:pt idx="13369">
                  <c:v>67.871012910456869</c:v>
                </c:pt>
                <c:pt idx="13370">
                  <c:v>67.865853354301166</c:v>
                </c:pt>
                <c:pt idx="13371">
                  <c:v>67.860750496564748</c:v>
                </c:pt>
                <c:pt idx="13372">
                  <c:v>67.856328019859873</c:v>
                </c:pt>
                <c:pt idx="13373">
                  <c:v>67.851383917697476</c:v>
                </c:pt>
                <c:pt idx="13374">
                  <c:v>67.847142875934324</c:v>
                </c:pt>
                <c:pt idx="13375">
                  <c:v>67.842198773771941</c:v>
                </c:pt>
                <c:pt idx="13376">
                  <c:v>67.836993858880817</c:v>
                </c:pt>
                <c:pt idx="13377">
                  <c:v>67.832378607550325</c:v>
                </c:pt>
                <c:pt idx="13378">
                  <c:v>67.827706657800547</c:v>
                </c:pt>
                <c:pt idx="13379">
                  <c:v>67.822603800064144</c:v>
                </c:pt>
                <c:pt idx="13380">
                  <c:v>67.817909170946649</c:v>
                </c:pt>
                <c:pt idx="13381">
                  <c:v>67.812783633842514</c:v>
                </c:pt>
                <c:pt idx="13382">
                  <c:v>67.80840651587306</c:v>
                </c:pt>
                <c:pt idx="13383">
                  <c:v>67.803496432762259</c:v>
                </c:pt>
                <c:pt idx="13384">
                  <c:v>67.798631708386864</c:v>
                </c:pt>
                <c:pt idx="13385">
                  <c:v>67.793449472863458</c:v>
                </c:pt>
                <c:pt idx="13386">
                  <c:v>67.788630107223511</c:v>
                </c:pt>
                <c:pt idx="13387">
                  <c:v>67.784162271783188</c:v>
                </c:pt>
                <c:pt idx="13388">
                  <c:v>67.779195490253088</c:v>
                </c:pt>
                <c:pt idx="13389">
                  <c:v>67.774330765877707</c:v>
                </c:pt>
                <c:pt idx="13390">
                  <c:v>67.769386663715323</c:v>
                </c:pt>
                <c:pt idx="13391">
                  <c:v>67.76449925997224</c:v>
                </c:pt>
                <c:pt idx="13392">
                  <c:v>67.759101570455499</c:v>
                </c:pt>
                <c:pt idx="13393">
                  <c:v>67.754214166712401</c:v>
                </c:pt>
                <c:pt idx="13394">
                  <c:v>67.749848388426798</c:v>
                </c:pt>
                <c:pt idx="13395">
                  <c:v>67.744926965632146</c:v>
                </c:pt>
                <c:pt idx="13396">
                  <c:v>67.739869466631163</c:v>
                </c:pt>
                <c:pt idx="13397">
                  <c:v>67.735390291506974</c:v>
                </c:pt>
                <c:pt idx="13398">
                  <c:v>67.73028743377057</c:v>
                </c:pt>
                <c:pt idx="13399">
                  <c:v>67.725445388762921</c:v>
                </c:pt>
                <c:pt idx="13400">
                  <c:v>67.721158988264335</c:v>
                </c:pt>
                <c:pt idx="13401">
                  <c:v>67.716078809895635</c:v>
                </c:pt>
                <c:pt idx="13402">
                  <c:v>67.710862555320645</c:v>
                </c:pt>
                <c:pt idx="13403">
                  <c:v>67.705918453158247</c:v>
                </c:pt>
                <c:pt idx="13404">
                  <c:v>67.700883633524995</c:v>
                </c:pt>
                <c:pt idx="13405">
                  <c:v>67.695542642427569</c:v>
                </c:pt>
                <c:pt idx="13406">
                  <c:v>67.69143767687072</c:v>
                </c:pt>
                <c:pt idx="13407">
                  <c:v>67.686754387437077</c:v>
                </c:pt>
                <c:pt idx="13408">
                  <c:v>67.681787605906976</c:v>
                </c:pt>
                <c:pt idx="13409">
                  <c:v>67.676525992596552</c:v>
                </c:pt>
                <c:pt idx="13410">
                  <c:v>67.671332417389266</c:v>
                </c:pt>
                <c:pt idx="13411">
                  <c:v>67.666399654910748</c:v>
                </c:pt>
                <c:pt idx="13412">
                  <c:v>67.661897800418842</c:v>
                </c:pt>
                <c:pt idx="13413">
                  <c:v>67.657327907823799</c:v>
                </c:pt>
                <c:pt idx="13414">
                  <c:v>67.651941557990909</c:v>
                </c:pt>
                <c:pt idx="13415">
                  <c:v>67.646974776460809</c:v>
                </c:pt>
                <c:pt idx="13416">
                  <c:v>67.642144071137011</c:v>
                </c:pt>
                <c:pt idx="13417">
                  <c:v>67.636848438775004</c:v>
                </c:pt>
                <c:pt idx="13418">
                  <c:v>67.631983714399624</c:v>
                </c:pt>
                <c:pt idx="13419">
                  <c:v>67.627153009075826</c:v>
                </c:pt>
                <c:pt idx="13420">
                  <c:v>67.622163548178023</c:v>
                </c:pt>
                <c:pt idx="13421">
                  <c:v>67.617264804751059</c:v>
                </c:pt>
                <c:pt idx="13422">
                  <c:v>67.61193515333747</c:v>
                </c:pt>
                <c:pt idx="13423">
                  <c:v>67.607489997264864</c:v>
                </c:pt>
                <c:pt idx="13424">
                  <c:v>67.602591253837915</c:v>
                </c:pt>
                <c:pt idx="13425">
                  <c:v>67.59746571673378</c:v>
                </c:pt>
                <c:pt idx="13426">
                  <c:v>67.592113385952487</c:v>
                </c:pt>
                <c:pt idx="13427">
                  <c:v>67.587724928299181</c:v>
                </c:pt>
                <c:pt idx="13428">
                  <c:v>67.583030299181686</c:v>
                </c:pt>
                <c:pt idx="13429">
                  <c:v>67.57831299069646</c:v>
                </c:pt>
                <c:pt idx="13430">
                  <c:v>67.573130755173054</c:v>
                </c:pt>
                <c:pt idx="13431">
                  <c:v>67.568458805423276</c:v>
                </c:pt>
                <c:pt idx="13432">
                  <c:v>67.563786855673484</c:v>
                </c:pt>
                <c:pt idx="13433">
                  <c:v>67.558377826472906</c:v>
                </c:pt>
                <c:pt idx="13434">
                  <c:v>67.553331667155788</c:v>
                </c:pt>
                <c:pt idx="13435">
                  <c:v>67.548466942780408</c:v>
                </c:pt>
                <c:pt idx="13436">
                  <c:v>67.543466142198724</c:v>
                </c:pt>
                <c:pt idx="13437">
                  <c:v>67.538816871816664</c:v>
                </c:pt>
                <c:pt idx="13438">
                  <c:v>67.534201620486172</c:v>
                </c:pt>
                <c:pt idx="13439">
                  <c:v>67.529359575478537</c:v>
                </c:pt>
                <c:pt idx="13440">
                  <c:v>67.524234038374402</c:v>
                </c:pt>
                <c:pt idx="13441">
                  <c:v>67.519890939456516</c:v>
                </c:pt>
                <c:pt idx="13442">
                  <c:v>67.514924157926416</c:v>
                </c:pt>
                <c:pt idx="13443">
                  <c:v>67.509764601770712</c:v>
                </c:pt>
                <c:pt idx="13444">
                  <c:v>67.505013274233917</c:v>
                </c:pt>
                <c:pt idx="13445">
                  <c:v>67.500148549858551</c:v>
                </c:pt>
                <c:pt idx="13446">
                  <c:v>67.49506837148985</c:v>
                </c:pt>
                <c:pt idx="13447">
                  <c:v>67.490759291623561</c:v>
                </c:pt>
                <c:pt idx="13448">
                  <c:v>67.485225525900518</c:v>
                </c:pt>
                <c:pt idx="13449">
                  <c:v>67.48002061100938</c:v>
                </c:pt>
                <c:pt idx="13450">
                  <c:v>67.475314642208033</c:v>
                </c:pt>
                <c:pt idx="13451">
                  <c:v>67.470563314671239</c:v>
                </c:pt>
                <c:pt idx="13452">
                  <c:v>67.465358399780101</c:v>
                </c:pt>
                <c:pt idx="13453">
                  <c:v>67.460130805521246</c:v>
                </c:pt>
                <c:pt idx="13454">
                  <c:v>67.455232062094296</c:v>
                </c:pt>
                <c:pt idx="13455">
                  <c:v>67.450843604440976</c:v>
                </c:pt>
                <c:pt idx="13456">
                  <c:v>67.445786105440007</c:v>
                </c:pt>
                <c:pt idx="13457">
                  <c:v>67.440399755607132</c:v>
                </c:pt>
                <c:pt idx="13458">
                  <c:v>67.435013405774257</c:v>
                </c:pt>
                <c:pt idx="13459">
                  <c:v>67.430364135392196</c:v>
                </c:pt>
                <c:pt idx="13460">
                  <c:v>67.425839601532573</c:v>
                </c:pt>
                <c:pt idx="13461">
                  <c:v>67.421156312098944</c:v>
                </c:pt>
                <c:pt idx="13462">
                  <c:v>67.415951397207806</c:v>
                </c:pt>
                <c:pt idx="13463">
                  <c:v>67.411268107774163</c:v>
                </c:pt>
                <c:pt idx="13464">
                  <c:v>67.405870418257436</c:v>
                </c:pt>
                <c:pt idx="13465">
                  <c:v>67.400529427159995</c:v>
                </c:pt>
                <c:pt idx="13466">
                  <c:v>67.395211115430271</c:v>
                </c:pt>
                <c:pt idx="13467">
                  <c:v>67.390278352951754</c:v>
                </c:pt>
                <c:pt idx="13468">
                  <c:v>67.386320803285059</c:v>
                </c:pt>
                <c:pt idx="13469">
                  <c:v>67.381501437645113</c:v>
                </c:pt>
                <c:pt idx="13470">
                  <c:v>67.376500637063444</c:v>
                </c:pt>
                <c:pt idx="13471">
                  <c:v>67.371522515849477</c:v>
                </c:pt>
                <c:pt idx="13472">
                  <c:v>67.366612432738663</c:v>
                </c:pt>
                <c:pt idx="13473">
                  <c:v>67.361350819428239</c:v>
                </c:pt>
                <c:pt idx="13474">
                  <c:v>67.356678869678461</c:v>
                </c:pt>
                <c:pt idx="13475">
                  <c:v>67.351587351625909</c:v>
                </c:pt>
                <c:pt idx="13476">
                  <c:v>67.3469494209277</c:v>
                </c:pt>
                <c:pt idx="13477">
                  <c:v>67.341846563191297</c:v>
                </c:pt>
                <c:pt idx="13478">
                  <c:v>67.336959159448213</c:v>
                </c:pt>
                <c:pt idx="13479">
                  <c:v>67.332207831911418</c:v>
                </c:pt>
                <c:pt idx="13480">
                  <c:v>67.327603920264792</c:v>
                </c:pt>
                <c:pt idx="13481">
                  <c:v>67.322364986322071</c:v>
                </c:pt>
                <c:pt idx="13482">
                  <c:v>67.317579639733722</c:v>
                </c:pt>
                <c:pt idx="13483">
                  <c:v>67.312839651880779</c:v>
                </c:pt>
                <c:pt idx="13484">
                  <c:v>67.307963587821547</c:v>
                </c:pt>
                <c:pt idx="13485">
                  <c:v>67.302804031665843</c:v>
                </c:pt>
                <c:pt idx="13486">
                  <c:v>67.297678494561723</c:v>
                </c:pt>
                <c:pt idx="13487">
                  <c:v>67.292382862199702</c:v>
                </c:pt>
                <c:pt idx="13488">
                  <c:v>67.287427420353467</c:v>
                </c:pt>
                <c:pt idx="13489">
                  <c:v>67.28217714672688</c:v>
                </c:pt>
                <c:pt idx="13490">
                  <c:v>67.276881514364888</c:v>
                </c:pt>
                <c:pt idx="13491">
                  <c:v>67.272005450305656</c:v>
                </c:pt>
                <c:pt idx="13492">
                  <c:v>67.267480916446033</c:v>
                </c:pt>
                <c:pt idx="13493">
                  <c:v>67.26279762701239</c:v>
                </c:pt>
                <c:pt idx="13494">
                  <c:v>67.258193715365763</c:v>
                </c:pt>
                <c:pt idx="13495">
                  <c:v>67.253669181506154</c:v>
                </c:pt>
                <c:pt idx="13496">
                  <c:v>67.248781777763057</c:v>
                </c:pt>
                <c:pt idx="13497">
                  <c:v>67.243282031091596</c:v>
                </c:pt>
                <c:pt idx="13498">
                  <c:v>67.238315249561495</c:v>
                </c:pt>
                <c:pt idx="13499">
                  <c:v>67.233575261708566</c:v>
                </c:pt>
                <c:pt idx="13500">
                  <c:v>67.2285971404946</c:v>
                </c:pt>
                <c:pt idx="13501">
                  <c:v>67.223766435170802</c:v>
                </c:pt>
                <c:pt idx="13502">
                  <c:v>67.218742955221401</c:v>
                </c:pt>
                <c:pt idx="13503">
                  <c:v>67.21308445297592</c:v>
                </c:pt>
                <c:pt idx="13504">
                  <c:v>67.209013506470654</c:v>
                </c:pt>
                <c:pt idx="13505">
                  <c:v>67.203967347153522</c:v>
                </c:pt>
                <c:pt idx="13506">
                  <c:v>67.198853149733267</c:v>
                </c:pt>
                <c:pt idx="13507">
                  <c:v>67.193852349151584</c:v>
                </c:pt>
                <c:pt idx="13508">
                  <c:v>67.188760831099032</c:v>
                </c:pt>
                <c:pt idx="13509">
                  <c:v>67.183646633678762</c:v>
                </c:pt>
                <c:pt idx="13510">
                  <c:v>67.178282963213604</c:v>
                </c:pt>
                <c:pt idx="13511">
                  <c:v>67.174382111966224</c:v>
                </c:pt>
                <c:pt idx="13512">
                  <c:v>67.169438009803841</c:v>
                </c:pt>
                <c:pt idx="13513">
                  <c:v>67.164210415544972</c:v>
                </c:pt>
                <c:pt idx="13514">
                  <c:v>67.159232294331019</c:v>
                </c:pt>
                <c:pt idx="13515">
                  <c:v>67.154242833433202</c:v>
                </c:pt>
                <c:pt idx="13516">
                  <c:v>67.149378109057821</c:v>
                </c:pt>
                <c:pt idx="13517">
                  <c:v>67.144706159308043</c:v>
                </c:pt>
                <c:pt idx="13518">
                  <c:v>67.13954660315234</c:v>
                </c:pt>
                <c:pt idx="13519">
                  <c:v>67.134749916880125</c:v>
                </c:pt>
                <c:pt idx="13520">
                  <c:v>67.129692417879141</c:v>
                </c:pt>
                <c:pt idx="13521">
                  <c:v>67.124476163304152</c:v>
                </c:pt>
                <c:pt idx="13522">
                  <c:v>67.118704264220071</c:v>
                </c:pt>
                <c:pt idx="13523">
                  <c:v>67.114134371625028</c:v>
                </c:pt>
                <c:pt idx="13524">
                  <c:v>67.109587158397687</c:v>
                </c:pt>
                <c:pt idx="13525">
                  <c:v>67.103735881526603</c:v>
                </c:pt>
                <c:pt idx="13526">
                  <c:v>67.098882496835103</c:v>
                </c:pt>
                <c:pt idx="13527">
                  <c:v>67.094278585188476</c:v>
                </c:pt>
                <c:pt idx="13528">
                  <c:v>67.089651994174133</c:v>
                </c:pt>
                <c:pt idx="13529">
                  <c:v>67.084889326953473</c:v>
                </c:pt>
                <c:pt idx="13530">
                  <c:v>67.079151446920974</c:v>
                </c:pt>
                <c:pt idx="13531">
                  <c:v>67.074230024126308</c:v>
                </c:pt>
                <c:pt idx="13532">
                  <c:v>67.069149845757607</c:v>
                </c:pt>
                <c:pt idx="13533">
                  <c:v>67.064251102330658</c:v>
                </c:pt>
                <c:pt idx="13534">
                  <c:v>67.059942022464369</c:v>
                </c:pt>
                <c:pt idx="13535">
                  <c:v>67.054657729786229</c:v>
                </c:pt>
                <c:pt idx="13536">
                  <c:v>67.049804345094699</c:v>
                </c:pt>
                <c:pt idx="13537">
                  <c:v>67.044780865145299</c:v>
                </c:pt>
                <c:pt idx="13538">
                  <c:v>67.039757385195898</c:v>
                </c:pt>
                <c:pt idx="13539">
                  <c:v>67.0348699814528</c:v>
                </c:pt>
                <c:pt idx="13540">
                  <c:v>67.030413485696343</c:v>
                </c:pt>
                <c:pt idx="13541">
                  <c:v>67.025265269224505</c:v>
                </c:pt>
                <c:pt idx="13542">
                  <c:v>67.020479922636142</c:v>
                </c:pt>
                <c:pt idx="13543">
                  <c:v>67.015955388776533</c:v>
                </c:pt>
                <c:pt idx="13544">
                  <c:v>67.010455642105057</c:v>
                </c:pt>
                <c:pt idx="13545">
                  <c:v>67.005352784368654</c:v>
                </c:pt>
                <c:pt idx="13546">
                  <c:v>67.000748872722028</c:v>
                </c:pt>
                <c:pt idx="13547">
                  <c:v>66.995339843521435</c:v>
                </c:pt>
                <c:pt idx="13548">
                  <c:v>66.990134928630297</c:v>
                </c:pt>
                <c:pt idx="13549">
                  <c:v>66.985644413822257</c:v>
                </c:pt>
                <c:pt idx="13550">
                  <c:v>66.980439498931119</c:v>
                </c:pt>
                <c:pt idx="13551">
                  <c:v>66.975347980878567</c:v>
                </c:pt>
                <c:pt idx="13552">
                  <c:v>66.970687370812655</c:v>
                </c:pt>
                <c:pt idx="13553">
                  <c:v>66.965663890863254</c:v>
                </c:pt>
                <c:pt idx="13554">
                  <c:v>66.960549693442999</c:v>
                </c:pt>
                <c:pt idx="13555">
                  <c:v>66.955435496022716</c:v>
                </c:pt>
                <c:pt idx="13556">
                  <c:v>66.950309958918595</c:v>
                </c:pt>
                <c:pt idx="13557">
                  <c:v>66.945479253594797</c:v>
                </c:pt>
                <c:pt idx="13558">
                  <c:v>66.940943380051323</c:v>
                </c:pt>
                <c:pt idx="13559">
                  <c:v>66.936112674727525</c:v>
                </c:pt>
                <c:pt idx="13560">
                  <c:v>66.931009816991121</c:v>
                </c:pt>
                <c:pt idx="13561">
                  <c:v>66.925158540120037</c:v>
                </c:pt>
                <c:pt idx="13562">
                  <c:v>66.919772190287148</c:v>
                </c:pt>
                <c:pt idx="13563">
                  <c:v>66.915429091369276</c:v>
                </c:pt>
                <c:pt idx="13564">
                  <c:v>66.91114269087069</c:v>
                </c:pt>
                <c:pt idx="13565">
                  <c:v>66.905733661670098</c:v>
                </c:pt>
                <c:pt idx="13566">
                  <c:v>66.900846257927</c:v>
                </c:pt>
                <c:pt idx="13567">
                  <c:v>66.896106270074071</c:v>
                </c:pt>
                <c:pt idx="13568">
                  <c:v>66.890436428144739</c:v>
                </c:pt>
                <c:pt idx="13569">
                  <c:v>66.885651081556361</c:v>
                </c:pt>
                <c:pt idx="13570">
                  <c:v>66.880412147613654</c:v>
                </c:pt>
                <c:pt idx="13571">
                  <c:v>66.875955651857183</c:v>
                </c:pt>
                <c:pt idx="13572">
                  <c:v>66.87081877506921</c:v>
                </c:pt>
                <c:pt idx="13573">
                  <c:v>66.866917923821816</c:v>
                </c:pt>
                <c:pt idx="13574">
                  <c:v>66.861883104188564</c:v>
                </c:pt>
                <c:pt idx="13575">
                  <c:v>66.856043167001332</c:v>
                </c:pt>
                <c:pt idx="13576">
                  <c:v>66.850974328316511</c:v>
                </c:pt>
                <c:pt idx="13577">
                  <c:v>66.845610657851353</c:v>
                </c:pt>
                <c:pt idx="13578">
                  <c:v>66.840779952527555</c:v>
                </c:pt>
                <c:pt idx="13579">
                  <c:v>66.835609056688</c:v>
                </c:pt>
                <c:pt idx="13580">
                  <c:v>66.830358783061399</c:v>
                </c:pt>
                <c:pt idx="13581">
                  <c:v>66.82509716975099</c:v>
                </c:pt>
                <c:pt idx="13582">
                  <c:v>66.819937613595286</c:v>
                </c:pt>
                <c:pt idx="13583">
                  <c:v>66.815537816258114</c:v>
                </c:pt>
                <c:pt idx="13584">
                  <c:v>66.8107411299859</c:v>
                </c:pt>
                <c:pt idx="13585">
                  <c:v>66.80557023414633</c:v>
                </c:pt>
                <c:pt idx="13586">
                  <c:v>66.799752976326815</c:v>
                </c:pt>
                <c:pt idx="13587">
                  <c:v>66.794978969422331</c:v>
                </c:pt>
                <c:pt idx="13588">
                  <c:v>66.790080225995368</c:v>
                </c:pt>
                <c:pt idx="13589">
                  <c:v>66.785317558774722</c:v>
                </c:pt>
                <c:pt idx="13590">
                  <c:v>66.780724986811947</c:v>
                </c:pt>
                <c:pt idx="13591">
                  <c:v>66.775939640223584</c:v>
                </c:pt>
                <c:pt idx="13592">
                  <c:v>66.771029557112769</c:v>
                </c:pt>
                <c:pt idx="13593">
                  <c:v>66.765801962853914</c:v>
                </c:pt>
                <c:pt idx="13594">
                  <c:v>66.760370254285604</c:v>
                </c:pt>
                <c:pt idx="13595">
                  <c:v>66.755652945800392</c:v>
                </c:pt>
                <c:pt idx="13596">
                  <c:v>66.750255256283651</c:v>
                </c:pt>
                <c:pt idx="13597">
                  <c:v>66.745333833488985</c:v>
                </c:pt>
                <c:pt idx="13598">
                  <c:v>66.740230975752581</c:v>
                </c:pt>
                <c:pt idx="13599">
                  <c:v>66.735105438648446</c:v>
                </c:pt>
                <c:pt idx="13600">
                  <c:v>66.730728320679006</c:v>
                </c:pt>
                <c:pt idx="13601">
                  <c:v>66.725103837485094</c:v>
                </c:pt>
                <c:pt idx="13602">
                  <c:v>66.71984222417467</c:v>
                </c:pt>
                <c:pt idx="13603">
                  <c:v>66.714875442644555</c:v>
                </c:pt>
                <c:pt idx="13604">
                  <c:v>66.709795264275868</c:v>
                </c:pt>
                <c:pt idx="13605">
                  <c:v>66.705316089151694</c:v>
                </c:pt>
                <c:pt idx="13606">
                  <c:v>66.700462704460165</c:v>
                </c:pt>
                <c:pt idx="13607">
                  <c:v>66.69582477376197</c:v>
                </c:pt>
                <c:pt idx="13608">
                  <c:v>66.690256988987358</c:v>
                </c:pt>
                <c:pt idx="13609">
                  <c:v>66.685301547141108</c:v>
                </c:pt>
                <c:pt idx="13610">
                  <c:v>66.680947108539371</c:v>
                </c:pt>
                <c:pt idx="13611">
                  <c:v>66.67598032700927</c:v>
                </c:pt>
                <c:pt idx="13612">
                  <c:v>66.670990866111453</c:v>
                </c:pt>
                <c:pt idx="13613">
                  <c:v>66.665218967027371</c:v>
                </c:pt>
                <c:pt idx="13614">
                  <c:v>66.659911994981513</c:v>
                </c:pt>
                <c:pt idx="13615">
                  <c:v>66.655137988077001</c:v>
                </c:pt>
                <c:pt idx="13616">
                  <c:v>66.650545416114241</c:v>
                </c:pt>
                <c:pt idx="13617">
                  <c:v>66.645771409209715</c:v>
                </c:pt>
                <c:pt idx="13618">
                  <c:v>66.640747929260328</c:v>
                </c:pt>
                <c:pt idx="13619">
                  <c:v>66.636144017613702</c:v>
                </c:pt>
                <c:pt idx="13620">
                  <c:v>66.631086518612719</c:v>
                </c:pt>
                <c:pt idx="13621">
                  <c:v>66.625972321192464</c:v>
                </c:pt>
                <c:pt idx="13622">
                  <c:v>66.619962288747359</c:v>
                </c:pt>
                <c:pt idx="13623">
                  <c:v>66.614938808797959</c:v>
                </c:pt>
                <c:pt idx="13624">
                  <c:v>66.610334897151333</c:v>
                </c:pt>
                <c:pt idx="13625">
                  <c:v>66.604971226686175</c:v>
                </c:pt>
                <c:pt idx="13626">
                  <c:v>66.600480711878134</c:v>
                </c:pt>
                <c:pt idx="13627">
                  <c:v>66.595389193825582</c:v>
                </c:pt>
                <c:pt idx="13628">
                  <c:v>66.590229637669879</c:v>
                </c:pt>
                <c:pt idx="13629">
                  <c:v>66.585149459301192</c:v>
                </c:pt>
                <c:pt idx="13630">
                  <c:v>66.580273395241946</c:v>
                </c:pt>
                <c:pt idx="13631">
                  <c:v>66.57446747710631</c:v>
                </c:pt>
                <c:pt idx="13632">
                  <c:v>66.569137825692721</c:v>
                </c:pt>
                <c:pt idx="13633">
                  <c:v>66.564295780685072</c:v>
                </c:pt>
                <c:pt idx="13634">
                  <c:v>66.559328999154971</c:v>
                </c:pt>
                <c:pt idx="13635">
                  <c:v>66.554509633515025</c:v>
                </c:pt>
                <c:pt idx="13636">
                  <c:v>66.549905721868399</c:v>
                </c:pt>
                <c:pt idx="13637">
                  <c:v>66.545233772118621</c:v>
                </c:pt>
                <c:pt idx="13638">
                  <c:v>66.540471104897975</c:v>
                </c:pt>
                <c:pt idx="13639">
                  <c:v>66.535640399574163</c:v>
                </c:pt>
                <c:pt idx="13640">
                  <c:v>66.529834481438527</c:v>
                </c:pt>
                <c:pt idx="13641">
                  <c:v>66.524493490341072</c:v>
                </c:pt>
                <c:pt idx="13642">
                  <c:v>66.519435991340117</c:v>
                </c:pt>
                <c:pt idx="13643">
                  <c:v>66.514446530442299</c:v>
                </c:pt>
                <c:pt idx="13644">
                  <c:v>66.509627164802353</c:v>
                </c:pt>
                <c:pt idx="13645">
                  <c:v>66.504762440426973</c:v>
                </c:pt>
                <c:pt idx="13646">
                  <c:v>66.499761639845289</c:v>
                </c:pt>
                <c:pt idx="13647">
                  <c:v>66.493955721709639</c:v>
                </c:pt>
                <c:pt idx="13648">
                  <c:v>66.488750806818501</c:v>
                </c:pt>
                <c:pt idx="13649">
                  <c:v>66.484214933275027</c:v>
                </c:pt>
                <c:pt idx="13650">
                  <c:v>66.479860494673289</c:v>
                </c:pt>
                <c:pt idx="13651">
                  <c:v>66.474791655988469</c:v>
                </c:pt>
                <c:pt idx="13652">
                  <c:v>66.469462004574879</c:v>
                </c:pt>
                <c:pt idx="13653">
                  <c:v>66.464018956322718</c:v>
                </c:pt>
                <c:pt idx="13654">
                  <c:v>66.458780022379997</c:v>
                </c:pt>
                <c:pt idx="13655">
                  <c:v>66.453359653495554</c:v>
                </c:pt>
                <c:pt idx="13656">
                  <c:v>66.448528948171742</c:v>
                </c:pt>
                <c:pt idx="13657">
                  <c:v>66.44370958253181</c:v>
                </c:pt>
                <c:pt idx="13658">
                  <c:v>66.43848198827294</c:v>
                </c:pt>
                <c:pt idx="13659">
                  <c:v>66.432732768556605</c:v>
                </c:pt>
                <c:pt idx="13660">
                  <c:v>66.427800006078058</c:v>
                </c:pt>
                <c:pt idx="13661">
                  <c:v>66.423184754747581</c:v>
                </c:pt>
                <c:pt idx="13662">
                  <c:v>66.41816127479818</c:v>
                </c:pt>
                <c:pt idx="13663">
                  <c:v>66.413398607577534</c:v>
                </c:pt>
                <c:pt idx="13664">
                  <c:v>66.408511203834436</c:v>
                </c:pt>
                <c:pt idx="13665">
                  <c:v>66.403306288943313</c:v>
                </c:pt>
                <c:pt idx="13666">
                  <c:v>66.398248789942329</c:v>
                </c:pt>
                <c:pt idx="13667">
                  <c:v>66.392783062322451</c:v>
                </c:pt>
                <c:pt idx="13668">
                  <c:v>66.387056521973818</c:v>
                </c:pt>
                <c:pt idx="13669">
                  <c:v>66.382361892856309</c:v>
                </c:pt>
                <c:pt idx="13670">
                  <c:v>66.37751984784866</c:v>
                </c:pt>
                <c:pt idx="13671">
                  <c:v>66.371986082125616</c:v>
                </c:pt>
                <c:pt idx="13672">
                  <c:v>66.366871884705347</c:v>
                </c:pt>
                <c:pt idx="13673">
                  <c:v>66.361848404755946</c:v>
                </c:pt>
                <c:pt idx="13674">
                  <c:v>66.356995020064431</c:v>
                </c:pt>
                <c:pt idx="13675">
                  <c:v>66.35155197181227</c:v>
                </c:pt>
                <c:pt idx="13676">
                  <c:v>66.346381075972701</c:v>
                </c:pt>
                <c:pt idx="13677">
                  <c:v>66.341232859500863</c:v>
                </c:pt>
                <c:pt idx="13678">
                  <c:v>66.336424833544768</c:v>
                </c:pt>
                <c:pt idx="13679">
                  <c:v>66.331900299685159</c:v>
                </c:pt>
                <c:pt idx="13680">
                  <c:v>66.32630983554283</c:v>
                </c:pt>
                <c:pt idx="13681">
                  <c:v>66.321717263580069</c:v>
                </c:pt>
                <c:pt idx="13682">
                  <c:v>66.316591726475934</c:v>
                </c:pt>
                <c:pt idx="13683">
                  <c:v>66.311398151268662</c:v>
                </c:pt>
                <c:pt idx="13684">
                  <c:v>66.305819026810184</c:v>
                </c:pt>
                <c:pt idx="13685">
                  <c:v>66.301045019905686</c:v>
                </c:pt>
                <c:pt idx="13686">
                  <c:v>66.296100917743289</c:v>
                </c:pt>
                <c:pt idx="13687">
                  <c:v>66.2916784410384</c:v>
                </c:pt>
                <c:pt idx="13688">
                  <c:v>66.28656424361813</c:v>
                </c:pt>
                <c:pt idx="13689">
                  <c:v>66.280769665166346</c:v>
                </c:pt>
                <c:pt idx="13690">
                  <c:v>66.275190540707868</c:v>
                </c:pt>
                <c:pt idx="13691">
                  <c:v>66.270178400442333</c:v>
                </c:pt>
                <c:pt idx="13692">
                  <c:v>66.265381714170118</c:v>
                </c:pt>
                <c:pt idx="13693">
                  <c:v>66.260426272323869</c:v>
                </c:pt>
                <c:pt idx="13694">
                  <c:v>66.255448151109903</c:v>
                </c:pt>
                <c:pt idx="13695">
                  <c:v>66.250764861676274</c:v>
                </c:pt>
                <c:pt idx="13696">
                  <c:v>66.245525927733553</c:v>
                </c:pt>
                <c:pt idx="13697">
                  <c:v>66.240423069997149</c:v>
                </c:pt>
                <c:pt idx="13698">
                  <c:v>66.235331551944583</c:v>
                </c:pt>
                <c:pt idx="13699">
                  <c:v>66.230512186304651</c:v>
                </c:pt>
                <c:pt idx="13700">
                  <c:v>66.224298039550106</c:v>
                </c:pt>
                <c:pt idx="13701">
                  <c:v>66.219217861181406</c:v>
                </c:pt>
                <c:pt idx="13702">
                  <c:v>66.214103663761136</c:v>
                </c:pt>
                <c:pt idx="13703">
                  <c:v>66.209227599701904</c:v>
                </c:pt>
                <c:pt idx="13704">
                  <c:v>66.204544310268261</c:v>
                </c:pt>
                <c:pt idx="13705">
                  <c:v>66.199838341466915</c:v>
                </c:pt>
                <c:pt idx="13706">
                  <c:v>66.194656105943494</c:v>
                </c:pt>
                <c:pt idx="13707">
                  <c:v>66.189859419671265</c:v>
                </c:pt>
                <c:pt idx="13708">
                  <c:v>66.184302974580504</c:v>
                </c:pt>
                <c:pt idx="13709">
                  <c:v>66.179052700953946</c:v>
                </c:pt>
                <c:pt idx="13710">
                  <c:v>66.173518935230902</c:v>
                </c:pt>
                <c:pt idx="13711">
                  <c:v>66.168177944133461</c:v>
                </c:pt>
                <c:pt idx="13712">
                  <c:v>66.162916330823023</c:v>
                </c:pt>
                <c:pt idx="13713">
                  <c:v>66.157643377828748</c:v>
                </c:pt>
                <c:pt idx="13714">
                  <c:v>66.152926069343522</c:v>
                </c:pt>
                <c:pt idx="13715">
                  <c:v>66.14783455129097</c:v>
                </c:pt>
                <c:pt idx="13716">
                  <c:v>66.142743033238432</c:v>
                </c:pt>
                <c:pt idx="13717">
                  <c:v>66.13743606119256</c:v>
                </c:pt>
                <c:pt idx="13718">
                  <c:v>66.132900187649085</c:v>
                </c:pt>
                <c:pt idx="13719">
                  <c:v>66.128137520428439</c:v>
                </c:pt>
                <c:pt idx="13720">
                  <c:v>66.122683132492412</c:v>
                </c:pt>
                <c:pt idx="13721">
                  <c:v>66.117614293807577</c:v>
                </c:pt>
                <c:pt idx="13722">
                  <c:v>66.112239283658568</c:v>
                </c:pt>
                <c:pt idx="13723">
                  <c:v>66.107079727502864</c:v>
                </c:pt>
                <c:pt idx="13724">
                  <c:v>66.101795434824723</c:v>
                </c:pt>
                <c:pt idx="13725">
                  <c:v>66.097202862861934</c:v>
                </c:pt>
                <c:pt idx="13726">
                  <c:v>66.092134024177113</c:v>
                </c:pt>
                <c:pt idx="13727">
                  <c:v>66.086747674344238</c:v>
                </c:pt>
                <c:pt idx="13728">
                  <c:v>66.082007686491309</c:v>
                </c:pt>
                <c:pt idx="13729">
                  <c:v>66.077086263696643</c:v>
                </c:pt>
                <c:pt idx="13730">
                  <c:v>66.071824650386219</c:v>
                </c:pt>
                <c:pt idx="13731">
                  <c:v>66.067708345145505</c:v>
                </c:pt>
                <c:pt idx="13732">
                  <c:v>66.061777690487418</c:v>
                </c:pt>
                <c:pt idx="13733">
                  <c:v>66.055926413616334</c:v>
                </c:pt>
                <c:pt idx="13734">
                  <c:v>66.051061689240953</c:v>
                </c:pt>
                <c:pt idx="13735">
                  <c:v>66.04691136494867</c:v>
                </c:pt>
                <c:pt idx="13736">
                  <c:v>66.041751808792966</c:v>
                </c:pt>
                <c:pt idx="13737">
                  <c:v>66.035673738244711</c:v>
                </c:pt>
                <c:pt idx="13738">
                  <c:v>66.03108116628195</c:v>
                </c:pt>
                <c:pt idx="13739">
                  <c:v>66.025524721191189</c:v>
                </c:pt>
                <c:pt idx="13740">
                  <c:v>66.021340377847338</c:v>
                </c:pt>
                <c:pt idx="13741">
                  <c:v>66.016271539162503</c:v>
                </c:pt>
                <c:pt idx="13742">
                  <c:v>66.011032605219782</c:v>
                </c:pt>
                <c:pt idx="13743">
                  <c:v>66.005668934754638</c:v>
                </c:pt>
                <c:pt idx="13744">
                  <c:v>66.000464019863486</c:v>
                </c:pt>
                <c:pt idx="13745">
                  <c:v>65.995157047817628</c:v>
                </c:pt>
                <c:pt idx="13746">
                  <c:v>65.989816056720201</c:v>
                </c:pt>
                <c:pt idx="13747">
                  <c:v>65.984826595822369</c:v>
                </c:pt>
                <c:pt idx="13748">
                  <c:v>65.979270150731608</c:v>
                </c:pt>
                <c:pt idx="13749">
                  <c:v>65.974416766040093</c:v>
                </c:pt>
                <c:pt idx="13750">
                  <c:v>65.96941596545841</c:v>
                </c:pt>
                <c:pt idx="13751">
                  <c:v>65.963836840999932</c:v>
                </c:pt>
                <c:pt idx="13752">
                  <c:v>65.958507189586356</c:v>
                </c:pt>
                <c:pt idx="13753">
                  <c:v>65.953869258888162</c:v>
                </c:pt>
                <c:pt idx="13754">
                  <c:v>65.948800420203327</c:v>
                </c:pt>
                <c:pt idx="13755">
                  <c:v>65.943606844996054</c:v>
                </c:pt>
                <c:pt idx="13756">
                  <c:v>65.938923555562411</c:v>
                </c:pt>
                <c:pt idx="13757">
                  <c:v>65.933333091420081</c:v>
                </c:pt>
                <c:pt idx="13758">
                  <c:v>65.928241573367515</c:v>
                </c:pt>
                <c:pt idx="13759">
                  <c:v>65.923161394998843</c:v>
                </c:pt>
                <c:pt idx="13760">
                  <c:v>65.917877102320688</c:v>
                </c:pt>
                <c:pt idx="13761">
                  <c:v>65.912819603319704</c:v>
                </c:pt>
                <c:pt idx="13762">
                  <c:v>65.907750764634883</c:v>
                </c:pt>
                <c:pt idx="13763">
                  <c:v>65.902829341840203</c:v>
                </c:pt>
                <c:pt idx="13764">
                  <c:v>65.897386293588042</c:v>
                </c:pt>
                <c:pt idx="13765">
                  <c:v>65.891841188181161</c:v>
                </c:pt>
                <c:pt idx="13766">
                  <c:v>65.886965124121915</c:v>
                </c:pt>
                <c:pt idx="13767">
                  <c:v>65.882043701327248</c:v>
                </c:pt>
                <c:pt idx="13768">
                  <c:v>65.876691370545942</c:v>
                </c:pt>
                <c:pt idx="13769">
                  <c:v>65.871259661977632</c:v>
                </c:pt>
                <c:pt idx="13770">
                  <c:v>65.866077426454211</c:v>
                </c:pt>
                <c:pt idx="13771">
                  <c:v>65.861280740181996</c:v>
                </c:pt>
                <c:pt idx="13772">
                  <c:v>65.856597450748353</c:v>
                </c:pt>
                <c:pt idx="13773">
                  <c:v>65.851403875541067</c:v>
                </c:pt>
                <c:pt idx="13774">
                  <c:v>65.846074224127491</c:v>
                </c:pt>
                <c:pt idx="13775">
                  <c:v>65.840461080617445</c:v>
                </c:pt>
                <c:pt idx="13776">
                  <c:v>65.835698413396798</c:v>
                </c:pt>
                <c:pt idx="13777">
                  <c:v>65.830697612815115</c:v>
                </c:pt>
                <c:pt idx="13778">
                  <c:v>65.825708151917283</c:v>
                </c:pt>
                <c:pt idx="13779">
                  <c:v>65.820004290936367</c:v>
                </c:pt>
                <c:pt idx="13780">
                  <c:v>65.814878753832247</c:v>
                </c:pt>
                <c:pt idx="13781">
                  <c:v>65.809877953250563</c:v>
                </c:pt>
                <c:pt idx="13782">
                  <c:v>65.804616339940139</c:v>
                </c:pt>
                <c:pt idx="13783">
                  <c:v>65.799354726629701</c:v>
                </c:pt>
                <c:pt idx="13784">
                  <c:v>65.794274548261029</c:v>
                </c:pt>
                <c:pt idx="13785">
                  <c:v>65.78894489684744</c:v>
                </c:pt>
                <c:pt idx="13786">
                  <c:v>65.78345648985983</c:v>
                </c:pt>
                <c:pt idx="13787">
                  <c:v>65.778625784536032</c:v>
                </c:pt>
                <c:pt idx="13788">
                  <c:v>65.773273453754726</c:v>
                </c:pt>
                <c:pt idx="13789">
                  <c:v>65.768567484953365</c:v>
                </c:pt>
                <c:pt idx="13790">
                  <c:v>65.763600703423265</c:v>
                </c:pt>
                <c:pt idx="13791">
                  <c:v>65.758554544106147</c:v>
                </c:pt>
                <c:pt idx="13792">
                  <c:v>65.753111495853986</c:v>
                </c:pt>
                <c:pt idx="13793">
                  <c:v>65.747464333292356</c:v>
                </c:pt>
                <c:pt idx="13794">
                  <c:v>65.742474872394538</c:v>
                </c:pt>
                <c:pt idx="13795">
                  <c:v>65.737145220980949</c:v>
                </c:pt>
                <c:pt idx="13796">
                  <c:v>65.73181556956736</c:v>
                </c:pt>
                <c:pt idx="13797">
                  <c:v>65.726939505508128</c:v>
                </c:pt>
                <c:pt idx="13798">
                  <c:v>65.721757269984721</c:v>
                </c:pt>
                <c:pt idx="13799">
                  <c:v>65.716711110667603</c:v>
                </c:pt>
                <c:pt idx="13800">
                  <c:v>65.711630932298917</c:v>
                </c:pt>
                <c:pt idx="13801">
                  <c:v>65.706369318988493</c:v>
                </c:pt>
                <c:pt idx="13802">
                  <c:v>65.70141387714223</c:v>
                </c:pt>
                <c:pt idx="13803">
                  <c:v>65.695970828890069</c:v>
                </c:pt>
                <c:pt idx="13804">
                  <c:v>65.69044840285089</c:v>
                </c:pt>
                <c:pt idx="13805">
                  <c:v>65.685164110172749</c:v>
                </c:pt>
                <c:pt idx="13806">
                  <c:v>65.679482928559537</c:v>
                </c:pt>
                <c:pt idx="13807">
                  <c:v>65.675083131222365</c:v>
                </c:pt>
                <c:pt idx="13808">
                  <c:v>65.670603956098176</c:v>
                </c:pt>
                <c:pt idx="13809">
                  <c:v>65.665104209426715</c:v>
                </c:pt>
                <c:pt idx="13810">
                  <c:v>65.659763218329275</c:v>
                </c:pt>
                <c:pt idx="13811">
                  <c:v>65.654501605018851</c:v>
                </c:pt>
                <c:pt idx="13812">
                  <c:v>65.649217312340696</c:v>
                </c:pt>
                <c:pt idx="13813">
                  <c:v>65.644091775236575</c:v>
                </c:pt>
                <c:pt idx="13814">
                  <c:v>65.63977135568642</c:v>
                </c:pt>
                <c:pt idx="13815">
                  <c:v>65.634725196369303</c:v>
                </c:pt>
                <c:pt idx="13816">
                  <c:v>65.628987316336818</c:v>
                </c:pt>
                <c:pt idx="13817">
                  <c:v>65.623771061761815</c:v>
                </c:pt>
                <c:pt idx="13818">
                  <c:v>65.618906337386434</c:v>
                </c:pt>
                <c:pt idx="13819">
                  <c:v>65.614018933643337</c:v>
                </c:pt>
                <c:pt idx="13820">
                  <c:v>65.608553206023458</c:v>
                </c:pt>
                <c:pt idx="13821">
                  <c:v>65.603835897538261</c:v>
                </c:pt>
                <c:pt idx="13822">
                  <c:v>65.59832481118292</c:v>
                </c:pt>
                <c:pt idx="13823">
                  <c:v>65.593482766175256</c:v>
                </c:pt>
                <c:pt idx="13824">
                  <c:v>65.588311870335701</c:v>
                </c:pt>
                <c:pt idx="13825">
                  <c:v>65.583106955444563</c:v>
                </c:pt>
                <c:pt idx="13826">
                  <c:v>65.577527830986099</c:v>
                </c:pt>
                <c:pt idx="13827">
                  <c:v>65.572447652617399</c:v>
                </c:pt>
                <c:pt idx="13828">
                  <c:v>65.567832401286921</c:v>
                </c:pt>
                <c:pt idx="13829">
                  <c:v>65.562446051454032</c:v>
                </c:pt>
                <c:pt idx="13830">
                  <c:v>65.557150419092039</c:v>
                </c:pt>
                <c:pt idx="13831">
                  <c:v>65.55176406925915</c:v>
                </c:pt>
                <c:pt idx="13832">
                  <c:v>65.54623030353612</c:v>
                </c:pt>
                <c:pt idx="13833">
                  <c:v>65.541535674418625</c:v>
                </c:pt>
                <c:pt idx="13834">
                  <c:v>65.535616359444376</c:v>
                </c:pt>
                <c:pt idx="13835">
                  <c:v>65.530150631824498</c:v>
                </c:pt>
                <c:pt idx="13836">
                  <c:v>65.525263228081414</c:v>
                </c:pt>
                <c:pt idx="13837">
                  <c:v>65.519876878248539</c:v>
                </c:pt>
                <c:pt idx="13838">
                  <c:v>65.514297753790061</c:v>
                </c:pt>
                <c:pt idx="13839">
                  <c:v>65.509455708782397</c:v>
                </c:pt>
                <c:pt idx="13840">
                  <c:v>65.504364190729845</c:v>
                </c:pt>
                <c:pt idx="13841">
                  <c:v>65.499590183825347</c:v>
                </c:pt>
                <c:pt idx="13842">
                  <c:v>65.494782157869253</c:v>
                </c:pt>
                <c:pt idx="13843">
                  <c:v>65.488375236489105</c:v>
                </c:pt>
                <c:pt idx="13844">
                  <c:v>65.483601229584593</c:v>
                </c:pt>
                <c:pt idx="13845">
                  <c:v>65.47919009256357</c:v>
                </c:pt>
                <c:pt idx="13846">
                  <c:v>65.475198523845307</c:v>
                </c:pt>
                <c:pt idx="13847">
                  <c:v>65.468269977007651</c:v>
                </c:pt>
                <c:pt idx="13848">
                  <c:v>65.463314535161416</c:v>
                </c:pt>
                <c:pt idx="13849">
                  <c:v>65.458245696476581</c:v>
                </c:pt>
                <c:pt idx="13850">
                  <c:v>65.452995422850009</c:v>
                </c:pt>
                <c:pt idx="13851">
                  <c:v>65.447915244481322</c:v>
                </c:pt>
                <c:pt idx="13852">
                  <c:v>65.442574253383881</c:v>
                </c:pt>
                <c:pt idx="13853">
                  <c:v>65.436927090822252</c:v>
                </c:pt>
                <c:pt idx="13854">
                  <c:v>65.431971648976003</c:v>
                </c:pt>
                <c:pt idx="13855">
                  <c:v>65.427038886497471</c:v>
                </c:pt>
                <c:pt idx="13856">
                  <c:v>65.421346365200421</c:v>
                </c:pt>
                <c:pt idx="13857">
                  <c:v>65.416504320192743</c:v>
                </c:pt>
                <c:pt idx="13858">
                  <c:v>65.411503519611074</c:v>
                </c:pt>
                <c:pt idx="13859">
                  <c:v>65.406162528513633</c:v>
                </c:pt>
                <c:pt idx="13860">
                  <c:v>65.400572064371303</c:v>
                </c:pt>
                <c:pt idx="13861">
                  <c:v>65.395321790744731</c:v>
                </c:pt>
                <c:pt idx="13862">
                  <c:v>65.390060177434293</c:v>
                </c:pt>
                <c:pt idx="13863">
                  <c:v>65.384537751395129</c:v>
                </c:pt>
                <c:pt idx="13864">
                  <c:v>65.379616328600449</c:v>
                </c:pt>
                <c:pt idx="13865">
                  <c:v>65.374513470864031</c:v>
                </c:pt>
                <c:pt idx="13866">
                  <c:v>65.370056975107588</c:v>
                </c:pt>
                <c:pt idx="13867">
                  <c:v>65.365316987254658</c:v>
                </c:pt>
                <c:pt idx="13868">
                  <c:v>65.359726523112315</c:v>
                </c:pt>
                <c:pt idx="13869">
                  <c:v>65.354476249485742</c:v>
                </c:pt>
                <c:pt idx="13870">
                  <c:v>65.34944142985249</c:v>
                </c:pt>
                <c:pt idx="13871">
                  <c:v>65.344769480102698</c:v>
                </c:pt>
                <c:pt idx="13872">
                  <c:v>65.339394469953689</c:v>
                </c:pt>
                <c:pt idx="13873">
                  <c:v>65.333588551818039</c:v>
                </c:pt>
                <c:pt idx="13874">
                  <c:v>65.328066125778875</c:v>
                </c:pt>
                <c:pt idx="13875">
                  <c:v>65.32294058867474</c:v>
                </c:pt>
                <c:pt idx="13876">
                  <c:v>65.31813256271866</c:v>
                </c:pt>
                <c:pt idx="13877">
                  <c:v>65.312950327195239</c:v>
                </c:pt>
                <c:pt idx="13878">
                  <c:v>65.307688713884815</c:v>
                </c:pt>
                <c:pt idx="13879">
                  <c:v>65.30240442120666</c:v>
                </c:pt>
                <c:pt idx="13880">
                  <c:v>65.297006731689919</c:v>
                </c:pt>
                <c:pt idx="13881">
                  <c:v>65.291688419960209</c:v>
                </c:pt>
                <c:pt idx="13882">
                  <c:v>65.286732978113946</c:v>
                </c:pt>
                <c:pt idx="13883">
                  <c:v>65.281267250494068</c:v>
                </c:pt>
                <c:pt idx="13884">
                  <c:v>65.275756164138755</c:v>
                </c:pt>
                <c:pt idx="13885">
                  <c:v>65.270710004821638</c:v>
                </c:pt>
                <c:pt idx="13886">
                  <c:v>65.265799921710823</c:v>
                </c:pt>
                <c:pt idx="13887">
                  <c:v>65.259880606736587</c:v>
                </c:pt>
                <c:pt idx="13888">
                  <c:v>65.254074688600952</c:v>
                </c:pt>
                <c:pt idx="13889">
                  <c:v>65.249198624541705</c:v>
                </c:pt>
                <c:pt idx="13890">
                  <c:v>65.244447297004911</c:v>
                </c:pt>
                <c:pt idx="13891">
                  <c:v>65.240126877454756</c:v>
                </c:pt>
                <c:pt idx="13892">
                  <c:v>65.235103397505355</c:v>
                </c:pt>
                <c:pt idx="13893">
                  <c:v>65.227698583945639</c:v>
                </c:pt>
                <c:pt idx="13894">
                  <c:v>65.223990507323848</c:v>
                </c:pt>
                <c:pt idx="13895">
                  <c:v>65.217628944679134</c:v>
                </c:pt>
                <c:pt idx="13896">
                  <c:v>65.212945655245477</c:v>
                </c:pt>
                <c:pt idx="13897">
                  <c:v>65.207559305412616</c:v>
                </c:pt>
                <c:pt idx="13898">
                  <c:v>65.202138936528158</c:v>
                </c:pt>
                <c:pt idx="13899">
                  <c:v>65.19714947563034</c:v>
                </c:pt>
                <c:pt idx="13900">
                  <c:v>65.191627049591148</c:v>
                </c:pt>
                <c:pt idx="13901">
                  <c:v>65.186308737861438</c:v>
                </c:pt>
                <c:pt idx="13902">
                  <c:v>65.181149181705734</c:v>
                </c:pt>
                <c:pt idx="13903">
                  <c:v>65.176159720807917</c:v>
                </c:pt>
                <c:pt idx="13904">
                  <c:v>65.171260977380967</c:v>
                </c:pt>
                <c:pt idx="13905">
                  <c:v>65.165693192606341</c:v>
                </c:pt>
                <c:pt idx="13906">
                  <c:v>65.160238804670314</c:v>
                </c:pt>
                <c:pt idx="13907">
                  <c:v>65.154863794521304</c:v>
                </c:pt>
                <c:pt idx="13908">
                  <c:v>65.149137254172658</c:v>
                </c:pt>
                <c:pt idx="13909">
                  <c:v>65.144068415487823</c:v>
                </c:pt>
                <c:pt idx="13910">
                  <c:v>65.138704745022665</c:v>
                </c:pt>
                <c:pt idx="13911">
                  <c:v>65.133760642860281</c:v>
                </c:pt>
                <c:pt idx="13912">
                  <c:v>65.128294915240389</c:v>
                </c:pt>
                <c:pt idx="13913">
                  <c:v>65.122953924142962</c:v>
                </c:pt>
                <c:pt idx="13914">
                  <c:v>65.118270634709319</c:v>
                </c:pt>
                <c:pt idx="13915">
                  <c:v>65.112838926141009</c:v>
                </c:pt>
                <c:pt idx="13916">
                  <c:v>65.107237122314814</c:v>
                </c:pt>
                <c:pt idx="13917">
                  <c:v>65.102259001100862</c:v>
                </c:pt>
                <c:pt idx="13918">
                  <c:v>65.097394276725467</c:v>
                </c:pt>
                <c:pt idx="13919">
                  <c:v>65.092416155511515</c:v>
                </c:pt>
                <c:pt idx="13920">
                  <c:v>65.087324637458963</c:v>
                </c:pt>
                <c:pt idx="13921">
                  <c:v>65.082119722567839</c:v>
                </c:pt>
                <c:pt idx="13922">
                  <c:v>65.075837537710115</c:v>
                </c:pt>
                <c:pt idx="13923">
                  <c:v>65.070258413251651</c:v>
                </c:pt>
                <c:pt idx="13924">
                  <c:v>65.064758666580175</c:v>
                </c:pt>
                <c:pt idx="13925">
                  <c:v>65.059848583469375</c:v>
                </c:pt>
                <c:pt idx="13926">
                  <c:v>65.054745725732971</c:v>
                </c:pt>
                <c:pt idx="13927">
                  <c:v>65.049642867996553</c:v>
                </c:pt>
                <c:pt idx="13928">
                  <c:v>65.044426613421564</c:v>
                </c:pt>
                <c:pt idx="13929">
                  <c:v>65.040015476400526</c:v>
                </c:pt>
                <c:pt idx="13930">
                  <c:v>65.034923958347974</c:v>
                </c:pt>
                <c:pt idx="13931">
                  <c:v>65.028981964006022</c:v>
                </c:pt>
                <c:pt idx="13932">
                  <c:v>65.023561595121578</c:v>
                </c:pt>
                <c:pt idx="13933">
                  <c:v>65.017574242044191</c:v>
                </c:pt>
                <c:pt idx="13934">
                  <c:v>65.012187892211315</c:v>
                </c:pt>
                <c:pt idx="13935">
                  <c:v>65.006733504275289</c:v>
                </c:pt>
                <c:pt idx="13936">
                  <c:v>65.001630646538871</c:v>
                </c:pt>
                <c:pt idx="13937">
                  <c:v>64.997457642878871</c:v>
                </c:pt>
                <c:pt idx="13938">
                  <c:v>64.992059953362144</c:v>
                </c:pt>
                <c:pt idx="13939">
                  <c:v>64.987240587722212</c:v>
                </c:pt>
                <c:pt idx="13940">
                  <c:v>64.981491368005848</c:v>
                </c:pt>
                <c:pt idx="13941">
                  <c:v>64.97575348797335</c:v>
                </c:pt>
                <c:pt idx="13942">
                  <c:v>64.97059393181766</c:v>
                </c:pt>
                <c:pt idx="13943">
                  <c:v>64.964504521585539</c:v>
                </c:pt>
                <c:pt idx="13944">
                  <c:v>64.959889270255061</c:v>
                </c:pt>
                <c:pt idx="13945">
                  <c:v>64.954366844215869</c:v>
                </c:pt>
                <c:pt idx="13946">
                  <c:v>64.949434081737351</c:v>
                </c:pt>
                <c:pt idx="13947">
                  <c:v>64.944353903368651</c:v>
                </c:pt>
                <c:pt idx="13948">
                  <c:v>64.939137648793661</c:v>
                </c:pt>
                <c:pt idx="13949">
                  <c:v>64.933558524335183</c:v>
                </c:pt>
                <c:pt idx="13950">
                  <c:v>64.928467006282645</c:v>
                </c:pt>
                <c:pt idx="13951">
                  <c:v>64.923749697797433</c:v>
                </c:pt>
                <c:pt idx="13952">
                  <c:v>64.918454065435427</c:v>
                </c:pt>
                <c:pt idx="13953">
                  <c:v>64.913045036234834</c:v>
                </c:pt>
                <c:pt idx="13954">
                  <c:v>64.907760743556679</c:v>
                </c:pt>
                <c:pt idx="13955">
                  <c:v>64.902623866768693</c:v>
                </c:pt>
                <c:pt idx="13956">
                  <c:v>64.896806608949191</c:v>
                </c:pt>
                <c:pt idx="13957">
                  <c:v>64.891805808367494</c:v>
                </c:pt>
                <c:pt idx="13958">
                  <c:v>64.886850366521259</c:v>
                </c:pt>
                <c:pt idx="13959">
                  <c:v>64.881520715107683</c:v>
                </c:pt>
                <c:pt idx="13960">
                  <c:v>64.8764632161067</c:v>
                </c:pt>
                <c:pt idx="13961">
                  <c:v>64.870135672513555</c:v>
                </c:pt>
                <c:pt idx="13962">
                  <c:v>64.864715303629112</c:v>
                </c:pt>
                <c:pt idx="13963">
                  <c:v>64.859612445892694</c:v>
                </c:pt>
                <c:pt idx="13964">
                  <c:v>64.854067340485798</c:v>
                </c:pt>
                <c:pt idx="13965">
                  <c:v>64.848590273182054</c:v>
                </c:pt>
                <c:pt idx="13966">
                  <c:v>64.842965789988156</c:v>
                </c:pt>
                <c:pt idx="13967">
                  <c:v>64.837352646478095</c:v>
                </c:pt>
                <c:pt idx="13968">
                  <c:v>64.832476582418863</c:v>
                </c:pt>
                <c:pt idx="13969">
                  <c:v>64.828133483500977</c:v>
                </c:pt>
                <c:pt idx="13970">
                  <c:v>64.823484213118931</c:v>
                </c:pt>
                <c:pt idx="13971">
                  <c:v>64.818063844234473</c:v>
                </c:pt>
                <c:pt idx="13972">
                  <c:v>64.812189887995672</c:v>
                </c:pt>
                <c:pt idx="13973">
                  <c:v>64.807007652472251</c:v>
                </c:pt>
                <c:pt idx="13974">
                  <c:v>64.801961493155133</c:v>
                </c:pt>
                <c:pt idx="13975">
                  <c:v>64.796416387748238</c:v>
                </c:pt>
                <c:pt idx="13976">
                  <c:v>64.791494964953571</c:v>
                </c:pt>
                <c:pt idx="13977">
                  <c:v>64.78599521828211</c:v>
                </c:pt>
                <c:pt idx="13978">
                  <c:v>64.780314036668912</c:v>
                </c:pt>
                <c:pt idx="13979">
                  <c:v>64.775097782093923</c:v>
                </c:pt>
                <c:pt idx="13980">
                  <c:v>64.770199038666959</c:v>
                </c:pt>
                <c:pt idx="13981">
                  <c:v>64.765016803143538</c:v>
                </c:pt>
                <c:pt idx="13982">
                  <c:v>64.759426339001209</c:v>
                </c:pt>
                <c:pt idx="13983">
                  <c:v>64.753733817704145</c:v>
                </c:pt>
                <c:pt idx="13984">
                  <c:v>64.747939239252361</c:v>
                </c:pt>
                <c:pt idx="13985">
                  <c:v>64.74339202602502</c:v>
                </c:pt>
                <c:pt idx="13986">
                  <c:v>64.737574768205519</c:v>
                </c:pt>
                <c:pt idx="13987">
                  <c:v>64.732732723197856</c:v>
                </c:pt>
                <c:pt idx="13988">
                  <c:v>64.727357713048846</c:v>
                </c:pt>
                <c:pt idx="13989">
                  <c:v>64.721937344164388</c:v>
                </c:pt>
                <c:pt idx="13990">
                  <c:v>64.716460276860658</c:v>
                </c:pt>
                <c:pt idx="13991">
                  <c:v>64.711164644498638</c:v>
                </c:pt>
                <c:pt idx="13992">
                  <c:v>64.705415424782288</c:v>
                </c:pt>
                <c:pt idx="13993">
                  <c:v>64.700017735265561</c:v>
                </c:pt>
                <c:pt idx="13994">
                  <c:v>64.694642725116537</c:v>
                </c:pt>
                <c:pt idx="13995">
                  <c:v>64.689154318128942</c:v>
                </c:pt>
                <c:pt idx="13996">
                  <c:v>64.683824666715353</c:v>
                </c:pt>
                <c:pt idx="13997">
                  <c:v>64.678358939095475</c:v>
                </c:pt>
                <c:pt idx="13998">
                  <c:v>64.67317670357204</c:v>
                </c:pt>
                <c:pt idx="13999">
                  <c:v>64.667359445752538</c:v>
                </c:pt>
                <c:pt idx="14000">
                  <c:v>64.661496829197603</c:v>
                </c:pt>
                <c:pt idx="14001">
                  <c:v>64.656008422209993</c:v>
                </c:pt>
                <c:pt idx="14002">
                  <c:v>64.650089107235758</c:v>
                </c:pt>
                <c:pt idx="14003">
                  <c:v>64.64499758918322</c:v>
                </c:pt>
                <c:pt idx="14004">
                  <c:v>64.640439036272028</c:v>
                </c:pt>
                <c:pt idx="14005">
                  <c:v>64.63608459767029</c:v>
                </c:pt>
                <c:pt idx="14006">
                  <c:v>64.631083797088607</c:v>
                </c:pt>
                <c:pt idx="14007">
                  <c:v>64.625130463062789</c:v>
                </c:pt>
                <c:pt idx="14008">
                  <c:v>64.620243059319691</c:v>
                </c:pt>
                <c:pt idx="14009">
                  <c:v>64.61485670948683</c:v>
                </c:pt>
                <c:pt idx="14010">
                  <c:v>64.609186867557483</c:v>
                </c:pt>
                <c:pt idx="14011">
                  <c:v>64.603811857408459</c:v>
                </c:pt>
                <c:pt idx="14012">
                  <c:v>64.598833736194493</c:v>
                </c:pt>
                <c:pt idx="14013">
                  <c:v>64.593674180038789</c:v>
                </c:pt>
                <c:pt idx="14014">
                  <c:v>64.588639360405537</c:v>
                </c:pt>
                <c:pt idx="14015">
                  <c:v>64.583218991521079</c:v>
                </c:pt>
                <c:pt idx="14016">
                  <c:v>64.578025416313807</c:v>
                </c:pt>
                <c:pt idx="14017">
                  <c:v>64.572854520474252</c:v>
                </c:pt>
                <c:pt idx="14018">
                  <c:v>64.567207357912622</c:v>
                </c:pt>
                <c:pt idx="14019">
                  <c:v>64.561378760409255</c:v>
                </c:pt>
                <c:pt idx="14020">
                  <c:v>64.555799635950791</c:v>
                </c:pt>
                <c:pt idx="14021">
                  <c:v>64.550980270310845</c:v>
                </c:pt>
                <c:pt idx="14022">
                  <c:v>64.546183584038616</c:v>
                </c:pt>
                <c:pt idx="14023">
                  <c:v>64.540944650095909</c:v>
                </c:pt>
                <c:pt idx="14024">
                  <c:v>64.535694376469337</c:v>
                </c:pt>
                <c:pt idx="14025">
                  <c:v>64.53055749968135</c:v>
                </c:pt>
                <c:pt idx="14026">
                  <c:v>64.524706222810266</c:v>
                </c:pt>
                <c:pt idx="14027">
                  <c:v>64.519558006338428</c:v>
                </c:pt>
                <c:pt idx="14028">
                  <c:v>64.514500507337459</c:v>
                </c:pt>
                <c:pt idx="14029">
                  <c:v>64.509148176556153</c:v>
                </c:pt>
                <c:pt idx="14030">
                  <c:v>64.504022639452032</c:v>
                </c:pt>
                <c:pt idx="14031">
                  <c:v>64.498738346773891</c:v>
                </c:pt>
                <c:pt idx="14032">
                  <c:v>64.493261279470133</c:v>
                </c:pt>
                <c:pt idx="14033">
                  <c:v>64.487602777224652</c:v>
                </c:pt>
                <c:pt idx="14034">
                  <c:v>64.482227767075642</c:v>
                </c:pt>
                <c:pt idx="14035">
                  <c:v>64.476127017159655</c:v>
                </c:pt>
                <c:pt idx="14036">
                  <c:v>64.470525213333474</c:v>
                </c:pt>
                <c:pt idx="14037">
                  <c:v>64.465388336545487</c:v>
                </c:pt>
                <c:pt idx="14038">
                  <c:v>64.459684475564572</c:v>
                </c:pt>
                <c:pt idx="14039">
                  <c:v>64.454332144783265</c:v>
                </c:pt>
                <c:pt idx="14040">
                  <c:v>64.449025172737393</c:v>
                </c:pt>
                <c:pt idx="14041">
                  <c:v>64.443820257846269</c:v>
                </c:pt>
                <c:pt idx="14042">
                  <c:v>64.43833185085866</c:v>
                </c:pt>
                <c:pt idx="14043">
                  <c:v>64.433194974070673</c:v>
                </c:pt>
                <c:pt idx="14044">
                  <c:v>64.428046757598835</c:v>
                </c:pt>
                <c:pt idx="14045">
                  <c:v>64.422739785552963</c:v>
                </c:pt>
                <c:pt idx="14046">
                  <c:v>64.417534870661825</c:v>
                </c:pt>
                <c:pt idx="14047">
                  <c:v>64.411978425571078</c:v>
                </c:pt>
                <c:pt idx="14048">
                  <c:v>64.406569396370486</c:v>
                </c:pt>
                <c:pt idx="14049">
                  <c:v>64.401466538634068</c:v>
                </c:pt>
                <c:pt idx="14050">
                  <c:v>64.395978131646473</c:v>
                </c:pt>
                <c:pt idx="14051">
                  <c:v>64.390467045291146</c:v>
                </c:pt>
                <c:pt idx="14052">
                  <c:v>64.385023997038985</c:v>
                </c:pt>
                <c:pt idx="14053">
                  <c:v>64.380215971082905</c:v>
                </c:pt>
                <c:pt idx="14054">
                  <c:v>64.375067754611052</c:v>
                </c:pt>
                <c:pt idx="14055">
                  <c:v>64.3700329349778</c:v>
                </c:pt>
                <c:pt idx="14056">
                  <c:v>64.364725962931928</c:v>
                </c:pt>
                <c:pt idx="14057">
                  <c:v>64.358897365428575</c:v>
                </c:pt>
                <c:pt idx="14058">
                  <c:v>64.3534543171764</c:v>
                </c:pt>
                <c:pt idx="14059">
                  <c:v>64.34807930702739</c:v>
                </c:pt>
                <c:pt idx="14060">
                  <c:v>64.34284037308467</c:v>
                </c:pt>
                <c:pt idx="14061">
                  <c:v>64.337340626413194</c:v>
                </c:pt>
                <c:pt idx="14062">
                  <c:v>64.33165944480001</c:v>
                </c:pt>
                <c:pt idx="14063">
                  <c:v>64.326397831489572</c:v>
                </c:pt>
                <c:pt idx="14064">
                  <c:v>64.320433157779917</c:v>
                </c:pt>
                <c:pt idx="14065">
                  <c:v>64.314831353953721</c:v>
                </c:pt>
                <c:pt idx="14066">
                  <c:v>64.309252229495243</c:v>
                </c:pt>
                <c:pt idx="14067">
                  <c:v>64.303605066933628</c:v>
                </c:pt>
                <c:pt idx="14068">
                  <c:v>64.298797040977533</c:v>
                </c:pt>
                <c:pt idx="14069">
                  <c:v>64.293490068931675</c:v>
                </c:pt>
                <c:pt idx="14070">
                  <c:v>64.288001661944065</c:v>
                </c:pt>
                <c:pt idx="14071">
                  <c:v>64.282626651795056</c:v>
                </c:pt>
                <c:pt idx="14072">
                  <c:v>64.277625851213372</c:v>
                </c:pt>
                <c:pt idx="14073">
                  <c:v>64.271956009284025</c:v>
                </c:pt>
                <c:pt idx="14074">
                  <c:v>64.26651296103185</c:v>
                </c:pt>
                <c:pt idx="14075">
                  <c:v>64.260514268270612</c:v>
                </c:pt>
                <c:pt idx="14076">
                  <c:v>64.255672223262948</c:v>
                </c:pt>
                <c:pt idx="14077">
                  <c:v>64.25030855279779</c:v>
                </c:pt>
                <c:pt idx="14078">
                  <c:v>64.244740768023178</c:v>
                </c:pt>
                <c:pt idx="14079">
                  <c:v>64.239195662616282</c:v>
                </c:pt>
                <c:pt idx="14080">
                  <c:v>64.233979408041293</c:v>
                </c:pt>
                <c:pt idx="14081">
                  <c:v>64.229171382085198</c:v>
                </c:pt>
                <c:pt idx="14082">
                  <c:v>64.223592257626734</c:v>
                </c:pt>
                <c:pt idx="14083">
                  <c:v>64.217536866446196</c:v>
                </c:pt>
                <c:pt idx="14084">
                  <c:v>64.212592764283798</c:v>
                </c:pt>
                <c:pt idx="14085">
                  <c:v>64.207331150973374</c:v>
                </c:pt>
                <c:pt idx="14086">
                  <c:v>64.201808724934196</c:v>
                </c:pt>
                <c:pt idx="14087">
                  <c:v>64.196603810043058</c:v>
                </c:pt>
                <c:pt idx="14088">
                  <c:v>64.191092723687731</c:v>
                </c:pt>
                <c:pt idx="14089">
                  <c:v>64.185264126184364</c:v>
                </c:pt>
                <c:pt idx="14090">
                  <c:v>64.179945814454655</c:v>
                </c:pt>
                <c:pt idx="14091">
                  <c:v>64.174808937666654</c:v>
                </c:pt>
                <c:pt idx="14092">
                  <c:v>64.169524644988513</c:v>
                </c:pt>
                <c:pt idx="14093">
                  <c:v>64.164557863458398</c:v>
                </c:pt>
                <c:pt idx="14094">
                  <c:v>64.159182853309389</c:v>
                </c:pt>
                <c:pt idx="14095">
                  <c:v>64.153558370115476</c:v>
                </c:pt>
                <c:pt idx="14096">
                  <c:v>64.148682306056259</c:v>
                </c:pt>
                <c:pt idx="14097">
                  <c:v>64.143193899068649</c:v>
                </c:pt>
                <c:pt idx="14098">
                  <c:v>64.137478698403868</c:v>
                </c:pt>
                <c:pt idx="14099">
                  <c:v>64.132262443828878</c:v>
                </c:pt>
                <c:pt idx="14100">
                  <c:v>64.127216284511775</c:v>
                </c:pt>
                <c:pt idx="14101">
                  <c:v>64.121603141001714</c:v>
                </c:pt>
                <c:pt idx="14102">
                  <c:v>64.11634152769129</c:v>
                </c:pt>
                <c:pt idx="14103">
                  <c:v>64.110376853981606</c:v>
                </c:pt>
                <c:pt idx="14104">
                  <c:v>64.106067774115303</c:v>
                </c:pt>
                <c:pt idx="14105">
                  <c:v>64.100273195663533</c:v>
                </c:pt>
                <c:pt idx="14106">
                  <c:v>64.094954883933795</c:v>
                </c:pt>
                <c:pt idx="14107">
                  <c:v>64.088672699076085</c:v>
                </c:pt>
                <c:pt idx="14108">
                  <c:v>64.083116253985338</c:v>
                </c:pt>
                <c:pt idx="14109">
                  <c:v>64.07758248826228</c:v>
                </c:pt>
                <c:pt idx="14110">
                  <c:v>64.071708532023493</c:v>
                </c:pt>
                <c:pt idx="14111">
                  <c:v>64.066174766300449</c:v>
                </c:pt>
                <c:pt idx="14112">
                  <c:v>64.061525495918389</c:v>
                </c:pt>
                <c:pt idx="14113">
                  <c:v>64.055923692092193</c:v>
                </c:pt>
                <c:pt idx="14114">
                  <c:v>64.050786815304221</c:v>
                </c:pt>
                <c:pt idx="14115">
                  <c:v>64.045445824206766</c:v>
                </c:pt>
                <c:pt idx="14116">
                  <c:v>64.040002775954605</c:v>
                </c:pt>
                <c:pt idx="14117">
                  <c:v>64.034400972128424</c:v>
                </c:pt>
                <c:pt idx="14118">
                  <c:v>64.029377492179023</c:v>
                </c:pt>
                <c:pt idx="14119">
                  <c:v>64.023775688352828</c:v>
                </c:pt>
                <c:pt idx="14120">
                  <c:v>64.018548094093973</c:v>
                </c:pt>
                <c:pt idx="14121">
                  <c:v>64.013093706157946</c:v>
                </c:pt>
                <c:pt idx="14122">
                  <c:v>64.007979508737677</c:v>
                </c:pt>
                <c:pt idx="14123">
                  <c:v>64.002695216059536</c:v>
                </c:pt>
                <c:pt idx="14124">
                  <c:v>63.997150110652633</c:v>
                </c:pt>
                <c:pt idx="14125">
                  <c:v>63.991593665561886</c:v>
                </c:pt>
                <c:pt idx="14126">
                  <c:v>63.986706261818796</c:v>
                </c:pt>
                <c:pt idx="14127">
                  <c:v>63.981376610405206</c:v>
                </c:pt>
                <c:pt idx="14128">
                  <c:v>63.975219162069941</c:v>
                </c:pt>
                <c:pt idx="14129">
                  <c:v>63.969991567811093</c:v>
                </c:pt>
                <c:pt idx="14130">
                  <c:v>63.964548519558903</c:v>
                </c:pt>
                <c:pt idx="14131">
                  <c:v>63.959536379293382</c:v>
                </c:pt>
                <c:pt idx="14132">
                  <c:v>63.953549026215995</c:v>
                </c:pt>
                <c:pt idx="14133">
                  <c:v>63.947652390609477</c:v>
                </c:pt>
                <c:pt idx="14134">
                  <c:v>63.941778434370669</c:v>
                </c:pt>
                <c:pt idx="14135">
                  <c:v>63.936686916318116</c:v>
                </c:pt>
                <c:pt idx="14136">
                  <c:v>63.93139128395611</c:v>
                </c:pt>
                <c:pt idx="14137">
                  <c:v>63.926084311910245</c:v>
                </c:pt>
                <c:pt idx="14138">
                  <c:v>63.920550546187215</c:v>
                </c:pt>
                <c:pt idx="14139">
                  <c:v>63.914824005838575</c:v>
                </c:pt>
                <c:pt idx="14140">
                  <c:v>63.909755167153747</c:v>
                </c:pt>
                <c:pt idx="14141">
                  <c:v>63.904561591946461</c:v>
                </c:pt>
                <c:pt idx="14142">
                  <c:v>63.89884639128168</c:v>
                </c:pt>
                <c:pt idx="14143">
                  <c:v>63.893017793778327</c:v>
                </c:pt>
                <c:pt idx="14144">
                  <c:v>63.888028332880495</c:v>
                </c:pt>
                <c:pt idx="14145">
                  <c:v>63.883333703763</c:v>
                </c:pt>
                <c:pt idx="14146">
                  <c:v>63.877992712665566</c:v>
                </c:pt>
                <c:pt idx="14147">
                  <c:v>63.872368229471654</c:v>
                </c:pt>
                <c:pt idx="14148">
                  <c:v>63.866494273232853</c:v>
                </c:pt>
                <c:pt idx="14149">
                  <c:v>63.860699694781061</c:v>
                </c:pt>
                <c:pt idx="14150">
                  <c:v>63.855222627477318</c:v>
                </c:pt>
                <c:pt idx="14151">
                  <c:v>63.849949674483042</c:v>
                </c:pt>
                <c:pt idx="14152">
                  <c:v>63.844688061172604</c:v>
                </c:pt>
                <c:pt idx="14153">
                  <c:v>63.839245012920429</c:v>
                </c:pt>
                <c:pt idx="14154">
                  <c:v>63.833439094784794</c:v>
                </c:pt>
                <c:pt idx="14155">
                  <c:v>63.82833623704839</c:v>
                </c:pt>
                <c:pt idx="14156">
                  <c:v>63.822621036383595</c:v>
                </c:pt>
                <c:pt idx="14157">
                  <c:v>63.817268705602302</c:v>
                </c:pt>
                <c:pt idx="14158">
                  <c:v>63.812290584388329</c:v>
                </c:pt>
                <c:pt idx="14159">
                  <c:v>63.806756818665299</c:v>
                </c:pt>
                <c:pt idx="14160">
                  <c:v>63.801200373574538</c:v>
                </c:pt>
                <c:pt idx="14161">
                  <c:v>63.795269718916444</c:v>
                </c:pt>
                <c:pt idx="14162">
                  <c:v>63.790529731063515</c:v>
                </c:pt>
                <c:pt idx="14163">
                  <c:v>63.785052663759778</c:v>
                </c:pt>
                <c:pt idx="14164">
                  <c:v>63.779484878985173</c:v>
                </c:pt>
                <c:pt idx="14165">
                  <c:v>63.773610922746357</c:v>
                </c:pt>
                <c:pt idx="14166">
                  <c:v>63.768145195126479</c:v>
                </c:pt>
                <c:pt idx="14167">
                  <c:v>63.762917600867617</c:v>
                </c:pt>
                <c:pt idx="14168">
                  <c:v>63.757213739886708</c:v>
                </c:pt>
                <c:pt idx="14169">
                  <c:v>63.751679974163658</c:v>
                </c:pt>
                <c:pt idx="14170">
                  <c:v>63.745976113182742</c:v>
                </c:pt>
                <c:pt idx="14171">
                  <c:v>63.740771198291611</c:v>
                </c:pt>
                <c:pt idx="14172">
                  <c:v>63.735883794548521</c:v>
                </c:pt>
                <c:pt idx="14173">
                  <c:v>63.730043857361295</c:v>
                </c:pt>
                <c:pt idx="14174">
                  <c:v>63.724612148792978</c:v>
                </c:pt>
                <c:pt idx="14175">
                  <c:v>63.718964986231356</c:v>
                </c:pt>
                <c:pt idx="14176">
                  <c:v>63.71320442683114</c:v>
                </c:pt>
                <c:pt idx="14177">
                  <c:v>63.708248984984891</c:v>
                </c:pt>
                <c:pt idx="14178">
                  <c:v>63.702839955784299</c:v>
                </c:pt>
                <c:pt idx="14179">
                  <c:v>63.697045377332515</c:v>
                </c:pt>
                <c:pt idx="14180">
                  <c:v>63.691545630661054</c:v>
                </c:pt>
                <c:pt idx="14181">
                  <c:v>63.685921147467141</c:v>
                </c:pt>
                <c:pt idx="14182">
                  <c:v>63.68016058806694</c:v>
                </c:pt>
                <c:pt idx="14183">
                  <c:v>63.674796917601775</c:v>
                </c:pt>
                <c:pt idx="14184">
                  <c:v>63.669580663026778</c:v>
                </c:pt>
                <c:pt idx="14185">
                  <c:v>63.664704598967546</c:v>
                </c:pt>
                <c:pt idx="14186">
                  <c:v>63.659851214276031</c:v>
                </c:pt>
                <c:pt idx="14187">
                  <c:v>63.65421539139826</c:v>
                </c:pt>
                <c:pt idx="14188">
                  <c:v>63.648454831998045</c:v>
                </c:pt>
                <c:pt idx="14189">
                  <c:v>63.642569536075385</c:v>
                </c:pt>
                <c:pt idx="14190">
                  <c:v>63.636763617939742</c:v>
                </c:pt>
                <c:pt idx="14191">
                  <c:v>63.631354588739143</c:v>
                </c:pt>
                <c:pt idx="14192">
                  <c:v>63.626013597641709</c:v>
                </c:pt>
                <c:pt idx="14193">
                  <c:v>63.620876720853722</c:v>
                </c:pt>
                <c:pt idx="14194">
                  <c:v>63.615002764614928</c:v>
                </c:pt>
                <c:pt idx="14195">
                  <c:v>63.609412300472592</c:v>
                </c:pt>
                <c:pt idx="14196">
                  <c:v>63.603606382336942</c:v>
                </c:pt>
                <c:pt idx="14197">
                  <c:v>63.597891181672175</c:v>
                </c:pt>
                <c:pt idx="14198">
                  <c:v>63.592822342987333</c:v>
                </c:pt>
                <c:pt idx="14199">
                  <c:v>63.587254558212713</c:v>
                </c:pt>
                <c:pt idx="14200">
                  <c:v>63.582140360792451</c:v>
                </c:pt>
                <c:pt idx="14201">
                  <c:v>63.57669731254029</c:v>
                </c:pt>
                <c:pt idx="14202">
                  <c:v>63.571503737333003</c:v>
                </c:pt>
                <c:pt idx="14203">
                  <c:v>63.566117387500128</c:v>
                </c:pt>
                <c:pt idx="14204">
                  <c:v>63.56051558367394</c:v>
                </c:pt>
                <c:pt idx="14205">
                  <c:v>63.554301436919381</c:v>
                </c:pt>
                <c:pt idx="14206">
                  <c:v>63.548325423525853</c:v>
                </c:pt>
                <c:pt idx="14207">
                  <c:v>63.542916394325268</c:v>
                </c:pt>
                <c:pt idx="14208">
                  <c:v>63.53797229216287</c:v>
                </c:pt>
                <c:pt idx="14209">
                  <c:v>63.532030297820917</c:v>
                </c:pt>
                <c:pt idx="14210">
                  <c:v>63.526904760716796</c:v>
                </c:pt>
                <c:pt idx="14211">
                  <c:v>63.521234918787449</c:v>
                </c:pt>
                <c:pt idx="14212">
                  <c:v>63.515497038754951</c:v>
                </c:pt>
                <c:pt idx="14213">
                  <c:v>63.509566384096871</c:v>
                </c:pt>
                <c:pt idx="14214">
                  <c:v>63.504701659721484</c:v>
                </c:pt>
                <c:pt idx="14215">
                  <c:v>63.49900913842442</c:v>
                </c:pt>
                <c:pt idx="14216">
                  <c:v>63.492999105979329</c:v>
                </c:pt>
                <c:pt idx="14217">
                  <c:v>63.487692133933457</c:v>
                </c:pt>
                <c:pt idx="14218">
                  <c:v>63.482498558726178</c:v>
                </c:pt>
                <c:pt idx="14219">
                  <c:v>63.477441059725201</c:v>
                </c:pt>
                <c:pt idx="14220">
                  <c:v>63.471952652737606</c:v>
                </c:pt>
                <c:pt idx="14221">
                  <c:v>63.465851902821626</c:v>
                </c:pt>
                <c:pt idx="14222">
                  <c:v>63.460601629195054</c:v>
                </c:pt>
                <c:pt idx="14223">
                  <c:v>63.455056523788159</c:v>
                </c:pt>
                <c:pt idx="14224">
                  <c:v>63.449896967632455</c:v>
                </c:pt>
                <c:pt idx="14225">
                  <c:v>63.44464669400589</c:v>
                </c:pt>
                <c:pt idx="14226">
                  <c:v>63.438432547251331</c:v>
                </c:pt>
                <c:pt idx="14227">
                  <c:v>63.432660648167257</c:v>
                </c:pt>
                <c:pt idx="14228">
                  <c:v>63.427115542760362</c:v>
                </c:pt>
                <c:pt idx="14229">
                  <c:v>63.421309624624712</c:v>
                </c:pt>
                <c:pt idx="14230">
                  <c:v>63.415991312894981</c:v>
                </c:pt>
                <c:pt idx="14231">
                  <c:v>63.410695680532982</c:v>
                </c:pt>
                <c:pt idx="14232">
                  <c:v>63.405660860899729</c:v>
                </c:pt>
                <c:pt idx="14233">
                  <c:v>63.400739438105056</c:v>
                </c:pt>
                <c:pt idx="14234">
                  <c:v>63.395273710485171</c:v>
                </c:pt>
                <c:pt idx="14235">
                  <c:v>63.389059563730612</c:v>
                </c:pt>
                <c:pt idx="14236">
                  <c:v>63.383843309155608</c:v>
                </c:pt>
                <c:pt idx="14237">
                  <c:v>63.377731219555777</c:v>
                </c:pt>
                <c:pt idx="14238">
                  <c:v>63.372367549090626</c:v>
                </c:pt>
                <c:pt idx="14239">
                  <c:v>63.366856462735299</c:v>
                </c:pt>
                <c:pt idx="14240">
                  <c:v>63.361039204915805</c:v>
                </c:pt>
                <c:pt idx="14241">
                  <c:v>63.356106442437266</c:v>
                </c:pt>
                <c:pt idx="14242">
                  <c:v>63.350640714817388</c:v>
                </c:pt>
                <c:pt idx="14243">
                  <c:v>63.345084269726627</c:v>
                </c:pt>
                <c:pt idx="14244">
                  <c:v>63.339686580209886</c:v>
                </c:pt>
                <c:pt idx="14245">
                  <c:v>63.33368788744864</c:v>
                </c:pt>
                <c:pt idx="14246">
                  <c:v>63.328029385203166</c:v>
                </c:pt>
                <c:pt idx="14247">
                  <c:v>63.322427581376971</c:v>
                </c:pt>
                <c:pt idx="14248">
                  <c:v>63.316213434622412</c:v>
                </c:pt>
                <c:pt idx="14249">
                  <c:v>63.310713687950951</c:v>
                </c:pt>
                <c:pt idx="14250">
                  <c:v>63.305814944523995</c:v>
                </c:pt>
                <c:pt idx="14251">
                  <c:v>63.300383235955692</c:v>
                </c:pt>
                <c:pt idx="14252">
                  <c:v>63.29531439727085</c:v>
                </c:pt>
                <c:pt idx="14253">
                  <c:v>63.289633215657659</c:v>
                </c:pt>
                <c:pt idx="14254">
                  <c:v>63.284212846773201</c:v>
                </c:pt>
                <c:pt idx="14255">
                  <c:v>63.278939893778904</c:v>
                </c:pt>
                <c:pt idx="14256">
                  <c:v>63.273315410584999</c:v>
                </c:pt>
                <c:pt idx="14257">
                  <c:v>63.267849682965114</c:v>
                </c:pt>
                <c:pt idx="14258">
                  <c:v>63.262327256925943</c:v>
                </c:pt>
                <c:pt idx="14259">
                  <c:v>63.256793491202899</c:v>
                </c:pt>
                <c:pt idx="14260">
                  <c:v>63.250851496860946</c:v>
                </c:pt>
                <c:pt idx="14261">
                  <c:v>63.245374429557202</c:v>
                </c:pt>
                <c:pt idx="14262">
                  <c:v>63.240464346446387</c:v>
                </c:pt>
                <c:pt idx="14263">
                  <c:v>63.234851202936341</c:v>
                </c:pt>
                <c:pt idx="14264">
                  <c:v>63.229260738794011</c:v>
                </c:pt>
                <c:pt idx="14265">
                  <c:v>63.223454820658361</c:v>
                </c:pt>
                <c:pt idx="14266">
                  <c:v>63.217490146948698</c:v>
                </c:pt>
                <c:pt idx="14267">
                  <c:v>63.211945041541796</c:v>
                </c:pt>
                <c:pt idx="14268">
                  <c:v>63.206365917083318</c:v>
                </c:pt>
                <c:pt idx="14269">
                  <c:v>63.201047605353601</c:v>
                </c:pt>
                <c:pt idx="14270">
                  <c:v>63.195309725321103</c:v>
                </c:pt>
                <c:pt idx="14271">
                  <c:v>63.189775959598073</c:v>
                </c:pt>
                <c:pt idx="14272">
                  <c:v>63.184627743126221</c:v>
                </c:pt>
                <c:pt idx="14273">
                  <c:v>63.178821824990585</c:v>
                </c:pt>
                <c:pt idx="14274">
                  <c:v>63.173718967254167</c:v>
                </c:pt>
                <c:pt idx="14275">
                  <c:v>63.168196541214982</c:v>
                </c:pt>
                <c:pt idx="14276">
                  <c:v>63.162379283395488</c:v>
                </c:pt>
                <c:pt idx="14277">
                  <c:v>63.156029060434612</c:v>
                </c:pt>
                <c:pt idx="14278">
                  <c:v>63.150926202698209</c:v>
                </c:pt>
                <c:pt idx="14279">
                  <c:v>63.145664589387785</c:v>
                </c:pt>
                <c:pt idx="14280">
                  <c:v>63.139518480736371</c:v>
                </c:pt>
                <c:pt idx="14281">
                  <c:v>63.134132130903495</c:v>
                </c:pt>
                <c:pt idx="14282">
                  <c:v>63.128507647709583</c:v>
                </c:pt>
                <c:pt idx="14283">
                  <c:v>63.123143977244425</c:v>
                </c:pt>
                <c:pt idx="14284">
                  <c:v>63.117961741721004</c:v>
                </c:pt>
                <c:pt idx="14285">
                  <c:v>63.11238261726254</c:v>
                </c:pt>
                <c:pt idx="14286">
                  <c:v>63.106928229326506</c:v>
                </c:pt>
                <c:pt idx="14287">
                  <c:v>63.100804800042823</c:v>
                </c:pt>
                <c:pt idx="14288">
                  <c:v>63.094715389810709</c:v>
                </c:pt>
                <c:pt idx="14289">
                  <c:v>63.088977509778211</c:v>
                </c:pt>
                <c:pt idx="14290">
                  <c:v>63.083443744055167</c:v>
                </c:pt>
                <c:pt idx="14291">
                  <c:v>63.078261508531753</c:v>
                </c:pt>
                <c:pt idx="14292">
                  <c:v>63.072138079248049</c:v>
                </c:pt>
                <c:pt idx="14293">
                  <c:v>63.066853786569922</c:v>
                </c:pt>
                <c:pt idx="14294">
                  <c:v>63.061002509698824</c:v>
                </c:pt>
                <c:pt idx="14295">
                  <c:v>63.05528730903405</c:v>
                </c:pt>
                <c:pt idx="14296">
                  <c:v>63.050570000548845</c:v>
                </c:pt>
                <c:pt idx="14297">
                  <c:v>63.045784653960467</c:v>
                </c:pt>
                <c:pt idx="14298">
                  <c:v>63.040318926340589</c:v>
                </c:pt>
                <c:pt idx="14299">
                  <c:v>63.034694443146677</c:v>
                </c:pt>
                <c:pt idx="14300">
                  <c:v>63.028344220185815</c:v>
                </c:pt>
                <c:pt idx="14301">
                  <c:v>63.02274241635962</c:v>
                </c:pt>
                <c:pt idx="14302">
                  <c:v>63.017185971268873</c:v>
                </c:pt>
                <c:pt idx="14303">
                  <c:v>63.011448091236375</c:v>
                </c:pt>
                <c:pt idx="14304">
                  <c:v>63.00557413499758</c:v>
                </c:pt>
                <c:pt idx="14305">
                  <c:v>63.000346540738725</c:v>
                </c:pt>
                <c:pt idx="14306">
                  <c:v>62.994461244816058</c:v>
                </c:pt>
                <c:pt idx="14307">
                  <c:v>62.988780063202853</c:v>
                </c:pt>
                <c:pt idx="14308">
                  <c:v>62.983121560957379</c:v>
                </c:pt>
                <c:pt idx="14309">
                  <c:v>62.977247604718578</c:v>
                </c:pt>
                <c:pt idx="14310">
                  <c:v>62.972201445401453</c:v>
                </c:pt>
                <c:pt idx="14311">
                  <c:v>62.967075908297332</c:v>
                </c:pt>
                <c:pt idx="14312">
                  <c:v>62.961440085419575</c:v>
                </c:pt>
                <c:pt idx="14313">
                  <c:v>62.95548675139375</c:v>
                </c:pt>
                <c:pt idx="14314">
                  <c:v>62.950123080928599</c:v>
                </c:pt>
                <c:pt idx="14315">
                  <c:v>62.944237785005939</c:v>
                </c:pt>
                <c:pt idx="14316">
                  <c:v>62.938896793908505</c:v>
                </c:pt>
                <c:pt idx="14317">
                  <c:v>62.932773364624815</c:v>
                </c:pt>
                <c:pt idx="14318">
                  <c:v>62.927840602146276</c:v>
                </c:pt>
                <c:pt idx="14319">
                  <c:v>62.922590328519711</c:v>
                </c:pt>
                <c:pt idx="14320">
                  <c:v>62.917079242164384</c:v>
                </c:pt>
                <c:pt idx="14321">
                  <c:v>62.91150011770592</c:v>
                </c:pt>
                <c:pt idx="14322">
                  <c:v>62.905875634512007</c:v>
                </c:pt>
                <c:pt idx="14323">
                  <c:v>62.900296510053536</c:v>
                </c:pt>
                <c:pt idx="14324">
                  <c:v>62.89484212211751</c:v>
                </c:pt>
                <c:pt idx="14325">
                  <c:v>62.88890012777555</c:v>
                </c:pt>
                <c:pt idx="14326">
                  <c:v>62.882935454065894</c:v>
                </c:pt>
                <c:pt idx="14327">
                  <c:v>62.87716355498182</c:v>
                </c:pt>
                <c:pt idx="14328">
                  <c:v>62.871244240007584</c:v>
                </c:pt>
                <c:pt idx="14329">
                  <c:v>62.865959947329443</c:v>
                </c:pt>
                <c:pt idx="14330">
                  <c:v>62.860834410225308</c:v>
                </c:pt>
                <c:pt idx="14331">
                  <c:v>62.854971793670366</c:v>
                </c:pt>
                <c:pt idx="14332">
                  <c:v>62.849449367631195</c:v>
                </c:pt>
                <c:pt idx="14333">
                  <c:v>62.844482586101094</c:v>
                </c:pt>
                <c:pt idx="14334">
                  <c:v>62.838937480694192</c:v>
                </c:pt>
                <c:pt idx="14335">
                  <c:v>62.833188260977835</c:v>
                </c:pt>
                <c:pt idx="14336">
                  <c:v>62.827960666718973</c:v>
                </c:pt>
                <c:pt idx="14337">
                  <c:v>62.821984653325444</c:v>
                </c:pt>
                <c:pt idx="14338">
                  <c:v>62.816530265389424</c:v>
                </c:pt>
                <c:pt idx="14339">
                  <c:v>62.810894442511653</c:v>
                </c:pt>
                <c:pt idx="14340">
                  <c:v>62.804952448169701</c:v>
                </c:pt>
                <c:pt idx="14341">
                  <c:v>62.799146530034058</c:v>
                </c:pt>
                <c:pt idx="14342">
                  <c:v>62.793374630949984</c:v>
                </c:pt>
                <c:pt idx="14343">
                  <c:v>62.788668662148631</c:v>
                </c:pt>
                <c:pt idx="14344">
                  <c:v>62.782817385277554</c:v>
                </c:pt>
                <c:pt idx="14345">
                  <c:v>62.776977448090335</c:v>
                </c:pt>
                <c:pt idx="14346">
                  <c:v>62.771398323631857</c:v>
                </c:pt>
                <c:pt idx="14347">
                  <c:v>62.765479008657621</c:v>
                </c:pt>
                <c:pt idx="14348">
                  <c:v>62.760818398591702</c:v>
                </c:pt>
                <c:pt idx="14349">
                  <c:v>62.755171236030073</c:v>
                </c:pt>
                <c:pt idx="14350">
                  <c:v>62.749319959159003</c:v>
                </c:pt>
                <c:pt idx="14351">
                  <c:v>62.743808872803676</c:v>
                </c:pt>
                <c:pt idx="14352">
                  <c:v>62.737991614984168</c:v>
                </c:pt>
                <c:pt idx="14353">
                  <c:v>62.732128998429225</c:v>
                </c:pt>
                <c:pt idx="14354">
                  <c:v>62.726425137448302</c:v>
                </c:pt>
                <c:pt idx="14355">
                  <c:v>62.72139031781505</c:v>
                </c:pt>
                <c:pt idx="14356">
                  <c:v>62.715652437782552</c:v>
                </c:pt>
                <c:pt idx="14357">
                  <c:v>62.709971256169361</c:v>
                </c:pt>
                <c:pt idx="14358">
                  <c:v>62.704607585704196</c:v>
                </c:pt>
                <c:pt idx="14359">
                  <c:v>62.699062480297293</c:v>
                </c:pt>
                <c:pt idx="14360">
                  <c:v>62.693574073309691</c:v>
                </c:pt>
                <c:pt idx="14361">
                  <c:v>62.688040307586654</c:v>
                </c:pt>
                <c:pt idx="14362">
                  <c:v>62.682098313244708</c:v>
                </c:pt>
                <c:pt idx="14363">
                  <c:v>62.675509956922816</c:v>
                </c:pt>
                <c:pt idx="14364">
                  <c:v>62.66976073720646</c:v>
                </c:pt>
                <c:pt idx="14365">
                  <c:v>62.664691898521617</c:v>
                </c:pt>
                <c:pt idx="14366">
                  <c:v>62.658806602598972</c:v>
                </c:pt>
                <c:pt idx="14367">
                  <c:v>62.653272836875928</c:v>
                </c:pt>
                <c:pt idx="14368">
                  <c:v>62.646979312334359</c:v>
                </c:pt>
                <c:pt idx="14369">
                  <c:v>62.641128035463268</c:v>
                </c:pt>
                <c:pt idx="14370">
                  <c:v>62.635514891953228</c:v>
                </c:pt>
                <c:pt idx="14371">
                  <c:v>62.630060504017202</c:v>
                </c:pt>
                <c:pt idx="14372">
                  <c:v>62.624504058926448</c:v>
                </c:pt>
                <c:pt idx="14373">
                  <c:v>62.618641442371505</c:v>
                </c:pt>
                <c:pt idx="14374">
                  <c:v>62.61354992431896</c:v>
                </c:pt>
                <c:pt idx="14375">
                  <c:v>62.608038837963619</c:v>
                </c:pt>
                <c:pt idx="14376">
                  <c:v>62.602108183305539</c:v>
                </c:pt>
                <c:pt idx="14377">
                  <c:v>62.596789871575808</c:v>
                </c:pt>
                <c:pt idx="14378">
                  <c:v>62.591550937633102</c:v>
                </c:pt>
                <c:pt idx="14379">
                  <c:v>62.58575635918131</c:v>
                </c:pt>
                <c:pt idx="14380">
                  <c:v>62.580335990296867</c:v>
                </c:pt>
                <c:pt idx="14381">
                  <c:v>62.574847583309257</c:v>
                </c:pt>
                <c:pt idx="14382">
                  <c:v>62.570005538301601</c:v>
                </c:pt>
                <c:pt idx="14383">
                  <c:v>62.563938807437189</c:v>
                </c:pt>
                <c:pt idx="14384">
                  <c:v>62.558427721081877</c:v>
                </c:pt>
                <c:pt idx="14385">
                  <c:v>62.552689841049379</c:v>
                </c:pt>
                <c:pt idx="14386">
                  <c:v>62.54698598006847</c:v>
                </c:pt>
                <c:pt idx="14387">
                  <c:v>62.541576950867871</c:v>
                </c:pt>
                <c:pt idx="14388">
                  <c:v>62.535521559687332</c:v>
                </c:pt>
                <c:pt idx="14389">
                  <c:v>62.529931095545003</c:v>
                </c:pt>
                <c:pt idx="14390">
                  <c:v>62.52390972341604</c:v>
                </c:pt>
                <c:pt idx="14391">
                  <c:v>62.518478014847723</c:v>
                </c:pt>
                <c:pt idx="14392">
                  <c:v>62.512433963351043</c:v>
                </c:pt>
                <c:pt idx="14393">
                  <c:v>62.506809480157131</c:v>
                </c:pt>
                <c:pt idx="14394">
                  <c:v>62.501184996963232</c:v>
                </c:pt>
                <c:pt idx="14395">
                  <c:v>62.495333720092148</c:v>
                </c:pt>
                <c:pt idx="14396">
                  <c:v>62.489799954369104</c:v>
                </c:pt>
                <c:pt idx="14397">
                  <c:v>62.483404372672815</c:v>
                </c:pt>
                <c:pt idx="14398">
                  <c:v>62.477961324420647</c:v>
                </c:pt>
                <c:pt idx="14399">
                  <c:v>62.472438898381469</c:v>
                </c:pt>
                <c:pt idx="14400">
                  <c:v>62.466530923091092</c:v>
                </c:pt>
                <c:pt idx="14401">
                  <c:v>62.461019836735765</c:v>
                </c:pt>
                <c:pt idx="14402">
                  <c:v>62.455304636070984</c:v>
                </c:pt>
                <c:pt idx="14403">
                  <c:v>62.449906946554258</c:v>
                </c:pt>
                <c:pt idx="14404">
                  <c:v>62.444486577669799</c:v>
                </c:pt>
                <c:pt idx="14405">
                  <c:v>62.438896113527477</c:v>
                </c:pt>
                <c:pt idx="14406">
                  <c:v>62.432784023927645</c:v>
                </c:pt>
                <c:pt idx="14407">
                  <c:v>62.427477051881773</c:v>
                </c:pt>
                <c:pt idx="14408">
                  <c:v>62.421637114694548</c:v>
                </c:pt>
                <c:pt idx="14409">
                  <c:v>62.416749710951457</c:v>
                </c:pt>
                <c:pt idx="14410">
                  <c:v>62.410785037241787</c:v>
                </c:pt>
                <c:pt idx="14411">
                  <c:v>62.40503581752543</c:v>
                </c:pt>
                <c:pt idx="14412">
                  <c:v>62.399184540654353</c:v>
                </c:pt>
                <c:pt idx="14413">
                  <c:v>62.393514698725014</c:v>
                </c:pt>
                <c:pt idx="14414">
                  <c:v>62.387720120273229</c:v>
                </c:pt>
                <c:pt idx="14415">
                  <c:v>62.381936881505297</c:v>
                </c:pt>
                <c:pt idx="14416">
                  <c:v>62.376482493569263</c:v>
                </c:pt>
                <c:pt idx="14417">
                  <c:v>62.370869350059223</c:v>
                </c:pt>
                <c:pt idx="14418">
                  <c:v>62.365052092239715</c:v>
                </c:pt>
                <c:pt idx="14419">
                  <c:v>62.359620383671398</c:v>
                </c:pt>
                <c:pt idx="14420">
                  <c:v>62.353973221109769</c:v>
                </c:pt>
                <c:pt idx="14421">
                  <c:v>62.347781753722927</c:v>
                </c:pt>
                <c:pt idx="14422">
                  <c:v>62.342520140412496</c:v>
                </c:pt>
                <c:pt idx="14423">
                  <c:v>62.337156469947338</c:v>
                </c:pt>
                <c:pt idx="14424">
                  <c:v>62.33163404390816</c:v>
                </c:pt>
                <c:pt idx="14425">
                  <c:v>62.326156976604416</c:v>
                </c:pt>
                <c:pt idx="14426">
                  <c:v>62.319750055224254</c:v>
                </c:pt>
                <c:pt idx="14427">
                  <c:v>62.313717343411433</c:v>
                </c:pt>
                <c:pt idx="14428">
                  <c:v>62.307866066540349</c:v>
                </c:pt>
                <c:pt idx="14429">
                  <c:v>62.302173545243299</c:v>
                </c:pt>
                <c:pt idx="14430">
                  <c:v>62.2968779128813</c:v>
                </c:pt>
                <c:pt idx="14431">
                  <c:v>62.291049315377933</c:v>
                </c:pt>
                <c:pt idx="14432">
                  <c:v>62.285322775029286</c:v>
                </c:pt>
                <c:pt idx="14433">
                  <c:v>62.280106520454289</c:v>
                </c:pt>
                <c:pt idx="14434">
                  <c:v>62.274663472202128</c:v>
                </c:pt>
                <c:pt idx="14435">
                  <c:v>62.268857554066479</c:v>
                </c:pt>
                <c:pt idx="14436">
                  <c:v>62.263346467711159</c:v>
                </c:pt>
                <c:pt idx="14437">
                  <c:v>62.257710644833388</c:v>
                </c:pt>
                <c:pt idx="14438">
                  <c:v>62.251802669543011</c:v>
                </c:pt>
                <c:pt idx="14439">
                  <c:v>62.246042110142795</c:v>
                </c:pt>
                <c:pt idx="14440">
                  <c:v>62.239737245917382</c:v>
                </c:pt>
                <c:pt idx="14441">
                  <c:v>62.234373575452217</c:v>
                </c:pt>
                <c:pt idx="14442">
                  <c:v>62.229111962141779</c:v>
                </c:pt>
                <c:pt idx="14443">
                  <c:v>62.222977193174231</c:v>
                </c:pt>
                <c:pt idx="14444">
                  <c:v>62.217352709980325</c:v>
                </c:pt>
                <c:pt idx="14445">
                  <c:v>62.212295210979363</c:v>
                </c:pt>
                <c:pt idx="14446">
                  <c:v>62.206738765888602</c:v>
                </c:pt>
                <c:pt idx="14447">
                  <c:v>62.200501939766319</c:v>
                </c:pt>
                <c:pt idx="14448">
                  <c:v>62.193902243760569</c:v>
                </c:pt>
                <c:pt idx="14449">
                  <c:v>62.188470535192252</c:v>
                </c:pt>
                <c:pt idx="14450">
                  <c:v>62.182698636108178</c:v>
                </c:pt>
                <c:pt idx="14451">
                  <c:v>62.177210229120575</c:v>
                </c:pt>
                <c:pt idx="14452">
                  <c:v>62.171007422049883</c:v>
                </c:pt>
                <c:pt idx="14453">
                  <c:v>62.165689110320152</c:v>
                </c:pt>
                <c:pt idx="14454">
                  <c:v>62.160007928706953</c:v>
                </c:pt>
                <c:pt idx="14455">
                  <c:v>62.154916410654401</c:v>
                </c:pt>
                <c:pt idx="14456">
                  <c:v>62.149280587776637</c:v>
                </c:pt>
                <c:pt idx="14457">
                  <c:v>62.143656104582725</c:v>
                </c:pt>
                <c:pt idx="14458">
                  <c:v>62.137748129292348</c:v>
                </c:pt>
                <c:pt idx="14459">
                  <c:v>62.131715417479541</c:v>
                </c:pt>
                <c:pt idx="14460">
                  <c:v>62.126272369227365</c:v>
                </c:pt>
                <c:pt idx="14461">
                  <c:v>62.12051180982715</c:v>
                </c:pt>
                <c:pt idx="14462">
                  <c:v>62.11510278062655</c:v>
                </c:pt>
                <c:pt idx="14463">
                  <c:v>62.109296862490915</c:v>
                </c:pt>
                <c:pt idx="14464">
                  <c:v>62.103604341193851</c:v>
                </c:pt>
                <c:pt idx="14465">
                  <c:v>62.097446892858578</c:v>
                </c:pt>
                <c:pt idx="14466">
                  <c:v>62.091686333458362</c:v>
                </c:pt>
                <c:pt idx="14467">
                  <c:v>62.085540224806969</c:v>
                </c:pt>
                <c:pt idx="14468">
                  <c:v>62.079915741613057</c:v>
                </c:pt>
                <c:pt idx="14469">
                  <c:v>62.074053125058114</c:v>
                </c:pt>
                <c:pt idx="14470">
                  <c:v>62.068315245025616</c:v>
                </c:pt>
                <c:pt idx="14471">
                  <c:v>62.062736120567138</c:v>
                </c:pt>
                <c:pt idx="14472">
                  <c:v>62.057667281882324</c:v>
                </c:pt>
                <c:pt idx="14473">
                  <c:v>62.051770646275791</c:v>
                </c:pt>
                <c:pt idx="14474">
                  <c:v>62.045726594779119</c:v>
                </c:pt>
                <c:pt idx="14475">
                  <c:v>62.040249527475368</c:v>
                </c:pt>
                <c:pt idx="14476">
                  <c:v>62.034557006178318</c:v>
                </c:pt>
                <c:pt idx="14477">
                  <c:v>62.029306732551738</c:v>
                </c:pt>
                <c:pt idx="14478">
                  <c:v>62.023500814416096</c:v>
                </c:pt>
                <c:pt idx="14479">
                  <c:v>62.017694896280439</c:v>
                </c:pt>
                <c:pt idx="14480">
                  <c:v>62.011730222570783</c:v>
                </c:pt>
                <c:pt idx="14481">
                  <c:v>62.005482056764649</c:v>
                </c:pt>
                <c:pt idx="14482">
                  <c:v>61.999562741790406</c:v>
                </c:pt>
                <c:pt idx="14483">
                  <c:v>61.994097014170521</c:v>
                </c:pt>
                <c:pt idx="14484">
                  <c:v>61.988415832557322</c:v>
                </c:pt>
                <c:pt idx="14485">
                  <c:v>61.982269723905915</c:v>
                </c:pt>
                <c:pt idx="14486">
                  <c:v>61.976974091543902</c:v>
                </c:pt>
                <c:pt idx="14487">
                  <c:v>61.971145494040535</c:v>
                </c:pt>
                <c:pt idx="14488">
                  <c:v>61.965396274324192</c:v>
                </c:pt>
                <c:pt idx="14489">
                  <c:v>61.959363562511371</c:v>
                </c:pt>
                <c:pt idx="14490">
                  <c:v>61.953466926904852</c:v>
                </c:pt>
                <c:pt idx="14491">
                  <c:v>61.94853416442632</c:v>
                </c:pt>
                <c:pt idx="14492">
                  <c:v>61.942660208187526</c:v>
                </c:pt>
                <c:pt idx="14493">
                  <c:v>61.936865629735735</c:v>
                </c:pt>
                <c:pt idx="14494">
                  <c:v>61.930549425826456</c:v>
                </c:pt>
                <c:pt idx="14495">
                  <c:v>61.924312599704166</c:v>
                </c:pt>
                <c:pt idx="14496">
                  <c:v>61.918994287974449</c:v>
                </c:pt>
                <c:pt idx="14497">
                  <c:v>61.913573919089991</c:v>
                </c:pt>
                <c:pt idx="14498">
                  <c:v>61.908040153366947</c:v>
                </c:pt>
                <c:pt idx="14499">
                  <c:v>61.902891936895124</c:v>
                </c:pt>
                <c:pt idx="14500">
                  <c:v>61.89716539654647</c:v>
                </c:pt>
                <c:pt idx="14501">
                  <c:v>61.890747135482457</c:v>
                </c:pt>
                <c:pt idx="14502">
                  <c:v>61.884669064934194</c:v>
                </c:pt>
                <c:pt idx="14503">
                  <c:v>61.878296162605629</c:v>
                </c:pt>
                <c:pt idx="14504">
                  <c:v>61.872490244469972</c:v>
                </c:pt>
                <c:pt idx="14505">
                  <c:v>61.867523462939864</c:v>
                </c:pt>
                <c:pt idx="14506">
                  <c:v>61.861479411443185</c:v>
                </c:pt>
                <c:pt idx="14507">
                  <c:v>61.855140528166189</c:v>
                </c:pt>
                <c:pt idx="14508">
                  <c:v>61.849516044972276</c:v>
                </c:pt>
                <c:pt idx="14509">
                  <c:v>61.843823523675212</c:v>
                </c:pt>
                <c:pt idx="14510">
                  <c:v>61.838879421512829</c:v>
                </c:pt>
                <c:pt idx="14511">
                  <c:v>61.832801350964573</c:v>
                </c:pt>
                <c:pt idx="14512">
                  <c:v>61.826405769268277</c:v>
                </c:pt>
                <c:pt idx="14513">
                  <c:v>61.82121219406099</c:v>
                </c:pt>
                <c:pt idx="14514">
                  <c:v>61.815565031499375</c:v>
                </c:pt>
                <c:pt idx="14515">
                  <c:v>61.810008586408614</c:v>
                </c:pt>
                <c:pt idx="14516">
                  <c:v>61.804644915943463</c:v>
                </c:pt>
                <c:pt idx="14517">
                  <c:v>61.799258566110581</c:v>
                </c:pt>
                <c:pt idx="14518">
                  <c:v>61.793237193981618</c:v>
                </c:pt>
                <c:pt idx="14519">
                  <c:v>61.787057066278642</c:v>
                </c:pt>
                <c:pt idx="14520">
                  <c:v>61.781557319607174</c:v>
                </c:pt>
                <c:pt idx="14521">
                  <c:v>61.77592149672941</c:v>
                </c:pt>
                <c:pt idx="14522">
                  <c:v>61.769537254716965</c:v>
                </c:pt>
                <c:pt idx="14523">
                  <c:v>61.76385607310376</c:v>
                </c:pt>
                <c:pt idx="14524">
                  <c:v>61.758515082006326</c:v>
                </c:pt>
                <c:pt idx="14525">
                  <c:v>61.753151411541175</c:v>
                </c:pt>
                <c:pt idx="14526">
                  <c:v>61.746937264786602</c:v>
                </c:pt>
                <c:pt idx="14527">
                  <c:v>61.740949911709222</c:v>
                </c:pt>
                <c:pt idx="14528">
                  <c:v>61.735552222192489</c:v>
                </c:pt>
                <c:pt idx="14529">
                  <c:v>61.730063815204886</c:v>
                </c:pt>
                <c:pt idx="14530">
                  <c:v>61.724507370114125</c:v>
                </c:pt>
                <c:pt idx="14531">
                  <c:v>61.718349921778859</c:v>
                </c:pt>
                <c:pt idx="14532">
                  <c:v>61.712714098901088</c:v>
                </c:pt>
                <c:pt idx="14533">
                  <c:v>61.707123634758752</c:v>
                </c:pt>
                <c:pt idx="14534">
                  <c:v>61.700932167371917</c:v>
                </c:pt>
                <c:pt idx="14535">
                  <c:v>61.694956153978389</c:v>
                </c:pt>
                <c:pt idx="14536">
                  <c:v>61.689592483513231</c:v>
                </c:pt>
                <c:pt idx="14537">
                  <c:v>61.683843263796881</c:v>
                </c:pt>
                <c:pt idx="14538">
                  <c:v>61.677776532932484</c:v>
                </c:pt>
                <c:pt idx="14539">
                  <c:v>61.671483008390915</c:v>
                </c:pt>
                <c:pt idx="14540">
                  <c:v>61.665858525197002</c:v>
                </c:pt>
                <c:pt idx="14541">
                  <c:v>61.659746435597171</c:v>
                </c:pt>
                <c:pt idx="14542">
                  <c:v>61.654042574616255</c:v>
                </c:pt>
                <c:pt idx="14543">
                  <c:v>61.64828201521604</c:v>
                </c:pt>
                <c:pt idx="14544">
                  <c:v>61.64239671929338</c:v>
                </c:pt>
                <c:pt idx="14545">
                  <c:v>61.636613480525448</c:v>
                </c:pt>
                <c:pt idx="14546">
                  <c:v>61.630694165551212</c:v>
                </c:pt>
                <c:pt idx="14547">
                  <c:v>61.625149060144324</c:v>
                </c:pt>
                <c:pt idx="14548">
                  <c:v>61.619127688015361</c:v>
                </c:pt>
                <c:pt idx="14549">
                  <c:v>61.613219712724984</c:v>
                </c:pt>
                <c:pt idx="14550">
                  <c:v>61.607685947001954</c:v>
                </c:pt>
                <c:pt idx="14551">
                  <c:v>61.602288257485206</c:v>
                </c:pt>
                <c:pt idx="14552">
                  <c:v>61.596765831446035</c:v>
                </c:pt>
                <c:pt idx="14553">
                  <c:v>61.590540345007604</c:v>
                </c:pt>
                <c:pt idx="14554">
                  <c:v>61.584496293510924</c:v>
                </c:pt>
                <c:pt idx="14555">
                  <c:v>61.579019226207187</c:v>
                </c:pt>
                <c:pt idx="14556">
                  <c:v>61.573179289019961</c:v>
                </c:pt>
                <c:pt idx="14557">
                  <c:v>61.567532126458346</c:v>
                </c:pt>
                <c:pt idx="14558">
                  <c:v>61.561680849587255</c:v>
                </c:pt>
                <c:pt idx="14559">
                  <c:v>61.555341966310252</c:v>
                </c:pt>
                <c:pt idx="14560">
                  <c:v>61.549762841851773</c:v>
                </c:pt>
                <c:pt idx="14561">
                  <c:v>61.543798168142104</c:v>
                </c:pt>
                <c:pt idx="14562">
                  <c:v>61.538332440522225</c:v>
                </c:pt>
                <c:pt idx="14563">
                  <c:v>61.532197671554677</c:v>
                </c:pt>
                <c:pt idx="14564">
                  <c:v>61.526641226463916</c:v>
                </c:pt>
                <c:pt idx="14565">
                  <c:v>61.520279663819203</c:v>
                </c:pt>
                <c:pt idx="14566">
                  <c:v>61.514110875800064</c:v>
                </c:pt>
                <c:pt idx="14567">
                  <c:v>61.508384335451439</c:v>
                </c:pt>
                <c:pt idx="14568">
                  <c:v>61.5023289442709</c:v>
                </c:pt>
                <c:pt idx="14569">
                  <c:v>61.496579724554536</c:v>
                </c:pt>
                <c:pt idx="14570">
                  <c:v>61.491250073140961</c:v>
                </c:pt>
                <c:pt idx="14571">
                  <c:v>61.485716307417917</c:v>
                </c:pt>
                <c:pt idx="14572">
                  <c:v>61.479978427385426</c:v>
                </c:pt>
                <c:pt idx="14573">
                  <c:v>61.474217867985217</c:v>
                </c:pt>
                <c:pt idx="14574">
                  <c:v>61.469160368984241</c:v>
                </c:pt>
                <c:pt idx="14575">
                  <c:v>61.463127657171427</c:v>
                </c:pt>
                <c:pt idx="14576">
                  <c:v>61.457049586623157</c:v>
                </c:pt>
                <c:pt idx="14577">
                  <c:v>61.450971516074901</c:v>
                </c:pt>
                <c:pt idx="14578">
                  <c:v>61.445108899519973</c:v>
                </c:pt>
                <c:pt idx="14579">
                  <c:v>61.439314321068174</c:v>
                </c:pt>
                <c:pt idx="14580">
                  <c:v>61.433349647358511</c:v>
                </c:pt>
                <c:pt idx="14581">
                  <c:v>61.42749837048742</c:v>
                </c:pt>
                <c:pt idx="14582">
                  <c:v>61.421386280887603</c:v>
                </c:pt>
                <c:pt idx="14583">
                  <c:v>61.415546343700377</c:v>
                </c:pt>
                <c:pt idx="14584">
                  <c:v>61.409831143035589</c:v>
                </c:pt>
                <c:pt idx="14585">
                  <c:v>61.404252018577118</c:v>
                </c:pt>
                <c:pt idx="14586">
                  <c:v>61.398128589293435</c:v>
                </c:pt>
                <c:pt idx="14587">
                  <c:v>61.392515445783388</c:v>
                </c:pt>
                <c:pt idx="14588">
                  <c:v>61.386278619661105</c:v>
                </c:pt>
                <c:pt idx="14589">
                  <c:v>61.381051025402257</c:v>
                </c:pt>
                <c:pt idx="14590">
                  <c:v>61.37502965327328</c:v>
                </c:pt>
                <c:pt idx="14591">
                  <c:v>61.368668090628574</c:v>
                </c:pt>
                <c:pt idx="14592">
                  <c:v>61.362658058183463</c:v>
                </c:pt>
                <c:pt idx="14593">
                  <c:v>61.356750082893086</c:v>
                </c:pt>
                <c:pt idx="14594">
                  <c:v>61.350910145705861</c:v>
                </c:pt>
                <c:pt idx="14595">
                  <c:v>61.345444418085982</c:v>
                </c:pt>
                <c:pt idx="14596">
                  <c:v>61.339797255524353</c:v>
                </c:pt>
                <c:pt idx="14597">
                  <c:v>61.334819134310379</c:v>
                </c:pt>
                <c:pt idx="14598">
                  <c:v>61.329240009851915</c:v>
                </c:pt>
                <c:pt idx="14599">
                  <c:v>61.32324131709067</c:v>
                </c:pt>
                <c:pt idx="14600">
                  <c:v>61.317344681484151</c:v>
                </c:pt>
                <c:pt idx="14601">
                  <c:v>61.311232591884327</c:v>
                </c:pt>
                <c:pt idx="14602">
                  <c:v>61.305653467425849</c:v>
                </c:pt>
                <c:pt idx="14603">
                  <c:v>61.299337263516563</c:v>
                </c:pt>
                <c:pt idx="14604">
                  <c:v>61.293202494549014</c:v>
                </c:pt>
                <c:pt idx="14605">
                  <c:v>61.287339877994071</c:v>
                </c:pt>
                <c:pt idx="14606">
                  <c:v>61.282452474250981</c:v>
                </c:pt>
                <c:pt idx="14607">
                  <c:v>61.276408422754301</c:v>
                </c:pt>
                <c:pt idx="14608">
                  <c:v>61.269615952122948</c:v>
                </c:pt>
                <c:pt idx="14609">
                  <c:v>61.263435824419965</c:v>
                </c:pt>
                <c:pt idx="14610">
                  <c:v>61.257595887232739</c:v>
                </c:pt>
                <c:pt idx="14611">
                  <c:v>61.252118819928988</c:v>
                </c:pt>
                <c:pt idx="14612">
                  <c:v>61.246380939896504</c:v>
                </c:pt>
                <c:pt idx="14613">
                  <c:v>61.240359567767534</c:v>
                </c:pt>
                <c:pt idx="14614">
                  <c:v>61.234292836903151</c:v>
                </c:pt>
                <c:pt idx="14615">
                  <c:v>61.228917826754127</c:v>
                </c:pt>
                <c:pt idx="14616">
                  <c:v>61.222907794309023</c:v>
                </c:pt>
                <c:pt idx="14617">
                  <c:v>61.216897761863919</c:v>
                </c:pt>
                <c:pt idx="14618">
                  <c:v>61.211613469185764</c:v>
                </c:pt>
                <c:pt idx="14619">
                  <c:v>61.205762192314694</c:v>
                </c:pt>
                <c:pt idx="14620">
                  <c:v>61.200058331333771</c:v>
                </c:pt>
                <c:pt idx="14621">
                  <c:v>61.194104997307953</c:v>
                </c:pt>
                <c:pt idx="14622">
                  <c:v>61.188389796643186</c:v>
                </c:pt>
                <c:pt idx="14623">
                  <c:v>61.182334405462647</c:v>
                </c:pt>
                <c:pt idx="14624">
                  <c:v>61.176483128591563</c:v>
                </c:pt>
                <c:pt idx="14625">
                  <c:v>61.170733908875206</c:v>
                </c:pt>
                <c:pt idx="14626">
                  <c:v>61.164973349474991</c:v>
                </c:pt>
                <c:pt idx="14627">
                  <c:v>61.159190110707065</c:v>
                </c:pt>
                <c:pt idx="14628">
                  <c:v>61.152442998811154</c:v>
                </c:pt>
                <c:pt idx="14629">
                  <c:v>61.146523683836918</c:v>
                </c:pt>
                <c:pt idx="14630">
                  <c:v>61.140264178346925</c:v>
                </c:pt>
                <c:pt idx="14631">
                  <c:v>61.134480939578992</c:v>
                </c:pt>
                <c:pt idx="14632">
                  <c:v>61.128675021443335</c:v>
                </c:pt>
                <c:pt idx="14633">
                  <c:v>61.12318661445574</c:v>
                </c:pt>
                <c:pt idx="14634">
                  <c:v>61.117664188416555</c:v>
                </c:pt>
                <c:pt idx="14635">
                  <c:v>61.111824251229329</c:v>
                </c:pt>
                <c:pt idx="14636">
                  <c:v>61.105859577519659</c:v>
                </c:pt>
                <c:pt idx="14637">
                  <c:v>61.099860884758414</c:v>
                </c:pt>
                <c:pt idx="14638">
                  <c:v>61.093601379268428</c:v>
                </c:pt>
                <c:pt idx="14639">
                  <c:v>61.087364553146152</c:v>
                </c:pt>
                <c:pt idx="14640">
                  <c:v>61.081524615958926</c:v>
                </c:pt>
                <c:pt idx="14641">
                  <c:v>61.075174392998065</c:v>
                </c:pt>
                <c:pt idx="14642">
                  <c:v>61.06989010031991</c:v>
                </c:pt>
                <c:pt idx="14643">
                  <c:v>61.064560448906334</c:v>
                </c:pt>
                <c:pt idx="14644">
                  <c:v>61.058799889506119</c:v>
                </c:pt>
                <c:pt idx="14645">
                  <c:v>61.052789857061015</c:v>
                </c:pt>
                <c:pt idx="14646">
                  <c:v>61.046745805564328</c:v>
                </c:pt>
                <c:pt idx="14647">
                  <c:v>61.040214147661729</c:v>
                </c:pt>
                <c:pt idx="14648">
                  <c:v>61.033920623120167</c:v>
                </c:pt>
                <c:pt idx="14649">
                  <c:v>61.02758173984315</c:v>
                </c:pt>
                <c:pt idx="14650">
                  <c:v>61.022195390010282</c:v>
                </c:pt>
                <c:pt idx="14651">
                  <c:v>61.016298754403763</c:v>
                </c:pt>
                <c:pt idx="14652">
                  <c:v>61.010424798164976</c:v>
                </c:pt>
                <c:pt idx="14653">
                  <c:v>61.004732276867912</c:v>
                </c:pt>
                <c:pt idx="14654">
                  <c:v>60.999289228615737</c:v>
                </c:pt>
                <c:pt idx="14655">
                  <c:v>60.99330187553835</c:v>
                </c:pt>
                <c:pt idx="14656">
                  <c:v>60.987495957402707</c:v>
                </c:pt>
                <c:pt idx="14657">
                  <c:v>60.981860134524936</c:v>
                </c:pt>
                <c:pt idx="14658">
                  <c:v>60.976178952911738</c:v>
                </c:pt>
                <c:pt idx="14659">
                  <c:v>60.970293656989071</c:v>
                </c:pt>
                <c:pt idx="14660">
                  <c:v>60.964363002330991</c:v>
                </c:pt>
                <c:pt idx="14661">
                  <c:v>60.958262252415011</c:v>
                </c:pt>
                <c:pt idx="14662">
                  <c:v>60.952592410485671</c:v>
                </c:pt>
                <c:pt idx="14663">
                  <c:v>60.946412282782688</c:v>
                </c:pt>
                <c:pt idx="14664">
                  <c:v>60.940232155079713</c:v>
                </c:pt>
                <c:pt idx="14665">
                  <c:v>60.934244802002311</c:v>
                </c:pt>
                <c:pt idx="14666">
                  <c:v>60.928461563234379</c:v>
                </c:pt>
                <c:pt idx="14667">
                  <c:v>60.922723683201895</c:v>
                </c:pt>
                <c:pt idx="14668">
                  <c:v>60.915874514151248</c:v>
                </c:pt>
                <c:pt idx="14669">
                  <c:v>60.909853142022271</c:v>
                </c:pt>
                <c:pt idx="14670">
                  <c:v>60.904444112821686</c:v>
                </c:pt>
                <c:pt idx="14671">
                  <c:v>60.898536137531309</c:v>
                </c:pt>
                <c:pt idx="14672">
                  <c:v>60.892945673388986</c:v>
                </c:pt>
                <c:pt idx="14673">
                  <c:v>60.886958320311592</c:v>
                </c:pt>
                <c:pt idx="14674">
                  <c:v>60.880982306918064</c:v>
                </c:pt>
                <c:pt idx="14675">
                  <c:v>60.875663995188347</c:v>
                </c:pt>
                <c:pt idx="14676">
                  <c:v>60.86951788653694</c:v>
                </c:pt>
                <c:pt idx="14677">
                  <c:v>60.863723308085149</c:v>
                </c:pt>
                <c:pt idx="14678">
                  <c:v>60.857373085124287</c:v>
                </c:pt>
                <c:pt idx="14679">
                  <c:v>60.851499128885486</c:v>
                </c:pt>
                <c:pt idx="14680">
                  <c:v>60.845239623395486</c:v>
                </c:pt>
                <c:pt idx="14681">
                  <c:v>60.839841933878759</c:v>
                </c:pt>
                <c:pt idx="14682">
                  <c:v>60.834455584045891</c:v>
                </c:pt>
                <c:pt idx="14683">
                  <c:v>60.828672345277958</c:v>
                </c:pt>
                <c:pt idx="14684">
                  <c:v>60.822900446193884</c:v>
                </c:pt>
                <c:pt idx="14685">
                  <c:v>60.816856394697204</c:v>
                </c:pt>
                <c:pt idx="14686">
                  <c:v>60.809984546278841</c:v>
                </c:pt>
                <c:pt idx="14687">
                  <c:v>60.804360063084928</c:v>
                </c:pt>
                <c:pt idx="14688">
                  <c:v>60.798213954433521</c:v>
                </c:pt>
                <c:pt idx="14689">
                  <c:v>60.792521433136457</c:v>
                </c:pt>
                <c:pt idx="14690">
                  <c:v>60.786193889543306</c:v>
                </c:pt>
                <c:pt idx="14691">
                  <c:v>60.780342612672236</c:v>
                </c:pt>
                <c:pt idx="14692">
                  <c:v>60.77458205327202</c:v>
                </c:pt>
                <c:pt idx="14693">
                  <c:v>60.768526662091482</c:v>
                </c:pt>
                <c:pt idx="14694">
                  <c:v>60.762596007433388</c:v>
                </c:pt>
                <c:pt idx="14695">
                  <c:v>60.756778749613879</c:v>
                </c:pt>
                <c:pt idx="14696">
                  <c:v>60.751381060097152</c:v>
                </c:pt>
                <c:pt idx="14697">
                  <c:v>60.745450405439058</c:v>
                </c:pt>
                <c:pt idx="14698">
                  <c:v>60.739644487303401</c:v>
                </c:pt>
                <c:pt idx="14699">
                  <c:v>60.733350962761847</c:v>
                </c:pt>
                <c:pt idx="14700">
                  <c:v>60.727613082729334</c:v>
                </c:pt>
                <c:pt idx="14701">
                  <c:v>60.721920561432277</c:v>
                </c:pt>
                <c:pt idx="14702">
                  <c:v>60.715808471832446</c:v>
                </c:pt>
                <c:pt idx="14703">
                  <c:v>60.710467480735005</c:v>
                </c:pt>
                <c:pt idx="14704">
                  <c:v>60.70387912441312</c:v>
                </c:pt>
                <c:pt idx="14705">
                  <c:v>60.698152584064481</c:v>
                </c:pt>
                <c:pt idx="14706">
                  <c:v>60.692051834148508</c:v>
                </c:pt>
                <c:pt idx="14707">
                  <c:v>60.685860366761666</c:v>
                </c:pt>
                <c:pt idx="14708">
                  <c:v>60.680201864516171</c:v>
                </c:pt>
                <c:pt idx="14709">
                  <c:v>60.674316568593525</c:v>
                </c:pt>
                <c:pt idx="14710">
                  <c:v>60.667535437646023</c:v>
                </c:pt>
                <c:pt idx="14711">
                  <c:v>60.661468706781626</c:v>
                </c:pt>
                <c:pt idx="14712">
                  <c:v>60.655560731491256</c:v>
                </c:pt>
                <c:pt idx="14713">
                  <c:v>60.649788832407189</c:v>
                </c:pt>
                <c:pt idx="14714">
                  <c:v>60.643381911027014</c:v>
                </c:pt>
                <c:pt idx="14715">
                  <c:v>60.637904843723277</c:v>
                </c:pt>
                <c:pt idx="14716">
                  <c:v>60.63218964305851</c:v>
                </c:pt>
                <c:pt idx="14717">
                  <c:v>60.625714683575197</c:v>
                </c:pt>
                <c:pt idx="14718">
                  <c:v>60.619954124174981</c:v>
                </c:pt>
                <c:pt idx="14719">
                  <c:v>60.614511075922806</c:v>
                </c:pt>
                <c:pt idx="14720">
                  <c:v>60.608478364109999</c:v>
                </c:pt>
                <c:pt idx="14721">
                  <c:v>60.602286896723143</c:v>
                </c:pt>
                <c:pt idx="14722">
                  <c:v>60.596492318271359</c:v>
                </c:pt>
                <c:pt idx="14723">
                  <c:v>60.590062717523487</c:v>
                </c:pt>
                <c:pt idx="14724">
                  <c:v>60.58423412002012</c:v>
                </c:pt>
                <c:pt idx="14725">
                  <c:v>60.578881789238828</c:v>
                </c:pt>
                <c:pt idx="14726">
                  <c:v>60.572826398058289</c:v>
                </c:pt>
                <c:pt idx="14727">
                  <c:v>60.566589571935999</c:v>
                </c:pt>
                <c:pt idx="14728">
                  <c:v>60.560296047394438</c:v>
                </c:pt>
                <c:pt idx="14729">
                  <c:v>60.554773621355253</c:v>
                </c:pt>
                <c:pt idx="14730">
                  <c:v>60.549375931838526</c:v>
                </c:pt>
                <c:pt idx="14731">
                  <c:v>60.54313910571625</c:v>
                </c:pt>
                <c:pt idx="14732">
                  <c:v>60.537582660625489</c:v>
                </c:pt>
                <c:pt idx="14733">
                  <c:v>60.531323155135496</c:v>
                </c:pt>
                <c:pt idx="14734">
                  <c:v>60.525539916367563</c:v>
                </c:pt>
                <c:pt idx="14735">
                  <c:v>60.519495864870891</c:v>
                </c:pt>
                <c:pt idx="14736">
                  <c:v>60.513327076851752</c:v>
                </c:pt>
                <c:pt idx="14737">
                  <c:v>60.506965514207032</c:v>
                </c:pt>
                <c:pt idx="14738">
                  <c:v>60.50075136745248</c:v>
                </c:pt>
                <c:pt idx="14739">
                  <c:v>60.495058846155416</c:v>
                </c:pt>
                <c:pt idx="14740">
                  <c:v>60.488731302562272</c:v>
                </c:pt>
                <c:pt idx="14741">
                  <c:v>60.482335720865976</c:v>
                </c:pt>
                <c:pt idx="14742">
                  <c:v>60.476688558304346</c:v>
                </c:pt>
                <c:pt idx="14743">
                  <c:v>60.471290868787605</c:v>
                </c:pt>
                <c:pt idx="14744">
                  <c:v>60.465757103064576</c:v>
                </c:pt>
                <c:pt idx="14745">
                  <c:v>60.459146067374959</c:v>
                </c:pt>
                <c:pt idx="14746">
                  <c:v>60.452909241252684</c:v>
                </c:pt>
                <c:pt idx="14747">
                  <c:v>60.447545570787518</c:v>
                </c:pt>
                <c:pt idx="14748">
                  <c:v>60.441648935181</c:v>
                </c:pt>
                <c:pt idx="14749">
                  <c:v>60.436149188509546</c:v>
                </c:pt>
                <c:pt idx="14750">
                  <c:v>60.429798965548684</c:v>
                </c:pt>
                <c:pt idx="14751">
                  <c:v>60.423913669626018</c:v>
                </c:pt>
                <c:pt idx="14752">
                  <c:v>60.417710862555317</c:v>
                </c:pt>
                <c:pt idx="14753">
                  <c:v>60.411598772955486</c:v>
                </c:pt>
                <c:pt idx="14754">
                  <c:v>60.405634099245816</c:v>
                </c:pt>
                <c:pt idx="14755">
                  <c:v>60.399601387433002</c:v>
                </c:pt>
                <c:pt idx="14756">
                  <c:v>60.393602694671756</c:v>
                </c:pt>
                <c:pt idx="14757">
                  <c:v>60.387422566968773</c:v>
                </c:pt>
                <c:pt idx="14758">
                  <c:v>60.381650667884699</c:v>
                </c:pt>
                <c:pt idx="14759">
                  <c:v>60.375901448168342</c:v>
                </c:pt>
                <c:pt idx="14760">
                  <c:v>60.370197587187427</c:v>
                </c:pt>
                <c:pt idx="14761">
                  <c:v>60.364096837271454</c:v>
                </c:pt>
                <c:pt idx="14762">
                  <c:v>60.358177522297218</c:v>
                </c:pt>
                <c:pt idx="14763">
                  <c:v>60.35236026447771</c:v>
                </c:pt>
                <c:pt idx="14764">
                  <c:v>60.346406930451899</c:v>
                </c:pt>
                <c:pt idx="14765">
                  <c:v>60.340317520219791</c:v>
                </c:pt>
                <c:pt idx="14766">
                  <c:v>60.334069354413657</c:v>
                </c:pt>
                <c:pt idx="14767">
                  <c:v>60.32784386797524</c:v>
                </c:pt>
                <c:pt idx="14768">
                  <c:v>60.321062737027745</c:v>
                </c:pt>
                <c:pt idx="14769">
                  <c:v>60.315574330040135</c:v>
                </c:pt>
                <c:pt idx="14770">
                  <c:v>60.310074583368674</c:v>
                </c:pt>
                <c:pt idx="14771">
                  <c:v>60.304109909659012</c:v>
                </c:pt>
                <c:pt idx="14772">
                  <c:v>60.298088537530049</c:v>
                </c:pt>
                <c:pt idx="14773">
                  <c:v>60.292282619394399</c:v>
                </c:pt>
                <c:pt idx="14774">
                  <c:v>60.285637564653207</c:v>
                </c:pt>
                <c:pt idx="14775">
                  <c:v>60.280500687865221</c:v>
                </c:pt>
                <c:pt idx="14776">
                  <c:v>60.274071087117356</c:v>
                </c:pt>
                <c:pt idx="14777">
                  <c:v>60.267811581627349</c:v>
                </c:pt>
                <c:pt idx="14778">
                  <c:v>60.261733511079093</c:v>
                </c:pt>
                <c:pt idx="14779">
                  <c:v>60.255632761163127</c:v>
                </c:pt>
                <c:pt idx="14780">
                  <c:v>60.250178373227094</c:v>
                </c:pt>
                <c:pt idx="14781">
                  <c:v>60.244225039201282</c:v>
                </c:pt>
                <c:pt idx="14782">
                  <c:v>60.238781990949121</c:v>
                </c:pt>
                <c:pt idx="14783">
                  <c:v>60.232771958504017</c:v>
                </c:pt>
                <c:pt idx="14784">
                  <c:v>60.226478433962441</c:v>
                </c:pt>
                <c:pt idx="14785">
                  <c:v>60.220615817407506</c:v>
                </c:pt>
                <c:pt idx="14786">
                  <c:v>60.214979994529742</c:v>
                </c:pt>
                <c:pt idx="14787">
                  <c:v>60.208731828723607</c:v>
                </c:pt>
                <c:pt idx="14788">
                  <c:v>60.202064094614691</c:v>
                </c:pt>
                <c:pt idx="14789">
                  <c:v>60.195509757344368</c:v>
                </c:pt>
                <c:pt idx="14790">
                  <c:v>60.189352309009116</c:v>
                </c:pt>
                <c:pt idx="14791">
                  <c:v>60.183455673402584</c:v>
                </c:pt>
                <c:pt idx="14792">
                  <c:v>60.177502339376773</c:v>
                </c:pt>
                <c:pt idx="14793">
                  <c:v>60.171197475151352</c:v>
                </c:pt>
                <c:pt idx="14794">
                  <c:v>60.1652554808094</c:v>
                </c:pt>
                <c:pt idx="14795">
                  <c:v>60.159358845202881</c:v>
                </c:pt>
                <c:pt idx="14796">
                  <c:v>60.153541587383373</c:v>
                </c:pt>
                <c:pt idx="14797">
                  <c:v>60.147656291460713</c:v>
                </c:pt>
                <c:pt idx="14798">
                  <c:v>60.141566881228606</c:v>
                </c:pt>
                <c:pt idx="14799">
                  <c:v>60.135953737718559</c:v>
                </c:pt>
                <c:pt idx="14800">
                  <c:v>60.129852987802579</c:v>
                </c:pt>
                <c:pt idx="14801">
                  <c:v>60.123412047370849</c:v>
                </c:pt>
                <c:pt idx="14802">
                  <c:v>60.117651487970633</c:v>
                </c:pt>
                <c:pt idx="14803">
                  <c:v>60.111391982480647</c:v>
                </c:pt>
                <c:pt idx="14804">
                  <c:v>60.104985061100493</c:v>
                </c:pt>
                <c:pt idx="14805">
                  <c:v>60.098861631816803</c:v>
                </c:pt>
                <c:pt idx="14806">
                  <c:v>60.092522748539778</c:v>
                </c:pt>
                <c:pt idx="14807">
                  <c:v>60.08703434155219</c:v>
                </c:pt>
                <c:pt idx="14808">
                  <c:v>60.08077483606219</c:v>
                </c:pt>
                <c:pt idx="14809">
                  <c:v>60.074742124249369</c:v>
                </c:pt>
                <c:pt idx="14810">
                  <c:v>60.068403240972359</c:v>
                </c:pt>
                <c:pt idx="14811">
                  <c:v>60.062132395798507</c:v>
                </c:pt>
                <c:pt idx="14812">
                  <c:v>60.056848103120366</c:v>
                </c:pt>
                <c:pt idx="14813">
                  <c:v>60.05077003257211</c:v>
                </c:pt>
                <c:pt idx="14814">
                  <c:v>60.044510527082117</c:v>
                </c:pt>
                <c:pt idx="14815">
                  <c:v>60.038534513688589</c:v>
                </c:pt>
                <c:pt idx="14816">
                  <c:v>60.032365725669457</c:v>
                </c:pt>
                <c:pt idx="14817">
                  <c:v>60.02649176943067</c:v>
                </c:pt>
                <c:pt idx="14818">
                  <c:v>60.020674511611162</c:v>
                </c:pt>
                <c:pt idx="14819">
                  <c:v>60.014437685488872</c:v>
                </c:pt>
                <c:pt idx="14820">
                  <c:v>60.008234878418179</c:v>
                </c:pt>
                <c:pt idx="14821">
                  <c:v>60.001986712612045</c:v>
                </c:pt>
                <c:pt idx="14822">
                  <c:v>59.996316870682698</c:v>
                </c:pt>
                <c:pt idx="14823">
                  <c:v>59.990000666773405</c:v>
                </c:pt>
                <c:pt idx="14824">
                  <c:v>59.983469008870806</c:v>
                </c:pt>
                <c:pt idx="14825">
                  <c:v>59.97747031610956</c:v>
                </c:pt>
                <c:pt idx="14826">
                  <c:v>59.971551001135325</c:v>
                </c:pt>
                <c:pt idx="14827">
                  <c:v>59.965563648057937</c:v>
                </c:pt>
                <c:pt idx="14828">
                  <c:v>59.960177298225062</c:v>
                </c:pt>
                <c:pt idx="14829">
                  <c:v>59.954201284831541</c:v>
                </c:pt>
                <c:pt idx="14830">
                  <c:v>59.948168573018719</c:v>
                </c:pt>
                <c:pt idx="14831">
                  <c:v>59.941274045232639</c:v>
                </c:pt>
                <c:pt idx="14832">
                  <c:v>59.935105257213507</c:v>
                </c:pt>
                <c:pt idx="14833">
                  <c:v>59.929367377181023</c:v>
                </c:pt>
                <c:pt idx="14834">
                  <c:v>59.923901649561138</c:v>
                </c:pt>
                <c:pt idx="14835">
                  <c:v>59.917823579012875</c:v>
                </c:pt>
                <c:pt idx="14836">
                  <c:v>59.911654790993751</c:v>
                </c:pt>
                <c:pt idx="14837">
                  <c:v>59.905463323606909</c:v>
                </c:pt>
                <c:pt idx="14838">
                  <c:v>59.899249176852351</c:v>
                </c:pt>
                <c:pt idx="14839">
                  <c:v>59.892468045904856</c:v>
                </c:pt>
                <c:pt idx="14840">
                  <c:v>59.886571410298338</c:v>
                </c:pt>
                <c:pt idx="14841">
                  <c:v>59.880221187337476</c:v>
                </c:pt>
                <c:pt idx="14842">
                  <c:v>59.874177135840803</c:v>
                </c:pt>
                <c:pt idx="14843">
                  <c:v>59.868212462131133</c:v>
                </c:pt>
                <c:pt idx="14844">
                  <c:v>59.862395204311611</c:v>
                </c:pt>
                <c:pt idx="14845">
                  <c:v>59.856351152814938</c:v>
                </c:pt>
                <c:pt idx="14846">
                  <c:v>59.850363799737551</c:v>
                </c:pt>
                <c:pt idx="14847">
                  <c:v>59.844251710137719</c:v>
                </c:pt>
                <c:pt idx="14848">
                  <c:v>59.838218998324898</c:v>
                </c:pt>
                <c:pt idx="14849">
                  <c:v>59.832061549989632</c:v>
                </c:pt>
                <c:pt idx="14850">
                  <c:v>59.82576802544807</c:v>
                </c:pt>
                <c:pt idx="14851">
                  <c:v>59.81948584059036</c:v>
                </c:pt>
                <c:pt idx="14852">
                  <c:v>59.813317052571222</c:v>
                </c:pt>
                <c:pt idx="14853">
                  <c:v>59.807091566132812</c:v>
                </c:pt>
                <c:pt idx="14854">
                  <c:v>59.800684644752657</c:v>
                </c:pt>
                <c:pt idx="14855">
                  <c:v>59.794878726617007</c:v>
                </c:pt>
                <c:pt idx="14856">
                  <c:v>59.789276922790812</c:v>
                </c:pt>
                <c:pt idx="14857">
                  <c:v>59.78263186804962</c:v>
                </c:pt>
                <c:pt idx="14858">
                  <c:v>59.777086762642725</c:v>
                </c:pt>
                <c:pt idx="14859">
                  <c:v>59.771314863558658</c:v>
                </c:pt>
                <c:pt idx="14860">
                  <c:v>59.765440907319856</c:v>
                </c:pt>
                <c:pt idx="14861">
                  <c:v>59.759283458984591</c:v>
                </c:pt>
                <c:pt idx="14862">
                  <c:v>59.752819839185136</c:v>
                </c:pt>
                <c:pt idx="14863">
                  <c:v>59.746333540017972</c:v>
                </c:pt>
                <c:pt idx="14864">
                  <c:v>59.740176091682699</c:v>
                </c:pt>
                <c:pt idx="14865">
                  <c:v>59.734188738605319</c:v>
                </c:pt>
                <c:pt idx="14866">
                  <c:v>59.727827175960599</c:v>
                </c:pt>
                <c:pt idx="14867">
                  <c:v>59.7221459943474</c:v>
                </c:pt>
                <c:pt idx="14868">
                  <c:v>59.715920507908969</c:v>
                </c:pt>
                <c:pt idx="14869">
                  <c:v>59.710386742185939</c:v>
                </c:pt>
                <c:pt idx="14870">
                  <c:v>59.704433408160128</c:v>
                </c:pt>
                <c:pt idx="14871">
                  <c:v>59.698037826463825</c:v>
                </c:pt>
                <c:pt idx="14872">
                  <c:v>59.691755641606115</c:v>
                </c:pt>
                <c:pt idx="14873">
                  <c:v>59.686085799676768</c:v>
                </c:pt>
                <c:pt idx="14874">
                  <c:v>59.680053087863946</c:v>
                </c:pt>
                <c:pt idx="14875">
                  <c:v>59.673691525219233</c:v>
                </c:pt>
                <c:pt idx="14876">
                  <c:v>59.667862927715866</c:v>
                </c:pt>
                <c:pt idx="14877">
                  <c:v>59.662022990528641</c:v>
                </c:pt>
                <c:pt idx="14878">
                  <c:v>59.655956259664244</c:v>
                </c:pt>
                <c:pt idx="14879">
                  <c:v>59.649526658916372</c:v>
                </c:pt>
                <c:pt idx="14880">
                  <c:v>59.643630023309846</c:v>
                </c:pt>
                <c:pt idx="14881">
                  <c:v>59.63723444161355</c:v>
                </c:pt>
                <c:pt idx="14882">
                  <c:v>59.630487329717639</c:v>
                </c:pt>
                <c:pt idx="14883">
                  <c:v>59.624261843279214</c:v>
                </c:pt>
                <c:pt idx="14884">
                  <c:v>59.618501283878999</c:v>
                </c:pt>
                <c:pt idx="14885">
                  <c:v>59.612139721234279</c:v>
                </c:pt>
                <c:pt idx="14886">
                  <c:v>59.606209066576199</c:v>
                </c:pt>
                <c:pt idx="14887">
                  <c:v>59.60025573255038</c:v>
                </c:pt>
                <c:pt idx="14888">
                  <c:v>59.593758093699357</c:v>
                </c:pt>
                <c:pt idx="14889">
                  <c:v>59.587158397693599</c:v>
                </c:pt>
                <c:pt idx="14890">
                  <c:v>59.580570041371708</c:v>
                </c:pt>
                <c:pt idx="14891">
                  <c:v>59.575092974067964</c:v>
                </c:pt>
                <c:pt idx="14892">
                  <c:v>59.569740643286664</c:v>
                </c:pt>
                <c:pt idx="14893">
                  <c:v>59.564014102938025</c:v>
                </c:pt>
                <c:pt idx="14894">
                  <c:v>59.558366940376395</c:v>
                </c:pt>
                <c:pt idx="14895">
                  <c:v>59.552458965086018</c:v>
                </c:pt>
                <c:pt idx="14896">
                  <c:v>59.546857161259823</c:v>
                </c:pt>
                <c:pt idx="14897">
                  <c:v>59.540291484305655</c:v>
                </c:pt>
                <c:pt idx="14898">
                  <c:v>59.533499013674295</c:v>
                </c:pt>
                <c:pt idx="14899">
                  <c:v>59.52748898122919</c:v>
                </c:pt>
                <c:pt idx="14900">
                  <c:v>59.520639812178544</c:v>
                </c:pt>
                <c:pt idx="14901">
                  <c:v>59.514380306688551</c:v>
                </c:pt>
                <c:pt idx="14902">
                  <c:v>59.50818883930171</c:v>
                </c:pt>
                <c:pt idx="14903">
                  <c:v>59.501793257605421</c:v>
                </c:pt>
                <c:pt idx="14904">
                  <c:v>59.495556431483131</c:v>
                </c:pt>
                <c:pt idx="14905">
                  <c:v>59.489342284728572</c:v>
                </c:pt>
                <c:pt idx="14906">
                  <c:v>59.483332252283475</c:v>
                </c:pt>
                <c:pt idx="14907">
                  <c:v>59.477367578573805</c:v>
                </c:pt>
                <c:pt idx="14908">
                  <c:v>59.471697736644458</c:v>
                </c:pt>
                <c:pt idx="14909">
                  <c:v>59.465358853367448</c:v>
                </c:pt>
                <c:pt idx="14910">
                  <c:v>59.459019970090445</c:v>
                </c:pt>
                <c:pt idx="14911">
                  <c:v>59.453248071006385</c:v>
                </c:pt>
                <c:pt idx="14912">
                  <c:v>59.447294736980574</c:v>
                </c:pt>
                <c:pt idx="14913">
                  <c:v>59.440785758445692</c:v>
                </c:pt>
                <c:pt idx="14914">
                  <c:v>59.434390176749389</c:v>
                </c:pt>
                <c:pt idx="14915">
                  <c:v>59.428266747465685</c:v>
                </c:pt>
                <c:pt idx="14916">
                  <c:v>59.42154231493749</c:v>
                </c:pt>
                <c:pt idx="14917">
                  <c:v>59.415112714189618</c:v>
                </c:pt>
                <c:pt idx="14918">
                  <c:v>59.409408853208703</c:v>
                </c:pt>
                <c:pt idx="14919">
                  <c:v>59.403727671595497</c:v>
                </c:pt>
                <c:pt idx="14920">
                  <c:v>59.3976609407311</c:v>
                </c:pt>
                <c:pt idx="14921">
                  <c:v>59.391503492395827</c:v>
                </c:pt>
                <c:pt idx="14922">
                  <c:v>59.38511925038339</c:v>
                </c:pt>
                <c:pt idx="14923">
                  <c:v>59.379120557622144</c:v>
                </c:pt>
                <c:pt idx="14924">
                  <c:v>59.372997128338454</c:v>
                </c:pt>
                <c:pt idx="14925">
                  <c:v>59.36722522925438</c:v>
                </c:pt>
                <c:pt idx="14926">
                  <c:v>59.361362612699452</c:v>
                </c:pt>
                <c:pt idx="14927">
                  <c:v>59.35487631353228</c:v>
                </c:pt>
                <c:pt idx="14928">
                  <c:v>59.347959106378475</c:v>
                </c:pt>
                <c:pt idx="14929">
                  <c:v>59.342414000971587</c:v>
                </c:pt>
                <c:pt idx="14930">
                  <c:v>59.336562724100503</c:v>
                </c:pt>
                <c:pt idx="14931">
                  <c:v>59.32984963125616</c:v>
                </c:pt>
                <c:pt idx="14932">
                  <c:v>59.324270506797696</c:v>
                </c:pt>
                <c:pt idx="14933">
                  <c:v>59.318305833088012</c:v>
                </c:pt>
                <c:pt idx="14934">
                  <c:v>59.311842213288571</c:v>
                </c:pt>
                <c:pt idx="14935">
                  <c:v>59.305503330011568</c:v>
                </c:pt>
                <c:pt idx="14936">
                  <c:v>59.298676840328632</c:v>
                </c:pt>
                <c:pt idx="14937">
                  <c:v>59.293086376186302</c:v>
                </c:pt>
                <c:pt idx="14938">
                  <c:v>59.28714438184435</c:v>
                </c:pt>
                <c:pt idx="14939">
                  <c:v>59.281123009715387</c:v>
                </c:pt>
                <c:pt idx="14940">
                  <c:v>59.275044939167131</c:v>
                </c:pt>
                <c:pt idx="14941">
                  <c:v>59.268263808219636</c:v>
                </c:pt>
                <c:pt idx="14942">
                  <c:v>59.262208417039098</c:v>
                </c:pt>
                <c:pt idx="14943">
                  <c:v>59.255790155975085</c:v>
                </c:pt>
                <c:pt idx="14944">
                  <c:v>59.249723425110687</c:v>
                </c:pt>
                <c:pt idx="14945">
                  <c:v>59.243656694246283</c:v>
                </c:pt>
                <c:pt idx="14946">
                  <c:v>59.237125036343684</c:v>
                </c:pt>
                <c:pt idx="14947">
                  <c:v>59.231285099156459</c:v>
                </c:pt>
                <c:pt idx="14948">
                  <c:v>59.225399803233813</c:v>
                </c:pt>
                <c:pt idx="14949">
                  <c:v>59.218890824698924</c:v>
                </c:pt>
                <c:pt idx="14950">
                  <c:v>59.213016868460123</c:v>
                </c:pt>
                <c:pt idx="14951">
                  <c:v>59.206530569292958</c:v>
                </c:pt>
                <c:pt idx="14952">
                  <c:v>59.200237044751383</c:v>
                </c:pt>
                <c:pt idx="14953">
                  <c:v>59.193818783687369</c:v>
                </c:pt>
                <c:pt idx="14954">
                  <c:v>59.187389182939484</c:v>
                </c:pt>
                <c:pt idx="14955">
                  <c:v>59.180812166301457</c:v>
                </c:pt>
                <c:pt idx="14956">
                  <c:v>59.174779454488622</c:v>
                </c:pt>
                <c:pt idx="14957">
                  <c:v>59.168950856985269</c:v>
                </c:pt>
                <c:pt idx="14958">
                  <c:v>59.162555275288973</c:v>
                </c:pt>
                <c:pt idx="14959">
                  <c:v>59.156250411063539</c:v>
                </c:pt>
                <c:pt idx="14960">
                  <c:v>59.150591908818051</c:v>
                </c:pt>
                <c:pt idx="14961">
                  <c:v>59.144445800166643</c:v>
                </c:pt>
                <c:pt idx="14962">
                  <c:v>59.138016199418765</c:v>
                </c:pt>
                <c:pt idx="14963">
                  <c:v>59.132028846341392</c:v>
                </c:pt>
                <c:pt idx="14964">
                  <c:v>59.12575800116754</c:v>
                </c:pt>
                <c:pt idx="14965">
                  <c:v>59.119952083031876</c:v>
                </c:pt>
                <c:pt idx="14966">
                  <c:v>59.11390803153521</c:v>
                </c:pt>
                <c:pt idx="14967">
                  <c:v>59.107217618058584</c:v>
                </c:pt>
                <c:pt idx="14968">
                  <c:v>59.101094188774894</c:v>
                </c:pt>
                <c:pt idx="14969">
                  <c:v>59.09494808012348</c:v>
                </c:pt>
                <c:pt idx="14970">
                  <c:v>59.088609196846477</c:v>
                </c:pt>
                <c:pt idx="14971">
                  <c:v>59.082519786614363</c:v>
                </c:pt>
                <c:pt idx="14972">
                  <c:v>59.076702528794854</c:v>
                </c:pt>
                <c:pt idx="14973">
                  <c:v>59.070647137614316</c:v>
                </c:pt>
                <c:pt idx="14974">
                  <c:v>59.064535048014491</c:v>
                </c:pt>
                <c:pt idx="14975">
                  <c:v>59.058479656833953</c:v>
                </c:pt>
                <c:pt idx="14976">
                  <c:v>59.052469624388849</c:v>
                </c:pt>
                <c:pt idx="14977">
                  <c:v>59.045847249015381</c:v>
                </c:pt>
                <c:pt idx="14978">
                  <c:v>59.039689800680108</c:v>
                </c:pt>
                <c:pt idx="14979">
                  <c:v>59.033067425306641</c:v>
                </c:pt>
                <c:pt idx="14980">
                  <c:v>59.026864618235933</c:v>
                </c:pt>
                <c:pt idx="14981">
                  <c:v>59.020752528636102</c:v>
                </c:pt>
                <c:pt idx="14982">
                  <c:v>59.013880680217731</c:v>
                </c:pt>
                <c:pt idx="14983">
                  <c:v>59.007609835043887</c:v>
                </c:pt>
                <c:pt idx="14984">
                  <c:v>59.000681288206223</c:v>
                </c:pt>
                <c:pt idx="14985">
                  <c:v>58.994864030386715</c:v>
                </c:pt>
                <c:pt idx="14986">
                  <c:v>58.988853997941625</c:v>
                </c:pt>
                <c:pt idx="14987">
                  <c:v>58.9829573623351</c:v>
                </c:pt>
                <c:pt idx="14988">
                  <c:v>58.977253501354184</c:v>
                </c:pt>
                <c:pt idx="14989">
                  <c:v>58.970823900606305</c:v>
                </c:pt>
                <c:pt idx="14990">
                  <c:v>58.963895353768656</c:v>
                </c:pt>
                <c:pt idx="14991">
                  <c:v>58.958055416581431</c:v>
                </c:pt>
                <c:pt idx="14992">
                  <c:v>58.951784571407572</c:v>
                </c:pt>
                <c:pt idx="14993">
                  <c:v>58.945423008762852</c:v>
                </c:pt>
                <c:pt idx="14994">
                  <c:v>58.939673789046495</c:v>
                </c:pt>
                <c:pt idx="14995">
                  <c:v>58.933142131143903</c:v>
                </c:pt>
                <c:pt idx="14996">
                  <c:v>58.926553774821997</c:v>
                </c:pt>
                <c:pt idx="14997">
                  <c:v>58.92024891059657</c:v>
                </c:pt>
                <c:pt idx="14998">
                  <c:v>58.913717252693964</c:v>
                </c:pt>
                <c:pt idx="14999">
                  <c:v>58.908081429816207</c:v>
                </c:pt>
                <c:pt idx="15000">
                  <c:v>58.902128095790388</c:v>
                </c:pt>
                <c:pt idx="15001">
                  <c:v>58.895619117255514</c:v>
                </c:pt>
                <c:pt idx="15002">
                  <c:v>58.889563726074968</c:v>
                </c:pt>
                <c:pt idx="15003">
                  <c:v>58.883576372997581</c:v>
                </c:pt>
                <c:pt idx="15004">
                  <c:v>58.877214810352861</c:v>
                </c:pt>
                <c:pt idx="15005">
                  <c:v>58.871420231901062</c:v>
                </c:pt>
                <c:pt idx="15006">
                  <c:v>58.864979291469346</c:v>
                </c:pt>
                <c:pt idx="15007">
                  <c:v>58.857891989057656</c:v>
                </c:pt>
                <c:pt idx="15008">
                  <c:v>58.851348991471198</c:v>
                </c:pt>
                <c:pt idx="15009">
                  <c:v>58.84529360029066</c:v>
                </c:pt>
                <c:pt idx="15010">
                  <c:v>58.838535148710882</c:v>
                </c:pt>
                <c:pt idx="15011">
                  <c:v>58.832411719427192</c:v>
                </c:pt>
                <c:pt idx="15012">
                  <c:v>58.825709966266714</c:v>
                </c:pt>
                <c:pt idx="15013">
                  <c:v>58.819269025834977</c:v>
                </c:pt>
                <c:pt idx="15014">
                  <c:v>58.81397339347297</c:v>
                </c:pt>
                <c:pt idx="15015">
                  <c:v>58.808099437234162</c:v>
                </c:pt>
                <c:pt idx="15016">
                  <c:v>58.802384236569381</c:v>
                </c:pt>
                <c:pt idx="15017">
                  <c:v>58.795761861195913</c:v>
                </c:pt>
                <c:pt idx="15018">
                  <c:v>58.789366279499625</c:v>
                </c:pt>
                <c:pt idx="15019">
                  <c:v>58.782777923177733</c:v>
                </c:pt>
                <c:pt idx="15020">
                  <c:v>58.776234925591254</c:v>
                </c:pt>
                <c:pt idx="15021">
                  <c:v>58.770270251881598</c:v>
                </c:pt>
                <c:pt idx="15022">
                  <c:v>58.763829311449868</c:v>
                </c:pt>
                <c:pt idx="15023">
                  <c:v>58.758000713946487</c:v>
                </c:pt>
                <c:pt idx="15024">
                  <c:v>58.751877284662804</c:v>
                </c:pt>
                <c:pt idx="15025">
                  <c:v>58.745481702966508</c:v>
                </c:pt>
                <c:pt idx="15026">
                  <c:v>58.739074781586339</c:v>
                </c:pt>
                <c:pt idx="15027">
                  <c:v>58.732849295147929</c:v>
                </c:pt>
                <c:pt idx="15028">
                  <c:v>58.727156773850865</c:v>
                </c:pt>
                <c:pt idx="15029">
                  <c:v>58.721260138244347</c:v>
                </c:pt>
                <c:pt idx="15030">
                  <c:v>58.714966613702792</c:v>
                </c:pt>
                <c:pt idx="15031">
                  <c:v>58.708468974851755</c:v>
                </c:pt>
                <c:pt idx="15032">
                  <c:v>58.702050713787749</c:v>
                </c:pt>
                <c:pt idx="15033">
                  <c:v>58.695938624187917</c:v>
                </c:pt>
                <c:pt idx="15034">
                  <c:v>58.689554382175466</c:v>
                </c:pt>
                <c:pt idx="15035">
                  <c:v>58.683283537001607</c:v>
                </c:pt>
                <c:pt idx="15036">
                  <c:v>58.676887955305311</c:v>
                </c:pt>
                <c:pt idx="15037">
                  <c:v>58.669880030680645</c:v>
                </c:pt>
                <c:pt idx="15038">
                  <c:v>58.6635524870875</c:v>
                </c:pt>
                <c:pt idx="15039">
                  <c:v>58.657689870532572</c:v>
                </c:pt>
                <c:pt idx="15040">
                  <c:v>58.651861273029191</c:v>
                </c:pt>
                <c:pt idx="15041">
                  <c:v>58.645567748487629</c:v>
                </c:pt>
                <c:pt idx="15042">
                  <c:v>58.63852580481138</c:v>
                </c:pt>
                <c:pt idx="15043">
                  <c:v>58.632175581850518</c:v>
                </c:pt>
                <c:pt idx="15044">
                  <c:v>58.626244927192431</c:v>
                </c:pt>
                <c:pt idx="15045">
                  <c:v>58.620200875695751</c:v>
                </c:pt>
                <c:pt idx="15046">
                  <c:v>58.614100125779778</c:v>
                </c:pt>
                <c:pt idx="15047">
                  <c:v>58.606933445581092</c:v>
                </c:pt>
                <c:pt idx="15048">
                  <c:v>58.60062858135565</c:v>
                </c:pt>
                <c:pt idx="15049">
                  <c:v>58.59434639649794</c:v>
                </c:pt>
                <c:pt idx="15050">
                  <c:v>58.587905456066203</c:v>
                </c:pt>
                <c:pt idx="15051">
                  <c:v>58.581986141091967</c:v>
                </c:pt>
                <c:pt idx="15052">
                  <c:v>58.57591941022757</c:v>
                </c:pt>
                <c:pt idx="15053">
                  <c:v>58.570079473040352</c:v>
                </c:pt>
                <c:pt idx="15054">
                  <c:v>58.563978723124379</c:v>
                </c:pt>
                <c:pt idx="15055">
                  <c:v>58.557832614472971</c:v>
                </c:pt>
                <c:pt idx="15056">
                  <c:v>58.551017464473908</c:v>
                </c:pt>
                <c:pt idx="15057">
                  <c:v>58.544474466887443</c:v>
                </c:pt>
                <c:pt idx="15058">
                  <c:v>58.53813558361044</c:v>
                </c:pt>
                <c:pt idx="15059">
                  <c:v>58.532579138519679</c:v>
                </c:pt>
                <c:pt idx="15060">
                  <c:v>58.525401118637134</c:v>
                </c:pt>
                <c:pt idx="15061">
                  <c:v>58.51891481946997</c:v>
                </c:pt>
                <c:pt idx="15062">
                  <c:v>58.512519237773667</c:v>
                </c:pt>
                <c:pt idx="15063">
                  <c:v>58.50653188469628</c:v>
                </c:pt>
                <c:pt idx="15064">
                  <c:v>58.500158982367701</c:v>
                </c:pt>
                <c:pt idx="15065">
                  <c:v>58.493638664148953</c:v>
                </c:pt>
                <c:pt idx="15066">
                  <c:v>58.487345139607385</c:v>
                </c:pt>
                <c:pt idx="15067">
                  <c:v>58.481811373884341</c:v>
                </c:pt>
                <c:pt idx="15068">
                  <c:v>58.475030242936853</c:v>
                </c:pt>
                <c:pt idx="15069">
                  <c:v>58.468441886614954</c:v>
                </c:pt>
                <c:pt idx="15070">
                  <c:v>58.461966927131648</c:v>
                </c:pt>
                <c:pt idx="15071">
                  <c:v>58.455140437448719</c:v>
                </c:pt>
                <c:pt idx="15072">
                  <c:v>58.449005668481171</c:v>
                </c:pt>
                <c:pt idx="15073">
                  <c:v>58.442893578881339</c:v>
                </c:pt>
                <c:pt idx="15074">
                  <c:v>58.436792828965359</c:v>
                </c:pt>
                <c:pt idx="15075">
                  <c:v>58.430170453591892</c:v>
                </c:pt>
                <c:pt idx="15076">
                  <c:v>58.424092383043636</c:v>
                </c:pt>
                <c:pt idx="15077">
                  <c:v>58.417719480715057</c:v>
                </c:pt>
                <c:pt idx="15078">
                  <c:v>58.411720787953804</c:v>
                </c:pt>
                <c:pt idx="15079">
                  <c:v>58.40542726341225</c:v>
                </c:pt>
                <c:pt idx="15080">
                  <c:v>58.398804888038761</c:v>
                </c:pt>
                <c:pt idx="15081">
                  <c:v>58.392477344445616</c:v>
                </c:pt>
                <c:pt idx="15082">
                  <c:v>58.385741572233563</c:v>
                </c:pt>
                <c:pt idx="15083">
                  <c:v>58.379277952434109</c:v>
                </c:pt>
                <c:pt idx="15084">
                  <c:v>58.372995767576398</c:v>
                </c:pt>
                <c:pt idx="15085">
                  <c:v>58.366917697028143</c:v>
                </c:pt>
                <c:pt idx="15086">
                  <c:v>58.360227283551517</c:v>
                </c:pt>
                <c:pt idx="15087">
                  <c:v>58.353888400274514</c:v>
                </c:pt>
                <c:pt idx="15088">
                  <c:v>58.347572196365213</c:v>
                </c:pt>
                <c:pt idx="15089">
                  <c:v>58.341539484552399</c:v>
                </c:pt>
                <c:pt idx="15090">
                  <c:v>58.335313998113989</c:v>
                </c:pt>
                <c:pt idx="15091">
                  <c:v>58.329383343455888</c:v>
                </c:pt>
                <c:pt idx="15092">
                  <c:v>58.322965082391875</c:v>
                </c:pt>
                <c:pt idx="15093">
                  <c:v>58.316592180063289</c:v>
                </c:pt>
                <c:pt idx="15094">
                  <c:v>58.310287315837861</c:v>
                </c:pt>
                <c:pt idx="15095">
                  <c:v>58.303801016670697</c:v>
                </c:pt>
                <c:pt idx="15096">
                  <c:v>58.297586869916131</c:v>
                </c:pt>
                <c:pt idx="15097">
                  <c:v>58.291429421580872</c:v>
                </c:pt>
                <c:pt idx="15098">
                  <c:v>58.285090538303862</c:v>
                </c:pt>
                <c:pt idx="15099">
                  <c:v>58.279103185226475</c:v>
                </c:pt>
                <c:pt idx="15100">
                  <c:v>58.272435451117566</c:v>
                </c:pt>
                <c:pt idx="15101">
                  <c:v>58.265756377324806</c:v>
                </c:pt>
                <c:pt idx="15102">
                  <c:v>58.259530890886381</c:v>
                </c:pt>
                <c:pt idx="15103">
                  <c:v>58.25323736634482</c:v>
                </c:pt>
                <c:pt idx="15104">
                  <c:v>58.247079918009547</c:v>
                </c:pt>
                <c:pt idx="15105">
                  <c:v>58.240412183900645</c:v>
                </c:pt>
                <c:pt idx="15106">
                  <c:v>58.234288754616955</c:v>
                </c:pt>
                <c:pt idx="15107">
                  <c:v>58.227870493552935</c:v>
                </c:pt>
                <c:pt idx="15108">
                  <c:v>58.2207718514574</c:v>
                </c:pt>
                <c:pt idx="15109">
                  <c:v>58.214353590393372</c:v>
                </c:pt>
                <c:pt idx="15110">
                  <c:v>58.207527100710458</c:v>
                </c:pt>
                <c:pt idx="15111">
                  <c:v>58.20122223648503</c:v>
                </c:pt>
                <c:pt idx="15112">
                  <c:v>58.194441105537528</c:v>
                </c:pt>
                <c:pt idx="15113">
                  <c:v>58.187954806370371</c:v>
                </c:pt>
                <c:pt idx="15114">
                  <c:v>58.181786018351232</c:v>
                </c:pt>
                <c:pt idx="15115">
                  <c:v>58.175889382744714</c:v>
                </c:pt>
                <c:pt idx="15116">
                  <c:v>58.170083464609078</c:v>
                </c:pt>
                <c:pt idx="15117">
                  <c:v>58.163302333661584</c:v>
                </c:pt>
                <c:pt idx="15118">
                  <c:v>58.157473736158217</c:v>
                </c:pt>
                <c:pt idx="15119">
                  <c:v>58.150987436991052</c:v>
                </c:pt>
                <c:pt idx="15120">
                  <c:v>58.144671233081759</c:v>
                </c:pt>
                <c:pt idx="15121">
                  <c:v>58.138037518024419</c:v>
                </c:pt>
                <c:pt idx="15122">
                  <c:v>58.13233365704351</c:v>
                </c:pt>
                <c:pt idx="15123">
                  <c:v>58.125586545147591</c:v>
                </c:pt>
                <c:pt idx="15124">
                  <c:v>58.11939507776075</c:v>
                </c:pt>
                <c:pt idx="15125">
                  <c:v>58.112886099225868</c:v>
                </c:pt>
                <c:pt idx="15126">
                  <c:v>58.106535876264999</c:v>
                </c:pt>
                <c:pt idx="15127">
                  <c:v>58.099822783420663</c:v>
                </c:pt>
                <c:pt idx="15128">
                  <c:v>58.092984954053875</c:v>
                </c:pt>
                <c:pt idx="15129">
                  <c:v>58.086328559628818</c:v>
                </c:pt>
                <c:pt idx="15130">
                  <c:v>58.080658717699471</c:v>
                </c:pt>
                <c:pt idx="15131">
                  <c:v>58.074376532841768</c:v>
                </c:pt>
                <c:pt idx="15132">
                  <c:v>58.068207744822644</c:v>
                </c:pt>
                <c:pt idx="15133">
                  <c:v>58.06251522352558</c:v>
                </c:pt>
                <c:pt idx="15134">
                  <c:v>58.056221698984011</c:v>
                </c:pt>
                <c:pt idx="15135">
                  <c:v>58.050041571281028</c:v>
                </c:pt>
                <c:pt idx="15136">
                  <c:v>58.043555272113856</c:v>
                </c:pt>
                <c:pt idx="15137">
                  <c:v>58.036955576108099</c:v>
                </c:pt>
                <c:pt idx="15138">
                  <c:v>58.030707410301964</c:v>
                </c:pt>
                <c:pt idx="15139">
                  <c:v>58.02379020314816</c:v>
                </c:pt>
                <c:pt idx="15140">
                  <c:v>58.017768831019211</c:v>
                </c:pt>
                <c:pt idx="15141">
                  <c:v>58.011497985845352</c:v>
                </c:pt>
                <c:pt idx="15142">
                  <c:v>58.005499293084107</c:v>
                </c:pt>
                <c:pt idx="15143">
                  <c:v>57.999648016213023</c:v>
                </c:pt>
                <c:pt idx="15144">
                  <c:v>57.992912244000969</c:v>
                </c:pt>
                <c:pt idx="15145">
                  <c:v>57.986720776614135</c:v>
                </c:pt>
                <c:pt idx="15146">
                  <c:v>57.980302515550108</c:v>
                </c:pt>
                <c:pt idx="15147">
                  <c:v>57.973816216382943</c:v>
                </c:pt>
                <c:pt idx="15148">
                  <c:v>57.967556710892943</c:v>
                </c:pt>
                <c:pt idx="15149">
                  <c:v>57.960684862474587</c:v>
                </c:pt>
                <c:pt idx="15150">
                  <c:v>57.95391507121095</c:v>
                </c:pt>
                <c:pt idx="15151">
                  <c:v>57.947462791095347</c:v>
                </c:pt>
                <c:pt idx="15152">
                  <c:v>57.940647641096291</c:v>
                </c:pt>
                <c:pt idx="15153">
                  <c:v>57.934025265722809</c:v>
                </c:pt>
                <c:pt idx="15154">
                  <c:v>57.927527626871786</c:v>
                </c:pt>
                <c:pt idx="15155">
                  <c:v>57.921562953162123</c:v>
                </c:pt>
                <c:pt idx="15156">
                  <c:v>57.915212730201247</c:v>
                </c:pt>
                <c:pt idx="15157">
                  <c:v>57.909350113646305</c:v>
                </c:pt>
                <c:pt idx="15158">
                  <c:v>57.902739077956703</c:v>
                </c:pt>
                <c:pt idx="15159">
                  <c:v>57.896615648673013</c:v>
                </c:pt>
                <c:pt idx="15160">
                  <c:v>57.890061311402683</c:v>
                </c:pt>
                <c:pt idx="15161">
                  <c:v>57.882962669307162</c:v>
                </c:pt>
                <c:pt idx="15162">
                  <c:v>57.876487709823834</c:v>
                </c:pt>
                <c:pt idx="15163">
                  <c:v>57.869581842353902</c:v>
                </c:pt>
                <c:pt idx="15164">
                  <c:v>57.863254298760758</c:v>
                </c:pt>
                <c:pt idx="15165">
                  <c:v>57.856733980542018</c:v>
                </c:pt>
                <c:pt idx="15166">
                  <c:v>57.849873471807513</c:v>
                </c:pt>
                <c:pt idx="15167">
                  <c:v>57.844487121974616</c:v>
                </c:pt>
                <c:pt idx="15168">
                  <c:v>57.837603933872408</c:v>
                </c:pt>
                <c:pt idx="15169">
                  <c:v>57.83138978711785</c:v>
                </c:pt>
                <c:pt idx="15170">
                  <c:v>57.824971526053822</c:v>
                </c:pt>
                <c:pt idx="15171">
                  <c:v>57.818700680879978</c:v>
                </c:pt>
                <c:pt idx="15172">
                  <c:v>57.812815384957318</c:v>
                </c:pt>
                <c:pt idx="15173">
                  <c:v>57.806374444525574</c:v>
                </c:pt>
                <c:pt idx="15174">
                  <c:v>57.799570634210376</c:v>
                </c:pt>
                <c:pt idx="15175">
                  <c:v>57.793537922397554</c:v>
                </c:pt>
                <c:pt idx="15176">
                  <c:v>57.787278416907547</c:v>
                </c:pt>
                <c:pt idx="15177">
                  <c:v>57.78079211774039</c:v>
                </c:pt>
                <c:pt idx="15178">
                  <c:v>57.773908929638175</c:v>
                </c:pt>
                <c:pt idx="15179">
                  <c:v>57.767093779639097</c:v>
                </c:pt>
                <c:pt idx="15180">
                  <c:v>57.761038388458566</c:v>
                </c:pt>
                <c:pt idx="15181">
                  <c:v>57.755402565580795</c:v>
                </c:pt>
                <c:pt idx="15182">
                  <c:v>57.74907502198765</c:v>
                </c:pt>
                <c:pt idx="15183">
                  <c:v>57.742736138710647</c:v>
                </c:pt>
                <c:pt idx="15184">
                  <c:v>57.735648836298957</c:v>
                </c:pt>
                <c:pt idx="15185">
                  <c:v>57.729627464170008</c:v>
                </c:pt>
                <c:pt idx="15186">
                  <c:v>57.723401977731584</c:v>
                </c:pt>
                <c:pt idx="15187">
                  <c:v>57.717494002441207</c:v>
                </c:pt>
                <c:pt idx="15188">
                  <c:v>57.711041722325604</c:v>
                </c:pt>
                <c:pt idx="15189">
                  <c:v>57.704135854855679</c:v>
                </c:pt>
                <c:pt idx="15190">
                  <c:v>57.697150609598722</c:v>
                </c:pt>
                <c:pt idx="15191">
                  <c:v>57.690641631063841</c:v>
                </c:pt>
                <c:pt idx="15192">
                  <c:v>57.683565668336023</c:v>
                </c:pt>
                <c:pt idx="15193">
                  <c:v>57.677192766007437</c:v>
                </c:pt>
                <c:pt idx="15194">
                  <c:v>57.671069336723747</c:v>
                </c:pt>
                <c:pt idx="15195">
                  <c:v>57.665104663014077</c:v>
                </c:pt>
                <c:pt idx="15196">
                  <c:v>57.658754440053215</c:v>
                </c:pt>
                <c:pt idx="15197">
                  <c:v>57.652188763099034</c:v>
                </c:pt>
                <c:pt idx="15198">
                  <c:v>57.64537361309997</c:v>
                </c:pt>
                <c:pt idx="15199">
                  <c:v>57.639102767926111</c:v>
                </c:pt>
                <c:pt idx="15200">
                  <c:v>57.633013357693997</c:v>
                </c:pt>
                <c:pt idx="15201">
                  <c:v>57.62681055062329</c:v>
                </c:pt>
                <c:pt idx="15202">
                  <c:v>57.620165495882112</c:v>
                </c:pt>
                <c:pt idx="15203">
                  <c:v>57.613339006199169</c:v>
                </c:pt>
                <c:pt idx="15204">
                  <c:v>57.606478497464678</c:v>
                </c:pt>
                <c:pt idx="15205">
                  <c:v>57.599085023588806</c:v>
                </c:pt>
                <c:pt idx="15206">
                  <c:v>57.592734800627944</c:v>
                </c:pt>
                <c:pt idx="15207">
                  <c:v>57.587144336485622</c:v>
                </c:pt>
                <c:pt idx="15208">
                  <c:v>57.580794113524746</c:v>
                </c:pt>
                <c:pt idx="15209">
                  <c:v>57.574727382660349</c:v>
                </c:pt>
                <c:pt idx="15210">
                  <c:v>57.568399839067212</c:v>
                </c:pt>
                <c:pt idx="15211">
                  <c:v>57.561958898635481</c:v>
                </c:pt>
                <c:pt idx="15212">
                  <c:v>57.555597335990747</c:v>
                </c:pt>
                <c:pt idx="15213">
                  <c:v>57.549439887655481</c:v>
                </c:pt>
                <c:pt idx="15214">
                  <c:v>57.543271099636364</c:v>
                </c:pt>
                <c:pt idx="15215">
                  <c:v>57.536920876675488</c:v>
                </c:pt>
                <c:pt idx="15216">
                  <c:v>57.530400558456741</c:v>
                </c:pt>
                <c:pt idx="15217">
                  <c:v>57.523154500471051</c:v>
                </c:pt>
                <c:pt idx="15218">
                  <c:v>57.516781598142465</c:v>
                </c:pt>
                <c:pt idx="15219">
                  <c:v>57.510091184665846</c:v>
                </c:pt>
                <c:pt idx="15220">
                  <c:v>57.503310053718351</c:v>
                </c:pt>
                <c:pt idx="15221">
                  <c:v>57.49660830055786</c:v>
                </c:pt>
                <c:pt idx="15222">
                  <c:v>57.489951906132816</c:v>
                </c:pt>
                <c:pt idx="15223">
                  <c:v>57.483250152972332</c:v>
                </c:pt>
                <c:pt idx="15224">
                  <c:v>57.476616437915006</c:v>
                </c:pt>
                <c:pt idx="15225">
                  <c:v>57.470424970528164</c:v>
                </c:pt>
                <c:pt idx="15226">
                  <c:v>57.464210823773598</c:v>
                </c:pt>
                <c:pt idx="15227">
                  <c:v>57.457735864290292</c:v>
                </c:pt>
                <c:pt idx="15228">
                  <c:v>57.451396981013289</c:v>
                </c:pt>
                <c:pt idx="15229">
                  <c:v>57.445647761296939</c:v>
                </c:pt>
                <c:pt idx="15230">
                  <c:v>57.438946008136448</c:v>
                </c:pt>
                <c:pt idx="15231">
                  <c:v>57.432300953395263</c:v>
                </c:pt>
                <c:pt idx="15232">
                  <c:v>57.426041447905263</c:v>
                </c:pt>
                <c:pt idx="15233">
                  <c:v>57.419282996325492</c:v>
                </c:pt>
                <c:pt idx="15234">
                  <c:v>57.412751338422886</c:v>
                </c:pt>
                <c:pt idx="15235">
                  <c:v>57.40587949000453</c:v>
                </c:pt>
                <c:pt idx="15236">
                  <c:v>57.399166397160187</c:v>
                </c:pt>
                <c:pt idx="15237">
                  <c:v>57.393042967876497</c:v>
                </c:pt>
                <c:pt idx="15238">
                  <c:v>57.386817481438065</c:v>
                </c:pt>
                <c:pt idx="15239">
                  <c:v>57.379809556813399</c:v>
                </c:pt>
                <c:pt idx="15240">
                  <c:v>57.373924260890739</c:v>
                </c:pt>
                <c:pt idx="15241">
                  <c:v>57.367823510974766</c:v>
                </c:pt>
                <c:pt idx="15242">
                  <c:v>57.360384678363474</c:v>
                </c:pt>
                <c:pt idx="15243">
                  <c:v>57.353660245835272</c:v>
                </c:pt>
                <c:pt idx="15244">
                  <c:v>57.347616194338592</c:v>
                </c:pt>
                <c:pt idx="15245">
                  <c:v>57.341549463474195</c:v>
                </c:pt>
                <c:pt idx="15246">
                  <c:v>57.335097183358606</c:v>
                </c:pt>
                <c:pt idx="15247">
                  <c:v>57.328905715971764</c:v>
                </c:pt>
                <c:pt idx="15248">
                  <c:v>57.322317359649865</c:v>
                </c:pt>
                <c:pt idx="15249">
                  <c:v>57.315173358818896</c:v>
                </c:pt>
                <c:pt idx="15250">
                  <c:v>57.308777777122586</c:v>
                </c:pt>
                <c:pt idx="15251">
                  <c:v>57.301588417556189</c:v>
                </c:pt>
                <c:pt idx="15252">
                  <c:v>57.295703121633537</c:v>
                </c:pt>
                <c:pt idx="15253">
                  <c:v>57.28879725416359</c:v>
                </c:pt>
                <c:pt idx="15254">
                  <c:v>57.28206148195153</c:v>
                </c:pt>
                <c:pt idx="15255">
                  <c:v>57.275246331952467</c:v>
                </c:pt>
                <c:pt idx="15256">
                  <c:v>57.269032185197901</c:v>
                </c:pt>
                <c:pt idx="15257">
                  <c:v>57.262693301920898</c:v>
                </c:pt>
                <c:pt idx="15258">
                  <c:v>57.255651358244656</c:v>
                </c:pt>
                <c:pt idx="15259">
                  <c:v>57.248824868561719</c:v>
                </c:pt>
                <c:pt idx="15260">
                  <c:v>57.242315890026838</c:v>
                </c:pt>
                <c:pt idx="15261">
                  <c:v>57.236079063904555</c:v>
                </c:pt>
                <c:pt idx="15262">
                  <c:v>57.229808218730703</c:v>
                </c:pt>
                <c:pt idx="15263">
                  <c:v>57.223605411660003</c:v>
                </c:pt>
                <c:pt idx="15264">
                  <c:v>57.216880979131815</c:v>
                </c:pt>
                <c:pt idx="15265">
                  <c:v>57.209816356087849</c:v>
                </c:pt>
                <c:pt idx="15266">
                  <c:v>57.203193980714374</c:v>
                </c:pt>
                <c:pt idx="15267">
                  <c:v>57.197365383211007</c:v>
                </c:pt>
                <c:pt idx="15268">
                  <c:v>57.190210042696179</c:v>
                </c:pt>
                <c:pt idx="15269">
                  <c:v>57.183417572064819</c:v>
                </c:pt>
                <c:pt idx="15270">
                  <c:v>57.17739619993587</c:v>
                </c:pt>
                <c:pt idx="15271">
                  <c:v>57.172191285044725</c:v>
                </c:pt>
                <c:pt idx="15272">
                  <c:v>57.165829722399998</c:v>
                </c:pt>
                <c:pt idx="15273">
                  <c:v>57.158787778723763</c:v>
                </c:pt>
                <c:pt idx="15274">
                  <c:v>57.151451003267198</c:v>
                </c:pt>
                <c:pt idx="15275">
                  <c:v>57.145021402519312</c:v>
                </c:pt>
                <c:pt idx="15276">
                  <c:v>57.138716538293878</c:v>
                </c:pt>
                <c:pt idx="15277">
                  <c:v>57.131980766081824</c:v>
                </c:pt>
                <c:pt idx="15278">
                  <c:v>57.125120257347319</c:v>
                </c:pt>
                <c:pt idx="15279">
                  <c:v>57.118792713754175</c:v>
                </c:pt>
                <c:pt idx="15280">
                  <c:v>57.112499189212599</c:v>
                </c:pt>
                <c:pt idx="15281">
                  <c:v>57.106205664671037</c:v>
                </c:pt>
                <c:pt idx="15282">
                  <c:v>57.099776063923159</c:v>
                </c:pt>
                <c:pt idx="15283">
                  <c:v>57.093448520330014</c:v>
                </c:pt>
                <c:pt idx="15284">
                  <c:v>57.087234373575455</c:v>
                </c:pt>
                <c:pt idx="15285">
                  <c:v>57.080634677569698</c:v>
                </c:pt>
                <c:pt idx="15286">
                  <c:v>57.073422638635577</c:v>
                </c:pt>
                <c:pt idx="15287">
                  <c:v>57.066924999784554</c:v>
                </c:pt>
                <c:pt idx="15288">
                  <c:v>57.060098510101611</c:v>
                </c:pt>
                <c:pt idx="15289">
                  <c:v>57.053555512515153</c:v>
                </c:pt>
                <c:pt idx="15290">
                  <c:v>57.047704235644083</c:v>
                </c:pt>
                <c:pt idx="15291">
                  <c:v>57.040650952283968</c:v>
                </c:pt>
                <c:pt idx="15292">
                  <c:v>57.033835802284905</c:v>
                </c:pt>
                <c:pt idx="15293">
                  <c:v>57.027496919007895</c:v>
                </c:pt>
                <c:pt idx="15294">
                  <c:v>57.021271432569478</c:v>
                </c:pt>
                <c:pt idx="15295">
                  <c:v>57.014547000041283</c:v>
                </c:pt>
                <c:pt idx="15296">
                  <c:v>57.007947304035525</c:v>
                </c:pt>
                <c:pt idx="15297">
                  <c:v>57.001234211191175</c:v>
                </c:pt>
                <c:pt idx="15298">
                  <c:v>56.994872648546455</c:v>
                </c:pt>
                <c:pt idx="15299">
                  <c:v>56.989032711359236</c:v>
                </c:pt>
                <c:pt idx="15300">
                  <c:v>56.982092824837714</c:v>
                </c:pt>
                <c:pt idx="15301">
                  <c:v>56.975833319347721</c:v>
                </c:pt>
                <c:pt idx="15302">
                  <c:v>56.968916112193924</c:v>
                </c:pt>
                <c:pt idx="15303">
                  <c:v>56.962724644807082</c:v>
                </c:pt>
                <c:pt idx="15304">
                  <c:v>56.956215666272193</c:v>
                </c:pt>
                <c:pt idx="15305">
                  <c:v>56.949502573427843</c:v>
                </c:pt>
                <c:pt idx="15306">
                  <c:v>56.943152350466995</c:v>
                </c:pt>
                <c:pt idx="15307">
                  <c:v>56.936598013196658</c:v>
                </c:pt>
                <c:pt idx="15308">
                  <c:v>56.930134393397211</c:v>
                </c:pt>
                <c:pt idx="15309">
                  <c:v>56.923443979920599</c:v>
                </c:pt>
                <c:pt idx="15310">
                  <c:v>56.917059737908161</c:v>
                </c:pt>
                <c:pt idx="15311">
                  <c:v>56.910040473599629</c:v>
                </c:pt>
                <c:pt idx="15312">
                  <c:v>56.903168625181252</c:v>
                </c:pt>
                <c:pt idx="15313">
                  <c:v>56.896602948227091</c:v>
                </c:pt>
                <c:pt idx="15314">
                  <c:v>56.890604255465838</c:v>
                </c:pt>
                <c:pt idx="15315">
                  <c:v>56.884288051556553</c:v>
                </c:pt>
                <c:pt idx="15316">
                  <c:v>56.877586298396068</c:v>
                </c:pt>
                <c:pt idx="15317">
                  <c:v>56.870759808713132</c:v>
                </c:pt>
                <c:pt idx="15318">
                  <c:v>56.863978677765644</c:v>
                </c:pt>
                <c:pt idx="15319">
                  <c:v>56.857651134172492</c:v>
                </c:pt>
                <c:pt idx="15320">
                  <c:v>56.851187514373045</c:v>
                </c:pt>
                <c:pt idx="15321">
                  <c:v>56.844644516786587</c:v>
                </c:pt>
                <c:pt idx="15322">
                  <c:v>56.83772730963279</c:v>
                </c:pt>
                <c:pt idx="15323">
                  <c:v>56.831705937503827</c:v>
                </c:pt>
                <c:pt idx="15324">
                  <c:v>56.824766050982312</c:v>
                </c:pt>
                <c:pt idx="15325">
                  <c:v>56.818120996241127</c:v>
                </c:pt>
                <c:pt idx="15326">
                  <c:v>56.811884170118844</c:v>
                </c:pt>
                <c:pt idx="15327">
                  <c:v>56.805964855144609</c:v>
                </c:pt>
                <c:pt idx="15328">
                  <c:v>56.798299228856145</c:v>
                </c:pt>
                <c:pt idx="15329">
                  <c:v>56.791438720121633</c:v>
                </c:pt>
                <c:pt idx="15330">
                  <c:v>56.784351417709956</c:v>
                </c:pt>
                <c:pt idx="15331">
                  <c:v>56.778318705897135</c:v>
                </c:pt>
                <c:pt idx="15332">
                  <c:v>56.771877765465405</c:v>
                </c:pt>
                <c:pt idx="15333">
                  <c:v>56.765391466298233</c:v>
                </c:pt>
                <c:pt idx="15334">
                  <c:v>56.759018563969654</c:v>
                </c:pt>
                <c:pt idx="15335">
                  <c:v>56.752010639344988</c:v>
                </c:pt>
                <c:pt idx="15336">
                  <c:v>56.745569698913258</c:v>
                </c:pt>
                <c:pt idx="15337">
                  <c:v>56.738607133024011</c:v>
                </c:pt>
                <c:pt idx="15338">
                  <c:v>56.731894040179675</c:v>
                </c:pt>
                <c:pt idx="15339">
                  <c:v>56.725521137851096</c:v>
                </c:pt>
                <c:pt idx="15340">
                  <c:v>56.718581251329582</c:v>
                </c:pt>
                <c:pt idx="15341">
                  <c:v>56.712140310897851</c:v>
                </c:pt>
                <c:pt idx="15342">
                  <c:v>56.705858126040134</c:v>
                </c:pt>
                <c:pt idx="15343">
                  <c:v>56.699609960233985</c:v>
                </c:pt>
                <c:pt idx="15344">
                  <c:v>56.693293756324707</c:v>
                </c:pt>
                <c:pt idx="15345">
                  <c:v>56.686353869803185</c:v>
                </c:pt>
                <c:pt idx="15346">
                  <c:v>56.679595418223414</c:v>
                </c:pt>
                <c:pt idx="15347">
                  <c:v>56.673256534946404</c:v>
                </c:pt>
                <c:pt idx="15348">
                  <c:v>56.666668178624512</c:v>
                </c:pt>
                <c:pt idx="15349">
                  <c:v>56.660499390605388</c:v>
                </c:pt>
                <c:pt idx="15350">
                  <c:v>56.654205866063819</c:v>
                </c:pt>
                <c:pt idx="15351">
                  <c:v>56.647413395432466</c:v>
                </c:pt>
                <c:pt idx="15352">
                  <c:v>56.640439489859375</c:v>
                </c:pt>
                <c:pt idx="15353">
                  <c:v>56.633828454169752</c:v>
                </c:pt>
                <c:pt idx="15354">
                  <c:v>56.626571056500197</c:v>
                </c:pt>
                <c:pt idx="15355">
                  <c:v>56.619926001759005</c:v>
                </c:pt>
                <c:pt idx="15356">
                  <c:v>56.612918077134346</c:v>
                </c:pt>
                <c:pt idx="15357">
                  <c:v>56.606227663657712</c:v>
                </c:pt>
                <c:pt idx="15358">
                  <c:v>56.599741364490541</c:v>
                </c:pt>
                <c:pt idx="15359">
                  <c:v>56.593504538368279</c:v>
                </c:pt>
                <c:pt idx="15360">
                  <c:v>56.586757426472353</c:v>
                </c:pt>
                <c:pt idx="15361">
                  <c:v>56.57923921607405</c:v>
                </c:pt>
                <c:pt idx="15362">
                  <c:v>56.573002389951775</c:v>
                </c:pt>
                <c:pt idx="15363">
                  <c:v>56.566334655842866</c:v>
                </c:pt>
                <c:pt idx="15364">
                  <c:v>56.559927734462704</c:v>
                </c:pt>
                <c:pt idx="15365">
                  <c:v>56.553396076560105</c:v>
                </c:pt>
                <c:pt idx="15366">
                  <c:v>56.546671644031896</c:v>
                </c:pt>
                <c:pt idx="15367">
                  <c:v>56.539867833716684</c:v>
                </c:pt>
                <c:pt idx="15368">
                  <c:v>56.533336175814085</c:v>
                </c:pt>
                <c:pt idx="15369">
                  <c:v>56.527088010007951</c:v>
                </c:pt>
                <c:pt idx="15370">
                  <c:v>56.520715107679365</c:v>
                </c:pt>
                <c:pt idx="15371">
                  <c:v>56.514659716498826</c:v>
                </c:pt>
                <c:pt idx="15372">
                  <c:v>56.50770849029346</c:v>
                </c:pt>
                <c:pt idx="15373">
                  <c:v>56.500870660926672</c:v>
                </c:pt>
                <c:pt idx="15374">
                  <c:v>56.493772018831137</c:v>
                </c:pt>
                <c:pt idx="15375">
                  <c:v>56.486559979897009</c:v>
                </c:pt>
                <c:pt idx="15376">
                  <c:v>56.480130379149131</c:v>
                </c:pt>
                <c:pt idx="15377">
                  <c:v>56.473439965672497</c:v>
                </c:pt>
                <c:pt idx="15378">
                  <c:v>56.466976345873057</c:v>
                </c:pt>
                <c:pt idx="15379">
                  <c:v>56.460943634060236</c:v>
                </c:pt>
                <c:pt idx="15380">
                  <c:v>56.454139823745017</c:v>
                </c:pt>
                <c:pt idx="15381">
                  <c:v>56.447812280151879</c:v>
                </c:pt>
                <c:pt idx="15382">
                  <c:v>56.441325980984715</c:v>
                </c:pt>
                <c:pt idx="15383">
                  <c:v>56.434159300786014</c:v>
                </c:pt>
                <c:pt idx="15384">
                  <c:v>56.427661661935005</c:v>
                </c:pt>
                <c:pt idx="15385">
                  <c:v>56.420869191303645</c:v>
                </c:pt>
                <c:pt idx="15386">
                  <c:v>56.414609685813645</c:v>
                </c:pt>
                <c:pt idx="15387">
                  <c:v>56.408350180323652</c:v>
                </c:pt>
                <c:pt idx="15388">
                  <c:v>56.401092782654096</c:v>
                </c:pt>
                <c:pt idx="15389">
                  <c:v>56.395105429576695</c:v>
                </c:pt>
                <c:pt idx="15390">
                  <c:v>56.388460374835525</c:v>
                </c:pt>
                <c:pt idx="15391">
                  <c:v>56.382291586816393</c:v>
                </c:pt>
                <c:pt idx="15392">
                  <c:v>56.375351700294885</c:v>
                </c:pt>
                <c:pt idx="15393">
                  <c:v>56.368094302625316</c:v>
                </c:pt>
                <c:pt idx="15394">
                  <c:v>56.36124513357467</c:v>
                </c:pt>
                <c:pt idx="15395">
                  <c:v>56.354974288400818</c:v>
                </c:pt>
                <c:pt idx="15396">
                  <c:v>56.348068420930872</c:v>
                </c:pt>
                <c:pt idx="15397">
                  <c:v>56.341083175673923</c:v>
                </c:pt>
                <c:pt idx="15398">
                  <c:v>56.334154628836266</c:v>
                </c:pt>
                <c:pt idx="15399">
                  <c:v>56.327509574095082</c:v>
                </c:pt>
                <c:pt idx="15400">
                  <c:v>56.320694424096004</c:v>
                </c:pt>
                <c:pt idx="15401">
                  <c:v>56.313550423265035</c:v>
                </c:pt>
                <c:pt idx="15402">
                  <c:v>56.306928047891567</c:v>
                </c:pt>
                <c:pt idx="15403">
                  <c:v>56.300351031253534</c:v>
                </c:pt>
                <c:pt idx="15404">
                  <c:v>56.294590471853311</c:v>
                </c:pt>
                <c:pt idx="15405">
                  <c:v>56.287775321854248</c:v>
                </c:pt>
                <c:pt idx="15406">
                  <c:v>56.281220984583925</c:v>
                </c:pt>
                <c:pt idx="15407">
                  <c:v>56.274065644069097</c:v>
                </c:pt>
                <c:pt idx="15408">
                  <c:v>56.267193795650741</c:v>
                </c:pt>
                <c:pt idx="15409">
                  <c:v>56.260526061541825</c:v>
                </c:pt>
                <c:pt idx="15410">
                  <c:v>56.254221197316397</c:v>
                </c:pt>
                <c:pt idx="15411">
                  <c:v>56.247666860046074</c:v>
                </c:pt>
                <c:pt idx="15412">
                  <c:v>56.241021805304882</c:v>
                </c:pt>
                <c:pt idx="15413">
                  <c:v>56.234104598151092</c:v>
                </c:pt>
                <c:pt idx="15414">
                  <c:v>56.227028635423274</c:v>
                </c:pt>
                <c:pt idx="15415">
                  <c:v>56.220496977520661</c:v>
                </c:pt>
                <c:pt idx="15416">
                  <c:v>56.213693167205449</c:v>
                </c:pt>
                <c:pt idx="15417">
                  <c:v>56.207342944244587</c:v>
                </c:pt>
                <c:pt idx="15418">
                  <c:v>56.200516454561658</c:v>
                </c:pt>
                <c:pt idx="15419">
                  <c:v>56.193996136342918</c:v>
                </c:pt>
                <c:pt idx="15420">
                  <c:v>56.187702611801349</c:v>
                </c:pt>
                <c:pt idx="15421">
                  <c:v>56.180467893499497</c:v>
                </c:pt>
                <c:pt idx="15422">
                  <c:v>56.174072311803201</c:v>
                </c:pt>
                <c:pt idx="15423">
                  <c:v>56.167529314216743</c:v>
                </c:pt>
                <c:pt idx="15424">
                  <c:v>56.161077034101147</c:v>
                </c:pt>
                <c:pt idx="15425">
                  <c:v>56.15423920473436</c:v>
                </c:pt>
                <c:pt idx="15426">
                  <c:v>56.147594149993175</c:v>
                </c:pt>
                <c:pt idx="15427">
                  <c:v>56.140518187265357</c:v>
                </c:pt>
                <c:pt idx="15428">
                  <c:v>56.134031888098193</c:v>
                </c:pt>
                <c:pt idx="15429">
                  <c:v>56.127194058731398</c:v>
                </c:pt>
                <c:pt idx="15430">
                  <c:v>56.121138667550866</c:v>
                </c:pt>
                <c:pt idx="15431">
                  <c:v>56.114051365139183</c:v>
                </c:pt>
                <c:pt idx="15432">
                  <c:v>56.107190856404678</c:v>
                </c:pt>
                <c:pt idx="15433">
                  <c:v>56.100432404824893</c:v>
                </c:pt>
                <c:pt idx="15434">
                  <c:v>56.093776010399843</c:v>
                </c:pt>
                <c:pt idx="15435">
                  <c:v>56.087108276290941</c:v>
                </c:pt>
                <c:pt idx="15436">
                  <c:v>56.080372504078881</c:v>
                </c:pt>
                <c:pt idx="15437">
                  <c:v>56.073750128705413</c:v>
                </c:pt>
                <c:pt idx="15438">
                  <c:v>56.067638039105582</c:v>
                </c:pt>
                <c:pt idx="15439">
                  <c:v>56.060879587525804</c:v>
                </c:pt>
                <c:pt idx="15440">
                  <c:v>56.053758266062545</c:v>
                </c:pt>
                <c:pt idx="15441">
                  <c:v>56.047351344682397</c:v>
                </c:pt>
                <c:pt idx="15442">
                  <c:v>56.040320740689999</c:v>
                </c:pt>
                <c:pt idx="15443">
                  <c:v>56.033324155749185</c:v>
                </c:pt>
                <c:pt idx="15444">
                  <c:v>56.026066758079637</c:v>
                </c:pt>
                <c:pt idx="15445">
                  <c:v>56.019954668479812</c:v>
                </c:pt>
                <c:pt idx="15446">
                  <c:v>56.013661143938229</c:v>
                </c:pt>
                <c:pt idx="15447">
                  <c:v>56.006131593856068</c:v>
                </c:pt>
                <c:pt idx="15448">
                  <c:v>55.998760799347927</c:v>
                </c:pt>
                <c:pt idx="15449">
                  <c:v>55.992206462077597</c:v>
                </c:pt>
                <c:pt idx="15450">
                  <c:v>55.985788201013584</c:v>
                </c:pt>
                <c:pt idx="15451">
                  <c:v>55.978916352595235</c:v>
                </c:pt>
                <c:pt idx="15452">
                  <c:v>55.972248618486319</c:v>
                </c:pt>
                <c:pt idx="15453">
                  <c:v>55.965354090700238</c:v>
                </c:pt>
                <c:pt idx="15454">
                  <c:v>55.957994635875949</c:v>
                </c:pt>
                <c:pt idx="15455">
                  <c:v>55.953005174978124</c:v>
                </c:pt>
                <c:pt idx="15456">
                  <c:v>55.946518875810959</c:v>
                </c:pt>
                <c:pt idx="15457">
                  <c:v>55.94330974527896</c:v>
                </c:pt>
                <c:pt idx="15458">
                  <c:v>55.930700016828098</c:v>
                </c:pt>
                <c:pt idx="15459">
                  <c:v>55.926300219490919</c:v>
                </c:pt>
                <c:pt idx="15460">
                  <c:v>55.919088180556798</c:v>
                </c:pt>
                <c:pt idx="15461">
                  <c:v>55.912170973402993</c:v>
                </c:pt>
                <c:pt idx="15462">
                  <c:v>55.904913575733438</c:v>
                </c:pt>
                <c:pt idx="15463">
                  <c:v>55.897814933637903</c:v>
                </c:pt>
                <c:pt idx="15464">
                  <c:v>55.890852367748664</c:v>
                </c:pt>
                <c:pt idx="15465">
                  <c:v>55.883889801859432</c:v>
                </c:pt>
                <c:pt idx="15466">
                  <c:v>55.876961255021776</c:v>
                </c:pt>
                <c:pt idx="15467">
                  <c:v>55.870214143125864</c:v>
                </c:pt>
                <c:pt idx="15468">
                  <c:v>55.863750523326416</c:v>
                </c:pt>
                <c:pt idx="15469">
                  <c:v>55.856969392378922</c:v>
                </c:pt>
                <c:pt idx="15470">
                  <c:v>55.850551131314894</c:v>
                </c:pt>
                <c:pt idx="15471">
                  <c:v>55.844495740134356</c:v>
                </c:pt>
                <c:pt idx="15472">
                  <c:v>55.837850685393164</c:v>
                </c:pt>
                <c:pt idx="15473">
                  <c:v>55.831545821167751</c:v>
                </c:pt>
                <c:pt idx="15474">
                  <c:v>55.824560575910795</c:v>
                </c:pt>
                <c:pt idx="15475">
                  <c:v>55.817371216344384</c:v>
                </c:pt>
                <c:pt idx="15476">
                  <c:v>55.810816879074054</c:v>
                </c:pt>
                <c:pt idx="15477">
                  <c:v>55.804239862436035</c:v>
                </c:pt>
                <c:pt idx="15478">
                  <c:v>55.797084521921192</c:v>
                </c:pt>
                <c:pt idx="15479">
                  <c:v>55.790586883070169</c:v>
                </c:pt>
                <c:pt idx="15480">
                  <c:v>55.783805752122674</c:v>
                </c:pt>
                <c:pt idx="15481">
                  <c:v>55.777172037065334</c:v>
                </c:pt>
                <c:pt idx="15482">
                  <c:v>55.770152772756823</c:v>
                </c:pt>
                <c:pt idx="15483">
                  <c:v>55.763575756118776</c:v>
                </c:pt>
                <c:pt idx="15484">
                  <c:v>55.75702141884846</c:v>
                </c:pt>
                <c:pt idx="15485">
                  <c:v>55.750308326004117</c:v>
                </c:pt>
                <c:pt idx="15486">
                  <c:v>55.74343647758576</c:v>
                </c:pt>
                <c:pt idx="15487">
                  <c:v>55.736235778335498</c:v>
                </c:pt>
                <c:pt idx="15488">
                  <c:v>55.729670101381309</c:v>
                </c:pt>
                <c:pt idx="15489">
                  <c:v>55.728105225008804</c:v>
                </c:pt>
                <c:pt idx="15490">
                  <c:v>55.727855751963915</c:v>
                </c:pt>
                <c:pt idx="15491">
                  <c:v>55.716005782331592</c:v>
                </c:pt>
                <c:pt idx="15492">
                  <c:v>55.70626499389698</c:v>
                </c:pt>
                <c:pt idx="15493">
                  <c:v>55.697476738906495</c:v>
                </c:pt>
                <c:pt idx="15494">
                  <c:v>55.689210109373519</c:v>
                </c:pt>
                <c:pt idx="15495">
                  <c:v>55.681737257710651</c:v>
                </c:pt>
                <c:pt idx="15496">
                  <c:v>55.674695314034409</c:v>
                </c:pt>
                <c:pt idx="15497">
                  <c:v>55.667687389409735</c:v>
                </c:pt>
                <c:pt idx="15498">
                  <c:v>55.660747502888221</c:v>
                </c:pt>
                <c:pt idx="15499">
                  <c:v>55.653921013205284</c:v>
                </c:pt>
                <c:pt idx="15500">
                  <c:v>55.646913088580618</c:v>
                </c:pt>
                <c:pt idx="15501">
                  <c:v>55.640336071942578</c:v>
                </c:pt>
                <c:pt idx="15502">
                  <c:v>55.634280680762039</c:v>
                </c:pt>
                <c:pt idx="15503">
                  <c:v>55.627318114872814</c:v>
                </c:pt>
                <c:pt idx="15504">
                  <c:v>55.620582342660754</c:v>
                </c:pt>
                <c:pt idx="15505">
                  <c:v>55.613687814874666</c:v>
                </c:pt>
                <c:pt idx="15506">
                  <c:v>55.607099458552781</c:v>
                </c:pt>
                <c:pt idx="15507">
                  <c:v>55.600329667289138</c:v>
                </c:pt>
                <c:pt idx="15508">
                  <c:v>55.593389780767623</c:v>
                </c:pt>
                <c:pt idx="15509">
                  <c:v>55.586472573613818</c:v>
                </c:pt>
                <c:pt idx="15510">
                  <c:v>55.579464648989152</c:v>
                </c:pt>
                <c:pt idx="15511">
                  <c:v>55.572762895828674</c:v>
                </c:pt>
                <c:pt idx="15512">
                  <c:v>55.565947745829604</c:v>
                </c:pt>
                <c:pt idx="15513">
                  <c:v>55.559223313301395</c:v>
                </c:pt>
                <c:pt idx="15514">
                  <c:v>55.552272087096036</c:v>
                </c:pt>
                <c:pt idx="15515">
                  <c:v>55.54643214990881</c:v>
                </c:pt>
                <c:pt idx="15516">
                  <c:v>55.540252022205813</c:v>
                </c:pt>
                <c:pt idx="15517">
                  <c:v>55.533153380110292</c:v>
                </c:pt>
                <c:pt idx="15518">
                  <c:v>55.52599803959545</c:v>
                </c:pt>
                <c:pt idx="15519">
                  <c:v>55.518570546668009</c:v>
                </c:pt>
                <c:pt idx="15520">
                  <c:v>55.512628552326063</c:v>
                </c:pt>
                <c:pt idx="15521">
                  <c:v>55.505711345172273</c:v>
                </c:pt>
                <c:pt idx="15522">
                  <c:v>55.498782798334609</c:v>
                </c:pt>
                <c:pt idx="15523">
                  <c:v>55.492126403909559</c:v>
                </c:pt>
                <c:pt idx="15524">
                  <c:v>55.485470009484516</c:v>
                </c:pt>
                <c:pt idx="15525">
                  <c:v>55.478677538853162</c:v>
                </c:pt>
                <c:pt idx="15526">
                  <c:v>55.4714201411836</c:v>
                </c:pt>
                <c:pt idx="15527">
                  <c:v>55.464332838771924</c:v>
                </c:pt>
                <c:pt idx="15528">
                  <c:v>55.457449650669702</c:v>
                </c:pt>
                <c:pt idx="15529">
                  <c:v>55.450827275296234</c:v>
                </c:pt>
                <c:pt idx="15530">
                  <c:v>55.444159541187318</c:v>
                </c:pt>
                <c:pt idx="15531">
                  <c:v>55.437333051504389</c:v>
                </c:pt>
                <c:pt idx="15532">
                  <c:v>55.43103952696282</c:v>
                </c:pt>
                <c:pt idx="15533">
                  <c:v>55.424383132537777</c:v>
                </c:pt>
                <c:pt idx="15534">
                  <c:v>55.416966979294187</c:v>
                </c:pt>
                <c:pt idx="15535">
                  <c:v>55.410015753088814</c:v>
                </c:pt>
                <c:pt idx="15536">
                  <c:v>55.403098545935016</c:v>
                </c:pt>
                <c:pt idx="15537">
                  <c:v>55.396283395935939</c:v>
                </c:pt>
                <c:pt idx="15538">
                  <c:v>55.389388868149872</c:v>
                </c:pt>
                <c:pt idx="15539">
                  <c:v>55.382630416570088</c:v>
                </c:pt>
                <c:pt idx="15540">
                  <c:v>55.375282301429664</c:v>
                </c:pt>
                <c:pt idx="15541">
                  <c:v>55.36827437680499</c:v>
                </c:pt>
                <c:pt idx="15542">
                  <c:v>55.361425207754344</c:v>
                </c:pt>
                <c:pt idx="15543">
                  <c:v>55.354666756174574</c:v>
                </c:pt>
                <c:pt idx="15544">
                  <c:v>55.347783568072352</c:v>
                </c:pt>
                <c:pt idx="15545">
                  <c:v>55.341558081633934</c:v>
                </c:pt>
                <c:pt idx="15546">
                  <c:v>55.333733699771436</c:v>
                </c:pt>
                <c:pt idx="15547">
                  <c:v>55.327837064164918</c:v>
                </c:pt>
                <c:pt idx="15548">
                  <c:v>55.320897177643403</c:v>
                </c:pt>
                <c:pt idx="15549">
                  <c:v>55.314048008592763</c:v>
                </c:pt>
                <c:pt idx="15550">
                  <c:v>55.307085442703517</c:v>
                </c:pt>
                <c:pt idx="15551">
                  <c:v>55.300372349859181</c:v>
                </c:pt>
                <c:pt idx="15552">
                  <c:v>55.293012895034899</c:v>
                </c:pt>
                <c:pt idx="15553">
                  <c:v>55.286537935551593</c:v>
                </c:pt>
                <c:pt idx="15554">
                  <c:v>55.28014235385529</c:v>
                </c:pt>
                <c:pt idx="15555">
                  <c:v>55.273792130894414</c:v>
                </c:pt>
                <c:pt idx="15556">
                  <c:v>55.266738847534313</c:v>
                </c:pt>
                <c:pt idx="15557">
                  <c:v>55.259866999115957</c:v>
                </c:pt>
                <c:pt idx="15558">
                  <c:v>55.252791036388139</c:v>
                </c:pt>
                <c:pt idx="15559">
                  <c:v>55.245578997454018</c:v>
                </c:pt>
                <c:pt idx="15560">
                  <c:v>55.238763847454955</c:v>
                </c:pt>
                <c:pt idx="15561">
                  <c:v>55.231608506940113</c:v>
                </c:pt>
                <c:pt idx="15562">
                  <c:v>55.225258283979251</c:v>
                </c:pt>
                <c:pt idx="15563">
                  <c:v>55.218193660935292</c:v>
                </c:pt>
                <c:pt idx="15564">
                  <c:v>55.211197075994477</c:v>
                </c:pt>
                <c:pt idx="15565">
                  <c:v>55.203701544963891</c:v>
                </c:pt>
                <c:pt idx="15566">
                  <c:v>55.196523525081339</c:v>
                </c:pt>
                <c:pt idx="15567">
                  <c:v>55.189901149707865</c:v>
                </c:pt>
                <c:pt idx="15568">
                  <c:v>55.183017961605643</c:v>
                </c:pt>
                <c:pt idx="15569">
                  <c:v>55.176667738644781</c:v>
                </c:pt>
                <c:pt idx="15570">
                  <c:v>55.169920626748862</c:v>
                </c:pt>
                <c:pt idx="15571">
                  <c:v>55.162844664021037</c:v>
                </c:pt>
                <c:pt idx="15572">
                  <c:v>55.155836739396371</c:v>
                </c:pt>
                <c:pt idx="15573">
                  <c:v>55.149055608448883</c:v>
                </c:pt>
                <c:pt idx="15574">
                  <c:v>55.14263734738487</c:v>
                </c:pt>
                <c:pt idx="15575">
                  <c:v>55.135697460863355</c:v>
                </c:pt>
                <c:pt idx="15576">
                  <c:v>55.129188482328459</c:v>
                </c:pt>
                <c:pt idx="15577">
                  <c:v>55.121999122762055</c:v>
                </c:pt>
                <c:pt idx="15578">
                  <c:v>55.115297369601571</c:v>
                </c:pt>
                <c:pt idx="15579">
                  <c:v>55.108323464028487</c:v>
                </c:pt>
                <c:pt idx="15580">
                  <c:v>55.100918650468763</c:v>
                </c:pt>
                <c:pt idx="15581">
                  <c:v>55.094375652882292</c:v>
                </c:pt>
                <c:pt idx="15582">
                  <c:v>55.087571842567087</c:v>
                </c:pt>
                <c:pt idx="15583">
                  <c:v>55.080904108458171</c:v>
                </c:pt>
                <c:pt idx="15584">
                  <c:v>55.074009580672097</c:v>
                </c:pt>
                <c:pt idx="15585">
                  <c:v>55.067477922769491</c:v>
                </c:pt>
                <c:pt idx="15586">
                  <c:v>55.060798848976724</c:v>
                </c:pt>
                <c:pt idx="15587">
                  <c:v>55.053915660874509</c:v>
                </c:pt>
                <c:pt idx="15588">
                  <c:v>55.046431469527782</c:v>
                </c:pt>
                <c:pt idx="15589">
                  <c:v>55.039106033755068</c:v>
                </c:pt>
                <c:pt idx="15590">
                  <c:v>55.032551696484731</c:v>
                </c:pt>
                <c:pt idx="15591">
                  <c:v>55.026088076685284</c:v>
                </c:pt>
                <c:pt idx="15592">
                  <c:v>55.019012113957466</c:v>
                </c:pt>
                <c:pt idx="15593">
                  <c:v>55.011459884507588</c:v>
                </c:pt>
                <c:pt idx="15594">
                  <c:v>55.0045653567215</c:v>
                </c:pt>
                <c:pt idx="15595">
                  <c:v>54.997296619368086</c:v>
                </c:pt>
                <c:pt idx="15596">
                  <c:v>54.991184529768269</c:v>
                </c:pt>
                <c:pt idx="15597">
                  <c:v>54.984221963879023</c:v>
                </c:pt>
                <c:pt idx="15598">
                  <c:v>54.976737772532289</c:v>
                </c:pt>
                <c:pt idx="15599">
                  <c:v>54.969933962217091</c:v>
                </c:pt>
                <c:pt idx="15600">
                  <c:v>54.963413643998337</c:v>
                </c:pt>
                <c:pt idx="15601">
                  <c:v>54.956462417792963</c:v>
                </c:pt>
                <c:pt idx="15602">
                  <c:v>54.949488512219865</c:v>
                </c:pt>
                <c:pt idx="15603">
                  <c:v>54.942718720956229</c:v>
                </c:pt>
                <c:pt idx="15604">
                  <c:v>54.935937590008734</c:v>
                </c:pt>
                <c:pt idx="15605">
                  <c:v>54.928226604984829</c:v>
                </c:pt>
                <c:pt idx="15606">
                  <c:v>54.921626908979079</c:v>
                </c:pt>
                <c:pt idx="15607">
                  <c:v>54.91511793044419</c:v>
                </c:pt>
                <c:pt idx="15608">
                  <c:v>54.90813268518724</c:v>
                </c:pt>
                <c:pt idx="15609">
                  <c:v>54.900693852575941</c:v>
                </c:pt>
                <c:pt idx="15610">
                  <c:v>54.893674588267416</c:v>
                </c:pt>
                <c:pt idx="15611">
                  <c:v>54.886156377869113</c:v>
                </c:pt>
                <c:pt idx="15612">
                  <c:v>54.87949998344407</c:v>
                </c:pt>
                <c:pt idx="15613">
                  <c:v>54.872775550915861</c:v>
                </c:pt>
                <c:pt idx="15614">
                  <c:v>54.865767626291195</c:v>
                </c:pt>
                <c:pt idx="15615">
                  <c:v>54.858850419137397</c:v>
                </c:pt>
                <c:pt idx="15616">
                  <c:v>54.852069288189895</c:v>
                </c:pt>
                <c:pt idx="15617">
                  <c:v>54.845016004829795</c:v>
                </c:pt>
                <c:pt idx="15618">
                  <c:v>54.838438988191754</c:v>
                </c:pt>
                <c:pt idx="15619">
                  <c:v>54.831385704831661</c:v>
                </c:pt>
                <c:pt idx="15620">
                  <c:v>54.824128307162098</c:v>
                </c:pt>
                <c:pt idx="15621">
                  <c:v>54.817233779376018</c:v>
                </c:pt>
                <c:pt idx="15622">
                  <c:v>54.810123797596624</c:v>
                </c:pt>
                <c:pt idx="15623">
                  <c:v>54.803183911075102</c:v>
                </c:pt>
                <c:pt idx="15624">
                  <c:v>54.796595554753203</c:v>
                </c:pt>
                <c:pt idx="15625">
                  <c:v>54.789723706334847</c:v>
                </c:pt>
                <c:pt idx="15626">
                  <c:v>54.782625064239312</c:v>
                </c:pt>
                <c:pt idx="15627">
                  <c:v>54.775889292027259</c:v>
                </c:pt>
                <c:pt idx="15628">
                  <c:v>54.768620554673831</c:v>
                </c:pt>
                <c:pt idx="15629">
                  <c:v>54.761794064990902</c:v>
                </c:pt>
                <c:pt idx="15630">
                  <c:v>54.755001594359541</c:v>
                </c:pt>
                <c:pt idx="15631">
                  <c:v>54.74747204427738</c:v>
                </c:pt>
                <c:pt idx="15632">
                  <c:v>54.740940386374781</c:v>
                </c:pt>
                <c:pt idx="15633">
                  <c:v>54.733399496608747</c:v>
                </c:pt>
                <c:pt idx="15634">
                  <c:v>54.726573006925825</c:v>
                </c:pt>
                <c:pt idx="15635">
                  <c:v>54.719304269572412</c:v>
                </c:pt>
                <c:pt idx="15636">
                  <c:v>54.712568497360351</c:v>
                </c:pt>
                <c:pt idx="15637">
                  <c:v>54.705855404516001</c:v>
                </c:pt>
                <c:pt idx="15638">
                  <c:v>54.699278387877968</c:v>
                </c:pt>
                <c:pt idx="15639">
                  <c:v>54.6926560125045</c:v>
                </c:pt>
                <c:pt idx="15640">
                  <c:v>54.685602729144399</c:v>
                </c:pt>
                <c:pt idx="15641">
                  <c:v>54.678549445784284</c:v>
                </c:pt>
                <c:pt idx="15642">
                  <c:v>54.671541521159625</c:v>
                </c:pt>
                <c:pt idx="15643">
                  <c:v>54.664715031476682</c:v>
                </c:pt>
                <c:pt idx="15644">
                  <c:v>54.657276198865404</c:v>
                </c:pt>
                <c:pt idx="15645">
                  <c:v>54.649746648783228</c:v>
                </c:pt>
                <c:pt idx="15646">
                  <c:v>54.642897479732575</c:v>
                </c:pt>
                <c:pt idx="15647">
                  <c:v>54.635798837637054</c:v>
                </c:pt>
                <c:pt idx="15648">
                  <c:v>54.629641389301774</c:v>
                </c:pt>
                <c:pt idx="15649">
                  <c:v>54.622474709103095</c:v>
                </c:pt>
                <c:pt idx="15650">
                  <c:v>54.61550080352999</c:v>
                </c:pt>
                <c:pt idx="15651">
                  <c:v>54.608991824995115</c:v>
                </c:pt>
                <c:pt idx="15652">
                  <c:v>54.602437487724799</c:v>
                </c:pt>
                <c:pt idx="15653">
                  <c:v>54.595372864680833</c:v>
                </c:pt>
                <c:pt idx="15654">
                  <c:v>54.587707238392355</c:v>
                </c:pt>
                <c:pt idx="15655">
                  <c:v>54.580869409025567</c:v>
                </c:pt>
                <c:pt idx="15656">
                  <c:v>54.574473827329271</c:v>
                </c:pt>
                <c:pt idx="15657">
                  <c:v>54.567250448711292</c:v>
                </c:pt>
                <c:pt idx="15658">
                  <c:v>54.559913673254727</c:v>
                </c:pt>
                <c:pt idx="15659">
                  <c:v>54.552973786733205</c:v>
                </c:pt>
                <c:pt idx="15660">
                  <c:v>54.54587514463767</c:v>
                </c:pt>
                <c:pt idx="15661">
                  <c:v>54.539729035986262</c:v>
                </c:pt>
                <c:pt idx="15662">
                  <c:v>54.53201805096235</c:v>
                </c:pt>
                <c:pt idx="15663">
                  <c:v>54.524658596138067</c:v>
                </c:pt>
                <c:pt idx="15664">
                  <c:v>54.518024881080727</c:v>
                </c:pt>
                <c:pt idx="15665">
                  <c:v>54.511141692978512</c:v>
                </c:pt>
                <c:pt idx="15666">
                  <c:v>54.50378223815423</c:v>
                </c:pt>
                <c:pt idx="15667">
                  <c:v>54.496547519852378</c:v>
                </c:pt>
                <c:pt idx="15668">
                  <c:v>54.489811747640324</c:v>
                </c:pt>
                <c:pt idx="15669">
                  <c:v>54.482440953132183</c:v>
                </c:pt>
                <c:pt idx="15670">
                  <c:v>54.475909295229577</c:v>
                </c:pt>
                <c:pt idx="15671">
                  <c:v>54.468708595979308</c:v>
                </c:pt>
                <c:pt idx="15672">
                  <c:v>54.461462537993611</c:v>
                </c:pt>
                <c:pt idx="15673">
                  <c:v>54.454738105465417</c:v>
                </c:pt>
                <c:pt idx="15674">
                  <c:v>54.447764199892312</c:v>
                </c:pt>
                <c:pt idx="15675">
                  <c:v>54.440336706964878</c:v>
                </c:pt>
                <c:pt idx="15676">
                  <c:v>54.433634953804386</c:v>
                </c:pt>
                <c:pt idx="15677">
                  <c:v>54.426490952973424</c:v>
                </c:pt>
                <c:pt idx="15678">
                  <c:v>54.419335612458596</c:v>
                </c:pt>
                <c:pt idx="15679">
                  <c:v>54.412497783091808</c:v>
                </c:pt>
                <c:pt idx="15680">
                  <c:v>54.405625934673438</c:v>
                </c:pt>
                <c:pt idx="15681">
                  <c:v>54.398686048151923</c:v>
                </c:pt>
                <c:pt idx="15682">
                  <c:v>54.391632764791822</c:v>
                </c:pt>
                <c:pt idx="15683">
                  <c:v>54.384704217954173</c:v>
                </c:pt>
                <c:pt idx="15684">
                  <c:v>54.377594236174765</c:v>
                </c:pt>
                <c:pt idx="15685">
                  <c:v>54.370370857556779</c:v>
                </c:pt>
                <c:pt idx="15686">
                  <c:v>54.36357838692544</c:v>
                </c:pt>
                <c:pt idx="15687">
                  <c:v>54.356264290836577</c:v>
                </c:pt>
                <c:pt idx="15688">
                  <c:v>54.349630575779251</c:v>
                </c:pt>
                <c:pt idx="15689">
                  <c:v>54.342531933683716</c:v>
                </c:pt>
                <c:pt idx="15690">
                  <c:v>54.3358641995748</c:v>
                </c:pt>
                <c:pt idx="15691">
                  <c:v>54.328538763802094</c:v>
                </c:pt>
                <c:pt idx="15692">
                  <c:v>54.321576197912869</c:v>
                </c:pt>
                <c:pt idx="15693">
                  <c:v>54.314205403404713</c:v>
                </c:pt>
                <c:pt idx="15694">
                  <c:v>54.307152120044613</c:v>
                </c:pt>
                <c:pt idx="15695">
                  <c:v>54.299781325536465</c:v>
                </c:pt>
                <c:pt idx="15696">
                  <c:v>54.292909477118101</c:v>
                </c:pt>
                <c:pt idx="15697">
                  <c:v>54.285652079448546</c:v>
                </c:pt>
                <c:pt idx="15698">
                  <c:v>54.278530757985287</c:v>
                </c:pt>
                <c:pt idx="15699">
                  <c:v>54.271806325457085</c:v>
                </c:pt>
                <c:pt idx="15700">
                  <c:v>54.264968496090304</c:v>
                </c:pt>
                <c:pt idx="15701">
                  <c:v>54.257665739685315</c:v>
                </c:pt>
                <c:pt idx="15702">
                  <c:v>54.250873269053955</c:v>
                </c:pt>
                <c:pt idx="15703">
                  <c:v>54.244284912732056</c:v>
                </c:pt>
                <c:pt idx="15704">
                  <c:v>54.237299667475099</c:v>
                </c:pt>
                <c:pt idx="15705">
                  <c:v>54.230257723798871</c:v>
                </c:pt>
                <c:pt idx="15706">
                  <c:v>54.223419894432077</c:v>
                </c:pt>
                <c:pt idx="15707">
                  <c:v>54.215504795098724</c:v>
                </c:pt>
                <c:pt idx="15708">
                  <c:v>54.208474191106326</c:v>
                </c:pt>
                <c:pt idx="15709">
                  <c:v>54.201647701423404</c:v>
                </c:pt>
                <c:pt idx="15710">
                  <c:v>54.194276906915249</c:v>
                </c:pt>
                <c:pt idx="15711">
                  <c:v>54.187473096600044</c:v>
                </c:pt>
                <c:pt idx="15712">
                  <c:v>54.180714645020267</c:v>
                </c:pt>
                <c:pt idx="15713">
                  <c:v>54.174069590279082</c:v>
                </c:pt>
                <c:pt idx="15714">
                  <c:v>54.16683487197723</c:v>
                </c:pt>
                <c:pt idx="15715">
                  <c:v>54.159441398101372</c:v>
                </c:pt>
                <c:pt idx="15716">
                  <c:v>54.152569549683008</c:v>
                </c:pt>
                <c:pt idx="15717">
                  <c:v>54.145584304426052</c:v>
                </c:pt>
                <c:pt idx="15718">
                  <c:v>54.139041306839594</c:v>
                </c:pt>
                <c:pt idx="15719">
                  <c:v>54.131727210750746</c:v>
                </c:pt>
                <c:pt idx="15720">
                  <c:v>54.12440177497804</c:v>
                </c:pt>
                <c:pt idx="15721">
                  <c:v>54.116940262999023</c:v>
                </c:pt>
                <c:pt idx="15722">
                  <c:v>54.109909659006625</c:v>
                </c:pt>
                <c:pt idx="15723">
                  <c:v>54.102901734381959</c:v>
                </c:pt>
                <c:pt idx="15724">
                  <c:v>54.096687587627414</c:v>
                </c:pt>
                <c:pt idx="15725">
                  <c:v>54.089486888377145</c:v>
                </c:pt>
                <c:pt idx="15726">
                  <c:v>54.082127433552849</c:v>
                </c:pt>
                <c:pt idx="15727">
                  <c:v>54.075187547031334</c:v>
                </c:pt>
                <c:pt idx="15728">
                  <c:v>54.067816752523193</c:v>
                </c:pt>
                <c:pt idx="15729">
                  <c:v>54.060752129479226</c:v>
                </c:pt>
                <c:pt idx="15730">
                  <c:v>54.053619468332116</c:v>
                </c:pt>
                <c:pt idx="15731">
                  <c:v>54.046520826236573</c:v>
                </c:pt>
                <c:pt idx="15732">
                  <c:v>54.040125244540285</c:v>
                </c:pt>
                <c:pt idx="15733">
                  <c:v>54.031915313426595</c:v>
                </c:pt>
                <c:pt idx="15734">
                  <c:v>54.02515686184681</c:v>
                </c:pt>
                <c:pt idx="15735">
                  <c:v>54.017978841964265</c:v>
                </c:pt>
                <c:pt idx="15736">
                  <c:v>54.010574028404548</c:v>
                </c:pt>
                <c:pt idx="15737">
                  <c:v>54.003645481566885</c:v>
                </c:pt>
                <c:pt idx="15738">
                  <c:v>53.99662621725836</c:v>
                </c:pt>
                <c:pt idx="15739">
                  <c:v>53.989346140221087</c:v>
                </c:pt>
                <c:pt idx="15740">
                  <c:v>53.982746444215337</c:v>
                </c:pt>
                <c:pt idx="15741">
                  <c:v>53.975874595796967</c:v>
                </c:pt>
                <c:pt idx="15742">
                  <c:v>53.969388296629795</c:v>
                </c:pt>
                <c:pt idx="15743">
                  <c:v>53.962675203785459</c:v>
                </c:pt>
                <c:pt idx="15744">
                  <c:v>53.955236371174166</c:v>
                </c:pt>
                <c:pt idx="15745">
                  <c:v>53.948160408446341</c:v>
                </c:pt>
                <c:pt idx="15746">
                  <c:v>53.940789613938186</c:v>
                </c:pt>
                <c:pt idx="15747">
                  <c:v>53.933690971842665</c:v>
                </c:pt>
                <c:pt idx="15748">
                  <c:v>53.926422234489245</c:v>
                </c:pt>
                <c:pt idx="15749">
                  <c:v>53.918541154207453</c:v>
                </c:pt>
                <c:pt idx="15750">
                  <c:v>53.911850740730827</c:v>
                </c:pt>
                <c:pt idx="15751">
                  <c:v>53.904661381164424</c:v>
                </c:pt>
                <c:pt idx="15752">
                  <c:v>53.897891589900794</c:v>
                </c:pt>
                <c:pt idx="15753">
                  <c:v>53.891144478004861</c:v>
                </c:pt>
                <c:pt idx="15754">
                  <c:v>53.884181912115636</c:v>
                </c:pt>
                <c:pt idx="15755">
                  <c:v>53.876788438239778</c:v>
                </c:pt>
                <c:pt idx="15756">
                  <c:v>53.869633097724943</c:v>
                </c:pt>
                <c:pt idx="15757">
                  <c:v>53.862976703299893</c:v>
                </c:pt>
                <c:pt idx="15758">
                  <c:v>53.855900740572068</c:v>
                </c:pt>
                <c:pt idx="15759">
                  <c:v>53.848303152386755</c:v>
                </c:pt>
                <c:pt idx="15760">
                  <c:v>53.84128388807823</c:v>
                </c:pt>
                <c:pt idx="15761">
                  <c:v>53.834083188827961</c:v>
                </c:pt>
                <c:pt idx="15762">
                  <c:v>53.82707526420328</c:v>
                </c:pt>
                <c:pt idx="15763">
                  <c:v>53.820271453888083</c:v>
                </c:pt>
                <c:pt idx="15764">
                  <c:v>53.813490322940581</c:v>
                </c:pt>
                <c:pt idx="15765">
                  <c:v>53.806187566535591</c:v>
                </c:pt>
                <c:pt idx="15766">
                  <c:v>53.79881677202745</c:v>
                </c:pt>
                <c:pt idx="15767">
                  <c:v>53.791411958467727</c:v>
                </c:pt>
                <c:pt idx="15768">
                  <c:v>53.78368963375997</c:v>
                </c:pt>
                <c:pt idx="15769">
                  <c:v>53.776228121780946</c:v>
                </c:pt>
                <c:pt idx="15770">
                  <c:v>53.768959384427525</c:v>
                </c:pt>
                <c:pt idx="15771">
                  <c:v>53.762722558305256</c:v>
                </c:pt>
                <c:pt idx="15772">
                  <c:v>53.755612576525856</c:v>
                </c:pt>
                <c:pt idx="15773">
                  <c:v>53.748559293165755</c:v>
                </c:pt>
                <c:pt idx="15774">
                  <c:v>53.741925578108422</c:v>
                </c:pt>
                <c:pt idx="15775">
                  <c:v>53.734770237593601</c:v>
                </c:pt>
                <c:pt idx="15776">
                  <c:v>53.72696853509882</c:v>
                </c:pt>
                <c:pt idx="15777">
                  <c:v>53.719257550074907</c:v>
                </c:pt>
                <c:pt idx="15778">
                  <c:v>53.711852736515183</c:v>
                </c:pt>
                <c:pt idx="15779">
                  <c:v>53.705207681774006</c:v>
                </c:pt>
                <c:pt idx="15780">
                  <c:v>53.698358512723352</c:v>
                </c:pt>
                <c:pt idx="15781">
                  <c:v>53.691089775369939</c:v>
                </c:pt>
                <c:pt idx="15782">
                  <c:v>53.684240606319293</c:v>
                </c:pt>
                <c:pt idx="15783">
                  <c:v>53.676767754656417</c:v>
                </c:pt>
                <c:pt idx="15784">
                  <c:v>53.669635093509292</c:v>
                </c:pt>
                <c:pt idx="15785">
                  <c:v>53.66233233710431</c:v>
                </c:pt>
                <c:pt idx="15786">
                  <c:v>53.655449149002074</c:v>
                </c:pt>
                <c:pt idx="15787">
                  <c:v>53.648384525958114</c:v>
                </c:pt>
                <c:pt idx="15788">
                  <c:v>53.641807509320095</c:v>
                </c:pt>
                <c:pt idx="15789">
                  <c:v>53.634708867224546</c:v>
                </c:pt>
                <c:pt idx="15790">
                  <c:v>53.628029793431786</c:v>
                </c:pt>
                <c:pt idx="15791">
                  <c:v>53.620715697342924</c:v>
                </c:pt>
                <c:pt idx="15792">
                  <c:v>53.613140788525335</c:v>
                </c:pt>
                <c:pt idx="15793">
                  <c:v>53.60635965757784</c:v>
                </c:pt>
                <c:pt idx="15794">
                  <c:v>53.599181637695281</c:v>
                </c:pt>
                <c:pt idx="15795">
                  <c:v>53.591164481207201</c:v>
                </c:pt>
                <c:pt idx="15796">
                  <c:v>53.584576124885295</c:v>
                </c:pt>
                <c:pt idx="15797">
                  <c:v>53.577658917731497</c:v>
                </c:pt>
                <c:pt idx="15798">
                  <c:v>53.570299462907215</c:v>
                </c:pt>
                <c:pt idx="15799">
                  <c:v>53.562815271560481</c:v>
                </c:pt>
                <c:pt idx="15800">
                  <c:v>53.555875385038966</c:v>
                </c:pt>
                <c:pt idx="15801">
                  <c:v>53.54900353662061</c:v>
                </c:pt>
                <c:pt idx="15802">
                  <c:v>53.541836856421909</c:v>
                </c:pt>
                <c:pt idx="15803">
                  <c:v>53.535180461996866</c:v>
                </c:pt>
                <c:pt idx="15804">
                  <c:v>53.527480816656812</c:v>
                </c:pt>
                <c:pt idx="15805">
                  <c:v>53.520495571399863</c:v>
                </c:pt>
                <c:pt idx="15806">
                  <c:v>53.51281860542754</c:v>
                </c:pt>
                <c:pt idx="15807">
                  <c:v>53.50562924586113</c:v>
                </c:pt>
                <c:pt idx="15808">
                  <c:v>53.498394527559292</c:v>
                </c:pt>
                <c:pt idx="15809">
                  <c:v>53.491420621986194</c:v>
                </c:pt>
                <c:pt idx="15810">
                  <c:v>53.484730208509582</c:v>
                </c:pt>
                <c:pt idx="15811">
                  <c:v>53.477994436297507</c:v>
                </c:pt>
                <c:pt idx="15812">
                  <c:v>53.470498905266915</c:v>
                </c:pt>
                <c:pt idx="15813">
                  <c:v>53.462844618662295</c:v>
                </c:pt>
                <c:pt idx="15814">
                  <c:v>53.455360427315568</c:v>
                </c:pt>
                <c:pt idx="15815">
                  <c:v>53.448375182058619</c:v>
                </c:pt>
                <c:pt idx="15816">
                  <c:v>53.441367257433946</c:v>
                </c:pt>
                <c:pt idx="15817">
                  <c:v>53.433690291461623</c:v>
                </c:pt>
                <c:pt idx="15818">
                  <c:v>53.426557630314505</c:v>
                </c:pt>
                <c:pt idx="15819">
                  <c:v>53.419935254941045</c:v>
                </c:pt>
                <c:pt idx="15820">
                  <c:v>53.412927330316371</c:v>
                </c:pt>
                <c:pt idx="15821">
                  <c:v>53.405976104110998</c:v>
                </c:pt>
                <c:pt idx="15822">
                  <c:v>53.398219760351651</c:v>
                </c:pt>
                <c:pt idx="15823">
                  <c:v>53.390361359437591</c:v>
                </c:pt>
                <c:pt idx="15824">
                  <c:v>53.382911187142433</c:v>
                </c:pt>
                <c:pt idx="15825">
                  <c:v>53.375778525995322</c:v>
                </c:pt>
                <c:pt idx="15826">
                  <c:v>53.369042753783255</c:v>
                </c:pt>
                <c:pt idx="15827">
                  <c:v>53.362136886313316</c:v>
                </c:pt>
                <c:pt idx="15828">
                  <c:v>53.354459920340993</c:v>
                </c:pt>
                <c:pt idx="15829">
                  <c:v>53.347383957613168</c:v>
                </c:pt>
                <c:pt idx="15830">
                  <c:v>53.339888426582583</c:v>
                </c:pt>
                <c:pt idx="15831">
                  <c:v>53.332778444803189</c:v>
                </c:pt>
                <c:pt idx="15832">
                  <c:v>53.325430329662751</c:v>
                </c:pt>
                <c:pt idx="15833">
                  <c:v>53.318762595553849</c:v>
                </c:pt>
                <c:pt idx="15834">
                  <c:v>53.311323762942543</c:v>
                </c:pt>
                <c:pt idx="15835">
                  <c:v>53.304724066936792</c:v>
                </c:pt>
                <c:pt idx="15836">
                  <c:v>53.297648104208974</c:v>
                </c:pt>
                <c:pt idx="15837">
                  <c:v>53.290084535075231</c:v>
                </c:pt>
                <c:pt idx="15838">
                  <c:v>53.282611683412362</c:v>
                </c:pt>
                <c:pt idx="15839">
                  <c:v>53.275603758787696</c:v>
                </c:pt>
                <c:pt idx="15840">
                  <c:v>53.268232964279541</c:v>
                </c:pt>
                <c:pt idx="15841">
                  <c:v>53.260918868190686</c:v>
                </c:pt>
                <c:pt idx="15842">
                  <c:v>53.253706829256565</c:v>
                </c:pt>
                <c:pt idx="15843">
                  <c:v>53.246165939490538</c:v>
                </c:pt>
                <c:pt idx="15844">
                  <c:v>53.23924873233674</c:v>
                </c:pt>
                <c:pt idx="15845">
                  <c:v>53.232671715698707</c:v>
                </c:pt>
                <c:pt idx="15846">
                  <c:v>53.225675130757899</c:v>
                </c:pt>
                <c:pt idx="15847">
                  <c:v>53.217748691740674</c:v>
                </c:pt>
                <c:pt idx="15848">
                  <c:v>53.210219141658499</c:v>
                </c:pt>
                <c:pt idx="15849">
                  <c:v>53.20227002327357</c:v>
                </c:pt>
                <c:pt idx="15850">
                  <c:v>53.195103343074877</c:v>
                </c:pt>
                <c:pt idx="15851">
                  <c:v>53.187993361295483</c:v>
                </c:pt>
                <c:pt idx="15852">
                  <c:v>53.181518401812177</c:v>
                </c:pt>
                <c:pt idx="15853">
                  <c:v>53.174533156555228</c:v>
                </c:pt>
                <c:pt idx="15854">
                  <c:v>53.167457193827403</c:v>
                </c:pt>
                <c:pt idx="15855">
                  <c:v>53.160505967622015</c:v>
                </c:pt>
                <c:pt idx="15856">
                  <c:v>53.15293105880442</c:v>
                </c:pt>
                <c:pt idx="15857">
                  <c:v>53.145537584928562</c:v>
                </c:pt>
                <c:pt idx="15858">
                  <c:v>53.138110092001121</c:v>
                </c:pt>
                <c:pt idx="15859">
                  <c:v>53.131204224531182</c:v>
                </c:pt>
                <c:pt idx="15860">
                  <c:v>53.123697353816738</c:v>
                </c:pt>
                <c:pt idx="15861">
                  <c:v>53.116213162469997</c:v>
                </c:pt>
                <c:pt idx="15862">
                  <c:v>53.108933085432717</c:v>
                </c:pt>
                <c:pt idx="15863">
                  <c:v>53.101335497247405</c:v>
                </c:pt>
                <c:pt idx="15864">
                  <c:v>53.094327572622731</c:v>
                </c:pt>
                <c:pt idx="15865">
                  <c:v>53.087296968630348</c:v>
                </c:pt>
                <c:pt idx="15866">
                  <c:v>53.079994212225358</c:v>
                </c:pt>
                <c:pt idx="15867">
                  <c:v>53.072691455820362</c:v>
                </c:pt>
                <c:pt idx="15868">
                  <c:v>53.065445397834665</c:v>
                </c:pt>
                <c:pt idx="15869">
                  <c:v>53.057972546171783</c:v>
                </c:pt>
                <c:pt idx="15870">
                  <c:v>53.05021620241245</c:v>
                </c:pt>
                <c:pt idx="15871">
                  <c:v>53.043321674626377</c:v>
                </c:pt>
                <c:pt idx="15872">
                  <c:v>53.036676619885185</c:v>
                </c:pt>
                <c:pt idx="15873">
                  <c:v>53.02922644759002</c:v>
                </c:pt>
                <c:pt idx="15874">
                  <c:v>53.022037088023609</c:v>
                </c:pt>
                <c:pt idx="15875">
                  <c:v>53.014405480786721</c:v>
                </c:pt>
                <c:pt idx="15876">
                  <c:v>53.00764702920695</c:v>
                </c:pt>
                <c:pt idx="15877">
                  <c:v>53.000457669640546</c:v>
                </c:pt>
                <c:pt idx="15878">
                  <c:v>52.993177592603267</c:v>
                </c:pt>
                <c:pt idx="15879">
                  <c:v>52.985886175882122</c:v>
                </c:pt>
                <c:pt idx="15880">
                  <c:v>52.978436003586971</c:v>
                </c:pt>
                <c:pt idx="15881">
                  <c:v>52.971223964652836</c:v>
                </c:pt>
                <c:pt idx="15882">
                  <c:v>52.964284078131328</c:v>
                </c:pt>
                <c:pt idx="15883">
                  <c:v>52.956278261327093</c:v>
                </c:pt>
                <c:pt idx="15884">
                  <c:v>52.948635314406346</c:v>
                </c:pt>
                <c:pt idx="15885">
                  <c:v>52.941423275472218</c:v>
                </c:pt>
                <c:pt idx="15886">
                  <c:v>52.934324633376676</c:v>
                </c:pt>
                <c:pt idx="15887">
                  <c:v>52.927260010332709</c:v>
                </c:pt>
                <c:pt idx="15888">
                  <c:v>52.92033146349506</c:v>
                </c:pt>
                <c:pt idx="15889">
                  <c:v>52.913709088121585</c:v>
                </c:pt>
                <c:pt idx="15890">
                  <c:v>52.906406331716596</c:v>
                </c:pt>
                <c:pt idx="15891">
                  <c:v>52.898649987957249</c:v>
                </c:pt>
                <c:pt idx="15892">
                  <c:v>52.891494647442428</c:v>
                </c:pt>
                <c:pt idx="15893">
                  <c:v>52.883851700521667</c:v>
                </c:pt>
                <c:pt idx="15894">
                  <c:v>52.876696360006839</c:v>
                </c:pt>
                <c:pt idx="15895">
                  <c:v>52.86925752739554</c:v>
                </c:pt>
                <c:pt idx="15896">
                  <c:v>52.861274389959021</c:v>
                </c:pt>
                <c:pt idx="15897">
                  <c:v>52.854198427231204</c:v>
                </c:pt>
                <c:pt idx="15898">
                  <c:v>52.846714235884477</c:v>
                </c:pt>
                <c:pt idx="15899">
                  <c:v>52.839536216001925</c:v>
                </c:pt>
                <c:pt idx="15900">
                  <c:v>52.832766424738296</c:v>
                </c:pt>
                <c:pt idx="15901">
                  <c:v>52.825667782642746</c:v>
                </c:pt>
                <c:pt idx="15902">
                  <c:v>52.818569140547226</c:v>
                </c:pt>
                <c:pt idx="15903">
                  <c:v>52.811425139716242</c:v>
                </c:pt>
                <c:pt idx="15904">
                  <c:v>52.803782192795488</c:v>
                </c:pt>
                <c:pt idx="15905">
                  <c:v>52.797080439635003</c:v>
                </c:pt>
                <c:pt idx="15906">
                  <c:v>52.789267397456371</c:v>
                </c:pt>
                <c:pt idx="15907">
                  <c:v>52.781692488638775</c:v>
                </c:pt>
                <c:pt idx="15908">
                  <c:v>52.774026862350297</c:v>
                </c:pt>
                <c:pt idx="15909">
                  <c:v>52.76606640428151</c:v>
                </c:pt>
                <c:pt idx="15910">
                  <c:v>52.759137857443847</c:v>
                </c:pt>
                <c:pt idx="15911">
                  <c:v>52.752027875664439</c:v>
                </c:pt>
                <c:pt idx="15912">
                  <c:v>52.744883874833484</c:v>
                </c:pt>
                <c:pt idx="15913">
                  <c:v>52.737581118428487</c:v>
                </c:pt>
                <c:pt idx="15914">
                  <c:v>52.730595873171538</c:v>
                </c:pt>
                <c:pt idx="15915">
                  <c:v>52.723281777082676</c:v>
                </c:pt>
                <c:pt idx="15916">
                  <c:v>52.715661509529646</c:v>
                </c:pt>
                <c:pt idx="15917">
                  <c:v>52.708438130911659</c:v>
                </c:pt>
                <c:pt idx="15918">
                  <c:v>52.700953939564918</c:v>
                </c:pt>
                <c:pt idx="15919">
                  <c:v>52.694059411778852</c:v>
                </c:pt>
                <c:pt idx="15920">
                  <c:v>52.687187563360482</c:v>
                </c:pt>
                <c:pt idx="15921">
                  <c:v>52.680077581581088</c:v>
                </c:pt>
                <c:pt idx="15922">
                  <c:v>52.671720234577236</c:v>
                </c:pt>
                <c:pt idx="15923">
                  <c:v>52.66441747817224</c:v>
                </c:pt>
                <c:pt idx="15924">
                  <c:v>52.657228118605836</c:v>
                </c:pt>
                <c:pt idx="15925">
                  <c:v>52.649925362200833</c:v>
                </c:pt>
                <c:pt idx="15926">
                  <c:v>52.642883418524598</c:v>
                </c:pt>
                <c:pt idx="15927">
                  <c:v>52.635229131919978</c:v>
                </c:pt>
                <c:pt idx="15928">
                  <c:v>52.627812978676403</c:v>
                </c:pt>
                <c:pt idx="15929">
                  <c:v>52.620544241322989</c:v>
                </c:pt>
                <c:pt idx="15930">
                  <c:v>52.612504405467185</c:v>
                </c:pt>
                <c:pt idx="15931">
                  <c:v>52.605224328429898</c:v>
                </c:pt>
                <c:pt idx="15932">
                  <c:v>52.598613292740296</c:v>
                </c:pt>
                <c:pt idx="15933">
                  <c:v>52.591457952225461</c:v>
                </c:pt>
                <c:pt idx="15934">
                  <c:v>52.584631462542532</c:v>
                </c:pt>
                <c:pt idx="15935">
                  <c:v>52.577328706137536</c:v>
                </c:pt>
                <c:pt idx="15936">
                  <c:v>52.569538343326613</c:v>
                </c:pt>
                <c:pt idx="15937">
                  <c:v>52.56285926953386</c:v>
                </c:pt>
                <c:pt idx="15938">
                  <c:v>52.556066798902499</c:v>
                </c:pt>
                <c:pt idx="15939">
                  <c:v>52.548389832930177</c:v>
                </c:pt>
                <c:pt idx="15940">
                  <c:v>52.540610809803098</c:v>
                </c:pt>
                <c:pt idx="15941">
                  <c:v>52.533081259720952</c:v>
                </c:pt>
                <c:pt idx="15942">
                  <c:v>52.525982617625402</c:v>
                </c:pt>
                <c:pt idx="15943">
                  <c:v>52.518146896079053</c:v>
                </c:pt>
                <c:pt idx="15944">
                  <c:v>52.511263707976831</c:v>
                </c:pt>
                <c:pt idx="15945">
                  <c:v>52.503734157894669</c:v>
                </c:pt>
                <c:pt idx="15946">
                  <c:v>52.496204607812501</c:v>
                </c:pt>
                <c:pt idx="15947">
                  <c:v>52.48848228310473</c:v>
                </c:pt>
                <c:pt idx="15948">
                  <c:v>52.480680580609949</c:v>
                </c:pt>
                <c:pt idx="15949">
                  <c:v>52.473321125785667</c:v>
                </c:pt>
                <c:pt idx="15950">
                  <c:v>52.466279182109417</c:v>
                </c:pt>
                <c:pt idx="15951">
                  <c:v>52.45928259716861</c:v>
                </c:pt>
                <c:pt idx="15952">
                  <c:v>52.451832424873466</c:v>
                </c:pt>
                <c:pt idx="15953">
                  <c:v>52.444461630365311</c:v>
                </c:pt>
                <c:pt idx="15954">
                  <c:v>52.437555762895386</c:v>
                </c:pt>
                <c:pt idx="15955">
                  <c:v>52.430491139851419</c:v>
                </c:pt>
                <c:pt idx="15956">
                  <c:v>52.423539913646032</c:v>
                </c:pt>
                <c:pt idx="15957">
                  <c:v>52.415794909570558</c:v>
                </c:pt>
                <c:pt idx="15958">
                  <c:v>52.408571530952571</c:v>
                </c:pt>
                <c:pt idx="15959">
                  <c:v>52.401790400005076</c:v>
                </c:pt>
                <c:pt idx="15960">
                  <c:v>52.394102094348895</c:v>
                </c:pt>
                <c:pt idx="15961">
                  <c:v>52.386856036363184</c:v>
                </c:pt>
                <c:pt idx="15962">
                  <c:v>52.379383184700309</c:v>
                </c:pt>
                <c:pt idx="15963">
                  <c:v>52.371808275882714</c:v>
                </c:pt>
                <c:pt idx="15964">
                  <c:v>52.364358103587563</c:v>
                </c:pt>
                <c:pt idx="15965">
                  <c:v>52.356760515402236</c:v>
                </c:pt>
                <c:pt idx="15966">
                  <c:v>52.34897015259132</c:v>
                </c:pt>
                <c:pt idx="15967">
                  <c:v>52.341259167567408</c:v>
                </c:pt>
                <c:pt idx="15968">
                  <c:v>52.333740957169105</c:v>
                </c:pt>
                <c:pt idx="15969">
                  <c:v>52.326256765822365</c:v>
                </c:pt>
                <c:pt idx="15970">
                  <c:v>52.318795253843362</c:v>
                </c:pt>
                <c:pt idx="15971">
                  <c:v>52.3115945545931</c:v>
                </c:pt>
                <c:pt idx="15972">
                  <c:v>52.304427874394399</c:v>
                </c:pt>
                <c:pt idx="15973">
                  <c:v>52.297510667240601</c:v>
                </c:pt>
                <c:pt idx="15974">
                  <c:v>52.290434704512791</c:v>
                </c:pt>
                <c:pt idx="15975">
                  <c:v>52.283063910004643</c:v>
                </c:pt>
                <c:pt idx="15976">
                  <c:v>52.274967375729531</c:v>
                </c:pt>
                <c:pt idx="15977">
                  <c:v>52.2677326574277</c:v>
                </c:pt>
                <c:pt idx="15978">
                  <c:v>52.260815450273903</c:v>
                </c:pt>
                <c:pt idx="15979">
                  <c:v>52.253217862088576</c:v>
                </c:pt>
                <c:pt idx="15980">
                  <c:v>52.245676972322549</c:v>
                </c:pt>
                <c:pt idx="15981">
                  <c:v>52.238589669910873</c:v>
                </c:pt>
                <c:pt idx="15982">
                  <c:v>52.231298253189742</c:v>
                </c:pt>
                <c:pt idx="15983">
                  <c:v>52.224029515836321</c:v>
                </c:pt>
                <c:pt idx="15984">
                  <c:v>52.215694848200187</c:v>
                </c:pt>
                <c:pt idx="15985">
                  <c:v>52.208471469582207</c:v>
                </c:pt>
                <c:pt idx="15986">
                  <c:v>52.201554262428409</c:v>
                </c:pt>
                <c:pt idx="15987">
                  <c:v>52.194489639384443</c:v>
                </c:pt>
                <c:pt idx="15988">
                  <c:v>52.186404444793197</c:v>
                </c:pt>
                <c:pt idx="15989">
                  <c:v>52.178829535975588</c:v>
                </c:pt>
                <c:pt idx="15990">
                  <c:v>52.171935008189521</c:v>
                </c:pt>
                <c:pt idx="15991">
                  <c:v>52.164972442300282</c:v>
                </c:pt>
                <c:pt idx="15992">
                  <c:v>52.157635666843717</c:v>
                </c:pt>
                <c:pt idx="15993">
                  <c:v>52.150140135813125</c:v>
                </c:pt>
                <c:pt idx="15994">
                  <c:v>52.142451830156929</c:v>
                </c:pt>
                <c:pt idx="15995">
                  <c:v>52.134967638810203</c:v>
                </c:pt>
                <c:pt idx="15996">
                  <c:v>52.127880336398526</c:v>
                </c:pt>
                <c:pt idx="15997">
                  <c:v>52.120407484735651</c:v>
                </c:pt>
                <c:pt idx="15998">
                  <c:v>52.112719179079456</c:v>
                </c:pt>
                <c:pt idx="15999">
                  <c:v>52.105473121093759</c:v>
                </c:pt>
                <c:pt idx="16000">
                  <c:v>52.097637399547402</c:v>
                </c:pt>
                <c:pt idx="16001">
                  <c:v>52.090017131994372</c:v>
                </c:pt>
                <c:pt idx="16002">
                  <c:v>52.082714375589376</c:v>
                </c:pt>
                <c:pt idx="16003">
                  <c:v>52.075116787404063</c:v>
                </c:pt>
                <c:pt idx="16004">
                  <c:v>52.067757332579781</c:v>
                </c:pt>
                <c:pt idx="16005">
                  <c:v>52.060125725342878</c:v>
                </c:pt>
                <c:pt idx="16006">
                  <c:v>52.052868327673316</c:v>
                </c:pt>
                <c:pt idx="16007">
                  <c:v>52.045157342649418</c:v>
                </c:pt>
                <c:pt idx="16008">
                  <c:v>52.038070040237741</c:v>
                </c:pt>
                <c:pt idx="16009">
                  <c:v>52.030495131420132</c:v>
                </c:pt>
                <c:pt idx="16010">
                  <c:v>52.022682089241492</c:v>
                </c:pt>
                <c:pt idx="16011">
                  <c:v>52.015832920190853</c:v>
                </c:pt>
                <c:pt idx="16012">
                  <c:v>52.008428106631122</c:v>
                </c:pt>
                <c:pt idx="16013">
                  <c:v>52.000977934335978</c:v>
                </c:pt>
                <c:pt idx="16014">
                  <c:v>51.993641158879413</c:v>
                </c:pt>
                <c:pt idx="16015">
                  <c:v>51.986281704055116</c:v>
                </c:pt>
                <c:pt idx="16016">
                  <c:v>51.978570719031211</c:v>
                </c:pt>
                <c:pt idx="16017">
                  <c:v>51.970406146652962</c:v>
                </c:pt>
                <c:pt idx="16018">
                  <c:v>51.963080710880249</c:v>
                </c:pt>
                <c:pt idx="16019">
                  <c:v>51.955562500481932</c:v>
                </c:pt>
                <c:pt idx="16020">
                  <c:v>51.948157686922215</c:v>
                </c:pt>
                <c:pt idx="16021">
                  <c:v>51.940945647988087</c:v>
                </c:pt>
                <c:pt idx="16022">
                  <c:v>51.934017101150431</c:v>
                </c:pt>
                <c:pt idx="16023">
                  <c:v>51.926612287590714</c:v>
                </c:pt>
                <c:pt idx="16024">
                  <c:v>51.918923981934519</c:v>
                </c:pt>
                <c:pt idx="16025">
                  <c:v>51.911337733433058</c:v>
                </c:pt>
                <c:pt idx="16026">
                  <c:v>51.903456653151267</c:v>
                </c:pt>
                <c:pt idx="16027">
                  <c:v>51.89573432844351</c:v>
                </c:pt>
                <c:pt idx="16028">
                  <c:v>51.888715064134985</c:v>
                </c:pt>
                <c:pt idx="16029">
                  <c:v>51.881094796581941</c:v>
                </c:pt>
                <c:pt idx="16030">
                  <c:v>51.873792040176959</c:v>
                </c:pt>
                <c:pt idx="16031">
                  <c:v>51.866432585352662</c:v>
                </c:pt>
                <c:pt idx="16032">
                  <c:v>51.859118489263814</c:v>
                </c:pt>
                <c:pt idx="16033">
                  <c:v>51.852110564639155</c:v>
                </c:pt>
                <c:pt idx="16034">
                  <c:v>51.844762449498717</c:v>
                </c:pt>
                <c:pt idx="16035">
                  <c:v>51.836620556488185</c:v>
                </c:pt>
                <c:pt idx="16036">
                  <c:v>51.828660098419377</c:v>
                </c:pt>
                <c:pt idx="16037">
                  <c:v>51.821402700749829</c:v>
                </c:pt>
                <c:pt idx="16038">
                  <c:v>51.814644249170051</c:v>
                </c:pt>
                <c:pt idx="16039">
                  <c:v>51.806955943513856</c:v>
                </c:pt>
                <c:pt idx="16040">
                  <c:v>51.799324336276968</c:v>
                </c:pt>
                <c:pt idx="16041">
                  <c:v>51.792305071968435</c:v>
                </c:pt>
                <c:pt idx="16042">
                  <c:v>51.785195090189042</c:v>
                </c:pt>
                <c:pt idx="16043">
                  <c:v>51.777676879790732</c:v>
                </c:pt>
                <c:pt idx="16044">
                  <c:v>51.769625704251062</c:v>
                </c:pt>
                <c:pt idx="16045">
                  <c:v>51.762141512904321</c:v>
                </c:pt>
                <c:pt idx="16046">
                  <c:v>51.754827416815488</c:v>
                </c:pt>
                <c:pt idx="16047">
                  <c:v>51.747207149262451</c:v>
                </c:pt>
                <c:pt idx="16048">
                  <c:v>51.739076595935764</c:v>
                </c:pt>
                <c:pt idx="16049">
                  <c:v>51.731342931544141</c:v>
                </c:pt>
                <c:pt idx="16050">
                  <c:v>51.723768022726546</c:v>
                </c:pt>
                <c:pt idx="16051">
                  <c:v>51.716476606005401</c:v>
                </c:pt>
                <c:pt idx="16052">
                  <c:v>51.708504808252755</c:v>
                </c:pt>
                <c:pt idx="16053">
                  <c:v>51.701202051847751</c:v>
                </c:pt>
                <c:pt idx="16054">
                  <c:v>51.694012692281355</c:v>
                </c:pt>
                <c:pt idx="16055">
                  <c:v>51.686347065992877</c:v>
                </c:pt>
                <c:pt idx="16056">
                  <c:v>51.678998950852453</c:v>
                </c:pt>
                <c:pt idx="16057">
                  <c:v>51.671639496028156</c:v>
                </c:pt>
                <c:pt idx="16058">
                  <c:v>51.663248129972736</c:v>
                </c:pt>
                <c:pt idx="16059">
                  <c:v>51.656160827561045</c:v>
                </c:pt>
                <c:pt idx="16060">
                  <c:v>51.648291086963127</c:v>
                </c:pt>
                <c:pt idx="16061">
                  <c:v>51.640954311506562</c:v>
                </c:pt>
                <c:pt idx="16062">
                  <c:v>51.633889688462595</c:v>
                </c:pt>
                <c:pt idx="16063">
                  <c:v>51.626609611425323</c:v>
                </c:pt>
                <c:pt idx="16064">
                  <c:v>51.619091401027021</c:v>
                </c:pt>
                <c:pt idx="16065">
                  <c:v>51.611936060512186</c:v>
                </c:pt>
                <c:pt idx="16066">
                  <c:v>51.603964262759526</c:v>
                </c:pt>
                <c:pt idx="16067">
                  <c:v>51.596695525406098</c:v>
                </c:pt>
                <c:pt idx="16068">
                  <c:v>51.589347410265674</c:v>
                </c:pt>
                <c:pt idx="16069">
                  <c:v>51.581840539551237</c:v>
                </c:pt>
                <c:pt idx="16070">
                  <c:v>51.573834722747002</c:v>
                </c:pt>
                <c:pt idx="16071">
                  <c:v>51.566123737723089</c:v>
                </c:pt>
                <c:pt idx="16072">
                  <c:v>51.558322035228308</c:v>
                </c:pt>
                <c:pt idx="16073">
                  <c:v>51.55076980577843</c:v>
                </c:pt>
                <c:pt idx="16074">
                  <c:v>51.542832027077345</c:v>
                </c:pt>
                <c:pt idx="16075">
                  <c:v>51.535404534149912</c:v>
                </c:pt>
                <c:pt idx="16076">
                  <c:v>51.528158476164208</c:v>
                </c:pt>
                <c:pt idx="16077">
                  <c:v>51.52092375786237</c:v>
                </c:pt>
                <c:pt idx="16078">
                  <c:v>51.513054017264437</c:v>
                </c:pt>
                <c:pt idx="16079">
                  <c:v>51.505785279911024</c:v>
                </c:pt>
                <c:pt idx="16080">
                  <c:v>51.498312428248148</c:v>
                </c:pt>
                <c:pt idx="16081">
                  <c:v>51.490737519430553</c:v>
                </c:pt>
                <c:pt idx="16082">
                  <c:v>51.482777061361752</c:v>
                </c:pt>
                <c:pt idx="16083">
                  <c:v>51.475100095389422</c:v>
                </c:pt>
                <c:pt idx="16084">
                  <c:v>51.467377770681658</c:v>
                </c:pt>
                <c:pt idx="16085">
                  <c:v>51.460120373012096</c:v>
                </c:pt>
                <c:pt idx="16086">
                  <c:v>51.452681540400803</c:v>
                </c:pt>
                <c:pt idx="16087">
                  <c:v>51.444755101383578</c:v>
                </c:pt>
                <c:pt idx="16088">
                  <c:v>51.437565741817167</c:v>
                </c:pt>
                <c:pt idx="16089">
                  <c:v>51.43000217268343</c:v>
                </c:pt>
                <c:pt idx="16090">
                  <c:v>51.422393244814245</c:v>
                </c:pt>
                <c:pt idx="16091">
                  <c:v>51.414875034415942</c:v>
                </c:pt>
                <c:pt idx="16092">
                  <c:v>51.407697014533383</c:v>
                </c:pt>
                <c:pt idx="16093">
                  <c:v>51.400110766031936</c:v>
                </c:pt>
                <c:pt idx="16094">
                  <c:v>51.392377101640307</c:v>
                </c:pt>
                <c:pt idx="16095">
                  <c:v>51.384620757880974</c:v>
                </c:pt>
                <c:pt idx="16096">
                  <c:v>51.376955131592496</c:v>
                </c:pt>
                <c:pt idx="16097">
                  <c:v>51.369312184671735</c:v>
                </c:pt>
                <c:pt idx="16098">
                  <c:v>51.361680577434839</c:v>
                </c:pt>
                <c:pt idx="16099">
                  <c:v>51.354343801978274</c:v>
                </c:pt>
                <c:pt idx="16100">
                  <c:v>51.346904969366982</c:v>
                </c:pt>
                <c:pt idx="16101">
                  <c:v>51.339511495491116</c:v>
                </c:pt>
                <c:pt idx="16102">
                  <c:v>51.332412853395567</c:v>
                </c:pt>
                <c:pt idx="16103">
                  <c:v>51.324781246158679</c:v>
                </c:pt>
                <c:pt idx="16104">
                  <c:v>51.317036242083205</c:v>
                </c:pt>
                <c:pt idx="16105">
                  <c:v>51.308814971285656</c:v>
                </c:pt>
                <c:pt idx="16106">
                  <c:v>51.301047287842458</c:v>
                </c:pt>
                <c:pt idx="16107">
                  <c:v>51.293200226612235</c:v>
                </c:pt>
                <c:pt idx="16108">
                  <c:v>51.28576139400095</c:v>
                </c:pt>
                <c:pt idx="16109">
                  <c:v>51.278447297912088</c:v>
                </c:pt>
                <c:pt idx="16110">
                  <c:v>51.27089506846221</c:v>
                </c:pt>
                <c:pt idx="16111">
                  <c:v>51.263376858063893</c:v>
                </c:pt>
                <c:pt idx="16112">
                  <c:v>51.255552476201402</c:v>
                </c:pt>
                <c:pt idx="16113">
                  <c:v>51.247909529280655</c:v>
                </c:pt>
                <c:pt idx="16114">
                  <c:v>51.24073150939811</c:v>
                </c:pt>
                <c:pt idx="16115">
                  <c:v>51.232963825954904</c:v>
                </c:pt>
                <c:pt idx="16116">
                  <c:v>51.225955901330231</c:v>
                </c:pt>
                <c:pt idx="16117">
                  <c:v>51.218993335440999</c:v>
                </c:pt>
                <c:pt idx="16118">
                  <c:v>51.211055556739929</c:v>
                </c:pt>
                <c:pt idx="16119">
                  <c:v>51.203786819386501</c:v>
                </c:pt>
                <c:pt idx="16120">
                  <c:v>51.196007796259444</c:v>
                </c:pt>
                <c:pt idx="16121">
                  <c:v>51.188183414396946</c:v>
                </c:pt>
                <c:pt idx="16122">
                  <c:v>51.180755921469512</c:v>
                </c:pt>
                <c:pt idx="16123">
                  <c:v>51.172829482452286</c:v>
                </c:pt>
                <c:pt idx="16124">
                  <c:v>51.164562852919317</c:v>
                </c:pt>
                <c:pt idx="16125">
                  <c:v>51.156942585366281</c:v>
                </c:pt>
                <c:pt idx="16126">
                  <c:v>51.14969652738057</c:v>
                </c:pt>
                <c:pt idx="16127">
                  <c:v>51.141860805834227</c:v>
                </c:pt>
                <c:pt idx="16128">
                  <c:v>51.133934366817002</c:v>
                </c:pt>
                <c:pt idx="16129">
                  <c:v>51.126574911992719</c:v>
                </c:pt>
                <c:pt idx="16130">
                  <c:v>51.118659812659352</c:v>
                </c:pt>
                <c:pt idx="16131">
                  <c:v>51.11140241498979</c:v>
                </c:pt>
                <c:pt idx="16132">
                  <c:v>51.103918223643049</c:v>
                </c:pt>
                <c:pt idx="16133">
                  <c:v>51.096014463993555</c:v>
                </c:pt>
                <c:pt idx="16134">
                  <c:v>51.08859831074998</c:v>
                </c:pt>
                <c:pt idx="16135">
                  <c:v>51.080762589203623</c:v>
                </c:pt>
                <c:pt idx="16136">
                  <c:v>51.073595909004929</c:v>
                </c:pt>
                <c:pt idx="16137">
                  <c:v>51.066066358922768</c:v>
                </c:pt>
                <c:pt idx="16138">
                  <c:v>51.058105900853967</c:v>
                </c:pt>
                <c:pt idx="16139">
                  <c:v>51.05093922065528</c:v>
                </c:pt>
                <c:pt idx="16140">
                  <c:v>51.043364311837678</c:v>
                </c:pt>
                <c:pt idx="16141">
                  <c:v>51.035800742703941</c:v>
                </c:pt>
                <c:pt idx="16142">
                  <c:v>51.027443395700089</c:v>
                </c:pt>
                <c:pt idx="16143">
                  <c:v>51.020322074236837</c:v>
                </c:pt>
                <c:pt idx="16144">
                  <c:v>51.012849222573955</c:v>
                </c:pt>
                <c:pt idx="16145">
                  <c:v>51.004650631144123</c:v>
                </c:pt>
                <c:pt idx="16146">
                  <c:v>50.996463379398158</c:v>
                </c:pt>
                <c:pt idx="16147">
                  <c:v>50.989262680147895</c:v>
                </c:pt>
                <c:pt idx="16148">
                  <c:v>50.981903225323599</c:v>
                </c:pt>
                <c:pt idx="16149">
                  <c:v>50.974634487970185</c:v>
                </c:pt>
                <c:pt idx="16150">
                  <c:v>50.966776087056118</c:v>
                </c:pt>
                <c:pt idx="16151">
                  <c:v>50.959405292547963</c:v>
                </c:pt>
                <c:pt idx="16152">
                  <c:v>50.95172832657564</c:v>
                </c:pt>
                <c:pt idx="16153">
                  <c:v>50.944278154280489</c:v>
                </c:pt>
                <c:pt idx="16154">
                  <c:v>50.936499131153425</c:v>
                </c:pt>
                <c:pt idx="16155">
                  <c:v>50.929151016012995</c:v>
                </c:pt>
                <c:pt idx="16156">
                  <c:v>50.920782329325284</c:v>
                </c:pt>
                <c:pt idx="16157">
                  <c:v>50.913025985565938</c:v>
                </c:pt>
                <c:pt idx="16158">
                  <c:v>50.905337679909749</c:v>
                </c:pt>
                <c:pt idx="16159">
                  <c:v>50.898148320343353</c:v>
                </c:pt>
                <c:pt idx="16160">
                  <c:v>50.890732167099763</c:v>
                </c:pt>
                <c:pt idx="16161">
                  <c:v>50.882862426501838</c:v>
                </c:pt>
                <c:pt idx="16162">
                  <c:v>50.875038044639339</c:v>
                </c:pt>
                <c:pt idx="16163">
                  <c:v>50.866805434157939</c:v>
                </c:pt>
                <c:pt idx="16164">
                  <c:v>50.859502677752943</c:v>
                </c:pt>
                <c:pt idx="16165">
                  <c:v>50.85127006727155</c:v>
                </c:pt>
                <c:pt idx="16166">
                  <c:v>50.844058028337415</c:v>
                </c:pt>
                <c:pt idx="16167">
                  <c:v>50.836641875093832</c:v>
                </c:pt>
                <c:pt idx="16168">
                  <c:v>50.828885531334492</c:v>
                </c:pt>
                <c:pt idx="16169">
                  <c:v>50.821594114613369</c:v>
                </c:pt>
                <c:pt idx="16170">
                  <c:v>50.813735713699295</c:v>
                </c:pt>
                <c:pt idx="16171">
                  <c:v>50.806274201720271</c:v>
                </c:pt>
                <c:pt idx="16172">
                  <c:v>50.798268384916035</c:v>
                </c:pt>
                <c:pt idx="16173">
                  <c:v>50.791124384085066</c:v>
                </c:pt>
                <c:pt idx="16174">
                  <c:v>50.784275215034427</c:v>
                </c:pt>
                <c:pt idx="16175">
                  <c:v>50.776178680759323</c:v>
                </c:pt>
                <c:pt idx="16176">
                  <c:v>50.768853244986609</c:v>
                </c:pt>
                <c:pt idx="16177">
                  <c:v>50.76102886312411</c:v>
                </c:pt>
                <c:pt idx="16178">
                  <c:v>50.753159122526192</c:v>
                </c:pt>
                <c:pt idx="16179">
                  <c:v>50.745300721612118</c:v>
                </c:pt>
                <c:pt idx="16180">
                  <c:v>50.737260885756307</c:v>
                </c:pt>
                <c:pt idx="16181">
                  <c:v>50.729629278519418</c:v>
                </c:pt>
                <c:pt idx="16182">
                  <c:v>50.721362648986435</c:v>
                </c:pt>
                <c:pt idx="16183">
                  <c:v>50.713334152814483</c:v>
                </c:pt>
                <c:pt idx="16184">
                  <c:v>50.70565718684216</c:v>
                </c:pt>
                <c:pt idx="16185">
                  <c:v>50.698025579605265</c:v>
                </c:pt>
                <c:pt idx="16186">
                  <c:v>50.690201197742766</c:v>
                </c:pt>
                <c:pt idx="16187">
                  <c:v>50.682490212718854</c:v>
                </c:pt>
                <c:pt idx="16188">
                  <c:v>50.675232815049313</c:v>
                </c:pt>
                <c:pt idx="16189">
                  <c:v>50.667510490341542</c:v>
                </c:pt>
                <c:pt idx="16190">
                  <c:v>50.659572711640457</c:v>
                </c:pt>
                <c:pt idx="16191">
                  <c:v>50.652145218713017</c:v>
                </c:pt>
                <c:pt idx="16192">
                  <c:v>50.64423011937965</c:v>
                </c:pt>
                <c:pt idx="16193">
                  <c:v>50.636836645503791</c:v>
                </c:pt>
                <c:pt idx="16194">
                  <c:v>50.628921546170439</c:v>
                </c:pt>
                <c:pt idx="16195">
                  <c:v>50.620893049998486</c:v>
                </c:pt>
                <c:pt idx="16196">
                  <c:v>50.613715030115934</c:v>
                </c:pt>
                <c:pt idx="16197">
                  <c:v>50.605890648253435</c:v>
                </c:pt>
                <c:pt idx="16198">
                  <c:v>50.598315739435826</c:v>
                </c:pt>
                <c:pt idx="16199">
                  <c:v>50.590480017889483</c:v>
                </c:pt>
                <c:pt idx="16200">
                  <c:v>50.582349464562803</c:v>
                </c:pt>
                <c:pt idx="16201">
                  <c:v>50.574763216061349</c:v>
                </c:pt>
                <c:pt idx="16202">
                  <c:v>50.566621323050811</c:v>
                </c:pt>
                <c:pt idx="16203">
                  <c:v>50.559159811071794</c:v>
                </c:pt>
                <c:pt idx="16204">
                  <c:v>50.551290070473861</c:v>
                </c:pt>
                <c:pt idx="16205">
                  <c:v>50.544089371223599</c:v>
                </c:pt>
                <c:pt idx="16206">
                  <c:v>50.536412405251262</c:v>
                </c:pt>
                <c:pt idx="16207">
                  <c:v>50.528792137698233</c:v>
                </c:pt>
                <c:pt idx="16208">
                  <c:v>50.52100177488731</c:v>
                </c:pt>
                <c:pt idx="16209">
                  <c:v>50.512893900928354</c:v>
                </c:pt>
                <c:pt idx="16210">
                  <c:v>50.50517157622059</c:v>
                </c:pt>
                <c:pt idx="16211">
                  <c:v>50.497630686454563</c:v>
                </c:pt>
                <c:pt idx="16212">
                  <c:v>50.489568171231049</c:v>
                </c:pt>
                <c:pt idx="16213">
                  <c:v>50.48207264020045</c:v>
                </c:pt>
                <c:pt idx="16214">
                  <c:v>50.473953426557628</c:v>
                </c:pt>
                <c:pt idx="16215">
                  <c:v>50.466922822565238</c:v>
                </c:pt>
                <c:pt idx="16216">
                  <c:v>50.459665424895697</c:v>
                </c:pt>
                <c:pt idx="16217">
                  <c:v>50.451829703349325</c:v>
                </c:pt>
                <c:pt idx="16218">
                  <c:v>50.444107378641569</c:v>
                </c:pt>
                <c:pt idx="16219">
                  <c:v>50.436033523734189</c:v>
                </c:pt>
                <c:pt idx="16220">
                  <c:v>50.427528760840175</c:v>
                </c:pt>
                <c:pt idx="16221">
                  <c:v>50.419795096448553</c:v>
                </c:pt>
                <c:pt idx="16222">
                  <c:v>50.412095451108499</c:v>
                </c:pt>
                <c:pt idx="16223">
                  <c:v>50.404055615252688</c:v>
                </c:pt>
                <c:pt idx="16224">
                  <c:v>50.397183766834331</c:v>
                </c:pt>
                <c:pt idx="16225">
                  <c:v>50.389211969081671</c:v>
                </c:pt>
                <c:pt idx="16226">
                  <c:v>50.381024717335698</c:v>
                </c:pt>
                <c:pt idx="16227">
                  <c:v>50.373143637053907</c:v>
                </c:pt>
                <c:pt idx="16228">
                  <c:v>50.366181071164682</c:v>
                </c:pt>
                <c:pt idx="16229">
                  <c:v>50.358991711598279</c:v>
                </c:pt>
                <c:pt idx="16230">
                  <c:v>50.351155990051922</c:v>
                </c:pt>
                <c:pt idx="16231">
                  <c:v>50.343909932066225</c:v>
                </c:pt>
                <c:pt idx="16232">
                  <c:v>50.335484546959222</c:v>
                </c:pt>
                <c:pt idx="16233">
                  <c:v>50.327977676244764</c:v>
                </c:pt>
                <c:pt idx="16234">
                  <c:v>50.319926500705101</c:v>
                </c:pt>
                <c:pt idx="16235">
                  <c:v>50.312022741055607</c:v>
                </c:pt>
                <c:pt idx="16236">
                  <c:v>50.304118981406084</c:v>
                </c:pt>
                <c:pt idx="16237">
                  <c:v>50.296464694801493</c:v>
                </c:pt>
                <c:pt idx="16238">
                  <c:v>50.289037201874045</c:v>
                </c:pt>
                <c:pt idx="16239">
                  <c:v>50.280861289811931</c:v>
                </c:pt>
                <c:pt idx="16240">
                  <c:v>50.273207003207311</c:v>
                </c:pt>
                <c:pt idx="16241">
                  <c:v>50.26530324355781</c:v>
                </c:pt>
                <c:pt idx="16242">
                  <c:v>50.257830391894942</c:v>
                </c:pt>
                <c:pt idx="16243">
                  <c:v>50.249926632245433</c:v>
                </c:pt>
                <c:pt idx="16244">
                  <c:v>50.242329044060121</c:v>
                </c:pt>
                <c:pt idx="16245">
                  <c:v>50.234379925675178</c:v>
                </c:pt>
                <c:pt idx="16246">
                  <c:v>50.226646261283548</c:v>
                </c:pt>
                <c:pt idx="16247">
                  <c:v>50.218629104795468</c:v>
                </c:pt>
                <c:pt idx="16248">
                  <c:v>50.210736684829818</c:v>
                </c:pt>
                <c:pt idx="16249">
                  <c:v>50.202322639406674</c:v>
                </c:pt>
                <c:pt idx="16250">
                  <c:v>50.194679692485913</c:v>
                </c:pt>
                <c:pt idx="16251">
                  <c:v>50.187172821771462</c:v>
                </c:pt>
                <c:pt idx="16252">
                  <c:v>50.179235043070378</c:v>
                </c:pt>
                <c:pt idx="16253">
                  <c:v>50.171580756465772</c:v>
                </c:pt>
                <c:pt idx="16254">
                  <c:v>50.163903790493436</c:v>
                </c:pt>
                <c:pt idx="16255">
                  <c:v>50.15648763724986</c:v>
                </c:pt>
                <c:pt idx="16256">
                  <c:v>50.148391102974763</c:v>
                </c:pt>
                <c:pt idx="16257">
                  <c:v>50.140872892576446</c:v>
                </c:pt>
                <c:pt idx="16258">
                  <c:v>50.133195926604124</c:v>
                </c:pt>
                <c:pt idx="16259">
                  <c:v>50.125677716205821</c:v>
                </c:pt>
                <c:pt idx="16260">
                  <c:v>50.118284242329949</c:v>
                </c:pt>
                <c:pt idx="16261">
                  <c:v>50.109972254061539</c:v>
                </c:pt>
                <c:pt idx="16262">
                  <c:v>50.102057154728172</c:v>
                </c:pt>
                <c:pt idx="16263">
                  <c:v>50.094368849071977</c:v>
                </c:pt>
                <c:pt idx="16264">
                  <c:v>50.086521787841775</c:v>
                </c:pt>
                <c:pt idx="16265">
                  <c:v>50.07859534882455</c:v>
                </c:pt>
                <c:pt idx="16266">
                  <c:v>50.070147284349829</c:v>
                </c:pt>
                <c:pt idx="16267">
                  <c:v>50.062810508893264</c:v>
                </c:pt>
                <c:pt idx="16268">
                  <c:v>50.054566558727998</c:v>
                </c:pt>
                <c:pt idx="16269">
                  <c:v>50.046447345085177</c:v>
                </c:pt>
                <c:pt idx="16270">
                  <c:v>50.038917795003016</c:v>
                </c:pt>
                <c:pt idx="16271">
                  <c:v>50.031195470295245</c:v>
                </c:pt>
                <c:pt idx="16272">
                  <c:v>50.023314390013454</c:v>
                </c:pt>
                <c:pt idx="16273">
                  <c:v>50.015580725621831</c:v>
                </c:pt>
                <c:pt idx="16274">
                  <c:v>50.007552229449878</c:v>
                </c:pt>
                <c:pt idx="16275">
                  <c:v>50.00047626672206</c:v>
                </c:pt>
                <c:pt idx="16276">
                  <c:v>49.991756049834727</c:v>
                </c:pt>
                <c:pt idx="16277">
                  <c:v>49.983727553662789</c:v>
                </c:pt>
                <c:pt idx="16278">
                  <c:v>49.976300060735348</c:v>
                </c:pt>
                <c:pt idx="16279">
                  <c:v>49.968282904247253</c:v>
                </c:pt>
                <c:pt idx="16280">
                  <c:v>49.960322446178459</c:v>
                </c:pt>
                <c:pt idx="16281">
                  <c:v>49.95280423578015</c:v>
                </c:pt>
                <c:pt idx="16282">
                  <c:v>49.945592196846022</c:v>
                </c:pt>
                <c:pt idx="16283">
                  <c:v>49.937132792687436</c:v>
                </c:pt>
                <c:pt idx="16284">
                  <c:v>49.92886616315446</c:v>
                </c:pt>
                <c:pt idx="16285">
                  <c:v>49.921291254336857</c:v>
                </c:pt>
                <c:pt idx="16286">
                  <c:v>49.914249310660622</c:v>
                </c:pt>
                <c:pt idx="16287">
                  <c:v>49.906447608165841</c:v>
                </c:pt>
                <c:pt idx="16288">
                  <c:v>49.897716051594649</c:v>
                </c:pt>
                <c:pt idx="16289">
                  <c:v>49.89003908562232</c:v>
                </c:pt>
                <c:pt idx="16290">
                  <c:v>49.88252087522401</c:v>
                </c:pt>
                <c:pt idx="16291">
                  <c:v>49.874424340948913</c:v>
                </c:pt>
                <c:pt idx="16292">
                  <c:v>49.865817520900166</c:v>
                </c:pt>
                <c:pt idx="16293">
                  <c:v>49.857857062831378</c:v>
                </c:pt>
                <c:pt idx="16294">
                  <c:v>49.849907944446436</c:v>
                </c:pt>
                <c:pt idx="16295">
                  <c:v>49.842128921319379</c:v>
                </c:pt>
                <c:pt idx="16296">
                  <c:v>49.834554012501776</c:v>
                </c:pt>
                <c:pt idx="16297">
                  <c:v>49.826570875065265</c:v>
                </c:pt>
                <c:pt idx="16298">
                  <c:v>49.818247547112982</c:v>
                </c:pt>
                <c:pt idx="16299">
                  <c:v>49.810740676398538</c:v>
                </c:pt>
                <c:pt idx="16300">
                  <c:v>49.802802897697454</c:v>
                </c:pt>
                <c:pt idx="16301">
                  <c:v>49.794774401525501</c:v>
                </c:pt>
                <c:pt idx="16302">
                  <c:v>49.787052076817737</c:v>
                </c:pt>
                <c:pt idx="16303">
                  <c:v>49.779443148948559</c:v>
                </c:pt>
                <c:pt idx="16304">
                  <c:v>49.771596087718351</c:v>
                </c:pt>
                <c:pt idx="16305">
                  <c:v>49.763862423326728</c:v>
                </c:pt>
                <c:pt idx="16306">
                  <c:v>49.75601536209652</c:v>
                </c:pt>
                <c:pt idx="16307">
                  <c:v>49.748621888220654</c:v>
                </c:pt>
                <c:pt idx="16308">
                  <c:v>49.740502674577833</c:v>
                </c:pt>
                <c:pt idx="16309">
                  <c:v>49.732950445127948</c:v>
                </c:pt>
                <c:pt idx="16310">
                  <c:v>49.725670368090675</c:v>
                </c:pt>
                <c:pt idx="16311">
                  <c:v>49.717142925828945</c:v>
                </c:pt>
                <c:pt idx="16312">
                  <c:v>49.708864956612096</c:v>
                </c:pt>
                <c:pt idx="16313">
                  <c:v>49.700927177911026</c:v>
                </c:pt>
                <c:pt idx="16314">
                  <c:v>49.692377056281565</c:v>
                </c:pt>
                <c:pt idx="16315">
                  <c:v>49.685006261773431</c:v>
                </c:pt>
                <c:pt idx="16316">
                  <c:v>49.676955086233754</c:v>
                </c:pt>
                <c:pt idx="16317">
                  <c:v>49.669096685319687</c:v>
                </c:pt>
                <c:pt idx="16318">
                  <c:v>49.660739338315835</c:v>
                </c:pt>
                <c:pt idx="16319">
                  <c:v>49.652903616769485</c:v>
                </c:pt>
                <c:pt idx="16320">
                  <c:v>49.645158612694004</c:v>
                </c:pt>
                <c:pt idx="16321">
                  <c:v>49.637424948302382</c:v>
                </c:pt>
                <c:pt idx="16322">
                  <c:v>49.629124299717816</c:v>
                </c:pt>
                <c:pt idx="16323">
                  <c:v>49.621855562364402</c:v>
                </c:pt>
                <c:pt idx="16324">
                  <c:v>49.614144577340497</c:v>
                </c:pt>
                <c:pt idx="16325">
                  <c:v>49.606490290735884</c:v>
                </c:pt>
                <c:pt idx="16326">
                  <c:v>49.598711267608827</c:v>
                </c:pt>
                <c:pt idx="16327">
                  <c:v>49.590818847643185</c:v>
                </c:pt>
                <c:pt idx="16328">
                  <c:v>49.582495519690909</c:v>
                </c:pt>
                <c:pt idx="16329">
                  <c:v>49.574262909209502</c:v>
                </c:pt>
                <c:pt idx="16330">
                  <c:v>49.565712787580054</c:v>
                </c:pt>
                <c:pt idx="16331">
                  <c:v>49.557037929428162</c:v>
                </c:pt>
                <c:pt idx="16332">
                  <c:v>49.549338284088108</c:v>
                </c:pt>
                <c:pt idx="16333">
                  <c:v>49.541797394322082</c:v>
                </c:pt>
                <c:pt idx="16334">
                  <c:v>49.533825596569429</c:v>
                </c:pt>
                <c:pt idx="16335">
                  <c:v>49.525887817868345</c:v>
                </c:pt>
                <c:pt idx="16336">
                  <c:v>49.518086115373571</c:v>
                </c:pt>
                <c:pt idx="16337">
                  <c:v>49.509547333427982</c:v>
                </c:pt>
                <c:pt idx="16338">
                  <c:v>49.501643573778473</c:v>
                </c:pt>
                <c:pt idx="16339">
                  <c:v>49.493887230019133</c:v>
                </c:pt>
                <c:pt idx="16340">
                  <c:v>49.486017489421208</c:v>
                </c:pt>
                <c:pt idx="16341">
                  <c:v>49.477988993249262</c:v>
                </c:pt>
                <c:pt idx="16342">
                  <c:v>49.469586287509969</c:v>
                </c:pt>
                <c:pt idx="16343">
                  <c:v>49.461954680273074</c:v>
                </c:pt>
                <c:pt idx="16344">
                  <c:v>49.454084939675148</c:v>
                </c:pt>
                <c:pt idx="16345">
                  <c:v>49.446827542005586</c:v>
                </c:pt>
                <c:pt idx="16346">
                  <c:v>49.43882172520135</c:v>
                </c:pt>
                <c:pt idx="16347">
                  <c:v>49.430861267132563</c:v>
                </c:pt>
                <c:pt idx="16348">
                  <c:v>49.423104923373216</c:v>
                </c:pt>
                <c:pt idx="16349">
                  <c:v>49.414532122376045</c:v>
                </c:pt>
                <c:pt idx="16350">
                  <c:v>49.406934534190739</c:v>
                </c:pt>
                <c:pt idx="16351">
                  <c:v>49.398497809399871</c:v>
                </c:pt>
                <c:pt idx="16352">
                  <c:v>49.390537351331069</c:v>
                </c:pt>
                <c:pt idx="16353">
                  <c:v>49.382259382114228</c:v>
                </c:pt>
                <c:pt idx="16354">
                  <c:v>49.374616435193474</c:v>
                </c:pt>
                <c:pt idx="16355">
                  <c:v>49.366179710402612</c:v>
                </c:pt>
                <c:pt idx="16356">
                  <c:v>49.358616141268868</c:v>
                </c:pt>
                <c:pt idx="16357">
                  <c:v>49.351097930870566</c:v>
                </c:pt>
                <c:pt idx="16358">
                  <c:v>49.34247977113796</c:v>
                </c:pt>
                <c:pt idx="16359">
                  <c:v>49.334632709907751</c:v>
                </c:pt>
                <c:pt idx="16360">
                  <c:v>49.327171197928742</c:v>
                </c:pt>
                <c:pt idx="16361">
                  <c:v>49.31907466365363</c:v>
                </c:pt>
                <c:pt idx="16362">
                  <c:v>49.311454396100601</c:v>
                </c:pt>
                <c:pt idx="16363">
                  <c:v>49.303063030045166</c:v>
                </c:pt>
                <c:pt idx="16364">
                  <c:v>49.295091232292513</c:v>
                </c:pt>
                <c:pt idx="16365">
                  <c:v>49.287244171062305</c:v>
                </c:pt>
                <c:pt idx="16366">
                  <c:v>49.279340411412811</c:v>
                </c:pt>
                <c:pt idx="16367">
                  <c:v>49.270846988202642</c:v>
                </c:pt>
                <c:pt idx="16368">
                  <c:v>49.263442174642925</c:v>
                </c:pt>
                <c:pt idx="16369">
                  <c:v>49.255005449852057</c:v>
                </c:pt>
                <c:pt idx="16370">
                  <c:v>49.247113029886421</c:v>
                </c:pt>
                <c:pt idx="16371">
                  <c:v>49.239368025810933</c:v>
                </c:pt>
                <c:pt idx="16372">
                  <c:v>49.231305510587411</c:v>
                </c:pt>
                <c:pt idx="16373">
                  <c:v>49.223050220738287</c:v>
                </c:pt>
                <c:pt idx="16374">
                  <c:v>49.21481761025688</c:v>
                </c:pt>
                <c:pt idx="16375">
                  <c:v>49.206891171239661</c:v>
                </c:pt>
                <c:pt idx="16376">
                  <c:v>49.199282243370483</c:v>
                </c:pt>
                <c:pt idx="16377">
                  <c:v>49.19125374719853</c:v>
                </c:pt>
                <c:pt idx="16378">
                  <c:v>49.182896400194679</c:v>
                </c:pt>
                <c:pt idx="16379">
                  <c:v>49.17512871675148</c:v>
                </c:pt>
                <c:pt idx="16380">
                  <c:v>49.16721361741812</c:v>
                </c:pt>
                <c:pt idx="16381">
                  <c:v>49.158878949781979</c:v>
                </c:pt>
                <c:pt idx="16382">
                  <c:v>49.151156625074208</c:v>
                </c:pt>
                <c:pt idx="16383">
                  <c:v>49.143309563843999</c:v>
                </c:pt>
                <c:pt idx="16384">
                  <c:v>49.135122312098034</c:v>
                </c:pt>
                <c:pt idx="16385">
                  <c:v>49.127071136558371</c:v>
                </c:pt>
                <c:pt idx="16386">
                  <c:v>49.119292113431314</c:v>
                </c:pt>
                <c:pt idx="16387">
                  <c:v>49.110912087059745</c:v>
                </c:pt>
                <c:pt idx="16388">
                  <c:v>49.103235121087415</c:v>
                </c:pt>
                <c:pt idx="16389">
                  <c:v>49.095320021754048</c:v>
                </c:pt>
                <c:pt idx="16390">
                  <c:v>49.086974014434055</c:v>
                </c:pt>
                <c:pt idx="16391">
                  <c:v>49.079081594468413</c:v>
                </c:pt>
                <c:pt idx="16392">
                  <c:v>49.070883003038581</c:v>
                </c:pt>
                <c:pt idx="16393">
                  <c:v>49.062820487815053</c:v>
                </c:pt>
                <c:pt idx="16394">
                  <c:v>49.054803331326966</c:v>
                </c:pt>
                <c:pt idx="16395">
                  <c:v>49.047647990812131</c:v>
                </c:pt>
                <c:pt idx="16396">
                  <c:v>49.039562796220885</c:v>
                </c:pt>
                <c:pt idx="16397">
                  <c:v>49.03080856028199</c:v>
                </c:pt>
                <c:pt idx="16398">
                  <c:v>49.022768724426172</c:v>
                </c:pt>
                <c:pt idx="16399">
                  <c:v>49.014898983828253</c:v>
                </c:pt>
                <c:pt idx="16400">
                  <c:v>49.006666373346846</c:v>
                </c:pt>
                <c:pt idx="16401">
                  <c:v>48.998705915278045</c:v>
                </c:pt>
                <c:pt idx="16402">
                  <c:v>48.990541342899796</c:v>
                </c:pt>
                <c:pt idx="16403">
                  <c:v>48.982705621353439</c:v>
                </c:pt>
                <c:pt idx="16404">
                  <c:v>48.974438991820456</c:v>
                </c:pt>
                <c:pt idx="16405">
                  <c:v>48.96571877493313</c:v>
                </c:pt>
                <c:pt idx="16406">
                  <c:v>48.958200564534813</c:v>
                </c:pt>
                <c:pt idx="16407">
                  <c:v>48.950183408046733</c:v>
                </c:pt>
                <c:pt idx="16408">
                  <c:v>48.942256969029515</c:v>
                </c:pt>
                <c:pt idx="16409">
                  <c:v>48.933593450561474</c:v>
                </c:pt>
                <c:pt idx="16410">
                  <c:v>48.925814427434418</c:v>
                </c:pt>
                <c:pt idx="16411">
                  <c:v>48.918058083675078</c:v>
                </c:pt>
                <c:pt idx="16412">
                  <c:v>48.910142984341711</c:v>
                </c:pt>
                <c:pt idx="16413">
                  <c:v>48.901524824609112</c:v>
                </c:pt>
                <c:pt idx="16414">
                  <c:v>48.893836518952924</c:v>
                </c:pt>
                <c:pt idx="16415">
                  <c:v>48.886227591083738</c:v>
                </c:pt>
                <c:pt idx="16416">
                  <c:v>48.877915602815328</c:v>
                </c:pt>
                <c:pt idx="16417">
                  <c:v>48.8698530875918</c:v>
                </c:pt>
                <c:pt idx="16418">
                  <c:v>48.861563778691099</c:v>
                </c:pt>
                <c:pt idx="16419">
                  <c:v>48.853762076196325</c:v>
                </c:pt>
                <c:pt idx="16420">
                  <c:v>48.845245973618454</c:v>
                </c:pt>
                <c:pt idx="16421">
                  <c:v>48.837557667962265</c:v>
                </c:pt>
                <c:pt idx="16422">
                  <c:v>48.829245679693841</c:v>
                </c:pt>
                <c:pt idx="16423">
                  <c:v>48.821319240676623</c:v>
                </c:pt>
                <c:pt idx="16424">
                  <c:v>48.81337012229168</c:v>
                </c:pt>
                <c:pt idx="16425">
                  <c:v>48.804638565720502</c:v>
                </c:pt>
                <c:pt idx="16426">
                  <c:v>48.796462653658388</c:v>
                </c:pt>
                <c:pt idx="16427">
                  <c:v>48.787799135190347</c:v>
                </c:pt>
                <c:pt idx="16428">
                  <c:v>48.780439680366058</c:v>
                </c:pt>
                <c:pt idx="16429">
                  <c:v>48.77264931755515</c:v>
                </c:pt>
                <c:pt idx="16430">
                  <c:v>48.764995030950537</c:v>
                </c:pt>
                <c:pt idx="16431">
                  <c:v>48.756274814063204</c:v>
                </c:pt>
                <c:pt idx="16432">
                  <c:v>48.748461771884564</c:v>
                </c:pt>
                <c:pt idx="16433">
                  <c:v>48.740387916977177</c:v>
                </c:pt>
                <c:pt idx="16434">
                  <c:v>48.731951192186315</c:v>
                </c:pt>
                <c:pt idx="16435">
                  <c:v>48.723922696014377</c:v>
                </c:pt>
                <c:pt idx="16436">
                  <c:v>48.715939558577865</c:v>
                </c:pt>
                <c:pt idx="16437">
                  <c:v>48.707922402089771</c:v>
                </c:pt>
                <c:pt idx="16438">
                  <c:v>48.699292902673314</c:v>
                </c:pt>
                <c:pt idx="16439">
                  <c:v>48.691468520810808</c:v>
                </c:pt>
                <c:pt idx="16440">
                  <c:v>48.683496723058163</c:v>
                </c:pt>
                <c:pt idx="16441">
                  <c:v>48.675207414157462</c:v>
                </c:pt>
                <c:pt idx="16442">
                  <c:v>48.667065521146924</c:v>
                </c:pt>
                <c:pt idx="16443">
                  <c:v>48.659037024974971</c:v>
                </c:pt>
                <c:pt idx="16444">
                  <c:v>48.651360059002648</c:v>
                </c:pt>
                <c:pt idx="16445">
                  <c:v>48.642617162747591</c:v>
                </c:pt>
                <c:pt idx="16446">
                  <c:v>48.634237136376022</c:v>
                </c:pt>
                <c:pt idx="16447">
                  <c:v>48.625789071901309</c:v>
                </c:pt>
                <c:pt idx="16448">
                  <c:v>48.61748842331675</c:v>
                </c:pt>
                <c:pt idx="16449">
                  <c:v>48.609550644615666</c:v>
                </c:pt>
                <c:pt idx="16450">
                  <c:v>48.601318034134259</c:v>
                </c:pt>
                <c:pt idx="16451">
                  <c:v>48.593788484052098</c:v>
                </c:pt>
                <c:pt idx="16452">
                  <c:v>48.586519746698684</c:v>
                </c:pt>
                <c:pt idx="16453">
                  <c:v>48.577890247282212</c:v>
                </c:pt>
                <c:pt idx="16454">
                  <c:v>48.569646297116954</c:v>
                </c:pt>
                <c:pt idx="16455">
                  <c:v>48.561481724738698</c:v>
                </c:pt>
                <c:pt idx="16456">
                  <c:v>48.553736720663224</c:v>
                </c:pt>
                <c:pt idx="16457">
                  <c:v>48.545526789549534</c:v>
                </c:pt>
                <c:pt idx="16458">
                  <c:v>48.536568439301163</c:v>
                </c:pt>
                <c:pt idx="16459">
                  <c:v>48.529243003528464</c:v>
                </c:pt>
                <c:pt idx="16460">
                  <c:v>48.521191827988787</c:v>
                </c:pt>
                <c:pt idx="16461">
                  <c:v>48.512403572998302</c:v>
                </c:pt>
                <c:pt idx="16462">
                  <c:v>48.503796752949569</c:v>
                </c:pt>
                <c:pt idx="16463">
                  <c:v>48.495518783732727</c:v>
                </c:pt>
                <c:pt idx="16464">
                  <c:v>48.487626363767077</c:v>
                </c:pt>
                <c:pt idx="16465">
                  <c:v>48.479461791388822</c:v>
                </c:pt>
                <c:pt idx="16466">
                  <c:v>48.471365257113725</c:v>
                </c:pt>
                <c:pt idx="16467">
                  <c:v>48.464198576915031</c:v>
                </c:pt>
                <c:pt idx="16468">
                  <c:v>48.456011325169065</c:v>
                </c:pt>
                <c:pt idx="16469">
                  <c:v>48.447824073423092</c:v>
                </c:pt>
                <c:pt idx="16470">
                  <c:v>48.439738878831854</c:v>
                </c:pt>
                <c:pt idx="16471">
                  <c:v>48.431132058783106</c:v>
                </c:pt>
                <c:pt idx="16472">
                  <c:v>48.423284997552898</c:v>
                </c:pt>
                <c:pt idx="16473">
                  <c:v>48.415664729999861</c:v>
                </c:pt>
                <c:pt idx="16474">
                  <c:v>48.408293935491706</c:v>
                </c:pt>
                <c:pt idx="16475">
                  <c:v>48.40042419489378</c:v>
                </c:pt>
                <c:pt idx="16476">
                  <c:v>48.391307089071404</c:v>
                </c:pt>
                <c:pt idx="16477">
                  <c:v>48.383051799222279</c:v>
                </c:pt>
                <c:pt idx="16478">
                  <c:v>48.375136699888913</c:v>
                </c:pt>
                <c:pt idx="16479">
                  <c:v>48.366665956046475</c:v>
                </c:pt>
                <c:pt idx="16480">
                  <c:v>48.358297269358772</c:v>
                </c:pt>
                <c:pt idx="16481">
                  <c:v>48.350144036664375</c:v>
                </c:pt>
                <c:pt idx="16482">
                  <c:v>48.341684632505796</c:v>
                </c:pt>
                <c:pt idx="16483">
                  <c:v>48.333157190244066</c:v>
                </c:pt>
                <c:pt idx="16484">
                  <c:v>48.324765824188631</c:v>
                </c:pt>
                <c:pt idx="16485">
                  <c:v>48.317281632841897</c:v>
                </c:pt>
                <c:pt idx="16486">
                  <c:v>48.308788209631743</c:v>
                </c:pt>
                <c:pt idx="16487">
                  <c:v>48.300249427686161</c:v>
                </c:pt>
                <c:pt idx="16488">
                  <c:v>48.292243610881926</c:v>
                </c:pt>
                <c:pt idx="16489">
                  <c:v>48.284680041748182</c:v>
                </c:pt>
                <c:pt idx="16490">
                  <c:v>48.276844320201825</c:v>
                </c:pt>
                <c:pt idx="16491">
                  <c:v>48.26872510655901</c:v>
                </c:pt>
                <c:pt idx="16492">
                  <c:v>48.259539962633475</c:v>
                </c:pt>
                <c:pt idx="16493">
                  <c:v>48.251171275945765</c:v>
                </c:pt>
                <c:pt idx="16494">
                  <c:v>48.242904646412789</c:v>
                </c:pt>
                <c:pt idx="16495">
                  <c:v>48.234932848660122</c:v>
                </c:pt>
                <c:pt idx="16496">
                  <c:v>48.2272558826878</c:v>
                </c:pt>
                <c:pt idx="16497">
                  <c:v>48.218603703903618</c:v>
                </c:pt>
                <c:pt idx="16498">
                  <c:v>48.210847360144271</c:v>
                </c:pt>
                <c:pt idx="16499">
                  <c:v>48.201991067050642</c:v>
                </c:pt>
                <c:pt idx="16500">
                  <c:v>48.194178024872009</c:v>
                </c:pt>
                <c:pt idx="16501">
                  <c:v>48.185718620713423</c:v>
                </c:pt>
                <c:pt idx="16502">
                  <c:v>48.177440651496589</c:v>
                </c:pt>
                <c:pt idx="16503">
                  <c:v>48.168686415557687</c:v>
                </c:pt>
                <c:pt idx="16504">
                  <c:v>48.160136293928232</c:v>
                </c:pt>
                <c:pt idx="16505">
                  <c:v>48.152447988272044</c:v>
                </c:pt>
                <c:pt idx="16506">
                  <c:v>48.144260736526078</c:v>
                </c:pt>
                <c:pt idx="16507">
                  <c:v>48.13596008794152</c:v>
                </c:pt>
                <c:pt idx="16508">
                  <c:v>48.127228531370328</c:v>
                </c:pt>
                <c:pt idx="16509">
                  <c:v>48.119063958992072</c:v>
                </c:pt>
                <c:pt idx="16510">
                  <c:v>48.111058142187844</c:v>
                </c:pt>
                <c:pt idx="16511">
                  <c:v>48.102802852338719</c:v>
                </c:pt>
                <c:pt idx="16512">
                  <c:v>48.094967130792369</c:v>
                </c:pt>
                <c:pt idx="16513">
                  <c:v>48.087108729878302</c:v>
                </c:pt>
                <c:pt idx="16514">
                  <c:v>48.078740043190585</c:v>
                </c:pt>
                <c:pt idx="16515">
                  <c:v>48.071369248682437</c:v>
                </c:pt>
                <c:pt idx="16516">
                  <c:v>48.062683050846694</c:v>
                </c:pt>
                <c:pt idx="16517">
                  <c:v>48.054586516571582</c:v>
                </c:pt>
                <c:pt idx="16518">
                  <c:v>48.046195150516162</c:v>
                </c:pt>
                <c:pt idx="16519">
                  <c:v>48.037962540034755</c:v>
                </c:pt>
                <c:pt idx="16520">
                  <c:v>48.030092799436822</c:v>
                </c:pt>
                <c:pt idx="16521">
                  <c:v>48.021576696858951</c:v>
                </c:pt>
                <c:pt idx="16522">
                  <c:v>48.013060594281079</c:v>
                </c:pt>
                <c:pt idx="16523">
                  <c:v>48.005190853683153</c:v>
                </c:pt>
                <c:pt idx="16524">
                  <c:v>47.997389151188372</c:v>
                </c:pt>
                <c:pt idx="16525">
                  <c:v>47.988385442204581</c:v>
                </c:pt>
                <c:pt idx="16526">
                  <c:v>47.980220869826326</c:v>
                </c:pt>
                <c:pt idx="16527">
                  <c:v>47.971897541874057</c:v>
                </c:pt>
                <c:pt idx="16528">
                  <c:v>47.963415458347747</c:v>
                </c:pt>
                <c:pt idx="16529">
                  <c:v>47.955046771660051</c:v>
                </c:pt>
                <c:pt idx="16530">
                  <c:v>47.945963684889243</c:v>
                </c:pt>
                <c:pt idx="16531">
                  <c:v>47.938649588800381</c:v>
                </c:pt>
                <c:pt idx="16532">
                  <c:v>47.930711810099304</c:v>
                </c:pt>
                <c:pt idx="16533">
                  <c:v>47.923000825075398</c:v>
                </c:pt>
                <c:pt idx="16534">
                  <c:v>47.914575439968395</c:v>
                </c:pt>
                <c:pt idx="16535">
                  <c:v>47.906127375493668</c:v>
                </c:pt>
                <c:pt idx="16536">
                  <c:v>47.897667971335096</c:v>
                </c:pt>
                <c:pt idx="16537">
                  <c:v>47.88950339895684</c:v>
                </c:pt>
                <c:pt idx="16538">
                  <c:v>47.881384185314026</c:v>
                </c:pt>
                <c:pt idx="16539">
                  <c:v>47.872618609691251</c:v>
                </c:pt>
                <c:pt idx="16540">
                  <c:v>47.864102507113387</c:v>
                </c:pt>
                <c:pt idx="16541">
                  <c:v>47.855404969593771</c:v>
                </c:pt>
                <c:pt idx="16542">
                  <c:v>47.84703628290606</c:v>
                </c:pt>
                <c:pt idx="16543">
                  <c:v>47.839313958198296</c:v>
                </c:pt>
                <c:pt idx="16544">
                  <c:v>47.830695798465698</c:v>
                </c:pt>
                <c:pt idx="16545">
                  <c:v>47.822984813441785</c:v>
                </c:pt>
                <c:pt idx="16546">
                  <c:v>47.813890386987126</c:v>
                </c:pt>
                <c:pt idx="16547">
                  <c:v>47.805317585989954</c:v>
                </c:pt>
                <c:pt idx="16548">
                  <c:v>47.79706229614083</c:v>
                </c:pt>
                <c:pt idx="16549">
                  <c:v>47.789226574594487</c:v>
                </c:pt>
                <c:pt idx="16550">
                  <c:v>47.781198078422527</c:v>
                </c:pt>
                <c:pt idx="16551">
                  <c:v>47.77278403299939</c:v>
                </c:pt>
                <c:pt idx="16552">
                  <c:v>47.764721517775861</c:v>
                </c:pt>
                <c:pt idx="16553">
                  <c:v>47.755989961204669</c:v>
                </c:pt>
                <c:pt idx="16554">
                  <c:v>47.748301655548488</c:v>
                </c:pt>
                <c:pt idx="16555">
                  <c:v>47.739819572022192</c:v>
                </c:pt>
                <c:pt idx="16556">
                  <c:v>47.73100863766399</c:v>
                </c:pt>
                <c:pt idx="16557">
                  <c:v>47.7227987065503</c:v>
                </c:pt>
                <c:pt idx="16558">
                  <c:v>47.715189778681115</c:v>
                </c:pt>
                <c:pt idx="16559">
                  <c:v>47.706503580845371</c:v>
                </c:pt>
                <c:pt idx="16560">
                  <c:v>47.697726665538745</c:v>
                </c:pt>
                <c:pt idx="16561">
                  <c:v>47.689652810631365</c:v>
                </c:pt>
                <c:pt idx="16562">
                  <c:v>47.681692352562557</c:v>
                </c:pt>
                <c:pt idx="16563">
                  <c:v>47.673323665874854</c:v>
                </c:pt>
                <c:pt idx="16564">
                  <c:v>47.665476604644638</c:v>
                </c:pt>
                <c:pt idx="16565">
                  <c:v>47.657357391001824</c:v>
                </c:pt>
                <c:pt idx="16566">
                  <c:v>47.649090761468841</c:v>
                </c:pt>
                <c:pt idx="16567">
                  <c:v>47.640517960471676</c:v>
                </c:pt>
                <c:pt idx="16568">
                  <c:v>47.631979178526088</c:v>
                </c:pt>
                <c:pt idx="16569">
                  <c:v>47.623224942587186</c:v>
                </c:pt>
                <c:pt idx="16570">
                  <c:v>47.614334630441967</c:v>
                </c:pt>
                <c:pt idx="16571">
                  <c:v>47.606011302489698</c:v>
                </c:pt>
                <c:pt idx="16572">
                  <c:v>47.597574577698836</c:v>
                </c:pt>
                <c:pt idx="16573">
                  <c:v>47.589614119630035</c:v>
                </c:pt>
                <c:pt idx="16574">
                  <c:v>47.581721699664392</c:v>
                </c:pt>
                <c:pt idx="16575">
                  <c:v>47.573670524124715</c:v>
                </c:pt>
                <c:pt idx="16576">
                  <c:v>47.565596669217335</c:v>
                </c:pt>
                <c:pt idx="16577">
                  <c:v>47.556819753910709</c:v>
                </c:pt>
                <c:pt idx="16578">
                  <c:v>47.547713987772191</c:v>
                </c:pt>
                <c:pt idx="16579">
                  <c:v>47.539401999503781</c:v>
                </c:pt>
                <c:pt idx="16580">
                  <c:v>47.531192068390091</c:v>
                </c:pt>
                <c:pt idx="16581">
                  <c:v>47.523220270637431</c:v>
                </c:pt>
                <c:pt idx="16582">
                  <c:v>47.514817564898145</c:v>
                </c:pt>
                <c:pt idx="16583">
                  <c:v>47.506811748093909</c:v>
                </c:pt>
                <c:pt idx="16584">
                  <c:v>47.498148229625869</c:v>
                </c:pt>
                <c:pt idx="16585">
                  <c:v>47.490063035034638</c:v>
                </c:pt>
                <c:pt idx="16586">
                  <c:v>47.482091237281978</c:v>
                </c:pt>
                <c:pt idx="16587">
                  <c:v>47.473371020394644</c:v>
                </c:pt>
                <c:pt idx="16588">
                  <c:v>47.46517242896482</c:v>
                </c:pt>
                <c:pt idx="16589">
                  <c:v>47.45629345650346</c:v>
                </c:pt>
                <c:pt idx="16590">
                  <c:v>47.448321658750807</c:v>
                </c:pt>
                <c:pt idx="16591">
                  <c:v>47.439930292695379</c:v>
                </c:pt>
                <c:pt idx="16592">
                  <c:v>47.430949263079306</c:v>
                </c:pt>
                <c:pt idx="16593">
                  <c:v>47.422773351017192</c:v>
                </c:pt>
                <c:pt idx="16594">
                  <c:v>47.414586099271219</c:v>
                </c:pt>
                <c:pt idx="16595">
                  <c:v>47.406636980886283</c:v>
                </c:pt>
                <c:pt idx="16596">
                  <c:v>47.398109538624553</c:v>
                </c:pt>
                <c:pt idx="16597">
                  <c:v>47.389638794782108</c:v>
                </c:pt>
                <c:pt idx="16598">
                  <c:v>47.381088673152661</c:v>
                </c:pt>
                <c:pt idx="16599">
                  <c:v>47.372719986464951</c:v>
                </c:pt>
                <c:pt idx="16600">
                  <c:v>47.364725509344581</c:v>
                </c:pt>
                <c:pt idx="16601">
                  <c:v>47.35633414328916</c:v>
                </c:pt>
                <c:pt idx="16602">
                  <c:v>47.348112872491612</c:v>
                </c:pt>
                <c:pt idx="16603">
                  <c:v>47.339109163507807</c:v>
                </c:pt>
                <c:pt idx="16604">
                  <c:v>47.330241530730319</c:v>
                </c:pt>
                <c:pt idx="16605">
                  <c:v>47.321974901197329</c:v>
                </c:pt>
                <c:pt idx="16606">
                  <c:v>47.313674252612778</c:v>
                </c:pt>
                <c:pt idx="16607">
                  <c:v>47.304817959519148</c:v>
                </c:pt>
                <c:pt idx="16608">
                  <c:v>47.296007025160947</c:v>
                </c:pt>
                <c:pt idx="16609">
                  <c:v>47.287955849621284</c:v>
                </c:pt>
                <c:pt idx="16610">
                  <c:v>47.278906781902045</c:v>
                </c:pt>
                <c:pt idx="16611">
                  <c:v>47.270696850788354</c:v>
                </c:pt>
                <c:pt idx="16612">
                  <c:v>47.262566297461674</c:v>
                </c:pt>
                <c:pt idx="16613">
                  <c:v>47.254345026664133</c:v>
                </c:pt>
                <c:pt idx="16614">
                  <c:v>47.246146435234301</c:v>
                </c:pt>
                <c:pt idx="16615">
                  <c:v>47.237448897714692</c:v>
                </c:pt>
                <c:pt idx="16616">
                  <c:v>47.228898776085238</c:v>
                </c:pt>
                <c:pt idx="16617">
                  <c:v>47.219974444888457</c:v>
                </c:pt>
                <c:pt idx="16618">
                  <c:v>47.212093364606666</c:v>
                </c:pt>
                <c:pt idx="16619">
                  <c:v>47.203838074757549</c:v>
                </c:pt>
                <c:pt idx="16620">
                  <c:v>47.195355991231253</c:v>
                </c:pt>
                <c:pt idx="16621">
                  <c:v>47.186941945808108</c:v>
                </c:pt>
                <c:pt idx="16622">
                  <c:v>47.178856751216863</c:v>
                </c:pt>
                <c:pt idx="16623">
                  <c:v>47.169853042233065</c:v>
                </c:pt>
                <c:pt idx="16624">
                  <c:v>47.161586412700082</c:v>
                </c:pt>
                <c:pt idx="16625">
                  <c:v>47.152491986245423</c:v>
                </c:pt>
                <c:pt idx="16626">
                  <c:v>47.144406791654177</c:v>
                </c:pt>
                <c:pt idx="16627">
                  <c:v>47.135981406547174</c:v>
                </c:pt>
                <c:pt idx="16628">
                  <c:v>47.127510662704729</c:v>
                </c:pt>
                <c:pt idx="16629">
                  <c:v>47.119561544319801</c:v>
                </c:pt>
                <c:pt idx="16630">
                  <c:v>47.111374292573821</c:v>
                </c:pt>
                <c:pt idx="16631">
                  <c:v>47.103096323356979</c:v>
                </c:pt>
                <c:pt idx="16632">
                  <c:v>47.094160652476333</c:v>
                </c:pt>
                <c:pt idx="16633">
                  <c:v>47.08533837843428</c:v>
                </c:pt>
                <c:pt idx="16634">
                  <c:v>47.076822275856408</c:v>
                </c:pt>
                <c:pt idx="16635">
                  <c:v>47.068476268536422</c:v>
                </c:pt>
                <c:pt idx="16636">
                  <c:v>47.059608635758927</c:v>
                </c:pt>
                <c:pt idx="16637">
                  <c:v>47.051489422116099</c:v>
                </c:pt>
                <c:pt idx="16638">
                  <c:v>47.043438246576436</c:v>
                </c:pt>
                <c:pt idx="16639">
                  <c:v>47.034854105895405</c:v>
                </c:pt>
                <c:pt idx="16640">
                  <c:v>47.026564796994705</c:v>
                </c:pt>
                <c:pt idx="16641">
                  <c:v>47.017844580107379</c:v>
                </c:pt>
                <c:pt idx="16642">
                  <c:v>47.009010966381467</c:v>
                </c:pt>
                <c:pt idx="16643">
                  <c:v>47.000494863803596</c:v>
                </c:pt>
                <c:pt idx="16644">
                  <c:v>46.992001440593441</c:v>
                </c:pt>
                <c:pt idx="16645">
                  <c:v>46.983269884022249</c:v>
                </c:pt>
                <c:pt idx="16646">
                  <c:v>46.9750486132247</c:v>
                </c:pt>
                <c:pt idx="16647">
                  <c:v>46.96636241538895</c:v>
                </c:pt>
                <c:pt idx="16648">
                  <c:v>46.957880331862654</c:v>
                </c:pt>
                <c:pt idx="16649">
                  <c:v>46.949352889600924</c:v>
                </c:pt>
                <c:pt idx="16650">
                  <c:v>46.941120279119517</c:v>
                </c:pt>
                <c:pt idx="16651">
                  <c:v>46.932717573380231</c:v>
                </c:pt>
                <c:pt idx="16652">
                  <c:v>46.924564340685833</c:v>
                </c:pt>
                <c:pt idx="16653">
                  <c:v>46.916014219056393</c:v>
                </c:pt>
                <c:pt idx="16654">
                  <c:v>46.907441418059221</c:v>
                </c:pt>
                <c:pt idx="16655">
                  <c:v>46.898947994849053</c:v>
                </c:pt>
                <c:pt idx="16656">
                  <c:v>46.889910266813686</c:v>
                </c:pt>
                <c:pt idx="16657">
                  <c:v>46.881541580125976</c:v>
                </c:pt>
                <c:pt idx="16658">
                  <c:v>46.87364916016034</c:v>
                </c:pt>
                <c:pt idx="16659">
                  <c:v>46.865552625885229</c:v>
                </c:pt>
                <c:pt idx="16660">
                  <c:v>46.856866428049479</c:v>
                </c:pt>
                <c:pt idx="16661">
                  <c:v>46.848010134955842</c:v>
                </c:pt>
                <c:pt idx="16662">
                  <c:v>46.839834222893735</c:v>
                </c:pt>
                <c:pt idx="16663">
                  <c:v>46.831374818735149</c:v>
                </c:pt>
                <c:pt idx="16664">
                  <c:v>46.822688620899399</c:v>
                </c:pt>
                <c:pt idx="16665">
                  <c:v>46.814297254843964</c:v>
                </c:pt>
                <c:pt idx="16666">
                  <c:v>46.805123450602295</c:v>
                </c:pt>
                <c:pt idx="16667">
                  <c:v>46.796630027392133</c:v>
                </c:pt>
                <c:pt idx="16668">
                  <c:v>46.788011867659542</c:v>
                </c:pt>
                <c:pt idx="16669">
                  <c:v>46.7797338984427</c:v>
                </c:pt>
                <c:pt idx="16670">
                  <c:v>46.770741529142761</c:v>
                </c:pt>
                <c:pt idx="16671">
                  <c:v>46.762123369410155</c:v>
                </c:pt>
                <c:pt idx="16672">
                  <c:v>46.753981476399616</c:v>
                </c:pt>
                <c:pt idx="16673">
                  <c:v>46.745397335718593</c:v>
                </c:pt>
                <c:pt idx="16674">
                  <c:v>46.736382287050951</c:v>
                </c:pt>
                <c:pt idx="16675">
                  <c:v>46.728365130562857</c:v>
                </c:pt>
                <c:pt idx="16676">
                  <c:v>46.719792329565685</c:v>
                </c:pt>
                <c:pt idx="16677">
                  <c:v>46.711650436555153</c:v>
                </c:pt>
                <c:pt idx="16678">
                  <c:v>46.70255601010048</c:v>
                </c:pt>
                <c:pt idx="16679">
                  <c:v>46.693620339219841</c:v>
                </c:pt>
                <c:pt idx="16680">
                  <c:v>46.684718687390777</c:v>
                </c:pt>
                <c:pt idx="16681">
                  <c:v>46.676225264180609</c:v>
                </c:pt>
                <c:pt idx="16682">
                  <c:v>46.66835552358269</c:v>
                </c:pt>
                <c:pt idx="16683">
                  <c:v>46.659748703533943</c:v>
                </c:pt>
                <c:pt idx="16684">
                  <c:v>46.651527432736394</c:v>
                </c:pt>
                <c:pt idx="16685">
                  <c:v>46.642920612687661</c:v>
                </c:pt>
                <c:pt idx="16686">
                  <c:v>46.634427189477499</c:v>
                </c:pt>
                <c:pt idx="16687">
                  <c:v>46.625831709112617</c:v>
                </c:pt>
                <c:pt idx="16688">
                  <c:v>46.617100152541433</c:v>
                </c:pt>
                <c:pt idx="16689">
                  <c:v>46.608810843640725</c:v>
                </c:pt>
                <c:pt idx="16690">
                  <c:v>46.599296848883284</c:v>
                </c:pt>
                <c:pt idx="16691">
                  <c:v>46.590792085989271</c:v>
                </c:pt>
                <c:pt idx="16692">
                  <c:v>46.582173926256672</c:v>
                </c:pt>
                <c:pt idx="16693">
                  <c:v>46.573714522098093</c:v>
                </c:pt>
                <c:pt idx="16694">
                  <c:v>46.565051003630053</c:v>
                </c:pt>
                <c:pt idx="16695">
                  <c:v>46.556580259787623</c:v>
                </c:pt>
                <c:pt idx="16696">
                  <c:v>46.547916741319582</c:v>
                </c:pt>
                <c:pt idx="16697">
                  <c:v>46.539366619690135</c:v>
                </c:pt>
                <c:pt idx="16698">
                  <c:v>46.531236066363462</c:v>
                </c:pt>
                <c:pt idx="16699">
                  <c:v>46.522788001888735</c:v>
                </c:pt>
                <c:pt idx="16700">
                  <c:v>46.51461208982662</c:v>
                </c:pt>
                <c:pt idx="16701">
                  <c:v>46.505880533255436</c:v>
                </c:pt>
                <c:pt idx="16702">
                  <c:v>46.49769328150947</c:v>
                </c:pt>
                <c:pt idx="16703">
                  <c:v>46.489335934505611</c:v>
                </c:pt>
                <c:pt idx="16704">
                  <c:v>46.480230168367093</c:v>
                </c:pt>
                <c:pt idx="16705">
                  <c:v>46.471385214957309</c:v>
                </c:pt>
                <c:pt idx="16706">
                  <c:v>46.4635381537271</c:v>
                </c:pt>
                <c:pt idx="16707">
                  <c:v>46.454375689169282</c:v>
                </c:pt>
                <c:pt idx="16708">
                  <c:v>46.445961643746145</c:v>
                </c:pt>
                <c:pt idx="16709">
                  <c:v>46.437479560219849</c:v>
                </c:pt>
                <c:pt idx="16710">
                  <c:v>46.428974797325836</c:v>
                </c:pt>
                <c:pt idx="16711">
                  <c:v>46.420186542335351</c:v>
                </c:pt>
                <c:pt idx="16712">
                  <c:v>46.410933360306657</c:v>
                </c:pt>
                <c:pt idx="16713">
                  <c:v>46.402394578361076</c:v>
                </c:pt>
                <c:pt idx="16714">
                  <c:v>46.393799097996187</c:v>
                </c:pt>
                <c:pt idx="16715">
                  <c:v>46.385362373205325</c:v>
                </c:pt>
                <c:pt idx="16716">
                  <c:v>46.376868949995171</c:v>
                </c:pt>
                <c:pt idx="16717">
                  <c:v>46.368126053740113</c:v>
                </c:pt>
                <c:pt idx="16718">
                  <c:v>46.359712008316976</c:v>
                </c:pt>
                <c:pt idx="16719">
                  <c:v>46.351286623209973</c:v>
                </c:pt>
                <c:pt idx="16720">
                  <c:v>46.342985974625414</c:v>
                </c:pt>
                <c:pt idx="16721">
                  <c:v>46.334469872047542</c:v>
                </c:pt>
                <c:pt idx="16722">
                  <c:v>46.325443483696034</c:v>
                </c:pt>
                <c:pt idx="16723">
                  <c:v>46.316961400169724</c:v>
                </c:pt>
                <c:pt idx="16724">
                  <c:v>46.30846797695957</c:v>
                </c:pt>
                <c:pt idx="16725">
                  <c:v>46.299883836278546</c:v>
                </c:pt>
                <c:pt idx="16726">
                  <c:v>46.292059454416055</c:v>
                </c:pt>
                <c:pt idx="16727">
                  <c:v>46.283191821638567</c:v>
                </c:pt>
                <c:pt idx="16728">
                  <c:v>46.273983998345315</c:v>
                </c:pt>
                <c:pt idx="16729">
                  <c:v>46.26474215600048</c:v>
                </c:pt>
                <c:pt idx="16730">
                  <c:v>46.256101316900164</c:v>
                </c:pt>
                <c:pt idx="16731">
                  <c:v>46.247539855586858</c:v>
                </c:pt>
                <c:pt idx="16732">
                  <c:v>46.239103130795996</c:v>
                </c:pt>
                <c:pt idx="16733">
                  <c:v>46.230201478966919</c:v>
                </c:pt>
                <c:pt idx="16734">
                  <c:v>46.222241020898132</c:v>
                </c:pt>
                <c:pt idx="16735">
                  <c:v>46.213713578636394</c:v>
                </c:pt>
                <c:pt idx="16736">
                  <c:v>46.205016041116785</c:v>
                </c:pt>
                <c:pt idx="16737">
                  <c:v>46.196511278222772</c:v>
                </c:pt>
                <c:pt idx="16738">
                  <c:v>46.187507569238974</c:v>
                </c:pt>
                <c:pt idx="16739">
                  <c:v>46.179036825396544</c:v>
                </c:pt>
                <c:pt idx="16740">
                  <c:v>46.17117842448247</c:v>
                </c:pt>
                <c:pt idx="16741">
                  <c:v>46.162605623485305</c:v>
                </c:pt>
                <c:pt idx="16742">
                  <c:v>46.154180238378302</c:v>
                </c:pt>
                <c:pt idx="16743">
                  <c:v>46.145142510342922</c:v>
                </c:pt>
                <c:pt idx="16744">
                  <c:v>46.136592388713481</c:v>
                </c:pt>
                <c:pt idx="16745">
                  <c:v>46.127883511510007</c:v>
                </c:pt>
                <c:pt idx="16746">
                  <c:v>46.119197313674256</c:v>
                </c:pt>
                <c:pt idx="16747">
                  <c:v>46.110386379316047</c:v>
                </c:pt>
                <c:pt idx="16748">
                  <c:v>46.101144536971226</c:v>
                </c:pt>
                <c:pt idx="16749">
                  <c:v>46.092254224826014</c:v>
                </c:pt>
                <c:pt idx="16750">
                  <c:v>46.083692763512708</c:v>
                </c:pt>
                <c:pt idx="16751">
                  <c:v>46.075040584728534</c:v>
                </c:pt>
                <c:pt idx="16752">
                  <c:v>46.066365726576628</c:v>
                </c:pt>
                <c:pt idx="16753">
                  <c:v>46.057724887476311</c:v>
                </c:pt>
                <c:pt idx="16754">
                  <c:v>46.048868594382682</c:v>
                </c:pt>
                <c:pt idx="16755">
                  <c:v>46.039615412354003</c:v>
                </c:pt>
                <c:pt idx="16756">
                  <c:v>46.031201366930844</c:v>
                </c:pt>
                <c:pt idx="16757">
                  <c:v>46.022515169095094</c:v>
                </c:pt>
                <c:pt idx="16758">
                  <c:v>46.014588730077875</c:v>
                </c:pt>
                <c:pt idx="16759">
                  <c:v>46.005437605203916</c:v>
                </c:pt>
                <c:pt idx="16760">
                  <c:v>45.99756786460599</c:v>
                </c:pt>
                <c:pt idx="16761">
                  <c:v>45.988178606370994</c:v>
                </c:pt>
                <c:pt idx="16762">
                  <c:v>45.979435710115951</c:v>
                </c:pt>
                <c:pt idx="16763">
                  <c:v>45.970806210699486</c:v>
                </c:pt>
                <c:pt idx="16764">
                  <c:v>45.961961257289715</c:v>
                </c:pt>
                <c:pt idx="16765">
                  <c:v>45.953093624512221</c:v>
                </c:pt>
                <c:pt idx="16766">
                  <c:v>45.944611540985925</c:v>
                </c:pt>
                <c:pt idx="16767">
                  <c:v>45.935721228840713</c:v>
                </c:pt>
                <c:pt idx="16768">
                  <c:v>45.926660821437629</c:v>
                </c:pt>
                <c:pt idx="16769">
                  <c:v>45.918246776014485</c:v>
                </c:pt>
                <c:pt idx="16770">
                  <c:v>45.90929976544998</c:v>
                </c:pt>
                <c:pt idx="16771">
                  <c:v>45.900658926349656</c:v>
                </c:pt>
                <c:pt idx="16772">
                  <c:v>45.89172325546901</c:v>
                </c:pt>
                <c:pt idx="16773">
                  <c:v>45.88319581320728</c:v>
                </c:pt>
                <c:pt idx="16774">
                  <c:v>45.87480444715186</c:v>
                </c:pt>
                <c:pt idx="16775">
                  <c:v>45.866651214457463</c:v>
                </c:pt>
                <c:pt idx="16776">
                  <c:v>45.857477410215779</c:v>
                </c:pt>
                <c:pt idx="16777">
                  <c:v>45.848314945657961</c:v>
                </c:pt>
                <c:pt idx="16778">
                  <c:v>45.839957598654109</c:v>
                </c:pt>
                <c:pt idx="16779">
                  <c:v>45.831123984928198</c:v>
                </c:pt>
                <c:pt idx="16780">
                  <c:v>45.82241510772473</c:v>
                </c:pt>
                <c:pt idx="16781">
                  <c:v>45.814057760720878</c:v>
                </c:pt>
                <c:pt idx="16782">
                  <c:v>45.805518978775282</c:v>
                </c:pt>
                <c:pt idx="16783">
                  <c:v>45.796458571372192</c:v>
                </c:pt>
                <c:pt idx="16784">
                  <c:v>45.787658976697855</c:v>
                </c:pt>
                <c:pt idx="16785">
                  <c:v>45.778677947081782</c:v>
                </c:pt>
                <c:pt idx="16786">
                  <c:v>45.769969069878307</c:v>
                </c:pt>
                <c:pt idx="16787">
                  <c:v>45.760477754488583</c:v>
                </c:pt>
                <c:pt idx="16788">
                  <c:v>45.751644140762671</c:v>
                </c:pt>
                <c:pt idx="16789">
                  <c:v>45.743218755655668</c:v>
                </c:pt>
                <c:pt idx="16790">
                  <c:v>45.734010932362416</c:v>
                </c:pt>
                <c:pt idx="16791">
                  <c:v>45.725222677371931</c:v>
                </c:pt>
                <c:pt idx="16792">
                  <c:v>45.716366384278302</c:v>
                </c:pt>
                <c:pt idx="16793">
                  <c:v>45.707940999171299</c:v>
                </c:pt>
                <c:pt idx="16794">
                  <c:v>45.699640350586741</c:v>
                </c:pt>
                <c:pt idx="16795">
                  <c:v>45.691022190854127</c:v>
                </c:pt>
                <c:pt idx="16796">
                  <c:v>45.681734989773872</c:v>
                </c:pt>
                <c:pt idx="16797">
                  <c:v>45.673162188776708</c:v>
                </c:pt>
                <c:pt idx="16798">
                  <c:v>45.664952257663018</c:v>
                </c:pt>
                <c:pt idx="16799">
                  <c:v>45.656039266150088</c:v>
                </c:pt>
                <c:pt idx="16800">
                  <c:v>45.6475571826238</c:v>
                </c:pt>
                <c:pt idx="16801">
                  <c:v>45.638757587949456</c:v>
                </c:pt>
                <c:pt idx="16802">
                  <c:v>45.629787898017234</c:v>
                </c:pt>
                <c:pt idx="16803">
                  <c:v>45.621181077968494</c:v>
                </c:pt>
                <c:pt idx="16804">
                  <c:v>45.612404162661861</c:v>
                </c:pt>
                <c:pt idx="16805">
                  <c:v>45.60355920925209</c:v>
                </c:pt>
                <c:pt idx="16806">
                  <c:v>45.594578179636017</c:v>
                </c:pt>
                <c:pt idx="16807">
                  <c:v>45.585857962748683</c:v>
                </c:pt>
                <c:pt idx="16808">
                  <c:v>45.577115066493633</c:v>
                </c:pt>
                <c:pt idx="16809">
                  <c:v>45.568474227393317</c:v>
                </c:pt>
                <c:pt idx="16810">
                  <c:v>45.559992143867021</c:v>
                </c:pt>
                <c:pt idx="16811">
                  <c:v>45.550727622154469</c:v>
                </c:pt>
                <c:pt idx="16812">
                  <c:v>45.542336256099048</c:v>
                </c:pt>
                <c:pt idx="16813">
                  <c:v>45.533718096366457</c:v>
                </c:pt>
                <c:pt idx="16814">
                  <c:v>45.523943288880261</c:v>
                </c:pt>
                <c:pt idx="16815">
                  <c:v>45.514610729064565</c:v>
                </c:pt>
                <c:pt idx="16816">
                  <c:v>45.506026588383534</c:v>
                </c:pt>
                <c:pt idx="16817">
                  <c:v>45.497589863592673</c:v>
                </c:pt>
                <c:pt idx="16818">
                  <c:v>45.488915005440781</c:v>
                </c:pt>
                <c:pt idx="16819">
                  <c:v>45.480070052031003</c:v>
                </c:pt>
                <c:pt idx="16820">
                  <c:v>45.470998304944054</c:v>
                </c:pt>
                <c:pt idx="16821">
                  <c:v>45.462697656359495</c:v>
                </c:pt>
                <c:pt idx="16822">
                  <c:v>45.453263039389071</c:v>
                </c:pt>
                <c:pt idx="16823">
                  <c:v>45.444554162185604</c:v>
                </c:pt>
                <c:pt idx="16824">
                  <c:v>45.435595811937233</c:v>
                </c:pt>
                <c:pt idx="16825">
                  <c:v>45.426920953785348</c:v>
                </c:pt>
                <c:pt idx="16826">
                  <c:v>45.418121359111005</c:v>
                </c:pt>
                <c:pt idx="16827">
                  <c:v>45.410058843887477</c:v>
                </c:pt>
                <c:pt idx="16828">
                  <c:v>45.400828341226514</c:v>
                </c:pt>
                <c:pt idx="16829">
                  <c:v>45.392108124339181</c:v>
                </c:pt>
                <c:pt idx="16830">
                  <c:v>45.383002358200656</c:v>
                </c:pt>
                <c:pt idx="16831">
                  <c:v>45.37369247775267</c:v>
                </c:pt>
                <c:pt idx="16832">
                  <c:v>45.365357810116542</c:v>
                </c:pt>
                <c:pt idx="16833">
                  <c:v>45.356830367854812</c:v>
                </c:pt>
                <c:pt idx="16834">
                  <c:v>45.34809881128362</c:v>
                </c:pt>
                <c:pt idx="16835">
                  <c:v>45.338618835577755</c:v>
                </c:pt>
                <c:pt idx="16836">
                  <c:v>45.329943977425863</c:v>
                </c:pt>
                <c:pt idx="16837">
                  <c:v>45.320679455713311</c:v>
                </c:pt>
                <c:pt idx="16838">
                  <c:v>45.311789143568113</c:v>
                </c:pt>
                <c:pt idx="16839">
                  <c:v>45.303375098144969</c:v>
                </c:pt>
                <c:pt idx="16840">
                  <c:v>45.294632201889918</c:v>
                </c:pt>
                <c:pt idx="16841">
                  <c:v>45.285651172273838</c:v>
                </c:pt>
                <c:pt idx="16842">
                  <c:v>45.276681482341615</c:v>
                </c:pt>
                <c:pt idx="16843">
                  <c:v>45.267791170196404</c:v>
                </c:pt>
                <c:pt idx="16844">
                  <c:v>45.259569899398862</c:v>
                </c:pt>
                <c:pt idx="16845">
                  <c:v>45.251099155556425</c:v>
                </c:pt>
                <c:pt idx="16846">
                  <c:v>45.241607840166701</c:v>
                </c:pt>
                <c:pt idx="16847">
                  <c:v>45.232400016873456</c:v>
                </c:pt>
                <c:pt idx="16848">
                  <c:v>45.223248891999489</c:v>
                </c:pt>
                <c:pt idx="16849">
                  <c:v>45.214494656060587</c:v>
                </c:pt>
                <c:pt idx="16850">
                  <c:v>45.205400229605921</c:v>
                </c:pt>
                <c:pt idx="16851">
                  <c:v>45.197201638176089</c:v>
                </c:pt>
                <c:pt idx="16852">
                  <c:v>45.188617497495066</c:v>
                </c:pt>
                <c:pt idx="16853">
                  <c:v>45.179477712304966</c:v>
                </c:pt>
                <c:pt idx="16854">
                  <c:v>45.170564720792036</c:v>
                </c:pt>
                <c:pt idx="16855">
                  <c:v>45.16154967212438</c:v>
                </c:pt>
                <c:pt idx="16856">
                  <c:v>45.15294285207564</c:v>
                </c:pt>
                <c:pt idx="16857">
                  <c:v>45.143825746253249</c:v>
                </c:pt>
                <c:pt idx="16858">
                  <c:v>45.134708640430873</c:v>
                </c:pt>
                <c:pt idx="16859">
                  <c:v>45.125954404491964</c:v>
                </c:pt>
                <c:pt idx="16860">
                  <c:v>45.117381603494799</c:v>
                </c:pt>
                <c:pt idx="16861">
                  <c:v>45.108355215143284</c:v>
                </c:pt>
                <c:pt idx="16862">
                  <c:v>45.099419544262645</c:v>
                </c:pt>
                <c:pt idx="16863">
                  <c:v>45.089950908240638</c:v>
                </c:pt>
                <c:pt idx="16864">
                  <c:v>45.081230691353312</c:v>
                </c:pt>
                <c:pt idx="16865">
                  <c:v>45.072465115730544</c:v>
                </c:pt>
                <c:pt idx="16866">
                  <c:v>45.063654181372343</c:v>
                </c:pt>
                <c:pt idx="16867">
                  <c:v>45.054582434285393</c:v>
                </c:pt>
                <c:pt idx="16868">
                  <c:v>45.045986953920512</c:v>
                </c:pt>
                <c:pt idx="16869">
                  <c:v>45.037142000510741</c:v>
                </c:pt>
                <c:pt idx="16870">
                  <c:v>45.028251688365529</c:v>
                </c:pt>
                <c:pt idx="16871">
                  <c:v>45.019111903175428</c:v>
                </c:pt>
                <c:pt idx="16872">
                  <c:v>45.009563889366419</c:v>
                </c:pt>
                <c:pt idx="16873">
                  <c:v>45.000934389949954</c:v>
                </c:pt>
                <c:pt idx="16874">
                  <c:v>44.992134795275618</c:v>
                </c:pt>
                <c:pt idx="16875">
                  <c:v>44.983097067240237</c:v>
                </c:pt>
                <c:pt idx="16876">
                  <c:v>44.973843885211551</c:v>
                </c:pt>
                <c:pt idx="16877">
                  <c:v>44.965066969904932</c:v>
                </c:pt>
                <c:pt idx="16878">
                  <c:v>44.956618905430204</c:v>
                </c:pt>
                <c:pt idx="16879">
                  <c:v>44.947547158343262</c:v>
                </c:pt>
                <c:pt idx="16880">
                  <c:v>44.938475411256313</c:v>
                </c:pt>
                <c:pt idx="16881">
                  <c:v>44.92973251500127</c:v>
                </c:pt>
                <c:pt idx="16882">
                  <c:v>44.921137034636381</c:v>
                </c:pt>
                <c:pt idx="16883">
                  <c:v>44.912632271742368</c:v>
                </c:pt>
                <c:pt idx="16884">
                  <c:v>44.90323167382352</c:v>
                </c:pt>
                <c:pt idx="16885">
                  <c:v>44.894193945788146</c:v>
                </c:pt>
                <c:pt idx="16886">
                  <c:v>44.885212916172065</c:v>
                </c:pt>
                <c:pt idx="16887">
                  <c:v>44.876016432562679</c:v>
                </c:pt>
                <c:pt idx="16888">
                  <c:v>44.867477650617083</c:v>
                </c:pt>
                <c:pt idx="16889">
                  <c:v>44.858553319420295</c:v>
                </c:pt>
                <c:pt idx="16890">
                  <c:v>44.849311477075474</c:v>
                </c:pt>
                <c:pt idx="16891">
                  <c:v>44.840092314098356</c:v>
                </c:pt>
                <c:pt idx="16892">
                  <c:v>44.832007119507111</c:v>
                </c:pt>
                <c:pt idx="16893">
                  <c:v>44.822980731155596</c:v>
                </c:pt>
                <c:pt idx="16894">
                  <c:v>44.814544006364734</c:v>
                </c:pt>
                <c:pt idx="16895">
                  <c:v>44.805801110109691</c:v>
                </c:pt>
                <c:pt idx="16896">
                  <c:v>44.796627305868014</c:v>
                </c:pt>
                <c:pt idx="16897">
                  <c:v>44.786965895220412</c:v>
                </c:pt>
                <c:pt idx="16898">
                  <c:v>44.778359075171672</c:v>
                </c:pt>
                <c:pt idx="16899">
                  <c:v>44.769820293226083</c:v>
                </c:pt>
                <c:pt idx="16900">
                  <c:v>44.76047639372652</c:v>
                </c:pt>
                <c:pt idx="16901">
                  <c:v>44.751291249800992</c:v>
                </c:pt>
                <c:pt idx="16902">
                  <c:v>44.742287540817195</c:v>
                </c:pt>
                <c:pt idx="16903">
                  <c:v>44.733760098555457</c:v>
                </c:pt>
                <c:pt idx="16904">
                  <c:v>44.725017202300414</c:v>
                </c:pt>
                <c:pt idx="16905">
                  <c:v>44.716013493316623</c:v>
                </c:pt>
                <c:pt idx="16906">
                  <c:v>44.707157200222987</c:v>
                </c:pt>
                <c:pt idx="16907">
                  <c:v>44.698198849974617</c:v>
                </c:pt>
                <c:pt idx="16908">
                  <c:v>44.68854877901088</c:v>
                </c:pt>
                <c:pt idx="16909">
                  <c:v>44.679329616033769</c:v>
                </c:pt>
                <c:pt idx="16910">
                  <c:v>44.670484662623991</c:v>
                </c:pt>
                <c:pt idx="16911">
                  <c:v>44.661923201310685</c:v>
                </c:pt>
                <c:pt idx="16912">
                  <c:v>44.652896812959177</c:v>
                </c:pt>
                <c:pt idx="16913">
                  <c:v>44.64391578334309</c:v>
                </c:pt>
                <c:pt idx="16914">
                  <c:v>44.634946093410868</c:v>
                </c:pt>
                <c:pt idx="16915">
                  <c:v>44.626101140001097</c:v>
                </c:pt>
                <c:pt idx="16916">
                  <c:v>44.61747164058464</c:v>
                </c:pt>
                <c:pt idx="16917">
                  <c:v>44.608297836342963</c:v>
                </c:pt>
                <c:pt idx="16918">
                  <c:v>44.598897238424115</c:v>
                </c:pt>
                <c:pt idx="16919">
                  <c:v>44.589768792917866</c:v>
                </c:pt>
                <c:pt idx="16920">
                  <c:v>44.580878480772661</c:v>
                </c:pt>
                <c:pt idx="16921">
                  <c:v>44.571557260640816</c:v>
                </c:pt>
                <c:pt idx="16922">
                  <c:v>44.562202021457402</c:v>
                </c:pt>
                <c:pt idx="16923">
                  <c:v>44.553323048996049</c:v>
                </c:pt>
                <c:pt idx="16924">
                  <c:v>44.544296660644541</c:v>
                </c:pt>
                <c:pt idx="16925">
                  <c:v>44.53547438660248</c:v>
                </c:pt>
                <c:pt idx="16926">
                  <c:v>44.526686131611996</c:v>
                </c:pt>
                <c:pt idx="16927">
                  <c:v>44.517807159150649</c:v>
                </c:pt>
                <c:pt idx="16928">
                  <c:v>44.508213786606206</c:v>
                </c:pt>
                <c:pt idx="16929">
                  <c:v>44.499504909402724</c:v>
                </c:pt>
                <c:pt idx="16930">
                  <c:v>44.490614597257519</c:v>
                </c:pt>
                <c:pt idx="16931">
                  <c:v>44.481633567641438</c:v>
                </c:pt>
                <c:pt idx="16932">
                  <c:v>44.472516461819055</c:v>
                </c:pt>
                <c:pt idx="16933">
                  <c:v>44.463467394099823</c:v>
                </c:pt>
                <c:pt idx="16934">
                  <c:v>44.454078135864833</c:v>
                </c:pt>
                <c:pt idx="16935">
                  <c:v>44.445074426881035</c:v>
                </c:pt>
                <c:pt idx="16936">
                  <c:v>44.436569663987022</c:v>
                </c:pt>
                <c:pt idx="16937">
                  <c:v>44.427350501009911</c:v>
                </c:pt>
                <c:pt idx="16938">
                  <c:v>44.418403490445407</c:v>
                </c:pt>
                <c:pt idx="16939">
                  <c:v>44.409615235454922</c:v>
                </c:pt>
                <c:pt idx="16940">
                  <c:v>44.400316694690808</c:v>
                </c:pt>
                <c:pt idx="16941">
                  <c:v>44.390836718984943</c:v>
                </c:pt>
                <c:pt idx="16942">
                  <c:v>44.381662914743266</c:v>
                </c:pt>
                <c:pt idx="16943">
                  <c:v>44.372296335875994</c:v>
                </c:pt>
                <c:pt idx="16944">
                  <c:v>44.363632817407954</c:v>
                </c:pt>
                <c:pt idx="16945">
                  <c:v>44.35465178779188</c:v>
                </c:pt>
                <c:pt idx="16946">
                  <c:v>44.345512002601779</c:v>
                </c:pt>
                <c:pt idx="16947">
                  <c:v>44.337154655597928</c:v>
                </c:pt>
                <c:pt idx="16948">
                  <c:v>44.327822095782224</c:v>
                </c:pt>
                <c:pt idx="16949">
                  <c:v>44.318965802688595</c:v>
                </c:pt>
                <c:pt idx="16950">
                  <c:v>44.310132188962683</c:v>
                </c:pt>
                <c:pt idx="16951">
                  <c:v>44.301219197449747</c:v>
                </c:pt>
                <c:pt idx="16952">
                  <c:v>44.292170129730515</c:v>
                </c:pt>
                <c:pt idx="16953">
                  <c:v>44.282542738134495</c:v>
                </c:pt>
                <c:pt idx="16954">
                  <c:v>44.273459651363687</c:v>
                </c:pt>
                <c:pt idx="16955">
                  <c:v>44.264728094792503</c:v>
                </c:pt>
                <c:pt idx="16956">
                  <c:v>44.255157401615769</c:v>
                </c:pt>
                <c:pt idx="16957">
                  <c:v>44.246301108522132</c:v>
                </c:pt>
                <c:pt idx="16958">
                  <c:v>44.237580891634806</c:v>
                </c:pt>
                <c:pt idx="16959">
                  <c:v>44.228622541386443</c:v>
                </c:pt>
                <c:pt idx="16960">
                  <c:v>44.219528114931776</c:v>
                </c:pt>
                <c:pt idx="16961">
                  <c:v>44.210773878992875</c:v>
                </c:pt>
                <c:pt idx="16962">
                  <c:v>44.201543376331905</c:v>
                </c:pt>
                <c:pt idx="16963">
                  <c:v>44.192131438729191</c:v>
                </c:pt>
                <c:pt idx="16964">
                  <c:v>44.182197875668983</c:v>
                </c:pt>
                <c:pt idx="16965">
                  <c:v>44.173681773091111</c:v>
                </c:pt>
                <c:pt idx="16966">
                  <c:v>44.164938876836061</c:v>
                </c:pt>
                <c:pt idx="16967">
                  <c:v>44.155719713858957</c:v>
                </c:pt>
                <c:pt idx="16968">
                  <c:v>44.146500550881846</c:v>
                </c:pt>
                <c:pt idx="16969">
                  <c:v>44.137734975259079</c:v>
                </c:pt>
                <c:pt idx="16970">
                  <c:v>44.128697247223705</c:v>
                </c:pt>
                <c:pt idx="16971">
                  <c:v>44.119239950885557</c:v>
                </c:pt>
                <c:pt idx="16972">
                  <c:v>44.110349638740345</c:v>
                </c:pt>
                <c:pt idx="16973">
                  <c:v>44.101017078924656</c:v>
                </c:pt>
                <c:pt idx="16974">
                  <c:v>44.092228823934171</c:v>
                </c:pt>
                <c:pt idx="16975">
                  <c:v>44.083349851472818</c:v>
                </c:pt>
                <c:pt idx="16976">
                  <c:v>44.074221405966583</c:v>
                </c:pt>
                <c:pt idx="16977">
                  <c:v>44.06487750646702</c:v>
                </c:pt>
                <c:pt idx="16978">
                  <c:v>44.055601645070617</c:v>
                </c:pt>
                <c:pt idx="16979">
                  <c:v>44.046371142409647</c:v>
                </c:pt>
                <c:pt idx="16980">
                  <c:v>44.037185998484112</c:v>
                </c:pt>
                <c:pt idx="16981">
                  <c:v>44.028522480016072</c:v>
                </c:pt>
                <c:pt idx="16982">
                  <c:v>44.018736332846032</c:v>
                </c:pt>
                <c:pt idx="16983">
                  <c:v>44.009630566707507</c:v>
                </c:pt>
                <c:pt idx="16984">
                  <c:v>44.000808292665447</c:v>
                </c:pt>
                <c:pt idx="16985">
                  <c:v>43.992212812300565</c:v>
                </c:pt>
                <c:pt idx="16986">
                  <c:v>43.983322500155353</c:v>
                </c:pt>
                <c:pt idx="16987">
                  <c:v>43.97342295614672</c:v>
                </c:pt>
                <c:pt idx="16988">
                  <c:v>43.963387335931777</c:v>
                </c:pt>
                <c:pt idx="16989">
                  <c:v>43.955029988927933</c:v>
                </c:pt>
                <c:pt idx="16990">
                  <c:v>43.946423168879193</c:v>
                </c:pt>
                <c:pt idx="16991">
                  <c:v>43.937283383689092</c:v>
                </c:pt>
                <c:pt idx="16992">
                  <c:v>43.927916804821812</c:v>
                </c:pt>
                <c:pt idx="16993">
                  <c:v>43.918618264057692</c:v>
                </c:pt>
                <c:pt idx="16994">
                  <c:v>43.909659913809335</c:v>
                </c:pt>
                <c:pt idx="16995">
                  <c:v>43.900361373045207</c:v>
                </c:pt>
                <c:pt idx="16996">
                  <c:v>43.891312305325982</c:v>
                </c:pt>
                <c:pt idx="16997">
                  <c:v>43.881900367723269</c:v>
                </c:pt>
                <c:pt idx="16998">
                  <c:v>43.872034842766212</c:v>
                </c:pt>
                <c:pt idx="16999">
                  <c:v>43.863257927459586</c:v>
                </c:pt>
                <c:pt idx="17000">
                  <c:v>43.853891348592313</c:v>
                </c:pt>
                <c:pt idx="17001">
                  <c:v>43.84469486498292</c:v>
                </c:pt>
                <c:pt idx="17002">
                  <c:v>43.835872590940866</c:v>
                </c:pt>
                <c:pt idx="17003">
                  <c:v>43.826608069228321</c:v>
                </c:pt>
                <c:pt idx="17004">
                  <c:v>43.817899192024846</c:v>
                </c:pt>
                <c:pt idx="17005">
                  <c:v>43.808940841776483</c:v>
                </c:pt>
                <c:pt idx="17006">
                  <c:v>43.799596942276928</c:v>
                </c:pt>
                <c:pt idx="17007">
                  <c:v>43.79075198886715</c:v>
                </c:pt>
                <c:pt idx="17008">
                  <c:v>43.78185033703808</c:v>
                </c:pt>
                <c:pt idx="17009">
                  <c:v>43.772370361332221</c:v>
                </c:pt>
                <c:pt idx="17010">
                  <c:v>43.763468709503151</c:v>
                </c:pt>
                <c:pt idx="17011">
                  <c:v>43.753353711501205</c:v>
                </c:pt>
                <c:pt idx="17012">
                  <c:v>43.744633494613879</c:v>
                </c:pt>
                <c:pt idx="17013">
                  <c:v>43.735244236378882</c:v>
                </c:pt>
                <c:pt idx="17014">
                  <c:v>43.726161149608075</c:v>
                </c:pt>
                <c:pt idx="17015">
                  <c:v>43.716873948527819</c:v>
                </c:pt>
                <c:pt idx="17016">
                  <c:v>43.707337274402661</c:v>
                </c:pt>
                <c:pt idx="17017">
                  <c:v>43.698288206683429</c:v>
                </c:pt>
                <c:pt idx="17018">
                  <c:v>43.689624688215389</c:v>
                </c:pt>
                <c:pt idx="17019">
                  <c:v>43.680348826818985</c:v>
                </c:pt>
                <c:pt idx="17020">
                  <c:v>43.670347225655625</c:v>
                </c:pt>
                <c:pt idx="17021">
                  <c:v>43.661638348452158</c:v>
                </c:pt>
                <c:pt idx="17022">
                  <c:v>43.652113014010858</c:v>
                </c:pt>
                <c:pt idx="17023">
                  <c:v>43.642610358937276</c:v>
                </c:pt>
                <c:pt idx="17024">
                  <c:v>43.633515932482617</c:v>
                </c:pt>
                <c:pt idx="17025">
                  <c:v>43.624512223498819</c:v>
                </c:pt>
                <c:pt idx="17026">
                  <c:v>43.614669377909479</c:v>
                </c:pt>
                <c:pt idx="17027">
                  <c:v>43.605847103867418</c:v>
                </c:pt>
                <c:pt idx="17028">
                  <c:v>43.596321769426126</c:v>
                </c:pt>
                <c:pt idx="17029">
                  <c:v>43.587601552538793</c:v>
                </c:pt>
                <c:pt idx="17030">
                  <c:v>43.578484446716416</c:v>
                </c:pt>
                <c:pt idx="17031">
                  <c:v>43.568789017017231</c:v>
                </c:pt>
                <c:pt idx="17032">
                  <c:v>43.559955403291319</c:v>
                </c:pt>
                <c:pt idx="17033">
                  <c:v>43.550622843475622</c:v>
                </c:pt>
                <c:pt idx="17034">
                  <c:v>43.54109750903433</c:v>
                </c:pt>
                <c:pt idx="17035">
                  <c:v>43.532365952463138</c:v>
                </c:pt>
                <c:pt idx="17036">
                  <c:v>43.523226167273037</c:v>
                </c:pt>
                <c:pt idx="17037">
                  <c:v>43.513870928089624</c:v>
                </c:pt>
                <c:pt idx="17038">
                  <c:v>43.504878558789684</c:v>
                </c:pt>
                <c:pt idx="17039">
                  <c:v>43.495750113283435</c:v>
                </c:pt>
                <c:pt idx="17040">
                  <c:v>43.486893820189806</c:v>
                </c:pt>
                <c:pt idx="17041">
                  <c:v>43.477481882587099</c:v>
                </c:pt>
                <c:pt idx="17042">
                  <c:v>43.467911189410366</c:v>
                </c:pt>
                <c:pt idx="17043">
                  <c:v>43.458544610543093</c:v>
                </c:pt>
                <c:pt idx="17044">
                  <c:v>43.448939898314784</c:v>
                </c:pt>
                <c:pt idx="17045">
                  <c:v>43.439595998815228</c:v>
                </c:pt>
                <c:pt idx="17046">
                  <c:v>43.430093343741653</c:v>
                </c:pt>
                <c:pt idx="17047">
                  <c:v>43.420602028351929</c:v>
                </c:pt>
                <c:pt idx="17048">
                  <c:v>43.411711716206717</c:v>
                </c:pt>
                <c:pt idx="17049">
                  <c:v>43.402696667539061</c:v>
                </c:pt>
                <c:pt idx="17050">
                  <c:v>43.39369295855527</c:v>
                </c:pt>
                <c:pt idx="17051">
                  <c:v>43.384541833681311</c:v>
                </c:pt>
                <c:pt idx="17052">
                  <c:v>43.375129896078604</c:v>
                </c:pt>
                <c:pt idx="17053">
                  <c:v>43.365740637843608</c:v>
                </c:pt>
                <c:pt idx="17054">
                  <c:v>43.356612192337366</c:v>
                </c:pt>
                <c:pt idx="17055">
                  <c:v>43.347755899243737</c:v>
                </c:pt>
                <c:pt idx="17056">
                  <c:v>43.338536736266619</c:v>
                </c:pt>
                <c:pt idx="17057">
                  <c:v>43.329306233605649</c:v>
                </c:pt>
                <c:pt idx="17058">
                  <c:v>43.319667502325771</c:v>
                </c:pt>
                <c:pt idx="17059">
                  <c:v>43.310278244090775</c:v>
                </c:pt>
                <c:pt idx="17060">
                  <c:v>43.301592046255024</c:v>
                </c:pt>
                <c:pt idx="17061">
                  <c:v>43.292622356322802</c:v>
                </c:pt>
                <c:pt idx="17062">
                  <c:v>43.283142380616944</c:v>
                </c:pt>
                <c:pt idx="17063">
                  <c:v>43.273821160485099</c:v>
                </c:pt>
                <c:pt idx="17064">
                  <c:v>43.264227787940655</c:v>
                </c:pt>
                <c:pt idx="17065">
                  <c:v>43.254339583615881</c:v>
                </c:pt>
                <c:pt idx="17066">
                  <c:v>43.244836928542298</c:v>
                </c:pt>
                <c:pt idx="17067">
                  <c:v>43.235345613152582</c:v>
                </c:pt>
                <c:pt idx="17068">
                  <c:v>43.225695542188838</c:v>
                </c:pt>
                <c:pt idx="17069">
                  <c:v>43.217349534868852</c:v>
                </c:pt>
                <c:pt idx="17070">
                  <c:v>43.208277787781903</c:v>
                </c:pt>
                <c:pt idx="17071">
                  <c:v>43.199103983540219</c:v>
                </c:pt>
                <c:pt idx="17072">
                  <c:v>43.189726064989095</c:v>
                </c:pt>
                <c:pt idx="17073">
                  <c:v>43.180495562328119</c:v>
                </c:pt>
                <c:pt idx="17074">
                  <c:v>43.170970227886826</c:v>
                </c:pt>
                <c:pt idx="17075">
                  <c:v>43.162397426889655</c:v>
                </c:pt>
                <c:pt idx="17076">
                  <c:v>43.153166924228685</c:v>
                </c:pt>
                <c:pt idx="17077">
                  <c:v>43.143891062832282</c:v>
                </c:pt>
                <c:pt idx="17078">
                  <c:v>43.133696687043319</c:v>
                </c:pt>
                <c:pt idx="17079">
                  <c:v>43.124386806595339</c:v>
                </c:pt>
                <c:pt idx="17080">
                  <c:v>43.115088265831218</c:v>
                </c:pt>
                <c:pt idx="17081">
                  <c:v>43.105993839376552</c:v>
                </c:pt>
                <c:pt idx="17082">
                  <c:v>43.0967860160833</c:v>
                </c:pt>
                <c:pt idx="17083">
                  <c:v>43.087192643538849</c:v>
                </c:pt>
                <c:pt idx="17084">
                  <c:v>43.077553912258971</c:v>
                </c:pt>
                <c:pt idx="17085">
                  <c:v>43.068482165172021</c:v>
                </c:pt>
                <c:pt idx="17086">
                  <c:v>43.059274341878769</c:v>
                </c:pt>
                <c:pt idx="17087">
                  <c:v>43.049431496289429</c:v>
                </c:pt>
                <c:pt idx="17088">
                  <c:v>43.039974199951288</c:v>
                </c:pt>
                <c:pt idx="17089">
                  <c:v>43.029881881317053</c:v>
                </c:pt>
                <c:pt idx="17090">
                  <c:v>43.020424584978912</c:v>
                </c:pt>
                <c:pt idx="17091">
                  <c:v>43.011296139472663</c:v>
                </c:pt>
                <c:pt idx="17092">
                  <c:v>43.002213052701862</c:v>
                </c:pt>
                <c:pt idx="17093">
                  <c:v>42.992891832570024</c:v>
                </c:pt>
                <c:pt idx="17094">
                  <c:v>42.983196402870846</c:v>
                </c:pt>
                <c:pt idx="17095">
                  <c:v>42.973931881158293</c:v>
                </c:pt>
                <c:pt idx="17096">
                  <c:v>42.965347740477277</c:v>
                </c:pt>
                <c:pt idx="17097">
                  <c:v>42.956378050545055</c:v>
                </c:pt>
                <c:pt idx="17098">
                  <c:v>42.947011471677776</c:v>
                </c:pt>
                <c:pt idx="17099">
                  <c:v>42.937690251545938</c:v>
                </c:pt>
                <c:pt idx="17100">
                  <c:v>42.927734009118012</c:v>
                </c:pt>
                <c:pt idx="17101">
                  <c:v>42.918730300134214</c:v>
                </c:pt>
                <c:pt idx="17102">
                  <c:v>42.909477118105528</c:v>
                </c:pt>
                <c:pt idx="17103">
                  <c:v>42.901176469520976</c:v>
                </c:pt>
                <c:pt idx="17104">
                  <c:v>42.891730512866687</c:v>
                </c:pt>
                <c:pt idx="17105">
                  <c:v>42.88239795305099</c:v>
                </c:pt>
                <c:pt idx="17106">
                  <c:v>42.873076732919145</c:v>
                </c:pt>
                <c:pt idx="17107">
                  <c:v>42.863165849226661</c:v>
                </c:pt>
                <c:pt idx="17108">
                  <c:v>42.853685873520796</c:v>
                </c:pt>
                <c:pt idx="17109">
                  <c:v>42.844931637581887</c:v>
                </c:pt>
                <c:pt idx="17110">
                  <c:v>42.835315585669726</c:v>
                </c:pt>
                <c:pt idx="17111">
                  <c:v>42.825642835338265</c:v>
                </c:pt>
                <c:pt idx="17112">
                  <c:v>42.816400992993437</c:v>
                </c:pt>
                <c:pt idx="17113">
                  <c:v>42.806580826771814</c:v>
                </c:pt>
                <c:pt idx="17114">
                  <c:v>42.796896736756494</c:v>
                </c:pt>
                <c:pt idx="17115">
                  <c:v>42.787462119786071</c:v>
                </c:pt>
                <c:pt idx="17116">
                  <c:v>42.778458410802273</c:v>
                </c:pt>
                <c:pt idx="17117">
                  <c:v>42.769420682766899</c:v>
                </c:pt>
                <c:pt idx="17118">
                  <c:v>42.75981597053859</c:v>
                </c:pt>
                <c:pt idx="17119">
                  <c:v>42.750177239258711</c:v>
                </c:pt>
                <c:pt idx="17120">
                  <c:v>42.740697263552853</c:v>
                </c:pt>
                <c:pt idx="17121">
                  <c:v>42.731784272039917</c:v>
                </c:pt>
                <c:pt idx="17122">
                  <c:v>42.722122861392329</c:v>
                </c:pt>
                <c:pt idx="17123">
                  <c:v>42.712257336435258</c:v>
                </c:pt>
                <c:pt idx="17124">
                  <c:v>42.702618605155386</c:v>
                </c:pt>
                <c:pt idx="17125">
                  <c:v>42.694023124790505</c:v>
                </c:pt>
                <c:pt idx="17126">
                  <c:v>42.684633866555508</c:v>
                </c:pt>
                <c:pt idx="17127">
                  <c:v>42.674915757488613</c:v>
                </c:pt>
                <c:pt idx="17128">
                  <c:v>42.6652316674733</c:v>
                </c:pt>
                <c:pt idx="17129">
                  <c:v>42.655513558406398</c:v>
                </c:pt>
                <c:pt idx="17130">
                  <c:v>42.646010903332822</c:v>
                </c:pt>
                <c:pt idx="17131">
                  <c:v>42.636678343517126</c:v>
                </c:pt>
                <c:pt idx="17132">
                  <c:v>42.627946786945934</c:v>
                </c:pt>
                <c:pt idx="17133">
                  <c:v>42.618704944601106</c:v>
                </c:pt>
                <c:pt idx="17134">
                  <c:v>42.609066213321228</c:v>
                </c:pt>
                <c:pt idx="17135">
                  <c:v>42.599166669312588</c:v>
                </c:pt>
                <c:pt idx="17136">
                  <c:v>42.589573296768144</c:v>
                </c:pt>
                <c:pt idx="17137">
                  <c:v>42.579741790862663</c:v>
                </c:pt>
                <c:pt idx="17138">
                  <c:v>42.570114399266643</c:v>
                </c:pt>
                <c:pt idx="17139">
                  <c:v>42.560815858502515</c:v>
                </c:pt>
                <c:pt idx="17140">
                  <c:v>42.551369901848233</c:v>
                </c:pt>
                <c:pt idx="17141">
                  <c:v>42.54184456740694</c:v>
                </c:pt>
                <c:pt idx="17142">
                  <c:v>42.532784160003843</c:v>
                </c:pt>
                <c:pt idx="17143">
                  <c:v>42.523950546277931</c:v>
                </c:pt>
                <c:pt idx="17144">
                  <c:v>42.513722151437392</c:v>
                </c:pt>
                <c:pt idx="17145">
                  <c:v>42.503936004267352</c:v>
                </c:pt>
                <c:pt idx="17146">
                  <c:v>42.494762200025669</c:v>
                </c:pt>
                <c:pt idx="17147">
                  <c:v>42.485316243371393</c:v>
                </c:pt>
                <c:pt idx="17148">
                  <c:v>42.476119759761993</c:v>
                </c:pt>
                <c:pt idx="17149">
                  <c:v>42.466401650695104</c:v>
                </c:pt>
                <c:pt idx="17150">
                  <c:v>42.456581484473475</c:v>
                </c:pt>
                <c:pt idx="17151">
                  <c:v>42.447271604025502</c:v>
                </c:pt>
                <c:pt idx="17152">
                  <c:v>42.438097799783819</c:v>
                </c:pt>
                <c:pt idx="17153">
                  <c:v>42.428844617755132</c:v>
                </c:pt>
                <c:pt idx="17154">
                  <c:v>42.419387321416991</c:v>
                </c:pt>
                <c:pt idx="17155">
                  <c:v>42.409544475827651</c:v>
                </c:pt>
                <c:pt idx="17156">
                  <c:v>42.400574785895429</c:v>
                </c:pt>
                <c:pt idx="17157">
                  <c:v>42.390947394299403</c:v>
                </c:pt>
                <c:pt idx="17158">
                  <c:v>42.38166019321914</c:v>
                </c:pt>
                <c:pt idx="17159">
                  <c:v>42.372338973087295</c:v>
                </c:pt>
                <c:pt idx="17160">
                  <c:v>42.362972394220023</c:v>
                </c:pt>
                <c:pt idx="17161">
                  <c:v>42.353208926417693</c:v>
                </c:pt>
                <c:pt idx="17162">
                  <c:v>42.343570195137815</c:v>
                </c:pt>
                <c:pt idx="17163">
                  <c:v>42.333591273342172</c:v>
                </c:pt>
                <c:pt idx="17164">
                  <c:v>42.324145316687883</c:v>
                </c:pt>
                <c:pt idx="17165">
                  <c:v>42.314268452046974</c:v>
                </c:pt>
                <c:pt idx="17166">
                  <c:v>42.304765796973392</c:v>
                </c:pt>
                <c:pt idx="17167">
                  <c:v>42.295671370518725</c:v>
                </c:pt>
                <c:pt idx="17168">
                  <c:v>42.285907902716396</c:v>
                </c:pt>
                <c:pt idx="17169">
                  <c:v>42.27587228250146</c:v>
                </c:pt>
                <c:pt idx="17170">
                  <c:v>42.266517043318046</c:v>
                </c:pt>
                <c:pt idx="17171">
                  <c:v>42.257150464450774</c:v>
                </c:pt>
                <c:pt idx="17172">
                  <c:v>42.248180774518552</c:v>
                </c:pt>
                <c:pt idx="17173">
                  <c:v>42.238689459128828</c:v>
                </c:pt>
                <c:pt idx="17174">
                  <c:v>42.228869292907213</c:v>
                </c:pt>
                <c:pt idx="17175">
                  <c:v>42.2191285044726</c:v>
                </c:pt>
                <c:pt idx="17176">
                  <c:v>42.209478433508856</c:v>
                </c:pt>
                <c:pt idx="17177">
                  <c:v>42.200157213377018</c:v>
                </c:pt>
                <c:pt idx="17178">
                  <c:v>42.190450443993981</c:v>
                </c:pt>
                <c:pt idx="17179">
                  <c:v>42.180584919036924</c:v>
                </c:pt>
                <c:pt idx="17180">
                  <c:v>42.171116283014925</c:v>
                </c:pt>
                <c:pt idx="17181">
                  <c:v>42.162101234347269</c:v>
                </c:pt>
                <c:pt idx="17182">
                  <c:v>42.15270063642842</c:v>
                </c:pt>
                <c:pt idx="17183">
                  <c:v>42.143118603567828</c:v>
                </c:pt>
                <c:pt idx="17184">
                  <c:v>42.133230399243047</c:v>
                </c:pt>
                <c:pt idx="17185">
                  <c:v>42.1235576489116</c:v>
                </c:pt>
                <c:pt idx="17186">
                  <c:v>42.113952936683283</c:v>
                </c:pt>
                <c:pt idx="17187">
                  <c:v>42.104540999080584</c:v>
                </c:pt>
                <c:pt idx="17188">
                  <c:v>42.095945518715695</c:v>
                </c:pt>
                <c:pt idx="17189">
                  <c:v>42.086102673126355</c:v>
                </c:pt>
                <c:pt idx="17190">
                  <c:v>42.075976335440551</c:v>
                </c:pt>
                <c:pt idx="17191">
                  <c:v>42.065986073961049</c:v>
                </c:pt>
                <c:pt idx="17192">
                  <c:v>42.056528777622901</c:v>
                </c:pt>
                <c:pt idx="17193">
                  <c:v>42.047638465477696</c:v>
                </c:pt>
                <c:pt idx="17194">
                  <c:v>42.037682223049764</c:v>
                </c:pt>
                <c:pt idx="17195">
                  <c:v>42.027737320305697</c:v>
                </c:pt>
                <c:pt idx="17196">
                  <c:v>42.018064569974243</c:v>
                </c:pt>
                <c:pt idx="17197">
                  <c:v>42.008391819642782</c:v>
                </c:pt>
                <c:pt idx="17198">
                  <c:v>41.999183996349529</c:v>
                </c:pt>
                <c:pt idx="17199">
                  <c:v>41.989930814320843</c:v>
                </c:pt>
                <c:pt idx="17200">
                  <c:v>41.980643613240581</c:v>
                </c:pt>
                <c:pt idx="17201">
                  <c:v>41.971549186785914</c:v>
                </c:pt>
                <c:pt idx="17202">
                  <c:v>41.961332131629234</c:v>
                </c:pt>
                <c:pt idx="17203">
                  <c:v>41.95150062572376</c:v>
                </c:pt>
                <c:pt idx="17204">
                  <c:v>41.941408307089532</c:v>
                </c:pt>
                <c:pt idx="17205">
                  <c:v>41.932744788621491</c:v>
                </c:pt>
                <c:pt idx="17206">
                  <c:v>41.923355530386495</c:v>
                </c:pt>
                <c:pt idx="17207">
                  <c:v>41.913297230803842</c:v>
                </c:pt>
                <c:pt idx="17208">
                  <c:v>41.903159553434179</c:v>
                </c:pt>
                <c:pt idx="17209">
                  <c:v>41.893260009425539</c:v>
                </c:pt>
                <c:pt idx="17210">
                  <c:v>41.883598598777944</c:v>
                </c:pt>
                <c:pt idx="17211">
                  <c:v>41.874175321491371</c:v>
                </c:pt>
                <c:pt idx="17212">
                  <c:v>41.864615967998503</c:v>
                </c:pt>
                <c:pt idx="17213">
                  <c:v>41.855487522492261</c:v>
                </c:pt>
                <c:pt idx="17214">
                  <c:v>41.846517832560046</c:v>
                </c:pt>
                <c:pt idx="17215">
                  <c:v>41.836879101280161</c:v>
                </c:pt>
                <c:pt idx="17216">
                  <c:v>41.827104293793973</c:v>
                </c:pt>
                <c:pt idx="17217">
                  <c:v>41.817261448204633</c:v>
                </c:pt>
                <c:pt idx="17218">
                  <c:v>41.807475301034586</c:v>
                </c:pt>
                <c:pt idx="17219">
                  <c:v>41.798108722167306</c:v>
                </c:pt>
                <c:pt idx="17220">
                  <c:v>41.788186498790964</c:v>
                </c:pt>
                <c:pt idx="17221">
                  <c:v>41.778740542136674</c:v>
                </c:pt>
                <c:pt idx="17222">
                  <c:v>41.76938530295326</c:v>
                </c:pt>
                <c:pt idx="17223">
                  <c:v>41.759599155783214</c:v>
                </c:pt>
                <c:pt idx="17224">
                  <c:v>41.749472818097409</c:v>
                </c:pt>
                <c:pt idx="17225">
                  <c:v>41.739890785236824</c:v>
                </c:pt>
                <c:pt idx="17226">
                  <c:v>41.73071698099514</c:v>
                </c:pt>
                <c:pt idx="17227">
                  <c:v>41.721361741811727</c:v>
                </c:pt>
                <c:pt idx="17228">
                  <c:v>41.711450858119235</c:v>
                </c:pt>
                <c:pt idx="17229">
                  <c:v>41.701914183994084</c:v>
                </c:pt>
                <c:pt idx="17230">
                  <c:v>41.692332151133492</c:v>
                </c:pt>
                <c:pt idx="17231">
                  <c:v>41.682546003963445</c:v>
                </c:pt>
                <c:pt idx="17232">
                  <c:v>41.672873253631984</c:v>
                </c:pt>
                <c:pt idx="17233">
                  <c:v>41.663302560455257</c:v>
                </c:pt>
                <c:pt idx="17234">
                  <c:v>41.653153543401736</c:v>
                </c:pt>
                <c:pt idx="17235">
                  <c:v>41.643855002637608</c:v>
                </c:pt>
                <c:pt idx="17236">
                  <c:v>41.633876080841972</c:v>
                </c:pt>
                <c:pt idx="17237">
                  <c:v>41.623443571691979</c:v>
                </c:pt>
                <c:pt idx="17238">
                  <c:v>41.61421306903101</c:v>
                </c:pt>
                <c:pt idx="17239">
                  <c:v>41.604733093325144</c:v>
                </c:pt>
                <c:pt idx="17240">
                  <c:v>41.595298476354721</c:v>
                </c:pt>
                <c:pt idx="17241">
                  <c:v>41.585954576855158</c:v>
                </c:pt>
                <c:pt idx="17242">
                  <c:v>41.576656036091038</c:v>
                </c:pt>
                <c:pt idx="17243">
                  <c:v>41.567028644495011</c:v>
                </c:pt>
                <c:pt idx="17244">
                  <c:v>41.55733321479584</c:v>
                </c:pt>
                <c:pt idx="17245">
                  <c:v>41.547342953316338</c:v>
                </c:pt>
                <c:pt idx="17246">
                  <c:v>41.537579485514009</c:v>
                </c:pt>
                <c:pt idx="17247">
                  <c:v>41.527759319292386</c:v>
                </c:pt>
                <c:pt idx="17248">
                  <c:v>41.518029870541632</c:v>
                </c:pt>
                <c:pt idx="17249">
                  <c:v>41.508096307481424</c:v>
                </c:pt>
                <c:pt idx="17250">
                  <c:v>41.498570973040131</c:v>
                </c:pt>
                <c:pt idx="17251">
                  <c:v>41.488660089347633</c:v>
                </c:pt>
                <c:pt idx="17252">
                  <c:v>41.479112075538623</c:v>
                </c:pt>
                <c:pt idx="17253">
                  <c:v>41.470017649083957</c:v>
                </c:pt>
                <c:pt idx="17254">
                  <c:v>41.460583032113533</c:v>
                </c:pt>
                <c:pt idx="17255">
                  <c:v>41.450955640517506</c:v>
                </c:pt>
                <c:pt idx="17256">
                  <c:v>41.440988058405722</c:v>
                </c:pt>
                <c:pt idx="17257">
                  <c:v>41.430714304829749</c:v>
                </c:pt>
                <c:pt idx="17258">
                  <c:v>41.420406532202207</c:v>
                </c:pt>
                <c:pt idx="17259">
                  <c:v>41.411504880373137</c:v>
                </c:pt>
                <c:pt idx="17260">
                  <c:v>41.402387774550753</c:v>
                </c:pt>
                <c:pt idx="17261">
                  <c:v>41.392749043270875</c:v>
                </c:pt>
                <c:pt idx="17262">
                  <c:v>41.382996915152404</c:v>
                </c:pt>
                <c:pt idx="17263">
                  <c:v>41.373233447350074</c:v>
                </c:pt>
                <c:pt idx="17264">
                  <c:v>41.364048303424539</c:v>
                </c:pt>
                <c:pt idx="17265">
                  <c:v>41.354001343525745</c:v>
                </c:pt>
                <c:pt idx="17266">
                  <c:v>41.344317253510425</c:v>
                </c:pt>
                <c:pt idx="17267">
                  <c:v>41.334224934876197</c:v>
                </c:pt>
                <c:pt idx="17268">
                  <c:v>41.32420065434512</c:v>
                </c:pt>
                <c:pt idx="17269">
                  <c:v>41.314720678639254</c:v>
                </c:pt>
                <c:pt idx="17270">
                  <c:v>41.305320080720406</c:v>
                </c:pt>
                <c:pt idx="17271">
                  <c:v>41.295522593866501</c:v>
                </c:pt>
                <c:pt idx="17272">
                  <c:v>41.285509653019282</c:v>
                </c:pt>
                <c:pt idx="17273">
                  <c:v>41.275893601107114</c:v>
                </c:pt>
                <c:pt idx="17274">
                  <c:v>41.265789942789027</c:v>
                </c:pt>
                <c:pt idx="17275">
                  <c:v>41.256468722657189</c:v>
                </c:pt>
                <c:pt idx="17276">
                  <c:v>41.246535159596974</c:v>
                </c:pt>
                <c:pt idx="17277">
                  <c:v>41.237157241045843</c:v>
                </c:pt>
                <c:pt idx="17278">
                  <c:v>41.22757520818525</c:v>
                </c:pt>
                <c:pt idx="17279">
                  <c:v>41.218095232479392</c:v>
                </c:pt>
                <c:pt idx="17280">
                  <c:v>41.207764780484126</c:v>
                </c:pt>
                <c:pt idx="17281">
                  <c:v>41.197933274578652</c:v>
                </c:pt>
                <c:pt idx="17282">
                  <c:v>41.18811310835703</c:v>
                </c:pt>
                <c:pt idx="17283">
                  <c:v>41.178088827825952</c:v>
                </c:pt>
                <c:pt idx="17284">
                  <c:v>41.168472775913784</c:v>
                </c:pt>
                <c:pt idx="17285">
                  <c:v>41.159287631988249</c:v>
                </c:pt>
                <c:pt idx="17286">
                  <c:v>41.149716938811515</c:v>
                </c:pt>
                <c:pt idx="17287">
                  <c:v>41.140157585318647</c:v>
                </c:pt>
                <c:pt idx="17288">
                  <c:v>41.130462155619476</c:v>
                </c:pt>
                <c:pt idx="17289">
                  <c:v>41.120664668765563</c:v>
                </c:pt>
                <c:pt idx="17290">
                  <c:v>41.110640388234486</c:v>
                </c:pt>
                <c:pt idx="17291">
                  <c:v>41.100514050548682</c:v>
                </c:pt>
                <c:pt idx="17292">
                  <c:v>41.090671204959342</c:v>
                </c:pt>
                <c:pt idx="17293">
                  <c:v>41.080998454627881</c:v>
                </c:pt>
                <c:pt idx="17294">
                  <c:v>41.071473120186589</c:v>
                </c:pt>
                <c:pt idx="17295">
                  <c:v>41.061188026926757</c:v>
                </c:pt>
                <c:pt idx="17296">
                  <c:v>41.051197765447256</c:v>
                </c:pt>
                <c:pt idx="17297">
                  <c:v>41.042001281837862</c:v>
                </c:pt>
                <c:pt idx="17298">
                  <c:v>41.031795566365041</c:v>
                </c:pt>
                <c:pt idx="17299">
                  <c:v>41.021896022356415</c:v>
                </c:pt>
                <c:pt idx="17300">
                  <c:v>41.012279970444247</c:v>
                </c:pt>
                <c:pt idx="17301">
                  <c:v>41.002221670861594</c:v>
                </c:pt>
                <c:pt idx="17302">
                  <c:v>40.992367485588396</c:v>
                </c:pt>
                <c:pt idx="17303">
                  <c:v>40.982638036837642</c:v>
                </c:pt>
                <c:pt idx="17304">
                  <c:v>40.972681794409716</c:v>
                </c:pt>
                <c:pt idx="17305">
                  <c:v>40.962997704394397</c:v>
                </c:pt>
                <c:pt idx="17306">
                  <c:v>40.953517728688539</c:v>
                </c:pt>
                <c:pt idx="17307">
                  <c:v>40.943289333848007</c:v>
                </c:pt>
                <c:pt idx="17308">
                  <c:v>40.933151656478337</c:v>
                </c:pt>
                <c:pt idx="17309">
                  <c:v>40.923875795081933</c:v>
                </c:pt>
                <c:pt idx="17310">
                  <c:v>40.914214384434331</c:v>
                </c:pt>
                <c:pt idx="17311">
                  <c:v>40.90462101188988</c:v>
                </c:pt>
                <c:pt idx="17312">
                  <c:v>40.894585391674951</c:v>
                </c:pt>
                <c:pt idx="17313">
                  <c:v>40.884493073040716</c:v>
                </c:pt>
                <c:pt idx="17314">
                  <c:v>40.874684246502952</c:v>
                </c:pt>
                <c:pt idx="17315">
                  <c:v>40.865068194590783</c:v>
                </c:pt>
                <c:pt idx="17316">
                  <c:v>40.85563357762036</c:v>
                </c:pt>
                <c:pt idx="17317">
                  <c:v>40.845416522463687</c:v>
                </c:pt>
                <c:pt idx="17318">
                  <c:v>40.836163340435</c:v>
                </c:pt>
                <c:pt idx="17319">
                  <c:v>40.826365853581095</c:v>
                </c:pt>
                <c:pt idx="17320">
                  <c:v>40.816058080953546</c:v>
                </c:pt>
                <c:pt idx="17321">
                  <c:v>40.806260594099648</c:v>
                </c:pt>
                <c:pt idx="17322">
                  <c:v>40.796508465981177</c:v>
                </c:pt>
                <c:pt idx="17323">
                  <c:v>40.787323322055641</c:v>
                </c:pt>
                <c:pt idx="17324">
                  <c:v>40.777956743188362</c:v>
                </c:pt>
                <c:pt idx="17325">
                  <c:v>40.767785046767123</c:v>
                </c:pt>
                <c:pt idx="17326">
                  <c:v>40.75740923603643</c:v>
                </c:pt>
                <c:pt idx="17327">
                  <c:v>40.747566390447091</c:v>
                </c:pt>
                <c:pt idx="17328">
                  <c:v>40.737088522561663</c:v>
                </c:pt>
                <c:pt idx="17329">
                  <c:v>40.727098261082162</c:v>
                </c:pt>
                <c:pt idx="17330">
                  <c:v>40.717176037705812</c:v>
                </c:pt>
                <c:pt idx="17331">
                  <c:v>40.707639363580654</c:v>
                </c:pt>
                <c:pt idx="17332">
                  <c:v>40.69783053704289</c:v>
                </c:pt>
                <c:pt idx="17333">
                  <c:v>40.688123767659853</c:v>
                </c:pt>
                <c:pt idx="17334">
                  <c:v>40.678666471321712</c:v>
                </c:pt>
                <c:pt idx="17335">
                  <c:v>40.668574152687484</c:v>
                </c:pt>
                <c:pt idx="17336">
                  <c:v>40.658969440459174</c:v>
                </c:pt>
                <c:pt idx="17337">
                  <c:v>40.649092575818258</c:v>
                </c:pt>
                <c:pt idx="17338">
                  <c:v>40.639261069912777</c:v>
                </c:pt>
                <c:pt idx="17339">
                  <c:v>40.630007887884098</c:v>
                </c:pt>
                <c:pt idx="17340">
                  <c:v>40.618860978651</c:v>
                </c:pt>
                <c:pt idx="17341">
                  <c:v>40.609108850532536</c:v>
                </c:pt>
                <c:pt idx="17342">
                  <c:v>40.599538157355809</c:v>
                </c:pt>
                <c:pt idx="17343">
                  <c:v>40.589683972082611</c:v>
                </c:pt>
                <c:pt idx="17344">
                  <c:v>40.580385431318483</c:v>
                </c:pt>
                <c:pt idx="17345">
                  <c:v>40.571052871502786</c:v>
                </c:pt>
                <c:pt idx="17346">
                  <c:v>40.560461606778766</c:v>
                </c:pt>
                <c:pt idx="17347">
                  <c:v>40.549802303951608</c:v>
                </c:pt>
                <c:pt idx="17348">
                  <c:v>40.540118213936289</c:v>
                </c:pt>
                <c:pt idx="17349">
                  <c:v>40.531069146217057</c:v>
                </c:pt>
                <c:pt idx="17350">
                  <c:v>40.521067545053704</c:v>
                </c:pt>
                <c:pt idx="17351">
                  <c:v>40.511236039148216</c:v>
                </c:pt>
                <c:pt idx="17352">
                  <c:v>40.500701472843495</c:v>
                </c:pt>
                <c:pt idx="17353">
                  <c:v>40.491244176505354</c:v>
                </c:pt>
                <c:pt idx="17354">
                  <c:v>40.480448797471887</c:v>
                </c:pt>
                <c:pt idx="17355">
                  <c:v>40.470764707456567</c:v>
                </c:pt>
                <c:pt idx="17356">
                  <c:v>40.460910522183369</c:v>
                </c:pt>
                <c:pt idx="17357">
                  <c:v>40.45097695912316</c:v>
                </c:pt>
                <c:pt idx="17358">
                  <c:v>40.441122773849962</c:v>
                </c:pt>
                <c:pt idx="17359">
                  <c:v>40.431313947312205</c:v>
                </c:pt>
                <c:pt idx="17360">
                  <c:v>40.421550479509868</c:v>
                </c:pt>
                <c:pt idx="17361">
                  <c:v>40.411866389494556</c:v>
                </c:pt>
                <c:pt idx="17362">
                  <c:v>40.400980292990219</c:v>
                </c:pt>
                <c:pt idx="17363">
                  <c:v>40.391046729930011</c:v>
                </c:pt>
                <c:pt idx="17364">
                  <c:v>40.381623452643439</c:v>
                </c:pt>
                <c:pt idx="17365">
                  <c:v>40.371338359383614</c:v>
                </c:pt>
                <c:pt idx="17366">
                  <c:v>40.360599678769439</c:v>
                </c:pt>
                <c:pt idx="17367">
                  <c:v>40.350722814128517</c:v>
                </c:pt>
                <c:pt idx="17368">
                  <c:v>40.341435613048262</c:v>
                </c:pt>
                <c:pt idx="17369">
                  <c:v>40.332023675445548</c:v>
                </c:pt>
                <c:pt idx="17370">
                  <c:v>40.322010734598329</c:v>
                </c:pt>
                <c:pt idx="17371">
                  <c:v>40.312383343002303</c:v>
                </c:pt>
                <c:pt idx="17372">
                  <c:v>40.302393081522794</c:v>
                </c:pt>
                <c:pt idx="17373">
                  <c:v>40.292278083520856</c:v>
                </c:pt>
                <c:pt idx="17374">
                  <c:v>40.282525955402384</c:v>
                </c:pt>
                <c:pt idx="17375">
                  <c:v>40.272229522458694</c:v>
                </c:pt>
                <c:pt idx="17376">
                  <c:v>40.261785673624843</c:v>
                </c:pt>
                <c:pt idx="17377">
                  <c:v>40.252192301080406</c:v>
                </c:pt>
                <c:pt idx="17378">
                  <c:v>40.242791703161551</c:v>
                </c:pt>
                <c:pt idx="17379">
                  <c:v>40.232926178204494</c:v>
                </c:pt>
                <c:pt idx="17380">
                  <c:v>40.223106011982864</c:v>
                </c:pt>
                <c:pt idx="17381">
                  <c:v>40.213138429871087</c:v>
                </c:pt>
                <c:pt idx="17382">
                  <c:v>40.203148168391586</c:v>
                </c:pt>
                <c:pt idx="17383">
                  <c:v>40.192590922719148</c:v>
                </c:pt>
                <c:pt idx="17384">
                  <c:v>40.182612000923498</c:v>
                </c:pt>
                <c:pt idx="17385">
                  <c:v>40.172859872805034</c:v>
                </c:pt>
                <c:pt idx="17386">
                  <c:v>40.163096405002705</c:v>
                </c:pt>
                <c:pt idx="17387">
                  <c:v>40.153162841942496</c:v>
                </c:pt>
                <c:pt idx="17388">
                  <c:v>40.143081862992126</c:v>
                </c:pt>
                <c:pt idx="17389">
                  <c:v>40.133023563409473</c:v>
                </c:pt>
                <c:pt idx="17390">
                  <c:v>40.122931244775245</c:v>
                </c:pt>
                <c:pt idx="17391">
                  <c:v>40.113269834127642</c:v>
                </c:pt>
                <c:pt idx="17392">
                  <c:v>40.103143496441831</c:v>
                </c:pt>
                <c:pt idx="17393">
                  <c:v>40.093096536543037</c:v>
                </c:pt>
                <c:pt idx="17394">
                  <c:v>40.082573309922182</c:v>
                </c:pt>
                <c:pt idx="17395">
                  <c:v>40.072900559590721</c:v>
                </c:pt>
                <c:pt idx="17396">
                  <c:v>40.062978336214371</c:v>
                </c:pt>
                <c:pt idx="17397">
                  <c:v>40.052148938129321</c:v>
                </c:pt>
                <c:pt idx="17398">
                  <c:v>40.041954562340365</c:v>
                </c:pt>
                <c:pt idx="17399">
                  <c:v>40.032202434221901</c:v>
                </c:pt>
                <c:pt idx="17400">
                  <c:v>40.022654420412884</c:v>
                </c:pt>
                <c:pt idx="17401">
                  <c:v>40.01276621608811</c:v>
                </c:pt>
                <c:pt idx="17402">
                  <c:v>40.002503802195996</c:v>
                </c:pt>
                <c:pt idx="17403">
                  <c:v>39.991867178736548</c:v>
                </c:pt>
                <c:pt idx="17404">
                  <c:v>39.981978974411774</c:v>
                </c:pt>
                <c:pt idx="17405">
                  <c:v>39.97246497965434</c:v>
                </c:pt>
                <c:pt idx="17406">
                  <c:v>39.962599454697283</c:v>
                </c:pt>
                <c:pt idx="17407">
                  <c:v>39.952563834482341</c:v>
                </c:pt>
                <c:pt idx="17408">
                  <c:v>39.941904531655183</c:v>
                </c:pt>
                <c:pt idx="17409">
                  <c:v>39.931880251124099</c:v>
                </c:pt>
                <c:pt idx="17410">
                  <c:v>39.922831183404874</c:v>
                </c:pt>
                <c:pt idx="17411">
                  <c:v>39.912942979080093</c:v>
                </c:pt>
                <c:pt idx="17412">
                  <c:v>39.901875447634019</c:v>
                </c:pt>
                <c:pt idx="17413">
                  <c:v>39.891941884573811</c:v>
                </c:pt>
                <c:pt idx="17414">
                  <c:v>39.881996981829744</c:v>
                </c:pt>
                <c:pt idx="17415">
                  <c:v>39.872346910866</c:v>
                </c:pt>
                <c:pt idx="17416">
                  <c:v>39.862674160534539</c:v>
                </c:pt>
                <c:pt idx="17417">
                  <c:v>39.852547822848734</c:v>
                </c:pt>
                <c:pt idx="17418">
                  <c:v>39.842069954963307</c:v>
                </c:pt>
                <c:pt idx="17419">
                  <c:v>39.831784861703483</c:v>
                </c:pt>
                <c:pt idx="17420">
                  <c:v>39.821579146230668</c:v>
                </c:pt>
                <c:pt idx="17421">
                  <c:v>39.81148682759644</c:v>
                </c:pt>
                <c:pt idx="17422">
                  <c:v>39.801700680426386</c:v>
                </c:pt>
                <c:pt idx="17423">
                  <c:v>39.791948552307922</c:v>
                </c:pt>
                <c:pt idx="17424">
                  <c:v>39.782502595653632</c:v>
                </c:pt>
                <c:pt idx="17425">
                  <c:v>39.771922670613478</c:v>
                </c:pt>
                <c:pt idx="17426">
                  <c:v>39.761909729766259</c:v>
                </c:pt>
                <c:pt idx="17427">
                  <c:v>39.752622528685997</c:v>
                </c:pt>
                <c:pt idx="17428">
                  <c:v>39.740942654311553</c:v>
                </c:pt>
                <c:pt idx="17429">
                  <c:v>39.730997751567479</c:v>
                </c:pt>
                <c:pt idx="17430">
                  <c:v>39.720792036094672</c:v>
                </c:pt>
                <c:pt idx="17431">
                  <c:v>39.710484263467123</c:v>
                </c:pt>
                <c:pt idx="17432">
                  <c:v>39.700233189258867</c:v>
                </c:pt>
                <c:pt idx="17433">
                  <c:v>39.690673835765999</c:v>
                </c:pt>
                <c:pt idx="17434">
                  <c:v>39.681329936266444</c:v>
                </c:pt>
                <c:pt idx="17435">
                  <c:v>39.671203598580632</c:v>
                </c:pt>
                <c:pt idx="17436">
                  <c:v>39.661258695836565</c:v>
                </c:pt>
                <c:pt idx="17437">
                  <c:v>39.65022518344206</c:v>
                </c:pt>
                <c:pt idx="17438">
                  <c:v>39.64006482670468</c:v>
                </c:pt>
                <c:pt idx="17439">
                  <c:v>39.629972508070452</c:v>
                </c:pt>
                <c:pt idx="17440">
                  <c:v>39.61960803702361</c:v>
                </c:pt>
                <c:pt idx="17441">
                  <c:v>39.609697153331119</c:v>
                </c:pt>
                <c:pt idx="17442">
                  <c:v>39.599922345844938</c:v>
                </c:pt>
                <c:pt idx="17443">
                  <c:v>39.590476389190655</c:v>
                </c:pt>
                <c:pt idx="17444">
                  <c:v>39.579737708576474</c:v>
                </c:pt>
                <c:pt idx="17445">
                  <c:v>39.569690748677679</c:v>
                </c:pt>
                <c:pt idx="17446">
                  <c:v>39.559643788778885</c:v>
                </c:pt>
                <c:pt idx="17447">
                  <c:v>39.549052524054872</c:v>
                </c:pt>
                <c:pt idx="17448">
                  <c:v>39.539028243523795</c:v>
                </c:pt>
                <c:pt idx="17449">
                  <c:v>39.528913245521849</c:v>
                </c:pt>
                <c:pt idx="17450">
                  <c:v>39.518945663410058</c:v>
                </c:pt>
                <c:pt idx="17451">
                  <c:v>39.509182195607728</c:v>
                </c:pt>
                <c:pt idx="17452">
                  <c:v>39.498999159502631</c:v>
                </c:pt>
                <c:pt idx="17453">
                  <c:v>39.488680047191224</c:v>
                </c:pt>
                <c:pt idx="17454">
                  <c:v>39.478009404680201</c:v>
                </c:pt>
                <c:pt idx="17455">
                  <c:v>39.46876756233538</c:v>
                </c:pt>
                <c:pt idx="17456">
                  <c:v>39.458607205597993</c:v>
                </c:pt>
                <c:pt idx="17457">
                  <c:v>39.44831077265431</c:v>
                </c:pt>
                <c:pt idx="17458">
                  <c:v>39.438286492123225</c:v>
                </c:pt>
                <c:pt idx="17459">
                  <c:v>39.427876662340957</c:v>
                </c:pt>
                <c:pt idx="17460">
                  <c:v>39.41840802631895</c:v>
                </c:pt>
                <c:pt idx="17461">
                  <c:v>39.408145612426843</c:v>
                </c:pt>
                <c:pt idx="17462">
                  <c:v>39.397883198534728</c:v>
                </c:pt>
                <c:pt idx="17463">
                  <c:v>39.387643464010338</c:v>
                </c:pt>
                <c:pt idx="17464">
                  <c:v>39.377233634228062</c:v>
                </c:pt>
                <c:pt idx="17465">
                  <c:v>39.366619690136332</c:v>
                </c:pt>
                <c:pt idx="17466">
                  <c:v>39.356595409605255</c:v>
                </c:pt>
                <c:pt idx="17467">
                  <c:v>39.346684525912764</c:v>
                </c:pt>
                <c:pt idx="17468">
                  <c:v>39.336819000955707</c:v>
                </c:pt>
                <c:pt idx="17469">
                  <c:v>39.326817399792347</c:v>
                </c:pt>
                <c:pt idx="17470">
                  <c:v>39.317416801873492</c:v>
                </c:pt>
                <c:pt idx="17471">
                  <c:v>39.306927594304213</c:v>
                </c:pt>
                <c:pt idx="17472">
                  <c:v>39.295939440645142</c:v>
                </c:pt>
                <c:pt idx="17473">
                  <c:v>39.285518271179008</c:v>
                </c:pt>
                <c:pt idx="17474">
                  <c:v>39.275879539899137</c:v>
                </c:pt>
                <c:pt idx="17475">
                  <c:v>39.265628465690874</c:v>
                </c:pt>
                <c:pt idx="17476">
                  <c:v>39.255377391482625</c:v>
                </c:pt>
                <c:pt idx="17477">
                  <c:v>39.245829377673616</c:v>
                </c:pt>
                <c:pt idx="17478">
                  <c:v>39.235691700303946</c:v>
                </c:pt>
                <c:pt idx="17479">
                  <c:v>39.225644740405151</c:v>
                </c:pt>
                <c:pt idx="17480">
                  <c:v>39.215042135997287</c:v>
                </c:pt>
                <c:pt idx="17481">
                  <c:v>39.204881779259907</c:v>
                </c:pt>
                <c:pt idx="17482">
                  <c:v>39.195129651141428</c:v>
                </c:pt>
                <c:pt idx="17483">
                  <c:v>39.18450436736584</c:v>
                </c:pt>
                <c:pt idx="17484">
                  <c:v>39.174003820112702</c:v>
                </c:pt>
                <c:pt idx="17485">
                  <c:v>39.163696047485153</c:v>
                </c:pt>
                <c:pt idx="17486">
                  <c:v>39.152889328767827</c:v>
                </c:pt>
                <c:pt idx="17487">
                  <c:v>39.143329975274952</c:v>
                </c:pt>
                <c:pt idx="17488">
                  <c:v>39.133373732847026</c:v>
                </c:pt>
                <c:pt idx="17489">
                  <c:v>39.122827826858448</c:v>
                </c:pt>
                <c:pt idx="17490">
                  <c:v>39.112701489172643</c:v>
                </c:pt>
                <c:pt idx="17491">
                  <c:v>39.10256381180298</c:v>
                </c:pt>
                <c:pt idx="17492">
                  <c:v>39.092993118626246</c:v>
                </c:pt>
                <c:pt idx="17493">
                  <c:v>39.082639987263271</c:v>
                </c:pt>
                <c:pt idx="17494">
                  <c:v>39.071742551075069</c:v>
                </c:pt>
                <c:pt idx="17495">
                  <c:v>39.061310041925083</c:v>
                </c:pt>
                <c:pt idx="17496">
                  <c:v>39.051217723290847</c:v>
                </c:pt>
                <c:pt idx="17497">
                  <c:v>39.041578992010962</c:v>
                </c:pt>
                <c:pt idx="17498">
                  <c:v>39.031373276538147</c:v>
                </c:pt>
                <c:pt idx="17499">
                  <c:v>39.021246938852343</c:v>
                </c:pt>
                <c:pt idx="17500">
                  <c:v>39.011914379036646</c:v>
                </c:pt>
                <c:pt idx="17501">
                  <c:v>39.00134579368035</c:v>
                </c:pt>
                <c:pt idx="17502">
                  <c:v>38.990856586111065</c:v>
                </c:pt>
                <c:pt idx="17503">
                  <c:v>38.980820965896129</c:v>
                </c:pt>
                <c:pt idx="17504">
                  <c:v>38.970456494849287</c:v>
                </c:pt>
                <c:pt idx="17505">
                  <c:v>38.95995594759615</c:v>
                </c:pt>
                <c:pt idx="17506">
                  <c:v>38.949342003504412</c:v>
                </c:pt>
                <c:pt idx="17507">
                  <c:v>38.939227005502467</c:v>
                </c:pt>
                <c:pt idx="17508">
                  <c:v>38.928669759830029</c:v>
                </c:pt>
                <c:pt idx="17509">
                  <c:v>38.918656818982811</c:v>
                </c:pt>
                <c:pt idx="17510">
                  <c:v>38.90935827821869</c:v>
                </c:pt>
                <c:pt idx="17511">
                  <c:v>38.899016486539566</c:v>
                </c:pt>
                <c:pt idx="17512">
                  <c:v>38.887971634461209</c:v>
                </c:pt>
                <c:pt idx="17513">
                  <c:v>38.877777258672253</c:v>
                </c:pt>
                <c:pt idx="17514">
                  <c:v>38.867390108257695</c:v>
                </c:pt>
                <c:pt idx="17515">
                  <c:v>38.857354488042759</c:v>
                </c:pt>
                <c:pt idx="17516">
                  <c:v>38.846717864583304</c:v>
                </c:pt>
                <c:pt idx="17517">
                  <c:v>38.837079133303426</c:v>
                </c:pt>
                <c:pt idx="17518">
                  <c:v>38.826680643205009</c:v>
                </c:pt>
                <c:pt idx="17519">
                  <c:v>38.816701721409366</c:v>
                </c:pt>
                <c:pt idx="17520">
                  <c:v>38.806189834472363</c:v>
                </c:pt>
                <c:pt idx="17521">
                  <c:v>38.795541871329057</c:v>
                </c:pt>
                <c:pt idx="17522">
                  <c:v>38.784984625656627</c:v>
                </c:pt>
                <c:pt idx="17523">
                  <c:v>38.774937665757825</c:v>
                </c:pt>
                <c:pt idx="17524">
                  <c:v>38.765457690051967</c:v>
                </c:pt>
                <c:pt idx="17525">
                  <c:v>38.754889104695671</c:v>
                </c:pt>
                <c:pt idx="17526">
                  <c:v>38.744649370171281</c:v>
                </c:pt>
                <c:pt idx="17527">
                  <c:v>38.7348178642658</c:v>
                </c:pt>
                <c:pt idx="17528">
                  <c:v>38.724453393218958</c:v>
                </c:pt>
                <c:pt idx="17529">
                  <c:v>38.713918826914238</c:v>
                </c:pt>
                <c:pt idx="17530">
                  <c:v>38.702567803371693</c:v>
                </c:pt>
                <c:pt idx="17531">
                  <c:v>38.692316729163444</c:v>
                </c:pt>
                <c:pt idx="17532">
                  <c:v>38.681986277168178</c:v>
                </c:pt>
                <c:pt idx="17533">
                  <c:v>38.671508409282758</c:v>
                </c:pt>
                <c:pt idx="17534">
                  <c:v>38.661450109700098</c:v>
                </c:pt>
                <c:pt idx="17535">
                  <c:v>38.65119903549185</c:v>
                </c:pt>
                <c:pt idx="17536">
                  <c:v>38.641514945476537</c:v>
                </c:pt>
                <c:pt idx="17537">
                  <c:v>38.631297890319857</c:v>
                </c:pt>
                <c:pt idx="17538">
                  <c:v>38.620672606544268</c:v>
                </c:pt>
                <c:pt idx="17539">
                  <c:v>38.610523589490739</c:v>
                </c:pt>
                <c:pt idx="17540">
                  <c:v>38.600238496230915</c:v>
                </c:pt>
                <c:pt idx="17541">
                  <c:v>38.590429669693158</c:v>
                </c:pt>
                <c:pt idx="17542">
                  <c:v>38.580609503471528</c:v>
                </c:pt>
                <c:pt idx="17543">
                  <c:v>38.570732638830613</c:v>
                </c:pt>
                <c:pt idx="17544">
                  <c:v>38.559699126436115</c:v>
                </c:pt>
                <c:pt idx="17545">
                  <c:v>38.549618147485745</c:v>
                </c:pt>
                <c:pt idx="17546">
                  <c:v>38.539276355806621</c:v>
                </c:pt>
                <c:pt idx="17547">
                  <c:v>38.528991262546789</c:v>
                </c:pt>
                <c:pt idx="17548">
                  <c:v>38.518774207390116</c:v>
                </c:pt>
                <c:pt idx="17549">
                  <c:v>38.508137583930669</c:v>
                </c:pt>
                <c:pt idx="17550">
                  <c:v>38.497580338258238</c:v>
                </c:pt>
                <c:pt idx="17551">
                  <c:v>38.487238546579114</c:v>
                </c:pt>
                <c:pt idx="17552">
                  <c:v>38.476964793003141</c:v>
                </c:pt>
                <c:pt idx="17553">
                  <c:v>38.466362188595269</c:v>
                </c:pt>
                <c:pt idx="17554">
                  <c:v>38.456065755651586</c:v>
                </c:pt>
                <c:pt idx="17555">
                  <c:v>38.445463151243715</c:v>
                </c:pt>
                <c:pt idx="17556">
                  <c:v>38.435132699248449</c:v>
                </c:pt>
                <c:pt idx="17557">
                  <c:v>38.425097079033513</c:v>
                </c:pt>
                <c:pt idx="17558">
                  <c:v>38.4145058143095</c:v>
                </c:pt>
                <c:pt idx="17559">
                  <c:v>38.404787705242612</c:v>
                </c:pt>
                <c:pt idx="17560">
                  <c:v>38.394049024628437</c:v>
                </c:pt>
                <c:pt idx="17561">
                  <c:v>38.383797950420181</c:v>
                </c:pt>
                <c:pt idx="17562">
                  <c:v>38.373422139689481</c:v>
                </c:pt>
                <c:pt idx="17563">
                  <c:v>38.362876233700902</c:v>
                </c:pt>
                <c:pt idx="17564">
                  <c:v>38.352851953169825</c:v>
                </c:pt>
                <c:pt idx="17565">
                  <c:v>38.341920497930055</c:v>
                </c:pt>
                <c:pt idx="17566">
                  <c:v>38.331295214154466</c:v>
                </c:pt>
                <c:pt idx="17567">
                  <c:v>38.321803898764742</c:v>
                </c:pt>
                <c:pt idx="17568">
                  <c:v>38.312051770646278</c:v>
                </c:pt>
                <c:pt idx="17569">
                  <c:v>38.301403807502972</c:v>
                </c:pt>
                <c:pt idx="17570">
                  <c:v>38.290846561830534</c:v>
                </c:pt>
                <c:pt idx="17571">
                  <c:v>38.28034601457739</c:v>
                </c:pt>
                <c:pt idx="17572">
                  <c:v>38.269278483131316</c:v>
                </c:pt>
                <c:pt idx="17573">
                  <c:v>38.258460424730131</c:v>
                </c:pt>
                <c:pt idx="17574">
                  <c:v>38.248583560089209</c:v>
                </c:pt>
                <c:pt idx="17575">
                  <c:v>38.238207749358509</c:v>
                </c:pt>
                <c:pt idx="17576">
                  <c:v>38.228308205349883</c:v>
                </c:pt>
                <c:pt idx="17577">
                  <c:v>38.217864356516031</c:v>
                </c:pt>
                <c:pt idx="17578">
                  <c:v>38.206751466334516</c:v>
                </c:pt>
                <c:pt idx="17579">
                  <c:v>38.196398334971541</c:v>
                </c:pt>
                <c:pt idx="17580">
                  <c:v>38.185841089299103</c:v>
                </c:pt>
                <c:pt idx="17581">
                  <c:v>38.175159107104214</c:v>
                </c:pt>
                <c:pt idx="17582">
                  <c:v>38.16471525827037</c:v>
                </c:pt>
                <c:pt idx="17583">
                  <c:v>38.154316768171959</c:v>
                </c:pt>
                <c:pt idx="17584">
                  <c:v>38.144201770170014</c:v>
                </c:pt>
                <c:pt idx="17585">
                  <c:v>38.134166149955071</c:v>
                </c:pt>
                <c:pt idx="17586">
                  <c:v>38.123790339224371</c:v>
                </c:pt>
                <c:pt idx="17587">
                  <c:v>38.112892903036176</c:v>
                </c:pt>
                <c:pt idx="17588">
                  <c:v>38.102585130408634</c:v>
                </c:pt>
                <c:pt idx="17589">
                  <c:v>38.092266018097227</c:v>
                </c:pt>
                <c:pt idx="17590">
                  <c:v>38.082026283572837</c:v>
                </c:pt>
                <c:pt idx="17591">
                  <c:v>38.072194777667349</c:v>
                </c:pt>
                <c:pt idx="17592">
                  <c:v>38.061943703459107</c:v>
                </c:pt>
                <c:pt idx="17593">
                  <c:v>38.051023587903188</c:v>
                </c:pt>
                <c:pt idx="17594">
                  <c:v>38.040829212114232</c:v>
                </c:pt>
                <c:pt idx="17595">
                  <c:v>38.030476080751249</c:v>
                </c:pt>
                <c:pt idx="17596">
                  <c:v>38.019306492150449</c:v>
                </c:pt>
                <c:pt idx="17597">
                  <c:v>38.008794605213438</c:v>
                </c:pt>
                <c:pt idx="17598">
                  <c:v>37.998486832585897</c:v>
                </c:pt>
                <c:pt idx="17599">
                  <c:v>37.987850209126449</c:v>
                </c:pt>
                <c:pt idx="17600">
                  <c:v>37.977338322189446</c:v>
                </c:pt>
                <c:pt idx="17601">
                  <c:v>37.966871793987885</c:v>
                </c:pt>
                <c:pt idx="17602">
                  <c:v>37.956552681676477</c:v>
                </c:pt>
                <c:pt idx="17603">
                  <c:v>37.945882039165454</c:v>
                </c:pt>
                <c:pt idx="17604">
                  <c:v>37.936197949150134</c:v>
                </c:pt>
                <c:pt idx="17605">
                  <c:v>37.925652043161563</c:v>
                </c:pt>
                <c:pt idx="17606">
                  <c:v>37.9154576673726</c:v>
                </c:pt>
                <c:pt idx="17607">
                  <c:v>37.904718986758425</c:v>
                </c:pt>
                <c:pt idx="17608">
                  <c:v>37.893968966460392</c:v>
                </c:pt>
                <c:pt idx="17609">
                  <c:v>37.884386933599799</c:v>
                </c:pt>
                <c:pt idx="17610">
                  <c:v>37.873636913301766</c:v>
                </c:pt>
                <c:pt idx="17611">
                  <c:v>37.863011629526177</c:v>
                </c:pt>
                <c:pt idx="17612">
                  <c:v>37.852409025118305</c:v>
                </c:pt>
                <c:pt idx="17613">
                  <c:v>37.841976515968312</c:v>
                </c:pt>
                <c:pt idx="17614">
                  <c:v>37.831600705237619</c:v>
                </c:pt>
                <c:pt idx="17615">
                  <c:v>37.821077478616758</c:v>
                </c:pt>
                <c:pt idx="17616">
                  <c:v>37.81075836630535</c:v>
                </c:pt>
                <c:pt idx="17617">
                  <c:v>37.80022380000063</c:v>
                </c:pt>
                <c:pt idx="17618">
                  <c:v>37.790097462314826</c:v>
                </c:pt>
                <c:pt idx="17619">
                  <c:v>37.779925765893587</c:v>
                </c:pt>
                <c:pt idx="17620">
                  <c:v>37.769754069472341</c:v>
                </c:pt>
                <c:pt idx="17621">
                  <c:v>37.75818759193649</c:v>
                </c:pt>
                <c:pt idx="17622">
                  <c:v>37.748106612986113</c:v>
                </c:pt>
                <c:pt idx="17623">
                  <c:v>37.737583386365252</c:v>
                </c:pt>
                <c:pt idx="17624">
                  <c:v>37.72690140417037</c:v>
                </c:pt>
                <c:pt idx="17625">
                  <c:v>37.716423536284942</c:v>
                </c:pt>
                <c:pt idx="17626">
                  <c:v>37.705945668399522</c:v>
                </c:pt>
                <c:pt idx="17627">
                  <c:v>37.695728613242849</c:v>
                </c:pt>
                <c:pt idx="17628">
                  <c:v>37.685103329467253</c:v>
                </c:pt>
                <c:pt idx="17629">
                  <c:v>37.67496565209759</c:v>
                </c:pt>
                <c:pt idx="17630">
                  <c:v>37.663966158754661</c:v>
                </c:pt>
                <c:pt idx="17631">
                  <c:v>37.653329535295221</c:v>
                </c:pt>
                <c:pt idx="17632">
                  <c:v>37.642307362584575</c:v>
                </c:pt>
                <c:pt idx="17633">
                  <c:v>37.632158345531053</c:v>
                </c:pt>
                <c:pt idx="17634">
                  <c:v>37.621499042703888</c:v>
                </c:pt>
                <c:pt idx="17635">
                  <c:v>37.61132734628265</c:v>
                </c:pt>
                <c:pt idx="17636">
                  <c:v>37.600781440294071</c:v>
                </c:pt>
                <c:pt idx="17637">
                  <c:v>37.590122137466899</c:v>
                </c:pt>
                <c:pt idx="17638">
                  <c:v>37.580109196619688</c:v>
                </c:pt>
                <c:pt idx="17639">
                  <c:v>37.570096255772469</c:v>
                </c:pt>
                <c:pt idx="17640">
                  <c:v>37.559595708519325</c:v>
                </c:pt>
                <c:pt idx="17641">
                  <c:v>37.54877765011814</c:v>
                </c:pt>
                <c:pt idx="17642">
                  <c:v>37.538254423497278</c:v>
                </c:pt>
                <c:pt idx="17643">
                  <c:v>37.528320860437063</c:v>
                </c:pt>
                <c:pt idx="17644">
                  <c:v>37.517933710022511</c:v>
                </c:pt>
                <c:pt idx="17645">
                  <c:v>37.507240388143771</c:v>
                </c:pt>
                <c:pt idx="17646">
                  <c:v>37.496490367845738</c:v>
                </c:pt>
                <c:pt idx="17647">
                  <c:v>37.485082645883892</c:v>
                </c:pt>
                <c:pt idx="17648">
                  <c:v>37.474400663689018</c:v>
                </c:pt>
                <c:pt idx="17649">
                  <c:v>37.463730021177994</c:v>
                </c:pt>
                <c:pt idx="17650">
                  <c:v>37.452900623092951</c:v>
                </c:pt>
                <c:pt idx="17651">
                  <c:v>37.442218640898069</c:v>
                </c:pt>
                <c:pt idx="17652">
                  <c:v>37.432103642896116</c:v>
                </c:pt>
                <c:pt idx="17653">
                  <c:v>37.42129692417879</c:v>
                </c:pt>
                <c:pt idx="17654">
                  <c:v>37.41068298008706</c:v>
                </c:pt>
                <c:pt idx="17655">
                  <c:v>37.400749417026852</c:v>
                </c:pt>
                <c:pt idx="17656">
                  <c:v>37.389817961787081</c:v>
                </c:pt>
                <c:pt idx="17657">
                  <c:v>37.379385452637088</c:v>
                </c:pt>
                <c:pt idx="17658">
                  <c:v>37.368329260874866</c:v>
                </c:pt>
                <c:pt idx="17659">
                  <c:v>37.358270961292213</c:v>
                </c:pt>
                <c:pt idx="17660">
                  <c:v>37.348155963290267</c:v>
                </c:pt>
                <c:pt idx="17661">
                  <c:v>37.337111111211904</c:v>
                </c:pt>
                <c:pt idx="17662">
                  <c:v>37.326701281429635</c:v>
                </c:pt>
                <c:pt idx="17663">
                  <c:v>37.316110016705622</c:v>
                </c:pt>
                <c:pt idx="17664">
                  <c:v>37.305337317039871</c:v>
                </c:pt>
                <c:pt idx="17665">
                  <c:v>37.29449657927097</c:v>
                </c:pt>
                <c:pt idx="17666">
                  <c:v>37.283814597076088</c:v>
                </c:pt>
                <c:pt idx="17667">
                  <c:v>37.273223332352075</c:v>
                </c:pt>
                <c:pt idx="17668">
                  <c:v>37.26256402952491</c:v>
                </c:pt>
                <c:pt idx="17669">
                  <c:v>37.252120180691065</c:v>
                </c:pt>
                <c:pt idx="17670">
                  <c:v>37.241903125534378</c:v>
                </c:pt>
                <c:pt idx="17671">
                  <c:v>37.231300521126514</c:v>
                </c:pt>
                <c:pt idx="17672">
                  <c:v>37.220459783357612</c:v>
                </c:pt>
                <c:pt idx="17673">
                  <c:v>37.209675744007995</c:v>
                </c:pt>
                <c:pt idx="17674">
                  <c:v>37.199968974624959</c:v>
                </c:pt>
                <c:pt idx="17675">
                  <c:v>37.189207614643074</c:v>
                </c:pt>
                <c:pt idx="17676">
                  <c:v>37.179001899170252</c:v>
                </c:pt>
                <c:pt idx="17677">
                  <c:v>37.168421974130098</c:v>
                </c:pt>
                <c:pt idx="17678">
                  <c:v>37.158375014231304</c:v>
                </c:pt>
                <c:pt idx="17679">
                  <c:v>37.147001311321034</c:v>
                </c:pt>
                <c:pt idx="17680">
                  <c:v>37.135888421139526</c:v>
                </c:pt>
                <c:pt idx="17681">
                  <c:v>37.125410553254106</c:v>
                </c:pt>
                <c:pt idx="17682">
                  <c:v>37.114297663072584</c:v>
                </c:pt>
                <c:pt idx="17683">
                  <c:v>37.103785776135588</c:v>
                </c:pt>
                <c:pt idx="17684">
                  <c:v>37.092899679631252</c:v>
                </c:pt>
                <c:pt idx="17685">
                  <c:v>37.082444491113542</c:v>
                </c:pt>
                <c:pt idx="17686">
                  <c:v>37.07192126449268</c:v>
                </c:pt>
                <c:pt idx="17687">
                  <c:v>37.061205263246229</c:v>
                </c:pt>
                <c:pt idx="17688">
                  <c:v>37.050670696941502</c:v>
                </c:pt>
                <c:pt idx="17689">
                  <c:v>37.040646416410425</c:v>
                </c:pt>
                <c:pt idx="17690">
                  <c:v>37.029805678641523</c:v>
                </c:pt>
                <c:pt idx="17691">
                  <c:v>37.019169055182076</c:v>
                </c:pt>
                <c:pt idx="17692">
                  <c:v>37.008487072987194</c:v>
                </c:pt>
                <c:pt idx="17693">
                  <c:v>36.997771071740736</c:v>
                </c:pt>
                <c:pt idx="17694">
                  <c:v>36.987191146700582</c:v>
                </c:pt>
                <c:pt idx="17695">
                  <c:v>36.976792656602171</c:v>
                </c:pt>
                <c:pt idx="17696">
                  <c:v>36.965940579149404</c:v>
                </c:pt>
                <c:pt idx="17697">
                  <c:v>36.955610127154145</c:v>
                </c:pt>
                <c:pt idx="17698">
                  <c:v>36.94487144653997</c:v>
                </c:pt>
                <c:pt idx="17699">
                  <c:v>36.93425750244824</c:v>
                </c:pt>
                <c:pt idx="17700">
                  <c:v>36.923541501201775</c:v>
                </c:pt>
                <c:pt idx="17701">
                  <c:v>36.912780141219883</c:v>
                </c:pt>
                <c:pt idx="17702">
                  <c:v>36.902699162269521</c:v>
                </c:pt>
                <c:pt idx="17703">
                  <c:v>36.892368710274248</c:v>
                </c:pt>
                <c:pt idx="17704">
                  <c:v>36.881323858195891</c:v>
                </c:pt>
                <c:pt idx="17705">
                  <c:v>36.870233647382101</c:v>
                </c:pt>
                <c:pt idx="17706">
                  <c:v>36.859449608032484</c:v>
                </c:pt>
                <c:pt idx="17707">
                  <c:v>36.848676908366734</c:v>
                </c:pt>
                <c:pt idx="17708">
                  <c:v>36.83823305953289</c:v>
                </c:pt>
                <c:pt idx="17709">
                  <c:v>36.827539737654149</c:v>
                </c:pt>
                <c:pt idx="17710">
                  <c:v>36.817186606291166</c:v>
                </c:pt>
                <c:pt idx="17711">
                  <c:v>36.806051036741941</c:v>
                </c:pt>
                <c:pt idx="17712">
                  <c:v>36.795164940237598</c:v>
                </c:pt>
                <c:pt idx="17713">
                  <c:v>36.784426259623423</c:v>
                </c:pt>
                <c:pt idx="17714">
                  <c:v>36.773982410789571</c:v>
                </c:pt>
                <c:pt idx="17715">
                  <c:v>36.763391146065558</c:v>
                </c:pt>
                <c:pt idx="17716">
                  <c:v>36.753106052805734</c:v>
                </c:pt>
                <c:pt idx="17717">
                  <c:v>36.742435410294711</c:v>
                </c:pt>
                <c:pt idx="17718">
                  <c:v>36.732218355138031</c:v>
                </c:pt>
                <c:pt idx="17719">
                  <c:v>36.72126422053055</c:v>
                </c:pt>
                <c:pt idx="17720">
                  <c:v>36.710400803393924</c:v>
                </c:pt>
                <c:pt idx="17721">
                  <c:v>36.699854897405345</c:v>
                </c:pt>
                <c:pt idx="17722">
                  <c:v>36.68943372793921</c:v>
                </c:pt>
                <c:pt idx="17723">
                  <c:v>36.678456913964006</c:v>
                </c:pt>
                <c:pt idx="17724">
                  <c:v>36.668103782601023</c:v>
                </c:pt>
                <c:pt idx="17725">
                  <c:v>36.656707400323043</c:v>
                </c:pt>
                <c:pt idx="17726">
                  <c:v>36.64603675781202</c:v>
                </c:pt>
                <c:pt idx="17727">
                  <c:v>36.635388794668714</c:v>
                </c:pt>
                <c:pt idx="17728">
                  <c:v>36.624604755319098</c:v>
                </c:pt>
                <c:pt idx="17729">
                  <c:v>36.613457846086014</c:v>
                </c:pt>
                <c:pt idx="17730">
                  <c:v>36.602481032110809</c:v>
                </c:pt>
                <c:pt idx="17731">
                  <c:v>36.592354694425005</c:v>
                </c:pt>
                <c:pt idx="17732">
                  <c:v>36.581706731281692</c:v>
                </c:pt>
                <c:pt idx="17733">
                  <c:v>36.570684558571052</c:v>
                </c:pt>
                <c:pt idx="17734">
                  <c:v>36.559889179537585</c:v>
                </c:pt>
                <c:pt idx="17735">
                  <c:v>36.54909380050411</c:v>
                </c:pt>
                <c:pt idx="17736">
                  <c:v>36.538003589690319</c:v>
                </c:pt>
                <c:pt idx="17737">
                  <c:v>36.527355626547013</c:v>
                </c:pt>
                <c:pt idx="17738">
                  <c:v>36.517002495184038</c:v>
                </c:pt>
                <c:pt idx="17739">
                  <c:v>36.506399890776166</c:v>
                </c:pt>
                <c:pt idx="17740">
                  <c:v>36.496114797516341</c:v>
                </c:pt>
                <c:pt idx="17741">
                  <c:v>36.48545549468917</c:v>
                </c:pt>
                <c:pt idx="17742">
                  <c:v>36.47451269976554</c:v>
                </c:pt>
                <c:pt idx="17743">
                  <c:v>36.464023492196254</c:v>
                </c:pt>
                <c:pt idx="17744">
                  <c:v>36.45320543379507</c:v>
                </c:pt>
                <c:pt idx="17745">
                  <c:v>36.442568810335622</c:v>
                </c:pt>
                <c:pt idx="17746">
                  <c:v>36.431251805844653</c:v>
                </c:pt>
                <c:pt idx="17747">
                  <c:v>36.420456426811185</c:v>
                </c:pt>
                <c:pt idx="17748">
                  <c:v>36.409797123984021</c:v>
                </c:pt>
                <c:pt idx="17749">
                  <c:v>36.399568729143489</c:v>
                </c:pt>
                <c:pt idx="17750">
                  <c:v>36.388557896116701</c:v>
                </c:pt>
                <c:pt idx="17751">
                  <c:v>36.378431558430897</c:v>
                </c:pt>
                <c:pt idx="17752">
                  <c:v>36.367341347617099</c:v>
                </c:pt>
                <c:pt idx="17753">
                  <c:v>36.356761422576952</c:v>
                </c:pt>
                <c:pt idx="17754">
                  <c:v>36.346022741962777</c:v>
                </c:pt>
                <c:pt idx="17755">
                  <c:v>36.334887172413545</c:v>
                </c:pt>
                <c:pt idx="17756">
                  <c:v>36.323728923496596</c:v>
                </c:pt>
                <c:pt idx="17757">
                  <c:v>36.312684071418232</c:v>
                </c:pt>
                <c:pt idx="17758">
                  <c:v>36.302489695629276</c:v>
                </c:pt>
                <c:pt idx="17759">
                  <c:v>36.291751015015102</c:v>
                </c:pt>
                <c:pt idx="17760">
                  <c:v>36.280864918510765</c:v>
                </c:pt>
                <c:pt idx="17761">
                  <c:v>36.269978822006429</c:v>
                </c:pt>
                <c:pt idx="17762">
                  <c:v>36.258865931824914</c:v>
                </c:pt>
                <c:pt idx="17763">
                  <c:v>36.24850146077808</c:v>
                </c:pt>
                <c:pt idx="17764">
                  <c:v>36.238159669098948</c:v>
                </c:pt>
                <c:pt idx="17765">
                  <c:v>36.227103477336733</c:v>
                </c:pt>
                <c:pt idx="17766">
                  <c:v>36.21643283482571</c:v>
                </c:pt>
                <c:pt idx="17767">
                  <c:v>36.205614776424525</c:v>
                </c:pt>
                <c:pt idx="17768">
                  <c:v>36.195114229171381</c:v>
                </c:pt>
                <c:pt idx="17769">
                  <c:v>36.18402401835759</c:v>
                </c:pt>
                <c:pt idx="17770">
                  <c:v>36.173092563117812</c:v>
                </c:pt>
                <c:pt idx="17771">
                  <c:v>36.162705412703254</c:v>
                </c:pt>
                <c:pt idx="17772">
                  <c:v>36.151660560624897</c:v>
                </c:pt>
                <c:pt idx="17773">
                  <c:v>36.14169297851312</c:v>
                </c:pt>
                <c:pt idx="17774">
                  <c:v>36.13064812643475</c:v>
                </c:pt>
                <c:pt idx="17775">
                  <c:v>36.119671312459545</c:v>
                </c:pt>
                <c:pt idx="17776">
                  <c:v>36.108297609549282</c:v>
                </c:pt>
                <c:pt idx="17777">
                  <c:v>36.097230078103209</c:v>
                </c:pt>
                <c:pt idx="17778">
                  <c:v>36.086593454643761</c:v>
                </c:pt>
                <c:pt idx="17779">
                  <c:v>36.07622898359692</c:v>
                </c:pt>
                <c:pt idx="17780">
                  <c:v>36.065501642666604</c:v>
                </c:pt>
                <c:pt idx="17781">
                  <c:v>36.054048561969331</c:v>
                </c:pt>
                <c:pt idx="17782">
                  <c:v>36.043752129025641</c:v>
                </c:pt>
                <c:pt idx="17783">
                  <c:v>36.032843353153588</c:v>
                </c:pt>
                <c:pt idx="17784">
                  <c:v>36.021843859810666</c:v>
                </c:pt>
                <c:pt idx="17785">
                  <c:v>36.010980442674047</c:v>
                </c:pt>
                <c:pt idx="17786">
                  <c:v>36.000026308066552</c:v>
                </c:pt>
                <c:pt idx="17787">
                  <c:v>35.98966183701971</c:v>
                </c:pt>
                <c:pt idx="17788">
                  <c:v>35.978526267470478</c:v>
                </c:pt>
                <c:pt idx="17789">
                  <c:v>35.967447396340546</c:v>
                </c:pt>
                <c:pt idx="17790">
                  <c:v>35.95664067762322</c:v>
                </c:pt>
                <c:pt idx="17791">
                  <c:v>35.945879317641328</c:v>
                </c:pt>
                <c:pt idx="17792">
                  <c:v>35.934755087775955</c:v>
                </c:pt>
                <c:pt idx="17793">
                  <c:v>35.923608178542871</c:v>
                </c:pt>
                <c:pt idx="17794">
                  <c:v>35.91283547887712</c:v>
                </c:pt>
                <c:pt idx="17795">
                  <c:v>35.902414309410986</c:v>
                </c:pt>
                <c:pt idx="17796">
                  <c:v>35.891698308164528</c:v>
                </c:pt>
                <c:pt idx="17797">
                  <c:v>35.880914268814919</c:v>
                </c:pt>
                <c:pt idx="17798">
                  <c:v>35.870436400929492</c:v>
                </c:pt>
                <c:pt idx="17799">
                  <c:v>35.859368869483419</c:v>
                </c:pt>
                <c:pt idx="17800">
                  <c:v>35.848176601514893</c:v>
                </c:pt>
                <c:pt idx="17801">
                  <c:v>35.83750595900387</c:v>
                </c:pt>
                <c:pt idx="17802">
                  <c:v>35.826313691035345</c:v>
                </c:pt>
                <c:pt idx="17803">
                  <c:v>35.815268838956989</c:v>
                </c:pt>
                <c:pt idx="17804">
                  <c:v>35.804280685297918</c:v>
                </c:pt>
                <c:pt idx="17805">
                  <c:v>35.793043058593959</c:v>
                </c:pt>
                <c:pt idx="17806">
                  <c:v>35.782281698612067</c:v>
                </c:pt>
                <c:pt idx="17807">
                  <c:v>35.771826510094364</c:v>
                </c:pt>
                <c:pt idx="17808">
                  <c:v>35.761121848531765</c:v>
                </c:pt>
                <c:pt idx="17809">
                  <c:v>35.750575942543186</c:v>
                </c:pt>
                <c:pt idx="17810">
                  <c:v>35.739349655523085</c:v>
                </c:pt>
                <c:pt idx="17811">
                  <c:v>35.728372841547881</c:v>
                </c:pt>
                <c:pt idx="17812">
                  <c:v>35.717554783146689</c:v>
                </c:pt>
                <c:pt idx="17813">
                  <c:v>35.706396534229746</c:v>
                </c:pt>
                <c:pt idx="17814">
                  <c:v>35.696020723499046</c:v>
                </c:pt>
                <c:pt idx="17815">
                  <c:v>35.685327401620306</c:v>
                </c:pt>
                <c:pt idx="17816">
                  <c:v>35.674271209858091</c:v>
                </c:pt>
                <c:pt idx="17817">
                  <c:v>35.663895399127391</c:v>
                </c:pt>
                <c:pt idx="17818">
                  <c:v>35.653122699461633</c:v>
                </c:pt>
                <c:pt idx="17819">
                  <c:v>35.641578901293499</c:v>
                </c:pt>
                <c:pt idx="17820">
                  <c:v>35.63073816352459</c:v>
                </c:pt>
                <c:pt idx="17821">
                  <c:v>35.620056181329709</c:v>
                </c:pt>
                <c:pt idx="17822">
                  <c:v>35.609861805540746</c:v>
                </c:pt>
                <c:pt idx="17823">
                  <c:v>35.598907670933258</c:v>
                </c:pt>
                <c:pt idx="17824">
                  <c:v>35.58779478075175</c:v>
                </c:pt>
                <c:pt idx="17825">
                  <c:v>35.576772608041111</c:v>
                </c:pt>
                <c:pt idx="17826">
                  <c:v>35.565909190904485</c:v>
                </c:pt>
                <c:pt idx="17827">
                  <c:v>35.554784961039118</c:v>
                </c:pt>
                <c:pt idx="17828">
                  <c:v>35.544318432837549</c:v>
                </c:pt>
                <c:pt idx="17829">
                  <c:v>35.533840564952115</c:v>
                </c:pt>
                <c:pt idx="17830">
                  <c:v>35.523192601808816</c:v>
                </c:pt>
                <c:pt idx="17831">
                  <c:v>35.511943635420998</c:v>
                </c:pt>
                <c:pt idx="17832">
                  <c:v>35.500796726187914</c:v>
                </c:pt>
                <c:pt idx="17833">
                  <c:v>35.489944648735147</c:v>
                </c:pt>
                <c:pt idx="17834">
                  <c:v>35.478933815708366</c:v>
                </c:pt>
                <c:pt idx="17835">
                  <c:v>35.468580684345383</c:v>
                </c:pt>
                <c:pt idx="17836">
                  <c:v>35.457354397325282</c:v>
                </c:pt>
                <c:pt idx="17837">
                  <c:v>35.446502319872522</c:v>
                </c:pt>
                <c:pt idx="17838">
                  <c:v>35.435321391587863</c:v>
                </c:pt>
                <c:pt idx="17839">
                  <c:v>35.424673428444549</c:v>
                </c:pt>
                <c:pt idx="17840">
                  <c:v>35.413583217630759</c:v>
                </c:pt>
                <c:pt idx="17841">
                  <c:v>35.402493006816968</c:v>
                </c:pt>
                <c:pt idx="17842">
                  <c:v>35.391742986518935</c:v>
                </c:pt>
                <c:pt idx="17843">
                  <c:v>35.380856890014591</c:v>
                </c:pt>
                <c:pt idx="17844">
                  <c:v>35.369267733111016</c:v>
                </c:pt>
                <c:pt idx="17845">
                  <c:v>35.358200201664943</c:v>
                </c:pt>
                <c:pt idx="17846">
                  <c:v>35.347563578205495</c:v>
                </c:pt>
                <c:pt idx="17847">
                  <c:v>35.337267145261805</c:v>
                </c:pt>
                <c:pt idx="17848">
                  <c:v>35.32636970907361</c:v>
                </c:pt>
                <c:pt idx="17849">
                  <c:v>35.315256818892095</c:v>
                </c:pt>
                <c:pt idx="17850">
                  <c:v>35.303633642936937</c:v>
                </c:pt>
                <c:pt idx="17851">
                  <c:v>35.293212473470817</c:v>
                </c:pt>
                <c:pt idx="17852">
                  <c:v>35.281997526134568</c:v>
                </c:pt>
                <c:pt idx="17853">
                  <c:v>35.271258845520393</c:v>
                </c:pt>
                <c:pt idx="17854">
                  <c:v>35.260361409332198</c:v>
                </c:pt>
                <c:pt idx="17855">
                  <c:v>35.249463973144003</c:v>
                </c:pt>
                <c:pt idx="17856">
                  <c:v>35.238906727471566</c:v>
                </c:pt>
                <c:pt idx="17857">
                  <c:v>35.227952592864078</c:v>
                </c:pt>
                <c:pt idx="17858">
                  <c:v>35.217338648772348</c:v>
                </c:pt>
                <c:pt idx="17859">
                  <c:v>35.205919587126644</c:v>
                </c:pt>
                <c:pt idx="17860">
                  <c:v>35.194840715996712</c:v>
                </c:pt>
                <c:pt idx="17861">
                  <c:v>35.184147394117971</c:v>
                </c:pt>
                <c:pt idx="17862">
                  <c:v>35.173227278562059</c:v>
                </c:pt>
                <c:pt idx="17863">
                  <c:v>35.162465918580168</c:v>
                </c:pt>
                <c:pt idx="17864">
                  <c:v>35.151103555353757</c:v>
                </c:pt>
                <c:pt idx="17865">
                  <c:v>35.139933966752949</c:v>
                </c:pt>
                <c:pt idx="17866">
                  <c:v>35.128821076571434</c:v>
                </c:pt>
                <c:pt idx="17867">
                  <c:v>35.117617468919057</c:v>
                </c:pt>
                <c:pt idx="17868">
                  <c:v>35.106799410517873</c:v>
                </c:pt>
                <c:pt idx="17869">
                  <c:v>35.09620814579386</c:v>
                </c:pt>
                <c:pt idx="17870">
                  <c:v>35.085242671502513</c:v>
                </c:pt>
                <c:pt idx="17871">
                  <c:v>35.074515330572197</c:v>
                </c:pt>
                <c:pt idx="17872">
                  <c:v>35.064139519841497</c:v>
                </c:pt>
                <c:pt idx="17873">
                  <c:v>35.0527204581958</c:v>
                </c:pt>
                <c:pt idx="17874">
                  <c:v>35.042333307781242</c:v>
                </c:pt>
                <c:pt idx="17875">
                  <c:v>35.031254436651309</c:v>
                </c:pt>
                <c:pt idx="17876">
                  <c:v>35.019960111528057</c:v>
                </c:pt>
                <c:pt idx="17877">
                  <c:v>35.008949278501277</c:v>
                </c:pt>
                <c:pt idx="17878">
                  <c:v>34.99792710579063</c:v>
                </c:pt>
                <c:pt idx="17879">
                  <c:v>34.987143066441021</c:v>
                </c:pt>
                <c:pt idx="17880">
                  <c:v>34.976177592149668</c:v>
                </c:pt>
                <c:pt idx="17881">
                  <c:v>34.965200778174463</c:v>
                </c:pt>
                <c:pt idx="17882">
                  <c:v>34.954133246728389</c:v>
                </c:pt>
                <c:pt idx="17883">
                  <c:v>34.942884280340571</c:v>
                </c:pt>
                <c:pt idx="17884">
                  <c:v>34.931896126681501</c:v>
                </c:pt>
                <c:pt idx="17885">
                  <c:v>34.920601801558256</c:v>
                </c:pt>
                <c:pt idx="17886">
                  <c:v>34.909806422524788</c:v>
                </c:pt>
                <c:pt idx="17887">
                  <c:v>34.898580135504687</c:v>
                </c:pt>
                <c:pt idx="17888">
                  <c:v>34.88794351204524</c:v>
                </c:pt>
                <c:pt idx="17889">
                  <c:v>34.876978037753894</c:v>
                </c:pt>
                <c:pt idx="17890">
                  <c:v>34.866057922197975</c:v>
                </c:pt>
                <c:pt idx="17891">
                  <c:v>34.855432638422393</c:v>
                </c:pt>
                <c:pt idx="17892">
                  <c:v>34.84507950705941</c:v>
                </c:pt>
                <c:pt idx="17893">
                  <c:v>34.834261448658218</c:v>
                </c:pt>
                <c:pt idx="17894">
                  <c:v>34.823171237844427</c:v>
                </c:pt>
                <c:pt idx="17895">
                  <c:v>34.811899592088892</c:v>
                </c:pt>
                <c:pt idx="17896">
                  <c:v>34.80097947653298</c:v>
                </c:pt>
                <c:pt idx="17897">
                  <c:v>34.790263475286523</c:v>
                </c:pt>
                <c:pt idx="17898">
                  <c:v>34.779037188266422</c:v>
                </c:pt>
                <c:pt idx="17899">
                  <c:v>34.7679809965042</c:v>
                </c:pt>
                <c:pt idx="17900">
                  <c:v>34.756970163477419</c:v>
                </c:pt>
                <c:pt idx="17901">
                  <c:v>34.74656033369515</c:v>
                </c:pt>
                <c:pt idx="17902">
                  <c:v>34.735197970468739</c:v>
                </c:pt>
                <c:pt idx="17903">
                  <c:v>34.724039721551797</c:v>
                </c:pt>
                <c:pt idx="17904">
                  <c:v>34.712983529789575</c:v>
                </c:pt>
                <c:pt idx="17905">
                  <c:v>34.702040734865939</c:v>
                </c:pt>
                <c:pt idx="17906">
                  <c:v>34.690372200175354</c:v>
                </c:pt>
                <c:pt idx="17907">
                  <c:v>34.678953138529657</c:v>
                </c:pt>
                <c:pt idx="17908">
                  <c:v>34.668724743689125</c:v>
                </c:pt>
                <c:pt idx="17909">
                  <c:v>34.657441758249732</c:v>
                </c:pt>
                <c:pt idx="17910">
                  <c:v>34.646703077635557</c:v>
                </c:pt>
                <c:pt idx="17911">
                  <c:v>34.635578847770191</c:v>
                </c:pt>
                <c:pt idx="17912">
                  <c:v>34.625032941781612</c:v>
                </c:pt>
                <c:pt idx="17913">
                  <c:v>34.613693257922925</c:v>
                </c:pt>
                <c:pt idx="17914">
                  <c:v>34.602251516909512</c:v>
                </c:pt>
                <c:pt idx="17915">
                  <c:v>34.590719058425222</c:v>
                </c:pt>
                <c:pt idx="17916">
                  <c:v>34.579016504683061</c:v>
                </c:pt>
                <c:pt idx="17917">
                  <c:v>34.568277824068886</c:v>
                </c:pt>
                <c:pt idx="17918">
                  <c:v>34.557346368829116</c:v>
                </c:pt>
                <c:pt idx="17919">
                  <c:v>34.546687066001951</c:v>
                </c:pt>
                <c:pt idx="17920">
                  <c:v>34.536141160013365</c:v>
                </c:pt>
                <c:pt idx="17921">
                  <c:v>34.525300422244463</c:v>
                </c:pt>
                <c:pt idx="17922">
                  <c:v>34.513847341547191</c:v>
                </c:pt>
                <c:pt idx="17923">
                  <c:v>34.502711771997966</c:v>
                </c:pt>
                <c:pt idx="17924">
                  <c:v>34.491689599287326</c:v>
                </c:pt>
                <c:pt idx="17925">
                  <c:v>34.48074680436369</c:v>
                </c:pt>
                <c:pt idx="17926">
                  <c:v>34.470336974581414</c:v>
                </c:pt>
                <c:pt idx="17927">
                  <c:v>34.459099347877462</c:v>
                </c:pt>
                <c:pt idx="17928">
                  <c:v>34.447941098960513</c:v>
                </c:pt>
                <c:pt idx="17929">
                  <c:v>34.436771510359705</c:v>
                </c:pt>
                <c:pt idx="17930">
                  <c:v>34.425919432906952</c:v>
                </c:pt>
                <c:pt idx="17931">
                  <c:v>34.414965298299457</c:v>
                </c:pt>
                <c:pt idx="17932">
                  <c:v>34.403818389066366</c:v>
                </c:pt>
                <c:pt idx="17933">
                  <c:v>34.392750857620285</c:v>
                </c:pt>
                <c:pt idx="17934">
                  <c:v>34.381717345225795</c:v>
                </c:pt>
                <c:pt idx="17935">
                  <c:v>34.370377661367101</c:v>
                </c:pt>
                <c:pt idx="17936">
                  <c:v>34.359378168024179</c:v>
                </c:pt>
                <c:pt idx="17937">
                  <c:v>34.348106522268644</c:v>
                </c:pt>
                <c:pt idx="17938">
                  <c:v>34.336778178093816</c:v>
                </c:pt>
                <c:pt idx="17939">
                  <c:v>34.326220932421379</c:v>
                </c:pt>
                <c:pt idx="17940">
                  <c:v>34.315017324768995</c:v>
                </c:pt>
                <c:pt idx="17941">
                  <c:v>34.303836396484336</c:v>
                </c:pt>
                <c:pt idx="17942">
                  <c:v>34.293154414289454</c:v>
                </c:pt>
                <c:pt idx="17943">
                  <c:v>34.281803390746909</c:v>
                </c:pt>
                <c:pt idx="17944">
                  <c:v>34.270543084675232</c:v>
                </c:pt>
                <c:pt idx="17945">
                  <c:v>34.2594642135453</c:v>
                </c:pt>
                <c:pt idx="17946">
                  <c:v>34.248487399570095</c:v>
                </c:pt>
                <c:pt idx="17947">
                  <c:v>34.237125036343684</c:v>
                </c:pt>
                <c:pt idx="17948">
                  <c:v>34.226352336677934</c:v>
                </c:pt>
                <c:pt idx="17949">
                  <c:v>34.214842557561362</c:v>
                </c:pt>
                <c:pt idx="17950">
                  <c:v>34.203911102321591</c:v>
                </c:pt>
                <c:pt idx="17951">
                  <c:v>34.192639456566063</c:v>
                </c:pt>
                <c:pt idx="17952">
                  <c:v>34.181322452075094</c:v>
                </c:pt>
                <c:pt idx="17953">
                  <c:v>34.170629130196353</c:v>
                </c:pt>
                <c:pt idx="17954">
                  <c:v>34.158733801828596</c:v>
                </c:pt>
                <c:pt idx="17955">
                  <c:v>34.14802914026599</c:v>
                </c:pt>
                <c:pt idx="17956">
                  <c:v>34.137335818387257</c:v>
                </c:pt>
                <c:pt idx="17957">
                  <c:v>34.126120871051015</c:v>
                </c:pt>
                <c:pt idx="17958">
                  <c:v>34.115302812649823</c:v>
                </c:pt>
                <c:pt idx="17959">
                  <c:v>34.104087865313588</c:v>
                </c:pt>
                <c:pt idx="17960">
                  <c:v>34.093519279957292</c:v>
                </c:pt>
                <c:pt idx="17961">
                  <c:v>34.082769259659251</c:v>
                </c:pt>
                <c:pt idx="17962">
                  <c:v>34.071973880625791</c:v>
                </c:pt>
                <c:pt idx="17963">
                  <c:v>34.060532139612377</c:v>
                </c:pt>
                <c:pt idx="17964">
                  <c:v>34.048455376302869</c:v>
                </c:pt>
                <c:pt idx="17965">
                  <c:v>34.037444543276088</c:v>
                </c:pt>
                <c:pt idx="17966">
                  <c:v>34.026626484874903</c:v>
                </c:pt>
                <c:pt idx="17967">
                  <c:v>34.016057899518607</c:v>
                </c:pt>
                <c:pt idx="17968">
                  <c:v>34.004491421982749</c:v>
                </c:pt>
                <c:pt idx="17969">
                  <c:v>33.993423890536668</c:v>
                </c:pt>
                <c:pt idx="17970">
                  <c:v>33.982435736877605</c:v>
                </c:pt>
                <c:pt idx="17971">
                  <c:v>33.970801221238588</c:v>
                </c:pt>
                <c:pt idx="17972">
                  <c:v>33.959506896115343</c:v>
                </c:pt>
                <c:pt idx="17973">
                  <c:v>33.948359986882252</c:v>
                </c:pt>
                <c:pt idx="17974">
                  <c:v>33.937405852274757</c:v>
                </c:pt>
                <c:pt idx="17975">
                  <c:v>33.926474397034987</c:v>
                </c:pt>
                <c:pt idx="17976">
                  <c:v>33.915316148118038</c:v>
                </c:pt>
                <c:pt idx="17977">
                  <c:v>33.904316654775116</c:v>
                </c:pt>
                <c:pt idx="17978">
                  <c:v>33.893124386806598</c:v>
                </c:pt>
                <c:pt idx="17979">
                  <c:v>33.881512550535305</c:v>
                </c:pt>
                <c:pt idx="17980">
                  <c:v>33.870218225412046</c:v>
                </c:pt>
                <c:pt idx="17981">
                  <c:v>33.859660979739616</c:v>
                </c:pt>
                <c:pt idx="17982">
                  <c:v>33.849217130905764</c:v>
                </c:pt>
                <c:pt idx="17983">
                  <c:v>33.837968164517946</c:v>
                </c:pt>
                <c:pt idx="17984">
                  <c:v>33.826639820343125</c:v>
                </c:pt>
                <c:pt idx="17985">
                  <c:v>33.81584444130965</c:v>
                </c:pt>
                <c:pt idx="17986">
                  <c:v>33.804810928915153</c:v>
                </c:pt>
                <c:pt idx="17987">
                  <c:v>33.793686699049779</c:v>
                </c:pt>
                <c:pt idx="17988">
                  <c:v>33.782471751713537</c:v>
                </c:pt>
                <c:pt idx="17989">
                  <c:v>33.771415559951322</c:v>
                </c:pt>
                <c:pt idx="17990">
                  <c:v>33.760654199969423</c:v>
                </c:pt>
                <c:pt idx="17991">
                  <c:v>33.749529970104057</c:v>
                </c:pt>
                <c:pt idx="17992">
                  <c:v>33.738609854548137</c:v>
                </c:pt>
                <c:pt idx="17993">
                  <c:v>33.726793903967391</c:v>
                </c:pt>
                <c:pt idx="17994">
                  <c:v>33.715227426431532</c:v>
                </c:pt>
                <c:pt idx="17995">
                  <c:v>33.70401247909529</c:v>
                </c:pt>
                <c:pt idx="17996">
                  <c:v>33.693262458797257</c:v>
                </c:pt>
                <c:pt idx="17997">
                  <c:v>33.682603155970099</c:v>
                </c:pt>
                <c:pt idx="17998">
                  <c:v>33.671331510214564</c:v>
                </c:pt>
                <c:pt idx="17999">
                  <c:v>33.660762924858268</c:v>
                </c:pt>
                <c:pt idx="18000">
                  <c:v>33.650001564876376</c:v>
                </c:pt>
                <c:pt idx="18001">
                  <c:v>33.638355709553501</c:v>
                </c:pt>
                <c:pt idx="18002">
                  <c:v>33.626947987591663</c:v>
                </c:pt>
                <c:pt idx="18003">
                  <c:v>33.614973281436896</c:v>
                </c:pt>
                <c:pt idx="18004">
                  <c:v>33.60424594050658</c:v>
                </c:pt>
                <c:pt idx="18005">
                  <c:v>33.593110370957348</c:v>
                </c:pt>
                <c:pt idx="18006">
                  <c:v>33.581850064885671</c:v>
                </c:pt>
                <c:pt idx="18007">
                  <c:v>33.571247460477807</c:v>
                </c:pt>
                <c:pt idx="18008">
                  <c:v>33.560157249664002</c:v>
                </c:pt>
                <c:pt idx="18009">
                  <c:v>33.549271153159673</c:v>
                </c:pt>
                <c:pt idx="18010">
                  <c:v>33.538022186771848</c:v>
                </c:pt>
                <c:pt idx="18011">
                  <c:v>33.527158769635228</c:v>
                </c:pt>
                <c:pt idx="18012">
                  <c:v>33.515569612731653</c:v>
                </c:pt>
                <c:pt idx="18013">
                  <c:v>33.504116532034381</c:v>
                </c:pt>
                <c:pt idx="18014">
                  <c:v>33.492799527543411</c:v>
                </c:pt>
                <c:pt idx="18015">
                  <c:v>33.481425824633149</c:v>
                </c:pt>
                <c:pt idx="18016">
                  <c:v>33.470006762987452</c:v>
                </c:pt>
                <c:pt idx="18017">
                  <c:v>33.459313441108712</c:v>
                </c:pt>
                <c:pt idx="18018">
                  <c:v>33.448722176384699</c:v>
                </c:pt>
                <c:pt idx="18019">
                  <c:v>33.437212397268134</c:v>
                </c:pt>
                <c:pt idx="18020">
                  <c:v>33.426054148351184</c:v>
                </c:pt>
                <c:pt idx="18021">
                  <c:v>33.41553092173033</c:v>
                </c:pt>
                <c:pt idx="18022">
                  <c:v>33.404758222064579</c:v>
                </c:pt>
                <c:pt idx="18023">
                  <c:v>33.393702030302357</c:v>
                </c:pt>
                <c:pt idx="18024">
                  <c:v>33.382033495611772</c:v>
                </c:pt>
                <c:pt idx="18025">
                  <c:v>33.37081854827553</c:v>
                </c:pt>
                <c:pt idx="18026">
                  <c:v>33.359898432719618</c:v>
                </c:pt>
                <c:pt idx="18027">
                  <c:v>33.348910279060547</c:v>
                </c:pt>
                <c:pt idx="18028">
                  <c:v>33.337786049195181</c:v>
                </c:pt>
                <c:pt idx="18029">
                  <c:v>33.326128854188447</c:v>
                </c:pt>
                <c:pt idx="18030">
                  <c:v>33.314335582975417</c:v>
                </c:pt>
                <c:pt idx="18031">
                  <c:v>33.303517524574225</c:v>
                </c:pt>
                <c:pt idx="18032">
                  <c:v>33.291803631148206</c:v>
                </c:pt>
                <c:pt idx="18033">
                  <c:v>33.280974233063162</c:v>
                </c:pt>
                <c:pt idx="18034">
                  <c:v>33.269713926991486</c:v>
                </c:pt>
                <c:pt idx="18035">
                  <c:v>33.258907208274159</c:v>
                </c:pt>
                <c:pt idx="18036">
                  <c:v>33.247363410106018</c:v>
                </c:pt>
                <c:pt idx="18037">
                  <c:v>33.236363916763089</c:v>
                </c:pt>
                <c:pt idx="18038">
                  <c:v>33.225364423420167</c:v>
                </c:pt>
                <c:pt idx="18039">
                  <c:v>33.214058758613056</c:v>
                </c:pt>
                <c:pt idx="18040">
                  <c:v>33.202934528747683</c:v>
                </c:pt>
                <c:pt idx="18041">
                  <c:v>33.191696902043731</c:v>
                </c:pt>
                <c:pt idx="18042">
                  <c:v>33.180912862694115</c:v>
                </c:pt>
                <c:pt idx="18043">
                  <c:v>33.169686575674021</c:v>
                </c:pt>
                <c:pt idx="18044">
                  <c:v>33.157972682248001</c:v>
                </c:pt>
                <c:pt idx="18045">
                  <c:v>33.146961849221213</c:v>
                </c:pt>
                <c:pt idx="18046">
                  <c:v>33.136007714613719</c:v>
                </c:pt>
                <c:pt idx="18047">
                  <c:v>33.124804106961335</c:v>
                </c:pt>
                <c:pt idx="18048">
                  <c:v>33.113169591322325</c:v>
                </c:pt>
                <c:pt idx="18049">
                  <c:v>33.101920624934515</c:v>
                </c:pt>
                <c:pt idx="18050">
                  <c:v>33.090614960127404</c:v>
                </c:pt>
                <c:pt idx="18051">
                  <c:v>33.079229917533283</c:v>
                </c:pt>
                <c:pt idx="18052">
                  <c:v>33.068355160712805</c:v>
                </c:pt>
                <c:pt idx="18053">
                  <c:v>33.057435045156886</c:v>
                </c:pt>
                <c:pt idx="18054">
                  <c:v>33.04639019307853</c:v>
                </c:pt>
                <c:pt idx="18055">
                  <c:v>33.035764909302941</c:v>
                </c:pt>
                <c:pt idx="18056">
                  <c:v>33.024561301650564</c:v>
                </c:pt>
                <c:pt idx="18057">
                  <c:v>33.013595827359211</c:v>
                </c:pt>
                <c:pt idx="18058">
                  <c:v>33.002199445081224</c:v>
                </c:pt>
                <c:pt idx="18059">
                  <c:v>32.991483443834774</c:v>
                </c:pt>
                <c:pt idx="18060">
                  <c:v>32.980824141007609</c:v>
                </c:pt>
                <c:pt idx="18061">
                  <c:v>32.969042209478431</c:v>
                </c:pt>
                <c:pt idx="18062">
                  <c:v>32.957453052574856</c:v>
                </c:pt>
                <c:pt idx="18063">
                  <c:v>32.946306143341772</c:v>
                </c:pt>
                <c:pt idx="18064">
                  <c:v>32.934955119799227</c:v>
                </c:pt>
                <c:pt idx="18065">
                  <c:v>32.923955626456298</c:v>
                </c:pt>
                <c:pt idx="18066">
                  <c:v>32.912525225126743</c:v>
                </c:pt>
                <c:pt idx="18067">
                  <c:v>32.901605109570831</c:v>
                </c:pt>
                <c:pt idx="18068">
                  <c:v>32.890129349505834</c:v>
                </c:pt>
                <c:pt idx="18069">
                  <c:v>32.87866492912471</c:v>
                </c:pt>
                <c:pt idx="18070">
                  <c:v>32.867347924633741</c:v>
                </c:pt>
                <c:pt idx="18071">
                  <c:v>32.856484507497122</c:v>
                </c:pt>
                <c:pt idx="18072">
                  <c:v>32.84534893794789</c:v>
                </c:pt>
                <c:pt idx="18073">
                  <c:v>32.834054612824644</c:v>
                </c:pt>
                <c:pt idx="18074">
                  <c:v>32.822476795604921</c:v>
                </c:pt>
                <c:pt idx="18075">
                  <c:v>32.811273187952537</c:v>
                </c:pt>
                <c:pt idx="18076">
                  <c:v>32.800625224809231</c:v>
                </c:pt>
                <c:pt idx="18077">
                  <c:v>32.789296880634403</c:v>
                </c:pt>
                <c:pt idx="18078">
                  <c:v>32.778218009504471</c:v>
                </c:pt>
                <c:pt idx="18079">
                  <c:v>32.76715047805839</c:v>
                </c:pt>
                <c:pt idx="18080">
                  <c:v>32.756173664083185</c:v>
                </c:pt>
                <c:pt idx="18081">
                  <c:v>32.74458450717961</c:v>
                </c:pt>
                <c:pt idx="18082">
                  <c:v>32.733414918578802</c:v>
                </c:pt>
                <c:pt idx="18083">
                  <c:v>32.722245329977994</c:v>
                </c:pt>
                <c:pt idx="18084">
                  <c:v>32.710814928648439</c:v>
                </c:pt>
                <c:pt idx="18085">
                  <c:v>32.699747397202366</c:v>
                </c:pt>
                <c:pt idx="18086">
                  <c:v>32.688952018168891</c:v>
                </c:pt>
                <c:pt idx="18087">
                  <c:v>32.677589654942494</c:v>
                </c:pt>
                <c:pt idx="18088">
                  <c:v>32.665932459935767</c:v>
                </c:pt>
                <c:pt idx="18089">
                  <c:v>32.655035023747573</c:v>
                </c:pt>
                <c:pt idx="18090">
                  <c:v>32.643797397043606</c:v>
                </c:pt>
                <c:pt idx="18091">
                  <c:v>32.632605129075081</c:v>
                </c:pt>
                <c:pt idx="18092">
                  <c:v>32.620868556281344</c:v>
                </c:pt>
                <c:pt idx="18093">
                  <c:v>32.609698967680536</c:v>
                </c:pt>
                <c:pt idx="18094">
                  <c:v>32.598756172756907</c:v>
                </c:pt>
                <c:pt idx="18095">
                  <c:v>32.587269073008059</c:v>
                </c:pt>
                <c:pt idx="18096">
                  <c:v>32.576008766936383</c:v>
                </c:pt>
                <c:pt idx="18097">
                  <c:v>32.565122670432046</c:v>
                </c:pt>
                <c:pt idx="18098">
                  <c:v>32.554622123178909</c:v>
                </c:pt>
                <c:pt idx="18099">
                  <c:v>32.543339137739515</c:v>
                </c:pt>
                <c:pt idx="18100">
                  <c:v>32.531670603048923</c:v>
                </c:pt>
                <c:pt idx="18101">
                  <c:v>32.520330919190236</c:v>
                </c:pt>
                <c:pt idx="18102">
                  <c:v>32.508855159125247</c:v>
                </c:pt>
                <c:pt idx="18103">
                  <c:v>32.496846433918897</c:v>
                </c:pt>
                <c:pt idx="18104">
                  <c:v>32.485869619943692</c:v>
                </c:pt>
                <c:pt idx="18105">
                  <c:v>32.474620653555874</c:v>
                </c:pt>
                <c:pt idx="18106">
                  <c:v>32.462974798233006</c:v>
                </c:pt>
                <c:pt idx="18107">
                  <c:v>32.451737171529047</c:v>
                </c:pt>
                <c:pt idx="18108">
                  <c:v>32.441350021114488</c:v>
                </c:pt>
                <c:pt idx="18109">
                  <c:v>32.430361867455424</c:v>
                </c:pt>
                <c:pt idx="18110">
                  <c:v>32.418999504229021</c:v>
                </c:pt>
                <c:pt idx="18111">
                  <c:v>32.407739198157351</c:v>
                </c:pt>
                <c:pt idx="18112">
                  <c:v>32.3960593237829</c:v>
                </c:pt>
                <c:pt idx="18113">
                  <c:v>32.384481506563176</c:v>
                </c:pt>
                <c:pt idx="18114">
                  <c:v>32.37404899741319</c:v>
                </c:pt>
                <c:pt idx="18115">
                  <c:v>32.362641275451345</c:v>
                </c:pt>
                <c:pt idx="18116">
                  <c:v>32.351006759812343</c:v>
                </c:pt>
                <c:pt idx="18117">
                  <c:v>32.339667075953656</c:v>
                </c:pt>
                <c:pt idx="18118">
                  <c:v>32.328531506404424</c:v>
                </c:pt>
                <c:pt idx="18119">
                  <c:v>32.317259860648896</c:v>
                </c:pt>
                <c:pt idx="18120">
                  <c:v>32.306283046673684</c:v>
                </c:pt>
                <c:pt idx="18121">
                  <c:v>32.295079439021308</c:v>
                </c:pt>
                <c:pt idx="18122">
                  <c:v>32.283320186859839</c:v>
                </c:pt>
                <c:pt idx="18123">
                  <c:v>32.272513468142513</c:v>
                </c:pt>
                <c:pt idx="18124">
                  <c:v>32.262092298676386</c:v>
                </c:pt>
                <c:pt idx="18125">
                  <c:v>32.250877351340144</c:v>
                </c:pt>
                <c:pt idx="18126">
                  <c:v>32.239503648429881</c:v>
                </c:pt>
                <c:pt idx="18127">
                  <c:v>32.228492815403101</c:v>
                </c:pt>
                <c:pt idx="18128">
                  <c:v>32.21756136016333</c:v>
                </c:pt>
                <c:pt idx="18129">
                  <c:v>32.206062920730623</c:v>
                </c:pt>
                <c:pt idx="18130">
                  <c:v>32.19501806865226</c:v>
                </c:pt>
                <c:pt idx="18131">
                  <c:v>32.183179438703796</c:v>
                </c:pt>
                <c:pt idx="18132">
                  <c:v>32.171408846858476</c:v>
                </c:pt>
                <c:pt idx="18133">
                  <c:v>32.160432032883271</c:v>
                </c:pt>
                <c:pt idx="18134">
                  <c:v>32.149716031636814</c:v>
                </c:pt>
                <c:pt idx="18135">
                  <c:v>32.138535103352147</c:v>
                </c:pt>
                <c:pt idx="18136">
                  <c:v>32.126968625816289</c:v>
                </c:pt>
                <c:pt idx="18137">
                  <c:v>32.11573099911233</c:v>
                </c:pt>
                <c:pt idx="18138">
                  <c:v>32.104255239047333</c:v>
                </c:pt>
                <c:pt idx="18139">
                  <c:v>32.093096990130391</c:v>
                </c:pt>
                <c:pt idx="18140">
                  <c:v>32.081451134807523</c:v>
                </c:pt>
                <c:pt idx="18141">
                  <c:v>32.069793939800796</c:v>
                </c:pt>
                <c:pt idx="18142">
                  <c:v>32.058919182980318</c:v>
                </c:pt>
                <c:pt idx="18143">
                  <c:v>32.047942369005106</c:v>
                </c:pt>
                <c:pt idx="18144">
                  <c:v>32.036738761352723</c:v>
                </c:pt>
                <c:pt idx="18145">
                  <c:v>32.025898023583821</c:v>
                </c:pt>
                <c:pt idx="18146">
                  <c:v>32.014127431738501</c:v>
                </c:pt>
                <c:pt idx="18147">
                  <c:v>32.002697030408953</c:v>
                </c:pt>
                <c:pt idx="18148">
                  <c:v>31.991924330743199</c:v>
                </c:pt>
                <c:pt idx="18149">
                  <c:v>31.980244456368755</c:v>
                </c:pt>
                <c:pt idx="18150">
                  <c:v>31.969063528084092</c:v>
                </c:pt>
                <c:pt idx="18151">
                  <c:v>31.957383653709641</c:v>
                </c:pt>
                <c:pt idx="18152">
                  <c:v>31.946395500050574</c:v>
                </c:pt>
                <c:pt idx="18153">
                  <c:v>31.935259930501342</c:v>
                </c:pt>
                <c:pt idx="18154">
                  <c:v>31.923931586326521</c:v>
                </c:pt>
                <c:pt idx="18155">
                  <c:v>31.912682619938703</c:v>
                </c:pt>
                <c:pt idx="18156">
                  <c:v>31.901070783667407</c:v>
                </c:pt>
                <c:pt idx="18157">
                  <c:v>31.890093969692202</c:v>
                </c:pt>
                <c:pt idx="18158">
                  <c:v>31.878867682672094</c:v>
                </c:pt>
                <c:pt idx="18159">
                  <c:v>31.867573357548849</c:v>
                </c:pt>
                <c:pt idx="18160">
                  <c:v>31.856222334006308</c:v>
                </c:pt>
                <c:pt idx="18161">
                  <c:v>31.845098104140934</c:v>
                </c:pt>
                <c:pt idx="18162">
                  <c:v>31.834234687004315</c:v>
                </c:pt>
                <c:pt idx="18163">
                  <c:v>31.823314571448396</c:v>
                </c:pt>
                <c:pt idx="18164">
                  <c:v>31.812451154311777</c:v>
                </c:pt>
                <c:pt idx="18165">
                  <c:v>31.800510467208582</c:v>
                </c:pt>
                <c:pt idx="18166">
                  <c:v>31.789012027775872</c:v>
                </c:pt>
                <c:pt idx="18167">
                  <c:v>31.777139378775832</c:v>
                </c:pt>
                <c:pt idx="18168">
                  <c:v>31.766423377529367</c:v>
                </c:pt>
                <c:pt idx="18169">
                  <c:v>31.755015655567536</c:v>
                </c:pt>
                <c:pt idx="18170">
                  <c:v>31.743426498663958</c:v>
                </c:pt>
                <c:pt idx="18171">
                  <c:v>31.732449684688746</c:v>
                </c:pt>
                <c:pt idx="18172">
                  <c:v>31.721007943675332</c:v>
                </c:pt>
                <c:pt idx="18173">
                  <c:v>31.709532183610349</c:v>
                </c:pt>
                <c:pt idx="18174">
                  <c:v>31.698226518803235</c:v>
                </c:pt>
                <c:pt idx="18175">
                  <c:v>31.687794009653246</c:v>
                </c:pt>
                <c:pt idx="18176">
                  <c:v>31.676046097175647</c:v>
                </c:pt>
                <c:pt idx="18177">
                  <c:v>31.664422921220499</c:v>
                </c:pt>
                <c:pt idx="18178">
                  <c:v>31.653071897677954</c:v>
                </c:pt>
                <c:pt idx="18179">
                  <c:v>31.64202704559959</c:v>
                </c:pt>
                <c:pt idx="18180">
                  <c:v>31.630823437947207</c:v>
                </c:pt>
                <c:pt idx="18181">
                  <c:v>31.619619830294827</c:v>
                </c:pt>
                <c:pt idx="18182">
                  <c:v>31.608098711494403</c:v>
                </c:pt>
                <c:pt idx="18183">
                  <c:v>31.596543573642403</c:v>
                </c:pt>
                <c:pt idx="18184">
                  <c:v>31.586122404176269</c:v>
                </c:pt>
                <c:pt idx="18185">
                  <c:v>31.574862098104596</c:v>
                </c:pt>
                <c:pt idx="18186">
                  <c:v>31.562887391949822</c:v>
                </c:pt>
                <c:pt idx="18187">
                  <c:v>31.551275555678526</c:v>
                </c:pt>
                <c:pt idx="18188">
                  <c:v>31.540604913167503</c:v>
                </c:pt>
                <c:pt idx="18189">
                  <c:v>31.529174511837947</c:v>
                </c:pt>
                <c:pt idx="18190">
                  <c:v>31.517381240624914</c:v>
                </c:pt>
                <c:pt idx="18191">
                  <c:v>31.505508591624874</c:v>
                </c:pt>
                <c:pt idx="18192">
                  <c:v>31.494463739546514</c:v>
                </c:pt>
                <c:pt idx="18193">
                  <c:v>31.483021998533101</c:v>
                </c:pt>
                <c:pt idx="18194">
                  <c:v>31.472408054441363</c:v>
                </c:pt>
                <c:pt idx="18195">
                  <c:v>31.461170427737411</c:v>
                </c:pt>
                <c:pt idx="18196">
                  <c:v>31.450465766174808</c:v>
                </c:pt>
                <c:pt idx="18197">
                  <c:v>31.439556990302751</c:v>
                </c:pt>
                <c:pt idx="18198">
                  <c:v>31.428625535062981</c:v>
                </c:pt>
                <c:pt idx="18199">
                  <c:v>31.416707527327503</c:v>
                </c:pt>
                <c:pt idx="18200">
                  <c:v>31.405243106946372</c:v>
                </c:pt>
                <c:pt idx="18201">
                  <c:v>31.393790026249103</c:v>
                </c:pt>
                <c:pt idx="18202">
                  <c:v>31.382677136067588</c:v>
                </c:pt>
                <c:pt idx="18203">
                  <c:v>31.370917883906131</c:v>
                </c:pt>
                <c:pt idx="18204">
                  <c:v>31.360031787401795</c:v>
                </c:pt>
                <c:pt idx="18205">
                  <c:v>31.349372484574626</c:v>
                </c:pt>
                <c:pt idx="18206">
                  <c:v>31.33760189272931</c:v>
                </c:pt>
                <c:pt idx="18207">
                  <c:v>31.325887999303287</c:v>
                </c:pt>
                <c:pt idx="18208">
                  <c:v>31.314650372599328</c:v>
                </c:pt>
                <c:pt idx="18209">
                  <c:v>31.303242650637497</c:v>
                </c:pt>
                <c:pt idx="18210">
                  <c:v>31.292107081088265</c:v>
                </c:pt>
                <c:pt idx="18211">
                  <c:v>31.281266343319363</c:v>
                </c:pt>
                <c:pt idx="18212">
                  <c:v>31.269665846731925</c:v>
                </c:pt>
                <c:pt idx="18213">
                  <c:v>31.25863233433742</c:v>
                </c:pt>
                <c:pt idx="18214">
                  <c:v>31.247167913956293</c:v>
                </c:pt>
                <c:pt idx="18215">
                  <c:v>31.235612776104293</c:v>
                </c:pt>
                <c:pt idx="18216">
                  <c:v>31.224273092245607</c:v>
                </c:pt>
                <c:pt idx="18217">
                  <c:v>31.212785992496762</c:v>
                </c:pt>
                <c:pt idx="18218">
                  <c:v>31.201877216624702</c:v>
                </c:pt>
                <c:pt idx="18219">
                  <c:v>31.190730307391611</c:v>
                </c:pt>
                <c:pt idx="18220">
                  <c:v>31.180139042667605</c:v>
                </c:pt>
                <c:pt idx="18221">
                  <c:v>31.168651942918757</c:v>
                </c:pt>
                <c:pt idx="18222">
                  <c:v>31.157074125699037</c:v>
                </c:pt>
                <c:pt idx="18223">
                  <c:v>31.145949895833663</c:v>
                </c:pt>
                <c:pt idx="18224">
                  <c:v>31.134712269129704</c:v>
                </c:pt>
                <c:pt idx="18225">
                  <c:v>31.123973588515529</c:v>
                </c:pt>
                <c:pt idx="18226">
                  <c:v>31.112191656986361</c:v>
                </c:pt>
                <c:pt idx="18227">
                  <c:v>31.100908671546961</c:v>
                </c:pt>
                <c:pt idx="18228">
                  <c:v>31.089807121049311</c:v>
                </c:pt>
                <c:pt idx="18229">
                  <c:v>31.079533367473339</c:v>
                </c:pt>
                <c:pt idx="18230">
                  <c:v>31.067830813731177</c:v>
                </c:pt>
                <c:pt idx="18231">
                  <c:v>31.056990075962275</c:v>
                </c:pt>
                <c:pt idx="18232">
                  <c:v>31.045355560323262</c:v>
                </c:pt>
                <c:pt idx="18233">
                  <c:v>31.033868460574414</c:v>
                </c:pt>
                <c:pt idx="18234">
                  <c:v>31.02264217355431</c:v>
                </c:pt>
                <c:pt idx="18235">
                  <c:v>31.010973638863724</c:v>
                </c:pt>
                <c:pt idx="18236">
                  <c:v>30.999656634372759</c:v>
                </c:pt>
                <c:pt idx="18237">
                  <c:v>30.987659248850267</c:v>
                </c:pt>
                <c:pt idx="18238">
                  <c:v>30.976410282462453</c:v>
                </c:pt>
                <c:pt idx="18239">
                  <c:v>30.96536543038409</c:v>
                </c:pt>
                <c:pt idx="18240">
                  <c:v>30.953821632215956</c:v>
                </c:pt>
                <c:pt idx="18241">
                  <c:v>30.94223247531237</c:v>
                </c:pt>
                <c:pt idx="18242">
                  <c:v>30.930541261254067</c:v>
                </c:pt>
                <c:pt idx="18243">
                  <c:v>30.919383012337125</c:v>
                </c:pt>
                <c:pt idx="18244">
                  <c:v>30.908848446032405</c:v>
                </c:pt>
                <c:pt idx="18245">
                  <c:v>30.898143784469806</c:v>
                </c:pt>
                <c:pt idx="18246">
                  <c:v>30.887008214920574</c:v>
                </c:pt>
                <c:pt idx="18247">
                  <c:v>30.875192264339823</c:v>
                </c:pt>
                <c:pt idx="18248">
                  <c:v>30.863784542377985</c:v>
                </c:pt>
                <c:pt idx="18249">
                  <c:v>30.852977823660659</c:v>
                </c:pt>
                <c:pt idx="18250">
                  <c:v>30.841218571499201</c:v>
                </c:pt>
                <c:pt idx="18251">
                  <c:v>30.830502570252744</c:v>
                </c:pt>
                <c:pt idx="18252">
                  <c:v>30.819038149871613</c:v>
                </c:pt>
                <c:pt idx="18253">
                  <c:v>30.80748301201961</c:v>
                </c:pt>
                <c:pt idx="18254">
                  <c:v>30.795712420174294</c:v>
                </c:pt>
                <c:pt idx="18255">
                  <c:v>30.78427067916088</c:v>
                </c:pt>
                <c:pt idx="18256">
                  <c:v>30.773361903288826</c:v>
                </c:pt>
                <c:pt idx="18257">
                  <c:v>30.762192314688019</c:v>
                </c:pt>
                <c:pt idx="18258">
                  <c:v>30.750863970513194</c:v>
                </c:pt>
                <c:pt idx="18259">
                  <c:v>30.739206775506467</c:v>
                </c:pt>
                <c:pt idx="18260">
                  <c:v>30.728502113943868</c:v>
                </c:pt>
                <c:pt idx="18261">
                  <c:v>30.717457261865505</c:v>
                </c:pt>
                <c:pt idx="18262">
                  <c:v>30.705845425594212</c:v>
                </c:pt>
                <c:pt idx="18263">
                  <c:v>30.694437703632371</c:v>
                </c:pt>
                <c:pt idx="18264">
                  <c:v>30.683313473767004</c:v>
                </c:pt>
                <c:pt idx="18265">
                  <c:v>30.672370678843368</c:v>
                </c:pt>
                <c:pt idx="18266">
                  <c:v>30.660792861623655</c:v>
                </c:pt>
                <c:pt idx="18267">
                  <c:v>30.649078968197628</c:v>
                </c:pt>
                <c:pt idx="18268">
                  <c:v>30.638113493906282</c:v>
                </c:pt>
                <c:pt idx="18269">
                  <c:v>30.626751130679875</c:v>
                </c:pt>
                <c:pt idx="18270">
                  <c:v>30.615264030931026</c:v>
                </c:pt>
                <c:pt idx="18271">
                  <c:v>30.603482099401852</c:v>
                </c:pt>
                <c:pt idx="18272">
                  <c:v>30.593060929935724</c:v>
                </c:pt>
                <c:pt idx="18273">
                  <c:v>30.581199620619536</c:v>
                </c:pt>
                <c:pt idx="18274">
                  <c:v>30.570200127276614</c:v>
                </c:pt>
                <c:pt idx="18275">
                  <c:v>30.559121256146675</c:v>
                </c:pt>
                <c:pt idx="18276">
                  <c:v>30.547611477030113</c:v>
                </c:pt>
                <c:pt idx="18277">
                  <c:v>30.53656662495175</c:v>
                </c:pt>
                <c:pt idx="18278">
                  <c:v>30.525022826783609</c:v>
                </c:pt>
                <c:pt idx="18279">
                  <c:v>30.513603765137916</c:v>
                </c:pt>
                <c:pt idx="18280">
                  <c:v>30.501708436770151</c:v>
                </c:pt>
                <c:pt idx="18281">
                  <c:v>30.490845019633529</c:v>
                </c:pt>
                <c:pt idx="18282">
                  <c:v>30.48029911364495</c:v>
                </c:pt>
                <c:pt idx="18283">
                  <c:v>30.468914071050829</c:v>
                </c:pt>
                <c:pt idx="18284">
                  <c:v>30.457540368140567</c:v>
                </c:pt>
                <c:pt idx="18285">
                  <c:v>30.446484176378352</c:v>
                </c:pt>
                <c:pt idx="18286">
                  <c:v>30.435008416313359</c:v>
                </c:pt>
                <c:pt idx="18287">
                  <c:v>30.423668732454672</c:v>
                </c:pt>
                <c:pt idx="18288">
                  <c:v>30.412487804170006</c:v>
                </c:pt>
                <c:pt idx="18289">
                  <c:v>30.401476971143225</c:v>
                </c:pt>
                <c:pt idx="18290">
                  <c:v>30.390012550762098</c:v>
                </c:pt>
                <c:pt idx="18291">
                  <c:v>30.378514111329384</c:v>
                </c:pt>
                <c:pt idx="18292">
                  <c:v>30.366074478136412</c:v>
                </c:pt>
                <c:pt idx="18293">
                  <c:v>30.355233740367503</c:v>
                </c:pt>
                <c:pt idx="18294">
                  <c:v>30.344120850185995</c:v>
                </c:pt>
                <c:pt idx="18295">
                  <c:v>30.33257705201785</c:v>
                </c:pt>
                <c:pt idx="18296">
                  <c:v>30.321906409506827</c:v>
                </c:pt>
                <c:pt idx="18297">
                  <c:v>30.311247106679662</c:v>
                </c:pt>
                <c:pt idx="18298">
                  <c:v>30.300270292704457</c:v>
                </c:pt>
                <c:pt idx="18299">
                  <c:v>30.289146062839084</c:v>
                </c:pt>
                <c:pt idx="18300">
                  <c:v>30.277590924987084</c:v>
                </c:pt>
                <c:pt idx="18301">
                  <c:v>30.266035787135081</c:v>
                </c:pt>
                <c:pt idx="18302">
                  <c:v>30.25473012232797</c:v>
                </c:pt>
                <c:pt idx="18303">
                  <c:v>30.243061587637388</c:v>
                </c:pt>
                <c:pt idx="18304">
                  <c:v>30.231529129153103</c:v>
                </c:pt>
                <c:pt idx="18305">
                  <c:v>30.22007604845583</c:v>
                </c:pt>
                <c:pt idx="18306">
                  <c:v>30.209257990054645</c:v>
                </c:pt>
                <c:pt idx="18307">
                  <c:v>30.198213137976282</c:v>
                </c:pt>
                <c:pt idx="18308">
                  <c:v>30.187701251039282</c:v>
                </c:pt>
                <c:pt idx="18309">
                  <c:v>30.176191471922714</c:v>
                </c:pt>
                <c:pt idx="18310">
                  <c:v>30.164942505534896</c:v>
                </c:pt>
                <c:pt idx="18311">
                  <c:v>30.153863634404964</c:v>
                </c:pt>
                <c:pt idx="18312">
                  <c:v>30.14244457275927</c:v>
                </c:pt>
                <c:pt idx="18313">
                  <c:v>30.131320342893897</c:v>
                </c:pt>
                <c:pt idx="18314">
                  <c:v>30.119912620932059</c:v>
                </c:pt>
                <c:pt idx="18315">
                  <c:v>30.108527578337934</c:v>
                </c:pt>
                <c:pt idx="18316">
                  <c:v>30.097482726259578</c:v>
                </c:pt>
                <c:pt idx="18317">
                  <c:v>30.086109023349312</c:v>
                </c:pt>
                <c:pt idx="18318">
                  <c:v>30.074837377593784</c:v>
                </c:pt>
                <c:pt idx="18319">
                  <c:v>30.063123484167757</c:v>
                </c:pt>
                <c:pt idx="18320">
                  <c:v>30.051477628844893</c:v>
                </c:pt>
                <c:pt idx="18321">
                  <c:v>30.040228662457075</c:v>
                </c:pt>
                <c:pt idx="18322">
                  <c:v>30.028900318282243</c:v>
                </c:pt>
                <c:pt idx="18323">
                  <c:v>30.017696710629867</c:v>
                </c:pt>
                <c:pt idx="18324">
                  <c:v>30.00694669033183</c:v>
                </c:pt>
                <c:pt idx="18325">
                  <c:v>29.995697723944016</c:v>
                </c:pt>
                <c:pt idx="18326">
                  <c:v>29.98410856704044</c:v>
                </c:pt>
                <c:pt idx="18327">
                  <c:v>29.972258597408114</c:v>
                </c:pt>
                <c:pt idx="18328">
                  <c:v>29.961610634264808</c:v>
                </c:pt>
                <c:pt idx="18329">
                  <c:v>29.95020291230297</c:v>
                </c:pt>
                <c:pt idx="18330">
                  <c:v>29.939237438011617</c:v>
                </c:pt>
                <c:pt idx="18331">
                  <c:v>29.927602922372603</c:v>
                </c:pt>
                <c:pt idx="18332">
                  <c:v>29.916512711558813</c:v>
                </c:pt>
                <c:pt idx="18333">
                  <c:v>29.905184367383985</c:v>
                </c:pt>
                <c:pt idx="18334">
                  <c:v>29.893946740680029</c:v>
                </c:pt>
                <c:pt idx="18335">
                  <c:v>29.882448301247315</c:v>
                </c:pt>
                <c:pt idx="18336">
                  <c:v>29.871675601581565</c:v>
                </c:pt>
                <c:pt idx="18337">
                  <c:v>29.860789505077236</c:v>
                </c:pt>
                <c:pt idx="18338">
                  <c:v>29.849313745012239</c:v>
                </c:pt>
                <c:pt idx="18339">
                  <c:v>29.838518365978771</c:v>
                </c:pt>
                <c:pt idx="18340">
                  <c:v>29.827224040855523</c:v>
                </c:pt>
                <c:pt idx="18341">
                  <c:v>29.815294693436179</c:v>
                </c:pt>
                <c:pt idx="18342">
                  <c:v>29.804068406416086</c:v>
                </c:pt>
                <c:pt idx="18343">
                  <c:v>29.793329725801911</c:v>
                </c:pt>
                <c:pt idx="18344">
                  <c:v>29.781615832375884</c:v>
                </c:pt>
                <c:pt idx="18345">
                  <c:v>29.770026675472312</c:v>
                </c:pt>
                <c:pt idx="18346">
                  <c:v>29.758936464658515</c:v>
                </c:pt>
                <c:pt idx="18347">
                  <c:v>29.748209123728198</c:v>
                </c:pt>
                <c:pt idx="18348">
                  <c:v>29.736767382714785</c:v>
                </c:pt>
                <c:pt idx="18349">
                  <c:v>29.725405019488377</c:v>
                </c:pt>
                <c:pt idx="18350">
                  <c:v>29.714303468990728</c:v>
                </c:pt>
                <c:pt idx="18351">
                  <c:v>29.702691632719436</c:v>
                </c:pt>
                <c:pt idx="18352">
                  <c:v>29.69092104087412</c:v>
                </c:pt>
                <c:pt idx="18353">
                  <c:v>29.679751452273312</c:v>
                </c:pt>
                <c:pt idx="18354">
                  <c:v>29.668128276318157</c:v>
                </c:pt>
                <c:pt idx="18355">
                  <c:v>29.656970027401215</c:v>
                </c:pt>
                <c:pt idx="18356">
                  <c:v>29.645868476903559</c:v>
                </c:pt>
                <c:pt idx="18357">
                  <c:v>29.634619510515741</c:v>
                </c:pt>
                <c:pt idx="18358">
                  <c:v>29.623472601282657</c:v>
                </c:pt>
                <c:pt idx="18359">
                  <c:v>29.612359711101142</c:v>
                </c:pt>
                <c:pt idx="18360">
                  <c:v>29.600906630403866</c:v>
                </c:pt>
                <c:pt idx="18361">
                  <c:v>29.589986514847954</c:v>
                </c:pt>
                <c:pt idx="18362">
                  <c:v>29.578658170673126</c:v>
                </c:pt>
                <c:pt idx="18363">
                  <c:v>29.567522601123901</c:v>
                </c:pt>
                <c:pt idx="18364">
                  <c:v>29.556602485567986</c:v>
                </c:pt>
                <c:pt idx="18365">
                  <c:v>29.545534954121905</c:v>
                </c:pt>
                <c:pt idx="18366">
                  <c:v>29.533968476586047</c:v>
                </c:pt>
                <c:pt idx="18367">
                  <c:v>29.523025681662418</c:v>
                </c:pt>
                <c:pt idx="18368">
                  <c:v>29.51201484863563</c:v>
                </c:pt>
                <c:pt idx="18369">
                  <c:v>29.501389564860041</c:v>
                </c:pt>
                <c:pt idx="18370">
                  <c:v>29.489993182582065</c:v>
                </c:pt>
                <c:pt idx="18371">
                  <c:v>29.478744216194247</c:v>
                </c:pt>
                <c:pt idx="18372">
                  <c:v>29.467722043483608</c:v>
                </c:pt>
                <c:pt idx="18373">
                  <c:v>29.455758677012696</c:v>
                </c:pt>
                <c:pt idx="18374">
                  <c:v>29.444248897896124</c:v>
                </c:pt>
                <c:pt idx="18375">
                  <c:v>29.433600934752818</c:v>
                </c:pt>
                <c:pt idx="18376">
                  <c:v>29.422703498564623</c:v>
                </c:pt>
                <c:pt idx="18377">
                  <c:v>29.411227738499633</c:v>
                </c:pt>
                <c:pt idx="18378">
                  <c:v>29.400148867369698</c:v>
                </c:pt>
                <c:pt idx="18379">
                  <c:v>29.388877221614162</c:v>
                </c:pt>
                <c:pt idx="18380">
                  <c:v>29.377537537755476</c:v>
                </c:pt>
                <c:pt idx="18381">
                  <c:v>29.366356609470813</c:v>
                </c:pt>
                <c:pt idx="18382">
                  <c:v>29.355130322450712</c:v>
                </c:pt>
                <c:pt idx="18383">
                  <c:v>29.343779298908167</c:v>
                </c:pt>
                <c:pt idx="18384">
                  <c:v>29.332802484932962</c:v>
                </c:pt>
                <c:pt idx="18385">
                  <c:v>29.321224667713242</c:v>
                </c:pt>
                <c:pt idx="18386">
                  <c:v>29.310451968047492</c:v>
                </c:pt>
                <c:pt idx="18387">
                  <c:v>29.299305058814408</c:v>
                </c:pt>
                <c:pt idx="18388">
                  <c:v>29.287863317800987</c:v>
                </c:pt>
                <c:pt idx="18389">
                  <c:v>29.27639889741986</c:v>
                </c:pt>
                <c:pt idx="18390">
                  <c:v>29.264957156406446</c:v>
                </c:pt>
                <c:pt idx="18391">
                  <c:v>29.254127758321395</c:v>
                </c:pt>
                <c:pt idx="18392">
                  <c:v>29.243150944346191</c:v>
                </c:pt>
                <c:pt idx="18393">
                  <c:v>29.231539108074895</c:v>
                </c:pt>
                <c:pt idx="18394">
                  <c:v>29.220278802003225</c:v>
                </c:pt>
                <c:pt idx="18395">
                  <c:v>29.209506102337475</c:v>
                </c:pt>
                <c:pt idx="18396">
                  <c:v>29.198574647097697</c:v>
                </c:pt>
                <c:pt idx="18397">
                  <c:v>29.186894772723253</c:v>
                </c:pt>
                <c:pt idx="18398">
                  <c:v>29.175577768232287</c:v>
                </c:pt>
                <c:pt idx="18399">
                  <c:v>29.164249424057452</c:v>
                </c:pt>
                <c:pt idx="18400">
                  <c:v>29.153125194192086</c:v>
                </c:pt>
                <c:pt idx="18401">
                  <c:v>29.14183086906883</c:v>
                </c:pt>
                <c:pt idx="18402">
                  <c:v>29.13019635342982</c:v>
                </c:pt>
                <c:pt idx="18403">
                  <c:v>29.119888580802279</c:v>
                </c:pt>
                <c:pt idx="18404">
                  <c:v>29.108208706427835</c:v>
                </c:pt>
                <c:pt idx="18405">
                  <c:v>29.096812324149852</c:v>
                </c:pt>
                <c:pt idx="18406">
                  <c:v>29.08573345301992</c:v>
                </c:pt>
                <c:pt idx="18407">
                  <c:v>29.074189654851772</c:v>
                </c:pt>
                <c:pt idx="18408">
                  <c:v>29.063235520244284</c:v>
                </c:pt>
                <c:pt idx="18409">
                  <c:v>29.05214530943049</c:v>
                </c:pt>
                <c:pt idx="18410">
                  <c:v>29.041202514506857</c:v>
                </c:pt>
                <c:pt idx="18411">
                  <c:v>29.029602017919427</c:v>
                </c:pt>
                <c:pt idx="18412">
                  <c:v>29.01865922299579</c:v>
                </c:pt>
                <c:pt idx="18413">
                  <c:v>29.00724016135009</c:v>
                </c:pt>
                <c:pt idx="18414">
                  <c:v>28.995855118755969</c:v>
                </c:pt>
                <c:pt idx="18415">
                  <c:v>28.984390698374838</c:v>
                </c:pt>
                <c:pt idx="18416">
                  <c:v>28.973527281238219</c:v>
                </c:pt>
                <c:pt idx="18417">
                  <c:v>28.962040181489375</c:v>
                </c:pt>
                <c:pt idx="18418">
                  <c:v>28.951029348462587</c:v>
                </c:pt>
                <c:pt idx="18419">
                  <c:v>28.939825740810203</c:v>
                </c:pt>
                <c:pt idx="18420">
                  <c:v>28.929109739563746</c:v>
                </c:pt>
                <c:pt idx="18421">
                  <c:v>28.917146373092834</c:v>
                </c:pt>
                <c:pt idx="18422">
                  <c:v>28.90586338765344</c:v>
                </c:pt>
                <c:pt idx="18423">
                  <c:v>28.894603081581771</c:v>
                </c:pt>
                <c:pt idx="18424">
                  <c:v>28.882911867523465</c:v>
                </c:pt>
                <c:pt idx="18425">
                  <c:v>28.871832996393525</c:v>
                </c:pt>
                <c:pt idx="18426">
                  <c:v>28.860958239573048</c:v>
                </c:pt>
                <c:pt idx="18427">
                  <c:v>28.850707165364796</c:v>
                </c:pt>
                <c:pt idx="18428">
                  <c:v>28.839650973602577</c:v>
                </c:pt>
                <c:pt idx="18429">
                  <c:v>28.828379327847042</c:v>
                </c:pt>
                <c:pt idx="18430">
                  <c:v>28.817130361459224</c:v>
                </c:pt>
                <c:pt idx="18431">
                  <c:v>28.805473166452501</c:v>
                </c:pt>
                <c:pt idx="18432">
                  <c:v>28.79395204765207</c:v>
                </c:pt>
                <c:pt idx="18433">
                  <c:v>28.783746332179255</c:v>
                </c:pt>
                <c:pt idx="18434">
                  <c:v>28.772032438753236</c:v>
                </c:pt>
                <c:pt idx="18435">
                  <c:v>28.760057732598458</c:v>
                </c:pt>
                <c:pt idx="18436">
                  <c:v>28.748978861468526</c:v>
                </c:pt>
                <c:pt idx="18437">
                  <c:v>28.737911330022449</c:v>
                </c:pt>
                <c:pt idx="18438">
                  <c:v>28.726741741421641</c:v>
                </c:pt>
                <c:pt idx="18439">
                  <c:v>28.715322679775944</c:v>
                </c:pt>
                <c:pt idx="18440">
                  <c:v>28.703710843504648</c:v>
                </c:pt>
                <c:pt idx="18441">
                  <c:v>28.692348480278252</c:v>
                </c:pt>
                <c:pt idx="18442">
                  <c:v>28.682052047334562</c:v>
                </c:pt>
                <c:pt idx="18443">
                  <c:v>28.671426763558973</c:v>
                </c:pt>
                <c:pt idx="18444">
                  <c:v>28.660846838518822</c:v>
                </c:pt>
                <c:pt idx="18445">
                  <c:v>28.648690697422307</c:v>
                </c:pt>
                <c:pt idx="18446">
                  <c:v>28.637305654828189</c:v>
                </c:pt>
                <c:pt idx="18447">
                  <c:v>28.626011329704937</c:v>
                </c:pt>
                <c:pt idx="18448">
                  <c:v>28.615261309406904</c:v>
                </c:pt>
                <c:pt idx="18449">
                  <c:v>28.604284495431692</c:v>
                </c:pt>
                <c:pt idx="18450">
                  <c:v>28.59255926232181</c:v>
                </c:pt>
                <c:pt idx="18451">
                  <c:v>28.581797902339922</c:v>
                </c:pt>
                <c:pt idx="18452">
                  <c:v>28.571127259828895</c:v>
                </c:pt>
                <c:pt idx="18453">
                  <c:v>28.560479296685592</c:v>
                </c:pt>
                <c:pt idx="18454">
                  <c:v>28.549309708084785</c:v>
                </c:pt>
                <c:pt idx="18455">
                  <c:v>28.537856627387516</c:v>
                </c:pt>
                <c:pt idx="18456">
                  <c:v>28.527220003928065</c:v>
                </c:pt>
                <c:pt idx="18457">
                  <c:v>28.51605041532726</c:v>
                </c:pt>
                <c:pt idx="18458">
                  <c:v>28.504574655262271</c:v>
                </c:pt>
                <c:pt idx="18459">
                  <c:v>28.493495784132332</c:v>
                </c:pt>
                <c:pt idx="18460">
                  <c:v>28.481940646280336</c:v>
                </c:pt>
                <c:pt idx="18461">
                  <c:v>28.470771057679528</c:v>
                </c:pt>
                <c:pt idx="18462">
                  <c:v>28.459658167498013</c:v>
                </c:pt>
                <c:pt idx="18463">
                  <c:v>28.448545277316505</c:v>
                </c:pt>
                <c:pt idx="18464">
                  <c:v>28.437613822076731</c:v>
                </c:pt>
                <c:pt idx="18465">
                  <c:v>28.426750404940108</c:v>
                </c:pt>
                <c:pt idx="18466">
                  <c:v>28.415886987803489</c:v>
                </c:pt>
                <c:pt idx="18467">
                  <c:v>28.404853475408991</c:v>
                </c:pt>
                <c:pt idx="18468">
                  <c:v>28.392685994628618</c:v>
                </c:pt>
                <c:pt idx="18469">
                  <c:v>28.38116487582819</c:v>
                </c:pt>
                <c:pt idx="18470">
                  <c:v>28.370267439640003</c:v>
                </c:pt>
                <c:pt idx="18471">
                  <c:v>28.359279285980925</c:v>
                </c:pt>
                <c:pt idx="18472">
                  <c:v>28.347769506864363</c:v>
                </c:pt>
                <c:pt idx="18473">
                  <c:v>28.337348337398232</c:v>
                </c:pt>
                <c:pt idx="18474">
                  <c:v>28.326076691642697</c:v>
                </c:pt>
                <c:pt idx="18475">
                  <c:v>28.314861744306459</c:v>
                </c:pt>
                <c:pt idx="18476">
                  <c:v>28.303125171512715</c:v>
                </c:pt>
                <c:pt idx="18477">
                  <c:v>28.2918762051249</c:v>
                </c:pt>
                <c:pt idx="18478">
                  <c:v>28.280536521266214</c:v>
                </c:pt>
                <c:pt idx="18479">
                  <c:v>28.269400951716982</c:v>
                </c:pt>
                <c:pt idx="18480">
                  <c:v>28.258605572683521</c:v>
                </c:pt>
                <c:pt idx="18481">
                  <c:v>28.247991628591784</c:v>
                </c:pt>
                <c:pt idx="18482">
                  <c:v>28.237071513035879</c:v>
                </c:pt>
                <c:pt idx="18483">
                  <c:v>28.225539054551589</c:v>
                </c:pt>
                <c:pt idx="18484">
                  <c:v>28.214335446899209</c:v>
                </c:pt>
                <c:pt idx="18485">
                  <c:v>28.2027009312602</c:v>
                </c:pt>
                <c:pt idx="18486">
                  <c:v>28.191656079181836</c:v>
                </c:pt>
                <c:pt idx="18487">
                  <c:v>28.181064814457823</c:v>
                </c:pt>
                <c:pt idx="18488">
                  <c:v>28.169577714708975</c:v>
                </c:pt>
                <c:pt idx="18489">
                  <c:v>28.158272049901868</c:v>
                </c:pt>
                <c:pt idx="18490">
                  <c:v>28.146909686675464</c:v>
                </c:pt>
                <c:pt idx="18491">
                  <c:v>28.13570607902308</c:v>
                </c:pt>
                <c:pt idx="18492">
                  <c:v>28.125318928608522</c:v>
                </c:pt>
                <c:pt idx="18493">
                  <c:v>28.114568908310495</c:v>
                </c:pt>
                <c:pt idx="18494">
                  <c:v>28.103728170541586</c:v>
                </c:pt>
                <c:pt idx="18495">
                  <c:v>28.092819394669533</c:v>
                </c:pt>
                <c:pt idx="18496">
                  <c:v>28.081400333023833</c:v>
                </c:pt>
                <c:pt idx="18497">
                  <c:v>28.070400839680907</c:v>
                </c:pt>
                <c:pt idx="18498">
                  <c:v>28.05901579708679</c:v>
                </c:pt>
                <c:pt idx="18499">
                  <c:v>28.047868887853699</c:v>
                </c:pt>
                <c:pt idx="18500">
                  <c:v>28.036574562730454</c:v>
                </c:pt>
                <c:pt idx="18501">
                  <c:v>28.025200859820188</c:v>
                </c:pt>
                <c:pt idx="18502">
                  <c:v>28.014371461735145</c:v>
                </c:pt>
                <c:pt idx="18503">
                  <c:v>28.003167854082761</c:v>
                </c:pt>
                <c:pt idx="18504">
                  <c:v>27.992009605165819</c:v>
                </c:pt>
                <c:pt idx="18505">
                  <c:v>27.980794657829577</c:v>
                </c:pt>
                <c:pt idx="18506">
                  <c:v>27.969284878713008</c:v>
                </c:pt>
                <c:pt idx="18507">
                  <c:v>27.959305956917362</c:v>
                </c:pt>
                <c:pt idx="18508">
                  <c:v>27.948646654090197</c:v>
                </c:pt>
                <c:pt idx="18509">
                  <c:v>27.937567782960265</c:v>
                </c:pt>
                <c:pt idx="18510">
                  <c:v>27.926919819816959</c:v>
                </c:pt>
                <c:pt idx="18511">
                  <c:v>27.915228605758656</c:v>
                </c:pt>
                <c:pt idx="18512">
                  <c:v>27.903219880552303</c:v>
                </c:pt>
                <c:pt idx="18513">
                  <c:v>27.892254406260957</c:v>
                </c:pt>
                <c:pt idx="18514">
                  <c:v>27.8813456303889</c:v>
                </c:pt>
                <c:pt idx="18515">
                  <c:v>27.870788384716462</c:v>
                </c:pt>
                <c:pt idx="18516">
                  <c:v>27.859494059593214</c:v>
                </c:pt>
                <c:pt idx="18517">
                  <c:v>27.848483226566433</c:v>
                </c:pt>
                <c:pt idx="18518">
                  <c:v>27.837631149113669</c:v>
                </c:pt>
                <c:pt idx="18519">
                  <c:v>27.826711033557753</c:v>
                </c:pt>
                <c:pt idx="18520">
                  <c:v>27.815031159183306</c:v>
                </c:pt>
                <c:pt idx="18521">
                  <c:v>27.803793532479347</c:v>
                </c:pt>
                <c:pt idx="18522">
                  <c:v>27.793270305858485</c:v>
                </c:pt>
                <c:pt idx="18523">
                  <c:v>27.781885263264368</c:v>
                </c:pt>
                <c:pt idx="18524">
                  <c:v>27.771543471585247</c:v>
                </c:pt>
                <c:pt idx="18525">
                  <c:v>27.760260486145853</c:v>
                </c:pt>
                <c:pt idx="18526">
                  <c:v>27.749068218177332</c:v>
                </c:pt>
                <c:pt idx="18527">
                  <c:v>27.73822748040843</c:v>
                </c:pt>
                <c:pt idx="18528">
                  <c:v>27.727318704536373</c:v>
                </c:pt>
                <c:pt idx="18529">
                  <c:v>27.716047058780834</c:v>
                </c:pt>
                <c:pt idx="18530">
                  <c:v>27.705251679747366</c:v>
                </c:pt>
                <c:pt idx="18531">
                  <c:v>27.694830510281239</c:v>
                </c:pt>
                <c:pt idx="18532">
                  <c:v>27.68343412800326</c:v>
                </c:pt>
                <c:pt idx="18533">
                  <c:v>27.671844971099681</c:v>
                </c:pt>
                <c:pt idx="18534">
                  <c:v>27.66107227143393</c:v>
                </c:pt>
                <c:pt idx="18535">
                  <c:v>27.649868663781547</c:v>
                </c:pt>
                <c:pt idx="18536">
                  <c:v>27.638755773600039</c:v>
                </c:pt>
                <c:pt idx="18537">
                  <c:v>27.627370731005918</c:v>
                </c:pt>
                <c:pt idx="18538">
                  <c:v>27.61643927576614</c:v>
                </c:pt>
                <c:pt idx="18539">
                  <c:v>27.604986195068872</c:v>
                </c:pt>
                <c:pt idx="18540">
                  <c:v>27.593499095320023</c:v>
                </c:pt>
                <c:pt idx="18541">
                  <c:v>27.581773862210142</c:v>
                </c:pt>
                <c:pt idx="18542">
                  <c:v>27.570604273609341</c:v>
                </c:pt>
                <c:pt idx="18543">
                  <c:v>27.560330520033364</c:v>
                </c:pt>
                <c:pt idx="18544">
                  <c:v>27.549365045742015</c:v>
                </c:pt>
                <c:pt idx="18545">
                  <c:v>27.538785120701863</c:v>
                </c:pt>
                <c:pt idx="18546">
                  <c:v>27.528715481435352</c:v>
                </c:pt>
                <c:pt idx="18547">
                  <c:v>27.517217042002638</c:v>
                </c:pt>
                <c:pt idx="18548">
                  <c:v>27.505797980356945</c:v>
                </c:pt>
                <c:pt idx="18549">
                  <c:v>27.494832506065599</c:v>
                </c:pt>
                <c:pt idx="18550">
                  <c:v>27.483696936516367</c:v>
                </c:pt>
                <c:pt idx="18551">
                  <c:v>27.47160883352301</c:v>
                </c:pt>
                <c:pt idx="18552">
                  <c:v>27.460688717967091</c:v>
                </c:pt>
                <c:pt idx="18553">
                  <c:v>27.450290227868678</c:v>
                </c:pt>
                <c:pt idx="18554">
                  <c:v>27.439596905989937</c:v>
                </c:pt>
                <c:pt idx="18555">
                  <c:v>27.429379850833257</c:v>
                </c:pt>
                <c:pt idx="18556">
                  <c:v>27.418516433696645</c:v>
                </c:pt>
                <c:pt idx="18557">
                  <c:v>27.408038565811214</c:v>
                </c:pt>
                <c:pt idx="18558">
                  <c:v>27.396823618474976</c:v>
                </c:pt>
                <c:pt idx="18559">
                  <c:v>27.385030347261939</c:v>
                </c:pt>
                <c:pt idx="18560">
                  <c:v>27.374178269809178</c:v>
                </c:pt>
                <c:pt idx="18561">
                  <c:v>27.362294281125276</c:v>
                </c:pt>
                <c:pt idx="18562">
                  <c:v>27.351170051259903</c:v>
                </c:pt>
                <c:pt idx="18563">
                  <c:v>27.339864386452795</c:v>
                </c:pt>
                <c:pt idx="18564">
                  <c:v>27.328751496271288</c:v>
                </c:pt>
                <c:pt idx="18565">
                  <c:v>27.317774682296076</c:v>
                </c:pt>
                <c:pt idx="18566">
                  <c:v>27.307024661998046</c:v>
                </c:pt>
                <c:pt idx="18567">
                  <c:v>27.296342679803161</c:v>
                </c:pt>
                <c:pt idx="18568">
                  <c:v>27.285002995944474</c:v>
                </c:pt>
                <c:pt idx="18569">
                  <c:v>27.274230296278724</c:v>
                </c:pt>
                <c:pt idx="18570">
                  <c:v>27.263423577561397</c:v>
                </c:pt>
                <c:pt idx="18571">
                  <c:v>27.251981836547976</c:v>
                </c:pt>
                <c:pt idx="18572">
                  <c:v>27.241413251191688</c:v>
                </c:pt>
                <c:pt idx="18573">
                  <c:v>27.230595192790503</c:v>
                </c:pt>
                <c:pt idx="18574">
                  <c:v>27.220434836053119</c:v>
                </c:pt>
                <c:pt idx="18575">
                  <c:v>27.209265247452315</c:v>
                </c:pt>
                <c:pt idx="18576">
                  <c:v>27.197744128651891</c:v>
                </c:pt>
                <c:pt idx="18577">
                  <c:v>27.186154971748316</c:v>
                </c:pt>
                <c:pt idx="18578">
                  <c:v>27.175076100618373</c:v>
                </c:pt>
                <c:pt idx="18579">
                  <c:v>27.164314740636485</c:v>
                </c:pt>
                <c:pt idx="18580">
                  <c:v>27.153587399706169</c:v>
                </c:pt>
                <c:pt idx="18581">
                  <c:v>27.142327093634488</c:v>
                </c:pt>
                <c:pt idx="18582">
                  <c:v>27.132348171838849</c:v>
                </c:pt>
                <c:pt idx="18583">
                  <c:v>27.12134867849592</c:v>
                </c:pt>
                <c:pt idx="18584">
                  <c:v>27.110519280410877</c:v>
                </c:pt>
                <c:pt idx="18585">
                  <c:v>27.099304333074635</c:v>
                </c:pt>
                <c:pt idx="18586">
                  <c:v>27.088316179415568</c:v>
                </c:pt>
                <c:pt idx="18587">
                  <c:v>27.077328025756504</c:v>
                </c:pt>
                <c:pt idx="18588">
                  <c:v>27.066226475258848</c:v>
                </c:pt>
                <c:pt idx="18589">
                  <c:v>27.055261000967501</c:v>
                </c:pt>
                <c:pt idx="18590">
                  <c:v>27.044703755295068</c:v>
                </c:pt>
                <c:pt idx="18591">
                  <c:v>27.034033112784041</c:v>
                </c:pt>
                <c:pt idx="18592">
                  <c:v>27.023555244898617</c:v>
                </c:pt>
                <c:pt idx="18593">
                  <c:v>27.012737186497432</c:v>
                </c:pt>
                <c:pt idx="18594">
                  <c:v>27.001034632755267</c:v>
                </c:pt>
                <c:pt idx="18595">
                  <c:v>26.989978440993053</c:v>
                </c:pt>
                <c:pt idx="18596">
                  <c:v>26.97876349365681</c:v>
                </c:pt>
                <c:pt idx="18597">
                  <c:v>26.968002133674918</c:v>
                </c:pt>
                <c:pt idx="18598">
                  <c:v>26.956798526022535</c:v>
                </c:pt>
                <c:pt idx="18599">
                  <c:v>26.945515540583141</c:v>
                </c:pt>
                <c:pt idx="18600">
                  <c:v>26.934946955226845</c:v>
                </c:pt>
                <c:pt idx="18601">
                  <c:v>26.924298992083539</c:v>
                </c:pt>
                <c:pt idx="18602">
                  <c:v>26.913707727359526</c:v>
                </c:pt>
                <c:pt idx="18603">
                  <c:v>26.902957707061493</c:v>
                </c:pt>
                <c:pt idx="18604">
                  <c:v>26.892071610557156</c:v>
                </c:pt>
                <c:pt idx="18605">
                  <c:v>26.880879342588631</c:v>
                </c:pt>
                <c:pt idx="18606">
                  <c:v>26.870004585768154</c:v>
                </c:pt>
                <c:pt idx="18607">
                  <c:v>26.859424660727999</c:v>
                </c:pt>
                <c:pt idx="18608">
                  <c:v>26.848493205488229</c:v>
                </c:pt>
                <c:pt idx="18609">
                  <c:v>26.837232899416545</c:v>
                </c:pt>
                <c:pt idx="18610">
                  <c:v>26.82617670765433</c:v>
                </c:pt>
                <c:pt idx="18611">
                  <c:v>26.815290611149994</c:v>
                </c:pt>
                <c:pt idx="18612">
                  <c:v>26.804064324129897</c:v>
                </c:pt>
                <c:pt idx="18613">
                  <c:v>26.79339368161887</c:v>
                </c:pt>
                <c:pt idx="18614">
                  <c:v>26.782541604166109</c:v>
                </c:pt>
                <c:pt idx="18615">
                  <c:v>26.771893641022803</c:v>
                </c:pt>
                <c:pt idx="18616">
                  <c:v>26.760519938112541</c:v>
                </c:pt>
                <c:pt idx="18617">
                  <c:v>26.749554463821191</c:v>
                </c:pt>
                <c:pt idx="18618">
                  <c:v>26.739042576884192</c:v>
                </c:pt>
                <c:pt idx="18619">
                  <c:v>26.728054423225124</c:v>
                </c:pt>
                <c:pt idx="18620">
                  <c:v>26.717134307669209</c:v>
                </c:pt>
                <c:pt idx="18621">
                  <c:v>26.706066776223132</c:v>
                </c:pt>
                <c:pt idx="18622">
                  <c:v>26.694874508254614</c:v>
                </c:pt>
                <c:pt idx="18623">
                  <c:v>26.683784297440816</c:v>
                </c:pt>
                <c:pt idx="18624">
                  <c:v>26.672455953265988</c:v>
                </c:pt>
                <c:pt idx="18625">
                  <c:v>26.662125501270729</c:v>
                </c:pt>
                <c:pt idx="18626">
                  <c:v>26.651114668243935</c:v>
                </c:pt>
                <c:pt idx="18627">
                  <c:v>26.640614120990797</c:v>
                </c:pt>
                <c:pt idx="18628">
                  <c:v>26.630431084885696</c:v>
                </c:pt>
                <c:pt idx="18629">
                  <c:v>26.619794461426249</c:v>
                </c:pt>
                <c:pt idx="18630">
                  <c:v>26.609101139547516</c:v>
                </c:pt>
                <c:pt idx="18631">
                  <c:v>26.598192363675455</c:v>
                </c:pt>
                <c:pt idx="18632">
                  <c:v>26.587260908435685</c:v>
                </c:pt>
                <c:pt idx="18633">
                  <c:v>26.576023281731725</c:v>
                </c:pt>
                <c:pt idx="18634">
                  <c:v>26.565273261433685</c:v>
                </c:pt>
                <c:pt idx="18635">
                  <c:v>26.554466542716359</c:v>
                </c:pt>
                <c:pt idx="18636">
                  <c:v>26.543716522418325</c:v>
                </c:pt>
                <c:pt idx="18637">
                  <c:v>26.533408749790784</c:v>
                </c:pt>
                <c:pt idx="18638">
                  <c:v>26.522273180241555</c:v>
                </c:pt>
                <c:pt idx="18639">
                  <c:v>26.511058232905317</c:v>
                </c:pt>
                <c:pt idx="18640">
                  <c:v>26.499854625252933</c:v>
                </c:pt>
                <c:pt idx="18641">
                  <c:v>26.489229341477344</c:v>
                </c:pt>
                <c:pt idx="18642">
                  <c:v>26.478672095804907</c:v>
                </c:pt>
                <c:pt idx="18643">
                  <c:v>26.468046812029318</c:v>
                </c:pt>
                <c:pt idx="18644">
                  <c:v>26.4567978456415</c:v>
                </c:pt>
                <c:pt idx="18645">
                  <c:v>26.445684955459992</c:v>
                </c:pt>
                <c:pt idx="18646">
                  <c:v>26.435048332000544</c:v>
                </c:pt>
                <c:pt idx="18647">
                  <c:v>26.423890083083595</c:v>
                </c:pt>
                <c:pt idx="18648">
                  <c:v>26.413321497727299</c:v>
                </c:pt>
                <c:pt idx="18649">
                  <c:v>26.402718893319427</c:v>
                </c:pt>
                <c:pt idx="18650">
                  <c:v>26.392252365117862</c:v>
                </c:pt>
                <c:pt idx="18651">
                  <c:v>26.381706459129283</c:v>
                </c:pt>
                <c:pt idx="18652">
                  <c:v>26.370389454638314</c:v>
                </c:pt>
                <c:pt idx="18653">
                  <c:v>26.359367281927671</c:v>
                </c:pt>
                <c:pt idx="18654">
                  <c:v>26.348560563210345</c:v>
                </c:pt>
                <c:pt idx="18655">
                  <c:v>26.337753844493015</c:v>
                </c:pt>
                <c:pt idx="18656">
                  <c:v>26.327457411549332</c:v>
                </c:pt>
                <c:pt idx="18657">
                  <c:v>26.316934184928471</c:v>
                </c:pt>
                <c:pt idx="18658">
                  <c:v>26.305719237592236</c:v>
                </c:pt>
                <c:pt idx="18659">
                  <c:v>26.294935198242619</c:v>
                </c:pt>
                <c:pt idx="18660">
                  <c:v>26.284049101738283</c:v>
                </c:pt>
                <c:pt idx="18661">
                  <c:v>26.273185684601664</c:v>
                </c:pt>
                <c:pt idx="18662">
                  <c:v>26.262639778613085</c:v>
                </c:pt>
                <c:pt idx="18663">
                  <c:v>26.251787701160318</c:v>
                </c:pt>
                <c:pt idx="18664">
                  <c:v>26.240720169714244</c:v>
                </c:pt>
                <c:pt idx="18665">
                  <c:v>26.229890771629201</c:v>
                </c:pt>
                <c:pt idx="18666">
                  <c:v>26.218970656073282</c:v>
                </c:pt>
                <c:pt idx="18667">
                  <c:v>26.207937143678784</c:v>
                </c:pt>
                <c:pt idx="18668">
                  <c:v>26.197221142432326</c:v>
                </c:pt>
                <c:pt idx="18669">
                  <c:v>26.186221649089397</c:v>
                </c:pt>
                <c:pt idx="18670">
                  <c:v>26.175619044681532</c:v>
                </c:pt>
                <c:pt idx="18671">
                  <c:v>26.16544734826029</c:v>
                </c:pt>
                <c:pt idx="18672">
                  <c:v>26.15445919460122</c:v>
                </c:pt>
                <c:pt idx="18673">
                  <c:v>26.143584437780742</c:v>
                </c:pt>
                <c:pt idx="18674">
                  <c:v>26.132675661908689</c:v>
                </c:pt>
                <c:pt idx="18675">
                  <c:v>26.121778225720487</c:v>
                </c:pt>
                <c:pt idx="18676">
                  <c:v>26.111289018151201</c:v>
                </c:pt>
                <c:pt idx="18677">
                  <c:v>26.100595696272467</c:v>
                </c:pt>
                <c:pt idx="18678">
                  <c:v>26.089097256839754</c:v>
                </c:pt>
                <c:pt idx="18679">
                  <c:v>26.078460633380306</c:v>
                </c:pt>
                <c:pt idx="18680">
                  <c:v>26.067960086127169</c:v>
                </c:pt>
                <c:pt idx="18681">
                  <c:v>26.057210065829128</c:v>
                </c:pt>
                <c:pt idx="18682">
                  <c:v>26.046312629640937</c:v>
                </c:pt>
                <c:pt idx="18683">
                  <c:v>26.035426533136597</c:v>
                </c:pt>
                <c:pt idx="18684">
                  <c:v>26.025413592289375</c:v>
                </c:pt>
                <c:pt idx="18685">
                  <c:v>26.014640892623625</c:v>
                </c:pt>
                <c:pt idx="18686">
                  <c:v>26.004242402525215</c:v>
                </c:pt>
                <c:pt idx="18687">
                  <c:v>25.993537740962612</c:v>
                </c:pt>
                <c:pt idx="18688">
                  <c:v>25.982594946038979</c:v>
                </c:pt>
                <c:pt idx="18689">
                  <c:v>25.972411909933879</c:v>
                </c:pt>
                <c:pt idx="18690">
                  <c:v>25.961230981649212</c:v>
                </c:pt>
                <c:pt idx="18691">
                  <c:v>25.950084072416129</c:v>
                </c:pt>
                <c:pt idx="18692">
                  <c:v>25.939061899705486</c:v>
                </c:pt>
                <c:pt idx="18693">
                  <c:v>25.928640730239355</c:v>
                </c:pt>
                <c:pt idx="18694">
                  <c:v>25.918389656031099</c:v>
                </c:pt>
                <c:pt idx="18695">
                  <c:v>25.907639635733066</c:v>
                </c:pt>
                <c:pt idx="18696">
                  <c:v>25.897456599627972</c:v>
                </c:pt>
                <c:pt idx="18697">
                  <c:v>25.886604522175205</c:v>
                </c:pt>
                <c:pt idx="18698">
                  <c:v>25.876058616186626</c:v>
                </c:pt>
                <c:pt idx="18699">
                  <c:v>25.865478691146471</c:v>
                </c:pt>
                <c:pt idx="18700">
                  <c:v>25.855182258202785</c:v>
                </c:pt>
                <c:pt idx="18701">
                  <c:v>25.844647691898064</c:v>
                </c:pt>
                <c:pt idx="18702">
                  <c:v>25.833818293813021</c:v>
                </c:pt>
                <c:pt idx="18703">
                  <c:v>25.822592006792927</c:v>
                </c:pt>
                <c:pt idx="18704">
                  <c:v>25.811796627759453</c:v>
                </c:pt>
                <c:pt idx="18705">
                  <c:v>25.801454836080335</c:v>
                </c:pt>
                <c:pt idx="18706">
                  <c:v>25.790194530008659</c:v>
                </c:pt>
                <c:pt idx="18707">
                  <c:v>25.779365131923608</c:v>
                </c:pt>
                <c:pt idx="18708">
                  <c:v>25.768921283089764</c:v>
                </c:pt>
                <c:pt idx="18709">
                  <c:v>25.757819732592107</c:v>
                </c:pt>
                <c:pt idx="18710">
                  <c:v>25.747307845655108</c:v>
                </c:pt>
                <c:pt idx="18711">
                  <c:v>25.736761939666529</c:v>
                </c:pt>
                <c:pt idx="18712">
                  <c:v>25.726794357554748</c:v>
                </c:pt>
                <c:pt idx="18713">
                  <c:v>25.716112375359863</c:v>
                </c:pt>
                <c:pt idx="18714">
                  <c:v>25.705078862965365</c:v>
                </c:pt>
                <c:pt idx="18715">
                  <c:v>25.694600995079934</c:v>
                </c:pt>
                <c:pt idx="18716">
                  <c:v>25.684191165297666</c:v>
                </c:pt>
                <c:pt idx="18717">
                  <c:v>25.673917411721693</c:v>
                </c:pt>
                <c:pt idx="18718">
                  <c:v>25.662475670708279</c:v>
                </c:pt>
                <c:pt idx="18719">
                  <c:v>25.652031821874431</c:v>
                </c:pt>
                <c:pt idx="18720">
                  <c:v>25.641440557150418</c:v>
                </c:pt>
                <c:pt idx="18721">
                  <c:v>25.630395705072058</c:v>
                </c:pt>
                <c:pt idx="18722">
                  <c:v>25.619407551412994</c:v>
                </c:pt>
                <c:pt idx="18723">
                  <c:v>25.608907004159853</c:v>
                </c:pt>
                <c:pt idx="18724">
                  <c:v>25.597862152081486</c:v>
                </c:pt>
                <c:pt idx="18725">
                  <c:v>25.587044093680305</c:v>
                </c:pt>
                <c:pt idx="18726">
                  <c:v>25.577008473465369</c:v>
                </c:pt>
                <c:pt idx="18727">
                  <c:v>25.566950173882713</c:v>
                </c:pt>
                <c:pt idx="18728">
                  <c:v>25.556948572719349</c:v>
                </c:pt>
                <c:pt idx="18729">
                  <c:v>25.546470704833929</c:v>
                </c:pt>
                <c:pt idx="18730">
                  <c:v>25.536015516316219</c:v>
                </c:pt>
                <c:pt idx="18731">
                  <c:v>25.525038702341014</c:v>
                </c:pt>
                <c:pt idx="18732">
                  <c:v>25.514175285204388</c:v>
                </c:pt>
                <c:pt idx="18733">
                  <c:v>25.503878852260701</c:v>
                </c:pt>
                <c:pt idx="18734">
                  <c:v>25.493446343110715</c:v>
                </c:pt>
                <c:pt idx="18735">
                  <c:v>25.48319526890246</c:v>
                </c:pt>
                <c:pt idx="18736">
                  <c:v>25.471742188205187</c:v>
                </c:pt>
                <c:pt idx="18737">
                  <c:v>25.46081073296541</c:v>
                </c:pt>
                <c:pt idx="18738">
                  <c:v>25.450015353931942</c:v>
                </c:pt>
                <c:pt idx="18739">
                  <c:v>25.439582844781956</c:v>
                </c:pt>
                <c:pt idx="18740">
                  <c:v>25.429048278477236</c:v>
                </c:pt>
                <c:pt idx="18741">
                  <c:v>25.418434334385509</c:v>
                </c:pt>
                <c:pt idx="18742">
                  <c:v>25.408376034802849</c:v>
                </c:pt>
                <c:pt idx="18743">
                  <c:v>25.397988884388294</c:v>
                </c:pt>
                <c:pt idx="18744">
                  <c:v>25.387613073657594</c:v>
                </c:pt>
                <c:pt idx="18745">
                  <c:v>25.37750941533951</c:v>
                </c:pt>
                <c:pt idx="18746">
                  <c:v>25.366940829983214</c:v>
                </c:pt>
                <c:pt idx="18747">
                  <c:v>25.35622482873675</c:v>
                </c:pt>
                <c:pt idx="18748">
                  <c:v>25.345826338638339</c:v>
                </c:pt>
                <c:pt idx="18749">
                  <c:v>25.334668089721397</c:v>
                </c:pt>
                <c:pt idx="18750">
                  <c:v>25.323487161436731</c:v>
                </c:pt>
                <c:pt idx="18751">
                  <c:v>25.312748480822549</c:v>
                </c:pt>
                <c:pt idx="18752">
                  <c:v>25.303756111522617</c:v>
                </c:pt>
                <c:pt idx="18753">
                  <c:v>25.292983411856866</c:v>
                </c:pt>
                <c:pt idx="18754">
                  <c:v>25.282380807448995</c:v>
                </c:pt>
                <c:pt idx="18755">
                  <c:v>25.271914279247426</c:v>
                </c:pt>
                <c:pt idx="18756">
                  <c:v>25.261821960613197</c:v>
                </c:pt>
                <c:pt idx="18757">
                  <c:v>25.250924524424999</c:v>
                </c:pt>
                <c:pt idx="18758">
                  <c:v>25.240548713694299</c:v>
                </c:pt>
                <c:pt idx="18759">
                  <c:v>25.230263620434474</c:v>
                </c:pt>
                <c:pt idx="18760">
                  <c:v>25.219230108039977</c:v>
                </c:pt>
                <c:pt idx="18761">
                  <c:v>25.208956354464</c:v>
                </c:pt>
                <c:pt idx="18762">
                  <c:v>25.19879599772662</c:v>
                </c:pt>
                <c:pt idx="18763">
                  <c:v>25.187830523435267</c:v>
                </c:pt>
                <c:pt idx="18764">
                  <c:v>25.177851601639627</c:v>
                </c:pt>
                <c:pt idx="18765">
                  <c:v>25.166908806715995</c:v>
                </c:pt>
                <c:pt idx="18766">
                  <c:v>25.156555675353015</c:v>
                </c:pt>
                <c:pt idx="18767">
                  <c:v>25.145544842326228</c:v>
                </c:pt>
                <c:pt idx="18768">
                  <c:v>25.134341234673851</c:v>
                </c:pt>
                <c:pt idx="18769">
                  <c:v>25.124260255723481</c:v>
                </c:pt>
                <c:pt idx="18770">
                  <c:v>25.114088559302232</c:v>
                </c:pt>
                <c:pt idx="18771">
                  <c:v>25.103792126358549</c:v>
                </c:pt>
                <c:pt idx="18772">
                  <c:v>25.093325598156984</c:v>
                </c:pt>
                <c:pt idx="18773">
                  <c:v>25.082518879439654</c:v>
                </c:pt>
                <c:pt idx="18774">
                  <c:v>25.072143068708957</c:v>
                </c:pt>
                <c:pt idx="18775">
                  <c:v>25.061835296081412</c:v>
                </c:pt>
                <c:pt idx="18776">
                  <c:v>25.051244031357399</c:v>
                </c:pt>
                <c:pt idx="18777">
                  <c:v>25.040652766633393</c:v>
                </c:pt>
                <c:pt idx="18778">
                  <c:v>25.030050162225521</c:v>
                </c:pt>
                <c:pt idx="18779">
                  <c:v>25.019594973707811</c:v>
                </c:pt>
                <c:pt idx="18780">
                  <c:v>25.009616051912165</c:v>
                </c:pt>
                <c:pt idx="18781">
                  <c:v>24.998537180782233</c:v>
                </c:pt>
                <c:pt idx="18782">
                  <c:v>24.988388163728704</c:v>
                </c:pt>
                <c:pt idx="18783">
                  <c:v>24.977445368805075</c:v>
                </c:pt>
                <c:pt idx="18784">
                  <c:v>24.967058218390516</c:v>
                </c:pt>
                <c:pt idx="18785">
                  <c:v>24.957442166478351</c:v>
                </c:pt>
                <c:pt idx="18786">
                  <c:v>24.947100374799231</c:v>
                </c:pt>
                <c:pt idx="18787">
                  <c:v>24.936429732288204</c:v>
                </c:pt>
                <c:pt idx="18788">
                  <c:v>24.926212677131531</c:v>
                </c:pt>
                <c:pt idx="18789">
                  <c:v>24.916676003006376</c:v>
                </c:pt>
                <c:pt idx="18790">
                  <c:v>24.905653830295734</c:v>
                </c:pt>
                <c:pt idx="18791">
                  <c:v>24.895028546520148</c:v>
                </c:pt>
                <c:pt idx="18792">
                  <c:v>24.884437281796135</c:v>
                </c:pt>
                <c:pt idx="18793">
                  <c:v>24.873313051930758</c:v>
                </c:pt>
                <c:pt idx="18794">
                  <c:v>24.8627898253099</c:v>
                </c:pt>
                <c:pt idx="18795">
                  <c:v>24.852686166991813</c:v>
                </c:pt>
                <c:pt idx="18796">
                  <c:v>24.84286600077019</c:v>
                </c:pt>
                <c:pt idx="18797">
                  <c:v>24.833204590122591</c:v>
                </c:pt>
                <c:pt idx="18798">
                  <c:v>24.823316385797817</c:v>
                </c:pt>
                <c:pt idx="18799">
                  <c:v>24.812645743286794</c:v>
                </c:pt>
                <c:pt idx="18800">
                  <c:v>24.801215341957242</c:v>
                </c:pt>
                <c:pt idx="18801">
                  <c:v>24.79066943596866</c:v>
                </c:pt>
                <c:pt idx="18802">
                  <c:v>24.780134869663943</c:v>
                </c:pt>
                <c:pt idx="18803">
                  <c:v>24.769951833558839</c:v>
                </c:pt>
                <c:pt idx="18804">
                  <c:v>24.760063629234068</c:v>
                </c:pt>
                <c:pt idx="18805">
                  <c:v>24.749358967671469</c:v>
                </c:pt>
                <c:pt idx="18806">
                  <c:v>24.738813061682894</c:v>
                </c:pt>
                <c:pt idx="18807">
                  <c:v>24.728063041384857</c:v>
                </c:pt>
                <c:pt idx="18808">
                  <c:v>24.718356272001817</c:v>
                </c:pt>
                <c:pt idx="18809">
                  <c:v>24.707969121587269</c:v>
                </c:pt>
                <c:pt idx="18810">
                  <c:v>24.696697475831733</c:v>
                </c:pt>
                <c:pt idx="18811">
                  <c:v>24.68701338581641</c:v>
                </c:pt>
                <c:pt idx="18812">
                  <c:v>24.676773651292024</c:v>
                </c:pt>
                <c:pt idx="18813">
                  <c:v>24.667157599379859</c:v>
                </c:pt>
                <c:pt idx="18814">
                  <c:v>24.6569632235909</c:v>
                </c:pt>
                <c:pt idx="18815">
                  <c:v>24.645963730247971</c:v>
                </c:pt>
                <c:pt idx="18816">
                  <c:v>24.636290979916513</c:v>
                </c:pt>
                <c:pt idx="18817">
                  <c:v>24.62601722634054</c:v>
                </c:pt>
                <c:pt idx="18818">
                  <c:v>24.615754812448433</c:v>
                </c:pt>
                <c:pt idx="18819">
                  <c:v>24.605923306542952</c:v>
                </c:pt>
                <c:pt idx="18820">
                  <c:v>24.595388740238235</c:v>
                </c:pt>
                <c:pt idx="18821">
                  <c:v>24.585534554965037</c:v>
                </c:pt>
                <c:pt idx="18822">
                  <c:v>24.574727836247707</c:v>
                </c:pt>
                <c:pt idx="18823">
                  <c:v>24.56478293350364</c:v>
                </c:pt>
                <c:pt idx="18824">
                  <c:v>24.554497840243812</c:v>
                </c:pt>
                <c:pt idx="18825">
                  <c:v>24.544156048564691</c:v>
                </c:pt>
                <c:pt idx="18826">
                  <c:v>24.533904974356439</c:v>
                </c:pt>
                <c:pt idx="18827">
                  <c:v>24.523291030264708</c:v>
                </c:pt>
                <c:pt idx="18828">
                  <c:v>24.512472971863524</c:v>
                </c:pt>
                <c:pt idx="18829">
                  <c:v>24.501496157888315</c:v>
                </c:pt>
                <c:pt idx="18830">
                  <c:v>24.491846086924575</c:v>
                </c:pt>
                <c:pt idx="18831">
                  <c:v>24.482082619122249</c:v>
                </c:pt>
                <c:pt idx="18832">
                  <c:v>24.471060446411606</c:v>
                </c:pt>
                <c:pt idx="18833">
                  <c:v>24.460605257893896</c:v>
                </c:pt>
                <c:pt idx="18834">
                  <c:v>24.451045904401024</c:v>
                </c:pt>
                <c:pt idx="18835">
                  <c:v>24.441135020708529</c:v>
                </c:pt>
                <c:pt idx="18836">
                  <c:v>24.43086126713256</c:v>
                </c:pt>
                <c:pt idx="18837">
                  <c:v>24.420258662724692</c:v>
                </c:pt>
                <c:pt idx="18838">
                  <c:v>24.40973543610383</c:v>
                </c:pt>
                <c:pt idx="18839">
                  <c:v>24.399178190431396</c:v>
                </c:pt>
                <c:pt idx="18840">
                  <c:v>24.389573478203083</c:v>
                </c:pt>
                <c:pt idx="18841">
                  <c:v>24.379775991349181</c:v>
                </c:pt>
                <c:pt idx="18842">
                  <c:v>24.369683672714949</c:v>
                </c:pt>
                <c:pt idx="18843">
                  <c:v>24.359931544596481</c:v>
                </c:pt>
                <c:pt idx="18844">
                  <c:v>24.349521714814205</c:v>
                </c:pt>
                <c:pt idx="18845">
                  <c:v>24.339338678709112</c:v>
                </c:pt>
                <c:pt idx="18846">
                  <c:v>24.328509280624061</c:v>
                </c:pt>
                <c:pt idx="18847">
                  <c:v>24.318292225467388</c:v>
                </c:pt>
                <c:pt idx="18848">
                  <c:v>24.307995792523702</c:v>
                </c:pt>
                <c:pt idx="18849">
                  <c:v>24.297200413490231</c:v>
                </c:pt>
                <c:pt idx="18850">
                  <c:v>24.287731777468231</c:v>
                </c:pt>
                <c:pt idx="18851">
                  <c:v>24.27709515400878</c:v>
                </c:pt>
                <c:pt idx="18852">
                  <c:v>24.267399724309609</c:v>
                </c:pt>
                <c:pt idx="18853">
                  <c:v>24.256967215159612</c:v>
                </c:pt>
                <c:pt idx="18854">
                  <c:v>24.247067671150983</c:v>
                </c:pt>
                <c:pt idx="18855">
                  <c:v>24.23647640642697</c:v>
                </c:pt>
                <c:pt idx="18856">
                  <c:v>24.226372748108879</c:v>
                </c:pt>
                <c:pt idx="18857">
                  <c:v>24.216575261254974</c:v>
                </c:pt>
                <c:pt idx="18858">
                  <c:v>24.206131412421126</c:v>
                </c:pt>
                <c:pt idx="18859">
                  <c:v>24.196118471573907</c:v>
                </c:pt>
                <c:pt idx="18860">
                  <c:v>24.186173568829837</c:v>
                </c:pt>
                <c:pt idx="18861">
                  <c:v>24.175888475570016</c:v>
                </c:pt>
                <c:pt idx="18862">
                  <c:v>24.165728118832629</c:v>
                </c:pt>
                <c:pt idx="18863">
                  <c:v>24.155613120830679</c:v>
                </c:pt>
                <c:pt idx="18864">
                  <c:v>24.145191951364549</c:v>
                </c:pt>
                <c:pt idx="18865">
                  <c:v>24.13440791201494</c:v>
                </c:pt>
                <c:pt idx="18866">
                  <c:v>24.124179517174404</c:v>
                </c:pt>
                <c:pt idx="18867">
                  <c:v>24.114279973165772</c:v>
                </c:pt>
                <c:pt idx="18868">
                  <c:v>24.104607222834311</c:v>
                </c:pt>
                <c:pt idx="18869">
                  <c:v>24.094764377244974</c:v>
                </c:pt>
                <c:pt idx="18870">
                  <c:v>24.08418445220482</c:v>
                </c:pt>
                <c:pt idx="18871">
                  <c:v>24.074545720924934</c:v>
                </c:pt>
                <c:pt idx="18872">
                  <c:v>24.064600818180875</c:v>
                </c:pt>
                <c:pt idx="18873">
                  <c:v>24.054621896385228</c:v>
                </c:pt>
                <c:pt idx="18874">
                  <c:v>24.044404841228552</c:v>
                </c:pt>
                <c:pt idx="18875">
                  <c:v>24.033813576504535</c:v>
                </c:pt>
                <c:pt idx="18876">
                  <c:v>24.02350580387699</c:v>
                </c:pt>
                <c:pt idx="18877">
                  <c:v>24.013844393229391</c:v>
                </c:pt>
                <c:pt idx="18878">
                  <c:v>24.003672696808152</c:v>
                </c:pt>
                <c:pt idx="18879">
                  <c:v>23.993546359122345</c:v>
                </c:pt>
                <c:pt idx="18880">
                  <c:v>23.984066383416483</c:v>
                </c:pt>
                <c:pt idx="18881">
                  <c:v>23.974450331504318</c:v>
                </c:pt>
                <c:pt idx="18882">
                  <c:v>23.964664184334268</c:v>
                </c:pt>
                <c:pt idx="18883">
                  <c:v>23.954118278345693</c:v>
                </c:pt>
                <c:pt idx="18884">
                  <c:v>23.943651750144131</c:v>
                </c:pt>
                <c:pt idx="18885">
                  <c:v>23.933491393406747</c:v>
                </c:pt>
                <c:pt idx="18886">
                  <c:v>23.923943379597734</c:v>
                </c:pt>
                <c:pt idx="18887">
                  <c:v>23.913352114873721</c:v>
                </c:pt>
                <c:pt idx="18888">
                  <c:v>23.902749510465849</c:v>
                </c:pt>
                <c:pt idx="18889">
                  <c:v>23.892453077522163</c:v>
                </c:pt>
                <c:pt idx="18890">
                  <c:v>23.882224682681628</c:v>
                </c:pt>
                <c:pt idx="18891">
                  <c:v>23.87225710056984</c:v>
                </c:pt>
                <c:pt idx="18892">
                  <c:v>23.862051385097026</c:v>
                </c:pt>
                <c:pt idx="18893">
                  <c:v>23.851652894998608</c:v>
                </c:pt>
                <c:pt idx="18894">
                  <c:v>23.841821389093131</c:v>
                </c:pt>
                <c:pt idx="18895">
                  <c:v>23.831729070458898</c:v>
                </c:pt>
                <c:pt idx="18896">
                  <c:v>23.82216971696603</c:v>
                </c:pt>
                <c:pt idx="18897">
                  <c:v>23.812066058647936</c:v>
                </c:pt>
                <c:pt idx="18898">
                  <c:v>23.801905701910556</c:v>
                </c:pt>
                <c:pt idx="18899">
                  <c:v>23.792516443675567</c:v>
                </c:pt>
                <c:pt idx="18900">
                  <c:v>23.782265369467311</c:v>
                </c:pt>
                <c:pt idx="18901">
                  <c:v>23.772853431864601</c:v>
                </c:pt>
                <c:pt idx="18902">
                  <c:v>23.762738433862655</c:v>
                </c:pt>
                <c:pt idx="18903">
                  <c:v>23.752555397757554</c:v>
                </c:pt>
                <c:pt idx="18904">
                  <c:v>23.742372361652457</c:v>
                </c:pt>
                <c:pt idx="18905">
                  <c:v>23.731905833450888</c:v>
                </c:pt>
                <c:pt idx="18906">
                  <c:v>23.722516575215899</c:v>
                </c:pt>
                <c:pt idx="18907">
                  <c:v>23.712526313736394</c:v>
                </c:pt>
                <c:pt idx="18908">
                  <c:v>23.702558731624613</c:v>
                </c:pt>
                <c:pt idx="18909">
                  <c:v>23.692262298680919</c:v>
                </c:pt>
                <c:pt idx="18910">
                  <c:v>23.682691605504193</c:v>
                </c:pt>
                <c:pt idx="18911">
                  <c:v>23.672213737618765</c:v>
                </c:pt>
                <c:pt idx="18912">
                  <c:v>23.661939984042796</c:v>
                </c:pt>
                <c:pt idx="18913">
                  <c:v>23.651836325724705</c:v>
                </c:pt>
                <c:pt idx="18914">
                  <c:v>23.64249242622515</c:v>
                </c:pt>
                <c:pt idx="18915">
                  <c:v>23.632468145694073</c:v>
                </c:pt>
                <c:pt idx="18916">
                  <c:v>23.622784055678757</c:v>
                </c:pt>
                <c:pt idx="18917">
                  <c:v>23.613054606928003</c:v>
                </c:pt>
                <c:pt idx="18918">
                  <c:v>23.602735494616596</c:v>
                </c:pt>
                <c:pt idx="18919">
                  <c:v>23.592461741040633</c:v>
                </c:pt>
                <c:pt idx="18920">
                  <c:v>23.582290044619388</c:v>
                </c:pt>
                <c:pt idx="18921">
                  <c:v>23.572549256184775</c:v>
                </c:pt>
                <c:pt idx="18922">
                  <c:v>23.562661051860005</c:v>
                </c:pt>
                <c:pt idx="18923">
                  <c:v>23.552976961844688</c:v>
                </c:pt>
                <c:pt idx="18924">
                  <c:v>23.542952681313608</c:v>
                </c:pt>
                <c:pt idx="18925">
                  <c:v>23.533053137304975</c:v>
                </c:pt>
                <c:pt idx="18926">
                  <c:v>23.522643307522699</c:v>
                </c:pt>
                <c:pt idx="18927">
                  <c:v>23.512845820668794</c:v>
                </c:pt>
                <c:pt idx="18928">
                  <c:v>23.503377184646794</c:v>
                </c:pt>
                <c:pt idx="18929">
                  <c:v>23.493976586727943</c:v>
                </c:pt>
                <c:pt idx="18930">
                  <c:v>23.484655366596105</c:v>
                </c:pt>
                <c:pt idx="18931">
                  <c:v>23.474925917845351</c:v>
                </c:pt>
                <c:pt idx="18932">
                  <c:v>23.465037713520577</c:v>
                </c:pt>
                <c:pt idx="18933">
                  <c:v>23.455138169511944</c:v>
                </c:pt>
                <c:pt idx="18934">
                  <c:v>23.444694320678096</c:v>
                </c:pt>
                <c:pt idx="18935">
                  <c:v>23.434794776669463</c:v>
                </c:pt>
                <c:pt idx="18936">
                  <c:v>23.424827194557679</c:v>
                </c:pt>
                <c:pt idx="18937">
                  <c:v>23.414655498136437</c:v>
                </c:pt>
                <c:pt idx="18938">
                  <c:v>23.405186862114434</c:v>
                </c:pt>
                <c:pt idx="18939">
                  <c:v>23.395207940318791</c:v>
                </c:pt>
                <c:pt idx="18940">
                  <c:v>23.384639354962495</c:v>
                </c:pt>
                <c:pt idx="18941">
                  <c:v>23.375114020521199</c:v>
                </c:pt>
                <c:pt idx="18942">
                  <c:v>23.365951555963381</c:v>
                </c:pt>
                <c:pt idx="18943">
                  <c:v>23.356494259625237</c:v>
                </c:pt>
                <c:pt idx="18944">
                  <c:v>23.346481318778018</c:v>
                </c:pt>
                <c:pt idx="18945">
                  <c:v>23.336661152556395</c:v>
                </c:pt>
                <c:pt idx="18946">
                  <c:v>23.32659151328988</c:v>
                </c:pt>
                <c:pt idx="18947">
                  <c:v>23.317043499480867</c:v>
                </c:pt>
                <c:pt idx="18948">
                  <c:v>23.307041898317511</c:v>
                </c:pt>
                <c:pt idx="18949">
                  <c:v>23.297040297154144</c:v>
                </c:pt>
                <c:pt idx="18950">
                  <c:v>23.286959318203774</c:v>
                </c:pt>
                <c:pt idx="18951">
                  <c:v>23.277207190085306</c:v>
                </c:pt>
                <c:pt idx="18952">
                  <c:v>23.267205588921946</c:v>
                </c:pt>
                <c:pt idx="18953">
                  <c:v>23.257759632267661</c:v>
                </c:pt>
                <c:pt idx="18954">
                  <c:v>23.247837408891307</c:v>
                </c:pt>
                <c:pt idx="18955">
                  <c:v>23.238073941088981</c:v>
                </c:pt>
                <c:pt idx="18956">
                  <c:v>23.228480568544533</c:v>
                </c:pt>
                <c:pt idx="18957">
                  <c:v>23.218819157896935</c:v>
                </c:pt>
                <c:pt idx="18958">
                  <c:v>23.208602102740254</c:v>
                </c:pt>
                <c:pt idx="18959">
                  <c:v>23.199450977866295</c:v>
                </c:pt>
                <c:pt idx="18960">
                  <c:v>23.189891624373427</c:v>
                </c:pt>
                <c:pt idx="18961">
                  <c:v>23.179901362893922</c:v>
                </c:pt>
                <c:pt idx="18962">
                  <c:v>23.170670860232953</c:v>
                </c:pt>
                <c:pt idx="18963">
                  <c:v>23.160397106656983</c:v>
                </c:pt>
                <c:pt idx="18964">
                  <c:v>23.150350146758189</c:v>
                </c:pt>
                <c:pt idx="18965">
                  <c:v>23.140779453581459</c:v>
                </c:pt>
                <c:pt idx="18966">
                  <c:v>23.131594309655924</c:v>
                </c:pt>
                <c:pt idx="18967">
                  <c:v>23.122000937111473</c:v>
                </c:pt>
                <c:pt idx="18968">
                  <c:v>23.112362205831595</c:v>
                </c:pt>
                <c:pt idx="18969">
                  <c:v>23.102836871390295</c:v>
                </c:pt>
                <c:pt idx="18970">
                  <c:v>23.092948667065517</c:v>
                </c:pt>
                <c:pt idx="18971">
                  <c:v>23.083060462740747</c:v>
                </c:pt>
                <c:pt idx="18972">
                  <c:v>23.073455750512437</c:v>
                </c:pt>
                <c:pt idx="18973">
                  <c:v>23.06370362239397</c:v>
                </c:pt>
                <c:pt idx="18974">
                  <c:v>23.054087570481805</c:v>
                </c:pt>
                <c:pt idx="18975">
                  <c:v>23.043983912163711</c:v>
                </c:pt>
                <c:pt idx="18976">
                  <c:v>23.034594653928721</c:v>
                </c:pt>
                <c:pt idx="18977">
                  <c:v>23.02505797980357</c:v>
                </c:pt>
                <c:pt idx="18978">
                  <c:v>23.015328531052816</c:v>
                </c:pt>
                <c:pt idx="18979">
                  <c:v>23.006154726811136</c:v>
                </c:pt>
                <c:pt idx="18980">
                  <c:v>22.996550014582834</c:v>
                </c:pt>
                <c:pt idx="18981">
                  <c:v>22.986605111838763</c:v>
                </c:pt>
                <c:pt idx="18982">
                  <c:v>22.97697772024274</c:v>
                </c:pt>
                <c:pt idx="18983">
                  <c:v>22.96740702706601</c:v>
                </c:pt>
                <c:pt idx="18984">
                  <c:v>22.957700257682973</c:v>
                </c:pt>
                <c:pt idx="18985">
                  <c:v>22.948027507351519</c:v>
                </c:pt>
                <c:pt idx="18986">
                  <c:v>22.938434134807068</c:v>
                </c:pt>
                <c:pt idx="18987">
                  <c:v>22.928988178152782</c:v>
                </c:pt>
                <c:pt idx="18988">
                  <c:v>22.919406145292193</c:v>
                </c:pt>
                <c:pt idx="18989">
                  <c:v>22.90985813148318</c:v>
                </c:pt>
                <c:pt idx="18990">
                  <c:v>22.900332797041887</c:v>
                </c:pt>
                <c:pt idx="18991">
                  <c:v>22.890592008607271</c:v>
                </c:pt>
                <c:pt idx="18992">
                  <c:v>22.881112032901409</c:v>
                </c:pt>
                <c:pt idx="18993">
                  <c:v>22.871609377827834</c:v>
                </c:pt>
                <c:pt idx="18994">
                  <c:v>22.861346963935723</c:v>
                </c:pt>
                <c:pt idx="18995">
                  <c:v>22.851832969178286</c:v>
                </c:pt>
                <c:pt idx="18996">
                  <c:v>22.842239596633839</c:v>
                </c:pt>
                <c:pt idx="18997">
                  <c:v>22.832453449463792</c:v>
                </c:pt>
                <c:pt idx="18998">
                  <c:v>22.82265596260989</c:v>
                </c:pt>
                <c:pt idx="18999">
                  <c:v>22.813357421845765</c:v>
                </c:pt>
                <c:pt idx="19000">
                  <c:v>22.804206296971806</c:v>
                </c:pt>
                <c:pt idx="19001">
                  <c:v>22.794817038736817</c:v>
                </c:pt>
                <c:pt idx="19002">
                  <c:v>22.785507158288834</c:v>
                </c:pt>
                <c:pt idx="19003">
                  <c:v>22.775652973015632</c:v>
                </c:pt>
                <c:pt idx="19004">
                  <c:v>22.766501848141672</c:v>
                </c:pt>
                <c:pt idx="19005">
                  <c:v>22.757191967693693</c:v>
                </c:pt>
                <c:pt idx="19006">
                  <c:v>22.747496537994518</c:v>
                </c:pt>
                <c:pt idx="19007">
                  <c:v>22.737789768611481</c:v>
                </c:pt>
                <c:pt idx="19008">
                  <c:v>22.727754148396546</c:v>
                </c:pt>
                <c:pt idx="19009">
                  <c:v>22.717888623439489</c:v>
                </c:pt>
                <c:pt idx="19010">
                  <c:v>22.708488025520641</c:v>
                </c:pt>
                <c:pt idx="19011">
                  <c:v>22.698803935505325</c:v>
                </c:pt>
                <c:pt idx="19012">
                  <c:v>22.688552861297069</c:v>
                </c:pt>
                <c:pt idx="19013">
                  <c:v>22.679106904642783</c:v>
                </c:pt>
                <c:pt idx="19014">
                  <c:v>22.670273290916867</c:v>
                </c:pt>
                <c:pt idx="19015">
                  <c:v>22.661110826359053</c:v>
                </c:pt>
                <c:pt idx="19016">
                  <c:v>22.65172156812406</c:v>
                </c:pt>
                <c:pt idx="19017">
                  <c:v>22.642128195579609</c:v>
                </c:pt>
                <c:pt idx="19018">
                  <c:v>22.632001857893801</c:v>
                </c:pt>
                <c:pt idx="19019">
                  <c:v>22.622442504400929</c:v>
                </c:pt>
                <c:pt idx="19020">
                  <c:v>22.612690376282458</c:v>
                </c:pt>
                <c:pt idx="19021">
                  <c:v>22.603471213305347</c:v>
                </c:pt>
                <c:pt idx="19022">
                  <c:v>22.594342767799109</c:v>
                </c:pt>
                <c:pt idx="19023">
                  <c:v>22.584817433357813</c:v>
                </c:pt>
                <c:pt idx="19024">
                  <c:v>22.575473533858258</c:v>
                </c:pt>
                <c:pt idx="19025">
                  <c:v>22.566095615307123</c:v>
                </c:pt>
                <c:pt idx="19026">
                  <c:v>22.556921811065443</c:v>
                </c:pt>
                <c:pt idx="19027">
                  <c:v>22.547838724294639</c:v>
                </c:pt>
                <c:pt idx="19028">
                  <c:v>22.53745157388008</c:v>
                </c:pt>
                <c:pt idx="19029">
                  <c:v>22.528504563315579</c:v>
                </c:pt>
                <c:pt idx="19030">
                  <c:v>22.519126644764444</c:v>
                </c:pt>
                <c:pt idx="19031">
                  <c:v>22.509839443684182</c:v>
                </c:pt>
                <c:pt idx="19032">
                  <c:v>22.499973918727125</c:v>
                </c:pt>
                <c:pt idx="19033">
                  <c:v>22.490357866814961</c:v>
                </c:pt>
                <c:pt idx="19034">
                  <c:v>22.481308799095729</c:v>
                </c:pt>
                <c:pt idx="19035">
                  <c:v>22.471908201176877</c:v>
                </c:pt>
                <c:pt idx="19036">
                  <c:v>22.462348847684005</c:v>
                </c:pt>
                <c:pt idx="19037">
                  <c:v>22.453254421229339</c:v>
                </c:pt>
                <c:pt idx="19038">
                  <c:v>22.443547651846306</c:v>
                </c:pt>
                <c:pt idx="19039">
                  <c:v>22.433988298353434</c:v>
                </c:pt>
                <c:pt idx="19040">
                  <c:v>22.423850620983767</c:v>
                </c:pt>
                <c:pt idx="19041">
                  <c:v>22.414608778638939</c:v>
                </c:pt>
                <c:pt idx="19042">
                  <c:v>22.40569578712601</c:v>
                </c:pt>
                <c:pt idx="19043">
                  <c:v>22.396034376478411</c:v>
                </c:pt>
                <c:pt idx="19044">
                  <c:v>22.386157511837496</c:v>
                </c:pt>
                <c:pt idx="19045">
                  <c:v>22.377210501272991</c:v>
                </c:pt>
                <c:pt idx="19046">
                  <c:v>22.368218131973055</c:v>
                </c:pt>
                <c:pt idx="19047">
                  <c:v>22.358715476899473</c:v>
                </c:pt>
                <c:pt idx="19048">
                  <c:v>22.349269520245191</c:v>
                </c:pt>
                <c:pt idx="19049">
                  <c:v>22.339789544539329</c:v>
                </c:pt>
                <c:pt idx="19050">
                  <c:v>22.330536362510642</c:v>
                </c:pt>
                <c:pt idx="19051">
                  <c:v>22.321237821746521</c:v>
                </c:pt>
                <c:pt idx="19052">
                  <c:v>22.311950620666256</c:v>
                </c:pt>
                <c:pt idx="19053">
                  <c:v>22.302901552947024</c:v>
                </c:pt>
                <c:pt idx="19054">
                  <c:v>22.29335353913801</c:v>
                </c:pt>
                <c:pt idx="19055">
                  <c:v>22.283737487225846</c:v>
                </c:pt>
                <c:pt idx="19056">
                  <c:v>22.274847175080637</c:v>
                </c:pt>
                <c:pt idx="19057">
                  <c:v>22.265934183567708</c:v>
                </c:pt>
                <c:pt idx="19058">
                  <c:v>22.25661296343587</c:v>
                </c:pt>
                <c:pt idx="19059">
                  <c:v>22.246996911523702</c:v>
                </c:pt>
                <c:pt idx="19060">
                  <c:v>22.237086027831214</c:v>
                </c:pt>
                <c:pt idx="19061">
                  <c:v>22.227980261692686</c:v>
                </c:pt>
                <c:pt idx="19062">
                  <c:v>22.218704400296282</c:v>
                </c:pt>
                <c:pt idx="19063">
                  <c:v>22.209780069099498</c:v>
                </c:pt>
                <c:pt idx="19064">
                  <c:v>22.201411382411788</c:v>
                </c:pt>
                <c:pt idx="19065">
                  <c:v>22.191749971764185</c:v>
                </c:pt>
                <c:pt idx="19066">
                  <c:v>22.182281335742186</c:v>
                </c:pt>
                <c:pt idx="19067">
                  <c:v>22.1726426044623</c:v>
                </c:pt>
                <c:pt idx="19068">
                  <c:v>22.162845117608398</c:v>
                </c:pt>
                <c:pt idx="19069">
                  <c:v>22.153728011786015</c:v>
                </c:pt>
                <c:pt idx="19070">
                  <c:v>22.144406791654173</c:v>
                </c:pt>
                <c:pt idx="19071">
                  <c:v>22.135028873103042</c:v>
                </c:pt>
                <c:pt idx="19072">
                  <c:v>22.125673633919625</c:v>
                </c:pt>
                <c:pt idx="19073">
                  <c:v>22.11672662335512</c:v>
                </c:pt>
                <c:pt idx="19074">
                  <c:v>22.107416742907141</c:v>
                </c:pt>
                <c:pt idx="19075">
                  <c:v>22.0977666719434</c:v>
                </c:pt>
                <c:pt idx="19076">
                  <c:v>22.088445451811559</c:v>
                </c:pt>
                <c:pt idx="19077">
                  <c:v>22.079010834841135</c:v>
                </c:pt>
                <c:pt idx="19078">
                  <c:v>22.070936979933748</c:v>
                </c:pt>
                <c:pt idx="19079">
                  <c:v>22.061785855059789</c:v>
                </c:pt>
                <c:pt idx="19080">
                  <c:v>22.052351238089361</c:v>
                </c:pt>
                <c:pt idx="19081">
                  <c:v>22.04332484973785</c:v>
                </c:pt>
                <c:pt idx="19082">
                  <c:v>22.033878893083564</c:v>
                </c:pt>
                <c:pt idx="19083">
                  <c:v>22.02468240947417</c:v>
                </c:pt>
                <c:pt idx="19084">
                  <c:v>22.015100376613582</c:v>
                </c:pt>
                <c:pt idx="19085">
                  <c:v>22.006108007313642</c:v>
                </c:pt>
                <c:pt idx="19086">
                  <c:v>21.996594012556205</c:v>
                </c:pt>
                <c:pt idx="19087">
                  <c:v>21.987261452740505</c:v>
                </c:pt>
                <c:pt idx="19088">
                  <c:v>21.978597934272472</c:v>
                </c:pt>
                <c:pt idx="19089">
                  <c:v>21.969140637934327</c:v>
                </c:pt>
                <c:pt idx="19090">
                  <c:v>21.959932814641071</c:v>
                </c:pt>
                <c:pt idx="19091">
                  <c:v>21.950804369134833</c:v>
                </c:pt>
                <c:pt idx="19092">
                  <c:v>21.94106358070022</c:v>
                </c:pt>
                <c:pt idx="19093">
                  <c:v>21.931991833613271</c:v>
                </c:pt>
                <c:pt idx="19094">
                  <c:v>21.922999464313335</c:v>
                </c:pt>
                <c:pt idx="19095">
                  <c:v>21.914676136361059</c:v>
                </c:pt>
                <c:pt idx="19096">
                  <c:v>21.905048744765036</c:v>
                </c:pt>
                <c:pt idx="19097">
                  <c:v>21.896022356413518</c:v>
                </c:pt>
                <c:pt idx="19098">
                  <c:v>21.886565060075377</c:v>
                </c:pt>
                <c:pt idx="19099">
                  <c:v>21.877697427297885</c:v>
                </c:pt>
                <c:pt idx="19100">
                  <c:v>21.869623572390502</c:v>
                </c:pt>
                <c:pt idx="19101">
                  <c:v>21.860336371310236</c:v>
                </c:pt>
                <c:pt idx="19102">
                  <c:v>21.851378021061873</c:v>
                </c:pt>
                <c:pt idx="19103">
                  <c:v>21.842510388284385</c:v>
                </c:pt>
                <c:pt idx="19104">
                  <c:v>21.833177828468685</c:v>
                </c:pt>
                <c:pt idx="19105">
                  <c:v>21.823573116240379</c:v>
                </c:pt>
                <c:pt idx="19106">
                  <c:v>21.814013762747507</c:v>
                </c:pt>
                <c:pt idx="19107">
                  <c:v>21.8047379013511</c:v>
                </c:pt>
                <c:pt idx="19108">
                  <c:v>21.796176440037794</c:v>
                </c:pt>
                <c:pt idx="19109">
                  <c:v>21.787603639040626</c:v>
                </c:pt>
                <c:pt idx="19110">
                  <c:v>21.77861126974069</c:v>
                </c:pt>
                <c:pt idx="19111">
                  <c:v>21.769108614667111</c:v>
                </c:pt>
                <c:pt idx="19112">
                  <c:v>21.760195623154182</c:v>
                </c:pt>
                <c:pt idx="19113">
                  <c:v>21.751191914170388</c:v>
                </c:pt>
                <c:pt idx="19114">
                  <c:v>21.7422675829736</c:v>
                </c:pt>
                <c:pt idx="19115">
                  <c:v>21.733116458099641</c:v>
                </c:pt>
                <c:pt idx="19116">
                  <c:v>21.724226145954432</c:v>
                </c:pt>
                <c:pt idx="19117">
                  <c:v>21.715245116338352</c:v>
                </c:pt>
                <c:pt idx="19118">
                  <c:v>21.706400162928578</c:v>
                </c:pt>
                <c:pt idx="19119">
                  <c:v>21.69715832058375</c:v>
                </c:pt>
                <c:pt idx="19120">
                  <c:v>21.687678344877888</c:v>
                </c:pt>
                <c:pt idx="19121">
                  <c:v>21.678663296210232</c:v>
                </c:pt>
                <c:pt idx="19122">
                  <c:v>21.669092603033501</c:v>
                </c:pt>
                <c:pt idx="19123">
                  <c:v>21.660281668675303</c:v>
                </c:pt>
                <c:pt idx="19124">
                  <c:v>21.651527432736398</c:v>
                </c:pt>
                <c:pt idx="19125">
                  <c:v>21.642659799958906</c:v>
                </c:pt>
                <c:pt idx="19126">
                  <c:v>21.633554033820381</c:v>
                </c:pt>
                <c:pt idx="19127">
                  <c:v>21.624743099462183</c:v>
                </c:pt>
                <c:pt idx="19128">
                  <c:v>21.615807428581537</c:v>
                </c:pt>
                <c:pt idx="19129">
                  <c:v>21.606350132243392</c:v>
                </c:pt>
                <c:pt idx="19130">
                  <c:v>21.597471159782042</c:v>
                </c:pt>
                <c:pt idx="19131">
                  <c:v>21.588784961946288</c:v>
                </c:pt>
                <c:pt idx="19132">
                  <c:v>21.579599818020753</c:v>
                </c:pt>
                <c:pt idx="19133">
                  <c:v>21.570516731249946</c:v>
                </c:pt>
                <c:pt idx="19134">
                  <c:v>21.561977949304357</c:v>
                </c:pt>
                <c:pt idx="19135">
                  <c:v>21.553030938739852</c:v>
                </c:pt>
                <c:pt idx="19136">
                  <c:v>21.544174645646219</c:v>
                </c:pt>
                <c:pt idx="19137">
                  <c:v>21.535499787494324</c:v>
                </c:pt>
                <c:pt idx="19138">
                  <c:v>21.526087849891614</c:v>
                </c:pt>
                <c:pt idx="19139">
                  <c:v>21.516959404385371</c:v>
                </c:pt>
                <c:pt idx="19140">
                  <c:v>21.507751581092119</c:v>
                </c:pt>
                <c:pt idx="19141">
                  <c:v>21.499700405552453</c:v>
                </c:pt>
                <c:pt idx="19142">
                  <c:v>21.491309039497025</c:v>
                </c:pt>
                <c:pt idx="19143">
                  <c:v>21.482622841661271</c:v>
                </c:pt>
                <c:pt idx="19144">
                  <c:v>21.473936643825521</c:v>
                </c:pt>
                <c:pt idx="19145">
                  <c:v>21.464547385590528</c:v>
                </c:pt>
                <c:pt idx="19146">
                  <c:v>21.455509657555151</c:v>
                </c:pt>
                <c:pt idx="19147">
                  <c:v>21.446154418371741</c:v>
                </c:pt>
                <c:pt idx="19148">
                  <c:v>21.437196068123377</c:v>
                </c:pt>
                <c:pt idx="19149">
                  <c:v>21.428033603565559</c:v>
                </c:pt>
                <c:pt idx="19150">
                  <c:v>21.419029894581765</c:v>
                </c:pt>
                <c:pt idx="19151">
                  <c:v>21.410139582436553</c:v>
                </c:pt>
                <c:pt idx="19152">
                  <c:v>21.40163481954254</c:v>
                </c:pt>
                <c:pt idx="19153">
                  <c:v>21.392846564552055</c:v>
                </c:pt>
                <c:pt idx="19154">
                  <c:v>21.384103668297008</c:v>
                </c:pt>
                <c:pt idx="19155">
                  <c:v>21.37564426413843</c:v>
                </c:pt>
                <c:pt idx="19156">
                  <c:v>21.366890028199524</c:v>
                </c:pt>
                <c:pt idx="19157">
                  <c:v>21.358305887518505</c:v>
                </c:pt>
                <c:pt idx="19158">
                  <c:v>21.349268159483128</c:v>
                </c:pt>
                <c:pt idx="19159">
                  <c:v>21.340434545757212</c:v>
                </c:pt>
                <c:pt idx="19160">
                  <c:v>21.331646290766731</c:v>
                </c:pt>
                <c:pt idx="19161">
                  <c:v>21.322789997673098</c:v>
                </c:pt>
                <c:pt idx="19162">
                  <c:v>21.313638872799139</c:v>
                </c:pt>
                <c:pt idx="19163">
                  <c:v>21.304499087609038</c:v>
                </c:pt>
                <c:pt idx="19164">
                  <c:v>21.296130400921324</c:v>
                </c:pt>
                <c:pt idx="19165">
                  <c:v>21.287546260240305</c:v>
                </c:pt>
                <c:pt idx="19166">
                  <c:v>21.27832709726319</c:v>
                </c:pt>
                <c:pt idx="19167">
                  <c:v>21.269584201008144</c:v>
                </c:pt>
                <c:pt idx="19168">
                  <c:v>21.260932022223965</c:v>
                </c:pt>
                <c:pt idx="19169">
                  <c:v>21.251973671975602</c:v>
                </c:pt>
                <c:pt idx="19170">
                  <c:v>21.243321493191427</c:v>
                </c:pt>
                <c:pt idx="19171">
                  <c:v>21.234555917568663</c:v>
                </c:pt>
                <c:pt idx="19172">
                  <c:v>21.226198570564812</c:v>
                </c:pt>
                <c:pt idx="19173">
                  <c:v>21.21756907114835</c:v>
                </c:pt>
                <c:pt idx="19174">
                  <c:v>21.208690098687001</c:v>
                </c:pt>
                <c:pt idx="19175">
                  <c:v>21.19939155792288</c:v>
                </c:pt>
                <c:pt idx="19176">
                  <c:v>21.19013837589419</c:v>
                </c:pt>
                <c:pt idx="19177">
                  <c:v>21.181406819323005</c:v>
                </c:pt>
                <c:pt idx="19178">
                  <c:v>21.17289071674513</c:v>
                </c:pt>
                <c:pt idx="19179">
                  <c:v>21.163943706180628</c:v>
                </c:pt>
                <c:pt idx="19180">
                  <c:v>21.155506981389767</c:v>
                </c:pt>
                <c:pt idx="19181">
                  <c:v>21.146185761257925</c:v>
                </c:pt>
                <c:pt idx="19182">
                  <c:v>21.137919131724942</c:v>
                </c:pt>
                <c:pt idx="19183">
                  <c:v>21.129391689463208</c:v>
                </c:pt>
                <c:pt idx="19184">
                  <c:v>21.120784869414468</c:v>
                </c:pt>
                <c:pt idx="19185">
                  <c:v>21.112461541462192</c:v>
                </c:pt>
                <c:pt idx="19186">
                  <c:v>21.103888740465027</c:v>
                </c:pt>
                <c:pt idx="19187">
                  <c:v>21.095009768003674</c:v>
                </c:pt>
                <c:pt idx="19188">
                  <c:v>21.086176154277759</c:v>
                </c:pt>
                <c:pt idx="19189">
                  <c:v>21.077297181816405</c:v>
                </c:pt>
                <c:pt idx="19190">
                  <c:v>21.068781079238537</c:v>
                </c:pt>
                <c:pt idx="19191">
                  <c:v>21.060083541718924</c:v>
                </c:pt>
                <c:pt idx="19192">
                  <c:v>21.051601458192625</c:v>
                </c:pt>
                <c:pt idx="19193">
                  <c:v>21.042937939724592</c:v>
                </c:pt>
                <c:pt idx="19194">
                  <c:v>21.034478535566009</c:v>
                </c:pt>
                <c:pt idx="19195">
                  <c:v>21.024907842389283</c:v>
                </c:pt>
                <c:pt idx="19196">
                  <c:v>21.016164946134232</c:v>
                </c:pt>
                <c:pt idx="19197">
                  <c:v>21.007750900711088</c:v>
                </c:pt>
                <c:pt idx="19198">
                  <c:v>20.999291496552512</c:v>
                </c:pt>
                <c:pt idx="19199">
                  <c:v>20.990571279665179</c:v>
                </c:pt>
                <c:pt idx="19200">
                  <c:v>20.982089196138883</c:v>
                </c:pt>
                <c:pt idx="19201">
                  <c:v>20.973300941148405</c:v>
                </c:pt>
                <c:pt idx="19202">
                  <c:v>20.964898235409116</c:v>
                </c:pt>
                <c:pt idx="19203">
                  <c:v>20.956075961367056</c:v>
                </c:pt>
                <c:pt idx="19204">
                  <c:v>20.94708359206712</c:v>
                </c:pt>
                <c:pt idx="19205">
                  <c:v>20.938431413282942</c:v>
                </c:pt>
                <c:pt idx="19206">
                  <c:v>20.929847272601918</c:v>
                </c:pt>
                <c:pt idx="19207">
                  <c:v>20.920900262037414</c:v>
                </c:pt>
                <c:pt idx="19208">
                  <c:v>20.912304781672532</c:v>
                </c:pt>
                <c:pt idx="19209">
                  <c:v>20.903618583836778</c:v>
                </c:pt>
                <c:pt idx="19210">
                  <c:v>20.8949664050526</c:v>
                </c:pt>
                <c:pt idx="19211">
                  <c:v>20.886427623107011</c:v>
                </c:pt>
                <c:pt idx="19212">
                  <c:v>20.877764104638974</c:v>
                </c:pt>
                <c:pt idx="19213">
                  <c:v>20.869100586170937</c:v>
                </c:pt>
                <c:pt idx="19214">
                  <c:v>20.86070922011551</c:v>
                </c:pt>
                <c:pt idx="19215">
                  <c:v>20.852431250898668</c:v>
                </c:pt>
                <c:pt idx="19216">
                  <c:v>20.84369969432748</c:v>
                </c:pt>
                <c:pt idx="19217">
                  <c:v>20.835104213962595</c:v>
                </c:pt>
                <c:pt idx="19218">
                  <c:v>20.826928301900484</c:v>
                </c:pt>
                <c:pt idx="19219">
                  <c:v>20.818741050154514</c:v>
                </c:pt>
                <c:pt idx="19220">
                  <c:v>20.810270306312077</c:v>
                </c:pt>
                <c:pt idx="19221">
                  <c:v>20.801992337095236</c:v>
                </c:pt>
                <c:pt idx="19222">
                  <c:v>20.793272120207906</c:v>
                </c:pt>
                <c:pt idx="19223">
                  <c:v>20.785016830358781</c:v>
                </c:pt>
                <c:pt idx="19224">
                  <c:v>20.776194556316728</c:v>
                </c:pt>
                <c:pt idx="19225">
                  <c:v>20.767814529945159</c:v>
                </c:pt>
                <c:pt idx="19226">
                  <c:v>20.759014935270816</c:v>
                </c:pt>
                <c:pt idx="19227">
                  <c:v>20.750827683524843</c:v>
                </c:pt>
                <c:pt idx="19228">
                  <c:v>20.742504355572571</c:v>
                </c:pt>
                <c:pt idx="19229">
                  <c:v>20.733772799001382</c:v>
                </c:pt>
                <c:pt idx="19230">
                  <c:v>20.725517509152258</c:v>
                </c:pt>
                <c:pt idx="19231">
                  <c:v>20.716842651000363</c:v>
                </c:pt>
                <c:pt idx="19232">
                  <c:v>20.708553342099666</c:v>
                </c:pt>
                <c:pt idx="19233">
                  <c:v>20.700048579205653</c:v>
                </c:pt>
                <c:pt idx="19234">
                  <c:v>20.691725251253377</c:v>
                </c:pt>
                <c:pt idx="19235">
                  <c:v>20.683073072469195</c:v>
                </c:pt>
                <c:pt idx="19236">
                  <c:v>20.674477592104314</c:v>
                </c:pt>
                <c:pt idx="19237">
                  <c:v>20.666233641939051</c:v>
                </c:pt>
                <c:pt idx="19238">
                  <c:v>20.658488637863567</c:v>
                </c:pt>
                <c:pt idx="19239">
                  <c:v>20.650562198846345</c:v>
                </c:pt>
                <c:pt idx="19240">
                  <c:v>20.641603848597985</c:v>
                </c:pt>
                <c:pt idx="19241">
                  <c:v>20.632928990446089</c:v>
                </c:pt>
                <c:pt idx="19242">
                  <c:v>20.623721167152837</c:v>
                </c:pt>
                <c:pt idx="19243">
                  <c:v>20.615159705839528</c:v>
                </c:pt>
                <c:pt idx="19244">
                  <c:v>20.607131209667578</c:v>
                </c:pt>
                <c:pt idx="19245">
                  <c:v>20.599170751598784</c:v>
                </c:pt>
                <c:pt idx="19246">
                  <c:v>20.590393836292158</c:v>
                </c:pt>
                <c:pt idx="19247">
                  <c:v>20.581650940037111</c:v>
                </c:pt>
                <c:pt idx="19248">
                  <c:v>20.572851345362771</c:v>
                </c:pt>
                <c:pt idx="19249">
                  <c:v>20.564187826894738</c:v>
                </c:pt>
                <c:pt idx="19250">
                  <c:v>20.555921197361755</c:v>
                </c:pt>
                <c:pt idx="19251">
                  <c:v>20.547597869409479</c:v>
                </c:pt>
                <c:pt idx="19252">
                  <c:v>20.539762147863129</c:v>
                </c:pt>
                <c:pt idx="19253">
                  <c:v>20.531404800859278</c:v>
                </c:pt>
                <c:pt idx="19254">
                  <c:v>20.523172190377871</c:v>
                </c:pt>
                <c:pt idx="19255">
                  <c:v>20.515257091044507</c:v>
                </c:pt>
                <c:pt idx="19256">
                  <c:v>20.506775007518211</c:v>
                </c:pt>
                <c:pt idx="19257">
                  <c:v>20.498701152610828</c:v>
                </c:pt>
                <c:pt idx="19258">
                  <c:v>20.490094332562084</c:v>
                </c:pt>
                <c:pt idx="19259">
                  <c:v>20.481600909351926</c:v>
                </c:pt>
                <c:pt idx="19260">
                  <c:v>20.473322940135088</c:v>
                </c:pt>
                <c:pt idx="19261">
                  <c:v>20.464727459770202</c:v>
                </c:pt>
                <c:pt idx="19262">
                  <c:v>20.45664226517896</c:v>
                </c:pt>
                <c:pt idx="19263">
                  <c:v>20.448273578491253</c:v>
                </c:pt>
                <c:pt idx="19264">
                  <c:v>20.439655418758647</c:v>
                </c:pt>
                <c:pt idx="19265">
                  <c:v>20.431831036896156</c:v>
                </c:pt>
                <c:pt idx="19266">
                  <c:v>20.423745842304914</c:v>
                </c:pt>
                <c:pt idx="19267">
                  <c:v>20.415229739727039</c:v>
                </c:pt>
                <c:pt idx="19268">
                  <c:v>20.406441484736561</c:v>
                </c:pt>
                <c:pt idx="19269">
                  <c:v>20.397982080577979</c:v>
                </c:pt>
                <c:pt idx="19270">
                  <c:v>20.390032962193043</c:v>
                </c:pt>
                <c:pt idx="19271">
                  <c:v>20.381732313608481</c:v>
                </c:pt>
                <c:pt idx="19272">
                  <c:v>20.373261569766044</c:v>
                </c:pt>
                <c:pt idx="19273">
                  <c:v>20.364983600549202</c:v>
                </c:pt>
                <c:pt idx="19274">
                  <c:v>20.356524196390623</c:v>
                </c:pt>
                <c:pt idx="19275">
                  <c:v>20.34845034148324</c:v>
                </c:pt>
                <c:pt idx="19276">
                  <c:v>20.340659978672324</c:v>
                </c:pt>
                <c:pt idx="19277">
                  <c:v>20.333402581002762</c:v>
                </c:pt>
                <c:pt idx="19278">
                  <c:v>20.325113272102065</c:v>
                </c:pt>
                <c:pt idx="19279">
                  <c:v>20.316903340988375</c:v>
                </c:pt>
                <c:pt idx="19280">
                  <c:v>20.30799034947545</c:v>
                </c:pt>
                <c:pt idx="19281">
                  <c:v>20.29919075480111</c:v>
                </c:pt>
                <c:pt idx="19282">
                  <c:v>20.290765369694107</c:v>
                </c:pt>
                <c:pt idx="19283">
                  <c:v>20.28277089257373</c:v>
                </c:pt>
                <c:pt idx="19284">
                  <c:v>20.274390866202165</c:v>
                </c:pt>
                <c:pt idx="19285">
                  <c:v>20.266078877933747</c:v>
                </c:pt>
                <c:pt idx="19286">
                  <c:v>20.258050381761795</c:v>
                </c:pt>
                <c:pt idx="19287">
                  <c:v>20.250191980847728</c:v>
                </c:pt>
                <c:pt idx="19288">
                  <c:v>20.242378938669091</c:v>
                </c:pt>
                <c:pt idx="19289">
                  <c:v>20.234134988503826</c:v>
                </c:pt>
                <c:pt idx="19290">
                  <c:v>20.225981755809432</c:v>
                </c:pt>
                <c:pt idx="19291">
                  <c:v>20.218248091417809</c:v>
                </c:pt>
                <c:pt idx="19292">
                  <c:v>20.210094858723416</c:v>
                </c:pt>
                <c:pt idx="19293">
                  <c:v>20.201714832351847</c:v>
                </c:pt>
                <c:pt idx="19294">
                  <c:v>20.193346145664133</c:v>
                </c:pt>
                <c:pt idx="19295">
                  <c:v>20.185453725698491</c:v>
                </c:pt>
                <c:pt idx="19296">
                  <c:v>20.17716441679779</c:v>
                </c:pt>
                <c:pt idx="19297">
                  <c:v>20.168659653903777</c:v>
                </c:pt>
                <c:pt idx="19298">
                  <c:v>20.160801252989707</c:v>
                </c:pt>
                <c:pt idx="19299">
                  <c:v>20.152103715470098</c:v>
                </c:pt>
                <c:pt idx="19300">
                  <c:v>20.143961822459559</c:v>
                </c:pt>
                <c:pt idx="19301">
                  <c:v>20.135978685023044</c:v>
                </c:pt>
                <c:pt idx="19302">
                  <c:v>20.127655357070768</c:v>
                </c:pt>
                <c:pt idx="19303">
                  <c:v>20.120114467304742</c:v>
                </c:pt>
                <c:pt idx="19304">
                  <c:v>20.112085971132792</c:v>
                </c:pt>
                <c:pt idx="19305">
                  <c:v>20.10435230674117</c:v>
                </c:pt>
                <c:pt idx="19306">
                  <c:v>20.096289791517645</c:v>
                </c:pt>
                <c:pt idx="19307">
                  <c:v>20.087263403166126</c:v>
                </c:pt>
                <c:pt idx="19308">
                  <c:v>20.079246246678036</c:v>
                </c:pt>
                <c:pt idx="19309">
                  <c:v>20.071580620389568</c:v>
                </c:pt>
                <c:pt idx="19310">
                  <c:v>20.06362016232077</c:v>
                </c:pt>
                <c:pt idx="19311">
                  <c:v>20.055807120142134</c:v>
                </c:pt>
                <c:pt idx="19312">
                  <c:v>20.047948719228067</c:v>
                </c:pt>
                <c:pt idx="19313">
                  <c:v>20.040022280210845</c:v>
                </c:pt>
                <c:pt idx="19314">
                  <c:v>20.03203914277433</c:v>
                </c:pt>
                <c:pt idx="19315">
                  <c:v>20.023636437035044</c:v>
                </c:pt>
                <c:pt idx="19316">
                  <c:v>20.015551242443799</c:v>
                </c:pt>
                <c:pt idx="19317">
                  <c:v>20.007398009749405</c:v>
                </c:pt>
                <c:pt idx="19318">
                  <c:v>19.999550948519197</c:v>
                </c:pt>
                <c:pt idx="19319">
                  <c:v>19.991839963495288</c:v>
                </c:pt>
                <c:pt idx="19320">
                  <c:v>19.983675391117036</c:v>
                </c:pt>
                <c:pt idx="19321">
                  <c:v>19.975828329886827</c:v>
                </c:pt>
                <c:pt idx="19322">
                  <c:v>19.967505001934551</c:v>
                </c:pt>
                <c:pt idx="19323">
                  <c:v>19.959068277143686</c:v>
                </c:pt>
                <c:pt idx="19324">
                  <c:v>19.951005761920161</c:v>
                </c:pt>
                <c:pt idx="19325">
                  <c:v>19.943442192786417</c:v>
                </c:pt>
                <c:pt idx="19326">
                  <c:v>19.935459055349906</c:v>
                </c:pt>
                <c:pt idx="19327">
                  <c:v>19.926954292455889</c:v>
                </c:pt>
                <c:pt idx="19328">
                  <c:v>19.918880437548506</c:v>
                </c:pt>
                <c:pt idx="19329">
                  <c:v>19.911056055686011</c:v>
                </c:pt>
                <c:pt idx="19330">
                  <c:v>19.903072918249496</c:v>
                </c:pt>
                <c:pt idx="19331">
                  <c:v>19.895407291961025</c:v>
                </c:pt>
                <c:pt idx="19332">
                  <c:v>19.888002478401305</c:v>
                </c:pt>
                <c:pt idx="19333">
                  <c:v>19.879826566339194</c:v>
                </c:pt>
                <c:pt idx="19334">
                  <c:v>19.871979505108982</c:v>
                </c:pt>
                <c:pt idx="19335">
                  <c:v>19.863973688304746</c:v>
                </c:pt>
                <c:pt idx="19336">
                  <c:v>19.855752417507201</c:v>
                </c:pt>
                <c:pt idx="19337">
                  <c:v>19.847825978489979</c:v>
                </c:pt>
                <c:pt idx="19338">
                  <c:v>19.840217050620804</c:v>
                </c:pt>
                <c:pt idx="19339">
                  <c:v>19.832891614848087</c:v>
                </c:pt>
                <c:pt idx="19340">
                  <c:v>19.824466229741088</c:v>
                </c:pt>
                <c:pt idx="19341">
                  <c:v>19.816392374833704</c:v>
                </c:pt>
                <c:pt idx="19342">
                  <c:v>19.808182443720014</c:v>
                </c:pt>
                <c:pt idx="19343">
                  <c:v>19.800074569761055</c:v>
                </c:pt>
                <c:pt idx="19344">
                  <c:v>19.791830619595789</c:v>
                </c:pt>
                <c:pt idx="19345">
                  <c:v>19.784074275836446</c:v>
                </c:pt>
                <c:pt idx="19346">
                  <c:v>19.77612515745151</c:v>
                </c:pt>
                <c:pt idx="19347">
                  <c:v>19.768300775589019</c:v>
                </c:pt>
                <c:pt idx="19348">
                  <c:v>19.760737206455271</c:v>
                </c:pt>
                <c:pt idx="19349">
                  <c:v>19.753218996056965</c:v>
                </c:pt>
                <c:pt idx="19350">
                  <c:v>19.745473991981484</c:v>
                </c:pt>
                <c:pt idx="19351">
                  <c:v>19.737252721183935</c:v>
                </c:pt>
                <c:pt idx="19352">
                  <c:v>19.729677812366333</c:v>
                </c:pt>
                <c:pt idx="19353">
                  <c:v>19.721932808290852</c:v>
                </c:pt>
                <c:pt idx="19354">
                  <c:v>19.714335220105532</c:v>
                </c:pt>
                <c:pt idx="19355">
                  <c:v>19.706363422352872</c:v>
                </c:pt>
                <c:pt idx="19356">
                  <c:v>19.698312246813206</c:v>
                </c:pt>
                <c:pt idx="19357">
                  <c:v>19.690805376098758</c:v>
                </c:pt>
                <c:pt idx="19358">
                  <c:v>19.683411902222897</c:v>
                </c:pt>
                <c:pt idx="19359">
                  <c:v>19.67514527268991</c:v>
                </c:pt>
                <c:pt idx="19360">
                  <c:v>19.667559024188453</c:v>
                </c:pt>
                <c:pt idx="19361">
                  <c:v>19.659882058216123</c:v>
                </c:pt>
                <c:pt idx="19362">
                  <c:v>19.65169480647015</c:v>
                </c:pt>
                <c:pt idx="19363">
                  <c:v>19.643326119782444</c:v>
                </c:pt>
                <c:pt idx="19364">
                  <c:v>19.635456379184511</c:v>
                </c:pt>
                <c:pt idx="19365">
                  <c:v>19.627609317954299</c:v>
                </c:pt>
                <c:pt idx="19366">
                  <c:v>19.619558142414633</c:v>
                </c:pt>
                <c:pt idx="19367">
                  <c:v>19.612028592332468</c:v>
                </c:pt>
                <c:pt idx="19368">
                  <c:v>19.604793874030626</c:v>
                </c:pt>
                <c:pt idx="19369">
                  <c:v>19.596992171535852</c:v>
                </c:pt>
                <c:pt idx="19370">
                  <c:v>19.588532767377274</c:v>
                </c:pt>
                <c:pt idx="19371">
                  <c:v>19.580855801404944</c:v>
                </c:pt>
                <c:pt idx="19372">
                  <c:v>19.573813857728698</c:v>
                </c:pt>
                <c:pt idx="19373">
                  <c:v>19.565229717047671</c:v>
                </c:pt>
                <c:pt idx="19374">
                  <c:v>19.556895049411537</c:v>
                </c:pt>
                <c:pt idx="19375">
                  <c:v>19.549399518380948</c:v>
                </c:pt>
                <c:pt idx="19376">
                  <c:v>19.542119441343669</c:v>
                </c:pt>
                <c:pt idx="19377">
                  <c:v>19.534578551577646</c:v>
                </c:pt>
                <c:pt idx="19378">
                  <c:v>19.526754169715151</c:v>
                </c:pt>
                <c:pt idx="19379">
                  <c:v>19.518861749749504</c:v>
                </c:pt>
                <c:pt idx="19380">
                  <c:v>19.511524974292939</c:v>
                </c:pt>
                <c:pt idx="19381">
                  <c:v>19.503995424210771</c:v>
                </c:pt>
                <c:pt idx="19382">
                  <c:v>19.496307118554579</c:v>
                </c:pt>
                <c:pt idx="19383">
                  <c:v>19.488437377956654</c:v>
                </c:pt>
                <c:pt idx="19384">
                  <c:v>19.481021224713071</c:v>
                </c:pt>
                <c:pt idx="19385">
                  <c:v>19.473140144431284</c:v>
                </c:pt>
                <c:pt idx="19386">
                  <c:v>19.465599254665257</c:v>
                </c:pt>
                <c:pt idx="19387">
                  <c:v>19.45817176173782</c:v>
                </c:pt>
                <c:pt idx="19388">
                  <c:v>19.450041208411143</c:v>
                </c:pt>
                <c:pt idx="19389">
                  <c:v>19.442182807497073</c:v>
                </c:pt>
                <c:pt idx="19390">
                  <c:v>19.434301727215285</c:v>
                </c:pt>
                <c:pt idx="19391">
                  <c:v>19.426738158081541</c:v>
                </c:pt>
                <c:pt idx="19392">
                  <c:v>19.419469420728124</c:v>
                </c:pt>
                <c:pt idx="19393">
                  <c:v>19.411815134123515</c:v>
                </c:pt>
                <c:pt idx="19394">
                  <c:v>19.403661901429118</c:v>
                </c:pt>
                <c:pt idx="19395">
                  <c:v>19.395769481463475</c:v>
                </c:pt>
                <c:pt idx="19396">
                  <c:v>19.388092515491142</c:v>
                </c:pt>
                <c:pt idx="19397">
                  <c:v>19.380631003512129</c:v>
                </c:pt>
                <c:pt idx="19398">
                  <c:v>19.372806621649634</c:v>
                </c:pt>
                <c:pt idx="19399">
                  <c:v>19.365152335045018</c:v>
                </c:pt>
                <c:pt idx="19400">
                  <c:v>19.35764546433057</c:v>
                </c:pt>
                <c:pt idx="19401">
                  <c:v>19.350195292035416</c:v>
                </c:pt>
                <c:pt idx="19402">
                  <c:v>19.342008040289443</c:v>
                </c:pt>
                <c:pt idx="19403">
                  <c:v>19.335056814084069</c:v>
                </c:pt>
                <c:pt idx="19404">
                  <c:v>19.327481905266467</c:v>
                </c:pt>
                <c:pt idx="19405">
                  <c:v>19.320031732971309</c:v>
                </c:pt>
                <c:pt idx="19406">
                  <c:v>19.312797014669471</c:v>
                </c:pt>
                <c:pt idx="19407">
                  <c:v>19.305267464587303</c:v>
                </c:pt>
                <c:pt idx="19408">
                  <c:v>19.297511120827959</c:v>
                </c:pt>
                <c:pt idx="19409">
                  <c:v>19.289006357933943</c:v>
                </c:pt>
                <c:pt idx="19410">
                  <c:v>19.280898483974983</c:v>
                </c:pt>
                <c:pt idx="19411">
                  <c:v>19.273618406937707</c:v>
                </c:pt>
                <c:pt idx="19412">
                  <c:v>19.266338329900435</c:v>
                </c:pt>
                <c:pt idx="19413">
                  <c:v>19.259545859269082</c:v>
                </c:pt>
                <c:pt idx="19414">
                  <c:v>19.251744156774304</c:v>
                </c:pt>
                <c:pt idx="19415">
                  <c:v>19.244191927324419</c:v>
                </c:pt>
                <c:pt idx="19416">
                  <c:v>19.236050034313884</c:v>
                </c:pt>
                <c:pt idx="19417">
                  <c:v>19.228350388973837</c:v>
                </c:pt>
                <c:pt idx="19418">
                  <c:v>19.221625956445635</c:v>
                </c:pt>
                <c:pt idx="19419">
                  <c:v>19.214164444466618</c:v>
                </c:pt>
                <c:pt idx="19420">
                  <c:v>19.20631738323641</c:v>
                </c:pt>
                <c:pt idx="19421">
                  <c:v>19.199649649127501</c:v>
                </c:pt>
                <c:pt idx="19422">
                  <c:v>19.191689191058707</c:v>
                </c:pt>
                <c:pt idx="19423">
                  <c:v>19.183411221841862</c:v>
                </c:pt>
                <c:pt idx="19424">
                  <c:v>19.175983728914424</c:v>
                </c:pt>
                <c:pt idx="19425">
                  <c:v>19.168703651877152</c:v>
                </c:pt>
                <c:pt idx="19426">
                  <c:v>19.161412235156014</c:v>
                </c:pt>
                <c:pt idx="19427">
                  <c:v>19.154449669266778</c:v>
                </c:pt>
                <c:pt idx="19428">
                  <c:v>19.146897439816897</c:v>
                </c:pt>
                <c:pt idx="19429">
                  <c:v>19.138778226174079</c:v>
                </c:pt>
                <c:pt idx="19430">
                  <c:v>19.13160020629153</c:v>
                </c:pt>
                <c:pt idx="19431">
                  <c:v>19.124218072099524</c:v>
                </c:pt>
                <c:pt idx="19432">
                  <c:v>19.116745220436652</c:v>
                </c:pt>
                <c:pt idx="19433">
                  <c:v>19.109068254464319</c:v>
                </c:pt>
                <c:pt idx="19434">
                  <c:v>19.102298463200682</c:v>
                </c:pt>
                <c:pt idx="19435">
                  <c:v>19.094338005131885</c:v>
                </c:pt>
                <c:pt idx="19436">
                  <c:v>19.087171324933198</c:v>
                </c:pt>
                <c:pt idx="19437">
                  <c:v>19.079551057380161</c:v>
                </c:pt>
                <c:pt idx="19438">
                  <c:v>19.072339018446037</c:v>
                </c:pt>
                <c:pt idx="19439">
                  <c:v>19.064934204886313</c:v>
                </c:pt>
                <c:pt idx="19440">
                  <c:v>19.057529391326593</c:v>
                </c:pt>
                <c:pt idx="19441">
                  <c:v>19.050328692076327</c:v>
                </c:pt>
                <c:pt idx="19442">
                  <c:v>19.042991916619755</c:v>
                </c:pt>
                <c:pt idx="19443">
                  <c:v>19.034986099815526</c:v>
                </c:pt>
                <c:pt idx="19444">
                  <c:v>19.027490568784934</c:v>
                </c:pt>
                <c:pt idx="19445">
                  <c:v>19.020176472696082</c:v>
                </c:pt>
                <c:pt idx="19446">
                  <c:v>19.013043811548968</c:v>
                </c:pt>
                <c:pt idx="19447">
                  <c:v>19.005729715460117</c:v>
                </c:pt>
                <c:pt idx="19448">
                  <c:v>18.998404279687406</c:v>
                </c:pt>
                <c:pt idx="19449">
                  <c:v>18.99035310414774</c:v>
                </c:pt>
                <c:pt idx="19450">
                  <c:v>18.982528722285245</c:v>
                </c:pt>
                <c:pt idx="19451">
                  <c:v>18.975271324615687</c:v>
                </c:pt>
                <c:pt idx="19452">
                  <c:v>18.968354117461889</c:v>
                </c:pt>
                <c:pt idx="19453">
                  <c:v>18.961323513469502</c:v>
                </c:pt>
                <c:pt idx="19454">
                  <c:v>18.953816642755054</c:v>
                </c:pt>
                <c:pt idx="19455">
                  <c:v>18.946706660975661</c:v>
                </c:pt>
                <c:pt idx="19456">
                  <c:v>18.939018355319469</c:v>
                </c:pt>
                <c:pt idx="19457">
                  <c:v>18.932157846584964</c:v>
                </c:pt>
                <c:pt idx="19458">
                  <c:v>18.925388055321328</c:v>
                </c:pt>
                <c:pt idx="19459">
                  <c:v>18.918107978284052</c:v>
                </c:pt>
                <c:pt idx="19460">
                  <c:v>18.910124840847537</c:v>
                </c:pt>
                <c:pt idx="19461">
                  <c:v>18.902527252662217</c:v>
                </c:pt>
                <c:pt idx="19462">
                  <c:v>18.89533789309581</c:v>
                </c:pt>
                <c:pt idx="19463">
                  <c:v>18.888329968471144</c:v>
                </c:pt>
                <c:pt idx="19464">
                  <c:v>18.881322043846474</c:v>
                </c:pt>
                <c:pt idx="19465">
                  <c:v>18.873815173132023</c:v>
                </c:pt>
                <c:pt idx="19466">
                  <c:v>18.866376340520727</c:v>
                </c:pt>
                <c:pt idx="19467">
                  <c:v>18.859096263483451</c:v>
                </c:pt>
                <c:pt idx="19468">
                  <c:v>18.852065659491064</c:v>
                </c:pt>
                <c:pt idx="19469">
                  <c:v>18.845261849175856</c:v>
                </c:pt>
                <c:pt idx="19470">
                  <c:v>18.837471486364937</c:v>
                </c:pt>
                <c:pt idx="19471">
                  <c:v>18.830304806166247</c:v>
                </c:pt>
                <c:pt idx="19472">
                  <c:v>18.823364919644732</c:v>
                </c:pt>
                <c:pt idx="19473">
                  <c:v>18.815755991775553</c:v>
                </c:pt>
                <c:pt idx="19474">
                  <c:v>18.809008879879638</c:v>
                </c:pt>
                <c:pt idx="19475">
                  <c:v>18.801683444106924</c:v>
                </c:pt>
                <c:pt idx="19476">
                  <c:v>18.794403367069648</c:v>
                </c:pt>
                <c:pt idx="19477">
                  <c:v>18.787724293276884</c:v>
                </c:pt>
                <c:pt idx="19478">
                  <c:v>18.780035987620693</c:v>
                </c:pt>
                <c:pt idx="19479">
                  <c:v>18.772427059751514</c:v>
                </c:pt>
                <c:pt idx="19480">
                  <c:v>18.764716074727609</c:v>
                </c:pt>
                <c:pt idx="19481">
                  <c:v>18.757696810419084</c:v>
                </c:pt>
                <c:pt idx="19482">
                  <c:v>18.750756923897566</c:v>
                </c:pt>
                <c:pt idx="19483">
                  <c:v>18.743817037376051</c:v>
                </c:pt>
                <c:pt idx="19484">
                  <c:v>18.736264807926169</c:v>
                </c:pt>
                <c:pt idx="19485">
                  <c:v>18.729302242036933</c:v>
                </c:pt>
                <c:pt idx="19486">
                  <c:v>18.722611828560311</c:v>
                </c:pt>
                <c:pt idx="19487">
                  <c:v>18.715150316581294</c:v>
                </c:pt>
                <c:pt idx="19488">
                  <c:v>18.707734163337715</c:v>
                </c:pt>
                <c:pt idx="19489">
                  <c:v>18.700488105352015</c:v>
                </c:pt>
                <c:pt idx="19490">
                  <c:v>18.693378123572618</c:v>
                </c:pt>
                <c:pt idx="19491">
                  <c:v>18.686007329064473</c:v>
                </c:pt>
                <c:pt idx="19492">
                  <c:v>18.678647874240184</c:v>
                </c:pt>
                <c:pt idx="19493">
                  <c:v>18.671878082976548</c:v>
                </c:pt>
                <c:pt idx="19494">
                  <c:v>18.664563986887696</c:v>
                </c:pt>
                <c:pt idx="19495">
                  <c:v>18.657419986056727</c:v>
                </c:pt>
                <c:pt idx="19496">
                  <c:v>18.650264645541895</c:v>
                </c:pt>
                <c:pt idx="19497">
                  <c:v>18.643052606607768</c:v>
                </c:pt>
                <c:pt idx="19498">
                  <c:v>18.635908605776798</c:v>
                </c:pt>
                <c:pt idx="19499">
                  <c:v>18.628515131900933</c:v>
                </c:pt>
                <c:pt idx="19500">
                  <c:v>18.621393810437681</c:v>
                </c:pt>
                <c:pt idx="19501">
                  <c:v>18.613784882568503</c:v>
                </c:pt>
                <c:pt idx="19502">
                  <c:v>18.606947053201715</c:v>
                </c:pt>
                <c:pt idx="19503">
                  <c:v>18.599848411106176</c:v>
                </c:pt>
                <c:pt idx="19504">
                  <c:v>18.593044600790968</c:v>
                </c:pt>
                <c:pt idx="19505">
                  <c:v>18.58575318406983</c:v>
                </c:pt>
                <c:pt idx="19506">
                  <c:v>18.578892675335325</c:v>
                </c:pt>
                <c:pt idx="19507">
                  <c:v>18.572009487233103</c:v>
                </c:pt>
                <c:pt idx="19508">
                  <c:v>18.565024241976154</c:v>
                </c:pt>
                <c:pt idx="19509">
                  <c:v>18.557392634739259</c:v>
                </c:pt>
                <c:pt idx="19510">
                  <c:v>18.550690881578774</c:v>
                </c:pt>
                <c:pt idx="19511">
                  <c:v>18.544193242727747</c:v>
                </c:pt>
                <c:pt idx="19512">
                  <c:v>18.536935845058185</c:v>
                </c:pt>
                <c:pt idx="19513">
                  <c:v>18.530086676007542</c:v>
                </c:pt>
                <c:pt idx="19514">
                  <c:v>18.522806598970266</c:v>
                </c:pt>
                <c:pt idx="19515">
                  <c:v>18.515730636242449</c:v>
                </c:pt>
                <c:pt idx="19516">
                  <c:v>18.50863199414691</c:v>
                </c:pt>
                <c:pt idx="19517">
                  <c:v>18.501646748889957</c:v>
                </c:pt>
                <c:pt idx="19518">
                  <c:v>18.494525427426705</c:v>
                </c:pt>
                <c:pt idx="19519">
                  <c:v>18.488163864781981</c:v>
                </c:pt>
                <c:pt idx="19520">
                  <c:v>18.48116727984117</c:v>
                </c:pt>
                <c:pt idx="19521">
                  <c:v>18.473819164700743</c:v>
                </c:pt>
                <c:pt idx="19522">
                  <c:v>18.466833919443793</c:v>
                </c:pt>
                <c:pt idx="19523">
                  <c:v>18.460336280592767</c:v>
                </c:pt>
                <c:pt idx="19524">
                  <c:v>18.453747924270868</c:v>
                </c:pt>
                <c:pt idx="19525">
                  <c:v>18.446411148814303</c:v>
                </c:pt>
                <c:pt idx="19526">
                  <c:v>18.439595998815232</c:v>
                </c:pt>
                <c:pt idx="19527">
                  <c:v>18.432077788416919</c:v>
                </c:pt>
                <c:pt idx="19528">
                  <c:v>18.424843070115081</c:v>
                </c:pt>
                <c:pt idx="19529">
                  <c:v>18.418095958219162</c:v>
                </c:pt>
                <c:pt idx="19530">
                  <c:v>18.410974636755906</c:v>
                </c:pt>
                <c:pt idx="19531">
                  <c:v>18.404182166124556</c:v>
                </c:pt>
                <c:pt idx="19532">
                  <c:v>18.397208260551462</c:v>
                </c:pt>
                <c:pt idx="19533">
                  <c:v>18.390098278772065</c:v>
                </c:pt>
                <c:pt idx="19534">
                  <c:v>18.382829541418648</c:v>
                </c:pt>
                <c:pt idx="19535">
                  <c:v>18.375900994580991</c:v>
                </c:pt>
                <c:pt idx="19536">
                  <c:v>18.369176562052793</c:v>
                </c:pt>
                <c:pt idx="19537">
                  <c:v>18.362225335847416</c:v>
                </c:pt>
                <c:pt idx="19538">
                  <c:v>18.355659658893238</c:v>
                </c:pt>
                <c:pt idx="19539">
                  <c:v>18.348991924784329</c:v>
                </c:pt>
                <c:pt idx="19540">
                  <c:v>18.341519073121457</c:v>
                </c:pt>
                <c:pt idx="19541">
                  <c:v>18.334499808812929</c:v>
                </c:pt>
                <c:pt idx="19542">
                  <c:v>18.32732178893038</c:v>
                </c:pt>
                <c:pt idx="19543">
                  <c:v>18.320676734189192</c:v>
                </c:pt>
                <c:pt idx="19544">
                  <c:v>18.313748187351532</c:v>
                </c:pt>
                <c:pt idx="19545">
                  <c:v>18.306604186520563</c:v>
                </c:pt>
                <c:pt idx="19546">
                  <c:v>18.299811715889209</c:v>
                </c:pt>
                <c:pt idx="19547">
                  <c:v>18.293620248502368</c:v>
                </c:pt>
                <c:pt idx="19548">
                  <c:v>18.287077250915907</c:v>
                </c:pt>
                <c:pt idx="19549">
                  <c:v>18.280432196174718</c:v>
                </c:pt>
                <c:pt idx="19550">
                  <c:v>18.273276855659887</c:v>
                </c:pt>
                <c:pt idx="19551">
                  <c:v>18.266212232615924</c:v>
                </c:pt>
                <c:pt idx="19552">
                  <c:v>18.259317704829844</c:v>
                </c:pt>
                <c:pt idx="19553">
                  <c:v>18.252615951669359</c:v>
                </c:pt>
                <c:pt idx="19554">
                  <c:v>18.245970896928171</c:v>
                </c:pt>
                <c:pt idx="19555">
                  <c:v>18.238679480207036</c:v>
                </c:pt>
                <c:pt idx="19556">
                  <c:v>18.231546819059925</c:v>
                </c:pt>
                <c:pt idx="19557">
                  <c:v>18.224913104002592</c:v>
                </c:pt>
                <c:pt idx="19558">
                  <c:v>18.218766995351181</c:v>
                </c:pt>
                <c:pt idx="19559">
                  <c:v>18.212031223139125</c:v>
                </c:pt>
                <c:pt idx="19560">
                  <c:v>18.20517071440462</c:v>
                </c:pt>
                <c:pt idx="19561">
                  <c:v>18.19869575492131</c:v>
                </c:pt>
                <c:pt idx="19562">
                  <c:v>18.191914623973815</c:v>
                </c:pt>
                <c:pt idx="19563">
                  <c:v>18.185416985122789</c:v>
                </c:pt>
                <c:pt idx="19564">
                  <c:v>18.179010063742631</c:v>
                </c:pt>
                <c:pt idx="19565">
                  <c:v>18.172013478801823</c:v>
                </c:pt>
                <c:pt idx="19566">
                  <c:v>18.165221008170469</c:v>
                </c:pt>
                <c:pt idx="19567">
                  <c:v>18.158088347023355</c:v>
                </c:pt>
                <c:pt idx="19568">
                  <c:v>18.150898987456952</c:v>
                </c:pt>
                <c:pt idx="19569">
                  <c:v>18.144911634379561</c:v>
                </c:pt>
                <c:pt idx="19570">
                  <c:v>18.138187201851359</c:v>
                </c:pt>
                <c:pt idx="19571">
                  <c:v>18.131133918491258</c:v>
                </c:pt>
                <c:pt idx="19572">
                  <c:v>18.124670298691807</c:v>
                </c:pt>
                <c:pt idx="19573">
                  <c:v>18.118161320156922</c:v>
                </c:pt>
                <c:pt idx="19574">
                  <c:v>18.111130716164535</c:v>
                </c:pt>
                <c:pt idx="19575">
                  <c:v>18.104531020158785</c:v>
                </c:pt>
                <c:pt idx="19576">
                  <c:v>18.097738549527431</c:v>
                </c:pt>
                <c:pt idx="19577">
                  <c:v>18.091014116999229</c:v>
                </c:pt>
                <c:pt idx="19578">
                  <c:v>18.084006192374559</c:v>
                </c:pt>
                <c:pt idx="19579">
                  <c:v>18.077213721743206</c:v>
                </c:pt>
                <c:pt idx="19580">
                  <c:v>18.070852159098486</c:v>
                </c:pt>
                <c:pt idx="19581">
                  <c:v>18.064547294873059</c:v>
                </c:pt>
                <c:pt idx="19582">
                  <c:v>18.057233198784203</c:v>
                </c:pt>
                <c:pt idx="19583">
                  <c:v>18.050690201197742</c:v>
                </c:pt>
                <c:pt idx="19584">
                  <c:v>18.043977108353403</c:v>
                </c:pt>
                <c:pt idx="19585">
                  <c:v>18.036957844044874</c:v>
                </c:pt>
                <c:pt idx="19586">
                  <c:v>18.030380827406837</c:v>
                </c:pt>
                <c:pt idx="19587">
                  <c:v>18.023962566342817</c:v>
                </c:pt>
                <c:pt idx="19588">
                  <c:v>18.017476267175649</c:v>
                </c:pt>
                <c:pt idx="19589">
                  <c:v>18.010457002867124</c:v>
                </c:pt>
                <c:pt idx="19590">
                  <c:v>18.004118119590121</c:v>
                </c:pt>
                <c:pt idx="19591">
                  <c:v>17.997405026745781</c:v>
                </c:pt>
                <c:pt idx="19592">
                  <c:v>17.99110016252035</c:v>
                </c:pt>
                <c:pt idx="19593">
                  <c:v>17.984466447463017</c:v>
                </c:pt>
                <c:pt idx="19594">
                  <c:v>17.978456415017913</c:v>
                </c:pt>
                <c:pt idx="19595">
                  <c:v>17.97176600154129</c:v>
                </c:pt>
                <c:pt idx="19596">
                  <c:v>17.965461137315859</c:v>
                </c:pt>
                <c:pt idx="19597">
                  <c:v>17.958294457117173</c:v>
                </c:pt>
                <c:pt idx="19598">
                  <c:v>17.951638062692123</c:v>
                </c:pt>
                <c:pt idx="19599">
                  <c:v>17.944890950796204</c:v>
                </c:pt>
                <c:pt idx="19600">
                  <c:v>17.938540727835338</c:v>
                </c:pt>
                <c:pt idx="19601">
                  <c:v>17.931453425423662</c:v>
                </c:pt>
                <c:pt idx="19602">
                  <c:v>17.924706313527743</c:v>
                </c:pt>
                <c:pt idx="19603">
                  <c:v>17.918378769934598</c:v>
                </c:pt>
                <c:pt idx="19604">
                  <c:v>17.911949169186723</c:v>
                </c:pt>
                <c:pt idx="19605">
                  <c:v>17.905156698555373</c:v>
                </c:pt>
                <c:pt idx="19606">
                  <c:v>17.898466285078747</c:v>
                </c:pt>
                <c:pt idx="19607">
                  <c:v>17.89162845571196</c:v>
                </c:pt>
                <c:pt idx="19608">
                  <c:v>17.885176175596364</c:v>
                </c:pt>
                <c:pt idx="19609">
                  <c:v>17.878871311370936</c:v>
                </c:pt>
                <c:pt idx="19610">
                  <c:v>17.871999462952573</c:v>
                </c:pt>
                <c:pt idx="19611">
                  <c:v>17.865705938411004</c:v>
                </c:pt>
                <c:pt idx="19612">
                  <c:v>17.859128921772964</c:v>
                </c:pt>
                <c:pt idx="19613">
                  <c:v>17.852086978096722</c:v>
                </c:pt>
                <c:pt idx="19614">
                  <c:v>17.846008907548462</c:v>
                </c:pt>
                <c:pt idx="19615">
                  <c:v>17.839477249645864</c:v>
                </c:pt>
                <c:pt idx="19616">
                  <c:v>17.832662099646793</c:v>
                </c:pt>
                <c:pt idx="19617">
                  <c:v>17.826221159215056</c:v>
                </c:pt>
                <c:pt idx="19618">
                  <c:v>17.819644142577022</c:v>
                </c:pt>
                <c:pt idx="19619">
                  <c:v>17.813361957719305</c:v>
                </c:pt>
                <c:pt idx="19620">
                  <c:v>17.806830299816706</c:v>
                </c:pt>
                <c:pt idx="19621">
                  <c:v>17.801013041997198</c:v>
                </c:pt>
                <c:pt idx="19622">
                  <c:v>17.795048368287532</c:v>
                </c:pt>
                <c:pt idx="19623">
                  <c:v>17.787983745243569</c:v>
                </c:pt>
                <c:pt idx="19624">
                  <c:v>17.781622182598849</c:v>
                </c:pt>
                <c:pt idx="19625">
                  <c:v>17.775045165960808</c:v>
                </c:pt>
                <c:pt idx="19626">
                  <c:v>17.768513508058206</c:v>
                </c:pt>
                <c:pt idx="19627">
                  <c:v>17.761936491420169</c:v>
                </c:pt>
                <c:pt idx="19628">
                  <c:v>17.75580172245262</c:v>
                </c:pt>
                <c:pt idx="19629">
                  <c:v>17.748997912137408</c:v>
                </c:pt>
                <c:pt idx="19630">
                  <c:v>17.742454914550947</c:v>
                </c:pt>
                <c:pt idx="19631">
                  <c:v>17.73569646297117</c:v>
                </c:pt>
                <c:pt idx="19632">
                  <c:v>17.729743128945358</c:v>
                </c:pt>
                <c:pt idx="19633">
                  <c:v>17.72344960440379</c:v>
                </c:pt>
                <c:pt idx="19634">
                  <c:v>17.717144740178359</c:v>
                </c:pt>
                <c:pt idx="19635">
                  <c:v>17.710658441011194</c:v>
                </c:pt>
                <c:pt idx="19636">
                  <c:v>17.704410275205056</c:v>
                </c:pt>
                <c:pt idx="19637">
                  <c:v>17.697844598250875</c:v>
                </c:pt>
                <c:pt idx="19638">
                  <c:v>17.690961410148653</c:v>
                </c:pt>
                <c:pt idx="19639">
                  <c:v>17.684282336355889</c:v>
                </c:pt>
                <c:pt idx="19640">
                  <c:v>17.678034170549754</c:v>
                </c:pt>
                <c:pt idx="19641">
                  <c:v>17.671389115808562</c:v>
                </c:pt>
                <c:pt idx="19642">
                  <c:v>17.665231667473297</c:v>
                </c:pt>
                <c:pt idx="19643">
                  <c:v>17.658836085777001</c:v>
                </c:pt>
                <c:pt idx="19644">
                  <c:v>17.652758015228741</c:v>
                </c:pt>
                <c:pt idx="19645">
                  <c:v>17.646271716061573</c:v>
                </c:pt>
                <c:pt idx="19646">
                  <c:v>17.640341061403479</c:v>
                </c:pt>
                <c:pt idx="19647">
                  <c:v>17.634002178126476</c:v>
                </c:pt>
                <c:pt idx="19648">
                  <c:v>17.627062291604958</c:v>
                </c:pt>
                <c:pt idx="19649">
                  <c:v>17.620303840025183</c:v>
                </c:pt>
                <c:pt idx="19650">
                  <c:v>17.613919598012743</c:v>
                </c:pt>
                <c:pt idx="19651">
                  <c:v>17.607535356000302</c:v>
                </c:pt>
                <c:pt idx="19652">
                  <c:v>17.600935659994548</c:v>
                </c:pt>
                <c:pt idx="19653">
                  <c:v>17.594710173556127</c:v>
                </c:pt>
                <c:pt idx="19654">
                  <c:v>17.588677461743309</c:v>
                </c:pt>
                <c:pt idx="19655">
                  <c:v>17.582962261078531</c:v>
                </c:pt>
                <c:pt idx="19656">
                  <c:v>17.576759454007828</c:v>
                </c:pt>
                <c:pt idx="19657">
                  <c:v>17.570148418318215</c:v>
                </c:pt>
                <c:pt idx="19658">
                  <c:v>17.564127046189252</c:v>
                </c:pt>
                <c:pt idx="19659">
                  <c:v>17.558219070898879</c:v>
                </c:pt>
                <c:pt idx="19660">
                  <c:v>17.55182348920258</c:v>
                </c:pt>
                <c:pt idx="19661">
                  <c:v>17.545325850351553</c:v>
                </c:pt>
                <c:pt idx="19662">
                  <c:v>17.538249887623731</c:v>
                </c:pt>
                <c:pt idx="19663">
                  <c:v>17.532069759920748</c:v>
                </c:pt>
                <c:pt idx="19664">
                  <c:v>17.525900971901624</c:v>
                </c:pt>
                <c:pt idx="19665">
                  <c:v>17.520877491952223</c:v>
                </c:pt>
                <c:pt idx="19666">
                  <c:v>17.514844780139406</c:v>
                </c:pt>
                <c:pt idx="19667">
                  <c:v>17.508755369907291</c:v>
                </c:pt>
                <c:pt idx="19668">
                  <c:v>17.502439165998005</c:v>
                </c:pt>
                <c:pt idx="19669">
                  <c:v>17.495873489043824</c:v>
                </c:pt>
                <c:pt idx="19670">
                  <c:v>17.489171735883343</c:v>
                </c:pt>
                <c:pt idx="19671">
                  <c:v>17.482435963671282</c:v>
                </c:pt>
                <c:pt idx="19672">
                  <c:v>17.477004255102973</c:v>
                </c:pt>
                <c:pt idx="19673">
                  <c:v>17.470109727316888</c:v>
                </c:pt>
                <c:pt idx="19674">
                  <c:v>17.464167732974939</c:v>
                </c:pt>
                <c:pt idx="19675">
                  <c:v>17.457998944955815</c:v>
                </c:pt>
                <c:pt idx="19676">
                  <c:v>17.452056950613866</c:v>
                </c:pt>
                <c:pt idx="19677">
                  <c:v>17.446239692794357</c:v>
                </c:pt>
                <c:pt idx="19678">
                  <c:v>17.439345165008273</c:v>
                </c:pt>
                <c:pt idx="19679">
                  <c:v>17.433051640466708</c:v>
                </c:pt>
                <c:pt idx="19680">
                  <c:v>17.427257062014917</c:v>
                </c:pt>
                <c:pt idx="19681">
                  <c:v>17.420838800950904</c:v>
                </c:pt>
                <c:pt idx="19682">
                  <c:v>17.415180298705415</c:v>
                </c:pt>
                <c:pt idx="19683">
                  <c:v>17.409431078989062</c:v>
                </c:pt>
                <c:pt idx="19684">
                  <c:v>17.402922100454177</c:v>
                </c:pt>
                <c:pt idx="19685">
                  <c:v>17.396594556861032</c:v>
                </c:pt>
                <c:pt idx="19686">
                  <c:v>17.390425768841904</c:v>
                </c:pt>
                <c:pt idx="19687">
                  <c:v>17.38492602217044</c:v>
                </c:pt>
                <c:pt idx="19688">
                  <c:v>17.379380916763544</c:v>
                </c:pt>
                <c:pt idx="19689">
                  <c:v>17.373008014434966</c:v>
                </c:pt>
                <c:pt idx="19690">
                  <c:v>17.366646451790242</c:v>
                </c:pt>
                <c:pt idx="19691">
                  <c:v>17.36043230503568</c:v>
                </c:pt>
                <c:pt idx="19692">
                  <c:v>17.354547009113023</c:v>
                </c:pt>
                <c:pt idx="19693">
                  <c:v>17.348548316351781</c:v>
                </c:pt>
                <c:pt idx="19694">
                  <c:v>17.342027998133037</c:v>
                </c:pt>
                <c:pt idx="19695">
                  <c:v>17.336074664107223</c:v>
                </c:pt>
                <c:pt idx="19696">
                  <c:v>17.330087311029839</c:v>
                </c:pt>
                <c:pt idx="19697">
                  <c:v>17.323680389649677</c:v>
                </c:pt>
                <c:pt idx="19698">
                  <c:v>17.317477582578981</c:v>
                </c:pt>
                <c:pt idx="19699">
                  <c:v>17.311240756456701</c:v>
                </c:pt>
                <c:pt idx="19700">
                  <c:v>17.305117327173015</c:v>
                </c:pt>
                <c:pt idx="19701">
                  <c:v>17.299345428088941</c:v>
                </c:pt>
                <c:pt idx="19702">
                  <c:v>17.292643674928456</c:v>
                </c:pt>
                <c:pt idx="19703">
                  <c:v>17.286282112283736</c:v>
                </c:pt>
                <c:pt idx="19704">
                  <c:v>17.280306098890208</c:v>
                </c:pt>
                <c:pt idx="19705">
                  <c:v>17.274273387077386</c:v>
                </c:pt>
                <c:pt idx="19706">
                  <c:v>17.268490148309457</c:v>
                </c:pt>
                <c:pt idx="19707">
                  <c:v>17.26250279523207</c:v>
                </c:pt>
                <c:pt idx="19708">
                  <c:v>17.256334007212946</c:v>
                </c:pt>
                <c:pt idx="19709">
                  <c:v>17.249564215949313</c:v>
                </c:pt>
                <c:pt idx="19710">
                  <c:v>17.244030450226273</c:v>
                </c:pt>
                <c:pt idx="19711">
                  <c:v>17.238224532090623</c:v>
                </c:pt>
                <c:pt idx="19712">
                  <c:v>17.232191820277805</c:v>
                </c:pt>
                <c:pt idx="19713">
                  <c:v>17.226510638664603</c:v>
                </c:pt>
                <c:pt idx="19714">
                  <c:v>17.221056250728576</c:v>
                </c:pt>
                <c:pt idx="19715">
                  <c:v>17.214853443657873</c:v>
                </c:pt>
                <c:pt idx="19716">
                  <c:v>17.208582598484021</c:v>
                </c:pt>
                <c:pt idx="19717">
                  <c:v>17.202765340664516</c:v>
                </c:pt>
                <c:pt idx="19718">
                  <c:v>17.196948082845008</c:v>
                </c:pt>
                <c:pt idx="19719">
                  <c:v>17.190801974193601</c:v>
                </c:pt>
                <c:pt idx="19720">
                  <c:v>17.185086773528823</c:v>
                </c:pt>
                <c:pt idx="19721">
                  <c:v>17.178963344245133</c:v>
                </c:pt>
                <c:pt idx="19722">
                  <c:v>17.17294197211617</c:v>
                </c:pt>
                <c:pt idx="19723">
                  <c:v>17.167102034928945</c:v>
                </c:pt>
                <c:pt idx="19724">
                  <c:v>17.160661094497215</c:v>
                </c:pt>
                <c:pt idx="19725">
                  <c:v>17.154322211220212</c:v>
                </c:pt>
                <c:pt idx="19726">
                  <c:v>17.14872040739402</c:v>
                </c:pt>
                <c:pt idx="19727">
                  <c:v>17.143220660722555</c:v>
                </c:pt>
                <c:pt idx="19728">
                  <c:v>17.13748278069006</c:v>
                </c:pt>
                <c:pt idx="19729">
                  <c:v>17.13139337045795</c:v>
                </c:pt>
                <c:pt idx="19730">
                  <c:v>17.125621471373876</c:v>
                </c:pt>
                <c:pt idx="19731">
                  <c:v>17.119135172206708</c:v>
                </c:pt>
                <c:pt idx="19732">
                  <c:v>17.113771501741549</c:v>
                </c:pt>
                <c:pt idx="19733">
                  <c:v>17.107852186767317</c:v>
                </c:pt>
                <c:pt idx="19734">
                  <c:v>17.1017627765352</c:v>
                </c:pt>
                <c:pt idx="19735">
                  <c:v>17.096126953657432</c:v>
                </c:pt>
                <c:pt idx="19736">
                  <c:v>17.090275676786352</c:v>
                </c:pt>
                <c:pt idx="19737">
                  <c:v>17.084379041179837</c:v>
                </c:pt>
                <c:pt idx="19738">
                  <c:v>17.078731878618207</c:v>
                </c:pt>
                <c:pt idx="19739">
                  <c:v>17.07295997953414</c:v>
                </c:pt>
                <c:pt idx="19740">
                  <c:v>17.066881908985884</c:v>
                </c:pt>
                <c:pt idx="19741">
                  <c:v>17.060622403495888</c:v>
                </c:pt>
                <c:pt idx="19742">
                  <c:v>17.054317539270457</c:v>
                </c:pt>
                <c:pt idx="19743">
                  <c:v>17.048659037024976</c:v>
                </c:pt>
                <c:pt idx="19744">
                  <c:v>17.042671683947589</c:v>
                </c:pt>
                <c:pt idx="19745">
                  <c:v>17.037931696094656</c:v>
                </c:pt>
                <c:pt idx="19746">
                  <c:v>17.032023720804283</c:v>
                </c:pt>
                <c:pt idx="19747">
                  <c:v>17.025968329623744</c:v>
                </c:pt>
                <c:pt idx="19748">
                  <c:v>17.020355186113694</c:v>
                </c:pt>
                <c:pt idx="19749">
                  <c:v>17.014401852087886</c:v>
                </c:pt>
                <c:pt idx="19750">
                  <c:v>17.008800048261694</c:v>
                </c:pt>
                <c:pt idx="19751">
                  <c:v>17.00271063802958</c:v>
                </c:pt>
                <c:pt idx="19752">
                  <c:v>16.996791323055348</c:v>
                </c:pt>
                <c:pt idx="19753">
                  <c:v>16.99115550017758</c:v>
                </c:pt>
                <c:pt idx="19754">
                  <c:v>16.985689772557691</c:v>
                </c:pt>
                <c:pt idx="19755">
                  <c:v>16.980042609996069</c:v>
                </c:pt>
                <c:pt idx="19756">
                  <c:v>16.974304729963571</c:v>
                </c:pt>
                <c:pt idx="19757">
                  <c:v>16.968101922892874</c:v>
                </c:pt>
                <c:pt idx="19758">
                  <c:v>16.962794950847005</c:v>
                </c:pt>
                <c:pt idx="19759">
                  <c:v>16.957125108917666</c:v>
                </c:pt>
                <c:pt idx="19760">
                  <c:v>16.950616130382777</c:v>
                </c:pt>
                <c:pt idx="19761">
                  <c:v>16.9445720788861</c:v>
                </c:pt>
                <c:pt idx="19762">
                  <c:v>16.938902236956757</c:v>
                </c:pt>
                <c:pt idx="19763">
                  <c:v>16.933118998188824</c:v>
                </c:pt>
                <c:pt idx="19764">
                  <c:v>16.927846045194535</c:v>
                </c:pt>
                <c:pt idx="19765">
                  <c:v>16.922312279471498</c:v>
                </c:pt>
                <c:pt idx="19766">
                  <c:v>16.916392964497266</c:v>
                </c:pt>
                <c:pt idx="19767">
                  <c:v>16.910700443200202</c:v>
                </c:pt>
                <c:pt idx="19768">
                  <c:v>16.905461509257492</c:v>
                </c:pt>
                <c:pt idx="19769">
                  <c:v>16.89978032764429</c:v>
                </c:pt>
                <c:pt idx="19770">
                  <c:v>16.89432593970826</c:v>
                </c:pt>
                <c:pt idx="19771">
                  <c:v>16.888349926314735</c:v>
                </c:pt>
                <c:pt idx="19772">
                  <c:v>16.883110992372021</c:v>
                </c:pt>
                <c:pt idx="19773">
                  <c:v>16.877316413920234</c:v>
                </c:pt>
                <c:pt idx="19774">
                  <c:v>16.871113606849534</c:v>
                </c:pt>
                <c:pt idx="19775">
                  <c:v>16.865693237965083</c:v>
                </c:pt>
                <c:pt idx="19776">
                  <c:v>16.859773922990843</c:v>
                </c:pt>
                <c:pt idx="19777">
                  <c:v>16.853174226985093</c:v>
                </c:pt>
                <c:pt idx="19778">
                  <c:v>16.848207445454985</c:v>
                </c:pt>
                <c:pt idx="19779">
                  <c:v>16.843104587718578</c:v>
                </c:pt>
                <c:pt idx="19780">
                  <c:v>16.837650199782551</c:v>
                </c:pt>
                <c:pt idx="19781">
                  <c:v>16.831753564176033</c:v>
                </c:pt>
                <c:pt idx="19782">
                  <c:v>16.826299176240006</c:v>
                </c:pt>
                <c:pt idx="19783">
                  <c:v>16.820595315259087</c:v>
                </c:pt>
                <c:pt idx="19784">
                  <c:v>16.815345041632515</c:v>
                </c:pt>
                <c:pt idx="19785">
                  <c:v>16.809663860019313</c:v>
                </c:pt>
                <c:pt idx="19786">
                  <c:v>16.804016697457687</c:v>
                </c:pt>
                <c:pt idx="19787">
                  <c:v>16.798267477741334</c:v>
                </c:pt>
                <c:pt idx="19788">
                  <c:v>16.792642994547428</c:v>
                </c:pt>
                <c:pt idx="19789">
                  <c:v>16.787018511353519</c:v>
                </c:pt>
                <c:pt idx="19790">
                  <c:v>16.780872402702109</c:v>
                </c:pt>
                <c:pt idx="19791">
                  <c:v>16.774953087727877</c:v>
                </c:pt>
                <c:pt idx="19792">
                  <c:v>16.769544058527284</c:v>
                </c:pt>
                <c:pt idx="19793">
                  <c:v>16.764259765849136</c:v>
                </c:pt>
                <c:pt idx="19794">
                  <c:v>16.758907435067837</c:v>
                </c:pt>
                <c:pt idx="19795">
                  <c:v>16.753498405867244</c:v>
                </c:pt>
                <c:pt idx="19796">
                  <c:v>16.747590430576867</c:v>
                </c:pt>
                <c:pt idx="19797">
                  <c:v>16.742351496634157</c:v>
                </c:pt>
                <c:pt idx="19798">
                  <c:v>16.736534238814649</c:v>
                </c:pt>
                <c:pt idx="19799">
                  <c:v>16.73136334297509</c:v>
                </c:pt>
                <c:pt idx="19800">
                  <c:v>16.725489386736289</c:v>
                </c:pt>
                <c:pt idx="19801">
                  <c:v>16.719944281329393</c:v>
                </c:pt>
                <c:pt idx="19802">
                  <c:v>16.714648648967387</c:v>
                </c:pt>
                <c:pt idx="19803">
                  <c:v>16.70959114996641</c:v>
                </c:pt>
                <c:pt idx="19804">
                  <c:v>16.703626476256744</c:v>
                </c:pt>
                <c:pt idx="19805">
                  <c:v>16.69820610737229</c:v>
                </c:pt>
                <c:pt idx="19806">
                  <c:v>16.69261564322996</c:v>
                </c:pt>
                <c:pt idx="19807">
                  <c:v>16.687161255293933</c:v>
                </c:pt>
                <c:pt idx="19808">
                  <c:v>16.681604810203172</c:v>
                </c:pt>
                <c:pt idx="19809">
                  <c:v>16.676887501717964</c:v>
                </c:pt>
                <c:pt idx="19810">
                  <c:v>16.671603209039816</c:v>
                </c:pt>
                <c:pt idx="19811">
                  <c:v>16.665559157543136</c:v>
                </c:pt>
                <c:pt idx="19812">
                  <c:v>16.659628502885042</c:v>
                </c:pt>
                <c:pt idx="19813">
                  <c:v>16.653357657711187</c:v>
                </c:pt>
                <c:pt idx="19814">
                  <c:v>16.648084704716901</c:v>
                </c:pt>
                <c:pt idx="19815">
                  <c:v>16.642437542155275</c:v>
                </c:pt>
                <c:pt idx="19816">
                  <c:v>16.637516119360608</c:v>
                </c:pt>
                <c:pt idx="19817">
                  <c:v>16.63246996004349</c:v>
                </c:pt>
                <c:pt idx="19818">
                  <c:v>16.627197007049197</c:v>
                </c:pt>
                <c:pt idx="19819">
                  <c:v>16.621595203223009</c:v>
                </c:pt>
                <c:pt idx="19820">
                  <c:v>16.616435647067309</c:v>
                </c:pt>
                <c:pt idx="19821">
                  <c:v>16.611140014705303</c:v>
                </c:pt>
                <c:pt idx="19822">
                  <c:v>16.605628928349979</c:v>
                </c:pt>
                <c:pt idx="19823">
                  <c:v>16.599879708633626</c:v>
                </c:pt>
                <c:pt idx="19824">
                  <c:v>16.594708812794067</c:v>
                </c:pt>
                <c:pt idx="19825">
                  <c:v>16.589243085174179</c:v>
                </c:pt>
                <c:pt idx="19826">
                  <c:v>16.584367021114947</c:v>
                </c:pt>
                <c:pt idx="19827">
                  <c:v>16.578300290250546</c:v>
                </c:pt>
                <c:pt idx="19828">
                  <c:v>16.573152073778704</c:v>
                </c:pt>
                <c:pt idx="19829">
                  <c:v>16.567867781100556</c:v>
                </c:pt>
                <c:pt idx="19830">
                  <c:v>16.562481431267681</c:v>
                </c:pt>
                <c:pt idx="19831">
                  <c:v>16.556471398822577</c:v>
                </c:pt>
                <c:pt idx="19832">
                  <c:v>16.550869594996385</c:v>
                </c:pt>
                <c:pt idx="19833">
                  <c:v>16.545381188008783</c:v>
                </c:pt>
                <c:pt idx="19834">
                  <c:v>16.540652539839712</c:v>
                </c:pt>
                <c:pt idx="19835">
                  <c:v>16.534846621704062</c:v>
                </c:pt>
                <c:pt idx="19836">
                  <c:v>16.530163332270426</c:v>
                </c:pt>
                <c:pt idx="19837">
                  <c:v>16.525264588843473</c:v>
                </c:pt>
                <c:pt idx="19838">
                  <c:v>16.51943599134011</c:v>
                </c:pt>
                <c:pt idx="19839">
                  <c:v>16.514287774868265</c:v>
                </c:pt>
                <c:pt idx="19840">
                  <c:v>16.509037501241696</c:v>
                </c:pt>
                <c:pt idx="19841">
                  <c:v>16.503787227615124</c:v>
                </c:pt>
                <c:pt idx="19842">
                  <c:v>16.497981309479478</c:v>
                </c:pt>
                <c:pt idx="19843">
                  <c:v>16.492594959646603</c:v>
                </c:pt>
                <c:pt idx="19844">
                  <c:v>16.487639517800357</c:v>
                </c:pt>
                <c:pt idx="19845">
                  <c:v>16.482808812476556</c:v>
                </c:pt>
                <c:pt idx="19846">
                  <c:v>16.477229688018085</c:v>
                </c:pt>
                <c:pt idx="19847">
                  <c:v>16.471673242927327</c:v>
                </c:pt>
                <c:pt idx="19848">
                  <c:v>16.466627083610209</c:v>
                </c:pt>
                <c:pt idx="19849">
                  <c:v>16.461320111564344</c:v>
                </c:pt>
                <c:pt idx="19850">
                  <c:v>16.456069837937772</c:v>
                </c:pt>
                <c:pt idx="19851">
                  <c:v>16.450581430950169</c:v>
                </c:pt>
                <c:pt idx="19852">
                  <c:v>16.445308477955884</c:v>
                </c:pt>
                <c:pt idx="19853">
                  <c:v>16.440296337690345</c:v>
                </c:pt>
                <c:pt idx="19854">
                  <c:v>16.435397594263389</c:v>
                </c:pt>
                <c:pt idx="19855">
                  <c:v>16.430328755578557</c:v>
                </c:pt>
                <c:pt idx="19856">
                  <c:v>16.42514652005514</c:v>
                </c:pt>
                <c:pt idx="19857">
                  <c:v>16.4194199797065</c:v>
                </c:pt>
                <c:pt idx="19858">
                  <c:v>16.414521236279551</c:v>
                </c:pt>
                <c:pt idx="19859">
                  <c:v>16.408772016563198</c:v>
                </c:pt>
                <c:pt idx="19860">
                  <c:v>16.403669158826787</c:v>
                </c:pt>
                <c:pt idx="19861">
                  <c:v>16.39829414867777</c:v>
                </c:pt>
                <c:pt idx="19862">
                  <c:v>16.393145932205925</c:v>
                </c:pt>
                <c:pt idx="19863">
                  <c:v>16.388179150675821</c:v>
                </c:pt>
                <c:pt idx="19864">
                  <c:v>16.382702083372077</c:v>
                </c:pt>
                <c:pt idx="19865">
                  <c:v>16.377712622474256</c:v>
                </c:pt>
                <c:pt idx="19866">
                  <c:v>16.372485028215401</c:v>
                </c:pt>
                <c:pt idx="19867">
                  <c:v>16.36698528154394</c:v>
                </c:pt>
                <c:pt idx="19868">
                  <c:v>16.361984480962256</c:v>
                </c:pt>
                <c:pt idx="19869">
                  <c:v>16.35660947081324</c:v>
                </c:pt>
                <c:pt idx="19870">
                  <c:v>16.351109724141779</c:v>
                </c:pt>
                <c:pt idx="19871">
                  <c:v>16.345938828302216</c:v>
                </c:pt>
                <c:pt idx="19872">
                  <c:v>16.340983386455974</c:v>
                </c:pt>
                <c:pt idx="19873">
                  <c:v>16.336118662080594</c:v>
                </c:pt>
                <c:pt idx="19874">
                  <c:v>16.330981785292611</c:v>
                </c:pt>
                <c:pt idx="19875">
                  <c:v>16.325708832298321</c:v>
                </c:pt>
                <c:pt idx="19876">
                  <c:v>16.321048222232402</c:v>
                </c:pt>
                <c:pt idx="19877">
                  <c:v>16.316398951850342</c:v>
                </c:pt>
                <c:pt idx="19878">
                  <c:v>16.311556906842682</c:v>
                </c:pt>
                <c:pt idx="19879">
                  <c:v>16.306136537958231</c:v>
                </c:pt>
                <c:pt idx="19880">
                  <c:v>16.300602772235191</c:v>
                </c:pt>
                <c:pt idx="19881">
                  <c:v>16.29526178113775</c:v>
                </c:pt>
                <c:pt idx="19882">
                  <c:v>16.29018160276906</c:v>
                </c:pt>
                <c:pt idx="19883">
                  <c:v>16.284681856097599</c:v>
                </c:pt>
                <c:pt idx="19884">
                  <c:v>16.279613017412764</c:v>
                </c:pt>
                <c:pt idx="19885">
                  <c:v>16.274317385050761</c:v>
                </c:pt>
                <c:pt idx="19886">
                  <c:v>16.269679454352556</c:v>
                </c:pt>
                <c:pt idx="19887">
                  <c:v>16.264814729977179</c:v>
                </c:pt>
                <c:pt idx="19888">
                  <c:v>16.260380913588435</c:v>
                </c:pt>
                <c:pt idx="19889">
                  <c:v>16.254574995452785</c:v>
                </c:pt>
                <c:pt idx="19890">
                  <c:v>16.249392759929368</c:v>
                </c:pt>
                <c:pt idx="19891">
                  <c:v>16.244414638715405</c:v>
                </c:pt>
                <c:pt idx="19892">
                  <c:v>16.239311780978998</c:v>
                </c:pt>
                <c:pt idx="19893">
                  <c:v>16.234571793126065</c:v>
                </c:pt>
                <c:pt idx="19894">
                  <c:v>16.229072046454604</c:v>
                </c:pt>
                <c:pt idx="19895">
                  <c:v>16.224071245872921</c:v>
                </c:pt>
                <c:pt idx="19896">
                  <c:v>16.219127143710534</c:v>
                </c:pt>
                <c:pt idx="19897">
                  <c:v>16.214897441631244</c:v>
                </c:pt>
                <c:pt idx="19898">
                  <c:v>16.209760564843261</c:v>
                </c:pt>
                <c:pt idx="19899">
                  <c:v>16.205111294461201</c:v>
                </c:pt>
                <c:pt idx="19900">
                  <c:v>16.199792982731477</c:v>
                </c:pt>
                <c:pt idx="19901">
                  <c:v>16.194123140802134</c:v>
                </c:pt>
                <c:pt idx="19902">
                  <c:v>16.189008943381864</c:v>
                </c:pt>
                <c:pt idx="19903">
                  <c:v>16.183872066593882</c:v>
                </c:pt>
                <c:pt idx="19904">
                  <c:v>16.179109399373232</c:v>
                </c:pt>
                <c:pt idx="19905">
                  <c:v>16.174153957526986</c:v>
                </c:pt>
                <c:pt idx="19906">
                  <c:v>16.169311912519326</c:v>
                </c:pt>
                <c:pt idx="19907">
                  <c:v>16.164413169092377</c:v>
                </c:pt>
                <c:pt idx="19908">
                  <c:v>16.15989997491662</c:v>
                </c:pt>
                <c:pt idx="19909">
                  <c:v>16.154456926664452</c:v>
                </c:pt>
                <c:pt idx="19910">
                  <c:v>16.149286030824889</c:v>
                </c:pt>
                <c:pt idx="19911">
                  <c:v>16.144353268346361</c:v>
                </c:pt>
                <c:pt idx="19912">
                  <c:v>16.139499883654842</c:v>
                </c:pt>
                <c:pt idx="19913">
                  <c:v>16.13444238465387</c:v>
                </c:pt>
                <c:pt idx="19914">
                  <c:v>16.129849812691102</c:v>
                </c:pt>
                <c:pt idx="19915">
                  <c:v>16.12444078349051</c:v>
                </c:pt>
                <c:pt idx="19916">
                  <c:v>16.119281227334806</c:v>
                </c:pt>
                <c:pt idx="19917">
                  <c:v>16.11475669347519</c:v>
                </c:pt>
                <c:pt idx="19918">
                  <c:v>16.109767232577372</c:v>
                </c:pt>
                <c:pt idx="19919">
                  <c:v>16.104777771679547</c:v>
                </c:pt>
                <c:pt idx="19920">
                  <c:v>16.099697593310857</c:v>
                </c:pt>
                <c:pt idx="19921">
                  <c:v>16.095252437238251</c:v>
                </c:pt>
                <c:pt idx="19922">
                  <c:v>16.090603166856191</c:v>
                </c:pt>
                <c:pt idx="19923">
                  <c:v>16.085522988487501</c:v>
                </c:pt>
                <c:pt idx="19924">
                  <c:v>16.0804995085381</c:v>
                </c:pt>
                <c:pt idx="19925">
                  <c:v>16.076315165194245</c:v>
                </c:pt>
                <c:pt idx="19926">
                  <c:v>16.071597856709037</c:v>
                </c:pt>
                <c:pt idx="19927">
                  <c:v>16.066755811701373</c:v>
                </c:pt>
                <c:pt idx="19928">
                  <c:v>16.062117881003172</c:v>
                </c:pt>
                <c:pt idx="19929">
                  <c:v>16.057525309040404</c:v>
                </c:pt>
                <c:pt idx="19930">
                  <c:v>16.052705943400461</c:v>
                </c:pt>
                <c:pt idx="19931">
                  <c:v>16.04728557451601</c:v>
                </c:pt>
                <c:pt idx="19932">
                  <c:v>16.042001281837866</c:v>
                </c:pt>
                <c:pt idx="19933">
                  <c:v>16.036966462204607</c:v>
                </c:pt>
                <c:pt idx="19934">
                  <c:v>16.031908963203634</c:v>
                </c:pt>
                <c:pt idx="19935">
                  <c:v>16.02694218167353</c:v>
                </c:pt>
                <c:pt idx="19936">
                  <c:v>16.022372289078476</c:v>
                </c:pt>
                <c:pt idx="19937">
                  <c:v>16.01794981237359</c:v>
                </c:pt>
                <c:pt idx="19938">
                  <c:v>16.013232503888378</c:v>
                </c:pt>
                <c:pt idx="19939">
                  <c:v>16.008243042990557</c:v>
                </c:pt>
                <c:pt idx="19940">
                  <c:v>16.003310280512025</c:v>
                </c:pt>
                <c:pt idx="19941">
                  <c:v>15.999262013374477</c:v>
                </c:pt>
                <c:pt idx="19942">
                  <c:v>15.994419968366818</c:v>
                </c:pt>
                <c:pt idx="19943">
                  <c:v>15.989521224939866</c:v>
                </c:pt>
                <c:pt idx="19944">
                  <c:v>15.984577122777477</c:v>
                </c:pt>
                <c:pt idx="19945">
                  <c:v>15.979712398402102</c:v>
                </c:pt>
                <c:pt idx="19946">
                  <c:v>15.974949731181454</c:v>
                </c:pt>
                <c:pt idx="19947">
                  <c:v>15.970107686173796</c:v>
                </c:pt>
                <c:pt idx="19948">
                  <c:v>15.965345018953148</c:v>
                </c:pt>
                <c:pt idx="19949">
                  <c:v>15.960854504145109</c:v>
                </c:pt>
                <c:pt idx="19950">
                  <c:v>15.956772217955981</c:v>
                </c:pt>
                <c:pt idx="19951">
                  <c:v>15.95195285231604</c:v>
                </c:pt>
                <c:pt idx="19952">
                  <c:v>15.946362388173707</c:v>
                </c:pt>
                <c:pt idx="19953">
                  <c:v>15.941440965379039</c:v>
                </c:pt>
                <c:pt idx="19954">
                  <c:v>15.936780355313118</c:v>
                </c:pt>
                <c:pt idx="19955">
                  <c:v>15.931598119789697</c:v>
                </c:pt>
                <c:pt idx="19956">
                  <c:v>15.926858131936768</c:v>
                </c:pt>
                <c:pt idx="19957">
                  <c:v>15.922730487012208</c:v>
                </c:pt>
                <c:pt idx="19958">
                  <c:v>15.918081216630146</c:v>
                </c:pt>
                <c:pt idx="19959">
                  <c:v>15.913386587512649</c:v>
                </c:pt>
                <c:pt idx="19960">
                  <c:v>15.909122866381784</c:v>
                </c:pt>
                <c:pt idx="19961">
                  <c:v>15.904031348329234</c:v>
                </c:pt>
                <c:pt idx="19962">
                  <c:v>15.899382077947172</c:v>
                </c:pt>
                <c:pt idx="19963">
                  <c:v>15.894596731358806</c:v>
                </c:pt>
                <c:pt idx="19964">
                  <c:v>15.889482533938541</c:v>
                </c:pt>
                <c:pt idx="19965">
                  <c:v>15.884708527034034</c:v>
                </c:pt>
                <c:pt idx="19966">
                  <c:v>15.880252031277569</c:v>
                </c:pt>
                <c:pt idx="19967">
                  <c:v>15.876124386353007</c:v>
                </c:pt>
                <c:pt idx="19968">
                  <c:v>15.871293681029208</c:v>
                </c:pt>
                <c:pt idx="19969">
                  <c:v>15.866134124873508</c:v>
                </c:pt>
                <c:pt idx="19970">
                  <c:v>15.861768346587912</c:v>
                </c:pt>
                <c:pt idx="19971">
                  <c:v>15.857141755573567</c:v>
                </c:pt>
                <c:pt idx="19972">
                  <c:v>15.852628561397811</c:v>
                </c:pt>
                <c:pt idx="19973">
                  <c:v>15.848364840266946</c:v>
                </c:pt>
                <c:pt idx="19974">
                  <c:v>15.844033081032926</c:v>
                </c:pt>
                <c:pt idx="19975">
                  <c:v>15.839463188437877</c:v>
                </c:pt>
                <c:pt idx="19976">
                  <c:v>15.834303632282175</c:v>
                </c:pt>
                <c:pt idx="19977">
                  <c:v>15.830005892099733</c:v>
                </c:pt>
                <c:pt idx="19978">
                  <c:v>15.825152507408216</c:v>
                </c:pt>
                <c:pt idx="19979">
                  <c:v>15.820639313232457</c:v>
                </c:pt>
                <c:pt idx="19980">
                  <c:v>15.816080760321267</c:v>
                </c:pt>
                <c:pt idx="19981">
                  <c:v>15.811669623300237</c:v>
                </c:pt>
                <c:pt idx="19982">
                  <c:v>15.806918295763451</c:v>
                </c:pt>
                <c:pt idx="19983">
                  <c:v>15.801792758659323</c:v>
                </c:pt>
                <c:pt idx="19984">
                  <c:v>15.797290904167424</c:v>
                </c:pt>
                <c:pt idx="19985">
                  <c:v>15.792346802005039</c:v>
                </c:pt>
                <c:pt idx="19986">
                  <c:v>15.787947004667869</c:v>
                </c:pt>
                <c:pt idx="19987">
                  <c:v>15.783819359743307</c:v>
                </c:pt>
                <c:pt idx="19988">
                  <c:v>15.779079371890376</c:v>
                </c:pt>
                <c:pt idx="19989">
                  <c:v>15.774214647514997</c:v>
                </c:pt>
                <c:pt idx="19990">
                  <c:v>15.769157148514024</c:v>
                </c:pt>
                <c:pt idx="19991">
                  <c:v>15.764859408331583</c:v>
                </c:pt>
                <c:pt idx="19992">
                  <c:v>15.760153439530228</c:v>
                </c:pt>
                <c:pt idx="19993">
                  <c:v>15.755288715154853</c:v>
                </c:pt>
                <c:pt idx="19994">
                  <c:v>15.750367292360181</c:v>
                </c:pt>
                <c:pt idx="19995">
                  <c:v>15.745786060081274</c:v>
                </c:pt>
                <c:pt idx="19996">
                  <c:v>15.741476980214975</c:v>
                </c:pt>
                <c:pt idx="19997">
                  <c:v>15.737167900348673</c:v>
                </c:pt>
                <c:pt idx="19998">
                  <c:v>15.732756763327643</c:v>
                </c:pt>
                <c:pt idx="19999">
                  <c:v>15.729230121647594</c:v>
                </c:pt>
                <c:pt idx="20000">
                  <c:v>15.724240660749771</c:v>
                </c:pt>
                <c:pt idx="20001">
                  <c:v>15.719818184044884</c:v>
                </c:pt>
                <c:pt idx="20002">
                  <c:v>15.715520443862443</c:v>
                </c:pt>
                <c:pt idx="20003">
                  <c:v>15.710893852848095</c:v>
                </c:pt>
                <c:pt idx="20004">
                  <c:v>15.706664150768807</c:v>
                </c:pt>
                <c:pt idx="20005">
                  <c:v>15.701788086709573</c:v>
                </c:pt>
                <c:pt idx="20006">
                  <c:v>15.697410968740119</c:v>
                </c:pt>
                <c:pt idx="20007">
                  <c:v>15.693113228557676</c:v>
                </c:pt>
                <c:pt idx="20008">
                  <c:v>15.688395920072464</c:v>
                </c:pt>
                <c:pt idx="20009">
                  <c:v>15.684120859257741</c:v>
                </c:pt>
                <c:pt idx="20010">
                  <c:v>15.680015893700897</c:v>
                </c:pt>
                <c:pt idx="20011">
                  <c:v>15.675729493202315</c:v>
                </c:pt>
                <c:pt idx="20012">
                  <c:v>15.671261657761992</c:v>
                </c:pt>
                <c:pt idx="20013">
                  <c:v>15.666703104850798</c:v>
                </c:pt>
                <c:pt idx="20014">
                  <c:v>15.662507421823085</c:v>
                </c:pt>
                <c:pt idx="20015">
                  <c:v>15.657676716499285</c:v>
                </c:pt>
                <c:pt idx="20016">
                  <c:v>15.65297074769793</c:v>
                </c:pt>
                <c:pt idx="20017">
                  <c:v>15.648604969412336</c:v>
                </c:pt>
                <c:pt idx="20018">
                  <c:v>15.644295889546036</c:v>
                </c:pt>
                <c:pt idx="20019">
                  <c:v>15.639737336634846</c:v>
                </c:pt>
                <c:pt idx="20020">
                  <c:v>15.635371558349251</c:v>
                </c:pt>
                <c:pt idx="20021">
                  <c:v>15.631618122992025</c:v>
                </c:pt>
                <c:pt idx="20022">
                  <c:v>15.62675339861665</c:v>
                </c:pt>
                <c:pt idx="20023">
                  <c:v>15.62208144886687</c:v>
                </c:pt>
                <c:pt idx="20024">
                  <c:v>15.617761029316712</c:v>
                </c:pt>
                <c:pt idx="20025">
                  <c:v>15.613497308185845</c:v>
                </c:pt>
                <c:pt idx="20026">
                  <c:v>15.609460380732152</c:v>
                </c:pt>
                <c:pt idx="20027">
                  <c:v>15.605378094543026</c:v>
                </c:pt>
                <c:pt idx="20028">
                  <c:v>15.600706144793246</c:v>
                </c:pt>
                <c:pt idx="20029">
                  <c:v>15.595920798204881</c:v>
                </c:pt>
                <c:pt idx="20030">
                  <c:v>15.592201381899232</c:v>
                </c:pt>
                <c:pt idx="20031">
                  <c:v>15.587506752781739</c:v>
                </c:pt>
                <c:pt idx="20032">
                  <c:v>15.582891501451252</c:v>
                </c:pt>
                <c:pt idx="20033">
                  <c:v>15.578729837475114</c:v>
                </c:pt>
                <c:pt idx="20034">
                  <c:v>15.575044440221042</c:v>
                </c:pt>
                <c:pt idx="20035">
                  <c:v>15.570213734897242</c:v>
                </c:pt>
                <c:pt idx="20036">
                  <c:v>15.565881975663226</c:v>
                </c:pt>
                <c:pt idx="20037">
                  <c:v>15.561130648126435</c:v>
                </c:pt>
                <c:pt idx="20038">
                  <c:v>15.556889606363287</c:v>
                </c:pt>
                <c:pt idx="20039">
                  <c:v>15.552489809026115</c:v>
                </c:pt>
                <c:pt idx="20040">
                  <c:v>15.548135370424381</c:v>
                </c:pt>
                <c:pt idx="20041">
                  <c:v>15.544302557280144</c:v>
                </c:pt>
                <c:pt idx="20042">
                  <c:v>15.540458404452052</c:v>
                </c:pt>
                <c:pt idx="20043">
                  <c:v>15.536183343637324</c:v>
                </c:pt>
                <c:pt idx="20044">
                  <c:v>15.5315794319907</c:v>
                </c:pt>
                <c:pt idx="20045">
                  <c:v>15.52770126011103</c:v>
                </c:pt>
                <c:pt idx="20046">
                  <c:v>15.523392180244727</c:v>
                </c:pt>
                <c:pt idx="20047">
                  <c:v>15.518606833656362</c:v>
                </c:pt>
                <c:pt idx="20048">
                  <c:v>15.514603925254248</c:v>
                </c:pt>
                <c:pt idx="20049">
                  <c:v>15.510464940645827</c:v>
                </c:pt>
                <c:pt idx="20050">
                  <c:v>15.505724952792896</c:v>
                </c:pt>
                <c:pt idx="20051">
                  <c:v>15.5013591745073</c:v>
                </c:pt>
                <c:pt idx="20052">
                  <c:v>15.496347034241765</c:v>
                </c:pt>
                <c:pt idx="20053">
                  <c:v>15.492196709949486</c:v>
                </c:pt>
                <c:pt idx="20054">
                  <c:v>15.488103084076499</c:v>
                </c:pt>
                <c:pt idx="20055">
                  <c:v>15.483748645474762</c:v>
                </c:pt>
                <c:pt idx="20056">
                  <c:v>15.480414778420309</c:v>
                </c:pt>
                <c:pt idx="20057">
                  <c:v>15.47566345088352</c:v>
                </c:pt>
                <c:pt idx="20058">
                  <c:v>15.471637863113685</c:v>
                </c:pt>
                <c:pt idx="20059">
                  <c:v>15.467884427756463</c:v>
                </c:pt>
                <c:pt idx="20060">
                  <c:v>15.463076401800379</c:v>
                </c:pt>
                <c:pt idx="20061">
                  <c:v>15.458994115611253</c:v>
                </c:pt>
                <c:pt idx="20062">
                  <c:v>15.45452628017093</c:v>
                </c:pt>
                <c:pt idx="20063">
                  <c:v>15.449820311369574</c:v>
                </c:pt>
                <c:pt idx="20064">
                  <c:v>15.445851422019036</c:v>
                </c:pt>
                <c:pt idx="20065">
                  <c:v>15.441496983417302</c:v>
                </c:pt>
                <c:pt idx="20066">
                  <c:v>15.437403357544316</c:v>
                </c:pt>
                <c:pt idx="20067">
                  <c:v>15.433173655465026</c:v>
                </c:pt>
                <c:pt idx="20068">
                  <c:v>15.428785197811711</c:v>
                </c:pt>
                <c:pt idx="20069">
                  <c:v>15.425133819609215</c:v>
                </c:pt>
                <c:pt idx="20070">
                  <c:v>15.420541247646449</c:v>
                </c:pt>
                <c:pt idx="20071">
                  <c:v>15.416583697979769</c:v>
                </c:pt>
                <c:pt idx="20072">
                  <c:v>15.413068395983576</c:v>
                </c:pt>
                <c:pt idx="20073">
                  <c:v>15.409042808213741</c:v>
                </c:pt>
                <c:pt idx="20074">
                  <c:v>15.404779087082876</c:v>
                </c:pt>
                <c:pt idx="20075">
                  <c:v>15.40050402626815</c:v>
                </c:pt>
                <c:pt idx="20076">
                  <c:v>15.396104228930978</c:v>
                </c:pt>
                <c:pt idx="20077">
                  <c:v>15.392169358632016</c:v>
                </c:pt>
                <c:pt idx="20078">
                  <c:v>15.388030374023598</c:v>
                </c:pt>
                <c:pt idx="20079">
                  <c:v>15.384447033924253</c:v>
                </c:pt>
                <c:pt idx="20080">
                  <c:v>15.380557522360725</c:v>
                </c:pt>
                <c:pt idx="20081">
                  <c:v>15.376679350481052</c:v>
                </c:pt>
                <c:pt idx="20082">
                  <c:v>15.372914575439969</c:v>
                </c:pt>
                <c:pt idx="20083">
                  <c:v>15.368594155889809</c:v>
                </c:pt>
                <c:pt idx="20084">
                  <c:v>15.364818041164865</c:v>
                </c:pt>
                <c:pt idx="20085">
                  <c:v>15.360236808885958</c:v>
                </c:pt>
                <c:pt idx="20086">
                  <c:v>15.356381316374005</c:v>
                </c:pt>
                <c:pt idx="20087">
                  <c:v>15.351664007888791</c:v>
                </c:pt>
                <c:pt idx="20088">
                  <c:v>15.347717797905968</c:v>
                </c:pt>
                <c:pt idx="20089">
                  <c:v>15.343488095826677</c:v>
                </c:pt>
                <c:pt idx="20090">
                  <c:v>15.339848057308039</c:v>
                </c:pt>
                <c:pt idx="20091">
                  <c:v>15.336162660053967</c:v>
                </c:pt>
                <c:pt idx="20092">
                  <c:v>15.331604107142777</c:v>
                </c:pt>
                <c:pt idx="20093">
                  <c:v>15.327827992417834</c:v>
                </c:pt>
                <c:pt idx="20094">
                  <c:v>15.323995179273597</c:v>
                </c:pt>
                <c:pt idx="20095">
                  <c:v>15.320207724864797</c:v>
                </c:pt>
                <c:pt idx="20096">
                  <c:v>15.316091419624092</c:v>
                </c:pt>
                <c:pt idx="20097">
                  <c:v>15.311771000073934</c:v>
                </c:pt>
                <c:pt idx="20098">
                  <c:v>15.307541297994645</c:v>
                </c:pt>
                <c:pt idx="20099">
                  <c:v>15.30388991979215</c:v>
                </c:pt>
                <c:pt idx="20100">
                  <c:v>15.299388065300249</c:v>
                </c:pt>
                <c:pt idx="20101">
                  <c:v>15.295305779111123</c:v>
                </c:pt>
                <c:pt idx="20102">
                  <c:v>15.290974019877106</c:v>
                </c:pt>
                <c:pt idx="20103">
                  <c:v>15.286982451158849</c:v>
                </c:pt>
                <c:pt idx="20104">
                  <c:v>15.282650691924832</c:v>
                </c:pt>
                <c:pt idx="20105">
                  <c:v>15.278817878780593</c:v>
                </c:pt>
                <c:pt idx="20106">
                  <c:v>15.274372722707987</c:v>
                </c:pt>
                <c:pt idx="20107">
                  <c:v>15.270120341260981</c:v>
                </c:pt>
                <c:pt idx="20108">
                  <c:v>15.266287528116745</c:v>
                </c:pt>
                <c:pt idx="20109">
                  <c:v>15.262522753075663</c:v>
                </c:pt>
                <c:pt idx="20110">
                  <c:v>15.258916733608599</c:v>
                </c:pt>
                <c:pt idx="20111">
                  <c:v>15.254437558484421</c:v>
                </c:pt>
                <c:pt idx="20112">
                  <c:v>15.251171729533116</c:v>
                </c:pt>
                <c:pt idx="20113">
                  <c:v>15.247316237021163</c:v>
                </c:pt>
                <c:pt idx="20114">
                  <c:v>15.243233950832039</c:v>
                </c:pt>
                <c:pt idx="20115">
                  <c:v>15.239299080533073</c:v>
                </c:pt>
                <c:pt idx="20116">
                  <c:v>15.235273492763241</c:v>
                </c:pt>
                <c:pt idx="20117">
                  <c:v>15.231191206574113</c:v>
                </c:pt>
                <c:pt idx="20118">
                  <c:v>15.227052221965693</c:v>
                </c:pt>
                <c:pt idx="20119">
                  <c:v>15.223049313563578</c:v>
                </c:pt>
                <c:pt idx="20120">
                  <c:v>15.218955687690594</c:v>
                </c:pt>
                <c:pt idx="20121">
                  <c:v>15.215735217474723</c:v>
                </c:pt>
                <c:pt idx="20122">
                  <c:v>15.211913744014346</c:v>
                </c:pt>
                <c:pt idx="20123">
                  <c:v>15.207990213399242</c:v>
                </c:pt>
                <c:pt idx="20124">
                  <c:v>15.204338835196745</c:v>
                </c:pt>
                <c:pt idx="20125">
                  <c:v>15.199462771137512</c:v>
                </c:pt>
                <c:pt idx="20126">
                  <c:v>15.195312446845232</c:v>
                </c:pt>
                <c:pt idx="20127">
                  <c:v>15.191468294017135</c:v>
                </c:pt>
                <c:pt idx="20128">
                  <c:v>15.187374668144152</c:v>
                </c:pt>
                <c:pt idx="20129">
                  <c:v>15.182974870806982</c:v>
                </c:pt>
                <c:pt idx="20130">
                  <c:v>15.179323492604485</c:v>
                </c:pt>
                <c:pt idx="20131">
                  <c:v>15.175910247763019</c:v>
                </c:pt>
                <c:pt idx="20132">
                  <c:v>15.172553701340853</c:v>
                </c:pt>
                <c:pt idx="20133">
                  <c:v>15.168856964402918</c:v>
                </c:pt>
                <c:pt idx="20134">
                  <c:v>15.164876735368521</c:v>
                </c:pt>
                <c:pt idx="20135">
                  <c:v>15.161599566733361</c:v>
                </c:pt>
                <c:pt idx="20136">
                  <c:v>15.157460582124937</c:v>
                </c:pt>
                <c:pt idx="20137">
                  <c:v>15.153627768980702</c:v>
                </c:pt>
                <c:pt idx="20138">
                  <c:v>15.149794955836468</c:v>
                </c:pt>
                <c:pt idx="20139">
                  <c:v>15.146143577633971</c:v>
                </c:pt>
                <c:pt idx="20140">
                  <c:v>15.142560237534628</c:v>
                </c:pt>
                <c:pt idx="20141">
                  <c:v>15.137910967152566</c:v>
                </c:pt>
                <c:pt idx="20142">
                  <c:v>15.134395665156372</c:v>
                </c:pt>
                <c:pt idx="20143">
                  <c:v>15.130494813908982</c:v>
                </c:pt>
                <c:pt idx="20144">
                  <c:v>15.126333149932844</c:v>
                </c:pt>
                <c:pt idx="20145">
                  <c:v>15.122545695524044</c:v>
                </c:pt>
                <c:pt idx="20146">
                  <c:v>15.118690203012092</c:v>
                </c:pt>
                <c:pt idx="20147">
                  <c:v>15.115208920067474</c:v>
                </c:pt>
                <c:pt idx="20148">
                  <c:v>15.111353427555521</c:v>
                </c:pt>
                <c:pt idx="20149">
                  <c:v>15.107112385792373</c:v>
                </c:pt>
                <c:pt idx="20150">
                  <c:v>15.103324931383574</c:v>
                </c:pt>
                <c:pt idx="20151">
                  <c:v>15.099492118239336</c:v>
                </c:pt>
                <c:pt idx="20152">
                  <c:v>15.095387152682493</c:v>
                </c:pt>
                <c:pt idx="20153">
                  <c:v>15.091939888789454</c:v>
                </c:pt>
                <c:pt idx="20154">
                  <c:v>15.088220472483805</c:v>
                </c:pt>
                <c:pt idx="20155">
                  <c:v>15.084671151436035</c:v>
                </c:pt>
                <c:pt idx="20156">
                  <c:v>15.081371303433155</c:v>
                </c:pt>
                <c:pt idx="20157">
                  <c:v>15.077152941037728</c:v>
                </c:pt>
                <c:pt idx="20158">
                  <c:v>15.073490223151371</c:v>
                </c:pt>
                <c:pt idx="20159">
                  <c:v>15.069782146529581</c:v>
                </c:pt>
                <c:pt idx="20160">
                  <c:v>15.065892634966053</c:v>
                </c:pt>
                <c:pt idx="20161">
                  <c:v>15.061549536048174</c:v>
                </c:pt>
                <c:pt idx="20162">
                  <c:v>15.057898157845676</c:v>
                </c:pt>
                <c:pt idx="20163">
                  <c:v>15.054224100275462</c:v>
                </c:pt>
                <c:pt idx="20164">
                  <c:v>15.050482004602097</c:v>
                </c:pt>
                <c:pt idx="20165">
                  <c:v>15.046955362922047</c:v>
                </c:pt>
                <c:pt idx="20166">
                  <c:v>15.043496759345146</c:v>
                </c:pt>
                <c:pt idx="20167">
                  <c:v>15.039641266833193</c:v>
                </c:pt>
                <c:pt idx="20168">
                  <c:v>15.036522853772055</c:v>
                </c:pt>
                <c:pt idx="20169">
                  <c:v>15.032803437466407</c:v>
                </c:pt>
                <c:pt idx="20170">
                  <c:v>15.028891246535162</c:v>
                </c:pt>
                <c:pt idx="20171">
                  <c:v>15.025183169913369</c:v>
                </c:pt>
                <c:pt idx="20172">
                  <c:v>15.021769925071904</c:v>
                </c:pt>
                <c:pt idx="20173">
                  <c:v>15.018413378649734</c:v>
                </c:pt>
                <c:pt idx="20174">
                  <c:v>15.014591905189356</c:v>
                </c:pt>
                <c:pt idx="20175">
                  <c:v>15.011110622244741</c:v>
                </c:pt>
                <c:pt idx="20176">
                  <c:v>15.007107713842624</c:v>
                </c:pt>
                <c:pt idx="20177">
                  <c:v>15.003388297536974</c:v>
                </c:pt>
                <c:pt idx="20178">
                  <c:v>14.999657541547467</c:v>
                </c:pt>
                <c:pt idx="20179">
                  <c:v>14.995439179152037</c:v>
                </c:pt>
                <c:pt idx="20180">
                  <c:v>14.992093972413723</c:v>
                </c:pt>
                <c:pt idx="20181">
                  <c:v>14.988351876740358</c:v>
                </c:pt>
                <c:pt idx="20182">
                  <c:v>14.984451025492969</c:v>
                </c:pt>
                <c:pt idx="20183">
                  <c:v>14.980765628238895</c:v>
                </c:pt>
                <c:pt idx="20184">
                  <c:v>14.976808078572216</c:v>
                </c:pt>
                <c:pt idx="20185">
                  <c:v>14.973100001950426</c:v>
                </c:pt>
                <c:pt idx="20186">
                  <c:v>14.969301207857766</c:v>
                </c:pt>
                <c:pt idx="20187">
                  <c:v>14.966012699538748</c:v>
                </c:pt>
                <c:pt idx="20188">
                  <c:v>14.962281943549238</c:v>
                </c:pt>
                <c:pt idx="20189">
                  <c:v>14.958698603449893</c:v>
                </c:pt>
                <c:pt idx="20190">
                  <c:v>14.955784304698211</c:v>
                </c:pt>
                <c:pt idx="20191">
                  <c:v>14.952030869340986</c:v>
                </c:pt>
                <c:pt idx="20192">
                  <c:v>14.947880545048708</c:v>
                </c:pt>
                <c:pt idx="20193">
                  <c:v>14.944127109691483</c:v>
                </c:pt>
                <c:pt idx="20194">
                  <c:v>14.940407693385835</c:v>
                </c:pt>
                <c:pt idx="20195">
                  <c:v>14.936393445299862</c:v>
                </c:pt>
                <c:pt idx="20196">
                  <c:v>14.93302555919383</c:v>
                </c:pt>
                <c:pt idx="20197">
                  <c:v>14.92914738731416</c:v>
                </c:pt>
                <c:pt idx="20198">
                  <c:v>14.925042421757315</c:v>
                </c:pt>
                <c:pt idx="20199">
                  <c:v>14.921776592806014</c:v>
                </c:pt>
                <c:pt idx="20200">
                  <c:v>14.918079855868083</c:v>
                </c:pt>
                <c:pt idx="20201">
                  <c:v>14.914723309445913</c:v>
                </c:pt>
                <c:pt idx="20202">
                  <c:v>14.911536858281618</c:v>
                </c:pt>
                <c:pt idx="20203">
                  <c:v>14.908044235653145</c:v>
                </c:pt>
                <c:pt idx="20204">
                  <c:v>14.904188743141193</c:v>
                </c:pt>
                <c:pt idx="20205">
                  <c:v>14.90084353640288</c:v>
                </c:pt>
                <c:pt idx="20206">
                  <c:v>14.897555028083861</c:v>
                </c:pt>
                <c:pt idx="20207">
                  <c:v>14.893869630829787</c:v>
                </c:pt>
                <c:pt idx="20208">
                  <c:v>14.890501744723759</c:v>
                </c:pt>
                <c:pt idx="20209">
                  <c:v>14.88644213790235</c:v>
                </c:pt>
                <c:pt idx="20210">
                  <c:v>14.883607216937678</c:v>
                </c:pt>
                <c:pt idx="20211">
                  <c:v>14.880148613360777</c:v>
                </c:pt>
                <c:pt idx="20212">
                  <c:v>14.876916803461052</c:v>
                </c:pt>
                <c:pt idx="20213">
                  <c:v>14.873265425258555</c:v>
                </c:pt>
                <c:pt idx="20214">
                  <c:v>14.869704764526928</c:v>
                </c:pt>
                <c:pt idx="20215">
                  <c:v>14.866280180001606</c:v>
                </c:pt>
                <c:pt idx="20216">
                  <c:v>14.861608230251827</c:v>
                </c:pt>
                <c:pt idx="20217">
                  <c:v>14.858353740984384</c:v>
                </c:pt>
                <c:pt idx="20218">
                  <c:v>14.855360064445691</c:v>
                </c:pt>
                <c:pt idx="20219">
                  <c:v>14.851016965527814</c:v>
                </c:pt>
                <c:pt idx="20220">
                  <c:v>14.84802328898912</c:v>
                </c:pt>
                <c:pt idx="20221">
                  <c:v>14.84474612035396</c:v>
                </c:pt>
                <c:pt idx="20222">
                  <c:v>14.841026704048312</c:v>
                </c:pt>
                <c:pt idx="20223">
                  <c:v>14.837318627426525</c:v>
                </c:pt>
                <c:pt idx="20224">
                  <c:v>14.833984760372068</c:v>
                </c:pt>
                <c:pt idx="20225">
                  <c:v>14.830594194898323</c:v>
                </c:pt>
                <c:pt idx="20226">
                  <c:v>14.826795400805661</c:v>
                </c:pt>
                <c:pt idx="20227">
                  <c:v>14.823246079757894</c:v>
                </c:pt>
                <c:pt idx="20228">
                  <c:v>14.8197307777617</c:v>
                </c:pt>
                <c:pt idx="20229">
                  <c:v>14.816215475765507</c:v>
                </c:pt>
                <c:pt idx="20230">
                  <c:v>14.812688834085458</c:v>
                </c:pt>
                <c:pt idx="20231">
                  <c:v>14.809388986082578</c:v>
                </c:pt>
                <c:pt idx="20232">
                  <c:v>14.805635550725354</c:v>
                </c:pt>
                <c:pt idx="20233">
                  <c:v>14.802721251973672</c:v>
                </c:pt>
                <c:pt idx="20234">
                  <c:v>14.799410064286937</c:v>
                </c:pt>
                <c:pt idx="20235">
                  <c:v>14.795701987665147</c:v>
                </c:pt>
                <c:pt idx="20236">
                  <c:v>14.792005250727215</c:v>
                </c:pt>
                <c:pt idx="20237">
                  <c:v>14.788353872524718</c:v>
                </c:pt>
                <c:pt idx="20238">
                  <c:v>14.785280818199013</c:v>
                </c:pt>
                <c:pt idx="20239">
                  <c:v>14.781867573357548</c:v>
                </c:pt>
                <c:pt idx="20240">
                  <c:v>14.778125477684185</c:v>
                </c:pt>
                <c:pt idx="20241">
                  <c:v>14.774859648732882</c:v>
                </c:pt>
                <c:pt idx="20242">
                  <c:v>14.771752575355601</c:v>
                </c:pt>
                <c:pt idx="20243">
                  <c:v>14.768021819366092</c:v>
                </c:pt>
                <c:pt idx="20244">
                  <c:v>14.764812688834086</c:v>
                </c:pt>
                <c:pt idx="20245">
                  <c:v>14.761819012295394</c:v>
                </c:pt>
                <c:pt idx="20246">
                  <c:v>14.758303710299201</c:v>
                </c:pt>
                <c:pt idx="20247">
                  <c:v>14.754516255890399</c:v>
                </c:pt>
                <c:pt idx="20248">
                  <c:v>14.751103011048935</c:v>
                </c:pt>
                <c:pt idx="20249">
                  <c:v>14.747712445575187</c:v>
                </c:pt>
                <c:pt idx="20250">
                  <c:v>14.744072407056549</c:v>
                </c:pt>
                <c:pt idx="20251">
                  <c:v>14.740636482847369</c:v>
                </c:pt>
                <c:pt idx="20252">
                  <c:v>14.737994336508292</c:v>
                </c:pt>
                <c:pt idx="20253">
                  <c:v>14.734445015460523</c:v>
                </c:pt>
                <c:pt idx="20254">
                  <c:v>14.73139464050254</c:v>
                </c:pt>
                <c:pt idx="20255">
                  <c:v>14.727765941667759</c:v>
                </c:pt>
                <c:pt idx="20256">
                  <c:v>14.724261979355427</c:v>
                </c:pt>
                <c:pt idx="20257">
                  <c:v>14.72109820755885</c:v>
                </c:pt>
                <c:pt idx="20258">
                  <c:v>14.717220035679182</c:v>
                </c:pt>
                <c:pt idx="20259">
                  <c:v>14.713387222534942</c:v>
                </c:pt>
                <c:pt idx="20260">
                  <c:v>14.710178092002938</c:v>
                </c:pt>
                <c:pt idx="20261">
                  <c:v>14.707116377361091</c:v>
                </c:pt>
                <c:pt idx="20262">
                  <c:v>14.703680453151909</c:v>
                </c:pt>
                <c:pt idx="20263">
                  <c:v>14.700686776613217</c:v>
                </c:pt>
                <c:pt idx="20264">
                  <c:v>14.696479753901645</c:v>
                </c:pt>
                <c:pt idx="20265">
                  <c:v>14.693145886847192</c:v>
                </c:pt>
                <c:pt idx="20266">
                  <c:v>14.690027473786053</c:v>
                </c:pt>
                <c:pt idx="20267">
                  <c:v>14.686931740092632</c:v>
                </c:pt>
                <c:pt idx="20268">
                  <c:v>14.683427777780297</c:v>
                </c:pt>
                <c:pt idx="20269">
                  <c:v>14.679731040842366</c:v>
                </c:pt>
                <c:pt idx="20270">
                  <c:v>14.67693013892927</c:v>
                </c:pt>
                <c:pt idx="20271">
                  <c:v>14.673392157565363</c:v>
                </c:pt>
                <c:pt idx="20272">
                  <c:v>14.670092309562483</c:v>
                </c:pt>
                <c:pt idx="20273">
                  <c:v>14.666259496418249</c:v>
                </c:pt>
                <c:pt idx="20274">
                  <c:v>14.663095724621675</c:v>
                </c:pt>
                <c:pt idx="20275">
                  <c:v>14.659625781360916</c:v>
                </c:pt>
                <c:pt idx="20276">
                  <c:v>14.656654784189941</c:v>
                </c:pt>
                <c:pt idx="20277">
                  <c:v>14.653309577451626</c:v>
                </c:pt>
                <c:pt idx="20278">
                  <c:v>14.650633412060978</c:v>
                </c:pt>
                <c:pt idx="20279">
                  <c:v>14.647390262477394</c:v>
                </c:pt>
                <c:pt idx="20280">
                  <c:v>14.643852281113483</c:v>
                </c:pt>
                <c:pt idx="20281">
                  <c:v>14.640042147336965</c:v>
                </c:pt>
                <c:pt idx="20282">
                  <c:v>14.636266032612024</c:v>
                </c:pt>
                <c:pt idx="20283">
                  <c:v>14.633045562396156</c:v>
                </c:pt>
                <c:pt idx="20284">
                  <c:v>14.62922408893578</c:v>
                </c:pt>
                <c:pt idx="20285">
                  <c:v>14.626151034610075</c:v>
                </c:pt>
                <c:pt idx="20286">
                  <c:v>14.622919224710351</c:v>
                </c:pt>
                <c:pt idx="20287">
                  <c:v>14.619517319552743</c:v>
                </c:pt>
                <c:pt idx="20288">
                  <c:v>14.616432925543183</c:v>
                </c:pt>
                <c:pt idx="20289">
                  <c:v>14.613053699753292</c:v>
                </c:pt>
                <c:pt idx="20290">
                  <c:v>14.609572416808675</c:v>
                </c:pt>
                <c:pt idx="20291">
                  <c:v>14.606068454496343</c:v>
                </c:pt>
                <c:pt idx="20292">
                  <c:v>14.602643869971018</c:v>
                </c:pt>
                <c:pt idx="20293">
                  <c:v>14.599400720387434</c:v>
                </c:pt>
                <c:pt idx="20294">
                  <c:v>14.59667919626135</c:v>
                </c:pt>
                <c:pt idx="20295">
                  <c:v>14.593424706993909</c:v>
                </c:pt>
                <c:pt idx="20296">
                  <c:v>14.590272274881194</c:v>
                </c:pt>
                <c:pt idx="20297">
                  <c:v>14.586995106246034</c:v>
                </c:pt>
                <c:pt idx="20298">
                  <c:v>14.583763296346309</c:v>
                </c:pt>
                <c:pt idx="20299">
                  <c:v>14.580338711820984</c:v>
                </c:pt>
                <c:pt idx="20300">
                  <c:v>14.576437860573598</c:v>
                </c:pt>
                <c:pt idx="20301">
                  <c:v>14.573001936364417</c:v>
                </c:pt>
                <c:pt idx="20302">
                  <c:v>14.570223713819038</c:v>
                </c:pt>
                <c:pt idx="20303">
                  <c:v>14.566209465733063</c:v>
                </c:pt>
                <c:pt idx="20304">
                  <c:v>14.563068373304205</c:v>
                </c:pt>
                <c:pt idx="20305">
                  <c:v>14.560392207913559</c:v>
                </c:pt>
                <c:pt idx="20306">
                  <c:v>14.558067572722527</c:v>
                </c:pt>
                <c:pt idx="20307">
                  <c:v>14.554790404087367</c:v>
                </c:pt>
                <c:pt idx="20308">
                  <c:v>14.550980270310848</c:v>
                </c:pt>
                <c:pt idx="20309">
                  <c:v>14.547657742940254</c:v>
                </c:pt>
                <c:pt idx="20310">
                  <c:v>14.54449397114368</c:v>
                </c:pt>
                <c:pt idx="20311">
                  <c:v>14.541761107333736</c:v>
                </c:pt>
                <c:pt idx="20312">
                  <c:v>14.538744751427323</c:v>
                </c:pt>
                <c:pt idx="20313">
                  <c:v>14.535478922476026</c:v>
                </c:pt>
                <c:pt idx="20314">
                  <c:v>14.53207701731842</c:v>
                </c:pt>
                <c:pt idx="20315">
                  <c:v>14.528981283624997</c:v>
                </c:pt>
                <c:pt idx="20316">
                  <c:v>14.52535258479022</c:v>
                </c:pt>
                <c:pt idx="20317">
                  <c:v>14.521837282794026</c:v>
                </c:pt>
                <c:pt idx="20318">
                  <c:v>14.519161117403376</c:v>
                </c:pt>
                <c:pt idx="20319">
                  <c:v>14.515691174142617</c:v>
                </c:pt>
                <c:pt idx="20320">
                  <c:v>14.512618119816914</c:v>
                </c:pt>
                <c:pt idx="20321">
                  <c:v>14.508535833627786</c:v>
                </c:pt>
                <c:pt idx="20322">
                  <c:v>14.50538340151507</c:v>
                </c:pt>
                <c:pt idx="20323">
                  <c:v>14.502117572563773</c:v>
                </c:pt>
                <c:pt idx="20324">
                  <c:v>14.498863083296326</c:v>
                </c:pt>
                <c:pt idx="20325">
                  <c:v>14.496459070318288</c:v>
                </c:pt>
                <c:pt idx="20326">
                  <c:v>14.493102523896114</c:v>
                </c:pt>
                <c:pt idx="20327">
                  <c:v>14.490188225144434</c:v>
                </c:pt>
                <c:pt idx="20328">
                  <c:v>14.486321392948623</c:v>
                </c:pt>
                <c:pt idx="20329">
                  <c:v>14.483463792616233</c:v>
                </c:pt>
                <c:pt idx="20330">
                  <c:v>14.479789735046017</c:v>
                </c:pt>
                <c:pt idx="20331">
                  <c:v>14.477272325229389</c:v>
                </c:pt>
                <c:pt idx="20332">
                  <c:v>14.473949797858795</c:v>
                </c:pt>
                <c:pt idx="20333">
                  <c:v>14.471296311835863</c:v>
                </c:pt>
                <c:pt idx="20334">
                  <c:v>14.46752019711092</c:v>
                </c:pt>
                <c:pt idx="20335">
                  <c:v>14.464379104682065</c:v>
                </c:pt>
                <c:pt idx="20336">
                  <c:v>14.461702939291415</c:v>
                </c:pt>
                <c:pt idx="20337">
                  <c:v>14.458981415165329</c:v>
                </c:pt>
                <c:pt idx="20338">
                  <c:v>14.455908360839626</c:v>
                </c:pt>
                <c:pt idx="20339">
                  <c:v>14.453164157345824</c:v>
                </c:pt>
                <c:pt idx="20340">
                  <c:v>14.450102442703979</c:v>
                </c:pt>
                <c:pt idx="20341">
                  <c:v>14.44630364861132</c:v>
                </c:pt>
                <c:pt idx="20342">
                  <c:v>14.44362748322067</c:v>
                </c:pt>
                <c:pt idx="20343">
                  <c:v>14.440543089211108</c:v>
                </c:pt>
                <c:pt idx="20344">
                  <c:v>14.4371411840535</c:v>
                </c:pt>
                <c:pt idx="20345">
                  <c:v>14.433557843954157</c:v>
                </c:pt>
                <c:pt idx="20346">
                  <c:v>14.430167278480411</c:v>
                </c:pt>
                <c:pt idx="20347">
                  <c:v>14.427298338464162</c:v>
                </c:pt>
                <c:pt idx="20348">
                  <c:v>14.424372700028623</c:v>
                </c:pt>
                <c:pt idx="20349">
                  <c:v>14.421719214005691</c:v>
                </c:pt>
                <c:pt idx="20350">
                  <c:v>14.418759556518571</c:v>
                </c:pt>
                <c:pt idx="20351">
                  <c:v>14.414836025903465</c:v>
                </c:pt>
                <c:pt idx="20352">
                  <c:v>14.411683593790753</c:v>
                </c:pt>
                <c:pt idx="20353">
                  <c:v>14.408837333142221</c:v>
                </c:pt>
                <c:pt idx="20354">
                  <c:v>14.405945713758255</c:v>
                </c:pt>
                <c:pt idx="20355">
                  <c:v>14.403110792793585</c:v>
                </c:pt>
                <c:pt idx="20356">
                  <c:v>14.400355249615926</c:v>
                </c:pt>
                <c:pt idx="20357">
                  <c:v>14.39677190951658</c:v>
                </c:pt>
                <c:pt idx="20358">
                  <c:v>14.393528759932996</c:v>
                </c:pt>
                <c:pt idx="20359">
                  <c:v>14.390693838968325</c:v>
                </c:pt>
                <c:pt idx="20360">
                  <c:v>14.387246575075284</c:v>
                </c:pt>
                <c:pt idx="20361">
                  <c:v>14.383969406440123</c:v>
                </c:pt>
                <c:pt idx="20362">
                  <c:v>14.381179844210887</c:v>
                </c:pt>
                <c:pt idx="20363">
                  <c:v>14.378004732730457</c:v>
                </c:pt>
                <c:pt idx="20364">
                  <c:v>14.374761583146872</c:v>
                </c:pt>
                <c:pt idx="20365">
                  <c:v>14.371790585975896</c:v>
                </c:pt>
                <c:pt idx="20366">
                  <c:v>14.368762890385629</c:v>
                </c:pt>
                <c:pt idx="20367">
                  <c:v>14.36570117574378</c:v>
                </c:pt>
                <c:pt idx="20368">
                  <c:v>14.362378648373186</c:v>
                </c:pt>
                <c:pt idx="20369">
                  <c:v>14.359453009937646</c:v>
                </c:pt>
                <c:pt idx="20370">
                  <c:v>14.356652108024551</c:v>
                </c:pt>
                <c:pt idx="20371">
                  <c:v>14.353408958440966</c:v>
                </c:pt>
                <c:pt idx="20372">
                  <c:v>14.350687434314882</c:v>
                </c:pt>
                <c:pt idx="20373">
                  <c:v>14.348124665762818</c:v>
                </c:pt>
                <c:pt idx="20374">
                  <c:v>14.345199027327277</c:v>
                </c:pt>
                <c:pt idx="20375">
                  <c:v>14.341729084066518</c:v>
                </c:pt>
                <c:pt idx="20376">
                  <c:v>14.338576651953804</c:v>
                </c:pt>
                <c:pt idx="20377">
                  <c:v>14.335310823002503</c:v>
                </c:pt>
                <c:pt idx="20378">
                  <c:v>14.331580067012997</c:v>
                </c:pt>
                <c:pt idx="20379">
                  <c:v>14.328915241306206</c:v>
                </c:pt>
                <c:pt idx="20380">
                  <c:v>14.326137018760827</c:v>
                </c:pt>
                <c:pt idx="20381">
                  <c:v>14.323823723253653</c:v>
                </c:pt>
                <c:pt idx="20382">
                  <c:v>14.32090942450197</c:v>
                </c:pt>
                <c:pt idx="20383">
                  <c:v>14.318210579743603</c:v>
                </c:pt>
                <c:pt idx="20384">
                  <c:v>14.31523958257263</c:v>
                </c:pt>
                <c:pt idx="20385">
                  <c:v>14.312177867930783</c:v>
                </c:pt>
                <c:pt idx="20386">
                  <c:v>14.309739835901167</c:v>
                </c:pt>
                <c:pt idx="20387">
                  <c:v>14.30643998789829</c:v>
                </c:pt>
                <c:pt idx="20388">
                  <c:v>14.303253536733997</c:v>
                </c:pt>
                <c:pt idx="20389">
                  <c:v>14.299885650627969</c:v>
                </c:pt>
                <c:pt idx="20390">
                  <c:v>14.295984799380582</c:v>
                </c:pt>
                <c:pt idx="20391">
                  <c:v>14.292855046635585</c:v>
                </c:pt>
                <c:pt idx="20392">
                  <c:v>14.290371655870532</c:v>
                </c:pt>
                <c:pt idx="20393">
                  <c:v>14.286697598300316</c:v>
                </c:pt>
                <c:pt idx="20394">
                  <c:v>14.284123490064395</c:v>
                </c:pt>
                <c:pt idx="20395">
                  <c:v>14.281481343725321</c:v>
                </c:pt>
                <c:pt idx="20396">
                  <c:v>14.278601064025215</c:v>
                </c:pt>
                <c:pt idx="20397">
                  <c:v>14.275664085905818</c:v>
                </c:pt>
                <c:pt idx="20398">
                  <c:v>14.272114764858049</c:v>
                </c:pt>
                <c:pt idx="20399">
                  <c:v>14.269869507454027</c:v>
                </c:pt>
                <c:pt idx="20400">
                  <c:v>14.267023246805499</c:v>
                </c:pt>
                <c:pt idx="20401">
                  <c:v>14.263984211531369</c:v>
                </c:pt>
                <c:pt idx="20402">
                  <c:v>14.261194649302134</c:v>
                </c:pt>
                <c:pt idx="20403">
                  <c:v>14.258291690234309</c:v>
                </c:pt>
                <c:pt idx="20404">
                  <c:v>14.254991842231432</c:v>
                </c:pt>
                <c:pt idx="20405">
                  <c:v>14.251964146641164</c:v>
                </c:pt>
                <c:pt idx="20406">
                  <c:v>14.249333339985949</c:v>
                </c:pt>
                <c:pt idx="20407">
                  <c:v>14.246725212698449</c:v>
                </c:pt>
                <c:pt idx="20408">
                  <c:v>14.244185123514102</c:v>
                </c:pt>
                <c:pt idx="20409">
                  <c:v>14.241202786659271</c:v>
                </c:pt>
                <c:pt idx="20410">
                  <c:v>14.238027675178838</c:v>
                </c:pt>
                <c:pt idx="20411">
                  <c:v>14.234954620853134</c:v>
                </c:pt>
                <c:pt idx="20412">
                  <c:v>14.232176398307756</c:v>
                </c:pt>
                <c:pt idx="20413">
                  <c:v>14.22886521062102</c:v>
                </c:pt>
                <c:pt idx="20414">
                  <c:v>14.225633400721293</c:v>
                </c:pt>
                <c:pt idx="20415">
                  <c:v>14.222719101969611</c:v>
                </c:pt>
                <c:pt idx="20416">
                  <c:v>14.219555330173039</c:v>
                </c:pt>
                <c:pt idx="20417">
                  <c:v>14.217015240988696</c:v>
                </c:pt>
                <c:pt idx="20418">
                  <c:v>14.213896827927556</c:v>
                </c:pt>
                <c:pt idx="20419">
                  <c:v>14.21118664348533</c:v>
                </c:pt>
                <c:pt idx="20420">
                  <c:v>14.208635214617123</c:v>
                </c:pt>
                <c:pt idx="20421">
                  <c:v>14.204983836414629</c:v>
                </c:pt>
                <c:pt idx="20422">
                  <c:v>14.202205613869252</c:v>
                </c:pt>
                <c:pt idx="20423">
                  <c:v>14.199143899227403</c:v>
                </c:pt>
                <c:pt idx="20424">
                  <c:v>14.196558451307622</c:v>
                </c:pt>
                <c:pt idx="20425">
                  <c:v>14.193179225517735</c:v>
                </c:pt>
                <c:pt idx="20426">
                  <c:v>14.190911288745999</c:v>
                </c:pt>
                <c:pt idx="20427">
                  <c:v>14.187770196317143</c:v>
                </c:pt>
                <c:pt idx="20428">
                  <c:v>14.185060011874917</c:v>
                </c:pt>
                <c:pt idx="20429">
                  <c:v>14.181986957549212</c:v>
                </c:pt>
                <c:pt idx="20430">
                  <c:v>14.178879884171932</c:v>
                </c:pt>
                <c:pt idx="20431">
                  <c:v>14.175772810794655</c:v>
                </c:pt>
                <c:pt idx="20432">
                  <c:v>14.172994588249274</c:v>
                </c:pt>
                <c:pt idx="20433">
                  <c:v>14.170499857800364</c:v>
                </c:pt>
                <c:pt idx="20434">
                  <c:v>14.168141203557758</c:v>
                </c:pt>
                <c:pt idx="20435">
                  <c:v>14.165646473108845</c:v>
                </c:pt>
                <c:pt idx="20436">
                  <c:v>14.162051793325645</c:v>
                </c:pt>
                <c:pt idx="20437">
                  <c:v>14.15878596437434</c:v>
                </c:pt>
                <c:pt idx="20438">
                  <c:v>14.156007741828963</c:v>
                </c:pt>
                <c:pt idx="20439">
                  <c:v>14.153274878019021</c:v>
                </c:pt>
                <c:pt idx="20440">
                  <c:v>14.150621391996088</c:v>
                </c:pt>
                <c:pt idx="20441">
                  <c:v>14.147310204309353</c:v>
                </c:pt>
                <c:pt idx="20442">
                  <c:v>14.144180451564356</c:v>
                </c:pt>
                <c:pt idx="20443">
                  <c:v>14.141731079850878</c:v>
                </c:pt>
                <c:pt idx="20444">
                  <c:v>14.139100273195663</c:v>
                </c:pt>
                <c:pt idx="20445">
                  <c:v>14.13645812685659</c:v>
                </c:pt>
                <c:pt idx="20446">
                  <c:v>14.133158278853713</c:v>
                </c:pt>
                <c:pt idx="20447">
                  <c:v>14.129563599070508</c:v>
                </c:pt>
                <c:pt idx="20448">
                  <c:v>14.126876093996001</c:v>
                </c:pt>
                <c:pt idx="20449">
                  <c:v>14.124630836591981</c:v>
                </c:pt>
                <c:pt idx="20450">
                  <c:v>14.122351560136384</c:v>
                </c:pt>
                <c:pt idx="20451">
                  <c:v>14.119221807391385</c:v>
                </c:pt>
                <c:pt idx="20452">
                  <c:v>14.116488943581443</c:v>
                </c:pt>
                <c:pt idx="20453">
                  <c:v>14.114130289338837</c:v>
                </c:pt>
                <c:pt idx="20454">
                  <c:v>14.111420104896613</c:v>
                </c:pt>
                <c:pt idx="20455">
                  <c:v>14.108199634680743</c:v>
                </c:pt>
                <c:pt idx="20456">
                  <c:v>14.104899786677869</c:v>
                </c:pt>
                <c:pt idx="20457">
                  <c:v>14.102200941919499</c:v>
                </c:pt>
                <c:pt idx="20458">
                  <c:v>14.099241284432384</c:v>
                </c:pt>
                <c:pt idx="20459">
                  <c:v>14.096349665048418</c:v>
                </c:pt>
                <c:pt idx="20460">
                  <c:v>14.093752877444778</c:v>
                </c:pt>
                <c:pt idx="20461">
                  <c:v>14.091212788260432</c:v>
                </c:pt>
                <c:pt idx="20462">
                  <c:v>14.088423226031196</c:v>
                </c:pt>
                <c:pt idx="20463">
                  <c:v>14.085645003485817</c:v>
                </c:pt>
                <c:pt idx="20464">
                  <c:v>14.082435872953811</c:v>
                </c:pt>
                <c:pt idx="20465">
                  <c:v>14.079657650408434</c:v>
                </c:pt>
                <c:pt idx="20466">
                  <c:v>14.076278424618543</c:v>
                </c:pt>
                <c:pt idx="20467">
                  <c:v>14.073556900492463</c:v>
                </c:pt>
                <c:pt idx="20468">
                  <c:v>14.070506525534473</c:v>
                </c:pt>
                <c:pt idx="20469">
                  <c:v>14.067592226782791</c:v>
                </c:pt>
                <c:pt idx="20470">
                  <c:v>14.064677928031108</c:v>
                </c:pt>
                <c:pt idx="20471">
                  <c:v>14.06157085465383</c:v>
                </c:pt>
                <c:pt idx="20472">
                  <c:v>14.058441101908834</c:v>
                </c:pt>
                <c:pt idx="20473">
                  <c:v>14.055560822208726</c:v>
                </c:pt>
                <c:pt idx="20474">
                  <c:v>14.052612504405468</c:v>
                </c:pt>
                <c:pt idx="20475">
                  <c:v>14.050095094588839</c:v>
                </c:pt>
                <c:pt idx="20476">
                  <c:v>14.047589024456069</c:v>
                </c:pt>
                <c:pt idx="20477">
                  <c:v>14.045287068632756</c:v>
                </c:pt>
                <c:pt idx="20478">
                  <c:v>14.042860376286997</c:v>
                </c:pt>
                <c:pt idx="20479">
                  <c:v>14.040615118882977</c:v>
                </c:pt>
                <c:pt idx="20480">
                  <c:v>14.037530724873415</c:v>
                </c:pt>
                <c:pt idx="20481">
                  <c:v>14.034423651496136</c:v>
                </c:pt>
                <c:pt idx="20482">
                  <c:v>14.031475333692878</c:v>
                </c:pt>
                <c:pt idx="20483">
                  <c:v>14.028833187353804</c:v>
                </c:pt>
                <c:pt idx="20484">
                  <c:v>14.026270418801742</c:v>
                </c:pt>
                <c:pt idx="20485">
                  <c:v>14.023186024792178</c:v>
                </c:pt>
                <c:pt idx="20486">
                  <c:v>14.020986126123594</c:v>
                </c:pt>
                <c:pt idx="20487">
                  <c:v>14.018015128952618</c:v>
                </c:pt>
                <c:pt idx="20488">
                  <c:v>14.015191547671805</c:v>
                </c:pt>
                <c:pt idx="20489">
                  <c:v>14.012606099752023</c:v>
                </c:pt>
                <c:pt idx="20490">
                  <c:v>14.009793858155071</c:v>
                </c:pt>
                <c:pt idx="20491">
                  <c:v>14.007049654661269</c:v>
                </c:pt>
                <c:pt idx="20492">
                  <c:v>14.003761146342248</c:v>
                </c:pt>
                <c:pt idx="20493">
                  <c:v>14.001198377790185</c:v>
                </c:pt>
                <c:pt idx="20494">
                  <c:v>13.998431494928667</c:v>
                </c:pt>
                <c:pt idx="20495">
                  <c:v>13.996186237524647</c:v>
                </c:pt>
                <c:pt idx="20496">
                  <c:v>13.993283278456822</c:v>
                </c:pt>
                <c:pt idx="20497">
                  <c:v>13.990561754330738</c:v>
                </c:pt>
                <c:pt idx="20498">
                  <c:v>13.987511379372751</c:v>
                </c:pt>
                <c:pt idx="20499">
                  <c:v>13.984880572717536</c:v>
                </c:pt>
                <c:pt idx="20500">
                  <c:v>13.982136369223735</c:v>
                </c:pt>
                <c:pt idx="20501">
                  <c:v>13.979550921303954</c:v>
                </c:pt>
                <c:pt idx="20502">
                  <c:v>13.977192267061348</c:v>
                </c:pt>
                <c:pt idx="20503">
                  <c:v>13.974640838193144</c:v>
                </c:pt>
                <c:pt idx="20504">
                  <c:v>13.971533764815863</c:v>
                </c:pt>
                <c:pt idx="20505">
                  <c:v>13.96880090100592</c:v>
                </c:pt>
                <c:pt idx="20506">
                  <c:v>13.966544303918042</c:v>
                </c:pt>
                <c:pt idx="20507">
                  <c:v>13.964276367146306</c:v>
                </c:pt>
                <c:pt idx="20508">
                  <c:v>13.961260011239892</c:v>
                </c:pt>
                <c:pt idx="20509">
                  <c:v>13.958334372804353</c:v>
                </c:pt>
                <c:pt idx="20510">
                  <c:v>13.955601508994411</c:v>
                </c:pt>
                <c:pt idx="20511">
                  <c:v>13.952664530875012</c:v>
                </c:pt>
                <c:pt idx="20512">
                  <c:v>13.949489419394578</c:v>
                </c:pt>
                <c:pt idx="20513">
                  <c:v>13.947108085784254</c:v>
                </c:pt>
                <c:pt idx="20514">
                  <c:v>13.944908187115669</c:v>
                </c:pt>
                <c:pt idx="20515">
                  <c:v>13.942095945518714</c:v>
                </c:pt>
                <c:pt idx="20516">
                  <c:v>13.939431119811923</c:v>
                </c:pt>
                <c:pt idx="20517">
                  <c:v>13.936732275053556</c:v>
                </c:pt>
                <c:pt idx="20518">
                  <c:v>13.934430319230245</c:v>
                </c:pt>
                <c:pt idx="20519">
                  <c:v>13.931595398265573</c:v>
                </c:pt>
                <c:pt idx="20520">
                  <c:v>13.928941912242641</c:v>
                </c:pt>
                <c:pt idx="20521">
                  <c:v>13.926118330961826</c:v>
                </c:pt>
                <c:pt idx="20522">
                  <c:v>13.923521543358186</c:v>
                </c:pt>
                <c:pt idx="20523">
                  <c:v>13.920800019232104</c:v>
                </c:pt>
                <c:pt idx="20524">
                  <c:v>13.917692945854823</c:v>
                </c:pt>
                <c:pt idx="20525">
                  <c:v>13.914744628051567</c:v>
                </c:pt>
                <c:pt idx="20526">
                  <c:v>13.911773630880592</c:v>
                </c:pt>
                <c:pt idx="20527">
                  <c:v>13.908734595606461</c:v>
                </c:pt>
                <c:pt idx="20528">
                  <c:v>13.906058430215811</c:v>
                </c:pt>
                <c:pt idx="20529">
                  <c:v>13.903937909334237</c:v>
                </c:pt>
                <c:pt idx="20530">
                  <c:v>13.901375140782173</c:v>
                </c:pt>
                <c:pt idx="20531">
                  <c:v>13.898279407088754</c:v>
                </c:pt>
                <c:pt idx="20532">
                  <c:v>13.895217692446909</c:v>
                </c:pt>
                <c:pt idx="20533">
                  <c:v>13.892915736623596</c:v>
                </c:pt>
                <c:pt idx="20534">
                  <c:v>13.890012777555771</c:v>
                </c:pt>
                <c:pt idx="20535">
                  <c:v>13.88726857406197</c:v>
                </c:pt>
                <c:pt idx="20536">
                  <c:v>13.884819202348494</c:v>
                </c:pt>
                <c:pt idx="20537">
                  <c:v>13.882267773480288</c:v>
                </c:pt>
                <c:pt idx="20538">
                  <c:v>13.878809169903391</c:v>
                </c:pt>
                <c:pt idx="20539">
                  <c:v>13.877017499853716</c:v>
                </c:pt>
                <c:pt idx="20540">
                  <c:v>13.874534109088666</c:v>
                </c:pt>
                <c:pt idx="20541">
                  <c:v>13.872005359588178</c:v>
                </c:pt>
                <c:pt idx="20542">
                  <c:v>13.869272495778235</c:v>
                </c:pt>
                <c:pt idx="20543">
                  <c:v>13.866664368490738</c:v>
                </c:pt>
                <c:pt idx="20544">
                  <c:v>13.864192317409543</c:v>
                </c:pt>
                <c:pt idx="20545">
                  <c:v>13.861323377393294</c:v>
                </c:pt>
                <c:pt idx="20546">
                  <c:v>13.858579173899496</c:v>
                </c:pt>
                <c:pt idx="20547">
                  <c:v>13.855392722735205</c:v>
                </c:pt>
                <c:pt idx="20548">
                  <c:v>13.853113446279608</c:v>
                </c:pt>
                <c:pt idx="20549">
                  <c:v>13.850641395198416</c:v>
                </c:pt>
                <c:pt idx="20550">
                  <c:v>13.848509534632983</c:v>
                </c:pt>
                <c:pt idx="20551">
                  <c:v>13.845776670823037</c:v>
                </c:pt>
                <c:pt idx="20552">
                  <c:v>13.843429356264291</c:v>
                </c:pt>
                <c:pt idx="20553">
                  <c:v>13.840583095615761</c:v>
                </c:pt>
                <c:pt idx="20554">
                  <c:v>13.838213101689295</c:v>
                </c:pt>
                <c:pt idx="20555">
                  <c:v>13.835582295034079</c:v>
                </c:pt>
                <c:pt idx="20556">
                  <c:v>13.833325697946202</c:v>
                </c:pt>
                <c:pt idx="20557">
                  <c:v>13.830853646865011</c:v>
                </c:pt>
                <c:pt idx="20558">
                  <c:v>13.827701214752294</c:v>
                </c:pt>
                <c:pt idx="20559">
                  <c:v>13.825104427148654</c:v>
                </c:pt>
                <c:pt idx="20560">
                  <c:v>13.822643715751321</c:v>
                </c:pt>
                <c:pt idx="20561">
                  <c:v>13.819729416999637</c:v>
                </c:pt>
                <c:pt idx="20562">
                  <c:v>13.817404781808607</c:v>
                </c:pt>
                <c:pt idx="20563">
                  <c:v>13.815068806933716</c:v>
                </c:pt>
                <c:pt idx="20564">
                  <c:v>13.812846228897413</c:v>
                </c:pt>
                <c:pt idx="20565">
                  <c:v>13.809603079313829</c:v>
                </c:pt>
                <c:pt idx="20566">
                  <c:v>13.806756818665299</c:v>
                </c:pt>
                <c:pt idx="20567">
                  <c:v>13.804160031061663</c:v>
                </c:pt>
                <c:pt idx="20568">
                  <c:v>13.801393148200141</c:v>
                </c:pt>
                <c:pt idx="20569">
                  <c:v>13.798535547867754</c:v>
                </c:pt>
                <c:pt idx="20570">
                  <c:v>13.795621249116072</c:v>
                </c:pt>
                <c:pt idx="20571">
                  <c:v>13.792979102776998</c:v>
                </c:pt>
                <c:pt idx="20572">
                  <c:v>13.790336956437924</c:v>
                </c:pt>
                <c:pt idx="20573">
                  <c:v>13.788420549865805</c:v>
                </c:pt>
                <c:pt idx="20574">
                  <c:v>13.785846441629884</c:v>
                </c:pt>
                <c:pt idx="20575">
                  <c:v>13.782909463510485</c:v>
                </c:pt>
                <c:pt idx="20576">
                  <c:v>13.780618847371029</c:v>
                </c:pt>
                <c:pt idx="20577">
                  <c:v>13.777761247038642</c:v>
                </c:pt>
                <c:pt idx="20578">
                  <c:v>13.77543661184761</c:v>
                </c:pt>
                <c:pt idx="20579">
                  <c:v>13.77303259886957</c:v>
                </c:pt>
                <c:pt idx="20580">
                  <c:v>13.770140979485603</c:v>
                </c:pt>
                <c:pt idx="20581">
                  <c:v>13.767328737888651</c:v>
                </c:pt>
                <c:pt idx="20582">
                  <c:v>13.765230896374794</c:v>
                </c:pt>
                <c:pt idx="20583">
                  <c:v>13.762566070668003</c:v>
                </c:pt>
                <c:pt idx="20584">
                  <c:v>13.760014641799797</c:v>
                </c:pt>
                <c:pt idx="20585">
                  <c:v>13.757395174828444</c:v>
                </c:pt>
                <c:pt idx="20586">
                  <c:v>13.755036520585836</c:v>
                </c:pt>
                <c:pt idx="20587">
                  <c:v>13.75239437424676</c:v>
                </c:pt>
                <c:pt idx="20588">
                  <c:v>13.749752227907688</c:v>
                </c:pt>
                <c:pt idx="20589">
                  <c:v>13.747189459355624</c:v>
                </c:pt>
                <c:pt idx="20590">
                  <c:v>13.744728747958291</c:v>
                </c:pt>
                <c:pt idx="20591">
                  <c:v>13.74229071592867</c:v>
                </c:pt>
                <c:pt idx="20592">
                  <c:v>13.739637229905741</c:v>
                </c:pt>
                <c:pt idx="20593">
                  <c:v>13.736541496212318</c:v>
                </c:pt>
                <c:pt idx="20594">
                  <c:v>13.734194181653573</c:v>
                </c:pt>
                <c:pt idx="20595">
                  <c:v>13.731812848043248</c:v>
                </c:pt>
                <c:pt idx="20596">
                  <c:v>13.729272758858901</c:v>
                </c:pt>
                <c:pt idx="20597">
                  <c:v>13.727084199874174</c:v>
                </c:pt>
                <c:pt idx="20598">
                  <c:v>13.724634828160697</c:v>
                </c:pt>
                <c:pt idx="20599">
                  <c:v>13.722038040557061</c:v>
                </c:pt>
                <c:pt idx="20600">
                  <c:v>13.719157760856953</c:v>
                </c:pt>
                <c:pt idx="20601">
                  <c:v>13.716515614517879</c:v>
                </c:pt>
                <c:pt idx="20602">
                  <c:v>13.713510598295327</c:v>
                </c:pt>
                <c:pt idx="20603">
                  <c:v>13.711492134568481</c:v>
                </c:pt>
                <c:pt idx="20604">
                  <c:v>13.708736591390821</c:v>
                </c:pt>
                <c:pt idx="20605">
                  <c:v>13.70547076243952</c:v>
                </c:pt>
                <c:pt idx="20606">
                  <c:v>13.702783257365009</c:v>
                </c:pt>
                <c:pt idx="20607">
                  <c:v>13.700447282490122</c:v>
                </c:pt>
                <c:pt idx="20608">
                  <c:v>13.697895853621919</c:v>
                </c:pt>
                <c:pt idx="20609">
                  <c:v>13.695650596217899</c:v>
                </c:pt>
                <c:pt idx="20610">
                  <c:v>13.69288371335638</c:v>
                </c:pt>
                <c:pt idx="20611">
                  <c:v>13.690525059113773</c:v>
                </c:pt>
                <c:pt idx="20612">
                  <c:v>13.68803032866486</c:v>
                </c:pt>
                <c:pt idx="20613">
                  <c:v>13.686215979247471</c:v>
                </c:pt>
                <c:pt idx="20614">
                  <c:v>13.683925363108015</c:v>
                </c:pt>
                <c:pt idx="20615">
                  <c:v>13.681487331078401</c:v>
                </c:pt>
                <c:pt idx="20616">
                  <c:v>13.679037959364923</c:v>
                </c:pt>
                <c:pt idx="20617">
                  <c:v>13.676066962193948</c:v>
                </c:pt>
                <c:pt idx="20618">
                  <c:v>13.673889742893078</c:v>
                </c:pt>
                <c:pt idx="20619">
                  <c:v>13.671429031495745</c:v>
                </c:pt>
                <c:pt idx="20620">
                  <c:v>13.668956980414551</c:v>
                </c:pt>
                <c:pt idx="20621">
                  <c:v>13.666156078501457</c:v>
                </c:pt>
                <c:pt idx="20622">
                  <c:v>13.663423214691511</c:v>
                </c:pt>
                <c:pt idx="20623">
                  <c:v>13.660962503294177</c:v>
                </c:pt>
                <c:pt idx="20624">
                  <c:v>13.658785283993311</c:v>
                </c:pt>
                <c:pt idx="20625">
                  <c:v>13.656041080499509</c:v>
                </c:pt>
                <c:pt idx="20626">
                  <c:v>13.653104102380109</c:v>
                </c:pt>
                <c:pt idx="20627">
                  <c:v>13.650677410034351</c:v>
                </c:pt>
                <c:pt idx="20628">
                  <c:v>13.648239378004732</c:v>
                </c:pt>
                <c:pt idx="20629">
                  <c:v>13.645563212614084</c:v>
                </c:pt>
                <c:pt idx="20630">
                  <c:v>13.643408672680932</c:v>
                </c:pt>
                <c:pt idx="20631">
                  <c:v>13.641084037489904</c:v>
                </c:pt>
                <c:pt idx="20632">
                  <c:v>13.638317154628382</c:v>
                </c:pt>
                <c:pt idx="20633">
                  <c:v>13.635788405127897</c:v>
                </c:pt>
                <c:pt idx="20634">
                  <c:v>13.633656544562465</c:v>
                </c:pt>
                <c:pt idx="20635">
                  <c:v>13.630980379171811</c:v>
                </c:pt>
                <c:pt idx="20636">
                  <c:v>13.628134118523283</c:v>
                </c:pt>
                <c:pt idx="20637">
                  <c:v>13.625752784912958</c:v>
                </c:pt>
                <c:pt idx="20638">
                  <c:v>13.623995133914862</c:v>
                </c:pt>
                <c:pt idx="20639">
                  <c:v>13.621613800304539</c:v>
                </c:pt>
                <c:pt idx="20640">
                  <c:v>13.618733520604431</c:v>
                </c:pt>
                <c:pt idx="20641">
                  <c:v>13.616499602884272</c:v>
                </c:pt>
                <c:pt idx="20642">
                  <c:v>13.613721380338895</c:v>
                </c:pt>
                <c:pt idx="20643">
                  <c:v>13.610682345064765</c:v>
                </c:pt>
                <c:pt idx="20644">
                  <c:v>13.607949481254822</c:v>
                </c:pt>
                <c:pt idx="20645">
                  <c:v>13.605942357211834</c:v>
                </c:pt>
                <c:pt idx="20646">
                  <c:v>13.603742458543246</c:v>
                </c:pt>
                <c:pt idx="20647">
                  <c:v>13.600986915365587</c:v>
                </c:pt>
                <c:pt idx="20648">
                  <c:v>13.597766445149723</c:v>
                </c:pt>
                <c:pt idx="20649">
                  <c:v>13.595294394068528</c:v>
                </c:pt>
                <c:pt idx="20650">
                  <c:v>13.593593441489727</c:v>
                </c:pt>
                <c:pt idx="20651">
                  <c:v>13.591280145982553</c:v>
                </c:pt>
                <c:pt idx="20652">
                  <c:v>13.589012209210816</c:v>
                </c:pt>
                <c:pt idx="20653">
                  <c:v>13.587095802638698</c:v>
                </c:pt>
                <c:pt idx="20654">
                  <c:v>13.58424954199017</c:v>
                </c:pt>
                <c:pt idx="20655">
                  <c:v>13.581709452805823</c:v>
                </c:pt>
                <c:pt idx="20656">
                  <c:v>13.579271420776207</c:v>
                </c:pt>
                <c:pt idx="20657">
                  <c:v>13.576810709378872</c:v>
                </c:pt>
                <c:pt idx="20658">
                  <c:v>13.573805693156318</c:v>
                </c:pt>
                <c:pt idx="20659">
                  <c:v>13.571254264288116</c:v>
                </c:pt>
                <c:pt idx="20660">
                  <c:v>13.568861590993933</c:v>
                </c:pt>
                <c:pt idx="20661">
                  <c:v>13.566208104971</c:v>
                </c:pt>
                <c:pt idx="20662">
                  <c:v>13.564280358715022</c:v>
                </c:pt>
                <c:pt idx="20663">
                  <c:v>13.562239215620458</c:v>
                </c:pt>
                <c:pt idx="20664">
                  <c:v>13.559665107384536</c:v>
                </c:pt>
                <c:pt idx="20665">
                  <c:v>13.557170376935629</c:v>
                </c:pt>
                <c:pt idx="20666">
                  <c:v>13.55455090996427</c:v>
                </c:pt>
                <c:pt idx="20667">
                  <c:v>13.552577804972859</c:v>
                </c:pt>
                <c:pt idx="20668">
                  <c:v>13.550253169781829</c:v>
                </c:pt>
                <c:pt idx="20669">
                  <c:v>13.547656382178189</c:v>
                </c:pt>
                <c:pt idx="20670">
                  <c:v>13.544447251646179</c:v>
                </c:pt>
                <c:pt idx="20671">
                  <c:v>13.542326730764609</c:v>
                </c:pt>
                <c:pt idx="20672">
                  <c:v>13.539661905057818</c:v>
                </c:pt>
                <c:pt idx="20673">
                  <c:v>13.53701975871874</c:v>
                </c:pt>
                <c:pt idx="20674">
                  <c:v>13.534366272695811</c:v>
                </c:pt>
                <c:pt idx="20675">
                  <c:v>13.532325129601247</c:v>
                </c:pt>
                <c:pt idx="20676">
                  <c:v>13.529796380100759</c:v>
                </c:pt>
                <c:pt idx="20677">
                  <c:v>13.526984138503806</c:v>
                </c:pt>
                <c:pt idx="20678">
                  <c:v>13.524319312797015</c:v>
                </c:pt>
                <c:pt idx="20679">
                  <c:v>13.521552429935497</c:v>
                </c:pt>
                <c:pt idx="20680">
                  <c:v>13.519250474112182</c:v>
                </c:pt>
                <c:pt idx="20681">
                  <c:v>13.517175311966042</c:v>
                </c:pt>
                <c:pt idx="20682">
                  <c:v>13.515224886342347</c:v>
                </c:pt>
                <c:pt idx="20683">
                  <c:v>13.512911590835177</c:v>
                </c:pt>
                <c:pt idx="20684">
                  <c:v>13.510462219121703</c:v>
                </c:pt>
                <c:pt idx="20685">
                  <c:v>13.5080468664598</c:v>
                </c:pt>
                <c:pt idx="20686">
                  <c:v>13.505472758223879</c:v>
                </c:pt>
                <c:pt idx="20687">
                  <c:v>13.503329557974588</c:v>
                </c:pt>
                <c:pt idx="20688">
                  <c:v>13.501050281518992</c:v>
                </c:pt>
                <c:pt idx="20689">
                  <c:v>13.49847617328307</c:v>
                </c:pt>
                <c:pt idx="20690">
                  <c:v>13.496264934930627</c:v>
                </c:pt>
                <c:pt idx="20691">
                  <c:v>13.493872261636444</c:v>
                </c:pt>
                <c:pt idx="20692">
                  <c:v>13.491513607393838</c:v>
                </c:pt>
                <c:pt idx="20693">
                  <c:v>13.489268349989816</c:v>
                </c:pt>
                <c:pt idx="20694">
                  <c:v>13.486932375114927</c:v>
                </c:pt>
                <c:pt idx="20695">
                  <c:v>13.484414965298299</c:v>
                </c:pt>
                <c:pt idx="20696">
                  <c:v>13.482181047578139</c:v>
                </c:pt>
                <c:pt idx="20697">
                  <c:v>13.479640958393793</c:v>
                </c:pt>
                <c:pt idx="20698">
                  <c:v>13.47750909782836</c:v>
                </c:pt>
                <c:pt idx="20699">
                  <c:v>13.475048386431027</c:v>
                </c:pt>
                <c:pt idx="20700">
                  <c:v>13.472769109975427</c:v>
                </c:pt>
                <c:pt idx="20701">
                  <c:v>13.470546531939128</c:v>
                </c:pt>
                <c:pt idx="20702">
                  <c:v>13.467530176032716</c:v>
                </c:pt>
                <c:pt idx="20703">
                  <c:v>13.465307597996413</c:v>
                </c:pt>
                <c:pt idx="20704">
                  <c:v>13.46258607387033</c:v>
                </c:pt>
                <c:pt idx="20705">
                  <c:v>13.460805743504514</c:v>
                </c:pt>
                <c:pt idx="20706">
                  <c:v>13.458390390842615</c:v>
                </c:pt>
                <c:pt idx="20707">
                  <c:v>13.455804942922835</c:v>
                </c:pt>
                <c:pt idx="20708">
                  <c:v>13.453344231525502</c:v>
                </c:pt>
                <c:pt idx="20709">
                  <c:v>13.45137112653409</c:v>
                </c:pt>
                <c:pt idx="20710">
                  <c:v>13.449477399329687</c:v>
                </c:pt>
                <c:pt idx="20711">
                  <c:v>13.447005348248494</c:v>
                </c:pt>
                <c:pt idx="20712">
                  <c:v>13.444771430528334</c:v>
                </c:pt>
                <c:pt idx="20713">
                  <c:v>13.442185982608553</c:v>
                </c:pt>
                <c:pt idx="20714">
                  <c:v>13.439362401327742</c:v>
                </c:pt>
                <c:pt idx="20715">
                  <c:v>13.437241880446166</c:v>
                </c:pt>
                <c:pt idx="20716">
                  <c:v>13.434849207151982</c:v>
                </c:pt>
                <c:pt idx="20717">
                  <c:v>13.432513232277094</c:v>
                </c:pt>
                <c:pt idx="20718">
                  <c:v>13.430506108234106</c:v>
                </c:pt>
                <c:pt idx="20719">
                  <c:v>13.428079415888346</c:v>
                </c:pt>
                <c:pt idx="20720">
                  <c:v>13.426106310896937</c:v>
                </c:pt>
                <c:pt idx="20721">
                  <c:v>13.423690958235039</c:v>
                </c:pt>
                <c:pt idx="20722">
                  <c:v>13.421241586521562</c:v>
                </c:pt>
                <c:pt idx="20723">
                  <c:v>13.41884891322738</c:v>
                </c:pt>
                <c:pt idx="20724">
                  <c:v>13.415957293843414</c:v>
                </c:pt>
                <c:pt idx="20725">
                  <c:v>13.413700696755534</c:v>
                </c:pt>
                <c:pt idx="20726">
                  <c:v>13.41108122978418</c:v>
                </c:pt>
                <c:pt idx="20727">
                  <c:v>13.408722575541573</c:v>
                </c:pt>
                <c:pt idx="20728">
                  <c:v>13.406465978453694</c:v>
                </c:pt>
                <c:pt idx="20729">
                  <c:v>13.404549571881574</c:v>
                </c:pt>
                <c:pt idx="20730">
                  <c:v>13.402145558903534</c:v>
                </c:pt>
                <c:pt idx="20731">
                  <c:v>13.399401355409731</c:v>
                </c:pt>
                <c:pt idx="20732">
                  <c:v>13.397303513895874</c:v>
                </c:pt>
                <c:pt idx="20733">
                  <c:v>13.393924288105985</c:v>
                </c:pt>
                <c:pt idx="20734">
                  <c:v>13.392030560901585</c:v>
                </c:pt>
                <c:pt idx="20735">
                  <c:v>13.390091474961752</c:v>
                </c:pt>
                <c:pt idx="20736">
                  <c:v>13.387540046093548</c:v>
                </c:pt>
                <c:pt idx="20737">
                  <c:v>13.385340147424962</c:v>
                </c:pt>
                <c:pt idx="20738">
                  <c:v>13.38320828685953</c:v>
                </c:pt>
                <c:pt idx="20739">
                  <c:v>13.381246521551976</c:v>
                </c:pt>
                <c:pt idx="20740">
                  <c:v>13.37897858478024</c:v>
                </c:pt>
                <c:pt idx="20741">
                  <c:v>13.376313759073449</c:v>
                </c:pt>
                <c:pt idx="20742">
                  <c:v>13.37421591755959</c:v>
                </c:pt>
                <c:pt idx="20743">
                  <c:v>13.371811904581552</c:v>
                </c:pt>
                <c:pt idx="20744">
                  <c:v>13.369657364648399</c:v>
                </c:pt>
                <c:pt idx="20745">
                  <c:v>13.367015218309325</c:v>
                </c:pt>
                <c:pt idx="20746">
                  <c:v>13.364849338692316</c:v>
                </c:pt>
                <c:pt idx="20747">
                  <c:v>13.362898913068625</c:v>
                </c:pt>
                <c:pt idx="20748">
                  <c:v>13.360256766729547</c:v>
                </c:pt>
                <c:pt idx="20749">
                  <c:v>13.357161033036128</c:v>
                </c:pt>
                <c:pt idx="20750">
                  <c:v>13.354779699425803</c:v>
                </c:pt>
                <c:pt idx="20751">
                  <c:v>13.352874632537546</c:v>
                </c:pt>
                <c:pt idx="20752">
                  <c:v>13.35076545133983</c:v>
                </c:pt>
                <c:pt idx="20753">
                  <c:v>13.348497514568091</c:v>
                </c:pt>
                <c:pt idx="20754">
                  <c:v>13.345957425383745</c:v>
                </c:pt>
                <c:pt idx="20755">
                  <c:v>13.343712167979726</c:v>
                </c:pt>
                <c:pt idx="20756">
                  <c:v>13.341773082039889</c:v>
                </c:pt>
                <c:pt idx="20757">
                  <c:v>13.339970072306359</c:v>
                </c:pt>
                <c:pt idx="20758">
                  <c:v>13.3375433799606</c:v>
                </c:pt>
                <c:pt idx="20759">
                  <c:v>13.334821855834516</c:v>
                </c:pt>
                <c:pt idx="20760">
                  <c:v>13.332361144437183</c:v>
                </c:pt>
                <c:pt idx="20761">
                  <c:v>13.329911772723706</c:v>
                </c:pt>
                <c:pt idx="20762">
                  <c:v>13.327700534371264</c:v>
                </c:pt>
                <c:pt idx="20763">
                  <c:v>13.325682070644419</c:v>
                </c:pt>
                <c:pt idx="20764">
                  <c:v>13.323561549762841</c:v>
                </c:pt>
                <c:pt idx="20765">
                  <c:v>13.321236914571809</c:v>
                </c:pt>
                <c:pt idx="20766">
                  <c:v>13.318685485703607</c:v>
                </c:pt>
                <c:pt idx="20767">
                  <c:v>13.316610323557468</c:v>
                </c:pt>
                <c:pt idx="20768">
                  <c:v>13.313843440695949</c:v>
                </c:pt>
                <c:pt idx="20769">
                  <c:v>13.310929141944266</c:v>
                </c:pt>
                <c:pt idx="20770">
                  <c:v>13.308615846437094</c:v>
                </c:pt>
                <c:pt idx="20771">
                  <c:v>13.306620062077965</c:v>
                </c:pt>
                <c:pt idx="20772">
                  <c:v>13.304329445938512</c:v>
                </c:pt>
                <c:pt idx="20773">
                  <c:v>13.302356340947096</c:v>
                </c:pt>
                <c:pt idx="20774">
                  <c:v>13.30036055658797</c:v>
                </c:pt>
                <c:pt idx="20775">
                  <c:v>13.297321521313844</c:v>
                </c:pt>
                <c:pt idx="20776">
                  <c:v>13.294724733710202</c:v>
                </c:pt>
                <c:pt idx="20777">
                  <c:v>13.293500047853465</c:v>
                </c:pt>
                <c:pt idx="20778">
                  <c:v>13.291606320649066</c:v>
                </c:pt>
                <c:pt idx="20779">
                  <c:v>13.289145609251731</c:v>
                </c:pt>
                <c:pt idx="20780">
                  <c:v>13.287195183628036</c:v>
                </c:pt>
                <c:pt idx="20781">
                  <c:v>13.284915907172442</c:v>
                </c:pt>
                <c:pt idx="20782">
                  <c:v>13.282738687871573</c:v>
                </c:pt>
                <c:pt idx="20783">
                  <c:v>13.281003716241194</c:v>
                </c:pt>
                <c:pt idx="20784">
                  <c:v>13.278701760417883</c:v>
                </c:pt>
                <c:pt idx="20785">
                  <c:v>13.276671957007174</c:v>
                </c:pt>
                <c:pt idx="20786">
                  <c:v>13.274335982132287</c:v>
                </c:pt>
                <c:pt idx="20787">
                  <c:v>13.271750534212506</c:v>
                </c:pt>
                <c:pt idx="20788">
                  <c:v>13.269493937124629</c:v>
                </c:pt>
                <c:pt idx="20789">
                  <c:v>13.267169301933599</c:v>
                </c:pt>
                <c:pt idx="20790">
                  <c:v>13.264640552433111</c:v>
                </c:pt>
                <c:pt idx="20791">
                  <c:v>13.262055104513331</c:v>
                </c:pt>
                <c:pt idx="20792">
                  <c:v>13.260036640786485</c:v>
                </c:pt>
                <c:pt idx="20793">
                  <c:v>13.257485211918279</c:v>
                </c:pt>
                <c:pt idx="20794">
                  <c:v>13.255478087875291</c:v>
                </c:pt>
                <c:pt idx="20795">
                  <c:v>13.253210151103556</c:v>
                </c:pt>
                <c:pt idx="20796">
                  <c:v>13.250896855596384</c:v>
                </c:pt>
                <c:pt idx="20797">
                  <c:v>13.248606239456928</c:v>
                </c:pt>
                <c:pt idx="20798">
                  <c:v>13.246156867743453</c:v>
                </c:pt>
                <c:pt idx="20799">
                  <c:v>13.244195102435899</c:v>
                </c:pt>
                <c:pt idx="20800">
                  <c:v>13.241904486296443</c:v>
                </c:pt>
                <c:pt idx="20801">
                  <c:v>13.239954060672751</c:v>
                </c:pt>
                <c:pt idx="20802">
                  <c:v>13.236801628560038</c:v>
                </c:pt>
                <c:pt idx="20803">
                  <c:v>13.234567710839876</c:v>
                </c:pt>
                <c:pt idx="20804">
                  <c:v>13.232277094700423</c:v>
                </c:pt>
                <c:pt idx="20805">
                  <c:v>13.230258630973577</c:v>
                </c:pt>
                <c:pt idx="20806">
                  <c:v>13.228296865666023</c:v>
                </c:pt>
                <c:pt idx="20807">
                  <c:v>13.226108306681294</c:v>
                </c:pt>
                <c:pt idx="20808">
                  <c:v>13.224123862006026</c:v>
                </c:pt>
                <c:pt idx="20809">
                  <c:v>13.221935303021301</c:v>
                </c:pt>
                <c:pt idx="20810">
                  <c:v>13.219485931307823</c:v>
                </c:pt>
                <c:pt idx="20811">
                  <c:v>13.217376750110107</c:v>
                </c:pt>
                <c:pt idx="20812">
                  <c:v>13.214632546616306</c:v>
                </c:pt>
                <c:pt idx="20813">
                  <c:v>13.211627530393756</c:v>
                </c:pt>
                <c:pt idx="20814">
                  <c:v>13.209336914254299</c:v>
                </c:pt>
                <c:pt idx="20815">
                  <c:v>13.207409167998321</c:v>
                </c:pt>
                <c:pt idx="20816">
                  <c:v>13.204721662923813</c:v>
                </c:pt>
                <c:pt idx="20817">
                  <c:v>13.202499084887512</c:v>
                </c:pt>
                <c:pt idx="20818">
                  <c:v>13.200344544954362</c:v>
                </c:pt>
                <c:pt idx="20819">
                  <c:v>13.198462157433822</c:v>
                </c:pt>
                <c:pt idx="20820">
                  <c:v>13.196160201610507</c:v>
                </c:pt>
                <c:pt idx="20821">
                  <c:v>13.194051020412791</c:v>
                </c:pt>
                <c:pt idx="20822">
                  <c:v>13.19198719795051</c:v>
                </c:pt>
                <c:pt idx="20823">
                  <c:v>13.190286245371707</c:v>
                </c:pt>
                <c:pt idx="20824">
                  <c:v>13.187916251445241</c:v>
                </c:pt>
                <c:pt idx="20825">
                  <c:v>13.185670994041224</c:v>
                </c:pt>
                <c:pt idx="20826">
                  <c:v>13.182960809598995</c:v>
                </c:pt>
                <c:pt idx="20827">
                  <c:v>13.180828949033566</c:v>
                </c:pt>
                <c:pt idx="20828">
                  <c:v>13.178923882145305</c:v>
                </c:pt>
                <c:pt idx="20829">
                  <c:v>13.176939437470036</c:v>
                </c:pt>
                <c:pt idx="20830">
                  <c:v>13.174648821330582</c:v>
                </c:pt>
                <c:pt idx="20831">
                  <c:v>13.172539640132866</c:v>
                </c:pt>
                <c:pt idx="20832">
                  <c:v>13.170623233560747</c:v>
                </c:pt>
                <c:pt idx="20833">
                  <c:v>13.168275919001998</c:v>
                </c:pt>
                <c:pt idx="20834">
                  <c:v>13.165871906023957</c:v>
                </c:pt>
                <c:pt idx="20835">
                  <c:v>13.163603969252218</c:v>
                </c:pt>
                <c:pt idx="20836">
                  <c:v>13.161608184893092</c:v>
                </c:pt>
                <c:pt idx="20837">
                  <c:v>13.159918571998148</c:v>
                </c:pt>
                <c:pt idx="20838">
                  <c:v>13.157707333645702</c:v>
                </c:pt>
                <c:pt idx="20839">
                  <c:v>13.155677530235</c:v>
                </c:pt>
                <c:pt idx="20840">
                  <c:v>13.152899307689619</c:v>
                </c:pt>
                <c:pt idx="20841">
                  <c:v>13.150665389969459</c:v>
                </c:pt>
                <c:pt idx="20842">
                  <c:v>13.14806860236582</c:v>
                </c:pt>
                <c:pt idx="20843">
                  <c:v>13.145675929071638</c:v>
                </c:pt>
                <c:pt idx="20844">
                  <c:v>13.14374818281566</c:v>
                </c:pt>
                <c:pt idx="20845">
                  <c:v>13.140618430070663</c:v>
                </c:pt>
                <c:pt idx="20846">
                  <c:v>13.138180398041047</c:v>
                </c:pt>
                <c:pt idx="20847">
                  <c:v>13.136037197791756</c:v>
                </c:pt>
                <c:pt idx="20848">
                  <c:v>13.134007394381051</c:v>
                </c:pt>
                <c:pt idx="20849">
                  <c:v>13.132000270338063</c:v>
                </c:pt>
                <c:pt idx="20850">
                  <c:v>13.130049844714369</c:v>
                </c:pt>
                <c:pt idx="20851">
                  <c:v>13.128167457193825</c:v>
                </c:pt>
                <c:pt idx="20852">
                  <c:v>13.126126314099265</c:v>
                </c:pt>
                <c:pt idx="20853">
                  <c:v>13.123835697959811</c:v>
                </c:pt>
                <c:pt idx="20854">
                  <c:v>13.121057475414432</c:v>
                </c:pt>
                <c:pt idx="20855">
                  <c:v>13.11898231326829</c:v>
                </c:pt>
                <c:pt idx="20856">
                  <c:v>13.117417436895792</c:v>
                </c:pt>
                <c:pt idx="20857">
                  <c:v>13.115829881155577</c:v>
                </c:pt>
                <c:pt idx="20858">
                  <c:v>13.113902134899599</c:v>
                </c:pt>
                <c:pt idx="20859">
                  <c:v>13.110738363103028</c:v>
                </c:pt>
                <c:pt idx="20860">
                  <c:v>13.10933224230455</c:v>
                </c:pt>
                <c:pt idx="20861">
                  <c:v>13.106871530907213</c:v>
                </c:pt>
                <c:pt idx="20862">
                  <c:v>13.104694311606346</c:v>
                </c:pt>
                <c:pt idx="20863">
                  <c:v>13.10240369546689</c:v>
                </c:pt>
                <c:pt idx="20864">
                  <c:v>13.100328533320754</c:v>
                </c:pt>
                <c:pt idx="20865">
                  <c:v>13.098173993387602</c:v>
                </c:pt>
                <c:pt idx="20866">
                  <c:v>13.096144189976899</c:v>
                </c:pt>
                <c:pt idx="20867">
                  <c:v>13.093524723005542</c:v>
                </c:pt>
                <c:pt idx="20868">
                  <c:v>13.091438221175544</c:v>
                </c:pt>
                <c:pt idx="20869">
                  <c:v>13.089669230493589</c:v>
                </c:pt>
                <c:pt idx="20870">
                  <c:v>13.087446652457288</c:v>
                </c:pt>
                <c:pt idx="20871">
                  <c:v>13.085144696633973</c:v>
                </c:pt>
                <c:pt idx="20872">
                  <c:v>13.082525229662616</c:v>
                </c:pt>
                <c:pt idx="20873">
                  <c:v>13.08042738814876</c:v>
                </c:pt>
                <c:pt idx="20874">
                  <c:v>13.078284187899467</c:v>
                </c:pt>
                <c:pt idx="20875">
                  <c:v>13.075982232076155</c:v>
                </c:pt>
                <c:pt idx="20876">
                  <c:v>13.073464822259528</c:v>
                </c:pt>
                <c:pt idx="20877">
                  <c:v>13.071514396635834</c:v>
                </c:pt>
                <c:pt idx="20878">
                  <c:v>13.06999487899877</c:v>
                </c:pt>
                <c:pt idx="20879">
                  <c:v>13.067749621594748</c:v>
                </c:pt>
                <c:pt idx="20880">
                  <c:v>13.06602598964823</c:v>
                </c:pt>
                <c:pt idx="20881">
                  <c:v>13.06334982425758</c:v>
                </c:pt>
                <c:pt idx="20882">
                  <c:v>13.061240643059865</c:v>
                </c:pt>
                <c:pt idx="20883">
                  <c:v>13.059165480913727</c:v>
                </c:pt>
                <c:pt idx="20884">
                  <c:v>13.056874864774271</c:v>
                </c:pt>
                <c:pt idx="20885">
                  <c:v>13.054266737486772</c:v>
                </c:pt>
                <c:pt idx="20886">
                  <c:v>13.052407029333949</c:v>
                </c:pt>
                <c:pt idx="20887">
                  <c:v>13.050581340232698</c:v>
                </c:pt>
                <c:pt idx="20888">
                  <c:v>13.048687613028298</c:v>
                </c:pt>
                <c:pt idx="20889">
                  <c:v>13.046771206456182</c:v>
                </c:pt>
                <c:pt idx="20890">
                  <c:v>13.044537288736018</c:v>
                </c:pt>
                <c:pt idx="20891">
                  <c:v>13.042836336157215</c:v>
                </c:pt>
                <c:pt idx="20892">
                  <c:v>13.040250888237438</c:v>
                </c:pt>
                <c:pt idx="20893">
                  <c:v>13.037926253046406</c:v>
                </c:pt>
                <c:pt idx="20894">
                  <c:v>13.035544919436081</c:v>
                </c:pt>
                <c:pt idx="20895">
                  <c:v>13.033379039819074</c:v>
                </c:pt>
                <c:pt idx="20896">
                  <c:v>13.031496652298532</c:v>
                </c:pt>
                <c:pt idx="20897">
                  <c:v>13.029330772681522</c:v>
                </c:pt>
                <c:pt idx="20898">
                  <c:v>13.027187572432231</c:v>
                </c:pt>
                <c:pt idx="20899">
                  <c:v>13.024976334079788</c:v>
                </c:pt>
                <c:pt idx="20900">
                  <c:v>13.022980549720659</c:v>
                </c:pt>
                <c:pt idx="20901">
                  <c:v>13.020950746309953</c:v>
                </c:pt>
                <c:pt idx="20902">
                  <c:v>13.018104485661421</c:v>
                </c:pt>
                <c:pt idx="20903">
                  <c:v>13.016426212450336</c:v>
                </c:pt>
                <c:pt idx="20904">
                  <c:v>13.014260332833331</c:v>
                </c:pt>
                <c:pt idx="20905">
                  <c:v>13.012105792900178</c:v>
                </c:pt>
                <c:pt idx="20906">
                  <c:v>13.009803837076866</c:v>
                </c:pt>
                <c:pt idx="20907">
                  <c:v>13.007513220937412</c:v>
                </c:pt>
                <c:pt idx="20908">
                  <c:v>13.005222604797956</c:v>
                </c:pt>
                <c:pt idx="20909">
                  <c:v>13.003340217277415</c:v>
                </c:pt>
                <c:pt idx="20910">
                  <c:v>13.001140318608828</c:v>
                </c:pt>
                <c:pt idx="20911">
                  <c:v>12.998940419940244</c:v>
                </c:pt>
                <c:pt idx="20912">
                  <c:v>12.996343632336604</c:v>
                </c:pt>
                <c:pt idx="20913">
                  <c:v>12.994018997145574</c:v>
                </c:pt>
                <c:pt idx="20914">
                  <c:v>12.992193308044328</c:v>
                </c:pt>
                <c:pt idx="20915">
                  <c:v>12.990095466530468</c:v>
                </c:pt>
                <c:pt idx="20916">
                  <c:v>12.987532697978404</c:v>
                </c:pt>
                <c:pt idx="20917">
                  <c:v>12.985525573935419</c:v>
                </c:pt>
                <c:pt idx="20918">
                  <c:v>12.983155580008955</c:v>
                </c:pt>
                <c:pt idx="20919">
                  <c:v>12.981239173436837</c:v>
                </c:pt>
                <c:pt idx="20920">
                  <c:v>12.9794928621226</c:v>
                </c:pt>
                <c:pt idx="20921">
                  <c:v>12.977236265034719</c:v>
                </c:pt>
                <c:pt idx="20922">
                  <c:v>12.975036366366135</c:v>
                </c:pt>
                <c:pt idx="20923">
                  <c:v>12.972938524852278</c:v>
                </c:pt>
                <c:pt idx="20924">
                  <c:v>12.970568530925814</c:v>
                </c:pt>
                <c:pt idx="20925">
                  <c:v>12.968618105302118</c:v>
                </c:pt>
                <c:pt idx="20926">
                  <c:v>12.966384187581955</c:v>
                </c:pt>
                <c:pt idx="20927">
                  <c:v>12.96377606029446</c:v>
                </c:pt>
                <c:pt idx="20928">
                  <c:v>12.961349367948701</c:v>
                </c:pt>
                <c:pt idx="20929">
                  <c:v>12.95952367884745</c:v>
                </c:pt>
                <c:pt idx="20930">
                  <c:v>12.957187703972565</c:v>
                </c:pt>
                <c:pt idx="20931">
                  <c:v>12.955067183090991</c:v>
                </c:pt>
                <c:pt idx="20932">
                  <c:v>12.953173455886589</c:v>
                </c:pt>
                <c:pt idx="20933">
                  <c:v>12.950701404805395</c:v>
                </c:pt>
                <c:pt idx="20934">
                  <c:v>12.948558204556104</c:v>
                </c:pt>
                <c:pt idx="20935">
                  <c:v>12.947378877434797</c:v>
                </c:pt>
                <c:pt idx="20936">
                  <c:v>12.945167639082356</c:v>
                </c:pt>
                <c:pt idx="20937">
                  <c:v>12.943183194407085</c:v>
                </c:pt>
                <c:pt idx="20938">
                  <c:v>12.94064310522274</c:v>
                </c:pt>
                <c:pt idx="20939">
                  <c:v>12.937853542993501</c:v>
                </c:pt>
                <c:pt idx="20940">
                  <c:v>12.935551587170192</c:v>
                </c:pt>
                <c:pt idx="20941">
                  <c:v>12.933725898068941</c:v>
                </c:pt>
                <c:pt idx="20942">
                  <c:v>12.931480640664923</c:v>
                </c:pt>
                <c:pt idx="20943">
                  <c:v>12.929462176938076</c:v>
                </c:pt>
                <c:pt idx="20944">
                  <c:v>12.92787462119786</c:v>
                </c:pt>
                <c:pt idx="20945">
                  <c:v>12.926082951148189</c:v>
                </c:pt>
                <c:pt idx="20946">
                  <c:v>12.924381998569384</c:v>
                </c:pt>
                <c:pt idx="20947">
                  <c:v>12.922284157055531</c:v>
                </c:pt>
                <c:pt idx="20948">
                  <c:v>12.920435788586563</c:v>
                </c:pt>
                <c:pt idx="20949">
                  <c:v>12.917918378769935</c:v>
                </c:pt>
                <c:pt idx="20950">
                  <c:v>12.915718480101349</c:v>
                </c:pt>
                <c:pt idx="20951">
                  <c:v>12.913847432264665</c:v>
                </c:pt>
                <c:pt idx="20952">
                  <c:v>12.912112460634287</c:v>
                </c:pt>
                <c:pt idx="20953">
                  <c:v>12.910366149320049</c:v>
                </c:pt>
                <c:pt idx="20954">
                  <c:v>12.908143571283748</c:v>
                </c:pt>
                <c:pt idx="20955">
                  <c:v>12.90613644724076</c:v>
                </c:pt>
                <c:pt idx="20956">
                  <c:v>12.903562339004839</c:v>
                </c:pt>
                <c:pt idx="20957">
                  <c:v>12.901294402233102</c:v>
                </c:pt>
                <c:pt idx="20958">
                  <c:v>12.899298617873974</c:v>
                </c:pt>
                <c:pt idx="20959">
                  <c:v>12.896781208057343</c:v>
                </c:pt>
                <c:pt idx="20960">
                  <c:v>12.894785423698215</c:v>
                </c:pt>
                <c:pt idx="20961">
                  <c:v>12.892630883765065</c:v>
                </c:pt>
                <c:pt idx="20962">
                  <c:v>12.890521702567352</c:v>
                </c:pt>
                <c:pt idx="20963">
                  <c:v>12.887766159389692</c:v>
                </c:pt>
                <c:pt idx="20964">
                  <c:v>12.885883771869148</c:v>
                </c:pt>
                <c:pt idx="20965">
                  <c:v>12.884080762135616</c:v>
                </c:pt>
                <c:pt idx="20966">
                  <c:v>12.882379809556813</c:v>
                </c:pt>
                <c:pt idx="20967">
                  <c:v>12.880236609307522</c:v>
                </c:pt>
                <c:pt idx="20968">
                  <c:v>12.878252164632251</c:v>
                </c:pt>
                <c:pt idx="20969">
                  <c:v>12.875621357977037</c:v>
                </c:pt>
                <c:pt idx="20970">
                  <c:v>12.8738750466628</c:v>
                </c:pt>
                <c:pt idx="20971">
                  <c:v>12.871641128942638</c:v>
                </c:pt>
                <c:pt idx="20972">
                  <c:v>12.869736062054379</c:v>
                </c:pt>
                <c:pt idx="20973">
                  <c:v>12.867377407811773</c:v>
                </c:pt>
                <c:pt idx="20974">
                  <c:v>12.865392963136502</c:v>
                </c:pt>
                <c:pt idx="20975">
                  <c:v>12.863068327945474</c:v>
                </c:pt>
                <c:pt idx="20976">
                  <c:v>12.860528238761127</c:v>
                </c:pt>
                <c:pt idx="20977">
                  <c:v>12.857727336848029</c:v>
                </c:pt>
                <c:pt idx="20978">
                  <c:v>12.856207819210969</c:v>
                </c:pt>
                <c:pt idx="20979">
                  <c:v>12.853962561806945</c:v>
                </c:pt>
                <c:pt idx="20980">
                  <c:v>12.852386345750592</c:v>
                </c:pt>
                <c:pt idx="20981">
                  <c:v>12.85074209159108</c:v>
                </c:pt>
                <c:pt idx="20982">
                  <c:v>12.84909783743157</c:v>
                </c:pt>
                <c:pt idx="20983">
                  <c:v>12.846909278446844</c:v>
                </c:pt>
                <c:pt idx="20984">
                  <c:v>12.845231005235757</c:v>
                </c:pt>
                <c:pt idx="20985">
                  <c:v>12.843337278031358</c:v>
                </c:pt>
                <c:pt idx="20986">
                  <c:v>12.840978623788752</c:v>
                </c:pt>
                <c:pt idx="20987">
                  <c:v>12.838381836185112</c:v>
                </c:pt>
                <c:pt idx="20988">
                  <c:v>12.836703562974025</c:v>
                </c:pt>
                <c:pt idx="20989">
                  <c:v>12.83485519450506</c:v>
                </c:pt>
                <c:pt idx="20990">
                  <c:v>12.832292425952998</c:v>
                </c:pt>
                <c:pt idx="20991">
                  <c:v>12.829775016136368</c:v>
                </c:pt>
                <c:pt idx="20992">
                  <c:v>12.827268946003601</c:v>
                </c:pt>
                <c:pt idx="20993">
                  <c:v>12.825159764805885</c:v>
                </c:pt>
                <c:pt idx="20994">
                  <c:v>12.823617567801104</c:v>
                </c:pt>
                <c:pt idx="20995">
                  <c:v>12.821621783441975</c:v>
                </c:pt>
                <c:pt idx="20996">
                  <c:v>12.819365186354098</c:v>
                </c:pt>
                <c:pt idx="20997">
                  <c:v>12.817426100414261</c:v>
                </c:pt>
                <c:pt idx="20998">
                  <c:v>12.815192182694101</c:v>
                </c:pt>
                <c:pt idx="20999">
                  <c:v>12.813253096754265</c:v>
                </c:pt>
                <c:pt idx="21000">
                  <c:v>12.811223293343559</c:v>
                </c:pt>
                <c:pt idx="21001">
                  <c:v>12.808921337520248</c:v>
                </c:pt>
                <c:pt idx="21002">
                  <c:v>12.806982251580411</c:v>
                </c:pt>
                <c:pt idx="21003">
                  <c:v>12.805020486272859</c:v>
                </c:pt>
                <c:pt idx="21004">
                  <c:v>12.803138098752317</c:v>
                </c:pt>
                <c:pt idx="21005">
                  <c:v>12.800745425458135</c:v>
                </c:pt>
                <c:pt idx="21006">
                  <c:v>12.798602225208844</c:v>
                </c:pt>
                <c:pt idx="21007">
                  <c:v>12.796493044011129</c:v>
                </c:pt>
                <c:pt idx="21008">
                  <c:v>12.795325056573681</c:v>
                </c:pt>
                <c:pt idx="21009">
                  <c:v>12.793431329369284</c:v>
                </c:pt>
                <c:pt idx="21010">
                  <c:v>12.790981957655806</c:v>
                </c:pt>
                <c:pt idx="21011">
                  <c:v>12.788419189103745</c:v>
                </c:pt>
                <c:pt idx="21012">
                  <c:v>12.786151252332006</c:v>
                </c:pt>
                <c:pt idx="21013">
                  <c:v>12.784450299753203</c:v>
                </c:pt>
                <c:pt idx="21014">
                  <c:v>12.782692648755106</c:v>
                </c:pt>
                <c:pt idx="21015">
                  <c:v>12.780821600918424</c:v>
                </c:pt>
                <c:pt idx="21016">
                  <c:v>12.779166007075057</c:v>
                </c:pt>
                <c:pt idx="21017">
                  <c:v>12.776830032200165</c:v>
                </c:pt>
                <c:pt idx="21018">
                  <c:v>12.774494057325278</c:v>
                </c:pt>
                <c:pt idx="21019">
                  <c:v>12.77212406339881</c:v>
                </c:pt>
                <c:pt idx="21020">
                  <c:v>12.770423110820008</c:v>
                </c:pt>
                <c:pt idx="21021">
                  <c:v>12.7677356057455</c:v>
                </c:pt>
                <c:pt idx="21022">
                  <c:v>12.765082119722567</c:v>
                </c:pt>
                <c:pt idx="21023">
                  <c:v>12.763471884614635</c:v>
                </c:pt>
                <c:pt idx="21024">
                  <c:v>12.762088443183876</c:v>
                </c:pt>
                <c:pt idx="21025">
                  <c:v>12.760364811237354</c:v>
                </c:pt>
                <c:pt idx="21026">
                  <c:v>12.758108214149475</c:v>
                </c:pt>
                <c:pt idx="21027">
                  <c:v>12.75632788378366</c:v>
                </c:pt>
                <c:pt idx="21028">
                  <c:v>12.753912531121761</c:v>
                </c:pt>
                <c:pt idx="21029">
                  <c:v>12.751803349924046</c:v>
                </c:pt>
                <c:pt idx="21030">
                  <c:v>12.749807565564916</c:v>
                </c:pt>
                <c:pt idx="21031">
                  <c:v>12.747857139941225</c:v>
                </c:pt>
                <c:pt idx="21032">
                  <c:v>12.745407768227748</c:v>
                </c:pt>
                <c:pt idx="21033">
                  <c:v>12.74367279659737</c:v>
                </c:pt>
                <c:pt idx="21034">
                  <c:v>12.741711031289817</c:v>
                </c:pt>
                <c:pt idx="21035">
                  <c:v>12.739341037363349</c:v>
                </c:pt>
                <c:pt idx="21036">
                  <c:v>12.737424630791233</c:v>
                </c:pt>
                <c:pt idx="21037">
                  <c:v>12.735304109909656</c:v>
                </c:pt>
                <c:pt idx="21038">
                  <c:v>12.733353684285968</c:v>
                </c:pt>
                <c:pt idx="21039">
                  <c:v>12.731471296765424</c:v>
                </c:pt>
                <c:pt idx="21040">
                  <c:v>12.729294077464557</c:v>
                </c:pt>
                <c:pt idx="21041">
                  <c:v>12.727536426466459</c:v>
                </c:pt>
                <c:pt idx="21042">
                  <c:v>12.725665378629778</c:v>
                </c:pt>
                <c:pt idx="21043">
                  <c:v>12.724089162573419</c:v>
                </c:pt>
                <c:pt idx="21044">
                  <c:v>12.721764527382387</c:v>
                </c:pt>
                <c:pt idx="21045">
                  <c:v>12.719179079462609</c:v>
                </c:pt>
                <c:pt idx="21046">
                  <c:v>12.716922482374729</c:v>
                </c:pt>
                <c:pt idx="21047">
                  <c:v>12.714529809080547</c:v>
                </c:pt>
                <c:pt idx="21048">
                  <c:v>12.712579383456854</c:v>
                </c:pt>
                <c:pt idx="21049">
                  <c:v>12.7111392436068</c:v>
                </c:pt>
                <c:pt idx="21050">
                  <c:v>12.709347573557125</c:v>
                </c:pt>
                <c:pt idx="21051">
                  <c:v>12.707510544772019</c:v>
                </c:pt>
                <c:pt idx="21052">
                  <c:v>12.704993134955393</c:v>
                </c:pt>
                <c:pt idx="21053">
                  <c:v>12.702736537867512</c:v>
                </c:pt>
                <c:pt idx="21054">
                  <c:v>12.70086549003083</c:v>
                </c:pt>
                <c:pt idx="21055">
                  <c:v>12.698858365987844</c:v>
                </c:pt>
                <c:pt idx="21056">
                  <c:v>12.696669807003117</c:v>
                </c:pt>
                <c:pt idx="21057">
                  <c:v>12.695025552843605</c:v>
                </c:pt>
                <c:pt idx="21058">
                  <c:v>12.692428765239969</c:v>
                </c:pt>
                <c:pt idx="21059">
                  <c:v>12.690580396771001</c:v>
                </c:pt>
                <c:pt idx="21060">
                  <c:v>12.68843719652171</c:v>
                </c:pt>
                <c:pt idx="21061">
                  <c:v>12.686974377303939</c:v>
                </c:pt>
                <c:pt idx="21062">
                  <c:v>12.685239405673562</c:v>
                </c:pt>
                <c:pt idx="21063">
                  <c:v>12.683152903843563</c:v>
                </c:pt>
                <c:pt idx="21064">
                  <c:v>12.681225157587589</c:v>
                </c:pt>
                <c:pt idx="21065">
                  <c:v>12.679410808170196</c:v>
                </c:pt>
                <c:pt idx="21066">
                  <c:v>12.677483061914218</c:v>
                </c:pt>
                <c:pt idx="21067">
                  <c:v>12.676110960167319</c:v>
                </c:pt>
                <c:pt idx="21068">
                  <c:v>12.674183213911341</c:v>
                </c:pt>
                <c:pt idx="21069">
                  <c:v>12.67143901041754</c:v>
                </c:pt>
                <c:pt idx="21070">
                  <c:v>12.669216432381239</c:v>
                </c:pt>
                <c:pt idx="21071">
                  <c:v>12.667583517905587</c:v>
                </c:pt>
                <c:pt idx="21072">
                  <c:v>12.6657691684882</c:v>
                </c:pt>
                <c:pt idx="21073">
                  <c:v>12.664295009586567</c:v>
                </c:pt>
                <c:pt idx="21074">
                  <c:v>12.662605396691623</c:v>
                </c:pt>
                <c:pt idx="21075">
                  <c:v>12.659770475726953</c:v>
                </c:pt>
                <c:pt idx="21076">
                  <c:v>12.657287084961899</c:v>
                </c:pt>
                <c:pt idx="21077">
                  <c:v>12.654690297358261</c:v>
                </c:pt>
                <c:pt idx="21078">
                  <c:v>12.652411020902665</c:v>
                </c:pt>
                <c:pt idx="21079">
                  <c:v>12.650188442866362</c:v>
                </c:pt>
                <c:pt idx="21080">
                  <c:v>12.648328734713541</c:v>
                </c:pt>
                <c:pt idx="21081">
                  <c:v>12.64650304561229</c:v>
                </c:pt>
                <c:pt idx="21082">
                  <c:v>12.644019654847238</c:v>
                </c:pt>
                <c:pt idx="21083">
                  <c:v>12.641978511752674</c:v>
                </c:pt>
                <c:pt idx="21084">
                  <c:v>12.639892009922676</c:v>
                </c:pt>
                <c:pt idx="21085">
                  <c:v>12.638270435130886</c:v>
                </c:pt>
                <c:pt idx="21086">
                  <c:v>12.636229292036319</c:v>
                </c:pt>
                <c:pt idx="21087">
                  <c:v>12.634233507677193</c:v>
                </c:pt>
                <c:pt idx="21088">
                  <c:v>12.631636720073553</c:v>
                </c:pt>
                <c:pt idx="21089">
                  <c:v>12.62908529120535</c:v>
                </c:pt>
                <c:pt idx="21090">
                  <c:v>12.627191564000947</c:v>
                </c:pt>
                <c:pt idx="21091">
                  <c:v>12.625785443202473</c:v>
                </c:pt>
                <c:pt idx="21092">
                  <c:v>12.623993773152801</c:v>
                </c:pt>
                <c:pt idx="21093">
                  <c:v>12.622485595199592</c:v>
                </c:pt>
                <c:pt idx="21094">
                  <c:v>12.619911486963673</c:v>
                </c:pt>
                <c:pt idx="21095">
                  <c:v>12.618255893120303</c:v>
                </c:pt>
                <c:pt idx="21096">
                  <c:v>12.616033315084001</c:v>
                </c:pt>
                <c:pt idx="21097">
                  <c:v>12.614536476814656</c:v>
                </c:pt>
                <c:pt idx="21098">
                  <c:v>12.612563371823244</c:v>
                </c:pt>
                <c:pt idx="21099">
                  <c:v>12.610680984302702</c:v>
                </c:pt>
                <c:pt idx="21100">
                  <c:v>12.608322330060096</c:v>
                </c:pt>
                <c:pt idx="21101">
                  <c:v>12.606099752023795</c:v>
                </c:pt>
                <c:pt idx="21102">
                  <c:v>12.60379779620048</c:v>
                </c:pt>
                <c:pt idx="21103">
                  <c:v>12.601870049944505</c:v>
                </c:pt>
                <c:pt idx="21104">
                  <c:v>12.599874265585376</c:v>
                </c:pt>
                <c:pt idx="21105">
                  <c:v>12.597833122490812</c:v>
                </c:pt>
                <c:pt idx="21106">
                  <c:v>12.596052792124999</c:v>
                </c:pt>
                <c:pt idx="21107">
                  <c:v>12.593728156933967</c:v>
                </c:pt>
                <c:pt idx="21108">
                  <c:v>12.591414861426795</c:v>
                </c:pt>
                <c:pt idx="21109">
                  <c:v>12.589645870744839</c:v>
                </c:pt>
                <c:pt idx="21110">
                  <c:v>12.587661426069571</c:v>
                </c:pt>
                <c:pt idx="21111">
                  <c:v>12.585268752775386</c:v>
                </c:pt>
                <c:pt idx="21112">
                  <c:v>12.583125552526095</c:v>
                </c:pt>
                <c:pt idx="21113">
                  <c:v>12.580925653857511</c:v>
                </c:pt>
                <c:pt idx="21114">
                  <c:v>12.579712307684632</c:v>
                </c:pt>
                <c:pt idx="21115">
                  <c:v>12.577761882060937</c:v>
                </c:pt>
                <c:pt idx="21116">
                  <c:v>12.57626504379159</c:v>
                </c:pt>
                <c:pt idx="21117">
                  <c:v>12.574722846786809</c:v>
                </c:pt>
                <c:pt idx="21118">
                  <c:v>12.573441462510779</c:v>
                </c:pt>
                <c:pt idx="21119">
                  <c:v>12.571899265505998</c:v>
                </c:pt>
                <c:pt idx="21120">
                  <c:v>12.569268458850782</c:v>
                </c:pt>
                <c:pt idx="21121">
                  <c:v>12.567919036471601</c:v>
                </c:pt>
                <c:pt idx="21122">
                  <c:v>12.565639760016003</c:v>
                </c:pt>
                <c:pt idx="21123">
                  <c:v>12.562952254941493</c:v>
                </c:pt>
                <c:pt idx="21124">
                  <c:v>12.561115226156385</c:v>
                </c:pt>
                <c:pt idx="21125">
                  <c:v>12.559142121164976</c:v>
                </c:pt>
                <c:pt idx="21126">
                  <c:v>12.557214374908998</c:v>
                </c:pt>
                <c:pt idx="21127">
                  <c:v>12.554935098453402</c:v>
                </c:pt>
                <c:pt idx="21128">
                  <c:v>12.55289395535884</c:v>
                </c:pt>
                <c:pt idx="21129">
                  <c:v>12.550671377322537</c:v>
                </c:pt>
                <c:pt idx="21130">
                  <c:v>12.54849415802167</c:v>
                </c:pt>
                <c:pt idx="21131">
                  <c:v>12.546725167339714</c:v>
                </c:pt>
                <c:pt idx="21132">
                  <c:v>12.545387084644389</c:v>
                </c:pt>
                <c:pt idx="21133">
                  <c:v>12.543164506608088</c:v>
                </c:pt>
                <c:pt idx="21134">
                  <c:v>12.54140685560999</c:v>
                </c:pt>
                <c:pt idx="21135">
                  <c:v>12.538583274329179</c:v>
                </c:pt>
                <c:pt idx="21136">
                  <c:v>12.536905001118093</c:v>
                </c:pt>
                <c:pt idx="21137">
                  <c:v>12.534705102449506</c:v>
                </c:pt>
                <c:pt idx="21138">
                  <c:v>12.532686638722659</c:v>
                </c:pt>
                <c:pt idx="21139">
                  <c:v>12.531167121085598</c:v>
                </c:pt>
                <c:pt idx="21140">
                  <c:v>12.529636263764676</c:v>
                </c:pt>
                <c:pt idx="21141">
                  <c:v>12.527288949205929</c:v>
                </c:pt>
                <c:pt idx="21142">
                  <c:v>12.525372542633809</c:v>
                </c:pt>
                <c:pt idx="21143">
                  <c:v>12.52354685353256</c:v>
                </c:pt>
                <c:pt idx="21144">
                  <c:v>12.522118053366366</c:v>
                </c:pt>
                <c:pt idx="21145">
                  <c:v>12.51966868165289</c:v>
                </c:pt>
                <c:pt idx="21146">
                  <c:v>12.517559500455175</c:v>
                </c:pt>
                <c:pt idx="21147">
                  <c:v>12.515541036728328</c:v>
                </c:pt>
                <c:pt idx="21148">
                  <c:v>12.513329798375885</c:v>
                </c:pt>
                <c:pt idx="21149">
                  <c:v>12.511923677577407</c:v>
                </c:pt>
                <c:pt idx="21150">
                  <c:v>12.509338229657629</c:v>
                </c:pt>
                <c:pt idx="21151">
                  <c:v>12.506843499208717</c:v>
                </c:pt>
                <c:pt idx="21152">
                  <c:v>12.505335321255512</c:v>
                </c:pt>
                <c:pt idx="21153">
                  <c:v>12.503452933734968</c:v>
                </c:pt>
                <c:pt idx="21154">
                  <c:v>12.501570546214428</c:v>
                </c:pt>
                <c:pt idx="21155">
                  <c:v>12.499472704700571</c:v>
                </c:pt>
                <c:pt idx="21156">
                  <c:v>12.497442901289867</c:v>
                </c:pt>
                <c:pt idx="21157">
                  <c:v>12.495912043968945</c:v>
                </c:pt>
                <c:pt idx="21158">
                  <c:v>12.493859561190522</c:v>
                </c:pt>
                <c:pt idx="21159">
                  <c:v>12.491500906947914</c:v>
                </c:pt>
                <c:pt idx="21160">
                  <c:v>12.489471103537209</c:v>
                </c:pt>
                <c:pt idx="21161">
                  <c:v>12.487293884236342</c:v>
                </c:pt>
                <c:pt idx="21162">
                  <c:v>12.485604271341398</c:v>
                </c:pt>
                <c:pt idx="21163">
                  <c:v>12.483801261607868</c:v>
                </c:pt>
                <c:pt idx="21164">
                  <c:v>12.48213432808064</c:v>
                </c:pt>
                <c:pt idx="21165">
                  <c:v>12.480229261192379</c:v>
                </c:pt>
                <c:pt idx="21166">
                  <c:v>12.478392232407273</c:v>
                </c:pt>
                <c:pt idx="21167">
                  <c:v>12.476453146467438</c:v>
                </c:pt>
                <c:pt idx="21168">
                  <c:v>12.474037793805538</c:v>
                </c:pt>
                <c:pt idx="21169">
                  <c:v>12.471973971343258</c:v>
                </c:pt>
                <c:pt idx="21170">
                  <c:v>12.46988746951326</c:v>
                </c:pt>
                <c:pt idx="21171">
                  <c:v>12.467948383573423</c:v>
                </c:pt>
                <c:pt idx="21172">
                  <c:v>12.465997957949732</c:v>
                </c:pt>
                <c:pt idx="21173">
                  <c:v>12.463820738648861</c:v>
                </c:pt>
                <c:pt idx="21174">
                  <c:v>12.461836293973594</c:v>
                </c:pt>
                <c:pt idx="21175">
                  <c:v>12.460169360446367</c:v>
                </c:pt>
                <c:pt idx="21176">
                  <c:v>12.458116877667944</c:v>
                </c:pt>
                <c:pt idx="21177">
                  <c:v>12.456325207618271</c:v>
                </c:pt>
                <c:pt idx="21178">
                  <c:v>12.45444282009773</c:v>
                </c:pt>
                <c:pt idx="21179">
                  <c:v>12.452843924673655</c:v>
                </c:pt>
                <c:pt idx="21180">
                  <c:v>12.449986324341266</c:v>
                </c:pt>
                <c:pt idx="21181">
                  <c:v>12.448160635240018</c:v>
                </c:pt>
                <c:pt idx="21182">
                  <c:v>12.446414323925781</c:v>
                </c:pt>
                <c:pt idx="21183">
                  <c:v>12.444520596721381</c:v>
                </c:pt>
                <c:pt idx="21184">
                  <c:v>12.442400075839807</c:v>
                </c:pt>
                <c:pt idx="21185">
                  <c:v>12.439928024758613</c:v>
                </c:pt>
                <c:pt idx="21186">
                  <c:v>12.43813635470894</c:v>
                </c:pt>
                <c:pt idx="21187">
                  <c:v>12.436151910033669</c:v>
                </c:pt>
                <c:pt idx="21188">
                  <c:v>12.43373655737177</c:v>
                </c:pt>
                <c:pt idx="21189">
                  <c:v>12.431990246057531</c:v>
                </c:pt>
                <c:pt idx="21190">
                  <c:v>12.430470728420469</c:v>
                </c:pt>
                <c:pt idx="21191">
                  <c:v>12.4286223599515</c:v>
                </c:pt>
                <c:pt idx="21192">
                  <c:v>12.426547197805364</c:v>
                </c:pt>
                <c:pt idx="21193">
                  <c:v>12.425027680168299</c:v>
                </c:pt>
                <c:pt idx="21194">
                  <c:v>12.422521610035529</c:v>
                </c:pt>
                <c:pt idx="21195">
                  <c:v>12.420741279669716</c:v>
                </c:pt>
                <c:pt idx="21196">
                  <c:v>12.419346498555097</c:v>
                </c:pt>
                <c:pt idx="21197">
                  <c:v>12.417486790402274</c:v>
                </c:pt>
                <c:pt idx="21198">
                  <c:v>12.415026079004937</c:v>
                </c:pt>
                <c:pt idx="21199">
                  <c:v>12.413653977258036</c:v>
                </c:pt>
                <c:pt idx="21200">
                  <c:v>12.411272643647713</c:v>
                </c:pt>
                <c:pt idx="21201">
                  <c:v>12.409220160869291</c:v>
                </c:pt>
                <c:pt idx="21202">
                  <c:v>12.408131551218858</c:v>
                </c:pt>
                <c:pt idx="21203">
                  <c:v>12.406056389072717</c:v>
                </c:pt>
                <c:pt idx="21204">
                  <c:v>12.404276058706905</c:v>
                </c:pt>
                <c:pt idx="21205">
                  <c:v>12.401531855213102</c:v>
                </c:pt>
                <c:pt idx="21206">
                  <c:v>12.399864921685875</c:v>
                </c:pt>
                <c:pt idx="21207">
                  <c:v>12.398345404048811</c:v>
                </c:pt>
                <c:pt idx="21208">
                  <c:v>12.396145505380225</c:v>
                </c:pt>
                <c:pt idx="21209">
                  <c:v>12.393469339989577</c:v>
                </c:pt>
                <c:pt idx="21210">
                  <c:v>12.391360158791862</c:v>
                </c:pt>
                <c:pt idx="21211">
                  <c:v>12.389602507793764</c:v>
                </c:pt>
                <c:pt idx="21212">
                  <c:v>12.38835514256931</c:v>
                </c:pt>
                <c:pt idx="21213">
                  <c:v>12.386404716945615</c:v>
                </c:pt>
                <c:pt idx="21214">
                  <c:v>12.385384145398334</c:v>
                </c:pt>
                <c:pt idx="21215">
                  <c:v>12.383365681671489</c:v>
                </c:pt>
                <c:pt idx="21216">
                  <c:v>12.381415256047793</c:v>
                </c:pt>
                <c:pt idx="21217">
                  <c:v>12.379600906630404</c:v>
                </c:pt>
                <c:pt idx="21218">
                  <c:v>12.377661820690568</c:v>
                </c:pt>
                <c:pt idx="21219">
                  <c:v>12.376062925266494</c:v>
                </c:pt>
                <c:pt idx="21220">
                  <c:v>12.374248575849105</c:v>
                </c:pt>
                <c:pt idx="21221">
                  <c:v>12.372422886747856</c:v>
                </c:pt>
                <c:pt idx="21222">
                  <c:v>12.369939495982802</c:v>
                </c:pt>
                <c:pt idx="21223">
                  <c:v>12.367149933753566</c:v>
                </c:pt>
                <c:pt idx="21224">
                  <c:v>12.365358263703893</c:v>
                </c:pt>
                <c:pt idx="21225">
                  <c:v>12.363679990492809</c:v>
                </c:pt>
                <c:pt idx="21226">
                  <c:v>12.36202439664944</c:v>
                </c:pt>
                <c:pt idx="21227">
                  <c:v>12.359643063039117</c:v>
                </c:pt>
                <c:pt idx="21228">
                  <c:v>12.358554453388683</c:v>
                </c:pt>
                <c:pt idx="21229">
                  <c:v>12.356717424603577</c:v>
                </c:pt>
                <c:pt idx="21230">
                  <c:v>12.354789678347601</c:v>
                </c:pt>
                <c:pt idx="21231">
                  <c:v>12.352612459046732</c:v>
                </c:pt>
                <c:pt idx="21232">
                  <c:v>12.350163087333256</c:v>
                </c:pt>
                <c:pt idx="21233">
                  <c:v>12.348337398232006</c:v>
                </c:pt>
                <c:pt idx="21234">
                  <c:v>12.3465003694469</c:v>
                </c:pt>
                <c:pt idx="21235">
                  <c:v>12.344788077184237</c:v>
                </c:pt>
                <c:pt idx="21236">
                  <c:v>12.342848991244404</c:v>
                </c:pt>
                <c:pt idx="21237">
                  <c:v>12.340796508465981</c:v>
                </c:pt>
                <c:pt idx="21238">
                  <c:v>12.3382110605462</c:v>
                </c:pt>
                <c:pt idx="21239">
                  <c:v>12.336113219032343</c:v>
                </c:pt>
                <c:pt idx="21240">
                  <c:v>12.334378247401965</c:v>
                </c:pt>
                <c:pt idx="21241">
                  <c:v>12.333130882177509</c:v>
                </c:pt>
                <c:pt idx="21242">
                  <c:v>12.331282513708544</c:v>
                </c:pt>
                <c:pt idx="21243">
                  <c:v>12.329093954723819</c:v>
                </c:pt>
                <c:pt idx="21244">
                  <c:v>12.327030132261536</c:v>
                </c:pt>
                <c:pt idx="21245">
                  <c:v>12.32492095106382</c:v>
                </c:pt>
                <c:pt idx="21246">
                  <c:v>12.323265357220453</c:v>
                </c:pt>
                <c:pt idx="21247">
                  <c:v>12.321031439500292</c:v>
                </c:pt>
                <c:pt idx="21248">
                  <c:v>12.319194410715184</c:v>
                </c:pt>
                <c:pt idx="21249">
                  <c:v>12.317663553394262</c:v>
                </c:pt>
                <c:pt idx="21250">
                  <c:v>12.315134803893773</c:v>
                </c:pt>
                <c:pt idx="21251">
                  <c:v>12.312900886173612</c:v>
                </c:pt>
                <c:pt idx="21252">
                  <c:v>12.311211273278669</c:v>
                </c:pt>
                <c:pt idx="21253">
                  <c:v>12.309340225441986</c:v>
                </c:pt>
                <c:pt idx="21254">
                  <c:v>12.307242383928131</c:v>
                </c:pt>
                <c:pt idx="21255">
                  <c:v>12.305847602813511</c:v>
                </c:pt>
                <c:pt idx="21256">
                  <c:v>12.304362104228023</c:v>
                </c:pt>
                <c:pt idx="21257">
                  <c:v>12.301878713462971</c:v>
                </c:pt>
                <c:pt idx="21258">
                  <c:v>12.299837570368409</c:v>
                </c:pt>
                <c:pt idx="21259">
                  <c:v>12.297921163796289</c:v>
                </c:pt>
                <c:pt idx="21260">
                  <c:v>12.296390306475367</c:v>
                </c:pt>
                <c:pt idx="21261">
                  <c:v>12.294224426858358</c:v>
                </c:pt>
                <c:pt idx="21262">
                  <c:v>12.292183283763796</c:v>
                </c:pt>
                <c:pt idx="21263">
                  <c:v>12.29101529632635</c:v>
                </c:pt>
                <c:pt idx="21264">
                  <c:v>12.289405061218419</c:v>
                </c:pt>
                <c:pt idx="21265">
                  <c:v>12.287159803814395</c:v>
                </c:pt>
                <c:pt idx="21266">
                  <c:v>12.285311435345433</c:v>
                </c:pt>
                <c:pt idx="21267">
                  <c:v>12.283791917708367</c:v>
                </c:pt>
                <c:pt idx="21268">
                  <c:v>12.281546660304347</c:v>
                </c:pt>
                <c:pt idx="21269">
                  <c:v>12.279403460055056</c:v>
                </c:pt>
                <c:pt idx="21270">
                  <c:v>12.277521072534515</c:v>
                </c:pt>
                <c:pt idx="21271">
                  <c:v>12.276035573949025</c:v>
                </c:pt>
                <c:pt idx="21272">
                  <c:v>12.274765529356852</c:v>
                </c:pt>
                <c:pt idx="21273">
                  <c:v>12.273007878358758</c:v>
                </c:pt>
                <c:pt idx="21274">
                  <c:v>12.270603865380716</c:v>
                </c:pt>
                <c:pt idx="21275">
                  <c:v>12.268449325447566</c:v>
                </c:pt>
                <c:pt idx="21276">
                  <c:v>12.265398950489578</c:v>
                </c:pt>
                <c:pt idx="21277">
                  <c:v>12.263652639175341</c:v>
                </c:pt>
                <c:pt idx="21278">
                  <c:v>12.262155800905994</c:v>
                </c:pt>
                <c:pt idx="21279">
                  <c:v>12.260534226114201</c:v>
                </c:pt>
                <c:pt idx="21280">
                  <c:v>12.258470403651922</c:v>
                </c:pt>
                <c:pt idx="21281">
                  <c:v>12.256553997079804</c:v>
                </c:pt>
                <c:pt idx="21282">
                  <c:v>12.254921082604152</c:v>
                </c:pt>
                <c:pt idx="21283">
                  <c:v>12.25264180614856</c:v>
                </c:pt>
                <c:pt idx="21284">
                  <c:v>12.250680040841006</c:v>
                </c:pt>
                <c:pt idx="21285">
                  <c:v>12.248786313636606</c:v>
                </c:pt>
                <c:pt idx="21286">
                  <c:v>12.246983303903074</c:v>
                </c:pt>
                <c:pt idx="21287">
                  <c:v>12.245010198911661</c:v>
                </c:pt>
                <c:pt idx="21288">
                  <c:v>12.242674224036772</c:v>
                </c:pt>
                <c:pt idx="21289">
                  <c:v>12.241517576283186</c:v>
                </c:pt>
                <c:pt idx="21290">
                  <c:v>12.239102223621288</c:v>
                </c:pt>
                <c:pt idx="21291">
                  <c:v>12.237560026616507</c:v>
                </c:pt>
                <c:pt idx="21292">
                  <c:v>12.235677639095963</c:v>
                </c:pt>
                <c:pt idx="21293">
                  <c:v>12.234044724620313</c:v>
                </c:pt>
                <c:pt idx="21294">
                  <c:v>12.232275733938359</c:v>
                </c:pt>
                <c:pt idx="21295">
                  <c:v>12.230450044837111</c:v>
                </c:pt>
                <c:pt idx="21296">
                  <c:v>12.22873775257445</c:v>
                </c:pt>
                <c:pt idx="21297">
                  <c:v>12.226844025370049</c:v>
                </c:pt>
                <c:pt idx="21298">
                  <c:v>12.224530729862876</c:v>
                </c:pt>
                <c:pt idx="21299">
                  <c:v>12.222534945503748</c:v>
                </c:pt>
                <c:pt idx="21300">
                  <c:v>12.220425764306031</c:v>
                </c:pt>
                <c:pt idx="21301">
                  <c:v>12.218940265720544</c:v>
                </c:pt>
                <c:pt idx="21302">
                  <c:v>12.217239313141741</c:v>
                </c:pt>
                <c:pt idx="21303">
                  <c:v>12.214744582692829</c:v>
                </c:pt>
                <c:pt idx="21304">
                  <c:v>12.213157026952615</c:v>
                </c:pt>
                <c:pt idx="21305">
                  <c:v>12.211240620380497</c:v>
                </c:pt>
                <c:pt idx="21306">
                  <c:v>12.209346893176095</c:v>
                </c:pt>
                <c:pt idx="21307">
                  <c:v>12.207634600913433</c:v>
                </c:pt>
                <c:pt idx="21308">
                  <c:v>12.206103743592511</c:v>
                </c:pt>
                <c:pt idx="21309">
                  <c:v>12.204266714807405</c:v>
                </c:pt>
                <c:pt idx="21310">
                  <c:v>12.2020441367711</c:v>
                </c:pt>
                <c:pt idx="21311">
                  <c:v>12.200286485773006</c:v>
                </c:pt>
                <c:pt idx="21312">
                  <c:v>12.198381418884747</c:v>
                </c:pt>
                <c:pt idx="21313">
                  <c:v>12.19672582504138</c:v>
                </c:pt>
                <c:pt idx="21314">
                  <c:v>12.195126929617302</c:v>
                </c:pt>
                <c:pt idx="21315">
                  <c:v>12.193040427787306</c:v>
                </c:pt>
                <c:pt idx="21316">
                  <c:v>12.191498230782525</c:v>
                </c:pt>
                <c:pt idx="21317">
                  <c:v>12.189264313062363</c:v>
                </c:pt>
                <c:pt idx="21318">
                  <c:v>12.187552020799702</c:v>
                </c:pt>
                <c:pt idx="21319">
                  <c:v>12.185851068220897</c:v>
                </c:pt>
                <c:pt idx="21320">
                  <c:v>12.184093417222803</c:v>
                </c:pt>
                <c:pt idx="21321">
                  <c:v>12.182347105908566</c:v>
                </c:pt>
                <c:pt idx="21322">
                  <c:v>12.180770889852207</c:v>
                </c:pt>
                <c:pt idx="21323">
                  <c:v>12.178446254661175</c:v>
                </c:pt>
                <c:pt idx="21324">
                  <c:v>12.176597886192212</c:v>
                </c:pt>
                <c:pt idx="21325">
                  <c:v>12.17470415898781</c:v>
                </c:pt>
                <c:pt idx="21326">
                  <c:v>12.17315062229917</c:v>
                </c:pt>
                <c:pt idx="21327">
                  <c:v>12.170689910901835</c:v>
                </c:pt>
                <c:pt idx="21328">
                  <c:v>12.168274558239936</c:v>
                </c:pt>
                <c:pt idx="21329">
                  <c:v>12.166165377042219</c:v>
                </c:pt>
                <c:pt idx="21330">
                  <c:v>12.164759256243743</c:v>
                </c:pt>
                <c:pt idx="21331">
                  <c:v>12.163319116393689</c:v>
                </c:pt>
                <c:pt idx="21332">
                  <c:v>12.161311992350704</c:v>
                </c:pt>
                <c:pt idx="21333">
                  <c:v>12.159520322301031</c:v>
                </c:pt>
                <c:pt idx="21334">
                  <c:v>12.15778535067065</c:v>
                </c:pt>
                <c:pt idx="21335">
                  <c:v>12.155891623466252</c:v>
                </c:pt>
                <c:pt idx="21336">
                  <c:v>12.153771102584676</c:v>
                </c:pt>
                <c:pt idx="21337">
                  <c:v>12.15194541348343</c:v>
                </c:pt>
                <c:pt idx="21338">
                  <c:v>12.150425895846364</c:v>
                </c:pt>
                <c:pt idx="21339">
                  <c:v>12.148634225796691</c:v>
                </c:pt>
                <c:pt idx="21340">
                  <c:v>12.146910593850171</c:v>
                </c:pt>
                <c:pt idx="21341">
                  <c:v>12.145345717477674</c:v>
                </c:pt>
                <c:pt idx="21342">
                  <c:v>12.142907685448055</c:v>
                </c:pt>
                <c:pt idx="21343">
                  <c:v>12.140775824882624</c:v>
                </c:pt>
                <c:pt idx="21344">
                  <c:v>12.138836738942786</c:v>
                </c:pt>
                <c:pt idx="21345">
                  <c:v>12.13724918320257</c:v>
                </c:pt>
                <c:pt idx="21346">
                  <c:v>12.135911100507247</c:v>
                </c:pt>
                <c:pt idx="21347">
                  <c:v>12.133654503419368</c:v>
                </c:pt>
                <c:pt idx="21348">
                  <c:v>12.13131852854448</c:v>
                </c:pt>
                <c:pt idx="21349">
                  <c:v>12.129674274384969</c:v>
                </c:pt>
                <c:pt idx="21350">
                  <c:v>12.127859924967581</c:v>
                </c:pt>
                <c:pt idx="21351">
                  <c:v>12.126022896182473</c:v>
                </c:pt>
                <c:pt idx="21352">
                  <c:v>12.123720940359158</c:v>
                </c:pt>
                <c:pt idx="21353">
                  <c:v>12.122076686199652</c:v>
                </c:pt>
                <c:pt idx="21354">
                  <c:v>12.120364393936988</c:v>
                </c:pt>
                <c:pt idx="21355">
                  <c:v>12.117903682539653</c:v>
                </c:pt>
                <c:pt idx="21356">
                  <c:v>12.116429523638024</c:v>
                </c:pt>
                <c:pt idx="21357">
                  <c:v>12.114138907498569</c:v>
                </c:pt>
                <c:pt idx="21358">
                  <c:v>12.11232455808118</c:v>
                </c:pt>
                <c:pt idx="21359">
                  <c:v>12.110396811825204</c:v>
                </c:pt>
                <c:pt idx="21360">
                  <c:v>12.108639160827108</c:v>
                </c:pt>
                <c:pt idx="21361">
                  <c:v>12.106836151093576</c:v>
                </c:pt>
                <c:pt idx="21362">
                  <c:v>12.105690843023847</c:v>
                </c:pt>
                <c:pt idx="21363">
                  <c:v>12.103615680877711</c:v>
                </c:pt>
                <c:pt idx="21364">
                  <c:v>12.10161989651858</c:v>
                </c:pt>
                <c:pt idx="21365">
                  <c:v>12.0995560740563</c:v>
                </c:pt>
                <c:pt idx="21366">
                  <c:v>12.097934499264507</c:v>
                </c:pt>
                <c:pt idx="21367">
                  <c:v>12.096562397517607</c:v>
                </c:pt>
                <c:pt idx="21368">
                  <c:v>12.094804746519513</c:v>
                </c:pt>
                <c:pt idx="21369">
                  <c:v>12.093409965404891</c:v>
                </c:pt>
                <c:pt idx="21370">
                  <c:v>12.091028631794568</c:v>
                </c:pt>
                <c:pt idx="21371">
                  <c:v>12.088919450596853</c:v>
                </c:pt>
                <c:pt idx="21372">
                  <c:v>12.087830840946419</c:v>
                </c:pt>
                <c:pt idx="21373">
                  <c:v>12.086220605838486</c:v>
                </c:pt>
                <c:pt idx="21374">
                  <c:v>12.084701088201424</c:v>
                </c:pt>
                <c:pt idx="21375">
                  <c:v>12.082773341945446</c:v>
                </c:pt>
                <c:pt idx="21376">
                  <c:v>12.080993011579629</c:v>
                </c:pt>
                <c:pt idx="21377">
                  <c:v>12.079110624059091</c:v>
                </c:pt>
                <c:pt idx="21378">
                  <c:v>12.077443690531862</c:v>
                </c:pt>
                <c:pt idx="21379">
                  <c:v>12.075640680798333</c:v>
                </c:pt>
                <c:pt idx="21380">
                  <c:v>12.073554178968331</c:v>
                </c:pt>
                <c:pt idx="21381">
                  <c:v>12.071433658086759</c:v>
                </c:pt>
                <c:pt idx="21382">
                  <c:v>12.069358495940619</c:v>
                </c:pt>
                <c:pt idx="21383">
                  <c:v>12.067861657671273</c:v>
                </c:pt>
                <c:pt idx="21384">
                  <c:v>12.066308120982635</c:v>
                </c:pt>
                <c:pt idx="21385">
                  <c:v>12.064142241365625</c:v>
                </c:pt>
                <c:pt idx="21386">
                  <c:v>12.062486647522256</c:v>
                </c:pt>
                <c:pt idx="21387">
                  <c:v>12.060502202846985</c:v>
                </c:pt>
                <c:pt idx="21388">
                  <c:v>12.058903307422913</c:v>
                </c:pt>
                <c:pt idx="21389">
                  <c:v>12.057236373895684</c:v>
                </c:pt>
                <c:pt idx="21390">
                  <c:v>12.054979776807807</c:v>
                </c:pt>
                <c:pt idx="21391">
                  <c:v>12.053063370235689</c:v>
                </c:pt>
                <c:pt idx="21392">
                  <c:v>12.050897490618679</c:v>
                </c:pt>
                <c:pt idx="21393">
                  <c:v>12.049604766658788</c:v>
                </c:pt>
                <c:pt idx="21394">
                  <c:v>12.048209985544171</c:v>
                </c:pt>
                <c:pt idx="21395">
                  <c:v>12.046372956759063</c:v>
                </c:pt>
                <c:pt idx="21396">
                  <c:v>12.044751381967272</c:v>
                </c:pt>
                <c:pt idx="21397">
                  <c:v>12.042846315079013</c:v>
                </c:pt>
                <c:pt idx="21398">
                  <c:v>12.04079383230059</c:v>
                </c:pt>
                <c:pt idx="21399">
                  <c:v>12.039070200354072</c:v>
                </c:pt>
                <c:pt idx="21400">
                  <c:v>12.037255850936679</c:v>
                </c:pt>
                <c:pt idx="21401">
                  <c:v>12.035260066577552</c:v>
                </c:pt>
                <c:pt idx="21402">
                  <c:v>12.033060167908966</c:v>
                </c:pt>
                <c:pt idx="21403">
                  <c:v>12.031404574065597</c:v>
                </c:pt>
                <c:pt idx="21404">
                  <c:v>12.030395342202175</c:v>
                </c:pt>
                <c:pt idx="21405">
                  <c:v>12.028728408674949</c:v>
                </c:pt>
                <c:pt idx="21406">
                  <c:v>12.027106833883156</c:v>
                </c:pt>
                <c:pt idx="21407">
                  <c:v>12.025292484465767</c:v>
                </c:pt>
                <c:pt idx="21408">
                  <c:v>12.023194642951911</c:v>
                </c:pt>
                <c:pt idx="21409">
                  <c:v>12.021402972902237</c:v>
                </c:pt>
                <c:pt idx="21410">
                  <c:v>12.01914637581436</c:v>
                </c:pt>
                <c:pt idx="21411">
                  <c:v>12.017536140706426</c:v>
                </c:pt>
                <c:pt idx="21412">
                  <c:v>12.015619734134308</c:v>
                </c:pt>
                <c:pt idx="21413">
                  <c:v>12.013601270407463</c:v>
                </c:pt>
                <c:pt idx="21414">
                  <c:v>12.011832279725509</c:v>
                </c:pt>
                <c:pt idx="21415">
                  <c:v>12.010222044617572</c:v>
                </c:pt>
                <c:pt idx="21416">
                  <c:v>12.008691187296652</c:v>
                </c:pt>
                <c:pt idx="21417">
                  <c:v>12.006411910841056</c:v>
                </c:pt>
                <c:pt idx="21418">
                  <c:v>12.004450145533504</c:v>
                </c:pt>
                <c:pt idx="21419">
                  <c:v>12.002533738961386</c:v>
                </c:pt>
                <c:pt idx="21420">
                  <c:v>12.001172976898342</c:v>
                </c:pt>
                <c:pt idx="21421">
                  <c:v>11.999347287797093</c:v>
                </c:pt>
                <c:pt idx="21422">
                  <c:v>11.997578297115139</c:v>
                </c:pt>
                <c:pt idx="21423">
                  <c:v>11.996047439794216</c:v>
                </c:pt>
                <c:pt idx="21424">
                  <c:v>11.994051655435088</c:v>
                </c:pt>
                <c:pt idx="21425">
                  <c:v>11.992520798114166</c:v>
                </c:pt>
                <c:pt idx="21426">
                  <c:v>11.990785826483785</c:v>
                </c:pt>
                <c:pt idx="21427">
                  <c:v>11.989130232640417</c:v>
                </c:pt>
                <c:pt idx="21428">
                  <c:v>11.987338562590747</c:v>
                </c:pt>
                <c:pt idx="21429">
                  <c:v>11.986000479895422</c:v>
                </c:pt>
                <c:pt idx="21430">
                  <c:v>11.984186130478031</c:v>
                </c:pt>
                <c:pt idx="21431">
                  <c:v>11.981997571493306</c:v>
                </c:pt>
                <c:pt idx="21432">
                  <c:v>11.980659488797979</c:v>
                </c:pt>
                <c:pt idx="21433">
                  <c:v>11.978357532974666</c:v>
                </c:pt>
                <c:pt idx="21434">
                  <c:v>11.976565862924996</c:v>
                </c:pt>
                <c:pt idx="21435">
                  <c:v>11.974762853191464</c:v>
                </c:pt>
                <c:pt idx="21436">
                  <c:v>11.973231995870542</c:v>
                </c:pt>
                <c:pt idx="21437">
                  <c:v>11.97202998938152</c:v>
                </c:pt>
                <c:pt idx="21438">
                  <c:v>11.970329036802719</c:v>
                </c:pt>
                <c:pt idx="21439">
                  <c:v>11.968208515921141</c:v>
                </c:pt>
                <c:pt idx="21440">
                  <c:v>11.966190052194298</c:v>
                </c:pt>
                <c:pt idx="21441">
                  <c:v>11.964557137718646</c:v>
                </c:pt>
                <c:pt idx="21442">
                  <c:v>11.962606712094951</c:v>
                </c:pt>
                <c:pt idx="21443">
                  <c:v>11.961348007186636</c:v>
                </c:pt>
                <c:pt idx="21444">
                  <c:v>11.959726432394845</c:v>
                </c:pt>
                <c:pt idx="21445">
                  <c:v>11.957492514674684</c:v>
                </c:pt>
                <c:pt idx="21446">
                  <c:v>11.955678165257295</c:v>
                </c:pt>
                <c:pt idx="21447">
                  <c:v>11.954135968252515</c:v>
                </c:pt>
                <c:pt idx="21448">
                  <c:v>11.952571091880017</c:v>
                </c:pt>
                <c:pt idx="21449">
                  <c:v>11.95070004404333</c:v>
                </c:pt>
                <c:pt idx="21450">
                  <c:v>11.949078469251537</c:v>
                </c:pt>
                <c:pt idx="21451">
                  <c:v>11.946969288053825</c:v>
                </c:pt>
                <c:pt idx="21452">
                  <c:v>11.945200297371871</c:v>
                </c:pt>
                <c:pt idx="21453">
                  <c:v>11.943567382896218</c:v>
                </c:pt>
                <c:pt idx="21454">
                  <c:v>11.942161262097741</c:v>
                </c:pt>
                <c:pt idx="21455">
                  <c:v>11.940698442879972</c:v>
                </c:pt>
                <c:pt idx="21456">
                  <c:v>11.938634620417691</c:v>
                </c:pt>
                <c:pt idx="21457">
                  <c:v>11.936967686890464</c:v>
                </c:pt>
                <c:pt idx="21458">
                  <c:v>11.934869845376605</c:v>
                </c:pt>
                <c:pt idx="21459">
                  <c:v>11.93312353406237</c:v>
                </c:pt>
                <c:pt idx="21460">
                  <c:v>11.931343203696555</c:v>
                </c:pt>
                <c:pt idx="21461">
                  <c:v>11.929914403530359</c:v>
                </c:pt>
                <c:pt idx="21462">
                  <c:v>11.927759863597212</c:v>
                </c:pt>
                <c:pt idx="21463">
                  <c:v>11.925684701451072</c:v>
                </c:pt>
                <c:pt idx="21464">
                  <c:v>11.923972409188409</c:v>
                </c:pt>
                <c:pt idx="21465">
                  <c:v>11.921976624829281</c:v>
                </c:pt>
                <c:pt idx="21466">
                  <c:v>11.919980840470153</c:v>
                </c:pt>
                <c:pt idx="21467">
                  <c:v>11.918688116510264</c:v>
                </c:pt>
                <c:pt idx="21468">
                  <c:v>11.917123240137762</c:v>
                </c:pt>
                <c:pt idx="21469">
                  <c:v>11.916329462267655</c:v>
                </c:pt>
                <c:pt idx="21470">
                  <c:v>11.914458414430971</c:v>
                </c:pt>
                <c:pt idx="21471">
                  <c:v>11.912632725329726</c:v>
                </c:pt>
                <c:pt idx="21472">
                  <c:v>11.910591582235162</c:v>
                </c:pt>
                <c:pt idx="21473">
                  <c:v>11.908686515346902</c:v>
                </c:pt>
                <c:pt idx="21474">
                  <c:v>11.90671341035549</c:v>
                </c:pt>
                <c:pt idx="21475">
                  <c:v>11.904944419673534</c:v>
                </c:pt>
                <c:pt idx="21476">
                  <c:v>11.903243467094732</c:v>
                </c:pt>
                <c:pt idx="21477">
                  <c:v>11.901848685980113</c:v>
                </c:pt>
                <c:pt idx="21478">
                  <c:v>11.900521942968648</c:v>
                </c:pt>
                <c:pt idx="21479">
                  <c:v>11.898117929990605</c:v>
                </c:pt>
                <c:pt idx="21480">
                  <c:v>11.896167504366913</c:v>
                </c:pt>
                <c:pt idx="21481">
                  <c:v>11.894897459774739</c:v>
                </c:pt>
                <c:pt idx="21482">
                  <c:v>11.894126361272349</c:v>
                </c:pt>
                <c:pt idx="21483">
                  <c:v>11.892913015099468</c:v>
                </c:pt>
                <c:pt idx="21484">
                  <c:v>11.891075986314362</c:v>
                </c:pt>
                <c:pt idx="21485">
                  <c:v>11.889238957529253</c:v>
                </c:pt>
                <c:pt idx="21486">
                  <c:v>11.887458627163442</c:v>
                </c:pt>
                <c:pt idx="21487">
                  <c:v>11.88549686185589</c:v>
                </c:pt>
                <c:pt idx="21488">
                  <c:v>11.883262944135728</c:v>
                </c:pt>
                <c:pt idx="21489">
                  <c:v>11.881369216931327</c:v>
                </c:pt>
                <c:pt idx="21490">
                  <c:v>11.88006515328758</c:v>
                </c:pt>
                <c:pt idx="21491">
                  <c:v>11.878114727663885</c:v>
                </c:pt>
                <c:pt idx="21492">
                  <c:v>11.876243679827201</c:v>
                </c:pt>
                <c:pt idx="21493">
                  <c:v>11.874905597131876</c:v>
                </c:pt>
                <c:pt idx="21494">
                  <c:v>11.873284022340085</c:v>
                </c:pt>
                <c:pt idx="21495">
                  <c:v>11.871594409445141</c:v>
                </c:pt>
                <c:pt idx="21496">
                  <c:v>11.869950155285631</c:v>
                </c:pt>
                <c:pt idx="21497">
                  <c:v>11.868600732906447</c:v>
                </c:pt>
                <c:pt idx="21498">
                  <c:v>11.866468872341013</c:v>
                </c:pt>
                <c:pt idx="21499">
                  <c:v>11.864824618181506</c:v>
                </c:pt>
                <c:pt idx="21500">
                  <c:v>11.863248402125146</c:v>
                </c:pt>
                <c:pt idx="21501">
                  <c:v>11.861898979745963</c:v>
                </c:pt>
                <c:pt idx="21502">
                  <c:v>11.860334103373466</c:v>
                </c:pt>
                <c:pt idx="21503">
                  <c:v>11.858859944471837</c:v>
                </c:pt>
                <c:pt idx="21504">
                  <c:v>11.857385785570209</c:v>
                </c:pt>
                <c:pt idx="21505">
                  <c:v>11.855469378998089</c:v>
                </c:pt>
                <c:pt idx="21506">
                  <c:v>11.853881823257872</c:v>
                </c:pt>
                <c:pt idx="21507">
                  <c:v>11.852362305620808</c:v>
                </c:pt>
                <c:pt idx="21508">
                  <c:v>11.849946952958911</c:v>
                </c:pt>
                <c:pt idx="21509">
                  <c:v>11.847860451128909</c:v>
                </c:pt>
                <c:pt idx="21510">
                  <c:v>11.845819308034349</c:v>
                </c:pt>
                <c:pt idx="21511">
                  <c:v>11.84431113008114</c:v>
                </c:pt>
                <c:pt idx="21512">
                  <c:v>11.842553479083046</c:v>
                </c:pt>
                <c:pt idx="21513">
                  <c:v>11.840727789981797</c:v>
                </c:pt>
                <c:pt idx="21514">
                  <c:v>11.839934012111689</c:v>
                </c:pt>
                <c:pt idx="21515">
                  <c:v>11.837847510281691</c:v>
                </c:pt>
                <c:pt idx="21516">
                  <c:v>11.83647540853479</c:v>
                </c:pt>
                <c:pt idx="21517">
                  <c:v>11.83491053216229</c:v>
                </c:pt>
                <c:pt idx="21518">
                  <c:v>11.832824030332294</c:v>
                </c:pt>
                <c:pt idx="21519">
                  <c:v>11.83130451269523</c:v>
                </c:pt>
                <c:pt idx="21520">
                  <c:v>11.829864372845176</c:v>
                </c:pt>
                <c:pt idx="21521">
                  <c:v>11.828208779001807</c:v>
                </c:pt>
                <c:pt idx="21522">
                  <c:v>11.82630371211355</c:v>
                </c:pt>
                <c:pt idx="21523">
                  <c:v>11.82482955321192</c:v>
                </c:pt>
                <c:pt idx="21524">
                  <c:v>11.823446111781161</c:v>
                </c:pt>
                <c:pt idx="21525">
                  <c:v>11.821586403628336</c:v>
                </c:pt>
                <c:pt idx="21526">
                  <c:v>11.819443203379045</c:v>
                </c:pt>
                <c:pt idx="21527">
                  <c:v>11.81817315878687</c:v>
                </c:pt>
                <c:pt idx="21528">
                  <c:v>11.815893882331276</c:v>
                </c:pt>
                <c:pt idx="21529">
                  <c:v>11.814759913945407</c:v>
                </c:pt>
                <c:pt idx="21530">
                  <c:v>11.812945564528018</c:v>
                </c:pt>
                <c:pt idx="21531">
                  <c:v>11.811289970684651</c:v>
                </c:pt>
                <c:pt idx="21532">
                  <c:v>11.810053945144052</c:v>
                </c:pt>
                <c:pt idx="21533">
                  <c:v>11.808579786242424</c:v>
                </c:pt>
                <c:pt idx="21534">
                  <c:v>11.807627252798294</c:v>
                </c:pt>
                <c:pt idx="21535">
                  <c:v>11.805155201717101</c:v>
                </c:pt>
                <c:pt idx="21536">
                  <c:v>11.803148077674114</c:v>
                </c:pt>
                <c:pt idx="21537">
                  <c:v>11.801934731501234</c:v>
                </c:pt>
                <c:pt idx="21538">
                  <c:v>11.800188420186997</c:v>
                </c:pt>
                <c:pt idx="21539">
                  <c:v>11.798646223182214</c:v>
                </c:pt>
                <c:pt idx="21540">
                  <c:v>11.796956610287269</c:v>
                </c:pt>
                <c:pt idx="21541">
                  <c:v>11.795425752966347</c:v>
                </c:pt>
                <c:pt idx="21542">
                  <c:v>11.79421240679347</c:v>
                </c:pt>
                <c:pt idx="21543">
                  <c:v>11.792386717692221</c:v>
                </c:pt>
                <c:pt idx="21544">
                  <c:v>11.790424952384667</c:v>
                </c:pt>
                <c:pt idx="21545">
                  <c:v>11.789687872933854</c:v>
                </c:pt>
                <c:pt idx="21546">
                  <c:v>11.788213714032224</c:v>
                </c:pt>
                <c:pt idx="21547">
                  <c:v>11.785945777260485</c:v>
                </c:pt>
                <c:pt idx="21548">
                  <c:v>11.784131427843096</c:v>
                </c:pt>
                <c:pt idx="21549">
                  <c:v>11.78236243716114</c:v>
                </c:pt>
                <c:pt idx="21550">
                  <c:v>11.780582106795327</c:v>
                </c:pt>
                <c:pt idx="21551">
                  <c:v>11.77883579548109</c:v>
                </c:pt>
                <c:pt idx="21552">
                  <c:v>11.776919388908974</c:v>
                </c:pt>
                <c:pt idx="21553">
                  <c:v>11.77555862684593</c:v>
                </c:pt>
                <c:pt idx="21554">
                  <c:v>11.774039109208866</c:v>
                </c:pt>
                <c:pt idx="21555">
                  <c:v>11.773222651971041</c:v>
                </c:pt>
                <c:pt idx="21556">
                  <c:v>11.771748493069413</c:v>
                </c:pt>
                <c:pt idx="21557">
                  <c:v>11.77003620080675</c:v>
                </c:pt>
                <c:pt idx="21558">
                  <c:v>11.768516683169686</c:v>
                </c:pt>
                <c:pt idx="21559">
                  <c:v>11.766622955965286</c:v>
                </c:pt>
                <c:pt idx="21560">
                  <c:v>11.764332339825831</c:v>
                </c:pt>
                <c:pt idx="21561">
                  <c:v>11.762631387247028</c:v>
                </c:pt>
                <c:pt idx="21562">
                  <c:v>11.761191247396976</c:v>
                </c:pt>
                <c:pt idx="21563">
                  <c:v>11.759524313869749</c:v>
                </c:pt>
                <c:pt idx="21564">
                  <c:v>11.758356326432304</c:v>
                </c:pt>
                <c:pt idx="21565">
                  <c:v>11.756519297647197</c:v>
                </c:pt>
                <c:pt idx="21566">
                  <c:v>11.755011119693993</c:v>
                </c:pt>
                <c:pt idx="21567">
                  <c:v>11.753174090908885</c:v>
                </c:pt>
                <c:pt idx="21568">
                  <c:v>11.751665912955678</c:v>
                </c:pt>
                <c:pt idx="21569">
                  <c:v>11.750441227098939</c:v>
                </c:pt>
                <c:pt idx="21570">
                  <c:v>11.749114484087475</c:v>
                </c:pt>
                <c:pt idx="21571">
                  <c:v>11.747220756883074</c:v>
                </c:pt>
                <c:pt idx="21572">
                  <c:v>11.745417747149544</c:v>
                </c:pt>
                <c:pt idx="21573">
                  <c:v>11.744272439079817</c:v>
                </c:pt>
                <c:pt idx="21574">
                  <c:v>11.742480769030143</c:v>
                </c:pt>
                <c:pt idx="21575">
                  <c:v>11.740847854554492</c:v>
                </c:pt>
                <c:pt idx="21576">
                  <c:v>11.738874749563083</c:v>
                </c:pt>
                <c:pt idx="21577">
                  <c:v>11.737400590661453</c:v>
                </c:pt>
                <c:pt idx="21578">
                  <c:v>11.73577901586966</c:v>
                </c:pt>
                <c:pt idx="21579">
                  <c:v>11.733851269613684</c:v>
                </c:pt>
                <c:pt idx="21580">
                  <c:v>11.732229694821891</c:v>
                </c:pt>
                <c:pt idx="21581">
                  <c:v>11.731039028016731</c:v>
                </c:pt>
                <c:pt idx="21582">
                  <c:v>11.729383434173361</c:v>
                </c:pt>
                <c:pt idx="21583">
                  <c:v>11.727285592659504</c:v>
                </c:pt>
                <c:pt idx="21584">
                  <c:v>11.725788754390159</c:v>
                </c:pt>
                <c:pt idx="21585">
                  <c:v>11.724473351062551</c:v>
                </c:pt>
                <c:pt idx="21586">
                  <c:v>11.723713592244019</c:v>
                </c:pt>
                <c:pt idx="21587">
                  <c:v>11.722080677768369</c:v>
                </c:pt>
                <c:pt idx="21588">
                  <c:v>11.720719915705324</c:v>
                </c:pt>
                <c:pt idx="21589">
                  <c:v>11.719506569532447</c:v>
                </c:pt>
                <c:pt idx="21590">
                  <c:v>11.71799839157924</c:v>
                </c:pt>
                <c:pt idx="21591">
                  <c:v>11.716354137419732</c:v>
                </c:pt>
                <c:pt idx="21592">
                  <c:v>11.714800600731092</c:v>
                </c:pt>
                <c:pt idx="21593">
                  <c:v>11.713349121197181</c:v>
                </c:pt>
                <c:pt idx="21594">
                  <c:v>11.711954340082562</c:v>
                </c:pt>
                <c:pt idx="21595">
                  <c:v>11.710446162129358</c:v>
                </c:pt>
                <c:pt idx="21596">
                  <c:v>11.708801907969848</c:v>
                </c:pt>
                <c:pt idx="21597">
                  <c:v>11.706749425191425</c:v>
                </c:pt>
                <c:pt idx="21598">
                  <c:v>11.705604117121698</c:v>
                </c:pt>
                <c:pt idx="21599">
                  <c:v>11.70350627560784</c:v>
                </c:pt>
                <c:pt idx="21600">
                  <c:v>11.701839342080616</c:v>
                </c:pt>
                <c:pt idx="21601">
                  <c:v>11.700059011714799</c:v>
                </c:pt>
                <c:pt idx="21602">
                  <c:v>11.698414757555293</c:v>
                </c:pt>
                <c:pt idx="21603">
                  <c:v>11.696815862131215</c:v>
                </c:pt>
                <c:pt idx="21604">
                  <c:v>11.695636535009914</c:v>
                </c:pt>
                <c:pt idx="21605">
                  <c:v>11.694264433263012</c:v>
                </c:pt>
                <c:pt idx="21606">
                  <c:v>11.692812953729101</c:v>
                </c:pt>
                <c:pt idx="21607">
                  <c:v>11.691497550401493</c:v>
                </c:pt>
                <c:pt idx="21608">
                  <c:v>11.68979659782269</c:v>
                </c:pt>
                <c:pt idx="21609">
                  <c:v>11.688118324611604</c:v>
                </c:pt>
                <c:pt idx="21610">
                  <c:v>11.686496749819812</c:v>
                </c:pt>
                <c:pt idx="21611">
                  <c:v>11.684841155976445</c:v>
                </c:pt>
                <c:pt idx="21612">
                  <c:v>11.683684508222857</c:v>
                </c:pt>
                <c:pt idx="21613">
                  <c:v>11.682459822366118</c:v>
                </c:pt>
                <c:pt idx="21614">
                  <c:v>11.681303174612536</c:v>
                </c:pt>
                <c:pt idx="21615">
                  <c:v>11.679590882349872</c:v>
                </c:pt>
                <c:pt idx="21616">
                  <c:v>11.677833231351775</c:v>
                </c:pt>
                <c:pt idx="21617">
                  <c:v>11.676472469288735</c:v>
                </c:pt>
                <c:pt idx="21618">
                  <c:v>11.674839554813083</c:v>
                </c:pt>
                <c:pt idx="21619">
                  <c:v>11.672957167292541</c:v>
                </c:pt>
                <c:pt idx="21620">
                  <c:v>11.671675783016509</c:v>
                </c:pt>
                <c:pt idx="21621">
                  <c:v>11.67046243684363</c:v>
                </c:pt>
                <c:pt idx="21622">
                  <c:v>11.66916971288374</c:v>
                </c:pt>
                <c:pt idx="21623">
                  <c:v>11.668421293749068</c:v>
                </c:pt>
                <c:pt idx="21624">
                  <c:v>11.666697661802546</c:v>
                </c:pt>
                <c:pt idx="21625">
                  <c:v>11.664350347243801</c:v>
                </c:pt>
                <c:pt idx="21626">
                  <c:v>11.662819489922878</c:v>
                </c:pt>
                <c:pt idx="21627">
                  <c:v>11.661447388175976</c:v>
                </c:pt>
                <c:pt idx="21628">
                  <c:v>11.659406245081412</c:v>
                </c:pt>
                <c:pt idx="21629">
                  <c:v>11.657761990921902</c:v>
                </c:pt>
                <c:pt idx="21630">
                  <c:v>11.656548644749023</c:v>
                </c:pt>
                <c:pt idx="21631">
                  <c:v>11.654235349241851</c:v>
                </c:pt>
                <c:pt idx="21632">
                  <c:v>11.65268181255321</c:v>
                </c:pt>
                <c:pt idx="21633">
                  <c:v>11.65104889807756</c:v>
                </c:pt>
                <c:pt idx="21634">
                  <c:v>11.650255120207452</c:v>
                </c:pt>
                <c:pt idx="21635">
                  <c:v>11.64897373593142</c:v>
                </c:pt>
                <c:pt idx="21636">
                  <c:v>11.647567615132944</c:v>
                </c:pt>
                <c:pt idx="21637">
                  <c:v>11.646252211805336</c:v>
                </c:pt>
                <c:pt idx="21638">
                  <c:v>11.644744033852131</c:v>
                </c:pt>
                <c:pt idx="21639">
                  <c:v>11.64328121463436</c:v>
                </c:pt>
                <c:pt idx="21640">
                  <c:v>11.641546243003983</c:v>
                </c:pt>
                <c:pt idx="21641">
                  <c:v>11.640344236514959</c:v>
                </c:pt>
                <c:pt idx="21642">
                  <c:v>11.639516439593276</c:v>
                </c:pt>
                <c:pt idx="21643">
                  <c:v>11.637418598079421</c:v>
                </c:pt>
                <c:pt idx="21644">
                  <c:v>11.635241378778554</c:v>
                </c:pt>
                <c:pt idx="21645">
                  <c:v>11.633393010309586</c:v>
                </c:pt>
                <c:pt idx="21646">
                  <c:v>11.631816794253231</c:v>
                </c:pt>
                <c:pt idx="21647">
                  <c:v>11.630841581441382</c:v>
                </c:pt>
                <c:pt idx="21648">
                  <c:v>11.629548857481494</c:v>
                </c:pt>
                <c:pt idx="21649">
                  <c:v>11.627088146084157</c:v>
                </c:pt>
                <c:pt idx="21650">
                  <c:v>11.625364514137637</c:v>
                </c:pt>
                <c:pt idx="21651">
                  <c:v>11.624570736267529</c:v>
                </c:pt>
                <c:pt idx="21652">
                  <c:v>11.623640882191118</c:v>
                </c:pt>
                <c:pt idx="21653">
                  <c:v>11.623085237682041</c:v>
                </c:pt>
                <c:pt idx="21654">
                  <c:v>11.621361605735521</c:v>
                </c:pt>
                <c:pt idx="21655">
                  <c:v>11.61974003094373</c:v>
                </c:pt>
                <c:pt idx="21656">
                  <c:v>11.618163814887373</c:v>
                </c:pt>
                <c:pt idx="21657">
                  <c:v>11.616780373456612</c:v>
                </c:pt>
                <c:pt idx="21658">
                  <c:v>11.615714443173896</c:v>
                </c:pt>
                <c:pt idx="21659">
                  <c:v>11.614036169962811</c:v>
                </c:pt>
                <c:pt idx="21660">
                  <c:v>11.613015598415528</c:v>
                </c:pt>
                <c:pt idx="21661">
                  <c:v>11.611575458565476</c:v>
                </c:pt>
                <c:pt idx="21662">
                  <c:v>11.609783788515804</c:v>
                </c:pt>
                <c:pt idx="21663">
                  <c:v>11.60833230898189</c:v>
                </c:pt>
                <c:pt idx="21664">
                  <c:v>11.606631356403089</c:v>
                </c:pt>
                <c:pt idx="21665">
                  <c:v>11.605690162642817</c:v>
                </c:pt>
                <c:pt idx="21666">
                  <c:v>11.603921171960861</c:v>
                </c:pt>
                <c:pt idx="21667">
                  <c:v>11.602549070213961</c:v>
                </c:pt>
                <c:pt idx="21668">
                  <c:v>11.601846009814722</c:v>
                </c:pt>
                <c:pt idx="21669">
                  <c:v>11.600065679448909</c:v>
                </c:pt>
                <c:pt idx="21670">
                  <c:v>11.598194631612225</c:v>
                </c:pt>
                <c:pt idx="21671">
                  <c:v>11.596573056820434</c:v>
                </c:pt>
                <c:pt idx="21672">
                  <c:v>11.594826745506197</c:v>
                </c:pt>
                <c:pt idx="21673">
                  <c:v>11.593738135855764</c:v>
                </c:pt>
                <c:pt idx="21674">
                  <c:v>11.592116561063971</c:v>
                </c:pt>
                <c:pt idx="21675">
                  <c:v>11.590494986272178</c:v>
                </c:pt>
                <c:pt idx="21676">
                  <c:v>11.588703316222505</c:v>
                </c:pt>
                <c:pt idx="21677">
                  <c:v>11.588090973294136</c:v>
                </c:pt>
                <c:pt idx="21678">
                  <c:v>11.586820928701966</c:v>
                </c:pt>
                <c:pt idx="21679">
                  <c:v>11.585448826955064</c:v>
                </c:pt>
                <c:pt idx="21680">
                  <c:v>11.584190122046751</c:v>
                </c:pt>
                <c:pt idx="21681">
                  <c:v>11.582795340932131</c:v>
                </c:pt>
                <c:pt idx="21682">
                  <c:v>11.581479937604524</c:v>
                </c:pt>
                <c:pt idx="21683">
                  <c:v>11.580232572380067</c:v>
                </c:pt>
                <c:pt idx="21684">
                  <c:v>11.578486261065828</c:v>
                </c:pt>
                <c:pt idx="21685">
                  <c:v>11.577012102164201</c:v>
                </c:pt>
                <c:pt idx="21686">
                  <c:v>11.575175073379095</c:v>
                </c:pt>
                <c:pt idx="21687">
                  <c:v>11.573610197006595</c:v>
                </c:pt>
                <c:pt idx="21688">
                  <c:v>11.572362831782138</c:v>
                </c:pt>
                <c:pt idx="21689">
                  <c:v>11.570956710983662</c:v>
                </c:pt>
                <c:pt idx="21690">
                  <c:v>11.569028964727686</c:v>
                </c:pt>
                <c:pt idx="21691">
                  <c:v>11.568076431283556</c:v>
                </c:pt>
                <c:pt idx="21692">
                  <c:v>11.566602272381928</c:v>
                </c:pt>
                <c:pt idx="21693">
                  <c:v>11.565343567473613</c:v>
                </c:pt>
                <c:pt idx="21694">
                  <c:v>11.563960126042854</c:v>
                </c:pt>
                <c:pt idx="21695">
                  <c:v>11.562860176708561</c:v>
                </c:pt>
                <c:pt idx="21696">
                  <c:v>11.561283960652204</c:v>
                </c:pt>
                <c:pt idx="21697">
                  <c:v>11.559378893763945</c:v>
                </c:pt>
                <c:pt idx="21698">
                  <c:v>11.558449039687533</c:v>
                </c:pt>
                <c:pt idx="21699">
                  <c:v>11.556940861734327</c:v>
                </c:pt>
                <c:pt idx="21700">
                  <c:v>11.555228569471666</c:v>
                </c:pt>
                <c:pt idx="21701">
                  <c:v>11.553720391518461</c:v>
                </c:pt>
                <c:pt idx="21702">
                  <c:v>11.552620442184168</c:v>
                </c:pt>
                <c:pt idx="21703">
                  <c:v>11.55131637854042</c:v>
                </c:pt>
                <c:pt idx="21704">
                  <c:v>11.550080352999823</c:v>
                </c:pt>
                <c:pt idx="21705">
                  <c:v>11.548175286111563</c:v>
                </c:pt>
                <c:pt idx="21706">
                  <c:v>11.546837203416239</c:v>
                </c:pt>
                <c:pt idx="21707">
                  <c:v>11.545567158824067</c:v>
                </c:pt>
                <c:pt idx="21708">
                  <c:v>11.543639412568089</c:v>
                </c:pt>
                <c:pt idx="21709">
                  <c:v>11.541586929789668</c:v>
                </c:pt>
                <c:pt idx="21710">
                  <c:v>11.5402601867782</c:v>
                </c:pt>
                <c:pt idx="21711">
                  <c:v>11.539432389856517</c:v>
                </c:pt>
                <c:pt idx="21712">
                  <c:v>11.538230383367495</c:v>
                </c:pt>
                <c:pt idx="21713">
                  <c:v>11.537334548342661</c:v>
                </c:pt>
                <c:pt idx="21714">
                  <c:v>11.536404694266245</c:v>
                </c:pt>
                <c:pt idx="21715">
                  <c:v>11.535157329041793</c:v>
                </c:pt>
                <c:pt idx="21716">
                  <c:v>11.533263601837392</c:v>
                </c:pt>
                <c:pt idx="21717">
                  <c:v>11.531778103251904</c:v>
                </c:pt>
                <c:pt idx="21718">
                  <c:v>11.530712172969187</c:v>
                </c:pt>
                <c:pt idx="21719">
                  <c:v>11.529124617228973</c:v>
                </c:pt>
                <c:pt idx="21720">
                  <c:v>11.527219550340712</c:v>
                </c:pt>
                <c:pt idx="21721">
                  <c:v>11.52593816606468</c:v>
                </c:pt>
                <c:pt idx="21722">
                  <c:v>11.525178407246148</c:v>
                </c:pt>
                <c:pt idx="21723">
                  <c:v>11.523942381705551</c:v>
                </c:pt>
                <c:pt idx="21724">
                  <c:v>11.522876451422833</c:v>
                </c:pt>
                <c:pt idx="21725">
                  <c:v>11.521413632205066</c:v>
                </c:pt>
                <c:pt idx="21726">
                  <c:v>11.520177606664468</c:v>
                </c:pt>
                <c:pt idx="21727">
                  <c:v>11.518578711240393</c:v>
                </c:pt>
                <c:pt idx="21728">
                  <c:v>11.517025174551753</c:v>
                </c:pt>
                <c:pt idx="21729">
                  <c:v>11.515743790275721</c:v>
                </c:pt>
                <c:pt idx="21730">
                  <c:v>11.515188145766645</c:v>
                </c:pt>
                <c:pt idx="21731">
                  <c:v>11.513543891607137</c:v>
                </c:pt>
                <c:pt idx="21732">
                  <c:v>11.512092412073226</c:v>
                </c:pt>
                <c:pt idx="21733">
                  <c:v>11.510606913487736</c:v>
                </c:pt>
                <c:pt idx="21734">
                  <c:v>11.509461605418011</c:v>
                </c:pt>
                <c:pt idx="21735">
                  <c:v>11.508395675135292</c:v>
                </c:pt>
                <c:pt idx="21736">
                  <c:v>11.507454481375023</c:v>
                </c:pt>
                <c:pt idx="21737">
                  <c:v>11.506116398679698</c:v>
                </c:pt>
                <c:pt idx="21738">
                  <c:v>11.504653579461928</c:v>
                </c:pt>
                <c:pt idx="21739">
                  <c:v>11.502703153838233</c:v>
                </c:pt>
                <c:pt idx="21740">
                  <c:v>11.501251674304322</c:v>
                </c:pt>
                <c:pt idx="21741">
                  <c:v>11.500163064653886</c:v>
                </c:pt>
                <c:pt idx="21742">
                  <c:v>11.49824665808177</c:v>
                </c:pt>
                <c:pt idx="21743">
                  <c:v>11.49703331190889</c:v>
                </c:pt>
                <c:pt idx="21744">
                  <c:v>11.496069438780903</c:v>
                </c:pt>
                <c:pt idx="21745">
                  <c:v>11.494583940195415</c:v>
                </c:pt>
                <c:pt idx="21746">
                  <c:v>11.493971597267045</c:v>
                </c:pt>
                <c:pt idx="21747">
                  <c:v>11.492327343107535</c:v>
                </c:pt>
                <c:pt idx="21748">
                  <c:v>11.490240841277538</c:v>
                </c:pt>
                <c:pt idx="21749">
                  <c:v>11.489367685620421</c:v>
                </c:pt>
                <c:pt idx="21750">
                  <c:v>11.48738324094515</c:v>
                </c:pt>
                <c:pt idx="21751">
                  <c:v>11.486260612243139</c:v>
                </c:pt>
                <c:pt idx="21752">
                  <c:v>11.485172002592705</c:v>
                </c:pt>
                <c:pt idx="21753">
                  <c:v>11.484083392942273</c:v>
                </c:pt>
                <c:pt idx="21754">
                  <c:v>11.482790668982382</c:v>
                </c:pt>
                <c:pt idx="21755">
                  <c:v>11.481135075139013</c:v>
                </c:pt>
                <c:pt idx="21756">
                  <c:v>11.479547519398798</c:v>
                </c:pt>
                <c:pt idx="21757">
                  <c:v>11.478209436703473</c:v>
                </c:pt>
                <c:pt idx="21758">
                  <c:v>11.477222884207768</c:v>
                </c:pt>
                <c:pt idx="21759">
                  <c:v>11.47555595068054</c:v>
                </c:pt>
                <c:pt idx="21760">
                  <c:v>11.474251887036791</c:v>
                </c:pt>
                <c:pt idx="21761">
                  <c:v>11.472936483709184</c:v>
                </c:pt>
                <c:pt idx="21762">
                  <c:v>11.472199404258369</c:v>
                </c:pt>
                <c:pt idx="21763">
                  <c:v>11.471201512078805</c:v>
                </c:pt>
                <c:pt idx="21764">
                  <c:v>11.469931467486633</c:v>
                </c:pt>
                <c:pt idx="21765">
                  <c:v>11.467822286288918</c:v>
                </c:pt>
                <c:pt idx="21766">
                  <c:v>11.46666563853533</c:v>
                </c:pt>
                <c:pt idx="21767">
                  <c:v>11.465406933627015</c:v>
                </c:pt>
                <c:pt idx="21768">
                  <c:v>11.464057511247832</c:v>
                </c:pt>
                <c:pt idx="21769">
                  <c:v>11.462254501514302</c:v>
                </c:pt>
                <c:pt idx="21770">
                  <c:v>11.46070096482566</c:v>
                </c:pt>
                <c:pt idx="21771">
                  <c:v>11.45957833612365</c:v>
                </c:pt>
                <c:pt idx="21772">
                  <c:v>11.458659821731096</c:v>
                </c:pt>
                <c:pt idx="21773">
                  <c:v>11.457355758087349</c:v>
                </c:pt>
                <c:pt idx="21774">
                  <c:v>11.456391884959361</c:v>
                </c:pt>
                <c:pt idx="21775">
                  <c:v>11.454350741864797</c:v>
                </c:pt>
                <c:pt idx="21776">
                  <c:v>11.453352849685233</c:v>
                </c:pt>
                <c:pt idx="21777">
                  <c:v>11.451765293945018</c:v>
                </c:pt>
                <c:pt idx="21778">
                  <c:v>11.450574627139854</c:v>
                </c:pt>
                <c:pt idx="21779">
                  <c:v>11.450189077888659</c:v>
                </c:pt>
                <c:pt idx="21780">
                  <c:v>11.44905510950279</c:v>
                </c:pt>
                <c:pt idx="21781">
                  <c:v>11.447388175975565</c:v>
                </c:pt>
                <c:pt idx="21782">
                  <c:v>11.446583058421599</c:v>
                </c:pt>
                <c:pt idx="21783">
                  <c:v>11.44543775035187</c:v>
                </c:pt>
                <c:pt idx="21784">
                  <c:v>11.443339908838015</c:v>
                </c:pt>
                <c:pt idx="21785">
                  <c:v>11.442466753180893</c:v>
                </c:pt>
                <c:pt idx="21786">
                  <c:v>11.441321445111168</c:v>
                </c:pt>
                <c:pt idx="21787">
                  <c:v>11.440470968821765</c:v>
                </c:pt>
                <c:pt idx="21788">
                  <c:v>11.439246282965028</c:v>
                </c:pt>
                <c:pt idx="21789">
                  <c:v>11.438475184462638</c:v>
                </c:pt>
                <c:pt idx="21790">
                  <c:v>11.436150549271606</c:v>
                </c:pt>
                <c:pt idx="21791">
                  <c:v>11.434687730053836</c:v>
                </c:pt>
                <c:pt idx="21792">
                  <c:v>11.4335991204034</c:v>
                </c:pt>
                <c:pt idx="21793">
                  <c:v>11.43232907581123</c:v>
                </c:pt>
                <c:pt idx="21794">
                  <c:v>11.430571424813134</c:v>
                </c:pt>
                <c:pt idx="21795">
                  <c:v>11.42955085326585</c:v>
                </c:pt>
                <c:pt idx="21796">
                  <c:v>11.428042675312646</c:v>
                </c:pt>
                <c:pt idx="21797">
                  <c:v>11.426409760836997</c:v>
                </c:pt>
                <c:pt idx="21798">
                  <c:v>11.425355170238136</c:v>
                </c:pt>
                <c:pt idx="21799">
                  <c:v>11.424595411419606</c:v>
                </c:pt>
                <c:pt idx="21800">
                  <c:v>11.424005747858953</c:v>
                </c:pt>
                <c:pt idx="21801">
                  <c:v>11.422463550854173</c:v>
                </c:pt>
                <c:pt idx="21802">
                  <c:v>11.420569823649773</c:v>
                </c:pt>
                <c:pt idx="21803">
                  <c:v>11.419447194947763</c:v>
                </c:pt>
                <c:pt idx="21804">
                  <c:v>11.418426623400482</c:v>
                </c:pt>
                <c:pt idx="21805">
                  <c:v>11.417519448691786</c:v>
                </c:pt>
                <c:pt idx="21806">
                  <c:v>11.416294762835049</c:v>
                </c:pt>
                <c:pt idx="21807">
                  <c:v>11.414593810256243</c:v>
                </c:pt>
                <c:pt idx="21808">
                  <c:v>11.4129041973613</c:v>
                </c:pt>
                <c:pt idx="21809">
                  <c:v>11.412416590955377</c:v>
                </c:pt>
                <c:pt idx="21810">
                  <c:v>11.411554774982116</c:v>
                </c:pt>
                <c:pt idx="21811">
                  <c:v>11.410080616080489</c:v>
                </c:pt>
                <c:pt idx="21812">
                  <c:v>11.409207460423371</c:v>
                </c:pt>
                <c:pt idx="21813">
                  <c:v>11.408130190456793</c:v>
                </c:pt>
                <c:pt idx="21814">
                  <c:v>11.406690050606741</c:v>
                </c:pt>
                <c:pt idx="21815">
                  <c:v>11.405522063169297</c:v>
                </c:pt>
                <c:pt idx="21816">
                  <c:v>11.404762304350765</c:v>
                </c:pt>
                <c:pt idx="21817">
                  <c:v>11.403208767662127</c:v>
                </c:pt>
                <c:pt idx="21818">
                  <c:v>11.402086138960115</c:v>
                </c:pt>
                <c:pt idx="21819">
                  <c:v>11.400725376897071</c:v>
                </c:pt>
                <c:pt idx="21820">
                  <c:v>11.399375954517888</c:v>
                </c:pt>
                <c:pt idx="21821">
                  <c:v>11.397833757513109</c:v>
                </c:pt>
                <c:pt idx="21822">
                  <c:v>11.396620411340228</c:v>
                </c:pt>
                <c:pt idx="21823">
                  <c:v>11.395633858844523</c:v>
                </c:pt>
                <c:pt idx="21824">
                  <c:v>11.394409172987784</c:v>
                </c:pt>
                <c:pt idx="21825">
                  <c:v>11.393547357014524</c:v>
                </c:pt>
                <c:pt idx="21826">
                  <c:v>11.392594823570395</c:v>
                </c:pt>
                <c:pt idx="21827">
                  <c:v>11.391506213919961</c:v>
                </c:pt>
                <c:pt idx="21828">
                  <c:v>11.3906443979467</c:v>
                </c:pt>
                <c:pt idx="21829">
                  <c:v>11.389850620076594</c:v>
                </c:pt>
                <c:pt idx="21830">
                  <c:v>11.388183686549366</c:v>
                </c:pt>
                <c:pt idx="21831">
                  <c:v>11.386494073654422</c:v>
                </c:pt>
                <c:pt idx="21832">
                  <c:v>11.385507521158715</c:v>
                </c:pt>
                <c:pt idx="21833">
                  <c:v>11.384362213088989</c:v>
                </c:pt>
                <c:pt idx="21834">
                  <c:v>11.383477717748011</c:v>
                </c:pt>
                <c:pt idx="21835">
                  <c:v>11.381640688962905</c:v>
                </c:pt>
                <c:pt idx="21836">
                  <c:v>11.380631457099481</c:v>
                </c:pt>
                <c:pt idx="21837">
                  <c:v>11.37984901891323</c:v>
                </c:pt>
                <c:pt idx="21838">
                  <c:v>11.378669691791929</c:v>
                </c:pt>
                <c:pt idx="21839">
                  <c:v>11.377036777316277</c:v>
                </c:pt>
                <c:pt idx="21840">
                  <c:v>11.375880129562693</c:v>
                </c:pt>
                <c:pt idx="21841">
                  <c:v>11.375335824737476</c:v>
                </c:pt>
                <c:pt idx="21842">
                  <c:v>11.374043100777586</c:v>
                </c:pt>
                <c:pt idx="21843">
                  <c:v>11.373203964172042</c:v>
                </c:pt>
                <c:pt idx="21844">
                  <c:v>11.37168444653498</c:v>
                </c:pt>
                <c:pt idx="21845">
                  <c:v>11.370641195619978</c:v>
                </c:pt>
                <c:pt idx="21846">
                  <c:v>11.369405170079382</c:v>
                </c:pt>
                <c:pt idx="21847">
                  <c:v>11.368237182641938</c:v>
                </c:pt>
                <c:pt idx="21848">
                  <c:v>11.367216611094657</c:v>
                </c:pt>
                <c:pt idx="21849">
                  <c:v>11.365481639464276</c:v>
                </c:pt>
                <c:pt idx="21850">
                  <c:v>11.364166236136668</c:v>
                </c:pt>
                <c:pt idx="21851">
                  <c:v>11.36296422964765</c:v>
                </c:pt>
                <c:pt idx="21852">
                  <c:v>11.361614807268467</c:v>
                </c:pt>
                <c:pt idx="21853">
                  <c:v>11.361047823075531</c:v>
                </c:pt>
                <c:pt idx="21854">
                  <c:v>11.36011796899912</c:v>
                </c:pt>
                <c:pt idx="21855">
                  <c:v>11.358757206936076</c:v>
                </c:pt>
                <c:pt idx="21856">
                  <c:v>11.356942857518687</c:v>
                </c:pt>
                <c:pt idx="21857">
                  <c:v>11.355638793874936</c:v>
                </c:pt>
                <c:pt idx="21858">
                  <c:v>11.354697600114667</c:v>
                </c:pt>
                <c:pt idx="21859">
                  <c:v>11.353699707935103</c:v>
                </c:pt>
                <c:pt idx="21860">
                  <c:v>11.352724495123255</c:v>
                </c:pt>
                <c:pt idx="21861">
                  <c:v>11.35190803788543</c:v>
                </c:pt>
                <c:pt idx="21862">
                  <c:v>11.350467898035376</c:v>
                </c:pt>
                <c:pt idx="21863">
                  <c:v>11.349152494707768</c:v>
                </c:pt>
                <c:pt idx="21864">
                  <c:v>11.34826799936679</c:v>
                </c:pt>
                <c:pt idx="21865">
                  <c:v>11.346601065839565</c:v>
                </c:pt>
                <c:pt idx="21866">
                  <c:v>11.345716570498588</c:v>
                </c:pt>
                <c:pt idx="21867">
                  <c:v>11.344174373493807</c:v>
                </c:pt>
                <c:pt idx="21868">
                  <c:v>11.342972367004785</c:v>
                </c:pt>
                <c:pt idx="21869">
                  <c:v>11.341622944625602</c:v>
                </c:pt>
                <c:pt idx="21870">
                  <c:v>11.340454957188156</c:v>
                </c:pt>
                <c:pt idx="21871">
                  <c:v>11.339865293627506</c:v>
                </c:pt>
                <c:pt idx="21872">
                  <c:v>11.338882143036958</c:v>
                </c:pt>
                <c:pt idx="21873">
                  <c:v>11.3378275524381</c:v>
                </c:pt>
                <c:pt idx="21874">
                  <c:v>11.336763890092156</c:v>
                </c:pt>
                <c:pt idx="21875">
                  <c:v>11.336141341448315</c:v>
                </c:pt>
                <c:pt idx="21876">
                  <c:v>11.334873564792911</c:v>
                </c:pt>
                <c:pt idx="21877">
                  <c:v>11.333465176057663</c:v>
                </c:pt>
                <c:pt idx="21878">
                  <c:v>11.332091940342377</c:v>
                </c:pt>
                <c:pt idx="21879">
                  <c:v>11.331374138354121</c:v>
                </c:pt>
                <c:pt idx="21880">
                  <c:v>11.330781072888312</c:v>
                </c:pt>
                <c:pt idx="21881">
                  <c:v>11.330178935675416</c:v>
                </c:pt>
                <c:pt idx="21882">
                  <c:v>11.328947446008362</c:v>
                </c:pt>
                <c:pt idx="21883">
                  <c:v>11.327333808995272</c:v>
                </c:pt>
                <c:pt idx="21884">
                  <c:v>11.326273548554484</c:v>
                </c:pt>
                <c:pt idx="21885">
                  <c:v>11.325079479844165</c:v>
                </c:pt>
                <c:pt idx="21886">
                  <c:v>11.324665581383323</c:v>
                </c:pt>
                <c:pt idx="21887">
                  <c:v>11.323347910118944</c:v>
                </c:pt>
                <c:pt idx="21888">
                  <c:v>11.321903234395347</c:v>
                </c:pt>
                <c:pt idx="21889">
                  <c:v>11.32080215109267</c:v>
                </c:pt>
                <c:pt idx="21890">
                  <c:v>11.319415307756751</c:v>
                </c:pt>
                <c:pt idx="21891">
                  <c:v>11.318538750194476</c:v>
                </c:pt>
                <c:pt idx="21892">
                  <c:v>11.317921871392564</c:v>
                </c:pt>
                <c:pt idx="21893">
                  <c:v>11.316198239446043</c:v>
                </c:pt>
                <c:pt idx="21894">
                  <c:v>11.31488170215005</c:v>
                </c:pt>
                <c:pt idx="21895">
                  <c:v>11.313964321725882</c:v>
                </c:pt>
                <c:pt idx="21896">
                  <c:v>11.313255591484713</c:v>
                </c:pt>
                <c:pt idx="21897">
                  <c:v>11.311968537366754</c:v>
                </c:pt>
                <c:pt idx="21898">
                  <c:v>11.310627052766272</c:v>
                </c:pt>
                <c:pt idx="21899">
                  <c:v>11.309257218956141</c:v>
                </c:pt>
                <c:pt idx="21900">
                  <c:v>11.308447565528629</c:v>
                </c:pt>
                <c:pt idx="21901">
                  <c:v>11.30779439973837</c:v>
                </c:pt>
                <c:pt idx="21902">
                  <c:v>11.306483532284306</c:v>
                </c:pt>
                <c:pt idx="21903">
                  <c:v>11.306091179222797</c:v>
                </c:pt>
                <c:pt idx="21904">
                  <c:v>11.305009373382678</c:v>
                </c:pt>
                <c:pt idx="21905">
                  <c:v>11.303517070986874</c:v>
                </c:pt>
                <c:pt idx="21906">
                  <c:v>11.302503303249907</c:v>
                </c:pt>
                <c:pt idx="21907">
                  <c:v>11.301786635230039</c:v>
                </c:pt>
                <c:pt idx="21908">
                  <c:v>11.301115325945604</c:v>
                </c:pt>
                <c:pt idx="21909">
                  <c:v>11.299583334656296</c:v>
                </c:pt>
                <c:pt idx="21910">
                  <c:v>11.298180615762977</c:v>
                </c:pt>
                <c:pt idx="21911">
                  <c:v>11.29715891024731</c:v>
                </c:pt>
                <c:pt idx="21912">
                  <c:v>11.29600339646211</c:v>
                </c:pt>
                <c:pt idx="21913">
                  <c:v>11.294648304240997</c:v>
                </c:pt>
                <c:pt idx="21914">
                  <c:v>11.293969057177861</c:v>
                </c:pt>
                <c:pt idx="21915">
                  <c:v>11.293106107236214</c:v>
                </c:pt>
                <c:pt idx="21916">
                  <c:v>11.291746479141558</c:v>
                </c:pt>
                <c:pt idx="21917">
                  <c:v>11.290909610472788</c:v>
                </c:pt>
                <c:pt idx="21918">
                  <c:v>11.289546580472972</c:v>
                </c:pt>
                <c:pt idx="21919">
                  <c:v>11.288122316180322</c:v>
                </c:pt>
                <c:pt idx="21920">
                  <c:v>11.287579145323493</c:v>
                </c:pt>
                <c:pt idx="21921">
                  <c:v>11.285887264491775</c:v>
                </c:pt>
                <c:pt idx="21922">
                  <c:v>11.284872362786423</c:v>
                </c:pt>
                <c:pt idx="21923">
                  <c:v>11.283530878185941</c:v>
                </c:pt>
                <c:pt idx="21924">
                  <c:v>11.282757511746778</c:v>
                </c:pt>
                <c:pt idx="21925">
                  <c:v>11.281663232254415</c:v>
                </c:pt>
                <c:pt idx="21926">
                  <c:v>11.280784406755368</c:v>
                </c:pt>
                <c:pt idx="21927">
                  <c:v>11.279910117129862</c:v>
                </c:pt>
                <c:pt idx="21928">
                  <c:v>11.278970057337977</c:v>
                </c:pt>
                <c:pt idx="21929">
                  <c:v>11.277989174684201</c:v>
                </c:pt>
                <c:pt idx="21930">
                  <c:v>11.276977674884007</c:v>
                </c:pt>
                <c:pt idx="21931">
                  <c:v>11.27574958712211</c:v>
                </c:pt>
                <c:pt idx="21932">
                  <c:v>11.274558920316949</c:v>
                </c:pt>
                <c:pt idx="21933">
                  <c:v>11.272854565832988</c:v>
                </c:pt>
                <c:pt idx="21934">
                  <c:v>11.272013161290674</c:v>
                </c:pt>
                <c:pt idx="21935">
                  <c:v>11.271273813903088</c:v>
                </c:pt>
                <c:pt idx="21936">
                  <c:v>11.270618380176057</c:v>
                </c:pt>
                <c:pt idx="21937">
                  <c:v>11.26980192293823</c:v>
                </c:pt>
                <c:pt idx="21938">
                  <c:v>11.268584040891808</c:v>
                </c:pt>
                <c:pt idx="21939">
                  <c:v>11.267300388679004</c:v>
                </c:pt>
                <c:pt idx="21940">
                  <c:v>11.266666500351304</c:v>
                </c:pt>
                <c:pt idx="21941">
                  <c:v>11.26567087610851</c:v>
                </c:pt>
                <c:pt idx="21942">
                  <c:v>11.264902045542891</c:v>
                </c:pt>
                <c:pt idx="21943">
                  <c:v>11.26404363147479</c:v>
                </c:pt>
                <c:pt idx="21944">
                  <c:v>11.262972031350143</c:v>
                </c:pt>
                <c:pt idx="21945">
                  <c:v>11.262084134104008</c:v>
                </c:pt>
                <c:pt idx="21946">
                  <c:v>11.261031811441921</c:v>
                </c:pt>
                <c:pt idx="21947">
                  <c:v>11.260481836774778</c:v>
                </c:pt>
                <c:pt idx="21948">
                  <c:v>11.258966855011256</c:v>
                </c:pt>
                <c:pt idx="21949">
                  <c:v>11.258421416217653</c:v>
                </c:pt>
                <c:pt idx="21950">
                  <c:v>11.257954221242676</c:v>
                </c:pt>
                <c:pt idx="21951">
                  <c:v>11.256227187390998</c:v>
                </c:pt>
                <c:pt idx="21952">
                  <c:v>11.255461758730537</c:v>
                </c:pt>
                <c:pt idx="21953">
                  <c:v>11.254746224679053</c:v>
                </c:pt>
                <c:pt idx="21954">
                  <c:v>11.25361339026157</c:v>
                </c:pt>
                <c:pt idx="21955">
                  <c:v>11.252276441534631</c:v>
                </c:pt>
                <c:pt idx="21956">
                  <c:v>11.251516682716099</c:v>
                </c:pt>
                <c:pt idx="21957">
                  <c:v>11.2504654940224</c:v>
                </c:pt>
                <c:pt idx="21958">
                  <c:v>11.248931234796318</c:v>
                </c:pt>
                <c:pt idx="21959">
                  <c:v>11.247798400378835</c:v>
                </c:pt>
                <c:pt idx="21960">
                  <c:v>11.246912771069473</c:v>
                </c:pt>
                <c:pt idx="21961">
                  <c:v>11.246005596360778</c:v>
                </c:pt>
                <c:pt idx="21962">
                  <c:v>11.245550875038045</c:v>
                </c:pt>
                <c:pt idx="21963">
                  <c:v>11.24444298792505</c:v>
                </c:pt>
                <c:pt idx="21964">
                  <c:v>11.243229641752173</c:v>
                </c:pt>
                <c:pt idx="21965">
                  <c:v>11.242524313416162</c:v>
                </c:pt>
                <c:pt idx="21966">
                  <c:v>11.241620540612624</c:v>
                </c:pt>
                <c:pt idx="21967">
                  <c:v>11.241036546893902</c:v>
                </c:pt>
                <c:pt idx="21968">
                  <c:v>11.239689392451488</c:v>
                </c:pt>
                <c:pt idx="21969">
                  <c:v>11.238266262127224</c:v>
                </c:pt>
                <c:pt idx="21970">
                  <c:v>11.237049514049188</c:v>
                </c:pt>
                <c:pt idx="21971">
                  <c:v>11.235900804074301</c:v>
                </c:pt>
                <c:pt idx="21972">
                  <c:v>11.235131973508684</c:v>
                </c:pt>
                <c:pt idx="21973">
                  <c:v>11.234442520730076</c:v>
                </c:pt>
                <c:pt idx="21974">
                  <c:v>11.233849455264266</c:v>
                </c:pt>
                <c:pt idx="21975">
                  <c:v>11.232510238600556</c:v>
                </c:pt>
                <c:pt idx="21976">
                  <c:v>11.232205201104756</c:v>
                </c:pt>
                <c:pt idx="21977">
                  <c:v>11.231178959715546</c:v>
                </c:pt>
                <c:pt idx="21978">
                  <c:v>11.229919120838847</c:v>
                </c:pt>
                <c:pt idx="21979">
                  <c:v>11.228895147386407</c:v>
                </c:pt>
                <c:pt idx="21980">
                  <c:v>11.227924470448105</c:v>
                </c:pt>
                <c:pt idx="21981">
                  <c:v>11.227144300198626</c:v>
                </c:pt>
                <c:pt idx="21982">
                  <c:v>11.226161149608076</c:v>
                </c:pt>
                <c:pt idx="21983">
                  <c:v>11.225137176155638</c:v>
                </c:pt>
                <c:pt idx="21984">
                  <c:v>11.224479474491835</c:v>
                </c:pt>
                <c:pt idx="21985">
                  <c:v>11.223799093460315</c:v>
                </c:pt>
                <c:pt idx="21986">
                  <c:v>11.222561933951331</c:v>
                </c:pt>
                <c:pt idx="21987">
                  <c:v>11.22182939037406</c:v>
                </c:pt>
                <c:pt idx="21988">
                  <c:v>11.220417599733654</c:v>
                </c:pt>
                <c:pt idx="21989">
                  <c:v>11.2188731347921</c:v>
                </c:pt>
                <c:pt idx="21990">
                  <c:v>11.218002247071752</c:v>
                </c:pt>
                <c:pt idx="21991">
                  <c:v>11.216963532030299</c:v>
                </c:pt>
                <c:pt idx="21992">
                  <c:v>11.216431700857326</c:v>
                </c:pt>
                <c:pt idx="21993">
                  <c:v>11.215365770574609</c:v>
                </c:pt>
                <c:pt idx="21994">
                  <c:v>11.214938264493137</c:v>
                </c:pt>
                <c:pt idx="21995">
                  <c:v>11.214260151398388</c:v>
                </c:pt>
                <c:pt idx="21996">
                  <c:v>11.213800894202111</c:v>
                </c:pt>
                <c:pt idx="21997">
                  <c:v>11.212534251515095</c:v>
                </c:pt>
                <c:pt idx="21998">
                  <c:v>11.211527287588444</c:v>
                </c:pt>
                <c:pt idx="21999">
                  <c:v>11.210580423986242</c:v>
                </c:pt>
                <c:pt idx="22000">
                  <c:v>11.209113068894929</c:v>
                </c:pt>
                <c:pt idx="22001">
                  <c:v>11.208427018021478</c:v>
                </c:pt>
                <c:pt idx="22002">
                  <c:v>11.207445001399316</c:v>
                </c:pt>
                <c:pt idx="22003">
                  <c:v>11.206443707314595</c:v>
                </c:pt>
                <c:pt idx="22004">
                  <c:v>11.205325614486128</c:v>
                </c:pt>
                <c:pt idx="22005">
                  <c:v>11.204633893770749</c:v>
                </c:pt>
                <c:pt idx="22006">
                  <c:v>11.204374215010384</c:v>
                </c:pt>
                <c:pt idx="22007">
                  <c:v>11.203630331749254</c:v>
                </c:pt>
                <c:pt idx="22008">
                  <c:v>11.202608626233587</c:v>
                </c:pt>
                <c:pt idx="22009">
                  <c:v>11.201757015975799</c:v>
                </c:pt>
                <c:pt idx="22010">
                  <c:v>11.200396253912757</c:v>
                </c:pt>
                <c:pt idx="22011">
                  <c:v>11.199515160476938</c:v>
                </c:pt>
                <c:pt idx="22012">
                  <c:v>11.198562627032809</c:v>
                </c:pt>
                <c:pt idx="22013">
                  <c:v>11.197229080211027</c:v>
                </c:pt>
                <c:pt idx="22014">
                  <c:v>11.196705186816756</c:v>
                </c:pt>
                <c:pt idx="22015">
                  <c:v>11.196173355643783</c:v>
                </c:pt>
                <c:pt idx="22016">
                  <c:v>11.195649462249511</c:v>
                </c:pt>
                <c:pt idx="22017">
                  <c:v>11.194094791592486</c:v>
                </c:pt>
                <c:pt idx="22018">
                  <c:v>11.193327094995254</c:v>
                </c:pt>
                <c:pt idx="22019">
                  <c:v>11.192334872657618</c:v>
                </c:pt>
                <c:pt idx="22020">
                  <c:v>11.191254200785886</c:v>
                </c:pt>
                <c:pt idx="22021">
                  <c:v>11.190934421701071</c:v>
                </c:pt>
                <c:pt idx="22022">
                  <c:v>11.190273318132109</c:v>
                </c:pt>
                <c:pt idx="22023">
                  <c:v>11.18920285197585</c:v>
                </c:pt>
                <c:pt idx="22024">
                  <c:v>11.18781147276639</c:v>
                </c:pt>
                <c:pt idx="22025">
                  <c:v>11.187098206651678</c:v>
                </c:pt>
                <c:pt idx="22026">
                  <c:v>11.186386074505352</c:v>
                </c:pt>
                <c:pt idx="22027">
                  <c:v>11.185500445195988</c:v>
                </c:pt>
                <c:pt idx="22028">
                  <c:v>11.185082010861604</c:v>
                </c:pt>
                <c:pt idx="22029">
                  <c:v>11.183835779605534</c:v>
                </c:pt>
                <c:pt idx="22030">
                  <c:v>11.182806136311164</c:v>
                </c:pt>
                <c:pt idx="22031">
                  <c:v>11.181777626985182</c:v>
                </c:pt>
                <c:pt idx="22032">
                  <c:v>11.180981581178301</c:v>
                </c:pt>
                <c:pt idx="22033">
                  <c:v>11.180015440113541</c:v>
                </c:pt>
                <c:pt idx="22034">
                  <c:v>11.179121873025476</c:v>
                </c:pt>
                <c:pt idx="22035">
                  <c:v>11.178991466661103</c:v>
                </c:pt>
                <c:pt idx="22036">
                  <c:v>11.177716886195386</c:v>
                </c:pt>
                <c:pt idx="22037">
                  <c:v>11.176968467060714</c:v>
                </c:pt>
                <c:pt idx="22038">
                  <c:v>11.176300559681437</c:v>
                </c:pt>
                <c:pt idx="22039">
                  <c:v>11.175910474556696</c:v>
                </c:pt>
                <c:pt idx="22040">
                  <c:v>11.175357097984394</c:v>
                </c:pt>
                <c:pt idx="22041">
                  <c:v>11.174354669931287</c:v>
                </c:pt>
                <c:pt idx="22042">
                  <c:v>11.173252452660222</c:v>
                </c:pt>
                <c:pt idx="22043">
                  <c:v>11.173042668508835</c:v>
                </c:pt>
                <c:pt idx="22044">
                  <c:v>11.172082197286006</c:v>
                </c:pt>
                <c:pt idx="22045">
                  <c:v>11.171378002918381</c:v>
                </c:pt>
                <c:pt idx="22046">
                  <c:v>11.170530928534136</c:v>
                </c:pt>
                <c:pt idx="22047">
                  <c:v>11.16929490299354</c:v>
                </c:pt>
                <c:pt idx="22048">
                  <c:v>11.168187015880546</c:v>
                </c:pt>
                <c:pt idx="22049">
                  <c:v>11.167007688759243</c:v>
                </c:pt>
                <c:pt idx="22050">
                  <c:v>11.166501938859147</c:v>
                </c:pt>
                <c:pt idx="22051">
                  <c:v>11.166023404200311</c:v>
                </c:pt>
                <c:pt idx="22052">
                  <c:v>11.165379310157137</c:v>
                </c:pt>
                <c:pt idx="22053">
                  <c:v>11.164740885955892</c:v>
                </c:pt>
                <c:pt idx="22054">
                  <c:v>11.163883605856176</c:v>
                </c:pt>
                <c:pt idx="22055">
                  <c:v>11.163341568967731</c:v>
                </c:pt>
                <c:pt idx="22056">
                  <c:v>11.161852668477085</c:v>
                </c:pt>
                <c:pt idx="22057">
                  <c:v>11.161477324941362</c:v>
                </c:pt>
                <c:pt idx="22058">
                  <c:v>11.160485102603728</c:v>
                </c:pt>
                <c:pt idx="22059">
                  <c:v>11.160142644151195</c:v>
                </c:pt>
                <c:pt idx="22060">
                  <c:v>11.158908886547369</c:v>
                </c:pt>
                <c:pt idx="22061">
                  <c:v>11.157947281356154</c:v>
                </c:pt>
                <c:pt idx="22062">
                  <c:v>11.157051446331316</c:v>
                </c:pt>
                <c:pt idx="22063">
                  <c:v>11.156342716090149</c:v>
                </c:pt>
                <c:pt idx="22064">
                  <c:v>11.155060197845733</c:v>
                </c:pt>
                <c:pt idx="22065">
                  <c:v>11.154316314584603</c:v>
                </c:pt>
                <c:pt idx="22066">
                  <c:v>11.1534579005165</c:v>
                </c:pt>
                <c:pt idx="22067">
                  <c:v>11.152668658519934</c:v>
                </c:pt>
                <c:pt idx="22068">
                  <c:v>11.151980339709713</c:v>
                </c:pt>
                <c:pt idx="22069">
                  <c:v>11.151148006914486</c:v>
                </c:pt>
                <c:pt idx="22070">
                  <c:v>11.150537931922887</c:v>
                </c:pt>
                <c:pt idx="22071">
                  <c:v>11.149995895034444</c:v>
                </c:pt>
                <c:pt idx="22072">
                  <c:v>11.14961261372002</c:v>
                </c:pt>
                <c:pt idx="22073">
                  <c:v>11.148977591423934</c:v>
                </c:pt>
                <c:pt idx="22074">
                  <c:v>11.148136186881619</c:v>
                </c:pt>
                <c:pt idx="22075">
                  <c:v>11.147339007106353</c:v>
                </c:pt>
                <c:pt idx="22076">
                  <c:v>11.146454511765375</c:v>
                </c:pt>
                <c:pt idx="22077">
                  <c:v>11.145717432314562</c:v>
                </c:pt>
                <c:pt idx="22078">
                  <c:v>11.144640162347985</c:v>
                </c:pt>
                <c:pt idx="22079">
                  <c:v>11.144172967373008</c:v>
                </c:pt>
                <c:pt idx="22080">
                  <c:v>11.14291539643308</c:v>
                </c:pt>
                <c:pt idx="22081">
                  <c:v>11.142248623022191</c:v>
                </c:pt>
                <c:pt idx="22082">
                  <c:v>11.141807509320085</c:v>
                </c:pt>
                <c:pt idx="22083">
                  <c:v>11.140902602548163</c:v>
                </c:pt>
                <c:pt idx="22084">
                  <c:v>11.139982954187223</c:v>
                </c:pt>
                <c:pt idx="22085">
                  <c:v>11.139325252523419</c:v>
                </c:pt>
                <c:pt idx="22086">
                  <c:v>11.13922092743192</c:v>
                </c:pt>
                <c:pt idx="22087">
                  <c:v>11.13839426447862</c:v>
                </c:pt>
                <c:pt idx="22088">
                  <c:v>11.137738830751589</c:v>
                </c:pt>
                <c:pt idx="22089">
                  <c:v>11.136441570918157</c:v>
                </c:pt>
                <c:pt idx="22090">
                  <c:v>11.1360367442044</c:v>
                </c:pt>
                <c:pt idx="22091">
                  <c:v>11.135540066051391</c:v>
                </c:pt>
                <c:pt idx="22092">
                  <c:v>11.133657678530849</c:v>
                </c:pt>
                <c:pt idx="22093">
                  <c:v>11.132943278447751</c:v>
                </c:pt>
                <c:pt idx="22094">
                  <c:v>11.1322572275743</c:v>
                </c:pt>
                <c:pt idx="22095">
                  <c:v>11.131257067457964</c:v>
                </c:pt>
                <c:pt idx="22096">
                  <c:v>11.130515452133606</c:v>
                </c:pt>
                <c:pt idx="22097">
                  <c:v>11.130355562591198</c:v>
                </c:pt>
                <c:pt idx="22098">
                  <c:v>11.130146912408199</c:v>
                </c:pt>
                <c:pt idx="22099">
                  <c:v>11.128815633523189</c:v>
                </c:pt>
                <c:pt idx="22100">
                  <c:v>11.128214630278679</c:v>
                </c:pt>
                <c:pt idx="22101">
                  <c:v>11.127795061975908</c:v>
                </c:pt>
                <c:pt idx="22102">
                  <c:v>11.126908298698158</c:v>
                </c:pt>
                <c:pt idx="22103">
                  <c:v>11.126430898007708</c:v>
                </c:pt>
                <c:pt idx="22104">
                  <c:v>11.125790205869693</c:v>
                </c:pt>
                <c:pt idx="22105">
                  <c:v>11.125631450295671</c:v>
                </c:pt>
                <c:pt idx="22106">
                  <c:v>11.125261776601878</c:v>
                </c:pt>
                <c:pt idx="22107">
                  <c:v>11.123936167558798</c:v>
                </c:pt>
                <c:pt idx="22108">
                  <c:v>11.122901988390884</c:v>
                </c:pt>
                <c:pt idx="22109">
                  <c:v>11.122598084863473</c:v>
                </c:pt>
                <c:pt idx="22110">
                  <c:v>11.121960794630613</c:v>
                </c:pt>
                <c:pt idx="22111">
                  <c:v>11.121181758349524</c:v>
                </c:pt>
                <c:pt idx="22112">
                  <c:v>11.120353961427838</c:v>
                </c:pt>
                <c:pt idx="22113">
                  <c:v>11.119078246993736</c:v>
                </c:pt>
                <c:pt idx="22114">
                  <c:v>11.118150660854097</c:v>
                </c:pt>
                <c:pt idx="22115">
                  <c:v>11.117465743949031</c:v>
                </c:pt>
                <c:pt idx="22116">
                  <c:v>11.116529086062304</c:v>
                </c:pt>
                <c:pt idx="22117">
                  <c:v>11.115735308192196</c:v>
                </c:pt>
                <c:pt idx="22118">
                  <c:v>11.114826999515115</c:v>
                </c:pt>
                <c:pt idx="22119">
                  <c:v>11.11391415496449</c:v>
                </c:pt>
                <c:pt idx="22120">
                  <c:v>11.113364180297344</c:v>
                </c:pt>
                <c:pt idx="22121">
                  <c:v>11.113353974581871</c:v>
                </c:pt>
                <c:pt idx="22122">
                  <c:v>11.112605555447198</c:v>
                </c:pt>
                <c:pt idx="22123">
                  <c:v>11.111969399182726</c:v>
                </c:pt>
                <c:pt idx="22124">
                  <c:v>11.111193764806792</c:v>
                </c:pt>
                <c:pt idx="22125">
                  <c:v>11.110585957751967</c:v>
                </c:pt>
                <c:pt idx="22126">
                  <c:v>11.110574618068107</c:v>
                </c:pt>
                <c:pt idx="22127">
                  <c:v>11.110169791354354</c:v>
                </c:pt>
                <c:pt idx="22128">
                  <c:v>11.1094678649235</c:v>
                </c:pt>
                <c:pt idx="22129">
                  <c:v>11.108684292768865</c:v>
                </c:pt>
                <c:pt idx="22130">
                  <c:v>11.108163801279751</c:v>
                </c:pt>
                <c:pt idx="22131">
                  <c:v>11.107190856404674</c:v>
                </c:pt>
                <c:pt idx="22132">
                  <c:v>11.106919837960454</c:v>
                </c:pt>
                <c:pt idx="22133">
                  <c:v>11.106203169940585</c:v>
                </c:pt>
                <c:pt idx="22134">
                  <c:v>11.104987555830933</c:v>
                </c:pt>
                <c:pt idx="22135">
                  <c:v>11.104540772286901</c:v>
                </c:pt>
                <c:pt idx="22136">
                  <c:v>11.103952242694636</c:v>
                </c:pt>
                <c:pt idx="22137">
                  <c:v>11.103184546097401</c:v>
                </c:pt>
                <c:pt idx="22138">
                  <c:v>11.102861365107429</c:v>
                </c:pt>
                <c:pt idx="22139">
                  <c:v>11.101965530082595</c:v>
                </c:pt>
                <c:pt idx="22140">
                  <c:v>11.101235254442093</c:v>
                </c:pt>
                <c:pt idx="22141">
                  <c:v>11.10021808479997</c:v>
                </c:pt>
                <c:pt idx="22142">
                  <c:v>11.099690789500542</c:v>
                </c:pt>
                <c:pt idx="22143">
                  <c:v>11.098660012237788</c:v>
                </c:pt>
                <c:pt idx="22144">
                  <c:v>11.098714442720308</c:v>
                </c:pt>
                <c:pt idx="22145">
                  <c:v>11.098912887187835</c:v>
                </c:pt>
                <c:pt idx="22146">
                  <c:v>11.097994372795281</c:v>
                </c:pt>
                <c:pt idx="22147">
                  <c:v>11.096624538985154</c:v>
                </c:pt>
                <c:pt idx="22148">
                  <c:v>11.096163013852104</c:v>
                </c:pt>
                <c:pt idx="22149">
                  <c:v>11.095220686123447</c:v>
                </c:pt>
                <c:pt idx="22150">
                  <c:v>11.094464329210075</c:v>
                </c:pt>
                <c:pt idx="22151">
                  <c:v>11.093856522155248</c:v>
                </c:pt>
                <c:pt idx="22152">
                  <c:v>11.093342834476449</c:v>
                </c:pt>
                <c:pt idx="22153">
                  <c:v>11.092676061065559</c:v>
                </c:pt>
                <c:pt idx="22154">
                  <c:v>11.092408444526493</c:v>
                </c:pt>
                <c:pt idx="22155">
                  <c:v>11.091593121257054</c:v>
                </c:pt>
                <c:pt idx="22156">
                  <c:v>11.091165615175582</c:v>
                </c:pt>
                <c:pt idx="22157">
                  <c:v>11.090578219551702</c:v>
                </c:pt>
                <c:pt idx="22158">
                  <c:v>11.089736815009386</c:v>
                </c:pt>
                <c:pt idx="22159">
                  <c:v>11.088970252380541</c:v>
                </c:pt>
                <c:pt idx="22160">
                  <c:v>11.088708305683404</c:v>
                </c:pt>
                <c:pt idx="22161">
                  <c:v>11.08787257098302</c:v>
                </c:pt>
                <c:pt idx="22162">
                  <c:v>11.087174046457324</c:v>
                </c:pt>
                <c:pt idx="22163">
                  <c:v>11.086085436806888</c:v>
                </c:pt>
                <c:pt idx="22164">
                  <c:v>11.085594428495808</c:v>
                </c:pt>
                <c:pt idx="22165">
                  <c:v>11.085250836074891</c:v>
                </c:pt>
                <c:pt idx="22166">
                  <c:v>11.084887966191413</c:v>
                </c:pt>
                <c:pt idx="22167">
                  <c:v>11.084520560434392</c:v>
                </c:pt>
                <c:pt idx="22168">
                  <c:v>11.083544213654159</c:v>
                </c:pt>
                <c:pt idx="22169">
                  <c:v>11.083032793912132</c:v>
                </c:pt>
                <c:pt idx="22170">
                  <c:v>11.082669924028652</c:v>
                </c:pt>
                <c:pt idx="22171">
                  <c:v>11.082271901125214</c:v>
                </c:pt>
                <c:pt idx="22172">
                  <c:v>11.081939648388154</c:v>
                </c:pt>
                <c:pt idx="22173">
                  <c:v>11.080718364436573</c:v>
                </c:pt>
                <c:pt idx="22174">
                  <c:v>11.0802749827977</c:v>
                </c:pt>
                <c:pt idx="22175">
                  <c:v>11.079761295118901</c:v>
                </c:pt>
                <c:pt idx="22176">
                  <c:v>11.079308841732939</c:v>
                </c:pt>
                <c:pt idx="22177">
                  <c:v>11.07917163155825</c:v>
                </c:pt>
                <c:pt idx="22178">
                  <c:v>11.078435686075821</c:v>
                </c:pt>
                <c:pt idx="22179">
                  <c:v>11.077446865643344</c:v>
                </c:pt>
                <c:pt idx="22180">
                  <c:v>11.076504537914687</c:v>
                </c:pt>
                <c:pt idx="22181">
                  <c:v>11.075897864828246</c:v>
                </c:pt>
                <c:pt idx="22182">
                  <c:v>11.075860443871512</c:v>
                </c:pt>
                <c:pt idx="22183">
                  <c:v>11.075033780918215</c:v>
                </c:pt>
                <c:pt idx="22184">
                  <c:v>11.075414794295867</c:v>
                </c:pt>
                <c:pt idx="22185">
                  <c:v>11.074912446300928</c:v>
                </c:pt>
                <c:pt idx="22186">
                  <c:v>11.07436247163378</c:v>
                </c:pt>
                <c:pt idx="22187">
                  <c:v>11.073923625868449</c:v>
                </c:pt>
                <c:pt idx="22188">
                  <c:v>11.073074283547435</c:v>
                </c:pt>
                <c:pt idx="22189">
                  <c:v>11.07191990373062</c:v>
                </c:pt>
                <c:pt idx="22190">
                  <c:v>11.071248594446185</c:v>
                </c:pt>
                <c:pt idx="22191">
                  <c:v>11.070804078838925</c:v>
                </c:pt>
                <c:pt idx="22192">
                  <c:v>11.070766657882192</c:v>
                </c:pt>
                <c:pt idx="22193">
                  <c:v>11.069913913656018</c:v>
                </c:pt>
                <c:pt idx="22194">
                  <c:v>11.069390020261746</c:v>
                </c:pt>
                <c:pt idx="22195">
                  <c:v>11.069233532624498</c:v>
                </c:pt>
                <c:pt idx="22196">
                  <c:v>11.068546347782661</c:v>
                </c:pt>
                <c:pt idx="22197">
                  <c:v>11.06798389946327</c:v>
                </c:pt>
                <c:pt idx="22198">
                  <c:v>11.067757105786097</c:v>
                </c:pt>
                <c:pt idx="22199">
                  <c:v>11.06700074887272</c:v>
                </c:pt>
                <c:pt idx="22200">
                  <c:v>11.065476695362115</c:v>
                </c:pt>
                <c:pt idx="22201">
                  <c:v>11.065400719480261</c:v>
                </c:pt>
                <c:pt idx="22202">
                  <c:v>11.065409791227349</c:v>
                </c:pt>
                <c:pt idx="22203">
                  <c:v>11.064774768931262</c:v>
                </c:pt>
                <c:pt idx="22204">
                  <c:v>11.064229330137659</c:v>
                </c:pt>
                <c:pt idx="22205">
                  <c:v>11.064134076793247</c:v>
                </c:pt>
                <c:pt idx="22206">
                  <c:v>11.063635130703464</c:v>
                </c:pt>
                <c:pt idx="22207">
                  <c:v>11.06349338465523</c:v>
                </c:pt>
                <c:pt idx="22208">
                  <c:v>11.062864032201073</c:v>
                </c:pt>
                <c:pt idx="22209">
                  <c:v>11.061877479705368</c:v>
                </c:pt>
                <c:pt idx="22210">
                  <c:v>11.061409150762005</c:v>
                </c:pt>
                <c:pt idx="22211">
                  <c:v>11.060974840870216</c:v>
                </c:pt>
                <c:pt idx="22212">
                  <c:v>11.060454349381102</c:v>
                </c:pt>
                <c:pt idx="22213">
                  <c:v>11.059828398832105</c:v>
                </c:pt>
                <c:pt idx="22214">
                  <c:v>11.059441715612522</c:v>
                </c:pt>
                <c:pt idx="22215">
                  <c:v>11.058763602517772</c:v>
                </c:pt>
                <c:pt idx="22216">
                  <c:v>11.05877834410679</c:v>
                </c:pt>
                <c:pt idx="22217">
                  <c:v>11.058543612650913</c:v>
                </c:pt>
                <c:pt idx="22218">
                  <c:v>11.057740763033719</c:v>
                </c:pt>
                <c:pt idx="22219">
                  <c:v>11.057566131902295</c:v>
                </c:pt>
                <c:pt idx="22220">
                  <c:v>11.05703543469771</c:v>
                </c:pt>
                <c:pt idx="22221">
                  <c:v>11.056680502592933</c:v>
                </c:pt>
                <c:pt idx="22222">
                  <c:v>11.056155475230275</c:v>
                </c:pt>
                <c:pt idx="22223">
                  <c:v>11.055682610413367</c:v>
                </c:pt>
                <c:pt idx="22224">
                  <c:v>11.054760694115656</c:v>
                </c:pt>
                <c:pt idx="22225">
                  <c:v>11.054107528325396</c:v>
                </c:pt>
                <c:pt idx="22226">
                  <c:v>11.053119841861305</c:v>
                </c:pt>
                <c:pt idx="22227">
                  <c:v>11.052151432859773</c:v>
                </c:pt>
                <c:pt idx="22228">
                  <c:v>11.051406415630257</c:v>
                </c:pt>
                <c:pt idx="22229">
                  <c:v>11.050797474607046</c:v>
                </c:pt>
                <c:pt idx="22230">
                  <c:v>11.050485633300934</c:v>
                </c:pt>
                <c:pt idx="22231">
                  <c:v>11.050163586279345</c:v>
                </c:pt>
                <c:pt idx="22232">
                  <c:v>11.049356200788607</c:v>
                </c:pt>
                <c:pt idx="22233">
                  <c:v>11.048977455347726</c:v>
                </c:pt>
                <c:pt idx="22234">
                  <c:v>11.04936073666215</c:v>
                </c:pt>
                <c:pt idx="22235">
                  <c:v>11.048564690855271</c:v>
                </c:pt>
                <c:pt idx="22236">
                  <c:v>11.048229036213053</c:v>
                </c:pt>
                <c:pt idx="22237">
                  <c:v>11.048202954940178</c:v>
                </c:pt>
                <c:pt idx="22238">
                  <c:v>11.047992036820407</c:v>
                </c:pt>
                <c:pt idx="22239">
                  <c:v>11.047215268476087</c:v>
                </c:pt>
                <c:pt idx="22240">
                  <c:v>11.045831827045326</c:v>
                </c:pt>
                <c:pt idx="22241">
                  <c:v>11.045559674632718</c:v>
                </c:pt>
                <c:pt idx="22242">
                  <c:v>11.045060728542937</c:v>
                </c:pt>
                <c:pt idx="22243">
                  <c:v>11.044604873251817</c:v>
                </c:pt>
                <c:pt idx="22244">
                  <c:v>11.044218190032236</c:v>
                </c:pt>
                <c:pt idx="22245">
                  <c:v>11.043738521405015</c:v>
                </c:pt>
                <c:pt idx="22246">
                  <c:v>11.04260568698753</c:v>
                </c:pt>
                <c:pt idx="22247">
                  <c:v>11.042587543493356</c:v>
                </c:pt>
                <c:pt idx="22248">
                  <c:v>11.042233745356967</c:v>
                </c:pt>
                <c:pt idx="22249">
                  <c:v>11.041583981471865</c:v>
                </c:pt>
                <c:pt idx="22250">
                  <c:v>11.040990916006056</c:v>
                </c:pt>
                <c:pt idx="22251">
                  <c:v>11.040688146447026</c:v>
                </c:pt>
                <c:pt idx="22252">
                  <c:v>11.040567945798125</c:v>
                </c:pt>
                <c:pt idx="22253">
                  <c:v>11.040515783252374</c:v>
                </c:pt>
                <c:pt idx="22254">
                  <c:v>11.040315070848077</c:v>
                </c:pt>
                <c:pt idx="22255">
                  <c:v>11.039829732378923</c:v>
                </c:pt>
                <c:pt idx="22256">
                  <c:v>11.039494077736707</c:v>
                </c:pt>
                <c:pt idx="22257">
                  <c:v>11.039492943768323</c:v>
                </c:pt>
                <c:pt idx="22258">
                  <c:v>11.03892028973346</c:v>
                </c:pt>
                <c:pt idx="22259">
                  <c:v>11.038455362695252</c:v>
                </c:pt>
                <c:pt idx="22260">
                  <c:v>11.037184184134693</c:v>
                </c:pt>
                <c:pt idx="22261">
                  <c:v>11.037412111780254</c:v>
                </c:pt>
                <c:pt idx="22262">
                  <c:v>11.037254490174618</c:v>
                </c:pt>
                <c:pt idx="22263">
                  <c:v>11.036569573269553</c:v>
                </c:pt>
                <c:pt idx="22264">
                  <c:v>11.036675032329438</c:v>
                </c:pt>
                <c:pt idx="22265">
                  <c:v>11.036368860865252</c:v>
                </c:pt>
                <c:pt idx="22266">
                  <c:v>11.035689613802118</c:v>
                </c:pt>
                <c:pt idx="22267">
                  <c:v>11.034902639742326</c:v>
                </c:pt>
                <c:pt idx="22268">
                  <c:v>11.034467195882151</c:v>
                </c:pt>
                <c:pt idx="22269">
                  <c:v>11.033895675815675</c:v>
                </c:pt>
                <c:pt idx="22270">
                  <c:v>11.033256117646046</c:v>
                </c:pt>
                <c:pt idx="22271">
                  <c:v>11.03224461784585</c:v>
                </c:pt>
                <c:pt idx="22272">
                  <c:v>11.032172043869155</c:v>
                </c:pt>
                <c:pt idx="22273">
                  <c:v>11.032040503536395</c:v>
                </c:pt>
                <c:pt idx="22274">
                  <c:v>11.031442902197041</c:v>
                </c:pt>
                <c:pt idx="22275">
                  <c:v>11.030829425300286</c:v>
                </c:pt>
                <c:pt idx="22276">
                  <c:v>11.030621909085673</c:v>
                </c:pt>
                <c:pt idx="22277">
                  <c:v>11.029898437255488</c:v>
                </c:pt>
                <c:pt idx="22278">
                  <c:v>11.02996080551671</c:v>
                </c:pt>
                <c:pt idx="22279">
                  <c:v>11.030287388411841</c:v>
                </c:pt>
                <c:pt idx="22280">
                  <c:v>11.030357694451764</c:v>
                </c:pt>
                <c:pt idx="22281">
                  <c:v>11.030154714110694</c:v>
                </c:pt>
                <c:pt idx="22282">
                  <c:v>11.029845140741353</c:v>
                </c:pt>
                <c:pt idx="22283">
                  <c:v>11.028762200932848</c:v>
                </c:pt>
                <c:pt idx="22284">
                  <c:v>11.028164599593495</c:v>
                </c:pt>
                <c:pt idx="22285">
                  <c:v>11.02728804203122</c:v>
                </c:pt>
                <c:pt idx="22286">
                  <c:v>11.026844660392344</c:v>
                </c:pt>
                <c:pt idx="22287">
                  <c:v>11.026446637488904</c:v>
                </c:pt>
                <c:pt idx="22288">
                  <c:v>11.026301489535513</c:v>
                </c:pt>
                <c:pt idx="22289">
                  <c:v>11.026007791723574</c:v>
                </c:pt>
                <c:pt idx="22290">
                  <c:v>11.025504309760246</c:v>
                </c:pt>
                <c:pt idx="22291">
                  <c:v>11.025071133836846</c:v>
                </c:pt>
                <c:pt idx="22292">
                  <c:v>11.0249463973144</c:v>
                </c:pt>
                <c:pt idx="22293">
                  <c:v>11.024762694435889</c:v>
                </c:pt>
                <c:pt idx="22294">
                  <c:v>11.024433843603989</c:v>
                </c:pt>
                <c:pt idx="22295">
                  <c:v>11.023988194028341</c:v>
                </c:pt>
                <c:pt idx="22296">
                  <c:v>11.023098028845434</c:v>
                </c:pt>
                <c:pt idx="22297">
                  <c:v>11.022963086607517</c:v>
                </c:pt>
                <c:pt idx="22298">
                  <c:v>11.022590011008566</c:v>
                </c:pt>
                <c:pt idx="22299">
                  <c:v>11.022075189361381</c:v>
                </c:pt>
                <c:pt idx="22300">
                  <c:v>11.022428987497772</c:v>
                </c:pt>
                <c:pt idx="22301">
                  <c:v>11.022421049719071</c:v>
                </c:pt>
                <c:pt idx="22302">
                  <c:v>11.021637477564434</c:v>
                </c:pt>
                <c:pt idx="22303">
                  <c:v>11.021264401965485</c:v>
                </c:pt>
                <c:pt idx="22304">
                  <c:v>11.021037608288312</c:v>
                </c:pt>
                <c:pt idx="22305">
                  <c:v>11.020712159361567</c:v>
                </c:pt>
                <c:pt idx="22306">
                  <c:v>11.019909309744373</c:v>
                </c:pt>
                <c:pt idx="22307">
                  <c:v>11.019469330010654</c:v>
                </c:pt>
                <c:pt idx="22308">
                  <c:v>11.018695963571492</c:v>
                </c:pt>
                <c:pt idx="22309">
                  <c:v>11.018294538762895</c:v>
                </c:pt>
                <c:pt idx="22310">
                  <c:v>11.018274127331949</c:v>
                </c:pt>
                <c:pt idx="22311">
                  <c:v>11.018362576866046</c:v>
                </c:pt>
                <c:pt idx="22312">
                  <c:v>11.017805798388585</c:v>
                </c:pt>
                <c:pt idx="22313">
                  <c:v>11.017459938030896</c:v>
                </c:pt>
                <c:pt idx="22314">
                  <c:v>11.017151498629939</c:v>
                </c:pt>
                <c:pt idx="22315">
                  <c:v>11.01687934621733</c:v>
                </c:pt>
                <c:pt idx="22316">
                  <c:v>11.01657771062669</c:v>
                </c:pt>
                <c:pt idx="22317">
                  <c:v>11.015917741026113</c:v>
                </c:pt>
                <c:pt idx="22318">
                  <c:v>11.015467555576924</c:v>
                </c:pt>
                <c:pt idx="22319">
                  <c:v>11.015253235551995</c:v>
                </c:pt>
                <c:pt idx="22320">
                  <c:v>11.014536567532126</c:v>
                </c:pt>
                <c:pt idx="22321">
                  <c:v>11.014342658938144</c:v>
                </c:pt>
                <c:pt idx="22322">
                  <c:v>11.013832373164503</c:v>
                </c:pt>
                <c:pt idx="22323">
                  <c:v>11.014011540169468</c:v>
                </c:pt>
                <c:pt idx="22324">
                  <c:v>11.013570426467368</c:v>
                </c:pt>
                <c:pt idx="22325">
                  <c:v>11.013669081716937</c:v>
                </c:pt>
                <c:pt idx="22326">
                  <c:v>11.012835614953323</c:v>
                </c:pt>
                <c:pt idx="22327">
                  <c:v>11.011942047865258</c:v>
                </c:pt>
                <c:pt idx="22328">
                  <c:v>11.012453467607287</c:v>
                </c:pt>
                <c:pt idx="22329">
                  <c:v>11.012396769187992</c:v>
                </c:pt>
                <c:pt idx="22330">
                  <c:v>11.012183583131449</c:v>
                </c:pt>
                <c:pt idx="22331">
                  <c:v>11.011058686492667</c:v>
                </c:pt>
                <c:pt idx="22332">
                  <c:v>11.010548400719026</c:v>
                </c:pt>
                <c:pt idx="22333">
                  <c:v>11.010540462940325</c:v>
                </c:pt>
                <c:pt idx="22334">
                  <c:v>11.010787668048444</c:v>
                </c:pt>
                <c:pt idx="22335">
                  <c:v>11.009624216484545</c:v>
                </c:pt>
                <c:pt idx="22336">
                  <c:v>11.009181968814055</c:v>
                </c:pt>
                <c:pt idx="22337">
                  <c:v>11.008820232898964</c:v>
                </c:pt>
                <c:pt idx="22338">
                  <c:v>11.009071973880626</c:v>
                </c:pt>
                <c:pt idx="22339">
                  <c:v>11.008401798564577</c:v>
                </c:pt>
                <c:pt idx="22340">
                  <c:v>11.008298607441464</c:v>
                </c:pt>
                <c:pt idx="22341">
                  <c:v>11.007911924221881</c:v>
                </c:pt>
                <c:pt idx="22342">
                  <c:v>11.0076216283151</c:v>
                </c:pt>
                <c:pt idx="22343">
                  <c:v>11.007222471443274</c:v>
                </c:pt>
                <c:pt idx="22344">
                  <c:v>11.006943515220351</c:v>
                </c:pt>
                <c:pt idx="22345">
                  <c:v>11.006615798356833</c:v>
                </c:pt>
                <c:pt idx="22346">
                  <c:v>11.006513741202106</c:v>
                </c:pt>
                <c:pt idx="22347">
                  <c:v>11.006333440228753</c:v>
                </c:pt>
                <c:pt idx="22348">
                  <c:v>11.006013661143937</c:v>
                </c:pt>
                <c:pt idx="22349">
                  <c:v>11.005518116959314</c:v>
                </c:pt>
                <c:pt idx="22350">
                  <c:v>11.005349155669819</c:v>
                </c:pt>
                <c:pt idx="22351">
                  <c:v>11.004743616551766</c:v>
                </c:pt>
                <c:pt idx="22352">
                  <c:v>11.004334253964467</c:v>
                </c:pt>
                <c:pt idx="22353">
                  <c:v>11.004226526967809</c:v>
                </c:pt>
                <c:pt idx="22354">
                  <c:v>11.003877264704961</c:v>
                </c:pt>
                <c:pt idx="22355">
                  <c:v>11.003777475487004</c:v>
                </c:pt>
                <c:pt idx="22356">
                  <c:v>11.003310280512027</c:v>
                </c:pt>
                <c:pt idx="22357">
                  <c:v>11.003056271593593</c:v>
                </c:pt>
                <c:pt idx="22358">
                  <c:v>11.002795458864844</c:v>
                </c:pt>
                <c:pt idx="22359">
                  <c:v>11.002090130528833</c:v>
                </c:pt>
                <c:pt idx="22360">
                  <c:v>11.001273673291008</c:v>
                </c:pt>
                <c:pt idx="22361">
                  <c:v>11.000953894206193</c:v>
                </c:pt>
                <c:pt idx="22362">
                  <c:v>11.00128954884841</c:v>
                </c:pt>
                <c:pt idx="22363">
                  <c:v>11.001461912043062</c:v>
                </c:pt>
                <c:pt idx="22364">
                  <c:v>11.001410883465699</c:v>
                </c:pt>
                <c:pt idx="22365">
                  <c:v>11.001379132350895</c:v>
                </c:pt>
                <c:pt idx="22366">
                  <c:v>11.000728234497405</c:v>
                </c:pt>
                <c:pt idx="22367">
                  <c:v>11.000432268748693</c:v>
                </c:pt>
                <c:pt idx="22368">
                  <c:v>11.000733904339334</c:v>
                </c:pt>
                <c:pt idx="22369">
                  <c:v>11.0001669201464</c:v>
                </c:pt>
                <c:pt idx="22370">
                  <c:v>10.999846007093199</c:v>
                </c:pt>
                <c:pt idx="22371">
                  <c:v>10.99926654924802</c:v>
                </c:pt>
                <c:pt idx="22372">
                  <c:v>10.99977116517973</c:v>
                </c:pt>
                <c:pt idx="22373">
                  <c:v>10.999169027966836</c:v>
                </c:pt>
                <c:pt idx="22374">
                  <c:v>10.99926654924802</c:v>
                </c:pt>
                <c:pt idx="22375">
                  <c:v>10.999421902916884</c:v>
                </c:pt>
                <c:pt idx="22376">
                  <c:v>10.999191707334553</c:v>
                </c:pt>
                <c:pt idx="22377">
                  <c:v>10.99863266092032</c:v>
                </c:pt>
                <c:pt idx="22378">
                  <c:v>10.999004602550883</c:v>
                </c:pt>
                <c:pt idx="22379">
                  <c:v>10.998253915479438</c:v>
                </c:pt>
                <c:pt idx="22380">
                  <c:v>10.998201752933689</c:v>
                </c:pt>
                <c:pt idx="22381">
                  <c:v>10.997487352850593</c:v>
                </c:pt>
                <c:pt idx="22382">
                  <c:v>10.99687841182738</c:v>
                </c:pt>
                <c:pt idx="22383">
                  <c:v>10.996678833391469</c:v>
                </c:pt>
                <c:pt idx="22384">
                  <c:v>10.996385135579528</c:v>
                </c:pt>
                <c:pt idx="22385">
                  <c:v>10.995965567276757</c:v>
                </c:pt>
                <c:pt idx="22386">
                  <c:v>10.995541463100441</c:v>
                </c:pt>
                <c:pt idx="22387">
                  <c:v>10.99594288790904</c:v>
                </c:pt>
                <c:pt idx="22388">
                  <c:v>10.995534659290126</c:v>
                </c:pt>
                <c:pt idx="22389">
                  <c:v>10.995383841494807</c:v>
                </c:pt>
                <c:pt idx="22390">
                  <c:v>10.995152511944088</c:v>
                </c:pt>
                <c:pt idx="22391">
                  <c:v>10.995291990055552</c:v>
                </c:pt>
                <c:pt idx="22392">
                  <c:v>10.994684183000727</c:v>
                </c:pt>
                <c:pt idx="22393">
                  <c:v>10.994622948707889</c:v>
                </c:pt>
                <c:pt idx="22394">
                  <c:v>10.994227193741221</c:v>
                </c:pt>
                <c:pt idx="22395">
                  <c:v>10.993949371486682</c:v>
                </c:pt>
                <c:pt idx="22396">
                  <c:v>10.993999266095662</c:v>
                </c:pt>
                <c:pt idx="22397">
                  <c:v>10.993874529573215</c:v>
                </c:pt>
                <c:pt idx="22398">
                  <c:v>10.99394710354991</c:v>
                </c:pt>
                <c:pt idx="22399">
                  <c:v>10.992370887493552</c:v>
                </c:pt>
                <c:pt idx="22400">
                  <c:v>10.991890084897944</c:v>
                </c:pt>
                <c:pt idx="22401">
                  <c:v>10.991598655022777</c:v>
                </c:pt>
                <c:pt idx="22402">
                  <c:v>10.992537580846276</c:v>
                </c:pt>
                <c:pt idx="22403">
                  <c:v>10.992483150363753</c:v>
                </c:pt>
                <c:pt idx="22404">
                  <c:v>10.99256933196108</c:v>
                </c:pt>
                <c:pt idx="22405">
                  <c:v>10.992880039298807</c:v>
                </c:pt>
                <c:pt idx="22406">
                  <c:v>10.992628298317145</c:v>
                </c:pt>
                <c:pt idx="22407">
                  <c:v>10.991757410596799</c:v>
                </c:pt>
                <c:pt idx="22408">
                  <c:v>10.991750606786484</c:v>
                </c:pt>
                <c:pt idx="22409">
                  <c:v>10.991482990247418</c:v>
                </c:pt>
                <c:pt idx="22410">
                  <c:v>10.991492061994505</c:v>
                </c:pt>
                <c:pt idx="22411">
                  <c:v>10.990828690488772</c:v>
                </c:pt>
                <c:pt idx="22412">
                  <c:v>10.990427265680175</c:v>
                </c:pt>
                <c:pt idx="22413">
                  <c:v>10.990713025713413</c:v>
                </c:pt>
                <c:pt idx="22414">
                  <c:v>10.990295725347414</c:v>
                </c:pt>
                <c:pt idx="22415">
                  <c:v>10.989614210347506</c:v>
                </c:pt>
                <c:pt idx="22416">
                  <c:v>10.989640291620383</c:v>
                </c:pt>
                <c:pt idx="22417">
                  <c:v>10.989712865597077</c:v>
                </c:pt>
                <c:pt idx="22418">
                  <c:v>10.989395354449034</c:v>
                </c:pt>
                <c:pt idx="22419">
                  <c:v>10.989305770946551</c:v>
                </c:pt>
                <c:pt idx="22420">
                  <c:v>10.988792083267752</c:v>
                </c:pt>
                <c:pt idx="22421">
                  <c:v>10.988526734665459</c:v>
                </c:pt>
                <c:pt idx="22422">
                  <c:v>10.987696669807002</c:v>
                </c:pt>
                <c:pt idx="22423">
                  <c:v>10.987315656429351</c:v>
                </c:pt>
                <c:pt idx="22424">
                  <c:v>10.987266895788759</c:v>
                </c:pt>
                <c:pt idx="22425">
                  <c:v>10.987474412003372</c:v>
                </c:pt>
                <c:pt idx="22426">
                  <c:v>10.987576469158101</c:v>
                </c:pt>
                <c:pt idx="22427">
                  <c:v>10.987053709732216</c:v>
                </c:pt>
                <c:pt idx="22428">
                  <c:v>10.986801968750552</c:v>
                </c:pt>
                <c:pt idx="22429">
                  <c:v>10.986713519216455</c:v>
                </c:pt>
                <c:pt idx="22430">
                  <c:v>10.986474251887037</c:v>
                </c:pt>
                <c:pt idx="22431">
                  <c:v>10.98639940997357</c:v>
                </c:pt>
                <c:pt idx="22432">
                  <c:v>10.985553469557711</c:v>
                </c:pt>
                <c:pt idx="22433">
                  <c:v>10.985598828293146</c:v>
                </c:pt>
                <c:pt idx="22434">
                  <c:v>10.985527388284837</c:v>
                </c:pt>
                <c:pt idx="22435">
                  <c:v>10.985384508268217</c:v>
                </c:pt>
                <c:pt idx="22436">
                  <c:v>10.984712065015396</c:v>
                </c:pt>
                <c:pt idx="22437">
                  <c:v>10.984280023060382</c:v>
                </c:pt>
                <c:pt idx="22438">
                  <c:v>10.983944368418165</c:v>
                </c:pt>
                <c:pt idx="22439">
                  <c:v>10.984078176687696</c:v>
                </c:pt>
                <c:pt idx="22440">
                  <c:v>10.984055497319979</c:v>
                </c:pt>
                <c:pt idx="22441">
                  <c:v>10.983483977253501</c:v>
                </c:pt>
                <c:pt idx="22442">
                  <c:v>10.983944368418165</c:v>
                </c:pt>
                <c:pt idx="22443">
                  <c:v>10.983786746812529</c:v>
                </c:pt>
                <c:pt idx="22444">
                  <c:v>10.98358603440823</c:v>
                </c:pt>
                <c:pt idx="22445">
                  <c:v>10.983564489008899</c:v>
                </c:pt>
                <c:pt idx="22446">
                  <c:v>10.983082552444904</c:v>
                </c:pt>
                <c:pt idx="22447">
                  <c:v>10.982518970157127</c:v>
                </c:pt>
                <c:pt idx="22448">
                  <c:v>10.982653912395046</c:v>
                </c:pt>
                <c:pt idx="22449">
                  <c:v>10.982607419691224</c:v>
                </c:pt>
                <c:pt idx="22450">
                  <c:v>10.98238402791921</c:v>
                </c:pt>
                <c:pt idx="22451">
                  <c:v>10.981577776396856</c:v>
                </c:pt>
                <c:pt idx="22452">
                  <c:v>10.981570972586541</c:v>
                </c:pt>
                <c:pt idx="22453">
                  <c:v>10.981770551022455</c:v>
                </c:pt>
                <c:pt idx="22454">
                  <c:v>10.981261399217198</c:v>
                </c:pt>
                <c:pt idx="22455">
                  <c:v>10.981106045548335</c:v>
                </c:pt>
                <c:pt idx="22456">
                  <c:v>10.980853170598285</c:v>
                </c:pt>
                <c:pt idx="22457">
                  <c:v>10.981200164924362</c:v>
                </c:pt>
                <c:pt idx="22458">
                  <c:v>10.980906467112421</c:v>
                </c:pt>
                <c:pt idx="22459">
                  <c:v>10.980755649317102</c:v>
                </c:pt>
                <c:pt idx="22460">
                  <c:v>10.980134234641644</c:v>
                </c:pt>
                <c:pt idx="22461">
                  <c:v>10.980456281663233</c:v>
                </c:pt>
                <c:pt idx="22462">
                  <c:v>10.980418860706498</c:v>
                </c:pt>
                <c:pt idx="22463">
                  <c:v>10.980179593377079</c:v>
                </c:pt>
                <c:pt idx="22464">
                  <c:v>10.97961714505769</c:v>
                </c:pt>
                <c:pt idx="22465">
                  <c:v>10.97954797298615</c:v>
                </c:pt>
                <c:pt idx="22466">
                  <c:v>10.979386949475359</c:v>
                </c:pt>
                <c:pt idx="22467">
                  <c:v>10.978182675049565</c:v>
                </c:pt>
                <c:pt idx="22468">
                  <c:v>10.978474104924734</c:v>
                </c:pt>
                <c:pt idx="22469">
                  <c:v>10.978209890290827</c:v>
                </c:pt>
                <c:pt idx="22470">
                  <c:v>10.978480908735049</c:v>
                </c:pt>
                <c:pt idx="22471">
                  <c:v>10.978755329084429</c:v>
                </c:pt>
                <c:pt idx="22472">
                  <c:v>10.978594305573637</c:v>
                </c:pt>
                <c:pt idx="22473">
                  <c:v>10.97831308141394</c:v>
                </c:pt>
                <c:pt idx="22474">
                  <c:v>10.977833412786717</c:v>
                </c:pt>
                <c:pt idx="22475">
                  <c:v>10.977856092154434</c:v>
                </c:pt>
                <c:pt idx="22476">
                  <c:v>10.977718881979746</c:v>
                </c:pt>
                <c:pt idx="22477">
                  <c:v>10.97725622287831</c:v>
                </c:pt>
                <c:pt idx="22478">
                  <c:v>10.976918300299323</c:v>
                </c:pt>
                <c:pt idx="22479">
                  <c:v>10.976363789758633</c:v>
                </c:pt>
                <c:pt idx="22480">
                  <c:v>10.976104110998268</c:v>
                </c:pt>
                <c:pt idx="22481">
                  <c:v>10.976414818335996</c:v>
                </c:pt>
                <c:pt idx="22482">
                  <c:v>10.976459043103045</c:v>
                </c:pt>
                <c:pt idx="22483">
                  <c:v>10.97578546588184</c:v>
                </c:pt>
                <c:pt idx="22484">
                  <c:v>10.975906800499127</c:v>
                </c:pt>
                <c:pt idx="22485">
                  <c:v>10.975716293810303</c:v>
                </c:pt>
                <c:pt idx="22486">
                  <c:v>10.97610070909311</c:v>
                </c:pt>
                <c:pt idx="22487">
                  <c:v>10.976449971355958</c:v>
                </c:pt>
                <c:pt idx="22488">
                  <c:v>10.975955561139719</c:v>
                </c:pt>
                <c:pt idx="22489">
                  <c:v>10.975749178893492</c:v>
                </c:pt>
                <c:pt idx="22490">
                  <c:v>10.975014367379449</c:v>
                </c:pt>
                <c:pt idx="22491">
                  <c:v>10.975005295632362</c:v>
                </c:pt>
                <c:pt idx="22492">
                  <c:v>10.97483860227964</c:v>
                </c:pt>
                <c:pt idx="22493">
                  <c:v>10.974804583228064</c:v>
                </c:pt>
                <c:pt idx="22494">
                  <c:v>10.974608406697307</c:v>
                </c:pt>
                <c:pt idx="22495">
                  <c:v>10.974245536813831</c:v>
                </c:pt>
                <c:pt idx="22496">
                  <c:v>10.974148015532647</c:v>
                </c:pt>
                <c:pt idx="22497">
                  <c:v>10.974030082820514</c:v>
                </c:pt>
                <c:pt idx="22498">
                  <c:v>10.974104924733982</c:v>
                </c:pt>
                <c:pt idx="22499">
                  <c:v>10.974113996481069</c:v>
                </c:pt>
                <c:pt idx="22500">
                  <c:v>10.973727313261488</c:v>
                </c:pt>
                <c:pt idx="22501">
                  <c:v>10.973514127204945</c:v>
                </c:pt>
                <c:pt idx="22502">
                  <c:v>10.973393926556042</c:v>
                </c:pt>
                <c:pt idx="22503">
                  <c:v>10.973365577346396</c:v>
                </c:pt>
                <c:pt idx="22504">
                  <c:v>10.973594638960341</c:v>
                </c:pt>
                <c:pt idx="22505">
                  <c:v>10.973764734218221</c:v>
                </c:pt>
                <c:pt idx="22506">
                  <c:v>10.973539074509434</c:v>
                </c:pt>
                <c:pt idx="22507">
                  <c:v>10.973777207870466</c:v>
                </c:pt>
                <c:pt idx="22508">
                  <c:v>10.973465366564351</c:v>
                </c:pt>
                <c:pt idx="22509">
                  <c:v>10.973004975399689</c:v>
                </c:pt>
                <c:pt idx="22510">
                  <c:v>10.97263983757944</c:v>
                </c:pt>
                <c:pt idx="22511">
                  <c:v>10.971924303527956</c:v>
                </c:pt>
                <c:pt idx="22512">
                  <c:v>10.971674830483066</c:v>
                </c:pt>
                <c:pt idx="22513">
                  <c:v>10.971250726306751</c:v>
                </c:pt>
                <c:pt idx="22514">
                  <c:v>10.971533084434832</c:v>
                </c:pt>
                <c:pt idx="22515">
                  <c:v>10.971051147870838</c:v>
                </c:pt>
                <c:pt idx="22516">
                  <c:v>10.970611168137122</c:v>
                </c:pt>
                <c:pt idx="22517">
                  <c:v>10.970105418237024</c:v>
                </c:pt>
                <c:pt idx="22518">
                  <c:v>10.970037380133872</c:v>
                </c:pt>
                <c:pt idx="22519">
                  <c:v>10.969806050583154</c:v>
                </c:pt>
                <c:pt idx="22520">
                  <c:v>10.97023015475947</c:v>
                </c:pt>
                <c:pt idx="22521">
                  <c:v>10.97002377251324</c:v>
                </c:pt>
                <c:pt idx="22522">
                  <c:v>10.969528228328617</c:v>
                </c:pt>
                <c:pt idx="22523">
                  <c:v>10.968848981265481</c:v>
                </c:pt>
                <c:pt idx="22524">
                  <c:v>10.969160822571595</c:v>
                </c:pt>
                <c:pt idx="22525">
                  <c:v>10.96881949808745</c:v>
                </c:pt>
                <c:pt idx="22526">
                  <c:v>10.968186743728134</c:v>
                </c:pt>
                <c:pt idx="22527">
                  <c:v>10.968469101856215</c:v>
                </c:pt>
                <c:pt idx="22528">
                  <c:v>10.968928359052493</c:v>
                </c:pt>
                <c:pt idx="22529">
                  <c:v>10.968807024435206</c:v>
                </c:pt>
                <c:pt idx="22530">
                  <c:v>10.968399929784676</c:v>
                </c:pt>
                <c:pt idx="22531">
                  <c:v>10.967760371615046</c:v>
                </c:pt>
                <c:pt idx="22532">
                  <c:v>10.968262719609987</c:v>
                </c:pt>
                <c:pt idx="22533">
                  <c:v>10.968381786290504</c:v>
                </c:pt>
                <c:pt idx="22534">
                  <c:v>10.968322819934437</c:v>
                </c:pt>
                <c:pt idx="22535">
                  <c:v>10.967873768453634</c:v>
                </c:pt>
                <c:pt idx="22536">
                  <c:v>10.967261425525265</c:v>
                </c:pt>
                <c:pt idx="22537">
                  <c:v>10.967077722646755</c:v>
                </c:pt>
                <c:pt idx="22538">
                  <c:v>10.967237612189161</c:v>
                </c:pt>
                <c:pt idx="22539">
                  <c:v>10.967429252846374</c:v>
                </c:pt>
                <c:pt idx="22540">
                  <c:v>10.967068650899668</c:v>
                </c:pt>
                <c:pt idx="22541">
                  <c:v>10.966583312430515</c:v>
                </c:pt>
                <c:pt idx="22542">
                  <c:v>10.9663678584372</c:v>
                </c:pt>
                <c:pt idx="22543">
                  <c:v>10.966371260342358</c:v>
                </c:pt>
                <c:pt idx="22544">
                  <c:v>10.966268069219245</c:v>
                </c:pt>
                <c:pt idx="22545">
                  <c:v>10.965940352355728</c:v>
                </c:pt>
                <c:pt idx="22546">
                  <c:v>10.966184155558691</c:v>
                </c:pt>
                <c:pt idx="22547">
                  <c:v>10.96613199301294</c:v>
                </c:pt>
                <c:pt idx="22548">
                  <c:v>10.965796338370723</c:v>
                </c:pt>
                <c:pt idx="22549">
                  <c:v>10.965904065367381</c:v>
                </c:pt>
                <c:pt idx="22550">
                  <c:v>10.966395073678461</c:v>
                </c:pt>
                <c:pt idx="22551">
                  <c:v>10.965977773312463</c:v>
                </c:pt>
                <c:pt idx="22552">
                  <c:v>10.965974371407304</c:v>
                </c:pt>
                <c:pt idx="22553">
                  <c:v>10.965271311008065</c:v>
                </c:pt>
                <c:pt idx="22554">
                  <c:v>10.965350688795079</c:v>
                </c:pt>
                <c:pt idx="22555">
                  <c:v>10.965333679269289</c:v>
                </c:pt>
                <c:pt idx="22556">
                  <c:v>10.965240693861649</c:v>
                </c:pt>
                <c:pt idx="22557">
                  <c:v>10.964734943961551</c:v>
                </c:pt>
                <c:pt idx="22558">
                  <c:v>10.964641958553909</c:v>
                </c:pt>
                <c:pt idx="22559">
                  <c:v>10.96513296686499</c:v>
                </c:pt>
                <c:pt idx="22560">
                  <c:v>10.964755355392496</c:v>
                </c:pt>
                <c:pt idx="22561">
                  <c:v>10.964652164269383</c:v>
                </c:pt>
                <c:pt idx="22562">
                  <c:v>10.964044357214556</c:v>
                </c:pt>
                <c:pt idx="22563">
                  <c:v>10.963809625758682</c:v>
                </c:pt>
                <c:pt idx="22564">
                  <c:v>10.963972917206247</c:v>
                </c:pt>
                <c:pt idx="22565">
                  <c:v>10.963970649269475</c:v>
                </c:pt>
                <c:pt idx="22566">
                  <c:v>10.963717774319425</c:v>
                </c:pt>
                <c:pt idx="22567">
                  <c:v>10.963925290534041</c:v>
                </c:pt>
                <c:pt idx="22568">
                  <c:v>10.963614583196312</c:v>
                </c:pt>
                <c:pt idx="22569">
                  <c:v>10.963199550767083</c:v>
                </c:pt>
                <c:pt idx="22570">
                  <c:v>10.963063474560778</c:v>
                </c:pt>
                <c:pt idx="22571">
                  <c:v>10.962445461790482</c:v>
                </c:pt>
                <c:pt idx="22572">
                  <c:v>10.962294643995161</c:v>
                </c:pt>
                <c:pt idx="22573">
                  <c:v>10.962677925309585</c:v>
                </c:pt>
                <c:pt idx="22574">
                  <c:v>10.962962551374437</c:v>
                </c:pt>
                <c:pt idx="22575">
                  <c:v>10.962765240875298</c:v>
                </c:pt>
                <c:pt idx="22576">
                  <c:v>10.962564528470999</c:v>
                </c:pt>
                <c:pt idx="22577">
                  <c:v>10.962300313837089</c:v>
                </c:pt>
                <c:pt idx="22578">
                  <c:v>10.961929506174911</c:v>
                </c:pt>
                <c:pt idx="22579">
                  <c:v>10.96181724330471</c:v>
                </c:pt>
                <c:pt idx="22580">
                  <c:v>10.96166869344616</c:v>
                </c:pt>
                <c:pt idx="22581">
                  <c:v>10.961147067988662</c:v>
                </c:pt>
                <c:pt idx="22582">
                  <c:v>10.961234383554375</c:v>
                </c:pt>
                <c:pt idx="22583">
                  <c:v>10.961212838155044</c:v>
                </c:pt>
                <c:pt idx="22584">
                  <c:v>10.960906666690859</c:v>
                </c:pt>
                <c:pt idx="22585">
                  <c:v>10.961193560692484</c:v>
                </c:pt>
                <c:pt idx="22586">
                  <c:v>10.961111914968699</c:v>
                </c:pt>
                <c:pt idx="22587">
                  <c:v>10.961691372813879</c:v>
                </c:pt>
                <c:pt idx="22588">
                  <c:v>10.961855798229829</c:v>
                </c:pt>
                <c:pt idx="22589">
                  <c:v>10.961700444560964</c:v>
                </c:pt>
                <c:pt idx="22590">
                  <c:v>10.96195218554263</c:v>
                </c:pt>
                <c:pt idx="22591">
                  <c:v>10.962201658587519</c:v>
                </c:pt>
                <c:pt idx="22592">
                  <c:v>10.961110781000315</c:v>
                </c:pt>
                <c:pt idx="22593">
                  <c:v>10.96067306920337</c:v>
                </c:pt>
                <c:pt idx="22594">
                  <c:v>10.961081297822282</c:v>
                </c:pt>
                <c:pt idx="22595">
                  <c:v>10.960995116224955</c:v>
                </c:pt>
                <c:pt idx="22596">
                  <c:v>10.96072523174912</c:v>
                </c:pt>
                <c:pt idx="22597">
                  <c:v>10.960268242489613</c:v>
                </c:pt>
                <c:pt idx="22598">
                  <c:v>10.959581057647776</c:v>
                </c:pt>
                <c:pt idx="22599">
                  <c:v>10.959451785251789</c:v>
                </c:pt>
                <c:pt idx="22600">
                  <c:v>10.959548172564586</c:v>
                </c:pt>
                <c:pt idx="22601">
                  <c:v>10.959209116017213</c:v>
                </c:pt>
                <c:pt idx="22602">
                  <c:v>10.959009537581299</c:v>
                </c:pt>
                <c:pt idx="22603">
                  <c:v>10.958660275318453</c:v>
                </c:pt>
                <c:pt idx="22604">
                  <c:v>10.958881399153697</c:v>
                </c:pt>
                <c:pt idx="22605">
                  <c:v>10.959202312206898</c:v>
                </c:pt>
                <c:pt idx="22606">
                  <c:v>10.958484510218643</c:v>
                </c:pt>
                <c:pt idx="22607">
                  <c:v>10.958623988330105</c:v>
                </c:pt>
                <c:pt idx="22608">
                  <c:v>10.958662543255224</c:v>
                </c:pt>
                <c:pt idx="22609">
                  <c:v>10.95855141435341</c:v>
                </c:pt>
                <c:pt idx="22610">
                  <c:v>10.958152257481583</c:v>
                </c:pt>
                <c:pt idx="22611">
                  <c:v>10.95796968857146</c:v>
                </c:pt>
                <c:pt idx="22612">
                  <c:v>10.958223697489892</c:v>
                </c:pt>
                <c:pt idx="22613">
                  <c:v>10.957243948804502</c:v>
                </c:pt>
                <c:pt idx="22614">
                  <c:v>10.95722580531033</c:v>
                </c:pt>
                <c:pt idx="22615">
                  <c:v>10.957246216741273</c:v>
                </c:pt>
                <c:pt idx="22616">
                  <c:v>10.957336934212144</c:v>
                </c:pt>
                <c:pt idx="22617">
                  <c:v>10.956968394486736</c:v>
                </c:pt>
                <c:pt idx="22618">
                  <c:v>10.957167972922649</c:v>
                </c:pt>
                <c:pt idx="22619">
                  <c:v>10.956320898538404</c:v>
                </c:pt>
                <c:pt idx="22620">
                  <c:v>10.956962724644807</c:v>
                </c:pt>
                <c:pt idx="22621">
                  <c:v>10.956405946167346</c:v>
                </c:pt>
                <c:pt idx="22622">
                  <c:v>10.955721029262282</c:v>
                </c:pt>
                <c:pt idx="22623">
                  <c:v>10.955870713089215</c:v>
                </c:pt>
                <c:pt idx="22624">
                  <c:v>10.955959162623314</c:v>
                </c:pt>
                <c:pt idx="22625">
                  <c:v>10.955819684511852</c:v>
                </c:pt>
                <c:pt idx="22626">
                  <c:v>10.955716493388739</c:v>
                </c:pt>
                <c:pt idx="22627">
                  <c:v>10.955730101009367</c:v>
                </c:pt>
                <c:pt idx="22628">
                  <c:v>10.955118892049386</c:v>
                </c:pt>
                <c:pt idx="22629">
                  <c:v>10.95510415046037</c:v>
                </c:pt>
                <c:pt idx="22630">
                  <c:v>10.955247030476988</c:v>
                </c:pt>
                <c:pt idx="22631">
                  <c:v>10.954813854553585</c:v>
                </c:pt>
                <c:pt idx="22632">
                  <c:v>10.954855811383863</c:v>
                </c:pt>
                <c:pt idx="22633">
                  <c:v>10.954776433596852</c:v>
                </c:pt>
                <c:pt idx="22634">
                  <c:v>10.954948796791506</c:v>
                </c:pt>
                <c:pt idx="22635">
                  <c:v>10.955180126342221</c:v>
                </c:pt>
                <c:pt idx="22636">
                  <c:v>10.95507353331395</c:v>
                </c:pt>
                <c:pt idx="22637">
                  <c:v>10.955076935219108</c:v>
                </c:pt>
                <c:pt idx="22638">
                  <c:v>10.954454386575266</c:v>
                </c:pt>
                <c:pt idx="22639">
                  <c:v>10.9538579192043</c:v>
                </c:pt>
                <c:pt idx="22640">
                  <c:v>10.954294497032858</c:v>
                </c:pt>
                <c:pt idx="22641">
                  <c:v>10.954855811383863</c:v>
                </c:pt>
                <c:pt idx="22642">
                  <c:v>10.954471396101054</c:v>
                </c:pt>
                <c:pt idx="22643">
                  <c:v>10.954464592290739</c:v>
                </c:pt>
                <c:pt idx="22644">
                  <c:v>10.954295631001244</c:v>
                </c:pt>
                <c:pt idx="22645">
                  <c:v>10.954478199911369</c:v>
                </c:pt>
                <c:pt idx="22646">
                  <c:v>10.954652831042793</c:v>
                </c:pt>
                <c:pt idx="22647">
                  <c:v>10.954028014462178</c:v>
                </c:pt>
                <c:pt idx="22648">
                  <c:v>10.953932761117766</c:v>
                </c:pt>
                <c:pt idx="22649">
                  <c:v>10.95395090461194</c:v>
                </c:pt>
                <c:pt idx="22650">
                  <c:v>10.952850955277647</c:v>
                </c:pt>
                <c:pt idx="22651">
                  <c:v>10.952611687948229</c:v>
                </c:pt>
                <c:pt idx="22652">
                  <c:v>10.952616223821773</c:v>
                </c:pt>
                <c:pt idx="22653">
                  <c:v>10.952519836508975</c:v>
                </c:pt>
                <c:pt idx="22654">
                  <c:v>10.953070945144507</c:v>
                </c:pt>
                <c:pt idx="22655">
                  <c:v>10.952922395285956</c:v>
                </c:pt>
                <c:pt idx="22656">
                  <c:v>10.9527182809765</c:v>
                </c:pt>
                <c:pt idx="22657">
                  <c:v>10.952692199703625</c:v>
                </c:pt>
                <c:pt idx="22658">
                  <c:v>10.952429119038104</c:v>
                </c:pt>
                <c:pt idx="22659">
                  <c:v>10.952109339953291</c:v>
                </c:pt>
                <c:pt idx="22660">
                  <c:v>10.951723790702093</c:v>
                </c:pt>
                <c:pt idx="22661">
                  <c:v>10.951870072623871</c:v>
                </c:pt>
                <c:pt idx="22662">
                  <c:v>10.952356545061409</c:v>
                </c:pt>
                <c:pt idx="22663">
                  <c:v>10.952158100593882</c:v>
                </c:pt>
                <c:pt idx="22664">
                  <c:v>10.952493755236098</c:v>
                </c:pt>
                <c:pt idx="22665">
                  <c:v>10.951754407848513</c:v>
                </c:pt>
                <c:pt idx="22666">
                  <c:v>10.951619465610595</c:v>
                </c:pt>
                <c:pt idx="22667">
                  <c:v>10.952044703755295</c:v>
                </c:pt>
                <c:pt idx="22668">
                  <c:v>10.951740800227881</c:v>
                </c:pt>
                <c:pt idx="22669">
                  <c:v>10.951328035735425</c:v>
                </c:pt>
                <c:pt idx="22670">
                  <c:v>10.951114849678884</c:v>
                </c:pt>
                <c:pt idx="22671">
                  <c:v>10.950884654096551</c:v>
                </c:pt>
                <c:pt idx="22672">
                  <c:v>10.951468647815274</c:v>
                </c:pt>
                <c:pt idx="22673">
                  <c:v>10.951041141733802</c:v>
                </c:pt>
                <c:pt idx="22674">
                  <c:v>10.95039364578547</c:v>
                </c:pt>
                <c:pt idx="22675">
                  <c:v>10.949921914936949</c:v>
                </c:pt>
                <c:pt idx="22676">
                  <c:v>10.950080670510969</c:v>
                </c:pt>
                <c:pt idx="22677">
                  <c:v>10.950432200710591</c:v>
                </c:pt>
                <c:pt idx="22678">
                  <c:v>10.950670334071622</c:v>
                </c:pt>
                <c:pt idx="22679">
                  <c:v>10.949739346026826</c:v>
                </c:pt>
                <c:pt idx="22680">
                  <c:v>10.948848046875531</c:v>
                </c:pt>
                <c:pt idx="22681">
                  <c:v>10.949266481209916</c:v>
                </c:pt>
                <c:pt idx="22682">
                  <c:v>10.949378744080118</c:v>
                </c:pt>
                <c:pt idx="22683">
                  <c:v>10.949428638689096</c:v>
                </c:pt>
                <c:pt idx="22684">
                  <c:v>10.949782436825489</c:v>
                </c:pt>
                <c:pt idx="22685">
                  <c:v>10.949127003098456</c:v>
                </c:pt>
                <c:pt idx="22686">
                  <c:v>10.949350394870471</c:v>
                </c:pt>
                <c:pt idx="22687">
                  <c:v>10.94961120759922</c:v>
                </c:pt>
                <c:pt idx="22688">
                  <c:v>10.949297098356334</c:v>
                </c:pt>
                <c:pt idx="22689">
                  <c:v>10.94823910585232</c:v>
                </c:pt>
                <c:pt idx="22690">
                  <c:v>10.948079216309912</c:v>
                </c:pt>
                <c:pt idx="22691">
                  <c:v>10.948315081734172</c:v>
                </c:pt>
                <c:pt idx="22692">
                  <c:v>10.948657540186705</c:v>
                </c:pt>
                <c:pt idx="22693">
                  <c:v>10.948236837915548</c:v>
                </c:pt>
                <c:pt idx="22694">
                  <c:v>10.948081484246684</c:v>
                </c:pt>
                <c:pt idx="22695">
                  <c:v>10.948607645577727</c:v>
                </c:pt>
                <c:pt idx="22696">
                  <c:v>10.947592743872375</c:v>
                </c:pt>
                <c:pt idx="22697">
                  <c:v>10.947237811767598</c:v>
                </c:pt>
                <c:pt idx="22698">
                  <c:v>10.947138022549643</c:v>
                </c:pt>
                <c:pt idx="22699">
                  <c:v>10.946924836493098</c:v>
                </c:pt>
                <c:pt idx="22700">
                  <c:v>10.946289814197012</c:v>
                </c:pt>
                <c:pt idx="22701">
                  <c:v>10.946856798389947</c:v>
                </c:pt>
                <c:pt idx="22702">
                  <c:v>10.947411308930635</c:v>
                </c:pt>
                <c:pt idx="22703">
                  <c:v>10.947976025186797</c:v>
                </c:pt>
                <c:pt idx="22704">
                  <c:v>10.948156326160152</c:v>
                </c:pt>
                <c:pt idx="22705">
                  <c:v>10.947884173747543</c:v>
                </c:pt>
                <c:pt idx="22706">
                  <c:v>10.947131218739326</c:v>
                </c:pt>
                <c:pt idx="22707">
                  <c:v>10.947278634629489</c:v>
                </c:pt>
                <c:pt idx="22708">
                  <c:v>10.947994168680971</c:v>
                </c:pt>
                <c:pt idx="22709">
                  <c:v>10.947922728672662</c:v>
                </c:pt>
                <c:pt idx="22710">
                  <c:v>10.947693667058717</c:v>
                </c:pt>
                <c:pt idx="22711">
                  <c:v>10.947556456884028</c:v>
                </c:pt>
                <c:pt idx="22712">
                  <c:v>10.946665157732733</c:v>
                </c:pt>
                <c:pt idx="22713">
                  <c:v>10.945975704954126</c:v>
                </c:pt>
                <c:pt idx="22714">
                  <c:v>10.945849834463296</c:v>
                </c:pt>
                <c:pt idx="22715">
                  <c:v>10.945169453431774</c:v>
                </c:pt>
                <c:pt idx="22716">
                  <c:v>10.944867817841134</c:v>
                </c:pt>
                <c:pt idx="22717">
                  <c:v>10.945265840744572</c:v>
                </c:pt>
                <c:pt idx="22718">
                  <c:v>10.944837200694714</c:v>
                </c:pt>
                <c:pt idx="22719">
                  <c:v>10.945336146784497</c:v>
                </c:pt>
                <c:pt idx="22720">
                  <c:v>10.944967607059089</c:v>
                </c:pt>
                <c:pt idx="22721">
                  <c:v>10.944967607059089</c:v>
                </c:pt>
                <c:pt idx="22722">
                  <c:v>10.945027707383542</c:v>
                </c:pt>
                <c:pt idx="22723">
                  <c:v>10.945113888980867</c:v>
                </c:pt>
                <c:pt idx="22724">
                  <c:v>10.94476122481286</c:v>
                </c:pt>
                <c:pt idx="22725">
                  <c:v>10.94399806408917</c:v>
                </c:pt>
                <c:pt idx="22726">
                  <c:v>10.944003733931101</c:v>
                </c:pt>
                <c:pt idx="22727">
                  <c:v>10.944106925054216</c:v>
                </c:pt>
                <c:pt idx="22728">
                  <c:v>10.943992394247243</c:v>
                </c:pt>
                <c:pt idx="22729">
                  <c:v>10.944372273656509</c:v>
                </c:pt>
                <c:pt idx="22730">
                  <c:v>10.943888069155742</c:v>
                </c:pt>
                <c:pt idx="22731">
                  <c:v>10.943928892017633</c:v>
                </c:pt>
                <c:pt idx="22732">
                  <c:v>10.943291601784775</c:v>
                </c:pt>
                <c:pt idx="22733">
                  <c:v>10.943228099555165</c:v>
                </c:pt>
                <c:pt idx="22734">
                  <c:v>10.94371570596109</c:v>
                </c:pt>
                <c:pt idx="22735">
                  <c:v>10.944290627932727</c:v>
                </c:pt>
                <c:pt idx="22736">
                  <c:v>10.944348460320406</c:v>
                </c:pt>
                <c:pt idx="22737">
                  <c:v>10.944294029837884</c:v>
                </c:pt>
                <c:pt idx="22738">
                  <c:v>10.944054762508465</c:v>
                </c:pt>
                <c:pt idx="22739">
                  <c:v>10.943281396069303</c:v>
                </c:pt>
                <c:pt idx="22740">
                  <c:v>10.94222793943883</c:v>
                </c:pt>
                <c:pt idx="22741">
                  <c:v>10.942844818240744</c:v>
                </c:pt>
                <c:pt idx="22742">
                  <c:v>10.942630498215815</c:v>
                </c:pt>
                <c:pt idx="22743">
                  <c:v>10.94222793943883</c:v>
                </c:pt>
                <c:pt idx="22744">
                  <c:v>10.942830076651727</c:v>
                </c:pt>
                <c:pt idx="22745">
                  <c:v>10.94236855151868</c:v>
                </c:pt>
                <c:pt idx="22746">
                  <c:v>10.942202992134343</c:v>
                </c:pt>
                <c:pt idx="22747">
                  <c:v>10.941855997808265</c:v>
                </c:pt>
                <c:pt idx="22748">
                  <c:v>10.941976198457168</c:v>
                </c:pt>
                <c:pt idx="22749">
                  <c:v>10.942181446735011</c:v>
                </c:pt>
                <c:pt idx="22750">
                  <c:v>10.942026093066145</c:v>
                </c:pt>
                <c:pt idx="22751">
                  <c:v>10.9420056816352</c:v>
                </c:pt>
                <c:pt idx="22752">
                  <c:v>10.941590649205974</c:v>
                </c:pt>
                <c:pt idx="22753">
                  <c:v>10.940746976726887</c:v>
                </c:pt>
                <c:pt idx="22754">
                  <c:v>10.941334372350767</c:v>
                </c:pt>
                <c:pt idx="22755">
                  <c:v>10.940859239597089</c:v>
                </c:pt>
                <c:pt idx="22756">
                  <c:v>10.94089439261705</c:v>
                </c:pt>
                <c:pt idx="22757">
                  <c:v>10.940362561444077</c:v>
                </c:pt>
                <c:pt idx="22758">
                  <c:v>10.940511111302625</c:v>
                </c:pt>
                <c:pt idx="22759">
                  <c:v>10.939780835662125</c:v>
                </c:pt>
                <c:pt idx="22760">
                  <c:v>10.939734342958305</c:v>
                </c:pt>
                <c:pt idx="22761">
                  <c:v>10.939924849647131</c:v>
                </c:pt>
                <c:pt idx="22762">
                  <c:v>10.939939591236147</c:v>
                </c:pt>
                <c:pt idx="22763">
                  <c:v>10.939969074414181</c:v>
                </c:pt>
                <c:pt idx="22764">
                  <c:v>10.94030699699317</c:v>
                </c:pt>
                <c:pt idx="22765">
                  <c:v>10.939973610287725</c:v>
                </c:pt>
                <c:pt idx="22766">
                  <c:v>10.939577855321057</c:v>
                </c:pt>
                <c:pt idx="22767">
                  <c:v>10.939279621635572</c:v>
                </c:pt>
                <c:pt idx="22768">
                  <c:v>10.938850981585714</c:v>
                </c:pt>
                <c:pt idx="22769">
                  <c:v>10.938532336469285</c:v>
                </c:pt>
                <c:pt idx="22770">
                  <c:v>10.938777273640634</c:v>
                </c:pt>
                <c:pt idx="22771">
                  <c:v>10.938587900920192</c:v>
                </c:pt>
                <c:pt idx="22772">
                  <c:v>10.938136581502617</c:v>
                </c:pt>
                <c:pt idx="22773">
                  <c:v>10.937863295121621</c:v>
                </c:pt>
                <c:pt idx="22774">
                  <c:v>10.938374714863649</c:v>
                </c:pt>
                <c:pt idx="22775">
                  <c:v>10.938499451386093</c:v>
                </c:pt>
                <c:pt idx="22776">
                  <c:v>10.938685422201377</c:v>
                </c:pt>
                <c:pt idx="22777">
                  <c:v>10.938372446926877</c:v>
                </c:pt>
                <c:pt idx="22778">
                  <c:v>10.938630991718854</c:v>
                </c:pt>
                <c:pt idx="22779">
                  <c:v>10.938946234930127</c:v>
                </c:pt>
                <c:pt idx="22780">
                  <c:v>10.93896211048753</c:v>
                </c:pt>
                <c:pt idx="22781">
                  <c:v>10.939241066710451</c:v>
                </c:pt>
                <c:pt idx="22782">
                  <c:v>10.939197975911789</c:v>
                </c:pt>
                <c:pt idx="22783">
                  <c:v>10.939264880046554</c:v>
                </c:pt>
                <c:pt idx="22784">
                  <c:v>10.938154724996791</c:v>
                </c:pt>
                <c:pt idx="22785">
                  <c:v>10.938264719930221</c:v>
                </c:pt>
                <c:pt idx="22786">
                  <c:v>10.938121839913602</c:v>
                </c:pt>
                <c:pt idx="22787">
                  <c:v>10.93822389706833</c:v>
                </c:pt>
                <c:pt idx="22788">
                  <c:v>10.938039060221433</c:v>
                </c:pt>
                <c:pt idx="22789">
                  <c:v>10.938061739589148</c:v>
                </c:pt>
                <c:pt idx="22790">
                  <c:v>10.937664850654096</c:v>
                </c:pt>
                <c:pt idx="22791">
                  <c:v>10.937578669056769</c:v>
                </c:pt>
                <c:pt idx="22792">
                  <c:v>10.93750722904846</c:v>
                </c:pt>
                <c:pt idx="22793">
                  <c:v>10.937388162367943</c:v>
                </c:pt>
                <c:pt idx="22794">
                  <c:v>10.937330329980265</c:v>
                </c:pt>
                <c:pt idx="22795">
                  <c:v>10.937191985837188</c:v>
                </c:pt>
                <c:pt idx="22796">
                  <c:v>10.936583044813977</c:v>
                </c:pt>
                <c:pt idx="22797">
                  <c:v>10.936693039747405</c:v>
                </c:pt>
                <c:pt idx="22798">
                  <c:v>10.936897154056862</c:v>
                </c:pt>
                <c:pt idx="22799">
                  <c:v>10.937294042991915</c:v>
                </c:pt>
                <c:pt idx="22800">
                  <c:v>10.93732012426479</c:v>
                </c:pt>
                <c:pt idx="22801">
                  <c:v>10.937333731885422</c:v>
                </c:pt>
                <c:pt idx="22802">
                  <c:v>10.936448102576058</c:v>
                </c:pt>
                <c:pt idx="22803">
                  <c:v>10.935567009140239</c:v>
                </c:pt>
                <c:pt idx="22804">
                  <c:v>10.936116983807384</c:v>
                </c:pt>
                <c:pt idx="22805">
                  <c:v>10.936415217492868</c:v>
                </c:pt>
                <c:pt idx="22806">
                  <c:v>10.935918539339857</c:v>
                </c:pt>
                <c:pt idx="22807">
                  <c:v>10.935689477725912</c:v>
                </c:pt>
                <c:pt idx="22808">
                  <c:v>10.935188263699358</c:v>
                </c:pt>
                <c:pt idx="22809">
                  <c:v>10.935176924015499</c:v>
                </c:pt>
                <c:pt idx="22810">
                  <c:v>10.935689477725912</c:v>
                </c:pt>
                <c:pt idx="22811">
                  <c:v>10.935434334839092</c:v>
                </c:pt>
                <c:pt idx="22812">
                  <c:v>10.934825393815881</c:v>
                </c:pt>
                <c:pt idx="22813">
                  <c:v>10.934708595072136</c:v>
                </c:pt>
                <c:pt idx="22814">
                  <c:v>10.934934254780924</c:v>
                </c:pt>
                <c:pt idx="22815">
                  <c:v>10.934417165196969</c:v>
                </c:pt>
                <c:pt idx="22816">
                  <c:v>10.934011204514828</c:v>
                </c:pt>
                <c:pt idx="22817">
                  <c:v>10.934215318824284</c:v>
                </c:pt>
                <c:pt idx="22818">
                  <c:v>10.934579322676147</c:v>
                </c:pt>
                <c:pt idx="22819">
                  <c:v>10.934683647767647</c:v>
                </c:pt>
                <c:pt idx="22820">
                  <c:v>10.935000024947303</c:v>
                </c:pt>
                <c:pt idx="22821">
                  <c:v>10.934241400097159</c:v>
                </c:pt>
                <c:pt idx="22822">
                  <c:v>10.934108725796012</c:v>
                </c:pt>
                <c:pt idx="22823">
                  <c:v>10.933921621012342</c:v>
                </c:pt>
                <c:pt idx="22824">
                  <c:v>10.933659674315207</c:v>
                </c:pt>
                <c:pt idx="22825">
                  <c:v>10.933892137834311</c:v>
                </c:pt>
                <c:pt idx="22826">
                  <c:v>10.933792348616354</c:v>
                </c:pt>
                <c:pt idx="22827">
                  <c:v>10.93357122478111</c:v>
                </c:pt>
                <c:pt idx="22828">
                  <c:v>10.933351234914252</c:v>
                </c:pt>
                <c:pt idx="22829">
                  <c:v>10.932805796120649</c:v>
                </c:pt>
                <c:pt idx="22830">
                  <c:v>10.932702604997536</c:v>
                </c:pt>
                <c:pt idx="22831">
                  <c:v>10.932428184648154</c:v>
                </c:pt>
                <c:pt idx="22832">
                  <c:v>10.932280768757991</c:v>
                </c:pt>
                <c:pt idx="22833">
                  <c:v>10.932337467177284</c:v>
                </c:pt>
                <c:pt idx="22834">
                  <c:v>10.931922434748058</c:v>
                </c:pt>
                <c:pt idx="22835">
                  <c:v>10.932641370704697</c:v>
                </c:pt>
                <c:pt idx="22836">
                  <c:v>10.932210462718068</c:v>
                </c:pt>
                <c:pt idx="22837">
                  <c:v>10.932243347801258</c:v>
                </c:pt>
                <c:pt idx="22838">
                  <c:v>10.932895379623133</c:v>
                </c:pt>
                <c:pt idx="22839">
                  <c:v>10.932809198025806</c:v>
                </c:pt>
                <c:pt idx="22840">
                  <c:v>10.932376022102403</c:v>
                </c:pt>
                <c:pt idx="22841">
                  <c:v>10.931852128708133</c:v>
                </c:pt>
                <c:pt idx="22842">
                  <c:v>10.93195191792609</c:v>
                </c:pt>
                <c:pt idx="22843">
                  <c:v>10.932082324290464</c:v>
                </c:pt>
                <c:pt idx="22844">
                  <c:v>10.932084592227236</c:v>
                </c:pt>
                <c:pt idx="22845">
                  <c:v>10.932047171270503</c:v>
                </c:pt>
                <c:pt idx="22846">
                  <c:v>10.931752339490178</c:v>
                </c:pt>
                <c:pt idx="22847">
                  <c:v>10.931853262676519</c:v>
                </c:pt>
                <c:pt idx="22848">
                  <c:v>10.93206985063822</c:v>
                </c:pt>
                <c:pt idx="22849">
                  <c:v>10.931506268350443</c:v>
                </c:pt>
                <c:pt idx="22850">
                  <c:v>10.931977999198965</c:v>
                </c:pt>
                <c:pt idx="22851">
                  <c:v>10.931667291861237</c:v>
                </c:pt>
                <c:pt idx="22852">
                  <c:v>10.931251125463623</c:v>
                </c:pt>
                <c:pt idx="22853">
                  <c:v>10.930966499398769</c:v>
                </c:pt>
                <c:pt idx="22854">
                  <c:v>10.930765786994472</c:v>
                </c:pt>
                <c:pt idx="22855">
                  <c:v>10.930778260646717</c:v>
                </c:pt>
                <c:pt idx="22856">
                  <c:v>10.931371326112526</c:v>
                </c:pt>
                <c:pt idx="22857">
                  <c:v>10.931858932518448</c:v>
                </c:pt>
                <c:pt idx="22858">
                  <c:v>10.931256795305552</c:v>
                </c:pt>
                <c:pt idx="22859">
                  <c:v>10.931575440421982</c:v>
                </c:pt>
                <c:pt idx="22860">
                  <c:v>10.931205766728189</c:v>
                </c:pt>
                <c:pt idx="22861">
                  <c:v>10.931423488658275</c:v>
                </c:pt>
                <c:pt idx="22862">
                  <c:v>10.931044743217395</c:v>
                </c:pt>
                <c:pt idx="22863">
                  <c:v>10.931398541353786</c:v>
                </c:pt>
                <c:pt idx="22864">
                  <c:v>10.931357718491896</c:v>
                </c:pt>
                <c:pt idx="22865">
                  <c:v>10.930559404748243</c:v>
                </c:pt>
                <c:pt idx="22866">
                  <c:v>10.930824753350537</c:v>
                </c:pt>
                <c:pt idx="22867">
                  <c:v>10.931286278483585</c:v>
                </c:pt>
                <c:pt idx="22868">
                  <c:v>10.930948355904595</c:v>
                </c:pt>
                <c:pt idx="22869">
                  <c:v>10.930966499398769</c:v>
                </c:pt>
                <c:pt idx="22870">
                  <c:v>10.931056082901252</c:v>
                </c:pt>
                <c:pt idx="22871">
                  <c:v>10.930481160929618</c:v>
                </c:pt>
                <c:pt idx="22872">
                  <c:v>10.929917578641842</c:v>
                </c:pt>
                <c:pt idx="22873">
                  <c:v>10.930611567293994</c:v>
                </c:pt>
                <c:pt idx="22874">
                  <c:v>10.930416524731623</c:v>
                </c:pt>
                <c:pt idx="22875">
                  <c:v>10.93039271139552</c:v>
                </c:pt>
                <c:pt idx="22876">
                  <c:v>10.929647694166006</c:v>
                </c:pt>
                <c:pt idx="22877">
                  <c:v>10.92984954053869</c:v>
                </c:pt>
                <c:pt idx="22878">
                  <c:v>10.929559244631907</c:v>
                </c:pt>
                <c:pt idx="22879">
                  <c:v>10.930156845971259</c:v>
                </c:pt>
                <c:pt idx="22880">
                  <c:v>10.930291788209178</c:v>
                </c:pt>
                <c:pt idx="22881">
                  <c:v>10.930112621204211</c:v>
                </c:pt>
                <c:pt idx="22882">
                  <c:v>10.930072932310706</c:v>
                </c:pt>
                <c:pt idx="22883">
                  <c:v>10.930062726595233</c:v>
                </c:pt>
                <c:pt idx="22884">
                  <c:v>10.930411988858079</c:v>
                </c:pt>
                <c:pt idx="22885">
                  <c:v>10.929593263683483</c:v>
                </c:pt>
                <c:pt idx="22886">
                  <c:v>10.92948440271844</c:v>
                </c:pt>
                <c:pt idx="22887">
                  <c:v>10.929160087760081</c:v>
                </c:pt>
                <c:pt idx="22888">
                  <c:v>10.929140810297522</c:v>
                </c:pt>
                <c:pt idx="22889">
                  <c:v>10.928849380422353</c:v>
                </c:pt>
                <c:pt idx="22890">
                  <c:v>10.928612381029707</c:v>
                </c:pt>
                <c:pt idx="22891">
                  <c:v>10.928602175314234</c:v>
                </c:pt>
                <c:pt idx="22892">
                  <c:v>10.928529601337539</c:v>
                </c:pt>
                <c:pt idx="22893">
                  <c:v>10.928595371503919</c:v>
                </c:pt>
                <c:pt idx="22894">
                  <c:v>10.928288066071348</c:v>
                </c:pt>
                <c:pt idx="22895">
                  <c:v>10.928073746046421</c:v>
                </c:pt>
                <c:pt idx="22896">
                  <c:v>10.928652069923212</c:v>
                </c:pt>
                <c:pt idx="22897">
                  <c:v>10.928316415280994</c:v>
                </c:pt>
                <c:pt idx="22898">
                  <c:v>10.928505788001434</c:v>
                </c:pt>
                <c:pt idx="22899">
                  <c:v>10.928274458450717</c:v>
                </c:pt>
                <c:pt idx="22900">
                  <c:v>10.92835043433257</c:v>
                </c:pt>
                <c:pt idx="22901">
                  <c:v>10.928073746046421</c:v>
                </c:pt>
                <c:pt idx="22902">
                  <c:v>10.927814067286056</c:v>
                </c:pt>
                <c:pt idx="22903">
                  <c:v>10.927706340289397</c:v>
                </c:pt>
                <c:pt idx="22904">
                  <c:v>10.927563460272777</c:v>
                </c:pt>
                <c:pt idx="22905">
                  <c:v>10.927665517427506</c:v>
                </c:pt>
                <c:pt idx="22906">
                  <c:v>10.928039726994843</c:v>
                </c:pt>
                <c:pt idx="22907">
                  <c:v>10.928123640655398</c:v>
                </c:pt>
                <c:pt idx="22908">
                  <c:v>10.926842256379366</c:v>
                </c:pt>
                <c:pt idx="22909">
                  <c:v>10.927358211994935</c:v>
                </c:pt>
                <c:pt idx="22910">
                  <c:v>10.927885507294365</c:v>
                </c:pt>
                <c:pt idx="22911">
                  <c:v>10.928001172069724</c:v>
                </c:pt>
                <c:pt idx="22912">
                  <c:v>10.927903650788538</c:v>
                </c:pt>
                <c:pt idx="22913">
                  <c:v>10.926973796712126</c:v>
                </c:pt>
                <c:pt idx="22914">
                  <c:v>10.926852462094839</c:v>
                </c:pt>
                <c:pt idx="22915">
                  <c:v>10.926529281104866</c:v>
                </c:pt>
                <c:pt idx="22916">
                  <c:v>10.926849060189681</c:v>
                </c:pt>
                <c:pt idx="22917">
                  <c:v>10.926270736312889</c:v>
                </c:pt>
                <c:pt idx="22918">
                  <c:v>10.926055282319574</c:v>
                </c:pt>
                <c:pt idx="22919">
                  <c:v>10.926161875347844</c:v>
                </c:pt>
                <c:pt idx="22920">
                  <c:v>10.926581443650617</c:v>
                </c:pt>
                <c:pt idx="22921">
                  <c:v>10.926705046204676</c:v>
                </c:pt>
                <c:pt idx="22922">
                  <c:v>10.926683500805344</c:v>
                </c:pt>
                <c:pt idx="22923">
                  <c:v>10.926644945880225</c:v>
                </c:pt>
                <c:pt idx="22924">
                  <c:v>10.925820550863698</c:v>
                </c:pt>
                <c:pt idx="22925">
                  <c:v>10.925775192128265</c:v>
                </c:pt>
                <c:pt idx="22926">
                  <c:v>10.926082497560834</c:v>
                </c:pt>
                <c:pt idx="22927">
                  <c:v>10.925342016204862</c:v>
                </c:pt>
                <c:pt idx="22928">
                  <c:v>10.925746842918617</c:v>
                </c:pt>
                <c:pt idx="22929">
                  <c:v>10.925823952768857</c:v>
                </c:pt>
                <c:pt idx="22930">
                  <c:v>10.925413456213171</c:v>
                </c:pt>
                <c:pt idx="22931">
                  <c:v>10.925188930472769</c:v>
                </c:pt>
                <c:pt idx="22932">
                  <c:v>10.925512111462742</c:v>
                </c:pt>
                <c:pt idx="22933">
                  <c:v>10.92552912098853</c:v>
                </c:pt>
                <c:pt idx="22934">
                  <c:v>10.925771790223106</c:v>
                </c:pt>
                <c:pt idx="22935">
                  <c:v>10.926299085522535</c:v>
                </c:pt>
                <c:pt idx="22936">
                  <c:v>10.926229913450996</c:v>
                </c:pt>
                <c:pt idx="22937">
                  <c:v>10.925955493101617</c:v>
                </c:pt>
                <c:pt idx="22938">
                  <c:v>10.925819416895312</c:v>
                </c:pt>
                <c:pt idx="22939">
                  <c:v>10.925313666995216</c:v>
                </c:pt>
                <c:pt idx="22940">
                  <c:v>10.925673134973536</c:v>
                </c:pt>
                <c:pt idx="22941">
                  <c:v>10.925455413043448</c:v>
                </c:pt>
                <c:pt idx="22942">
                  <c:v>10.925325006679074</c:v>
                </c:pt>
                <c:pt idx="22943">
                  <c:v>10.925823952768857</c:v>
                </c:pt>
                <c:pt idx="22944">
                  <c:v>10.925953225164845</c:v>
                </c:pt>
                <c:pt idx="22945">
                  <c:v>10.925574479723965</c:v>
                </c:pt>
                <c:pt idx="22946">
                  <c:v>10.925330676521003</c:v>
                </c:pt>
                <c:pt idx="22947">
                  <c:v>10.925628910206486</c:v>
                </c:pt>
                <c:pt idx="22948">
                  <c:v>10.925568809882034</c:v>
                </c:pt>
                <c:pt idx="22949">
                  <c:v>10.925476958442779</c:v>
                </c:pt>
                <c:pt idx="22950">
                  <c:v>10.925250164765608</c:v>
                </c:pt>
                <c:pt idx="22951">
                  <c:v>10.925962296911933</c:v>
                </c:pt>
                <c:pt idx="22952">
                  <c:v>10.92529325556427</c:v>
                </c:pt>
                <c:pt idx="22953">
                  <c:v>10.925154911421194</c:v>
                </c:pt>
                <c:pt idx="22954">
                  <c:v>10.924899768534374</c:v>
                </c:pt>
                <c:pt idx="22955">
                  <c:v>10.924990486005241</c:v>
                </c:pt>
                <c:pt idx="22956">
                  <c:v>10.924877089166655</c:v>
                </c:pt>
                <c:pt idx="22957">
                  <c:v>10.924877089166655</c:v>
                </c:pt>
                <c:pt idx="22958">
                  <c:v>10.924517621188336</c:v>
                </c:pt>
                <c:pt idx="22959">
                  <c:v>10.924349793867227</c:v>
                </c:pt>
                <c:pt idx="22960">
                  <c:v>10.924355463709157</c:v>
                </c:pt>
                <c:pt idx="22961">
                  <c:v>10.924578855481172</c:v>
                </c:pt>
                <c:pt idx="22962">
                  <c:v>10.924844204083465</c:v>
                </c:pt>
                <c:pt idx="22963">
                  <c:v>10.924835132336378</c:v>
                </c:pt>
                <c:pt idx="22964">
                  <c:v>10.924742146928738</c:v>
                </c:pt>
                <c:pt idx="22965">
                  <c:v>10.923435815348217</c:v>
                </c:pt>
                <c:pt idx="22966">
                  <c:v>10.92349251376751</c:v>
                </c:pt>
                <c:pt idx="22967">
                  <c:v>10.92396197667926</c:v>
                </c:pt>
                <c:pt idx="22968">
                  <c:v>10.924288559574389</c:v>
                </c:pt>
                <c:pt idx="22969">
                  <c:v>10.924643491679166</c:v>
                </c:pt>
                <c:pt idx="22970">
                  <c:v>10.924939457427877</c:v>
                </c:pt>
                <c:pt idx="22971">
                  <c:v>10.924945127269806</c:v>
                </c:pt>
                <c:pt idx="22972">
                  <c:v>10.924591329133419</c:v>
                </c:pt>
                <c:pt idx="22973">
                  <c:v>10.923730647128544</c:v>
                </c:pt>
                <c:pt idx="22974">
                  <c:v>10.923710235697596</c:v>
                </c:pt>
                <c:pt idx="22975">
                  <c:v>10.924081043359775</c:v>
                </c:pt>
                <c:pt idx="22976">
                  <c:v>10.924607204690819</c:v>
                </c:pt>
                <c:pt idx="22977">
                  <c:v>10.924312372910492</c:v>
                </c:pt>
                <c:pt idx="22978">
                  <c:v>10.923952904932174</c:v>
                </c:pt>
                <c:pt idx="22979">
                  <c:v>10.924006201446309</c:v>
                </c:pt>
                <c:pt idx="22980">
                  <c:v>10.924354329740769</c:v>
                </c:pt>
                <c:pt idx="22981">
                  <c:v>10.924471128484514</c:v>
                </c:pt>
                <c:pt idx="22982">
                  <c:v>10.924778433917085</c:v>
                </c:pt>
                <c:pt idx="22983">
                  <c:v>10.925114088559303</c:v>
                </c:pt>
                <c:pt idx="22984">
                  <c:v>10.924945127269806</c:v>
                </c:pt>
                <c:pt idx="22985">
                  <c:v>10.924633285963694</c:v>
                </c:pt>
                <c:pt idx="22986">
                  <c:v>10.924366803393015</c:v>
                </c:pt>
                <c:pt idx="22987">
                  <c:v>10.924442779274868</c:v>
                </c:pt>
                <c:pt idx="22988">
                  <c:v>10.924957600922053</c:v>
                </c:pt>
                <c:pt idx="22989">
                  <c:v>10.925261504449466</c:v>
                </c:pt>
                <c:pt idx="22990">
                  <c:v>10.925315934931987</c:v>
                </c:pt>
                <c:pt idx="22991">
                  <c:v>10.92568787656255</c:v>
                </c:pt>
                <c:pt idx="22992">
                  <c:v>10.925792201654053</c:v>
                </c:pt>
                <c:pt idx="22993">
                  <c:v>10.925762718476019</c:v>
                </c:pt>
                <c:pt idx="22994">
                  <c:v>10.925415724149943</c:v>
                </c:pt>
                <c:pt idx="22995">
                  <c:v>10.925408920339628</c:v>
                </c:pt>
                <c:pt idx="22996">
                  <c:v>10.925465618758921</c:v>
                </c:pt>
                <c:pt idx="22997">
                  <c:v>10.925352221920335</c:v>
                </c:pt>
                <c:pt idx="22998">
                  <c:v>10.925616436554241</c:v>
                </c:pt>
                <c:pt idx="22999">
                  <c:v>10.925648187669045</c:v>
                </c:pt>
                <c:pt idx="23000">
                  <c:v>10.925684474657395</c:v>
                </c:pt>
                <c:pt idx="23001">
                  <c:v>10.925744574981845</c:v>
                </c:pt>
                <c:pt idx="23002">
                  <c:v>10.925559738134947</c:v>
                </c:pt>
                <c:pt idx="23003">
                  <c:v>10.924641223742395</c:v>
                </c:pt>
                <c:pt idx="23004">
                  <c:v>10.924621946279835</c:v>
                </c:pt>
                <c:pt idx="23005">
                  <c:v>10.925080069507727</c:v>
                </c:pt>
                <c:pt idx="23006">
                  <c:v>10.925500771778882</c:v>
                </c:pt>
                <c:pt idx="23007">
                  <c:v>10.925544996545931</c:v>
                </c:pt>
                <c:pt idx="23008">
                  <c:v>10.925281915880412</c:v>
                </c:pt>
                <c:pt idx="23009">
                  <c:v>10.925463350822149</c:v>
                </c:pt>
                <c:pt idx="23010">
                  <c:v>10.925048318392923</c:v>
                </c:pt>
                <c:pt idx="23011">
                  <c:v>10.924862347577639</c:v>
                </c:pt>
                <c:pt idx="23012">
                  <c:v>10.925563140040106</c:v>
                </c:pt>
                <c:pt idx="23013">
                  <c:v>10.925758182602475</c:v>
                </c:pt>
                <c:pt idx="23014">
                  <c:v>10.925342016204862</c:v>
                </c:pt>
                <c:pt idx="23015">
                  <c:v>10.925432733675731</c:v>
                </c:pt>
                <c:pt idx="23016">
                  <c:v>10.925427063833801</c:v>
                </c:pt>
                <c:pt idx="23017">
                  <c:v>10.925617570522627</c:v>
                </c:pt>
                <c:pt idx="23018">
                  <c:v>10.925682206720623</c:v>
                </c:pt>
                <c:pt idx="23019">
                  <c:v>10.925413456213171</c:v>
                </c:pt>
                <c:pt idx="23020">
                  <c:v>10.925865909599132</c:v>
                </c:pt>
                <c:pt idx="23021">
                  <c:v>10.925732101329601</c:v>
                </c:pt>
                <c:pt idx="23022">
                  <c:v>10.925863641662362</c:v>
                </c:pt>
                <c:pt idx="23023">
                  <c:v>10.925343150173248</c:v>
                </c:pt>
                <c:pt idx="23024">
                  <c:v>10.925086873318042</c:v>
                </c:pt>
                <c:pt idx="23025">
                  <c:v>10.925154911421194</c:v>
                </c:pt>
                <c:pt idx="23026">
                  <c:v>10.925636847985187</c:v>
                </c:pt>
                <c:pt idx="23027">
                  <c:v>10.925597159091682</c:v>
                </c:pt>
                <c:pt idx="23028">
                  <c:v>10.925601694965225</c:v>
                </c:pt>
                <c:pt idx="23029">
                  <c:v>10.925098213001899</c:v>
                </c:pt>
                <c:pt idx="23030">
                  <c:v>10.925049452361307</c:v>
                </c:pt>
                <c:pt idx="23031">
                  <c:v>10.924737611055194</c:v>
                </c:pt>
                <c:pt idx="23032">
                  <c:v>10.92456297992377</c:v>
                </c:pt>
                <c:pt idx="23033">
                  <c:v>10.924633285963694</c:v>
                </c:pt>
                <c:pt idx="23034">
                  <c:v>10.924651429457869</c:v>
                </c:pt>
                <c:pt idx="23035">
                  <c:v>10.925058524108394</c:v>
                </c:pt>
                <c:pt idx="23036">
                  <c:v>10.925068729823867</c:v>
                </c:pt>
                <c:pt idx="23037">
                  <c:v>10.925193466346313</c:v>
                </c:pt>
                <c:pt idx="23038">
                  <c:v>10.9247852377274</c:v>
                </c:pt>
                <c:pt idx="23039">
                  <c:v>10.924743280897124</c:v>
                </c:pt>
                <c:pt idx="23040">
                  <c:v>10.924739878991966</c:v>
                </c:pt>
                <c:pt idx="23041">
                  <c:v>10.924922447902089</c:v>
                </c:pt>
                <c:pt idx="23042">
                  <c:v>10.92529325556427</c:v>
                </c:pt>
                <c:pt idx="23043">
                  <c:v>10.92459359707019</c:v>
                </c:pt>
                <c:pt idx="23044">
                  <c:v>10.924381544982031</c:v>
                </c:pt>
                <c:pt idx="23045">
                  <c:v>10.924617410406292</c:v>
                </c:pt>
                <c:pt idx="23046">
                  <c:v>10.925177590788911</c:v>
                </c:pt>
                <c:pt idx="23047">
                  <c:v>10.925554068293019</c:v>
                </c:pt>
                <c:pt idx="23048">
                  <c:v>10.925491700031795</c:v>
                </c:pt>
                <c:pt idx="23049">
                  <c:v>10.925812613084997</c:v>
                </c:pt>
                <c:pt idx="23050">
                  <c:v>10.92567767084708</c:v>
                </c:pt>
                <c:pt idx="23051">
                  <c:v>10.925887454998463</c:v>
                </c:pt>
                <c:pt idx="23052">
                  <c:v>10.926090435339535</c:v>
                </c:pt>
                <c:pt idx="23053">
                  <c:v>10.926203832178121</c:v>
                </c:pt>
                <c:pt idx="23054">
                  <c:v>10.926692572552431</c:v>
                </c:pt>
                <c:pt idx="23055">
                  <c:v>10.926592783334474</c:v>
                </c:pt>
                <c:pt idx="23056">
                  <c:v>10.926440831570769</c:v>
                </c:pt>
                <c:pt idx="23057">
                  <c:v>10.92633877441604</c:v>
                </c:pt>
                <c:pt idx="23058">
                  <c:v>10.926478252527501</c:v>
                </c:pt>
                <c:pt idx="23059">
                  <c:v>10.926266200439345</c:v>
                </c:pt>
                <c:pt idx="23060">
                  <c:v>10.925962296911933</c:v>
                </c:pt>
                <c:pt idx="23061">
                  <c:v>10.925706020056726</c:v>
                </c:pt>
                <c:pt idx="23062">
                  <c:v>10.92586704356752</c:v>
                </c:pt>
                <c:pt idx="23063">
                  <c:v>10.926048478509259</c:v>
                </c:pt>
                <c:pt idx="23064">
                  <c:v>10.926192492494263</c:v>
                </c:pt>
                <c:pt idx="23065">
                  <c:v>10.925760450539247</c:v>
                </c:pt>
                <c:pt idx="23066">
                  <c:v>10.92588065118815</c:v>
                </c:pt>
                <c:pt idx="23067">
                  <c:v>10.925887454998463</c:v>
                </c:pt>
                <c:pt idx="23068">
                  <c:v>10.926370525530844</c:v>
                </c:pt>
                <c:pt idx="23069">
                  <c:v>10.926307023301236</c:v>
                </c:pt>
                <c:pt idx="23070">
                  <c:v>10.925964564848705</c:v>
                </c:pt>
                <c:pt idx="23071">
                  <c:v>10.926132392169812</c:v>
                </c:pt>
                <c:pt idx="23072">
                  <c:v>10.926025799141541</c:v>
                </c:pt>
                <c:pt idx="23073">
                  <c:v>10.926447635381084</c:v>
                </c:pt>
                <c:pt idx="23074">
                  <c:v>10.926380731246317</c:v>
                </c:pt>
                <c:pt idx="23075">
                  <c:v>10.925730967361215</c:v>
                </c:pt>
                <c:pt idx="23076">
                  <c:v>10.925607364807155</c:v>
                </c:pt>
                <c:pt idx="23077">
                  <c:v>10.92569354640448</c:v>
                </c:pt>
                <c:pt idx="23078">
                  <c:v>10.926198162336192</c:v>
                </c:pt>
                <c:pt idx="23079">
                  <c:v>10.925955493101617</c:v>
                </c:pt>
                <c:pt idx="23080">
                  <c:v>10.926079095655677</c:v>
                </c:pt>
                <c:pt idx="23081">
                  <c:v>10.925716225772199</c:v>
                </c:pt>
                <c:pt idx="23082">
                  <c:v>10.925712823867039</c:v>
                </c:pt>
                <c:pt idx="23083">
                  <c:v>10.92599064612158</c:v>
                </c:pt>
                <c:pt idx="23084">
                  <c:v>10.926104042960166</c:v>
                </c:pt>
                <c:pt idx="23085">
                  <c:v>10.926161875347844</c:v>
                </c:pt>
                <c:pt idx="23086">
                  <c:v>10.92607002390859</c:v>
                </c:pt>
                <c:pt idx="23087">
                  <c:v>10.926380731246317</c:v>
                </c:pt>
                <c:pt idx="23088">
                  <c:v>10.926695974457589</c:v>
                </c:pt>
                <c:pt idx="23089">
                  <c:v>10.927007815763702</c:v>
                </c:pt>
                <c:pt idx="23090">
                  <c:v>10.927337800563992</c:v>
                </c:pt>
                <c:pt idx="23091">
                  <c:v>10.926946581470865</c:v>
                </c:pt>
                <c:pt idx="23092">
                  <c:v>10.927174509116426</c:v>
                </c:pt>
                <c:pt idx="23093">
                  <c:v>10.926868337652241</c:v>
                </c:pt>
                <c:pt idx="23094">
                  <c:v>10.92675040494011</c:v>
                </c:pt>
                <c:pt idx="23095">
                  <c:v>10.92707131799331</c:v>
                </c:pt>
                <c:pt idx="23096">
                  <c:v>10.927515833600571</c:v>
                </c:pt>
                <c:pt idx="23097">
                  <c:v>10.927578201861794</c:v>
                </c:pt>
                <c:pt idx="23098">
                  <c:v>10.926764012560742</c:v>
                </c:pt>
                <c:pt idx="23099">
                  <c:v>10.92684112241098</c:v>
                </c:pt>
                <c:pt idx="23100">
                  <c:v>10.926634740164753</c:v>
                </c:pt>
                <c:pt idx="23101">
                  <c:v>10.926957921154724</c:v>
                </c:pt>
                <c:pt idx="23102">
                  <c:v>10.92659164936609</c:v>
                </c:pt>
                <c:pt idx="23103">
                  <c:v>10.9266710271531</c:v>
                </c:pt>
                <c:pt idx="23104">
                  <c:v>10.92727203039761</c:v>
                </c:pt>
                <c:pt idx="23105">
                  <c:v>10.926946581470865</c:v>
                </c:pt>
                <c:pt idx="23106">
                  <c:v>10.927504493916713</c:v>
                </c:pt>
                <c:pt idx="23107">
                  <c:v>10.926931839881849</c:v>
                </c:pt>
                <c:pt idx="23108">
                  <c:v>10.927234609440877</c:v>
                </c:pt>
                <c:pt idx="23109">
                  <c:v>10.927124614507447</c:v>
                </c:pt>
                <c:pt idx="23110">
                  <c:v>10.927417178351002</c:v>
                </c:pt>
                <c:pt idx="23111">
                  <c:v>10.927470474865137</c:v>
                </c:pt>
                <c:pt idx="23112">
                  <c:v>10.927354810089779</c:v>
                </c:pt>
                <c:pt idx="23113">
                  <c:v>10.927672321237822</c:v>
                </c:pt>
                <c:pt idx="23114">
                  <c:v>10.9276178907553</c:v>
                </c:pt>
                <c:pt idx="23115">
                  <c:v>10.927380891362654</c:v>
                </c:pt>
                <c:pt idx="23116">
                  <c:v>10.927302647544028</c:v>
                </c:pt>
                <c:pt idx="23117">
                  <c:v>10.927657579648805</c:v>
                </c:pt>
                <c:pt idx="23118">
                  <c:v>10.927990966354251</c:v>
                </c:pt>
                <c:pt idx="23119">
                  <c:v>10.928142918117958</c:v>
                </c:pt>
                <c:pt idx="23120">
                  <c:v>10.929018341711846</c:v>
                </c:pt>
                <c:pt idx="23121">
                  <c:v>10.929288226187683</c:v>
                </c:pt>
                <c:pt idx="23122">
                  <c:v>10.928724643899908</c:v>
                </c:pt>
                <c:pt idx="23123">
                  <c:v>10.928675883259315</c:v>
                </c:pt>
                <c:pt idx="23124">
                  <c:v>10.928887935347472</c:v>
                </c:pt>
                <c:pt idx="23125">
                  <c:v>10.929266680788352</c:v>
                </c:pt>
                <c:pt idx="23126">
                  <c:v>10.928577228009745</c:v>
                </c:pt>
                <c:pt idx="23127">
                  <c:v>10.92879268200306</c:v>
                </c:pt>
                <c:pt idx="23128">
                  <c:v>10.928810825497234</c:v>
                </c:pt>
                <c:pt idx="23129">
                  <c:v>10.928318683217766</c:v>
                </c:pt>
                <c:pt idx="23130">
                  <c:v>10.928512591811749</c:v>
                </c:pt>
                <c:pt idx="23131">
                  <c:v>10.928652069923212</c:v>
                </c:pt>
                <c:pt idx="23132">
                  <c:v>10.928937829956451</c:v>
                </c:pt>
                <c:pt idx="23133">
                  <c:v>10.92881989724432</c:v>
                </c:pt>
                <c:pt idx="23134">
                  <c:v>10.929301833808315</c:v>
                </c:pt>
                <c:pt idx="23135">
                  <c:v>10.929516153833244</c:v>
                </c:pt>
                <c:pt idx="23136">
                  <c:v>10.929711196395612</c:v>
                </c:pt>
                <c:pt idx="23137">
                  <c:v>10.929646560197618</c:v>
                </c:pt>
                <c:pt idx="23138">
                  <c:v>10.929673775438879</c:v>
                </c:pt>
                <c:pt idx="23139">
                  <c:v>10.929230393800005</c:v>
                </c:pt>
                <c:pt idx="23140">
                  <c:v>10.929754287194276</c:v>
                </c:pt>
                <c:pt idx="23141">
                  <c:v>10.929634086545374</c:v>
                </c:pt>
                <c:pt idx="23142">
                  <c:v>10.929549038916434</c:v>
                </c:pt>
                <c:pt idx="23143">
                  <c:v>10.929888095463809</c:v>
                </c:pt>
                <c:pt idx="23144">
                  <c:v>10.930511778076037</c:v>
                </c:pt>
                <c:pt idx="23145">
                  <c:v>10.930261171062758</c:v>
                </c:pt>
                <c:pt idx="23146">
                  <c:v>10.930409720921308</c:v>
                </c:pt>
                <c:pt idx="23147">
                  <c:v>10.930561672685016</c:v>
                </c:pt>
                <c:pt idx="23148">
                  <c:v>10.931375861986069</c:v>
                </c:pt>
                <c:pt idx="23149">
                  <c:v>10.930913202884634</c:v>
                </c:pt>
                <c:pt idx="23150">
                  <c:v>10.930618371104307</c:v>
                </c:pt>
                <c:pt idx="23151">
                  <c:v>10.930969901303927</c:v>
                </c:pt>
                <c:pt idx="23152">
                  <c:v>10.931375861986069</c:v>
                </c:pt>
                <c:pt idx="23153">
                  <c:v>10.931305555946146</c:v>
                </c:pt>
                <c:pt idx="23154">
                  <c:v>10.931308957851302</c:v>
                </c:pt>
                <c:pt idx="23155">
                  <c:v>10.931462043583394</c:v>
                </c:pt>
                <c:pt idx="23156">
                  <c:v>10.932043769365345</c:v>
                </c:pt>
                <c:pt idx="23157">
                  <c:v>10.932233142085785</c:v>
                </c:pt>
                <c:pt idx="23158">
                  <c:v>10.93217984557165</c:v>
                </c:pt>
                <c:pt idx="23159">
                  <c:v>10.932394165596579</c:v>
                </c:pt>
                <c:pt idx="23160">
                  <c:v>10.931914496969355</c:v>
                </c:pt>
                <c:pt idx="23161">
                  <c:v>10.932182113508421</c:v>
                </c:pt>
                <c:pt idx="23162">
                  <c:v>10.932077788416922</c:v>
                </c:pt>
                <c:pt idx="23163">
                  <c:v>10.932678791661433</c:v>
                </c:pt>
                <c:pt idx="23164">
                  <c:v>10.932376022102403</c:v>
                </c:pt>
                <c:pt idx="23165">
                  <c:v>10.932301180188936</c:v>
                </c:pt>
                <c:pt idx="23166">
                  <c:v>10.932169639856177</c:v>
                </c:pt>
                <c:pt idx="23167">
                  <c:v>10.931675229639938</c:v>
                </c:pt>
                <c:pt idx="23168">
                  <c:v>10.932021089997628</c:v>
                </c:pt>
                <c:pt idx="23169">
                  <c:v>10.932018822060856</c:v>
                </c:pt>
                <c:pt idx="23170">
                  <c:v>10.93231932368311</c:v>
                </c:pt>
                <c:pt idx="23171">
                  <c:v>10.932916925022464</c:v>
                </c:pt>
                <c:pt idx="23172">
                  <c:v>10.932897647559905</c:v>
                </c:pt>
                <c:pt idx="23173">
                  <c:v>10.933638128915875</c:v>
                </c:pt>
                <c:pt idx="23174">
                  <c:v>10.933911415296871</c:v>
                </c:pt>
                <c:pt idx="23175">
                  <c:v>10.933762865438322</c:v>
                </c:pt>
                <c:pt idx="23176">
                  <c:v>10.9342300604133</c:v>
                </c:pt>
                <c:pt idx="23177">
                  <c:v>10.934984149389901</c:v>
                </c:pt>
                <c:pt idx="23178">
                  <c:v>10.935041981777582</c:v>
                </c:pt>
                <c:pt idx="23179">
                  <c:v>10.934973943674429</c:v>
                </c:pt>
                <c:pt idx="23180">
                  <c:v>10.935167852268412</c:v>
                </c:pt>
                <c:pt idx="23181">
                  <c:v>10.934986417326673</c:v>
                </c:pt>
                <c:pt idx="23182">
                  <c:v>10.934828795721039</c:v>
                </c:pt>
                <c:pt idx="23183">
                  <c:v>10.934673442052175</c:v>
                </c:pt>
                <c:pt idx="23184">
                  <c:v>10.934959202085412</c:v>
                </c:pt>
                <c:pt idx="23185">
                  <c:v>10.935543195804135</c:v>
                </c:pt>
                <c:pt idx="23186">
                  <c:v>10.935997917126869</c:v>
                </c:pt>
                <c:pt idx="23187">
                  <c:v>10.936029668241673</c:v>
                </c:pt>
                <c:pt idx="23188">
                  <c:v>10.935891324098597</c:v>
                </c:pt>
                <c:pt idx="23189">
                  <c:v>10.935950290454663</c:v>
                </c:pt>
                <c:pt idx="23190">
                  <c:v>10.936230380645974</c:v>
                </c:pt>
                <c:pt idx="23191">
                  <c:v>10.936550159730785</c:v>
                </c:pt>
                <c:pt idx="23192">
                  <c:v>10.936283677160109</c:v>
                </c:pt>
                <c:pt idx="23193">
                  <c:v>10.935921941245017</c:v>
                </c:pt>
                <c:pt idx="23194">
                  <c:v>10.936196361594396</c:v>
                </c:pt>
                <c:pt idx="23195">
                  <c:v>10.93662046577071</c:v>
                </c:pt>
                <c:pt idx="23196">
                  <c:v>10.937295176960303</c:v>
                </c:pt>
                <c:pt idx="23197">
                  <c:v>10.937330329980265</c:v>
                </c:pt>
                <c:pt idx="23198">
                  <c:v>10.936663556569373</c:v>
                </c:pt>
                <c:pt idx="23199">
                  <c:v>10.936871072783989</c:v>
                </c:pt>
                <c:pt idx="23200">
                  <c:v>10.936223576835657</c:v>
                </c:pt>
                <c:pt idx="23201">
                  <c:v>10.936179352068608</c:v>
                </c:pt>
                <c:pt idx="23202">
                  <c:v>10.936664690537759</c:v>
                </c:pt>
                <c:pt idx="23203">
                  <c:v>10.937477745870428</c:v>
                </c:pt>
                <c:pt idx="23204">
                  <c:v>10.937647841128308</c:v>
                </c:pt>
                <c:pt idx="23205">
                  <c:v>10.937036632168324</c:v>
                </c:pt>
                <c:pt idx="23206">
                  <c:v>10.937211263299748</c:v>
                </c:pt>
                <c:pt idx="23207">
                  <c:v>10.937600214456101</c:v>
                </c:pt>
                <c:pt idx="23208">
                  <c:v>10.937408573798889</c:v>
                </c:pt>
                <c:pt idx="23209">
                  <c:v>10.937138689323051</c:v>
                </c:pt>
                <c:pt idx="23210">
                  <c:v>10.937736290662405</c:v>
                </c:pt>
                <c:pt idx="23211">
                  <c:v>10.937925663382844</c:v>
                </c:pt>
                <c:pt idx="23212">
                  <c:v>10.938109366261356</c:v>
                </c:pt>
                <c:pt idx="23213">
                  <c:v>10.937844017659062</c:v>
                </c:pt>
                <c:pt idx="23214">
                  <c:v>10.9376966017689</c:v>
                </c:pt>
                <c:pt idx="23215">
                  <c:v>10.938480173923534</c:v>
                </c:pt>
                <c:pt idx="23216">
                  <c:v>10.938633259655626</c:v>
                </c:pt>
                <c:pt idx="23217">
                  <c:v>10.938909947941779</c:v>
                </c:pt>
                <c:pt idx="23218">
                  <c:v>10.938973450171389</c:v>
                </c:pt>
                <c:pt idx="23219">
                  <c:v>10.939312506718762</c:v>
                </c:pt>
                <c:pt idx="23220">
                  <c:v>10.939507549281133</c:v>
                </c:pt>
                <c:pt idx="23221">
                  <c:v>10.938922421594024</c:v>
                </c:pt>
                <c:pt idx="23222">
                  <c:v>10.938804488881894</c:v>
                </c:pt>
                <c:pt idx="23223">
                  <c:v>10.939131071777023</c:v>
                </c:pt>
                <c:pt idx="23224">
                  <c:v>10.93923653083691</c:v>
                </c:pt>
                <c:pt idx="23225">
                  <c:v>10.939530228648849</c:v>
                </c:pt>
                <c:pt idx="23226">
                  <c:v>10.939322712434237</c:v>
                </c:pt>
                <c:pt idx="23227">
                  <c:v>10.938987057792019</c:v>
                </c:pt>
                <c:pt idx="23228">
                  <c:v>10.938340695812073</c:v>
                </c:pt>
                <c:pt idx="23229">
                  <c:v>10.938440485030029</c:v>
                </c:pt>
                <c:pt idx="23230">
                  <c:v>10.938850981585714</c:v>
                </c:pt>
                <c:pt idx="23231">
                  <c:v>10.938903144131464</c:v>
                </c:pt>
                <c:pt idx="23232">
                  <c:v>10.938940565088199</c:v>
                </c:pt>
                <c:pt idx="23233">
                  <c:v>10.939301167034904</c:v>
                </c:pt>
                <c:pt idx="23234">
                  <c:v>10.939574453415899</c:v>
                </c:pt>
                <c:pt idx="23235">
                  <c:v>10.939607338499089</c:v>
                </c:pt>
                <c:pt idx="23236">
                  <c:v>10.940296791277698</c:v>
                </c:pt>
                <c:pt idx="23237">
                  <c:v>10.940351221760219</c:v>
                </c:pt>
                <c:pt idx="23238">
                  <c:v>10.940698216086295</c:v>
                </c:pt>
                <c:pt idx="23239">
                  <c:v>10.940650589414087</c:v>
                </c:pt>
                <c:pt idx="23240">
                  <c:v>10.940780995778463</c:v>
                </c:pt>
                <c:pt idx="23241">
                  <c:v>10.940521317018097</c:v>
                </c:pt>
                <c:pt idx="23242">
                  <c:v>10.941122320262608</c:v>
                </c:pt>
                <c:pt idx="23243">
                  <c:v>10.94140467839069</c:v>
                </c:pt>
                <c:pt idx="23244">
                  <c:v>10.941958054962994</c:v>
                </c:pt>
                <c:pt idx="23245">
                  <c:v>10.941854863839879</c:v>
                </c:pt>
                <c:pt idx="23246">
                  <c:v>10.941840122250863</c:v>
                </c:pt>
                <c:pt idx="23247">
                  <c:v>10.942484216294037</c:v>
                </c:pt>
                <c:pt idx="23248">
                  <c:v>10.942646373773215</c:v>
                </c:pt>
                <c:pt idx="23249">
                  <c:v>10.942759770611804</c:v>
                </c:pt>
                <c:pt idx="23250">
                  <c:v>10.9414840561777</c:v>
                </c:pt>
                <c:pt idx="23251">
                  <c:v>10.941741467001293</c:v>
                </c:pt>
                <c:pt idx="23252">
                  <c:v>10.941852595903107</c:v>
                </c:pt>
                <c:pt idx="23253">
                  <c:v>10.941469314588685</c:v>
                </c:pt>
                <c:pt idx="23254">
                  <c:v>10.942155365462135</c:v>
                </c:pt>
                <c:pt idx="23255">
                  <c:v>10.942781316011136</c:v>
                </c:pt>
                <c:pt idx="23256">
                  <c:v>10.942908320470353</c:v>
                </c:pt>
                <c:pt idx="23257">
                  <c:v>10.943360773856313</c:v>
                </c:pt>
                <c:pt idx="23258">
                  <c:v>10.943133980179139</c:v>
                </c:pt>
                <c:pt idx="23259">
                  <c:v>10.943055736360515</c:v>
                </c:pt>
                <c:pt idx="23260">
                  <c:v>10.943333558615052</c:v>
                </c:pt>
                <c:pt idx="23261">
                  <c:v>10.943668079288884</c:v>
                </c:pt>
                <c:pt idx="23262">
                  <c:v>10.942852756019443</c:v>
                </c:pt>
                <c:pt idx="23263">
                  <c:v>10.942728019496998</c:v>
                </c:pt>
                <c:pt idx="23264">
                  <c:v>10.942849354114287</c:v>
                </c:pt>
                <c:pt idx="23265">
                  <c:v>10.942798325536923</c:v>
                </c:pt>
                <c:pt idx="23266">
                  <c:v>10.942915124280669</c:v>
                </c:pt>
                <c:pt idx="23267">
                  <c:v>10.943471902758128</c:v>
                </c:pt>
                <c:pt idx="23268">
                  <c:v>10.943957241227279</c:v>
                </c:pt>
                <c:pt idx="23269">
                  <c:v>10.943673749130815</c:v>
                </c:pt>
                <c:pt idx="23270">
                  <c:v>10.944071772034253</c:v>
                </c:pt>
                <c:pt idx="23271">
                  <c:v>10.944502680020882</c:v>
                </c:pt>
                <c:pt idx="23272">
                  <c:v>10.945321405195481</c:v>
                </c:pt>
                <c:pt idx="23273">
                  <c:v>10.944562780345333</c:v>
                </c:pt>
                <c:pt idx="23274">
                  <c:v>10.944842870536645</c:v>
                </c:pt>
                <c:pt idx="23275">
                  <c:v>10.945087807707992</c:v>
                </c:pt>
                <c:pt idx="23276">
                  <c:v>10.945416658539893</c:v>
                </c:pt>
                <c:pt idx="23277">
                  <c:v>10.945126362633111</c:v>
                </c:pt>
                <c:pt idx="23278">
                  <c:v>10.945257902965871</c:v>
                </c:pt>
                <c:pt idx="23279">
                  <c:v>10.946005188132158</c:v>
                </c:pt>
                <c:pt idx="23280">
                  <c:v>10.946221776093861</c:v>
                </c:pt>
                <c:pt idx="23281">
                  <c:v>10.946470115170365</c:v>
                </c:pt>
                <c:pt idx="23282">
                  <c:v>10.946365790078865</c:v>
                </c:pt>
                <c:pt idx="23283">
                  <c:v>10.946550626925761</c:v>
                </c:pt>
                <c:pt idx="23284">
                  <c:v>10.946140130370077</c:v>
                </c:pt>
                <c:pt idx="23285">
                  <c:v>10.945403050919262</c:v>
                </c:pt>
                <c:pt idx="23286">
                  <c:v>10.945753447150496</c:v>
                </c:pt>
                <c:pt idx="23287">
                  <c:v>10.946615263123757</c:v>
                </c:pt>
                <c:pt idx="23288">
                  <c:v>10.94720719462118</c:v>
                </c:pt>
                <c:pt idx="23289">
                  <c:v>10.94687494188412</c:v>
                </c:pt>
                <c:pt idx="23290">
                  <c:v>10.946981534912393</c:v>
                </c:pt>
                <c:pt idx="23291">
                  <c:v>10.946186623073897</c:v>
                </c:pt>
                <c:pt idx="23292">
                  <c:v>10.94695431967113</c:v>
                </c:pt>
                <c:pt idx="23293">
                  <c:v>10.947390897499691</c:v>
                </c:pt>
                <c:pt idx="23294">
                  <c:v>10.947090395877435</c:v>
                </c:pt>
                <c:pt idx="23295">
                  <c:v>10.946947515860815</c:v>
                </c:pt>
                <c:pt idx="23296">
                  <c:v>10.947216266368267</c:v>
                </c:pt>
                <c:pt idx="23297">
                  <c:v>10.947337600985554</c:v>
                </c:pt>
                <c:pt idx="23298">
                  <c:v>10.947683461343244</c:v>
                </c:pt>
                <c:pt idx="23299">
                  <c:v>10.948234569978778</c:v>
                </c:pt>
                <c:pt idx="23300">
                  <c:v>10.948701764953753</c:v>
                </c:pt>
                <c:pt idx="23301">
                  <c:v>10.948888869737422</c:v>
                </c:pt>
                <c:pt idx="23302">
                  <c:v>10.948533937632646</c:v>
                </c:pt>
                <c:pt idx="23303">
                  <c:v>10.948404665236659</c:v>
                </c:pt>
                <c:pt idx="23304">
                  <c:v>10.948138182665977</c:v>
                </c:pt>
                <c:pt idx="23305">
                  <c:v>10.948797018298167</c:v>
                </c:pt>
                <c:pt idx="23306">
                  <c:v>10.948973917366363</c:v>
                </c:pt>
                <c:pt idx="23307">
                  <c:v>10.948919486883842</c:v>
                </c:pt>
                <c:pt idx="23308">
                  <c:v>10.949097519920423</c:v>
                </c:pt>
                <c:pt idx="23309">
                  <c:v>10.949086180236565</c:v>
                </c:pt>
                <c:pt idx="23310">
                  <c:v>10.949429772657481</c:v>
                </c:pt>
                <c:pt idx="23311">
                  <c:v>10.949935522557579</c:v>
                </c:pt>
                <c:pt idx="23312">
                  <c:v>10.950068196858725</c:v>
                </c:pt>
                <c:pt idx="23313">
                  <c:v>10.950028507965222</c:v>
                </c:pt>
                <c:pt idx="23314">
                  <c:v>10.949393485669134</c:v>
                </c:pt>
                <c:pt idx="23315">
                  <c:v>10.94959759997859</c:v>
                </c:pt>
                <c:pt idx="23316">
                  <c:v>10.949608939662449</c:v>
                </c:pt>
                <c:pt idx="23317">
                  <c:v>10.949608939662449</c:v>
                </c:pt>
                <c:pt idx="23318">
                  <c:v>10.950008096534274</c:v>
                </c:pt>
                <c:pt idx="23319">
                  <c:v>10.950512712465986</c:v>
                </c:pt>
                <c:pt idx="23320">
                  <c:v>10.950605697873627</c:v>
                </c:pt>
                <c:pt idx="23321">
                  <c:v>10.950575080727209</c:v>
                </c:pt>
                <c:pt idx="23322">
                  <c:v>10.951060419196361</c:v>
                </c:pt>
                <c:pt idx="23323">
                  <c:v>10.95181564214135</c:v>
                </c:pt>
                <c:pt idx="23324">
                  <c:v>10.951896153896746</c:v>
                </c:pt>
                <c:pt idx="23325">
                  <c:v>10.95184852722454</c:v>
                </c:pt>
                <c:pt idx="23326">
                  <c:v>10.952107072016517</c:v>
                </c:pt>
                <c:pt idx="23327">
                  <c:v>10.95217511011967</c:v>
                </c:pt>
                <c:pt idx="23328">
                  <c:v>10.952031096134665</c:v>
                </c:pt>
                <c:pt idx="23329">
                  <c:v>10.951994809146317</c:v>
                </c:pt>
                <c:pt idx="23330">
                  <c:v>10.952066249154626</c:v>
                </c:pt>
                <c:pt idx="23331">
                  <c:v>10.951746470069812</c:v>
                </c:pt>
                <c:pt idx="23332">
                  <c:v>10.952178512024826</c:v>
                </c:pt>
                <c:pt idx="23333">
                  <c:v>10.951893885959974</c:v>
                </c:pt>
                <c:pt idx="23334">
                  <c:v>10.951875742465802</c:v>
                </c:pt>
                <c:pt idx="23335">
                  <c:v>10.951645546883469</c:v>
                </c:pt>
                <c:pt idx="23336">
                  <c:v>10.951998211051475</c:v>
                </c:pt>
                <c:pt idx="23337">
                  <c:v>10.95186213484517</c:v>
                </c:pt>
                <c:pt idx="23338">
                  <c:v>10.952146760910022</c:v>
                </c:pt>
                <c:pt idx="23339">
                  <c:v>10.95237015268204</c:v>
                </c:pt>
                <c:pt idx="23340">
                  <c:v>10.952654778746892</c:v>
                </c:pt>
                <c:pt idx="23341">
                  <c:v>10.953132179437343</c:v>
                </c:pt>
                <c:pt idx="23342">
                  <c:v>10.95311403594317</c:v>
                </c:pt>
                <c:pt idx="23343">
                  <c:v>10.953571025202674</c:v>
                </c:pt>
                <c:pt idx="23344">
                  <c:v>10.95368215410449</c:v>
                </c:pt>
                <c:pt idx="23345">
                  <c:v>10.953309078505539</c:v>
                </c:pt>
                <c:pt idx="23346">
                  <c:v>10.953791015069534</c:v>
                </c:pt>
                <c:pt idx="23347">
                  <c:v>10.953450824553771</c:v>
                </c:pt>
                <c:pt idx="23348">
                  <c:v>10.953829569994653</c:v>
                </c:pt>
                <c:pt idx="23349">
                  <c:v>10.953752460144415</c:v>
                </c:pt>
                <c:pt idx="23350">
                  <c:v>10.95357215917106</c:v>
                </c:pt>
                <c:pt idx="23351">
                  <c:v>10.953772871575358</c:v>
                </c:pt>
                <c:pt idx="23352">
                  <c:v>10.954113062091118</c:v>
                </c:pt>
                <c:pt idx="23353">
                  <c:v>10.954449850701723</c:v>
                </c:pt>
                <c:pt idx="23354">
                  <c:v>10.954449850701723</c:v>
                </c:pt>
                <c:pt idx="23355">
                  <c:v>10.954709529462086</c:v>
                </c:pt>
                <c:pt idx="23356">
                  <c:v>10.955426197481955</c:v>
                </c:pt>
                <c:pt idx="23357">
                  <c:v>10.955154045069346</c:v>
                </c:pt>
                <c:pt idx="23358">
                  <c:v>10.955126829828085</c:v>
                </c:pt>
                <c:pt idx="23359">
                  <c:v>10.955685876242319</c:v>
                </c:pt>
                <c:pt idx="23360">
                  <c:v>10.955675670526846</c:v>
                </c:pt>
                <c:pt idx="23361">
                  <c:v>10.955428465418727</c:v>
                </c:pt>
                <c:pt idx="23362">
                  <c:v>10.955573613372119</c:v>
                </c:pt>
                <c:pt idx="23363">
                  <c:v>10.954792309154254</c:v>
                </c:pt>
                <c:pt idx="23364">
                  <c:v>10.955474958122547</c:v>
                </c:pt>
                <c:pt idx="23365">
                  <c:v>10.956075961367057</c:v>
                </c:pt>
                <c:pt idx="23366">
                  <c:v>10.956477386175656</c:v>
                </c:pt>
                <c:pt idx="23367">
                  <c:v>10.956722323347003</c:v>
                </c:pt>
                <c:pt idx="23368">
                  <c:v>10.956117918197334</c:v>
                </c:pt>
                <c:pt idx="23369">
                  <c:v>10.956167812806312</c:v>
                </c:pt>
                <c:pt idx="23370">
                  <c:v>10.956720055410232</c:v>
                </c:pt>
                <c:pt idx="23371">
                  <c:v>10.95643202744022</c:v>
                </c:pt>
                <c:pt idx="23372">
                  <c:v>10.956933241466773</c:v>
                </c:pt>
                <c:pt idx="23373">
                  <c:v>10.957114676408514</c:v>
                </c:pt>
                <c:pt idx="23374">
                  <c:v>10.956604390634872</c:v>
                </c:pt>
                <c:pt idx="23375">
                  <c:v>10.956979734170595</c:v>
                </c:pt>
                <c:pt idx="23376">
                  <c:v>10.956978600202209</c:v>
                </c:pt>
                <c:pt idx="23377">
                  <c:v>10.957428785651398</c:v>
                </c:pt>
                <c:pt idx="23378">
                  <c:v>10.957350541832774</c:v>
                </c:pt>
                <c:pt idx="23379">
                  <c:v>10.95684365796429</c:v>
                </c:pt>
                <c:pt idx="23380">
                  <c:v>10.9573323983386</c:v>
                </c:pt>
                <c:pt idx="23381">
                  <c:v>10.957703206000778</c:v>
                </c:pt>
                <c:pt idx="23382">
                  <c:v>10.957815468870979</c:v>
                </c:pt>
                <c:pt idx="23383">
                  <c:v>10.957708875842709</c:v>
                </c:pt>
                <c:pt idx="23384">
                  <c:v>10.957350541832774</c:v>
                </c:pt>
                <c:pt idx="23385">
                  <c:v>10.958216893679577</c:v>
                </c:pt>
                <c:pt idx="23386">
                  <c:v>10.958580897531441</c:v>
                </c:pt>
                <c:pt idx="23387">
                  <c:v>10.958249778762768</c:v>
                </c:pt>
                <c:pt idx="23388">
                  <c:v>10.958435749578051</c:v>
                </c:pt>
                <c:pt idx="23389">
                  <c:v>10.95799690381272</c:v>
                </c:pt>
                <c:pt idx="23390">
                  <c:v>10.958085353346817</c:v>
                </c:pt>
                <c:pt idx="23391">
                  <c:v>10.958249778762768</c:v>
                </c:pt>
                <c:pt idx="23392">
                  <c:v>10.958457294977382</c:v>
                </c:pt>
                <c:pt idx="23393">
                  <c:v>10.958820164860859</c:v>
                </c:pt>
                <c:pt idx="23394">
                  <c:v>10.95918530268111</c:v>
                </c:pt>
                <c:pt idx="23395">
                  <c:v>10.958857585817594</c:v>
                </c:pt>
                <c:pt idx="23396">
                  <c:v>10.959467660809191</c:v>
                </c:pt>
                <c:pt idx="23397">
                  <c:v>10.959849808155228</c:v>
                </c:pt>
                <c:pt idx="23398">
                  <c:v>10.960187730734216</c:v>
                </c:pt>
                <c:pt idx="23399">
                  <c:v>10.959471062714348</c:v>
                </c:pt>
                <c:pt idx="23400">
                  <c:v>10.959949597373184</c:v>
                </c:pt>
                <c:pt idx="23401">
                  <c:v>10.960838628587705</c:v>
                </c:pt>
                <c:pt idx="23402">
                  <c:v>10.96149633025151</c:v>
                </c:pt>
                <c:pt idx="23403">
                  <c:v>10.961165211482836</c:v>
                </c:pt>
                <c:pt idx="23404">
                  <c:v>10.961577975975292</c:v>
                </c:pt>
                <c:pt idx="23405">
                  <c:v>10.961122120684173</c:v>
                </c:pt>
                <c:pt idx="23406">
                  <c:v>10.960584619669271</c:v>
                </c:pt>
                <c:pt idx="23407">
                  <c:v>10.960670801266598</c:v>
                </c:pt>
                <c:pt idx="23408">
                  <c:v>10.961329636898787</c:v>
                </c:pt>
                <c:pt idx="23409">
                  <c:v>10.962141558263069</c:v>
                </c:pt>
                <c:pt idx="23410">
                  <c:v>10.962231141765551</c:v>
                </c:pt>
                <c:pt idx="23411">
                  <c:v>10.962293510026774</c:v>
                </c:pt>
                <c:pt idx="23412">
                  <c:v>10.962298045900317</c:v>
                </c:pt>
                <c:pt idx="23413">
                  <c:v>10.962212998271378</c:v>
                </c:pt>
                <c:pt idx="23414">
                  <c:v>10.9628933793029</c:v>
                </c:pt>
                <c:pt idx="23415">
                  <c:v>10.96326985680701</c:v>
                </c:pt>
                <c:pt idx="23416">
                  <c:v>10.962921728512546</c:v>
                </c:pt>
                <c:pt idx="23417">
                  <c:v>10.963400263171383</c:v>
                </c:pt>
                <c:pt idx="23418">
                  <c:v>10.963703032730409</c:v>
                </c:pt>
                <c:pt idx="23419">
                  <c:v>10.96393096037597</c:v>
                </c:pt>
                <c:pt idx="23420">
                  <c:v>10.963786946390965</c:v>
                </c:pt>
                <c:pt idx="23421">
                  <c:v>10.963400263171383</c:v>
                </c:pt>
                <c:pt idx="23422">
                  <c:v>10.963896941324395</c:v>
                </c:pt>
                <c:pt idx="23423">
                  <c:v>10.963979721016562</c:v>
                </c:pt>
                <c:pt idx="23424">
                  <c:v>10.964216720409208</c:v>
                </c:pt>
                <c:pt idx="23425">
                  <c:v>10.964409495034806</c:v>
                </c:pt>
                <c:pt idx="23426">
                  <c:v>10.964110127380938</c:v>
                </c:pt>
                <c:pt idx="23427">
                  <c:v>10.964197442946649</c:v>
                </c:pt>
                <c:pt idx="23428">
                  <c:v>10.964332385184566</c:v>
                </c:pt>
                <c:pt idx="23429">
                  <c:v>10.964624949028121</c:v>
                </c:pt>
                <c:pt idx="23430">
                  <c:v>10.965059258919908</c:v>
                </c:pt>
                <c:pt idx="23431">
                  <c:v>10.965035445583805</c:v>
                </c:pt>
                <c:pt idx="23432">
                  <c:v>10.964877823978171</c:v>
                </c:pt>
                <c:pt idx="23433">
                  <c:v>10.965041115425734</c:v>
                </c:pt>
                <c:pt idx="23434">
                  <c:v>10.965324607522202</c:v>
                </c:pt>
                <c:pt idx="23435">
                  <c:v>10.965934682513799</c:v>
                </c:pt>
                <c:pt idx="23436">
                  <c:v>10.96591540505124</c:v>
                </c:pt>
                <c:pt idx="23437">
                  <c:v>10.966293016523734</c:v>
                </c:pt>
                <c:pt idx="23438">
                  <c:v>10.966630939102723</c:v>
                </c:pt>
                <c:pt idx="23439">
                  <c:v>10.966410949235863</c:v>
                </c:pt>
                <c:pt idx="23440">
                  <c:v>10.966364456532043</c:v>
                </c:pt>
                <c:pt idx="23441">
                  <c:v>10.9667851588032</c:v>
                </c:pt>
                <c:pt idx="23442">
                  <c:v>10.966932574693363</c:v>
                </c:pt>
                <c:pt idx="23443">
                  <c:v>10.966821445791549</c:v>
                </c:pt>
                <c:pt idx="23444">
                  <c:v>10.96790211766328</c:v>
                </c:pt>
                <c:pt idx="23445">
                  <c:v>10.968381786290504</c:v>
                </c:pt>
                <c:pt idx="23446">
                  <c:v>10.968216226906167</c:v>
                </c:pt>
                <c:pt idx="23447">
                  <c:v>10.968029122122498</c:v>
                </c:pt>
                <c:pt idx="23448">
                  <c:v>10.967635635092602</c:v>
                </c:pt>
                <c:pt idx="23449">
                  <c:v>10.967605017946184</c:v>
                </c:pt>
                <c:pt idx="23450">
                  <c:v>10.96785562495946</c:v>
                </c:pt>
                <c:pt idx="23451">
                  <c:v>10.96784201733883</c:v>
                </c:pt>
                <c:pt idx="23452">
                  <c:v>10.968086954510179</c:v>
                </c:pt>
                <c:pt idx="23453">
                  <c:v>10.967601616041026</c:v>
                </c:pt>
                <c:pt idx="23454">
                  <c:v>10.967645840808075</c:v>
                </c:pt>
                <c:pt idx="23455">
                  <c:v>10.96817427007589</c:v>
                </c:pt>
                <c:pt idx="23456">
                  <c:v>10.968582498694802</c:v>
                </c:pt>
                <c:pt idx="23457">
                  <c:v>10.968258183736443</c:v>
                </c:pt>
                <c:pt idx="23458">
                  <c:v>10.968277461199003</c:v>
                </c:pt>
                <c:pt idx="23459">
                  <c:v>10.967698003353824</c:v>
                </c:pt>
                <c:pt idx="23460">
                  <c:v>10.968046131648288</c:v>
                </c:pt>
                <c:pt idx="23461">
                  <c:v>10.968386322164047</c:v>
                </c:pt>
                <c:pt idx="23462">
                  <c:v>10.968733316490123</c:v>
                </c:pt>
                <c:pt idx="23463">
                  <c:v>10.969311640366916</c:v>
                </c:pt>
                <c:pt idx="23464">
                  <c:v>10.969315042272074</c:v>
                </c:pt>
                <c:pt idx="23465">
                  <c:v>10.969970475999105</c:v>
                </c:pt>
                <c:pt idx="23466">
                  <c:v>10.970294790957464</c:v>
                </c:pt>
                <c:pt idx="23467">
                  <c:v>10.969773165499964</c:v>
                </c:pt>
                <c:pt idx="23468">
                  <c:v>10.969815122330241</c:v>
                </c:pt>
                <c:pt idx="23469">
                  <c:v>10.96989790202241</c:v>
                </c:pt>
                <c:pt idx="23470">
                  <c:v>10.969638223262045</c:v>
                </c:pt>
                <c:pt idx="23471">
                  <c:v>10.969436376889362</c:v>
                </c:pt>
                <c:pt idx="23472">
                  <c:v>10.969344525450106</c:v>
                </c:pt>
                <c:pt idx="23473">
                  <c:v>10.969939858852687</c:v>
                </c:pt>
                <c:pt idx="23474">
                  <c:v>10.969904705832725</c:v>
                </c:pt>
                <c:pt idx="23475">
                  <c:v>10.970368498902545</c:v>
                </c:pt>
                <c:pt idx="23476">
                  <c:v>10.970670134493187</c:v>
                </c:pt>
                <c:pt idx="23477">
                  <c:v>10.970854971340083</c:v>
                </c:pt>
                <c:pt idx="23478">
                  <c:v>10.971241654559664</c:v>
                </c:pt>
                <c:pt idx="23479">
                  <c:v>10.971662356830821</c:v>
                </c:pt>
                <c:pt idx="23480">
                  <c:v>10.971264333927381</c:v>
                </c:pt>
                <c:pt idx="23481">
                  <c:v>10.970814148478192</c:v>
                </c:pt>
                <c:pt idx="23482">
                  <c:v>10.971290415200256</c:v>
                </c:pt>
                <c:pt idx="23483">
                  <c:v>10.971361855208567</c:v>
                </c:pt>
                <c:pt idx="23484">
                  <c:v>10.971551227929007</c:v>
                </c:pt>
                <c:pt idx="23485">
                  <c:v>10.971729260965587</c:v>
                </c:pt>
                <c:pt idx="23486">
                  <c:v>10.971449170774278</c:v>
                </c:pt>
                <c:pt idx="23487">
                  <c:v>10.971264333927381</c:v>
                </c:pt>
                <c:pt idx="23488">
                  <c:v>10.970743842438267</c:v>
                </c:pt>
                <c:pt idx="23489">
                  <c:v>10.971175884393283</c:v>
                </c:pt>
                <c:pt idx="23490">
                  <c:v>10.97089692817036</c:v>
                </c:pt>
                <c:pt idx="23491">
                  <c:v>10.971424223469789</c:v>
                </c:pt>
                <c:pt idx="23492">
                  <c:v>10.971888016539609</c:v>
                </c:pt>
                <c:pt idx="23493">
                  <c:v>10.972472010258331</c:v>
                </c:pt>
                <c:pt idx="23494">
                  <c:v>10.972331398178484</c:v>
                </c:pt>
                <c:pt idx="23495">
                  <c:v>10.972778181722516</c:v>
                </c:pt>
                <c:pt idx="23496">
                  <c:v>10.973500519584315</c:v>
                </c:pt>
                <c:pt idx="23497">
                  <c:v>10.973342897978679</c:v>
                </c:pt>
                <c:pt idx="23498">
                  <c:v>10.973634327853848</c:v>
                </c:pt>
                <c:pt idx="23499">
                  <c:v>10.973641131664163</c:v>
                </c:pt>
                <c:pt idx="23500">
                  <c:v>10.973475572279826</c:v>
                </c:pt>
                <c:pt idx="23501">
                  <c:v>10.973401864334745</c:v>
                </c:pt>
                <c:pt idx="23502">
                  <c:v>10.973002707462918</c:v>
                </c:pt>
                <c:pt idx="23503">
                  <c:v>10.973989259958623</c:v>
                </c:pt>
                <c:pt idx="23504">
                  <c:v>10.973457428785652</c:v>
                </c:pt>
                <c:pt idx="23505">
                  <c:v>10.973915552013541</c:v>
                </c:pt>
                <c:pt idx="23506">
                  <c:v>10.974754688619084</c:v>
                </c:pt>
                <c:pt idx="23507">
                  <c:v>10.974646961622426</c:v>
                </c:pt>
                <c:pt idx="23508">
                  <c:v>10.974556244151557</c:v>
                </c:pt>
                <c:pt idx="23509">
                  <c:v>10.974953133086611</c:v>
                </c:pt>
                <c:pt idx="23510">
                  <c:v>10.975389710915172</c:v>
                </c:pt>
                <c:pt idx="23511">
                  <c:v>10.975295591539144</c:v>
                </c:pt>
                <c:pt idx="23512">
                  <c:v>10.975639183960062</c:v>
                </c:pt>
                <c:pt idx="23513">
                  <c:v>10.975430533777063</c:v>
                </c:pt>
                <c:pt idx="23514">
                  <c:v>10.975469088702182</c:v>
                </c:pt>
                <c:pt idx="23515">
                  <c:v>10.976023599242872</c:v>
                </c:pt>
                <c:pt idx="23516">
                  <c:v>10.976027001148029</c:v>
                </c:pt>
                <c:pt idx="23517">
                  <c:v>10.976656353602186</c:v>
                </c:pt>
                <c:pt idx="23518">
                  <c:v>10.976752740914986</c:v>
                </c:pt>
                <c:pt idx="23519">
                  <c:v>10.976883147279361</c:v>
                </c:pt>
                <c:pt idx="23520">
                  <c:v>10.977096333335904</c:v>
                </c:pt>
                <c:pt idx="23521">
                  <c:v>10.97688881712129</c:v>
                </c:pt>
                <c:pt idx="23522">
                  <c:v>10.976809439334279</c:v>
                </c:pt>
                <c:pt idx="23523">
                  <c:v>10.977239213352522</c:v>
                </c:pt>
                <c:pt idx="23524">
                  <c:v>10.977260758751854</c:v>
                </c:pt>
                <c:pt idx="23525">
                  <c:v>10.977678059117855</c:v>
                </c:pt>
                <c:pt idx="23526">
                  <c:v>10.977946809625305</c:v>
                </c:pt>
                <c:pt idx="23527">
                  <c:v>10.978064742337434</c:v>
                </c:pt>
                <c:pt idx="23528">
                  <c:v>10.978355038244219</c:v>
                </c:pt>
                <c:pt idx="23529">
                  <c:v>10.977930934067901</c:v>
                </c:pt>
                <c:pt idx="23530">
                  <c:v>10.977503427986431</c:v>
                </c:pt>
                <c:pt idx="23531">
                  <c:v>10.978147522029603</c:v>
                </c:pt>
                <c:pt idx="23532">
                  <c:v>10.9784287461893</c:v>
                </c:pt>
                <c:pt idx="23533">
                  <c:v>10.978558018585288</c:v>
                </c:pt>
                <c:pt idx="23534">
                  <c:v>10.97901047197125</c:v>
                </c:pt>
                <c:pt idx="23535">
                  <c:v>10.978691826854821</c:v>
                </c:pt>
                <c:pt idx="23536">
                  <c:v>10.978993462445461</c:v>
                </c:pt>
                <c:pt idx="23537">
                  <c:v>10.978785946230849</c:v>
                </c:pt>
                <c:pt idx="23538">
                  <c:v>10.978941299899713</c:v>
                </c:pt>
                <c:pt idx="23539">
                  <c:v>10.979887029533526</c:v>
                </c:pt>
                <c:pt idx="23540">
                  <c:v>10.979293964067717</c:v>
                </c:pt>
                <c:pt idx="23541">
                  <c:v>10.979117064999521</c:v>
                </c:pt>
                <c:pt idx="23542">
                  <c:v>10.979104591347276</c:v>
                </c:pt>
                <c:pt idx="23543">
                  <c:v>10.979570652353869</c:v>
                </c:pt>
                <c:pt idx="23544">
                  <c:v>10.979990220656639</c:v>
                </c:pt>
                <c:pt idx="23545">
                  <c:v>10.980070732412036</c:v>
                </c:pt>
                <c:pt idx="23546">
                  <c:v>10.980328143235628</c:v>
                </c:pt>
                <c:pt idx="23547">
                  <c:v>10.980331545140787</c:v>
                </c:pt>
                <c:pt idx="23548">
                  <c:v>10.980413190864569</c:v>
                </c:pt>
                <c:pt idx="23549">
                  <c:v>10.980363296255591</c:v>
                </c:pt>
                <c:pt idx="23550">
                  <c:v>10.980754515348716</c:v>
                </c:pt>
                <c:pt idx="23551">
                  <c:v>10.981297686205545</c:v>
                </c:pt>
                <c:pt idx="23552">
                  <c:v>10.981717254508318</c:v>
                </c:pt>
                <c:pt idx="23553">
                  <c:v>10.982327329499915</c:v>
                </c:pt>
                <c:pt idx="23554">
                  <c:v>10.982196923135541</c:v>
                </c:pt>
                <c:pt idx="23555">
                  <c:v>10.982073320581479</c:v>
                </c:pt>
                <c:pt idx="23556">
                  <c:v>10.982776380980718</c:v>
                </c:pt>
                <c:pt idx="23557">
                  <c:v>10.983305944216919</c:v>
                </c:pt>
                <c:pt idx="23558">
                  <c:v>10.983209556904121</c:v>
                </c:pt>
                <c:pt idx="23559">
                  <c:v>10.982757103518159</c:v>
                </c:pt>
                <c:pt idx="23560">
                  <c:v>10.982390831729525</c:v>
                </c:pt>
                <c:pt idx="23561">
                  <c:v>10.982707208909181</c:v>
                </c:pt>
                <c:pt idx="23562">
                  <c:v>10.982958949890843</c:v>
                </c:pt>
                <c:pt idx="23563">
                  <c:v>10.982742361929143</c:v>
                </c:pt>
                <c:pt idx="23564">
                  <c:v>10.98323450420861</c:v>
                </c:pt>
                <c:pt idx="23565">
                  <c:v>10.983276461038887</c:v>
                </c:pt>
                <c:pt idx="23566">
                  <c:v>10.983082552444904</c:v>
                </c:pt>
                <c:pt idx="23567">
                  <c:v>10.982817203842609</c:v>
                </c:pt>
                <c:pt idx="23568">
                  <c:v>10.982621027311854</c:v>
                </c:pt>
                <c:pt idx="23569">
                  <c:v>10.982547319366773</c:v>
                </c:pt>
                <c:pt idx="23570">
                  <c:v>10.982851222894185</c:v>
                </c:pt>
                <c:pt idx="23571">
                  <c:v>10.983250379766012</c:v>
                </c:pt>
                <c:pt idx="23572">
                  <c:v>10.983740254108708</c:v>
                </c:pt>
                <c:pt idx="23573">
                  <c:v>10.984078176687696</c:v>
                </c:pt>
                <c:pt idx="23574">
                  <c:v>10.983944368418165</c:v>
                </c:pt>
                <c:pt idx="23575">
                  <c:v>10.984175697968881</c:v>
                </c:pt>
                <c:pt idx="23576">
                  <c:v>10.984539701820745</c:v>
                </c:pt>
                <c:pt idx="23577">
                  <c:v>10.984481869433067</c:v>
                </c:pt>
                <c:pt idx="23578">
                  <c:v>10.984368472594479</c:v>
                </c:pt>
                <c:pt idx="23579">
                  <c:v>10.983840043326666</c:v>
                </c:pt>
                <c:pt idx="23580">
                  <c:v>10.984367338626093</c:v>
                </c:pt>
                <c:pt idx="23581">
                  <c:v>10.984723404699254</c:v>
                </c:pt>
                <c:pt idx="23582">
                  <c:v>10.98464516088063</c:v>
                </c:pt>
                <c:pt idx="23583">
                  <c:v>10.985096480298207</c:v>
                </c:pt>
                <c:pt idx="23584">
                  <c:v>10.985123695539468</c:v>
                </c:pt>
                <c:pt idx="23585">
                  <c:v>10.98554553177901</c:v>
                </c:pt>
                <c:pt idx="23586">
                  <c:v>10.985425331130108</c:v>
                </c:pt>
                <c:pt idx="23587">
                  <c:v>10.986011592785601</c:v>
                </c:pt>
                <c:pt idx="23588">
                  <c:v>10.986427759183217</c:v>
                </c:pt>
                <c:pt idx="23589">
                  <c:v>10.98646518013995</c:v>
                </c:pt>
                <c:pt idx="23590">
                  <c:v>10.986538888085031</c:v>
                </c:pt>
                <c:pt idx="23591">
                  <c:v>10.986707849374525</c:v>
                </c:pt>
                <c:pt idx="23592">
                  <c:v>10.987014020838711</c:v>
                </c:pt>
                <c:pt idx="23593">
                  <c:v>10.987134221487613</c:v>
                </c:pt>
                <c:pt idx="23594">
                  <c:v>10.986789495098307</c:v>
                </c:pt>
                <c:pt idx="23595">
                  <c:v>10.987082058941862</c:v>
                </c:pt>
                <c:pt idx="23596">
                  <c:v>10.987426785331165</c:v>
                </c:pt>
                <c:pt idx="23597">
                  <c:v>10.987770377752085</c:v>
                </c:pt>
                <c:pt idx="23598">
                  <c:v>10.988100362552371</c:v>
                </c:pt>
                <c:pt idx="23599">
                  <c:v>10.98897918805142</c:v>
                </c:pt>
                <c:pt idx="23600">
                  <c:v>10.988487045771954</c:v>
                </c:pt>
                <c:pt idx="23601">
                  <c:v>10.988879398833465</c:v>
                </c:pt>
                <c:pt idx="23602">
                  <c:v>10.988634461662116</c:v>
                </c:pt>
                <c:pt idx="23603">
                  <c:v>10.989090316953236</c:v>
                </c:pt>
                <c:pt idx="23604">
                  <c:v>10.989216187444066</c:v>
                </c:pt>
                <c:pt idx="23605">
                  <c:v>10.989010939166226</c:v>
                </c:pt>
                <c:pt idx="23606">
                  <c:v>10.989246804590486</c:v>
                </c:pt>
                <c:pt idx="23607">
                  <c:v>10.989047226154574</c:v>
                </c:pt>
                <c:pt idx="23608">
                  <c:v>10.989787707510544</c:v>
                </c:pt>
                <c:pt idx="23609">
                  <c:v>10.989731009091251</c:v>
                </c:pt>
                <c:pt idx="23610">
                  <c:v>10.989602870663647</c:v>
                </c:pt>
                <c:pt idx="23611">
                  <c:v>10.989549574149512</c:v>
                </c:pt>
                <c:pt idx="23612">
                  <c:v>10.989952132926495</c:v>
                </c:pt>
                <c:pt idx="23613">
                  <c:v>10.989787707510544</c:v>
                </c:pt>
                <c:pt idx="23614">
                  <c:v>10.989713999565463</c:v>
                </c:pt>
                <c:pt idx="23615">
                  <c:v>10.989640291620383</c:v>
                </c:pt>
                <c:pt idx="23616">
                  <c:v>10.990198204066228</c:v>
                </c:pt>
                <c:pt idx="23617">
                  <c:v>10.990456748858207</c:v>
                </c:pt>
                <c:pt idx="23618">
                  <c:v>10.991179086720006</c:v>
                </c:pt>
                <c:pt idx="23619">
                  <c:v>10.992038634756494</c:v>
                </c:pt>
                <c:pt idx="23620">
                  <c:v>10.992038634756494</c:v>
                </c:pt>
                <c:pt idx="23621">
                  <c:v>10.991902558550191</c:v>
                </c:pt>
                <c:pt idx="23622">
                  <c:v>10.991942247443696</c:v>
                </c:pt>
                <c:pt idx="23623">
                  <c:v>10.991874209340544</c:v>
                </c:pt>
                <c:pt idx="23624">
                  <c:v>10.991742669007783</c:v>
                </c:pt>
                <c:pt idx="23625">
                  <c:v>10.992136156037677</c:v>
                </c:pt>
                <c:pt idx="23626">
                  <c:v>10.992108940796417</c:v>
                </c:pt>
                <c:pt idx="23627">
                  <c:v>10.992660049431949</c:v>
                </c:pt>
                <c:pt idx="23628">
                  <c:v>10.992280170022683</c:v>
                </c:pt>
                <c:pt idx="23629">
                  <c:v>10.991849262036054</c:v>
                </c:pt>
                <c:pt idx="23630">
                  <c:v>10.992374289398711</c:v>
                </c:pt>
                <c:pt idx="23631">
                  <c:v>10.992884575172351</c:v>
                </c:pt>
                <c:pt idx="23632">
                  <c:v>10.99326672251839</c:v>
                </c:pt>
                <c:pt idx="23633">
                  <c:v>10.993807625438448</c:v>
                </c:pt>
                <c:pt idx="23634">
                  <c:v>10.993348368242172</c:v>
                </c:pt>
                <c:pt idx="23635">
                  <c:v>10.994078643882672</c:v>
                </c:pt>
                <c:pt idx="23636">
                  <c:v>10.994332652801106</c:v>
                </c:pt>
                <c:pt idx="23637">
                  <c:v>10.994412030588117</c:v>
                </c:pt>
                <c:pt idx="23638">
                  <c:v>10.99448800646997</c:v>
                </c:pt>
                <c:pt idx="23639">
                  <c:v>10.994652431885921</c:v>
                </c:pt>
                <c:pt idx="23640">
                  <c:v>10.9947102642736</c:v>
                </c:pt>
                <c:pt idx="23641">
                  <c:v>10.994639958233677</c:v>
                </c:pt>
                <c:pt idx="23642">
                  <c:v>10.995062928441605</c:v>
                </c:pt>
                <c:pt idx="23643">
                  <c:v>10.994718202052303</c:v>
                </c:pt>
                <c:pt idx="23644">
                  <c:v>10.995298793865867</c:v>
                </c:pt>
                <c:pt idx="23645">
                  <c:v>10.995042517010658</c:v>
                </c:pt>
                <c:pt idx="23646">
                  <c:v>10.994962005255262</c:v>
                </c:pt>
                <c:pt idx="23647">
                  <c:v>10.995635582476467</c:v>
                </c:pt>
                <c:pt idx="23648">
                  <c:v>10.995744443441513</c:v>
                </c:pt>
                <c:pt idx="23649">
                  <c:v>10.994971077002351</c:v>
                </c:pt>
                <c:pt idx="23650">
                  <c:v>10.994849742385062</c:v>
                </c:pt>
                <c:pt idx="23651">
                  <c:v>10.995392913241893</c:v>
                </c:pt>
                <c:pt idx="23652">
                  <c:v>10.995928146320024</c:v>
                </c:pt>
                <c:pt idx="23653">
                  <c:v>10.995839696785925</c:v>
                </c:pt>
                <c:pt idx="23654">
                  <c:v>10.996229781910664</c:v>
                </c:pt>
                <c:pt idx="23655">
                  <c:v>10.996158341902355</c:v>
                </c:pt>
                <c:pt idx="23656">
                  <c:v>10.995948557750969</c:v>
                </c:pt>
                <c:pt idx="23657">
                  <c:v>10.996829651186788</c:v>
                </c:pt>
                <c:pt idx="23658">
                  <c:v>10.99660739338316</c:v>
                </c:pt>
                <c:pt idx="23659">
                  <c:v>10.996765014988794</c:v>
                </c:pt>
                <c:pt idx="23660">
                  <c:v>10.996772952767495</c:v>
                </c:pt>
                <c:pt idx="23661">
                  <c:v>10.996289882235114</c:v>
                </c:pt>
                <c:pt idx="23662">
                  <c:v>10.996822847376473</c:v>
                </c:pt>
                <c:pt idx="23663">
                  <c:v>10.996963459456321</c:v>
                </c:pt>
                <c:pt idx="23664">
                  <c:v>10.997250353457945</c:v>
                </c:pt>
                <c:pt idx="23665">
                  <c:v>10.997666519855558</c:v>
                </c:pt>
                <c:pt idx="23666">
                  <c:v>10.997127884872272</c:v>
                </c:pt>
                <c:pt idx="23667">
                  <c:v>10.997568998574375</c:v>
                </c:pt>
                <c:pt idx="23668">
                  <c:v>10.998008978308093</c:v>
                </c:pt>
                <c:pt idx="23669">
                  <c:v>10.998303810088418</c:v>
                </c:pt>
                <c:pt idx="23670">
                  <c:v>10.998516996144961</c:v>
                </c:pt>
                <c:pt idx="23671">
                  <c:v>10.997898983374663</c:v>
                </c:pt>
                <c:pt idx="23672">
                  <c:v>10.998606579647443</c:v>
                </c:pt>
                <c:pt idx="23673">
                  <c:v>10.998966047625764</c:v>
                </c:pt>
                <c:pt idx="23674">
                  <c:v>10.998549881228152</c:v>
                </c:pt>
                <c:pt idx="23675">
                  <c:v>10.9983933935909</c:v>
                </c:pt>
                <c:pt idx="23676">
                  <c:v>10.99830267612003</c:v>
                </c:pt>
                <c:pt idx="23677">
                  <c:v>10.998611115520987</c:v>
                </c:pt>
                <c:pt idx="23678">
                  <c:v>10.998377518033498</c:v>
                </c:pt>
                <c:pt idx="23679">
                  <c:v>10.998774406968554</c:v>
                </c:pt>
                <c:pt idx="23680">
                  <c:v>10.998938832384503</c:v>
                </c:pt>
                <c:pt idx="23681">
                  <c:v>10.999258611469319</c:v>
                </c:pt>
                <c:pt idx="23682">
                  <c:v>10.99957952452252</c:v>
                </c:pt>
                <c:pt idx="23683">
                  <c:v>10.999275620995107</c:v>
                </c:pt>
                <c:pt idx="23684">
                  <c:v>10.999798380420993</c:v>
                </c:pt>
                <c:pt idx="23685">
                  <c:v>11.00021908269215</c:v>
                </c:pt>
                <c:pt idx="23686">
                  <c:v>10.999680447708862</c:v>
                </c:pt>
                <c:pt idx="23687">
                  <c:v>10.999993422983362</c:v>
                </c:pt>
                <c:pt idx="23688">
                  <c:v>11.000399383665503</c:v>
                </c:pt>
                <c:pt idx="23689">
                  <c:v>10.99996393980533</c:v>
                </c:pt>
                <c:pt idx="23690">
                  <c:v>11.000038781718796</c:v>
                </c:pt>
                <c:pt idx="23691">
                  <c:v>10.999976413457574</c:v>
                </c:pt>
                <c:pt idx="23692">
                  <c:v>10.999865284555758</c:v>
                </c:pt>
                <c:pt idx="23693">
                  <c:v>11.00030980016302</c:v>
                </c:pt>
                <c:pt idx="23694">
                  <c:v>11.000076202675531</c:v>
                </c:pt>
                <c:pt idx="23695">
                  <c:v>11.000017236319465</c:v>
                </c:pt>
                <c:pt idx="23696">
                  <c:v>11.000981109447453</c:v>
                </c:pt>
                <c:pt idx="23697">
                  <c:v>11.002041369888241</c:v>
                </c:pt>
                <c:pt idx="23698">
                  <c:v>11.001279343132937</c:v>
                </c:pt>
                <c:pt idx="23699">
                  <c:v>11.000933482775247</c:v>
                </c:pt>
                <c:pt idx="23700">
                  <c:v>11.000783798948314</c:v>
                </c:pt>
                <c:pt idx="23701">
                  <c:v>11.002239814355768</c:v>
                </c:pt>
                <c:pt idx="23702">
                  <c:v>11.002081058781746</c:v>
                </c:pt>
                <c:pt idx="23703">
                  <c:v>11.002111675928164</c:v>
                </c:pt>
                <c:pt idx="23704">
                  <c:v>11.002824942042876</c:v>
                </c:pt>
                <c:pt idx="23705">
                  <c:v>11.003012046826544</c:v>
                </c:pt>
                <c:pt idx="23706">
                  <c:v>11.002675258215941</c:v>
                </c:pt>
                <c:pt idx="23707">
                  <c:v>11.002806798548702</c:v>
                </c:pt>
                <c:pt idx="23708">
                  <c:v>11.003245644314033</c:v>
                </c:pt>
                <c:pt idx="23709">
                  <c:v>11.003718509130939</c:v>
                </c:pt>
                <c:pt idx="23710">
                  <c:v>11.004212919347179</c:v>
                </c:pt>
                <c:pt idx="23711">
                  <c:v>11.003780877392163</c:v>
                </c:pt>
                <c:pt idx="23712">
                  <c:v>11.004110862192451</c:v>
                </c:pt>
                <c:pt idx="23713">
                  <c:v>11.004795779097515</c:v>
                </c:pt>
                <c:pt idx="23714">
                  <c:v>11.004942061019293</c:v>
                </c:pt>
                <c:pt idx="23715">
                  <c:v>11.005208543589971</c:v>
                </c:pt>
                <c:pt idx="23716">
                  <c:v>11.005539662358645</c:v>
                </c:pt>
                <c:pt idx="23717">
                  <c:v>11.005667800786249</c:v>
                </c:pt>
                <c:pt idx="23718">
                  <c:v>11.005800475087394</c:v>
                </c:pt>
                <c:pt idx="23719">
                  <c:v>11.005777795719677</c:v>
                </c:pt>
                <c:pt idx="23720">
                  <c:v>11.005607700461798</c:v>
                </c:pt>
                <c:pt idx="23721">
                  <c:v>11.005907068115667</c:v>
                </c:pt>
                <c:pt idx="23722">
                  <c:v>11.005899130336964</c:v>
                </c:pt>
                <c:pt idx="23723">
                  <c:v>11.006352717691312</c:v>
                </c:pt>
                <c:pt idx="23724">
                  <c:v>11.00649899961309</c:v>
                </c:pt>
                <c:pt idx="23725">
                  <c:v>11.006213239579852</c:v>
                </c:pt>
                <c:pt idx="23726">
                  <c:v>11.006246124663042</c:v>
                </c:pt>
                <c:pt idx="23727">
                  <c:v>11.006697444080617</c:v>
                </c:pt>
                <c:pt idx="23728">
                  <c:v>11.006619200261991</c:v>
                </c:pt>
                <c:pt idx="23729">
                  <c:v>11.006588583115574</c:v>
                </c:pt>
                <c:pt idx="23730">
                  <c:v>11.007331332408317</c:v>
                </c:pt>
                <c:pt idx="23731">
                  <c:v>11.007030830786062</c:v>
                </c:pt>
                <c:pt idx="23732">
                  <c:v>11.007231543190359</c:v>
                </c:pt>
                <c:pt idx="23733">
                  <c:v>11.007211131759416</c:v>
                </c:pt>
                <c:pt idx="23734">
                  <c:v>11.007272366052252</c:v>
                </c:pt>
                <c:pt idx="23735">
                  <c:v>11.007600082915769</c:v>
                </c:pt>
                <c:pt idx="23736">
                  <c:v>11.008348502050442</c:v>
                </c:pt>
                <c:pt idx="23737">
                  <c:v>11.008152325519685</c:v>
                </c:pt>
                <c:pt idx="23738">
                  <c:v>11.008136449962285</c:v>
                </c:pt>
                <c:pt idx="23739">
                  <c:v>11.008159129330002</c:v>
                </c:pt>
                <c:pt idx="23740">
                  <c:v>11.008351903955599</c:v>
                </c:pt>
                <c:pt idx="23741">
                  <c:v>11.009252274853978</c:v>
                </c:pt>
                <c:pt idx="23742">
                  <c:v>11.009107126900588</c:v>
                </c:pt>
                <c:pt idx="23743">
                  <c:v>11.00870003225006</c:v>
                </c:pt>
                <c:pt idx="23744">
                  <c:v>11.008998265935544</c:v>
                </c:pt>
                <c:pt idx="23745">
                  <c:v>11.008537874770882</c:v>
                </c:pt>
                <c:pt idx="23746">
                  <c:v>11.008422209995523</c:v>
                </c:pt>
                <c:pt idx="23747">
                  <c:v>11.009087849438028</c:v>
                </c:pt>
                <c:pt idx="23748">
                  <c:v>11.009812455236597</c:v>
                </c:pt>
                <c:pt idx="23749">
                  <c:v>11.009812455236597</c:v>
                </c:pt>
                <c:pt idx="23750">
                  <c:v>11.009267016442996</c:v>
                </c:pt>
                <c:pt idx="23751">
                  <c:v>11.009494944088555</c:v>
                </c:pt>
                <c:pt idx="23752">
                  <c:v>11.009477934562767</c:v>
                </c:pt>
                <c:pt idx="23753">
                  <c:v>11.00943824566926</c:v>
                </c:pt>
                <c:pt idx="23754">
                  <c:v>11.009708130145098</c:v>
                </c:pt>
                <c:pt idx="23755">
                  <c:v>11.010137904163344</c:v>
                </c:pt>
                <c:pt idx="23756">
                  <c:v>11.009705862208326</c:v>
                </c:pt>
                <c:pt idx="23757">
                  <c:v>11.010399850860479</c:v>
                </c:pt>
                <c:pt idx="23758">
                  <c:v>11.010493970236505</c:v>
                </c:pt>
                <c:pt idx="23759">
                  <c:v>11.010415726417881</c:v>
                </c:pt>
                <c:pt idx="23760">
                  <c:v>11.010363563872131</c:v>
                </c:pt>
                <c:pt idx="23761">
                  <c:v>11.010801275669076</c:v>
                </c:pt>
                <c:pt idx="23762">
                  <c:v>11.010787668048444</c:v>
                </c:pt>
                <c:pt idx="23763">
                  <c:v>11.009926986043569</c:v>
                </c:pt>
                <c:pt idx="23764">
                  <c:v>11.009523293298201</c:v>
                </c:pt>
                <c:pt idx="23765">
                  <c:v>11.010034713040227</c:v>
                </c:pt>
                <c:pt idx="23766">
                  <c:v>11.010776328364587</c:v>
                </c:pt>
                <c:pt idx="23767">
                  <c:v>11.010787668048444</c:v>
                </c:pt>
                <c:pt idx="23768">
                  <c:v>11.011257130960194</c:v>
                </c:pt>
                <c:pt idx="23769">
                  <c:v>11.01133764271559</c:v>
                </c:pt>
                <c:pt idx="23770">
                  <c:v>11.01092601219152</c:v>
                </c:pt>
                <c:pt idx="23771">
                  <c:v>11.011151671900308</c:v>
                </c:pt>
                <c:pt idx="23772">
                  <c:v>11.011151671900308</c:v>
                </c:pt>
                <c:pt idx="23773">
                  <c:v>11.011595053539184</c:v>
                </c:pt>
                <c:pt idx="23774">
                  <c:v>11.011608661159816</c:v>
                </c:pt>
                <c:pt idx="23775">
                  <c:v>11.011724325935173</c:v>
                </c:pt>
                <c:pt idx="23776">
                  <c:v>11.01163701036946</c:v>
                </c:pt>
                <c:pt idx="23777">
                  <c:v>11.012058846609003</c:v>
                </c:pt>
                <c:pt idx="23778">
                  <c:v>11.011889885319508</c:v>
                </c:pt>
                <c:pt idx="23779">
                  <c:v>11.012036167241286</c:v>
                </c:pt>
                <c:pt idx="23780">
                  <c:v>11.012053176767074</c:v>
                </c:pt>
                <c:pt idx="23781">
                  <c:v>11.011677833231351</c:v>
                </c:pt>
                <c:pt idx="23782">
                  <c:v>11.01202142565227</c:v>
                </c:pt>
                <c:pt idx="23783">
                  <c:v>11.012387697440905</c:v>
                </c:pt>
                <c:pt idx="23784">
                  <c:v>11.012606553339378</c:v>
                </c:pt>
                <c:pt idx="23785">
                  <c:v>11.013123642923334</c:v>
                </c:pt>
                <c:pt idx="23786">
                  <c:v>11.012851490510725</c:v>
                </c:pt>
                <c:pt idx="23787">
                  <c:v>11.013258585161251</c:v>
                </c:pt>
                <c:pt idx="23788">
                  <c:v>11.012679127316073</c:v>
                </c:pt>
                <c:pt idx="23789">
                  <c:v>11.01249088856402</c:v>
                </c:pt>
                <c:pt idx="23790">
                  <c:v>11.012873035910056</c:v>
                </c:pt>
                <c:pt idx="23791">
                  <c:v>11.012753969229539</c:v>
                </c:pt>
                <c:pt idx="23792">
                  <c:v>11.013667947748552</c:v>
                </c:pt>
                <c:pt idx="23793">
                  <c:v>11.013860722374149</c:v>
                </c:pt>
                <c:pt idx="23794">
                  <c:v>11.013362910252752</c:v>
                </c:pt>
                <c:pt idx="23795">
                  <c:v>11.013646402349218</c:v>
                </c:pt>
                <c:pt idx="23796">
                  <c:v>11.01323703976192</c:v>
                </c:pt>
                <c:pt idx="23797">
                  <c:v>11.013799488081311</c:v>
                </c:pt>
                <c:pt idx="23798">
                  <c:v>11.014561514836615</c:v>
                </c:pt>
                <c:pt idx="23799">
                  <c:v>11.01461481135075</c:v>
                </c:pt>
                <c:pt idx="23800">
                  <c:v>11.014613677382364</c:v>
                </c:pt>
                <c:pt idx="23801">
                  <c:v>11.014600069761734</c:v>
                </c:pt>
                <c:pt idx="23802">
                  <c:v>11.01485407868017</c:v>
                </c:pt>
                <c:pt idx="23803">
                  <c:v>11.014800782166033</c:v>
                </c:pt>
                <c:pt idx="23804">
                  <c:v>11.014613677382364</c:v>
                </c:pt>
                <c:pt idx="23805">
                  <c:v>11.014983351076157</c:v>
                </c:pt>
                <c:pt idx="23806">
                  <c:v>11.014969743455529</c:v>
                </c:pt>
                <c:pt idx="23807">
                  <c:v>11.014909643131078</c:v>
                </c:pt>
                <c:pt idx="23808">
                  <c:v>11.01513643680825</c:v>
                </c:pt>
                <c:pt idx="23809">
                  <c:v>11.015322407623533</c:v>
                </c:pt>
                <c:pt idx="23810">
                  <c:v>11.015594560036142</c:v>
                </c:pt>
                <c:pt idx="23811">
                  <c:v>11.015686411475397</c:v>
                </c:pt>
                <c:pt idx="23812">
                  <c:v>11.015605899720001</c:v>
                </c:pt>
                <c:pt idx="23813">
                  <c:v>11.016031137864701</c:v>
                </c:pt>
                <c:pt idx="23814">
                  <c:v>11.016127525177501</c:v>
                </c:pt>
                <c:pt idx="23815">
                  <c:v>11.016297620435381</c:v>
                </c:pt>
                <c:pt idx="23816">
                  <c:v>11.016396275684951</c:v>
                </c:pt>
                <c:pt idx="23817">
                  <c:v>11.016832853513511</c:v>
                </c:pt>
                <c:pt idx="23818">
                  <c:v>11.016482457282278</c:v>
                </c:pt>
                <c:pt idx="23819">
                  <c:v>11.015908669279026</c:v>
                </c:pt>
                <c:pt idx="23820">
                  <c:v>11.015854238796505</c:v>
                </c:pt>
                <c:pt idx="23821">
                  <c:v>11.016555031258973</c:v>
                </c:pt>
                <c:pt idx="23822">
                  <c:v>11.016679767781417</c:v>
                </c:pt>
                <c:pt idx="23823">
                  <c:v>11.016984805277216</c:v>
                </c:pt>
                <c:pt idx="23824">
                  <c:v>11.017068718937772</c:v>
                </c:pt>
                <c:pt idx="23825">
                  <c:v>11.016844193197368</c:v>
                </c:pt>
                <c:pt idx="23826">
                  <c:v>11.016667294129173</c:v>
                </c:pt>
                <c:pt idx="23827">
                  <c:v>11.017487153272155</c:v>
                </c:pt>
                <c:pt idx="23828">
                  <c:v>11.017317058014275</c:v>
                </c:pt>
                <c:pt idx="23829">
                  <c:v>11.016924704952766</c:v>
                </c:pt>
                <c:pt idx="23830">
                  <c:v>11.017374890401955</c:v>
                </c:pt>
                <c:pt idx="23831">
                  <c:v>11.017808066325356</c:v>
                </c:pt>
                <c:pt idx="23832">
                  <c:v>11.017575602806254</c:v>
                </c:pt>
                <c:pt idx="23833">
                  <c:v>11.018246912090689</c:v>
                </c:pt>
                <c:pt idx="23834">
                  <c:v>11.018607514037395</c:v>
                </c:pt>
                <c:pt idx="23835">
                  <c:v>11.01935820110884</c:v>
                </c:pt>
                <c:pt idx="23836">
                  <c:v>11.019507884935773</c:v>
                </c:pt>
                <c:pt idx="23837">
                  <c:v>11.018996465193748</c:v>
                </c:pt>
                <c:pt idx="23838">
                  <c:v>11.019197177598047</c:v>
                </c:pt>
                <c:pt idx="23839">
                  <c:v>11.020001161183627</c:v>
                </c:pt>
                <c:pt idx="23840">
                  <c:v>11.019856013230237</c:v>
                </c:pt>
                <c:pt idx="23841">
                  <c:v>11.019861683072167</c:v>
                </c:pt>
                <c:pt idx="23842">
                  <c:v>11.019903639902443</c:v>
                </c:pt>
                <c:pt idx="23843">
                  <c:v>11.01940469381266</c:v>
                </c:pt>
                <c:pt idx="23844">
                  <c:v>11.018939766774455</c:v>
                </c:pt>
                <c:pt idx="23845">
                  <c:v>11.0191688283884</c:v>
                </c:pt>
                <c:pt idx="23846">
                  <c:v>11.019861683072167</c:v>
                </c:pt>
                <c:pt idx="23847">
                  <c:v>11.020669068562903</c:v>
                </c:pt>
                <c:pt idx="23848">
                  <c:v>11.020997919394805</c:v>
                </c:pt>
                <c:pt idx="23849">
                  <c:v>11.020859575251729</c:v>
                </c:pt>
                <c:pt idx="23850">
                  <c:v>11.0205329923566</c:v>
                </c:pt>
                <c:pt idx="23851">
                  <c:v>11.020614638080382</c:v>
                </c:pt>
                <c:pt idx="23852">
                  <c:v>11.020806278737593</c:v>
                </c:pt>
                <c:pt idx="23853">
                  <c:v>11.021428827381435</c:v>
                </c:pt>
                <c:pt idx="23854">
                  <c:v>11.020872048903973</c:v>
                </c:pt>
                <c:pt idx="23855">
                  <c:v>11.020292591058794</c:v>
                </c:pt>
                <c:pt idx="23856">
                  <c:v>11.020821020326609</c:v>
                </c:pt>
                <c:pt idx="23857">
                  <c:v>11.020856173346571</c:v>
                </c:pt>
                <c:pt idx="23858">
                  <c:v>11.020477427905691</c:v>
                </c:pt>
                <c:pt idx="23859">
                  <c:v>11.020272179627851</c:v>
                </c:pt>
                <c:pt idx="23860">
                  <c:v>11.020954828596143</c:v>
                </c:pt>
                <c:pt idx="23861">
                  <c:v>11.021400478171788</c:v>
                </c:pt>
                <c:pt idx="23862">
                  <c:v>11.021705515667588</c:v>
                </c:pt>
                <c:pt idx="23863">
                  <c:v>11.021901692198343</c:v>
                </c:pt>
                <c:pt idx="23864">
                  <c:v>11.022212399536071</c:v>
                </c:pt>
                <c:pt idx="23865">
                  <c:v>11.022519704968641</c:v>
                </c:pt>
                <c:pt idx="23866">
                  <c:v>11.022604752597582</c:v>
                </c:pt>
                <c:pt idx="23867">
                  <c:v>11.022803197065109</c:v>
                </c:pt>
                <c:pt idx="23868">
                  <c:v>11.022994837722321</c:v>
                </c:pt>
                <c:pt idx="23869">
                  <c:v>11.023193282189848</c:v>
                </c:pt>
                <c:pt idx="23870">
                  <c:v>11.023215961557565</c:v>
                </c:pt>
                <c:pt idx="23871">
                  <c:v>11.023160397106658</c:v>
                </c:pt>
                <c:pt idx="23872">
                  <c:v>11.023363377447728</c:v>
                </c:pt>
                <c:pt idx="23873">
                  <c:v>11.023059473920314</c:v>
                </c:pt>
                <c:pt idx="23874">
                  <c:v>11.023081019319646</c:v>
                </c:pt>
                <c:pt idx="23875">
                  <c:v>11.023421209835407</c:v>
                </c:pt>
                <c:pt idx="23876">
                  <c:v>11.023062875825472</c:v>
                </c:pt>
                <c:pt idx="23877">
                  <c:v>11.023576563504269</c:v>
                </c:pt>
                <c:pt idx="23878">
                  <c:v>11.023693362248014</c:v>
                </c:pt>
                <c:pt idx="23879">
                  <c:v>11.02368088859577</c:v>
                </c:pt>
                <c:pt idx="23880">
                  <c:v>11.023943969261293</c:v>
                </c:pt>
                <c:pt idx="23881">
                  <c:v>11.024356733753748</c:v>
                </c:pt>
                <c:pt idx="23882">
                  <c:v>11.024273954061581</c:v>
                </c:pt>
                <c:pt idx="23883">
                  <c:v>11.02413901182366</c:v>
                </c:pt>
                <c:pt idx="23884">
                  <c:v>11.024222925484215</c:v>
                </c:pt>
                <c:pt idx="23885">
                  <c:v>11.025652859618795</c:v>
                </c:pt>
                <c:pt idx="23886">
                  <c:v>11.025488434202844</c:v>
                </c:pt>
                <c:pt idx="23887">
                  <c:v>11.025111956698737</c:v>
                </c:pt>
                <c:pt idx="23888">
                  <c:v>11.024972478587275</c:v>
                </c:pt>
                <c:pt idx="23889">
                  <c:v>11.024583527430922</c:v>
                </c:pt>
                <c:pt idx="23890">
                  <c:v>11.024538168695488</c:v>
                </c:pt>
                <c:pt idx="23891">
                  <c:v>11.024699192206281</c:v>
                </c:pt>
                <c:pt idx="23892">
                  <c:v>11.024929387788612</c:v>
                </c:pt>
                <c:pt idx="23893">
                  <c:v>11.025462352929971</c:v>
                </c:pt>
                <c:pt idx="23894">
                  <c:v>11.02602253331259</c:v>
                </c:pt>
                <c:pt idx="23895">
                  <c:v>11.026048614585465</c:v>
                </c:pt>
                <c:pt idx="23896">
                  <c:v>11.026326436840002</c:v>
                </c:pt>
                <c:pt idx="23897">
                  <c:v>11.026368393670278</c:v>
                </c:pt>
                <c:pt idx="23898">
                  <c:v>11.025953361241053</c:v>
                </c:pt>
                <c:pt idx="23899">
                  <c:v>11.025411324352605</c:v>
                </c:pt>
                <c:pt idx="23900">
                  <c:v>11.025632448187851</c:v>
                </c:pt>
                <c:pt idx="23901">
                  <c:v>11.026083767605426</c:v>
                </c:pt>
                <c:pt idx="23902">
                  <c:v>11.025663065334269</c:v>
                </c:pt>
                <c:pt idx="23903">
                  <c:v>11.025915940284317</c:v>
                </c:pt>
                <c:pt idx="23904">
                  <c:v>11.026184690791768</c:v>
                </c:pt>
                <c:pt idx="23905">
                  <c:v>11.026289015883268</c:v>
                </c:pt>
                <c:pt idx="23906">
                  <c:v>11.026757344826631</c:v>
                </c:pt>
                <c:pt idx="23907">
                  <c:v>11.027106607089479</c:v>
                </c:pt>
                <c:pt idx="23908">
                  <c:v>11.027496692214218</c:v>
                </c:pt>
                <c:pt idx="23909">
                  <c:v>11.027932136074392</c:v>
                </c:pt>
                <c:pt idx="23910">
                  <c:v>11.027741629385567</c:v>
                </c:pt>
                <c:pt idx="23911">
                  <c:v>11.027390099185947</c:v>
                </c:pt>
                <c:pt idx="23912">
                  <c:v>11.028441287879646</c:v>
                </c:pt>
                <c:pt idx="23913">
                  <c:v>11.029033219377071</c:v>
                </c:pt>
                <c:pt idx="23914">
                  <c:v>11.029362070208972</c:v>
                </c:pt>
                <c:pt idx="23915">
                  <c:v>11.029317845441925</c:v>
                </c:pt>
                <c:pt idx="23916">
                  <c:v>11.028969717147461</c:v>
                </c:pt>
                <c:pt idx="23917">
                  <c:v>11.029171563520146</c:v>
                </c:pt>
                <c:pt idx="23918">
                  <c:v>11.029474333079174</c:v>
                </c:pt>
                <c:pt idx="23919">
                  <c:v>11.028906214917852</c:v>
                </c:pt>
                <c:pt idx="23920">
                  <c:v>11.029438046090826</c:v>
                </c:pt>
                <c:pt idx="23921">
                  <c:v>11.028885803486906</c:v>
                </c:pt>
                <c:pt idx="23922">
                  <c:v>11.02931330956838</c:v>
                </c:pt>
                <c:pt idx="23923">
                  <c:v>11.029366606082517</c:v>
                </c:pt>
                <c:pt idx="23924">
                  <c:v>11.029281558453576</c:v>
                </c:pt>
                <c:pt idx="23925">
                  <c:v>11.029890499476787</c:v>
                </c:pt>
                <c:pt idx="23926">
                  <c:v>11.029587729917759</c:v>
                </c:pt>
                <c:pt idx="23927">
                  <c:v>11.028914152696554</c:v>
                </c:pt>
                <c:pt idx="23928">
                  <c:v>11.029225994002667</c:v>
                </c:pt>
                <c:pt idx="23929">
                  <c:v>11.029635356589965</c:v>
                </c:pt>
                <c:pt idx="23930">
                  <c:v>11.029609275317091</c:v>
                </c:pt>
                <c:pt idx="23931">
                  <c:v>11.030113891248803</c:v>
                </c:pt>
                <c:pt idx="23932">
                  <c:v>11.029936992180607</c:v>
                </c:pt>
                <c:pt idx="23933">
                  <c:v>11.030256771265421</c:v>
                </c:pt>
                <c:pt idx="23934">
                  <c:v>11.030180795383568</c:v>
                </c:pt>
                <c:pt idx="23935">
                  <c:v>11.030366766198851</c:v>
                </c:pt>
                <c:pt idx="23936">
                  <c:v>11.030221618245459</c:v>
                </c:pt>
                <c:pt idx="23937">
                  <c:v>11.030439340175546</c:v>
                </c:pt>
                <c:pt idx="23938">
                  <c:v>11.031209304709552</c:v>
                </c:pt>
                <c:pt idx="23939">
                  <c:v>11.031355586631328</c:v>
                </c:pt>
                <c:pt idx="23940">
                  <c:v>11.031097041839351</c:v>
                </c:pt>
                <c:pt idx="23941">
                  <c:v>11.030999520558167</c:v>
                </c:pt>
                <c:pt idx="23942">
                  <c:v>11.031537021573069</c:v>
                </c:pt>
                <c:pt idx="23943">
                  <c:v>11.031959991780997</c:v>
                </c:pt>
                <c:pt idx="23944">
                  <c:v>11.031797834301816</c:v>
                </c:pt>
                <c:pt idx="23945">
                  <c:v>11.03206658480927</c:v>
                </c:pt>
                <c:pt idx="23946">
                  <c:v>11.032653980433148</c:v>
                </c:pt>
                <c:pt idx="23947">
                  <c:v>11.032765109334965</c:v>
                </c:pt>
                <c:pt idx="23948">
                  <c:v>11.033113237629424</c:v>
                </c:pt>
                <c:pt idx="23949">
                  <c:v>11.032902319509654</c:v>
                </c:pt>
                <c:pt idx="23950">
                  <c:v>11.032977161423121</c:v>
                </c:pt>
                <c:pt idx="23951">
                  <c:v>11.033059941115289</c:v>
                </c:pt>
                <c:pt idx="23952">
                  <c:v>11.03301571634824</c:v>
                </c:pt>
                <c:pt idx="23953">
                  <c:v>11.033185811606121</c:v>
                </c:pt>
                <c:pt idx="23954">
                  <c:v>11.032990769043751</c:v>
                </c:pt>
                <c:pt idx="23955">
                  <c:v>11.033423944967154</c:v>
                </c:pt>
                <c:pt idx="23956">
                  <c:v>11.033953508203355</c:v>
                </c:pt>
                <c:pt idx="23957">
                  <c:v>11.034113397745761</c:v>
                </c:pt>
                <c:pt idx="23958">
                  <c:v>11.034762027662479</c:v>
                </c:pt>
                <c:pt idx="23959">
                  <c:v>11.034302770466201</c:v>
                </c:pt>
                <c:pt idx="23960">
                  <c:v>11.034760893694093</c:v>
                </c:pt>
                <c:pt idx="23961">
                  <c:v>11.034354933011951</c:v>
                </c:pt>
                <c:pt idx="23962">
                  <c:v>11.034508018744043</c:v>
                </c:pt>
                <c:pt idx="23963">
                  <c:v>11.03428122506687</c:v>
                </c:pt>
                <c:pt idx="23964">
                  <c:v>11.034553377479478</c:v>
                </c:pt>
                <c:pt idx="23965">
                  <c:v>11.03432771777069</c:v>
                </c:pt>
                <c:pt idx="23966">
                  <c:v>11.034765429567637</c:v>
                </c:pt>
                <c:pt idx="23967">
                  <c:v>11.03493439085713</c:v>
                </c:pt>
                <c:pt idx="23968">
                  <c:v>11.034977481655792</c:v>
                </c:pt>
                <c:pt idx="23969">
                  <c:v>11.035496839176522</c:v>
                </c:pt>
                <c:pt idx="23970">
                  <c:v>11.035416327421125</c:v>
                </c:pt>
                <c:pt idx="23971">
                  <c:v>11.035613637920266</c:v>
                </c:pt>
                <c:pt idx="23972">
                  <c:v>11.035510446797153</c:v>
                </c:pt>
                <c:pt idx="23973">
                  <c:v>11.035644255066684</c:v>
                </c:pt>
                <c:pt idx="23974">
                  <c:v>11.036198765607374</c:v>
                </c:pt>
                <c:pt idx="23975">
                  <c:v>11.036093306547487</c:v>
                </c:pt>
                <c:pt idx="23976">
                  <c:v>11.036438032936791</c:v>
                </c:pt>
                <c:pt idx="23977">
                  <c:v>11.036085368768788</c:v>
                </c:pt>
                <c:pt idx="23978">
                  <c:v>11.036665960582352</c:v>
                </c:pt>
                <c:pt idx="23979">
                  <c:v>11.036563903427624</c:v>
                </c:pt>
                <c:pt idx="23980">
                  <c:v>11.036453908494193</c:v>
                </c:pt>
                <c:pt idx="23981">
                  <c:v>11.036797500915114</c:v>
                </c:pt>
                <c:pt idx="23982">
                  <c:v>11.037300982878438</c:v>
                </c:pt>
                <c:pt idx="23983">
                  <c:v>11.037161504766976</c:v>
                </c:pt>
                <c:pt idx="23984">
                  <c:v>11.036986873635552</c:v>
                </c:pt>
                <c:pt idx="23985">
                  <c:v>11.036636477404318</c:v>
                </c:pt>
                <c:pt idx="23986">
                  <c:v>11.036773687579011</c:v>
                </c:pt>
                <c:pt idx="23987">
                  <c:v>11.037270365732018</c:v>
                </c:pt>
                <c:pt idx="23988">
                  <c:v>11.037054911738704</c:v>
                </c:pt>
                <c:pt idx="23989">
                  <c:v>11.037335001930014</c:v>
                </c:pt>
                <c:pt idx="23990">
                  <c:v>11.03747334607309</c:v>
                </c:pt>
                <c:pt idx="23991">
                  <c:v>11.037404174001551</c:v>
                </c:pt>
                <c:pt idx="23992">
                  <c:v>11.03772848895991</c:v>
                </c:pt>
                <c:pt idx="23993">
                  <c:v>11.03798136390996</c:v>
                </c:pt>
                <c:pt idx="23994">
                  <c:v>11.038285267437372</c:v>
                </c:pt>
                <c:pt idx="23995">
                  <c:v>11.03817640647233</c:v>
                </c:pt>
                <c:pt idx="23996">
                  <c:v>11.038030124550552</c:v>
                </c:pt>
                <c:pt idx="23997">
                  <c:v>11.038365779192768</c:v>
                </c:pt>
                <c:pt idx="23998">
                  <c:v>11.038594840806713</c:v>
                </c:pt>
                <c:pt idx="23999">
                  <c:v>11.038225167112921</c:v>
                </c:pt>
                <c:pt idx="24000">
                  <c:v>11.038159396946542</c:v>
                </c:pt>
                <c:pt idx="24001">
                  <c:v>11.037987033751888</c:v>
                </c:pt>
                <c:pt idx="24002">
                  <c:v>11.038318152520562</c:v>
                </c:pt>
                <c:pt idx="24003">
                  <c:v>11.038495051588756</c:v>
                </c:pt>
                <c:pt idx="24004">
                  <c:v>11.038495051588756</c:v>
                </c:pt>
                <c:pt idx="24005">
                  <c:v>11.039021212919801</c:v>
                </c:pt>
                <c:pt idx="24006">
                  <c:v>11.038682156372426</c:v>
                </c:pt>
                <c:pt idx="24007">
                  <c:v>11.039062035781692</c:v>
                </c:pt>
                <c:pt idx="24008">
                  <c:v>11.040066731771573</c:v>
                </c:pt>
                <c:pt idx="24009">
                  <c:v>11.039928387628496</c:v>
                </c:pt>
                <c:pt idx="24010">
                  <c:v>11.039612010448838</c:v>
                </c:pt>
                <c:pt idx="24011">
                  <c:v>11.040184664483702</c:v>
                </c:pt>
                <c:pt idx="24012">
                  <c:v>11.040411458160875</c:v>
                </c:pt>
                <c:pt idx="24013">
                  <c:v>11.040143841621811</c:v>
                </c:pt>
                <c:pt idx="24014">
                  <c:v>11.04062691215419</c:v>
                </c:pt>
                <c:pt idx="24015">
                  <c:v>11.040635983901279</c:v>
                </c:pt>
                <c:pt idx="24016">
                  <c:v>11.040420529907962</c:v>
                </c:pt>
                <c:pt idx="24017">
                  <c:v>11.040359295615126</c:v>
                </c:pt>
                <c:pt idx="24018">
                  <c:v>11.040361563551897</c:v>
                </c:pt>
                <c:pt idx="24019">
                  <c:v>11.040948959175777</c:v>
                </c:pt>
                <c:pt idx="24020">
                  <c:v>11.041111116654957</c:v>
                </c:pt>
                <c:pt idx="24021">
                  <c:v>11.041307293185712</c:v>
                </c:pt>
                <c:pt idx="24022">
                  <c:v>11.041921904050852</c:v>
                </c:pt>
                <c:pt idx="24023">
                  <c:v>11.041521613210641</c:v>
                </c:pt>
                <c:pt idx="24024">
                  <c:v>11.041613464649897</c:v>
                </c:pt>
                <c:pt idx="24025">
                  <c:v>11.042154367569955</c:v>
                </c:pt>
                <c:pt idx="24026">
                  <c:v>11.042513835548275</c:v>
                </c:pt>
                <c:pt idx="24027">
                  <c:v>11.042219003767951</c:v>
                </c:pt>
                <c:pt idx="24028">
                  <c:v>11.043121642603101</c:v>
                </c:pt>
                <c:pt idx="24029">
                  <c:v>11.043389259142167</c:v>
                </c:pt>
                <c:pt idx="24030">
                  <c:v>11.043606981072255</c:v>
                </c:pt>
                <c:pt idx="24031">
                  <c:v>11.043079685772824</c:v>
                </c:pt>
                <c:pt idx="24032">
                  <c:v>11.043144321970818</c:v>
                </c:pt>
                <c:pt idx="24033">
                  <c:v>11.04340740263634</c:v>
                </c:pt>
                <c:pt idx="24034">
                  <c:v>11.043128446413416</c:v>
                </c:pt>
                <c:pt idx="24035">
                  <c:v>11.042697538426786</c:v>
                </c:pt>
                <c:pt idx="24036">
                  <c:v>11.042745165098992</c:v>
                </c:pt>
                <c:pt idx="24037">
                  <c:v>11.042754236846079</c:v>
                </c:pt>
                <c:pt idx="24038">
                  <c:v>11.04244693141351</c:v>
                </c:pt>
                <c:pt idx="24039">
                  <c:v>11.043239575315232</c:v>
                </c:pt>
                <c:pt idx="24040">
                  <c:v>11.043572962020678</c:v>
                </c:pt>
                <c:pt idx="24041">
                  <c:v>11.043841712528128</c:v>
                </c:pt>
                <c:pt idx="24042">
                  <c:v>11.043487914391738</c:v>
                </c:pt>
                <c:pt idx="24043">
                  <c:v>11.043024121321917</c:v>
                </c:pt>
                <c:pt idx="24044">
                  <c:v>11.04399479826022</c:v>
                </c:pt>
                <c:pt idx="24045">
                  <c:v>11.044300969724405</c:v>
                </c:pt>
                <c:pt idx="24046">
                  <c:v>11.044754557078752</c:v>
                </c:pt>
                <c:pt idx="24047">
                  <c:v>11.044162625581329</c:v>
                </c:pt>
                <c:pt idx="24048">
                  <c:v>11.044475600855828</c:v>
                </c:pt>
                <c:pt idx="24049">
                  <c:v>11.045210412369871</c:v>
                </c:pt>
                <c:pt idx="24050">
                  <c:v>11.044731877711035</c:v>
                </c:pt>
                <c:pt idx="24051">
                  <c:v>11.044687652943985</c:v>
                </c:pt>
                <c:pt idx="24052">
                  <c:v>11.045646990198431</c:v>
                </c:pt>
                <c:pt idx="24053">
                  <c:v>11.046086969932148</c:v>
                </c:pt>
                <c:pt idx="24054">
                  <c:v>11.045467823193464</c:v>
                </c:pt>
                <c:pt idx="24055">
                  <c:v>11.046460045531099</c:v>
                </c:pt>
                <c:pt idx="24056">
                  <c:v>11.04658024618</c:v>
                </c:pt>
                <c:pt idx="24057">
                  <c:v>11.046681169366343</c:v>
                </c:pt>
                <c:pt idx="24058">
                  <c:v>11.046506538234919</c:v>
                </c:pt>
                <c:pt idx="24059">
                  <c:v>11.046196964865576</c:v>
                </c:pt>
                <c:pt idx="24060">
                  <c:v>11.046174285497859</c:v>
                </c:pt>
                <c:pt idx="24061">
                  <c:v>11.046489528709131</c:v>
                </c:pt>
                <c:pt idx="24062">
                  <c:v>11.046740135722409</c:v>
                </c:pt>
                <c:pt idx="24063">
                  <c:v>11.046801370015245</c:v>
                </c:pt>
                <c:pt idx="24064">
                  <c:v>11.047296914199869</c:v>
                </c:pt>
                <c:pt idx="24065">
                  <c:v>11.047183517361283</c:v>
                </c:pt>
                <c:pt idx="24066">
                  <c:v>11.047446598026804</c:v>
                </c:pt>
                <c:pt idx="24067">
                  <c:v>11.047917194906939</c:v>
                </c:pt>
                <c:pt idx="24068">
                  <c:v>11.047558860897006</c:v>
                </c:pt>
                <c:pt idx="24069">
                  <c:v>11.048072548575805</c:v>
                </c:pt>
                <c:pt idx="24070">
                  <c:v>11.048707570871889</c:v>
                </c:pt>
                <c:pt idx="24071">
                  <c:v>11.048400265439321</c:v>
                </c:pt>
                <c:pt idx="24072">
                  <c:v>11.048043065397771</c:v>
                </c:pt>
                <c:pt idx="24073">
                  <c:v>11.0476155593163</c:v>
                </c:pt>
                <c:pt idx="24074">
                  <c:v>11.048077084449348</c:v>
                </c:pt>
                <c:pt idx="24075">
                  <c:v>11.049236000139704</c:v>
                </c:pt>
                <c:pt idx="24076">
                  <c:v>11.049208784898443</c:v>
                </c:pt>
                <c:pt idx="24077">
                  <c:v>11.049703195114683</c:v>
                </c:pt>
                <c:pt idx="24078">
                  <c:v>11.050152246595486</c:v>
                </c:pt>
                <c:pt idx="24079">
                  <c:v>11.050035447851741</c:v>
                </c:pt>
                <c:pt idx="24080">
                  <c:v>11.050342753284314</c:v>
                </c:pt>
                <c:pt idx="24081">
                  <c:v>11.050969837801699</c:v>
                </c:pt>
                <c:pt idx="24082">
                  <c:v>11.050414193292623</c:v>
                </c:pt>
                <c:pt idx="24083">
                  <c:v>11.050077404682019</c:v>
                </c:pt>
                <c:pt idx="24084">
                  <c:v>11.050210078983165</c:v>
                </c:pt>
                <c:pt idx="24085">
                  <c:v>11.050174925963205</c:v>
                </c:pt>
                <c:pt idx="24086">
                  <c:v>11.05053552790991</c:v>
                </c:pt>
                <c:pt idx="24087">
                  <c:v>11.050778197144487</c:v>
                </c:pt>
                <c:pt idx="24088">
                  <c:v>11.050791804765117</c:v>
                </c:pt>
                <c:pt idx="24089">
                  <c:v>11.050706757136176</c:v>
                </c:pt>
                <c:pt idx="24090">
                  <c:v>11.050605833949835</c:v>
                </c:pt>
                <c:pt idx="24091">
                  <c:v>11.050364298683645</c:v>
                </c:pt>
                <c:pt idx="24092">
                  <c:v>11.05043687266034</c:v>
                </c:pt>
                <c:pt idx="24093">
                  <c:v>11.05039037995652</c:v>
                </c:pt>
                <c:pt idx="24094">
                  <c:v>11.050224820572181</c:v>
                </c:pt>
                <c:pt idx="24095">
                  <c:v>11.050156782469029</c:v>
                </c:pt>
                <c:pt idx="24096">
                  <c:v>11.050408523450693</c:v>
                </c:pt>
                <c:pt idx="24097">
                  <c:v>11.050575216803416</c:v>
                </c:pt>
                <c:pt idx="24098">
                  <c:v>11.051222712751747</c:v>
                </c:pt>
                <c:pt idx="24099">
                  <c:v>11.051737534398931</c:v>
                </c:pt>
                <c:pt idx="24100">
                  <c:v>11.051907629656812</c:v>
                </c:pt>
                <c:pt idx="24101">
                  <c:v>11.051853199174289</c:v>
                </c:pt>
                <c:pt idx="24102">
                  <c:v>11.051691041695111</c:v>
                </c:pt>
                <c:pt idx="24103">
                  <c:v>11.051650218833219</c:v>
                </c:pt>
                <c:pt idx="24104">
                  <c:v>11.051896289972953</c:v>
                </c:pt>
                <c:pt idx="24105">
                  <c:v>11.05242925511431</c:v>
                </c:pt>
                <c:pt idx="24106">
                  <c:v>11.052312456370565</c:v>
                </c:pt>
                <c:pt idx="24107">
                  <c:v>11.052346475422143</c:v>
                </c:pt>
                <c:pt idx="24108">
                  <c:v>11.05257213513093</c:v>
                </c:pt>
                <c:pt idx="24109">
                  <c:v>11.052408843683367</c:v>
                </c:pt>
                <c:pt idx="24110">
                  <c:v>11.052732024673338</c:v>
                </c:pt>
                <c:pt idx="24111">
                  <c:v>11.053057473600083</c:v>
                </c:pt>
                <c:pt idx="24112">
                  <c:v>11.053623323824629</c:v>
                </c:pt>
                <c:pt idx="24113">
                  <c:v>11.053743524473534</c:v>
                </c:pt>
                <c:pt idx="24114">
                  <c:v>11.053752596220619</c:v>
                </c:pt>
                <c:pt idx="24115">
                  <c:v>11.053902280047554</c:v>
                </c:pt>
                <c:pt idx="24116">
                  <c:v>11.053790017177354</c:v>
                </c:pt>
                <c:pt idx="24117">
                  <c:v>11.053960112435233</c:v>
                </c:pt>
                <c:pt idx="24118">
                  <c:v>11.053981657834564</c:v>
                </c:pt>
                <c:pt idx="24119">
                  <c:v>11.053555285721478</c:v>
                </c:pt>
                <c:pt idx="24120">
                  <c:v>11.053875064806293</c:v>
                </c:pt>
                <c:pt idx="24121">
                  <c:v>11.05360404636207</c:v>
                </c:pt>
                <c:pt idx="24122">
                  <c:v>11.054499881386908</c:v>
                </c:pt>
                <c:pt idx="24123">
                  <c:v>11.054512355039151</c:v>
                </c:pt>
                <c:pt idx="24124">
                  <c:v>11.054987487792831</c:v>
                </c:pt>
                <c:pt idx="24125">
                  <c:v>11.054813990629791</c:v>
                </c:pt>
                <c:pt idx="24126">
                  <c:v>11.054810588724635</c:v>
                </c:pt>
                <c:pt idx="24127">
                  <c:v>11.054738014747938</c:v>
                </c:pt>
                <c:pt idx="24128">
                  <c:v>11.054935325247079</c:v>
                </c:pt>
                <c:pt idx="24129">
                  <c:v>11.055554471985765</c:v>
                </c:pt>
                <c:pt idx="24130">
                  <c:v>11.055404788158828</c:v>
                </c:pt>
                <c:pt idx="24131">
                  <c:v>11.055588491037341</c:v>
                </c:pt>
                <c:pt idx="24132">
                  <c:v>11.055164386861026</c:v>
                </c:pt>
                <c:pt idx="24133">
                  <c:v>11.055564677701238</c:v>
                </c:pt>
                <c:pt idx="24134">
                  <c:v>11.056114652368382</c:v>
                </c:pt>
                <c:pt idx="24135">
                  <c:v>11.055979710130465</c:v>
                </c:pt>
                <c:pt idx="24136">
                  <c:v>11.055726835180417</c:v>
                </c:pt>
                <c:pt idx="24137">
                  <c:v>11.056060221885861</c:v>
                </c:pt>
                <c:pt idx="24138">
                  <c:v>11.056507005429895</c:v>
                </c:pt>
                <c:pt idx="24139">
                  <c:v>11.056527416860842</c:v>
                </c:pt>
                <c:pt idx="24140">
                  <c:v>11.056068159664562</c:v>
                </c:pt>
                <c:pt idx="24141">
                  <c:v>11.056101044747752</c:v>
                </c:pt>
                <c:pt idx="24142">
                  <c:v>11.056751942601242</c:v>
                </c:pt>
                <c:pt idx="24143">
                  <c:v>11.056901626428177</c:v>
                </c:pt>
                <c:pt idx="24144">
                  <c:v>11.057143161694366</c:v>
                </c:pt>
                <c:pt idx="24145">
                  <c:v>11.057400572517958</c:v>
                </c:pt>
                <c:pt idx="24146">
                  <c:v>11.05741644807536</c:v>
                </c:pt>
                <c:pt idx="24147">
                  <c:v>11.057814470978801</c:v>
                </c:pt>
                <c:pt idx="24148">
                  <c:v>11.057825810662658</c:v>
                </c:pt>
                <c:pt idx="24149">
                  <c:v>11.057825810662658</c:v>
                </c:pt>
                <c:pt idx="24150">
                  <c:v>11.058399598665908</c:v>
                </c:pt>
                <c:pt idx="24151">
                  <c:v>11.058601445038594</c:v>
                </c:pt>
                <c:pt idx="24152">
                  <c:v>11.058727315529424</c:v>
                </c:pt>
                <c:pt idx="24153">
                  <c:v>11.059331720679094</c:v>
                </c:pt>
                <c:pt idx="24154">
                  <c:v>11.059069773981957</c:v>
                </c:pt>
                <c:pt idx="24155">
                  <c:v>11.058765870454543</c:v>
                </c:pt>
                <c:pt idx="24156">
                  <c:v>11.058743191086826</c:v>
                </c:pt>
                <c:pt idx="24157">
                  <c:v>11.05902781715168</c:v>
                </c:pt>
                <c:pt idx="24158">
                  <c:v>11.059167295263142</c:v>
                </c:pt>
                <c:pt idx="24159">
                  <c:v>11.059670777226467</c:v>
                </c:pt>
                <c:pt idx="24160">
                  <c:v>11.059817059148244</c:v>
                </c:pt>
                <c:pt idx="24161">
                  <c:v>11.05989530296687</c:v>
                </c:pt>
                <c:pt idx="24162">
                  <c:v>11.05994746551262</c:v>
                </c:pt>
                <c:pt idx="24163">
                  <c:v>11.060161785537549</c:v>
                </c:pt>
                <c:pt idx="24164">
                  <c:v>11.060674339247962</c:v>
                </c:pt>
                <c:pt idx="24165">
                  <c:v>11.060558674472603</c:v>
                </c:pt>
                <c:pt idx="24166">
                  <c:v>11.060684544963435</c:v>
                </c:pt>
                <c:pt idx="24167">
                  <c:v>11.06051558367394</c:v>
                </c:pt>
                <c:pt idx="24168">
                  <c:v>11.060780932276232</c:v>
                </c:pt>
                <c:pt idx="24169">
                  <c:v>11.060974840870216</c:v>
                </c:pt>
                <c:pt idx="24170">
                  <c:v>11.060570014156463</c:v>
                </c:pt>
                <c:pt idx="24171">
                  <c:v>11.061062156435927</c:v>
                </c:pt>
                <c:pt idx="24172">
                  <c:v>11.061875211768596</c:v>
                </c:pt>
                <c:pt idx="24173">
                  <c:v>11.062287976261052</c:v>
                </c:pt>
                <c:pt idx="24174">
                  <c:v>11.061698312700399</c:v>
                </c:pt>
                <c:pt idx="24175">
                  <c:v>11.061784494297726</c:v>
                </c:pt>
                <c:pt idx="24176">
                  <c:v>11.062412712783498</c:v>
                </c:pt>
                <c:pt idx="24177">
                  <c:v>11.062233545778529</c:v>
                </c:pt>
                <c:pt idx="24178">
                  <c:v>11.062202928632111</c:v>
                </c:pt>
                <c:pt idx="24179">
                  <c:v>11.062344674680345</c:v>
                </c:pt>
                <c:pt idx="24180">
                  <c:v>11.062393435320937</c:v>
                </c:pt>
                <c:pt idx="24181">
                  <c:v>11.062084995919982</c:v>
                </c:pt>
                <c:pt idx="24182">
                  <c:v>11.062095201635454</c:v>
                </c:pt>
                <c:pt idx="24183">
                  <c:v>11.062867434106231</c:v>
                </c:pt>
                <c:pt idx="24184">
                  <c:v>11.063027323648639</c:v>
                </c:pt>
                <c:pt idx="24185">
                  <c:v>11.063425346552078</c:v>
                </c:pt>
                <c:pt idx="24186">
                  <c:v>11.063221232242622</c:v>
                </c:pt>
                <c:pt idx="24187">
                  <c:v>11.063234839863252</c:v>
                </c:pt>
                <c:pt idx="24188">
                  <c:v>11.063500188465545</c:v>
                </c:pt>
                <c:pt idx="24189">
                  <c:v>11.063064744605372</c:v>
                </c:pt>
                <c:pt idx="24190">
                  <c:v>11.063138452550454</c:v>
                </c:pt>
                <c:pt idx="24191">
                  <c:v>11.063315351618648</c:v>
                </c:pt>
                <c:pt idx="24192">
                  <c:v>11.063570494505468</c:v>
                </c:pt>
                <c:pt idx="24193">
                  <c:v>11.063977589155996</c:v>
                </c:pt>
                <c:pt idx="24194">
                  <c:v>11.064077378373954</c:v>
                </c:pt>
                <c:pt idx="24195">
                  <c:v>11.064457257783218</c:v>
                </c:pt>
                <c:pt idx="24196">
                  <c:v>11.064588798115979</c:v>
                </c:pt>
                <c:pt idx="24197">
                  <c:v>11.065099083889619</c:v>
                </c:pt>
                <c:pt idx="24198">
                  <c:v>11.064462927625147</c:v>
                </c:pt>
                <c:pt idx="24199">
                  <c:v>11.064128406951317</c:v>
                </c:pt>
                <c:pt idx="24200">
                  <c:v>11.064610343515312</c:v>
                </c:pt>
                <c:pt idx="24201">
                  <c:v>11.06450601842381</c:v>
                </c:pt>
                <c:pt idx="24202">
                  <c:v>11.065004964513593</c:v>
                </c:pt>
                <c:pt idx="24203">
                  <c:v>11.064980017209102</c:v>
                </c:pt>
                <c:pt idx="24204">
                  <c:v>11.065059394996116</c:v>
                </c:pt>
                <c:pt idx="24205">
                  <c:v>11.065684211576729</c:v>
                </c:pt>
                <c:pt idx="24206">
                  <c:v>11.06590873731713</c:v>
                </c:pt>
                <c:pt idx="24207">
                  <c:v>11.066203569097457</c:v>
                </c:pt>
                <c:pt idx="24208">
                  <c:v>11.066333975461831</c:v>
                </c:pt>
                <c:pt idx="24209">
                  <c:v>11.066381602134037</c:v>
                </c:pt>
                <c:pt idx="24210">
                  <c:v>11.066127593215603</c:v>
                </c:pt>
                <c:pt idx="24211">
                  <c:v>11.065667202050941</c:v>
                </c:pt>
                <c:pt idx="24212">
                  <c:v>11.066508606593256</c:v>
                </c:pt>
                <c:pt idx="24213">
                  <c:v>11.066602725969283</c:v>
                </c:pt>
                <c:pt idx="24214">
                  <c:v>11.066649218673103</c:v>
                </c:pt>
                <c:pt idx="24215">
                  <c:v>11.066963327915989</c:v>
                </c:pt>
                <c:pt idx="24216">
                  <c:v>11.067429388922582</c:v>
                </c:pt>
                <c:pt idx="24217">
                  <c:v>11.067229810486667</c:v>
                </c:pt>
                <c:pt idx="24218">
                  <c:v>11.067594948306917</c:v>
                </c:pt>
                <c:pt idx="24219">
                  <c:v>11.068130181385047</c:v>
                </c:pt>
                <c:pt idx="24220">
                  <c:v>11.068645003032232</c:v>
                </c:pt>
                <c:pt idx="24221">
                  <c:v>11.068330893789344</c:v>
                </c:pt>
                <c:pt idx="24222">
                  <c:v>11.067724220702907</c:v>
                </c:pt>
                <c:pt idx="24223">
                  <c:v>11.067132289205482</c:v>
                </c:pt>
                <c:pt idx="24224">
                  <c:v>11.067416915270336</c:v>
                </c:pt>
                <c:pt idx="24225">
                  <c:v>11.06791812929689</c:v>
                </c:pt>
                <c:pt idx="24226">
                  <c:v>11.068210693140443</c:v>
                </c:pt>
                <c:pt idx="24227">
                  <c:v>11.068267391559736</c:v>
                </c:pt>
                <c:pt idx="24228">
                  <c:v>11.068376252524779</c:v>
                </c:pt>
                <c:pt idx="24229">
                  <c:v>11.068566759213606</c:v>
                </c:pt>
                <c:pt idx="24230">
                  <c:v>11.06840913760797</c:v>
                </c:pt>
                <c:pt idx="24231">
                  <c:v>11.068321822042259</c:v>
                </c:pt>
                <c:pt idx="24232">
                  <c:v>11.069356001210171</c:v>
                </c:pt>
                <c:pt idx="24233">
                  <c:v>11.069259613897373</c:v>
                </c:pt>
                <c:pt idx="24234">
                  <c:v>11.069505685037107</c:v>
                </c:pt>
                <c:pt idx="24235">
                  <c:v>11.069204049446464</c:v>
                </c:pt>
                <c:pt idx="24236">
                  <c:v>11.068778811301765</c:v>
                </c:pt>
                <c:pt idx="24237">
                  <c:v>11.069259613897373</c:v>
                </c:pt>
                <c:pt idx="24238">
                  <c:v>11.069360537083714</c:v>
                </c:pt>
                <c:pt idx="24239">
                  <c:v>11.069900306035388</c:v>
                </c:pt>
                <c:pt idx="24240">
                  <c:v>11.07002050668429</c:v>
                </c:pt>
                <c:pt idx="24241">
                  <c:v>11.070211013373116</c:v>
                </c:pt>
                <c:pt idx="24242">
                  <c:v>11.070264309887252</c:v>
                </c:pt>
                <c:pt idx="24243">
                  <c:v>11.070206477499573</c:v>
                </c:pt>
                <c:pt idx="24244">
                  <c:v>11.07039358228324</c:v>
                </c:pt>
                <c:pt idx="24245">
                  <c:v>11.07053079245793</c:v>
                </c:pt>
                <c:pt idx="24246">
                  <c:v>11.0704049219671</c:v>
                </c:pt>
                <c:pt idx="24247">
                  <c:v>11.070726968988685</c:v>
                </c:pt>
                <c:pt idx="24248">
                  <c:v>11.071050149978658</c:v>
                </c:pt>
                <c:pt idx="24249">
                  <c:v>11.070814284554398</c:v>
                </c:pt>
                <c:pt idx="24250">
                  <c:v>11.070096482566145</c:v>
                </c:pt>
                <c:pt idx="24251">
                  <c:v>11.070173592416383</c:v>
                </c:pt>
                <c:pt idx="24252">
                  <c:v>11.071030872516099</c:v>
                </c:pt>
                <c:pt idx="24253">
                  <c:v>11.071136331575984</c:v>
                </c:pt>
                <c:pt idx="24254">
                  <c:v>11.071799703081718</c:v>
                </c:pt>
                <c:pt idx="24255">
                  <c:v>11.072264630119925</c:v>
                </c:pt>
                <c:pt idx="24256">
                  <c:v>11.072351945685636</c:v>
                </c:pt>
                <c:pt idx="24257">
                  <c:v>11.072556059995092</c:v>
                </c:pt>
                <c:pt idx="24258">
                  <c:v>11.07239730442107</c:v>
                </c:pt>
                <c:pt idx="24259">
                  <c:v>11.072181850427755</c:v>
                </c:pt>
                <c:pt idx="24260">
                  <c:v>11.072175046617442</c:v>
                </c:pt>
                <c:pt idx="24261">
                  <c:v>11.072694404138169</c:v>
                </c:pt>
                <c:pt idx="24262">
                  <c:v>11.072541318406076</c:v>
                </c:pt>
                <c:pt idx="24263">
                  <c:v>11.073161599113146</c:v>
                </c:pt>
                <c:pt idx="24264">
                  <c:v>11.073259120394331</c:v>
                </c:pt>
                <c:pt idx="24265">
                  <c:v>11.073584569321076</c:v>
                </c:pt>
                <c:pt idx="24266">
                  <c:v>11.073348703896814</c:v>
                </c:pt>
                <c:pt idx="24267">
                  <c:v>11.073849917923368</c:v>
                </c:pt>
                <c:pt idx="24268">
                  <c:v>11.073927027773607</c:v>
                </c:pt>
                <c:pt idx="24269">
                  <c:v>11.074183304628814</c:v>
                </c:pt>
                <c:pt idx="24270">
                  <c:v>11.074272888131297</c:v>
                </c:pt>
                <c:pt idx="24271">
                  <c:v>11.074643695793476</c:v>
                </c:pt>
                <c:pt idx="24272">
                  <c:v>11.07372858330608</c:v>
                </c:pt>
                <c:pt idx="24273">
                  <c:v>11.073993931908372</c:v>
                </c:pt>
                <c:pt idx="24274">
                  <c:v>11.074242270984879</c:v>
                </c:pt>
                <c:pt idx="24275">
                  <c:v>11.074597203089654</c:v>
                </c:pt>
                <c:pt idx="24276">
                  <c:v>11.0746096767419</c:v>
                </c:pt>
                <c:pt idx="24277">
                  <c:v>11.074851212008092</c:v>
                </c:pt>
                <c:pt idx="24278">
                  <c:v>11.075068933938176</c:v>
                </c:pt>
                <c:pt idx="24279">
                  <c:v>11.075013369487269</c:v>
                </c:pt>
                <c:pt idx="24280">
                  <c:v>11.075122230452312</c:v>
                </c:pt>
                <c:pt idx="24281">
                  <c:v>11.074795647557183</c:v>
                </c:pt>
                <c:pt idx="24282">
                  <c:v>11.074829666608759</c:v>
                </c:pt>
                <c:pt idx="24283">
                  <c:v>11.074877293280965</c:v>
                </c:pt>
                <c:pt idx="24284">
                  <c:v>11.075402320643622</c:v>
                </c:pt>
                <c:pt idx="24285">
                  <c:v>11.075606434953079</c:v>
                </c:pt>
                <c:pt idx="24286">
                  <c:v>11.075868381650213</c:v>
                </c:pt>
                <c:pt idx="24287">
                  <c:v>11.075782200052888</c:v>
                </c:pt>
                <c:pt idx="24288">
                  <c:v>11.076128060410579</c:v>
                </c:pt>
                <c:pt idx="24289">
                  <c:v>11.076027137224235</c:v>
                </c:pt>
                <c:pt idx="24290">
                  <c:v>11.075889927049545</c:v>
                </c:pt>
                <c:pt idx="24291">
                  <c:v>11.076301557573617</c:v>
                </c:pt>
                <c:pt idx="24292">
                  <c:v>11.076222179786607</c:v>
                </c:pt>
                <c:pt idx="24293">
                  <c:v>11.076519279503703</c:v>
                </c:pt>
                <c:pt idx="24294">
                  <c:v>11.076778958264066</c:v>
                </c:pt>
                <c:pt idx="24295">
                  <c:v>11.076930910027773</c:v>
                </c:pt>
                <c:pt idx="24296">
                  <c:v>11.076642882057763</c:v>
                </c:pt>
                <c:pt idx="24297">
                  <c:v>11.076625872531974</c:v>
                </c:pt>
                <c:pt idx="24298">
                  <c:v>11.077502430094251</c:v>
                </c:pt>
                <c:pt idx="24299">
                  <c:v>11.077570468197402</c:v>
                </c:pt>
                <c:pt idx="24300">
                  <c:v>11.077784788222331</c:v>
                </c:pt>
                <c:pt idx="24301">
                  <c:v>11.078223633987664</c:v>
                </c:pt>
                <c:pt idx="24302">
                  <c:v>11.078132916516795</c:v>
                </c:pt>
                <c:pt idx="24303">
                  <c:v>11.078259920976013</c:v>
                </c:pt>
                <c:pt idx="24304">
                  <c:v>11.078401667024245</c:v>
                </c:pt>
                <c:pt idx="24305">
                  <c:v>11.078100031433603</c:v>
                </c:pt>
                <c:pt idx="24306">
                  <c:v>11.078459499411924</c:v>
                </c:pt>
                <c:pt idx="24307">
                  <c:v>11.07856722640858</c:v>
                </c:pt>
                <c:pt idx="24308">
                  <c:v>11.078680623247168</c:v>
                </c:pt>
                <c:pt idx="24309">
                  <c:v>11.078872263904382</c:v>
                </c:pt>
                <c:pt idx="24310">
                  <c:v>11.078801957864457</c:v>
                </c:pt>
                <c:pt idx="24311">
                  <c:v>11.079358736341918</c:v>
                </c:pt>
                <c:pt idx="24312">
                  <c:v>11.079968811333515</c:v>
                </c:pt>
                <c:pt idx="24313">
                  <c:v>11.079866754178786</c:v>
                </c:pt>
                <c:pt idx="24314">
                  <c:v>11.07945398968633</c:v>
                </c:pt>
                <c:pt idx="24315">
                  <c:v>11.080191069137145</c:v>
                </c:pt>
                <c:pt idx="24316">
                  <c:v>11.079991490701232</c:v>
                </c:pt>
                <c:pt idx="24317">
                  <c:v>11.080153648180412</c:v>
                </c:pt>
                <c:pt idx="24318">
                  <c:v>11.080741043804291</c:v>
                </c:pt>
                <c:pt idx="24319">
                  <c:v>11.080333949153765</c:v>
                </c:pt>
                <c:pt idx="24320">
                  <c:v>11.080460953612983</c:v>
                </c:pt>
                <c:pt idx="24321">
                  <c:v>11.081201434968953</c:v>
                </c:pt>
                <c:pt idx="24322">
                  <c:v>11.08137266419522</c:v>
                </c:pt>
                <c:pt idx="24323">
                  <c:v>11.081444104203531</c:v>
                </c:pt>
                <c:pt idx="24324">
                  <c:v>11.08252817798042</c:v>
                </c:pt>
                <c:pt idx="24325">
                  <c:v>11.082657450376409</c:v>
                </c:pt>
                <c:pt idx="24326">
                  <c:v>11.08258827830487</c:v>
                </c:pt>
                <c:pt idx="24327">
                  <c:v>11.082703943080229</c:v>
                </c:pt>
                <c:pt idx="24328">
                  <c:v>11.083434218720729</c:v>
                </c:pt>
                <c:pt idx="24329">
                  <c:v>11.083630395251484</c:v>
                </c:pt>
                <c:pt idx="24330">
                  <c:v>11.082803732298185</c:v>
                </c:pt>
                <c:pt idx="24331">
                  <c:v>11.082734560226648</c:v>
                </c:pt>
                <c:pt idx="24332">
                  <c:v>11.0830033107341</c:v>
                </c:pt>
                <c:pt idx="24333">
                  <c:v>11.083179075833909</c:v>
                </c:pt>
                <c:pt idx="24334">
                  <c:v>11.08325278377899</c:v>
                </c:pt>
                <c:pt idx="24335">
                  <c:v>11.082720952606017</c:v>
                </c:pt>
                <c:pt idx="24336">
                  <c:v>11.082706211017001</c:v>
                </c:pt>
                <c:pt idx="24337">
                  <c:v>11.08293187072579</c:v>
                </c:pt>
                <c:pt idx="24338">
                  <c:v>11.082858162780708</c:v>
                </c:pt>
                <c:pt idx="24339">
                  <c:v>11.083464835867147</c:v>
                </c:pt>
                <c:pt idx="24340">
                  <c:v>11.083926361000197</c:v>
                </c:pt>
                <c:pt idx="24341">
                  <c:v>11.083765337489403</c:v>
                </c:pt>
                <c:pt idx="24342">
                  <c:v>11.084383350259703</c:v>
                </c:pt>
                <c:pt idx="24343">
                  <c:v>11.084466129951871</c:v>
                </c:pt>
                <c:pt idx="24344">
                  <c:v>11.084672512198098</c:v>
                </c:pt>
                <c:pt idx="24345">
                  <c:v>11.084214388970206</c:v>
                </c:pt>
                <c:pt idx="24346">
                  <c:v>11.083952442273072</c:v>
                </c:pt>
                <c:pt idx="24347">
                  <c:v>11.084195111507647</c:v>
                </c:pt>
                <c:pt idx="24348">
                  <c:v>11.084463862015097</c:v>
                </c:pt>
                <c:pt idx="24349">
                  <c:v>11.08469065569227</c:v>
                </c:pt>
                <c:pt idx="24350">
                  <c:v>11.084568187106598</c:v>
                </c:pt>
                <c:pt idx="24351">
                  <c:v>11.084525096307935</c:v>
                </c:pt>
                <c:pt idx="24352">
                  <c:v>11.084894770001728</c:v>
                </c:pt>
                <c:pt idx="24353">
                  <c:v>11.085772461532391</c:v>
                </c:pt>
                <c:pt idx="24354">
                  <c:v>11.0858439015407</c:v>
                </c:pt>
                <c:pt idx="24355">
                  <c:v>11.086175020309375</c:v>
                </c:pt>
                <c:pt idx="24356">
                  <c:v>11.086319034294378</c:v>
                </c:pt>
                <c:pt idx="24357">
                  <c:v>11.085869982813575</c:v>
                </c:pt>
                <c:pt idx="24358">
                  <c:v>11.086447172721984</c:v>
                </c:pt>
                <c:pt idx="24359">
                  <c:v>11.086171618404215</c:v>
                </c:pt>
                <c:pt idx="24360">
                  <c:v>11.085993585367634</c:v>
                </c:pt>
                <c:pt idx="24361">
                  <c:v>11.086332641915011</c:v>
                </c:pt>
                <c:pt idx="24362">
                  <c:v>11.086524282572222</c:v>
                </c:pt>
                <c:pt idx="24363">
                  <c:v>11.087251156307563</c:v>
                </c:pt>
                <c:pt idx="24364">
                  <c:v>11.087223941066302</c:v>
                </c:pt>
                <c:pt idx="24365">
                  <c:v>11.087654849052933</c:v>
                </c:pt>
                <c:pt idx="24366">
                  <c:v>11.087822676374042</c:v>
                </c:pt>
                <c:pt idx="24367">
                  <c:v>11.087344141715205</c:v>
                </c:pt>
                <c:pt idx="24368">
                  <c:v>11.087394036324183</c:v>
                </c:pt>
                <c:pt idx="24369">
                  <c:v>11.087028898503933</c:v>
                </c:pt>
                <c:pt idx="24370">
                  <c:v>11.08677715752227</c:v>
                </c:pt>
                <c:pt idx="24371">
                  <c:v>11.087703609693525</c:v>
                </c:pt>
                <c:pt idx="24372">
                  <c:v>11.087899786224281</c:v>
                </c:pt>
                <c:pt idx="24373">
                  <c:v>11.088289871349019</c:v>
                </c:pt>
                <c:pt idx="24374">
                  <c:v>11.088916955866404</c:v>
                </c:pt>
                <c:pt idx="24375">
                  <c:v>11.088962314601838</c:v>
                </c:pt>
                <c:pt idx="24376">
                  <c:v>11.088825104427148</c:v>
                </c:pt>
                <c:pt idx="24377">
                  <c:v>11.089672178811393</c:v>
                </c:pt>
                <c:pt idx="24378">
                  <c:v>11.089568987688278</c:v>
                </c:pt>
                <c:pt idx="24379">
                  <c:v>11.089186840342242</c:v>
                </c:pt>
                <c:pt idx="24380">
                  <c:v>11.089160759069365</c:v>
                </c:pt>
                <c:pt idx="24381">
                  <c:v>11.089352399726577</c:v>
                </c:pt>
                <c:pt idx="24382">
                  <c:v>11.090140507754755</c:v>
                </c:pt>
                <c:pt idx="24383">
                  <c:v>11.090069067746446</c:v>
                </c:pt>
                <c:pt idx="24384">
                  <c:v>11.090422865882838</c:v>
                </c:pt>
                <c:pt idx="24385">
                  <c:v>11.090724501473478</c:v>
                </c:pt>
                <c:pt idx="24386">
                  <c:v>11.091265404393539</c:v>
                </c:pt>
                <c:pt idx="24387">
                  <c:v>11.090768726240526</c:v>
                </c:pt>
                <c:pt idx="24388">
                  <c:v>11.091131596124006</c:v>
                </c:pt>
                <c:pt idx="24389">
                  <c:v>11.091468384734608</c:v>
                </c:pt>
                <c:pt idx="24390">
                  <c:v>11.091718991747886</c:v>
                </c:pt>
                <c:pt idx="24391">
                  <c:v>11.091759814609777</c:v>
                </c:pt>
                <c:pt idx="24392">
                  <c:v>11.091932177804429</c:v>
                </c:pt>
                <c:pt idx="24393">
                  <c:v>11.0916214704667</c:v>
                </c:pt>
                <c:pt idx="24394">
                  <c:v>11.092092067346835</c:v>
                </c:pt>
                <c:pt idx="24395">
                  <c:v>11.092453803261929</c:v>
                </c:pt>
                <c:pt idx="24396">
                  <c:v>11.092642042013983</c:v>
                </c:pt>
                <c:pt idx="24397">
                  <c:v>11.093125112546362</c:v>
                </c:pt>
                <c:pt idx="24398">
                  <c:v>11.093028725233562</c:v>
                </c:pt>
                <c:pt idx="24399">
                  <c:v>11.093400666864127</c:v>
                </c:pt>
                <c:pt idx="24400">
                  <c:v>11.093968785025448</c:v>
                </c:pt>
                <c:pt idx="24401">
                  <c:v>11.093703436423155</c:v>
                </c:pt>
                <c:pt idx="24402">
                  <c:v>11.093140988103764</c:v>
                </c:pt>
                <c:pt idx="24403">
                  <c:v>11.093506125924014</c:v>
                </c:pt>
                <c:pt idx="24404">
                  <c:v>11.093709106265084</c:v>
                </c:pt>
                <c:pt idx="24405">
                  <c:v>11.093101299210259</c:v>
                </c:pt>
                <c:pt idx="24406">
                  <c:v>11.093292939867471</c:v>
                </c:pt>
                <c:pt idx="24407">
                  <c:v>11.093630862446458</c:v>
                </c:pt>
                <c:pt idx="24408">
                  <c:v>11.094429176190111</c:v>
                </c:pt>
                <c:pt idx="24409">
                  <c:v>11.09478637623166</c:v>
                </c:pt>
                <c:pt idx="24410">
                  <c:v>11.094773902579416</c:v>
                </c:pt>
                <c:pt idx="24411">
                  <c:v>11.094747821306541</c:v>
                </c:pt>
                <c:pt idx="24412">
                  <c:v>11.094627620657638</c:v>
                </c:pt>
                <c:pt idx="24413">
                  <c:v>11.094854414334812</c:v>
                </c:pt>
                <c:pt idx="24414">
                  <c:v>11.094771634642644</c:v>
                </c:pt>
                <c:pt idx="24415">
                  <c:v>11.095069868328126</c:v>
                </c:pt>
                <c:pt idx="24416">
                  <c:v>11.095860244293076</c:v>
                </c:pt>
                <c:pt idx="24417">
                  <c:v>11.095657263952006</c:v>
                </c:pt>
                <c:pt idx="24418">
                  <c:v>11.095938488111702</c:v>
                </c:pt>
                <c:pt idx="24419">
                  <c:v>11.095901067154969</c:v>
                </c:pt>
                <c:pt idx="24420">
                  <c:v>11.096191363061751</c:v>
                </c:pt>
                <c:pt idx="24421">
                  <c:v>11.09644650594857</c:v>
                </c:pt>
                <c:pt idx="24422">
                  <c:v>11.096148272263088</c:v>
                </c:pt>
                <c:pt idx="24423">
                  <c:v>11.096463515474358</c:v>
                </c:pt>
                <c:pt idx="24424">
                  <c:v>11.096562170723931</c:v>
                </c:pt>
                <c:pt idx="24425">
                  <c:v>11.09630702783711</c:v>
                </c:pt>
                <c:pt idx="24426">
                  <c:v>11.096584850091647</c:v>
                </c:pt>
                <c:pt idx="24427">
                  <c:v>11.096673299625746</c:v>
                </c:pt>
                <c:pt idx="24428">
                  <c:v>11.097234613976751</c:v>
                </c:pt>
                <c:pt idx="24429">
                  <c:v>11.097391101614001</c:v>
                </c:pt>
                <c:pt idx="24430">
                  <c:v>11.097666655931764</c:v>
                </c:pt>
                <c:pt idx="24431">
                  <c:v>11.097503364484201</c:v>
                </c:pt>
                <c:pt idx="24432">
                  <c:v>11.098166735989935</c:v>
                </c:pt>
                <c:pt idx="24433">
                  <c:v>11.097447800033294</c:v>
                </c:pt>
                <c:pt idx="24434">
                  <c:v>11.097225542229664</c:v>
                </c:pt>
                <c:pt idx="24435">
                  <c:v>11.097041839351151</c:v>
                </c:pt>
                <c:pt idx="24436">
                  <c:v>11.097414914950104</c:v>
                </c:pt>
                <c:pt idx="24437">
                  <c:v>11.09789911945087</c:v>
                </c:pt>
                <c:pt idx="24438">
                  <c:v>11.098056741056505</c:v>
                </c:pt>
                <c:pt idx="24439">
                  <c:v>11.098703103036451</c:v>
                </c:pt>
                <c:pt idx="24440">
                  <c:v>11.09869743319452</c:v>
                </c:pt>
                <c:pt idx="24441">
                  <c:v>11.098822169716966</c:v>
                </c:pt>
                <c:pt idx="24442">
                  <c:v>11.098915155124606</c:v>
                </c:pt>
                <c:pt idx="24443">
                  <c:v>11.099442450424037</c:v>
                </c:pt>
                <c:pt idx="24444">
                  <c:v>11.100051391447247</c:v>
                </c:pt>
                <c:pt idx="24445">
                  <c:v>11.100176127969693</c:v>
                </c:pt>
                <c:pt idx="24446">
                  <c:v>11.099534301863292</c:v>
                </c:pt>
                <c:pt idx="24447">
                  <c:v>11.100099018119455</c:v>
                </c:pt>
                <c:pt idx="24448">
                  <c:v>11.100430136888127</c:v>
                </c:pt>
                <c:pt idx="24449">
                  <c:v>11.100497041022894</c:v>
                </c:pt>
                <c:pt idx="24450">
                  <c:v>11.100778265182589</c:v>
                </c:pt>
                <c:pt idx="24451">
                  <c:v>11.100921145199209</c:v>
                </c:pt>
                <c:pt idx="24452">
                  <c:v>11.100788470898063</c:v>
                </c:pt>
                <c:pt idx="24453">
                  <c:v>11.100840633443813</c:v>
                </c:pt>
                <c:pt idx="24454">
                  <c:v>11.101192163643431</c:v>
                </c:pt>
                <c:pt idx="24455">
                  <c:v>11.101019800448778</c:v>
                </c:pt>
                <c:pt idx="24456">
                  <c:v>11.100652394691759</c:v>
                </c:pt>
                <c:pt idx="24457">
                  <c:v>11.10140421573159</c:v>
                </c:pt>
                <c:pt idx="24458">
                  <c:v>11.101806774508571</c:v>
                </c:pt>
                <c:pt idx="24459">
                  <c:v>11.101492665265686</c:v>
                </c:pt>
                <c:pt idx="24460">
                  <c:v>11.101823784034359</c:v>
                </c:pt>
                <c:pt idx="24461">
                  <c:v>11.102791059067506</c:v>
                </c:pt>
                <c:pt idx="24462">
                  <c:v>11.10304506798594</c:v>
                </c:pt>
                <c:pt idx="24463">
                  <c:v>11.102779719383648</c:v>
                </c:pt>
                <c:pt idx="24464">
                  <c:v>11.103255986105712</c:v>
                </c:pt>
                <c:pt idx="24465">
                  <c:v>11.103435153110679</c:v>
                </c:pt>
                <c:pt idx="24466">
                  <c:v>11.103215163243821</c:v>
                </c:pt>
                <c:pt idx="24467">
                  <c:v>11.102923733368652</c:v>
                </c:pt>
                <c:pt idx="24468">
                  <c:v>11.102546121896157</c:v>
                </c:pt>
                <c:pt idx="24469">
                  <c:v>11.103257120074099</c:v>
                </c:pt>
                <c:pt idx="24470">
                  <c:v>11.104142749383461</c:v>
                </c:pt>
                <c:pt idx="24471">
                  <c:v>11.104739216754428</c:v>
                </c:pt>
                <c:pt idx="24472">
                  <c:v>11.104566853559776</c:v>
                </c:pt>
                <c:pt idx="24473">
                  <c:v>11.10457932721202</c:v>
                </c:pt>
                <c:pt idx="24474">
                  <c:v>11.104713135481553</c:v>
                </c:pt>
                <c:pt idx="24475">
                  <c:v>11.105227957128738</c:v>
                </c:pt>
                <c:pt idx="24476">
                  <c:v>11.105095282827589</c:v>
                </c:pt>
                <c:pt idx="24477">
                  <c:v>11.105286923484803</c:v>
                </c:pt>
                <c:pt idx="24478">
                  <c:v>11.105768860048796</c:v>
                </c:pt>
                <c:pt idx="24479">
                  <c:v>11.106106782627785</c:v>
                </c:pt>
                <c:pt idx="24480">
                  <c:v>11.106024002935616</c:v>
                </c:pt>
                <c:pt idx="24481">
                  <c:v>11.106536556646029</c:v>
                </c:pt>
                <c:pt idx="24482">
                  <c:v>11.106732733176786</c:v>
                </c:pt>
                <c:pt idx="24483">
                  <c:v>11.106885818908879</c:v>
                </c:pt>
                <c:pt idx="24484">
                  <c:v>11.107061584008687</c:v>
                </c:pt>
                <c:pt idx="24485">
                  <c:v>11.106612532527883</c:v>
                </c:pt>
                <c:pt idx="24486">
                  <c:v>11.106700982061982</c:v>
                </c:pt>
                <c:pt idx="24487">
                  <c:v>11.106501403626067</c:v>
                </c:pt>
                <c:pt idx="24488">
                  <c:v>11.106820048742497</c:v>
                </c:pt>
                <c:pt idx="24489">
                  <c:v>11.10616348104708</c:v>
                </c:pt>
                <c:pt idx="24490">
                  <c:v>11.106578513476306</c:v>
                </c:pt>
                <c:pt idx="24491">
                  <c:v>11.106989010031992</c:v>
                </c:pt>
                <c:pt idx="24492">
                  <c:v>11.107723821546035</c:v>
                </c:pt>
                <c:pt idx="24493">
                  <c:v>11.107531046920437</c:v>
                </c:pt>
                <c:pt idx="24494">
                  <c:v>11.107388166903817</c:v>
                </c:pt>
                <c:pt idx="24495">
                  <c:v>11.107485688185003</c:v>
                </c:pt>
                <c:pt idx="24496">
                  <c:v>11.106968598601046</c:v>
                </c:pt>
                <c:pt idx="24497">
                  <c:v>11.107197660214991</c:v>
                </c:pt>
                <c:pt idx="24498">
                  <c:v>11.106932311612699</c:v>
                </c:pt>
                <c:pt idx="24499">
                  <c:v>11.108217097793887</c:v>
                </c:pt>
                <c:pt idx="24500">
                  <c:v>11.108355441936963</c:v>
                </c:pt>
                <c:pt idx="24501">
                  <c:v>11.1084246140085</c:v>
                </c:pt>
                <c:pt idx="24502">
                  <c:v>11.108442757502674</c:v>
                </c:pt>
                <c:pt idx="24503">
                  <c:v>11.108544814657401</c:v>
                </c:pt>
                <c:pt idx="24504">
                  <c:v>11.108288537802197</c:v>
                </c:pt>
                <c:pt idx="24505">
                  <c:v>11.109244473151485</c:v>
                </c:pt>
                <c:pt idx="24506">
                  <c:v>11.10914128202837</c:v>
                </c:pt>
                <c:pt idx="24507">
                  <c:v>11.109761562735439</c:v>
                </c:pt>
                <c:pt idx="24508">
                  <c:v>11.110490704407553</c:v>
                </c:pt>
                <c:pt idx="24509">
                  <c:v>11.109988356412615</c:v>
                </c:pt>
                <c:pt idx="24510">
                  <c:v>11.109683318916815</c:v>
                </c:pt>
                <c:pt idx="24511">
                  <c:v>11.110337618675462</c:v>
                </c:pt>
                <c:pt idx="24512">
                  <c:v>11.110680077127993</c:v>
                </c:pt>
                <c:pt idx="24513">
                  <c:v>11.110436273925032</c:v>
                </c:pt>
                <c:pt idx="24514">
                  <c:v>11.110431738051489</c:v>
                </c:pt>
                <c:pt idx="24515">
                  <c:v>11.11060977108807</c:v>
                </c:pt>
                <c:pt idx="24516">
                  <c:v>11.110758320946619</c:v>
                </c:pt>
                <c:pt idx="24517">
                  <c:v>11.110723167926656</c:v>
                </c:pt>
                <c:pt idx="24518">
                  <c:v>11.110593895530666</c:v>
                </c:pt>
                <c:pt idx="24519">
                  <c:v>11.110485034565624</c:v>
                </c:pt>
                <c:pt idx="24520">
                  <c:v>11.11094202382513</c:v>
                </c:pt>
                <c:pt idx="24521">
                  <c:v>11.110896665089696</c:v>
                </c:pt>
                <c:pt idx="24522">
                  <c:v>11.111046348916629</c:v>
                </c:pt>
                <c:pt idx="24523">
                  <c:v>11.111176755281004</c:v>
                </c:pt>
                <c:pt idx="24524">
                  <c:v>11.110765124756934</c:v>
                </c:pt>
                <c:pt idx="24525">
                  <c:v>11.111031607327613</c:v>
                </c:pt>
                <c:pt idx="24526">
                  <c:v>11.111488596587117</c:v>
                </c:pt>
                <c:pt idx="24527">
                  <c:v>11.110948827635445</c:v>
                </c:pt>
                <c:pt idx="24528">
                  <c:v>11.111755079157797</c:v>
                </c:pt>
                <c:pt idx="24529">
                  <c:v>11.111984140771742</c:v>
                </c:pt>
                <c:pt idx="24530">
                  <c:v>11.111677969307559</c:v>
                </c:pt>
                <c:pt idx="24531">
                  <c:v>11.111547562943183</c:v>
                </c:pt>
                <c:pt idx="24532">
                  <c:v>11.112075992210999</c:v>
                </c:pt>
                <c:pt idx="24533">
                  <c:v>11.112102073483873</c:v>
                </c:pt>
                <c:pt idx="24534">
                  <c:v>11.112725756096101</c:v>
                </c:pt>
                <c:pt idx="24535">
                  <c:v>11.113146458367257</c:v>
                </c:pt>
                <c:pt idx="24536">
                  <c:v>11.113558088891327</c:v>
                </c:pt>
                <c:pt idx="24537">
                  <c:v>11.11388693972323</c:v>
                </c:pt>
                <c:pt idx="24538">
                  <c:v>11.114481139157425</c:v>
                </c:pt>
                <c:pt idx="24539">
                  <c:v>11.11385405464004</c:v>
                </c:pt>
                <c:pt idx="24540">
                  <c:v>11.114443718200691</c:v>
                </c:pt>
                <c:pt idx="24541">
                  <c:v>11.114871224282163</c:v>
                </c:pt>
                <c:pt idx="24542">
                  <c:v>11.115294194490092</c:v>
                </c:pt>
                <c:pt idx="24543">
                  <c:v>11.114875760155707</c:v>
                </c:pt>
                <c:pt idx="24544">
                  <c:v>11.114453923916164</c:v>
                </c:pt>
                <c:pt idx="24545">
                  <c:v>11.114805454115784</c:v>
                </c:pt>
                <c:pt idx="24546">
                  <c:v>11.115083276370322</c:v>
                </c:pt>
                <c:pt idx="24547">
                  <c:v>11.11516605606249</c:v>
                </c:pt>
                <c:pt idx="24548">
                  <c:v>11.115555007218843</c:v>
                </c:pt>
                <c:pt idx="24549">
                  <c:v>11.115565212934316</c:v>
                </c:pt>
                <c:pt idx="24550">
                  <c:v>11.115505112609863</c:v>
                </c:pt>
                <c:pt idx="24551">
                  <c:v>11.115845303125624</c:v>
                </c:pt>
                <c:pt idx="24552">
                  <c:v>11.115272649090761</c:v>
                </c:pt>
                <c:pt idx="24553">
                  <c:v>11.115335017351983</c:v>
                </c:pt>
                <c:pt idx="24554">
                  <c:v>11.115340687193914</c:v>
                </c:pt>
                <c:pt idx="24555">
                  <c:v>11.11536903640356</c:v>
                </c:pt>
                <c:pt idx="24556">
                  <c:v>11.115450682127342</c:v>
                </c:pt>
                <c:pt idx="24557">
                  <c:v>11.115770461212158</c:v>
                </c:pt>
                <c:pt idx="24558">
                  <c:v>11.116168484115597</c:v>
                </c:pt>
                <c:pt idx="24559">
                  <c:v>11.116801238474912</c:v>
                </c:pt>
                <c:pt idx="24560">
                  <c:v>11.116427028907577</c:v>
                </c:pt>
                <c:pt idx="24561">
                  <c:v>11.117107409939097</c:v>
                </c:pt>
                <c:pt idx="24562">
                  <c:v>11.117616561744352</c:v>
                </c:pt>
                <c:pt idx="24563">
                  <c:v>11.118027058300036</c:v>
                </c:pt>
                <c:pt idx="24564">
                  <c:v>11.118481779622771</c:v>
                </c:pt>
                <c:pt idx="24565">
                  <c:v>11.118763003782465</c:v>
                </c:pt>
                <c:pt idx="24566">
                  <c:v>11.11917350033815</c:v>
                </c:pt>
                <c:pt idx="24567">
                  <c:v>11.119127007634329</c:v>
                </c:pt>
                <c:pt idx="24568">
                  <c:v>11.119559049589345</c:v>
                </c:pt>
                <c:pt idx="24569">
                  <c:v>11.119809656602621</c:v>
                </c:pt>
                <c:pt idx="24570">
                  <c:v>11.119631623566042</c:v>
                </c:pt>
                <c:pt idx="24571">
                  <c:v>11.119834603907112</c:v>
                </c:pt>
                <c:pt idx="24572">
                  <c:v>11.120741778615805</c:v>
                </c:pt>
                <c:pt idx="24573">
                  <c:v>11.120588692883713</c:v>
                </c:pt>
                <c:pt idx="24574">
                  <c:v>11.121373399006734</c:v>
                </c:pt>
                <c:pt idx="24575">
                  <c:v>11.121594522841978</c:v>
                </c:pt>
                <c:pt idx="24576">
                  <c:v>11.120822290371201</c:v>
                </c:pt>
                <c:pt idx="24577">
                  <c:v>11.120475296045127</c:v>
                </c:pt>
                <c:pt idx="24578">
                  <c:v>11.12070435765907</c:v>
                </c:pt>
                <c:pt idx="24579">
                  <c:v>11.12078146750931</c:v>
                </c:pt>
                <c:pt idx="24580">
                  <c:v>11.121381336785435</c:v>
                </c:pt>
                <c:pt idx="24581">
                  <c:v>11.121208973590784</c:v>
                </c:pt>
                <c:pt idx="24582">
                  <c:v>11.122130889888494</c:v>
                </c:pt>
                <c:pt idx="24583">
                  <c:v>11.122294181336059</c:v>
                </c:pt>
                <c:pt idx="24584">
                  <c:v>11.121269073915235</c:v>
                </c:pt>
                <c:pt idx="24585">
                  <c:v>11.121756680321157</c:v>
                </c:pt>
                <c:pt idx="24586">
                  <c:v>11.122466544530711</c:v>
                </c:pt>
                <c:pt idx="24587">
                  <c:v>11.122953016968248</c:v>
                </c:pt>
                <c:pt idx="24588">
                  <c:v>11.122662721061467</c:v>
                </c:pt>
                <c:pt idx="24589">
                  <c:v>11.122472214372641</c:v>
                </c:pt>
                <c:pt idx="24590">
                  <c:v>11.122472214372641</c:v>
                </c:pt>
                <c:pt idx="24591">
                  <c:v>11.122379228964999</c:v>
                </c:pt>
                <c:pt idx="24592">
                  <c:v>11.123142389688688</c:v>
                </c:pt>
                <c:pt idx="24593">
                  <c:v>11.123009715387543</c:v>
                </c:pt>
                <c:pt idx="24594">
                  <c:v>11.123698034197766</c:v>
                </c:pt>
                <c:pt idx="24595">
                  <c:v>11.123408872259368</c:v>
                </c:pt>
                <c:pt idx="24596">
                  <c:v>11.12389988057045</c:v>
                </c:pt>
                <c:pt idx="24597">
                  <c:v>11.123605048790123</c:v>
                </c:pt>
                <c:pt idx="24598">
                  <c:v>11.124028018998052</c:v>
                </c:pt>
                <c:pt idx="24599">
                  <c:v>11.124052966302541</c:v>
                </c:pt>
                <c:pt idx="24600">
                  <c:v>11.124109664721836</c:v>
                </c:pt>
                <c:pt idx="24601">
                  <c:v>11.124106262816676</c:v>
                </c:pt>
                <c:pt idx="24602">
                  <c:v>11.124521295245906</c:v>
                </c:pt>
                <c:pt idx="24603">
                  <c:v>11.124640361926422</c:v>
                </c:pt>
                <c:pt idx="24604">
                  <c:v>11.124860351793281</c:v>
                </c:pt>
                <c:pt idx="24605">
                  <c:v>11.124955605137693</c:v>
                </c:pt>
                <c:pt idx="24606">
                  <c:v>11.125143843889747</c:v>
                </c:pt>
                <c:pt idx="24607">
                  <c:v>11.125108690869787</c:v>
                </c:pt>
                <c:pt idx="24608">
                  <c:v>11.125537330919643</c:v>
                </c:pt>
                <c:pt idx="24609">
                  <c:v>11.125693818556893</c:v>
                </c:pt>
                <c:pt idx="24610">
                  <c:v>11.12592288017084</c:v>
                </c:pt>
                <c:pt idx="24611">
                  <c:v>11.126786964080871</c:v>
                </c:pt>
                <c:pt idx="24612">
                  <c:v>11.127122618723089</c:v>
                </c:pt>
                <c:pt idx="24613">
                  <c:v>11.126484194521845</c:v>
                </c:pt>
                <c:pt idx="24614">
                  <c:v>11.12717704920561</c:v>
                </c:pt>
                <c:pt idx="24615">
                  <c:v>11.127150967932733</c:v>
                </c:pt>
                <c:pt idx="24616">
                  <c:v>11.127584143856136</c:v>
                </c:pt>
                <c:pt idx="24617">
                  <c:v>11.128507194122234</c:v>
                </c:pt>
                <c:pt idx="24618">
                  <c:v>11.12888934146827</c:v>
                </c:pt>
                <c:pt idx="24619">
                  <c:v>11.128923360519845</c:v>
                </c:pt>
                <c:pt idx="24620">
                  <c:v>11.128787284313542</c:v>
                </c:pt>
                <c:pt idx="24621">
                  <c:v>11.12887006400571</c:v>
                </c:pt>
                <c:pt idx="24622">
                  <c:v>11.128753265261967</c:v>
                </c:pt>
                <c:pt idx="24623">
                  <c:v>11.129345196759392</c:v>
                </c:pt>
                <c:pt idx="24624">
                  <c:v>11.130031247632841</c:v>
                </c:pt>
                <c:pt idx="24625">
                  <c:v>11.130323811476394</c:v>
                </c:pt>
                <c:pt idx="24626">
                  <c:v>11.130705958822434</c:v>
                </c:pt>
                <c:pt idx="24627">
                  <c:v>11.130888527732557</c:v>
                </c:pt>
                <c:pt idx="24628">
                  <c:v>11.130507514354907</c:v>
                </c:pt>
                <c:pt idx="24629">
                  <c:v>11.13036917021183</c:v>
                </c:pt>
                <c:pt idx="24630">
                  <c:v>11.130883991859013</c:v>
                </c:pt>
                <c:pt idx="24631">
                  <c:v>11.130515452133606</c:v>
                </c:pt>
                <c:pt idx="24632">
                  <c:v>11.130618643256721</c:v>
                </c:pt>
                <c:pt idx="24633">
                  <c:v>11.131312631908871</c:v>
                </c:pt>
                <c:pt idx="24634">
                  <c:v>11.131640348772388</c:v>
                </c:pt>
                <c:pt idx="24635">
                  <c:v>11.132442064421198</c:v>
                </c:pt>
                <c:pt idx="24636">
                  <c:v>11.132827613672394</c:v>
                </c:pt>
                <c:pt idx="24637">
                  <c:v>11.132303720278122</c:v>
                </c:pt>
                <c:pt idx="24638">
                  <c:v>11.131911367216611</c:v>
                </c:pt>
                <c:pt idx="24639">
                  <c:v>11.132384232033518</c:v>
                </c:pt>
                <c:pt idx="24640">
                  <c:v>11.132903589554246</c:v>
                </c:pt>
                <c:pt idx="24641">
                  <c:v>11.132913795269719</c:v>
                </c:pt>
                <c:pt idx="24642">
                  <c:v>11.133019254329604</c:v>
                </c:pt>
                <c:pt idx="24643">
                  <c:v>11.13385498902999</c:v>
                </c:pt>
                <c:pt idx="24644">
                  <c:v>11.13454897768214</c:v>
                </c:pt>
                <c:pt idx="24645">
                  <c:v>11.13429383479532</c:v>
                </c:pt>
                <c:pt idx="24646">
                  <c:v>11.134539905935055</c:v>
                </c:pt>
                <c:pt idx="24647">
                  <c:v>11.134558049429227</c:v>
                </c:pt>
                <c:pt idx="24648">
                  <c:v>11.134570523081472</c:v>
                </c:pt>
                <c:pt idx="24649">
                  <c:v>11.134037557940115</c:v>
                </c:pt>
                <c:pt idx="24650">
                  <c:v>11.134577326891788</c:v>
                </c:pt>
                <c:pt idx="24651">
                  <c:v>11.135083076791885</c:v>
                </c:pt>
                <c:pt idx="24652">
                  <c:v>11.135126167590549</c:v>
                </c:pt>
                <c:pt idx="24653">
                  <c:v>11.134941330743651</c:v>
                </c:pt>
                <c:pt idx="24654">
                  <c:v>11.135016172657119</c:v>
                </c:pt>
                <c:pt idx="24655">
                  <c:v>11.135282655227797</c:v>
                </c:pt>
                <c:pt idx="24656">
                  <c:v>11.135914275618727</c:v>
                </c:pt>
                <c:pt idx="24657">
                  <c:v>11.135540066051391</c:v>
                </c:pt>
                <c:pt idx="24658">
                  <c:v>11.136340647731814</c:v>
                </c:pt>
                <c:pt idx="24659">
                  <c:v>11.136628675701825</c:v>
                </c:pt>
                <c:pt idx="24660">
                  <c:v>11.136788565244233</c:v>
                </c:pt>
                <c:pt idx="24661">
                  <c:v>11.136574245219302</c:v>
                </c:pt>
                <c:pt idx="24662">
                  <c:v>11.136948454786639</c:v>
                </c:pt>
                <c:pt idx="24663">
                  <c:v>11.136689909994661</c:v>
                </c:pt>
                <c:pt idx="24664">
                  <c:v>11.136808976675177</c:v>
                </c:pt>
                <c:pt idx="24665">
                  <c:v>11.136940517007938</c:v>
                </c:pt>
                <c:pt idx="24666">
                  <c:v>11.136823718264193</c:v>
                </c:pt>
                <c:pt idx="24667">
                  <c:v>11.136545896009656</c:v>
                </c:pt>
                <c:pt idx="24668">
                  <c:v>11.136988143680144</c:v>
                </c:pt>
                <c:pt idx="24669">
                  <c:v>11.137373692931339</c:v>
                </c:pt>
                <c:pt idx="24670">
                  <c:v>11.137628835818161</c:v>
                </c:pt>
                <c:pt idx="24671">
                  <c:v>11.137756974245763</c:v>
                </c:pt>
                <c:pt idx="24672">
                  <c:v>11.137880576799823</c:v>
                </c:pt>
                <c:pt idx="24673">
                  <c:v>11.138416943846339</c:v>
                </c:pt>
                <c:pt idx="24674">
                  <c:v>11.138313752723224</c:v>
                </c:pt>
                <c:pt idx="24675">
                  <c:v>11.138768474045959</c:v>
                </c:pt>
                <c:pt idx="24676">
                  <c:v>11.139611012556658</c:v>
                </c:pt>
                <c:pt idx="24677">
                  <c:v>11.140509115518265</c:v>
                </c:pt>
                <c:pt idx="24678">
                  <c:v>11.140524991075669</c:v>
                </c:pt>
                <c:pt idx="24679">
                  <c:v>11.140650861566501</c:v>
                </c:pt>
                <c:pt idx="24680">
                  <c:v>11.140380977090663</c:v>
                </c:pt>
                <c:pt idx="24681">
                  <c:v>11.140432005668027</c:v>
                </c:pt>
                <c:pt idx="24682">
                  <c:v>11.140772196183788</c:v>
                </c:pt>
                <c:pt idx="24683">
                  <c:v>11.140862913654658</c:v>
                </c:pt>
                <c:pt idx="24684">
                  <c:v>11.141071563837656</c:v>
                </c:pt>
                <c:pt idx="24685">
                  <c:v>11.141393610859243</c:v>
                </c:pt>
                <c:pt idx="24686">
                  <c:v>11.14037077137519</c:v>
                </c:pt>
                <c:pt idx="24687">
                  <c:v>11.140581689494962</c:v>
                </c:pt>
                <c:pt idx="24688">
                  <c:v>11.140314072955897</c:v>
                </c:pt>
                <c:pt idx="24689">
                  <c:v>11.140743846974141</c:v>
                </c:pt>
                <c:pt idx="24690">
                  <c:v>11.140548804411772</c:v>
                </c:pt>
                <c:pt idx="24691">
                  <c:v>11.14068941649162</c:v>
                </c:pt>
                <c:pt idx="24692">
                  <c:v>11.140599832989135</c:v>
                </c:pt>
                <c:pt idx="24693">
                  <c:v>11.141053420343482</c:v>
                </c:pt>
                <c:pt idx="24694">
                  <c:v>11.141415156258576</c:v>
                </c:pt>
                <c:pt idx="24695">
                  <c:v>11.141884619170325</c:v>
                </c:pt>
                <c:pt idx="24696">
                  <c:v>11.142766846574531</c:v>
                </c:pt>
                <c:pt idx="24697">
                  <c:v>11.143026525334895</c:v>
                </c:pt>
                <c:pt idx="24698">
                  <c:v>11.143493720309873</c:v>
                </c:pt>
                <c:pt idx="24699">
                  <c:v>11.143330428862308</c:v>
                </c:pt>
                <c:pt idx="24700">
                  <c:v>11.143183012972143</c:v>
                </c:pt>
                <c:pt idx="24701">
                  <c:v>11.143437021890579</c:v>
                </c:pt>
                <c:pt idx="24702">
                  <c:v>11.143946173695833</c:v>
                </c:pt>
                <c:pt idx="24703">
                  <c:v>11.144007407988671</c:v>
                </c:pt>
                <c:pt idx="24704">
                  <c:v>11.143901948928786</c:v>
                </c:pt>
                <c:pt idx="24705">
                  <c:v>11.143844116541105</c:v>
                </c:pt>
                <c:pt idx="24706">
                  <c:v>11.14407317815505</c:v>
                </c:pt>
                <c:pt idx="24707">
                  <c:v>11.143780614311497</c:v>
                </c:pt>
                <c:pt idx="24708">
                  <c:v>11.143769274627639</c:v>
                </c:pt>
                <c:pt idx="24709">
                  <c:v>11.143819169236616</c:v>
                </c:pt>
                <c:pt idx="24710">
                  <c:v>11.144056168629263</c:v>
                </c:pt>
                <c:pt idx="24711">
                  <c:v>11.144607277264795</c:v>
                </c:pt>
                <c:pt idx="24712">
                  <c:v>11.144666243620859</c:v>
                </c:pt>
                <c:pt idx="24713">
                  <c:v>11.14512209891198</c:v>
                </c:pt>
                <c:pt idx="24714">
                  <c:v>11.145855776457637</c:v>
                </c:pt>
                <c:pt idx="24715">
                  <c:v>11.146376267946751</c:v>
                </c:pt>
                <c:pt idx="24716">
                  <c:v>11.146201636815327</c:v>
                </c:pt>
                <c:pt idx="24717">
                  <c:v>11.145890929477599</c:v>
                </c:pt>
                <c:pt idx="24718">
                  <c:v>11.146275344760408</c:v>
                </c:pt>
                <c:pt idx="24719">
                  <c:v>11.146343382863561</c:v>
                </c:pt>
                <c:pt idx="24720">
                  <c:v>11.146731200051528</c:v>
                </c:pt>
                <c:pt idx="24721">
                  <c:v>11.147578274435771</c:v>
                </c:pt>
                <c:pt idx="24722">
                  <c:v>11.147883311931569</c:v>
                </c:pt>
                <c:pt idx="24723">
                  <c:v>11.148071550683623</c:v>
                </c:pt>
                <c:pt idx="24724">
                  <c:v>11.148204224984772</c:v>
                </c:pt>
                <c:pt idx="24725">
                  <c:v>11.147793728429086</c:v>
                </c:pt>
                <c:pt idx="24726">
                  <c:v>11.148353908811705</c:v>
                </c:pt>
                <c:pt idx="24727">
                  <c:v>11.148403803420685</c:v>
                </c:pt>
                <c:pt idx="24728">
                  <c:v>11.148671419959749</c:v>
                </c:pt>
                <c:pt idx="24729">
                  <c:v>11.148408339294228</c:v>
                </c:pt>
                <c:pt idx="24730">
                  <c:v>11.148383391989737</c:v>
                </c:pt>
                <c:pt idx="24731">
                  <c:v>11.148114641482287</c:v>
                </c:pt>
                <c:pt idx="24732">
                  <c:v>11.148567094868248</c:v>
                </c:pt>
                <c:pt idx="24733">
                  <c:v>11.149358604801584</c:v>
                </c:pt>
                <c:pt idx="24734">
                  <c:v>11.149524164185921</c:v>
                </c:pt>
                <c:pt idx="24735">
                  <c:v>11.149800852472074</c:v>
                </c:pt>
                <c:pt idx="24736">
                  <c:v>11.150093416315627</c:v>
                </c:pt>
                <c:pt idx="24737">
                  <c:v>11.150719366864626</c:v>
                </c:pt>
                <c:pt idx="24738">
                  <c:v>11.150849773229004</c:v>
                </c:pt>
                <c:pt idx="24739">
                  <c:v>11.151148006914486</c:v>
                </c:pt>
                <c:pt idx="24740">
                  <c:v>11.151711589202263</c:v>
                </c:pt>
                <c:pt idx="24741">
                  <c:v>11.151659426656511</c:v>
                </c:pt>
                <c:pt idx="24742">
                  <c:v>11.151729732696438</c:v>
                </c:pt>
                <c:pt idx="24743">
                  <c:v>11.151967866057468</c:v>
                </c:pt>
                <c:pt idx="24744">
                  <c:v>11.152406711822801</c:v>
                </c:pt>
                <c:pt idx="24745">
                  <c:v>11.152440730874376</c:v>
                </c:pt>
                <c:pt idx="24746">
                  <c:v>11.153227704934169</c:v>
                </c:pt>
                <c:pt idx="24747">
                  <c:v>11.15340800590752</c:v>
                </c:pt>
                <c:pt idx="24748">
                  <c:v>11.152896586165495</c:v>
                </c:pt>
                <c:pt idx="24749">
                  <c:v>11.152835351872659</c:v>
                </c:pt>
                <c:pt idx="24750">
                  <c:v>11.152978231889279</c:v>
                </c:pt>
                <c:pt idx="24751">
                  <c:v>11.152728758844386</c:v>
                </c:pt>
                <c:pt idx="24752">
                  <c:v>11.153452230674571</c:v>
                </c:pt>
                <c:pt idx="24753">
                  <c:v>11.153960248511439</c:v>
                </c:pt>
                <c:pt idx="24754">
                  <c:v>11.154337859983935</c:v>
                </c:pt>
                <c:pt idx="24755">
                  <c:v>11.154624753985559</c:v>
                </c:pt>
                <c:pt idx="24756">
                  <c:v>11.154634959701031</c:v>
                </c:pt>
                <c:pt idx="24757">
                  <c:v>11.154802787022138</c:v>
                </c:pt>
                <c:pt idx="24758">
                  <c:v>11.154913915923956</c:v>
                </c:pt>
                <c:pt idx="24759">
                  <c:v>11.154836806073716</c:v>
                </c:pt>
                <c:pt idx="24760">
                  <c:v>11.155035250541244</c:v>
                </c:pt>
                <c:pt idx="24761">
                  <c:v>11.154944533070374</c:v>
                </c:pt>
                <c:pt idx="24762">
                  <c:v>11.155599966797405</c:v>
                </c:pt>
                <c:pt idx="24763">
                  <c:v>11.155462756622715</c:v>
                </c:pt>
                <c:pt idx="24764">
                  <c:v>11.155359565499602</c:v>
                </c:pt>
                <c:pt idx="24765">
                  <c:v>11.15540379026665</c:v>
                </c:pt>
                <c:pt idx="24766">
                  <c:v>11.156142003685851</c:v>
                </c:pt>
                <c:pt idx="24767">
                  <c:v>11.156538892620905</c:v>
                </c:pt>
                <c:pt idx="24768">
                  <c:v>11.156610332629215</c:v>
                </c:pt>
                <c:pt idx="24769">
                  <c:v>11.15687794916828</c:v>
                </c:pt>
                <c:pt idx="24770">
                  <c:v>11.156563839925395</c:v>
                </c:pt>
                <c:pt idx="24771">
                  <c:v>11.156906298377926</c:v>
                </c:pt>
                <c:pt idx="24772">
                  <c:v>11.157588947346218</c:v>
                </c:pt>
                <c:pt idx="24773">
                  <c:v>11.157159173327976</c:v>
                </c:pt>
                <c:pt idx="24774">
                  <c:v>11.157672861006773</c:v>
                </c:pt>
                <c:pt idx="24775">
                  <c:v>11.157727291489294</c:v>
                </c:pt>
                <c:pt idx="24776">
                  <c:v>11.157947281356154</c:v>
                </c:pt>
                <c:pt idx="24777">
                  <c:v>11.158076553752142</c:v>
                </c:pt>
                <c:pt idx="24778">
                  <c:v>11.158595911272871</c:v>
                </c:pt>
                <c:pt idx="24779">
                  <c:v>11.158912288452527</c:v>
                </c:pt>
                <c:pt idx="24780">
                  <c:v>11.15858230365224</c:v>
                </c:pt>
                <c:pt idx="24781">
                  <c:v>11.159140216098088</c:v>
                </c:pt>
                <c:pt idx="24782">
                  <c:v>11.159095991331037</c:v>
                </c:pt>
                <c:pt idx="24783">
                  <c:v>11.158590241430941</c:v>
                </c:pt>
                <c:pt idx="24784">
                  <c:v>11.159532569159598</c:v>
                </c:pt>
                <c:pt idx="24785">
                  <c:v>11.160000898102961</c:v>
                </c:pt>
                <c:pt idx="24786">
                  <c:v>11.160040586996466</c:v>
                </c:pt>
                <c:pt idx="24787">
                  <c:v>11.160607571189402</c:v>
                </c:pt>
                <c:pt idx="24788">
                  <c:v>11.160274184483956</c:v>
                </c:pt>
                <c:pt idx="24789">
                  <c:v>11.160532729275934</c:v>
                </c:pt>
                <c:pt idx="24790">
                  <c:v>11.160249237179466</c:v>
                </c:pt>
                <c:pt idx="24791">
                  <c:v>11.159683386954919</c:v>
                </c:pt>
                <c:pt idx="24792">
                  <c:v>11.160229959716906</c:v>
                </c:pt>
                <c:pt idx="24793">
                  <c:v>11.161021469650242</c:v>
                </c:pt>
                <c:pt idx="24794">
                  <c:v>11.161994414525319</c:v>
                </c:pt>
                <c:pt idx="24795">
                  <c:v>11.16204884500784</c:v>
                </c:pt>
                <c:pt idx="24796">
                  <c:v>11.162451403784823</c:v>
                </c:pt>
                <c:pt idx="24797">
                  <c:v>11.162870972087594</c:v>
                </c:pt>
                <c:pt idx="24798">
                  <c:v>11.163156732120834</c:v>
                </c:pt>
                <c:pt idx="24799">
                  <c:v>11.163474243268876</c:v>
                </c:pt>
                <c:pt idx="24800">
                  <c:v>11.1636488744003</c:v>
                </c:pt>
                <c:pt idx="24801">
                  <c:v>11.16333363118903</c:v>
                </c:pt>
                <c:pt idx="24802">
                  <c:v>11.163430018501828</c:v>
                </c:pt>
                <c:pt idx="24803">
                  <c:v>11.163529807719783</c:v>
                </c:pt>
                <c:pt idx="24804">
                  <c:v>11.163494654699821</c:v>
                </c:pt>
                <c:pt idx="24805">
                  <c:v>11.16390174935035</c:v>
                </c:pt>
                <c:pt idx="24806">
                  <c:v>11.163829175373653</c:v>
                </c:pt>
                <c:pt idx="24807">
                  <c:v>11.16411833731205</c:v>
                </c:pt>
                <c:pt idx="24808">
                  <c:v>11.164177303668115</c:v>
                </c:pt>
                <c:pt idx="24809">
                  <c:v>11.164501618626474</c:v>
                </c:pt>
                <c:pt idx="24810">
                  <c:v>11.163953911896099</c:v>
                </c:pt>
                <c:pt idx="24811">
                  <c:v>11.16396751951673</c:v>
                </c:pt>
                <c:pt idx="24812">
                  <c:v>11.164219260498392</c:v>
                </c:pt>
                <c:pt idx="24813">
                  <c:v>11.165036851704603</c:v>
                </c:pt>
                <c:pt idx="24814">
                  <c:v>11.164734082145578</c:v>
                </c:pt>
                <c:pt idx="24815">
                  <c:v>11.164702331030773</c:v>
                </c:pt>
                <c:pt idx="24816">
                  <c:v>11.165077674566495</c:v>
                </c:pt>
                <c:pt idx="24817">
                  <c:v>11.165387247935838</c:v>
                </c:pt>
                <c:pt idx="24818">
                  <c:v>11.165390649840996</c:v>
                </c:pt>
                <c:pt idx="24819">
                  <c:v>11.165034583767831</c:v>
                </c:pt>
                <c:pt idx="24820">
                  <c:v>11.165238698077287</c:v>
                </c:pt>
                <c:pt idx="24821">
                  <c:v>11.165951964192001</c:v>
                </c:pt>
                <c:pt idx="24822">
                  <c:v>11.165890729899163</c:v>
                </c:pt>
                <c:pt idx="24823">
                  <c:v>11.166263805498113</c:v>
                </c:pt>
                <c:pt idx="24824">
                  <c:v>11.166483795364972</c:v>
                </c:pt>
                <c:pt idx="24825">
                  <c:v>11.167546323742531</c:v>
                </c:pt>
                <c:pt idx="24826">
                  <c:v>11.1682709295411</c:v>
                </c:pt>
                <c:pt idx="24827">
                  <c:v>11.168488651471188</c:v>
                </c:pt>
                <c:pt idx="24828">
                  <c:v>11.168878736595927</c:v>
                </c:pt>
                <c:pt idx="24829">
                  <c:v>11.168774411504428</c:v>
                </c:pt>
                <c:pt idx="24830">
                  <c:v>11.169265419815508</c:v>
                </c:pt>
                <c:pt idx="24831">
                  <c:v>11.168918425489432</c:v>
                </c:pt>
                <c:pt idx="24832">
                  <c:v>11.168697301654188</c:v>
                </c:pt>
                <c:pt idx="24833">
                  <c:v>11.169049965822193</c:v>
                </c:pt>
                <c:pt idx="24834">
                  <c:v>11.169867557028404</c:v>
                </c:pt>
                <c:pt idx="24835">
                  <c:v>11.169781375431079</c:v>
                </c:pt>
                <c:pt idx="24836">
                  <c:v>11.169578395090006</c:v>
                </c:pt>
                <c:pt idx="24837">
                  <c:v>11.169544376038431</c:v>
                </c:pt>
                <c:pt idx="24838">
                  <c:v>11.169861887186475</c:v>
                </c:pt>
                <c:pt idx="24839">
                  <c:v>11.169681586213121</c:v>
                </c:pt>
                <c:pt idx="24840">
                  <c:v>11.169850547502616</c:v>
                </c:pt>
                <c:pt idx="24841">
                  <c:v>11.170461756462599</c:v>
                </c:pt>
                <c:pt idx="24842">
                  <c:v>11.169864155123246</c:v>
                </c:pt>
                <c:pt idx="24843">
                  <c:v>11.169770035747218</c:v>
                </c:pt>
                <c:pt idx="24844">
                  <c:v>11.17034042184531</c:v>
                </c:pt>
                <c:pt idx="24845">
                  <c:v>11.17108430510644</c:v>
                </c:pt>
                <c:pt idx="24846">
                  <c:v>11.171643351520673</c:v>
                </c:pt>
                <c:pt idx="24847">
                  <c:v>11.171883752818479</c:v>
                </c:pt>
                <c:pt idx="24848">
                  <c:v>11.171672834698708</c:v>
                </c:pt>
                <c:pt idx="24849">
                  <c:v>11.171848599798516</c:v>
                </c:pt>
                <c:pt idx="24850">
                  <c:v>11.172694540214374</c:v>
                </c:pt>
                <c:pt idx="24851">
                  <c:v>11.172636707826694</c:v>
                </c:pt>
                <c:pt idx="24852">
                  <c:v>11.172667324973114</c:v>
                </c:pt>
                <c:pt idx="24853">
                  <c:v>11.173063079939782</c:v>
                </c:pt>
                <c:pt idx="24854">
                  <c:v>11.173532542851532</c:v>
                </c:pt>
                <c:pt idx="24855">
                  <c:v>11.173641403816575</c:v>
                </c:pt>
                <c:pt idx="24856">
                  <c:v>11.173763872402247</c:v>
                </c:pt>
                <c:pt idx="24857">
                  <c:v>11.174360339773216</c:v>
                </c:pt>
                <c:pt idx="24858">
                  <c:v>11.174881965230716</c:v>
                </c:pt>
                <c:pt idx="24859">
                  <c:v>11.174962476986112</c:v>
                </c:pt>
                <c:pt idx="24860">
                  <c:v>11.174777640139215</c:v>
                </c:pt>
                <c:pt idx="24861">
                  <c:v>11.175259576703208</c:v>
                </c:pt>
                <c:pt idx="24862">
                  <c:v>11.17478444394953</c:v>
                </c:pt>
                <c:pt idx="24863">
                  <c:v>11.174903510630047</c:v>
                </c:pt>
                <c:pt idx="24864">
                  <c:v>11.175772130413621</c:v>
                </c:pt>
                <c:pt idx="24865">
                  <c:v>11.175768728508464</c:v>
                </c:pt>
                <c:pt idx="24866">
                  <c:v>11.175653063733106</c:v>
                </c:pt>
                <c:pt idx="24867">
                  <c:v>11.176157679664819</c:v>
                </c:pt>
                <c:pt idx="24868">
                  <c:v>11.176426430172267</c:v>
                </c:pt>
                <c:pt idx="24869">
                  <c:v>11.1768732137163</c:v>
                </c:pt>
                <c:pt idx="24870">
                  <c:v>11.176792701960904</c:v>
                </c:pt>
                <c:pt idx="24871">
                  <c:v>11.176934448009137</c:v>
                </c:pt>
                <c:pt idx="24872">
                  <c:v>11.177198662643043</c:v>
                </c:pt>
                <c:pt idx="24873">
                  <c:v>11.177426590288604</c:v>
                </c:pt>
                <c:pt idx="24874">
                  <c:v>11.178121712909142</c:v>
                </c:pt>
                <c:pt idx="24875">
                  <c:v>11.178150062118789</c:v>
                </c:pt>
                <c:pt idx="24876">
                  <c:v>11.178394999290136</c:v>
                </c:pt>
                <c:pt idx="24877">
                  <c:v>11.178465305330059</c:v>
                </c:pt>
                <c:pt idx="24878">
                  <c:v>11.179051566985553</c:v>
                </c:pt>
                <c:pt idx="24879">
                  <c:v>11.179240939705993</c:v>
                </c:pt>
                <c:pt idx="24880">
                  <c:v>11.179068576511341</c:v>
                </c:pt>
                <c:pt idx="24881">
                  <c:v>11.179701330870657</c:v>
                </c:pt>
                <c:pt idx="24882">
                  <c:v>11.179942866136846</c:v>
                </c:pt>
                <c:pt idx="24883">
                  <c:v>11.180107291552797</c:v>
                </c:pt>
                <c:pt idx="24884">
                  <c:v>11.18002110995547</c:v>
                </c:pt>
                <c:pt idx="24885">
                  <c:v>11.180056262975434</c:v>
                </c:pt>
                <c:pt idx="24886">
                  <c:v>11.179985956935509</c:v>
                </c:pt>
                <c:pt idx="24887">
                  <c:v>11.18069128527152</c:v>
                </c:pt>
                <c:pt idx="24888">
                  <c:v>11.180649328441241</c:v>
                </c:pt>
                <c:pt idx="24889">
                  <c:v>11.180095951868939</c:v>
                </c:pt>
                <c:pt idx="24890">
                  <c:v>11.180222956328155</c:v>
                </c:pt>
                <c:pt idx="24891">
                  <c:v>11.179815861677628</c:v>
                </c:pt>
                <c:pt idx="24892">
                  <c:v>11.180486036993678</c:v>
                </c:pt>
                <c:pt idx="24893">
                  <c:v>11.180778600837233</c:v>
                </c:pt>
                <c:pt idx="24894">
                  <c:v>11.180995188798933</c:v>
                </c:pt>
                <c:pt idx="24895">
                  <c:v>11.181583718391199</c:v>
                </c:pt>
                <c:pt idx="24896">
                  <c:v>11.181159614214883</c:v>
                </c:pt>
                <c:pt idx="24897">
                  <c:v>11.181987411136568</c:v>
                </c:pt>
                <c:pt idx="24898">
                  <c:v>11.182409247376111</c:v>
                </c:pt>
                <c:pt idx="24899">
                  <c:v>11.183147460795311</c:v>
                </c:pt>
                <c:pt idx="24900">
                  <c:v>11.183729186577262</c:v>
                </c:pt>
                <c:pt idx="24901">
                  <c:v>11.183231374455865</c:v>
                </c:pt>
                <c:pt idx="24902">
                  <c:v>11.182852629014986</c:v>
                </c:pt>
                <c:pt idx="24903">
                  <c:v>11.183398067808588</c:v>
                </c:pt>
                <c:pt idx="24904">
                  <c:v>11.183337967484137</c:v>
                </c:pt>
                <c:pt idx="24905">
                  <c:v>11.183697435462458</c:v>
                </c:pt>
                <c:pt idx="24906">
                  <c:v>11.184041027883376</c:v>
                </c:pt>
                <c:pt idx="24907">
                  <c:v>11.183842583415849</c:v>
                </c:pt>
                <c:pt idx="24908">
                  <c:v>11.184060305345936</c:v>
                </c:pt>
                <c:pt idx="24909">
                  <c:v>11.183701971336001</c:v>
                </c:pt>
                <c:pt idx="24910">
                  <c:v>11.184232668540588</c:v>
                </c:pt>
                <c:pt idx="24911">
                  <c:v>11.185446014713467</c:v>
                </c:pt>
                <c:pt idx="24912">
                  <c:v>11.185519722658547</c:v>
                </c:pt>
                <c:pt idx="24913">
                  <c:v>11.18576352586151</c:v>
                </c:pt>
                <c:pt idx="24914">
                  <c:v>11.186185362101053</c:v>
                </c:pt>
                <c:pt idx="24915">
                  <c:v>11.186755748199145</c:v>
                </c:pt>
                <c:pt idx="24916">
                  <c:v>11.186582251036107</c:v>
                </c:pt>
                <c:pt idx="24917">
                  <c:v>11.186418959588543</c:v>
                </c:pt>
                <c:pt idx="24918">
                  <c:v>11.186891824405448</c:v>
                </c:pt>
                <c:pt idx="24919">
                  <c:v>11.187661788939453</c:v>
                </c:pt>
                <c:pt idx="24920">
                  <c:v>11.188630197940984</c:v>
                </c:pt>
                <c:pt idx="24921">
                  <c:v>11.188655145245475</c:v>
                </c:pt>
                <c:pt idx="24922">
                  <c:v>11.18868122651835</c:v>
                </c:pt>
                <c:pt idx="24923">
                  <c:v>11.188914824005838</c:v>
                </c:pt>
                <c:pt idx="24924">
                  <c:v>11.189082651326947</c:v>
                </c:pt>
                <c:pt idx="24925">
                  <c:v>11.189294703415104</c:v>
                </c:pt>
                <c:pt idx="24926">
                  <c:v>11.189434181526565</c:v>
                </c:pt>
                <c:pt idx="24927">
                  <c:v>11.189218727533252</c:v>
                </c:pt>
                <c:pt idx="24928">
                  <c:v>11.189677984729528</c:v>
                </c:pt>
                <c:pt idx="24929">
                  <c:v>11.189596339005746</c:v>
                </c:pt>
                <c:pt idx="24930">
                  <c:v>11.189426243747864</c:v>
                </c:pt>
                <c:pt idx="24931">
                  <c:v>11.189549846301926</c:v>
                </c:pt>
                <c:pt idx="24932">
                  <c:v>11.189975084446626</c:v>
                </c:pt>
                <c:pt idx="24933">
                  <c:v>11.189919519995719</c:v>
                </c:pt>
                <c:pt idx="24934">
                  <c:v>11.190225691459903</c:v>
                </c:pt>
                <c:pt idx="24935">
                  <c:v>11.190934421701071</c:v>
                </c:pt>
                <c:pt idx="24936">
                  <c:v>11.190970708689418</c:v>
                </c:pt>
                <c:pt idx="24937">
                  <c:v>11.191047818539657</c:v>
                </c:pt>
                <c:pt idx="24938">
                  <c:v>11.19156037225007</c:v>
                </c:pt>
                <c:pt idx="24939">
                  <c:v>11.191847266251695</c:v>
                </c:pt>
                <c:pt idx="24940">
                  <c:v>11.191857471967166</c:v>
                </c:pt>
                <c:pt idx="24941">
                  <c:v>11.191917572291619</c:v>
                </c:pt>
                <c:pt idx="24942">
                  <c:v>11.192316729163442</c:v>
                </c:pt>
                <c:pt idx="24943">
                  <c:v>11.192154571684265</c:v>
                </c:pt>
                <c:pt idx="24944">
                  <c:v>11.192431259970416</c:v>
                </c:pt>
                <c:pt idx="24945">
                  <c:v>11.192856498115116</c:v>
                </c:pt>
                <c:pt idx="24946">
                  <c:v>11.193665017574242</c:v>
                </c:pt>
                <c:pt idx="24947">
                  <c:v>11.193629864554278</c:v>
                </c:pt>
                <c:pt idx="24948">
                  <c:v>11.193650275985226</c:v>
                </c:pt>
                <c:pt idx="24949">
                  <c:v>11.193880471567557</c:v>
                </c:pt>
                <c:pt idx="24950">
                  <c:v>11.194038093173193</c:v>
                </c:pt>
                <c:pt idx="24951">
                  <c:v>11.194381685594111</c:v>
                </c:pt>
                <c:pt idx="24952">
                  <c:v>11.194965679312833</c:v>
                </c:pt>
                <c:pt idx="24953">
                  <c:v>11.195572352399273</c:v>
                </c:pt>
                <c:pt idx="24954">
                  <c:v>11.196556636958206</c:v>
                </c:pt>
                <c:pt idx="24955">
                  <c:v>11.196529421716946</c:v>
                </c:pt>
                <c:pt idx="24956">
                  <c:v>11.196198302948272</c:v>
                </c:pt>
                <c:pt idx="24957">
                  <c:v>11.195978313081413</c:v>
                </c:pt>
                <c:pt idx="24958">
                  <c:v>11.195591629861832</c:v>
                </c:pt>
                <c:pt idx="24959">
                  <c:v>11.195978313081413</c:v>
                </c:pt>
                <c:pt idx="24960">
                  <c:v>11.196445508056392</c:v>
                </c:pt>
                <c:pt idx="24961">
                  <c:v>11.196814047781798</c:v>
                </c:pt>
                <c:pt idx="24962">
                  <c:v>11.196675703638723</c:v>
                </c:pt>
                <c:pt idx="24963">
                  <c:v>11.196654158239392</c:v>
                </c:pt>
                <c:pt idx="24964">
                  <c:v>11.196533957590491</c:v>
                </c:pt>
                <c:pt idx="24965">
                  <c:v>11.197122487182755</c:v>
                </c:pt>
                <c:pt idx="24966">
                  <c:v>11.197868638380658</c:v>
                </c:pt>
                <c:pt idx="24967">
                  <c:v>11.197596485968049</c:v>
                </c:pt>
                <c:pt idx="24968">
                  <c:v>11.197640710735095</c:v>
                </c:pt>
                <c:pt idx="24969">
                  <c:v>11.19812831714102</c:v>
                </c:pt>
                <c:pt idx="24970">
                  <c:v>11.198187283497084</c:v>
                </c:pt>
                <c:pt idx="24971">
                  <c:v>11.198418613047803</c:v>
                </c:pt>
                <c:pt idx="24972">
                  <c:v>11.198541081633477</c:v>
                </c:pt>
                <c:pt idx="24973">
                  <c:v>11.199011678513612</c:v>
                </c:pt>
                <c:pt idx="24974">
                  <c:v>11.198588708305683</c:v>
                </c:pt>
                <c:pt idx="24975">
                  <c:v>11.198971989620107</c:v>
                </c:pt>
                <c:pt idx="24976">
                  <c:v>11.199668246209029</c:v>
                </c:pt>
                <c:pt idx="24977">
                  <c:v>11.200584492664811</c:v>
                </c:pt>
                <c:pt idx="24978">
                  <c:v>11.201031276208845</c:v>
                </c:pt>
                <c:pt idx="24979">
                  <c:v>11.201135601300345</c:v>
                </c:pt>
                <c:pt idx="24980">
                  <c:v>11.201235390518301</c:v>
                </c:pt>
                <c:pt idx="24981">
                  <c:v>11.201657226757844</c:v>
                </c:pt>
                <c:pt idx="24982">
                  <c:v>11.202225344919164</c:v>
                </c:pt>
                <c:pt idx="24983">
                  <c:v>11.202291115085544</c:v>
                </c:pt>
                <c:pt idx="24984">
                  <c:v>11.201786499153833</c:v>
                </c:pt>
                <c:pt idx="24985">
                  <c:v>11.202123287764435</c:v>
                </c:pt>
                <c:pt idx="24986">
                  <c:v>11.202466880185353</c:v>
                </c:pt>
                <c:pt idx="24987">
                  <c:v>11.202346679536451</c:v>
                </c:pt>
                <c:pt idx="24988">
                  <c:v>11.202521310667876</c:v>
                </c:pt>
                <c:pt idx="24989">
                  <c:v>11.202555329719452</c:v>
                </c:pt>
                <c:pt idx="24990">
                  <c:v>11.203249318371602</c:v>
                </c:pt>
                <c:pt idx="24991">
                  <c:v>11.203642805401499</c:v>
                </c:pt>
                <c:pt idx="24992">
                  <c:v>11.203597446666064</c:v>
                </c:pt>
                <c:pt idx="24993">
                  <c:v>11.203405806008854</c:v>
                </c:pt>
                <c:pt idx="24994">
                  <c:v>11.203848053679343</c:v>
                </c:pt>
                <c:pt idx="24995">
                  <c:v>11.204258550235027</c:v>
                </c:pt>
                <c:pt idx="24996">
                  <c:v>11.203772077797488</c:v>
                </c:pt>
                <c:pt idx="24997">
                  <c:v>11.203784551449733</c:v>
                </c:pt>
                <c:pt idx="24998">
                  <c:v>11.204119072123564</c:v>
                </c:pt>
                <c:pt idx="24999">
                  <c:v>11.204409368030346</c:v>
                </c:pt>
                <c:pt idx="25000">
                  <c:v>11.204599874719174</c:v>
                </c:pt>
                <c:pt idx="25001">
                  <c:v>11.204728013146777</c:v>
                </c:pt>
                <c:pt idx="25002">
                  <c:v>11.204808524902173</c:v>
                </c:pt>
                <c:pt idx="25003">
                  <c:v>11.204705333779058</c:v>
                </c:pt>
                <c:pt idx="25004">
                  <c:v>11.205458288787275</c:v>
                </c:pt>
                <c:pt idx="25005">
                  <c:v>11.206270210151557</c:v>
                </c:pt>
                <c:pt idx="25006">
                  <c:v>11.206739673063307</c:v>
                </c:pt>
                <c:pt idx="25007">
                  <c:v>11.20687574926961</c:v>
                </c:pt>
                <c:pt idx="25008">
                  <c:v>11.206898428637329</c:v>
                </c:pt>
                <c:pt idx="25009">
                  <c:v>11.207006155633986</c:v>
                </c:pt>
                <c:pt idx="25010">
                  <c:v>11.207069657863595</c:v>
                </c:pt>
                <c:pt idx="25011">
                  <c:v>11.207079863579066</c:v>
                </c:pt>
                <c:pt idx="25012">
                  <c:v>11.207067389926822</c:v>
                </c:pt>
                <c:pt idx="25013">
                  <c:v>11.207877043354332</c:v>
                </c:pt>
                <c:pt idx="25014">
                  <c:v>11.208027861149652</c:v>
                </c:pt>
                <c:pt idx="25015">
                  <c:v>11.20793827764717</c:v>
                </c:pt>
                <c:pt idx="25016">
                  <c:v>11.208258056731985</c:v>
                </c:pt>
                <c:pt idx="25017">
                  <c:v>11.208588041532272</c:v>
                </c:pt>
                <c:pt idx="25018">
                  <c:v>11.208969054909925</c:v>
                </c:pt>
                <c:pt idx="25019">
                  <c:v>11.20945325941069</c:v>
                </c:pt>
                <c:pt idx="25020">
                  <c:v>11.209633560384043</c:v>
                </c:pt>
                <c:pt idx="25021">
                  <c:v>11.210489706515373</c:v>
                </c:pt>
                <c:pt idx="25022">
                  <c:v>11.211430900275646</c:v>
                </c:pt>
                <c:pt idx="25023">
                  <c:v>11.211354924393792</c:v>
                </c:pt>
                <c:pt idx="25024">
                  <c:v>11.211548832987775</c:v>
                </c:pt>
                <c:pt idx="25025">
                  <c:v>11.211827789210698</c:v>
                </c:pt>
                <c:pt idx="25026">
                  <c:v>11.211291422164184</c:v>
                </c:pt>
                <c:pt idx="25027">
                  <c:v>11.211925310491884</c:v>
                </c:pt>
                <c:pt idx="25028">
                  <c:v>11.212296118154065</c:v>
                </c:pt>
                <c:pt idx="25029">
                  <c:v>11.212281376565047</c:v>
                </c:pt>
                <c:pt idx="25030">
                  <c:v>11.21208520003429</c:v>
                </c:pt>
                <c:pt idx="25031">
                  <c:v>11.212281376565047</c:v>
                </c:pt>
                <c:pt idx="25032">
                  <c:v>11.212184989252247</c:v>
                </c:pt>
                <c:pt idx="25033">
                  <c:v>11.212822279485106</c:v>
                </c:pt>
                <c:pt idx="25034">
                  <c:v>11.213143192538306</c:v>
                </c:pt>
                <c:pt idx="25035">
                  <c:v>11.213191953178898</c:v>
                </c:pt>
                <c:pt idx="25036">
                  <c:v>11.2140424294683</c:v>
                </c:pt>
                <c:pt idx="25037">
                  <c:v>11.213753267529905</c:v>
                </c:pt>
                <c:pt idx="25038">
                  <c:v>11.213406273203828</c:v>
                </c:pt>
                <c:pt idx="25039">
                  <c:v>11.213967587554832</c:v>
                </c:pt>
                <c:pt idx="25040">
                  <c:v>11.213930166598098</c:v>
                </c:pt>
                <c:pt idx="25041">
                  <c:v>11.214245409809372</c:v>
                </c:pt>
                <c:pt idx="25042">
                  <c:v>11.214960943860854</c:v>
                </c:pt>
                <c:pt idx="25043">
                  <c:v>11.215421335025516</c:v>
                </c:pt>
                <c:pt idx="25044">
                  <c:v>11.215353296922364</c:v>
                </c:pt>
                <c:pt idx="25045">
                  <c:v>11.216329643702597</c:v>
                </c:pt>
                <c:pt idx="25046">
                  <c:v>11.216215112895624</c:v>
                </c:pt>
                <c:pt idx="25047">
                  <c:v>11.216435102762484</c:v>
                </c:pt>
                <c:pt idx="25048">
                  <c:v>11.216649422787413</c:v>
                </c:pt>
                <c:pt idx="25049">
                  <c:v>11.216614269767449</c:v>
                </c:pt>
                <c:pt idx="25050">
                  <c:v>11.216958996156754</c:v>
                </c:pt>
                <c:pt idx="25051">
                  <c:v>11.217562267338035</c:v>
                </c:pt>
                <c:pt idx="25052">
                  <c:v>11.217243622221606</c:v>
                </c:pt>
                <c:pt idx="25053">
                  <c:v>11.217573607021896</c:v>
                </c:pt>
                <c:pt idx="25054">
                  <c:v>11.218303882662394</c:v>
                </c:pt>
                <c:pt idx="25055">
                  <c:v>11.218813034467649</c:v>
                </c:pt>
                <c:pt idx="25056">
                  <c:v>11.219830204109774</c:v>
                </c:pt>
                <c:pt idx="25057">
                  <c:v>11.220043390166317</c:v>
                </c:pt>
                <c:pt idx="25058">
                  <c:v>11.219680520282839</c:v>
                </c:pt>
                <c:pt idx="25059">
                  <c:v>11.219816596489144</c:v>
                </c:pt>
                <c:pt idx="25060">
                  <c:v>11.219902778086469</c:v>
                </c:pt>
                <c:pt idx="25061">
                  <c:v>11.219876696813595</c:v>
                </c:pt>
                <c:pt idx="25062">
                  <c:v>11.219098794500889</c:v>
                </c:pt>
                <c:pt idx="25063">
                  <c:v>11.219476405973383</c:v>
                </c:pt>
                <c:pt idx="25064">
                  <c:v>11.219292703094871</c:v>
                </c:pt>
                <c:pt idx="25065">
                  <c:v>11.218910555748835</c:v>
                </c:pt>
                <c:pt idx="25066">
                  <c:v>11.219514960898502</c:v>
                </c:pt>
                <c:pt idx="25067">
                  <c:v>11.220612642296022</c:v>
                </c:pt>
                <c:pt idx="25068">
                  <c:v>11.220862115340914</c:v>
                </c:pt>
                <c:pt idx="25069">
                  <c:v>11.221704653851614</c:v>
                </c:pt>
                <c:pt idx="25070">
                  <c:v>11.221884954824969</c:v>
                </c:pt>
                <c:pt idx="25071">
                  <c:v>11.22227390598132</c:v>
                </c:pt>
                <c:pt idx="25072">
                  <c:v>11.222558532046174</c:v>
                </c:pt>
                <c:pt idx="25073">
                  <c:v>11.222716153651808</c:v>
                </c:pt>
                <c:pt idx="25074">
                  <c:v>11.223611988676646</c:v>
                </c:pt>
                <c:pt idx="25075">
                  <c:v>11.223982796338824</c:v>
                </c:pt>
                <c:pt idx="25076">
                  <c:v>11.223687964558497</c:v>
                </c:pt>
                <c:pt idx="25077">
                  <c:v>11.223331898485336</c:v>
                </c:pt>
                <c:pt idx="25078">
                  <c:v>11.22331148705439</c:v>
                </c:pt>
                <c:pt idx="25079">
                  <c:v>11.223416946114275</c:v>
                </c:pt>
                <c:pt idx="25080">
                  <c:v>11.223940839508547</c:v>
                </c:pt>
                <c:pt idx="25081">
                  <c:v>11.224484010365378</c:v>
                </c:pt>
                <c:pt idx="25082">
                  <c:v>11.224320718917813</c:v>
                </c:pt>
                <c:pt idx="25083">
                  <c:v>11.224266288435292</c:v>
                </c:pt>
                <c:pt idx="25084">
                  <c:v>11.224681320864519</c:v>
                </c:pt>
                <c:pt idx="25085">
                  <c:v>11.224191446521823</c:v>
                </c:pt>
                <c:pt idx="25086">
                  <c:v>11.224601943077509</c:v>
                </c:pt>
                <c:pt idx="25087">
                  <c:v>11.224515761480184</c:v>
                </c:pt>
                <c:pt idx="25088">
                  <c:v>11.224421642104156</c:v>
                </c:pt>
                <c:pt idx="25089">
                  <c:v>11.224635962129085</c:v>
                </c:pt>
                <c:pt idx="25090">
                  <c:v>11.225092951388589</c:v>
                </c:pt>
                <c:pt idx="25091">
                  <c:v>11.2254853044501</c:v>
                </c:pt>
                <c:pt idx="25092">
                  <c:v>11.225346960307023</c:v>
                </c:pt>
                <c:pt idx="25093">
                  <c:v>11.226038681022404</c:v>
                </c:pt>
                <c:pt idx="25094">
                  <c:v>11.226088575631382</c:v>
                </c:pt>
                <c:pt idx="25095">
                  <c:v>11.227374495780957</c:v>
                </c:pt>
                <c:pt idx="25096">
                  <c:v>11.22812858475756</c:v>
                </c:pt>
                <c:pt idx="25097">
                  <c:v>11.22774416947475</c:v>
                </c:pt>
                <c:pt idx="25098">
                  <c:v>11.22796642727838</c:v>
                </c:pt>
                <c:pt idx="25099">
                  <c:v>11.228484650830723</c:v>
                </c:pt>
                <c:pt idx="25100">
                  <c:v>11.229304509973707</c:v>
                </c:pt>
                <c:pt idx="25101">
                  <c:v>11.229408835065206</c:v>
                </c:pt>
                <c:pt idx="25102">
                  <c:v>11.23006880466578</c:v>
                </c:pt>
                <c:pt idx="25103">
                  <c:v>11.230001900531015</c:v>
                </c:pt>
                <c:pt idx="25104">
                  <c:v>11.230605171712297</c:v>
                </c:pt>
                <c:pt idx="25105">
                  <c:v>11.231133600980112</c:v>
                </c:pt>
                <c:pt idx="25106">
                  <c:v>11.231446576254612</c:v>
                </c:pt>
                <c:pt idx="25107">
                  <c:v>11.231616671512491</c:v>
                </c:pt>
                <c:pt idx="25108">
                  <c:v>11.231985211237898</c:v>
                </c:pt>
                <c:pt idx="25109">
                  <c:v>11.232136029033219</c:v>
                </c:pt>
                <c:pt idx="25110">
                  <c:v>11.231502140705519</c:v>
                </c:pt>
                <c:pt idx="25111">
                  <c:v>11.231866144557383</c:v>
                </c:pt>
                <c:pt idx="25112">
                  <c:v>11.232563535114691</c:v>
                </c:pt>
                <c:pt idx="25113">
                  <c:v>11.232716620846784</c:v>
                </c:pt>
                <c:pt idx="25114">
                  <c:v>11.232403645572283</c:v>
                </c:pt>
                <c:pt idx="25115">
                  <c:v>11.232241488093106</c:v>
                </c:pt>
                <c:pt idx="25116">
                  <c:v>11.232363956678778</c:v>
                </c:pt>
                <c:pt idx="25117">
                  <c:v>11.232475085580594</c:v>
                </c:pt>
                <c:pt idx="25118">
                  <c:v>11.23225396174535</c:v>
                </c:pt>
                <c:pt idx="25119">
                  <c:v>11.232309526196257</c:v>
                </c:pt>
                <c:pt idx="25120">
                  <c:v>11.232356018900077</c:v>
                </c:pt>
                <c:pt idx="25121">
                  <c:v>11.232706415131311</c:v>
                </c:pt>
                <c:pt idx="25122">
                  <c:v>11.233122581528924</c:v>
                </c:pt>
                <c:pt idx="25123">
                  <c:v>11.23339019806799</c:v>
                </c:pt>
                <c:pt idx="25124">
                  <c:v>11.234224798799989</c:v>
                </c:pt>
                <c:pt idx="25125">
                  <c:v>11.234713539174299</c:v>
                </c:pt>
                <c:pt idx="25126">
                  <c:v>11.23449921914937</c:v>
                </c:pt>
                <c:pt idx="25127">
                  <c:v>11.235756790089297</c:v>
                </c:pt>
                <c:pt idx="25128">
                  <c:v>11.23606636345864</c:v>
                </c:pt>
                <c:pt idx="25129">
                  <c:v>11.236136669498563</c:v>
                </c:pt>
                <c:pt idx="25130">
                  <c:v>11.236472324140779</c:v>
                </c:pt>
                <c:pt idx="25131">
                  <c:v>11.236696849881183</c:v>
                </c:pt>
                <c:pt idx="25132">
                  <c:v>11.236919107684813</c:v>
                </c:pt>
                <c:pt idx="25133">
                  <c:v>11.237159508982618</c:v>
                </c:pt>
                <c:pt idx="25134">
                  <c:v>11.236573247327124</c:v>
                </c:pt>
                <c:pt idx="25135">
                  <c:v>11.236637883525118</c:v>
                </c:pt>
                <c:pt idx="25136">
                  <c:v>11.236981475946035</c:v>
                </c:pt>
                <c:pt idx="25137">
                  <c:v>11.237651651262084</c:v>
                </c:pt>
                <c:pt idx="25138">
                  <c:v>11.237422589648139</c:v>
                </c:pt>
                <c:pt idx="25139">
                  <c:v>11.237753708416811</c:v>
                </c:pt>
                <c:pt idx="25140">
                  <c:v>11.237825148425122</c:v>
                </c:pt>
                <c:pt idx="25141">
                  <c:v>11.238316156736202</c:v>
                </c:pt>
                <c:pt idx="25142">
                  <c:v>11.238669954872593</c:v>
                </c:pt>
                <c:pt idx="25143">
                  <c:v>11.2387255193235</c:v>
                </c:pt>
                <c:pt idx="25144">
                  <c:v>11.238910356170399</c:v>
                </c:pt>
                <c:pt idx="25145">
                  <c:v>11.240028448998864</c:v>
                </c:pt>
                <c:pt idx="25146">
                  <c:v>11.240132774090366</c:v>
                </c:pt>
                <c:pt idx="25147">
                  <c:v>11.24055914620345</c:v>
                </c:pt>
                <c:pt idx="25148">
                  <c:v>11.240797279564484</c:v>
                </c:pt>
                <c:pt idx="25149">
                  <c:v>11.240044324556267</c:v>
                </c:pt>
                <c:pt idx="25150">
                  <c:v>11.24004319058788</c:v>
                </c:pt>
                <c:pt idx="25151">
                  <c:v>11.240135042027138</c:v>
                </c:pt>
                <c:pt idx="25152">
                  <c:v>11.24030967315856</c:v>
                </c:pt>
                <c:pt idx="25153">
                  <c:v>11.241015001494571</c:v>
                </c:pt>
                <c:pt idx="25154">
                  <c:v>11.240426471902305</c:v>
                </c:pt>
                <c:pt idx="25155">
                  <c:v>11.240776868133539</c:v>
                </c:pt>
                <c:pt idx="25156">
                  <c:v>11.241360861852259</c:v>
                </c:pt>
                <c:pt idx="25157">
                  <c:v>11.242644514065063</c:v>
                </c:pt>
                <c:pt idx="25158">
                  <c:v>11.242734097567546</c:v>
                </c:pt>
                <c:pt idx="25159">
                  <c:v>11.242485758491043</c:v>
                </c:pt>
                <c:pt idx="25160">
                  <c:v>11.243543750995057</c:v>
                </c:pt>
                <c:pt idx="25161">
                  <c:v>11.243140058249686</c:v>
                </c:pt>
                <c:pt idx="25162">
                  <c:v>11.242467614996867</c:v>
                </c:pt>
                <c:pt idx="25163">
                  <c:v>11.243136656344531</c:v>
                </c:pt>
                <c:pt idx="25164">
                  <c:v>11.243868065953416</c:v>
                </c:pt>
                <c:pt idx="25165">
                  <c:v>11.244140218366024</c:v>
                </c:pt>
                <c:pt idx="25166">
                  <c:v>11.244183309164686</c:v>
                </c:pt>
                <c:pt idx="25167">
                  <c:v>11.24444298792505</c:v>
                </c:pt>
                <c:pt idx="25168">
                  <c:v>11.244806991776915</c:v>
                </c:pt>
                <c:pt idx="25169">
                  <c:v>11.245286660404137</c:v>
                </c:pt>
                <c:pt idx="25170">
                  <c:v>11.246099715736806</c:v>
                </c:pt>
                <c:pt idx="25171">
                  <c:v>11.245727774106239</c:v>
                </c:pt>
                <c:pt idx="25172">
                  <c:v>11.246078170337475</c:v>
                </c:pt>
                <c:pt idx="25173">
                  <c:v>11.247006890445501</c:v>
                </c:pt>
                <c:pt idx="25174">
                  <c:v>11.247328937467085</c:v>
                </c:pt>
                <c:pt idx="25175">
                  <c:v>11.247916333090966</c:v>
                </c:pt>
                <c:pt idx="25176">
                  <c:v>11.24809096422239</c:v>
                </c:pt>
                <c:pt idx="25177">
                  <c:v>11.248322293773109</c:v>
                </c:pt>
                <c:pt idx="25178">
                  <c:v>11.24894484241695</c:v>
                </c:pt>
                <c:pt idx="25179">
                  <c:v>11.248484451252287</c:v>
                </c:pt>
                <c:pt idx="25180">
                  <c:v>11.248094366127546</c:v>
                </c:pt>
                <c:pt idx="25181">
                  <c:v>11.248591044280557</c:v>
                </c:pt>
                <c:pt idx="25182">
                  <c:v>11.248279202974445</c:v>
                </c:pt>
                <c:pt idx="25183">
                  <c:v>11.248628465237292</c:v>
                </c:pt>
                <c:pt idx="25184">
                  <c:v>11.248934636701478</c:v>
                </c:pt>
                <c:pt idx="25185">
                  <c:v>11.248435690611695</c:v>
                </c:pt>
                <c:pt idx="25186">
                  <c:v>11.248896081776358</c:v>
                </c:pt>
                <c:pt idx="25187">
                  <c:v>11.249469869779608</c:v>
                </c:pt>
                <c:pt idx="25188">
                  <c:v>11.250222824787823</c:v>
                </c:pt>
                <c:pt idx="25189">
                  <c:v>11.249803256485052</c:v>
                </c:pt>
                <c:pt idx="25190">
                  <c:v>11.249856552999187</c:v>
                </c:pt>
                <c:pt idx="25191">
                  <c:v>11.249795318706351</c:v>
                </c:pt>
                <c:pt idx="25192">
                  <c:v>11.25018540383109</c:v>
                </c:pt>
                <c:pt idx="25193">
                  <c:v>11.250434876875982</c:v>
                </c:pt>
                <c:pt idx="25194">
                  <c:v>11.250650330869295</c:v>
                </c:pt>
                <c:pt idx="25195">
                  <c:v>11.251382874446566</c:v>
                </c:pt>
                <c:pt idx="25196">
                  <c:v>11.25117876013711</c:v>
                </c:pt>
                <c:pt idx="25197">
                  <c:v>11.250951966459937</c:v>
                </c:pt>
                <c:pt idx="25198">
                  <c:v>11.251022272499862</c:v>
                </c:pt>
                <c:pt idx="25199">
                  <c:v>11.251492869379994</c:v>
                </c:pt>
                <c:pt idx="25200">
                  <c:v>11.251861409105404</c:v>
                </c:pt>
                <c:pt idx="25201">
                  <c:v>11.252336541859082</c:v>
                </c:pt>
                <c:pt idx="25202">
                  <c:v>11.25233427392231</c:v>
                </c:pt>
                <c:pt idx="25203">
                  <c:v>11.25285589937981</c:v>
                </c:pt>
                <c:pt idx="25204">
                  <c:v>11.252705081584489</c:v>
                </c:pt>
                <c:pt idx="25205">
                  <c:v>11.252573541251728</c:v>
                </c:pt>
                <c:pt idx="25206">
                  <c:v>11.252868373032054</c:v>
                </c:pt>
                <c:pt idx="25207">
                  <c:v>11.253563495652593</c:v>
                </c:pt>
                <c:pt idx="25208">
                  <c:v>11.253507931201684</c:v>
                </c:pt>
                <c:pt idx="25209">
                  <c:v>11.253455768655934</c:v>
                </c:pt>
                <c:pt idx="25210">
                  <c:v>11.254087389046862</c:v>
                </c:pt>
                <c:pt idx="25211">
                  <c:v>11.254155427150016</c:v>
                </c:pt>
                <c:pt idx="25212">
                  <c:v>11.254283565577618</c:v>
                </c:pt>
                <c:pt idx="25213">
                  <c:v>11.254830138339608</c:v>
                </c:pt>
                <c:pt idx="25214">
                  <c:v>11.255409596184785</c:v>
                </c:pt>
                <c:pt idx="25215">
                  <c:v>11.255961838788703</c:v>
                </c:pt>
                <c:pt idx="25216">
                  <c:v>11.256861075718698</c:v>
                </c:pt>
                <c:pt idx="25217">
                  <c:v>11.256850870003223</c:v>
                </c:pt>
                <c:pt idx="25218">
                  <c:v>11.256806645236175</c:v>
                </c:pt>
                <c:pt idx="25219">
                  <c:v>11.257343012282691</c:v>
                </c:pt>
                <c:pt idx="25220">
                  <c:v>11.257652585652034</c:v>
                </c:pt>
                <c:pt idx="25221">
                  <c:v>11.258606253064549</c:v>
                </c:pt>
                <c:pt idx="25222">
                  <c:v>11.258662951483842</c:v>
                </c:pt>
                <c:pt idx="25223">
                  <c:v>11.258753668954713</c:v>
                </c:pt>
                <c:pt idx="25224">
                  <c:v>11.258860261982985</c:v>
                </c:pt>
                <c:pt idx="25225">
                  <c:v>11.258872735635229</c:v>
                </c:pt>
                <c:pt idx="25226">
                  <c:v>11.259168701383942</c:v>
                </c:pt>
                <c:pt idx="25227">
                  <c:v>11.259515695710016</c:v>
                </c:pt>
                <c:pt idx="25228">
                  <c:v>11.259016749620233</c:v>
                </c:pt>
                <c:pt idx="25229">
                  <c:v>11.25878995594306</c:v>
                </c:pt>
                <c:pt idx="25230">
                  <c:v>11.258847788330739</c:v>
                </c:pt>
                <c:pt idx="25231">
                  <c:v>11.259388691250798</c:v>
                </c:pt>
                <c:pt idx="25232">
                  <c:v>11.259508891899701</c:v>
                </c:pt>
                <c:pt idx="25233">
                  <c:v>11.259288902032843</c:v>
                </c:pt>
                <c:pt idx="25234">
                  <c:v>11.259725479861402</c:v>
                </c:pt>
                <c:pt idx="25235">
                  <c:v>11.260819759353765</c:v>
                </c:pt>
                <c:pt idx="25236">
                  <c:v>11.261108921292163</c:v>
                </c:pt>
                <c:pt idx="25237">
                  <c:v>11.26151261403753</c:v>
                </c:pt>
                <c:pt idx="25238">
                  <c:v>11.261555704836194</c:v>
                </c:pt>
                <c:pt idx="25239">
                  <c:v>11.261469523238867</c:v>
                </c:pt>
                <c:pt idx="25240">
                  <c:v>11.260954701591682</c:v>
                </c:pt>
                <c:pt idx="25241">
                  <c:v>11.261595393729699</c:v>
                </c:pt>
                <c:pt idx="25242">
                  <c:v>11.26257514241509</c:v>
                </c:pt>
                <c:pt idx="25243">
                  <c:v>11.263345106949094</c:v>
                </c:pt>
                <c:pt idx="25244">
                  <c:v>11.264007344486442</c:v>
                </c:pt>
                <c:pt idx="25245">
                  <c:v>11.264797720451391</c:v>
                </c:pt>
                <c:pt idx="25246">
                  <c:v>11.264651438529615</c:v>
                </c:pt>
                <c:pt idx="25247">
                  <c:v>11.264549381374886</c:v>
                </c:pt>
                <c:pt idx="25248">
                  <c:v>11.264231870226842</c:v>
                </c:pt>
                <c:pt idx="25249">
                  <c:v>11.264651438529615</c:v>
                </c:pt>
                <c:pt idx="25250">
                  <c:v>11.264606079794181</c:v>
                </c:pt>
                <c:pt idx="25251">
                  <c:v>11.264708136948908</c:v>
                </c:pt>
                <c:pt idx="25252">
                  <c:v>11.264682055676033</c:v>
                </c:pt>
                <c:pt idx="25253">
                  <c:v>11.264290836582909</c:v>
                </c:pt>
                <c:pt idx="25254">
                  <c:v>11.264615151541268</c:v>
                </c:pt>
                <c:pt idx="25255">
                  <c:v>11.265486039261614</c:v>
                </c:pt>
                <c:pt idx="25256">
                  <c:v>11.266506610808895</c:v>
                </c:pt>
                <c:pt idx="25257">
                  <c:v>11.266759485758945</c:v>
                </c:pt>
                <c:pt idx="25258">
                  <c:v>11.267122355642423</c:v>
                </c:pt>
                <c:pt idx="25259">
                  <c:v>11.267152972788841</c:v>
                </c:pt>
                <c:pt idx="25260">
                  <c:v>11.266851337198199</c:v>
                </c:pt>
                <c:pt idx="25261">
                  <c:v>11.267885516366112</c:v>
                </c:pt>
                <c:pt idx="25262">
                  <c:v>11.268395802139752</c:v>
                </c:pt>
                <c:pt idx="25263">
                  <c:v>11.269001341257805</c:v>
                </c:pt>
                <c:pt idx="25264">
                  <c:v>11.269470804169558</c:v>
                </c:pt>
                <c:pt idx="25265">
                  <c:v>11.270305404901556</c:v>
                </c:pt>
                <c:pt idx="25266">
                  <c:v>11.270394988404039</c:v>
                </c:pt>
                <c:pt idx="25267">
                  <c:v>11.269962946449022</c:v>
                </c:pt>
                <c:pt idx="25268">
                  <c:v>11.270524260800029</c:v>
                </c:pt>
                <c:pt idx="25269">
                  <c:v>11.270820226548741</c:v>
                </c:pt>
                <c:pt idx="25270">
                  <c:v>11.271157015159343</c:v>
                </c:pt>
                <c:pt idx="25271">
                  <c:v>11.271559573936326</c:v>
                </c:pt>
                <c:pt idx="25272">
                  <c:v>11.271168354843201</c:v>
                </c:pt>
                <c:pt idx="25273">
                  <c:v>11.272211605758201</c:v>
                </c:pt>
                <c:pt idx="25274">
                  <c:v>11.271641219660108</c:v>
                </c:pt>
                <c:pt idx="25275">
                  <c:v>11.272440667372145</c:v>
                </c:pt>
                <c:pt idx="25276">
                  <c:v>11.272988374102519</c:v>
                </c:pt>
                <c:pt idx="25277">
                  <c:v>11.272894254726493</c:v>
                </c:pt>
                <c:pt idx="25278">
                  <c:v>11.272772920109206</c:v>
                </c:pt>
                <c:pt idx="25279">
                  <c:v>11.272690140417039</c:v>
                </c:pt>
                <c:pt idx="25280">
                  <c:v>11.273310421124107</c:v>
                </c:pt>
                <c:pt idx="25281">
                  <c:v>11.273495257971003</c:v>
                </c:pt>
                <c:pt idx="25282">
                  <c:v>11.272881781074249</c:v>
                </c:pt>
                <c:pt idx="25283">
                  <c:v>11.272281911798125</c:v>
                </c:pt>
                <c:pt idx="25284">
                  <c:v>11.27195646287138</c:v>
                </c:pt>
                <c:pt idx="25285">
                  <c:v>11.272946417272243</c:v>
                </c:pt>
                <c:pt idx="25286">
                  <c:v>11.273178880791347</c:v>
                </c:pt>
                <c:pt idx="25287">
                  <c:v>11.272676532796407</c:v>
                </c:pt>
                <c:pt idx="25288">
                  <c:v>11.273400004626591</c:v>
                </c:pt>
                <c:pt idx="25289">
                  <c:v>11.273638137987623</c:v>
                </c:pt>
                <c:pt idx="25290">
                  <c:v>11.274287901872725</c:v>
                </c:pt>
                <c:pt idx="25291">
                  <c:v>11.274844680350187</c:v>
                </c:pt>
                <c:pt idx="25292">
                  <c:v>11.274798187646367</c:v>
                </c:pt>
                <c:pt idx="25293">
                  <c:v>11.275099823237007</c:v>
                </c:pt>
                <c:pt idx="25294">
                  <c:v>11.275760926805969</c:v>
                </c:pt>
                <c:pt idx="25295">
                  <c:v>11.276398217038826</c:v>
                </c:pt>
                <c:pt idx="25296">
                  <c:v>11.27668851294561</c:v>
                </c:pt>
                <c:pt idx="25297">
                  <c:v>11.276501408161941</c:v>
                </c:pt>
                <c:pt idx="25298">
                  <c:v>11.276907368844084</c:v>
                </c:pt>
                <c:pt idx="25299">
                  <c:v>11.277537855266624</c:v>
                </c:pt>
                <c:pt idx="25300">
                  <c:v>11.278059480724126</c:v>
                </c:pt>
                <c:pt idx="25301">
                  <c:v>11.277620634958794</c:v>
                </c:pt>
                <c:pt idx="25302">
                  <c:v>11.277103545374837</c:v>
                </c:pt>
                <c:pt idx="25303">
                  <c:v>11.277739701639309</c:v>
                </c:pt>
                <c:pt idx="25304">
                  <c:v>11.277904127055262</c:v>
                </c:pt>
                <c:pt idx="25305">
                  <c:v>11.278167207720783</c:v>
                </c:pt>
                <c:pt idx="25306">
                  <c:v>11.278236379792322</c:v>
                </c:pt>
                <c:pt idx="25307">
                  <c:v>11.279610749475994</c:v>
                </c:pt>
                <c:pt idx="25308">
                  <c:v>11.27980352410159</c:v>
                </c:pt>
                <c:pt idx="25309">
                  <c:v>11.28016299207991</c:v>
                </c:pt>
                <c:pt idx="25310">
                  <c:v>11.280234432088221</c:v>
                </c:pt>
                <c:pt idx="25311">
                  <c:v>11.280885329941709</c:v>
                </c:pt>
                <c:pt idx="25312">
                  <c:v>11.281117793460812</c:v>
                </c:pt>
                <c:pt idx="25313">
                  <c:v>11.281717662736938</c:v>
                </c:pt>
                <c:pt idx="25314">
                  <c:v>11.281939920540568</c:v>
                </c:pt>
                <c:pt idx="25315">
                  <c:v>11.282162178344198</c:v>
                </c:pt>
                <c:pt idx="25316">
                  <c:v>11.282859568901506</c:v>
                </c:pt>
                <c:pt idx="25317">
                  <c:v>11.283279137204278</c:v>
                </c:pt>
                <c:pt idx="25318">
                  <c:v>11.283552423585272</c:v>
                </c:pt>
                <c:pt idx="25319">
                  <c:v>11.283983331571902</c:v>
                </c:pt>
                <c:pt idx="25320">
                  <c:v>11.284390426222428</c:v>
                </c:pt>
                <c:pt idx="25321">
                  <c:v>11.284105800157576</c:v>
                </c:pt>
                <c:pt idx="25322">
                  <c:v>11.284102398252418</c:v>
                </c:pt>
                <c:pt idx="25323">
                  <c:v>11.283640873119371</c:v>
                </c:pt>
                <c:pt idx="25324">
                  <c:v>11.283609122004567</c:v>
                </c:pt>
                <c:pt idx="25325">
                  <c:v>11.283055745432263</c:v>
                </c:pt>
                <c:pt idx="25326">
                  <c:v>11.283241716247543</c:v>
                </c:pt>
                <c:pt idx="25327">
                  <c:v>11.283508198818224</c:v>
                </c:pt>
                <c:pt idx="25328">
                  <c:v>11.283837049650124</c:v>
                </c:pt>
                <c:pt idx="25329">
                  <c:v>11.284585468784798</c:v>
                </c:pt>
                <c:pt idx="25330">
                  <c:v>11.286504143293689</c:v>
                </c:pt>
                <c:pt idx="25331">
                  <c:v>11.286631147752905</c:v>
                </c:pt>
                <c:pt idx="25332">
                  <c:v>11.287083601138868</c:v>
                </c:pt>
                <c:pt idx="25333">
                  <c:v>11.287956756795985</c:v>
                </c:pt>
                <c:pt idx="25334">
                  <c:v>11.287997579657878</c:v>
                </c:pt>
                <c:pt idx="25335">
                  <c:v>11.288256124449855</c:v>
                </c:pt>
                <c:pt idx="25336">
                  <c:v>11.288955782943935</c:v>
                </c:pt>
                <c:pt idx="25337">
                  <c:v>11.289442255381474</c:v>
                </c:pt>
                <c:pt idx="25338">
                  <c:v>11.289598743018724</c:v>
                </c:pt>
                <c:pt idx="25339">
                  <c:v>11.289850484000386</c:v>
                </c:pt>
                <c:pt idx="25340">
                  <c:v>11.289120208359888</c:v>
                </c:pt>
                <c:pt idx="25341">
                  <c:v>11.288944443260077</c:v>
                </c:pt>
                <c:pt idx="25342">
                  <c:v>11.289131548043747</c:v>
                </c:pt>
                <c:pt idx="25343">
                  <c:v>11.289726881446327</c:v>
                </c:pt>
                <c:pt idx="25344">
                  <c:v>11.288814036895703</c:v>
                </c:pt>
                <c:pt idx="25345">
                  <c:v>11.288655281321681</c:v>
                </c:pt>
                <c:pt idx="25346">
                  <c:v>11.288777749907355</c:v>
                </c:pt>
                <c:pt idx="25347">
                  <c:v>11.289144021695991</c:v>
                </c:pt>
                <c:pt idx="25348">
                  <c:v>11.288747132760935</c:v>
                </c:pt>
                <c:pt idx="25349">
                  <c:v>11.289474006496278</c:v>
                </c:pt>
                <c:pt idx="25350">
                  <c:v>11.29008521545626</c:v>
                </c:pt>
                <c:pt idx="25351">
                  <c:v>11.290060268151771</c:v>
                </c:pt>
                <c:pt idx="25352">
                  <c:v>11.290516123442892</c:v>
                </c:pt>
                <c:pt idx="25353">
                  <c:v>11.29094476349275</c:v>
                </c:pt>
                <c:pt idx="25354">
                  <c:v>11.290888065073457</c:v>
                </c:pt>
                <c:pt idx="25355">
                  <c:v>11.291485666412809</c:v>
                </c:pt>
                <c:pt idx="25356">
                  <c:v>11.2921603776024</c:v>
                </c:pt>
                <c:pt idx="25357">
                  <c:v>11.292637778292852</c:v>
                </c:pt>
                <c:pt idx="25358">
                  <c:v>11.293050542785307</c:v>
                </c:pt>
                <c:pt idx="25359">
                  <c:v>11.293564230464106</c:v>
                </c:pt>
                <c:pt idx="25360">
                  <c:v>11.293114045014917</c:v>
                </c:pt>
                <c:pt idx="25361">
                  <c:v>11.293830713034785</c:v>
                </c:pt>
                <c:pt idx="25362">
                  <c:v>11.293971325114633</c:v>
                </c:pt>
                <c:pt idx="25363">
                  <c:v>11.294513362003078</c:v>
                </c:pt>
                <c:pt idx="25364">
                  <c:v>11.295073542385698</c:v>
                </c:pt>
                <c:pt idx="25365">
                  <c:v>11.295181269382354</c:v>
                </c:pt>
                <c:pt idx="25366">
                  <c:v>11.294890973475573</c:v>
                </c:pt>
                <c:pt idx="25367">
                  <c:v>11.295522593866501</c:v>
                </c:pt>
                <c:pt idx="25368">
                  <c:v>11.296295960305663</c:v>
                </c:pt>
                <c:pt idx="25369">
                  <c:v>11.296128132984554</c:v>
                </c:pt>
                <c:pt idx="25370">
                  <c:v>11.296087310122664</c:v>
                </c:pt>
                <c:pt idx="25371">
                  <c:v>11.295928554548642</c:v>
                </c:pt>
                <c:pt idx="25372">
                  <c:v>11.296603265738234</c:v>
                </c:pt>
                <c:pt idx="25373">
                  <c:v>11.296265343159245</c:v>
                </c:pt>
                <c:pt idx="25374">
                  <c:v>11.296894695613402</c:v>
                </c:pt>
                <c:pt idx="25375">
                  <c:v>11.297393641703184</c:v>
                </c:pt>
                <c:pt idx="25376">
                  <c:v>11.297534253783033</c:v>
                </c:pt>
                <c:pt idx="25377">
                  <c:v>11.298266797360302</c:v>
                </c:pt>
                <c:pt idx="25378">
                  <c:v>11.298714714872721</c:v>
                </c:pt>
                <c:pt idx="25379">
                  <c:v>11.299049235546551</c:v>
                </c:pt>
                <c:pt idx="25380">
                  <c:v>11.299037895862693</c:v>
                </c:pt>
                <c:pt idx="25381">
                  <c:v>11.298832647584851</c:v>
                </c:pt>
                <c:pt idx="25382">
                  <c:v>11.299420043208732</c:v>
                </c:pt>
                <c:pt idx="25383">
                  <c:v>11.298606987876063</c:v>
                </c:pt>
                <c:pt idx="25384">
                  <c:v>11.298543485646455</c:v>
                </c:pt>
                <c:pt idx="25385">
                  <c:v>11.298985733316943</c:v>
                </c:pt>
                <c:pt idx="25386">
                  <c:v>11.298959652044068</c:v>
                </c:pt>
                <c:pt idx="25387">
                  <c:v>11.299293038749514</c:v>
                </c:pt>
                <c:pt idx="25388">
                  <c:v>11.300142381070529</c:v>
                </c:pt>
                <c:pt idx="25389">
                  <c:v>11.300321548075496</c:v>
                </c:pt>
                <c:pt idx="25390">
                  <c:v>11.300341959506444</c:v>
                </c:pt>
                <c:pt idx="25391">
                  <c:v>11.300294332834236</c:v>
                </c:pt>
                <c:pt idx="25392">
                  <c:v>11.300203615363365</c:v>
                </c:pt>
                <c:pt idx="25393">
                  <c:v>11.300378246494791</c:v>
                </c:pt>
                <c:pt idx="25394">
                  <c:v>11.301233258657735</c:v>
                </c:pt>
                <c:pt idx="25395">
                  <c:v>11.30173107077913</c:v>
                </c:pt>
                <c:pt idx="25396">
                  <c:v>11.302244758457929</c:v>
                </c:pt>
                <c:pt idx="25397">
                  <c:v>11.302391040379707</c:v>
                </c:pt>
                <c:pt idx="25398">
                  <c:v>11.302482891818963</c:v>
                </c:pt>
                <c:pt idx="25399">
                  <c:v>11.302275375604347</c:v>
                </c:pt>
                <c:pt idx="25400">
                  <c:v>11.302682470254876</c:v>
                </c:pt>
                <c:pt idx="25401">
                  <c:v>11.303305018898717</c:v>
                </c:pt>
                <c:pt idx="25402">
                  <c:v>11.303284607467772</c:v>
                </c:pt>
                <c:pt idx="25403">
                  <c:v>11.30315306713501</c:v>
                </c:pt>
                <c:pt idx="25404">
                  <c:v>11.302828752176652</c:v>
                </c:pt>
                <c:pt idx="25405">
                  <c:v>11.303827778324603</c:v>
                </c:pt>
                <c:pt idx="25406">
                  <c:v>11.30424848059576</c:v>
                </c:pt>
                <c:pt idx="25407">
                  <c:v>11.304496819672265</c:v>
                </c:pt>
                <c:pt idx="25408">
                  <c:v>11.304246212658988</c:v>
                </c:pt>
                <c:pt idx="25409">
                  <c:v>11.303130387767293</c:v>
                </c:pt>
                <c:pt idx="25410">
                  <c:v>11.3041248780417</c:v>
                </c:pt>
                <c:pt idx="25411">
                  <c:v>11.305346161993281</c:v>
                </c:pt>
                <c:pt idx="25412">
                  <c:v>11.30585984967208</c:v>
                </c:pt>
                <c:pt idx="25413">
                  <c:v>11.306657029447345</c:v>
                </c:pt>
                <c:pt idx="25414">
                  <c:v>11.307624304480491</c:v>
                </c:pt>
                <c:pt idx="25415">
                  <c:v>11.307597089239231</c:v>
                </c:pt>
                <c:pt idx="25416">
                  <c:v>11.307737701319077</c:v>
                </c:pt>
                <c:pt idx="25417">
                  <c:v>11.308347776310674</c:v>
                </c:pt>
                <c:pt idx="25418">
                  <c:v>11.308023461352317</c:v>
                </c:pt>
                <c:pt idx="25419">
                  <c:v>11.308220771851458</c:v>
                </c:pt>
                <c:pt idx="25420">
                  <c:v>11.308177681052795</c:v>
                </c:pt>
                <c:pt idx="25421">
                  <c:v>11.30898053066999</c:v>
                </c:pt>
                <c:pt idx="25422">
                  <c:v>11.309186912916218</c:v>
                </c:pt>
                <c:pt idx="25423">
                  <c:v>11.309481744696544</c:v>
                </c:pt>
                <c:pt idx="25424">
                  <c:v>11.310258513040864</c:v>
                </c:pt>
                <c:pt idx="25425">
                  <c:v>11.309965949197309</c:v>
                </c:pt>
                <c:pt idx="25426">
                  <c:v>11.310081613972669</c:v>
                </c:pt>
                <c:pt idx="25427">
                  <c:v>11.30983100695939</c:v>
                </c:pt>
                <c:pt idx="25428">
                  <c:v>11.309586069788043</c:v>
                </c:pt>
                <c:pt idx="25429">
                  <c:v>11.309575864072571</c:v>
                </c:pt>
                <c:pt idx="25430">
                  <c:v>11.310129240644875</c:v>
                </c:pt>
                <c:pt idx="25431">
                  <c:v>11.31060777530371</c:v>
                </c:pt>
                <c:pt idx="25432">
                  <c:v>11.311182697275346</c:v>
                </c:pt>
                <c:pt idx="25433">
                  <c:v>11.31087425787439</c:v>
                </c:pt>
                <c:pt idx="25434">
                  <c:v>11.310837970886043</c:v>
                </c:pt>
                <c:pt idx="25435">
                  <c:v>11.311271146809444</c:v>
                </c:pt>
                <c:pt idx="25436">
                  <c:v>11.311888025611356</c:v>
                </c:pt>
                <c:pt idx="25437">
                  <c:v>11.312668195860834</c:v>
                </c:pt>
                <c:pt idx="25438">
                  <c:v>11.312909731127025</c:v>
                </c:pt>
                <c:pt idx="25439">
                  <c:v>11.312992510819193</c:v>
                </c:pt>
                <c:pt idx="25440">
                  <c:v>11.313695571218432</c:v>
                </c:pt>
                <c:pt idx="25441">
                  <c:v>11.313717116617763</c:v>
                </c:pt>
                <c:pt idx="25442">
                  <c:v>11.313811235993789</c:v>
                </c:pt>
                <c:pt idx="25443">
                  <c:v>11.313049209238486</c:v>
                </c:pt>
                <c:pt idx="25444">
                  <c:v>11.313557227075355</c:v>
                </c:pt>
                <c:pt idx="25445">
                  <c:v>11.313434758489683</c:v>
                </c:pt>
                <c:pt idx="25446">
                  <c:v>11.313861130602767</c:v>
                </c:pt>
                <c:pt idx="25447">
                  <c:v>11.314220598581088</c:v>
                </c:pt>
                <c:pt idx="25448">
                  <c:v>11.314510894487869</c:v>
                </c:pt>
                <c:pt idx="25449">
                  <c:v>11.314837477383001</c:v>
                </c:pt>
                <c:pt idx="25450">
                  <c:v>11.314491617025309</c:v>
                </c:pt>
                <c:pt idx="25451">
                  <c:v>11.313872470286627</c:v>
                </c:pt>
                <c:pt idx="25452">
                  <c:v>11.314125345236675</c:v>
                </c:pt>
                <c:pt idx="25453">
                  <c:v>11.315300136484433</c:v>
                </c:pt>
                <c:pt idx="25454">
                  <c:v>11.31513117519494</c:v>
                </c:pt>
                <c:pt idx="25455">
                  <c:v>11.314860156750717</c:v>
                </c:pt>
                <c:pt idx="25456">
                  <c:v>11.315644862873739</c:v>
                </c:pt>
                <c:pt idx="25457">
                  <c:v>11.316016804504303</c:v>
                </c:pt>
                <c:pt idx="25458">
                  <c:v>11.316438640743847</c:v>
                </c:pt>
                <c:pt idx="25459">
                  <c:v>11.316410291534201</c:v>
                </c:pt>
                <c:pt idx="25460">
                  <c:v>11.31668471188358</c:v>
                </c:pt>
                <c:pt idx="25461">
                  <c:v>11.317750642166297</c:v>
                </c:pt>
                <c:pt idx="25462">
                  <c:v>11.318827912132871</c:v>
                </c:pt>
                <c:pt idx="25463">
                  <c:v>11.318995739453982</c:v>
                </c:pt>
                <c:pt idx="25464">
                  <c:v>11.31942437950384</c:v>
                </c:pt>
                <c:pt idx="25465">
                  <c:v>11.31910573438741</c:v>
                </c:pt>
                <c:pt idx="25466">
                  <c:v>11.31875420418779</c:v>
                </c:pt>
                <c:pt idx="25467">
                  <c:v>11.318895950236024</c:v>
                </c:pt>
                <c:pt idx="25468">
                  <c:v>11.319634163655223</c:v>
                </c:pt>
                <c:pt idx="25469">
                  <c:v>11.319871163047871</c:v>
                </c:pt>
                <c:pt idx="25470">
                  <c:v>11.320314544686745</c:v>
                </c:pt>
                <c:pt idx="25471">
                  <c:v>11.320494845660098</c:v>
                </c:pt>
                <c:pt idx="25472">
                  <c:v>11.32049711359687</c:v>
                </c:pt>
                <c:pt idx="25473">
                  <c:v>11.320594634878054</c:v>
                </c:pt>
                <c:pt idx="25474">
                  <c:v>11.321021006991142</c:v>
                </c:pt>
                <c:pt idx="25475">
                  <c:v>11.320002703380633</c:v>
                </c:pt>
                <c:pt idx="25476">
                  <c:v>11.320130841808234</c:v>
                </c:pt>
                <c:pt idx="25477">
                  <c:v>11.321239862889614</c:v>
                </c:pt>
                <c:pt idx="25478">
                  <c:v>11.321558508006044</c:v>
                </c:pt>
                <c:pt idx="25479">
                  <c:v>11.322128894104134</c:v>
                </c:pt>
                <c:pt idx="25480">
                  <c:v>11.322117554420277</c:v>
                </c:pt>
                <c:pt idx="25481">
                  <c:v>11.322056320127439</c:v>
                </c:pt>
                <c:pt idx="25482">
                  <c:v>11.322675466866123</c:v>
                </c:pt>
                <c:pt idx="25483">
                  <c:v>11.322199200144059</c:v>
                </c:pt>
                <c:pt idx="25484">
                  <c:v>11.321845402007668</c:v>
                </c:pt>
                <c:pt idx="25485">
                  <c:v>11.322276309994299</c:v>
                </c:pt>
                <c:pt idx="25486">
                  <c:v>11.322692476391911</c:v>
                </c:pt>
                <c:pt idx="25487">
                  <c:v>11.322007559486847</c:v>
                </c:pt>
                <c:pt idx="25488">
                  <c:v>11.322899992606526</c:v>
                </c:pt>
                <c:pt idx="25489">
                  <c:v>11.324012415593062</c:v>
                </c:pt>
                <c:pt idx="25490">
                  <c:v>11.324418376275204</c:v>
                </c:pt>
                <c:pt idx="25491">
                  <c:v>11.325035255077118</c:v>
                </c:pt>
                <c:pt idx="25492">
                  <c:v>11.325189474777595</c:v>
                </c:pt>
                <c:pt idx="25493">
                  <c:v>11.326092113612745</c:v>
                </c:pt>
                <c:pt idx="25494">
                  <c:v>11.326391481266617</c:v>
                </c:pt>
                <c:pt idx="25495">
                  <c:v>11.327327005184957</c:v>
                </c:pt>
                <c:pt idx="25496">
                  <c:v>11.328379327847044</c:v>
                </c:pt>
                <c:pt idx="25497">
                  <c:v>11.328768279003395</c:v>
                </c:pt>
                <c:pt idx="25498">
                  <c:v>11.329641434660514</c:v>
                </c:pt>
                <c:pt idx="25499">
                  <c:v>11.330886531948199</c:v>
                </c:pt>
                <c:pt idx="25500">
                  <c:v>11.330336557281052</c:v>
                </c:pt>
                <c:pt idx="25501">
                  <c:v>11.329269493029951</c:v>
                </c:pt>
                <c:pt idx="25502">
                  <c:v>11.329641434660514</c:v>
                </c:pt>
                <c:pt idx="25503">
                  <c:v>11.329838745159657</c:v>
                </c:pt>
                <c:pt idx="25504">
                  <c:v>11.330055333121356</c:v>
                </c:pt>
                <c:pt idx="25505">
                  <c:v>11.329847816906744</c:v>
                </c:pt>
                <c:pt idx="25506">
                  <c:v>11.329800190234536</c:v>
                </c:pt>
                <c:pt idx="25507">
                  <c:v>11.329911319136352</c:v>
                </c:pt>
                <c:pt idx="25508">
                  <c:v>11.33021635663215</c:v>
                </c:pt>
                <c:pt idx="25509">
                  <c:v>11.3292173304842</c:v>
                </c:pt>
                <c:pt idx="25510">
                  <c:v>11.329638032755357</c:v>
                </c:pt>
                <c:pt idx="25511">
                  <c:v>11.32950309051744</c:v>
                </c:pt>
                <c:pt idx="25512">
                  <c:v>11.330050797247813</c:v>
                </c:pt>
                <c:pt idx="25513">
                  <c:v>11.330447686182866</c:v>
                </c:pt>
                <c:pt idx="25514">
                  <c:v>11.331055493237693</c:v>
                </c:pt>
                <c:pt idx="25515">
                  <c:v>11.330782206856698</c:v>
                </c:pt>
                <c:pt idx="25516">
                  <c:v>11.331143942771792</c:v>
                </c:pt>
                <c:pt idx="25517">
                  <c:v>11.332008026681823</c:v>
                </c:pt>
                <c:pt idx="25518">
                  <c:v>11.332323269893093</c:v>
                </c:pt>
                <c:pt idx="25519">
                  <c:v>11.332424193079436</c:v>
                </c:pt>
                <c:pt idx="25520">
                  <c:v>11.332680469934644</c:v>
                </c:pt>
                <c:pt idx="25521">
                  <c:v>11.332603360084404</c:v>
                </c:pt>
                <c:pt idx="25522">
                  <c:v>11.332654388661767</c:v>
                </c:pt>
                <c:pt idx="25523">
                  <c:v>11.332316466082778</c:v>
                </c:pt>
                <c:pt idx="25524">
                  <c:v>11.332330073703409</c:v>
                </c:pt>
                <c:pt idx="25525">
                  <c:v>11.333018392513631</c:v>
                </c:pt>
                <c:pt idx="25526">
                  <c:v>11.332990043303983</c:v>
                </c:pt>
                <c:pt idx="25527">
                  <c:v>11.332738302322323</c:v>
                </c:pt>
                <c:pt idx="25528">
                  <c:v>11.333004784893001</c:v>
                </c:pt>
                <c:pt idx="25529">
                  <c:v>11.332970765841424</c:v>
                </c:pt>
                <c:pt idx="25530">
                  <c:v>11.333419817322229</c:v>
                </c:pt>
                <c:pt idx="25531">
                  <c:v>11.333739596407044</c:v>
                </c:pt>
                <c:pt idx="25532">
                  <c:v>11.333502597014396</c:v>
                </c:pt>
                <c:pt idx="25533">
                  <c:v>11.333964122147446</c:v>
                </c:pt>
                <c:pt idx="25534">
                  <c:v>11.334254418054227</c:v>
                </c:pt>
                <c:pt idx="25535">
                  <c:v>11.334999435283743</c:v>
                </c:pt>
                <c:pt idx="25536">
                  <c:v>11.335193343877728</c:v>
                </c:pt>
                <c:pt idx="25537">
                  <c:v>11.334891708287085</c:v>
                </c:pt>
                <c:pt idx="25538">
                  <c:v>11.335477969942581</c:v>
                </c:pt>
                <c:pt idx="25539">
                  <c:v>11.335687754093966</c:v>
                </c:pt>
                <c:pt idx="25540">
                  <c:v>11.336196905899222</c:v>
                </c:pt>
                <c:pt idx="25541">
                  <c:v>11.336728737072193</c:v>
                </c:pt>
                <c:pt idx="25542">
                  <c:v>11.3368886266146</c:v>
                </c:pt>
                <c:pt idx="25543">
                  <c:v>11.337903528319954</c:v>
                </c:pt>
                <c:pt idx="25544">
                  <c:v>11.338496593785763</c:v>
                </c:pt>
                <c:pt idx="25545">
                  <c:v>11.338769880166758</c:v>
                </c:pt>
                <c:pt idx="25546">
                  <c:v>11.338970592571055</c:v>
                </c:pt>
                <c:pt idx="25547">
                  <c:v>11.339567059942022</c:v>
                </c:pt>
                <c:pt idx="25548">
                  <c:v>11.339785915840494</c:v>
                </c:pt>
                <c:pt idx="25549">
                  <c:v>11.33923253926819</c:v>
                </c:pt>
                <c:pt idx="25550">
                  <c:v>11.338981932254914</c:v>
                </c:pt>
                <c:pt idx="25551">
                  <c:v>11.338524942995408</c:v>
                </c:pt>
                <c:pt idx="25552">
                  <c:v>11.338912760183376</c:v>
                </c:pt>
                <c:pt idx="25553">
                  <c:v>11.339223467521105</c:v>
                </c:pt>
                <c:pt idx="25554">
                  <c:v>11.338993271938772</c:v>
                </c:pt>
                <c:pt idx="25555">
                  <c:v>11.33983127457593</c:v>
                </c:pt>
                <c:pt idx="25556">
                  <c:v>11.340670411181472</c:v>
                </c:pt>
                <c:pt idx="25557">
                  <c:v>11.34119203663897</c:v>
                </c:pt>
                <c:pt idx="25558">
                  <c:v>11.34155490652245</c:v>
                </c:pt>
                <c:pt idx="25559">
                  <c:v>11.341441509683863</c:v>
                </c:pt>
                <c:pt idx="25560">
                  <c:v>11.341702322412612</c:v>
                </c:pt>
                <c:pt idx="25561">
                  <c:v>11.341679643044895</c:v>
                </c:pt>
                <c:pt idx="25562">
                  <c:v>11.34163428430946</c:v>
                </c:pt>
                <c:pt idx="25563">
                  <c:v>11.342484760598863</c:v>
                </c:pt>
                <c:pt idx="25564">
                  <c:v>11.343607389300873</c:v>
                </c:pt>
                <c:pt idx="25565">
                  <c:v>11.34363006866859</c:v>
                </c:pt>
                <c:pt idx="25566">
                  <c:v>11.343834182978046</c:v>
                </c:pt>
                <c:pt idx="25567">
                  <c:v>11.343425954359132</c:v>
                </c:pt>
                <c:pt idx="25568">
                  <c:v>11.343278538468969</c:v>
                </c:pt>
                <c:pt idx="25569">
                  <c:v>11.343142462262666</c:v>
                </c:pt>
                <c:pt idx="25570">
                  <c:v>11.343380595623699</c:v>
                </c:pt>
                <c:pt idx="25571">
                  <c:v>11.344412506854837</c:v>
                </c:pt>
                <c:pt idx="25572">
                  <c:v>11.344548583061142</c:v>
                </c:pt>
                <c:pt idx="25573">
                  <c:v>11.343913560765056</c:v>
                </c:pt>
                <c:pt idx="25574">
                  <c:v>11.344344468751686</c:v>
                </c:pt>
                <c:pt idx="25575">
                  <c:v>11.344015617919787</c:v>
                </c:pt>
                <c:pt idx="25576">
                  <c:v>11.343811503610329</c:v>
                </c:pt>
                <c:pt idx="25577">
                  <c:v>11.344083656022939</c:v>
                </c:pt>
                <c:pt idx="25578">
                  <c:v>11.343970259184349</c:v>
                </c:pt>
                <c:pt idx="25579">
                  <c:v>11.343516671830002</c:v>
                </c:pt>
                <c:pt idx="25580">
                  <c:v>11.344094995706795</c:v>
                </c:pt>
                <c:pt idx="25581">
                  <c:v>11.344820735473752</c:v>
                </c:pt>
                <c:pt idx="25582">
                  <c:v>11.346034081646629</c:v>
                </c:pt>
                <c:pt idx="25583">
                  <c:v>11.346895897619893</c:v>
                </c:pt>
                <c:pt idx="25584">
                  <c:v>11.34775771359315</c:v>
                </c:pt>
                <c:pt idx="25585">
                  <c:v>11.348188621579782</c:v>
                </c:pt>
                <c:pt idx="25586">
                  <c:v>11.348245319999076</c:v>
                </c:pt>
                <c:pt idx="25587">
                  <c:v>11.348007186638043</c:v>
                </c:pt>
                <c:pt idx="25588">
                  <c:v>11.347542259599837</c:v>
                </c:pt>
                <c:pt idx="25589">
                  <c:v>11.348075224741194</c:v>
                </c:pt>
                <c:pt idx="25590">
                  <c:v>11.348880342295161</c:v>
                </c:pt>
                <c:pt idx="25591">
                  <c:v>11.34898239944989</c:v>
                </c:pt>
                <c:pt idx="25592">
                  <c:v>11.349560723326684</c:v>
                </c:pt>
                <c:pt idx="25593">
                  <c:v>11.349379288384943</c:v>
                </c:pt>
                <c:pt idx="25594">
                  <c:v>11.350036990048746</c:v>
                </c:pt>
                <c:pt idx="25595">
                  <c:v>11.349968951945595</c:v>
                </c:pt>
                <c:pt idx="25596">
                  <c:v>11.349889574158583</c:v>
                </c:pt>
                <c:pt idx="25597">
                  <c:v>11.350002970997171</c:v>
                </c:pt>
                <c:pt idx="25598">
                  <c:v>11.351159618750756</c:v>
                </c:pt>
                <c:pt idx="25599">
                  <c:v>11.351522488634236</c:v>
                </c:pt>
                <c:pt idx="25600">
                  <c:v>11.351545168001953</c:v>
                </c:pt>
                <c:pt idx="25601">
                  <c:v>11.35138641242793</c:v>
                </c:pt>
                <c:pt idx="25602">
                  <c:v>11.3516699045244</c:v>
                </c:pt>
                <c:pt idx="25603">
                  <c:v>11.351477129898798</c:v>
                </c:pt>
                <c:pt idx="25604">
                  <c:v>11.351227656853908</c:v>
                </c:pt>
                <c:pt idx="25605">
                  <c:v>11.350774069499561</c:v>
                </c:pt>
                <c:pt idx="25606">
                  <c:v>11.350195745622766</c:v>
                </c:pt>
                <c:pt idx="25607">
                  <c:v>11.350615313925539</c:v>
                </c:pt>
                <c:pt idx="25608">
                  <c:v>11.350853447286573</c:v>
                </c:pt>
                <c:pt idx="25609">
                  <c:v>11.351363733060214</c:v>
                </c:pt>
                <c:pt idx="25610">
                  <c:v>11.351805980730703</c:v>
                </c:pt>
                <c:pt idx="25611">
                  <c:v>11.352769853858691</c:v>
                </c:pt>
                <c:pt idx="25612">
                  <c:v>11.354357409598904</c:v>
                </c:pt>
                <c:pt idx="25613">
                  <c:v>11.356103720913142</c:v>
                </c:pt>
                <c:pt idx="25614">
                  <c:v>11.358598451362054</c:v>
                </c:pt>
                <c:pt idx="25615">
                  <c:v>11.359823137218793</c:v>
                </c:pt>
                <c:pt idx="25616">
                  <c:v>11.361251937384989</c:v>
                </c:pt>
                <c:pt idx="25617">
                  <c:v>11.361773562842489</c:v>
                </c:pt>
                <c:pt idx="25618">
                  <c:v>11.361603467584606</c:v>
                </c:pt>
                <c:pt idx="25619">
                  <c:v>11.360242705521564</c:v>
                </c:pt>
                <c:pt idx="25620">
                  <c:v>11.359505626070751</c:v>
                </c:pt>
                <c:pt idx="25621">
                  <c:v>11.357543860763199</c:v>
                </c:pt>
                <c:pt idx="25622">
                  <c:v>11.356171759016297</c:v>
                </c:pt>
                <c:pt idx="25623">
                  <c:v>11.356137739964721</c:v>
                </c:pt>
                <c:pt idx="25624">
                  <c:v>11.355661473242655</c:v>
                </c:pt>
                <c:pt idx="25625">
                  <c:v>11.355332622410753</c:v>
                </c:pt>
                <c:pt idx="25626">
                  <c:v>11.355241904939884</c:v>
                </c:pt>
                <c:pt idx="25627">
                  <c:v>11.355117168417438</c:v>
                </c:pt>
                <c:pt idx="25628">
                  <c:v>11.356262476487167</c:v>
                </c:pt>
                <c:pt idx="25629">
                  <c:v>11.355548076404068</c:v>
                </c:pt>
                <c:pt idx="25630">
                  <c:v>11.356863479731675</c:v>
                </c:pt>
                <c:pt idx="25631">
                  <c:v>11.357838692543522</c:v>
                </c:pt>
                <c:pt idx="25632">
                  <c:v>11.357781994124229</c:v>
                </c:pt>
                <c:pt idx="25633">
                  <c:v>11.35888194345852</c:v>
                </c:pt>
                <c:pt idx="25634">
                  <c:v>11.35863247041363</c:v>
                </c:pt>
                <c:pt idx="25635">
                  <c:v>11.358224241794719</c:v>
                </c:pt>
                <c:pt idx="25636">
                  <c:v>11.358201562427</c:v>
                </c:pt>
                <c:pt idx="25637">
                  <c:v>11.358042806852978</c:v>
                </c:pt>
                <c:pt idx="25638">
                  <c:v>11.35750984171162</c:v>
                </c:pt>
                <c:pt idx="25639">
                  <c:v>11.35779333380809</c:v>
                </c:pt>
                <c:pt idx="25640">
                  <c:v>11.35803146716912</c:v>
                </c:pt>
                <c:pt idx="25641">
                  <c:v>11.359256153025857</c:v>
                </c:pt>
                <c:pt idx="25642">
                  <c:v>11.359630362593196</c:v>
                </c:pt>
                <c:pt idx="25643">
                  <c:v>11.359868495954226</c:v>
                </c:pt>
                <c:pt idx="25644">
                  <c:v>11.360015911844389</c:v>
                </c:pt>
                <c:pt idx="25645">
                  <c:v>11.360322083308574</c:v>
                </c:pt>
                <c:pt idx="25646">
                  <c:v>11.360821029398357</c:v>
                </c:pt>
                <c:pt idx="25647">
                  <c:v>11.361365334223574</c:v>
                </c:pt>
                <c:pt idx="25648">
                  <c:v>11.36253332166102</c:v>
                </c:pt>
                <c:pt idx="25649">
                  <c:v>11.362760115338192</c:v>
                </c:pt>
                <c:pt idx="25650">
                  <c:v>11.36295288996379</c:v>
                </c:pt>
                <c:pt idx="25651">
                  <c:v>11.363054947118519</c:v>
                </c:pt>
                <c:pt idx="25652">
                  <c:v>11.363678629730746</c:v>
                </c:pt>
                <c:pt idx="25653">
                  <c:v>11.364245613923678</c:v>
                </c:pt>
                <c:pt idx="25654">
                  <c:v>11.3640755186658</c:v>
                </c:pt>
                <c:pt idx="25655">
                  <c:v>11.363293080479551</c:v>
                </c:pt>
                <c:pt idx="25656">
                  <c:v>11.363984801194931</c:v>
                </c:pt>
                <c:pt idx="25657">
                  <c:v>11.364313652026834</c:v>
                </c:pt>
                <c:pt idx="25658">
                  <c:v>11.364086858349658</c:v>
                </c:pt>
                <c:pt idx="25659">
                  <c:v>11.364880636219766</c:v>
                </c:pt>
                <c:pt idx="25660">
                  <c:v>11.364529106020148</c:v>
                </c:pt>
                <c:pt idx="25661">
                  <c:v>11.364336331394549</c:v>
                </c:pt>
                <c:pt idx="25662">
                  <c:v>11.36468786159417</c:v>
                </c:pt>
                <c:pt idx="25663">
                  <c:v>11.364393029813842</c:v>
                </c:pt>
                <c:pt idx="25664">
                  <c:v>11.364994033058354</c:v>
                </c:pt>
                <c:pt idx="25665">
                  <c:v>11.36571977282531</c:v>
                </c:pt>
                <c:pt idx="25666">
                  <c:v>11.36581049029618</c:v>
                </c:pt>
                <c:pt idx="25667">
                  <c:v>11.366434172908406</c:v>
                </c:pt>
                <c:pt idx="25668">
                  <c:v>11.367080534888352</c:v>
                </c:pt>
                <c:pt idx="25669">
                  <c:v>11.367375366668679</c:v>
                </c:pt>
                <c:pt idx="25670">
                  <c:v>11.368135125487211</c:v>
                </c:pt>
                <c:pt idx="25671">
                  <c:v>11.368191823906502</c:v>
                </c:pt>
                <c:pt idx="25672">
                  <c:v>11.367647519081286</c:v>
                </c:pt>
                <c:pt idx="25673">
                  <c:v>11.367239290462372</c:v>
                </c:pt>
                <c:pt idx="25674">
                  <c:v>11.367227950778515</c:v>
                </c:pt>
                <c:pt idx="25675">
                  <c:v>11.367885652442316</c:v>
                </c:pt>
                <c:pt idx="25676">
                  <c:v>11.367749576236013</c:v>
                </c:pt>
                <c:pt idx="25677">
                  <c:v>11.367726896868296</c:v>
                </c:pt>
                <c:pt idx="25678">
                  <c:v>11.367307328565527</c:v>
                </c:pt>
                <c:pt idx="25679">
                  <c:v>11.367318668249386</c:v>
                </c:pt>
                <c:pt idx="25680">
                  <c:v>11.367511442874981</c:v>
                </c:pt>
                <c:pt idx="25681">
                  <c:v>11.36828254137737</c:v>
                </c:pt>
                <c:pt idx="25682">
                  <c:v>11.368656750944711</c:v>
                </c:pt>
                <c:pt idx="25683">
                  <c:v>11.369133017666773</c:v>
                </c:pt>
                <c:pt idx="25684">
                  <c:v>11.368974262092753</c:v>
                </c:pt>
                <c:pt idx="25685">
                  <c:v>11.369144357350633</c:v>
                </c:pt>
                <c:pt idx="25686">
                  <c:v>11.369257754189219</c:v>
                </c:pt>
                <c:pt idx="25687">
                  <c:v>11.369960814588458</c:v>
                </c:pt>
                <c:pt idx="25688">
                  <c:v>11.370584497200687</c:v>
                </c:pt>
                <c:pt idx="25689">
                  <c:v>11.369756700279003</c:v>
                </c:pt>
                <c:pt idx="25690">
                  <c:v>11.370028852691609</c:v>
                </c:pt>
                <c:pt idx="25691">
                  <c:v>11.370799951194002</c:v>
                </c:pt>
                <c:pt idx="25692">
                  <c:v>11.371718465586556</c:v>
                </c:pt>
                <c:pt idx="25693">
                  <c:v>11.372138033889325</c:v>
                </c:pt>
                <c:pt idx="25694">
                  <c:v>11.371729805270412</c:v>
                </c:pt>
                <c:pt idx="25695">
                  <c:v>11.372739037133837</c:v>
                </c:pt>
                <c:pt idx="25696">
                  <c:v>11.373770948364976</c:v>
                </c:pt>
                <c:pt idx="25697">
                  <c:v>11.374133818248456</c:v>
                </c:pt>
                <c:pt idx="25698">
                  <c:v>11.374542046867367</c:v>
                </c:pt>
                <c:pt idx="25699">
                  <c:v>11.374462669080355</c:v>
                </c:pt>
                <c:pt idx="25700">
                  <c:v>11.374383291293345</c:v>
                </c:pt>
                <c:pt idx="25701">
                  <c:v>11.375245107266606</c:v>
                </c:pt>
                <c:pt idx="25702">
                  <c:v>11.374610084970518</c:v>
                </c:pt>
                <c:pt idx="25703">
                  <c:v>11.374383291293345</c:v>
                </c:pt>
                <c:pt idx="25704">
                  <c:v>11.373873005519703</c:v>
                </c:pt>
                <c:pt idx="25705">
                  <c:v>11.373929703938998</c:v>
                </c:pt>
                <c:pt idx="25706">
                  <c:v>11.373759608681116</c:v>
                </c:pt>
                <c:pt idx="25707">
                  <c:v>11.373702910261823</c:v>
                </c:pt>
                <c:pt idx="25708">
                  <c:v>11.373544154687803</c:v>
                </c:pt>
                <c:pt idx="25709">
                  <c:v>11.37451936749965</c:v>
                </c:pt>
                <c:pt idx="25710">
                  <c:v>11.37468946275753</c:v>
                </c:pt>
                <c:pt idx="25711">
                  <c:v>11.374995634221715</c:v>
                </c:pt>
                <c:pt idx="25712">
                  <c:v>11.375290466002038</c:v>
                </c:pt>
                <c:pt idx="25713">
                  <c:v>11.37521108821503</c:v>
                </c:pt>
                <c:pt idx="25714">
                  <c:v>11.375732713672528</c:v>
                </c:pt>
                <c:pt idx="25715">
                  <c:v>11.37589146924655</c:v>
                </c:pt>
                <c:pt idx="25716">
                  <c:v>11.376515151858777</c:v>
                </c:pt>
                <c:pt idx="25717">
                  <c:v>11.377252231309591</c:v>
                </c:pt>
                <c:pt idx="25718">
                  <c:v>11.377943952024973</c:v>
                </c:pt>
                <c:pt idx="25719">
                  <c:v>11.377739837715515</c:v>
                </c:pt>
                <c:pt idx="25720">
                  <c:v>11.378590314004917</c:v>
                </c:pt>
                <c:pt idx="25721">
                  <c:v>11.3796108855522</c:v>
                </c:pt>
                <c:pt idx="25722">
                  <c:v>11.380007774487252</c:v>
                </c:pt>
                <c:pt idx="25723">
                  <c:v>11.379202656933286</c:v>
                </c:pt>
                <c:pt idx="25724">
                  <c:v>11.378987202939971</c:v>
                </c:pt>
                <c:pt idx="25725">
                  <c:v>11.379712942706927</c:v>
                </c:pt>
                <c:pt idx="25726">
                  <c:v>11.37925935535258</c:v>
                </c:pt>
                <c:pt idx="25727">
                  <c:v>11.378238783805299</c:v>
                </c:pt>
                <c:pt idx="25728">
                  <c:v>11.379520168081331</c:v>
                </c:pt>
                <c:pt idx="25729">
                  <c:v>11.379293374404156</c:v>
                </c:pt>
                <c:pt idx="25730">
                  <c:v>11.380189209428991</c:v>
                </c:pt>
                <c:pt idx="25731">
                  <c:v>11.379962415751818</c:v>
                </c:pt>
                <c:pt idx="25732">
                  <c:v>11.381209780976274</c:v>
                </c:pt>
                <c:pt idx="25733">
                  <c:v>11.382082936633392</c:v>
                </c:pt>
                <c:pt idx="25734">
                  <c:v>11.382525184303882</c:v>
                </c:pt>
                <c:pt idx="25735">
                  <c:v>11.383012790709806</c:v>
                </c:pt>
                <c:pt idx="25736">
                  <c:v>11.383046809761382</c:v>
                </c:pt>
                <c:pt idx="25737">
                  <c:v>11.384146759095675</c:v>
                </c:pt>
                <c:pt idx="25738">
                  <c:v>11.384747762340183</c:v>
                </c:pt>
                <c:pt idx="25739">
                  <c:v>11.38418077814725</c:v>
                </c:pt>
                <c:pt idx="25740">
                  <c:v>11.384872498862629</c:v>
                </c:pt>
                <c:pt idx="25741">
                  <c:v>11.385121971907521</c:v>
                </c:pt>
                <c:pt idx="25742">
                  <c:v>11.385224029062249</c:v>
                </c:pt>
                <c:pt idx="25743">
                  <c:v>11.385802352939042</c:v>
                </c:pt>
                <c:pt idx="25744">
                  <c:v>11.385439483055563</c:v>
                </c:pt>
                <c:pt idx="25745">
                  <c:v>11.385110632223663</c:v>
                </c:pt>
                <c:pt idx="25746">
                  <c:v>11.385507521158715</c:v>
                </c:pt>
                <c:pt idx="25747">
                  <c:v>11.385881730726052</c:v>
                </c:pt>
                <c:pt idx="25748">
                  <c:v>11.385836371990617</c:v>
                </c:pt>
                <c:pt idx="25749">
                  <c:v>11.386040486300075</c:v>
                </c:pt>
                <c:pt idx="25750">
                  <c:v>11.385745654519749</c:v>
                </c:pt>
                <c:pt idx="25751">
                  <c:v>11.385394124320127</c:v>
                </c:pt>
                <c:pt idx="25752">
                  <c:v>11.385382784636271</c:v>
                </c:pt>
                <c:pt idx="25753">
                  <c:v>11.385042594120511</c:v>
                </c:pt>
                <c:pt idx="25754">
                  <c:v>11.386051825983932</c:v>
                </c:pt>
                <c:pt idx="25755">
                  <c:v>11.386437375235129</c:v>
                </c:pt>
                <c:pt idx="25756">
                  <c:v>11.386199241874097</c:v>
                </c:pt>
                <c:pt idx="25757">
                  <c:v>11.385768333887466</c:v>
                </c:pt>
                <c:pt idx="25758">
                  <c:v>11.386448714918988</c:v>
                </c:pt>
                <c:pt idx="25759">
                  <c:v>11.386584791125291</c:v>
                </c:pt>
                <c:pt idx="25760">
                  <c:v>11.386528092705998</c:v>
                </c:pt>
                <c:pt idx="25761">
                  <c:v>11.387004359428063</c:v>
                </c:pt>
                <c:pt idx="25762">
                  <c:v>11.387843496033604</c:v>
                </c:pt>
                <c:pt idx="25763">
                  <c:v>11.387922873820616</c:v>
                </c:pt>
                <c:pt idx="25764">
                  <c:v>11.387639381724149</c:v>
                </c:pt>
                <c:pt idx="25765">
                  <c:v>11.388183686549366</c:v>
                </c:pt>
                <c:pt idx="25766">
                  <c:v>11.388807369161594</c:v>
                </c:pt>
                <c:pt idx="25767">
                  <c:v>11.388727991374582</c:v>
                </c:pt>
                <c:pt idx="25768">
                  <c:v>11.389431051773819</c:v>
                </c:pt>
                <c:pt idx="25769">
                  <c:v>11.390111432805343</c:v>
                </c:pt>
                <c:pt idx="25770">
                  <c:v>11.390462963004962</c:v>
                </c:pt>
                <c:pt idx="25771">
                  <c:v>11.390417604269528</c:v>
                </c:pt>
                <c:pt idx="25772">
                  <c:v>11.390088753437626</c:v>
                </c:pt>
                <c:pt idx="25773">
                  <c:v>11.390032055018331</c:v>
                </c:pt>
                <c:pt idx="25774">
                  <c:v>11.390576359843548</c:v>
                </c:pt>
                <c:pt idx="25775">
                  <c:v>11.390814493204582</c:v>
                </c:pt>
                <c:pt idx="25776">
                  <c:v>11.389805261341159</c:v>
                </c:pt>
                <c:pt idx="25777">
                  <c:v>11.390009375650614</c:v>
                </c:pt>
                <c:pt idx="25778">
                  <c:v>11.39030420743094</c:v>
                </c:pt>
                <c:pt idx="25779">
                  <c:v>11.389975356599038</c:v>
                </c:pt>
                <c:pt idx="25780">
                  <c:v>11.391313439294363</c:v>
                </c:pt>
                <c:pt idx="25781">
                  <c:v>11.391744347280994</c:v>
                </c:pt>
                <c:pt idx="25782">
                  <c:v>11.392742239460558</c:v>
                </c:pt>
                <c:pt idx="25783">
                  <c:v>11.39288965535072</c:v>
                </c:pt>
                <c:pt idx="25784">
                  <c:v>11.39317314744719</c:v>
                </c:pt>
                <c:pt idx="25785">
                  <c:v>11.393524677646806</c:v>
                </c:pt>
                <c:pt idx="25786">
                  <c:v>11.393456639543654</c:v>
                </c:pt>
                <c:pt idx="25787">
                  <c:v>11.393433960175937</c:v>
                </c:pt>
                <c:pt idx="25788">
                  <c:v>11.393479318911373</c:v>
                </c:pt>
                <c:pt idx="25789">
                  <c:v>11.393898887214142</c:v>
                </c:pt>
                <c:pt idx="25790">
                  <c:v>11.393207166498765</c:v>
                </c:pt>
                <c:pt idx="25791">
                  <c:v>11.393501998279088</c:v>
                </c:pt>
                <c:pt idx="25792">
                  <c:v>11.393003052189307</c:v>
                </c:pt>
                <c:pt idx="25793">
                  <c:v>11.392197934635341</c:v>
                </c:pt>
                <c:pt idx="25794">
                  <c:v>11.393501998279088</c:v>
                </c:pt>
                <c:pt idx="25795">
                  <c:v>11.393501998279088</c:v>
                </c:pt>
                <c:pt idx="25796">
                  <c:v>11.394000944368871</c:v>
                </c:pt>
                <c:pt idx="25797">
                  <c:v>11.394930798445284</c:v>
                </c:pt>
                <c:pt idx="25798">
                  <c:v>11.395486442954358</c:v>
                </c:pt>
                <c:pt idx="25799">
                  <c:v>11.395974049360284</c:v>
                </c:pt>
                <c:pt idx="25800">
                  <c:v>11.397731700358381</c:v>
                </c:pt>
                <c:pt idx="25801">
                  <c:v>11.39834404328675</c:v>
                </c:pt>
                <c:pt idx="25802">
                  <c:v>11.398400741706041</c:v>
                </c:pt>
                <c:pt idx="25803">
                  <c:v>11.399058443369846</c:v>
                </c:pt>
                <c:pt idx="25804">
                  <c:v>11.399171840208433</c:v>
                </c:pt>
                <c:pt idx="25805">
                  <c:v>11.399205859260009</c:v>
                </c:pt>
                <c:pt idx="25806">
                  <c:v>11.398945046531258</c:v>
                </c:pt>
                <c:pt idx="25807">
                  <c:v>11.398446100441477</c:v>
                </c:pt>
                <c:pt idx="25808">
                  <c:v>11.397845097196965</c:v>
                </c:pt>
                <c:pt idx="25809">
                  <c:v>11.398434760757619</c:v>
                </c:pt>
                <c:pt idx="25810">
                  <c:v>11.398979065582834</c:v>
                </c:pt>
                <c:pt idx="25811">
                  <c:v>11.398922367163539</c:v>
                </c:pt>
                <c:pt idx="25812">
                  <c:v>11.399137821156858</c:v>
                </c:pt>
                <c:pt idx="25813">
                  <c:v>11.399942938710824</c:v>
                </c:pt>
                <c:pt idx="25814">
                  <c:v>11.40013571333642</c:v>
                </c:pt>
                <c:pt idx="25815">
                  <c:v>11.399727484717509</c:v>
                </c:pt>
                <c:pt idx="25816">
                  <c:v>11.399682125982071</c:v>
                </c:pt>
                <c:pt idx="25817">
                  <c:v>11.399761503769085</c:v>
                </c:pt>
                <c:pt idx="25818">
                  <c:v>11.400033656181693</c:v>
                </c:pt>
                <c:pt idx="25819">
                  <c:v>11.399750164085226</c:v>
                </c:pt>
                <c:pt idx="25820">
                  <c:v>11.398661554434792</c:v>
                </c:pt>
                <c:pt idx="25821">
                  <c:v>11.398298684551312</c:v>
                </c:pt>
                <c:pt idx="25822">
                  <c:v>11.398525478228489</c:v>
                </c:pt>
                <c:pt idx="25823">
                  <c:v>11.398672894118651</c:v>
                </c:pt>
                <c:pt idx="25824">
                  <c:v>11.39970480534979</c:v>
                </c:pt>
                <c:pt idx="25825">
                  <c:v>11.40005633554941</c:v>
                </c:pt>
                <c:pt idx="25826">
                  <c:v>11.401405757928593</c:v>
                </c:pt>
                <c:pt idx="25827">
                  <c:v>11.401553173818755</c:v>
                </c:pt>
                <c:pt idx="25828">
                  <c:v>11.401961402437671</c:v>
                </c:pt>
                <c:pt idx="25829">
                  <c:v>11.401655230973486</c:v>
                </c:pt>
                <c:pt idx="25830">
                  <c:v>11.401961402437671</c:v>
                </c:pt>
                <c:pt idx="25831">
                  <c:v>11.401984081805388</c:v>
                </c:pt>
                <c:pt idx="25832">
                  <c:v>11.402006761173103</c:v>
                </c:pt>
                <c:pt idx="25833">
                  <c:v>11.40150781508332</c:v>
                </c:pt>
                <c:pt idx="25834">
                  <c:v>11.400974849941965</c:v>
                </c:pt>
                <c:pt idx="25835">
                  <c:v>11.40177996749593</c:v>
                </c:pt>
                <c:pt idx="25836">
                  <c:v>11.401916043702233</c:v>
                </c:pt>
                <c:pt idx="25837">
                  <c:v>11.401961402437671</c:v>
                </c:pt>
                <c:pt idx="25838">
                  <c:v>11.401802646863649</c:v>
                </c:pt>
                <c:pt idx="25839">
                  <c:v>11.402380970740438</c:v>
                </c:pt>
                <c:pt idx="25840">
                  <c:v>11.403004653352669</c:v>
                </c:pt>
                <c:pt idx="25841">
                  <c:v>11.40350359944245</c:v>
                </c:pt>
                <c:pt idx="25842">
                  <c:v>11.403798431222777</c:v>
                </c:pt>
                <c:pt idx="25843">
                  <c:v>11.403730393119625</c:v>
                </c:pt>
                <c:pt idx="25844">
                  <c:v>11.404422113835004</c:v>
                </c:pt>
                <c:pt idx="25845">
                  <c:v>11.404535510673592</c:v>
                </c:pt>
                <c:pt idx="25846">
                  <c:v>11.406111726729948</c:v>
                </c:pt>
                <c:pt idx="25847">
                  <c:v>11.406043688626795</c:v>
                </c:pt>
                <c:pt idx="25848">
                  <c:v>11.406724069658317</c:v>
                </c:pt>
                <c:pt idx="25849">
                  <c:v>11.406111726729948</c:v>
                </c:pt>
                <c:pt idx="25850">
                  <c:v>11.405227231388968</c:v>
                </c:pt>
                <c:pt idx="25851">
                  <c:v>11.404830342453916</c:v>
                </c:pt>
                <c:pt idx="25852">
                  <c:v>11.405476704433863</c:v>
                </c:pt>
                <c:pt idx="25853">
                  <c:v>11.405442685382287</c:v>
                </c:pt>
                <c:pt idx="25854">
                  <c:v>11.406157085465383</c:v>
                </c:pt>
                <c:pt idx="25855">
                  <c:v>11.406690050606741</c:v>
                </c:pt>
                <c:pt idx="25856">
                  <c:v>11.406247802936251</c:v>
                </c:pt>
                <c:pt idx="25857">
                  <c:v>11.406497275981144</c:v>
                </c:pt>
                <c:pt idx="25858">
                  <c:v>11.406803447445329</c:v>
                </c:pt>
                <c:pt idx="25859">
                  <c:v>11.406667371239026</c:v>
                </c:pt>
                <c:pt idx="25860">
                  <c:v>11.407279714167395</c:v>
                </c:pt>
                <c:pt idx="25861">
                  <c:v>11.407336412586686</c:v>
                </c:pt>
                <c:pt idx="25862">
                  <c:v>11.407653923734729</c:v>
                </c:pt>
                <c:pt idx="25863">
                  <c:v>11.407653923734729</c:v>
                </c:pt>
                <c:pt idx="25864">
                  <c:v>11.408107511089078</c:v>
                </c:pt>
                <c:pt idx="25865">
                  <c:v>11.408277606346957</c:v>
                </c:pt>
                <c:pt idx="25866">
                  <c:v>11.408016793618209</c:v>
                </c:pt>
                <c:pt idx="25867">
                  <c:v>11.407755980889457</c:v>
                </c:pt>
                <c:pt idx="25868">
                  <c:v>11.407721961837881</c:v>
                </c:pt>
                <c:pt idx="25869">
                  <c:v>11.407540526896142</c:v>
                </c:pt>
                <c:pt idx="25870">
                  <c:v>11.407767320573313</c:v>
                </c:pt>
                <c:pt idx="25871">
                  <c:v>11.408708514333586</c:v>
                </c:pt>
                <c:pt idx="25872">
                  <c:v>11.40963836841</c:v>
                </c:pt>
                <c:pt idx="25873">
                  <c:v>11.409422914416686</c:v>
                </c:pt>
                <c:pt idx="25874">
                  <c:v>11.409218800107228</c:v>
                </c:pt>
                <c:pt idx="25875">
                  <c:v>11.409434254100544</c:v>
                </c:pt>
                <c:pt idx="25876">
                  <c:v>11.409955879558042</c:v>
                </c:pt>
                <c:pt idx="25877">
                  <c:v>11.411044489208477</c:v>
                </c:pt>
                <c:pt idx="25878">
                  <c:v>11.411656832136845</c:v>
                </c:pt>
                <c:pt idx="25879">
                  <c:v>11.413210368825483</c:v>
                </c:pt>
                <c:pt idx="25880">
                  <c:v>11.413958787960159</c:v>
                </c:pt>
                <c:pt idx="25881">
                  <c:v>11.414140222901899</c:v>
                </c:pt>
                <c:pt idx="25882">
                  <c:v>11.413947448276298</c:v>
                </c:pt>
                <c:pt idx="25883">
                  <c:v>11.412813479890431</c:v>
                </c:pt>
                <c:pt idx="25884">
                  <c:v>11.412484629058531</c:v>
                </c:pt>
                <c:pt idx="25885">
                  <c:v>11.41222381632978</c:v>
                </c:pt>
                <c:pt idx="25886">
                  <c:v>11.412133098858909</c:v>
                </c:pt>
                <c:pt idx="25887">
                  <c:v>11.412053721071901</c:v>
                </c:pt>
                <c:pt idx="25888">
                  <c:v>11.412416590955377</c:v>
                </c:pt>
                <c:pt idx="25889">
                  <c:v>11.413165010090051</c:v>
                </c:pt>
                <c:pt idx="25890">
                  <c:v>11.413244387877059</c:v>
                </c:pt>
                <c:pt idx="25891">
                  <c:v>11.413278406928638</c:v>
                </c:pt>
                <c:pt idx="25892">
                  <c:v>11.413391803767224</c:v>
                </c:pt>
                <c:pt idx="25893">
                  <c:v>11.414185581637332</c:v>
                </c:pt>
                <c:pt idx="25894">
                  <c:v>11.413686635547551</c:v>
                </c:pt>
                <c:pt idx="25895">
                  <c:v>11.413176349773908</c:v>
                </c:pt>
                <c:pt idx="25896">
                  <c:v>11.413301086296354</c:v>
                </c:pt>
                <c:pt idx="25897">
                  <c:v>11.413244387877059</c:v>
                </c:pt>
                <c:pt idx="25898">
                  <c:v>11.413947448276298</c:v>
                </c:pt>
                <c:pt idx="25899">
                  <c:v>11.414049505431029</c:v>
                </c:pt>
                <c:pt idx="25900">
                  <c:v>11.414060845114886</c:v>
                </c:pt>
                <c:pt idx="25901">
                  <c:v>11.414514432469234</c:v>
                </c:pt>
                <c:pt idx="25902">
                  <c:v>11.414945340455866</c:v>
                </c:pt>
                <c:pt idx="25903">
                  <c:v>11.41550098496494</c:v>
                </c:pt>
                <c:pt idx="25904">
                  <c:v>11.415705099274396</c:v>
                </c:pt>
                <c:pt idx="25905">
                  <c:v>11.415739118325972</c:v>
                </c:pt>
                <c:pt idx="25906">
                  <c:v>11.416045289790157</c:v>
                </c:pt>
                <c:pt idx="25907">
                  <c:v>11.416748350189396</c:v>
                </c:pt>
                <c:pt idx="25908">
                  <c:v>11.416612273983089</c:v>
                </c:pt>
                <c:pt idx="25909">
                  <c:v>11.416510216828362</c:v>
                </c:pt>
                <c:pt idx="25910">
                  <c:v>11.417133899440589</c:v>
                </c:pt>
                <c:pt idx="25911">
                  <c:v>11.417757582052818</c:v>
                </c:pt>
                <c:pt idx="25912">
                  <c:v>11.417689543949667</c:v>
                </c:pt>
                <c:pt idx="25913">
                  <c:v>11.417065861337438</c:v>
                </c:pt>
                <c:pt idx="25914">
                  <c:v>11.41739471216934</c:v>
                </c:pt>
                <c:pt idx="25915">
                  <c:v>11.41807509320086</c:v>
                </c:pt>
                <c:pt idx="25916">
                  <c:v>11.418007055097709</c:v>
                </c:pt>
                <c:pt idx="25917">
                  <c:v>11.418029734465428</c:v>
                </c:pt>
                <c:pt idx="25918">
                  <c:v>11.418245188458743</c:v>
                </c:pt>
                <c:pt idx="25919">
                  <c:v>11.418642077393796</c:v>
                </c:pt>
                <c:pt idx="25920">
                  <c:v>11.418902890122546</c:v>
                </c:pt>
                <c:pt idx="25921">
                  <c:v>11.418993607593414</c:v>
                </c:pt>
                <c:pt idx="25922">
                  <c:v>11.419968820405261</c:v>
                </c:pt>
                <c:pt idx="25923">
                  <c:v>11.420320350604882</c:v>
                </c:pt>
                <c:pt idx="25924">
                  <c:v>11.420626522069066</c:v>
                </c:pt>
                <c:pt idx="25925">
                  <c:v>11.419968820405261</c:v>
                </c:pt>
                <c:pt idx="25926">
                  <c:v>11.420150255347</c:v>
                </c:pt>
                <c:pt idx="25927">
                  <c:v>11.421374941203739</c:v>
                </c:pt>
                <c:pt idx="25928">
                  <c:v>11.421408960255315</c:v>
                </c:pt>
                <c:pt idx="25929">
                  <c:v>11.421272884049012</c:v>
                </c:pt>
                <c:pt idx="25930">
                  <c:v>11.421771830138793</c:v>
                </c:pt>
                <c:pt idx="25931">
                  <c:v>11.422043982551401</c:v>
                </c:pt>
                <c:pt idx="25932">
                  <c:v>11.422361493699444</c:v>
                </c:pt>
                <c:pt idx="25933">
                  <c:v>11.422474890538032</c:v>
                </c:pt>
                <c:pt idx="25934">
                  <c:v>11.423291347775857</c:v>
                </c:pt>
                <c:pt idx="25935">
                  <c:v>11.423983068491236</c:v>
                </c:pt>
                <c:pt idx="25936">
                  <c:v>11.423744935130204</c:v>
                </c:pt>
                <c:pt idx="25937">
                  <c:v>11.423540820820749</c:v>
                </c:pt>
                <c:pt idx="25938">
                  <c:v>11.423325366827433</c:v>
                </c:pt>
                <c:pt idx="25939">
                  <c:v>11.422610966744335</c:v>
                </c:pt>
                <c:pt idx="25940">
                  <c:v>11.423200630304988</c:v>
                </c:pt>
                <c:pt idx="25941">
                  <c:v>11.423200630304988</c:v>
                </c:pt>
                <c:pt idx="25942">
                  <c:v>11.423053214414825</c:v>
                </c:pt>
                <c:pt idx="25943">
                  <c:v>11.423177950937271</c:v>
                </c:pt>
                <c:pt idx="25944">
                  <c:v>11.424005747858953</c:v>
                </c:pt>
                <c:pt idx="25945">
                  <c:v>11.424504693948736</c:v>
                </c:pt>
                <c:pt idx="25946">
                  <c:v>11.424980960670801</c:v>
                </c:pt>
                <c:pt idx="25947">
                  <c:v>11.425287132134985</c:v>
                </c:pt>
                <c:pt idx="25948">
                  <c:v>11.42532115118656</c:v>
                </c:pt>
                <c:pt idx="25949">
                  <c:v>11.425173735296399</c:v>
                </c:pt>
                <c:pt idx="25950">
                  <c:v>11.425253113083409</c:v>
                </c:pt>
                <c:pt idx="25951">
                  <c:v>11.425661341702321</c:v>
                </c:pt>
                <c:pt idx="25952">
                  <c:v>11.425468567076726</c:v>
                </c:pt>
                <c:pt idx="25953">
                  <c:v>11.425377849605855</c:v>
                </c:pt>
                <c:pt idx="25954">
                  <c:v>11.425219094031833</c:v>
                </c:pt>
                <c:pt idx="25955">
                  <c:v>11.42568402107004</c:v>
                </c:pt>
                <c:pt idx="25956">
                  <c:v>11.425797417908628</c:v>
                </c:pt>
                <c:pt idx="25957">
                  <c:v>11.425729379805473</c:v>
                </c:pt>
                <c:pt idx="25958">
                  <c:v>11.426137608424387</c:v>
                </c:pt>
                <c:pt idx="25959">
                  <c:v>11.426421100520855</c:v>
                </c:pt>
                <c:pt idx="25960">
                  <c:v>11.426455119572431</c:v>
                </c:pt>
                <c:pt idx="25961">
                  <c:v>11.426523157675582</c:v>
                </c:pt>
                <c:pt idx="25962">
                  <c:v>11.42636440210156</c:v>
                </c:pt>
                <c:pt idx="25963">
                  <c:v>11.426568516411017</c:v>
                </c:pt>
                <c:pt idx="25964">
                  <c:v>11.427112821236236</c:v>
                </c:pt>
                <c:pt idx="25965">
                  <c:v>11.427192199023246</c:v>
                </c:pt>
                <c:pt idx="25966">
                  <c:v>11.428099373731939</c:v>
                </c:pt>
                <c:pt idx="25967">
                  <c:v>11.428609659505581</c:v>
                </c:pt>
                <c:pt idx="25968">
                  <c:v>11.428972529389057</c:v>
                </c:pt>
                <c:pt idx="25969">
                  <c:v>11.42923334211781</c:v>
                </c:pt>
                <c:pt idx="25970">
                  <c:v>11.429358078640254</c:v>
                </c:pt>
                <c:pt idx="25971">
                  <c:v>11.42999310093634</c:v>
                </c:pt>
                <c:pt idx="25972">
                  <c:v>11.429936402517047</c:v>
                </c:pt>
                <c:pt idx="25973">
                  <c:v>11.429800326310742</c:v>
                </c:pt>
                <c:pt idx="25974">
                  <c:v>11.430628123232426</c:v>
                </c:pt>
                <c:pt idx="25975">
                  <c:v>11.431920847192318</c:v>
                </c:pt>
                <c:pt idx="25976">
                  <c:v>11.432011564663187</c:v>
                </c:pt>
                <c:pt idx="25977">
                  <c:v>11.431830129721449</c:v>
                </c:pt>
                <c:pt idx="25978">
                  <c:v>11.431331183631665</c:v>
                </c:pt>
                <c:pt idx="25979">
                  <c:v>11.431830129721449</c:v>
                </c:pt>
                <c:pt idx="25980">
                  <c:v>11.432249698024217</c:v>
                </c:pt>
                <c:pt idx="25981">
                  <c:v>11.431909507508458</c:v>
                </c:pt>
                <c:pt idx="25982">
                  <c:v>11.431864148773025</c:v>
                </c:pt>
                <c:pt idx="25983">
                  <c:v>11.432045583714762</c:v>
                </c:pt>
                <c:pt idx="25984">
                  <c:v>11.431750751934436</c:v>
                </c:pt>
                <c:pt idx="25985">
                  <c:v>11.431478599521828</c:v>
                </c:pt>
                <c:pt idx="25986">
                  <c:v>11.432079602766338</c:v>
                </c:pt>
                <c:pt idx="25987">
                  <c:v>11.432170320237208</c:v>
                </c:pt>
                <c:pt idx="25988">
                  <c:v>11.432170320237208</c:v>
                </c:pt>
                <c:pt idx="25989">
                  <c:v>11.432737304430143</c:v>
                </c:pt>
                <c:pt idx="25990">
                  <c:v>11.432623907591557</c:v>
                </c:pt>
                <c:pt idx="25991">
                  <c:v>11.432828021901011</c:v>
                </c:pt>
                <c:pt idx="25992">
                  <c:v>11.432714625062426</c:v>
                </c:pt>
                <c:pt idx="25993">
                  <c:v>11.432964098107316</c:v>
                </c:pt>
                <c:pt idx="25994">
                  <c:v>11.4335991204034</c:v>
                </c:pt>
                <c:pt idx="25995">
                  <c:v>11.43300945684275</c:v>
                </c:pt>
                <c:pt idx="25996">
                  <c:v>11.433927971235304</c:v>
                </c:pt>
                <c:pt idx="25997">
                  <c:v>11.434370218905794</c:v>
                </c:pt>
                <c:pt idx="25998">
                  <c:v>11.434982561834163</c:v>
                </c:pt>
                <c:pt idx="25999">
                  <c:v>11.434234142699488</c:v>
                </c:pt>
                <c:pt idx="26000">
                  <c:v>11.433565101351824</c:v>
                </c:pt>
                <c:pt idx="26001">
                  <c:v>11.433395006093946</c:v>
                </c:pt>
                <c:pt idx="26002">
                  <c:v>11.43388261249987</c:v>
                </c:pt>
                <c:pt idx="26003">
                  <c:v>11.433780555345141</c:v>
                </c:pt>
                <c:pt idx="26004">
                  <c:v>11.433417685461665</c:v>
                </c:pt>
                <c:pt idx="26005">
                  <c:v>11.433168212416771</c:v>
                </c:pt>
                <c:pt idx="26006">
                  <c:v>11.433644479138836</c:v>
                </c:pt>
                <c:pt idx="26007">
                  <c:v>11.433746536293564</c:v>
                </c:pt>
                <c:pt idx="26008">
                  <c:v>11.434007349022316</c:v>
                </c:pt>
                <c:pt idx="26009">
                  <c:v>11.434268161751064</c:v>
                </c:pt>
                <c:pt idx="26010">
                  <c:v>11.434120745860902</c:v>
                </c:pt>
                <c:pt idx="26011">
                  <c:v>11.434619691950685</c:v>
                </c:pt>
                <c:pt idx="26012">
                  <c:v>11.434812466576281</c:v>
                </c:pt>
                <c:pt idx="26013">
                  <c:v>11.435254714246772</c:v>
                </c:pt>
                <c:pt idx="26014">
                  <c:v>11.436434041368074</c:v>
                </c:pt>
                <c:pt idx="26015">
                  <c:v>11.437035044612585</c:v>
                </c:pt>
                <c:pt idx="26016">
                  <c:v>11.437216479554325</c:v>
                </c:pt>
                <c:pt idx="26017">
                  <c:v>11.437103082715737</c:v>
                </c:pt>
                <c:pt idx="26018">
                  <c:v>11.437205139870464</c:v>
                </c:pt>
                <c:pt idx="26019">
                  <c:v>11.437114422399594</c:v>
                </c:pt>
                <c:pt idx="26020">
                  <c:v>11.438010257424432</c:v>
                </c:pt>
                <c:pt idx="26021">
                  <c:v>11.437942219321279</c:v>
                </c:pt>
                <c:pt idx="26022">
                  <c:v>11.438180352682311</c:v>
                </c:pt>
                <c:pt idx="26023">
                  <c:v>11.43836178762405</c:v>
                </c:pt>
                <c:pt idx="26024">
                  <c:v>11.438860733713833</c:v>
                </c:pt>
                <c:pt idx="26025">
                  <c:v>11.439359679803616</c:v>
                </c:pt>
                <c:pt idx="26026">
                  <c:v>11.439359679803616</c:v>
                </c:pt>
                <c:pt idx="26027">
                  <c:v>11.440573025976493</c:v>
                </c:pt>
                <c:pt idx="26028">
                  <c:v>11.441604937207634</c:v>
                </c:pt>
                <c:pt idx="26029">
                  <c:v>11.442670867490351</c:v>
                </c:pt>
                <c:pt idx="26030">
                  <c:v>11.442353356342307</c:v>
                </c:pt>
                <c:pt idx="26031">
                  <c:v>11.442398715077742</c:v>
                </c:pt>
                <c:pt idx="26032">
                  <c:v>11.441877089620244</c:v>
                </c:pt>
                <c:pt idx="26033">
                  <c:v>11.441253407008016</c:v>
                </c:pt>
                <c:pt idx="26034">
                  <c:v>11.440935895859973</c:v>
                </c:pt>
                <c:pt idx="26035">
                  <c:v>11.441310105427307</c:v>
                </c:pt>
                <c:pt idx="26036">
                  <c:v>11.440947235543831</c:v>
                </c:pt>
                <c:pt idx="26037">
                  <c:v>11.441049292698558</c:v>
                </c:pt>
                <c:pt idx="26038">
                  <c:v>11.440459629137909</c:v>
                </c:pt>
                <c:pt idx="26039">
                  <c:v>11.440221495776875</c:v>
                </c:pt>
                <c:pt idx="26040">
                  <c:v>11.440040060835136</c:v>
                </c:pt>
                <c:pt idx="26041">
                  <c:v>11.439915324312691</c:v>
                </c:pt>
                <c:pt idx="26042">
                  <c:v>11.440811159337526</c:v>
                </c:pt>
                <c:pt idx="26043">
                  <c:v>11.440652403763506</c:v>
                </c:pt>
                <c:pt idx="26044">
                  <c:v>11.440448289454048</c:v>
                </c:pt>
                <c:pt idx="26045">
                  <c:v>11.441264746691875</c:v>
                </c:pt>
                <c:pt idx="26046">
                  <c:v>11.441843070568668</c:v>
                </c:pt>
                <c:pt idx="26047">
                  <c:v>11.441945127723395</c:v>
                </c:pt>
                <c:pt idx="26048">
                  <c:v>11.442387375393885</c:v>
                </c:pt>
                <c:pt idx="26049">
                  <c:v>11.442954359586818</c:v>
                </c:pt>
                <c:pt idx="26050">
                  <c:v>11.443339908838015</c:v>
                </c:pt>
                <c:pt idx="26051">
                  <c:v>11.443566702515188</c:v>
                </c:pt>
                <c:pt idx="26052">
                  <c:v>11.443691439037632</c:v>
                </c:pt>
                <c:pt idx="26053">
                  <c:v>11.443702778721493</c:v>
                </c:pt>
                <c:pt idx="26054">
                  <c:v>11.44336258820573</c:v>
                </c:pt>
                <c:pt idx="26055">
                  <c:v>11.44301105800611</c:v>
                </c:pt>
                <c:pt idx="26056">
                  <c:v>11.442568810335624</c:v>
                </c:pt>
                <c:pt idx="26057">
                  <c:v>11.44284096274823</c:v>
                </c:pt>
                <c:pt idx="26058">
                  <c:v>11.443498664412036</c:v>
                </c:pt>
                <c:pt idx="26059">
                  <c:v>11.443158473896275</c:v>
                </c:pt>
                <c:pt idx="26060">
                  <c:v>11.443453305676599</c:v>
                </c:pt>
                <c:pt idx="26061">
                  <c:v>11.443918232714807</c:v>
                </c:pt>
                <c:pt idx="26062">
                  <c:v>11.444303781966001</c:v>
                </c:pt>
                <c:pt idx="26063">
                  <c:v>11.444598613746328</c:v>
                </c:pt>
                <c:pt idx="26064">
                  <c:v>11.44544909003573</c:v>
                </c:pt>
                <c:pt idx="26065">
                  <c:v>11.44640162347986</c:v>
                </c:pt>
                <c:pt idx="26066">
                  <c:v>11.446503680634587</c:v>
                </c:pt>
                <c:pt idx="26067">
                  <c:v>11.446367604428282</c:v>
                </c:pt>
                <c:pt idx="26068">
                  <c:v>11.446889229885784</c:v>
                </c:pt>
                <c:pt idx="26069">
                  <c:v>11.447422195027141</c:v>
                </c:pt>
                <c:pt idx="26070">
                  <c:v>11.447751045859041</c:v>
                </c:pt>
                <c:pt idx="26071">
                  <c:v>11.447648988704314</c:v>
                </c:pt>
                <c:pt idx="26072">
                  <c:v>11.447218080717683</c:v>
                </c:pt>
                <c:pt idx="26073">
                  <c:v>11.446945928305077</c:v>
                </c:pt>
                <c:pt idx="26074">
                  <c:v>11.447229420401543</c:v>
                </c:pt>
                <c:pt idx="26075">
                  <c:v>11.447093344195238</c:v>
                </c:pt>
                <c:pt idx="26076">
                  <c:v>11.447614969652738</c:v>
                </c:pt>
                <c:pt idx="26077">
                  <c:v>11.447558271233445</c:v>
                </c:pt>
                <c:pt idx="26078">
                  <c:v>11.447444874394858</c:v>
                </c:pt>
                <c:pt idx="26079">
                  <c:v>11.447512912498009</c:v>
                </c:pt>
                <c:pt idx="26080">
                  <c:v>11.447252099769262</c:v>
                </c:pt>
                <c:pt idx="26081">
                  <c:v>11.447467553762577</c:v>
                </c:pt>
                <c:pt idx="26082">
                  <c:v>11.447274779136976</c:v>
                </c:pt>
                <c:pt idx="26083">
                  <c:v>11.448170614161816</c:v>
                </c:pt>
                <c:pt idx="26084">
                  <c:v>11.448215972897248</c:v>
                </c:pt>
                <c:pt idx="26085">
                  <c:v>11.447206741033824</c:v>
                </c:pt>
                <c:pt idx="26086">
                  <c:v>11.4477623855429</c:v>
                </c:pt>
                <c:pt idx="26087">
                  <c:v>11.448748938038605</c:v>
                </c:pt>
                <c:pt idx="26088">
                  <c:v>11.448692239619314</c:v>
                </c:pt>
                <c:pt idx="26089">
                  <c:v>11.448590182464583</c:v>
                </c:pt>
                <c:pt idx="26090">
                  <c:v>11.448522144361432</c:v>
                </c:pt>
                <c:pt idx="26091">
                  <c:v>11.448476785625999</c:v>
                </c:pt>
                <c:pt idx="26092">
                  <c:v>11.449032430135073</c:v>
                </c:pt>
                <c:pt idx="26093">
                  <c:v>11.449383960334693</c:v>
                </c:pt>
                <c:pt idx="26094">
                  <c:v>11.449769509585888</c:v>
                </c:pt>
                <c:pt idx="26095">
                  <c:v>11.450563287455997</c:v>
                </c:pt>
                <c:pt idx="26096">
                  <c:v>11.45113027164893</c:v>
                </c:pt>
                <c:pt idx="26097">
                  <c:v>11.451640557422571</c:v>
                </c:pt>
                <c:pt idx="26098">
                  <c:v>11.451719935209583</c:v>
                </c:pt>
                <c:pt idx="26099">
                  <c:v>11.45208280509306</c:v>
                </c:pt>
                <c:pt idx="26100">
                  <c:v>11.452400316241103</c:v>
                </c:pt>
                <c:pt idx="26101">
                  <c:v>11.452060125725344</c:v>
                </c:pt>
                <c:pt idx="26102">
                  <c:v>11.451878690783603</c:v>
                </c:pt>
                <c:pt idx="26103">
                  <c:v>11.451810652680452</c:v>
                </c:pt>
                <c:pt idx="26104">
                  <c:v>11.452763186124583</c:v>
                </c:pt>
                <c:pt idx="26105">
                  <c:v>11.453613662413982</c:v>
                </c:pt>
                <c:pt idx="26106">
                  <c:v>11.454157967239199</c:v>
                </c:pt>
                <c:pt idx="26107">
                  <c:v>11.453693040200994</c:v>
                </c:pt>
                <c:pt idx="26108">
                  <c:v>11.454214665658494</c:v>
                </c:pt>
                <c:pt idx="26109">
                  <c:v>11.454464138703385</c:v>
                </c:pt>
                <c:pt idx="26110">
                  <c:v>11.454214665658494</c:v>
                </c:pt>
                <c:pt idx="26111">
                  <c:v>11.454078589452189</c:v>
                </c:pt>
                <c:pt idx="26112">
                  <c:v>11.453772417988004</c:v>
                </c:pt>
                <c:pt idx="26113">
                  <c:v>11.452989979801755</c:v>
                </c:pt>
                <c:pt idx="26114">
                  <c:v>11.453738398936428</c:v>
                </c:pt>
                <c:pt idx="26115">
                  <c:v>11.453931173562026</c:v>
                </c:pt>
                <c:pt idx="26116">
                  <c:v>11.454214665658494</c:v>
                </c:pt>
                <c:pt idx="26117">
                  <c:v>11.455031122896319</c:v>
                </c:pt>
                <c:pt idx="26118">
                  <c:v>11.455450691199088</c:v>
                </c:pt>
                <c:pt idx="26119">
                  <c:v>11.456391884959361</c:v>
                </c:pt>
                <c:pt idx="26120">
                  <c:v>11.456584659584959</c:v>
                </c:pt>
                <c:pt idx="26121">
                  <c:v>11.456777434210556</c:v>
                </c:pt>
                <c:pt idx="26122">
                  <c:v>11.456958869152297</c:v>
                </c:pt>
                <c:pt idx="26123">
                  <c:v>11.457344418403489</c:v>
                </c:pt>
                <c:pt idx="26124">
                  <c:v>11.456754754842839</c:v>
                </c:pt>
                <c:pt idx="26125">
                  <c:v>11.456834132629851</c:v>
                </c:pt>
                <c:pt idx="26126">
                  <c:v>11.457208342197186</c:v>
                </c:pt>
                <c:pt idx="26127">
                  <c:v>11.45753719302909</c:v>
                </c:pt>
                <c:pt idx="26128">
                  <c:v>11.457627910499959</c:v>
                </c:pt>
                <c:pt idx="26129">
                  <c:v>11.456913510416859</c:v>
                </c:pt>
                <c:pt idx="26130">
                  <c:v>11.456255808753058</c:v>
                </c:pt>
                <c:pt idx="26131">
                  <c:v>11.455677484876265</c:v>
                </c:pt>
                <c:pt idx="26132">
                  <c:v>11.456788773894415</c:v>
                </c:pt>
                <c:pt idx="26133">
                  <c:v>11.456459923062512</c:v>
                </c:pt>
                <c:pt idx="26134">
                  <c:v>11.456267148436915</c:v>
                </c:pt>
                <c:pt idx="26135">
                  <c:v>11.456550640533383</c:v>
                </c:pt>
                <c:pt idx="26136">
                  <c:v>11.456516621481807</c:v>
                </c:pt>
                <c:pt idx="26137">
                  <c:v>11.457378437455064</c:v>
                </c:pt>
                <c:pt idx="26138">
                  <c:v>11.458024799435011</c:v>
                </c:pt>
                <c:pt idx="26139">
                  <c:v>11.458104177222022</c:v>
                </c:pt>
                <c:pt idx="26140">
                  <c:v>11.45820623437675</c:v>
                </c:pt>
                <c:pt idx="26141">
                  <c:v>11.458262932796043</c:v>
                </c:pt>
                <c:pt idx="26142">
                  <c:v>11.45820623437675</c:v>
                </c:pt>
                <c:pt idx="26143">
                  <c:v>11.458160875641315</c:v>
                </c:pt>
                <c:pt idx="26144">
                  <c:v>11.458194894692891</c:v>
                </c:pt>
                <c:pt idx="26145">
                  <c:v>11.458535085208652</c:v>
                </c:pt>
                <c:pt idx="26146">
                  <c:v>11.458965993195282</c:v>
                </c:pt>
                <c:pt idx="26147">
                  <c:v>11.459442259917347</c:v>
                </c:pt>
                <c:pt idx="26148">
                  <c:v>11.459396901181911</c:v>
                </c:pt>
                <c:pt idx="26149">
                  <c:v>11.459601015491369</c:v>
                </c:pt>
                <c:pt idx="26150">
                  <c:v>11.45957833612365</c:v>
                </c:pt>
                <c:pt idx="26151">
                  <c:v>11.459986564742564</c:v>
                </c:pt>
                <c:pt idx="26152">
                  <c:v>11.460315415574465</c:v>
                </c:pt>
                <c:pt idx="26153">
                  <c:v>11.460916418818977</c:v>
                </c:pt>
                <c:pt idx="26154">
                  <c:v>11.461007136289846</c:v>
                </c:pt>
                <c:pt idx="26155">
                  <c:v>11.460803021980388</c:v>
                </c:pt>
                <c:pt idx="26156">
                  <c:v>11.461131872812292</c:v>
                </c:pt>
                <c:pt idx="26157">
                  <c:v>11.461324647437889</c:v>
                </c:pt>
                <c:pt idx="26158">
                  <c:v>11.461630818902073</c:v>
                </c:pt>
                <c:pt idx="26159">
                  <c:v>11.462073066572563</c:v>
                </c:pt>
                <c:pt idx="26160">
                  <c:v>11.462651390449356</c:v>
                </c:pt>
                <c:pt idx="26161">
                  <c:v>11.463524546106473</c:v>
                </c:pt>
                <c:pt idx="26162">
                  <c:v>11.464068850931691</c:v>
                </c:pt>
                <c:pt idx="26163">
                  <c:v>11.464477079550603</c:v>
                </c:pt>
                <c:pt idx="26164">
                  <c:v>11.464669854176202</c:v>
                </c:pt>
                <c:pt idx="26165">
                  <c:v>11.464545117653756</c:v>
                </c:pt>
                <c:pt idx="26166">
                  <c:v>11.463774019151364</c:v>
                </c:pt>
                <c:pt idx="26167">
                  <c:v>11.464012152512398</c:v>
                </c:pt>
                <c:pt idx="26168">
                  <c:v>11.463955454093105</c:v>
                </c:pt>
                <c:pt idx="26169">
                  <c:v>11.463637942945061</c:v>
                </c:pt>
                <c:pt idx="26170">
                  <c:v>11.463513206422615</c:v>
                </c:pt>
                <c:pt idx="26171">
                  <c:v>11.463354450848595</c:v>
                </c:pt>
                <c:pt idx="26172">
                  <c:v>11.464182247770278</c:v>
                </c:pt>
                <c:pt idx="26173">
                  <c:v>11.463887415989953</c:v>
                </c:pt>
                <c:pt idx="26174">
                  <c:v>11.463626603261204</c:v>
                </c:pt>
                <c:pt idx="26175">
                  <c:v>11.463263733377724</c:v>
                </c:pt>
                <c:pt idx="26176">
                  <c:v>11.463830717570659</c:v>
                </c:pt>
                <c:pt idx="26177">
                  <c:v>11.46432966366044</c:v>
                </c:pt>
                <c:pt idx="26178">
                  <c:v>11.464454400182888</c:v>
                </c:pt>
                <c:pt idx="26179">
                  <c:v>11.464681193860059</c:v>
                </c:pt>
                <c:pt idx="26180">
                  <c:v>11.464465739866746</c:v>
                </c:pt>
                <c:pt idx="26181">
                  <c:v>11.46493066690495</c:v>
                </c:pt>
                <c:pt idx="26182">
                  <c:v>11.465565689201037</c:v>
                </c:pt>
                <c:pt idx="26183">
                  <c:v>11.465905879716798</c:v>
                </c:pt>
                <c:pt idx="26184">
                  <c:v>11.465883200349081</c:v>
                </c:pt>
                <c:pt idx="26185">
                  <c:v>11.465350235207723</c:v>
                </c:pt>
                <c:pt idx="26186">
                  <c:v>11.465577028884894</c:v>
                </c:pt>
                <c:pt idx="26187">
                  <c:v>11.465951238452233</c:v>
                </c:pt>
                <c:pt idx="26188">
                  <c:v>11.465157460582127</c:v>
                </c:pt>
                <c:pt idx="26189">
                  <c:v>11.465713105091201</c:v>
                </c:pt>
                <c:pt idx="26190">
                  <c:v>11.466019276555386</c:v>
                </c:pt>
                <c:pt idx="26191">
                  <c:v>11.466767695690057</c:v>
                </c:pt>
                <c:pt idx="26192">
                  <c:v>11.46717592430897</c:v>
                </c:pt>
                <c:pt idx="26193">
                  <c:v>11.467289321147558</c:v>
                </c:pt>
                <c:pt idx="26194">
                  <c:v>11.467584152927884</c:v>
                </c:pt>
                <c:pt idx="26195">
                  <c:v>11.467697549766472</c:v>
                </c:pt>
                <c:pt idx="26196">
                  <c:v>11.467232622728263</c:v>
                </c:pt>
                <c:pt idx="26197">
                  <c:v>11.467595492611741</c:v>
                </c:pt>
                <c:pt idx="26198">
                  <c:v>11.467958362495221</c:v>
                </c:pt>
                <c:pt idx="26199">
                  <c:v>11.467799606921199</c:v>
                </c:pt>
                <c:pt idx="26200">
                  <c:v>11.468321232378699</c:v>
                </c:pt>
                <c:pt idx="26201">
                  <c:v>11.46899027372636</c:v>
                </c:pt>
                <c:pt idx="26202">
                  <c:v>11.469126349932663</c:v>
                </c:pt>
                <c:pt idx="26203">
                  <c:v>11.469704673809456</c:v>
                </c:pt>
                <c:pt idx="26204">
                  <c:v>11.469477880132285</c:v>
                </c:pt>
                <c:pt idx="26205">
                  <c:v>11.469523238867719</c:v>
                </c:pt>
                <c:pt idx="26206">
                  <c:v>11.469149029300382</c:v>
                </c:pt>
                <c:pt idx="26207">
                  <c:v>11.468944914990924</c:v>
                </c:pt>
                <c:pt idx="26208">
                  <c:v>11.469296445190546</c:v>
                </c:pt>
                <c:pt idx="26209">
                  <c:v>11.469647975390163</c:v>
                </c:pt>
                <c:pt idx="26210">
                  <c:v>11.46838927048185</c:v>
                </c:pt>
                <c:pt idx="26211">
                  <c:v>11.468706781629894</c:v>
                </c:pt>
                <c:pt idx="26212">
                  <c:v>11.468479987952719</c:v>
                </c:pt>
                <c:pt idx="26213">
                  <c:v>11.469455200764568</c:v>
                </c:pt>
                <c:pt idx="26214">
                  <c:v>11.470521131047285</c:v>
                </c:pt>
                <c:pt idx="26215">
                  <c:v>11.471258210498098</c:v>
                </c:pt>
                <c:pt idx="26216">
                  <c:v>11.471371607336685</c:v>
                </c:pt>
                <c:pt idx="26217">
                  <c:v>11.471360267652825</c:v>
                </c:pt>
                <c:pt idx="26218">
                  <c:v>11.471689118484727</c:v>
                </c:pt>
                <c:pt idx="26219">
                  <c:v>11.472755048767445</c:v>
                </c:pt>
                <c:pt idx="26220">
                  <c:v>11.473390071063532</c:v>
                </c:pt>
                <c:pt idx="26221">
                  <c:v>11.473322032960377</c:v>
                </c:pt>
                <c:pt idx="26222">
                  <c:v>11.473945715572608</c:v>
                </c:pt>
                <c:pt idx="26223">
                  <c:v>11.474546718817116</c:v>
                </c:pt>
                <c:pt idx="26224">
                  <c:v>11.475419874474236</c:v>
                </c:pt>
                <c:pt idx="26225">
                  <c:v>11.475136382377769</c:v>
                </c:pt>
                <c:pt idx="26226">
                  <c:v>11.474807531545867</c:v>
                </c:pt>
                <c:pt idx="26227">
                  <c:v>11.473322032960377</c:v>
                </c:pt>
                <c:pt idx="26228">
                  <c:v>11.473469448850542</c:v>
                </c:pt>
                <c:pt idx="26229">
                  <c:v>11.47321997580565</c:v>
                </c:pt>
                <c:pt idx="26230">
                  <c:v>11.473446769482823</c:v>
                </c:pt>
                <c:pt idx="26231">
                  <c:v>11.473923036204889</c:v>
                </c:pt>
                <c:pt idx="26232">
                  <c:v>11.47443332197853</c:v>
                </c:pt>
                <c:pt idx="26233">
                  <c:v>11.474115810830487</c:v>
                </c:pt>
                <c:pt idx="26234">
                  <c:v>11.474580737868692</c:v>
                </c:pt>
                <c:pt idx="26235">
                  <c:v>11.474841550597443</c:v>
                </c:pt>
                <c:pt idx="26236">
                  <c:v>11.476270350763638</c:v>
                </c:pt>
                <c:pt idx="26237">
                  <c:v>11.477574414407385</c:v>
                </c:pt>
                <c:pt idx="26238">
                  <c:v>11.477744509665266</c:v>
                </c:pt>
                <c:pt idx="26239">
                  <c:v>11.477880585871569</c:v>
                </c:pt>
                <c:pt idx="26240">
                  <c:v>11.47771049061369</c:v>
                </c:pt>
                <c:pt idx="26241">
                  <c:v>11.477563074723527</c:v>
                </c:pt>
                <c:pt idx="26242">
                  <c:v>11.477098147685322</c:v>
                </c:pt>
                <c:pt idx="26243">
                  <c:v>11.477324941362495</c:v>
                </c:pt>
                <c:pt idx="26244">
                  <c:v>11.476780636537278</c:v>
                </c:pt>
                <c:pt idx="26245">
                  <c:v>11.477392979465646</c:v>
                </c:pt>
                <c:pt idx="26246">
                  <c:v>11.477426998517222</c:v>
                </c:pt>
                <c:pt idx="26247">
                  <c:v>11.47717752547233</c:v>
                </c:pt>
                <c:pt idx="26248">
                  <c:v>11.4774610175688</c:v>
                </c:pt>
                <c:pt idx="26249">
                  <c:v>11.477744509665266</c:v>
                </c:pt>
                <c:pt idx="26250">
                  <c:v>11.477755849349125</c:v>
                </c:pt>
                <c:pt idx="26251">
                  <c:v>11.477279582627061</c:v>
                </c:pt>
                <c:pt idx="26252">
                  <c:v>11.476996090530593</c:v>
                </c:pt>
                <c:pt idx="26253">
                  <c:v>11.477279582627061</c:v>
                </c:pt>
                <c:pt idx="26254">
                  <c:v>11.477823887452276</c:v>
                </c:pt>
                <c:pt idx="26255">
                  <c:v>11.477551735039668</c:v>
                </c:pt>
                <c:pt idx="26256">
                  <c:v>11.477551735039668</c:v>
                </c:pt>
                <c:pt idx="26257">
                  <c:v>11.477279582627061</c:v>
                </c:pt>
                <c:pt idx="26258">
                  <c:v>11.477472357252658</c:v>
                </c:pt>
                <c:pt idx="26259">
                  <c:v>11.477154846104616</c:v>
                </c:pt>
                <c:pt idx="26260">
                  <c:v>11.477132166736897</c:v>
                </c:pt>
                <c:pt idx="26261">
                  <c:v>11.477392979465646</c:v>
                </c:pt>
                <c:pt idx="26262">
                  <c:v>11.478209436703473</c:v>
                </c:pt>
                <c:pt idx="26263">
                  <c:v>11.479139290779884</c:v>
                </c:pt>
                <c:pt idx="26264">
                  <c:v>11.479456801927929</c:v>
                </c:pt>
                <c:pt idx="26265">
                  <c:v>11.480602109997655</c:v>
                </c:pt>
                <c:pt idx="26266">
                  <c:v>11.481634021228796</c:v>
                </c:pt>
                <c:pt idx="26267">
                  <c:v>11.482337081628033</c:v>
                </c:pt>
                <c:pt idx="26268">
                  <c:v>11.482382440363468</c:v>
                </c:pt>
                <c:pt idx="26269">
                  <c:v>11.482473157834336</c:v>
                </c:pt>
                <c:pt idx="26270">
                  <c:v>11.482416459415044</c:v>
                </c:pt>
                <c:pt idx="26271">
                  <c:v>11.482552535621348</c:v>
                </c:pt>
                <c:pt idx="26272">
                  <c:v>11.482631913408358</c:v>
                </c:pt>
                <c:pt idx="26273">
                  <c:v>11.482904065820968</c:v>
                </c:pt>
                <c:pt idx="26274">
                  <c:v>11.481985551428414</c:v>
                </c:pt>
                <c:pt idx="26275">
                  <c:v>11.481282491029175</c:v>
                </c:pt>
                <c:pt idx="26276">
                  <c:v>11.480205221062601</c:v>
                </c:pt>
                <c:pt idx="26277">
                  <c:v>11.480329957585047</c:v>
                </c:pt>
                <c:pt idx="26278">
                  <c:v>11.480477373475209</c:v>
                </c:pt>
                <c:pt idx="26279">
                  <c:v>11.48098765924885</c:v>
                </c:pt>
                <c:pt idx="26280">
                  <c:v>11.48090828146184</c:v>
                </c:pt>
                <c:pt idx="26281">
                  <c:v>11.482201005421729</c:v>
                </c:pt>
                <c:pt idx="26282">
                  <c:v>11.482291722892599</c:v>
                </c:pt>
                <c:pt idx="26283">
                  <c:v>11.483040142027273</c:v>
                </c:pt>
                <c:pt idx="26284">
                  <c:v>11.483334973807597</c:v>
                </c:pt>
                <c:pt idx="26285">
                  <c:v>11.483142199182</c:v>
                </c:pt>
                <c:pt idx="26286">
                  <c:v>11.484468942193466</c:v>
                </c:pt>
                <c:pt idx="26287">
                  <c:v>11.48462769776749</c:v>
                </c:pt>
                <c:pt idx="26288">
                  <c:v>11.485240040695858</c:v>
                </c:pt>
                <c:pt idx="26289">
                  <c:v>11.485523532792325</c:v>
                </c:pt>
                <c:pt idx="26290">
                  <c:v>11.485829704256508</c:v>
                </c:pt>
                <c:pt idx="26291">
                  <c:v>11.486147215404552</c:v>
                </c:pt>
                <c:pt idx="26292">
                  <c:v>11.486600802758899</c:v>
                </c:pt>
                <c:pt idx="26293">
                  <c:v>11.486203913823845</c:v>
                </c:pt>
                <c:pt idx="26294">
                  <c:v>11.486294631294715</c:v>
                </c:pt>
                <c:pt idx="26295">
                  <c:v>11.486215253507707</c:v>
                </c:pt>
                <c:pt idx="26296">
                  <c:v>11.486600802758899</c:v>
                </c:pt>
                <c:pt idx="26297">
                  <c:v>11.48652142497189</c:v>
                </c:pt>
                <c:pt idx="26298">
                  <c:v>11.486192574139988</c:v>
                </c:pt>
                <c:pt idx="26299">
                  <c:v>11.48652142497189</c:v>
                </c:pt>
                <c:pt idx="26300">
                  <c:v>11.48668018054591</c:v>
                </c:pt>
                <c:pt idx="26301">
                  <c:v>11.4860791773014</c:v>
                </c:pt>
                <c:pt idx="26302">
                  <c:v>11.485376116902161</c:v>
                </c:pt>
                <c:pt idx="26303">
                  <c:v>11.485444155005313</c:v>
                </c:pt>
                <c:pt idx="26304">
                  <c:v>11.484797793025368</c:v>
                </c:pt>
                <c:pt idx="26305">
                  <c:v>11.484559659664335</c:v>
                </c:pt>
                <c:pt idx="26306">
                  <c:v>11.484480281877325</c:v>
                </c:pt>
                <c:pt idx="26307">
                  <c:v>11.484979227967107</c:v>
                </c:pt>
                <c:pt idx="26308">
                  <c:v>11.484276167567868</c:v>
                </c:pt>
                <c:pt idx="26309">
                  <c:v>11.483890618316675</c:v>
                </c:pt>
                <c:pt idx="26310">
                  <c:v>11.484593678715914</c:v>
                </c:pt>
                <c:pt idx="26311">
                  <c:v>11.484650377135203</c:v>
                </c:pt>
                <c:pt idx="26312">
                  <c:v>11.485115304173412</c:v>
                </c:pt>
                <c:pt idx="26313">
                  <c:v>11.485886402675803</c:v>
                </c:pt>
                <c:pt idx="26314">
                  <c:v>11.48635132971401</c:v>
                </c:pt>
                <c:pt idx="26315">
                  <c:v>11.486702859913626</c:v>
                </c:pt>
                <c:pt idx="26316">
                  <c:v>11.486464726552596</c:v>
                </c:pt>
                <c:pt idx="26317">
                  <c:v>11.485648269314771</c:v>
                </c:pt>
                <c:pt idx="26318">
                  <c:v>11.485670948682488</c:v>
                </c:pt>
                <c:pt idx="26319">
                  <c:v>11.48599979951439</c:v>
                </c:pt>
                <c:pt idx="26320">
                  <c:v>11.48599979951439</c:v>
                </c:pt>
                <c:pt idx="26321">
                  <c:v>11.486192574139988</c:v>
                </c:pt>
                <c:pt idx="26322">
                  <c:v>11.486442047184878</c:v>
                </c:pt>
                <c:pt idx="26323">
                  <c:v>11.486419367817161</c:v>
                </c:pt>
                <c:pt idx="26324">
                  <c:v>11.487417259996725</c:v>
                </c:pt>
                <c:pt idx="26325">
                  <c:v>11.487780129880203</c:v>
                </c:pt>
                <c:pt idx="26326">
                  <c:v>11.488040942608952</c:v>
                </c:pt>
                <c:pt idx="26327">
                  <c:v>11.488539888698735</c:v>
                </c:pt>
                <c:pt idx="26328">
                  <c:v>11.488573907750311</c:v>
                </c:pt>
                <c:pt idx="26329">
                  <c:v>11.488914098266072</c:v>
                </c:pt>
                <c:pt idx="26330">
                  <c:v>11.489140891943245</c:v>
                </c:pt>
                <c:pt idx="26331">
                  <c:v>11.489004815736942</c:v>
                </c:pt>
                <c:pt idx="26332">
                  <c:v>11.489537780878299</c:v>
                </c:pt>
                <c:pt idx="26333">
                  <c:v>11.490376917483843</c:v>
                </c:pt>
                <c:pt idx="26334">
                  <c:v>11.489832612658626</c:v>
                </c:pt>
                <c:pt idx="26335">
                  <c:v>11.489889311077919</c:v>
                </c:pt>
                <c:pt idx="26336">
                  <c:v>11.49032021906455</c:v>
                </c:pt>
                <c:pt idx="26337">
                  <c:v>11.489741895187757</c:v>
                </c:pt>
                <c:pt idx="26338">
                  <c:v>11.490048066651941</c:v>
                </c:pt>
                <c:pt idx="26339">
                  <c:v>11.490093425387373</c:v>
                </c:pt>
                <c:pt idx="26340">
                  <c:v>11.490286200012974</c:v>
                </c:pt>
                <c:pt idx="26341">
                  <c:v>11.491284092192537</c:v>
                </c:pt>
              </c:numCache>
            </c:numRef>
          </c:yVal>
          <c:smooth val="0"/>
          <c:extLst>
            <c:ext xmlns:c16="http://schemas.microsoft.com/office/drawing/2014/chart" uri="{C3380CC4-5D6E-409C-BE32-E72D297353CC}">
              <c16:uniqueId val="{00000001-0798-45D0-8281-A41329D1B4B0}"/>
            </c:ext>
          </c:extLst>
        </c:ser>
        <c:dLbls>
          <c:showLegendKey val="0"/>
          <c:showVal val="0"/>
          <c:showCatName val="0"/>
          <c:showSerName val="0"/>
          <c:showPercent val="0"/>
          <c:showBubbleSize val="0"/>
        </c:dLbls>
        <c:axId val="608889088"/>
        <c:axId val="610355840"/>
      </c:scatterChart>
      <c:valAx>
        <c:axId val="608889088"/>
        <c:scaling>
          <c:orientation val="minMax"/>
          <c:max val="550"/>
          <c:min val="50"/>
        </c:scaling>
        <c:delete val="0"/>
        <c:axPos val="b"/>
        <c:title>
          <c:tx>
            <c:rich>
              <a:bodyPr/>
              <a:lstStyle/>
              <a:p>
                <a:pPr>
                  <a:defRPr/>
                </a:pPr>
                <a:r>
                  <a:rPr lang="en-US"/>
                  <a:t>T / °C</a:t>
                </a:r>
              </a:p>
            </c:rich>
          </c:tx>
          <c:layout>
            <c:manualLayout>
              <c:xMode val="edge"/>
              <c:yMode val="edge"/>
              <c:x val="0.5047848597872634"/>
              <c:y val="0.91767923746373814"/>
            </c:manualLayout>
          </c:layout>
          <c:overlay val="0"/>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vert="horz"/>
          <a:lstStyle/>
          <a:p>
            <a:pPr>
              <a:defRPr/>
            </a:pPr>
            <a:endParaRPr lang="fr-FR"/>
          </a:p>
        </c:txPr>
        <c:crossAx val="610355840"/>
        <c:crosses val="autoZero"/>
        <c:crossBetween val="midCat"/>
        <c:majorUnit val="50"/>
        <c:minorUnit val="10"/>
      </c:valAx>
      <c:valAx>
        <c:axId val="610355840"/>
        <c:scaling>
          <c:orientation val="minMax"/>
          <c:max val="100"/>
        </c:scaling>
        <c:delete val="0"/>
        <c:axPos val="l"/>
        <c:title>
          <c:tx>
            <c:rich>
              <a:bodyPr/>
              <a:lstStyle/>
              <a:p>
                <a:pPr>
                  <a:defRPr/>
                </a:pPr>
                <a:r>
                  <a:rPr lang="en-US"/>
                  <a:t>m / %</a:t>
                </a:r>
              </a:p>
            </c:rich>
          </c:tx>
          <c:layout>
            <c:manualLayout>
              <c:xMode val="edge"/>
              <c:yMode val="edge"/>
              <c:x val="0"/>
              <c:y val="0.34295859548656893"/>
            </c:manualLayout>
          </c:layout>
          <c:overlay val="0"/>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vert="horz"/>
          <a:lstStyle/>
          <a:p>
            <a:pPr>
              <a:defRPr/>
            </a:pPr>
            <a:endParaRPr lang="fr-FR"/>
          </a:p>
        </c:txPr>
        <c:crossAx val="608889088"/>
        <c:crosses val="autoZero"/>
        <c:crossBetween val="midCat"/>
        <c:minorUnit val="5"/>
      </c:valAx>
      <c:spPr>
        <a:ln>
          <a:solidFill>
            <a:schemeClr val="bg2">
              <a:lumMod val="90000"/>
            </a:schemeClr>
          </a:solidFill>
        </a:ln>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ln>
      <a:noFill/>
    </a:ln>
  </c:spPr>
  <c:txPr>
    <a:bodyPr/>
    <a:lstStyle/>
    <a:p>
      <a:pPr>
        <a:defRPr sz="1200"/>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91615751490702"/>
          <c:y val="6.8614741961737974E-2"/>
          <c:w val="0.75815096836124485"/>
          <c:h val="0.68587971922306412"/>
        </c:manualLayout>
      </c:layout>
      <c:scatterChart>
        <c:scatterStyle val="lineMarker"/>
        <c:varyColors val="0"/>
        <c:ser>
          <c:idx val="1"/>
          <c:order val="0"/>
          <c:tx>
            <c:strRef>
              <c:f>'[ES17-49 acid TGA.xlsx]Feuil2'!$D$1</c:f>
              <c:strCache>
                <c:ptCount val="1"/>
                <c:pt idx="0">
                  <c:v>Deriv Weight</c:v>
                </c:pt>
              </c:strCache>
            </c:strRef>
          </c:tx>
          <c:spPr>
            <a:ln w="19050">
              <a:solidFill>
                <a:schemeClr val="tx1"/>
              </a:solidFill>
            </a:ln>
          </c:spPr>
          <c:marker>
            <c:symbol val="none"/>
          </c:marker>
          <c:xVal>
            <c:numRef>
              <c:f>'[ES17-49 acid TGA.xlsx]Feuil2'!$A$2:$A$38197</c:f>
              <c:numCache>
                <c:formatCode>General</c:formatCode>
                <c:ptCount val="38196"/>
                <c:pt idx="0">
                  <c:v>25.31024</c:v>
                </c:pt>
                <c:pt idx="1">
                  <c:v>25.317340000000002</c:v>
                </c:pt>
                <c:pt idx="2">
                  <c:v>25.323619999999998</c:v>
                </c:pt>
                <c:pt idx="3">
                  <c:v>25.329440000000002</c:v>
                </c:pt>
                <c:pt idx="4">
                  <c:v>25.336549999999999</c:v>
                </c:pt>
                <c:pt idx="5">
                  <c:v>25.3444</c:v>
                </c:pt>
                <c:pt idx="6">
                  <c:v>25.349299999999999</c:v>
                </c:pt>
                <c:pt idx="7">
                  <c:v>25.358599999999999</c:v>
                </c:pt>
                <c:pt idx="8">
                  <c:v>25.361820000000002</c:v>
                </c:pt>
                <c:pt idx="9">
                  <c:v>25.370180000000001</c:v>
                </c:pt>
                <c:pt idx="10">
                  <c:v>25.374379999999999</c:v>
                </c:pt>
                <c:pt idx="11">
                  <c:v>25.381910000000001</c:v>
                </c:pt>
                <c:pt idx="12">
                  <c:v>25.3873</c:v>
                </c:pt>
                <c:pt idx="13">
                  <c:v>25.393840000000001</c:v>
                </c:pt>
                <c:pt idx="14">
                  <c:v>25.400659999999998</c:v>
                </c:pt>
                <c:pt idx="15">
                  <c:v>25.405539999999998</c:v>
                </c:pt>
                <c:pt idx="16">
                  <c:v>25.41217</c:v>
                </c:pt>
                <c:pt idx="17">
                  <c:v>25.420819999999999</c:v>
                </c:pt>
                <c:pt idx="18">
                  <c:v>25.427900000000001</c:v>
                </c:pt>
                <c:pt idx="19">
                  <c:v>25.432580000000002</c:v>
                </c:pt>
                <c:pt idx="20">
                  <c:v>25.437100000000001</c:v>
                </c:pt>
                <c:pt idx="21">
                  <c:v>25.44398</c:v>
                </c:pt>
                <c:pt idx="22">
                  <c:v>25.45</c:v>
                </c:pt>
                <c:pt idx="23">
                  <c:v>25.454840000000001</c:v>
                </c:pt>
                <c:pt idx="24">
                  <c:v>25.461040000000001</c:v>
                </c:pt>
                <c:pt idx="25">
                  <c:v>25.468160000000001</c:v>
                </c:pt>
                <c:pt idx="26">
                  <c:v>25.473669999999998</c:v>
                </c:pt>
                <c:pt idx="27">
                  <c:v>25.479310000000002</c:v>
                </c:pt>
                <c:pt idx="28">
                  <c:v>25.484839999999998</c:v>
                </c:pt>
                <c:pt idx="29">
                  <c:v>25.49174</c:v>
                </c:pt>
                <c:pt idx="30">
                  <c:v>25.497119999999999</c:v>
                </c:pt>
                <c:pt idx="31">
                  <c:v>25.502690000000001</c:v>
                </c:pt>
                <c:pt idx="32">
                  <c:v>25.507300000000001</c:v>
                </c:pt>
                <c:pt idx="33">
                  <c:v>25.512319999999999</c:v>
                </c:pt>
                <c:pt idx="34">
                  <c:v>25.518059999999998</c:v>
                </c:pt>
                <c:pt idx="35">
                  <c:v>25.521039999999999</c:v>
                </c:pt>
                <c:pt idx="36">
                  <c:v>25.526589999999999</c:v>
                </c:pt>
                <c:pt idx="37">
                  <c:v>25.53266</c:v>
                </c:pt>
                <c:pt idx="38">
                  <c:v>25.5367</c:v>
                </c:pt>
                <c:pt idx="39">
                  <c:v>25.540959999999998</c:v>
                </c:pt>
                <c:pt idx="40">
                  <c:v>25.547229999999999</c:v>
                </c:pt>
                <c:pt idx="41">
                  <c:v>25.55368</c:v>
                </c:pt>
                <c:pt idx="42">
                  <c:v>25.557680000000001</c:v>
                </c:pt>
                <c:pt idx="43">
                  <c:v>25.56183</c:v>
                </c:pt>
                <c:pt idx="44">
                  <c:v>25.565570000000001</c:v>
                </c:pt>
                <c:pt idx="45">
                  <c:v>25.572230000000001</c:v>
                </c:pt>
                <c:pt idx="46">
                  <c:v>25.57573</c:v>
                </c:pt>
                <c:pt idx="47">
                  <c:v>25.580490000000001</c:v>
                </c:pt>
                <c:pt idx="48">
                  <c:v>25.584140000000001</c:v>
                </c:pt>
                <c:pt idx="49">
                  <c:v>25.588339999999999</c:v>
                </c:pt>
                <c:pt idx="50">
                  <c:v>25.594650000000001</c:v>
                </c:pt>
                <c:pt idx="51">
                  <c:v>25.599519999999998</c:v>
                </c:pt>
                <c:pt idx="52">
                  <c:v>25.603429999999999</c:v>
                </c:pt>
                <c:pt idx="53">
                  <c:v>25.60718</c:v>
                </c:pt>
                <c:pt idx="54">
                  <c:v>25.61214</c:v>
                </c:pt>
                <c:pt idx="55">
                  <c:v>25.616119999999999</c:v>
                </c:pt>
                <c:pt idx="56">
                  <c:v>25.621780000000001</c:v>
                </c:pt>
                <c:pt idx="57">
                  <c:v>25.624199999999998</c:v>
                </c:pt>
                <c:pt idx="58">
                  <c:v>25.62735</c:v>
                </c:pt>
                <c:pt idx="59">
                  <c:v>25.630400000000002</c:v>
                </c:pt>
                <c:pt idx="60">
                  <c:v>25.636939999999999</c:v>
                </c:pt>
                <c:pt idx="61">
                  <c:v>25.640699999999999</c:v>
                </c:pt>
                <c:pt idx="62">
                  <c:v>25.645109999999999</c:v>
                </c:pt>
                <c:pt idx="63">
                  <c:v>25.64819</c:v>
                </c:pt>
                <c:pt idx="64">
                  <c:v>25.652290000000001</c:v>
                </c:pt>
                <c:pt idx="65">
                  <c:v>25.656610000000001</c:v>
                </c:pt>
                <c:pt idx="66">
                  <c:v>25.661740000000002</c:v>
                </c:pt>
                <c:pt idx="67">
                  <c:v>25.663720000000001</c:v>
                </c:pt>
                <c:pt idx="68">
                  <c:v>25.668140000000001</c:v>
                </c:pt>
                <c:pt idx="69">
                  <c:v>25.670680000000001</c:v>
                </c:pt>
                <c:pt idx="70">
                  <c:v>25.67465</c:v>
                </c:pt>
                <c:pt idx="71">
                  <c:v>25.679780000000001</c:v>
                </c:pt>
                <c:pt idx="72">
                  <c:v>25.684650000000001</c:v>
                </c:pt>
                <c:pt idx="73">
                  <c:v>25.68683</c:v>
                </c:pt>
                <c:pt idx="74">
                  <c:v>25.69032</c:v>
                </c:pt>
                <c:pt idx="75">
                  <c:v>25.693100000000001</c:v>
                </c:pt>
                <c:pt idx="76">
                  <c:v>25.698910000000001</c:v>
                </c:pt>
                <c:pt idx="77">
                  <c:v>25.701899999999998</c:v>
                </c:pt>
                <c:pt idx="78">
                  <c:v>25.70665</c:v>
                </c:pt>
                <c:pt idx="79">
                  <c:v>25.70825</c:v>
                </c:pt>
                <c:pt idx="80">
                  <c:v>25.713460000000001</c:v>
                </c:pt>
                <c:pt idx="81">
                  <c:v>25.717040000000001</c:v>
                </c:pt>
                <c:pt idx="82">
                  <c:v>25.720199999999998</c:v>
                </c:pt>
                <c:pt idx="83">
                  <c:v>25.7241</c:v>
                </c:pt>
                <c:pt idx="84">
                  <c:v>25.72522</c:v>
                </c:pt>
                <c:pt idx="85">
                  <c:v>25.730560000000001</c:v>
                </c:pt>
                <c:pt idx="86">
                  <c:v>25.73516</c:v>
                </c:pt>
                <c:pt idx="87">
                  <c:v>25.736519999999999</c:v>
                </c:pt>
                <c:pt idx="88">
                  <c:v>25.738499999999998</c:v>
                </c:pt>
                <c:pt idx="89">
                  <c:v>25.742740000000001</c:v>
                </c:pt>
                <c:pt idx="90">
                  <c:v>25.745100000000001</c:v>
                </c:pt>
                <c:pt idx="91">
                  <c:v>25.74878</c:v>
                </c:pt>
                <c:pt idx="92">
                  <c:v>25.751249999999999</c:v>
                </c:pt>
                <c:pt idx="93">
                  <c:v>25.755230000000001</c:v>
                </c:pt>
                <c:pt idx="94">
                  <c:v>25.75684</c:v>
                </c:pt>
                <c:pt idx="95">
                  <c:v>25.763359999999999</c:v>
                </c:pt>
                <c:pt idx="96">
                  <c:v>25.76652</c:v>
                </c:pt>
                <c:pt idx="97">
                  <c:v>25.769220000000001</c:v>
                </c:pt>
                <c:pt idx="98">
                  <c:v>25.774059999999999</c:v>
                </c:pt>
                <c:pt idx="99">
                  <c:v>25.775549999999999</c:v>
                </c:pt>
                <c:pt idx="100">
                  <c:v>25.77938</c:v>
                </c:pt>
                <c:pt idx="101">
                  <c:v>25.78181</c:v>
                </c:pt>
                <c:pt idx="102">
                  <c:v>25.785060000000001</c:v>
                </c:pt>
                <c:pt idx="103">
                  <c:v>25.787040000000001</c:v>
                </c:pt>
                <c:pt idx="104">
                  <c:v>25.788460000000001</c:v>
                </c:pt>
                <c:pt idx="105">
                  <c:v>25.79346</c:v>
                </c:pt>
                <c:pt idx="106">
                  <c:v>25.79842</c:v>
                </c:pt>
                <c:pt idx="107">
                  <c:v>25.800979999999999</c:v>
                </c:pt>
                <c:pt idx="108">
                  <c:v>25.802389999999999</c:v>
                </c:pt>
                <c:pt idx="109">
                  <c:v>25.805980000000002</c:v>
                </c:pt>
                <c:pt idx="110">
                  <c:v>25.808879999999998</c:v>
                </c:pt>
                <c:pt idx="111">
                  <c:v>25.812290000000001</c:v>
                </c:pt>
                <c:pt idx="112">
                  <c:v>25.813140000000001</c:v>
                </c:pt>
                <c:pt idx="113">
                  <c:v>25.817329999999998</c:v>
                </c:pt>
                <c:pt idx="114">
                  <c:v>25.81936</c:v>
                </c:pt>
                <c:pt idx="115">
                  <c:v>25.81973</c:v>
                </c:pt>
                <c:pt idx="116">
                  <c:v>25.823540000000001</c:v>
                </c:pt>
                <c:pt idx="117">
                  <c:v>25.8263</c:v>
                </c:pt>
                <c:pt idx="118">
                  <c:v>25.826930000000001</c:v>
                </c:pt>
                <c:pt idx="119">
                  <c:v>25.829910000000002</c:v>
                </c:pt>
                <c:pt idx="120">
                  <c:v>25.832350000000002</c:v>
                </c:pt>
                <c:pt idx="121">
                  <c:v>25.83447</c:v>
                </c:pt>
                <c:pt idx="122">
                  <c:v>25.838699999999999</c:v>
                </c:pt>
                <c:pt idx="123">
                  <c:v>25.842510000000001</c:v>
                </c:pt>
                <c:pt idx="124">
                  <c:v>25.845600000000001</c:v>
                </c:pt>
                <c:pt idx="125">
                  <c:v>25.847719999999999</c:v>
                </c:pt>
                <c:pt idx="126">
                  <c:v>25.851150000000001</c:v>
                </c:pt>
                <c:pt idx="127">
                  <c:v>25.853739999999998</c:v>
                </c:pt>
                <c:pt idx="128">
                  <c:v>25.85426</c:v>
                </c:pt>
                <c:pt idx="129">
                  <c:v>25.85688</c:v>
                </c:pt>
                <c:pt idx="130">
                  <c:v>25.858609999999999</c:v>
                </c:pt>
                <c:pt idx="131">
                  <c:v>25.859919999999999</c:v>
                </c:pt>
                <c:pt idx="132">
                  <c:v>25.862580000000001</c:v>
                </c:pt>
                <c:pt idx="133">
                  <c:v>25.8659</c:v>
                </c:pt>
                <c:pt idx="134">
                  <c:v>25.868099999999998</c:v>
                </c:pt>
                <c:pt idx="135">
                  <c:v>25.870270000000001</c:v>
                </c:pt>
                <c:pt idx="136">
                  <c:v>25.872150000000001</c:v>
                </c:pt>
                <c:pt idx="137">
                  <c:v>25.874120000000001</c:v>
                </c:pt>
                <c:pt idx="138">
                  <c:v>25.876460000000002</c:v>
                </c:pt>
                <c:pt idx="139">
                  <c:v>25.880210000000002</c:v>
                </c:pt>
                <c:pt idx="140">
                  <c:v>25.882300000000001</c:v>
                </c:pt>
                <c:pt idx="141">
                  <c:v>25.884329999999999</c:v>
                </c:pt>
                <c:pt idx="142">
                  <c:v>25.887799999999999</c:v>
                </c:pt>
                <c:pt idx="143">
                  <c:v>25.88926</c:v>
                </c:pt>
                <c:pt idx="144">
                  <c:v>25.892849999999999</c:v>
                </c:pt>
                <c:pt idx="145">
                  <c:v>25.89481</c:v>
                </c:pt>
                <c:pt idx="146">
                  <c:v>25.89734</c:v>
                </c:pt>
                <c:pt idx="147">
                  <c:v>25.89845</c:v>
                </c:pt>
                <c:pt idx="148">
                  <c:v>25.900880000000001</c:v>
                </c:pt>
                <c:pt idx="149">
                  <c:v>25.90278</c:v>
                </c:pt>
                <c:pt idx="150">
                  <c:v>25.904419999999998</c:v>
                </c:pt>
                <c:pt idx="151">
                  <c:v>25.905190000000001</c:v>
                </c:pt>
                <c:pt idx="152">
                  <c:v>25.908639999999998</c:v>
                </c:pt>
                <c:pt idx="153">
                  <c:v>25.911799999999999</c:v>
                </c:pt>
                <c:pt idx="154">
                  <c:v>25.913150000000002</c:v>
                </c:pt>
                <c:pt idx="155">
                  <c:v>25.915939999999999</c:v>
                </c:pt>
                <c:pt idx="156">
                  <c:v>25.916219999999999</c:v>
                </c:pt>
                <c:pt idx="157">
                  <c:v>25.917210000000001</c:v>
                </c:pt>
                <c:pt idx="158">
                  <c:v>25.920359999999999</c:v>
                </c:pt>
                <c:pt idx="159">
                  <c:v>25.922820000000002</c:v>
                </c:pt>
                <c:pt idx="160">
                  <c:v>25.925599999999999</c:v>
                </c:pt>
                <c:pt idx="161">
                  <c:v>25.92868</c:v>
                </c:pt>
                <c:pt idx="162">
                  <c:v>25.929539999999999</c:v>
                </c:pt>
                <c:pt idx="163">
                  <c:v>25.933630000000001</c:v>
                </c:pt>
                <c:pt idx="164">
                  <c:v>25.93535</c:v>
                </c:pt>
                <c:pt idx="165">
                  <c:v>25.93562</c:v>
                </c:pt>
                <c:pt idx="166">
                  <c:v>25.939070000000001</c:v>
                </c:pt>
                <c:pt idx="167">
                  <c:v>25.941479999999999</c:v>
                </c:pt>
                <c:pt idx="168">
                  <c:v>25.943059999999999</c:v>
                </c:pt>
                <c:pt idx="169">
                  <c:v>25.945419999999999</c:v>
                </c:pt>
                <c:pt idx="170">
                  <c:v>25.946829999999999</c:v>
                </c:pt>
                <c:pt idx="171">
                  <c:v>25.949349999999999</c:v>
                </c:pt>
                <c:pt idx="172">
                  <c:v>25.95112</c:v>
                </c:pt>
                <c:pt idx="173">
                  <c:v>25.955349999999999</c:v>
                </c:pt>
                <c:pt idx="174">
                  <c:v>25.956150000000001</c:v>
                </c:pt>
                <c:pt idx="175">
                  <c:v>25.95673</c:v>
                </c:pt>
                <c:pt idx="176">
                  <c:v>25.95872</c:v>
                </c:pt>
                <c:pt idx="177">
                  <c:v>25.9589</c:v>
                </c:pt>
                <c:pt idx="178">
                  <c:v>25.96255</c:v>
                </c:pt>
                <c:pt idx="179">
                  <c:v>25.965260000000001</c:v>
                </c:pt>
                <c:pt idx="180">
                  <c:v>25.967659999999999</c:v>
                </c:pt>
                <c:pt idx="181">
                  <c:v>25.96959</c:v>
                </c:pt>
                <c:pt idx="182">
                  <c:v>25.970130000000001</c:v>
                </c:pt>
                <c:pt idx="183">
                  <c:v>25.97392</c:v>
                </c:pt>
                <c:pt idx="184">
                  <c:v>25.975200000000001</c:v>
                </c:pt>
                <c:pt idx="185">
                  <c:v>25.97814</c:v>
                </c:pt>
                <c:pt idx="186">
                  <c:v>25.97925</c:v>
                </c:pt>
                <c:pt idx="187">
                  <c:v>25.980360000000001</c:v>
                </c:pt>
                <c:pt idx="188">
                  <c:v>25.983789999999999</c:v>
                </c:pt>
                <c:pt idx="189">
                  <c:v>25.986989999999999</c:v>
                </c:pt>
                <c:pt idx="190">
                  <c:v>25.98807</c:v>
                </c:pt>
                <c:pt idx="191">
                  <c:v>25.989090000000001</c:v>
                </c:pt>
                <c:pt idx="192">
                  <c:v>25.990300000000001</c:v>
                </c:pt>
                <c:pt idx="193">
                  <c:v>25.994</c:v>
                </c:pt>
                <c:pt idx="194">
                  <c:v>25.99494</c:v>
                </c:pt>
                <c:pt idx="195">
                  <c:v>25.996980000000001</c:v>
                </c:pt>
                <c:pt idx="196">
                  <c:v>25.9984</c:v>
                </c:pt>
                <c:pt idx="197">
                  <c:v>25.999320000000001</c:v>
                </c:pt>
                <c:pt idx="198">
                  <c:v>26.001180000000002</c:v>
                </c:pt>
                <c:pt idx="199">
                  <c:v>26.002980000000001</c:v>
                </c:pt>
                <c:pt idx="200">
                  <c:v>26.005140000000001</c:v>
                </c:pt>
                <c:pt idx="201">
                  <c:v>26.007819999999999</c:v>
                </c:pt>
                <c:pt idx="202">
                  <c:v>26.010249999999999</c:v>
                </c:pt>
                <c:pt idx="203">
                  <c:v>26.011559999999999</c:v>
                </c:pt>
                <c:pt idx="204">
                  <c:v>26.014510000000001</c:v>
                </c:pt>
                <c:pt idx="205">
                  <c:v>26.01726</c:v>
                </c:pt>
                <c:pt idx="206">
                  <c:v>26.018529999999998</c:v>
                </c:pt>
                <c:pt idx="207">
                  <c:v>26.01998</c:v>
                </c:pt>
                <c:pt idx="208">
                  <c:v>26.022349999999999</c:v>
                </c:pt>
                <c:pt idx="209">
                  <c:v>26.0245</c:v>
                </c:pt>
                <c:pt idx="210">
                  <c:v>26.0259</c:v>
                </c:pt>
                <c:pt idx="211">
                  <c:v>26.025510000000001</c:v>
                </c:pt>
                <c:pt idx="212">
                  <c:v>26.03049</c:v>
                </c:pt>
                <c:pt idx="213">
                  <c:v>26.031179999999999</c:v>
                </c:pt>
                <c:pt idx="214">
                  <c:v>26.0337</c:v>
                </c:pt>
                <c:pt idx="215">
                  <c:v>26.03548</c:v>
                </c:pt>
                <c:pt idx="216">
                  <c:v>26.035309999999999</c:v>
                </c:pt>
                <c:pt idx="217">
                  <c:v>26.036760000000001</c:v>
                </c:pt>
                <c:pt idx="218">
                  <c:v>26.037669999999999</c:v>
                </c:pt>
                <c:pt idx="219">
                  <c:v>26.04194</c:v>
                </c:pt>
                <c:pt idx="220">
                  <c:v>26.041699999999999</c:v>
                </c:pt>
                <c:pt idx="221">
                  <c:v>26.044029999999999</c:v>
                </c:pt>
                <c:pt idx="222">
                  <c:v>26.04532</c:v>
                </c:pt>
                <c:pt idx="223">
                  <c:v>26.045750000000002</c:v>
                </c:pt>
                <c:pt idx="224">
                  <c:v>26.048100000000002</c:v>
                </c:pt>
                <c:pt idx="225">
                  <c:v>26.048290000000001</c:v>
                </c:pt>
                <c:pt idx="226">
                  <c:v>26.05292</c:v>
                </c:pt>
                <c:pt idx="227">
                  <c:v>26.052440000000001</c:v>
                </c:pt>
                <c:pt idx="228">
                  <c:v>26.053799999999999</c:v>
                </c:pt>
                <c:pt idx="229">
                  <c:v>26.055399999999999</c:v>
                </c:pt>
                <c:pt idx="230">
                  <c:v>26.056840000000001</c:v>
                </c:pt>
                <c:pt idx="231">
                  <c:v>26.05903</c:v>
                </c:pt>
                <c:pt idx="232">
                  <c:v>26.059979999999999</c:v>
                </c:pt>
                <c:pt idx="233">
                  <c:v>26.061060000000001</c:v>
                </c:pt>
                <c:pt idx="234">
                  <c:v>26.0657</c:v>
                </c:pt>
                <c:pt idx="235">
                  <c:v>26.067250000000001</c:v>
                </c:pt>
                <c:pt idx="236">
                  <c:v>26.068580000000001</c:v>
                </c:pt>
                <c:pt idx="237">
                  <c:v>26.07281</c:v>
                </c:pt>
                <c:pt idx="238">
                  <c:v>26.074380000000001</c:v>
                </c:pt>
                <c:pt idx="239">
                  <c:v>26.077300000000001</c:v>
                </c:pt>
                <c:pt idx="240">
                  <c:v>26.076989999999999</c:v>
                </c:pt>
                <c:pt idx="241">
                  <c:v>26.077369999999998</c:v>
                </c:pt>
                <c:pt idx="242">
                  <c:v>26.080400000000001</c:v>
                </c:pt>
                <c:pt idx="243">
                  <c:v>26.080580000000001</c:v>
                </c:pt>
                <c:pt idx="244">
                  <c:v>26.08156</c:v>
                </c:pt>
                <c:pt idx="245">
                  <c:v>26.085080000000001</c:v>
                </c:pt>
                <c:pt idx="246">
                  <c:v>26.08492</c:v>
                </c:pt>
                <c:pt idx="247">
                  <c:v>26.084679999999999</c:v>
                </c:pt>
                <c:pt idx="248">
                  <c:v>26.085660000000001</c:v>
                </c:pt>
                <c:pt idx="249">
                  <c:v>26.090199999999999</c:v>
                </c:pt>
                <c:pt idx="250">
                  <c:v>26.089700000000001</c:v>
                </c:pt>
                <c:pt idx="251">
                  <c:v>26.093520000000002</c:v>
                </c:pt>
                <c:pt idx="252">
                  <c:v>26.09402</c:v>
                </c:pt>
                <c:pt idx="253">
                  <c:v>26.09638</c:v>
                </c:pt>
                <c:pt idx="254">
                  <c:v>26.098500000000001</c:v>
                </c:pt>
                <c:pt idx="255">
                  <c:v>26.097799999999999</c:v>
                </c:pt>
                <c:pt idx="256">
                  <c:v>26.10078</c:v>
                </c:pt>
                <c:pt idx="257">
                  <c:v>26.103210000000001</c:v>
                </c:pt>
                <c:pt idx="258">
                  <c:v>26.104610000000001</c:v>
                </c:pt>
                <c:pt idx="259">
                  <c:v>26.105689999999999</c:v>
                </c:pt>
                <c:pt idx="260">
                  <c:v>26.107700000000001</c:v>
                </c:pt>
                <c:pt idx="261">
                  <c:v>26.10923</c:v>
                </c:pt>
                <c:pt idx="262">
                  <c:v>26.109660000000002</c:v>
                </c:pt>
                <c:pt idx="263">
                  <c:v>26.110969999999998</c:v>
                </c:pt>
                <c:pt idx="264">
                  <c:v>26.112880000000001</c:v>
                </c:pt>
                <c:pt idx="265">
                  <c:v>26.113769999999999</c:v>
                </c:pt>
                <c:pt idx="266">
                  <c:v>26.117190000000001</c:v>
                </c:pt>
                <c:pt idx="267">
                  <c:v>26.1175</c:v>
                </c:pt>
                <c:pt idx="268">
                  <c:v>26.121459999999999</c:v>
                </c:pt>
                <c:pt idx="269">
                  <c:v>26.121700000000001</c:v>
                </c:pt>
                <c:pt idx="270">
                  <c:v>26.12406</c:v>
                </c:pt>
                <c:pt idx="271">
                  <c:v>26.123719999999999</c:v>
                </c:pt>
                <c:pt idx="272">
                  <c:v>26.1264</c:v>
                </c:pt>
                <c:pt idx="273">
                  <c:v>26.127890000000001</c:v>
                </c:pt>
                <c:pt idx="274">
                  <c:v>26.130839999999999</c:v>
                </c:pt>
                <c:pt idx="275">
                  <c:v>26.132370000000002</c:v>
                </c:pt>
                <c:pt idx="276">
                  <c:v>26.13242</c:v>
                </c:pt>
                <c:pt idx="277">
                  <c:v>26.13608</c:v>
                </c:pt>
                <c:pt idx="278">
                  <c:v>26.136800000000001</c:v>
                </c:pt>
                <c:pt idx="279">
                  <c:v>26.137930000000001</c:v>
                </c:pt>
                <c:pt idx="280">
                  <c:v>26.140750000000001</c:v>
                </c:pt>
                <c:pt idx="281">
                  <c:v>26.142060000000001</c:v>
                </c:pt>
                <c:pt idx="282">
                  <c:v>26.142949999999999</c:v>
                </c:pt>
                <c:pt idx="283">
                  <c:v>26.146730000000002</c:v>
                </c:pt>
                <c:pt idx="284">
                  <c:v>26.145700000000001</c:v>
                </c:pt>
                <c:pt idx="285">
                  <c:v>26.14564</c:v>
                </c:pt>
                <c:pt idx="286">
                  <c:v>26.147390000000001</c:v>
                </c:pt>
                <c:pt idx="287">
                  <c:v>26.150759999999998</c:v>
                </c:pt>
                <c:pt idx="288">
                  <c:v>26.152329999999999</c:v>
                </c:pt>
                <c:pt idx="289">
                  <c:v>26.15569</c:v>
                </c:pt>
                <c:pt idx="290">
                  <c:v>26.153479999999998</c:v>
                </c:pt>
                <c:pt idx="291">
                  <c:v>26.156980000000001</c:v>
                </c:pt>
                <c:pt idx="292">
                  <c:v>26.156079999999999</c:v>
                </c:pt>
                <c:pt idx="293">
                  <c:v>26.158670000000001</c:v>
                </c:pt>
                <c:pt idx="294">
                  <c:v>26.16066</c:v>
                </c:pt>
                <c:pt idx="295">
                  <c:v>26.161950000000001</c:v>
                </c:pt>
                <c:pt idx="296">
                  <c:v>26.164079999999998</c:v>
                </c:pt>
                <c:pt idx="297">
                  <c:v>26.16358</c:v>
                </c:pt>
                <c:pt idx="298">
                  <c:v>26.16619</c:v>
                </c:pt>
                <c:pt idx="299">
                  <c:v>26.169219999999999</c:v>
                </c:pt>
                <c:pt idx="300">
                  <c:v>26.169969999999999</c:v>
                </c:pt>
                <c:pt idx="301">
                  <c:v>26.173169999999999</c:v>
                </c:pt>
                <c:pt idx="302">
                  <c:v>26.172409999999999</c:v>
                </c:pt>
                <c:pt idx="303">
                  <c:v>26.1753</c:v>
                </c:pt>
                <c:pt idx="304">
                  <c:v>26.175730000000001</c:v>
                </c:pt>
                <c:pt idx="305">
                  <c:v>26.178000000000001</c:v>
                </c:pt>
                <c:pt idx="306">
                  <c:v>26.177980000000002</c:v>
                </c:pt>
                <c:pt idx="307">
                  <c:v>26.18168</c:v>
                </c:pt>
                <c:pt idx="308">
                  <c:v>26.184529999999999</c:v>
                </c:pt>
                <c:pt idx="309">
                  <c:v>26.185759999999998</c:v>
                </c:pt>
                <c:pt idx="310">
                  <c:v>26.185939999999999</c:v>
                </c:pt>
                <c:pt idx="311">
                  <c:v>26.187560000000001</c:v>
                </c:pt>
                <c:pt idx="312">
                  <c:v>26.189350000000001</c:v>
                </c:pt>
                <c:pt idx="313">
                  <c:v>26.188980000000001</c:v>
                </c:pt>
                <c:pt idx="314">
                  <c:v>26.191839999999999</c:v>
                </c:pt>
                <c:pt idx="315">
                  <c:v>26.192430000000002</c:v>
                </c:pt>
                <c:pt idx="316">
                  <c:v>26.193840000000002</c:v>
                </c:pt>
                <c:pt idx="317">
                  <c:v>26.196380000000001</c:v>
                </c:pt>
                <c:pt idx="318">
                  <c:v>26.196660000000001</c:v>
                </c:pt>
                <c:pt idx="319">
                  <c:v>26.198229999999999</c:v>
                </c:pt>
                <c:pt idx="320">
                  <c:v>26.199670000000001</c:v>
                </c:pt>
                <c:pt idx="321">
                  <c:v>26.202169999999999</c:v>
                </c:pt>
                <c:pt idx="322">
                  <c:v>26.201640000000001</c:v>
                </c:pt>
                <c:pt idx="323">
                  <c:v>26.202159999999999</c:v>
                </c:pt>
                <c:pt idx="324">
                  <c:v>26.203679999999999</c:v>
                </c:pt>
                <c:pt idx="325">
                  <c:v>26.205839999999998</c:v>
                </c:pt>
                <c:pt idx="326">
                  <c:v>26.206669999999999</c:v>
                </c:pt>
                <c:pt idx="327">
                  <c:v>26.210039999999999</c:v>
                </c:pt>
                <c:pt idx="328">
                  <c:v>26.2105</c:v>
                </c:pt>
                <c:pt idx="329">
                  <c:v>26.21162</c:v>
                </c:pt>
                <c:pt idx="330">
                  <c:v>26.21482</c:v>
                </c:pt>
                <c:pt idx="331">
                  <c:v>26.214549999999999</c:v>
                </c:pt>
                <c:pt idx="332">
                  <c:v>26.216439999999999</c:v>
                </c:pt>
                <c:pt idx="333">
                  <c:v>26.218540000000001</c:v>
                </c:pt>
                <c:pt idx="334">
                  <c:v>26.219200000000001</c:v>
                </c:pt>
                <c:pt idx="335">
                  <c:v>26.21988</c:v>
                </c:pt>
                <c:pt idx="336">
                  <c:v>26.223120000000002</c:v>
                </c:pt>
                <c:pt idx="337">
                  <c:v>26.224959999999999</c:v>
                </c:pt>
                <c:pt idx="338">
                  <c:v>26.225619999999999</c:v>
                </c:pt>
                <c:pt idx="339">
                  <c:v>26.226019999999998</c:v>
                </c:pt>
                <c:pt idx="340">
                  <c:v>26.227219999999999</c:v>
                </c:pt>
                <c:pt idx="341">
                  <c:v>26.229430000000001</c:v>
                </c:pt>
                <c:pt idx="342">
                  <c:v>26.229579999999999</c:v>
                </c:pt>
                <c:pt idx="343">
                  <c:v>26.230550000000001</c:v>
                </c:pt>
                <c:pt idx="344">
                  <c:v>26.231870000000001</c:v>
                </c:pt>
                <c:pt idx="345">
                  <c:v>26.234369999999998</c:v>
                </c:pt>
                <c:pt idx="346">
                  <c:v>26.235900000000001</c:v>
                </c:pt>
                <c:pt idx="347">
                  <c:v>26.238679999999999</c:v>
                </c:pt>
                <c:pt idx="348">
                  <c:v>26.239339999999999</c:v>
                </c:pt>
                <c:pt idx="349">
                  <c:v>26.239650000000001</c:v>
                </c:pt>
                <c:pt idx="350">
                  <c:v>26.242370000000001</c:v>
                </c:pt>
                <c:pt idx="351">
                  <c:v>26.242719999999998</c:v>
                </c:pt>
                <c:pt idx="352">
                  <c:v>26.243919999999999</c:v>
                </c:pt>
                <c:pt idx="353">
                  <c:v>26.246379999999998</c:v>
                </c:pt>
                <c:pt idx="354">
                  <c:v>26.247949999999999</c:v>
                </c:pt>
                <c:pt idx="355">
                  <c:v>26.249420000000001</c:v>
                </c:pt>
                <c:pt idx="356">
                  <c:v>26.251249999999999</c:v>
                </c:pt>
                <c:pt idx="357">
                  <c:v>26.2514</c:v>
                </c:pt>
                <c:pt idx="358">
                  <c:v>26.253820000000001</c:v>
                </c:pt>
                <c:pt idx="359">
                  <c:v>26.254429999999999</c:v>
                </c:pt>
                <c:pt idx="360">
                  <c:v>26.25515</c:v>
                </c:pt>
                <c:pt idx="361">
                  <c:v>26.25798</c:v>
                </c:pt>
                <c:pt idx="362">
                  <c:v>26.258839999999999</c:v>
                </c:pt>
                <c:pt idx="363">
                  <c:v>26.259720000000002</c:v>
                </c:pt>
                <c:pt idx="364">
                  <c:v>26.261209999999998</c:v>
                </c:pt>
                <c:pt idx="365">
                  <c:v>26.262640000000001</c:v>
                </c:pt>
                <c:pt idx="366">
                  <c:v>26.263639999999999</c:v>
                </c:pt>
                <c:pt idx="367">
                  <c:v>26.266960000000001</c:v>
                </c:pt>
                <c:pt idx="368">
                  <c:v>26.266500000000001</c:v>
                </c:pt>
                <c:pt idx="369">
                  <c:v>26.26812</c:v>
                </c:pt>
                <c:pt idx="370">
                  <c:v>26.26802</c:v>
                </c:pt>
                <c:pt idx="371">
                  <c:v>26.269120000000001</c:v>
                </c:pt>
                <c:pt idx="372">
                  <c:v>26.270230000000002</c:v>
                </c:pt>
                <c:pt idx="373">
                  <c:v>26.27365</c:v>
                </c:pt>
                <c:pt idx="374">
                  <c:v>26.2743</c:v>
                </c:pt>
                <c:pt idx="375">
                  <c:v>26.273140000000001</c:v>
                </c:pt>
                <c:pt idx="376">
                  <c:v>26.275880000000001</c:v>
                </c:pt>
                <c:pt idx="377">
                  <c:v>26.277249999999999</c:v>
                </c:pt>
                <c:pt idx="378">
                  <c:v>26.278929999999999</c:v>
                </c:pt>
                <c:pt idx="379">
                  <c:v>26.27768</c:v>
                </c:pt>
                <c:pt idx="380">
                  <c:v>26.278849999999998</c:v>
                </c:pt>
                <c:pt idx="381">
                  <c:v>26.27901</c:v>
                </c:pt>
                <c:pt idx="382">
                  <c:v>26.280740000000002</c:v>
                </c:pt>
                <c:pt idx="383">
                  <c:v>26.28274</c:v>
                </c:pt>
                <c:pt idx="384">
                  <c:v>26.28434</c:v>
                </c:pt>
                <c:pt idx="385">
                  <c:v>26.285440000000001</c:v>
                </c:pt>
                <c:pt idx="386">
                  <c:v>26.287510000000001</c:v>
                </c:pt>
                <c:pt idx="387">
                  <c:v>26.28725</c:v>
                </c:pt>
                <c:pt idx="388">
                  <c:v>26.291060000000002</c:v>
                </c:pt>
                <c:pt idx="389">
                  <c:v>26.290179999999999</c:v>
                </c:pt>
                <c:pt idx="390">
                  <c:v>26.292349999999999</c:v>
                </c:pt>
                <c:pt idx="391">
                  <c:v>26.292870000000001</c:v>
                </c:pt>
                <c:pt idx="392">
                  <c:v>26.29402</c:v>
                </c:pt>
                <c:pt idx="393">
                  <c:v>26.296600000000002</c:v>
                </c:pt>
                <c:pt idx="394">
                  <c:v>26.297219999999999</c:v>
                </c:pt>
                <c:pt idx="395">
                  <c:v>26.298159999999999</c:v>
                </c:pt>
                <c:pt idx="396">
                  <c:v>26.29975</c:v>
                </c:pt>
                <c:pt idx="397">
                  <c:v>26.301159999999999</c:v>
                </c:pt>
                <c:pt idx="398">
                  <c:v>26.303080000000001</c:v>
                </c:pt>
                <c:pt idx="399">
                  <c:v>26.303799999999999</c:v>
                </c:pt>
                <c:pt idx="400">
                  <c:v>26.305689999999998</c:v>
                </c:pt>
                <c:pt idx="401">
                  <c:v>26.308129999999998</c:v>
                </c:pt>
                <c:pt idx="402">
                  <c:v>26.307400000000001</c:v>
                </c:pt>
                <c:pt idx="403">
                  <c:v>26.307670000000002</c:v>
                </c:pt>
                <c:pt idx="404">
                  <c:v>26.310919999999999</c:v>
                </c:pt>
                <c:pt idx="405">
                  <c:v>26.311209999999999</c:v>
                </c:pt>
                <c:pt idx="406">
                  <c:v>26.31335</c:v>
                </c:pt>
                <c:pt idx="407">
                  <c:v>26.315000000000001</c:v>
                </c:pt>
                <c:pt idx="408">
                  <c:v>26.31654</c:v>
                </c:pt>
                <c:pt idx="409">
                  <c:v>26.317730000000001</c:v>
                </c:pt>
                <c:pt idx="410">
                  <c:v>26.319320000000001</c:v>
                </c:pt>
                <c:pt idx="411">
                  <c:v>26.31972</c:v>
                </c:pt>
                <c:pt idx="412">
                  <c:v>26.321560000000002</c:v>
                </c:pt>
                <c:pt idx="413">
                  <c:v>26.32244</c:v>
                </c:pt>
                <c:pt idx="414">
                  <c:v>26.322870000000002</c:v>
                </c:pt>
                <c:pt idx="415">
                  <c:v>26.32301</c:v>
                </c:pt>
                <c:pt idx="416">
                  <c:v>26.325399999999998</c:v>
                </c:pt>
                <c:pt idx="417">
                  <c:v>26.324649999999998</c:v>
                </c:pt>
                <c:pt idx="418">
                  <c:v>26.326589999999999</c:v>
                </c:pt>
                <c:pt idx="419">
                  <c:v>26.327570000000001</c:v>
                </c:pt>
                <c:pt idx="420">
                  <c:v>26.328140000000001</c:v>
                </c:pt>
                <c:pt idx="421">
                  <c:v>26.329910000000002</c:v>
                </c:pt>
                <c:pt idx="422">
                  <c:v>26.33182</c:v>
                </c:pt>
                <c:pt idx="423">
                  <c:v>26.332599999999999</c:v>
                </c:pt>
                <c:pt idx="424">
                  <c:v>26.33305</c:v>
                </c:pt>
                <c:pt idx="425">
                  <c:v>26.334150000000001</c:v>
                </c:pt>
                <c:pt idx="426">
                  <c:v>26.33672</c:v>
                </c:pt>
                <c:pt idx="427">
                  <c:v>26.33943</c:v>
                </c:pt>
                <c:pt idx="428">
                  <c:v>26.339849999999998</c:v>
                </c:pt>
                <c:pt idx="429">
                  <c:v>26.340530000000001</c:v>
                </c:pt>
                <c:pt idx="430">
                  <c:v>26.34207</c:v>
                </c:pt>
                <c:pt idx="431">
                  <c:v>26.34131</c:v>
                </c:pt>
                <c:pt idx="432">
                  <c:v>26.34402</c:v>
                </c:pt>
                <c:pt idx="433">
                  <c:v>26.345859999999998</c:v>
                </c:pt>
                <c:pt idx="434">
                  <c:v>26.347079999999998</c:v>
                </c:pt>
                <c:pt idx="435">
                  <c:v>26.3489</c:v>
                </c:pt>
                <c:pt idx="436">
                  <c:v>26.34872</c:v>
                </c:pt>
                <c:pt idx="437">
                  <c:v>26.351870000000002</c:v>
                </c:pt>
                <c:pt idx="438">
                  <c:v>26.355540000000001</c:v>
                </c:pt>
                <c:pt idx="439">
                  <c:v>26.356110000000001</c:v>
                </c:pt>
                <c:pt idx="440">
                  <c:v>26.35566</c:v>
                </c:pt>
                <c:pt idx="441">
                  <c:v>26.357900000000001</c:v>
                </c:pt>
                <c:pt idx="442">
                  <c:v>26.359300000000001</c:v>
                </c:pt>
                <c:pt idx="443">
                  <c:v>26.359349999999999</c:v>
                </c:pt>
                <c:pt idx="444">
                  <c:v>26.361619999999998</c:v>
                </c:pt>
                <c:pt idx="445">
                  <c:v>26.361360000000001</c:v>
                </c:pt>
                <c:pt idx="446">
                  <c:v>26.361000000000001</c:v>
                </c:pt>
                <c:pt idx="447">
                  <c:v>26.36307</c:v>
                </c:pt>
                <c:pt idx="448">
                  <c:v>26.365120000000001</c:v>
                </c:pt>
                <c:pt idx="449">
                  <c:v>26.367190000000001</c:v>
                </c:pt>
                <c:pt idx="450">
                  <c:v>26.368259999999999</c:v>
                </c:pt>
                <c:pt idx="451">
                  <c:v>26.371279999999999</c:v>
                </c:pt>
                <c:pt idx="452">
                  <c:v>26.370560000000001</c:v>
                </c:pt>
                <c:pt idx="453">
                  <c:v>26.370660000000001</c:v>
                </c:pt>
                <c:pt idx="454">
                  <c:v>26.374700000000001</c:v>
                </c:pt>
                <c:pt idx="455">
                  <c:v>26.3733</c:v>
                </c:pt>
                <c:pt idx="456">
                  <c:v>26.374860000000002</c:v>
                </c:pt>
                <c:pt idx="457">
                  <c:v>26.375499999999999</c:v>
                </c:pt>
                <c:pt idx="458">
                  <c:v>26.375350000000001</c:v>
                </c:pt>
                <c:pt idx="459">
                  <c:v>26.376439999999999</c:v>
                </c:pt>
                <c:pt idx="460">
                  <c:v>26.378959999999999</c:v>
                </c:pt>
                <c:pt idx="461">
                  <c:v>26.379439999999999</c:v>
                </c:pt>
                <c:pt idx="462">
                  <c:v>26.38279</c:v>
                </c:pt>
                <c:pt idx="463">
                  <c:v>26.38307</c:v>
                </c:pt>
                <c:pt idx="464">
                  <c:v>26.38336</c:v>
                </c:pt>
                <c:pt idx="465">
                  <c:v>26.385529999999999</c:v>
                </c:pt>
                <c:pt idx="466">
                  <c:v>26.38625</c:v>
                </c:pt>
                <c:pt idx="467">
                  <c:v>26.387499999999999</c:v>
                </c:pt>
                <c:pt idx="468">
                  <c:v>26.388999999999999</c:v>
                </c:pt>
                <c:pt idx="469">
                  <c:v>26.388459999999998</c:v>
                </c:pt>
                <c:pt idx="470">
                  <c:v>26.390740000000001</c:v>
                </c:pt>
                <c:pt idx="471">
                  <c:v>26.391069999999999</c:v>
                </c:pt>
                <c:pt idx="472">
                  <c:v>26.393529999999998</c:v>
                </c:pt>
                <c:pt idx="473">
                  <c:v>26.395440000000001</c:v>
                </c:pt>
                <c:pt idx="474">
                  <c:v>26.395910000000001</c:v>
                </c:pt>
                <c:pt idx="475">
                  <c:v>26.39612</c:v>
                </c:pt>
                <c:pt idx="476">
                  <c:v>26.399339999999999</c:v>
                </c:pt>
                <c:pt idx="477">
                  <c:v>26.401579999999999</c:v>
                </c:pt>
                <c:pt idx="478">
                  <c:v>26.40117</c:v>
                </c:pt>
                <c:pt idx="479">
                  <c:v>26.402660000000001</c:v>
                </c:pt>
                <c:pt idx="480">
                  <c:v>26.401499999999999</c:v>
                </c:pt>
                <c:pt idx="481">
                  <c:v>26.40277</c:v>
                </c:pt>
                <c:pt idx="482">
                  <c:v>26.404209999999999</c:v>
                </c:pt>
                <c:pt idx="483">
                  <c:v>26.404499999999999</c:v>
                </c:pt>
                <c:pt idx="484">
                  <c:v>26.40532</c:v>
                </c:pt>
                <c:pt idx="485">
                  <c:v>26.407240000000002</c:v>
                </c:pt>
                <c:pt idx="486">
                  <c:v>26.407039999999999</c:v>
                </c:pt>
                <c:pt idx="487">
                  <c:v>26.411300000000001</c:v>
                </c:pt>
                <c:pt idx="488">
                  <c:v>26.41217</c:v>
                </c:pt>
                <c:pt idx="489">
                  <c:v>26.412410000000001</c:v>
                </c:pt>
                <c:pt idx="490">
                  <c:v>26.41574</c:v>
                </c:pt>
                <c:pt idx="491">
                  <c:v>26.418289999999999</c:v>
                </c:pt>
                <c:pt idx="492">
                  <c:v>26.419139999999999</c:v>
                </c:pt>
                <c:pt idx="493">
                  <c:v>26.41947</c:v>
                </c:pt>
                <c:pt idx="494">
                  <c:v>26.420490000000001</c:v>
                </c:pt>
                <c:pt idx="495">
                  <c:v>26.42116</c:v>
                </c:pt>
                <c:pt idx="496">
                  <c:v>26.42137</c:v>
                </c:pt>
                <c:pt idx="497">
                  <c:v>26.42388</c:v>
                </c:pt>
                <c:pt idx="498">
                  <c:v>26.424160000000001</c:v>
                </c:pt>
                <c:pt idx="499">
                  <c:v>26.426600000000001</c:v>
                </c:pt>
                <c:pt idx="500">
                  <c:v>26.427219999999998</c:v>
                </c:pt>
                <c:pt idx="501">
                  <c:v>26.43</c:v>
                </c:pt>
                <c:pt idx="502">
                  <c:v>26.4298</c:v>
                </c:pt>
                <c:pt idx="503">
                  <c:v>26.432929999999999</c:v>
                </c:pt>
                <c:pt idx="504">
                  <c:v>26.430800000000001</c:v>
                </c:pt>
                <c:pt idx="505">
                  <c:v>26.433240000000001</c:v>
                </c:pt>
                <c:pt idx="506">
                  <c:v>26.434480000000001</c:v>
                </c:pt>
                <c:pt idx="507">
                  <c:v>26.43553</c:v>
                </c:pt>
                <c:pt idx="508">
                  <c:v>26.437190000000001</c:v>
                </c:pt>
                <c:pt idx="509">
                  <c:v>26.438700000000001</c:v>
                </c:pt>
                <c:pt idx="510">
                  <c:v>26.438680000000002</c:v>
                </c:pt>
                <c:pt idx="511">
                  <c:v>26.440349999999999</c:v>
                </c:pt>
                <c:pt idx="512">
                  <c:v>26.442440000000001</c:v>
                </c:pt>
                <c:pt idx="513">
                  <c:v>26.442319999999999</c:v>
                </c:pt>
                <c:pt idx="514">
                  <c:v>26.445039999999999</c:v>
                </c:pt>
                <c:pt idx="515">
                  <c:v>26.445129999999999</c:v>
                </c:pt>
                <c:pt idx="516">
                  <c:v>26.445900000000002</c:v>
                </c:pt>
                <c:pt idx="517">
                  <c:v>26.44764</c:v>
                </c:pt>
                <c:pt idx="518">
                  <c:v>26.451170000000001</c:v>
                </c:pt>
                <c:pt idx="519">
                  <c:v>26.450430000000001</c:v>
                </c:pt>
                <c:pt idx="520">
                  <c:v>26.451699999999999</c:v>
                </c:pt>
                <c:pt idx="521">
                  <c:v>26.45213</c:v>
                </c:pt>
                <c:pt idx="522">
                  <c:v>26.453099999999999</c:v>
                </c:pt>
                <c:pt idx="523">
                  <c:v>26.455860000000001</c:v>
                </c:pt>
                <c:pt idx="524">
                  <c:v>26.457519999999999</c:v>
                </c:pt>
                <c:pt idx="525">
                  <c:v>26.458449999999999</c:v>
                </c:pt>
                <c:pt idx="526">
                  <c:v>26.458680000000001</c:v>
                </c:pt>
                <c:pt idx="527">
                  <c:v>26.460450000000002</c:v>
                </c:pt>
                <c:pt idx="528">
                  <c:v>26.463010000000001</c:v>
                </c:pt>
                <c:pt idx="529">
                  <c:v>26.462420000000002</c:v>
                </c:pt>
                <c:pt idx="530">
                  <c:v>26.463899999999999</c:v>
                </c:pt>
                <c:pt idx="531">
                  <c:v>26.46444</c:v>
                </c:pt>
                <c:pt idx="532">
                  <c:v>26.46378</c:v>
                </c:pt>
                <c:pt idx="533">
                  <c:v>26.467009999999998</c:v>
                </c:pt>
                <c:pt idx="534">
                  <c:v>26.469239999999999</c:v>
                </c:pt>
                <c:pt idx="535">
                  <c:v>26.469080000000002</c:v>
                </c:pt>
                <c:pt idx="536">
                  <c:v>26.471070000000001</c:v>
                </c:pt>
                <c:pt idx="537">
                  <c:v>26.47213</c:v>
                </c:pt>
                <c:pt idx="538">
                  <c:v>26.472560000000001</c:v>
                </c:pt>
                <c:pt idx="539">
                  <c:v>26.474550000000001</c:v>
                </c:pt>
                <c:pt idx="540">
                  <c:v>26.47458</c:v>
                </c:pt>
                <c:pt idx="541">
                  <c:v>26.47653</c:v>
                </c:pt>
                <c:pt idx="542">
                  <c:v>26.475829999999998</c:v>
                </c:pt>
                <c:pt idx="543">
                  <c:v>26.480039999999999</c:v>
                </c:pt>
                <c:pt idx="544">
                  <c:v>26.481760000000001</c:v>
                </c:pt>
                <c:pt idx="545">
                  <c:v>26.481839999999998</c:v>
                </c:pt>
                <c:pt idx="546">
                  <c:v>26.481950000000001</c:v>
                </c:pt>
                <c:pt idx="547">
                  <c:v>26.48387</c:v>
                </c:pt>
                <c:pt idx="548">
                  <c:v>26.483499999999999</c:v>
                </c:pt>
                <c:pt idx="549">
                  <c:v>26.48574</c:v>
                </c:pt>
                <c:pt idx="550">
                  <c:v>26.48555</c:v>
                </c:pt>
                <c:pt idx="551">
                  <c:v>26.4876</c:v>
                </c:pt>
                <c:pt idx="552">
                  <c:v>26.489540000000002</c:v>
                </c:pt>
                <c:pt idx="553">
                  <c:v>26.49098</c:v>
                </c:pt>
                <c:pt idx="554">
                  <c:v>26.490659999999998</c:v>
                </c:pt>
                <c:pt idx="555">
                  <c:v>26.491589999999999</c:v>
                </c:pt>
                <c:pt idx="556">
                  <c:v>26.49438</c:v>
                </c:pt>
                <c:pt idx="557">
                  <c:v>26.494720000000001</c:v>
                </c:pt>
                <c:pt idx="558">
                  <c:v>26.49633</c:v>
                </c:pt>
                <c:pt idx="559">
                  <c:v>26.496549999999999</c:v>
                </c:pt>
                <c:pt idx="560">
                  <c:v>26.49823</c:v>
                </c:pt>
                <c:pt idx="561">
                  <c:v>26.4999</c:v>
                </c:pt>
                <c:pt idx="562">
                  <c:v>26.500610000000002</c:v>
                </c:pt>
                <c:pt idx="563">
                  <c:v>26.50386</c:v>
                </c:pt>
                <c:pt idx="564">
                  <c:v>26.50461</c:v>
                </c:pt>
                <c:pt idx="565">
                  <c:v>26.5059</c:v>
                </c:pt>
                <c:pt idx="566">
                  <c:v>26.505649999999999</c:v>
                </c:pt>
                <c:pt idx="567">
                  <c:v>26.506640000000001</c:v>
                </c:pt>
                <c:pt idx="568">
                  <c:v>26.507400000000001</c:v>
                </c:pt>
                <c:pt idx="569">
                  <c:v>26.509350000000001</c:v>
                </c:pt>
                <c:pt idx="570">
                  <c:v>26.511939999999999</c:v>
                </c:pt>
                <c:pt idx="571">
                  <c:v>26.51324</c:v>
                </c:pt>
                <c:pt idx="572">
                  <c:v>26.51221</c:v>
                </c:pt>
                <c:pt idx="573">
                  <c:v>26.514250000000001</c:v>
                </c:pt>
                <c:pt idx="574">
                  <c:v>26.514959999999999</c:v>
                </c:pt>
                <c:pt idx="575">
                  <c:v>26.51606</c:v>
                </c:pt>
                <c:pt idx="576">
                  <c:v>26.519500000000001</c:v>
                </c:pt>
                <c:pt idx="577">
                  <c:v>26.518989999999999</c:v>
                </c:pt>
                <c:pt idx="578">
                  <c:v>26.51914</c:v>
                </c:pt>
                <c:pt idx="579">
                  <c:v>26.519670000000001</c:v>
                </c:pt>
                <c:pt idx="580">
                  <c:v>26.521090000000001</c:v>
                </c:pt>
                <c:pt idx="581">
                  <c:v>26.522559999999999</c:v>
                </c:pt>
                <c:pt idx="582">
                  <c:v>26.524270000000001</c:v>
                </c:pt>
                <c:pt idx="583">
                  <c:v>26.52552</c:v>
                </c:pt>
                <c:pt idx="584">
                  <c:v>26.526260000000001</c:v>
                </c:pt>
                <c:pt idx="585">
                  <c:v>26.52646</c:v>
                </c:pt>
                <c:pt idx="586">
                  <c:v>26.527629999999998</c:v>
                </c:pt>
                <c:pt idx="587">
                  <c:v>26.528790000000001</c:v>
                </c:pt>
                <c:pt idx="588">
                  <c:v>26.528980000000001</c:v>
                </c:pt>
                <c:pt idx="589">
                  <c:v>26.53068</c:v>
                </c:pt>
                <c:pt idx="590">
                  <c:v>26.53124</c:v>
                </c:pt>
                <c:pt idx="591">
                  <c:v>26.535129999999999</c:v>
                </c:pt>
                <c:pt idx="592">
                  <c:v>26.53576</c:v>
                </c:pt>
                <c:pt idx="593">
                  <c:v>26.537019999999998</c:v>
                </c:pt>
                <c:pt idx="594">
                  <c:v>26.535779999999999</c:v>
                </c:pt>
                <c:pt idx="595">
                  <c:v>26.537140000000001</c:v>
                </c:pt>
                <c:pt idx="596">
                  <c:v>26.537870000000002</c:v>
                </c:pt>
                <c:pt idx="597">
                  <c:v>26.541920000000001</c:v>
                </c:pt>
                <c:pt idx="598">
                  <c:v>26.54102</c:v>
                </c:pt>
                <c:pt idx="599">
                  <c:v>26.542179999999998</c:v>
                </c:pt>
                <c:pt idx="600">
                  <c:v>26.544</c:v>
                </c:pt>
                <c:pt idx="601">
                  <c:v>26.543119999999998</c:v>
                </c:pt>
                <c:pt idx="602">
                  <c:v>26.543970000000002</c:v>
                </c:pt>
                <c:pt idx="603">
                  <c:v>26.544280000000001</c:v>
                </c:pt>
                <c:pt idx="604">
                  <c:v>26.547090000000001</c:v>
                </c:pt>
                <c:pt idx="605">
                  <c:v>26.547360000000001</c:v>
                </c:pt>
                <c:pt idx="606">
                  <c:v>26.548860000000001</c:v>
                </c:pt>
                <c:pt idx="607">
                  <c:v>26.551459999999999</c:v>
                </c:pt>
                <c:pt idx="608">
                  <c:v>26.551120000000001</c:v>
                </c:pt>
                <c:pt idx="609">
                  <c:v>26.55236</c:v>
                </c:pt>
                <c:pt idx="610">
                  <c:v>26.553920000000002</c:v>
                </c:pt>
                <c:pt idx="611">
                  <c:v>26.552820000000001</c:v>
                </c:pt>
                <c:pt idx="612">
                  <c:v>26.55584</c:v>
                </c:pt>
                <c:pt idx="613">
                  <c:v>26.557369999999999</c:v>
                </c:pt>
                <c:pt idx="614">
                  <c:v>26.557680000000001</c:v>
                </c:pt>
                <c:pt idx="615">
                  <c:v>26.560199999999998</c:v>
                </c:pt>
                <c:pt idx="616">
                  <c:v>26.561599999999999</c:v>
                </c:pt>
                <c:pt idx="617">
                  <c:v>26.56222</c:v>
                </c:pt>
                <c:pt idx="618">
                  <c:v>26.565480000000001</c:v>
                </c:pt>
                <c:pt idx="619">
                  <c:v>26.564979999999998</c:v>
                </c:pt>
                <c:pt idx="620">
                  <c:v>26.566079999999999</c:v>
                </c:pt>
                <c:pt idx="621">
                  <c:v>26.56644</c:v>
                </c:pt>
                <c:pt idx="622">
                  <c:v>26.56766</c:v>
                </c:pt>
                <c:pt idx="623">
                  <c:v>26.56888</c:v>
                </c:pt>
                <c:pt idx="624">
                  <c:v>26.570959999999999</c:v>
                </c:pt>
                <c:pt idx="625">
                  <c:v>26.572679999999998</c:v>
                </c:pt>
                <c:pt idx="626">
                  <c:v>26.572410000000001</c:v>
                </c:pt>
                <c:pt idx="627">
                  <c:v>26.572780000000002</c:v>
                </c:pt>
                <c:pt idx="628">
                  <c:v>26.575679999999998</c:v>
                </c:pt>
                <c:pt idx="629">
                  <c:v>26.5762</c:v>
                </c:pt>
                <c:pt idx="630">
                  <c:v>26.57713</c:v>
                </c:pt>
                <c:pt idx="631">
                  <c:v>26.576619999999998</c:v>
                </c:pt>
                <c:pt idx="632">
                  <c:v>26.57732</c:v>
                </c:pt>
                <c:pt idx="633">
                  <c:v>26.57978</c:v>
                </c:pt>
                <c:pt idx="634">
                  <c:v>26.58107</c:v>
                </c:pt>
                <c:pt idx="635">
                  <c:v>26.581949999999999</c:v>
                </c:pt>
                <c:pt idx="636">
                  <c:v>26.584499999999998</c:v>
                </c:pt>
                <c:pt idx="637">
                  <c:v>26.584</c:v>
                </c:pt>
                <c:pt idx="638">
                  <c:v>26.58662</c:v>
                </c:pt>
                <c:pt idx="639">
                  <c:v>26.586680000000001</c:v>
                </c:pt>
                <c:pt idx="640">
                  <c:v>26.589659999999999</c:v>
                </c:pt>
                <c:pt idx="641">
                  <c:v>26.588360000000002</c:v>
                </c:pt>
                <c:pt idx="642">
                  <c:v>26.587260000000001</c:v>
                </c:pt>
                <c:pt idx="643">
                  <c:v>26.588280000000001</c:v>
                </c:pt>
                <c:pt idx="644">
                  <c:v>26.590150000000001</c:v>
                </c:pt>
                <c:pt idx="645">
                  <c:v>26.590039999999998</c:v>
                </c:pt>
                <c:pt idx="646">
                  <c:v>26.59178</c:v>
                </c:pt>
                <c:pt idx="647">
                  <c:v>26.594069999999999</c:v>
                </c:pt>
                <c:pt idx="648">
                  <c:v>26.59272</c:v>
                </c:pt>
                <c:pt idx="649">
                  <c:v>26.59506</c:v>
                </c:pt>
                <c:pt idx="650">
                  <c:v>26.59619</c:v>
                </c:pt>
                <c:pt idx="651">
                  <c:v>26.597490000000001</c:v>
                </c:pt>
                <c:pt idx="652">
                  <c:v>26.599769999999999</c:v>
                </c:pt>
                <c:pt idx="653">
                  <c:v>26.601600000000001</c:v>
                </c:pt>
                <c:pt idx="654">
                  <c:v>26.601130000000001</c:v>
                </c:pt>
                <c:pt idx="655">
                  <c:v>26.602630000000001</c:v>
                </c:pt>
                <c:pt idx="656">
                  <c:v>26.601130000000001</c:v>
                </c:pt>
                <c:pt idx="657">
                  <c:v>26.604050000000001</c:v>
                </c:pt>
                <c:pt idx="658">
                  <c:v>26.605029999999999</c:v>
                </c:pt>
                <c:pt idx="659">
                  <c:v>26.606999999999999</c:v>
                </c:pt>
                <c:pt idx="660">
                  <c:v>26.605979999999999</c:v>
                </c:pt>
                <c:pt idx="661">
                  <c:v>26.60444</c:v>
                </c:pt>
                <c:pt idx="662">
                  <c:v>26.606369999999998</c:v>
                </c:pt>
                <c:pt idx="663">
                  <c:v>26.607569999999999</c:v>
                </c:pt>
                <c:pt idx="664">
                  <c:v>26.609539999999999</c:v>
                </c:pt>
                <c:pt idx="665">
                  <c:v>26.610510000000001</c:v>
                </c:pt>
                <c:pt idx="666">
                  <c:v>26.610659999999999</c:v>
                </c:pt>
                <c:pt idx="667">
                  <c:v>26.6129</c:v>
                </c:pt>
                <c:pt idx="668">
                  <c:v>26.61468</c:v>
                </c:pt>
                <c:pt idx="669">
                  <c:v>26.615829999999999</c:v>
                </c:pt>
                <c:pt idx="670">
                  <c:v>26.616599999999998</c:v>
                </c:pt>
                <c:pt idx="671">
                  <c:v>26.61674</c:v>
                </c:pt>
                <c:pt idx="672">
                  <c:v>26.617000000000001</c:v>
                </c:pt>
                <c:pt idx="673">
                  <c:v>26.620370000000001</c:v>
                </c:pt>
                <c:pt idx="674">
                  <c:v>26.620529999999999</c:v>
                </c:pt>
                <c:pt idx="675">
                  <c:v>26.61881</c:v>
                </c:pt>
                <c:pt idx="676">
                  <c:v>26.619060000000001</c:v>
                </c:pt>
                <c:pt idx="677">
                  <c:v>26.62115</c:v>
                </c:pt>
                <c:pt idx="678">
                  <c:v>26.622679999999999</c:v>
                </c:pt>
                <c:pt idx="679">
                  <c:v>26.624169999999999</c:v>
                </c:pt>
                <c:pt idx="680">
                  <c:v>26.625419999999998</c:v>
                </c:pt>
                <c:pt idx="681">
                  <c:v>26.626300000000001</c:v>
                </c:pt>
                <c:pt idx="682">
                  <c:v>26.629799999999999</c:v>
                </c:pt>
                <c:pt idx="683">
                  <c:v>26.629259999999999</c:v>
                </c:pt>
                <c:pt idx="684">
                  <c:v>26.630320000000001</c:v>
                </c:pt>
                <c:pt idx="685">
                  <c:v>26.631460000000001</c:v>
                </c:pt>
                <c:pt idx="686">
                  <c:v>26.630800000000001</c:v>
                </c:pt>
                <c:pt idx="687">
                  <c:v>26.63148</c:v>
                </c:pt>
                <c:pt idx="688">
                  <c:v>26.631900000000002</c:v>
                </c:pt>
                <c:pt idx="689">
                  <c:v>26.632809999999999</c:v>
                </c:pt>
                <c:pt idx="690">
                  <c:v>26.635449999999999</c:v>
                </c:pt>
                <c:pt idx="691">
                  <c:v>26.635110000000001</c:v>
                </c:pt>
                <c:pt idx="692">
                  <c:v>26.636859999999999</c:v>
                </c:pt>
                <c:pt idx="693">
                  <c:v>26.637599999999999</c:v>
                </c:pt>
                <c:pt idx="694">
                  <c:v>26.638639999999999</c:v>
                </c:pt>
                <c:pt idx="695">
                  <c:v>26.6387</c:v>
                </c:pt>
                <c:pt idx="696">
                  <c:v>26.639489999999999</c:v>
                </c:pt>
                <c:pt idx="697">
                  <c:v>26.641970000000001</c:v>
                </c:pt>
                <c:pt idx="698">
                  <c:v>26.64106</c:v>
                </c:pt>
                <c:pt idx="699">
                  <c:v>26.6432</c:v>
                </c:pt>
                <c:pt idx="700">
                  <c:v>26.64414</c:v>
                </c:pt>
                <c:pt idx="701">
                  <c:v>26.645119999999999</c:v>
                </c:pt>
                <c:pt idx="702">
                  <c:v>26.644850000000002</c:v>
                </c:pt>
                <c:pt idx="703">
                  <c:v>26.647279999999999</c:v>
                </c:pt>
                <c:pt idx="704">
                  <c:v>26.647349999999999</c:v>
                </c:pt>
                <c:pt idx="705">
                  <c:v>26.648309999999999</c:v>
                </c:pt>
                <c:pt idx="706">
                  <c:v>26.64996</c:v>
                </c:pt>
                <c:pt idx="707">
                  <c:v>26.65305</c:v>
                </c:pt>
                <c:pt idx="708">
                  <c:v>26.653829999999999</c:v>
                </c:pt>
                <c:pt idx="709">
                  <c:v>26.654579999999999</c:v>
                </c:pt>
                <c:pt idx="710">
                  <c:v>26.6538</c:v>
                </c:pt>
                <c:pt idx="711">
                  <c:v>26.65456</c:v>
                </c:pt>
                <c:pt idx="712">
                  <c:v>26.656179999999999</c:v>
                </c:pt>
                <c:pt idx="713">
                  <c:v>26.656649999999999</c:v>
                </c:pt>
                <c:pt idx="714">
                  <c:v>26.657720000000001</c:v>
                </c:pt>
                <c:pt idx="715">
                  <c:v>26.659700000000001</c:v>
                </c:pt>
                <c:pt idx="716">
                  <c:v>26.661639999999998</c:v>
                </c:pt>
                <c:pt idx="717">
                  <c:v>26.662279999999999</c:v>
                </c:pt>
                <c:pt idx="718">
                  <c:v>26.659320000000001</c:v>
                </c:pt>
                <c:pt idx="719">
                  <c:v>26.662179999999999</c:v>
                </c:pt>
                <c:pt idx="720">
                  <c:v>26.663499999999999</c:v>
                </c:pt>
                <c:pt idx="721">
                  <c:v>26.66375</c:v>
                </c:pt>
                <c:pt idx="722">
                  <c:v>26.665649999999999</c:v>
                </c:pt>
                <c:pt idx="723">
                  <c:v>26.667249999999999</c:v>
                </c:pt>
                <c:pt idx="724">
                  <c:v>26.6692</c:v>
                </c:pt>
                <c:pt idx="725">
                  <c:v>26.669720000000002</c:v>
                </c:pt>
                <c:pt idx="726">
                  <c:v>26.67043</c:v>
                </c:pt>
                <c:pt idx="727">
                  <c:v>26.672879999999999</c:v>
                </c:pt>
                <c:pt idx="728">
                  <c:v>26.673069999999999</c:v>
                </c:pt>
                <c:pt idx="729">
                  <c:v>26.673400000000001</c:v>
                </c:pt>
                <c:pt idx="730">
                  <c:v>26.674499999999998</c:v>
                </c:pt>
                <c:pt idx="731">
                  <c:v>26.674299999999999</c:v>
                </c:pt>
                <c:pt idx="732">
                  <c:v>26.677620000000001</c:v>
                </c:pt>
                <c:pt idx="733">
                  <c:v>26.677679999999999</c:v>
                </c:pt>
                <c:pt idx="734">
                  <c:v>26.679539999999999</c:v>
                </c:pt>
                <c:pt idx="735">
                  <c:v>26.680340000000001</c:v>
                </c:pt>
                <c:pt idx="736">
                  <c:v>26.681249999999999</c:v>
                </c:pt>
                <c:pt idx="737">
                  <c:v>26.683009999999999</c:v>
                </c:pt>
                <c:pt idx="738">
                  <c:v>26.682960000000001</c:v>
                </c:pt>
                <c:pt idx="739">
                  <c:v>26.68375</c:v>
                </c:pt>
                <c:pt idx="740">
                  <c:v>26.685949999999998</c:v>
                </c:pt>
                <c:pt idx="741">
                  <c:v>26.68674</c:v>
                </c:pt>
                <c:pt idx="742">
                  <c:v>26.688279999999999</c:v>
                </c:pt>
                <c:pt idx="743">
                  <c:v>26.690190000000001</c:v>
                </c:pt>
                <c:pt idx="744">
                  <c:v>26.691109999999998</c:v>
                </c:pt>
                <c:pt idx="745">
                  <c:v>26.689309999999999</c:v>
                </c:pt>
                <c:pt idx="746">
                  <c:v>26.693539999999999</c:v>
                </c:pt>
                <c:pt idx="747">
                  <c:v>26.691579999999998</c:v>
                </c:pt>
                <c:pt idx="748">
                  <c:v>26.691790000000001</c:v>
                </c:pt>
                <c:pt idx="749">
                  <c:v>26.693159999999999</c:v>
                </c:pt>
                <c:pt idx="750">
                  <c:v>26.694179999999999</c:v>
                </c:pt>
                <c:pt idx="751">
                  <c:v>26.695519999999998</c:v>
                </c:pt>
                <c:pt idx="752">
                  <c:v>26.696210000000001</c:v>
                </c:pt>
                <c:pt idx="753">
                  <c:v>26.697780000000002</c:v>
                </c:pt>
                <c:pt idx="754">
                  <c:v>26.696850000000001</c:v>
                </c:pt>
                <c:pt idx="755">
                  <c:v>26.698309999999999</c:v>
                </c:pt>
                <c:pt idx="756">
                  <c:v>26.70092</c:v>
                </c:pt>
                <c:pt idx="757">
                  <c:v>26.701070000000001</c:v>
                </c:pt>
                <c:pt idx="758">
                  <c:v>26.703209999999999</c:v>
                </c:pt>
                <c:pt idx="759">
                  <c:v>26.704360000000001</c:v>
                </c:pt>
                <c:pt idx="760">
                  <c:v>26.706589999999998</c:v>
                </c:pt>
                <c:pt idx="761">
                  <c:v>26.706130000000002</c:v>
                </c:pt>
                <c:pt idx="762">
                  <c:v>26.706710000000001</c:v>
                </c:pt>
                <c:pt idx="763">
                  <c:v>26.707850000000001</c:v>
                </c:pt>
                <c:pt idx="764">
                  <c:v>26.70861</c:v>
                </c:pt>
                <c:pt idx="765">
                  <c:v>26.707540000000002</c:v>
                </c:pt>
                <c:pt idx="766">
                  <c:v>26.708200000000001</c:v>
                </c:pt>
                <c:pt idx="767">
                  <c:v>26.71078</c:v>
                </c:pt>
                <c:pt idx="768">
                  <c:v>26.713909999999998</c:v>
                </c:pt>
                <c:pt idx="769">
                  <c:v>26.71292</c:v>
                </c:pt>
                <c:pt idx="770">
                  <c:v>26.714770000000001</c:v>
                </c:pt>
                <c:pt idx="771">
                  <c:v>26.71414</c:v>
                </c:pt>
                <c:pt idx="772">
                  <c:v>26.716899999999999</c:v>
                </c:pt>
                <c:pt idx="773">
                  <c:v>26.718720000000001</c:v>
                </c:pt>
                <c:pt idx="774">
                  <c:v>26.7164</c:v>
                </c:pt>
                <c:pt idx="775">
                  <c:v>26.719570000000001</c:v>
                </c:pt>
                <c:pt idx="776">
                  <c:v>26.71951</c:v>
                </c:pt>
                <c:pt idx="777">
                  <c:v>26.721679999999999</c:v>
                </c:pt>
                <c:pt idx="778">
                  <c:v>26.723649999999999</c:v>
                </c:pt>
                <c:pt idx="779">
                  <c:v>26.722110000000001</c:v>
                </c:pt>
                <c:pt idx="780">
                  <c:v>26.72306</c:v>
                </c:pt>
                <c:pt idx="781">
                  <c:v>26.72354</c:v>
                </c:pt>
                <c:pt idx="782">
                  <c:v>26.723669999999998</c:v>
                </c:pt>
                <c:pt idx="783">
                  <c:v>26.726929999999999</c:v>
                </c:pt>
                <c:pt idx="784">
                  <c:v>26.728719999999999</c:v>
                </c:pt>
                <c:pt idx="785">
                  <c:v>26.727270000000001</c:v>
                </c:pt>
                <c:pt idx="786">
                  <c:v>26.729369999999999</c:v>
                </c:pt>
                <c:pt idx="787">
                  <c:v>26.728300000000001</c:v>
                </c:pt>
                <c:pt idx="788">
                  <c:v>26.729520000000001</c:v>
                </c:pt>
                <c:pt idx="789">
                  <c:v>26.729620000000001</c:v>
                </c:pt>
                <c:pt idx="790">
                  <c:v>26.730399999999999</c:v>
                </c:pt>
                <c:pt idx="791">
                  <c:v>26.73282</c:v>
                </c:pt>
                <c:pt idx="792">
                  <c:v>26.732759999999999</c:v>
                </c:pt>
                <c:pt idx="793">
                  <c:v>26.735479999999999</c:v>
                </c:pt>
                <c:pt idx="794">
                  <c:v>26.735240000000001</c:v>
                </c:pt>
                <c:pt idx="795">
                  <c:v>26.736000000000001</c:v>
                </c:pt>
                <c:pt idx="796">
                  <c:v>26.738800000000001</c:v>
                </c:pt>
                <c:pt idx="797">
                  <c:v>26.737829999999999</c:v>
                </c:pt>
                <c:pt idx="798">
                  <c:v>26.73846</c:v>
                </c:pt>
                <c:pt idx="799">
                  <c:v>26.740069999999999</c:v>
                </c:pt>
                <c:pt idx="800">
                  <c:v>26.740400000000001</c:v>
                </c:pt>
                <c:pt idx="801">
                  <c:v>26.741910000000001</c:v>
                </c:pt>
                <c:pt idx="802">
                  <c:v>26.743580000000001</c:v>
                </c:pt>
                <c:pt idx="803">
                  <c:v>26.7441</c:v>
                </c:pt>
                <c:pt idx="804">
                  <c:v>26.744869999999999</c:v>
                </c:pt>
                <c:pt idx="805">
                  <c:v>26.746860000000002</c:v>
                </c:pt>
                <c:pt idx="806">
                  <c:v>26.746169999999999</c:v>
                </c:pt>
                <c:pt idx="807">
                  <c:v>26.74802</c:v>
                </c:pt>
                <c:pt idx="808">
                  <c:v>26.749479999999998</c:v>
                </c:pt>
                <c:pt idx="809">
                  <c:v>26.748999999999999</c:v>
                </c:pt>
                <c:pt idx="810">
                  <c:v>26.750959999999999</c:v>
                </c:pt>
                <c:pt idx="811">
                  <c:v>26.752199999999998</c:v>
                </c:pt>
                <c:pt idx="812">
                  <c:v>26.753</c:v>
                </c:pt>
                <c:pt idx="813">
                  <c:v>26.753900000000002</c:v>
                </c:pt>
                <c:pt idx="814">
                  <c:v>26.755739999999999</c:v>
                </c:pt>
                <c:pt idx="815">
                  <c:v>26.755520000000001</c:v>
                </c:pt>
                <c:pt idx="816">
                  <c:v>26.756260000000001</c:v>
                </c:pt>
                <c:pt idx="817">
                  <c:v>26.758179999999999</c:v>
                </c:pt>
                <c:pt idx="818">
                  <c:v>26.76024</c:v>
                </c:pt>
                <c:pt idx="819">
                  <c:v>26.760359999999999</c:v>
                </c:pt>
                <c:pt idx="820">
                  <c:v>26.760380000000001</c:v>
                </c:pt>
                <c:pt idx="821">
                  <c:v>26.76136</c:v>
                </c:pt>
                <c:pt idx="822">
                  <c:v>26.761559999999999</c:v>
                </c:pt>
                <c:pt idx="823">
                  <c:v>26.763400000000001</c:v>
                </c:pt>
                <c:pt idx="824">
                  <c:v>26.762499999999999</c:v>
                </c:pt>
                <c:pt idx="825">
                  <c:v>26.76408</c:v>
                </c:pt>
                <c:pt idx="826">
                  <c:v>26.765460000000001</c:v>
                </c:pt>
                <c:pt idx="827">
                  <c:v>26.765280000000001</c:v>
                </c:pt>
                <c:pt idx="828">
                  <c:v>26.76782</c:v>
                </c:pt>
                <c:pt idx="829">
                  <c:v>26.766459999999999</c:v>
                </c:pt>
                <c:pt idx="830">
                  <c:v>26.768599999999999</c:v>
                </c:pt>
                <c:pt idx="831">
                  <c:v>26.769100000000002</c:v>
                </c:pt>
                <c:pt idx="832">
                  <c:v>26.77094</c:v>
                </c:pt>
                <c:pt idx="833">
                  <c:v>26.77101</c:v>
                </c:pt>
                <c:pt idx="834">
                  <c:v>26.772349999999999</c:v>
                </c:pt>
                <c:pt idx="835">
                  <c:v>26.773050000000001</c:v>
                </c:pt>
                <c:pt idx="836">
                  <c:v>26.773199999999999</c:v>
                </c:pt>
                <c:pt idx="837">
                  <c:v>26.775559999999999</c:v>
                </c:pt>
                <c:pt idx="838">
                  <c:v>26.775500000000001</c:v>
                </c:pt>
                <c:pt idx="839">
                  <c:v>26.776479999999999</c:v>
                </c:pt>
                <c:pt idx="840">
                  <c:v>26.776509999999998</c:v>
                </c:pt>
                <c:pt idx="841">
                  <c:v>26.777940000000001</c:v>
                </c:pt>
                <c:pt idx="842">
                  <c:v>26.77778</c:v>
                </c:pt>
                <c:pt idx="843">
                  <c:v>26.776509999999998</c:v>
                </c:pt>
                <c:pt idx="844">
                  <c:v>26.779199999999999</c:v>
                </c:pt>
                <c:pt idx="845">
                  <c:v>26.77796</c:v>
                </c:pt>
                <c:pt idx="846">
                  <c:v>26.781479999999998</c:v>
                </c:pt>
                <c:pt idx="847">
                  <c:v>26.783629999999999</c:v>
                </c:pt>
                <c:pt idx="848">
                  <c:v>26.784130000000001</c:v>
                </c:pt>
                <c:pt idx="849">
                  <c:v>26.78453</c:v>
                </c:pt>
                <c:pt idx="850">
                  <c:v>26.786639999999998</c:v>
                </c:pt>
                <c:pt idx="851">
                  <c:v>26.786899999999999</c:v>
                </c:pt>
                <c:pt idx="852">
                  <c:v>26.787120000000002</c:v>
                </c:pt>
                <c:pt idx="853">
                  <c:v>26.788730000000001</c:v>
                </c:pt>
                <c:pt idx="854">
                  <c:v>26.790780000000002</c:v>
                </c:pt>
                <c:pt idx="855">
                  <c:v>26.790410000000001</c:v>
                </c:pt>
                <c:pt idx="856">
                  <c:v>26.791270000000001</c:v>
                </c:pt>
                <c:pt idx="857">
                  <c:v>26.793759999999999</c:v>
                </c:pt>
                <c:pt idx="858">
                  <c:v>26.794450000000001</c:v>
                </c:pt>
                <c:pt idx="859">
                  <c:v>26.793589999999998</c:v>
                </c:pt>
                <c:pt idx="860">
                  <c:v>26.795339999999999</c:v>
                </c:pt>
                <c:pt idx="861">
                  <c:v>26.79588</c:v>
                </c:pt>
                <c:pt idx="862">
                  <c:v>26.796130000000002</c:v>
                </c:pt>
                <c:pt idx="863">
                  <c:v>26.797789999999999</c:v>
                </c:pt>
                <c:pt idx="864">
                  <c:v>26.798439999999999</c:v>
                </c:pt>
                <c:pt idx="865">
                  <c:v>26.79992</c:v>
                </c:pt>
                <c:pt idx="866">
                  <c:v>26.800650000000001</c:v>
                </c:pt>
                <c:pt idx="867">
                  <c:v>26.801359999999999</c:v>
                </c:pt>
                <c:pt idx="868">
                  <c:v>26.802040000000002</c:v>
                </c:pt>
                <c:pt idx="869">
                  <c:v>26.805299999999999</c:v>
                </c:pt>
                <c:pt idx="870">
                  <c:v>26.8047</c:v>
                </c:pt>
                <c:pt idx="871">
                  <c:v>26.805099999999999</c:v>
                </c:pt>
                <c:pt idx="872">
                  <c:v>26.806439999999998</c:v>
                </c:pt>
                <c:pt idx="873">
                  <c:v>26.80735</c:v>
                </c:pt>
                <c:pt idx="874">
                  <c:v>26.806000000000001</c:v>
                </c:pt>
                <c:pt idx="875">
                  <c:v>26.80782</c:v>
                </c:pt>
                <c:pt idx="876">
                  <c:v>26.809200000000001</c:v>
                </c:pt>
                <c:pt idx="877">
                  <c:v>26.81146</c:v>
                </c:pt>
                <c:pt idx="878">
                  <c:v>26.811720000000001</c:v>
                </c:pt>
                <c:pt idx="879">
                  <c:v>26.812370000000001</c:v>
                </c:pt>
                <c:pt idx="880">
                  <c:v>26.81288</c:v>
                </c:pt>
                <c:pt idx="881">
                  <c:v>26.81334</c:v>
                </c:pt>
                <c:pt idx="882">
                  <c:v>26.813369999999999</c:v>
                </c:pt>
                <c:pt idx="883">
                  <c:v>26.815149999999999</c:v>
                </c:pt>
                <c:pt idx="884">
                  <c:v>26.815270000000002</c:v>
                </c:pt>
                <c:pt idx="885">
                  <c:v>26.817340000000002</c:v>
                </c:pt>
                <c:pt idx="886">
                  <c:v>26.81636</c:v>
                </c:pt>
                <c:pt idx="887">
                  <c:v>26.818149999999999</c:v>
                </c:pt>
                <c:pt idx="888">
                  <c:v>26.819849999999999</c:v>
                </c:pt>
                <c:pt idx="889">
                  <c:v>26.819120000000002</c:v>
                </c:pt>
                <c:pt idx="890">
                  <c:v>26.820340000000002</c:v>
                </c:pt>
                <c:pt idx="891">
                  <c:v>26.821560000000002</c:v>
                </c:pt>
                <c:pt idx="892">
                  <c:v>26.821380000000001</c:v>
                </c:pt>
                <c:pt idx="893">
                  <c:v>26.822279999999999</c:v>
                </c:pt>
                <c:pt idx="894">
                  <c:v>26.824390000000001</c:v>
                </c:pt>
                <c:pt idx="895">
                  <c:v>26.824780000000001</c:v>
                </c:pt>
                <c:pt idx="896">
                  <c:v>26.82687</c:v>
                </c:pt>
                <c:pt idx="897">
                  <c:v>26.826499999999999</c:v>
                </c:pt>
                <c:pt idx="898">
                  <c:v>26.82836</c:v>
                </c:pt>
                <c:pt idx="899">
                  <c:v>26.82808</c:v>
                </c:pt>
                <c:pt idx="900">
                  <c:v>26.828800000000001</c:v>
                </c:pt>
                <c:pt idx="901">
                  <c:v>26.830950000000001</c:v>
                </c:pt>
                <c:pt idx="902">
                  <c:v>26.83164</c:v>
                </c:pt>
                <c:pt idx="903">
                  <c:v>26.83175</c:v>
                </c:pt>
                <c:pt idx="904">
                  <c:v>26.833259999999999</c:v>
                </c:pt>
                <c:pt idx="905">
                  <c:v>26.833410000000001</c:v>
                </c:pt>
                <c:pt idx="906">
                  <c:v>26.834219999999998</c:v>
                </c:pt>
                <c:pt idx="907">
                  <c:v>26.83314</c:v>
                </c:pt>
                <c:pt idx="908">
                  <c:v>26.8355</c:v>
                </c:pt>
                <c:pt idx="909">
                  <c:v>26.838200000000001</c:v>
                </c:pt>
                <c:pt idx="910">
                  <c:v>26.837489999999999</c:v>
                </c:pt>
                <c:pt idx="911">
                  <c:v>26.839179999999999</c:v>
                </c:pt>
                <c:pt idx="912">
                  <c:v>26.838999999999999</c:v>
                </c:pt>
                <c:pt idx="913">
                  <c:v>26.839279999999999</c:v>
                </c:pt>
                <c:pt idx="914">
                  <c:v>26.839849999999998</c:v>
                </c:pt>
                <c:pt idx="915">
                  <c:v>26.84066</c:v>
                </c:pt>
                <c:pt idx="916">
                  <c:v>26.83942</c:v>
                </c:pt>
                <c:pt idx="917">
                  <c:v>26.840820000000001</c:v>
                </c:pt>
                <c:pt idx="918">
                  <c:v>26.84065</c:v>
                </c:pt>
                <c:pt idx="919">
                  <c:v>26.842420000000001</c:v>
                </c:pt>
                <c:pt idx="920">
                  <c:v>26.84348</c:v>
                </c:pt>
                <c:pt idx="921">
                  <c:v>26.843910000000001</c:v>
                </c:pt>
                <c:pt idx="922">
                  <c:v>26.844709999999999</c:v>
                </c:pt>
                <c:pt idx="923">
                  <c:v>26.845600000000001</c:v>
                </c:pt>
                <c:pt idx="924">
                  <c:v>26.845279999999999</c:v>
                </c:pt>
                <c:pt idx="925">
                  <c:v>26.845749999999999</c:v>
                </c:pt>
                <c:pt idx="926">
                  <c:v>26.847740000000002</c:v>
                </c:pt>
                <c:pt idx="927">
                  <c:v>26.847100000000001</c:v>
                </c:pt>
                <c:pt idx="928">
                  <c:v>26.850339999999999</c:v>
                </c:pt>
                <c:pt idx="929">
                  <c:v>26.849329999999998</c:v>
                </c:pt>
                <c:pt idx="930">
                  <c:v>26.849979999999999</c:v>
                </c:pt>
                <c:pt idx="931">
                  <c:v>26.850280000000001</c:v>
                </c:pt>
                <c:pt idx="932">
                  <c:v>26.85408</c:v>
                </c:pt>
                <c:pt idx="933">
                  <c:v>26.852959999999999</c:v>
                </c:pt>
                <c:pt idx="934">
                  <c:v>26.855080000000001</c:v>
                </c:pt>
                <c:pt idx="935">
                  <c:v>26.856059999999999</c:v>
                </c:pt>
                <c:pt idx="936">
                  <c:v>26.855499999999999</c:v>
                </c:pt>
                <c:pt idx="937">
                  <c:v>26.855740000000001</c:v>
                </c:pt>
                <c:pt idx="938">
                  <c:v>26.856030000000001</c:v>
                </c:pt>
                <c:pt idx="939">
                  <c:v>26.85838</c:v>
                </c:pt>
                <c:pt idx="940">
                  <c:v>26.85819</c:v>
                </c:pt>
                <c:pt idx="941">
                  <c:v>26.85876</c:v>
                </c:pt>
                <c:pt idx="942">
                  <c:v>26.858599999999999</c:v>
                </c:pt>
                <c:pt idx="943">
                  <c:v>26.858440000000002</c:v>
                </c:pt>
                <c:pt idx="944">
                  <c:v>26.86092</c:v>
                </c:pt>
                <c:pt idx="945">
                  <c:v>26.862919999999999</c:v>
                </c:pt>
                <c:pt idx="946">
                  <c:v>26.865020000000001</c:v>
                </c:pt>
                <c:pt idx="947">
                  <c:v>26.864380000000001</c:v>
                </c:pt>
                <c:pt idx="948">
                  <c:v>26.865600000000001</c:v>
                </c:pt>
                <c:pt idx="949">
                  <c:v>26.865919999999999</c:v>
                </c:pt>
                <c:pt idx="950">
                  <c:v>26.86786</c:v>
                </c:pt>
                <c:pt idx="951">
                  <c:v>26.86816</c:v>
                </c:pt>
                <c:pt idx="952">
                  <c:v>26.86956</c:v>
                </c:pt>
                <c:pt idx="953">
                  <c:v>26.869119999999999</c:v>
                </c:pt>
                <c:pt idx="954">
                  <c:v>26.87276</c:v>
                </c:pt>
                <c:pt idx="955">
                  <c:v>26.871500000000001</c:v>
                </c:pt>
                <c:pt idx="956">
                  <c:v>26.872900000000001</c:v>
                </c:pt>
                <c:pt idx="957">
                  <c:v>26.87425</c:v>
                </c:pt>
                <c:pt idx="958">
                  <c:v>26.87341</c:v>
                </c:pt>
                <c:pt idx="959">
                  <c:v>26.876619999999999</c:v>
                </c:pt>
                <c:pt idx="960">
                  <c:v>26.874829999999999</c:v>
                </c:pt>
                <c:pt idx="961">
                  <c:v>26.876000000000001</c:v>
                </c:pt>
                <c:pt idx="962">
                  <c:v>26.87856</c:v>
                </c:pt>
                <c:pt idx="963">
                  <c:v>26.88111</c:v>
                </c:pt>
                <c:pt idx="964">
                  <c:v>26.880749999999999</c:v>
                </c:pt>
                <c:pt idx="965">
                  <c:v>26.88167</c:v>
                </c:pt>
                <c:pt idx="966">
                  <c:v>26.881039999999999</c:v>
                </c:pt>
                <c:pt idx="967">
                  <c:v>26.882539999999999</c:v>
                </c:pt>
                <c:pt idx="968">
                  <c:v>26.881799999999998</c:v>
                </c:pt>
                <c:pt idx="969">
                  <c:v>26.882580000000001</c:v>
                </c:pt>
                <c:pt idx="970">
                  <c:v>26.88428</c:v>
                </c:pt>
                <c:pt idx="971">
                  <c:v>26.884239999999998</c:v>
                </c:pt>
                <c:pt idx="972">
                  <c:v>26.884679999999999</c:v>
                </c:pt>
                <c:pt idx="973">
                  <c:v>26.886939999999999</c:v>
                </c:pt>
                <c:pt idx="974">
                  <c:v>26.887440000000002</c:v>
                </c:pt>
                <c:pt idx="975">
                  <c:v>26.887899999999998</c:v>
                </c:pt>
                <c:pt idx="976">
                  <c:v>26.887779999999999</c:v>
                </c:pt>
                <c:pt idx="977">
                  <c:v>26.887930000000001</c:v>
                </c:pt>
                <c:pt idx="978">
                  <c:v>26.888649999999998</c:v>
                </c:pt>
                <c:pt idx="979">
                  <c:v>26.8901</c:v>
                </c:pt>
                <c:pt idx="980">
                  <c:v>26.891739999999999</c:v>
                </c:pt>
                <c:pt idx="981">
                  <c:v>26.893439999999998</c:v>
                </c:pt>
                <c:pt idx="982">
                  <c:v>26.893049999999999</c:v>
                </c:pt>
                <c:pt idx="983">
                  <c:v>26.8949</c:v>
                </c:pt>
                <c:pt idx="984">
                  <c:v>26.894400000000001</c:v>
                </c:pt>
                <c:pt idx="985">
                  <c:v>26.89443</c:v>
                </c:pt>
                <c:pt idx="986">
                  <c:v>26.89574</c:v>
                </c:pt>
                <c:pt idx="987">
                  <c:v>26.898029999999999</c:v>
                </c:pt>
                <c:pt idx="988">
                  <c:v>26.897220000000001</c:v>
                </c:pt>
                <c:pt idx="989">
                  <c:v>26.896979999999999</c:v>
                </c:pt>
                <c:pt idx="990">
                  <c:v>26.900020000000001</c:v>
                </c:pt>
                <c:pt idx="991">
                  <c:v>26.899819999999998</c:v>
                </c:pt>
                <c:pt idx="992">
                  <c:v>26.899239999999999</c:v>
                </c:pt>
                <c:pt idx="993">
                  <c:v>26.898440000000001</c:v>
                </c:pt>
                <c:pt idx="994">
                  <c:v>26.90043</c:v>
                </c:pt>
                <c:pt idx="995">
                  <c:v>26.902149999999999</c:v>
                </c:pt>
                <c:pt idx="996">
                  <c:v>26.905090000000001</c:v>
                </c:pt>
                <c:pt idx="997">
                  <c:v>26.902429999999999</c:v>
                </c:pt>
                <c:pt idx="998">
                  <c:v>26.903410000000001</c:v>
                </c:pt>
                <c:pt idx="999">
                  <c:v>26.90596</c:v>
                </c:pt>
                <c:pt idx="1000">
                  <c:v>26.90541</c:v>
                </c:pt>
                <c:pt idx="1001">
                  <c:v>26.906659999999999</c:v>
                </c:pt>
                <c:pt idx="1002">
                  <c:v>26.906590000000001</c:v>
                </c:pt>
                <c:pt idx="1003">
                  <c:v>26.907789999999999</c:v>
                </c:pt>
                <c:pt idx="1004">
                  <c:v>26.9085</c:v>
                </c:pt>
                <c:pt idx="1005">
                  <c:v>26.909199999999998</c:v>
                </c:pt>
                <c:pt idx="1006">
                  <c:v>26.910329999999998</c:v>
                </c:pt>
                <c:pt idx="1007">
                  <c:v>26.909109999999998</c:v>
                </c:pt>
                <c:pt idx="1008">
                  <c:v>26.91067</c:v>
                </c:pt>
                <c:pt idx="1009">
                  <c:v>26.91133</c:v>
                </c:pt>
                <c:pt idx="1010">
                  <c:v>26.911729999999999</c:v>
                </c:pt>
                <c:pt idx="1011">
                  <c:v>26.91394</c:v>
                </c:pt>
                <c:pt idx="1012">
                  <c:v>26.91459</c:v>
                </c:pt>
                <c:pt idx="1013">
                  <c:v>26.913309999999999</c:v>
                </c:pt>
                <c:pt idx="1014">
                  <c:v>26.91534</c:v>
                </c:pt>
                <c:pt idx="1015">
                  <c:v>26.91581</c:v>
                </c:pt>
                <c:pt idx="1016">
                  <c:v>26.91582</c:v>
                </c:pt>
                <c:pt idx="1017">
                  <c:v>26.91591</c:v>
                </c:pt>
                <c:pt idx="1018">
                  <c:v>26.919440000000002</c:v>
                </c:pt>
                <c:pt idx="1019">
                  <c:v>26.92042</c:v>
                </c:pt>
                <c:pt idx="1020">
                  <c:v>26.920439999999999</c:v>
                </c:pt>
                <c:pt idx="1021">
                  <c:v>26.92258</c:v>
                </c:pt>
                <c:pt idx="1022">
                  <c:v>26.922280000000001</c:v>
                </c:pt>
                <c:pt idx="1023">
                  <c:v>26.923819999999999</c:v>
                </c:pt>
                <c:pt idx="1024">
                  <c:v>26.92456</c:v>
                </c:pt>
                <c:pt idx="1025">
                  <c:v>26.924019999999999</c:v>
                </c:pt>
                <c:pt idx="1026">
                  <c:v>26.9253</c:v>
                </c:pt>
                <c:pt idx="1027">
                  <c:v>26.926179999999999</c:v>
                </c:pt>
                <c:pt idx="1028">
                  <c:v>26.9267</c:v>
                </c:pt>
                <c:pt idx="1029">
                  <c:v>26.925470000000001</c:v>
                </c:pt>
                <c:pt idx="1030">
                  <c:v>26.928460000000001</c:v>
                </c:pt>
                <c:pt idx="1031">
                  <c:v>26.928979999999999</c:v>
                </c:pt>
                <c:pt idx="1032">
                  <c:v>26.9298</c:v>
                </c:pt>
                <c:pt idx="1033">
                  <c:v>26.93178</c:v>
                </c:pt>
                <c:pt idx="1034">
                  <c:v>26.931809999999999</c:v>
                </c:pt>
                <c:pt idx="1035">
                  <c:v>26.931640000000002</c:v>
                </c:pt>
                <c:pt idx="1036">
                  <c:v>26.933140000000002</c:v>
                </c:pt>
                <c:pt idx="1037">
                  <c:v>26.93272</c:v>
                </c:pt>
                <c:pt idx="1038">
                  <c:v>26.933129999999998</c:v>
                </c:pt>
                <c:pt idx="1039">
                  <c:v>26.935510000000001</c:v>
                </c:pt>
                <c:pt idx="1040">
                  <c:v>26.93526</c:v>
                </c:pt>
                <c:pt idx="1041">
                  <c:v>26.934760000000001</c:v>
                </c:pt>
                <c:pt idx="1042">
                  <c:v>26.937259999999998</c:v>
                </c:pt>
                <c:pt idx="1043">
                  <c:v>26.93826</c:v>
                </c:pt>
                <c:pt idx="1044">
                  <c:v>26.939530000000001</c:v>
                </c:pt>
                <c:pt idx="1045">
                  <c:v>26.941199999999998</c:v>
                </c:pt>
                <c:pt idx="1046">
                  <c:v>26.940300000000001</c:v>
                </c:pt>
                <c:pt idx="1047">
                  <c:v>26.940359999999998</c:v>
                </c:pt>
                <c:pt idx="1048">
                  <c:v>26.940290000000001</c:v>
                </c:pt>
                <c:pt idx="1049">
                  <c:v>26.9405</c:v>
                </c:pt>
                <c:pt idx="1050">
                  <c:v>26.942699999999999</c:v>
                </c:pt>
                <c:pt idx="1051">
                  <c:v>26.945160000000001</c:v>
                </c:pt>
                <c:pt idx="1052">
                  <c:v>26.9435</c:v>
                </c:pt>
                <c:pt idx="1053">
                  <c:v>26.946580000000001</c:v>
                </c:pt>
                <c:pt idx="1054">
                  <c:v>26.943370000000002</c:v>
                </c:pt>
                <c:pt idx="1055">
                  <c:v>26.946069999999999</c:v>
                </c:pt>
                <c:pt idx="1056">
                  <c:v>26.947500000000002</c:v>
                </c:pt>
                <c:pt idx="1057">
                  <c:v>26.948930000000001</c:v>
                </c:pt>
                <c:pt idx="1058">
                  <c:v>26.951080000000001</c:v>
                </c:pt>
                <c:pt idx="1059">
                  <c:v>26.951080000000001</c:v>
                </c:pt>
                <c:pt idx="1060">
                  <c:v>26.949639999999999</c:v>
                </c:pt>
                <c:pt idx="1061">
                  <c:v>26.952259999999999</c:v>
                </c:pt>
                <c:pt idx="1062">
                  <c:v>26.954339999999998</c:v>
                </c:pt>
                <c:pt idx="1063">
                  <c:v>26.953900000000001</c:v>
                </c:pt>
                <c:pt idx="1064">
                  <c:v>26.95504</c:v>
                </c:pt>
                <c:pt idx="1065">
                  <c:v>26.954280000000001</c:v>
                </c:pt>
                <c:pt idx="1066">
                  <c:v>26.954360000000001</c:v>
                </c:pt>
                <c:pt idx="1067">
                  <c:v>26.955159999999999</c:v>
                </c:pt>
                <c:pt idx="1068">
                  <c:v>26.955390000000001</c:v>
                </c:pt>
                <c:pt idx="1069">
                  <c:v>26.957660000000001</c:v>
                </c:pt>
                <c:pt idx="1070">
                  <c:v>26.957689999999999</c:v>
                </c:pt>
                <c:pt idx="1071">
                  <c:v>26.957979999999999</c:v>
                </c:pt>
                <c:pt idx="1072">
                  <c:v>26.959409999999998</c:v>
                </c:pt>
                <c:pt idx="1073">
                  <c:v>26.958880000000001</c:v>
                </c:pt>
                <c:pt idx="1074">
                  <c:v>26.9604</c:v>
                </c:pt>
                <c:pt idx="1075">
                  <c:v>26.9604</c:v>
                </c:pt>
                <c:pt idx="1076">
                  <c:v>26.961970000000001</c:v>
                </c:pt>
                <c:pt idx="1077">
                  <c:v>26.96265</c:v>
                </c:pt>
                <c:pt idx="1078">
                  <c:v>26.962129999999998</c:v>
                </c:pt>
                <c:pt idx="1079">
                  <c:v>26.96189</c:v>
                </c:pt>
                <c:pt idx="1080">
                  <c:v>26.96256</c:v>
                </c:pt>
                <c:pt idx="1081">
                  <c:v>26.963059999999999</c:v>
                </c:pt>
                <c:pt idx="1082">
                  <c:v>26.96528</c:v>
                </c:pt>
                <c:pt idx="1083">
                  <c:v>26.964849999999998</c:v>
                </c:pt>
                <c:pt idx="1084">
                  <c:v>26.966080000000002</c:v>
                </c:pt>
                <c:pt idx="1085">
                  <c:v>26.966380000000001</c:v>
                </c:pt>
                <c:pt idx="1086">
                  <c:v>26.968579999999999</c:v>
                </c:pt>
                <c:pt idx="1087">
                  <c:v>26.969180000000001</c:v>
                </c:pt>
                <c:pt idx="1088">
                  <c:v>26.969059999999999</c:v>
                </c:pt>
                <c:pt idx="1089">
                  <c:v>26.968779999999999</c:v>
                </c:pt>
                <c:pt idx="1090">
                  <c:v>26.96828</c:v>
                </c:pt>
                <c:pt idx="1091">
                  <c:v>26.967120000000001</c:v>
                </c:pt>
                <c:pt idx="1092">
                  <c:v>26.968</c:v>
                </c:pt>
                <c:pt idx="1093">
                  <c:v>26.970859999999998</c:v>
                </c:pt>
                <c:pt idx="1094">
                  <c:v>26.97157</c:v>
                </c:pt>
                <c:pt idx="1095">
                  <c:v>26.971979999999999</c:v>
                </c:pt>
                <c:pt idx="1096">
                  <c:v>26.973800000000001</c:v>
                </c:pt>
                <c:pt idx="1097">
                  <c:v>26.973520000000001</c:v>
                </c:pt>
                <c:pt idx="1098">
                  <c:v>26.973649999999999</c:v>
                </c:pt>
                <c:pt idx="1099">
                  <c:v>26.975739999999998</c:v>
                </c:pt>
                <c:pt idx="1100">
                  <c:v>26.974789999999999</c:v>
                </c:pt>
                <c:pt idx="1101">
                  <c:v>26.977080000000001</c:v>
                </c:pt>
                <c:pt idx="1102">
                  <c:v>26.979240000000001</c:v>
                </c:pt>
                <c:pt idx="1103">
                  <c:v>26.980429999999998</c:v>
                </c:pt>
                <c:pt idx="1104">
                  <c:v>26.979489999999998</c:v>
                </c:pt>
                <c:pt idx="1105">
                  <c:v>26.981459999999998</c:v>
                </c:pt>
                <c:pt idx="1106">
                  <c:v>26.981539999999999</c:v>
                </c:pt>
                <c:pt idx="1107">
                  <c:v>26.981660000000002</c:v>
                </c:pt>
                <c:pt idx="1108">
                  <c:v>26.982679999999998</c:v>
                </c:pt>
                <c:pt idx="1109">
                  <c:v>26.981999999999999</c:v>
                </c:pt>
                <c:pt idx="1110">
                  <c:v>26.98462</c:v>
                </c:pt>
                <c:pt idx="1111">
                  <c:v>26.984500000000001</c:v>
                </c:pt>
                <c:pt idx="1112">
                  <c:v>26.984870000000001</c:v>
                </c:pt>
                <c:pt idx="1113">
                  <c:v>26.986499999999999</c:v>
                </c:pt>
                <c:pt idx="1114">
                  <c:v>26.98638</c:v>
                </c:pt>
                <c:pt idx="1115">
                  <c:v>26.987559999999998</c:v>
                </c:pt>
                <c:pt idx="1116">
                  <c:v>26.987390000000001</c:v>
                </c:pt>
                <c:pt idx="1117">
                  <c:v>26.988700000000001</c:v>
                </c:pt>
                <c:pt idx="1118">
                  <c:v>26.988579999999999</c:v>
                </c:pt>
                <c:pt idx="1119">
                  <c:v>26.9878</c:v>
                </c:pt>
                <c:pt idx="1120">
                  <c:v>26.989650000000001</c:v>
                </c:pt>
                <c:pt idx="1121">
                  <c:v>26.991420000000002</c:v>
                </c:pt>
                <c:pt idx="1122">
                  <c:v>26.990770000000001</c:v>
                </c:pt>
                <c:pt idx="1123">
                  <c:v>26.990500000000001</c:v>
                </c:pt>
                <c:pt idx="1124">
                  <c:v>26.992460000000001</c:v>
                </c:pt>
                <c:pt idx="1125">
                  <c:v>26.990919999999999</c:v>
                </c:pt>
                <c:pt idx="1126">
                  <c:v>26.994060000000001</c:v>
                </c:pt>
                <c:pt idx="1127">
                  <c:v>26.993680000000001</c:v>
                </c:pt>
                <c:pt idx="1128">
                  <c:v>26.993819999999999</c:v>
                </c:pt>
                <c:pt idx="1129">
                  <c:v>26.995750000000001</c:v>
                </c:pt>
                <c:pt idx="1130">
                  <c:v>26.995999999999999</c:v>
                </c:pt>
                <c:pt idx="1131">
                  <c:v>26.996780000000001</c:v>
                </c:pt>
                <c:pt idx="1132">
                  <c:v>26.998640000000002</c:v>
                </c:pt>
                <c:pt idx="1133">
                  <c:v>26.998940000000001</c:v>
                </c:pt>
                <c:pt idx="1134">
                  <c:v>26.99691</c:v>
                </c:pt>
                <c:pt idx="1135">
                  <c:v>26.998449999999998</c:v>
                </c:pt>
                <c:pt idx="1136">
                  <c:v>26.998239999999999</c:v>
                </c:pt>
                <c:pt idx="1137">
                  <c:v>26.998889999999999</c:v>
                </c:pt>
                <c:pt idx="1138">
                  <c:v>27.000720000000001</c:v>
                </c:pt>
                <c:pt idx="1139">
                  <c:v>27.001460000000002</c:v>
                </c:pt>
                <c:pt idx="1140">
                  <c:v>27.00281</c:v>
                </c:pt>
                <c:pt idx="1141">
                  <c:v>27.004629999999999</c:v>
                </c:pt>
                <c:pt idx="1142">
                  <c:v>27.005500000000001</c:v>
                </c:pt>
                <c:pt idx="1143">
                  <c:v>27.0061</c:v>
                </c:pt>
                <c:pt idx="1144">
                  <c:v>27.007000000000001</c:v>
                </c:pt>
                <c:pt idx="1145">
                  <c:v>27.008790000000001</c:v>
                </c:pt>
                <c:pt idx="1146">
                  <c:v>27.007570000000001</c:v>
                </c:pt>
                <c:pt idx="1147">
                  <c:v>27.009799999999998</c:v>
                </c:pt>
                <c:pt idx="1148">
                  <c:v>27.007680000000001</c:v>
                </c:pt>
                <c:pt idx="1149">
                  <c:v>27.009399999999999</c:v>
                </c:pt>
                <c:pt idx="1150">
                  <c:v>27.01003</c:v>
                </c:pt>
                <c:pt idx="1151">
                  <c:v>27.01211</c:v>
                </c:pt>
                <c:pt idx="1152">
                  <c:v>27.010439999999999</c:v>
                </c:pt>
                <c:pt idx="1153">
                  <c:v>27.01033</c:v>
                </c:pt>
                <c:pt idx="1154">
                  <c:v>27.012149999999998</c:v>
                </c:pt>
                <c:pt idx="1155">
                  <c:v>27.01136</c:v>
                </c:pt>
                <c:pt idx="1156">
                  <c:v>27.01285</c:v>
                </c:pt>
                <c:pt idx="1157">
                  <c:v>27.013349999999999</c:v>
                </c:pt>
                <c:pt idx="1158">
                  <c:v>27.014399999999998</c:v>
                </c:pt>
                <c:pt idx="1159">
                  <c:v>27.01539</c:v>
                </c:pt>
                <c:pt idx="1160">
                  <c:v>27.015650000000001</c:v>
                </c:pt>
                <c:pt idx="1161">
                  <c:v>27.01783</c:v>
                </c:pt>
                <c:pt idx="1162">
                  <c:v>27.019390000000001</c:v>
                </c:pt>
                <c:pt idx="1163">
                  <c:v>27.017289999999999</c:v>
                </c:pt>
                <c:pt idx="1164">
                  <c:v>27.0199</c:v>
                </c:pt>
                <c:pt idx="1165">
                  <c:v>27.020620000000001</c:v>
                </c:pt>
                <c:pt idx="1166">
                  <c:v>27.020250000000001</c:v>
                </c:pt>
                <c:pt idx="1167">
                  <c:v>27.020340000000001</c:v>
                </c:pt>
                <c:pt idx="1168">
                  <c:v>27.022390000000001</c:v>
                </c:pt>
                <c:pt idx="1169">
                  <c:v>27.023160000000001</c:v>
                </c:pt>
                <c:pt idx="1170">
                  <c:v>27.022369999999999</c:v>
                </c:pt>
                <c:pt idx="1171">
                  <c:v>27.022950000000002</c:v>
                </c:pt>
                <c:pt idx="1172">
                  <c:v>27.024439999999998</c:v>
                </c:pt>
                <c:pt idx="1173">
                  <c:v>27.024899999999999</c:v>
                </c:pt>
                <c:pt idx="1174">
                  <c:v>27.025010000000002</c:v>
                </c:pt>
                <c:pt idx="1175">
                  <c:v>27.025880000000001</c:v>
                </c:pt>
                <c:pt idx="1176">
                  <c:v>27.023520000000001</c:v>
                </c:pt>
                <c:pt idx="1177">
                  <c:v>27.027239999999999</c:v>
                </c:pt>
                <c:pt idx="1178">
                  <c:v>27.026499999999999</c:v>
                </c:pt>
                <c:pt idx="1179">
                  <c:v>27.02636</c:v>
                </c:pt>
                <c:pt idx="1180">
                  <c:v>27.02703</c:v>
                </c:pt>
                <c:pt idx="1181">
                  <c:v>27.028790000000001</c:v>
                </c:pt>
                <c:pt idx="1182">
                  <c:v>27.029309999999999</c:v>
                </c:pt>
                <c:pt idx="1183">
                  <c:v>27.029060000000001</c:v>
                </c:pt>
                <c:pt idx="1184">
                  <c:v>27.031099999999999</c:v>
                </c:pt>
                <c:pt idx="1185">
                  <c:v>27.028939999999999</c:v>
                </c:pt>
                <c:pt idx="1186">
                  <c:v>27.03031</c:v>
                </c:pt>
                <c:pt idx="1187">
                  <c:v>27.03088</c:v>
                </c:pt>
                <c:pt idx="1188">
                  <c:v>27.032260000000001</c:v>
                </c:pt>
                <c:pt idx="1189">
                  <c:v>27.033300000000001</c:v>
                </c:pt>
                <c:pt idx="1190">
                  <c:v>27.0335</c:v>
                </c:pt>
                <c:pt idx="1191">
                  <c:v>27.034990000000001</c:v>
                </c:pt>
                <c:pt idx="1192">
                  <c:v>27.03614</c:v>
                </c:pt>
                <c:pt idx="1193">
                  <c:v>27.03687</c:v>
                </c:pt>
                <c:pt idx="1194">
                  <c:v>27.037759999999999</c:v>
                </c:pt>
                <c:pt idx="1195">
                  <c:v>27.037739999999999</c:v>
                </c:pt>
                <c:pt idx="1196">
                  <c:v>27.03912</c:v>
                </c:pt>
                <c:pt idx="1197">
                  <c:v>27.038419999999999</c:v>
                </c:pt>
                <c:pt idx="1198">
                  <c:v>27.03904</c:v>
                </c:pt>
                <c:pt idx="1199">
                  <c:v>27.039200000000001</c:v>
                </c:pt>
                <c:pt idx="1200">
                  <c:v>27.0413</c:v>
                </c:pt>
                <c:pt idx="1201">
                  <c:v>27.040369999999999</c:v>
                </c:pt>
                <c:pt idx="1202">
                  <c:v>27.041640000000001</c:v>
                </c:pt>
                <c:pt idx="1203">
                  <c:v>27.042110000000001</c:v>
                </c:pt>
                <c:pt idx="1204">
                  <c:v>27.041799999999999</c:v>
                </c:pt>
                <c:pt idx="1205">
                  <c:v>27.041620000000002</c:v>
                </c:pt>
                <c:pt idx="1206">
                  <c:v>27.042380000000001</c:v>
                </c:pt>
                <c:pt idx="1207">
                  <c:v>27.04392</c:v>
                </c:pt>
                <c:pt idx="1208">
                  <c:v>27.044060000000002</c:v>
                </c:pt>
                <c:pt idx="1209">
                  <c:v>27.044720000000002</c:v>
                </c:pt>
                <c:pt idx="1210">
                  <c:v>27.044319999999999</c:v>
                </c:pt>
                <c:pt idx="1211">
                  <c:v>27.04382</c:v>
                </c:pt>
                <c:pt idx="1212">
                  <c:v>27.045719999999999</c:v>
                </c:pt>
                <c:pt idx="1213">
                  <c:v>27.04682</c:v>
                </c:pt>
                <c:pt idx="1214">
                  <c:v>27.048279999999998</c:v>
                </c:pt>
                <c:pt idx="1215">
                  <c:v>27.048259999999999</c:v>
                </c:pt>
                <c:pt idx="1216">
                  <c:v>27.04852</c:v>
                </c:pt>
                <c:pt idx="1217">
                  <c:v>27.047879999999999</c:v>
                </c:pt>
                <c:pt idx="1218">
                  <c:v>27.048680000000001</c:v>
                </c:pt>
                <c:pt idx="1219">
                  <c:v>27.05039</c:v>
                </c:pt>
                <c:pt idx="1220">
                  <c:v>27.052420000000001</c:v>
                </c:pt>
                <c:pt idx="1221">
                  <c:v>27.05181</c:v>
                </c:pt>
                <c:pt idx="1222">
                  <c:v>27.052659999999999</c:v>
                </c:pt>
                <c:pt idx="1223">
                  <c:v>27.05236</c:v>
                </c:pt>
                <c:pt idx="1224">
                  <c:v>27.052240000000001</c:v>
                </c:pt>
                <c:pt idx="1225">
                  <c:v>27.051179999999999</c:v>
                </c:pt>
                <c:pt idx="1226">
                  <c:v>27.05114</c:v>
                </c:pt>
                <c:pt idx="1227">
                  <c:v>27.052299999999999</c:v>
                </c:pt>
                <c:pt idx="1228">
                  <c:v>27.052720000000001</c:v>
                </c:pt>
                <c:pt idx="1229">
                  <c:v>27.0535</c:v>
                </c:pt>
                <c:pt idx="1230">
                  <c:v>27.054269999999999</c:v>
                </c:pt>
                <c:pt idx="1231">
                  <c:v>27.0566</c:v>
                </c:pt>
                <c:pt idx="1232">
                  <c:v>27.057310000000001</c:v>
                </c:pt>
                <c:pt idx="1233">
                  <c:v>27.056760000000001</c:v>
                </c:pt>
                <c:pt idx="1234">
                  <c:v>27.058399999999999</c:v>
                </c:pt>
                <c:pt idx="1235">
                  <c:v>27.058199999999999</c:v>
                </c:pt>
                <c:pt idx="1236">
                  <c:v>27.057770000000001</c:v>
                </c:pt>
                <c:pt idx="1237">
                  <c:v>27.059180000000001</c:v>
                </c:pt>
                <c:pt idx="1238">
                  <c:v>27.06005</c:v>
                </c:pt>
                <c:pt idx="1239">
                  <c:v>27.060120000000001</c:v>
                </c:pt>
                <c:pt idx="1240">
                  <c:v>27.062190000000001</c:v>
                </c:pt>
                <c:pt idx="1241">
                  <c:v>27.061810000000001</c:v>
                </c:pt>
                <c:pt idx="1242">
                  <c:v>27.06354</c:v>
                </c:pt>
                <c:pt idx="1243">
                  <c:v>27.061440000000001</c:v>
                </c:pt>
                <c:pt idx="1244">
                  <c:v>27.062909999999999</c:v>
                </c:pt>
                <c:pt idx="1245">
                  <c:v>27.064109999999999</c:v>
                </c:pt>
                <c:pt idx="1246">
                  <c:v>27.063279999999999</c:v>
                </c:pt>
                <c:pt idx="1247">
                  <c:v>27.064319999999999</c:v>
                </c:pt>
                <c:pt idx="1248">
                  <c:v>27.06597</c:v>
                </c:pt>
                <c:pt idx="1249">
                  <c:v>27.067399999999999</c:v>
                </c:pt>
                <c:pt idx="1250">
                  <c:v>27.067119999999999</c:v>
                </c:pt>
                <c:pt idx="1251">
                  <c:v>27.06709</c:v>
                </c:pt>
                <c:pt idx="1252">
                  <c:v>27.069199999999999</c:v>
                </c:pt>
                <c:pt idx="1253">
                  <c:v>27.069659999999999</c:v>
                </c:pt>
                <c:pt idx="1254">
                  <c:v>27.071760000000001</c:v>
                </c:pt>
                <c:pt idx="1255">
                  <c:v>27.072379999999999</c:v>
                </c:pt>
                <c:pt idx="1256">
                  <c:v>27.072600000000001</c:v>
                </c:pt>
                <c:pt idx="1257">
                  <c:v>27.072179999999999</c:v>
                </c:pt>
                <c:pt idx="1258">
                  <c:v>27.07058</c:v>
                </c:pt>
                <c:pt idx="1259">
                  <c:v>27.07235</c:v>
                </c:pt>
                <c:pt idx="1260">
                  <c:v>27.072489999999998</c:v>
                </c:pt>
                <c:pt idx="1261">
                  <c:v>27.074120000000001</c:v>
                </c:pt>
                <c:pt idx="1262">
                  <c:v>27.074200000000001</c:v>
                </c:pt>
                <c:pt idx="1263">
                  <c:v>27.074999999999999</c:v>
                </c:pt>
                <c:pt idx="1264">
                  <c:v>27.076779999999999</c:v>
                </c:pt>
                <c:pt idx="1265">
                  <c:v>27.077570000000001</c:v>
                </c:pt>
                <c:pt idx="1266">
                  <c:v>27.07892</c:v>
                </c:pt>
                <c:pt idx="1267">
                  <c:v>27.078810000000001</c:v>
                </c:pt>
                <c:pt idx="1268">
                  <c:v>27.078679999999999</c:v>
                </c:pt>
                <c:pt idx="1269">
                  <c:v>27.08173</c:v>
                </c:pt>
                <c:pt idx="1270">
                  <c:v>27.081219999999998</c:v>
                </c:pt>
                <c:pt idx="1271">
                  <c:v>27.08164</c:v>
                </c:pt>
                <c:pt idx="1272">
                  <c:v>27.082000000000001</c:v>
                </c:pt>
                <c:pt idx="1273">
                  <c:v>27.08248</c:v>
                </c:pt>
                <c:pt idx="1274">
                  <c:v>27.081019999999999</c:v>
                </c:pt>
                <c:pt idx="1275">
                  <c:v>27.080719999999999</c:v>
                </c:pt>
                <c:pt idx="1276">
                  <c:v>27.082640000000001</c:v>
                </c:pt>
                <c:pt idx="1277">
                  <c:v>27.082719999999998</c:v>
                </c:pt>
                <c:pt idx="1278">
                  <c:v>27.083030000000001</c:v>
                </c:pt>
                <c:pt idx="1279">
                  <c:v>27.085159999999998</c:v>
                </c:pt>
                <c:pt idx="1280">
                  <c:v>27.0852</c:v>
                </c:pt>
                <c:pt idx="1281">
                  <c:v>27.085339999999999</c:v>
                </c:pt>
                <c:pt idx="1282">
                  <c:v>27.083919999999999</c:v>
                </c:pt>
                <c:pt idx="1283">
                  <c:v>27.088239999999999</c:v>
                </c:pt>
                <c:pt idx="1284">
                  <c:v>27.088699999999999</c:v>
                </c:pt>
                <c:pt idx="1285">
                  <c:v>27.086839999999999</c:v>
                </c:pt>
                <c:pt idx="1286">
                  <c:v>27.087579999999999</c:v>
                </c:pt>
                <c:pt idx="1287">
                  <c:v>27.089379999999998</c:v>
                </c:pt>
                <c:pt idx="1288">
                  <c:v>27.091100000000001</c:v>
                </c:pt>
                <c:pt idx="1289">
                  <c:v>27.091699999999999</c:v>
                </c:pt>
                <c:pt idx="1290">
                  <c:v>27.092680000000001</c:v>
                </c:pt>
                <c:pt idx="1291">
                  <c:v>27.094719999999999</c:v>
                </c:pt>
                <c:pt idx="1292">
                  <c:v>27.094799999999999</c:v>
                </c:pt>
                <c:pt idx="1293">
                  <c:v>27.0932</c:v>
                </c:pt>
                <c:pt idx="1294">
                  <c:v>27.094629999999999</c:v>
                </c:pt>
                <c:pt idx="1295">
                  <c:v>27.094909999999999</c:v>
                </c:pt>
                <c:pt idx="1296">
                  <c:v>27.09375</c:v>
                </c:pt>
                <c:pt idx="1297">
                  <c:v>27.095780000000001</c:v>
                </c:pt>
                <c:pt idx="1298">
                  <c:v>27.09836</c:v>
                </c:pt>
                <c:pt idx="1299">
                  <c:v>27.096779999999999</c:v>
                </c:pt>
                <c:pt idx="1300">
                  <c:v>27.09712</c:v>
                </c:pt>
                <c:pt idx="1301">
                  <c:v>27.098420000000001</c:v>
                </c:pt>
                <c:pt idx="1302">
                  <c:v>27.099340000000002</c:v>
                </c:pt>
                <c:pt idx="1303">
                  <c:v>27.1004</c:v>
                </c:pt>
                <c:pt idx="1304">
                  <c:v>27.099740000000001</c:v>
                </c:pt>
                <c:pt idx="1305">
                  <c:v>27.101400000000002</c:v>
                </c:pt>
                <c:pt idx="1306">
                  <c:v>27.101330000000001</c:v>
                </c:pt>
                <c:pt idx="1307">
                  <c:v>27.099959999999999</c:v>
                </c:pt>
                <c:pt idx="1308">
                  <c:v>27.103100000000001</c:v>
                </c:pt>
                <c:pt idx="1309">
                  <c:v>27.1052</c:v>
                </c:pt>
                <c:pt idx="1310">
                  <c:v>27.10474</c:v>
                </c:pt>
                <c:pt idx="1311">
                  <c:v>27.105370000000001</c:v>
                </c:pt>
                <c:pt idx="1312">
                  <c:v>27.10547</c:v>
                </c:pt>
                <c:pt idx="1313">
                  <c:v>27.10455</c:v>
                </c:pt>
                <c:pt idx="1314">
                  <c:v>27.105429999999998</c:v>
                </c:pt>
                <c:pt idx="1315">
                  <c:v>27.106020000000001</c:v>
                </c:pt>
                <c:pt idx="1316">
                  <c:v>27.107130000000002</c:v>
                </c:pt>
                <c:pt idx="1317">
                  <c:v>27.10737</c:v>
                </c:pt>
                <c:pt idx="1318">
                  <c:v>27.111219999999999</c:v>
                </c:pt>
                <c:pt idx="1319">
                  <c:v>27.109860000000001</c:v>
                </c:pt>
                <c:pt idx="1320">
                  <c:v>27.109960000000001</c:v>
                </c:pt>
                <c:pt idx="1321">
                  <c:v>27.110749999999999</c:v>
                </c:pt>
                <c:pt idx="1322">
                  <c:v>27.109300000000001</c:v>
                </c:pt>
                <c:pt idx="1323">
                  <c:v>27.1097</c:v>
                </c:pt>
                <c:pt idx="1324">
                  <c:v>27.111550000000001</c:v>
                </c:pt>
                <c:pt idx="1325">
                  <c:v>27.113379999999999</c:v>
                </c:pt>
                <c:pt idx="1326">
                  <c:v>27.1127</c:v>
                </c:pt>
                <c:pt idx="1327">
                  <c:v>27.113440000000001</c:v>
                </c:pt>
                <c:pt idx="1328">
                  <c:v>27.115839999999999</c:v>
                </c:pt>
                <c:pt idx="1329">
                  <c:v>27.114370000000001</c:v>
                </c:pt>
                <c:pt idx="1330">
                  <c:v>27.116499999999998</c:v>
                </c:pt>
                <c:pt idx="1331">
                  <c:v>27.11626</c:v>
                </c:pt>
                <c:pt idx="1332">
                  <c:v>27.116309999999999</c:v>
                </c:pt>
                <c:pt idx="1333">
                  <c:v>27.11515</c:v>
                </c:pt>
                <c:pt idx="1334">
                  <c:v>27.11636</c:v>
                </c:pt>
                <c:pt idx="1335">
                  <c:v>27.11824</c:v>
                </c:pt>
                <c:pt idx="1336">
                  <c:v>27.11759</c:v>
                </c:pt>
                <c:pt idx="1337">
                  <c:v>27.119630000000001</c:v>
                </c:pt>
                <c:pt idx="1338">
                  <c:v>27.119219999999999</c:v>
                </c:pt>
                <c:pt idx="1339">
                  <c:v>27.121420000000001</c:v>
                </c:pt>
                <c:pt idx="1340">
                  <c:v>27.121500000000001</c:v>
                </c:pt>
                <c:pt idx="1341">
                  <c:v>27.121459999999999</c:v>
                </c:pt>
                <c:pt idx="1342">
                  <c:v>27.122060000000001</c:v>
                </c:pt>
                <c:pt idx="1343">
                  <c:v>27.1236</c:v>
                </c:pt>
                <c:pt idx="1344">
                  <c:v>27.125119999999999</c:v>
                </c:pt>
                <c:pt idx="1345">
                  <c:v>27.124379999999999</c:v>
                </c:pt>
                <c:pt idx="1346">
                  <c:v>27.124870000000001</c:v>
                </c:pt>
                <c:pt idx="1347">
                  <c:v>27.12445</c:v>
                </c:pt>
                <c:pt idx="1348">
                  <c:v>27.125430000000001</c:v>
                </c:pt>
                <c:pt idx="1349">
                  <c:v>27.125910000000001</c:v>
                </c:pt>
                <c:pt idx="1350">
                  <c:v>27.126950000000001</c:v>
                </c:pt>
                <c:pt idx="1351">
                  <c:v>27.128769999999999</c:v>
                </c:pt>
                <c:pt idx="1352">
                  <c:v>27.127590000000001</c:v>
                </c:pt>
                <c:pt idx="1353">
                  <c:v>27.127759999999999</c:v>
                </c:pt>
                <c:pt idx="1354">
                  <c:v>27.12773</c:v>
                </c:pt>
                <c:pt idx="1355">
                  <c:v>27.12968</c:v>
                </c:pt>
                <c:pt idx="1356">
                  <c:v>27.129819999999999</c:v>
                </c:pt>
                <c:pt idx="1357">
                  <c:v>27.131080000000001</c:v>
                </c:pt>
                <c:pt idx="1358">
                  <c:v>27.131489999999999</c:v>
                </c:pt>
                <c:pt idx="1359">
                  <c:v>27.132090000000002</c:v>
                </c:pt>
                <c:pt idx="1360">
                  <c:v>27.133749999999999</c:v>
                </c:pt>
                <c:pt idx="1361">
                  <c:v>27.13372</c:v>
                </c:pt>
                <c:pt idx="1362">
                  <c:v>27.135349999999999</c:v>
                </c:pt>
                <c:pt idx="1363">
                  <c:v>27.13644</c:v>
                </c:pt>
                <c:pt idx="1364">
                  <c:v>27.13428</c:v>
                </c:pt>
                <c:pt idx="1365">
                  <c:v>27.135860000000001</c:v>
                </c:pt>
                <c:pt idx="1366">
                  <c:v>27.136379999999999</c:v>
                </c:pt>
                <c:pt idx="1367">
                  <c:v>27.13692</c:v>
                </c:pt>
                <c:pt idx="1368">
                  <c:v>27.138660000000002</c:v>
                </c:pt>
                <c:pt idx="1369">
                  <c:v>27.137540000000001</c:v>
                </c:pt>
                <c:pt idx="1370">
                  <c:v>27.136399999999998</c:v>
                </c:pt>
                <c:pt idx="1371">
                  <c:v>27.137989999999999</c:v>
                </c:pt>
                <c:pt idx="1372">
                  <c:v>27.1386</c:v>
                </c:pt>
                <c:pt idx="1373">
                  <c:v>27.140429999999999</c:v>
                </c:pt>
                <c:pt idx="1374">
                  <c:v>27.139900000000001</c:v>
                </c:pt>
                <c:pt idx="1375">
                  <c:v>27.14011</c:v>
                </c:pt>
                <c:pt idx="1376">
                  <c:v>27.14134</c:v>
                </c:pt>
                <c:pt idx="1377">
                  <c:v>27.141359999999999</c:v>
                </c:pt>
                <c:pt idx="1378">
                  <c:v>27.141480000000001</c:v>
                </c:pt>
                <c:pt idx="1379">
                  <c:v>27.143070000000002</c:v>
                </c:pt>
                <c:pt idx="1380">
                  <c:v>27.14385</c:v>
                </c:pt>
                <c:pt idx="1381">
                  <c:v>27.144069999999999</c:v>
                </c:pt>
                <c:pt idx="1382">
                  <c:v>27.144279999999998</c:v>
                </c:pt>
                <c:pt idx="1383">
                  <c:v>27.1431</c:v>
                </c:pt>
                <c:pt idx="1384">
                  <c:v>27.14425</c:v>
                </c:pt>
                <c:pt idx="1385">
                  <c:v>27.14574</c:v>
                </c:pt>
                <c:pt idx="1386">
                  <c:v>27.146070000000002</c:v>
                </c:pt>
                <c:pt idx="1387">
                  <c:v>27.148969999999998</c:v>
                </c:pt>
                <c:pt idx="1388">
                  <c:v>27.148869999999999</c:v>
                </c:pt>
                <c:pt idx="1389">
                  <c:v>27.14772</c:v>
                </c:pt>
                <c:pt idx="1390">
                  <c:v>27.149419999999999</c:v>
                </c:pt>
                <c:pt idx="1391">
                  <c:v>27.14799</c:v>
                </c:pt>
                <c:pt idx="1392">
                  <c:v>27.15034</c:v>
                </c:pt>
                <c:pt idx="1393">
                  <c:v>27.150300000000001</c:v>
                </c:pt>
                <c:pt idx="1394">
                  <c:v>27.15118</c:v>
                </c:pt>
                <c:pt idx="1395">
                  <c:v>27.150659999999998</c:v>
                </c:pt>
                <c:pt idx="1396">
                  <c:v>27.152699999999999</c:v>
                </c:pt>
                <c:pt idx="1397">
                  <c:v>27.15202</c:v>
                </c:pt>
                <c:pt idx="1398">
                  <c:v>27.152370000000001</c:v>
                </c:pt>
                <c:pt idx="1399">
                  <c:v>27.14986</c:v>
                </c:pt>
                <c:pt idx="1400">
                  <c:v>27.152100000000001</c:v>
                </c:pt>
                <c:pt idx="1401">
                  <c:v>27.152830000000002</c:v>
                </c:pt>
                <c:pt idx="1402">
                  <c:v>27.153600000000001</c:v>
                </c:pt>
                <c:pt idx="1403">
                  <c:v>27.153459999999999</c:v>
                </c:pt>
                <c:pt idx="1404">
                  <c:v>27.153020000000001</c:v>
                </c:pt>
                <c:pt idx="1405">
                  <c:v>27.15419</c:v>
                </c:pt>
                <c:pt idx="1406">
                  <c:v>27.153939999999999</c:v>
                </c:pt>
                <c:pt idx="1407">
                  <c:v>27.15512</c:v>
                </c:pt>
                <c:pt idx="1408">
                  <c:v>27.15541</c:v>
                </c:pt>
                <c:pt idx="1409">
                  <c:v>27.154969999999999</c:v>
                </c:pt>
                <c:pt idx="1410">
                  <c:v>27.155419999999999</c:v>
                </c:pt>
                <c:pt idx="1411">
                  <c:v>27.1568</c:v>
                </c:pt>
                <c:pt idx="1412">
                  <c:v>27.1569</c:v>
                </c:pt>
                <c:pt idx="1413">
                  <c:v>27.158249999999999</c:v>
                </c:pt>
                <c:pt idx="1414">
                  <c:v>27.158999999999999</c:v>
                </c:pt>
                <c:pt idx="1415">
                  <c:v>27.158750000000001</c:v>
                </c:pt>
                <c:pt idx="1416">
                  <c:v>27.16168</c:v>
                </c:pt>
                <c:pt idx="1417">
                  <c:v>27.16301</c:v>
                </c:pt>
                <c:pt idx="1418">
                  <c:v>27.160150000000002</c:v>
                </c:pt>
                <c:pt idx="1419">
                  <c:v>27.161249999999999</c:v>
                </c:pt>
                <c:pt idx="1420">
                  <c:v>27.163979999999999</c:v>
                </c:pt>
                <c:pt idx="1421">
                  <c:v>27.16386</c:v>
                </c:pt>
                <c:pt idx="1422">
                  <c:v>27.165179999999999</c:v>
                </c:pt>
                <c:pt idx="1423">
                  <c:v>27.16516</c:v>
                </c:pt>
                <c:pt idx="1424">
                  <c:v>27.164539999999999</c:v>
                </c:pt>
                <c:pt idx="1425">
                  <c:v>27.16461</c:v>
                </c:pt>
                <c:pt idx="1426">
                  <c:v>27.164490000000001</c:v>
                </c:pt>
                <c:pt idx="1427">
                  <c:v>27.166440000000001</c:v>
                </c:pt>
                <c:pt idx="1428">
                  <c:v>27.168099999999999</c:v>
                </c:pt>
                <c:pt idx="1429">
                  <c:v>27.167020000000001</c:v>
                </c:pt>
                <c:pt idx="1430">
                  <c:v>27.165839999999999</c:v>
                </c:pt>
                <c:pt idx="1431">
                  <c:v>27.16638</c:v>
                </c:pt>
                <c:pt idx="1432">
                  <c:v>27.168320000000001</c:v>
                </c:pt>
                <c:pt idx="1433">
                  <c:v>27.167739999999998</c:v>
                </c:pt>
                <c:pt idx="1434">
                  <c:v>27.16872</c:v>
                </c:pt>
                <c:pt idx="1435">
                  <c:v>27.169499999999999</c:v>
                </c:pt>
                <c:pt idx="1436">
                  <c:v>27.170960000000001</c:v>
                </c:pt>
                <c:pt idx="1437">
                  <c:v>27.170459999999999</c:v>
                </c:pt>
                <c:pt idx="1438">
                  <c:v>27.169920000000001</c:v>
                </c:pt>
                <c:pt idx="1439">
                  <c:v>27.1706</c:v>
                </c:pt>
                <c:pt idx="1440">
                  <c:v>27.172360000000001</c:v>
                </c:pt>
                <c:pt idx="1441">
                  <c:v>27.16987</c:v>
                </c:pt>
                <c:pt idx="1442">
                  <c:v>27.171399999999998</c:v>
                </c:pt>
                <c:pt idx="1443">
                  <c:v>27.173179999999999</c:v>
                </c:pt>
                <c:pt idx="1444">
                  <c:v>27.171959999999999</c:v>
                </c:pt>
                <c:pt idx="1445">
                  <c:v>27.171700000000001</c:v>
                </c:pt>
                <c:pt idx="1446">
                  <c:v>27.17174</c:v>
                </c:pt>
                <c:pt idx="1447">
                  <c:v>27.172239999999999</c:v>
                </c:pt>
                <c:pt idx="1448">
                  <c:v>27.174340000000001</c:v>
                </c:pt>
                <c:pt idx="1449">
                  <c:v>27.17409</c:v>
                </c:pt>
                <c:pt idx="1450">
                  <c:v>27.17484</c:v>
                </c:pt>
                <c:pt idx="1451">
                  <c:v>27.176500000000001</c:v>
                </c:pt>
                <c:pt idx="1452">
                  <c:v>27.175979999999999</c:v>
                </c:pt>
                <c:pt idx="1453">
                  <c:v>27.175190000000001</c:v>
                </c:pt>
                <c:pt idx="1454">
                  <c:v>27.179410000000001</c:v>
                </c:pt>
                <c:pt idx="1455">
                  <c:v>27.176919999999999</c:v>
                </c:pt>
                <c:pt idx="1456">
                  <c:v>27.177900000000001</c:v>
                </c:pt>
                <c:pt idx="1457">
                  <c:v>27.179040000000001</c:v>
                </c:pt>
                <c:pt idx="1458">
                  <c:v>27.178599999999999</c:v>
                </c:pt>
                <c:pt idx="1459">
                  <c:v>27.178080000000001</c:v>
                </c:pt>
                <c:pt idx="1460">
                  <c:v>27.17719</c:v>
                </c:pt>
                <c:pt idx="1461">
                  <c:v>27.180099999999999</c:v>
                </c:pt>
                <c:pt idx="1462">
                  <c:v>27.17915</c:v>
                </c:pt>
                <c:pt idx="1463">
                  <c:v>27.180759999999999</c:v>
                </c:pt>
                <c:pt idx="1464">
                  <c:v>27.183399999999999</c:v>
                </c:pt>
                <c:pt idx="1465">
                  <c:v>27.182939999999999</c:v>
                </c:pt>
                <c:pt idx="1466">
                  <c:v>27.1816</c:v>
                </c:pt>
                <c:pt idx="1467">
                  <c:v>27.18412</c:v>
                </c:pt>
                <c:pt idx="1468">
                  <c:v>27.182659999999998</c:v>
                </c:pt>
                <c:pt idx="1469">
                  <c:v>27.182870000000001</c:v>
                </c:pt>
                <c:pt idx="1470">
                  <c:v>27.183920000000001</c:v>
                </c:pt>
                <c:pt idx="1471">
                  <c:v>27.186260000000001</c:v>
                </c:pt>
                <c:pt idx="1472">
                  <c:v>27.186330000000002</c:v>
                </c:pt>
                <c:pt idx="1473">
                  <c:v>27.186589999999999</c:v>
                </c:pt>
                <c:pt idx="1474">
                  <c:v>27.187339999999999</c:v>
                </c:pt>
                <c:pt idx="1475">
                  <c:v>27.186330000000002</c:v>
                </c:pt>
                <c:pt idx="1476">
                  <c:v>27.18637</c:v>
                </c:pt>
                <c:pt idx="1477">
                  <c:v>27.1875</c:v>
                </c:pt>
                <c:pt idx="1478">
                  <c:v>27.187439999999999</c:v>
                </c:pt>
                <c:pt idx="1479">
                  <c:v>27.188020000000002</c:v>
                </c:pt>
                <c:pt idx="1480">
                  <c:v>27.188600000000001</c:v>
                </c:pt>
                <c:pt idx="1481">
                  <c:v>27.19022</c:v>
                </c:pt>
                <c:pt idx="1482">
                  <c:v>27.189879999999999</c:v>
                </c:pt>
                <c:pt idx="1483">
                  <c:v>27.18928</c:v>
                </c:pt>
                <c:pt idx="1484">
                  <c:v>27.189620000000001</c:v>
                </c:pt>
                <c:pt idx="1485">
                  <c:v>27.189319999999999</c:v>
                </c:pt>
                <c:pt idx="1486">
                  <c:v>27.191099999999999</c:v>
                </c:pt>
                <c:pt idx="1487">
                  <c:v>27.191479999999999</c:v>
                </c:pt>
                <c:pt idx="1488">
                  <c:v>27.190740000000002</c:v>
                </c:pt>
                <c:pt idx="1489">
                  <c:v>27.191289999999999</c:v>
                </c:pt>
                <c:pt idx="1490">
                  <c:v>27.192550000000001</c:v>
                </c:pt>
                <c:pt idx="1491">
                  <c:v>27.19379</c:v>
                </c:pt>
                <c:pt idx="1492">
                  <c:v>27.192150000000002</c:v>
                </c:pt>
                <c:pt idx="1493">
                  <c:v>27.194500000000001</c:v>
                </c:pt>
                <c:pt idx="1494">
                  <c:v>27.19604</c:v>
                </c:pt>
                <c:pt idx="1495">
                  <c:v>27.196909999999999</c:v>
                </c:pt>
                <c:pt idx="1496">
                  <c:v>27.1999</c:v>
                </c:pt>
                <c:pt idx="1497">
                  <c:v>27.20018</c:v>
                </c:pt>
                <c:pt idx="1498">
                  <c:v>27.199950000000001</c:v>
                </c:pt>
                <c:pt idx="1499">
                  <c:v>27.200060000000001</c:v>
                </c:pt>
                <c:pt idx="1500">
                  <c:v>27.200289999999999</c:v>
                </c:pt>
                <c:pt idx="1501">
                  <c:v>27.200959999999998</c:v>
                </c:pt>
                <c:pt idx="1502">
                  <c:v>27.201499999999999</c:v>
                </c:pt>
                <c:pt idx="1503">
                  <c:v>27.20384</c:v>
                </c:pt>
                <c:pt idx="1504">
                  <c:v>27.20234</c:v>
                </c:pt>
                <c:pt idx="1505">
                  <c:v>27.202999999999999</c:v>
                </c:pt>
                <c:pt idx="1506">
                  <c:v>27.204070000000002</c:v>
                </c:pt>
                <c:pt idx="1507">
                  <c:v>27.202950000000001</c:v>
                </c:pt>
                <c:pt idx="1508">
                  <c:v>27.204689999999999</c:v>
                </c:pt>
                <c:pt idx="1509">
                  <c:v>27.204619999999998</c:v>
                </c:pt>
                <c:pt idx="1510">
                  <c:v>27.203410000000002</c:v>
                </c:pt>
                <c:pt idx="1511">
                  <c:v>27.205269999999999</c:v>
                </c:pt>
                <c:pt idx="1512">
                  <c:v>27.204499999999999</c:v>
                </c:pt>
                <c:pt idx="1513">
                  <c:v>27.204000000000001</c:v>
                </c:pt>
                <c:pt idx="1514">
                  <c:v>27.2075</c:v>
                </c:pt>
                <c:pt idx="1515">
                  <c:v>27.207249999999998</c:v>
                </c:pt>
                <c:pt idx="1516">
                  <c:v>27.207360000000001</c:v>
                </c:pt>
                <c:pt idx="1517">
                  <c:v>27.207560000000001</c:v>
                </c:pt>
                <c:pt idx="1518">
                  <c:v>27.207000000000001</c:v>
                </c:pt>
                <c:pt idx="1519">
                  <c:v>27.210349999999998</c:v>
                </c:pt>
                <c:pt idx="1520">
                  <c:v>27.209299999999999</c:v>
                </c:pt>
                <c:pt idx="1521">
                  <c:v>27.210319999999999</c:v>
                </c:pt>
                <c:pt idx="1522">
                  <c:v>27.21001</c:v>
                </c:pt>
                <c:pt idx="1523">
                  <c:v>27.211130000000001</c:v>
                </c:pt>
                <c:pt idx="1524">
                  <c:v>27.21116</c:v>
                </c:pt>
                <c:pt idx="1525">
                  <c:v>27.212579999999999</c:v>
                </c:pt>
                <c:pt idx="1526">
                  <c:v>27.211960000000001</c:v>
                </c:pt>
                <c:pt idx="1527">
                  <c:v>27.211760000000002</c:v>
                </c:pt>
                <c:pt idx="1528">
                  <c:v>27.214009999999998</c:v>
                </c:pt>
                <c:pt idx="1529">
                  <c:v>27.213429999999999</c:v>
                </c:pt>
                <c:pt idx="1530">
                  <c:v>27.212029999999999</c:v>
                </c:pt>
                <c:pt idx="1531">
                  <c:v>27.212800000000001</c:v>
                </c:pt>
                <c:pt idx="1532">
                  <c:v>27.215209999999999</c:v>
                </c:pt>
                <c:pt idx="1533">
                  <c:v>27.216049999999999</c:v>
                </c:pt>
                <c:pt idx="1534">
                  <c:v>27.21583</c:v>
                </c:pt>
                <c:pt idx="1535">
                  <c:v>27.21575</c:v>
                </c:pt>
                <c:pt idx="1536">
                  <c:v>27.215820000000001</c:v>
                </c:pt>
                <c:pt idx="1537">
                  <c:v>27.21461</c:v>
                </c:pt>
                <c:pt idx="1538">
                  <c:v>27.216339999999999</c:v>
                </c:pt>
                <c:pt idx="1539">
                  <c:v>27.217110000000002</c:v>
                </c:pt>
                <c:pt idx="1540">
                  <c:v>27.216449999999998</c:v>
                </c:pt>
                <c:pt idx="1541">
                  <c:v>27.216650000000001</c:v>
                </c:pt>
                <c:pt idx="1542">
                  <c:v>27.21846</c:v>
                </c:pt>
                <c:pt idx="1543">
                  <c:v>27.217659999999999</c:v>
                </c:pt>
                <c:pt idx="1544">
                  <c:v>27.21996</c:v>
                </c:pt>
                <c:pt idx="1545">
                  <c:v>27.220469999999999</c:v>
                </c:pt>
                <c:pt idx="1546">
                  <c:v>27.219259999999998</c:v>
                </c:pt>
                <c:pt idx="1547">
                  <c:v>27.219059999999999</c:v>
                </c:pt>
                <c:pt idx="1548">
                  <c:v>27.218779999999999</c:v>
                </c:pt>
                <c:pt idx="1549">
                  <c:v>27.220880000000001</c:v>
                </c:pt>
                <c:pt idx="1550">
                  <c:v>27.223099999999999</c:v>
                </c:pt>
                <c:pt idx="1551">
                  <c:v>27.222480000000001</c:v>
                </c:pt>
                <c:pt idx="1552">
                  <c:v>27.222380000000001</c:v>
                </c:pt>
                <c:pt idx="1553">
                  <c:v>27.222570000000001</c:v>
                </c:pt>
                <c:pt idx="1554">
                  <c:v>27.22391</c:v>
                </c:pt>
                <c:pt idx="1555">
                  <c:v>27.224620000000002</c:v>
                </c:pt>
                <c:pt idx="1556">
                  <c:v>27.224129999999999</c:v>
                </c:pt>
                <c:pt idx="1557">
                  <c:v>27.22608</c:v>
                </c:pt>
                <c:pt idx="1558">
                  <c:v>27.225280000000001</c:v>
                </c:pt>
                <c:pt idx="1559">
                  <c:v>27.224150000000002</c:v>
                </c:pt>
                <c:pt idx="1560">
                  <c:v>27.22588</c:v>
                </c:pt>
                <c:pt idx="1561">
                  <c:v>27.227049999999998</c:v>
                </c:pt>
                <c:pt idx="1562">
                  <c:v>27.226659999999999</c:v>
                </c:pt>
                <c:pt idx="1563">
                  <c:v>27.229209999999998</c:v>
                </c:pt>
                <c:pt idx="1564">
                  <c:v>27.227319999999999</c:v>
                </c:pt>
                <c:pt idx="1565">
                  <c:v>27.228159999999999</c:v>
                </c:pt>
                <c:pt idx="1566">
                  <c:v>27.229379999999999</c:v>
                </c:pt>
                <c:pt idx="1567">
                  <c:v>27.231349999999999</c:v>
                </c:pt>
                <c:pt idx="1568">
                  <c:v>27.231570000000001</c:v>
                </c:pt>
                <c:pt idx="1569">
                  <c:v>27.231179999999998</c:v>
                </c:pt>
                <c:pt idx="1570">
                  <c:v>27.230889999999999</c:v>
                </c:pt>
                <c:pt idx="1571">
                  <c:v>27.232500000000002</c:v>
                </c:pt>
                <c:pt idx="1572">
                  <c:v>27.233619999999998</c:v>
                </c:pt>
                <c:pt idx="1573">
                  <c:v>27.233979999999999</c:v>
                </c:pt>
                <c:pt idx="1574">
                  <c:v>27.234719999999999</c:v>
                </c:pt>
                <c:pt idx="1575">
                  <c:v>27.234649999999998</c:v>
                </c:pt>
                <c:pt idx="1576">
                  <c:v>27.234780000000001</c:v>
                </c:pt>
                <c:pt idx="1577">
                  <c:v>27.235379999999999</c:v>
                </c:pt>
                <c:pt idx="1578">
                  <c:v>27.236319999999999</c:v>
                </c:pt>
                <c:pt idx="1579">
                  <c:v>27.23648</c:v>
                </c:pt>
                <c:pt idx="1580">
                  <c:v>27.235939999999999</c:v>
                </c:pt>
                <c:pt idx="1581">
                  <c:v>27.23761</c:v>
                </c:pt>
                <c:pt idx="1582">
                  <c:v>27.23734</c:v>
                </c:pt>
                <c:pt idx="1583">
                  <c:v>27.2378</c:v>
                </c:pt>
                <c:pt idx="1584">
                  <c:v>27.238219999999998</c:v>
                </c:pt>
                <c:pt idx="1585">
                  <c:v>27.240189999999998</c:v>
                </c:pt>
                <c:pt idx="1586">
                  <c:v>27.24089</c:v>
                </c:pt>
                <c:pt idx="1587">
                  <c:v>27.241499999999998</c:v>
                </c:pt>
                <c:pt idx="1588">
                  <c:v>27.241900000000001</c:v>
                </c:pt>
                <c:pt idx="1589">
                  <c:v>27.240649999999999</c:v>
                </c:pt>
                <c:pt idx="1590">
                  <c:v>27.242560000000001</c:v>
                </c:pt>
                <c:pt idx="1591">
                  <c:v>27.24006</c:v>
                </c:pt>
                <c:pt idx="1592">
                  <c:v>27.241949999999999</c:v>
                </c:pt>
                <c:pt idx="1593">
                  <c:v>27.243110000000001</c:v>
                </c:pt>
                <c:pt idx="1594">
                  <c:v>27.243680000000001</c:v>
                </c:pt>
                <c:pt idx="1595">
                  <c:v>27.242380000000001</c:v>
                </c:pt>
                <c:pt idx="1596">
                  <c:v>27.244150000000001</c:v>
                </c:pt>
                <c:pt idx="1597">
                  <c:v>27.243120000000001</c:v>
                </c:pt>
                <c:pt idx="1598">
                  <c:v>27.245280000000001</c:v>
                </c:pt>
                <c:pt idx="1599">
                  <c:v>27.24436</c:v>
                </c:pt>
                <c:pt idx="1600">
                  <c:v>27.24577</c:v>
                </c:pt>
                <c:pt idx="1601">
                  <c:v>27.24606</c:v>
                </c:pt>
                <c:pt idx="1602">
                  <c:v>27.247160000000001</c:v>
                </c:pt>
                <c:pt idx="1603">
                  <c:v>27.24709</c:v>
                </c:pt>
                <c:pt idx="1604">
                  <c:v>27.24841</c:v>
                </c:pt>
                <c:pt idx="1605">
                  <c:v>27.2485</c:v>
                </c:pt>
                <c:pt idx="1606">
                  <c:v>27.249040000000001</c:v>
                </c:pt>
                <c:pt idx="1607">
                  <c:v>27.247509999999998</c:v>
                </c:pt>
                <c:pt idx="1608">
                  <c:v>27.248259999999998</c:v>
                </c:pt>
                <c:pt idx="1609">
                  <c:v>27.249659999999999</c:v>
                </c:pt>
                <c:pt idx="1610">
                  <c:v>27.248899999999999</c:v>
                </c:pt>
                <c:pt idx="1611">
                  <c:v>27.249110000000002</c:v>
                </c:pt>
                <c:pt idx="1612">
                  <c:v>27.2499</c:v>
                </c:pt>
                <c:pt idx="1613">
                  <c:v>27.24982</c:v>
                </c:pt>
                <c:pt idx="1614">
                  <c:v>27.251719999999999</c:v>
                </c:pt>
                <c:pt idx="1615">
                  <c:v>27.250640000000001</c:v>
                </c:pt>
                <c:pt idx="1616">
                  <c:v>27.251100000000001</c:v>
                </c:pt>
                <c:pt idx="1617">
                  <c:v>27.251429999999999</c:v>
                </c:pt>
                <c:pt idx="1618">
                  <c:v>27.250699999999998</c:v>
                </c:pt>
                <c:pt idx="1619">
                  <c:v>27.253710000000002</c:v>
                </c:pt>
                <c:pt idx="1620">
                  <c:v>27.251740000000002</c:v>
                </c:pt>
                <c:pt idx="1621">
                  <c:v>27.254200000000001</c:v>
                </c:pt>
                <c:pt idx="1622">
                  <c:v>27.25328</c:v>
                </c:pt>
                <c:pt idx="1623">
                  <c:v>27.25536</c:v>
                </c:pt>
                <c:pt idx="1624">
                  <c:v>27.2547</c:v>
                </c:pt>
                <c:pt idx="1625">
                  <c:v>27.254280000000001</c:v>
                </c:pt>
                <c:pt idx="1626">
                  <c:v>27.255099999999999</c:v>
                </c:pt>
                <c:pt idx="1627">
                  <c:v>27.255759999999999</c:v>
                </c:pt>
                <c:pt idx="1628">
                  <c:v>27.258600000000001</c:v>
                </c:pt>
                <c:pt idx="1629">
                  <c:v>27.258859999999999</c:v>
                </c:pt>
                <c:pt idx="1630">
                  <c:v>27.260280000000002</c:v>
                </c:pt>
                <c:pt idx="1631">
                  <c:v>27.260079999999999</c:v>
                </c:pt>
                <c:pt idx="1632">
                  <c:v>27.258209999999998</c:v>
                </c:pt>
                <c:pt idx="1633">
                  <c:v>27.258839999999999</c:v>
                </c:pt>
                <c:pt idx="1634">
                  <c:v>27.258759999999999</c:v>
                </c:pt>
                <c:pt idx="1635">
                  <c:v>27.25806</c:v>
                </c:pt>
                <c:pt idx="1636">
                  <c:v>27.259180000000001</c:v>
                </c:pt>
                <c:pt idx="1637">
                  <c:v>27.258089999999999</c:v>
                </c:pt>
                <c:pt idx="1638">
                  <c:v>27.258600000000001</c:v>
                </c:pt>
                <c:pt idx="1639">
                  <c:v>27.260750000000002</c:v>
                </c:pt>
                <c:pt idx="1640">
                  <c:v>27.261610000000001</c:v>
                </c:pt>
                <c:pt idx="1641">
                  <c:v>27.260940000000002</c:v>
                </c:pt>
                <c:pt idx="1642">
                  <c:v>27.25956</c:v>
                </c:pt>
                <c:pt idx="1643">
                  <c:v>27.260159999999999</c:v>
                </c:pt>
                <c:pt idx="1644">
                  <c:v>27.260380000000001</c:v>
                </c:pt>
                <c:pt idx="1645">
                  <c:v>27.261679999999998</c:v>
                </c:pt>
                <c:pt idx="1646">
                  <c:v>27.263259999999999</c:v>
                </c:pt>
                <c:pt idx="1647">
                  <c:v>27.264209999999999</c:v>
                </c:pt>
                <c:pt idx="1648">
                  <c:v>27.26267</c:v>
                </c:pt>
                <c:pt idx="1649">
                  <c:v>27.263580000000001</c:v>
                </c:pt>
                <c:pt idx="1650">
                  <c:v>27.263400000000001</c:v>
                </c:pt>
                <c:pt idx="1651">
                  <c:v>27.264279999999999</c:v>
                </c:pt>
                <c:pt idx="1652">
                  <c:v>27.264589999999998</c:v>
                </c:pt>
                <c:pt idx="1653">
                  <c:v>27.26726</c:v>
                </c:pt>
                <c:pt idx="1654">
                  <c:v>27.266690000000001</c:v>
                </c:pt>
                <c:pt idx="1655">
                  <c:v>27.266500000000001</c:v>
                </c:pt>
                <c:pt idx="1656">
                  <c:v>27.26549</c:v>
                </c:pt>
                <c:pt idx="1657">
                  <c:v>27.266780000000001</c:v>
                </c:pt>
                <c:pt idx="1658">
                  <c:v>27.26764</c:v>
                </c:pt>
                <c:pt idx="1659">
                  <c:v>27.26932</c:v>
                </c:pt>
                <c:pt idx="1660">
                  <c:v>27.267099999999999</c:v>
                </c:pt>
                <c:pt idx="1661">
                  <c:v>27.267009999999999</c:v>
                </c:pt>
                <c:pt idx="1662">
                  <c:v>27.268619999999999</c:v>
                </c:pt>
                <c:pt idx="1663">
                  <c:v>27.2685</c:v>
                </c:pt>
                <c:pt idx="1664">
                  <c:v>27.269739999999999</c:v>
                </c:pt>
                <c:pt idx="1665">
                  <c:v>27.267779999999998</c:v>
                </c:pt>
                <c:pt idx="1666">
                  <c:v>27.26924</c:v>
                </c:pt>
                <c:pt idx="1667">
                  <c:v>27.270379999999999</c:v>
                </c:pt>
                <c:pt idx="1668">
                  <c:v>27.271439999999998</c:v>
                </c:pt>
                <c:pt idx="1669">
                  <c:v>27.272670000000002</c:v>
                </c:pt>
                <c:pt idx="1670">
                  <c:v>27.27308</c:v>
                </c:pt>
                <c:pt idx="1671">
                  <c:v>27.27225</c:v>
                </c:pt>
                <c:pt idx="1672">
                  <c:v>27.273900000000001</c:v>
                </c:pt>
                <c:pt idx="1673">
                  <c:v>27.271640000000001</c:v>
                </c:pt>
                <c:pt idx="1674">
                  <c:v>27.272549999999999</c:v>
                </c:pt>
                <c:pt idx="1675">
                  <c:v>27.272549999999999</c:v>
                </c:pt>
                <c:pt idx="1676">
                  <c:v>27.274100000000001</c:v>
                </c:pt>
                <c:pt idx="1677">
                  <c:v>27.275539999999999</c:v>
                </c:pt>
                <c:pt idx="1678">
                  <c:v>27.274280000000001</c:v>
                </c:pt>
                <c:pt idx="1679">
                  <c:v>27.27534</c:v>
                </c:pt>
                <c:pt idx="1680">
                  <c:v>27.27533</c:v>
                </c:pt>
                <c:pt idx="1681">
                  <c:v>27.275179999999999</c:v>
                </c:pt>
                <c:pt idx="1682">
                  <c:v>27.273969999999998</c:v>
                </c:pt>
                <c:pt idx="1683">
                  <c:v>27.275300000000001</c:v>
                </c:pt>
                <c:pt idx="1684">
                  <c:v>27.274889999999999</c:v>
                </c:pt>
                <c:pt idx="1685">
                  <c:v>27.277570000000001</c:v>
                </c:pt>
                <c:pt idx="1686">
                  <c:v>27.278130000000001</c:v>
                </c:pt>
                <c:pt idx="1687">
                  <c:v>27.277999999999999</c:v>
                </c:pt>
                <c:pt idx="1688">
                  <c:v>27.278680000000001</c:v>
                </c:pt>
                <c:pt idx="1689">
                  <c:v>27.277460000000001</c:v>
                </c:pt>
                <c:pt idx="1690">
                  <c:v>27.279489999999999</c:v>
                </c:pt>
                <c:pt idx="1691">
                  <c:v>27.278549999999999</c:v>
                </c:pt>
                <c:pt idx="1692">
                  <c:v>27.281310000000001</c:v>
                </c:pt>
                <c:pt idx="1693">
                  <c:v>27.27936</c:v>
                </c:pt>
                <c:pt idx="1694">
                  <c:v>27.28003</c:v>
                </c:pt>
                <c:pt idx="1695">
                  <c:v>27.280760000000001</c:v>
                </c:pt>
                <c:pt idx="1696">
                  <c:v>27.281759999999998</c:v>
                </c:pt>
                <c:pt idx="1697">
                  <c:v>27.282129999999999</c:v>
                </c:pt>
                <c:pt idx="1698">
                  <c:v>27.283010000000001</c:v>
                </c:pt>
                <c:pt idx="1699">
                  <c:v>27.28557</c:v>
                </c:pt>
                <c:pt idx="1700">
                  <c:v>27.284400000000002</c:v>
                </c:pt>
                <c:pt idx="1701">
                  <c:v>27.283750000000001</c:v>
                </c:pt>
                <c:pt idx="1702">
                  <c:v>27.285019999999999</c:v>
                </c:pt>
                <c:pt idx="1703">
                  <c:v>27.284400000000002</c:v>
                </c:pt>
                <c:pt idx="1704">
                  <c:v>27.287310000000002</c:v>
                </c:pt>
                <c:pt idx="1705">
                  <c:v>27.286380000000001</c:v>
                </c:pt>
                <c:pt idx="1706">
                  <c:v>27.28546</c:v>
                </c:pt>
                <c:pt idx="1707">
                  <c:v>27.285969999999999</c:v>
                </c:pt>
                <c:pt idx="1708">
                  <c:v>27.28511</c:v>
                </c:pt>
                <c:pt idx="1709">
                  <c:v>27.28755</c:v>
                </c:pt>
                <c:pt idx="1710">
                  <c:v>27.286760000000001</c:v>
                </c:pt>
                <c:pt idx="1711">
                  <c:v>27.286529999999999</c:v>
                </c:pt>
                <c:pt idx="1712">
                  <c:v>27.287220000000001</c:v>
                </c:pt>
                <c:pt idx="1713">
                  <c:v>27.285509999999999</c:v>
                </c:pt>
                <c:pt idx="1714">
                  <c:v>27.28819</c:v>
                </c:pt>
                <c:pt idx="1715">
                  <c:v>27.28791</c:v>
                </c:pt>
                <c:pt idx="1716">
                  <c:v>27.288219999999999</c:v>
                </c:pt>
                <c:pt idx="1717">
                  <c:v>27.2881</c:v>
                </c:pt>
                <c:pt idx="1718">
                  <c:v>27.288910000000001</c:v>
                </c:pt>
                <c:pt idx="1719">
                  <c:v>27.29072</c:v>
                </c:pt>
                <c:pt idx="1720">
                  <c:v>27.28848</c:v>
                </c:pt>
                <c:pt idx="1721">
                  <c:v>27.289480000000001</c:v>
                </c:pt>
                <c:pt idx="1722">
                  <c:v>27.28886</c:v>
                </c:pt>
                <c:pt idx="1723">
                  <c:v>27.288699999999999</c:v>
                </c:pt>
                <c:pt idx="1724">
                  <c:v>27.29006</c:v>
                </c:pt>
                <c:pt idx="1725">
                  <c:v>27.28885</c:v>
                </c:pt>
                <c:pt idx="1726">
                  <c:v>27.28923</c:v>
                </c:pt>
                <c:pt idx="1727">
                  <c:v>27.291160000000001</c:v>
                </c:pt>
                <c:pt idx="1728">
                  <c:v>27.29026</c:v>
                </c:pt>
                <c:pt idx="1729">
                  <c:v>27.2911</c:v>
                </c:pt>
                <c:pt idx="1730">
                  <c:v>27.293040000000001</c:v>
                </c:pt>
                <c:pt idx="1731">
                  <c:v>27.292310000000001</c:v>
                </c:pt>
                <c:pt idx="1732">
                  <c:v>27.29486</c:v>
                </c:pt>
                <c:pt idx="1733">
                  <c:v>27.292539999999999</c:v>
                </c:pt>
                <c:pt idx="1734">
                  <c:v>27.291720000000002</c:v>
                </c:pt>
                <c:pt idx="1735">
                  <c:v>27.292369999999998</c:v>
                </c:pt>
                <c:pt idx="1736">
                  <c:v>27.291879999999999</c:v>
                </c:pt>
                <c:pt idx="1737">
                  <c:v>27.294</c:v>
                </c:pt>
                <c:pt idx="1738">
                  <c:v>27.29505</c:v>
                </c:pt>
                <c:pt idx="1739">
                  <c:v>27.29627</c:v>
                </c:pt>
                <c:pt idx="1740">
                  <c:v>27.295380000000002</c:v>
                </c:pt>
                <c:pt idx="1741">
                  <c:v>27.295300000000001</c:v>
                </c:pt>
                <c:pt idx="1742">
                  <c:v>27.296220000000002</c:v>
                </c:pt>
                <c:pt idx="1743">
                  <c:v>27.29616</c:v>
                </c:pt>
                <c:pt idx="1744">
                  <c:v>27.297029999999999</c:v>
                </c:pt>
                <c:pt idx="1745">
                  <c:v>27.297999999999998</c:v>
                </c:pt>
                <c:pt idx="1746">
                  <c:v>27.297339999999998</c:v>
                </c:pt>
                <c:pt idx="1747">
                  <c:v>27.297630000000002</c:v>
                </c:pt>
                <c:pt idx="1748">
                  <c:v>27.298829999999999</c:v>
                </c:pt>
                <c:pt idx="1749">
                  <c:v>27.29908</c:v>
                </c:pt>
                <c:pt idx="1750">
                  <c:v>27.298999999999999</c:v>
                </c:pt>
                <c:pt idx="1751">
                  <c:v>27.29956</c:v>
                </c:pt>
                <c:pt idx="1752">
                  <c:v>27.299659999999999</c:v>
                </c:pt>
                <c:pt idx="1753">
                  <c:v>27.301500000000001</c:v>
                </c:pt>
                <c:pt idx="1754">
                  <c:v>27.300719999999998</c:v>
                </c:pt>
                <c:pt idx="1755">
                  <c:v>27.300660000000001</c:v>
                </c:pt>
                <c:pt idx="1756">
                  <c:v>27.301570000000002</c:v>
                </c:pt>
                <c:pt idx="1757">
                  <c:v>27.29843</c:v>
                </c:pt>
                <c:pt idx="1758">
                  <c:v>27.30039</c:v>
                </c:pt>
                <c:pt idx="1759">
                  <c:v>27.299379999999999</c:v>
                </c:pt>
                <c:pt idx="1760">
                  <c:v>27.301169999999999</c:v>
                </c:pt>
                <c:pt idx="1761">
                  <c:v>27.300640000000001</c:v>
                </c:pt>
                <c:pt idx="1762">
                  <c:v>27.302350000000001</c:v>
                </c:pt>
                <c:pt idx="1763">
                  <c:v>27.302879999999998</c:v>
                </c:pt>
                <c:pt idx="1764">
                  <c:v>27.303920000000002</c:v>
                </c:pt>
                <c:pt idx="1765">
                  <c:v>27.302379999999999</c:v>
                </c:pt>
                <c:pt idx="1766">
                  <c:v>27.30358</c:v>
                </c:pt>
                <c:pt idx="1767">
                  <c:v>27.303239999999999</c:v>
                </c:pt>
                <c:pt idx="1768">
                  <c:v>27.30312</c:v>
                </c:pt>
                <c:pt idx="1769">
                  <c:v>27.302779999999998</c:v>
                </c:pt>
                <c:pt idx="1770">
                  <c:v>27.30254</c:v>
                </c:pt>
                <c:pt idx="1771">
                  <c:v>27.3033</c:v>
                </c:pt>
                <c:pt idx="1772">
                  <c:v>27.30181</c:v>
                </c:pt>
                <c:pt idx="1773">
                  <c:v>27.30236</c:v>
                </c:pt>
                <c:pt idx="1774">
                  <c:v>27.305299999999999</c:v>
                </c:pt>
                <c:pt idx="1775">
                  <c:v>27.305820000000001</c:v>
                </c:pt>
                <c:pt idx="1776">
                  <c:v>27.30725</c:v>
                </c:pt>
                <c:pt idx="1777">
                  <c:v>27.30678</c:v>
                </c:pt>
                <c:pt idx="1778">
                  <c:v>27.304210000000001</c:v>
                </c:pt>
                <c:pt idx="1779">
                  <c:v>27.306999999999999</c:v>
                </c:pt>
                <c:pt idx="1780">
                  <c:v>27.305119999999999</c:v>
                </c:pt>
                <c:pt idx="1781">
                  <c:v>27.30641</c:v>
                </c:pt>
                <c:pt idx="1782">
                  <c:v>27.307780000000001</c:v>
                </c:pt>
                <c:pt idx="1783">
                  <c:v>27.308479999999999</c:v>
                </c:pt>
                <c:pt idx="1784">
                  <c:v>27.307739999999999</c:v>
                </c:pt>
                <c:pt idx="1785">
                  <c:v>27.307960000000001</c:v>
                </c:pt>
                <c:pt idx="1786">
                  <c:v>27.310320000000001</c:v>
                </c:pt>
                <c:pt idx="1787">
                  <c:v>27.30678</c:v>
                </c:pt>
                <c:pt idx="1788">
                  <c:v>27.308589999999999</c:v>
                </c:pt>
                <c:pt idx="1789">
                  <c:v>27.310390000000002</c:v>
                </c:pt>
                <c:pt idx="1790">
                  <c:v>27.31174</c:v>
                </c:pt>
                <c:pt idx="1791">
                  <c:v>27.31015</c:v>
                </c:pt>
                <c:pt idx="1792">
                  <c:v>27.311299999999999</c:v>
                </c:pt>
                <c:pt idx="1793">
                  <c:v>27.310749999999999</c:v>
                </c:pt>
                <c:pt idx="1794">
                  <c:v>27.31024</c:v>
                </c:pt>
                <c:pt idx="1795">
                  <c:v>27.312100000000001</c:v>
                </c:pt>
                <c:pt idx="1796">
                  <c:v>27.312239999999999</c:v>
                </c:pt>
                <c:pt idx="1797">
                  <c:v>27.311219999999999</c:v>
                </c:pt>
                <c:pt idx="1798">
                  <c:v>27.309809999999999</c:v>
                </c:pt>
                <c:pt idx="1799">
                  <c:v>27.312110000000001</c:v>
                </c:pt>
                <c:pt idx="1800">
                  <c:v>27.311119999999999</c:v>
                </c:pt>
                <c:pt idx="1801">
                  <c:v>27.3111</c:v>
                </c:pt>
                <c:pt idx="1802">
                  <c:v>27.312919999999998</c:v>
                </c:pt>
                <c:pt idx="1803">
                  <c:v>27.31212</c:v>
                </c:pt>
                <c:pt idx="1804">
                  <c:v>27.31382</c:v>
                </c:pt>
                <c:pt idx="1805">
                  <c:v>27.3123</c:v>
                </c:pt>
                <c:pt idx="1806">
                  <c:v>27.314319999999999</c:v>
                </c:pt>
                <c:pt idx="1807">
                  <c:v>27.314</c:v>
                </c:pt>
                <c:pt idx="1808">
                  <c:v>27.313949999999998</c:v>
                </c:pt>
                <c:pt idx="1809">
                  <c:v>27.31428</c:v>
                </c:pt>
                <c:pt idx="1810">
                  <c:v>27.314509999999999</c:v>
                </c:pt>
                <c:pt idx="1811">
                  <c:v>27.314900000000002</c:v>
                </c:pt>
                <c:pt idx="1812">
                  <c:v>27.31438</c:v>
                </c:pt>
                <c:pt idx="1813">
                  <c:v>27.31691</c:v>
                </c:pt>
                <c:pt idx="1814">
                  <c:v>27.314879999999999</c:v>
                </c:pt>
                <c:pt idx="1815">
                  <c:v>27.31513</c:v>
                </c:pt>
                <c:pt idx="1816">
                  <c:v>27.316140000000001</c:v>
                </c:pt>
                <c:pt idx="1817">
                  <c:v>27.315740000000002</c:v>
                </c:pt>
                <c:pt idx="1818">
                  <c:v>27.31532</c:v>
                </c:pt>
                <c:pt idx="1819">
                  <c:v>27.316749999999999</c:v>
                </c:pt>
                <c:pt idx="1820">
                  <c:v>27.317620000000002</c:v>
                </c:pt>
                <c:pt idx="1821">
                  <c:v>27.31804</c:v>
                </c:pt>
                <c:pt idx="1822">
                  <c:v>27.318439999999999</c:v>
                </c:pt>
                <c:pt idx="1823">
                  <c:v>27.320250000000001</c:v>
                </c:pt>
                <c:pt idx="1824">
                  <c:v>27.32028</c:v>
                </c:pt>
                <c:pt idx="1825">
                  <c:v>27.320340000000002</c:v>
                </c:pt>
                <c:pt idx="1826">
                  <c:v>27.321280000000002</c:v>
                </c:pt>
                <c:pt idx="1827">
                  <c:v>27.32302</c:v>
                </c:pt>
                <c:pt idx="1828">
                  <c:v>27.326540000000001</c:v>
                </c:pt>
                <c:pt idx="1829">
                  <c:v>27.331579999999999</c:v>
                </c:pt>
                <c:pt idx="1830">
                  <c:v>27.335280000000001</c:v>
                </c:pt>
                <c:pt idx="1831">
                  <c:v>27.342320000000001</c:v>
                </c:pt>
                <c:pt idx="1832">
                  <c:v>27.349440000000001</c:v>
                </c:pt>
                <c:pt idx="1833">
                  <c:v>27.356580000000001</c:v>
                </c:pt>
                <c:pt idx="1834">
                  <c:v>27.369620000000001</c:v>
                </c:pt>
                <c:pt idx="1835">
                  <c:v>27.381080000000001</c:v>
                </c:pt>
                <c:pt idx="1836">
                  <c:v>27.394870000000001</c:v>
                </c:pt>
                <c:pt idx="1837">
                  <c:v>27.410150000000002</c:v>
                </c:pt>
                <c:pt idx="1838">
                  <c:v>27.424499999999998</c:v>
                </c:pt>
                <c:pt idx="1839">
                  <c:v>27.443480000000001</c:v>
                </c:pt>
                <c:pt idx="1840">
                  <c:v>27.464700000000001</c:v>
                </c:pt>
                <c:pt idx="1841">
                  <c:v>27.486170000000001</c:v>
                </c:pt>
                <c:pt idx="1842">
                  <c:v>27.510339999999999</c:v>
                </c:pt>
                <c:pt idx="1843">
                  <c:v>27.533059999999999</c:v>
                </c:pt>
                <c:pt idx="1844">
                  <c:v>27.559819999999998</c:v>
                </c:pt>
                <c:pt idx="1845">
                  <c:v>27.58896</c:v>
                </c:pt>
                <c:pt idx="1846">
                  <c:v>27.618179999999999</c:v>
                </c:pt>
                <c:pt idx="1847">
                  <c:v>27.649480000000001</c:v>
                </c:pt>
                <c:pt idx="1848">
                  <c:v>27.685020000000002</c:v>
                </c:pt>
                <c:pt idx="1849">
                  <c:v>27.720569999999999</c:v>
                </c:pt>
                <c:pt idx="1850">
                  <c:v>27.754639999999998</c:v>
                </c:pt>
                <c:pt idx="1851">
                  <c:v>27.78961</c:v>
                </c:pt>
                <c:pt idx="1852">
                  <c:v>27.826260000000001</c:v>
                </c:pt>
                <c:pt idx="1853">
                  <c:v>27.863849999999999</c:v>
                </c:pt>
                <c:pt idx="1854">
                  <c:v>27.906389999999998</c:v>
                </c:pt>
                <c:pt idx="1855">
                  <c:v>27.947800000000001</c:v>
                </c:pt>
                <c:pt idx="1856">
                  <c:v>27.992100000000001</c:v>
                </c:pt>
                <c:pt idx="1857">
                  <c:v>28.03424</c:v>
                </c:pt>
                <c:pt idx="1858">
                  <c:v>28.079940000000001</c:v>
                </c:pt>
                <c:pt idx="1859">
                  <c:v>28.127479999999998</c:v>
                </c:pt>
                <c:pt idx="1860">
                  <c:v>28.175509999999999</c:v>
                </c:pt>
                <c:pt idx="1861">
                  <c:v>28.220020000000002</c:v>
                </c:pt>
                <c:pt idx="1862">
                  <c:v>28.268039999999999</c:v>
                </c:pt>
                <c:pt idx="1863">
                  <c:v>28.320219999999999</c:v>
                </c:pt>
                <c:pt idx="1864">
                  <c:v>28.37182</c:v>
                </c:pt>
                <c:pt idx="1865">
                  <c:v>28.42099</c:v>
                </c:pt>
                <c:pt idx="1866">
                  <c:v>28.472480000000001</c:v>
                </c:pt>
                <c:pt idx="1867">
                  <c:v>28.52759</c:v>
                </c:pt>
                <c:pt idx="1868">
                  <c:v>28.582380000000001</c:v>
                </c:pt>
                <c:pt idx="1869">
                  <c:v>28.63646</c:v>
                </c:pt>
                <c:pt idx="1870">
                  <c:v>28.69387</c:v>
                </c:pt>
                <c:pt idx="1871">
                  <c:v>28.75055</c:v>
                </c:pt>
                <c:pt idx="1872">
                  <c:v>28.80828</c:v>
                </c:pt>
                <c:pt idx="1873">
                  <c:v>28.866779999999999</c:v>
                </c:pt>
                <c:pt idx="1874">
                  <c:v>28.92389</c:v>
                </c:pt>
                <c:pt idx="1875">
                  <c:v>28.984470000000002</c:v>
                </c:pt>
                <c:pt idx="1876">
                  <c:v>29.045439999999999</c:v>
                </c:pt>
                <c:pt idx="1877">
                  <c:v>29.106639999999999</c:v>
                </c:pt>
                <c:pt idx="1878">
                  <c:v>29.167770000000001</c:v>
                </c:pt>
                <c:pt idx="1879">
                  <c:v>29.231400000000001</c:v>
                </c:pt>
                <c:pt idx="1880">
                  <c:v>29.293320000000001</c:v>
                </c:pt>
                <c:pt idx="1881">
                  <c:v>29.359310000000001</c:v>
                </c:pt>
                <c:pt idx="1882">
                  <c:v>29.423030000000001</c:v>
                </c:pt>
                <c:pt idx="1883">
                  <c:v>29.486799999999999</c:v>
                </c:pt>
                <c:pt idx="1884">
                  <c:v>29.549299999999999</c:v>
                </c:pt>
                <c:pt idx="1885">
                  <c:v>29.614989999999999</c:v>
                </c:pt>
                <c:pt idx="1886">
                  <c:v>29.679580000000001</c:v>
                </c:pt>
                <c:pt idx="1887">
                  <c:v>29.744759999999999</c:v>
                </c:pt>
                <c:pt idx="1888">
                  <c:v>29.807200000000002</c:v>
                </c:pt>
                <c:pt idx="1889">
                  <c:v>29.87444</c:v>
                </c:pt>
                <c:pt idx="1890">
                  <c:v>29.94032</c:v>
                </c:pt>
                <c:pt idx="1891">
                  <c:v>30.00318</c:v>
                </c:pt>
                <c:pt idx="1892">
                  <c:v>30.071120000000001</c:v>
                </c:pt>
                <c:pt idx="1893">
                  <c:v>30.136479999999999</c:v>
                </c:pt>
                <c:pt idx="1894">
                  <c:v>30.19932</c:v>
                </c:pt>
                <c:pt idx="1895">
                  <c:v>30.264990000000001</c:v>
                </c:pt>
                <c:pt idx="1896">
                  <c:v>30.32959</c:v>
                </c:pt>
                <c:pt idx="1897">
                  <c:v>30.393280000000001</c:v>
                </c:pt>
                <c:pt idx="1898">
                  <c:v>30.456710000000001</c:v>
                </c:pt>
                <c:pt idx="1899">
                  <c:v>30.520980000000002</c:v>
                </c:pt>
                <c:pt idx="1900">
                  <c:v>30.58324</c:v>
                </c:pt>
                <c:pt idx="1901">
                  <c:v>30.64507</c:v>
                </c:pt>
                <c:pt idx="1902">
                  <c:v>30.706689999999998</c:v>
                </c:pt>
                <c:pt idx="1903">
                  <c:v>30.76698</c:v>
                </c:pt>
                <c:pt idx="1904">
                  <c:v>30.8261</c:v>
                </c:pt>
                <c:pt idx="1905">
                  <c:v>30.88325</c:v>
                </c:pt>
                <c:pt idx="1906">
                  <c:v>30.942299999999999</c:v>
                </c:pt>
                <c:pt idx="1907">
                  <c:v>31.000260000000001</c:v>
                </c:pt>
                <c:pt idx="1908">
                  <c:v>31.056059999999999</c:v>
                </c:pt>
                <c:pt idx="1909">
                  <c:v>31.11234</c:v>
                </c:pt>
                <c:pt idx="1910">
                  <c:v>31.16967</c:v>
                </c:pt>
                <c:pt idx="1911">
                  <c:v>31.2239</c:v>
                </c:pt>
                <c:pt idx="1912">
                  <c:v>31.277249999999999</c:v>
                </c:pt>
                <c:pt idx="1913">
                  <c:v>31.33081</c:v>
                </c:pt>
                <c:pt idx="1914">
                  <c:v>31.383150000000001</c:v>
                </c:pt>
                <c:pt idx="1915">
                  <c:v>31.437840000000001</c:v>
                </c:pt>
                <c:pt idx="1916">
                  <c:v>31.490179999999999</c:v>
                </c:pt>
                <c:pt idx="1917">
                  <c:v>31.542580000000001</c:v>
                </c:pt>
                <c:pt idx="1918">
                  <c:v>31.596329999999998</c:v>
                </c:pt>
                <c:pt idx="1919">
                  <c:v>31.644780000000001</c:v>
                </c:pt>
                <c:pt idx="1920">
                  <c:v>31.69857</c:v>
                </c:pt>
                <c:pt idx="1921">
                  <c:v>31.746379999999998</c:v>
                </c:pt>
                <c:pt idx="1922">
                  <c:v>31.79975</c:v>
                </c:pt>
                <c:pt idx="1923">
                  <c:v>31.84965</c:v>
                </c:pt>
                <c:pt idx="1924">
                  <c:v>31.900829999999999</c:v>
                </c:pt>
                <c:pt idx="1925">
                  <c:v>31.948540000000001</c:v>
                </c:pt>
                <c:pt idx="1926">
                  <c:v>31.998200000000001</c:v>
                </c:pt>
                <c:pt idx="1927">
                  <c:v>32.044690000000003</c:v>
                </c:pt>
                <c:pt idx="1928">
                  <c:v>32.093739999999997</c:v>
                </c:pt>
                <c:pt idx="1929">
                  <c:v>32.142380000000003</c:v>
                </c:pt>
                <c:pt idx="1930">
                  <c:v>32.191009999999999</c:v>
                </c:pt>
                <c:pt idx="1931">
                  <c:v>32.236800000000002</c:v>
                </c:pt>
                <c:pt idx="1932">
                  <c:v>32.284849999999999</c:v>
                </c:pt>
                <c:pt idx="1933">
                  <c:v>32.332349999999998</c:v>
                </c:pt>
                <c:pt idx="1934">
                  <c:v>32.379260000000002</c:v>
                </c:pt>
                <c:pt idx="1935">
                  <c:v>32.428469999999997</c:v>
                </c:pt>
                <c:pt idx="1936">
                  <c:v>32.474870000000003</c:v>
                </c:pt>
                <c:pt idx="1937">
                  <c:v>32.523519999999998</c:v>
                </c:pt>
                <c:pt idx="1938">
                  <c:v>32.569209999999998</c:v>
                </c:pt>
                <c:pt idx="1939">
                  <c:v>32.616399999999999</c:v>
                </c:pt>
                <c:pt idx="1940">
                  <c:v>32.663209999999999</c:v>
                </c:pt>
                <c:pt idx="1941">
                  <c:v>32.707859999999997</c:v>
                </c:pt>
                <c:pt idx="1942">
                  <c:v>32.756709999999998</c:v>
                </c:pt>
                <c:pt idx="1943">
                  <c:v>32.803469999999997</c:v>
                </c:pt>
                <c:pt idx="1944">
                  <c:v>32.849469999999997</c:v>
                </c:pt>
                <c:pt idx="1945">
                  <c:v>32.895519999999998</c:v>
                </c:pt>
                <c:pt idx="1946">
                  <c:v>32.938940000000002</c:v>
                </c:pt>
                <c:pt idx="1947">
                  <c:v>32.98742</c:v>
                </c:pt>
                <c:pt idx="1948">
                  <c:v>33.032919999999997</c:v>
                </c:pt>
                <c:pt idx="1949">
                  <c:v>33.081600000000002</c:v>
                </c:pt>
                <c:pt idx="1950">
                  <c:v>33.127540000000003</c:v>
                </c:pt>
                <c:pt idx="1951">
                  <c:v>33.173960000000001</c:v>
                </c:pt>
                <c:pt idx="1952">
                  <c:v>33.221249999999998</c:v>
                </c:pt>
                <c:pt idx="1953">
                  <c:v>33.267290000000003</c:v>
                </c:pt>
                <c:pt idx="1954">
                  <c:v>33.313670000000002</c:v>
                </c:pt>
                <c:pt idx="1955">
                  <c:v>33.361060000000002</c:v>
                </c:pt>
                <c:pt idx="1956">
                  <c:v>33.40784</c:v>
                </c:pt>
                <c:pt idx="1957">
                  <c:v>33.453609999999998</c:v>
                </c:pt>
                <c:pt idx="1958">
                  <c:v>33.501399999999997</c:v>
                </c:pt>
                <c:pt idx="1959">
                  <c:v>33.545960000000001</c:v>
                </c:pt>
                <c:pt idx="1960">
                  <c:v>33.591450000000002</c:v>
                </c:pt>
                <c:pt idx="1961">
                  <c:v>33.637039999999999</c:v>
                </c:pt>
                <c:pt idx="1962">
                  <c:v>33.68112</c:v>
                </c:pt>
                <c:pt idx="1963">
                  <c:v>33.728110000000001</c:v>
                </c:pt>
                <c:pt idx="1964">
                  <c:v>33.771799999999999</c:v>
                </c:pt>
                <c:pt idx="1965">
                  <c:v>33.81747</c:v>
                </c:pt>
                <c:pt idx="1966">
                  <c:v>33.863950000000003</c:v>
                </c:pt>
                <c:pt idx="1967">
                  <c:v>33.909439999999996</c:v>
                </c:pt>
                <c:pt idx="1968">
                  <c:v>33.954949999999997</c:v>
                </c:pt>
                <c:pt idx="1969">
                  <c:v>33.999369999999999</c:v>
                </c:pt>
                <c:pt idx="1970">
                  <c:v>34.045630000000003</c:v>
                </c:pt>
                <c:pt idx="1971">
                  <c:v>34.091589999999997</c:v>
                </c:pt>
                <c:pt idx="1972">
                  <c:v>34.137839999999997</c:v>
                </c:pt>
                <c:pt idx="1973">
                  <c:v>34.185130000000001</c:v>
                </c:pt>
                <c:pt idx="1974">
                  <c:v>34.231639999999999</c:v>
                </c:pt>
                <c:pt idx="1975">
                  <c:v>34.278379999999999</c:v>
                </c:pt>
                <c:pt idx="1976">
                  <c:v>34.326459999999997</c:v>
                </c:pt>
                <c:pt idx="1977">
                  <c:v>34.372610000000002</c:v>
                </c:pt>
                <c:pt idx="1978">
                  <c:v>34.417589999999997</c:v>
                </c:pt>
                <c:pt idx="1979">
                  <c:v>34.46472</c:v>
                </c:pt>
                <c:pt idx="1980">
                  <c:v>34.511839999999999</c:v>
                </c:pt>
                <c:pt idx="1981">
                  <c:v>34.559600000000003</c:v>
                </c:pt>
                <c:pt idx="1982">
                  <c:v>34.604770000000002</c:v>
                </c:pt>
                <c:pt idx="1983">
                  <c:v>34.652520000000003</c:v>
                </c:pt>
                <c:pt idx="1984">
                  <c:v>34.699979999999996</c:v>
                </c:pt>
                <c:pt idx="1985">
                  <c:v>34.748440000000002</c:v>
                </c:pt>
                <c:pt idx="1986">
                  <c:v>34.795340000000003</c:v>
                </c:pt>
                <c:pt idx="1987">
                  <c:v>34.843020000000003</c:v>
                </c:pt>
                <c:pt idx="1988">
                  <c:v>34.88982</c:v>
                </c:pt>
                <c:pt idx="1989">
                  <c:v>34.935920000000003</c:v>
                </c:pt>
                <c:pt idx="1990">
                  <c:v>34.985410000000002</c:v>
                </c:pt>
                <c:pt idx="1991">
                  <c:v>35.031120000000001</c:v>
                </c:pt>
                <c:pt idx="1992">
                  <c:v>35.077660000000002</c:v>
                </c:pt>
                <c:pt idx="1993">
                  <c:v>35.125660000000003</c:v>
                </c:pt>
                <c:pt idx="1994">
                  <c:v>35.172370000000001</c:v>
                </c:pt>
                <c:pt idx="1995">
                  <c:v>35.218969999999999</c:v>
                </c:pt>
                <c:pt idx="1996">
                  <c:v>35.265639999999998</c:v>
                </c:pt>
                <c:pt idx="1997">
                  <c:v>35.313200000000002</c:v>
                </c:pt>
                <c:pt idx="1998">
                  <c:v>35.359340000000003</c:v>
                </c:pt>
                <c:pt idx="1999">
                  <c:v>35.40728</c:v>
                </c:pt>
                <c:pt idx="2000">
                  <c:v>35.453060000000001</c:v>
                </c:pt>
                <c:pt idx="2001">
                  <c:v>35.500190000000003</c:v>
                </c:pt>
                <c:pt idx="2002">
                  <c:v>35.545749999999998</c:v>
                </c:pt>
                <c:pt idx="2003">
                  <c:v>35.591500000000003</c:v>
                </c:pt>
                <c:pt idx="2004">
                  <c:v>35.63608</c:v>
                </c:pt>
                <c:pt idx="2005">
                  <c:v>35.68224</c:v>
                </c:pt>
                <c:pt idx="2006">
                  <c:v>35.727179999999997</c:v>
                </c:pt>
                <c:pt idx="2007">
                  <c:v>35.771299999999997</c:v>
                </c:pt>
                <c:pt idx="2008">
                  <c:v>35.819139999999997</c:v>
                </c:pt>
                <c:pt idx="2009">
                  <c:v>35.86647</c:v>
                </c:pt>
                <c:pt idx="2010">
                  <c:v>35.91216</c:v>
                </c:pt>
                <c:pt idx="2011">
                  <c:v>35.956319999999998</c:v>
                </c:pt>
                <c:pt idx="2012">
                  <c:v>36.002929999999999</c:v>
                </c:pt>
                <c:pt idx="2013">
                  <c:v>36.046529999999997</c:v>
                </c:pt>
                <c:pt idx="2014">
                  <c:v>36.093760000000003</c:v>
                </c:pt>
                <c:pt idx="2015">
                  <c:v>36.13937</c:v>
                </c:pt>
                <c:pt idx="2016">
                  <c:v>36.186999999999998</c:v>
                </c:pt>
                <c:pt idx="2017">
                  <c:v>36.230130000000003</c:v>
                </c:pt>
                <c:pt idx="2018">
                  <c:v>36.275779999999997</c:v>
                </c:pt>
                <c:pt idx="2019">
                  <c:v>36.320830000000001</c:v>
                </c:pt>
                <c:pt idx="2020">
                  <c:v>36.367739999999998</c:v>
                </c:pt>
                <c:pt idx="2021">
                  <c:v>36.410400000000003</c:v>
                </c:pt>
                <c:pt idx="2022">
                  <c:v>36.457569999999997</c:v>
                </c:pt>
                <c:pt idx="2023">
                  <c:v>36.503819999999997</c:v>
                </c:pt>
                <c:pt idx="2024">
                  <c:v>36.548299999999998</c:v>
                </c:pt>
                <c:pt idx="2025">
                  <c:v>36.594180000000001</c:v>
                </c:pt>
                <c:pt idx="2026">
                  <c:v>36.637619999999998</c:v>
                </c:pt>
                <c:pt idx="2027">
                  <c:v>36.682099999999998</c:v>
                </c:pt>
                <c:pt idx="2028">
                  <c:v>36.726100000000002</c:v>
                </c:pt>
                <c:pt idx="2029">
                  <c:v>36.768839999999997</c:v>
                </c:pt>
                <c:pt idx="2030">
                  <c:v>36.812339999999999</c:v>
                </c:pt>
                <c:pt idx="2031">
                  <c:v>36.85575</c:v>
                </c:pt>
                <c:pt idx="2032">
                  <c:v>36.898719999999997</c:v>
                </c:pt>
                <c:pt idx="2033">
                  <c:v>36.94061</c:v>
                </c:pt>
                <c:pt idx="2034">
                  <c:v>36.985939999999999</c:v>
                </c:pt>
                <c:pt idx="2035">
                  <c:v>37.02872</c:v>
                </c:pt>
                <c:pt idx="2036">
                  <c:v>37.07199</c:v>
                </c:pt>
                <c:pt idx="2037">
                  <c:v>37.114719999999998</c:v>
                </c:pt>
                <c:pt idx="2038">
                  <c:v>37.157260000000001</c:v>
                </c:pt>
                <c:pt idx="2039">
                  <c:v>37.201340000000002</c:v>
                </c:pt>
                <c:pt idx="2040">
                  <c:v>37.24447</c:v>
                </c:pt>
                <c:pt idx="2041">
                  <c:v>37.287990000000001</c:v>
                </c:pt>
                <c:pt idx="2042">
                  <c:v>37.330399999999997</c:v>
                </c:pt>
                <c:pt idx="2043">
                  <c:v>37.373159999999999</c:v>
                </c:pt>
                <c:pt idx="2044">
                  <c:v>37.417360000000002</c:v>
                </c:pt>
                <c:pt idx="2045">
                  <c:v>37.45984</c:v>
                </c:pt>
                <c:pt idx="2046">
                  <c:v>37.502749999999999</c:v>
                </c:pt>
                <c:pt idx="2047">
                  <c:v>37.543370000000003</c:v>
                </c:pt>
                <c:pt idx="2048">
                  <c:v>37.585799999999999</c:v>
                </c:pt>
                <c:pt idx="2049">
                  <c:v>37.629750000000001</c:v>
                </c:pt>
                <c:pt idx="2050">
                  <c:v>37.670670000000001</c:v>
                </c:pt>
                <c:pt idx="2051">
                  <c:v>37.714790000000001</c:v>
                </c:pt>
                <c:pt idx="2052">
                  <c:v>37.757260000000002</c:v>
                </c:pt>
                <c:pt idx="2053">
                  <c:v>37.800930000000001</c:v>
                </c:pt>
                <c:pt idx="2054">
                  <c:v>37.844329999999999</c:v>
                </c:pt>
                <c:pt idx="2055">
                  <c:v>37.887099999999997</c:v>
                </c:pt>
                <c:pt idx="2056">
                  <c:v>37.92736</c:v>
                </c:pt>
                <c:pt idx="2057">
                  <c:v>37.97128</c:v>
                </c:pt>
                <c:pt idx="2058">
                  <c:v>38.014629999999997</c:v>
                </c:pt>
                <c:pt idx="2059">
                  <c:v>38.05894</c:v>
                </c:pt>
                <c:pt idx="2060">
                  <c:v>38.10284</c:v>
                </c:pt>
                <c:pt idx="2061">
                  <c:v>38.147539999999999</c:v>
                </c:pt>
                <c:pt idx="2062">
                  <c:v>38.192</c:v>
                </c:pt>
                <c:pt idx="2063">
                  <c:v>38.235520000000001</c:v>
                </c:pt>
                <c:pt idx="2064">
                  <c:v>38.28022</c:v>
                </c:pt>
                <c:pt idx="2065">
                  <c:v>38.323779999999999</c:v>
                </c:pt>
                <c:pt idx="2066">
                  <c:v>38.367190000000001</c:v>
                </c:pt>
                <c:pt idx="2067">
                  <c:v>38.409979999999997</c:v>
                </c:pt>
                <c:pt idx="2068">
                  <c:v>38.453130000000002</c:v>
                </c:pt>
                <c:pt idx="2069">
                  <c:v>38.495719999999999</c:v>
                </c:pt>
                <c:pt idx="2070">
                  <c:v>38.540759999999999</c:v>
                </c:pt>
                <c:pt idx="2071">
                  <c:v>38.581800000000001</c:v>
                </c:pt>
                <c:pt idx="2072">
                  <c:v>38.625610000000002</c:v>
                </c:pt>
                <c:pt idx="2073">
                  <c:v>38.66733</c:v>
                </c:pt>
                <c:pt idx="2074">
                  <c:v>38.710410000000003</c:v>
                </c:pt>
                <c:pt idx="2075">
                  <c:v>38.75038</c:v>
                </c:pt>
                <c:pt idx="2076">
                  <c:v>38.792900000000003</c:v>
                </c:pt>
                <c:pt idx="2077">
                  <c:v>38.835560000000001</c:v>
                </c:pt>
                <c:pt idx="2078">
                  <c:v>38.875169999999997</c:v>
                </c:pt>
                <c:pt idx="2079">
                  <c:v>38.91724</c:v>
                </c:pt>
                <c:pt idx="2080">
                  <c:v>38.956600000000002</c:v>
                </c:pt>
                <c:pt idx="2081">
                  <c:v>38.996870000000001</c:v>
                </c:pt>
                <c:pt idx="2082">
                  <c:v>39.040129999999998</c:v>
                </c:pt>
                <c:pt idx="2083">
                  <c:v>39.079970000000003</c:v>
                </c:pt>
                <c:pt idx="2084">
                  <c:v>39.121490000000001</c:v>
                </c:pt>
                <c:pt idx="2085">
                  <c:v>39.161279999999998</c:v>
                </c:pt>
                <c:pt idx="2086">
                  <c:v>39.203319999999998</c:v>
                </c:pt>
                <c:pt idx="2087">
                  <c:v>39.244599999999998</c:v>
                </c:pt>
                <c:pt idx="2088">
                  <c:v>39.286589999999997</c:v>
                </c:pt>
                <c:pt idx="2089">
                  <c:v>39.329099999999997</c:v>
                </c:pt>
                <c:pt idx="2090">
                  <c:v>39.369340000000001</c:v>
                </c:pt>
                <c:pt idx="2091">
                  <c:v>39.409059999999997</c:v>
                </c:pt>
                <c:pt idx="2092">
                  <c:v>39.449739999999998</c:v>
                </c:pt>
                <c:pt idx="2093">
                  <c:v>39.491320000000002</c:v>
                </c:pt>
                <c:pt idx="2094">
                  <c:v>39.532409999999999</c:v>
                </c:pt>
                <c:pt idx="2095">
                  <c:v>39.571559999999998</c:v>
                </c:pt>
                <c:pt idx="2096">
                  <c:v>39.613320000000002</c:v>
                </c:pt>
                <c:pt idx="2097">
                  <c:v>39.656680000000001</c:v>
                </c:pt>
                <c:pt idx="2098">
                  <c:v>39.695650000000001</c:v>
                </c:pt>
                <c:pt idx="2099">
                  <c:v>39.739519999999999</c:v>
                </c:pt>
                <c:pt idx="2100">
                  <c:v>39.779470000000003</c:v>
                </c:pt>
                <c:pt idx="2101">
                  <c:v>39.821460000000002</c:v>
                </c:pt>
                <c:pt idx="2102">
                  <c:v>39.862520000000004</c:v>
                </c:pt>
                <c:pt idx="2103">
                  <c:v>39.904159999999997</c:v>
                </c:pt>
                <c:pt idx="2104">
                  <c:v>39.946779999999997</c:v>
                </c:pt>
                <c:pt idx="2105">
                  <c:v>39.986759999999997</c:v>
                </c:pt>
                <c:pt idx="2106">
                  <c:v>40.029060000000001</c:v>
                </c:pt>
                <c:pt idx="2107">
                  <c:v>40.070709999999998</c:v>
                </c:pt>
                <c:pt idx="2108">
                  <c:v>40.111719999999998</c:v>
                </c:pt>
                <c:pt idx="2109">
                  <c:v>40.153709999999997</c:v>
                </c:pt>
                <c:pt idx="2110">
                  <c:v>40.192889999999998</c:v>
                </c:pt>
                <c:pt idx="2111">
                  <c:v>40.235300000000002</c:v>
                </c:pt>
                <c:pt idx="2112">
                  <c:v>40.274850000000001</c:v>
                </c:pt>
                <c:pt idx="2113">
                  <c:v>40.31691</c:v>
                </c:pt>
                <c:pt idx="2114">
                  <c:v>40.358029999999999</c:v>
                </c:pt>
                <c:pt idx="2115">
                  <c:v>40.399459999999998</c:v>
                </c:pt>
                <c:pt idx="2116">
                  <c:v>40.439399999999999</c:v>
                </c:pt>
                <c:pt idx="2117">
                  <c:v>40.47833</c:v>
                </c:pt>
                <c:pt idx="2118">
                  <c:v>40.519730000000003</c:v>
                </c:pt>
                <c:pt idx="2119">
                  <c:v>40.561709999999998</c:v>
                </c:pt>
                <c:pt idx="2120">
                  <c:v>40.602240000000002</c:v>
                </c:pt>
                <c:pt idx="2121">
                  <c:v>40.644829999999999</c:v>
                </c:pt>
                <c:pt idx="2122">
                  <c:v>40.68533</c:v>
                </c:pt>
                <c:pt idx="2123">
                  <c:v>40.724339999999998</c:v>
                </c:pt>
                <c:pt idx="2124">
                  <c:v>40.766869999999997</c:v>
                </c:pt>
                <c:pt idx="2125">
                  <c:v>40.806100000000001</c:v>
                </c:pt>
                <c:pt idx="2126">
                  <c:v>40.848080000000003</c:v>
                </c:pt>
                <c:pt idx="2127">
                  <c:v>40.886670000000002</c:v>
                </c:pt>
                <c:pt idx="2128">
                  <c:v>40.925879999999999</c:v>
                </c:pt>
                <c:pt idx="2129">
                  <c:v>40.965980000000002</c:v>
                </c:pt>
                <c:pt idx="2130">
                  <c:v>41.005569999999999</c:v>
                </c:pt>
                <c:pt idx="2131">
                  <c:v>41.045630000000003</c:v>
                </c:pt>
                <c:pt idx="2132">
                  <c:v>41.085839999999997</c:v>
                </c:pt>
                <c:pt idx="2133">
                  <c:v>41.124720000000003</c:v>
                </c:pt>
                <c:pt idx="2134">
                  <c:v>41.16433</c:v>
                </c:pt>
                <c:pt idx="2135">
                  <c:v>41.202689999999997</c:v>
                </c:pt>
                <c:pt idx="2136">
                  <c:v>41.24118</c:v>
                </c:pt>
                <c:pt idx="2137">
                  <c:v>41.282110000000003</c:v>
                </c:pt>
                <c:pt idx="2138">
                  <c:v>41.323099999999997</c:v>
                </c:pt>
                <c:pt idx="2139">
                  <c:v>41.362349999999999</c:v>
                </c:pt>
                <c:pt idx="2140">
                  <c:v>41.402830000000002</c:v>
                </c:pt>
                <c:pt idx="2141">
                  <c:v>41.441850000000002</c:v>
                </c:pt>
                <c:pt idx="2142">
                  <c:v>41.48142</c:v>
                </c:pt>
                <c:pt idx="2143">
                  <c:v>41.520400000000002</c:v>
                </c:pt>
                <c:pt idx="2144">
                  <c:v>41.56024</c:v>
                </c:pt>
                <c:pt idx="2145">
                  <c:v>41.600630000000002</c:v>
                </c:pt>
                <c:pt idx="2146">
                  <c:v>41.639960000000002</c:v>
                </c:pt>
                <c:pt idx="2147">
                  <c:v>41.680309999999999</c:v>
                </c:pt>
                <c:pt idx="2148">
                  <c:v>41.719740000000002</c:v>
                </c:pt>
                <c:pt idx="2149">
                  <c:v>41.7592</c:v>
                </c:pt>
                <c:pt idx="2150">
                  <c:v>41.797629999999998</c:v>
                </c:pt>
                <c:pt idx="2151">
                  <c:v>41.836440000000003</c:v>
                </c:pt>
                <c:pt idx="2152">
                  <c:v>41.87594</c:v>
                </c:pt>
                <c:pt idx="2153">
                  <c:v>41.915019999999998</c:v>
                </c:pt>
                <c:pt idx="2154">
                  <c:v>41.954619999999998</c:v>
                </c:pt>
                <c:pt idx="2155">
                  <c:v>41.99588</c:v>
                </c:pt>
                <c:pt idx="2156">
                  <c:v>42.035589999999999</c:v>
                </c:pt>
                <c:pt idx="2157">
                  <c:v>42.072899999999997</c:v>
                </c:pt>
                <c:pt idx="2158">
                  <c:v>42.113039999999998</c:v>
                </c:pt>
                <c:pt idx="2159">
                  <c:v>42.151499999999999</c:v>
                </c:pt>
                <c:pt idx="2160">
                  <c:v>42.193089999999998</c:v>
                </c:pt>
                <c:pt idx="2161">
                  <c:v>42.232340000000001</c:v>
                </c:pt>
                <c:pt idx="2162">
                  <c:v>42.274979999999999</c:v>
                </c:pt>
                <c:pt idx="2163">
                  <c:v>42.315289999999997</c:v>
                </c:pt>
                <c:pt idx="2164">
                  <c:v>42.353830000000002</c:v>
                </c:pt>
                <c:pt idx="2165">
                  <c:v>42.390079999999998</c:v>
                </c:pt>
                <c:pt idx="2166">
                  <c:v>42.431609999999999</c:v>
                </c:pt>
                <c:pt idx="2167">
                  <c:v>42.469290000000001</c:v>
                </c:pt>
                <c:pt idx="2168">
                  <c:v>42.506390000000003</c:v>
                </c:pt>
                <c:pt idx="2169">
                  <c:v>42.545999999999999</c:v>
                </c:pt>
                <c:pt idx="2170">
                  <c:v>42.582839999999997</c:v>
                </c:pt>
                <c:pt idx="2171">
                  <c:v>42.624600000000001</c:v>
                </c:pt>
                <c:pt idx="2172">
                  <c:v>42.661279999999998</c:v>
                </c:pt>
                <c:pt idx="2173">
                  <c:v>42.701120000000003</c:v>
                </c:pt>
                <c:pt idx="2174">
                  <c:v>42.73836</c:v>
                </c:pt>
                <c:pt idx="2175">
                  <c:v>42.77872</c:v>
                </c:pt>
                <c:pt idx="2176">
                  <c:v>42.818300000000001</c:v>
                </c:pt>
                <c:pt idx="2177">
                  <c:v>42.856059999999999</c:v>
                </c:pt>
                <c:pt idx="2178">
                  <c:v>42.893599999999999</c:v>
                </c:pt>
                <c:pt idx="2179">
                  <c:v>42.933160000000001</c:v>
                </c:pt>
                <c:pt idx="2180">
                  <c:v>42.972520000000003</c:v>
                </c:pt>
                <c:pt idx="2181">
                  <c:v>43.01097</c:v>
                </c:pt>
                <c:pt idx="2182">
                  <c:v>43.048020000000001</c:v>
                </c:pt>
                <c:pt idx="2183">
                  <c:v>43.0871</c:v>
                </c:pt>
                <c:pt idx="2184">
                  <c:v>43.12547</c:v>
                </c:pt>
                <c:pt idx="2185">
                  <c:v>43.164760000000001</c:v>
                </c:pt>
                <c:pt idx="2186">
                  <c:v>43.201520000000002</c:v>
                </c:pt>
                <c:pt idx="2187">
                  <c:v>43.238169999999997</c:v>
                </c:pt>
                <c:pt idx="2188">
                  <c:v>43.277200000000001</c:v>
                </c:pt>
                <c:pt idx="2189">
                  <c:v>43.313949999999998</c:v>
                </c:pt>
                <c:pt idx="2190">
                  <c:v>43.352499999999999</c:v>
                </c:pt>
                <c:pt idx="2191">
                  <c:v>43.387329999999999</c:v>
                </c:pt>
                <c:pt idx="2192">
                  <c:v>43.42597</c:v>
                </c:pt>
                <c:pt idx="2193">
                  <c:v>43.462760000000003</c:v>
                </c:pt>
                <c:pt idx="2194">
                  <c:v>43.501919999999998</c:v>
                </c:pt>
                <c:pt idx="2195">
                  <c:v>43.539679999999997</c:v>
                </c:pt>
                <c:pt idx="2196">
                  <c:v>43.575539999999997</c:v>
                </c:pt>
                <c:pt idx="2197">
                  <c:v>43.613480000000003</c:v>
                </c:pt>
                <c:pt idx="2198">
                  <c:v>43.650970000000001</c:v>
                </c:pt>
                <c:pt idx="2199">
                  <c:v>43.686630000000001</c:v>
                </c:pt>
                <c:pt idx="2200">
                  <c:v>43.723680000000002</c:v>
                </c:pt>
                <c:pt idx="2201">
                  <c:v>43.760559999999998</c:v>
                </c:pt>
                <c:pt idx="2202">
                  <c:v>43.799900000000001</c:v>
                </c:pt>
                <c:pt idx="2203">
                  <c:v>43.833669999999998</c:v>
                </c:pt>
                <c:pt idx="2204">
                  <c:v>43.872079999999997</c:v>
                </c:pt>
                <c:pt idx="2205">
                  <c:v>43.909140000000001</c:v>
                </c:pt>
                <c:pt idx="2206">
                  <c:v>43.946530000000003</c:v>
                </c:pt>
                <c:pt idx="2207">
                  <c:v>43.984900000000003</c:v>
                </c:pt>
                <c:pt idx="2208">
                  <c:v>44.021380000000001</c:v>
                </c:pt>
                <c:pt idx="2209">
                  <c:v>44.057340000000003</c:v>
                </c:pt>
                <c:pt idx="2210">
                  <c:v>44.094580000000001</c:v>
                </c:pt>
                <c:pt idx="2211">
                  <c:v>44.132460000000002</c:v>
                </c:pt>
                <c:pt idx="2212">
                  <c:v>44.169220000000003</c:v>
                </c:pt>
                <c:pt idx="2213">
                  <c:v>44.207070000000002</c:v>
                </c:pt>
                <c:pt idx="2214">
                  <c:v>44.24371</c:v>
                </c:pt>
                <c:pt idx="2215">
                  <c:v>44.28172</c:v>
                </c:pt>
                <c:pt idx="2216">
                  <c:v>44.319780000000002</c:v>
                </c:pt>
                <c:pt idx="2217">
                  <c:v>44.356760000000001</c:v>
                </c:pt>
                <c:pt idx="2218">
                  <c:v>44.39564</c:v>
                </c:pt>
                <c:pt idx="2219">
                  <c:v>44.433120000000002</c:v>
                </c:pt>
                <c:pt idx="2220">
                  <c:v>44.469470000000001</c:v>
                </c:pt>
                <c:pt idx="2221">
                  <c:v>44.507689999999997</c:v>
                </c:pt>
                <c:pt idx="2222">
                  <c:v>44.544559999999997</c:v>
                </c:pt>
                <c:pt idx="2223">
                  <c:v>44.581440000000001</c:v>
                </c:pt>
                <c:pt idx="2224">
                  <c:v>44.619570000000003</c:v>
                </c:pt>
                <c:pt idx="2225">
                  <c:v>44.656129999999997</c:v>
                </c:pt>
                <c:pt idx="2226">
                  <c:v>44.694609999999997</c:v>
                </c:pt>
                <c:pt idx="2227">
                  <c:v>44.731760000000001</c:v>
                </c:pt>
                <c:pt idx="2228">
                  <c:v>44.769289999999998</c:v>
                </c:pt>
                <c:pt idx="2229">
                  <c:v>44.806840000000001</c:v>
                </c:pt>
                <c:pt idx="2230">
                  <c:v>44.843780000000002</c:v>
                </c:pt>
                <c:pt idx="2231">
                  <c:v>44.881180000000001</c:v>
                </c:pt>
                <c:pt idx="2232">
                  <c:v>44.919310000000003</c:v>
                </c:pt>
                <c:pt idx="2233">
                  <c:v>44.955759999999998</c:v>
                </c:pt>
                <c:pt idx="2234">
                  <c:v>44.993870000000001</c:v>
                </c:pt>
                <c:pt idx="2235">
                  <c:v>45.030160000000002</c:v>
                </c:pt>
                <c:pt idx="2236">
                  <c:v>45.069360000000003</c:v>
                </c:pt>
                <c:pt idx="2237">
                  <c:v>45.105759999999997</c:v>
                </c:pt>
                <c:pt idx="2238">
                  <c:v>45.141939999999998</c:v>
                </c:pt>
                <c:pt idx="2239">
                  <c:v>45.18</c:v>
                </c:pt>
                <c:pt idx="2240">
                  <c:v>45.215600000000002</c:v>
                </c:pt>
                <c:pt idx="2241">
                  <c:v>45.250300000000003</c:v>
                </c:pt>
                <c:pt idx="2242">
                  <c:v>45.287500000000001</c:v>
                </c:pt>
                <c:pt idx="2243">
                  <c:v>45.324979999999996</c:v>
                </c:pt>
                <c:pt idx="2244">
                  <c:v>45.361420000000003</c:v>
                </c:pt>
                <c:pt idx="2245">
                  <c:v>45.399659999999997</c:v>
                </c:pt>
                <c:pt idx="2246">
                  <c:v>45.435780000000001</c:v>
                </c:pt>
                <c:pt idx="2247">
                  <c:v>45.472110000000001</c:v>
                </c:pt>
                <c:pt idx="2248">
                  <c:v>45.507330000000003</c:v>
                </c:pt>
                <c:pt idx="2249">
                  <c:v>45.542520000000003</c:v>
                </c:pt>
                <c:pt idx="2250">
                  <c:v>45.579500000000003</c:v>
                </c:pt>
                <c:pt idx="2251">
                  <c:v>45.614359999999998</c:v>
                </c:pt>
                <c:pt idx="2252">
                  <c:v>45.651400000000002</c:v>
                </c:pt>
                <c:pt idx="2253">
                  <c:v>45.688310000000001</c:v>
                </c:pt>
                <c:pt idx="2254">
                  <c:v>45.725580000000001</c:v>
                </c:pt>
                <c:pt idx="2255">
                  <c:v>45.760860000000001</c:v>
                </c:pt>
                <c:pt idx="2256">
                  <c:v>45.799300000000002</c:v>
                </c:pt>
                <c:pt idx="2257">
                  <c:v>45.835459999999998</c:v>
                </c:pt>
                <c:pt idx="2258">
                  <c:v>45.869810000000001</c:v>
                </c:pt>
                <c:pt idx="2259">
                  <c:v>45.90692</c:v>
                </c:pt>
                <c:pt idx="2260">
                  <c:v>45.942799999999998</c:v>
                </c:pt>
                <c:pt idx="2261">
                  <c:v>45.979340000000001</c:v>
                </c:pt>
                <c:pt idx="2262">
                  <c:v>46.014760000000003</c:v>
                </c:pt>
                <c:pt idx="2263">
                  <c:v>46.05068</c:v>
                </c:pt>
                <c:pt idx="2264">
                  <c:v>46.086039999999997</c:v>
                </c:pt>
                <c:pt idx="2265">
                  <c:v>46.12162</c:v>
                </c:pt>
                <c:pt idx="2266">
                  <c:v>46.157809999999998</c:v>
                </c:pt>
                <c:pt idx="2267">
                  <c:v>46.191800000000001</c:v>
                </c:pt>
                <c:pt idx="2268">
                  <c:v>46.226930000000003</c:v>
                </c:pt>
                <c:pt idx="2269">
                  <c:v>46.261839999999999</c:v>
                </c:pt>
                <c:pt idx="2270">
                  <c:v>46.297609999999999</c:v>
                </c:pt>
                <c:pt idx="2271">
                  <c:v>46.333820000000003</c:v>
                </c:pt>
                <c:pt idx="2272">
                  <c:v>46.367359999999998</c:v>
                </c:pt>
                <c:pt idx="2273">
                  <c:v>46.402529999999999</c:v>
                </c:pt>
                <c:pt idx="2274">
                  <c:v>46.439480000000003</c:v>
                </c:pt>
                <c:pt idx="2275">
                  <c:v>46.47354</c:v>
                </c:pt>
                <c:pt idx="2276">
                  <c:v>46.50844</c:v>
                </c:pt>
                <c:pt idx="2277">
                  <c:v>46.543889999999998</c:v>
                </c:pt>
                <c:pt idx="2278">
                  <c:v>46.580939999999998</c:v>
                </c:pt>
                <c:pt idx="2279">
                  <c:v>46.616990000000001</c:v>
                </c:pt>
                <c:pt idx="2280">
                  <c:v>46.65222</c:v>
                </c:pt>
                <c:pt idx="2281">
                  <c:v>46.685699999999997</c:v>
                </c:pt>
                <c:pt idx="2282">
                  <c:v>46.7226</c:v>
                </c:pt>
                <c:pt idx="2283">
                  <c:v>46.759</c:v>
                </c:pt>
                <c:pt idx="2284">
                  <c:v>46.793089999999999</c:v>
                </c:pt>
                <c:pt idx="2285">
                  <c:v>46.828139999999998</c:v>
                </c:pt>
                <c:pt idx="2286">
                  <c:v>46.862679999999997</c:v>
                </c:pt>
                <c:pt idx="2287">
                  <c:v>46.89714</c:v>
                </c:pt>
                <c:pt idx="2288">
                  <c:v>46.933439999999997</c:v>
                </c:pt>
                <c:pt idx="2289">
                  <c:v>46.968760000000003</c:v>
                </c:pt>
                <c:pt idx="2290">
                  <c:v>47.004019999999997</c:v>
                </c:pt>
                <c:pt idx="2291">
                  <c:v>47.037840000000003</c:v>
                </c:pt>
                <c:pt idx="2292">
                  <c:v>47.073059999999998</c:v>
                </c:pt>
                <c:pt idx="2293">
                  <c:v>47.108330000000002</c:v>
                </c:pt>
                <c:pt idx="2294">
                  <c:v>47.146000000000001</c:v>
                </c:pt>
                <c:pt idx="2295">
                  <c:v>47.178800000000003</c:v>
                </c:pt>
                <c:pt idx="2296">
                  <c:v>47.215620000000001</c:v>
                </c:pt>
                <c:pt idx="2297">
                  <c:v>47.251640000000002</c:v>
                </c:pt>
                <c:pt idx="2298">
                  <c:v>47.285299999999999</c:v>
                </c:pt>
                <c:pt idx="2299">
                  <c:v>47.321660000000001</c:v>
                </c:pt>
                <c:pt idx="2300">
                  <c:v>47.356000000000002</c:v>
                </c:pt>
                <c:pt idx="2301">
                  <c:v>47.392099999999999</c:v>
                </c:pt>
                <c:pt idx="2302">
                  <c:v>47.428019999999997</c:v>
                </c:pt>
                <c:pt idx="2303">
                  <c:v>47.461849999999998</c:v>
                </c:pt>
                <c:pt idx="2304">
                  <c:v>47.497480000000003</c:v>
                </c:pt>
                <c:pt idx="2305">
                  <c:v>47.532380000000003</c:v>
                </c:pt>
                <c:pt idx="2306">
                  <c:v>47.566040000000001</c:v>
                </c:pt>
                <c:pt idx="2307">
                  <c:v>47.601199999999999</c:v>
                </c:pt>
                <c:pt idx="2308">
                  <c:v>47.635089999999998</c:v>
                </c:pt>
                <c:pt idx="2309">
                  <c:v>47.670340000000003</c:v>
                </c:pt>
                <c:pt idx="2310">
                  <c:v>47.706040000000002</c:v>
                </c:pt>
                <c:pt idx="2311">
                  <c:v>47.739400000000003</c:v>
                </c:pt>
                <c:pt idx="2312">
                  <c:v>47.775410000000001</c:v>
                </c:pt>
                <c:pt idx="2313">
                  <c:v>47.8108</c:v>
                </c:pt>
                <c:pt idx="2314">
                  <c:v>47.847999999999999</c:v>
                </c:pt>
                <c:pt idx="2315">
                  <c:v>47.882829999999998</c:v>
                </c:pt>
                <c:pt idx="2316">
                  <c:v>47.918939999999999</c:v>
                </c:pt>
                <c:pt idx="2317">
                  <c:v>47.953310000000002</c:v>
                </c:pt>
                <c:pt idx="2318">
                  <c:v>47.986429999999999</c:v>
                </c:pt>
                <c:pt idx="2319">
                  <c:v>48.021929999999998</c:v>
                </c:pt>
                <c:pt idx="2320">
                  <c:v>48.057760000000002</c:v>
                </c:pt>
                <c:pt idx="2321">
                  <c:v>48.091340000000002</c:v>
                </c:pt>
                <c:pt idx="2322">
                  <c:v>48.125680000000003</c:v>
                </c:pt>
                <c:pt idx="2323">
                  <c:v>48.1614</c:v>
                </c:pt>
                <c:pt idx="2324">
                  <c:v>48.19699</c:v>
                </c:pt>
                <c:pt idx="2325">
                  <c:v>48.230159999999998</c:v>
                </c:pt>
                <c:pt idx="2326">
                  <c:v>48.265740000000001</c:v>
                </c:pt>
                <c:pt idx="2327">
                  <c:v>48.298279999999998</c:v>
                </c:pt>
                <c:pt idx="2328">
                  <c:v>48.33372</c:v>
                </c:pt>
                <c:pt idx="2329">
                  <c:v>48.366799999999998</c:v>
                </c:pt>
                <c:pt idx="2330">
                  <c:v>48.403379999999999</c:v>
                </c:pt>
                <c:pt idx="2331">
                  <c:v>48.437420000000003</c:v>
                </c:pt>
                <c:pt idx="2332">
                  <c:v>48.471159999999998</c:v>
                </c:pt>
                <c:pt idx="2333">
                  <c:v>48.505969999999998</c:v>
                </c:pt>
                <c:pt idx="2334">
                  <c:v>48.542389999999997</c:v>
                </c:pt>
                <c:pt idx="2335">
                  <c:v>48.576659999999997</c:v>
                </c:pt>
                <c:pt idx="2336">
                  <c:v>48.611600000000003</c:v>
                </c:pt>
                <c:pt idx="2337">
                  <c:v>48.647370000000002</c:v>
                </c:pt>
                <c:pt idx="2338">
                  <c:v>48.681739999999998</c:v>
                </c:pt>
                <c:pt idx="2339">
                  <c:v>48.717309999999998</c:v>
                </c:pt>
                <c:pt idx="2340">
                  <c:v>48.752809999999997</c:v>
                </c:pt>
                <c:pt idx="2341">
                  <c:v>48.788679999999999</c:v>
                </c:pt>
                <c:pt idx="2342">
                  <c:v>48.822000000000003</c:v>
                </c:pt>
                <c:pt idx="2343">
                  <c:v>48.857120000000002</c:v>
                </c:pt>
                <c:pt idx="2344">
                  <c:v>48.891959999999997</c:v>
                </c:pt>
                <c:pt idx="2345">
                  <c:v>48.926560000000002</c:v>
                </c:pt>
                <c:pt idx="2346">
                  <c:v>48.962110000000003</c:v>
                </c:pt>
                <c:pt idx="2347">
                  <c:v>48.996580000000002</c:v>
                </c:pt>
                <c:pt idx="2348">
                  <c:v>49.031480000000002</c:v>
                </c:pt>
                <c:pt idx="2349">
                  <c:v>49.065280000000001</c:v>
                </c:pt>
                <c:pt idx="2350">
                  <c:v>49.100589999999997</c:v>
                </c:pt>
                <c:pt idx="2351">
                  <c:v>49.13653</c:v>
                </c:pt>
                <c:pt idx="2352">
                  <c:v>49.173850000000002</c:v>
                </c:pt>
                <c:pt idx="2353">
                  <c:v>49.208939999999998</c:v>
                </c:pt>
                <c:pt idx="2354">
                  <c:v>49.242559999999997</c:v>
                </c:pt>
                <c:pt idx="2355">
                  <c:v>49.279960000000003</c:v>
                </c:pt>
                <c:pt idx="2356">
                  <c:v>49.315820000000002</c:v>
                </c:pt>
                <c:pt idx="2357">
                  <c:v>49.351500000000001</c:v>
                </c:pt>
                <c:pt idx="2358">
                  <c:v>49.386060000000001</c:v>
                </c:pt>
                <c:pt idx="2359">
                  <c:v>49.422759999999997</c:v>
                </c:pt>
                <c:pt idx="2360">
                  <c:v>49.457880000000003</c:v>
                </c:pt>
                <c:pt idx="2361">
                  <c:v>49.493119999999998</c:v>
                </c:pt>
                <c:pt idx="2362">
                  <c:v>49.530430000000003</c:v>
                </c:pt>
                <c:pt idx="2363">
                  <c:v>49.568339999999999</c:v>
                </c:pt>
                <c:pt idx="2364">
                  <c:v>49.601300000000002</c:v>
                </c:pt>
                <c:pt idx="2365">
                  <c:v>49.637500000000003</c:v>
                </c:pt>
                <c:pt idx="2366">
                  <c:v>49.674630000000001</c:v>
                </c:pt>
                <c:pt idx="2367">
                  <c:v>49.7087</c:v>
                </c:pt>
                <c:pt idx="2368">
                  <c:v>49.747399999999999</c:v>
                </c:pt>
                <c:pt idx="2369">
                  <c:v>49.780419999999999</c:v>
                </c:pt>
                <c:pt idx="2370">
                  <c:v>49.817219999999999</c:v>
                </c:pt>
                <c:pt idx="2371">
                  <c:v>49.85248</c:v>
                </c:pt>
                <c:pt idx="2372">
                  <c:v>49.886470000000003</c:v>
                </c:pt>
                <c:pt idx="2373">
                  <c:v>49.9206</c:v>
                </c:pt>
                <c:pt idx="2374">
                  <c:v>49.956470000000003</c:v>
                </c:pt>
                <c:pt idx="2375">
                  <c:v>49.991520000000001</c:v>
                </c:pt>
                <c:pt idx="2376">
                  <c:v>50.027180000000001</c:v>
                </c:pt>
                <c:pt idx="2377">
                  <c:v>50.06044</c:v>
                </c:pt>
                <c:pt idx="2378">
                  <c:v>50.095559999999999</c:v>
                </c:pt>
                <c:pt idx="2379">
                  <c:v>50.130369999999999</c:v>
                </c:pt>
                <c:pt idx="2380">
                  <c:v>50.164479999999998</c:v>
                </c:pt>
                <c:pt idx="2381">
                  <c:v>50.199440000000003</c:v>
                </c:pt>
                <c:pt idx="2382">
                  <c:v>50.233620000000002</c:v>
                </c:pt>
                <c:pt idx="2383">
                  <c:v>50.270409999999998</c:v>
                </c:pt>
                <c:pt idx="2384">
                  <c:v>50.303280000000001</c:v>
                </c:pt>
                <c:pt idx="2385">
                  <c:v>50.338889999999999</c:v>
                </c:pt>
                <c:pt idx="2386">
                  <c:v>50.374920000000003</c:v>
                </c:pt>
                <c:pt idx="2387">
                  <c:v>50.409709999999997</c:v>
                </c:pt>
                <c:pt idx="2388">
                  <c:v>50.444540000000003</c:v>
                </c:pt>
                <c:pt idx="2389">
                  <c:v>50.477319999999999</c:v>
                </c:pt>
                <c:pt idx="2390">
                  <c:v>50.511690000000002</c:v>
                </c:pt>
                <c:pt idx="2391">
                  <c:v>50.544699999999999</c:v>
                </c:pt>
                <c:pt idx="2392">
                  <c:v>50.581200000000003</c:v>
                </c:pt>
                <c:pt idx="2393">
                  <c:v>50.616169999999997</c:v>
                </c:pt>
                <c:pt idx="2394">
                  <c:v>50.651899999999998</c:v>
                </c:pt>
                <c:pt idx="2395">
                  <c:v>50.685220000000001</c:v>
                </c:pt>
                <c:pt idx="2396">
                  <c:v>50.718380000000003</c:v>
                </c:pt>
                <c:pt idx="2397">
                  <c:v>50.752360000000003</c:v>
                </c:pt>
                <c:pt idx="2398">
                  <c:v>50.78546</c:v>
                </c:pt>
                <c:pt idx="2399">
                  <c:v>50.819029999999998</c:v>
                </c:pt>
                <c:pt idx="2400">
                  <c:v>50.852220000000003</c:v>
                </c:pt>
                <c:pt idx="2401">
                  <c:v>50.885739999999998</c:v>
                </c:pt>
                <c:pt idx="2402">
                  <c:v>50.920810000000003</c:v>
                </c:pt>
                <c:pt idx="2403">
                  <c:v>50.95532</c:v>
                </c:pt>
                <c:pt idx="2404">
                  <c:v>50.990879999999997</c:v>
                </c:pt>
                <c:pt idx="2405">
                  <c:v>51.023499999999999</c:v>
                </c:pt>
                <c:pt idx="2406">
                  <c:v>51.05791</c:v>
                </c:pt>
                <c:pt idx="2407">
                  <c:v>51.091999999999999</c:v>
                </c:pt>
                <c:pt idx="2408">
                  <c:v>51.128480000000003</c:v>
                </c:pt>
                <c:pt idx="2409">
                  <c:v>51.161340000000003</c:v>
                </c:pt>
                <c:pt idx="2410">
                  <c:v>51.194980000000001</c:v>
                </c:pt>
                <c:pt idx="2411">
                  <c:v>51.228319999999997</c:v>
                </c:pt>
                <c:pt idx="2412">
                  <c:v>51.263710000000003</c:v>
                </c:pt>
                <c:pt idx="2413">
                  <c:v>51.301130000000001</c:v>
                </c:pt>
                <c:pt idx="2414">
                  <c:v>51.331299999999999</c:v>
                </c:pt>
                <c:pt idx="2415">
                  <c:v>51.367150000000002</c:v>
                </c:pt>
                <c:pt idx="2416">
                  <c:v>51.40034</c:v>
                </c:pt>
                <c:pt idx="2417">
                  <c:v>51.435920000000003</c:v>
                </c:pt>
                <c:pt idx="2418">
                  <c:v>51.469119999999997</c:v>
                </c:pt>
                <c:pt idx="2419">
                  <c:v>51.504359999999998</c:v>
                </c:pt>
                <c:pt idx="2420">
                  <c:v>51.536940000000001</c:v>
                </c:pt>
                <c:pt idx="2421">
                  <c:v>51.570099999999996</c:v>
                </c:pt>
                <c:pt idx="2422">
                  <c:v>51.606290000000001</c:v>
                </c:pt>
                <c:pt idx="2423">
                  <c:v>51.640039999999999</c:v>
                </c:pt>
                <c:pt idx="2424">
                  <c:v>51.67539</c:v>
                </c:pt>
                <c:pt idx="2425">
                  <c:v>51.708840000000002</c:v>
                </c:pt>
                <c:pt idx="2426">
                  <c:v>51.743720000000003</c:v>
                </c:pt>
                <c:pt idx="2427">
                  <c:v>51.775320000000001</c:v>
                </c:pt>
                <c:pt idx="2428">
                  <c:v>51.809190000000001</c:v>
                </c:pt>
                <c:pt idx="2429">
                  <c:v>51.844569999999997</c:v>
                </c:pt>
                <c:pt idx="2430">
                  <c:v>51.878929999999997</c:v>
                </c:pt>
                <c:pt idx="2431">
                  <c:v>51.912799999999997</c:v>
                </c:pt>
                <c:pt idx="2432">
                  <c:v>51.947920000000003</c:v>
                </c:pt>
                <c:pt idx="2433">
                  <c:v>51.983289999999997</c:v>
                </c:pt>
                <c:pt idx="2434">
                  <c:v>52.01914</c:v>
                </c:pt>
                <c:pt idx="2435">
                  <c:v>52.054220000000001</c:v>
                </c:pt>
                <c:pt idx="2436">
                  <c:v>52.087919999999997</c:v>
                </c:pt>
                <c:pt idx="2437">
                  <c:v>52.122280000000003</c:v>
                </c:pt>
                <c:pt idx="2438">
                  <c:v>52.156840000000003</c:v>
                </c:pt>
                <c:pt idx="2439">
                  <c:v>52.19068</c:v>
                </c:pt>
                <c:pt idx="2440">
                  <c:v>52.224220000000003</c:v>
                </c:pt>
                <c:pt idx="2441">
                  <c:v>52.260550000000002</c:v>
                </c:pt>
                <c:pt idx="2442">
                  <c:v>52.2928</c:v>
                </c:pt>
                <c:pt idx="2443">
                  <c:v>52.326970000000003</c:v>
                </c:pt>
                <c:pt idx="2444">
                  <c:v>52.359409999999997</c:v>
                </c:pt>
                <c:pt idx="2445">
                  <c:v>52.39302</c:v>
                </c:pt>
                <c:pt idx="2446">
                  <c:v>52.42774</c:v>
                </c:pt>
                <c:pt idx="2447">
                  <c:v>52.462940000000003</c:v>
                </c:pt>
                <c:pt idx="2448">
                  <c:v>52.496830000000003</c:v>
                </c:pt>
                <c:pt idx="2449">
                  <c:v>52.532069999999997</c:v>
                </c:pt>
                <c:pt idx="2450">
                  <c:v>52.565600000000003</c:v>
                </c:pt>
                <c:pt idx="2451">
                  <c:v>52.601300000000002</c:v>
                </c:pt>
                <c:pt idx="2452">
                  <c:v>52.633960000000002</c:v>
                </c:pt>
                <c:pt idx="2453">
                  <c:v>52.66921</c:v>
                </c:pt>
                <c:pt idx="2454">
                  <c:v>52.702579999999998</c:v>
                </c:pt>
                <c:pt idx="2455">
                  <c:v>52.738259999999997</c:v>
                </c:pt>
                <c:pt idx="2456">
                  <c:v>52.771439999999998</c:v>
                </c:pt>
                <c:pt idx="2457">
                  <c:v>52.805120000000002</c:v>
                </c:pt>
                <c:pt idx="2458">
                  <c:v>52.837400000000002</c:v>
                </c:pt>
                <c:pt idx="2459">
                  <c:v>52.874490000000002</c:v>
                </c:pt>
                <c:pt idx="2460">
                  <c:v>52.909590000000001</c:v>
                </c:pt>
                <c:pt idx="2461">
                  <c:v>52.941240000000001</c:v>
                </c:pt>
                <c:pt idx="2462">
                  <c:v>52.97578</c:v>
                </c:pt>
                <c:pt idx="2463">
                  <c:v>53.00949</c:v>
                </c:pt>
                <c:pt idx="2464">
                  <c:v>53.043520000000001</c:v>
                </c:pt>
                <c:pt idx="2465">
                  <c:v>53.079859999999996</c:v>
                </c:pt>
                <c:pt idx="2466">
                  <c:v>53.115259999999999</c:v>
                </c:pt>
                <c:pt idx="2467">
                  <c:v>53.148159999999997</c:v>
                </c:pt>
                <c:pt idx="2468">
                  <c:v>53.181139999999999</c:v>
                </c:pt>
                <c:pt idx="2469">
                  <c:v>53.217399999999998</c:v>
                </c:pt>
                <c:pt idx="2470">
                  <c:v>53.251640000000002</c:v>
                </c:pt>
                <c:pt idx="2471">
                  <c:v>53.285980000000002</c:v>
                </c:pt>
                <c:pt idx="2472">
                  <c:v>53.321539999999999</c:v>
                </c:pt>
                <c:pt idx="2473">
                  <c:v>53.35528</c:v>
                </c:pt>
                <c:pt idx="2474">
                  <c:v>53.391629999999999</c:v>
                </c:pt>
                <c:pt idx="2475">
                  <c:v>53.424160000000001</c:v>
                </c:pt>
                <c:pt idx="2476">
                  <c:v>53.456960000000002</c:v>
                </c:pt>
                <c:pt idx="2477">
                  <c:v>53.491489999999999</c:v>
                </c:pt>
                <c:pt idx="2478">
                  <c:v>53.526760000000003</c:v>
                </c:pt>
                <c:pt idx="2479">
                  <c:v>53.561430000000001</c:v>
                </c:pt>
                <c:pt idx="2480">
                  <c:v>53.59693</c:v>
                </c:pt>
                <c:pt idx="2481">
                  <c:v>53.631439999999998</c:v>
                </c:pt>
                <c:pt idx="2482">
                  <c:v>53.664299999999997</c:v>
                </c:pt>
                <c:pt idx="2483">
                  <c:v>53.698309999999999</c:v>
                </c:pt>
                <c:pt idx="2484">
                  <c:v>53.731940000000002</c:v>
                </c:pt>
                <c:pt idx="2485">
                  <c:v>53.765239999999999</c:v>
                </c:pt>
                <c:pt idx="2486">
                  <c:v>53.801119999999997</c:v>
                </c:pt>
                <c:pt idx="2487">
                  <c:v>53.835410000000003</c:v>
                </c:pt>
                <c:pt idx="2488">
                  <c:v>53.870429999999999</c:v>
                </c:pt>
                <c:pt idx="2489">
                  <c:v>53.905479999999997</c:v>
                </c:pt>
                <c:pt idx="2490">
                  <c:v>53.939059999999998</c:v>
                </c:pt>
                <c:pt idx="2491">
                  <c:v>53.974589999999999</c:v>
                </c:pt>
                <c:pt idx="2492">
                  <c:v>54.008290000000002</c:v>
                </c:pt>
                <c:pt idx="2493">
                  <c:v>54.04242</c:v>
                </c:pt>
                <c:pt idx="2494">
                  <c:v>54.076599999999999</c:v>
                </c:pt>
                <c:pt idx="2495">
                  <c:v>54.110239999999997</c:v>
                </c:pt>
                <c:pt idx="2496">
                  <c:v>54.144649999999999</c:v>
                </c:pt>
                <c:pt idx="2497">
                  <c:v>54.175870000000003</c:v>
                </c:pt>
                <c:pt idx="2498">
                  <c:v>54.210050000000003</c:v>
                </c:pt>
                <c:pt idx="2499">
                  <c:v>54.245069999999998</c:v>
                </c:pt>
                <c:pt idx="2500">
                  <c:v>54.279389999999999</c:v>
                </c:pt>
                <c:pt idx="2501">
                  <c:v>54.314059999999998</c:v>
                </c:pt>
                <c:pt idx="2502">
                  <c:v>54.347929999999998</c:v>
                </c:pt>
                <c:pt idx="2503">
                  <c:v>54.382530000000003</c:v>
                </c:pt>
                <c:pt idx="2504">
                  <c:v>54.415819999999997</c:v>
                </c:pt>
                <c:pt idx="2505">
                  <c:v>54.450429999999997</c:v>
                </c:pt>
                <c:pt idx="2506">
                  <c:v>54.485930000000003</c:v>
                </c:pt>
                <c:pt idx="2507">
                  <c:v>54.519019999999998</c:v>
                </c:pt>
                <c:pt idx="2508">
                  <c:v>54.553719999999998</c:v>
                </c:pt>
                <c:pt idx="2509">
                  <c:v>54.588120000000004</c:v>
                </c:pt>
                <c:pt idx="2510">
                  <c:v>54.621899999999997</c:v>
                </c:pt>
                <c:pt idx="2511">
                  <c:v>54.656820000000003</c:v>
                </c:pt>
                <c:pt idx="2512">
                  <c:v>54.692239999999998</c:v>
                </c:pt>
                <c:pt idx="2513">
                  <c:v>54.72504</c:v>
                </c:pt>
                <c:pt idx="2514">
                  <c:v>54.762160000000002</c:v>
                </c:pt>
                <c:pt idx="2515">
                  <c:v>54.796639999999996</c:v>
                </c:pt>
                <c:pt idx="2516">
                  <c:v>54.83014</c:v>
                </c:pt>
                <c:pt idx="2517">
                  <c:v>54.864890000000003</c:v>
                </c:pt>
                <c:pt idx="2518">
                  <c:v>54.899619999999999</c:v>
                </c:pt>
                <c:pt idx="2519">
                  <c:v>54.934600000000003</c:v>
                </c:pt>
                <c:pt idx="2520">
                  <c:v>54.968859999999999</c:v>
                </c:pt>
                <c:pt idx="2521">
                  <c:v>55.003349999999998</c:v>
                </c:pt>
                <c:pt idx="2522">
                  <c:v>55.037080000000003</c:v>
                </c:pt>
                <c:pt idx="2523">
                  <c:v>55.070990000000002</c:v>
                </c:pt>
                <c:pt idx="2524">
                  <c:v>55.10371</c:v>
                </c:pt>
                <c:pt idx="2525">
                  <c:v>55.138300000000001</c:v>
                </c:pt>
                <c:pt idx="2526">
                  <c:v>55.171579999999999</c:v>
                </c:pt>
                <c:pt idx="2527">
                  <c:v>55.204079999999998</c:v>
                </c:pt>
                <c:pt idx="2528">
                  <c:v>55.239649999999997</c:v>
                </c:pt>
                <c:pt idx="2529">
                  <c:v>55.273600000000002</c:v>
                </c:pt>
                <c:pt idx="2530">
                  <c:v>55.307340000000003</c:v>
                </c:pt>
                <c:pt idx="2531">
                  <c:v>55.341650000000001</c:v>
                </c:pt>
                <c:pt idx="2532">
                  <c:v>55.377780000000001</c:v>
                </c:pt>
                <c:pt idx="2533">
                  <c:v>55.409610000000001</c:v>
                </c:pt>
                <c:pt idx="2534">
                  <c:v>55.444839999999999</c:v>
                </c:pt>
                <c:pt idx="2535">
                  <c:v>55.47831</c:v>
                </c:pt>
                <c:pt idx="2536">
                  <c:v>55.513379999999998</c:v>
                </c:pt>
                <c:pt idx="2537">
                  <c:v>55.548940000000002</c:v>
                </c:pt>
                <c:pt idx="2538">
                  <c:v>55.581569999999999</c:v>
                </c:pt>
                <c:pt idx="2539">
                  <c:v>55.615630000000003</c:v>
                </c:pt>
                <c:pt idx="2540">
                  <c:v>55.649720000000002</c:v>
                </c:pt>
                <c:pt idx="2541">
                  <c:v>55.684130000000003</c:v>
                </c:pt>
                <c:pt idx="2542">
                  <c:v>55.718640000000001</c:v>
                </c:pt>
                <c:pt idx="2543">
                  <c:v>55.755589999999998</c:v>
                </c:pt>
                <c:pt idx="2544">
                  <c:v>55.789870000000001</c:v>
                </c:pt>
                <c:pt idx="2545">
                  <c:v>55.823920000000001</c:v>
                </c:pt>
                <c:pt idx="2546">
                  <c:v>55.859299999999998</c:v>
                </c:pt>
                <c:pt idx="2547">
                  <c:v>55.894820000000003</c:v>
                </c:pt>
                <c:pt idx="2548">
                  <c:v>55.92906</c:v>
                </c:pt>
                <c:pt idx="2549">
                  <c:v>55.962899999999998</c:v>
                </c:pt>
                <c:pt idx="2550">
                  <c:v>55.997489999999999</c:v>
                </c:pt>
                <c:pt idx="2551">
                  <c:v>56.032989999999998</c:v>
                </c:pt>
                <c:pt idx="2552">
                  <c:v>56.065359999999998</c:v>
                </c:pt>
                <c:pt idx="2553">
                  <c:v>56.099980000000002</c:v>
                </c:pt>
                <c:pt idx="2554">
                  <c:v>56.132640000000002</c:v>
                </c:pt>
                <c:pt idx="2555">
                  <c:v>56.166519999999998</c:v>
                </c:pt>
                <c:pt idx="2556">
                  <c:v>56.20111</c:v>
                </c:pt>
                <c:pt idx="2557">
                  <c:v>56.233699999999999</c:v>
                </c:pt>
                <c:pt idx="2558">
                  <c:v>56.266269999999999</c:v>
                </c:pt>
                <c:pt idx="2559">
                  <c:v>56.299979999999998</c:v>
                </c:pt>
                <c:pt idx="2560">
                  <c:v>56.33426</c:v>
                </c:pt>
                <c:pt idx="2561">
                  <c:v>56.367260000000002</c:v>
                </c:pt>
                <c:pt idx="2562">
                  <c:v>56.4041</c:v>
                </c:pt>
                <c:pt idx="2563">
                  <c:v>56.435250000000003</c:v>
                </c:pt>
                <c:pt idx="2564">
                  <c:v>56.470359999999999</c:v>
                </c:pt>
                <c:pt idx="2565">
                  <c:v>56.503279999999997</c:v>
                </c:pt>
                <c:pt idx="2566">
                  <c:v>56.538730000000001</c:v>
                </c:pt>
                <c:pt idx="2567">
                  <c:v>56.571980000000003</c:v>
                </c:pt>
                <c:pt idx="2568">
                  <c:v>56.605229999999999</c:v>
                </c:pt>
                <c:pt idx="2569">
                  <c:v>56.640259999999998</c:v>
                </c:pt>
                <c:pt idx="2570">
                  <c:v>56.673400000000001</c:v>
                </c:pt>
                <c:pt idx="2571">
                  <c:v>56.70664</c:v>
                </c:pt>
                <c:pt idx="2572">
                  <c:v>56.741140000000001</c:v>
                </c:pt>
                <c:pt idx="2573">
                  <c:v>56.776240000000001</c:v>
                </c:pt>
                <c:pt idx="2574">
                  <c:v>56.809480000000001</c:v>
                </c:pt>
                <c:pt idx="2575">
                  <c:v>56.842320000000001</c:v>
                </c:pt>
                <c:pt idx="2576">
                  <c:v>56.875929999999997</c:v>
                </c:pt>
                <c:pt idx="2577">
                  <c:v>56.907739999999997</c:v>
                </c:pt>
                <c:pt idx="2578">
                  <c:v>56.942</c:v>
                </c:pt>
                <c:pt idx="2579">
                  <c:v>56.974699999999999</c:v>
                </c:pt>
                <c:pt idx="2580">
                  <c:v>57.00855</c:v>
                </c:pt>
                <c:pt idx="2581">
                  <c:v>57.041969999999999</c:v>
                </c:pt>
                <c:pt idx="2582">
                  <c:v>57.075809999999997</c:v>
                </c:pt>
                <c:pt idx="2583">
                  <c:v>57.110349999999997</c:v>
                </c:pt>
                <c:pt idx="2584">
                  <c:v>57.14208</c:v>
                </c:pt>
                <c:pt idx="2585">
                  <c:v>57.177909999999997</c:v>
                </c:pt>
                <c:pt idx="2586">
                  <c:v>57.210450000000002</c:v>
                </c:pt>
                <c:pt idx="2587">
                  <c:v>57.243070000000003</c:v>
                </c:pt>
                <c:pt idx="2588">
                  <c:v>57.276620000000001</c:v>
                </c:pt>
                <c:pt idx="2589">
                  <c:v>57.311450000000001</c:v>
                </c:pt>
                <c:pt idx="2590">
                  <c:v>57.345059999999997</c:v>
                </c:pt>
                <c:pt idx="2591">
                  <c:v>57.379989999999999</c:v>
                </c:pt>
                <c:pt idx="2592">
                  <c:v>57.413519999999998</c:v>
                </c:pt>
                <c:pt idx="2593">
                  <c:v>57.446899999999999</c:v>
                </c:pt>
                <c:pt idx="2594">
                  <c:v>57.480080000000001</c:v>
                </c:pt>
                <c:pt idx="2595">
                  <c:v>57.513680000000001</c:v>
                </c:pt>
                <c:pt idx="2596">
                  <c:v>57.548900000000003</c:v>
                </c:pt>
                <c:pt idx="2597">
                  <c:v>57.581910000000001</c:v>
                </c:pt>
                <c:pt idx="2598">
                  <c:v>57.616399999999999</c:v>
                </c:pt>
                <c:pt idx="2599">
                  <c:v>57.651020000000003</c:v>
                </c:pt>
                <c:pt idx="2600">
                  <c:v>57.685209999999998</c:v>
                </c:pt>
                <c:pt idx="2601">
                  <c:v>57.71716</c:v>
                </c:pt>
                <c:pt idx="2602">
                  <c:v>57.751800000000003</c:v>
                </c:pt>
                <c:pt idx="2603">
                  <c:v>57.786009999999997</c:v>
                </c:pt>
                <c:pt idx="2604">
                  <c:v>57.820500000000003</c:v>
                </c:pt>
                <c:pt idx="2605">
                  <c:v>57.853819999999999</c:v>
                </c:pt>
                <c:pt idx="2606">
                  <c:v>57.889800000000001</c:v>
                </c:pt>
                <c:pt idx="2607">
                  <c:v>57.922240000000002</c:v>
                </c:pt>
                <c:pt idx="2608">
                  <c:v>57.957659999999997</c:v>
                </c:pt>
                <c:pt idx="2609">
                  <c:v>57.99127</c:v>
                </c:pt>
                <c:pt idx="2610">
                  <c:v>58.025939999999999</c:v>
                </c:pt>
                <c:pt idx="2611">
                  <c:v>58.061050000000002</c:v>
                </c:pt>
                <c:pt idx="2612">
                  <c:v>58.095300000000002</c:v>
                </c:pt>
                <c:pt idx="2613">
                  <c:v>58.130870000000002</c:v>
                </c:pt>
                <c:pt idx="2614">
                  <c:v>58.166200000000003</c:v>
                </c:pt>
                <c:pt idx="2615">
                  <c:v>58.20149</c:v>
                </c:pt>
                <c:pt idx="2616">
                  <c:v>58.234720000000003</c:v>
                </c:pt>
                <c:pt idx="2617">
                  <c:v>58.26905</c:v>
                </c:pt>
                <c:pt idx="2618">
                  <c:v>58.30274</c:v>
                </c:pt>
                <c:pt idx="2619">
                  <c:v>58.337649999999996</c:v>
                </c:pt>
                <c:pt idx="2620">
                  <c:v>58.372019999999999</c:v>
                </c:pt>
                <c:pt idx="2621">
                  <c:v>58.406529999999997</c:v>
                </c:pt>
                <c:pt idx="2622">
                  <c:v>58.440199999999997</c:v>
                </c:pt>
                <c:pt idx="2623">
                  <c:v>58.474589999999999</c:v>
                </c:pt>
                <c:pt idx="2624">
                  <c:v>58.508609999999997</c:v>
                </c:pt>
                <c:pt idx="2625">
                  <c:v>58.542999999999999</c:v>
                </c:pt>
                <c:pt idx="2626">
                  <c:v>58.579039999999999</c:v>
                </c:pt>
                <c:pt idx="2627">
                  <c:v>58.613480000000003</c:v>
                </c:pt>
                <c:pt idx="2628">
                  <c:v>58.647849999999998</c:v>
                </c:pt>
                <c:pt idx="2629">
                  <c:v>58.682220000000001</c:v>
                </c:pt>
                <c:pt idx="2630">
                  <c:v>58.716900000000003</c:v>
                </c:pt>
                <c:pt idx="2631">
                  <c:v>58.751220000000004</c:v>
                </c:pt>
                <c:pt idx="2632">
                  <c:v>58.78593</c:v>
                </c:pt>
                <c:pt idx="2633">
                  <c:v>58.820630000000001</c:v>
                </c:pt>
                <c:pt idx="2634">
                  <c:v>58.854439999999997</c:v>
                </c:pt>
                <c:pt idx="2635">
                  <c:v>58.890740000000001</c:v>
                </c:pt>
                <c:pt idx="2636">
                  <c:v>58.921930000000003</c:v>
                </c:pt>
                <c:pt idx="2637">
                  <c:v>58.957140000000003</c:v>
                </c:pt>
                <c:pt idx="2638">
                  <c:v>58.99145</c:v>
                </c:pt>
                <c:pt idx="2639">
                  <c:v>59.026359999999997</c:v>
                </c:pt>
                <c:pt idx="2640">
                  <c:v>59.062240000000003</c:v>
                </c:pt>
                <c:pt idx="2641">
                  <c:v>59.09798</c:v>
                </c:pt>
                <c:pt idx="2642">
                  <c:v>59.131880000000002</c:v>
                </c:pt>
                <c:pt idx="2643">
                  <c:v>59.166040000000002</c:v>
                </c:pt>
                <c:pt idx="2644">
                  <c:v>59.200369999999999</c:v>
                </c:pt>
                <c:pt idx="2645">
                  <c:v>59.234760000000001</c:v>
                </c:pt>
                <c:pt idx="2646">
                  <c:v>59.269460000000002</c:v>
                </c:pt>
                <c:pt idx="2647">
                  <c:v>59.305779999999999</c:v>
                </c:pt>
                <c:pt idx="2648">
                  <c:v>59.341320000000003</c:v>
                </c:pt>
                <c:pt idx="2649">
                  <c:v>59.376179999999998</c:v>
                </c:pt>
                <c:pt idx="2650">
                  <c:v>59.411470000000001</c:v>
                </c:pt>
                <c:pt idx="2651">
                  <c:v>59.447600000000001</c:v>
                </c:pt>
                <c:pt idx="2652">
                  <c:v>59.48357</c:v>
                </c:pt>
                <c:pt idx="2653">
                  <c:v>59.518160000000002</c:v>
                </c:pt>
                <c:pt idx="2654">
                  <c:v>59.552529999999997</c:v>
                </c:pt>
                <c:pt idx="2655">
                  <c:v>59.588290000000001</c:v>
                </c:pt>
                <c:pt idx="2656">
                  <c:v>59.623750000000001</c:v>
                </c:pt>
                <c:pt idx="2657">
                  <c:v>59.658720000000002</c:v>
                </c:pt>
                <c:pt idx="2658">
                  <c:v>59.695430000000002</c:v>
                </c:pt>
                <c:pt idx="2659">
                  <c:v>59.730640000000001</c:v>
                </c:pt>
                <c:pt idx="2660">
                  <c:v>59.766109999999998</c:v>
                </c:pt>
                <c:pt idx="2661">
                  <c:v>59.799570000000003</c:v>
                </c:pt>
                <c:pt idx="2662">
                  <c:v>59.833379999999998</c:v>
                </c:pt>
                <c:pt idx="2663">
                  <c:v>59.869</c:v>
                </c:pt>
                <c:pt idx="2664">
                  <c:v>59.904739999999997</c:v>
                </c:pt>
                <c:pt idx="2665">
                  <c:v>59.940559999999998</c:v>
                </c:pt>
                <c:pt idx="2666">
                  <c:v>59.974460000000001</c:v>
                </c:pt>
                <c:pt idx="2667">
                  <c:v>60.009349999999998</c:v>
                </c:pt>
                <c:pt idx="2668">
                  <c:v>60.046930000000003</c:v>
                </c:pt>
                <c:pt idx="2669">
                  <c:v>60.081740000000003</c:v>
                </c:pt>
                <c:pt idx="2670">
                  <c:v>60.11477</c:v>
                </c:pt>
                <c:pt idx="2671">
                  <c:v>60.151609999999998</c:v>
                </c:pt>
                <c:pt idx="2672">
                  <c:v>60.186959999999999</c:v>
                </c:pt>
                <c:pt idx="2673">
                  <c:v>60.223239999999997</c:v>
                </c:pt>
                <c:pt idx="2674">
                  <c:v>60.259320000000002</c:v>
                </c:pt>
                <c:pt idx="2675">
                  <c:v>60.294490000000003</c:v>
                </c:pt>
                <c:pt idx="2676">
                  <c:v>60.33034</c:v>
                </c:pt>
                <c:pt idx="2677">
                  <c:v>60.365519999999997</c:v>
                </c:pt>
                <c:pt idx="2678">
                  <c:v>60.40193</c:v>
                </c:pt>
                <c:pt idx="2679">
                  <c:v>60.43674</c:v>
                </c:pt>
                <c:pt idx="2680">
                  <c:v>60.472499999999997</c:v>
                </c:pt>
                <c:pt idx="2681">
                  <c:v>60.507550000000002</c:v>
                </c:pt>
                <c:pt idx="2682">
                  <c:v>60.541739999999997</c:v>
                </c:pt>
                <c:pt idx="2683">
                  <c:v>60.577080000000002</c:v>
                </c:pt>
                <c:pt idx="2684">
                  <c:v>60.611179999999997</c:v>
                </c:pt>
                <c:pt idx="2685">
                  <c:v>60.645719999999997</c:v>
                </c:pt>
                <c:pt idx="2686">
                  <c:v>60.682000000000002</c:v>
                </c:pt>
                <c:pt idx="2687">
                  <c:v>60.717399999999998</c:v>
                </c:pt>
                <c:pt idx="2688">
                  <c:v>60.752459999999999</c:v>
                </c:pt>
                <c:pt idx="2689">
                  <c:v>60.786320000000003</c:v>
                </c:pt>
                <c:pt idx="2690">
                  <c:v>60.82226</c:v>
                </c:pt>
                <c:pt idx="2691">
                  <c:v>60.85698</c:v>
                </c:pt>
                <c:pt idx="2692">
                  <c:v>60.892620000000001</c:v>
                </c:pt>
                <c:pt idx="2693">
                  <c:v>60.9255</c:v>
                </c:pt>
                <c:pt idx="2694">
                  <c:v>60.961379999999998</c:v>
                </c:pt>
                <c:pt idx="2695">
                  <c:v>60.996560000000002</c:v>
                </c:pt>
                <c:pt idx="2696">
                  <c:v>61.032319999999999</c:v>
                </c:pt>
                <c:pt idx="2697">
                  <c:v>61.069220000000001</c:v>
                </c:pt>
                <c:pt idx="2698">
                  <c:v>61.101990000000001</c:v>
                </c:pt>
                <c:pt idx="2699">
                  <c:v>61.139740000000003</c:v>
                </c:pt>
                <c:pt idx="2700">
                  <c:v>61.174300000000002</c:v>
                </c:pt>
                <c:pt idx="2701">
                  <c:v>61.207909999999998</c:v>
                </c:pt>
                <c:pt idx="2702">
                  <c:v>61.244489999999999</c:v>
                </c:pt>
                <c:pt idx="2703">
                  <c:v>61.278979999999997</c:v>
                </c:pt>
                <c:pt idx="2704">
                  <c:v>61.313650000000003</c:v>
                </c:pt>
                <c:pt idx="2705">
                  <c:v>61.347740000000002</c:v>
                </c:pt>
                <c:pt idx="2706">
                  <c:v>61.383710000000001</c:v>
                </c:pt>
                <c:pt idx="2707">
                  <c:v>61.419139999999999</c:v>
                </c:pt>
                <c:pt idx="2708">
                  <c:v>61.455379999999998</c:v>
                </c:pt>
                <c:pt idx="2709">
                  <c:v>61.490430000000003</c:v>
                </c:pt>
                <c:pt idx="2710">
                  <c:v>61.525820000000003</c:v>
                </c:pt>
                <c:pt idx="2711">
                  <c:v>61.562660000000001</c:v>
                </c:pt>
                <c:pt idx="2712">
                  <c:v>61.598129999999998</c:v>
                </c:pt>
                <c:pt idx="2713">
                  <c:v>61.634680000000003</c:v>
                </c:pt>
                <c:pt idx="2714">
                  <c:v>61.669649999999997</c:v>
                </c:pt>
                <c:pt idx="2715">
                  <c:v>61.705869999999997</c:v>
                </c:pt>
                <c:pt idx="2716">
                  <c:v>61.739550000000001</c:v>
                </c:pt>
                <c:pt idx="2717">
                  <c:v>61.774760000000001</c:v>
                </c:pt>
                <c:pt idx="2718">
                  <c:v>61.811</c:v>
                </c:pt>
                <c:pt idx="2719">
                  <c:v>61.847679999999997</c:v>
                </c:pt>
                <c:pt idx="2720">
                  <c:v>61.881999999999998</c:v>
                </c:pt>
                <c:pt idx="2721">
                  <c:v>61.919519999999999</c:v>
                </c:pt>
                <c:pt idx="2722">
                  <c:v>61.953659999999999</c:v>
                </c:pt>
                <c:pt idx="2723">
                  <c:v>61.990699999999997</c:v>
                </c:pt>
                <c:pt idx="2724">
                  <c:v>62.026800000000001</c:v>
                </c:pt>
                <c:pt idx="2725">
                  <c:v>62.063760000000002</c:v>
                </c:pt>
                <c:pt idx="2726">
                  <c:v>62.09807</c:v>
                </c:pt>
                <c:pt idx="2727">
                  <c:v>62.133360000000003</c:v>
                </c:pt>
                <c:pt idx="2728">
                  <c:v>62.169699999999999</c:v>
                </c:pt>
                <c:pt idx="2729">
                  <c:v>62.206800000000001</c:v>
                </c:pt>
                <c:pt idx="2730">
                  <c:v>62.242130000000003</c:v>
                </c:pt>
                <c:pt idx="2731">
                  <c:v>62.277450000000002</c:v>
                </c:pt>
                <c:pt idx="2732">
                  <c:v>62.313360000000003</c:v>
                </c:pt>
                <c:pt idx="2733">
                  <c:v>62.350349999999999</c:v>
                </c:pt>
                <c:pt idx="2734">
                  <c:v>62.386000000000003</c:v>
                </c:pt>
                <c:pt idx="2735">
                  <c:v>62.420119999999997</c:v>
                </c:pt>
                <c:pt idx="2736">
                  <c:v>62.45946</c:v>
                </c:pt>
                <c:pt idx="2737">
                  <c:v>62.491689999999998</c:v>
                </c:pt>
                <c:pt idx="2738">
                  <c:v>62.529719999999998</c:v>
                </c:pt>
                <c:pt idx="2739">
                  <c:v>62.56588</c:v>
                </c:pt>
                <c:pt idx="2740">
                  <c:v>62.60089</c:v>
                </c:pt>
                <c:pt idx="2741">
                  <c:v>62.637590000000003</c:v>
                </c:pt>
                <c:pt idx="2742">
                  <c:v>62.672879999999999</c:v>
                </c:pt>
                <c:pt idx="2743">
                  <c:v>62.708710000000004</c:v>
                </c:pt>
                <c:pt idx="2744">
                  <c:v>62.74588</c:v>
                </c:pt>
                <c:pt idx="2745">
                  <c:v>62.781140000000001</c:v>
                </c:pt>
                <c:pt idx="2746">
                  <c:v>62.819580000000002</c:v>
                </c:pt>
                <c:pt idx="2747">
                  <c:v>62.855409999999999</c:v>
                </c:pt>
                <c:pt idx="2748">
                  <c:v>62.892470000000003</c:v>
                </c:pt>
                <c:pt idx="2749">
                  <c:v>62.928559999999997</c:v>
                </c:pt>
                <c:pt idx="2750">
                  <c:v>62.964320000000001</c:v>
                </c:pt>
                <c:pt idx="2751">
                  <c:v>63.002540000000003</c:v>
                </c:pt>
                <c:pt idx="2752">
                  <c:v>63.035879999999999</c:v>
                </c:pt>
                <c:pt idx="2753">
                  <c:v>63.072940000000003</c:v>
                </c:pt>
                <c:pt idx="2754">
                  <c:v>63.109690000000001</c:v>
                </c:pt>
                <c:pt idx="2755">
                  <c:v>63.145820000000001</c:v>
                </c:pt>
                <c:pt idx="2756">
                  <c:v>63.181570000000001</c:v>
                </c:pt>
                <c:pt idx="2757">
                  <c:v>63.216999999999999</c:v>
                </c:pt>
                <c:pt idx="2758">
                  <c:v>63.251800000000003</c:v>
                </c:pt>
                <c:pt idx="2759">
                  <c:v>63.287399999999998</c:v>
                </c:pt>
                <c:pt idx="2760">
                  <c:v>63.323160000000001</c:v>
                </c:pt>
                <c:pt idx="2761">
                  <c:v>63.360129999999998</c:v>
                </c:pt>
                <c:pt idx="2762">
                  <c:v>63.394240000000003</c:v>
                </c:pt>
                <c:pt idx="2763">
                  <c:v>63.430160000000001</c:v>
                </c:pt>
                <c:pt idx="2764">
                  <c:v>63.466200000000001</c:v>
                </c:pt>
                <c:pt idx="2765">
                  <c:v>63.502000000000002</c:v>
                </c:pt>
                <c:pt idx="2766">
                  <c:v>63.538559999999997</c:v>
                </c:pt>
                <c:pt idx="2767">
                  <c:v>63.576259999999998</c:v>
                </c:pt>
                <c:pt idx="2768">
                  <c:v>63.611809999999998</c:v>
                </c:pt>
                <c:pt idx="2769">
                  <c:v>63.647219999999997</c:v>
                </c:pt>
                <c:pt idx="2770">
                  <c:v>63.685499999999998</c:v>
                </c:pt>
                <c:pt idx="2771">
                  <c:v>63.721760000000003</c:v>
                </c:pt>
                <c:pt idx="2772">
                  <c:v>63.757680000000001</c:v>
                </c:pt>
                <c:pt idx="2773">
                  <c:v>63.794739999999997</c:v>
                </c:pt>
                <c:pt idx="2774">
                  <c:v>63.830269999999999</c:v>
                </c:pt>
                <c:pt idx="2775">
                  <c:v>63.866410000000002</c:v>
                </c:pt>
                <c:pt idx="2776">
                  <c:v>63.903199999999998</c:v>
                </c:pt>
                <c:pt idx="2777">
                  <c:v>63.939</c:v>
                </c:pt>
                <c:pt idx="2778">
                  <c:v>63.974220000000003</c:v>
                </c:pt>
                <c:pt idx="2779">
                  <c:v>64.011420000000001</c:v>
                </c:pt>
                <c:pt idx="2780">
                  <c:v>64.049890000000005</c:v>
                </c:pt>
                <c:pt idx="2781">
                  <c:v>64.083119999999994</c:v>
                </c:pt>
                <c:pt idx="2782">
                  <c:v>64.119780000000006</c:v>
                </c:pt>
                <c:pt idx="2783">
                  <c:v>64.155940000000001</c:v>
                </c:pt>
                <c:pt idx="2784">
                  <c:v>64.191509999999994</c:v>
                </c:pt>
                <c:pt idx="2785">
                  <c:v>64.226510000000005</c:v>
                </c:pt>
                <c:pt idx="2786">
                  <c:v>64.262820000000005</c:v>
                </c:pt>
                <c:pt idx="2787">
                  <c:v>64.298190000000005</c:v>
                </c:pt>
                <c:pt idx="2788">
                  <c:v>64.335260000000005</c:v>
                </c:pt>
                <c:pt idx="2789">
                  <c:v>64.372290000000007</c:v>
                </c:pt>
                <c:pt idx="2790">
                  <c:v>64.409400000000005</c:v>
                </c:pt>
                <c:pt idx="2791">
                  <c:v>64.445589999999996</c:v>
                </c:pt>
                <c:pt idx="2792">
                  <c:v>64.480800000000002</c:v>
                </c:pt>
                <c:pt idx="2793">
                  <c:v>64.518039999999999</c:v>
                </c:pt>
                <c:pt idx="2794">
                  <c:v>64.551720000000003</c:v>
                </c:pt>
                <c:pt idx="2795">
                  <c:v>64.588939999999994</c:v>
                </c:pt>
                <c:pt idx="2796">
                  <c:v>64.624510000000001</c:v>
                </c:pt>
                <c:pt idx="2797">
                  <c:v>64.660120000000006</c:v>
                </c:pt>
                <c:pt idx="2798">
                  <c:v>64.694940000000003</c:v>
                </c:pt>
                <c:pt idx="2799">
                  <c:v>64.729730000000004</c:v>
                </c:pt>
                <c:pt idx="2800">
                  <c:v>64.765619999999998</c:v>
                </c:pt>
                <c:pt idx="2801">
                  <c:v>64.800920000000005</c:v>
                </c:pt>
                <c:pt idx="2802">
                  <c:v>64.836439999999996</c:v>
                </c:pt>
                <c:pt idx="2803">
                  <c:v>64.873710000000003</c:v>
                </c:pt>
                <c:pt idx="2804">
                  <c:v>64.909000000000006</c:v>
                </c:pt>
                <c:pt idx="2805">
                  <c:v>64.9452</c:v>
                </c:pt>
                <c:pt idx="2806">
                  <c:v>64.98057</c:v>
                </c:pt>
                <c:pt idx="2807">
                  <c:v>65.015439999999998</c:v>
                </c:pt>
                <c:pt idx="2808">
                  <c:v>65.052800000000005</c:v>
                </c:pt>
                <c:pt idx="2809">
                  <c:v>65.091099999999997</c:v>
                </c:pt>
                <c:pt idx="2810">
                  <c:v>65.125450000000001</c:v>
                </c:pt>
                <c:pt idx="2811">
                  <c:v>65.163719999999998</c:v>
                </c:pt>
                <c:pt idx="2812">
                  <c:v>65.198160000000001</c:v>
                </c:pt>
                <c:pt idx="2813">
                  <c:v>65.235780000000005</c:v>
                </c:pt>
                <c:pt idx="2814">
                  <c:v>65.273480000000006</c:v>
                </c:pt>
                <c:pt idx="2815">
                  <c:v>65.309200000000004</c:v>
                </c:pt>
                <c:pt idx="2816">
                  <c:v>65.347759999999994</c:v>
                </c:pt>
                <c:pt idx="2817">
                  <c:v>65.383380000000002</c:v>
                </c:pt>
                <c:pt idx="2818">
                  <c:v>65.417590000000004</c:v>
                </c:pt>
                <c:pt idx="2819">
                  <c:v>65.453999999999994</c:v>
                </c:pt>
                <c:pt idx="2820">
                  <c:v>65.491950000000003</c:v>
                </c:pt>
                <c:pt idx="2821">
                  <c:v>65.527500000000003</c:v>
                </c:pt>
                <c:pt idx="2822">
                  <c:v>65.563569999999999</c:v>
                </c:pt>
                <c:pt idx="2823">
                  <c:v>65.599059999999994</c:v>
                </c:pt>
                <c:pt idx="2824">
                  <c:v>65.637950000000004</c:v>
                </c:pt>
                <c:pt idx="2825">
                  <c:v>65.673150000000007</c:v>
                </c:pt>
                <c:pt idx="2826">
                  <c:v>65.708219999999997</c:v>
                </c:pt>
                <c:pt idx="2827">
                  <c:v>65.744680000000002</c:v>
                </c:pt>
                <c:pt idx="2828">
                  <c:v>65.7791</c:v>
                </c:pt>
                <c:pt idx="2829">
                  <c:v>65.815060000000003</c:v>
                </c:pt>
                <c:pt idx="2830">
                  <c:v>65.853309999999993</c:v>
                </c:pt>
                <c:pt idx="2831">
                  <c:v>65.888490000000004</c:v>
                </c:pt>
                <c:pt idx="2832">
                  <c:v>65.924999999999997</c:v>
                </c:pt>
                <c:pt idx="2833">
                  <c:v>65.959249999999997</c:v>
                </c:pt>
                <c:pt idx="2834">
                  <c:v>65.996859999999998</c:v>
                </c:pt>
                <c:pt idx="2835">
                  <c:v>66.031819999999996</c:v>
                </c:pt>
                <c:pt idx="2836">
                  <c:v>66.066519999999997</c:v>
                </c:pt>
                <c:pt idx="2837">
                  <c:v>66.10266</c:v>
                </c:pt>
                <c:pt idx="2838">
                  <c:v>66.135990000000007</c:v>
                </c:pt>
                <c:pt idx="2839">
                  <c:v>66.170900000000003</c:v>
                </c:pt>
                <c:pt idx="2840">
                  <c:v>66.204740000000001</c:v>
                </c:pt>
                <c:pt idx="2841">
                  <c:v>66.239999999999995</c:v>
                </c:pt>
                <c:pt idx="2842">
                  <c:v>66.275490000000005</c:v>
                </c:pt>
                <c:pt idx="2843">
                  <c:v>66.307559999999995</c:v>
                </c:pt>
                <c:pt idx="2844">
                  <c:v>66.342699999999994</c:v>
                </c:pt>
                <c:pt idx="2845">
                  <c:v>66.380250000000004</c:v>
                </c:pt>
                <c:pt idx="2846">
                  <c:v>66.414739999999995</c:v>
                </c:pt>
                <c:pt idx="2847">
                  <c:v>66.451499999999996</c:v>
                </c:pt>
                <c:pt idx="2848">
                  <c:v>66.484949999999998</c:v>
                </c:pt>
                <c:pt idx="2849">
                  <c:v>66.519689999999997</c:v>
                </c:pt>
                <c:pt idx="2850">
                  <c:v>66.55838</c:v>
                </c:pt>
                <c:pt idx="2851">
                  <c:v>66.591759999999994</c:v>
                </c:pt>
                <c:pt idx="2852">
                  <c:v>66.629739999999998</c:v>
                </c:pt>
                <c:pt idx="2853">
                  <c:v>66.664119999999997</c:v>
                </c:pt>
                <c:pt idx="2854">
                  <c:v>66.701409999999996</c:v>
                </c:pt>
                <c:pt idx="2855">
                  <c:v>66.735699999999994</c:v>
                </c:pt>
                <c:pt idx="2856">
                  <c:v>66.775120000000001</c:v>
                </c:pt>
                <c:pt idx="2857">
                  <c:v>66.811859999999996</c:v>
                </c:pt>
                <c:pt idx="2858">
                  <c:v>66.845600000000005</c:v>
                </c:pt>
                <c:pt idx="2859">
                  <c:v>66.882400000000004</c:v>
                </c:pt>
                <c:pt idx="2860">
                  <c:v>66.918319999999994</c:v>
                </c:pt>
                <c:pt idx="2861">
                  <c:v>66.952240000000003</c:v>
                </c:pt>
                <c:pt idx="2862">
                  <c:v>66.989019999999996</c:v>
                </c:pt>
                <c:pt idx="2863">
                  <c:v>67.026309999999995</c:v>
                </c:pt>
                <c:pt idx="2864">
                  <c:v>67.062280000000001</c:v>
                </c:pt>
                <c:pt idx="2865">
                  <c:v>67.098870000000005</c:v>
                </c:pt>
                <c:pt idx="2866">
                  <c:v>67.132739999999998</c:v>
                </c:pt>
                <c:pt idx="2867">
                  <c:v>67.170280000000005</c:v>
                </c:pt>
                <c:pt idx="2868">
                  <c:v>67.207380000000001</c:v>
                </c:pt>
                <c:pt idx="2869">
                  <c:v>67.243309999999994</c:v>
                </c:pt>
                <c:pt idx="2870">
                  <c:v>67.28</c:v>
                </c:pt>
                <c:pt idx="2871">
                  <c:v>67.318179999999998</c:v>
                </c:pt>
                <c:pt idx="2872">
                  <c:v>67.35566</c:v>
                </c:pt>
                <c:pt idx="2873">
                  <c:v>67.392179999999996</c:v>
                </c:pt>
                <c:pt idx="2874">
                  <c:v>67.430989999999994</c:v>
                </c:pt>
                <c:pt idx="2875">
                  <c:v>67.469819999999999</c:v>
                </c:pt>
                <c:pt idx="2876">
                  <c:v>67.505600000000001</c:v>
                </c:pt>
                <c:pt idx="2877">
                  <c:v>67.543440000000004</c:v>
                </c:pt>
                <c:pt idx="2878">
                  <c:v>67.581119999999999</c:v>
                </c:pt>
                <c:pt idx="2879">
                  <c:v>67.617559999999997</c:v>
                </c:pt>
                <c:pt idx="2880">
                  <c:v>67.655839999999998</c:v>
                </c:pt>
                <c:pt idx="2881">
                  <c:v>67.694980000000001</c:v>
                </c:pt>
                <c:pt idx="2882">
                  <c:v>67.730080000000001</c:v>
                </c:pt>
                <c:pt idx="2883">
                  <c:v>67.767049999999998</c:v>
                </c:pt>
                <c:pt idx="2884">
                  <c:v>67.8065</c:v>
                </c:pt>
                <c:pt idx="2885">
                  <c:v>67.844660000000005</c:v>
                </c:pt>
                <c:pt idx="2886">
                  <c:v>67.881439999999998</c:v>
                </c:pt>
                <c:pt idx="2887">
                  <c:v>67.920779999999993</c:v>
                </c:pt>
                <c:pt idx="2888">
                  <c:v>67.957400000000007</c:v>
                </c:pt>
                <c:pt idx="2889">
                  <c:v>67.995360000000005</c:v>
                </c:pt>
                <c:pt idx="2890">
                  <c:v>68.034570000000002</c:v>
                </c:pt>
                <c:pt idx="2891">
                  <c:v>68.070080000000004</c:v>
                </c:pt>
                <c:pt idx="2892">
                  <c:v>68.108440000000002</c:v>
                </c:pt>
                <c:pt idx="2893">
                  <c:v>68.146659999999997</c:v>
                </c:pt>
                <c:pt idx="2894">
                  <c:v>68.184619999999995</c:v>
                </c:pt>
                <c:pt idx="2895">
                  <c:v>68.222200000000001</c:v>
                </c:pt>
                <c:pt idx="2896">
                  <c:v>68.259609999999995</c:v>
                </c:pt>
                <c:pt idx="2897">
                  <c:v>68.298180000000002</c:v>
                </c:pt>
                <c:pt idx="2898">
                  <c:v>68.335499999999996</c:v>
                </c:pt>
                <c:pt idx="2899">
                  <c:v>68.374099999999999</c:v>
                </c:pt>
                <c:pt idx="2900">
                  <c:v>68.411810000000003</c:v>
                </c:pt>
                <c:pt idx="2901">
                  <c:v>68.449439999999996</c:v>
                </c:pt>
                <c:pt idx="2902">
                  <c:v>68.486940000000004</c:v>
                </c:pt>
                <c:pt idx="2903">
                  <c:v>68.524109999999993</c:v>
                </c:pt>
                <c:pt idx="2904">
                  <c:v>68.560860000000005</c:v>
                </c:pt>
                <c:pt idx="2905">
                  <c:v>68.597530000000006</c:v>
                </c:pt>
                <c:pt idx="2906">
                  <c:v>68.636709999999994</c:v>
                </c:pt>
                <c:pt idx="2907">
                  <c:v>68.674180000000007</c:v>
                </c:pt>
                <c:pt idx="2908">
                  <c:v>68.713059999999999</c:v>
                </c:pt>
                <c:pt idx="2909">
                  <c:v>68.750619999999998</c:v>
                </c:pt>
                <c:pt idx="2910">
                  <c:v>68.790559999999999</c:v>
                </c:pt>
                <c:pt idx="2911">
                  <c:v>68.828040000000001</c:v>
                </c:pt>
                <c:pt idx="2912">
                  <c:v>68.866100000000003</c:v>
                </c:pt>
                <c:pt idx="2913">
                  <c:v>68.904420000000002</c:v>
                </c:pt>
                <c:pt idx="2914">
                  <c:v>68.943290000000005</c:v>
                </c:pt>
                <c:pt idx="2915">
                  <c:v>68.981960000000001</c:v>
                </c:pt>
                <c:pt idx="2916">
                  <c:v>69.019319999999993</c:v>
                </c:pt>
                <c:pt idx="2917">
                  <c:v>69.05762</c:v>
                </c:pt>
                <c:pt idx="2918">
                  <c:v>69.093900000000005</c:v>
                </c:pt>
                <c:pt idx="2919">
                  <c:v>69.132599999999996</c:v>
                </c:pt>
                <c:pt idx="2920">
                  <c:v>69.16901</c:v>
                </c:pt>
                <c:pt idx="2921">
                  <c:v>69.205219999999997</c:v>
                </c:pt>
                <c:pt idx="2922">
                  <c:v>69.244720000000001</c:v>
                </c:pt>
                <c:pt idx="2923">
                  <c:v>69.281220000000005</c:v>
                </c:pt>
                <c:pt idx="2924">
                  <c:v>69.320049999999995</c:v>
                </c:pt>
                <c:pt idx="2925">
                  <c:v>69.359849999999994</c:v>
                </c:pt>
                <c:pt idx="2926">
                  <c:v>69.396780000000007</c:v>
                </c:pt>
                <c:pt idx="2927">
                  <c:v>69.43562</c:v>
                </c:pt>
                <c:pt idx="2928">
                  <c:v>69.47166</c:v>
                </c:pt>
                <c:pt idx="2929">
                  <c:v>69.510850000000005</c:v>
                </c:pt>
                <c:pt idx="2930">
                  <c:v>69.547740000000005</c:v>
                </c:pt>
                <c:pt idx="2931">
                  <c:v>69.587990000000005</c:v>
                </c:pt>
                <c:pt idx="2932">
                  <c:v>69.626360000000005</c:v>
                </c:pt>
                <c:pt idx="2933">
                  <c:v>69.66516</c:v>
                </c:pt>
                <c:pt idx="2934">
                  <c:v>69.702539999999999</c:v>
                </c:pt>
                <c:pt idx="2935">
                  <c:v>69.74118</c:v>
                </c:pt>
                <c:pt idx="2936">
                  <c:v>69.778720000000007</c:v>
                </c:pt>
                <c:pt idx="2937">
                  <c:v>69.817310000000006</c:v>
                </c:pt>
                <c:pt idx="2938">
                  <c:v>69.857259999999997</c:v>
                </c:pt>
                <c:pt idx="2939">
                  <c:v>69.894660000000002</c:v>
                </c:pt>
                <c:pt idx="2940">
                  <c:v>69.933009999999996</c:v>
                </c:pt>
                <c:pt idx="2941">
                  <c:v>69.973179999999999</c:v>
                </c:pt>
                <c:pt idx="2942">
                  <c:v>70.011110000000002</c:v>
                </c:pt>
                <c:pt idx="2943">
                  <c:v>70.050409999999999</c:v>
                </c:pt>
                <c:pt idx="2944">
                  <c:v>70.089470000000006</c:v>
                </c:pt>
                <c:pt idx="2945">
                  <c:v>70.129649999999998</c:v>
                </c:pt>
                <c:pt idx="2946">
                  <c:v>70.168750000000003</c:v>
                </c:pt>
                <c:pt idx="2947">
                  <c:v>70.206469999999996</c:v>
                </c:pt>
                <c:pt idx="2948">
                  <c:v>70.247500000000002</c:v>
                </c:pt>
                <c:pt idx="2949">
                  <c:v>70.287739999999999</c:v>
                </c:pt>
                <c:pt idx="2950">
                  <c:v>70.325800000000001</c:v>
                </c:pt>
                <c:pt idx="2951">
                  <c:v>70.364869999999996</c:v>
                </c:pt>
                <c:pt idx="2952">
                  <c:v>70.406300000000002</c:v>
                </c:pt>
                <c:pt idx="2953">
                  <c:v>70.445400000000006</c:v>
                </c:pt>
                <c:pt idx="2954">
                  <c:v>70.483699999999999</c:v>
                </c:pt>
                <c:pt idx="2955">
                  <c:v>70.522850000000005</c:v>
                </c:pt>
                <c:pt idx="2956">
                  <c:v>70.561599999999999</c:v>
                </c:pt>
                <c:pt idx="2957">
                  <c:v>70.601320000000001</c:v>
                </c:pt>
                <c:pt idx="2958">
                  <c:v>70.639780000000002</c:v>
                </c:pt>
                <c:pt idx="2959">
                  <c:v>70.677099999999996</c:v>
                </c:pt>
                <c:pt idx="2960">
                  <c:v>70.715339999999998</c:v>
                </c:pt>
                <c:pt idx="2961">
                  <c:v>70.755309999999994</c:v>
                </c:pt>
                <c:pt idx="2962">
                  <c:v>70.792680000000004</c:v>
                </c:pt>
                <c:pt idx="2963">
                  <c:v>70.833340000000007</c:v>
                </c:pt>
                <c:pt idx="2964">
                  <c:v>70.872799999999998</c:v>
                </c:pt>
                <c:pt idx="2965">
                  <c:v>70.91</c:v>
                </c:pt>
                <c:pt idx="2966">
                  <c:v>70.948599999999999</c:v>
                </c:pt>
                <c:pt idx="2967">
                  <c:v>70.986580000000004</c:v>
                </c:pt>
                <c:pt idx="2968">
                  <c:v>71.026650000000004</c:v>
                </c:pt>
                <c:pt idx="2969">
                  <c:v>71.065060000000003</c:v>
                </c:pt>
                <c:pt idx="2970">
                  <c:v>71.104579999999999</c:v>
                </c:pt>
                <c:pt idx="2971">
                  <c:v>71.145079999999993</c:v>
                </c:pt>
                <c:pt idx="2972">
                  <c:v>71.183530000000005</c:v>
                </c:pt>
                <c:pt idx="2973">
                  <c:v>71.223510000000005</c:v>
                </c:pt>
                <c:pt idx="2974">
                  <c:v>71.263249999999999</c:v>
                </c:pt>
                <c:pt idx="2975">
                  <c:v>71.301259999999999</c:v>
                </c:pt>
                <c:pt idx="2976">
                  <c:v>71.339799999999997</c:v>
                </c:pt>
                <c:pt idx="2977">
                  <c:v>71.380219999999994</c:v>
                </c:pt>
                <c:pt idx="2978">
                  <c:v>71.42</c:v>
                </c:pt>
                <c:pt idx="2979">
                  <c:v>71.458960000000005</c:v>
                </c:pt>
                <c:pt idx="2980">
                  <c:v>71.495739999999998</c:v>
                </c:pt>
                <c:pt idx="2981">
                  <c:v>71.535820000000001</c:v>
                </c:pt>
                <c:pt idx="2982">
                  <c:v>71.577370000000002</c:v>
                </c:pt>
                <c:pt idx="2983">
                  <c:v>71.615319999999997</c:v>
                </c:pt>
                <c:pt idx="2984">
                  <c:v>71.653390000000002</c:v>
                </c:pt>
                <c:pt idx="2985">
                  <c:v>71.692700000000002</c:v>
                </c:pt>
                <c:pt idx="2986">
                  <c:v>71.729749999999996</c:v>
                </c:pt>
                <c:pt idx="2987">
                  <c:v>71.769069999999999</c:v>
                </c:pt>
                <c:pt idx="2988">
                  <c:v>71.806319999999999</c:v>
                </c:pt>
                <c:pt idx="2989">
                  <c:v>71.843999999999994</c:v>
                </c:pt>
                <c:pt idx="2990">
                  <c:v>71.881919999999994</c:v>
                </c:pt>
                <c:pt idx="2991">
                  <c:v>71.920500000000004</c:v>
                </c:pt>
                <c:pt idx="2992">
                  <c:v>71.958560000000006</c:v>
                </c:pt>
                <c:pt idx="2993">
                  <c:v>71.996459999999999</c:v>
                </c:pt>
                <c:pt idx="2994">
                  <c:v>72.035480000000007</c:v>
                </c:pt>
                <c:pt idx="2995">
                  <c:v>72.072119999999998</c:v>
                </c:pt>
                <c:pt idx="2996">
                  <c:v>72.110339999999994</c:v>
                </c:pt>
                <c:pt idx="2997">
                  <c:v>72.14734</c:v>
                </c:pt>
                <c:pt idx="2998">
                  <c:v>72.183890000000005</c:v>
                </c:pt>
                <c:pt idx="2999">
                  <c:v>72.221699999999998</c:v>
                </c:pt>
                <c:pt idx="3000">
                  <c:v>72.259860000000003</c:v>
                </c:pt>
                <c:pt idx="3001">
                  <c:v>72.296679999999995</c:v>
                </c:pt>
                <c:pt idx="3002">
                  <c:v>72.332679999999996</c:v>
                </c:pt>
                <c:pt idx="3003">
                  <c:v>72.367400000000004</c:v>
                </c:pt>
                <c:pt idx="3004">
                  <c:v>72.401060000000001</c:v>
                </c:pt>
                <c:pt idx="3005">
                  <c:v>72.425529999999995</c:v>
                </c:pt>
                <c:pt idx="3006">
                  <c:v>72.403509999999997</c:v>
                </c:pt>
                <c:pt idx="3007">
                  <c:v>72.288060000000002</c:v>
                </c:pt>
                <c:pt idx="3008">
                  <c:v>72.178319999999999</c:v>
                </c:pt>
                <c:pt idx="3009">
                  <c:v>72.118920000000003</c:v>
                </c:pt>
                <c:pt idx="3010">
                  <c:v>72.076160000000002</c:v>
                </c:pt>
                <c:pt idx="3011">
                  <c:v>72.040189999999996</c:v>
                </c:pt>
                <c:pt idx="3012">
                  <c:v>72.012839999999997</c:v>
                </c:pt>
                <c:pt idx="3013">
                  <c:v>71.987520000000004</c:v>
                </c:pt>
                <c:pt idx="3014">
                  <c:v>71.970299999999995</c:v>
                </c:pt>
                <c:pt idx="3015">
                  <c:v>71.956639999999993</c:v>
                </c:pt>
                <c:pt idx="3016">
                  <c:v>71.949219999999997</c:v>
                </c:pt>
                <c:pt idx="3017">
                  <c:v>71.947460000000007</c:v>
                </c:pt>
                <c:pt idx="3018">
                  <c:v>71.951499999999996</c:v>
                </c:pt>
                <c:pt idx="3019">
                  <c:v>71.959479999999999</c:v>
                </c:pt>
                <c:pt idx="3020">
                  <c:v>71.975719999999995</c:v>
                </c:pt>
                <c:pt idx="3021">
                  <c:v>71.994619999999998</c:v>
                </c:pt>
                <c:pt idx="3022">
                  <c:v>72.020499999999998</c:v>
                </c:pt>
                <c:pt idx="3023">
                  <c:v>72.04965</c:v>
                </c:pt>
                <c:pt idx="3024">
                  <c:v>72.082340000000002</c:v>
                </c:pt>
                <c:pt idx="3025">
                  <c:v>72.118899999999996</c:v>
                </c:pt>
                <c:pt idx="3026">
                  <c:v>72.152929999999998</c:v>
                </c:pt>
                <c:pt idx="3027">
                  <c:v>72.189639999999997</c:v>
                </c:pt>
                <c:pt idx="3028">
                  <c:v>72.230800000000002</c:v>
                </c:pt>
                <c:pt idx="3029">
                  <c:v>72.269880000000001</c:v>
                </c:pt>
                <c:pt idx="3030">
                  <c:v>72.311279999999996</c:v>
                </c:pt>
                <c:pt idx="3031">
                  <c:v>72.3553</c:v>
                </c:pt>
                <c:pt idx="3032">
                  <c:v>72.397649999999999</c:v>
                </c:pt>
                <c:pt idx="3033">
                  <c:v>72.442040000000006</c:v>
                </c:pt>
                <c:pt idx="3034">
                  <c:v>72.485249999999994</c:v>
                </c:pt>
                <c:pt idx="3035">
                  <c:v>72.527320000000003</c:v>
                </c:pt>
                <c:pt idx="3036">
                  <c:v>72.572800000000001</c:v>
                </c:pt>
                <c:pt idx="3037">
                  <c:v>72.615949999999998</c:v>
                </c:pt>
                <c:pt idx="3038">
                  <c:v>72.660399999999996</c:v>
                </c:pt>
                <c:pt idx="3039">
                  <c:v>72.704710000000006</c:v>
                </c:pt>
                <c:pt idx="3040">
                  <c:v>72.746409999999997</c:v>
                </c:pt>
                <c:pt idx="3041">
                  <c:v>72.786510000000007</c:v>
                </c:pt>
                <c:pt idx="3042">
                  <c:v>72.827820000000003</c:v>
                </c:pt>
                <c:pt idx="3043">
                  <c:v>72.867980000000003</c:v>
                </c:pt>
                <c:pt idx="3044">
                  <c:v>72.904939999999996</c:v>
                </c:pt>
                <c:pt idx="3045">
                  <c:v>72.944820000000007</c:v>
                </c:pt>
                <c:pt idx="3046">
                  <c:v>72.980710000000002</c:v>
                </c:pt>
                <c:pt idx="3047">
                  <c:v>73.018500000000003</c:v>
                </c:pt>
                <c:pt idx="3048">
                  <c:v>73.053839999999994</c:v>
                </c:pt>
                <c:pt idx="3049">
                  <c:v>73.090299999999999</c:v>
                </c:pt>
                <c:pt idx="3050">
                  <c:v>73.123800000000003</c:v>
                </c:pt>
                <c:pt idx="3051">
                  <c:v>73.156549999999996</c:v>
                </c:pt>
                <c:pt idx="3052">
                  <c:v>73.187989999999999</c:v>
                </c:pt>
                <c:pt idx="3053">
                  <c:v>73.221159999999998</c:v>
                </c:pt>
                <c:pt idx="3054">
                  <c:v>73.250889999999998</c:v>
                </c:pt>
                <c:pt idx="3055">
                  <c:v>73.281630000000007</c:v>
                </c:pt>
                <c:pt idx="3056">
                  <c:v>73.311819999999997</c:v>
                </c:pt>
                <c:pt idx="3057">
                  <c:v>73.339640000000003</c:v>
                </c:pt>
                <c:pt idx="3058">
                  <c:v>73.370279999999994</c:v>
                </c:pt>
                <c:pt idx="3059">
                  <c:v>73.399500000000003</c:v>
                </c:pt>
                <c:pt idx="3060">
                  <c:v>73.427509999999998</c:v>
                </c:pt>
                <c:pt idx="3061">
                  <c:v>73.455219999999997</c:v>
                </c:pt>
                <c:pt idx="3062">
                  <c:v>73.482079999999996</c:v>
                </c:pt>
                <c:pt idx="3063">
                  <c:v>73.508120000000005</c:v>
                </c:pt>
                <c:pt idx="3064">
                  <c:v>73.536760000000001</c:v>
                </c:pt>
                <c:pt idx="3065">
                  <c:v>73.564700000000002</c:v>
                </c:pt>
                <c:pt idx="3066">
                  <c:v>73.590620000000001</c:v>
                </c:pt>
                <c:pt idx="3067">
                  <c:v>73.616749999999996</c:v>
                </c:pt>
                <c:pt idx="3068">
                  <c:v>73.643289999999993</c:v>
                </c:pt>
                <c:pt idx="3069">
                  <c:v>73.669759999999997</c:v>
                </c:pt>
                <c:pt idx="3070">
                  <c:v>73.695980000000006</c:v>
                </c:pt>
                <c:pt idx="3071">
                  <c:v>73.721040000000002</c:v>
                </c:pt>
                <c:pt idx="3072">
                  <c:v>73.747140000000002</c:v>
                </c:pt>
                <c:pt idx="3073">
                  <c:v>73.775980000000004</c:v>
                </c:pt>
                <c:pt idx="3074">
                  <c:v>73.801860000000005</c:v>
                </c:pt>
                <c:pt idx="3075">
                  <c:v>73.829549999999998</c:v>
                </c:pt>
                <c:pt idx="3076">
                  <c:v>73.855760000000004</c:v>
                </c:pt>
                <c:pt idx="3077">
                  <c:v>73.883600000000001</c:v>
                </c:pt>
                <c:pt idx="3078">
                  <c:v>73.910740000000004</c:v>
                </c:pt>
                <c:pt idx="3079">
                  <c:v>73.936620000000005</c:v>
                </c:pt>
                <c:pt idx="3080">
                  <c:v>73.963840000000005</c:v>
                </c:pt>
                <c:pt idx="3081">
                  <c:v>73.992819999999995</c:v>
                </c:pt>
                <c:pt idx="3082">
                  <c:v>74.019199999999998</c:v>
                </c:pt>
                <c:pt idx="3083">
                  <c:v>74.047259999999994</c:v>
                </c:pt>
                <c:pt idx="3084">
                  <c:v>74.075140000000005</c:v>
                </c:pt>
                <c:pt idx="3085">
                  <c:v>74.103279999999998</c:v>
                </c:pt>
                <c:pt idx="3086">
                  <c:v>74.131489999999999</c:v>
                </c:pt>
                <c:pt idx="3087">
                  <c:v>74.159549999999996</c:v>
                </c:pt>
                <c:pt idx="3088">
                  <c:v>74.190619999999996</c:v>
                </c:pt>
                <c:pt idx="3089">
                  <c:v>74.218249999999998</c:v>
                </c:pt>
                <c:pt idx="3090">
                  <c:v>74.248580000000004</c:v>
                </c:pt>
                <c:pt idx="3091">
                  <c:v>74.278809999999993</c:v>
                </c:pt>
                <c:pt idx="3092">
                  <c:v>74.309370000000001</c:v>
                </c:pt>
                <c:pt idx="3093">
                  <c:v>74.33914</c:v>
                </c:pt>
                <c:pt idx="3094">
                  <c:v>74.369739999999993</c:v>
                </c:pt>
                <c:pt idx="3095">
                  <c:v>74.400000000000006</c:v>
                </c:pt>
                <c:pt idx="3096">
                  <c:v>74.429060000000007</c:v>
                </c:pt>
                <c:pt idx="3097">
                  <c:v>74.460740000000001</c:v>
                </c:pt>
                <c:pt idx="3098">
                  <c:v>74.49051</c:v>
                </c:pt>
                <c:pt idx="3099">
                  <c:v>74.524450000000002</c:v>
                </c:pt>
                <c:pt idx="3100">
                  <c:v>74.554500000000004</c:v>
                </c:pt>
                <c:pt idx="3101">
                  <c:v>74.587400000000002</c:v>
                </c:pt>
                <c:pt idx="3102">
                  <c:v>74.617609999999999</c:v>
                </c:pt>
                <c:pt idx="3103">
                  <c:v>74.651319999999998</c:v>
                </c:pt>
                <c:pt idx="3104">
                  <c:v>74.682900000000004</c:v>
                </c:pt>
                <c:pt idx="3105">
                  <c:v>74.715159999999997</c:v>
                </c:pt>
                <c:pt idx="3106">
                  <c:v>74.748239999999996</c:v>
                </c:pt>
                <c:pt idx="3107">
                  <c:v>74.779880000000006</c:v>
                </c:pt>
                <c:pt idx="3108">
                  <c:v>74.813100000000006</c:v>
                </c:pt>
                <c:pt idx="3109">
                  <c:v>74.847719999999995</c:v>
                </c:pt>
                <c:pt idx="3110">
                  <c:v>74.881709999999998</c:v>
                </c:pt>
                <c:pt idx="3111">
                  <c:v>74.914720000000003</c:v>
                </c:pt>
                <c:pt idx="3112">
                  <c:v>74.948120000000003</c:v>
                </c:pt>
                <c:pt idx="3113">
                  <c:v>74.983320000000006</c:v>
                </c:pt>
                <c:pt idx="3114">
                  <c:v>75.018259999999998</c:v>
                </c:pt>
                <c:pt idx="3115">
                  <c:v>75.051029999999997</c:v>
                </c:pt>
                <c:pt idx="3116">
                  <c:v>75.085599999999999</c:v>
                </c:pt>
                <c:pt idx="3117">
                  <c:v>75.119659999999996</c:v>
                </c:pt>
                <c:pt idx="3118">
                  <c:v>75.155429999999996</c:v>
                </c:pt>
                <c:pt idx="3119">
                  <c:v>75.190380000000005</c:v>
                </c:pt>
                <c:pt idx="3120">
                  <c:v>75.2256</c:v>
                </c:pt>
                <c:pt idx="3121">
                  <c:v>75.262839999999997</c:v>
                </c:pt>
                <c:pt idx="3122">
                  <c:v>75.298950000000005</c:v>
                </c:pt>
                <c:pt idx="3123">
                  <c:v>75.332340000000002</c:v>
                </c:pt>
                <c:pt idx="3124">
                  <c:v>75.369309999999999</c:v>
                </c:pt>
                <c:pt idx="3125">
                  <c:v>75.407039999999995</c:v>
                </c:pt>
                <c:pt idx="3126">
                  <c:v>75.442760000000007</c:v>
                </c:pt>
                <c:pt idx="3127">
                  <c:v>75.479159999999993</c:v>
                </c:pt>
                <c:pt idx="3128">
                  <c:v>75.516499999999994</c:v>
                </c:pt>
                <c:pt idx="3129">
                  <c:v>75.553520000000006</c:v>
                </c:pt>
                <c:pt idx="3130">
                  <c:v>75.592100000000002</c:v>
                </c:pt>
                <c:pt idx="3131">
                  <c:v>75.628469999999993</c:v>
                </c:pt>
                <c:pt idx="3132">
                  <c:v>75.665819999999997</c:v>
                </c:pt>
                <c:pt idx="3133">
                  <c:v>75.702619999999996</c:v>
                </c:pt>
                <c:pt idx="3134">
                  <c:v>75.739850000000004</c:v>
                </c:pt>
                <c:pt idx="3135">
                  <c:v>75.779390000000006</c:v>
                </c:pt>
                <c:pt idx="3136">
                  <c:v>75.816310000000001</c:v>
                </c:pt>
                <c:pt idx="3137">
                  <c:v>75.853129999999993</c:v>
                </c:pt>
                <c:pt idx="3138">
                  <c:v>75.891599999999997</c:v>
                </c:pt>
                <c:pt idx="3139">
                  <c:v>75.92944</c:v>
                </c:pt>
                <c:pt idx="3140">
                  <c:v>75.967529999999996</c:v>
                </c:pt>
                <c:pt idx="3141">
                  <c:v>76.004679999999993</c:v>
                </c:pt>
                <c:pt idx="3142">
                  <c:v>76.046139999999994</c:v>
                </c:pt>
                <c:pt idx="3143">
                  <c:v>76.084109999999995</c:v>
                </c:pt>
                <c:pt idx="3144">
                  <c:v>76.123710000000003</c:v>
                </c:pt>
                <c:pt idx="3145">
                  <c:v>76.161529999999999</c:v>
                </c:pt>
                <c:pt idx="3146">
                  <c:v>76.201710000000006</c:v>
                </c:pt>
                <c:pt idx="3147">
                  <c:v>76.24194</c:v>
                </c:pt>
                <c:pt idx="3148">
                  <c:v>76.281800000000004</c:v>
                </c:pt>
                <c:pt idx="3149">
                  <c:v>76.32132</c:v>
                </c:pt>
                <c:pt idx="3150">
                  <c:v>76.360110000000006</c:v>
                </c:pt>
                <c:pt idx="3151">
                  <c:v>76.400639999999996</c:v>
                </c:pt>
                <c:pt idx="3152">
                  <c:v>76.440550000000002</c:v>
                </c:pt>
                <c:pt idx="3153">
                  <c:v>76.48169</c:v>
                </c:pt>
                <c:pt idx="3154">
                  <c:v>76.522900000000007</c:v>
                </c:pt>
                <c:pt idx="3155">
                  <c:v>76.562600000000003</c:v>
                </c:pt>
                <c:pt idx="3156">
                  <c:v>76.605559999999997</c:v>
                </c:pt>
                <c:pt idx="3157">
                  <c:v>76.643990000000002</c:v>
                </c:pt>
                <c:pt idx="3158">
                  <c:v>76.683400000000006</c:v>
                </c:pt>
                <c:pt idx="3159">
                  <c:v>76.724440000000001</c:v>
                </c:pt>
                <c:pt idx="3160">
                  <c:v>76.767309999999995</c:v>
                </c:pt>
                <c:pt idx="3161">
                  <c:v>76.807259999999999</c:v>
                </c:pt>
                <c:pt idx="3162">
                  <c:v>76.848740000000006</c:v>
                </c:pt>
                <c:pt idx="3163">
                  <c:v>76.88982</c:v>
                </c:pt>
                <c:pt idx="3164">
                  <c:v>76.931110000000004</c:v>
                </c:pt>
                <c:pt idx="3165">
                  <c:v>76.971019999999996</c:v>
                </c:pt>
                <c:pt idx="3166">
                  <c:v>77.014219999999995</c:v>
                </c:pt>
                <c:pt idx="3167">
                  <c:v>77.054839999999999</c:v>
                </c:pt>
                <c:pt idx="3168">
                  <c:v>77.096029999999999</c:v>
                </c:pt>
                <c:pt idx="3169">
                  <c:v>77.138679999999994</c:v>
                </c:pt>
                <c:pt idx="3170">
                  <c:v>77.181209999999993</c:v>
                </c:pt>
                <c:pt idx="3171">
                  <c:v>77.221440000000001</c:v>
                </c:pt>
                <c:pt idx="3172">
                  <c:v>77.2624</c:v>
                </c:pt>
                <c:pt idx="3173">
                  <c:v>77.305359999999993</c:v>
                </c:pt>
                <c:pt idx="3174">
                  <c:v>77.346879999999999</c:v>
                </c:pt>
                <c:pt idx="3175">
                  <c:v>77.388819999999996</c:v>
                </c:pt>
                <c:pt idx="3176">
                  <c:v>77.432649999999995</c:v>
                </c:pt>
                <c:pt idx="3177">
                  <c:v>77.475970000000004</c:v>
                </c:pt>
                <c:pt idx="3178">
                  <c:v>77.515150000000006</c:v>
                </c:pt>
                <c:pt idx="3179">
                  <c:v>77.560550000000006</c:v>
                </c:pt>
                <c:pt idx="3180">
                  <c:v>77.608289999999997</c:v>
                </c:pt>
                <c:pt idx="3181">
                  <c:v>77.656909999999996</c:v>
                </c:pt>
                <c:pt idx="3182">
                  <c:v>77.707369999999997</c:v>
                </c:pt>
                <c:pt idx="3183">
                  <c:v>77.751940000000005</c:v>
                </c:pt>
                <c:pt idx="3184">
                  <c:v>77.797240000000002</c:v>
                </c:pt>
                <c:pt idx="3185">
                  <c:v>77.841620000000006</c:v>
                </c:pt>
                <c:pt idx="3186">
                  <c:v>77.886139999999997</c:v>
                </c:pt>
                <c:pt idx="3187">
                  <c:v>77.929689999999994</c:v>
                </c:pt>
                <c:pt idx="3188">
                  <c:v>77.973640000000003</c:v>
                </c:pt>
                <c:pt idx="3189">
                  <c:v>78.017380000000003</c:v>
                </c:pt>
                <c:pt idx="3190">
                  <c:v>78.060900000000004</c:v>
                </c:pt>
                <c:pt idx="3191">
                  <c:v>78.102800000000002</c:v>
                </c:pt>
                <c:pt idx="3192">
                  <c:v>78.145600000000002</c:v>
                </c:pt>
                <c:pt idx="3193">
                  <c:v>78.189760000000007</c:v>
                </c:pt>
                <c:pt idx="3194">
                  <c:v>78.235029999999995</c:v>
                </c:pt>
                <c:pt idx="3195">
                  <c:v>78.276600000000002</c:v>
                </c:pt>
                <c:pt idx="3196">
                  <c:v>78.320059999999998</c:v>
                </c:pt>
                <c:pt idx="3197">
                  <c:v>78.362740000000002</c:v>
                </c:pt>
                <c:pt idx="3198">
                  <c:v>78.405550000000005</c:v>
                </c:pt>
                <c:pt idx="3199">
                  <c:v>78.447749999999999</c:v>
                </c:pt>
                <c:pt idx="3200">
                  <c:v>78.493430000000004</c:v>
                </c:pt>
                <c:pt idx="3201">
                  <c:v>78.537559999999999</c:v>
                </c:pt>
                <c:pt idx="3202">
                  <c:v>78.580460000000002</c:v>
                </c:pt>
                <c:pt idx="3203">
                  <c:v>78.624499999999998</c:v>
                </c:pt>
                <c:pt idx="3204">
                  <c:v>78.668559999999999</c:v>
                </c:pt>
                <c:pt idx="3205">
                  <c:v>78.709370000000007</c:v>
                </c:pt>
                <c:pt idx="3206">
                  <c:v>78.75376</c:v>
                </c:pt>
                <c:pt idx="3207">
                  <c:v>78.796360000000007</c:v>
                </c:pt>
                <c:pt idx="3208">
                  <c:v>78.840760000000003</c:v>
                </c:pt>
                <c:pt idx="3209">
                  <c:v>78.886899999999997</c:v>
                </c:pt>
                <c:pt idx="3210">
                  <c:v>78.930859999999996</c:v>
                </c:pt>
                <c:pt idx="3211">
                  <c:v>78.974940000000004</c:v>
                </c:pt>
                <c:pt idx="3212">
                  <c:v>79.020610000000005</c:v>
                </c:pt>
                <c:pt idx="3213">
                  <c:v>79.064430000000002</c:v>
                </c:pt>
                <c:pt idx="3214">
                  <c:v>79.108440000000002</c:v>
                </c:pt>
                <c:pt idx="3215">
                  <c:v>79.152609999999996</c:v>
                </c:pt>
                <c:pt idx="3216">
                  <c:v>79.19811</c:v>
                </c:pt>
                <c:pt idx="3217">
                  <c:v>79.240260000000006</c:v>
                </c:pt>
                <c:pt idx="3218">
                  <c:v>79.28389</c:v>
                </c:pt>
                <c:pt idx="3219">
                  <c:v>79.329620000000006</c:v>
                </c:pt>
                <c:pt idx="3220">
                  <c:v>79.375839999999997</c:v>
                </c:pt>
                <c:pt idx="3221">
                  <c:v>79.422409999999999</c:v>
                </c:pt>
                <c:pt idx="3222">
                  <c:v>79.466309999999993</c:v>
                </c:pt>
                <c:pt idx="3223">
                  <c:v>79.511840000000007</c:v>
                </c:pt>
                <c:pt idx="3224">
                  <c:v>79.557590000000005</c:v>
                </c:pt>
                <c:pt idx="3225">
                  <c:v>79.601470000000006</c:v>
                </c:pt>
                <c:pt idx="3226">
                  <c:v>79.646900000000002</c:v>
                </c:pt>
                <c:pt idx="3227">
                  <c:v>79.689260000000004</c:v>
                </c:pt>
                <c:pt idx="3228">
                  <c:v>79.735380000000006</c:v>
                </c:pt>
                <c:pt idx="3229">
                  <c:v>79.781080000000003</c:v>
                </c:pt>
                <c:pt idx="3230">
                  <c:v>79.826740000000001</c:v>
                </c:pt>
                <c:pt idx="3231">
                  <c:v>79.871099999999998</c:v>
                </c:pt>
                <c:pt idx="3232">
                  <c:v>79.917320000000004</c:v>
                </c:pt>
                <c:pt idx="3233">
                  <c:v>79.963290000000001</c:v>
                </c:pt>
                <c:pt idx="3234">
                  <c:v>80.006029999999996</c:v>
                </c:pt>
                <c:pt idx="3235">
                  <c:v>80.050659999999993</c:v>
                </c:pt>
                <c:pt idx="3236">
                  <c:v>80.096919999999997</c:v>
                </c:pt>
                <c:pt idx="3237">
                  <c:v>80.141419999999997</c:v>
                </c:pt>
                <c:pt idx="3238">
                  <c:v>80.185239999999993</c:v>
                </c:pt>
                <c:pt idx="3239">
                  <c:v>80.230339999999998</c:v>
                </c:pt>
                <c:pt idx="3240">
                  <c:v>80.275180000000006</c:v>
                </c:pt>
                <c:pt idx="3241">
                  <c:v>80.320260000000005</c:v>
                </c:pt>
                <c:pt idx="3242">
                  <c:v>80.363810000000001</c:v>
                </c:pt>
                <c:pt idx="3243">
                  <c:v>80.406440000000003</c:v>
                </c:pt>
                <c:pt idx="3244">
                  <c:v>80.45102</c:v>
                </c:pt>
                <c:pt idx="3245">
                  <c:v>80.499099999999999</c:v>
                </c:pt>
                <c:pt idx="3246">
                  <c:v>80.54419</c:v>
                </c:pt>
                <c:pt idx="3247">
                  <c:v>80.587519999999998</c:v>
                </c:pt>
                <c:pt idx="3248">
                  <c:v>80.633359999999996</c:v>
                </c:pt>
                <c:pt idx="3249">
                  <c:v>80.67886</c:v>
                </c:pt>
                <c:pt idx="3250">
                  <c:v>80.724879999999999</c:v>
                </c:pt>
                <c:pt idx="3251">
                  <c:v>80.768919999999994</c:v>
                </c:pt>
                <c:pt idx="3252">
                  <c:v>80.814440000000005</c:v>
                </c:pt>
                <c:pt idx="3253">
                  <c:v>80.857839999999996</c:v>
                </c:pt>
                <c:pt idx="3254">
                  <c:v>80.903199999999998</c:v>
                </c:pt>
                <c:pt idx="3255">
                  <c:v>80.949340000000007</c:v>
                </c:pt>
                <c:pt idx="3256">
                  <c:v>80.996660000000006</c:v>
                </c:pt>
                <c:pt idx="3257">
                  <c:v>81.041809999999998</c:v>
                </c:pt>
                <c:pt idx="3258">
                  <c:v>81.088560000000001</c:v>
                </c:pt>
                <c:pt idx="3259">
                  <c:v>81.133380000000002</c:v>
                </c:pt>
                <c:pt idx="3260">
                  <c:v>81.176310000000001</c:v>
                </c:pt>
                <c:pt idx="3261">
                  <c:v>81.222340000000003</c:v>
                </c:pt>
                <c:pt idx="3262">
                  <c:v>81.267499999999998</c:v>
                </c:pt>
                <c:pt idx="3263">
                  <c:v>81.310940000000002</c:v>
                </c:pt>
                <c:pt idx="3264">
                  <c:v>81.355940000000004</c:v>
                </c:pt>
                <c:pt idx="3265">
                  <c:v>81.401899999999998</c:v>
                </c:pt>
                <c:pt idx="3266">
                  <c:v>81.447969999999998</c:v>
                </c:pt>
                <c:pt idx="3267">
                  <c:v>81.49409</c:v>
                </c:pt>
                <c:pt idx="3268">
                  <c:v>81.53837</c:v>
                </c:pt>
                <c:pt idx="3269">
                  <c:v>81.584109999999995</c:v>
                </c:pt>
                <c:pt idx="3270">
                  <c:v>81.627840000000006</c:v>
                </c:pt>
                <c:pt idx="3271">
                  <c:v>81.673739999999995</c:v>
                </c:pt>
                <c:pt idx="3272">
                  <c:v>81.719660000000005</c:v>
                </c:pt>
                <c:pt idx="3273">
                  <c:v>81.765860000000004</c:v>
                </c:pt>
                <c:pt idx="3274">
                  <c:v>81.810249999999996</c:v>
                </c:pt>
                <c:pt idx="3275">
                  <c:v>81.855739999999997</c:v>
                </c:pt>
                <c:pt idx="3276">
                  <c:v>81.901070000000004</c:v>
                </c:pt>
                <c:pt idx="3277">
                  <c:v>81.946389999999994</c:v>
                </c:pt>
                <c:pt idx="3278">
                  <c:v>81.992930000000001</c:v>
                </c:pt>
                <c:pt idx="3279">
                  <c:v>82.038510000000002</c:v>
                </c:pt>
                <c:pt idx="3280">
                  <c:v>82.082189999999997</c:v>
                </c:pt>
                <c:pt idx="3281">
                  <c:v>82.129440000000002</c:v>
                </c:pt>
                <c:pt idx="3282">
                  <c:v>82.17371</c:v>
                </c:pt>
                <c:pt idx="3283">
                  <c:v>82.219279999999998</c:v>
                </c:pt>
                <c:pt idx="3284">
                  <c:v>82.264250000000004</c:v>
                </c:pt>
                <c:pt idx="3285">
                  <c:v>82.310699999999997</c:v>
                </c:pt>
                <c:pt idx="3286">
                  <c:v>82.356309999999993</c:v>
                </c:pt>
                <c:pt idx="3287">
                  <c:v>82.404700000000005</c:v>
                </c:pt>
                <c:pt idx="3288">
                  <c:v>82.448449999999994</c:v>
                </c:pt>
                <c:pt idx="3289">
                  <c:v>82.494259999999997</c:v>
                </c:pt>
                <c:pt idx="3290">
                  <c:v>82.538240000000002</c:v>
                </c:pt>
                <c:pt idx="3291">
                  <c:v>82.58484</c:v>
                </c:pt>
                <c:pt idx="3292">
                  <c:v>82.630420000000001</c:v>
                </c:pt>
                <c:pt idx="3293">
                  <c:v>82.676500000000004</c:v>
                </c:pt>
                <c:pt idx="3294">
                  <c:v>82.724279999999993</c:v>
                </c:pt>
                <c:pt idx="3295">
                  <c:v>82.770449999999997</c:v>
                </c:pt>
                <c:pt idx="3296">
                  <c:v>82.817250000000001</c:v>
                </c:pt>
                <c:pt idx="3297">
                  <c:v>82.863600000000005</c:v>
                </c:pt>
                <c:pt idx="3298">
                  <c:v>82.910700000000006</c:v>
                </c:pt>
                <c:pt idx="3299">
                  <c:v>82.956159999999997</c:v>
                </c:pt>
                <c:pt idx="3300">
                  <c:v>83.003529999999998</c:v>
                </c:pt>
                <c:pt idx="3301">
                  <c:v>83.049909999999997</c:v>
                </c:pt>
                <c:pt idx="3302">
                  <c:v>83.09796</c:v>
                </c:pt>
                <c:pt idx="3303">
                  <c:v>83.145060000000001</c:v>
                </c:pt>
                <c:pt idx="3304">
                  <c:v>83.189819999999997</c:v>
                </c:pt>
                <c:pt idx="3305">
                  <c:v>83.237260000000006</c:v>
                </c:pt>
                <c:pt idx="3306">
                  <c:v>83.284099999999995</c:v>
                </c:pt>
                <c:pt idx="3307">
                  <c:v>83.330219999999997</c:v>
                </c:pt>
                <c:pt idx="3308">
                  <c:v>83.377319999999997</c:v>
                </c:pt>
                <c:pt idx="3309">
                  <c:v>83.423680000000004</c:v>
                </c:pt>
                <c:pt idx="3310">
                  <c:v>83.470039999999997</c:v>
                </c:pt>
                <c:pt idx="3311">
                  <c:v>83.518140000000002</c:v>
                </c:pt>
                <c:pt idx="3312">
                  <c:v>83.562719999999999</c:v>
                </c:pt>
                <c:pt idx="3313">
                  <c:v>83.610709999999997</c:v>
                </c:pt>
                <c:pt idx="3314">
                  <c:v>83.658969999999997</c:v>
                </c:pt>
                <c:pt idx="3315">
                  <c:v>83.705060000000003</c:v>
                </c:pt>
                <c:pt idx="3316">
                  <c:v>83.752350000000007</c:v>
                </c:pt>
                <c:pt idx="3317">
                  <c:v>83.799700000000001</c:v>
                </c:pt>
                <c:pt idx="3318">
                  <c:v>83.846320000000006</c:v>
                </c:pt>
                <c:pt idx="3319">
                  <c:v>83.892989999999998</c:v>
                </c:pt>
                <c:pt idx="3320">
                  <c:v>83.939819999999997</c:v>
                </c:pt>
                <c:pt idx="3321">
                  <c:v>83.987539999999996</c:v>
                </c:pt>
                <c:pt idx="3322">
                  <c:v>84.031940000000006</c:v>
                </c:pt>
                <c:pt idx="3323">
                  <c:v>84.078749999999999</c:v>
                </c:pt>
                <c:pt idx="3324">
                  <c:v>84.124200000000002</c:v>
                </c:pt>
                <c:pt idx="3325">
                  <c:v>84.168499999999995</c:v>
                </c:pt>
                <c:pt idx="3326">
                  <c:v>84.216130000000007</c:v>
                </c:pt>
                <c:pt idx="3327">
                  <c:v>84.262889999999999</c:v>
                </c:pt>
                <c:pt idx="3328">
                  <c:v>84.309579999999997</c:v>
                </c:pt>
                <c:pt idx="3329">
                  <c:v>84.356679999999997</c:v>
                </c:pt>
                <c:pt idx="3330">
                  <c:v>84.403090000000006</c:v>
                </c:pt>
                <c:pt idx="3331">
                  <c:v>84.450190000000006</c:v>
                </c:pt>
                <c:pt idx="3332">
                  <c:v>84.49606</c:v>
                </c:pt>
                <c:pt idx="3333">
                  <c:v>84.542509999999993</c:v>
                </c:pt>
                <c:pt idx="3334">
                  <c:v>84.587940000000003</c:v>
                </c:pt>
                <c:pt idx="3335">
                  <c:v>84.63664</c:v>
                </c:pt>
                <c:pt idx="3336">
                  <c:v>84.681030000000007</c:v>
                </c:pt>
                <c:pt idx="3337">
                  <c:v>84.72945</c:v>
                </c:pt>
                <c:pt idx="3338">
                  <c:v>84.775989999999993</c:v>
                </c:pt>
                <c:pt idx="3339">
                  <c:v>84.823250000000002</c:v>
                </c:pt>
                <c:pt idx="3340">
                  <c:v>84.869879999999995</c:v>
                </c:pt>
                <c:pt idx="3341">
                  <c:v>84.916809999999998</c:v>
                </c:pt>
                <c:pt idx="3342">
                  <c:v>84.963899999999995</c:v>
                </c:pt>
                <c:pt idx="3343">
                  <c:v>85.010009999999994</c:v>
                </c:pt>
                <c:pt idx="3344">
                  <c:v>85.058530000000005</c:v>
                </c:pt>
                <c:pt idx="3345">
                  <c:v>85.106480000000005</c:v>
                </c:pt>
                <c:pt idx="3346">
                  <c:v>85.152240000000006</c:v>
                </c:pt>
                <c:pt idx="3347">
                  <c:v>85.201340000000002</c:v>
                </c:pt>
                <c:pt idx="3348">
                  <c:v>85.247470000000007</c:v>
                </c:pt>
                <c:pt idx="3349">
                  <c:v>85.29522</c:v>
                </c:pt>
                <c:pt idx="3350">
                  <c:v>85.343379999999996</c:v>
                </c:pt>
                <c:pt idx="3351">
                  <c:v>85.38888</c:v>
                </c:pt>
                <c:pt idx="3352">
                  <c:v>85.438010000000006</c:v>
                </c:pt>
                <c:pt idx="3353">
                  <c:v>85.486019999999996</c:v>
                </c:pt>
                <c:pt idx="3354">
                  <c:v>85.533190000000005</c:v>
                </c:pt>
                <c:pt idx="3355">
                  <c:v>85.582809999999995</c:v>
                </c:pt>
                <c:pt idx="3356">
                  <c:v>85.630399999999995</c:v>
                </c:pt>
                <c:pt idx="3357">
                  <c:v>85.678129999999996</c:v>
                </c:pt>
                <c:pt idx="3358">
                  <c:v>85.725920000000002</c:v>
                </c:pt>
                <c:pt idx="3359">
                  <c:v>85.774889999999999</c:v>
                </c:pt>
                <c:pt idx="3360">
                  <c:v>85.823700000000002</c:v>
                </c:pt>
                <c:pt idx="3361">
                  <c:v>85.870620000000002</c:v>
                </c:pt>
                <c:pt idx="3362">
                  <c:v>85.918109999999999</c:v>
                </c:pt>
                <c:pt idx="3363">
                  <c:v>85.967690000000005</c:v>
                </c:pt>
                <c:pt idx="3364">
                  <c:v>86.014700000000005</c:v>
                </c:pt>
                <c:pt idx="3365">
                  <c:v>86.063820000000007</c:v>
                </c:pt>
                <c:pt idx="3366">
                  <c:v>86.112979999999993</c:v>
                </c:pt>
                <c:pt idx="3367">
                  <c:v>86.160880000000006</c:v>
                </c:pt>
                <c:pt idx="3368">
                  <c:v>86.207449999999994</c:v>
                </c:pt>
                <c:pt idx="3369">
                  <c:v>86.253399999999999</c:v>
                </c:pt>
                <c:pt idx="3370">
                  <c:v>86.302440000000004</c:v>
                </c:pt>
                <c:pt idx="3371">
                  <c:v>86.352029999999999</c:v>
                </c:pt>
                <c:pt idx="3372">
                  <c:v>86.400279999999995</c:v>
                </c:pt>
                <c:pt idx="3373">
                  <c:v>86.448059999999998</c:v>
                </c:pt>
                <c:pt idx="3374">
                  <c:v>86.495199999999997</c:v>
                </c:pt>
                <c:pt idx="3375">
                  <c:v>86.546310000000005</c:v>
                </c:pt>
                <c:pt idx="3376">
                  <c:v>86.594340000000003</c:v>
                </c:pt>
                <c:pt idx="3377">
                  <c:v>86.642080000000007</c:v>
                </c:pt>
                <c:pt idx="3378">
                  <c:v>86.69</c:v>
                </c:pt>
                <c:pt idx="3379">
                  <c:v>86.737740000000002</c:v>
                </c:pt>
                <c:pt idx="3380">
                  <c:v>86.787080000000003</c:v>
                </c:pt>
                <c:pt idx="3381">
                  <c:v>86.834879999999998</c:v>
                </c:pt>
                <c:pt idx="3382">
                  <c:v>86.88391</c:v>
                </c:pt>
                <c:pt idx="3383">
                  <c:v>86.93141</c:v>
                </c:pt>
                <c:pt idx="3384">
                  <c:v>86.980590000000007</c:v>
                </c:pt>
                <c:pt idx="3385">
                  <c:v>87.028369999999995</c:v>
                </c:pt>
                <c:pt idx="3386">
                  <c:v>87.076809999999995</c:v>
                </c:pt>
                <c:pt idx="3387">
                  <c:v>87.127589999999998</c:v>
                </c:pt>
                <c:pt idx="3388">
                  <c:v>87.175690000000003</c:v>
                </c:pt>
                <c:pt idx="3389">
                  <c:v>87.223029999999994</c:v>
                </c:pt>
                <c:pt idx="3390">
                  <c:v>87.272980000000004</c:v>
                </c:pt>
                <c:pt idx="3391">
                  <c:v>87.320989999999995</c:v>
                </c:pt>
                <c:pt idx="3392">
                  <c:v>87.368579999999994</c:v>
                </c:pt>
                <c:pt idx="3393">
                  <c:v>87.417540000000002</c:v>
                </c:pt>
                <c:pt idx="3394">
                  <c:v>87.467799999999997</c:v>
                </c:pt>
                <c:pt idx="3395">
                  <c:v>87.516300000000001</c:v>
                </c:pt>
                <c:pt idx="3396">
                  <c:v>87.566590000000005</c:v>
                </c:pt>
                <c:pt idx="3397">
                  <c:v>87.613789999999995</c:v>
                </c:pt>
                <c:pt idx="3398">
                  <c:v>87.662819999999996</c:v>
                </c:pt>
                <c:pt idx="3399">
                  <c:v>87.710470000000001</c:v>
                </c:pt>
                <c:pt idx="3400">
                  <c:v>87.759360000000001</c:v>
                </c:pt>
                <c:pt idx="3401">
                  <c:v>87.807969999999997</c:v>
                </c:pt>
                <c:pt idx="3402">
                  <c:v>87.857969999999995</c:v>
                </c:pt>
                <c:pt idx="3403">
                  <c:v>87.903970000000001</c:v>
                </c:pt>
                <c:pt idx="3404">
                  <c:v>87.951520000000002</c:v>
                </c:pt>
                <c:pt idx="3405">
                  <c:v>88.000739999999993</c:v>
                </c:pt>
                <c:pt idx="3406">
                  <c:v>88.047929999999994</c:v>
                </c:pt>
                <c:pt idx="3407">
                  <c:v>88.096919999999997</c:v>
                </c:pt>
                <c:pt idx="3408">
                  <c:v>88.143640000000005</c:v>
                </c:pt>
                <c:pt idx="3409">
                  <c:v>88.191990000000004</c:v>
                </c:pt>
                <c:pt idx="3410">
                  <c:v>88.239940000000004</c:v>
                </c:pt>
                <c:pt idx="3411">
                  <c:v>88.288870000000003</c:v>
                </c:pt>
                <c:pt idx="3412">
                  <c:v>88.338589999999996</c:v>
                </c:pt>
                <c:pt idx="3413">
                  <c:v>88.387010000000004</c:v>
                </c:pt>
                <c:pt idx="3414">
                  <c:v>88.43638</c:v>
                </c:pt>
                <c:pt idx="3415">
                  <c:v>88.48536</c:v>
                </c:pt>
                <c:pt idx="3416">
                  <c:v>88.532619999999994</c:v>
                </c:pt>
                <c:pt idx="3417">
                  <c:v>88.578869999999995</c:v>
                </c:pt>
                <c:pt idx="3418">
                  <c:v>88.629339999999999</c:v>
                </c:pt>
                <c:pt idx="3419">
                  <c:v>88.677750000000003</c:v>
                </c:pt>
                <c:pt idx="3420">
                  <c:v>88.726079999999996</c:v>
                </c:pt>
                <c:pt idx="3421">
                  <c:v>88.774469999999994</c:v>
                </c:pt>
                <c:pt idx="3422">
                  <c:v>88.825590000000005</c:v>
                </c:pt>
                <c:pt idx="3423">
                  <c:v>88.873279999999994</c:v>
                </c:pt>
                <c:pt idx="3424">
                  <c:v>88.921440000000004</c:v>
                </c:pt>
                <c:pt idx="3425">
                  <c:v>88.970699999999994</c:v>
                </c:pt>
                <c:pt idx="3426">
                  <c:v>89.022030000000001</c:v>
                </c:pt>
                <c:pt idx="3427">
                  <c:v>89.070809999999994</c:v>
                </c:pt>
                <c:pt idx="3428">
                  <c:v>89.120509999999996</c:v>
                </c:pt>
                <c:pt idx="3429">
                  <c:v>89.170590000000004</c:v>
                </c:pt>
                <c:pt idx="3430">
                  <c:v>89.220380000000006</c:v>
                </c:pt>
                <c:pt idx="3431">
                  <c:v>89.269810000000007</c:v>
                </c:pt>
                <c:pt idx="3432">
                  <c:v>89.317989999999995</c:v>
                </c:pt>
                <c:pt idx="3433">
                  <c:v>89.367339999999999</c:v>
                </c:pt>
                <c:pt idx="3434">
                  <c:v>89.418210000000002</c:v>
                </c:pt>
                <c:pt idx="3435">
                  <c:v>89.467339999999993</c:v>
                </c:pt>
                <c:pt idx="3436">
                  <c:v>89.518370000000004</c:v>
                </c:pt>
                <c:pt idx="3437">
                  <c:v>89.568759999999997</c:v>
                </c:pt>
                <c:pt idx="3438">
                  <c:v>89.618399999999994</c:v>
                </c:pt>
                <c:pt idx="3439">
                  <c:v>89.668520000000001</c:v>
                </c:pt>
                <c:pt idx="3440">
                  <c:v>89.717889999999997</c:v>
                </c:pt>
                <c:pt idx="3441">
                  <c:v>89.768119999999996</c:v>
                </c:pt>
                <c:pt idx="3442">
                  <c:v>89.819760000000002</c:v>
                </c:pt>
                <c:pt idx="3443">
                  <c:v>89.870620000000002</c:v>
                </c:pt>
                <c:pt idx="3444">
                  <c:v>89.920029999999997</c:v>
                </c:pt>
                <c:pt idx="3445">
                  <c:v>89.972589999999997</c:v>
                </c:pt>
                <c:pt idx="3446">
                  <c:v>90.021889999999999</c:v>
                </c:pt>
                <c:pt idx="3447">
                  <c:v>90.073279999999997</c:v>
                </c:pt>
                <c:pt idx="3448">
                  <c:v>90.123639999999995</c:v>
                </c:pt>
                <c:pt idx="3449">
                  <c:v>90.174679999999995</c:v>
                </c:pt>
                <c:pt idx="3450">
                  <c:v>90.223240000000004</c:v>
                </c:pt>
                <c:pt idx="3451">
                  <c:v>90.275700000000001</c:v>
                </c:pt>
                <c:pt idx="3452">
                  <c:v>90.325509999999994</c:v>
                </c:pt>
                <c:pt idx="3453">
                  <c:v>90.377380000000002</c:v>
                </c:pt>
                <c:pt idx="3454">
                  <c:v>90.429249999999996</c:v>
                </c:pt>
                <c:pt idx="3455">
                  <c:v>90.479860000000002</c:v>
                </c:pt>
                <c:pt idx="3456">
                  <c:v>90.530429999999996</c:v>
                </c:pt>
                <c:pt idx="3457">
                  <c:v>90.582250000000002</c:v>
                </c:pt>
                <c:pt idx="3458">
                  <c:v>90.631079999999997</c:v>
                </c:pt>
                <c:pt idx="3459">
                  <c:v>90.6828</c:v>
                </c:pt>
                <c:pt idx="3460">
                  <c:v>90.733699999999999</c:v>
                </c:pt>
                <c:pt idx="3461">
                  <c:v>90.787059999999997</c:v>
                </c:pt>
                <c:pt idx="3462">
                  <c:v>90.836680000000001</c:v>
                </c:pt>
                <c:pt idx="3463">
                  <c:v>90.88758</c:v>
                </c:pt>
                <c:pt idx="3464">
                  <c:v>90.939809999999994</c:v>
                </c:pt>
                <c:pt idx="3465">
                  <c:v>90.991489999999999</c:v>
                </c:pt>
                <c:pt idx="3466">
                  <c:v>91.042529999999999</c:v>
                </c:pt>
                <c:pt idx="3467">
                  <c:v>91.094309999999993</c:v>
                </c:pt>
                <c:pt idx="3468">
                  <c:v>91.145240000000001</c:v>
                </c:pt>
                <c:pt idx="3469">
                  <c:v>91.198869999999999</c:v>
                </c:pt>
                <c:pt idx="3470">
                  <c:v>91.250399999999999</c:v>
                </c:pt>
                <c:pt idx="3471">
                  <c:v>91.302440000000004</c:v>
                </c:pt>
                <c:pt idx="3472">
                  <c:v>91.354699999999994</c:v>
                </c:pt>
                <c:pt idx="3473">
                  <c:v>91.408529999999999</c:v>
                </c:pt>
                <c:pt idx="3474">
                  <c:v>91.460030000000003</c:v>
                </c:pt>
                <c:pt idx="3475">
                  <c:v>91.512799999999999</c:v>
                </c:pt>
                <c:pt idx="3476">
                  <c:v>91.566000000000003</c:v>
                </c:pt>
                <c:pt idx="3477">
                  <c:v>91.6173</c:v>
                </c:pt>
                <c:pt idx="3478">
                  <c:v>91.667640000000006</c:v>
                </c:pt>
                <c:pt idx="3479">
                  <c:v>91.718440000000001</c:v>
                </c:pt>
                <c:pt idx="3480">
                  <c:v>91.771940000000001</c:v>
                </c:pt>
                <c:pt idx="3481">
                  <c:v>91.823440000000005</c:v>
                </c:pt>
                <c:pt idx="3482">
                  <c:v>91.875799999999998</c:v>
                </c:pt>
                <c:pt idx="3483">
                  <c:v>91.929050000000004</c:v>
                </c:pt>
                <c:pt idx="3484">
                  <c:v>91.980540000000005</c:v>
                </c:pt>
                <c:pt idx="3485">
                  <c:v>92.03031</c:v>
                </c:pt>
                <c:pt idx="3486">
                  <c:v>92.083039999999997</c:v>
                </c:pt>
                <c:pt idx="3487">
                  <c:v>92.136799999999994</c:v>
                </c:pt>
                <c:pt idx="3488">
                  <c:v>92.189610000000002</c:v>
                </c:pt>
                <c:pt idx="3489">
                  <c:v>92.239410000000007</c:v>
                </c:pt>
                <c:pt idx="3490">
                  <c:v>92.291160000000005</c:v>
                </c:pt>
                <c:pt idx="3491">
                  <c:v>92.343320000000006</c:v>
                </c:pt>
                <c:pt idx="3492">
                  <c:v>92.394139999999993</c:v>
                </c:pt>
                <c:pt idx="3493">
                  <c:v>92.447320000000005</c:v>
                </c:pt>
                <c:pt idx="3494">
                  <c:v>92.498919999999998</c:v>
                </c:pt>
                <c:pt idx="3495">
                  <c:v>92.551320000000004</c:v>
                </c:pt>
                <c:pt idx="3496">
                  <c:v>92.602969999999999</c:v>
                </c:pt>
                <c:pt idx="3497">
                  <c:v>92.654359999999997</c:v>
                </c:pt>
                <c:pt idx="3498">
                  <c:v>92.706530000000001</c:v>
                </c:pt>
                <c:pt idx="3499">
                  <c:v>92.759379999999993</c:v>
                </c:pt>
                <c:pt idx="3500">
                  <c:v>92.810760000000002</c:v>
                </c:pt>
                <c:pt idx="3501">
                  <c:v>92.861530000000002</c:v>
                </c:pt>
                <c:pt idx="3502">
                  <c:v>92.913759999999996</c:v>
                </c:pt>
                <c:pt idx="3503">
                  <c:v>92.966200000000001</c:v>
                </c:pt>
                <c:pt idx="3504">
                  <c:v>93.017949999999999</c:v>
                </c:pt>
                <c:pt idx="3505">
                  <c:v>93.069779999999994</c:v>
                </c:pt>
                <c:pt idx="3506">
                  <c:v>93.12424</c:v>
                </c:pt>
                <c:pt idx="3507">
                  <c:v>93.1768</c:v>
                </c:pt>
                <c:pt idx="3508">
                  <c:v>93.228279999999998</c:v>
                </c:pt>
                <c:pt idx="3509">
                  <c:v>93.279939999999996</c:v>
                </c:pt>
                <c:pt idx="3510">
                  <c:v>93.332359999999994</c:v>
                </c:pt>
                <c:pt idx="3511">
                  <c:v>93.386840000000007</c:v>
                </c:pt>
                <c:pt idx="3512">
                  <c:v>93.437899999999999</c:v>
                </c:pt>
                <c:pt idx="3513">
                  <c:v>93.491759999999999</c:v>
                </c:pt>
                <c:pt idx="3514">
                  <c:v>93.544380000000004</c:v>
                </c:pt>
                <c:pt idx="3515">
                  <c:v>93.597380000000001</c:v>
                </c:pt>
                <c:pt idx="3516">
                  <c:v>93.651380000000003</c:v>
                </c:pt>
                <c:pt idx="3517">
                  <c:v>93.702420000000004</c:v>
                </c:pt>
                <c:pt idx="3518">
                  <c:v>93.755009999999999</c:v>
                </c:pt>
                <c:pt idx="3519">
                  <c:v>93.808009999999996</c:v>
                </c:pt>
                <c:pt idx="3520">
                  <c:v>93.862579999999994</c:v>
                </c:pt>
                <c:pt idx="3521">
                  <c:v>93.913210000000007</c:v>
                </c:pt>
                <c:pt idx="3522">
                  <c:v>93.966759999999994</c:v>
                </c:pt>
                <c:pt idx="3523">
                  <c:v>94.018590000000003</c:v>
                </c:pt>
                <c:pt idx="3524">
                  <c:v>94.070089999999993</c:v>
                </c:pt>
                <c:pt idx="3525">
                  <c:v>94.121089999999995</c:v>
                </c:pt>
                <c:pt idx="3526">
                  <c:v>94.174719999999994</c:v>
                </c:pt>
                <c:pt idx="3527">
                  <c:v>94.226320000000001</c:v>
                </c:pt>
                <c:pt idx="3528">
                  <c:v>94.278369999999995</c:v>
                </c:pt>
                <c:pt idx="3529">
                  <c:v>94.328159999999997</c:v>
                </c:pt>
                <c:pt idx="3530">
                  <c:v>94.382440000000003</c:v>
                </c:pt>
                <c:pt idx="3531">
                  <c:v>94.434619999999995</c:v>
                </c:pt>
                <c:pt idx="3532">
                  <c:v>94.485860000000002</c:v>
                </c:pt>
                <c:pt idx="3533">
                  <c:v>94.539140000000003</c:v>
                </c:pt>
                <c:pt idx="3534">
                  <c:v>94.589389999999995</c:v>
                </c:pt>
                <c:pt idx="3535">
                  <c:v>94.641970000000001</c:v>
                </c:pt>
                <c:pt idx="3536">
                  <c:v>94.694000000000003</c:v>
                </c:pt>
                <c:pt idx="3537">
                  <c:v>94.743920000000003</c:v>
                </c:pt>
                <c:pt idx="3538">
                  <c:v>94.796109999999999</c:v>
                </c:pt>
                <c:pt idx="3539">
                  <c:v>94.847819999999999</c:v>
                </c:pt>
                <c:pt idx="3540">
                  <c:v>94.898820000000001</c:v>
                </c:pt>
                <c:pt idx="3541">
                  <c:v>94.949389999999994</c:v>
                </c:pt>
                <c:pt idx="3542">
                  <c:v>95.000540000000001</c:v>
                </c:pt>
                <c:pt idx="3543">
                  <c:v>95.052459999999996</c:v>
                </c:pt>
                <c:pt idx="3544">
                  <c:v>95.103970000000004</c:v>
                </c:pt>
                <c:pt idx="3545">
                  <c:v>95.15746</c:v>
                </c:pt>
                <c:pt idx="3546">
                  <c:v>95.207689999999999</c:v>
                </c:pt>
                <c:pt idx="3547">
                  <c:v>95.258390000000006</c:v>
                </c:pt>
                <c:pt idx="3548">
                  <c:v>95.310310000000001</c:v>
                </c:pt>
                <c:pt idx="3549">
                  <c:v>95.361419999999995</c:v>
                </c:pt>
                <c:pt idx="3550">
                  <c:v>95.41489</c:v>
                </c:pt>
                <c:pt idx="3551">
                  <c:v>95.466639999999998</c:v>
                </c:pt>
                <c:pt idx="3552">
                  <c:v>95.518820000000005</c:v>
                </c:pt>
                <c:pt idx="3553">
                  <c:v>95.569680000000005</c:v>
                </c:pt>
                <c:pt idx="3554">
                  <c:v>95.620800000000003</c:v>
                </c:pt>
                <c:pt idx="3555">
                  <c:v>95.670249999999996</c:v>
                </c:pt>
                <c:pt idx="3556">
                  <c:v>95.72184</c:v>
                </c:pt>
                <c:pt idx="3557">
                  <c:v>95.772409999999994</c:v>
                </c:pt>
                <c:pt idx="3558">
                  <c:v>95.823639999999997</c:v>
                </c:pt>
                <c:pt idx="3559">
                  <c:v>95.872119999999995</c:v>
                </c:pt>
                <c:pt idx="3560">
                  <c:v>95.921130000000005</c:v>
                </c:pt>
                <c:pt idx="3561">
                  <c:v>95.970820000000003</c:v>
                </c:pt>
                <c:pt idx="3562">
                  <c:v>96.022509999999997</c:v>
                </c:pt>
                <c:pt idx="3563">
                  <c:v>96.07105</c:v>
                </c:pt>
                <c:pt idx="3564">
                  <c:v>96.120810000000006</c:v>
                </c:pt>
                <c:pt idx="3565">
                  <c:v>96.169989999999999</c:v>
                </c:pt>
                <c:pt idx="3566">
                  <c:v>96.220659999999995</c:v>
                </c:pt>
                <c:pt idx="3567">
                  <c:v>96.269760000000005</c:v>
                </c:pt>
                <c:pt idx="3568">
                  <c:v>96.31926</c:v>
                </c:pt>
                <c:pt idx="3569">
                  <c:v>96.369190000000003</c:v>
                </c:pt>
                <c:pt idx="3570">
                  <c:v>96.417529999999999</c:v>
                </c:pt>
                <c:pt idx="3571">
                  <c:v>96.465779999999995</c:v>
                </c:pt>
                <c:pt idx="3572">
                  <c:v>96.514750000000006</c:v>
                </c:pt>
                <c:pt idx="3573">
                  <c:v>96.561800000000005</c:v>
                </c:pt>
                <c:pt idx="3574">
                  <c:v>96.609099999999998</c:v>
                </c:pt>
                <c:pt idx="3575">
                  <c:v>96.656469999999999</c:v>
                </c:pt>
                <c:pt idx="3576">
                  <c:v>96.705799999999996</c:v>
                </c:pt>
                <c:pt idx="3577">
                  <c:v>96.752390000000005</c:v>
                </c:pt>
                <c:pt idx="3578">
                  <c:v>96.798519999999996</c:v>
                </c:pt>
                <c:pt idx="3579">
                  <c:v>96.843919999999997</c:v>
                </c:pt>
                <c:pt idx="3580">
                  <c:v>96.890190000000004</c:v>
                </c:pt>
                <c:pt idx="3581">
                  <c:v>96.934340000000006</c:v>
                </c:pt>
                <c:pt idx="3582">
                  <c:v>96.978859999999997</c:v>
                </c:pt>
                <c:pt idx="3583">
                  <c:v>97.024749999999997</c:v>
                </c:pt>
                <c:pt idx="3584">
                  <c:v>97.067930000000004</c:v>
                </c:pt>
                <c:pt idx="3585">
                  <c:v>97.112819999999999</c:v>
                </c:pt>
                <c:pt idx="3586">
                  <c:v>97.159059999999997</c:v>
                </c:pt>
                <c:pt idx="3587">
                  <c:v>97.201970000000003</c:v>
                </c:pt>
                <c:pt idx="3588">
                  <c:v>97.24539</c:v>
                </c:pt>
                <c:pt idx="3589">
                  <c:v>97.289240000000007</c:v>
                </c:pt>
                <c:pt idx="3590">
                  <c:v>97.334509999999995</c:v>
                </c:pt>
                <c:pt idx="3591">
                  <c:v>97.379310000000004</c:v>
                </c:pt>
                <c:pt idx="3592">
                  <c:v>97.427260000000004</c:v>
                </c:pt>
                <c:pt idx="3593">
                  <c:v>97.47569</c:v>
                </c:pt>
                <c:pt idx="3594">
                  <c:v>97.524919999999995</c:v>
                </c:pt>
                <c:pt idx="3595">
                  <c:v>97.573369999999997</c:v>
                </c:pt>
                <c:pt idx="3596">
                  <c:v>97.624529999999993</c:v>
                </c:pt>
                <c:pt idx="3597">
                  <c:v>97.675079999999994</c:v>
                </c:pt>
                <c:pt idx="3598">
                  <c:v>97.728300000000004</c:v>
                </c:pt>
                <c:pt idx="3599">
                  <c:v>97.781859999999995</c:v>
                </c:pt>
                <c:pt idx="3600">
                  <c:v>97.837410000000006</c:v>
                </c:pt>
                <c:pt idx="3601">
                  <c:v>97.895089999999996</c:v>
                </c:pt>
                <c:pt idx="3602">
                  <c:v>97.948549999999997</c:v>
                </c:pt>
                <c:pt idx="3603">
                  <c:v>98.006820000000005</c:v>
                </c:pt>
                <c:pt idx="3604">
                  <c:v>98.064539999999994</c:v>
                </c:pt>
                <c:pt idx="3605">
                  <c:v>98.121409999999997</c:v>
                </c:pt>
                <c:pt idx="3606">
                  <c:v>98.180480000000003</c:v>
                </c:pt>
                <c:pt idx="3607">
                  <c:v>98.238780000000006</c:v>
                </c:pt>
                <c:pt idx="3608">
                  <c:v>98.299620000000004</c:v>
                </c:pt>
                <c:pt idx="3609">
                  <c:v>98.358140000000006</c:v>
                </c:pt>
                <c:pt idx="3610">
                  <c:v>98.417680000000004</c:v>
                </c:pt>
                <c:pt idx="3611">
                  <c:v>98.47824</c:v>
                </c:pt>
                <c:pt idx="3612">
                  <c:v>98.540009999999995</c:v>
                </c:pt>
                <c:pt idx="3613">
                  <c:v>98.599639999999994</c:v>
                </c:pt>
                <c:pt idx="3614">
                  <c:v>98.661739999999995</c:v>
                </c:pt>
                <c:pt idx="3615">
                  <c:v>98.721530000000001</c:v>
                </c:pt>
                <c:pt idx="3616">
                  <c:v>98.782020000000003</c:v>
                </c:pt>
                <c:pt idx="3617">
                  <c:v>98.842950000000002</c:v>
                </c:pt>
                <c:pt idx="3618">
                  <c:v>98.904839999999993</c:v>
                </c:pt>
                <c:pt idx="3619">
                  <c:v>98.966560000000001</c:v>
                </c:pt>
                <c:pt idx="3620">
                  <c:v>99.028279999999995</c:v>
                </c:pt>
                <c:pt idx="3621">
                  <c:v>99.087509999999995</c:v>
                </c:pt>
                <c:pt idx="3622">
                  <c:v>99.149180000000001</c:v>
                </c:pt>
                <c:pt idx="3623">
                  <c:v>99.209310000000002</c:v>
                </c:pt>
                <c:pt idx="3624">
                  <c:v>99.273820000000001</c:v>
                </c:pt>
                <c:pt idx="3625">
                  <c:v>99.334760000000003</c:v>
                </c:pt>
                <c:pt idx="3626">
                  <c:v>99.394990000000007</c:v>
                </c:pt>
                <c:pt idx="3627">
                  <c:v>99.454759999999993</c:v>
                </c:pt>
                <c:pt idx="3628">
                  <c:v>99.517949999999999</c:v>
                </c:pt>
                <c:pt idx="3629">
                  <c:v>99.578559999999996</c:v>
                </c:pt>
                <c:pt idx="3630">
                  <c:v>99.640439999999998</c:v>
                </c:pt>
                <c:pt idx="3631">
                  <c:v>99.699849999999998</c:v>
                </c:pt>
                <c:pt idx="3632">
                  <c:v>99.763599999999997</c:v>
                </c:pt>
                <c:pt idx="3633">
                  <c:v>99.822450000000003</c:v>
                </c:pt>
                <c:pt idx="3634">
                  <c:v>99.88306</c:v>
                </c:pt>
                <c:pt idx="3635">
                  <c:v>99.943950000000001</c:v>
                </c:pt>
                <c:pt idx="3636">
                  <c:v>100.0027</c:v>
                </c:pt>
                <c:pt idx="3637">
                  <c:v>100.06189999999999</c:v>
                </c:pt>
                <c:pt idx="3638">
                  <c:v>100.12350000000001</c:v>
                </c:pt>
                <c:pt idx="3639">
                  <c:v>100.18219999999999</c:v>
                </c:pt>
                <c:pt idx="3640">
                  <c:v>100.24379999999999</c:v>
                </c:pt>
                <c:pt idx="3641">
                  <c:v>100.3047</c:v>
                </c:pt>
                <c:pt idx="3642">
                  <c:v>100.36409999999999</c:v>
                </c:pt>
                <c:pt idx="3643">
                  <c:v>100.425</c:v>
                </c:pt>
                <c:pt idx="3644">
                  <c:v>100.4837</c:v>
                </c:pt>
                <c:pt idx="3645">
                  <c:v>100.5446</c:v>
                </c:pt>
                <c:pt idx="3646">
                  <c:v>100.6041</c:v>
                </c:pt>
                <c:pt idx="3647">
                  <c:v>100.663</c:v>
                </c:pt>
                <c:pt idx="3648">
                  <c:v>100.7239</c:v>
                </c:pt>
                <c:pt idx="3649">
                  <c:v>100.7841</c:v>
                </c:pt>
                <c:pt idx="3650">
                  <c:v>100.8445</c:v>
                </c:pt>
                <c:pt idx="3651">
                  <c:v>100.9036</c:v>
                </c:pt>
                <c:pt idx="3652">
                  <c:v>100.9635</c:v>
                </c:pt>
                <c:pt idx="3653">
                  <c:v>101.0226</c:v>
                </c:pt>
                <c:pt idx="3654">
                  <c:v>101.0814</c:v>
                </c:pt>
                <c:pt idx="3655">
                  <c:v>101.1443</c:v>
                </c:pt>
                <c:pt idx="3656">
                  <c:v>101.20569999999999</c:v>
                </c:pt>
                <c:pt idx="3657">
                  <c:v>101.2612</c:v>
                </c:pt>
                <c:pt idx="3658">
                  <c:v>101.3216</c:v>
                </c:pt>
                <c:pt idx="3659">
                  <c:v>101.38200000000001</c:v>
                </c:pt>
                <c:pt idx="3660">
                  <c:v>101.44159999999999</c:v>
                </c:pt>
                <c:pt idx="3661">
                  <c:v>101.5027</c:v>
                </c:pt>
                <c:pt idx="3662">
                  <c:v>101.5615</c:v>
                </c:pt>
                <c:pt idx="3663">
                  <c:v>101.6219</c:v>
                </c:pt>
                <c:pt idx="3664">
                  <c:v>101.6825</c:v>
                </c:pt>
                <c:pt idx="3665">
                  <c:v>101.7422</c:v>
                </c:pt>
                <c:pt idx="3666">
                  <c:v>101.8018</c:v>
                </c:pt>
                <c:pt idx="3667">
                  <c:v>101.8603</c:v>
                </c:pt>
                <c:pt idx="3668">
                  <c:v>101.9199</c:v>
                </c:pt>
                <c:pt idx="3669">
                  <c:v>101.9807</c:v>
                </c:pt>
                <c:pt idx="3670">
                  <c:v>102.0406</c:v>
                </c:pt>
                <c:pt idx="3671">
                  <c:v>102.1001</c:v>
                </c:pt>
                <c:pt idx="3672">
                  <c:v>102.15989999999999</c:v>
                </c:pt>
                <c:pt idx="3673">
                  <c:v>102.2204</c:v>
                </c:pt>
                <c:pt idx="3674">
                  <c:v>102.2801</c:v>
                </c:pt>
                <c:pt idx="3675">
                  <c:v>102.34</c:v>
                </c:pt>
                <c:pt idx="3676">
                  <c:v>102.3986</c:v>
                </c:pt>
                <c:pt idx="3677">
                  <c:v>102.459</c:v>
                </c:pt>
                <c:pt idx="3678">
                  <c:v>102.5187</c:v>
                </c:pt>
                <c:pt idx="3679">
                  <c:v>102.5796</c:v>
                </c:pt>
                <c:pt idx="3680">
                  <c:v>102.63809999999999</c:v>
                </c:pt>
                <c:pt idx="3681">
                  <c:v>102.6982</c:v>
                </c:pt>
                <c:pt idx="3682">
                  <c:v>102.75790000000001</c:v>
                </c:pt>
                <c:pt idx="3683">
                  <c:v>102.8184</c:v>
                </c:pt>
                <c:pt idx="3684">
                  <c:v>102.879</c:v>
                </c:pt>
                <c:pt idx="3685">
                  <c:v>102.93989999999999</c:v>
                </c:pt>
                <c:pt idx="3686">
                  <c:v>103.00190000000001</c:v>
                </c:pt>
                <c:pt idx="3687">
                  <c:v>103.062</c:v>
                </c:pt>
                <c:pt idx="3688">
                  <c:v>103.1219</c:v>
                </c:pt>
                <c:pt idx="3689">
                  <c:v>103.1814</c:v>
                </c:pt>
                <c:pt idx="3690">
                  <c:v>103.2433</c:v>
                </c:pt>
                <c:pt idx="3691">
                  <c:v>103.3045</c:v>
                </c:pt>
                <c:pt idx="3692">
                  <c:v>103.366</c:v>
                </c:pt>
                <c:pt idx="3693">
                  <c:v>103.429</c:v>
                </c:pt>
                <c:pt idx="3694">
                  <c:v>103.49120000000001</c:v>
                </c:pt>
                <c:pt idx="3695">
                  <c:v>103.5519</c:v>
                </c:pt>
                <c:pt idx="3696">
                  <c:v>103.6148</c:v>
                </c:pt>
                <c:pt idx="3697">
                  <c:v>103.6763</c:v>
                </c:pt>
                <c:pt idx="3698">
                  <c:v>103.7398</c:v>
                </c:pt>
                <c:pt idx="3699">
                  <c:v>103.80159999999999</c:v>
                </c:pt>
                <c:pt idx="3700">
                  <c:v>103.8652</c:v>
                </c:pt>
                <c:pt idx="3701">
                  <c:v>103.9272</c:v>
                </c:pt>
                <c:pt idx="3702">
                  <c:v>103.9913</c:v>
                </c:pt>
                <c:pt idx="3703">
                  <c:v>104.0535</c:v>
                </c:pt>
                <c:pt idx="3704">
                  <c:v>104.117</c:v>
                </c:pt>
                <c:pt idx="3705">
                  <c:v>104.17910000000001</c:v>
                </c:pt>
                <c:pt idx="3706">
                  <c:v>104.2431</c:v>
                </c:pt>
                <c:pt idx="3707">
                  <c:v>104.30540000000001</c:v>
                </c:pt>
                <c:pt idx="3708">
                  <c:v>104.3699</c:v>
                </c:pt>
                <c:pt idx="3709">
                  <c:v>104.4337</c:v>
                </c:pt>
                <c:pt idx="3710">
                  <c:v>104.4949</c:v>
                </c:pt>
                <c:pt idx="3711">
                  <c:v>104.55970000000001</c:v>
                </c:pt>
                <c:pt idx="3712">
                  <c:v>104.6238</c:v>
                </c:pt>
                <c:pt idx="3713">
                  <c:v>104.6878</c:v>
                </c:pt>
                <c:pt idx="3714">
                  <c:v>104.7514</c:v>
                </c:pt>
                <c:pt idx="3715">
                  <c:v>104.8151</c:v>
                </c:pt>
                <c:pt idx="3716">
                  <c:v>104.88039999999999</c:v>
                </c:pt>
                <c:pt idx="3717">
                  <c:v>104.9414</c:v>
                </c:pt>
                <c:pt idx="3718">
                  <c:v>105.0067</c:v>
                </c:pt>
                <c:pt idx="3719">
                  <c:v>105.07259999999999</c:v>
                </c:pt>
                <c:pt idx="3720">
                  <c:v>105.1354</c:v>
                </c:pt>
                <c:pt idx="3721">
                  <c:v>105.199</c:v>
                </c:pt>
                <c:pt idx="3722">
                  <c:v>105.2638</c:v>
                </c:pt>
                <c:pt idx="3723">
                  <c:v>105.32769999999999</c:v>
                </c:pt>
                <c:pt idx="3724">
                  <c:v>105.39109999999999</c:v>
                </c:pt>
                <c:pt idx="3725">
                  <c:v>105.45529999999999</c:v>
                </c:pt>
                <c:pt idx="3726">
                  <c:v>105.5198</c:v>
                </c:pt>
                <c:pt idx="3727">
                  <c:v>105.5836</c:v>
                </c:pt>
                <c:pt idx="3728">
                  <c:v>105.6468</c:v>
                </c:pt>
                <c:pt idx="3729">
                  <c:v>105.7122</c:v>
                </c:pt>
                <c:pt idx="3730">
                  <c:v>105.7766</c:v>
                </c:pt>
                <c:pt idx="3731">
                  <c:v>105.84139999999999</c:v>
                </c:pt>
                <c:pt idx="3732">
                  <c:v>105.9062</c:v>
                </c:pt>
                <c:pt idx="3733">
                  <c:v>105.9708</c:v>
                </c:pt>
                <c:pt idx="3734">
                  <c:v>106.03579999999999</c:v>
                </c:pt>
                <c:pt idx="3735">
                  <c:v>106.1003</c:v>
                </c:pt>
                <c:pt idx="3736">
                  <c:v>106.1639</c:v>
                </c:pt>
                <c:pt idx="3737">
                  <c:v>106.2312</c:v>
                </c:pt>
                <c:pt idx="3738">
                  <c:v>106.2954</c:v>
                </c:pt>
                <c:pt idx="3739">
                  <c:v>106.3592</c:v>
                </c:pt>
                <c:pt idx="3740">
                  <c:v>106.423</c:v>
                </c:pt>
                <c:pt idx="3741">
                  <c:v>106.489</c:v>
                </c:pt>
                <c:pt idx="3742">
                  <c:v>106.55419999999999</c:v>
                </c:pt>
                <c:pt idx="3743">
                  <c:v>106.6198</c:v>
                </c:pt>
                <c:pt idx="3744">
                  <c:v>106.68429999999999</c:v>
                </c:pt>
                <c:pt idx="3745">
                  <c:v>106.7495</c:v>
                </c:pt>
                <c:pt idx="3746">
                  <c:v>106.816</c:v>
                </c:pt>
                <c:pt idx="3747">
                  <c:v>106.88200000000001</c:v>
                </c:pt>
                <c:pt idx="3748">
                  <c:v>106.94799999999999</c:v>
                </c:pt>
                <c:pt idx="3749">
                  <c:v>107.0137</c:v>
                </c:pt>
                <c:pt idx="3750">
                  <c:v>107.081</c:v>
                </c:pt>
                <c:pt idx="3751">
                  <c:v>107.1444</c:v>
                </c:pt>
                <c:pt idx="3752">
                  <c:v>107.2118</c:v>
                </c:pt>
                <c:pt idx="3753">
                  <c:v>107.27809999999999</c:v>
                </c:pt>
                <c:pt idx="3754">
                  <c:v>107.34520000000001</c:v>
                </c:pt>
                <c:pt idx="3755">
                  <c:v>107.4102</c:v>
                </c:pt>
                <c:pt idx="3756">
                  <c:v>107.4772</c:v>
                </c:pt>
                <c:pt idx="3757">
                  <c:v>107.5414</c:v>
                </c:pt>
                <c:pt idx="3758">
                  <c:v>107.6088</c:v>
                </c:pt>
                <c:pt idx="3759">
                  <c:v>107.67489999999999</c:v>
                </c:pt>
                <c:pt idx="3760">
                  <c:v>107.73950000000001</c:v>
                </c:pt>
                <c:pt idx="3761">
                  <c:v>107.804</c:v>
                </c:pt>
                <c:pt idx="3762">
                  <c:v>107.869</c:v>
                </c:pt>
                <c:pt idx="3763">
                  <c:v>107.93819999999999</c:v>
                </c:pt>
                <c:pt idx="3764">
                  <c:v>108.0034</c:v>
                </c:pt>
                <c:pt idx="3765">
                  <c:v>108.0707</c:v>
                </c:pt>
                <c:pt idx="3766">
                  <c:v>108.1387</c:v>
                </c:pt>
                <c:pt idx="3767">
                  <c:v>108.205</c:v>
                </c:pt>
                <c:pt idx="3768">
                  <c:v>108.2706</c:v>
                </c:pt>
                <c:pt idx="3769">
                  <c:v>108.3366</c:v>
                </c:pt>
                <c:pt idx="3770">
                  <c:v>108.4021</c:v>
                </c:pt>
                <c:pt idx="3771">
                  <c:v>108.4687</c:v>
                </c:pt>
                <c:pt idx="3772">
                  <c:v>108.5369</c:v>
                </c:pt>
                <c:pt idx="3773">
                  <c:v>108.6026</c:v>
                </c:pt>
                <c:pt idx="3774">
                  <c:v>108.6696</c:v>
                </c:pt>
                <c:pt idx="3775">
                  <c:v>108.736</c:v>
                </c:pt>
                <c:pt idx="3776">
                  <c:v>108.8021</c:v>
                </c:pt>
                <c:pt idx="3777">
                  <c:v>108.8693</c:v>
                </c:pt>
                <c:pt idx="3778">
                  <c:v>108.9354</c:v>
                </c:pt>
                <c:pt idx="3779">
                  <c:v>109.003</c:v>
                </c:pt>
                <c:pt idx="3780">
                  <c:v>109.06699999999999</c:v>
                </c:pt>
                <c:pt idx="3781">
                  <c:v>109.1341</c:v>
                </c:pt>
                <c:pt idx="3782">
                  <c:v>109.1994</c:v>
                </c:pt>
                <c:pt idx="3783">
                  <c:v>109.2667</c:v>
                </c:pt>
                <c:pt idx="3784">
                  <c:v>109.3321</c:v>
                </c:pt>
                <c:pt idx="3785">
                  <c:v>109.4</c:v>
                </c:pt>
                <c:pt idx="3786">
                  <c:v>109.46469999999999</c:v>
                </c:pt>
                <c:pt idx="3787">
                  <c:v>109.5309</c:v>
                </c:pt>
                <c:pt idx="3788">
                  <c:v>109.5967</c:v>
                </c:pt>
                <c:pt idx="3789">
                  <c:v>109.6636</c:v>
                </c:pt>
                <c:pt idx="3790">
                  <c:v>109.7316</c:v>
                </c:pt>
                <c:pt idx="3791">
                  <c:v>109.79519999999999</c:v>
                </c:pt>
                <c:pt idx="3792">
                  <c:v>109.8626</c:v>
                </c:pt>
                <c:pt idx="3793">
                  <c:v>109.9308</c:v>
                </c:pt>
                <c:pt idx="3794">
                  <c:v>109.99760000000001</c:v>
                </c:pt>
                <c:pt idx="3795">
                  <c:v>110.0646</c:v>
                </c:pt>
                <c:pt idx="3796">
                  <c:v>110.13039999999999</c:v>
                </c:pt>
                <c:pt idx="3797">
                  <c:v>110.1972</c:v>
                </c:pt>
                <c:pt idx="3798">
                  <c:v>110.2632</c:v>
                </c:pt>
                <c:pt idx="3799">
                  <c:v>110.3297</c:v>
                </c:pt>
                <c:pt idx="3800">
                  <c:v>110.3969</c:v>
                </c:pt>
                <c:pt idx="3801">
                  <c:v>110.4659</c:v>
                </c:pt>
                <c:pt idx="3802">
                  <c:v>110.5294</c:v>
                </c:pt>
                <c:pt idx="3803">
                  <c:v>110.59820000000001</c:v>
                </c:pt>
                <c:pt idx="3804">
                  <c:v>110.6639</c:v>
                </c:pt>
                <c:pt idx="3805">
                  <c:v>110.7285</c:v>
                </c:pt>
                <c:pt idx="3806">
                  <c:v>110.795</c:v>
                </c:pt>
                <c:pt idx="3807">
                  <c:v>110.8605</c:v>
                </c:pt>
                <c:pt idx="3808">
                  <c:v>110.9277</c:v>
                </c:pt>
                <c:pt idx="3809">
                  <c:v>110.99469999999999</c:v>
                </c:pt>
                <c:pt idx="3810">
                  <c:v>111.0616</c:v>
                </c:pt>
                <c:pt idx="3811">
                  <c:v>111.1293</c:v>
                </c:pt>
                <c:pt idx="3812">
                  <c:v>111.1953</c:v>
                </c:pt>
                <c:pt idx="3813">
                  <c:v>111.2636</c:v>
                </c:pt>
                <c:pt idx="3814">
                  <c:v>111.333</c:v>
                </c:pt>
                <c:pt idx="3815">
                  <c:v>111.4004</c:v>
                </c:pt>
                <c:pt idx="3816">
                  <c:v>111.4678</c:v>
                </c:pt>
                <c:pt idx="3817">
                  <c:v>111.5356</c:v>
                </c:pt>
                <c:pt idx="3818">
                  <c:v>111.60339999999999</c:v>
                </c:pt>
                <c:pt idx="3819">
                  <c:v>111.67189999999999</c:v>
                </c:pt>
                <c:pt idx="3820">
                  <c:v>111.7394</c:v>
                </c:pt>
                <c:pt idx="3821">
                  <c:v>111.8062</c:v>
                </c:pt>
                <c:pt idx="3822">
                  <c:v>111.8747</c:v>
                </c:pt>
                <c:pt idx="3823">
                  <c:v>111.94199999999999</c:v>
                </c:pt>
                <c:pt idx="3824">
                  <c:v>112.009</c:v>
                </c:pt>
                <c:pt idx="3825">
                  <c:v>112.07899999999999</c:v>
                </c:pt>
                <c:pt idx="3826">
                  <c:v>112.1455</c:v>
                </c:pt>
                <c:pt idx="3827">
                  <c:v>112.2124</c:v>
                </c:pt>
                <c:pt idx="3828">
                  <c:v>112.2821</c:v>
                </c:pt>
                <c:pt idx="3829">
                  <c:v>112.3479</c:v>
                </c:pt>
                <c:pt idx="3830">
                  <c:v>112.4164</c:v>
                </c:pt>
                <c:pt idx="3831">
                  <c:v>112.4846</c:v>
                </c:pt>
                <c:pt idx="3832">
                  <c:v>112.55240000000001</c:v>
                </c:pt>
                <c:pt idx="3833">
                  <c:v>112.62139999999999</c:v>
                </c:pt>
                <c:pt idx="3834">
                  <c:v>112.68859999999999</c:v>
                </c:pt>
                <c:pt idx="3835">
                  <c:v>112.7565</c:v>
                </c:pt>
                <c:pt idx="3836">
                  <c:v>112.82340000000001</c:v>
                </c:pt>
                <c:pt idx="3837">
                  <c:v>112.8913</c:v>
                </c:pt>
                <c:pt idx="3838">
                  <c:v>112.96</c:v>
                </c:pt>
                <c:pt idx="3839">
                  <c:v>113.0284</c:v>
                </c:pt>
                <c:pt idx="3840">
                  <c:v>113.0986</c:v>
                </c:pt>
                <c:pt idx="3841">
                  <c:v>113.16589999999999</c:v>
                </c:pt>
                <c:pt idx="3842">
                  <c:v>113.23650000000001</c:v>
                </c:pt>
                <c:pt idx="3843">
                  <c:v>113.30589999999999</c:v>
                </c:pt>
                <c:pt idx="3844">
                  <c:v>113.3746</c:v>
                </c:pt>
                <c:pt idx="3845">
                  <c:v>113.44370000000001</c:v>
                </c:pt>
                <c:pt idx="3846">
                  <c:v>113.5125</c:v>
                </c:pt>
                <c:pt idx="3847">
                  <c:v>113.5825</c:v>
                </c:pt>
                <c:pt idx="3848">
                  <c:v>113.6516</c:v>
                </c:pt>
                <c:pt idx="3849">
                  <c:v>113.7196</c:v>
                </c:pt>
                <c:pt idx="3850">
                  <c:v>113.79040000000001</c:v>
                </c:pt>
                <c:pt idx="3851">
                  <c:v>113.8593</c:v>
                </c:pt>
                <c:pt idx="3852">
                  <c:v>113.93</c:v>
                </c:pt>
                <c:pt idx="3853">
                  <c:v>113.9978</c:v>
                </c:pt>
                <c:pt idx="3854">
                  <c:v>114.0667</c:v>
                </c:pt>
                <c:pt idx="3855">
                  <c:v>114.13679999999999</c:v>
                </c:pt>
                <c:pt idx="3856">
                  <c:v>114.2045</c:v>
                </c:pt>
                <c:pt idx="3857">
                  <c:v>114.27589999999999</c:v>
                </c:pt>
                <c:pt idx="3858">
                  <c:v>114.34399999999999</c:v>
                </c:pt>
                <c:pt idx="3859">
                  <c:v>114.41419999999999</c:v>
                </c:pt>
                <c:pt idx="3860">
                  <c:v>114.48390000000001</c:v>
                </c:pt>
                <c:pt idx="3861">
                  <c:v>114.556</c:v>
                </c:pt>
                <c:pt idx="3862">
                  <c:v>114.6258</c:v>
                </c:pt>
                <c:pt idx="3863">
                  <c:v>114.69540000000001</c:v>
                </c:pt>
                <c:pt idx="3864">
                  <c:v>114.76609999999999</c:v>
                </c:pt>
                <c:pt idx="3865">
                  <c:v>114.83580000000001</c:v>
                </c:pt>
                <c:pt idx="3866">
                  <c:v>114.9081</c:v>
                </c:pt>
                <c:pt idx="3867">
                  <c:v>114.9759</c:v>
                </c:pt>
                <c:pt idx="3868">
                  <c:v>115.0458</c:v>
                </c:pt>
                <c:pt idx="3869">
                  <c:v>115.1178</c:v>
                </c:pt>
                <c:pt idx="3870">
                  <c:v>115.1875</c:v>
                </c:pt>
                <c:pt idx="3871">
                  <c:v>115.2574</c:v>
                </c:pt>
                <c:pt idx="3872">
                  <c:v>115.32729999999999</c:v>
                </c:pt>
                <c:pt idx="3873">
                  <c:v>115.3974</c:v>
                </c:pt>
                <c:pt idx="3874">
                  <c:v>115.4679</c:v>
                </c:pt>
                <c:pt idx="3875">
                  <c:v>115.5371</c:v>
                </c:pt>
                <c:pt idx="3876">
                  <c:v>115.6048</c:v>
                </c:pt>
                <c:pt idx="3877">
                  <c:v>115.67610000000001</c:v>
                </c:pt>
                <c:pt idx="3878">
                  <c:v>115.7467</c:v>
                </c:pt>
                <c:pt idx="3879">
                  <c:v>115.81480000000001</c:v>
                </c:pt>
                <c:pt idx="3880">
                  <c:v>115.8857</c:v>
                </c:pt>
                <c:pt idx="3881">
                  <c:v>115.95310000000001</c:v>
                </c:pt>
                <c:pt idx="3882">
                  <c:v>116.0231</c:v>
                </c:pt>
                <c:pt idx="3883">
                  <c:v>116.0928</c:v>
                </c:pt>
                <c:pt idx="3884">
                  <c:v>116.1634</c:v>
                </c:pt>
                <c:pt idx="3885">
                  <c:v>116.2323</c:v>
                </c:pt>
                <c:pt idx="3886">
                  <c:v>116.30240000000001</c:v>
                </c:pt>
                <c:pt idx="3887">
                  <c:v>116.37139999999999</c:v>
                </c:pt>
                <c:pt idx="3888">
                  <c:v>116.4413</c:v>
                </c:pt>
                <c:pt idx="3889">
                  <c:v>116.5116</c:v>
                </c:pt>
                <c:pt idx="3890">
                  <c:v>116.5812</c:v>
                </c:pt>
                <c:pt idx="3891">
                  <c:v>116.652</c:v>
                </c:pt>
                <c:pt idx="3892">
                  <c:v>116.7209</c:v>
                </c:pt>
                <c:pt idx="3893">
                  <c:v>116.7899</c:v>
                </c:pt>
                <c:pt idx="3894">
                  <c:v>116.8591</c:v>
                </c:pt>
                <c:pt idx="3895">
                  <c:v>116.9281</c:v>
                </c:pt>
                <c:pt idx="3896">
                  <c:v>116.99639999999999</c:v>
                </c:pt>
                <c:pt idx="3897">
                  <c:v>117.0671</c:v>
                </c:pt>
                <c:pt idx="3898">
                  <c:v>117.13679999999999</c:v>
                </c:pt>
                <c:pt idx="3899">
                  <c:v>117.20650000000001</c:v>
                </c:pt>
                <c:pt idx="3900">
                  <c:v>117.2779</c:v>
                </c:pt>
                <c:pt idx="3901">
                  <c:v>117.3484</c:v>
                </c:pt>
                <c:pt idx="3902">
                  <c:v>117.4177</c:v>
                </c:pt>
                <c:pt idx="3903">
                  <c:v>117.489</c:v>
                </c:pt>
                <c:pt idx="3904">
                  <c:v>117.5585</c:v>
                </c:pt>
                <c:pt idx="3905">
                  <c:v>117.6309</c:v>
                </c:pt>
                <c:pt idx="3906">
                  <c:v>117.7012</c:v>
                </c:pt>
                <c:pt idx="3907">
                  <c:v>117.77070000000001</c:v>
                </c:pt>
                <c:pt idx="3908">
                  <c:v>117.8432</c:v>
                </c:pt>
                <c:pt idx="3909">
                  <c:v>117.9118</c:v>
                </c:pt>
                <c:pt idx="3910">
                  <c:v>117.9828</c:v>
                </c:pt>
                <c:pt idx="3911">
                  <c:v>118.0548</c:v>
                </c:pt>
                <c:pt idx="3912">
                  <c:v>118.1254</c:v>
                </c:pt>
                <c:pt idx="3913">
                  <c:v>118.19540000000001</c:v>
                </c:pt>
                <c:pt idx="3914">
                  <c:v>118.2666</c:v>
                </c:pt>
                <c:pt idx="3915">
                  <c:v>118.339</c:v>
                </c:pt>
                <c:pt idx="3916">
                  <c:v>118.40940000000001</c:v>
                </c:pt>
                <c:pt idx="3917">
                  <c:v>118.4808</c:v>
                </c:pt>
                <c:pt idx="3918">
                  <c:v>118.5522</c:v>
                </c:pt>
                <c:pt idx="3919">
                  <c:v>118.6241</c:v>
                </c:pt>
                <c:pt idx="3920">
                  <c:v>118.6964</c:v>
                </c:pt>
                <c:pt idx="3921">
                  <c:v>118.76739999999999</c:v>
                </c:pt>
                <c:pt idx="3922">
                  <c:v>118.8404</c:v>
                </c:pt>
                <c:pt idx="3923">
                  <c:v>118.91070000000001</c:v>
                </c:pt>
                <c:pt idx="3924">
                  <c:v>118.9838</c:v>
                </c:pt>
                <c:pt idx="3925">
                  <c:v>119.0552</c:v>
                </c:pt>
                <c:pt idx="3926">
                  <c:v>119.1271</c:v>
                </c:pt>
                <c:pt idx="3927">
                  <c:v>119.19880000000001</c:v>
                </c:pt>
                <c:pt idx="3928">
                  <c:v>119.2706</c:v>
                </c:pt>
                <c:pt idx="3929">
                  <c:v>119.3429</c:v>
                </c:pt>
                <c:pt idx="3930">
                  <c:v>119.4141</c:v>
                </c:pt>
                <c:pt idx="3931">
                  <c:v>119.48690000000001</c:v>
                </c:pt>
                <c:pt idx="3932">
                  <c:v>119.55840000000001</c:v>
                </c:pt>
                <c:pt idx="3933">
                  <c:v>119.6289</c:v>
                </c:pt>
                <c:pt idx="3934">
                  <c:v>119.7009</c:v>
                </c:pt>
                <c:pt idx="3935">
                  <c:v>119.7697</c:v>
                </c:pt>
                <c:pt idx="3936">
                  <c:v>119.8413</c:v>
                </c:pt>
                <c:pt idx="3937">
                  <c:v>119.9122</c:v>
                </c:pt>
                <c:pt idx="3938">
                  <c:v>119.9828</c:v>
                </c:pt>
                <c:pt idx="3939">
                  <c:v>120.0534</c:v>
                </c:pt>
                <c:pt idx="3940">
                  <c:v>120.12430000000001</c:v>
                </c:pt>
                <c:pt idx="3941">
                  <c:v>120.1948</c:v>
                </c:pt>
                <c:pt idx="3942">
                  <c:v>120.26649999999999</c:v>
                </c:pt>
                <c:pt idx="3943">
                  <c:v>120.3383</c:v>
                </c:pt>
                <c:pt idx="3944">
                  <c:v>120.4088</c:v>
                </c:pt>
                <c:pt idx="3945">
                  <c:v>120.4823</c:v>
                </c:pt>
                <c:pt idx="3946">
                  <c:v>120.55289999999999</c:v>
                </c:pt>
                <c:pt idx="3947">
                  <c:v>120.6236</c:v>
                </c:pt>
                <c:pt idx="3948">
                  <c:v>120.6973</c:v>
                </c:pt>
                <c:pt idx="3949">
                  <c:v>120.7694</c:v>
                </c:pt>
                <c:pt idx="3950">
                  <c:v>120.8412</c:v>
                </c:pt>
                <c:pt idx="3951">
                  <c:v>120.9128</c:v>
                </c:pt>
                <c:pt idx="3952">
                  <c:v>120.9863</c:v>
                </c:pt>
                <c:pt idx="3953">
                  <c:v>121.0587</c:v>
                </c:pt>
                <c:pt idx="3954">
                  <c:v>121.12949999999999</c:v>
                </c:pt>
                <c:pt idx="3955">
                  <c:v>121.2029</c:v>
                </c:pt>
                <c:pt idx="3956">
                  <c:v>121.274</c:v>
                </c:pt>
                <c:pt idx="3957">
                  <c:v>121.3476</c:v>
                </c:pt>
                <c:pt idx="3958">
                  <c:v>121.42149999999999</c:v>
                </c:pt>
                <c:pt idx="3959">
                  <c:v>121.494</c:v>
                </c:pt>
                <c:pt idx="3960">
                  <c:v>121.56570000000001</c:v>
                </c:pt>
                <c:pt idx="3961">
                  <c:v>121.64019999999999</c:v>
                </c:pt>
                <c:pt idx="3962">
                  <c:v>121.7119</c:v>
                </c:pt>
                <c:pt idx="3963">
                  <c:v>121.78570000000001</c:v>
                </c:pt>
                <c:pt idx="3964">
                  <c:v>121.8592</c:v>
                </c:pt>
                <c:pt idx="3965">
                  <c:v>121.9307</c:v>
                </c:pt>
                <c:pt idx="3966">
                  <c:v>122.0056</c:v>
                </c:pt>
                <c:pt idx="3967">
                  <c:v>122.0789</c:v>
                </c:pt>
                <c:pt idx="3968">
                  <c:v>122.1515</c:v>
                </c:pt>
                <c:pt idx="3969">
                  <c:v>122.22450000000001</c:v>
                </c:pt>
                <c:pt idx="3970">
                  <c:v>122.2984</c:v>
                </c:pt>
                <c:pt idx="3971">
                  <c:v>122.37130000000001</c:v>
                </c:pt>
                <c:pt idx="3972">
                  <c:v>122.4444</c:v>
                </c:pt>
                <c:pt idx="3973">
                  <c:v>122.5162</c:v>
                </c:pt>
                <c:pt idx="3974">
                  <c:v>122.5894</c:v>
                </c:pt>
                <c:pt idx="3975">
                  <c:v>122.663</c:v>
                </c:pt>
                <c:pt idx="3976">
                  <c:v>122.7358</c:v>
                </c:pt>
                <c:pt idx="3977">
                  <c:v>122.8079</c:v>
                </c:pt>
                <c:pt idx="3978">
                  <c:v>122.87949999999999</c:v>
                </c:pt>
                <c:pt idx="3979">
                  <c:v>122.9521</c:v>
                </c:pt>
                <c:pt idx="3980">
                  <c:v>123.02370000000001</c:v>
                </c:pt>
                <c:pt idx="3981">
                  <c:v>123.0959</c:v>
                </c:pt>
                <c:pt idx="3982">
                  <c:v>123.17</c:v>
                </c:pt>
                <c:pt idx="3983">
                  <c:v>123.2418</c:v>
                </c:pt>
                <c:pt idx="3984">
                  <c:v>123.3122</c:v>
                </c:pt>
                <c:pt idx="3985">
                  <c:v>123.3835</c:v>
                </c:pt>
                <c:pt idx="3986">
                  <c:v>123.455</c:v>
                </c:pt>
                <c:pt idx="3987">
                  <c:v>123.5262</c:v>
                </c:pt>
                <c:pt idx="3988">
                  <c:v>123.59780000000001</c:v>
                </c:pt>
                <c:pt idx="3989">
                  <c:v>123.66930000000001</c:v>
                </c:pt>
                <c:pt idx="3990">
                  <c:v>123.7402</c:v>
                </c:pt>
                <c:pt idx="3991">
                  <c:v>123.8126</c:v>
                </c:pt>
                <c:pt idx="3992">
                  <c:v>123.8856</c:v>
                </c:pt>
                <c:pt idx="3993">
                  <c:v>123.9573</c:v>
                </c:pt>
                <c:pt idx="3994">
                  <c:v>124.02760000000001</c:v>
                </c:pt>
                <c:pt idx="3995">
                  <c:v>124.0998</c:v>
                </c:pt>
                <c:pt idx="3996">
                  <c:v>124.17019999999999</c:v>
                </c:pt>
                <c:pt idx="3997">
                  <c:v>124.2405</c:v>
                </c:pt>
                <c:pt idx="3998">
                  <c:v>124.3112</c:v>
                </c:pt>
                <c:pt idx="3999">
                  <c:v>124.3823</c:v>
                </c:pt>
                <c:pt idx="4000">
                  <c:v>124.45480000000001</c:v>
                </c:pt>
                <c:pt idx="4001">
                  <c:v>124.5243</c:v>
                </c:pt>
                <c:pt idx="4002">
                  <c:v>124.59739999999999</c:v>
                </c:pt>
                <c:pt idx="4003">
                  <c:v>124.6692</c:v>
                </c:pt>
                <c:pt idx="4004">
                  <c:v>124.7402</c:v>
                </c:pt>
                <c:pt idx="4005">
                  <c:v>124.8116</c:v>
                </c:pt>
                <c:pt idx="4006">
                  <c:v>124.8841</c:v>
                </c:pt>
                <c:pt idx="4007">
                  <c:v>124.95480000000001</c:v>
                </c:pt>
                <c:pt idx="4008">
                  <c:v>125.0254</c:v>
                </c:pt>
                <c:pt idx="4009">
                  <c:v>125.0985</c:v>
                </c:pt>
                <c:pt idx="4010">
                  <c:v>125.1707</c:v>
                </c:pt>
                <c:pt idx="4011">
                  <c:v>125.2432</c:v>
                </c:pt>
                <c:pt idx="4012">
                  <c:v>125.31610000000001</c:v>
                </c:pt>
                <c:pt idx="4013">
                  <c:v>125.3879</c:v>
                </c:pt>
                <c:pt idx="4014">
                  <c:v>125.4618</c:v>
                </c:pt>
                <c:pt idx="4015">
                  <c:v>125.53279999999999</c:v>
                </c:pt>
                <c:pt idx="4016">
                  <c:v>125.6079</c:v>
                </c:pt>
                <c:pt idx="4017">
                  <c:v>125.6806</c:v>
                </c:pt>
                <c:pt idx="4018">
                  <c:v>125.7552</c:v>
                </c:pt>
                <c:pt idx="4019">
                  <c:v>125.8283</c:v>
                </c:pt>
                <c:pt idx="4020">
                  <c:v>125.9004</c:v>
                </c:pt>
                <c:pt idx="4021">
                  <c:v>125.9729</c:v>
                </c:pt>
                <c:pt idx="4022">
                  <c:v>126.0474</c:v>
                </c:pt>
                <c:pt idx="4023">
                  <c:v>126.12139999999999</c:v>
                </c:pt>
                <c:pt idx="4024">
                  <c:v>126.196</c:v>
                </c:pt>
                <c:pt idx="4025">
                  <c:v>126.2704</c:v>
                </c:pt>
                <c:pt idx="4026">
                  <c:v>126.3424</c:v>
                </c:pt>
                <c:pt idx="4027">
                  <c:v>126.4131</c:v>
                </c:pt>
                <c:pt idx="4028">
                  <c:v>126.48699999999999</c:v>
                </c:pt>
                <c:pt idx="4029">
                  <c:v>126.5616</c:v>
                </c:pt>
                <c:pt idx="4030">
                  <c:v>126.633</c:v>
                </c:pt>
                <c:pt idx="4031">
                  <c:v>126.7076</c:v>
                </c:pt>
                <c:pt idx="4032">
                  <c:v>126.7808</c:v>
                </c:pt>
                <c:pt idx="4033">
                  <c:v>126.85420000000001</c:v>
                </c:pt>
                <c:pt idx="4034">
                  <c:v>126.92700000000001</c:v>
                </c:pt>
                <c:pt idx="4035">
                  <c:v>126.99979999999999</c:v>
                </c:pt>
                <c:pt idx="4036">
                  <c:v>127.0754</c:v>
                </c:pt>
                <c:pt idx="4037">
                  <c:v>127.1503</c:v>
                </c:pt>
                <c:pt idx="4038">
                  <c:v>127.2239</c:v>
                </c:pt>
                <c:pt idx="4039">
                  <c:v>127.2988</c:v>
                </c:pt>
                <c:pt idx="4040">
                  <c:v>127.3717</c:v>
                </c:pt>
                <c:pt idx="4041">
                  <c:v>127.444</c:v>
                </c:pt>
                <c:pt idx="4042">
                  <c:v>127.518</c:v>
                </c:pt>
                <c:pt idx="4043">
                  <c:v>127.5916</c:v>
                </c:pt>
                <c:pt idx="4044">
                  <c:v>127.66459999999999</c:v>
                </c:pt>
                <c:pt idx="4045">
                  <c:v>127.73520000000001</c:v>
                </c:pt>
                <c:pt idx="4046">
                  <c:v>127.8082</c:v>
                </c:pt>
                <c:pt idx="4047">
                  <c:v>127.8806</c:v>
                </c:pt>
                <c:pt idx="4048">
                  <c:v>127.9551</c:v>
                </c:pt>
                <c:pt idx="4049">
                  <c:v>128.02799999999999</c:v>
                </c:pt>
                <c:pt idx="4050">
                  <c:v>128.1</c:v>
                </c:pt>
                <c:pt idx="4051">
                  <c:v>128.17189999999999</c:v>
                </c:pt>
                <c:pt idx="4052">
                  <c:v>128.24510000000001</c:v>
                </c:pt>
                <c:pt idx="4053">
                  <c:v>128.3177</c:v>
                </c:pt>
                <c:pt idx="4054">
                  <c:v>128.38999999999999</c:v>
                </c:pt>
                <c:pt idx="4055">
                  <c:v>128.46260000000001</c:v>
                </c:pt>
                <c:pt idx="4056">
                  <c:v>128.536</c:v>
                </c:pt>
                <c:pt idx="4057">
                  <c:v>128.6088</c:v>
                </c:pt>
                <c:pt idx="4058">
                  <c:v>128.68029999999999</c:v>
                </c:pt>
                <c:pt idx="4059">
                  <c:v>128.7543</c:v>
                </c:pt>
                <c:pt idx="4060">
                  <c:v>128.82660000000001</c:v>
                </c:pt>
                <c:pt idx="4061">
                  <c:v>128.9014</c:v>
                </c:pt>
                <c:pt idx="4062">
                  <c:v>128.97329999999999</c:v>
                </c:pt>
                <c:pt idx="4063">
                  <c:v>129.04560000000001</c:v>
                </c:pt>
                <c:pt idx="4064">
                  <c:v>129.12049999999999</c:v>
                </c:pt>
                <c:pt idx="4065">
                  <c:v>129.1943</c:v>
                </c:pt>
                <c:pt idx="4066">
                  <c:v>129.2663</c:v>
                </c:pt>
                <c:pt idx="4067">
                  <c:v>129.3399</c:v>
                </c:pt>
                <c:pt idx="4068">
                  <c:v>129.4126</c:v>
                </c:pt>
                <c:pt idx="4069">
                  <c:v>129.48519999999999</c:v>
                </c:pt>
                <c:pt idx="4070">
                  <c:v>129.56110000000001</c:v>
                </c:pt>
                <c:pt idx="4071">
                  <c:v>129.63380000000001</c:v>
                </c:pt>
                <c:pt idx="4072">
                  <c:v>129.70580000000001</c:v>
                </c:pt>
                <c:pt idx="4073">
                  <c:v>129.7801</c:v>
                </c:pt>
                <c:pt idx="4074">
                  <c:v>129.8535</c:v>
                </c:pt>
                <c:pt idx="4075">
                  <c:v>129.9263</c:v>
                </c:pt>
                <c:pt idx="4076">
                  <c:v>129.999</c:v>
                </c:pt>
                <c:pt idx="4077">
                  <c:v>130.07259999999999</c:v>
                </c:pt>
                <c:pt idx="4078">
                  <c:v>130.1472</c:v>
                </c:pt>
                <c:pt idx="4079">
                  <c:v>130.21809999999999</c:v>
                </c:pt>
                <c:pt idx="4080">
                  <c:v>130.29040000000001</c:v>
                </c:pt>
                <c:pt idx="4081">
                  <c:v>130.36269999999999</c:v>
                </c:pt>
                <c:pt idx="4082">
                  <c:v>130.4366</c:v>
                </c:pt>
                <c:pt idx="4083">
                  <c:v>130.50819999999999</c:v>
                </c:pt>
                <c:pt idx="4084">
                  <c:v>130.5804</c:v>
                </c:pt>
                <c:pt idx="4085">
                  <c:v>130.65289999999999</c:v>
                </c:pt>
                <c:pt idx="4086">
                  <c:v>130.7276</c:v>
                </c:pt>
                <c:pt idx="4087">
                  <c:v>130.7988</c:v>
                </c:pt>
                <c:pt idx="4088">
                  <c:v>130.87119999999999</c:v>
                </c:pt>
                <c:pt idx="4089">
                  <c:v>130.94579999999999</c:v>
                </c:pt>
                <c:pt idx="4090">
                  <c:v>131.01929999999999</c:v>
                </c:pt>
                <c:pt idx="4091">
                  <c:v>131.0933</c:v>
                </c:pt>
                <c:pt idx="4092">
                  <c:v>131.167</c:v>
                </c:pt>
                <c:pt idx="4093">
                  <c:v>131.2388</c:v>
                </c:pt>
                <c:pt idx="4094">
                  <c:v>131.3126</c:v>
                </c:pt>
                <c:pt idx="4095">
                  <c:v>131.38470000000001</c:v>
                </c:pt>
                <c:pt idx="4096">
                  <c:v>131.4579</c:v>
                </c:pt>
                <c:pt idx="4097">
                  <c:v>131.53290000000001</c:v>
                </c:pt>
                <c:pt idx="4098">
                  <c:v>131.60669999999999</c:v>
                </c:pt>
                <c:pt idx="4099">
                  <c:v>131.68020000000001</c:v>
                </c:pt>
                <c:pt idx="4100">
                  <c:v>131.7544</c:v>
                </c:pt>
                <c:pt idx="4101">
                  <c:v>131.8263</c:v>
                </c:pt>
                <c:pt idx="4102">
                  <c:v>131.9006</c:v>
                </c:pt>
                <c:pt idx="4103">
                  <c:v>131.9759</c:v>
                </c:pt>
                <c:pt idx="4104">
                  <c:v>132.0496</c:v>
                </c:pt>
                <c:pt idx="4105">
                  <c:v>132.1233</c:v>
                </c:pt>
                <c:pt idx="4106">
                  <c:v>132.19890000000001</c:v>
                </c:pt>
                <c:pt idx="4107">
                  <c:v>132.2714</c:v>
                </c:pt>
                <c:pt idx="4108">
                  <c:v>132.34540000000001</c:v>
                </c:pt>
                <c:pt idx="4109">
                  <c:v>132.41970000000001</c:v>
                </c:pt>
                <c:pt idx="4110">
                  <c:v>132.4931</c:v>
                </c:pt>
                <c:pt idx="4111">
                  <c:v>132.56780000000001</c:v>
                </c:pt>
                <c:pt idx="4112">
                  <c:v>132.6431</c:v>
                </c:pt>
                <c:pt idx="4113">
                  <c:v>132.7165</c:v>
                </c:pt>
                <c:pt idx="4114">
                  <c:v>132.79179999999999</c:v>
                </c:pt>
                <c:pt idx="4115">
                  <c:v>132.86789999999999</c:v>
                </c:pt>
                <c:pt idx="4116">
                  <c:v>132.94300000000001</c:v>
                </c:pt>
                <c:pt idx="4117">
                  <c:v>133.01740000000001</c:v>
                </c:pt>
                <c:pt idx="4118">
                  <c:v>133.09010000000001</c:v>
                </c:pt>
                <c:pt idx="4119">
                  <c:v>133.16669999999999</c:v>
                </c:pt>
                <c:pt idx="4120">
                  <c:v>133.2398</c:v>
                </c:pt>
                <c:pt idx="4121">
                  <c:v>133.3142</c:v>
                </c:pt>
                <c:pt idx="4122">
                  <c:v>133.3886</c:v>
                </c:pt>
                <c:pt idx="4123">
                  <c:v>133.4624</c:v>
                </c:pt>
                <c:pt idx="4124">
                  <c:v>133.53749999999999</c:v>
                </c:pt>
                <c:pt idx="4125">
                  <c:v>133.61150000000001</c:v>
                </c:pt>
                <c:pt idx="4126">
                  <c:v>133.6865</c:v>
                </c:pt>
                <c:pt idx="4127">
                  <c:v>133.75960000000001</c:v>
                </c:pt>
                <c:pt idx="4128">
                  <c:v>133.83199999999999</c:v>
                </c:pt>
                <c:pt idx="4129">
                  <c:v>133.90610000000001</c:v>
                </c:pt>
                <c:pt idx="4130">
                  <c:v>133.977</c:v>
                </c:pt>
                <c:pt idx="4131">
                  <c:v>134.05250000000001</c:v>
                </c:pt>
                <c:pt idx="4132">
                  <c:v>134.12450000000001</c:v>
                </c:pt>
                <c:pt idx="4133">
                  <c:v>134.19649999999999</c:v>
                </c:pt>
                <c:pt idx="4134">
                  <c:v>134.27010000000001</c:v>
                </c:pt>
                <c:pt idx="4135">
                  <c:v>134.34440000000001</c:v>
                </c:pt>
                <c:pt idx="4136">
                  <c:v>134.41550000000001</c:v>
                </c:pt>
                <c:pt idx="4137">
                  <c:v>134.48830000000001</c:v>
                </c:pt>
                <c:pt idx="4138">
                  <c:v>134.5615</c:v>
                </c:pt>
                <c:pt idx="4139">
                  <c:v>134.6328</c:v>
                </c:pt>
                <c:pt idx="4140">
                  <c:v>134.7038</c:v>
                </c:pt>
                <c:pt idx="4141">
                  <c:v>134.7765</c:v>
                </c:pt>
                <c:pt idx="4142">
                  <c:v>134.84790000000001</c:v>
                </c:pt>
                <c:pt idx="4143">
                  <c:v>134.91849999999999</c:v>
                </c:pt>
                <c:pt idx="4144">
                  <c:v>134.99090000000001</c:v>
                </c:pt>
                <c:pt idx="4145">
                  <c:v>135.06200000000001</c:v>
                </c:pt>
                <c:pt idx="4146">
                  <c:v>135.13079999999999</c:v>
                </c:pt>
                <c:pt idx="4147">
                  <c:v>135.20419999999999</c:v>
                </c:pt>
                <c:pt idx="4148">
                  <c:v>135.27369999999999</c:v>
                </c:pt>
                <c:pt idx="4149">
                  <c:v>135.34469999999999</c:v>
                </c:pt>
                <c:pt idx="4150">
                  <c:v>135.41329999999999</c:v>
                </c:pt>
                <c:pt idx="4151">
                  <c:v>135.48320000000001</c:v>
                </c:pt>
                <c:pt idx="4152">
                  <c:v>135.55410000000001</c:v>
                </c:pt>
                <c:pt idx="4153">
                  <c:v>135.62370000000001</c:v>
                </c:pt>
                <c:pt idx="4154">
                  <c:v>135.6926</c:v>
                </c:pt>
                <c:pt idx="4155">
                  <c:v>135.76439999999999</c:v>
                </c:pt>
                <c:pt idx="4156">
                  <c:v>135.83459999999999</c:v>
                </c:pt>
                <c:pt idx="4157">
                  <c:v>135.90430000000001</c:v>
                </c:pt>
                <c:pt idx="4158">
                  <c:v>135.97470000000001</c:v>
                </c:pt>
                <c:pt idx="4159">
                  <c:v>136.04429999999999</c:v>
                </c:pt>
                <c:pt idx="4160">
                  <c:v>136.11660000000001</c:v>
                </c:pt>
                <c:pt idx="4161">
                  <c:v>136.18860000000001</c:v>
                </c:pt>
                <c:pt idx="4162">
                  <c:v>136.2585</c:v>
                </c:pt>
                <c:pt idx="4163">
                  <c:v>136.32990000000001</c:v>
                </c:pt>
                <c:pt idx="4164">
                  <c:v>136.40129999999999</c:v>
                </c:pt>
                <c:pt idx="4165">
                  <c:v>136.4734</c:v>
                </c:pt>
                <c:pt idx="4166">
                  <c:v>136.54589999999999</c:v>
                </c:pt>
                <c:pt idx="4167">
                  <c:v>136.6183</c:v>
                </c:pt>
                <c:pt idx="4168">
                  <c:v>136.69159999999999</c:v>
                </c:pt>
                <c:pt idx="4169">
                  <c:v>136.7637</c:v>
                </c:pt>
                <c:pt idx="4170">
                  <c:v>136.83680000000001</c:v>
                </c:pt>
                <c:pt idx="4171">
                  <c:v>136.90940000000001</c:v>
                </c:pt>
                <c:pt idx="4172">
                  <c:v>136.982</c:v>
                </c:pt>
                <c:pt idx="4173">
                  <c:v>137.05670000000001</c:v>
                </c:pt>
                <c:pt idx="4174">
                  <c:v>137.12880000000001</c:v>
                </c:pt>
                <c:pt idx="4175">
                  <c:v>137.2011</c:v>
                </c:pt>
                <c:pt idx="4176">
                  <c:v>137.27279999999999</c:v>
                </c:pt>
                <c:pt idx="4177">
                  <c:v>137.34460000000001</c:v>
                </c:pt>
                <c:pt idx="4178">
                  <c:v>137.41800000000001</c:v>
                </c:pt>
                <c:pt idx="4179">
                  <c:v>137.49209999999999</c:v>
                </c:pt>
                <c:pt idx="4180">
                  <c:v>137.56630000000001</c:v>
                </c:pt>
                <c:pt idx="4181">
                  <c:v>137.63929999999999</c:v>
                </c:pt>
                <c:pt idx="4182">
                  <c:v>137.71170000000001</c:v>
                </c:pt>
                <c:pt idx="4183">
                  <c:v>137.7841</c:v>
                </c:pt>
                <c:pt idx="4184">
                  <c:v>137.857</c:v>
                </c:pt>
                <c:pt idx="4185">
                  <c:v>137.928</c:v>
                </c:pt>
                <c:pt idx="4186">
                  <c:v>138.001</c:v>
                </c:pt>
                <c:pt idx="4187">
                  <c:v>138.07470000000001</c:v>
                </c:pt>
                <c:pt idx="4188">
                  <c:v>138.14750000000001</c:v>
                </c:pt>
                <c:pt idx="4189">
                  <c:v>138.2216</c:v>
                </c:pt>
                <c:pt idx="4190">
                  <c:v>138.29419999999999</c:v>
                </c:pt>
                <c:pt idx="4191">
                  <c:v>138.3699</c:v>
                </c:pt>
                <c:pt idx="4192">
                  <c:v>138.44229999999999</c:v>
                </c:pt>
                <c:pt idx="4193">
                  <c:v>138.5137</c:v>
                </c:pt>
                <c:pt idx="4194">
                  <c:v>138.58949999999999</c:v>
                </c:pt>
                <c:pt idx="4195">
                  <c:v>138.66329999999999</c:v>
                </c:pt>
                <c:pt idx="4196">
                  <c:v>138.7373</c:v>
                </c:pt>
                <c:pt idx="4197">
                  <c:v>138.8109</c:v>
                </c:pt>
                <c:pt idx="4198">
                  <c:v>138.8852</c:v>
                </c:pt>
                <c:pt idx="4199">
                  <c:v>138.95849999999999</c:v>
                </c:pt>
                <c:pt idx="4200">
                  <c:v>139.03200000000001</c:v>
                </c:pt>
                <c:pt idx="4201">
                  <c:v>139.1053</c:v>
                </c:pt>
                <c:pt idx="4202">
                  <c:v>139.17910000000001</c:v>
                </c:pt>
                <c:pt idx="4203">
                  <c:v>139.25460000000001</c:v>
                </c:pt>
                <c:pt idx="4204">
                  <c:v>139.3271</c:v>
                </c:pt>
                <c:pt idx="4205">
                  <c:v>139.40119999999999</c:v>
                </c:pt>
                <c:pt idx="4206">
                  <c:v>139.4753</c:v>
                </c:pt>
                <c:pt idx="4207">
                  <c:v>139.54900000000001</c:v>
                </c:pt>
                <c:pt idx="4208">
                  <c:v>139.62280000000001</c:v>
                </c:pt>
                <c:pt idx="4209">
                  <c:v>139.69659999999999</c:v>
                </c:pt>
                <c:pt idx="4210">
                  <c:v>139.76820000000001</c:v>
                </c:pt>
                <c:pt idx="4211">
                  <c:v>139.8432</c:v>
                </c:pt>
                <c:pt idx="4212">
                  <c:v>139.91800000000001</c:v>
                </c:pt>
                <c:pt idx="4213">
                  <c:v>139.99019999999999</c:v>
                </c:pt>
                <c:pt idx="4214">
                  <c:v>140.06370000000001</c:v>
                </c:pt>
                <c:pt idx="4215">
                  <c:v>140.136</c:v>
                </c:pt>
                <c:pt idx="4216">
                  <c:v>140.21</c:v>
                </c:pt>
                <c:pt idx="4217">
                  <c:v>140.28290000000001</c:v>
                </c:pt>
                <c:pt idx="4218">
                  <c:v>140.3578</c:v>
                </c:pt>
                <c:pt idx="4219">
                  <c:v>140.4297</c:v>
                </c:pt>
                <c:pt idx="4220">
                  <c:v>140.505</c:v>
                </c:pt>
                <c:pt idx="4221">
                  <c:v>140.57839999999999</c:v>
                </c:pt>
                <c:pt idx="4222">
                  <c:v>140.6534</c:v>
                </c:pt>
                <c:pt idx="4223">
                  <c:v>140.72739999999999</c:v>
                </c:pt>
                <c:pt idx="4224">
                  <c:v>140.8014</c:v>
                </c:pt>
                <c:pt idx="4225">
                  <c:v>140.87569999999999</c:v>
                </c:pt>
                <c:pt idx="4226">
                  <c:v>140.94839999999999</c:v>
                </c:pt>
                <c:pt idx="4227">
                  <c:v>141.02369999999999</c:v>
                </c:pt>
                <c:pt idx="4228">
                  <c:v>141.09710000000001</c:v>
                </c:pt>
                <c:pt idx="4229">
                  <c:v>141.1722</c:v>
                </c:pt>
                <c:pt idx="4230">
                  <c:v>141.24619999999999</c:v>
                </c:pt>
                <c:pt idx="4231">
                  <c:v>141.32069999999999</c:v>
                </c:pt>
                <c:pt idx="4232">
                  <c:v>141.3956</c:v>
                </c:pt>
                <c:pt idx="4233">
                  <c:v>141.47020000000001</c:v>
                </c:pt>
                <c:pt idx="4234">
                  <c:v>141.54580000000001</c:v>
                </c:pt>
                <c:pt idx="4235">
                  <c:v>141.6174</c:v>
                </c:pt>
                <c:pt idx="4236">
                  <c:v>141.6918</c:v>
                </c:pt>
                <c:pt idx="4237">
                  <c:v>141.7647</c:v>
                </c:pt>
                <c:pt idx="4238">
                  <c:v>141.83709999999999</c:v>
                </c:pt>
                <c:pt idx="4239">
                  <c:v>141.91159999999999</c:v>
                </c:pt>
                <c:pt idx="4240">
                  <c:v>141.98429999999999</c:v>
                </c:pt>
                <c:pt idx="4241">
                  <c:v>142.05799999999999</c:v>
                </c:pt>
                <c:pt idx="4242">
                  <c:v>142.13239999999999</c:v>
                </c:pt>
                <c:pt idx="4243">
                  <c:v>142.20609999999999</c:v>
                </c:pt>
                <c:pt idx="4244">
                  <c:v>142.2783</c:v>
                </c:pt>
                <c:pt idx="4245">
                  <c:v>142.35169999999999</c:v>
                </c:pt>
                <c:pt idx="4246">
                  <c:v>142.42420000000001</c:v>
                </c:pt>
                <c:pt idx="4247">
                  <c:v>142.49719999999999</c:v>
                </c:pt>
                <c:pt idx="4248">
                  <c:v>142.56970000000001</c:v>
                </c:pt>
                <c:pt idx="4249">
                  <c:v>142.6437</c:v>
                </c:pt>
                <c:pt idx="4250">
                  <c:v>142.71619999999999</c:v>
                </c:pt>
                <c:pt idx="4251">
                  <c:v>142.791</c:v>
                </c:pt>
                <c:pt idx="4252">
                  <c:v>142.86359999999999</c:v>
                </c:pt>
                <c:pt idx="4253">
                  <c:v>142.93780000000001</c:v>
                </c:pt>
                <c:pt idx="4254">
                  <c:v>143.01220000000001</c:v>
                </c:pt>
                <c:pt idx="4255">
                  <c:v>143.08510000000001</c:v>
                </c:pt>
                <c:pt idx="4256">
                  <c:v>143.15809999999999</c:v>
                </c:pt>
                <c:pt idx="4257">
                  <c:v>143.2312</c:v>
                </c:pt>
                <c:pt idx="4258">
                  <c:v>143.3057</c:v>
                </c:pt>
                <c:pt idx="4259">
                  <c:v>143.3792</c:v>
                </c:pt>
                <c:pt idx="4260">
                  <c:v>143.45259999999999</c:v>
                </c:pt>
                <c:pt idx="4261">
                  <c:v>143.52760000000001</c:v>
                </c:pt>
                <c:pt idx="4262">
                  <c:v>143.60140000000001</c:v>
                </c:pt>
                <c:pt idx="4263">
                  <c:v>143.6771</c:v>
                </c:pt>
                <c:pt idx="4264">
                  <c:v>143.75319999999999</c:v>
                </c:pt>
                <c:pt idx="4265">
                  <c:v>143.8246</c:v>
                </c:pt>
                <c:pt idx="4266">
                  <c:v>143.89930000000001</c:v>
                </c:pt>
                <c:pt idx="4267">
                  <c:v>143.97559999999999</c:v>
                </c:pt>
                <c:pt idx="4268">
                  <c:v>144.04929999999999</c:v>
                </c:pt>
                <c:pt idx="4269">
                  <c:v>144.125</c:v>
                </c:pt>
                <c:pt idx="4270">
                  <c:v>144.19900000000001</c:v>
                </c:pt>
                <c:pt idx="4271">
                  <c:v>144.27459999999999</c:v>
                </c:pt>
                <c:pt idx="4272">
                  <c:v>144.34909999999999</c:v>
                </c:pt>
                <c:pt idx="4273">
                  <c:v>144.42420000000001</c:v>
                </c:pt>
                <c:pt idx="4274">
                  <c:v>144.4983</c:v>
                </c:pt>
                <c:pt idx="4275">
                  <c:v>144.57400000000001</c:v>
                </c:pt>
                <c:pt idx="4276">
                  <c:v>144.64680000000001</c:v>
                </c:pt>
                <c:pt idx="4277">
                  <c:v>144.72309999999999</c:v>
                </c:pt>
                <c:pt idx="4278">
                  <c:v>144.79640000000001</c:v>
                </c:pt>
                <c:pt idx="4279">
                  <c:v>144.87260000000001</c:v>
                </c:pt>
                <c:pt idx="4280">
                  <c:v>144.94640000000001</c:v>
                </c:pt>
                <c:pt idx="4281">
                  <c:v>145.01990000000001</c:v>
                </c:pt>
                <c:pt idx="4282">
                  <c:v>145.0933</c:v>
                </c:pt>
                <c:pt idx="4283">
                  <c:v>145.16800000000001</c:v>
                </c:pt>
                <c:pt idx="4284">
                  <c:v>145.24180000000001</c:v>
                </c:pt>
                <c:pt idx="4285">
                  <c:v>145.31469999999999</c:v>
                </c:pt>
                <c:pt idx="4286">
                  <c:v>145.38919999999999</c:v>
                </c:pt>
                <c:pt idx="4287">
                  <c:v>145.4623</c:v>
                </c:pt>
                <c:pt idx="4288">
                  <c:v>145.53559999999999</c:v>
                </c:pt>
                <c:pt idx="4289">
                  <c:v>145.60830000000001</c:v>
                </c:pt>
                <c:pt idx="4290">
                  <c:v>145.684</c:v>
                </c:pt>
                <c:pt idx="4291">
                  <c:v>145.75559999999999</c:v>
                </c:pt>
                <c:pt idx="4292">
                  <c:v>145.82849999999999</c:v>
                </c:pt>
                <c:pt idx="4293">
                  <c:v>145.9016</c:v>
                </c:pt>
                <c:pt idx="4294">
                  <c:v>145.97540000000001</c:v>
                </c:pt>
                <c:pt idx="4295">
                  <c:v>146.04859999999999</c:v>
                </c:pt>
                <c:pt idx="4296">
                  <c:v>146.12110000000001</c:v>
                </c:pt>
                <c:pt idx="4297">
                  <c:v>146.19290000000001</c:v>
                </c:pt>
                <c:pt idx="4298">
                  <c:v>146.26750000000001</c:v>
                </c:pt>
                <c:pt idx="4299">
                  <c:v>146.3399</c:v>
                </c:pt>
                <c:pt idx="4300">
                  <c:v>146.4152</c:v>
                </c:pt>
                <c:pt idx="4301">
                  <c:v>146.4888</c:v>
                </c:pt>
                <c:pt idx="4302">
                  <c:v>146.5634</c:v>
                </c:pt>
                <c:pt idx="4303">
                  <c:v>146.63579999999999</c:v>
                </c:pt>
                <c:pt idx="4304">
                  <c:v>146.7105</c:v>
                </c:pt>
                <c:pt idx="4305">
                  <c:v>146.78370000000001</c:v>
                </c:pt>
                <c:pt idx="4306">
                  <c:v>146.85939999999999</c:v>
                </c:pt>
                <c:pt idx="4307">
                  <c:v>146.93209999999999</c:v>
                </c:pt>
                <c:pt idx="4308">
                  <c:v>147.00579999999999</c:v>
                </c:pt>
                <c:pt idx="4309">
                  <c:v>147.08150000000001</c:v>
                </c:pt>
                <c:pt idx="4310">
                  <c:v>147.1533</c:v>
                </c:pt>
                <c:pt idx="4311">
                  <c:v>147.22749999999999</c:v>
                </c:pt>
                <c:pt idx="4312">
                  <c:v>147.30240000000001</c:v>
                </c:pt>
                <c:pt idx="4313">
                  <c:v>147.37520000000001</c:v>
                </c:pt>
                <c:pt idx="4314">
                  <c:v>147.45230000000001</c:v>
                </c:pt>
                <c:pt idx="4315">
                  <c:v>147.52699999999999</c:v>
                </c:pt>
                <c:pt idx="4316">
                  <c:v>147.602</c:v>
                </c:pt>
                <c:pt idx="4317">
                  <c:v>147.6755</c:v>
                </c:pt>
                <c:pt idx="4318">
                  <c:v>147.75059999999999</c:v>
                </c:pt>
                <c:pt idx="4319">
                  <c:v>147.8254</c:v>
                </c:pt>
                <c:pt idx="4320">
                  <c:v>147.90260000000001</c:v>
                </c:pt>
                <c:pt idx="4321">
                  <c:v>147.9735</c:v>
                </c:pt>
                <c:pt idx="4322">
                  <c:v>148.04839999999999</c:v>
                </c:pt>
                <c:pt idx="4323">
                  <c:v>148.12209999999999</c:v>
                </c:pt>
                <c:pt idx="4324">
                  <c:v>148.1961</c:v>
                </c:pt>
                <c:pt idx="4325">
                  <c:v>148.27019999999999</c:v>
                </c:pt>
                <c:pt idx="4326">
                  <c:v>148.3441</c:v>
                </c:pt>
                <c:pt idx="4327">
                  <c:v>148.41759999999999</c:v>
                </c:pt>
                <c:pt idx="4328">
                  <c:v>148.49080000000001</c:v>
                </c:pt>
                <c:pt idx="4329">
                  <c:v>148.56379999999999</c:v>
                </c:pt>
                <c:pt idx="4330">
                  <c:v>148.63579999999999</c:v>
                </c:pt>
                <c:pt idx="4331">
                  <c:v>148.70949999999999</c:v>
                </c:pt>
                <c:pt idx="4332">
                  <c:v>148.78360000000001</c:v>
                </c:pt>
                <c:pt idx="4333">
                  <c:v>148.8569</c:v>
                </c:pt>
                <c:pt idx="4334">
                  <c:v>148.9308</c:v>
                </c:pt>
                <c:pt idx="4335">
                  <c:v>149.00450000000001</c:v>
                </c:pt>
                <c:pt idx="4336">
                  <c:v>149.07740000000001</c:v>
                </c:pt>
                <c:pt idx="4337">
                  <c:v>149.15180000000001</c:v>
                </c:pt>
                <c:pt idx="4338">
                  <c:v>149.226</c:v>
                </c:pt>
                <c:pt idx="4339">
                  <c:v>149.29910000000001</c:v>
                </c:pt>
                <c:pt idx="4340">
                  <c:v>149.37190000000001</c:v>
                </c:pt>
                <c:pt idx="4341">
                  <c:v>149.44579999999999</c:v>
                </c:pt>
                <c:pt idx="4342">
                  <c:v>149.51779999999999</c:v>
                </c:pt>
                <c:pt idx="4343">
                  <c:v>149.59280000000001</c:v>
                </c:pt>
                <c:pt idx="4344">
                  <c:v>149.66650000000001</c:v>
                </c:pt>
                <c:pt idx="4345">
                  <c:v>149.73990000000001</c:v>
                </c:pt>
                <c:pt idx="4346">
                  <c:v>149.8142</c:v>
                </c:pt>
                <c:pt idx="4347">
                  <c:v>149.8887</c:v>
                </c:pt>
                <c:pt idx="4348">
                  <c:v>149.96080000000001</c:v>
                </c:pt>
                <c:pt idx="4349">
                  <c:v>150.0335</c:v>
                </c:pt>
                <c:pt idx="4350">
                  <c:v>150.10669999999999</c:v>
                </c:pt>
                <c:pt idx="4351">
                  <c:v>150.1797</c:v>
                </c:pt>
                <c:pt idx="4352">
                  <c:v>150.25219999999999</c:v>
                </c:pt>
                <c:pt idx="4353">
                  <c:v>150.3237</c:v>
                </c:pt>
                <c:pt idx="4354">
                  <c:v>150.39699999999999</c:v>
                </c:pt>
                <c:pt idx="4355">
                  <c:v>150.46719999999999</c:v>
                </c:pt>
                <c:pt idx="4356">
                  <c:v>150.5376</c:v>
                </c:pt>
                <c:pt idx="4357">
                  <c:v>150.6095</c:v>
                </c:pt>
                <c:pt idx="4358">
                  <c:v>150.6797</c:v>
                </c:pt>
                <c:pt idx="4359">
                  <c:v>150.74979999999999</c:v>
                </c:pt>
                <c:pt idx="4360">
                  <c:v>150.82079999999999</c:v>
                </c:pt>
                <c:pt idx="4361">
                  <c:v>150.8921</c:v>
                </c:pt>
                <c:pt idx="4362">
                  <c:v>150.96299999999999</c:v>
                </c:pt>
                <c:pt idx="4363">
                  <c:v>151.0351</c:v>
                </c:pt>
                <c:pt idx="4364">
                  <c:v>151.10659999999999</c:v>
                </c:pt>
                <c:pt idx="4365">
                  <c:v>151.17859999999999</c:v>
                </c:pt>
                <c:pt idx="4366">
                  <c:v>151.2474</c:v>
                </c:pt>
                <c:pt idx="4367">
                  <c:v>151.31800000000001</c:v>
                </c:pt>
                <c:pt idx="4368">
                  <c:v>151.3887</c:v>
                </c:pt>
                <c:pt idx="4369">
                  <c:v>151.4599</c:v>
                </c:pt>
                <c:pt idx="4370">
                  <c:v>151.53020000000001</c:v>
                </c:pt>
                <c:pt idx="4371">
                  <c:v>151.6019</c:v>
                </c:pt>
                <c:pt idx="4372">
                  <c:v>151.67349999999999</c:v>
                </c:pt>
                <c:pt idx="4373">
                  <c:v>151.7433</c:v>
                </c:pt>
                <c:pt idx="4374">
                  <c:v>151.8152</c:v>
                </c:pt>
                <c:pt idx="4375">
                  <c:v>151.8869</c:v>
                </c:pt>
                <c:pt idx="4376">
                  <c:v>151.95740000000001</c:v>
                </c:pt>
                <c:pt idx="4377">
                  <c:v>152.0292</c:v>
                </c:pt>
                <c:pt idx="4378">
                  <c:v>152.1</c:v>
                </c:pt>
                <c:pt idx="4379">
                  <c:v>152.17259999999999</c:v>
                </c:pt>
                <c:pt idx="4380">
                  <c:v>152.244</c:v>
                </c:pt>
                <c:pt idx="4381">
                  <c:v>152.3141</c:v>
                </c:pt>
                <c:pt idx="4382">
                  <c:v>152.38640000000001</c:v>
                </c:pt>
                <c:pt idx="4383">
                  <c:v>152.45869999999999</c:v>
                </c:pt>
                <c:pt idx="4384">
                  <c:v>152.53039999999999</c:v>
                </c:pt>
                <c:pt idx="4385">
                  <c:v>152.60159999999999</c:v>
                </c:pt>
                <c:pt idx="4386">
                  <c:v>152.67189999999999</c:v>
                </c:pt>
                <c:pt idx="4387">
                  <c:v>152.7433</c:v>
                </c:pt>
                <c:pt idx="4388">
                  <c:v>152.81460000000001</c:v>
                </c:pt>
                <c:pt idx="4389">
                  <c:v>152.88650000000001</c:v>
                </c:pt>
                <c:pt idx="4390">
                  <c:v>152.95820000000001</c:v>
                </c:pt>
                <c:pt idx="4391">
                  <c:v>153.02770000000001</c:v>
                </c:pt>
                <c:pt idx="4392">
                  <c:v>153.09690000000001</c:v>
                </c:pt>
                <c:pt idx="4393">
                  <c:v>153.16749999999999</c:v>
                </c:pt>
                <c:pt idx="4394">
                  <c:v>153.23859999999999</c:v>
                </c:pt>
                <c:pt idx="4395">
                  <c:v>153.3082</c:v>
                </c:pt>
                <c:pt idx="4396">
                  <c:v>153.37950000000001</c:v>
                </c:pt>
                <c:pt idx="4397">
                  <c:v>153.44999999999999</c:v>
                </c:pt>
                <c:pt idx="4398">
                  <c:v>153.52180000000001</c:v>
                </c:pt>
                <c:pt idx="4399">
                  <c:v>153.59100000000001</c:v>
                </c:pt>
                <c:pt idx="4400">
                  <c:v>153.6619</c:v>
                </c:pt>
                <c:pt idx="4401">
                  <c:v>153.73240000000001</c:v>
                </c:pt>
                <c:pt idx="4402">
                  <c:v>153.8032</c:v>
                </c:pt>
                <c:pt idx="4403">
                  <c:v>153.87389999999999</c:v>
                </c:pt>
                <c:pt idx="4404">
                  <c:v>153.94589999999999</c:v>
                </c:pt>
                <c:pt idx="4405">
                  <c:v>154.01740000000001</c:v>
                </c:pt>
                <c:pt idx="4406">
                  <c:v>154.08670000000001</c:v>
                </c:pt>
                <c:pt idx="4407">
                  <c:v>154.1583</c:v>
                </c:pt>
                <c:pt idx="4408">
                  <c:v>154.2269</c:v>
                </c:pt>
                <c:pt idx="4409">
                  <c:v>154.29830000000001</c:v>
                </c:pt>
                <c:pt idx="4410">
                  <c:v>154.37010000000001</c:v>
                </c:pt>
                <c:pt idx="4411">
                  <c:v>154.44059999999999</c:v>
                </c:pt>
                <c:pt idx="4412">
                  <c:v>154.51089999999999</c:v>
                </c:pt>
                <c:pt idx="4413">
                  <c:v>154.5814</c:v>
                </c:pt>
                <c:pt idx="4414">
                  <c:v>154.6514</c:v>
                </c:pt>
                <c:pt idx="4415">
                  <c:v>154.7218</c:v>
                </c:pt>
                <c:pt idx="4416">
                  <c:v>154.79499999999999</c:v>
                </c:pt>
                <c:pt idx="4417">
                  <c:v>154.86609999999999</c:v>
                </c:pt>
                <c:pt idx="4418">
                  <c:v>154.93700000000001</c:v>
                </c:pt>
                <c:pt idx="4419">
                  <c:v>155.00829999999999</c:v>
                </c:pt>
                <c:pt idx="4420">
                  <c:v>155.07849999999999</c:v>
                </c:pt>
                <c:pt idx="4421">
                  <c:v>155.14949999999999</c:v>
                </c:pt>
                <c:pt idx="4422">
                  <c:v>155.2217</c:v>
                </c:pt>
                <c:pt idx="4423">
                  <c:v>155.29060000000001</c:v>
                </c:pt>
                <c:pt idx="4424">
                  <c:v>155.36410000000001</c:v>
                </c:pt>
                <c:pt idx="4425">
                  <c:v>155.4376</c:v>
                </c:pt>
                <c:pt idx="4426">
                  <c:v>155.50909999999999</c:v>
                </c:pt>
                <c:pt idx="4427">
                  <c:v>155.57910000000001</c:v>
                </c:pt>
                <c:pt idx="4428">
                  <c:v>155.65020000000001</c:v>
                </c:pt>
                <c:pt idx="4429">
                  <c:v>155.72200000000001</c:v>
                </c:pt>
                <c:pt idx="4430">
                  <c:v>155.79310000000001</c:v>
                </c:pt>
                <c:pt idx="4431">
                  <c:v>155.86619999999999</c:v>
                </c:pt>
                <c:pt idx="4432">
                  <c:v>155.93709999999999</c:v>
                </c:pt>
                <c:pt idx="4433">
                  <c:v>156.00810000000001</c:v>
                </c:pt>
                <c:pt idx="4434">
                  <c:v>156.0823</c:v>
                </c:pt>
                <c:pt idx="4435">
                  <c:v>156.154</c:v>
                </c:pt>
                <c:pt idx="4436">
                  <c:v>156.22389999999999</c:v>
                </c:pt>
                <c:pt idx="4437">
                  <c:v>156.29910000000001</c:v>
                </c:pt>
                <c:pt idx="4438">
                  <c:v>156.36959999999999</c:v>
                </c:pt>
                <c:pt idx="4439">
                  <c:v>156.44280000000001</c:v>
                </c:pt>
                <c:pt idx="4440">
                  <c:v>156.51660000000001</c:v>
                </c:pt>
                <c:pt idx="4441">
                  <c:v>156.59030000000001</c:v>
                </c:pt>
                <c:pt idx="4442">
                  <c:v>156.66120000000001</c:v>
                </c:pt>
                <c:pt idx="4443">
                  <c:v>156.7345</c:v>
                </c:pt>
                <c:pt idx="4444">
                  <c:v>156.8066</c:v>
                </c:pt>
                <c:pt idx="4445">
                  <c:v>156.8785</c:v>
                </c:pt>
                <c:pt idx="4446">
                  <c:v>156.95169999999999</c:v>
                </c:pt>
                <c:pt idx="4447">
                  <c:v>157.02279999999999</c:v>
                </c:pt>
                <c:pt idx="4448">
                  <c:v>157.09630000000001</c:v>
                </c:pt>
                <c:pt idx="4449">
                  <c:v>157.1687</c:v>
                </c:pt>
                <c:pt idx="4450">
                  <c:v>157.24160000000001</c:v>
                </c:pt>
                <c:pt idx="4451">
                  <c:v>157.31299999999999</c:v>
                </c:pt>
                <c:pt idx="4452">
                  <c:v>157.38560000000001</c:v>
                </c:pt>
                <c:pt idx="4453">
                  <c:v>157.45699999999999</c:v>
                </c:pt>
                <c:pt idx="4454">
                  <c:v>157.53149999999999</c:v>
                </c:pt>
                <c:pt idx="4455">
                  <c:v>157.60429999999999</c:v>
                </c:pt>
                <c:pt idx="4456">
                  <c:v>157.6754</c:v>
                </c:pt>
                <c:pt idx="4457">
                  <c:v>157.74799999999999</c:v>
                </c:pt>
                <c:pt idx="4458">
                  <c:v>157.82249999999999</c:v>
                </c:pt>
                <c:pt idx="4459">
                  <c:v>157.89279999999999</c:v>
                </c:pt>
                <c:pt idx="4460">
                  <c:v>157.96350000000001</c:v>
                </c:pt>
                <c:pt idx="4461">
                  <c:v>158.0351</c:v>
                </c:pt>
                <c:pt idx="4462">
                  <c:v>158.10679999999999</c:v>
                </c:pt>
                <c:pt idx="4463">
                  <c:v>158.1788</c:v>
                </c:pt>
                <c:pt idx="4464">
                  <c:v>158.24809999999999</c:v>
                </c:pt>
                <c:pt idx="4465">
                  <c:v>158.3194</c:v>
                </c:pt>
                <c:pt idx="4466">
                  <c:v>158.39089999999999</c:v>
                </c:pt>
                <c:pt idx="4467">
                  <c:v>158.46250000000001</c:v>
                </c:pt>
                <c:pt idx="4468">
                  <c:v>158.5333</c:v>
                </c:pt>
                <c:pt idx="4469">
                  <c:v>158.60470000000001</c:v>
                </c:pt>
                <c:pt idx="4470">
                  <c:v>158.67580000000001</c:v>
                </c:pt>
                <c:pt idx="4471">
                  <c:v>158.74690000000001</c:v>
                </c:pt>
                <c:pt idx="4472">
                  <c:v>158.81739999999999</c:v>
                </c:pt>
                <c:pt idx="4473">
                  <c:v>158.8897</c:v>
                </c:pt>
                <c:pt idx="4474">
                  <c:v>158.9616</c:v>
                </c:pt>
                <c:pt idx="4475">
                  <c:v>159.0334</c:v>
                </c:pt>
                <c:pt idx="4476">
                  <c:v>159.10429999999999</c:v>
                </c:pt>
                <c:pt idx="4477">
                  <c:v>159.17490000000001</c:v>
                </c:pt>
                <c:pt idx="4478">
                  <c:v>159.2474</c:v>
                </c:pt>
                <c:pt idx="4479">
                  <c:v>159.3186</c:v>
                </c:pt>
                <c:pt idx="4480">
                  <c:v>159.3912</c:v>
                </c:pt>
                <c:pt idx="4481">
                  <c:v>159.4632</c:v>
                </c:pt>
                <c:pt idx="4482">
                  <c:v>159.53360000000001</c:v>
                </c:pt>
                <c:pt idx="4483">
                  <c:v>159.60489999999999</c:v>
                </c:pt>
                <c:pt idx="4484">
                  <c:v>159.67339999999999</c:v>
                </c:pt>
                <c:pt idx="4485">
                  <c:v>159.74340000000001</c:v>
                </c:pt>
                <c:pt idx="4486">
                  <c:v>159.8159</c:v>
                </c:pt>
                <c:pt idx="4487">
                  <c:v>159.88460000000001</c:v>
                </c:pt>
                <c:pt idx="4488">
                  <c:v>159.9546</c:v>
                </c:pt>
                <c:pt idx="4489">
                  <c:v>160.02420000000001</c:v>
                </c:pt>
                <c:pt idx="4490">
                  <c:v>160.0916</c:v>
                </c:pt>
                <c:pt idx="4491">
                  <c:v>160.1619</c:v>
                </c:pt>
                <c:pt idx="4492">
                  <c:v>160.23220000000001</c:v>
                </c:pt>
                <c:pt idx="4493">
                  <c:v>160.30090000000001</c:v>
                </c:pt>
                <c:pt idx="4494">
                  <c:v>160.37139999999999</c:v>
                </c:pt>
                <c:pt idx="4495">
                  <c:v>160.44049999999999</c:v>
                </c:pt>
                <c:pt idx="4496">
                  <c:v>160.50839999999999</c:v>
                </c:pt>
                <c:pt idx="4497">
                  <c:v>160.5778</c:v>
                </c:pt>
                <c:pt idx="4498">
                  <c:v>160.64670000000001</c:v>
                </c:pt>
                <c:pt idx="4499">
                  <c:v>160.71680000000001</c:v>
                </c:pt>
                <c:pt idx="4500">
                  <c:v>160.78649999999999</c:v>
                </c:pt>
                <c:pt idx="4501">
                  <c:v>160.8569</c:v>
                </c:pt>
                <c:pt idx="4502">
                  <c:v>160.92609999999999</c:v>
                </c:pt>
                <c:pt idx="4503">
                  <c:v>160.99440000000001</c:v>
                </c:pt>
                <c:pt idx="4504">
                  <c:v>161.06549999999999</c:v>
                </c:pt>
                <c:pt idx="4505">
                  <c:v>161.13460000000001</c:v>
                </c:pt>
                <c:pt idx="4506">
                  <c:v>161.2054</c:v>
                </c:pt>
                <c:pt idx="4507">
                  <c:v>161.2741</c:v>
                </c:pt>
                <c:pt idx="4508">
                  <c:v>161.34620000000001</c:v>
                </c:pt>
                <c:pt idx="4509">
                  <c:v>161.4143</c:v>
                </c:pt>
                <c:pt idx="4510">
                  <c:v>161.48689999999999</c:v>
                </c:pt>
                <c:pt idx="4511">
                  <c:v>161.55860000000001</c:v>
                </c:pt>
                <c:pt idx="4512">
                  <c:v>161.62790000000001</c:v>
                </c:pt>
                <c:pt idx="4513">
                  <c:v>161.69820000000001</c:v>
                </c:pt>
                <c:pt idx="4514">
                  <c:v>161.77019999999999</c:v>
                </c:pt>
                <c:pt idx="4515">
                  <c:v>161.8408</c:v>
                </c:pt>
                <c:pt idx="4516">
                  <c:v>161.91229999999999</c:v>
                </c:pt>
                <c:pt idx="4517">
                  <c:v>161.98099999999999</c:v>
                </c:pt>
                <c:pt idx="4518">
                  <c:v>162.05029999999999</c:v>
                </c:pt>
                <c:pt idx="4519">
                  <c:v>162.12260000000001</c:v>
                </c:pt>
                <c:pt idx="4520">
                  <c:v>162.19290000000001</c:v>
                </c:pt>
                <c:pt idx="4521">
                  <c:v>162.2655</c:v>
                </c:pt>
                <c:pt idx="4522">
                  <c:v>162.33590000000001</c:v>
                </c:pt>
                <c:pt idx="4523">
                  <c:v>162.40809999999999</c:v>
                </c:pt>
                <c:pt idx="4524">
                  <c:v>162.47800000000001</c:v>
                </c:pt>
                <c:pt idx="4525">
                  <c:v>162.5505</c:v>
                </c:pt>
                <c:pt idx="4526">
                  <c:v>162.62280000000001</c:v>
                </c:pt>
                <c:pt idx="4527">
                  <c:v>162.69399999999999</c:v>
                </c:pt>
                <c:pt idx="4528">
                  <c:v>162.7647</c:v>
                </c:pt>
                <c:pt idx="4529">
                  <c:v>162.8364</c:v>
                </c:pt>
                <c:pt idx="4530">
                  <c:v>162.90649999999999</c:v>
                </c:pt>
                <c:pt idx="4531">
                  <c:v>162.97970000000001</c:v>
                </c:pt>
                <c:pt idx="4532">
                  <c:v>163.0506</c:v>
                </c:pt>
                <c:pt idx="4533">
                  <c:v>163.1234</c:v>
                </c:pt>
                <c:pt idx="4534">
                  <c:v>163.19569999999999</c:v>
                </c:pt>
                <c:pt idx="4535">
                  <c:v>163.26599999999999</c:v>
                </c:pt>
                <c:pt idx="4536">
                  <c:v>163.33779999999999</c:v>
                </c:pt>
                <c:pt idx="4537">
                  <c:v>163.4085</c:v>
                </c:pt>
                <c:pt idx="4538">
                  <c:v>163.48060000000001</c:v>
                </c:pt>
                <c:pt idx="4539">
                  <c:v>163.5522</c:v>
                </c:pt>
                <c:pt idx="4540">
                  <c:v>163.62520000000001</c:v>
                </c:pt>
                <c:pt idx="4541">
                  <c:v>163.696</c:v>
                </c:pt>
                <c:pt idx="4542">
                  <c:v>163.76820000000001</c:v>
                </c:pt>
                <c:pt idx="4543">
                  <c:v>163.83969999999999</c:v>
                </c:pt>
                <c:pt idx="4544">
                  <c:v>163.9117</c:v>
                </c:pt>
                <c:pt idx="4545">
                  <c:v>163.98159999999999</c:v>
                </c:pt>
                <c:pt idx="4546">
                  <c:v>164.0539</c:v>
                </c:pt>
                <c:pt idx="4547">
                  <c:v>164.12469999999999</c:v>
                </c:pt>
                <c:pt idx="4548">
                  <c:v>164.19659999999999</c:v>
                </c:pt>
                <c:pt idx="4549">
                  <c:v>164.26769999999999</c:v>
                </c:pt>
                <c:pt idx="4550">
                  <c:v>164.33850000000001</c:v>
                </c:pt>
                <c:pt idx="4551">
                  <c:v>164.40880000000001</c:v>
                </c:pt>
                <c:pt idx="4552">
                  <c:v>164.4786</c:v>
                </c:pt>
                <c:pt idx="4553">
                  <c:v>164.5506</c:v>
                </c:pt>
                <c:pt idx="4554">
                  <c:v>164.62090000000001</c:v>
                </c:pt>
                <c:pt idx="4555">
                  <c:v>164.6936</c:v>
                </c:pt>
                <c:pt idx="4556">
                  <c:v>164.7627</c:v>
                </c:pt>
                <c:pt idx="4557">
                  <c:v>164.8338</c:v>
                </c:pt>
                <c:pt idx="4558">
                  <c:v>164.90280000000001</c:v>
                </c:pt>
                <c:pt idx="4559">
                  <c:v>164.9753</c:v>
                </c:pt>
                <c:pt idx="4560">
                  <c:v>165.04650000000001</c:v>
                </c:pt>
                <c:pt idx="4561">
                  <c:v>165.11770000000001</c:v>
                </c:pt>
                <c:pt idx="4562">
                  <c:v>165.18809999999999</c:v>
                </c:pt>
                <c:pt idx="4563">
                  <c:v>165.25579999999999</c:v>
                </c:pt>
                <c:pt idx="4564">
                  <c:v>165.32599999999999</c:v>
                </c:pt>
                <c:pt idx="4565">
                  <c:v>165.39580000000001</c:v>
                </c:pt>
                <c:pt idx="4566">
                  <c:v>165.46719999999999</c:v>
                </c:pt>
                <c:pt idx="4567">
                  <c:v>165.53489999999999</c:v>
                </c:pt>
                <c:pt idx="4568">
                  <c:v>165.6054</c:v>
                </c:pt>
                <c:pt idx="4569">
                  <c:v>165.67699999999999</c:v>
                </c:pt>
                <c:pt idx="4570">
                  <c:v>165.74690000000001</c:v>
                </c:pt>
                <c:pt idx="4571">
                  <c:v>165.8186</c:v>
                </c:pt>
                <c:pt idx="4572">
                  <c:v>165.88910000000001</c:v>
                </c:pt>
                <c:pt idx="4573">
                  <c:v>165.9572</c:v>
                </c:pt>
                <c:pt idx="4574">
                  <c:v>166.02760000000001</c:v>
                </c:pt>
                <c:pt idx="4575">
                  <c:v>166.0975</c:v>
                </c:pt>
                <c:pt idx="4576">
                  <c:v>166.1679</c:v>
                </c:pt>
                <c:pt idx="4577">
                  <c:v>166.2372</c:v>
                </c:pt>
                <c:pt idx="4578">
                  <c:v>166.30699999999999</c:v>
                </c:pt>
                <c:pt idx="4579">
                  <c:v>166.375</c:v>
                </c:pt>
                <c:pt idx="4580">
                  <c:v>166.4425</c:v>
                </c:pt>
                <c:pt idx="4581">
                  <c:v>166.51070000000001</c:v>
                </c:pt>
                <c:pt idx="4582">
                  <c:v>166.58109999999999</c:v>
                </c:pt>
                <c:pt idx="4583">
                  <c:v>166.6489</c:v>
                </c:pt>
                <c:pt idx="4584">
                  <c:v>166.71809999999999</c:v>
                </c:pt>
                <c:pt idx="4585">
                  <c:v>166.7861</c:v>
                </c:pt>
                <c:pt idx="4586">
                  <c:v>166.85509999999999</c:v>
                </c:pt>
                <c:pt idx="4587">
                  <c:v>166.9238</c:v>
                </c:pt>
                <c:pt idx="4588">
                  <c:v>166.9914</c:v>
                </c:pt>
                <c:pt idx="4589">
                  <c:v>167.0616</c:v>
                </c:pt>
                <c:pt idx="4590">
                  <c:v>167.12950000000001</c:v>
                </c:pt>
                <c:pt idx="4591">
                  <c:v>167.19880000000001</c:v>
                </c:pt>
                <c:pt idx="4592">
                  <c:v>167.2662</c:v>
                </c:pt>
                <c:pt idx="4593">
                  <c:v>167.33320000000001</c:v>
                </c:pt>
                <c:pt idx="4594">
                  <c:v>167.40020000000001</c:v>
                </c:pt>
                <c:pt idx="4595">
                  <c:v>167.46940000000001</c:v>
                </c:pt>
                <c:pt idx="4596">
                  <c:v>167.5359</c:v>
                </c:pt>
                <c:pt idx="4597">
                  <c:v>167.60419999999999</c:v>
                </c:pt>
                <c:pt idx="4598">
                  <c:v>167.67060000000001</c:v>
                </c:pt>
                <c:pt idx="4599">
                  <c:v>167.73759999999999</c:v>
                </c:pt>
                <c:pt idx="4600">
                  <c:v>167.80629999999999</c:v>
                </c:pt>
                <c:pt idx="4601">
                  <c:v>167.8723</c:v>
                </c:pt>
                <c:pt idx="4602">
                  <c:v>167.93780000000001</c:v>
                </c:pt>
                <c:pt idx="4603">
                  <c:v>168.00360000000001</c:v>
                </c:pt>
                <c:pt idx="4604">
                  <c:v>168.07040000000001</c:v>
                </c:pt>
                <c:pt idx="4605">
                  <c:v>168.13560000000001</c:v>
                </c:pt>
                <c:pt idx="4606">
                  <c:v>168.20359999999999</c:v>
                </c:pt>
                <c:pt idx="4607">
                  <c:v>168.27160000000001</c:v>
                </c:pt>
                <c:pt idx="4608">
                  <c:v>168.33959999999999</c:v>
                </c:pt>
                <c:pt idx="4609">
                  <c:v>168.40479999999999</c:v>
                </c:pt>
                <c:pt idx="4610">
                  <c:v>168.4716</c:v>
                </c:pt>
                <c:pt idx="4611">
                  <c:v>168.53960000000001</c:v>
                </c:pt>
                <c:pt idx="4612">
                  <c:v>168.6062</c:v>
                </c:pt>
                <c:pt idx="4613">
                  <c:v>168.6738</c:v>
                </c:pt>
                <c:pt idx="4614">
                  <c:v>168.74289999999999</c:v>
                </c:pt>
                <c:pt idx="4615">
                  <c:v>168.8098</c:v>
                </c:pt>
                <c:pt idx="4616">
                  <c:v>168.87960000000001</c:v>
                </c:pt>
                <c:pt idx="4617">
                  <c:v>168.94749999999999</c:v>
                </c:pt>
                <c:pt idx="4618">
                  <c:v>169.01419999999999</c:v>
                </c:pt>
                <c:pt idx="4619">
                  <c:v>169.0814</c:v>
                </c:pt>
                <c:pt idx="4620">
                  <c:v>169.15039999999999</c:v>
                </c:pt>
                <c:pt idx="4621">
                  <c:v>169.22</c:v>
                </c:pt>
                <c:pt idx="4622">
                  <c:v>169.2869</c:v>
                </c:pt>
                <c:pt idx="4623">
                  <c:v>169.35599999999999</c:v>
                </c:pt>
                <c:pt idx="4624">
                  <c:v>169.42439999999999</c:v>
                </c:pt>
                <c:pt idx="4625">
                  <c:v>169.49379999999999</c:v>
                </c:pt>
                <c:pt idx="4626">
                  <c:v>169.5615</c:v>
                </c:pt>
                <c:pt idx="4627">
                  <c:v>169.63130000000001</c:v>
                </c:pt>
                <c:pt idx="4628">
                  <c:v>169.69880000000001</c:v>
                </c:pt>
                <c:pt idx="4629">
                  <c:v>169.768</c:v>
                </c:pt>
                <c:pt idx="4630">
                  <c:v>169.83709999999999</c:v>
                </c:pt>
                <c:pt idx="4631">
                  <c:v>169.90719999999999</c:v>
                </c:pt>
                <c:pt idx="4632">
                  <c:v>169.97399999999999</c:v>
                </c:pt>
                <c:pt idx="4633">
                  <c:v>170.04419999999999</c:v>
                </c:pt>
                <c:pt idx="4634">
                  <c:v>170.1139</c:v>
                </c:pt>
                <c:pt idx="4635">
                  <c:v>170.1831</c:v>
                </c:pt>
                <c:pt idx="4636">
                  <c:v>170.25129999999999</c:v>
                </c:pt>
                <c:pt idx="4637">
                  <c:v>170.31979999999999</c:v>
                </c:pt>
                <c:pt idx="4638">
                  <c:v>170.38849999999999</c:v>
                </c:pt>
                <c:pt idx="4639">
                  <c:v>170.4579</c:v>
                </c:pt>
                <c:pt idx="4640">
                  <c:v>170.52600000000001</c:v>
                </c:pt>
                <c:pt idx="4641">
                  <c:v>170.5966</c:v>
                </c:pt>
                <c:pt idx="4642">
                  <c:v>170.66560000000001</c:v>
                </c:pt>
                <c:pt idx="4643">
                  <c:v>170.7346</c:v>
                </c:pt>
                <c:pt idx="4644">
                  <c:v>170.80410000000001</c:v>
                </c:pt>
                <c:pt idx="4645">
                  <c:v>170.87110000000001</c:v>
                </c:pt>
                <c:pt idx="4646">
                  <c:v>170.94059999999999</c:v>
                </c:pt>
                <c:pt idx="4647">
                  <c:v>171.00970000000001</c:v>
                </c:pt>
                <c:pt idx="4648">
                  <c:v>171.07830000000001</c:v>
                </c:pt>
                <c:pt idx="4649">
                  <c:v>171.14660000000001</c:v>
                </c:pt>
                <c:pt idx="4650">
                  <c:v>171.21430000000001</c:v>
                </c:pt>
                <c:pt idx="4651">
                  <c:v>171.28290000000001</c:v>
                </c:pt>
                <c:pt idx="4652">
                  <c:v>171.35230000000001</c:v>
                </c:pt>
                <c:pt idx="4653">
                  <c:v>171.42189999999999</c:v>
                </c:pt>
                <c:pt idx="4654">
                  <c:v>171.48939999999999</c:v>
                </c:pt>
                <c:pt idx="4655">
                  <c:v>171.55779999999999</c:v>
                </c:pt>
                <c:pt idx="4656">
                  <c:v>171.62549999999999</c:v>
                </c:pt>
                <c:pt idx="4657">
                  <c:v>171.69460000000001</c:v>
                </c:pt>
                <c:pt idx="4658">
                  <c:v>171.76179999999999</c:v>
                </c:pt>
                <c:pt idx="4659">
                  <c:v>171.8306</c:v>
                </c:pt>
                <c:pt idx="4660">
                  <c:v>171.90119999999999</c:v>
                </c:pt>
                <c:pt idx="4661">
                  <c:v>171.96719999999999</c:v>
                </c:pt>
                <c:pt idx="4662">
                  <c:v>172.03550000000001</c:v>
                </c:pt>
                <c:pt idx="4663">
                  <c:v>172.10429999999999</c:v>
                </c:pt>
                <c:pt idx="4664">
                  <c:v>172.17320000000001</c:v>
                </c:pt>
                <c:pt idx="4665">
                  <c:v>172.2414</c:v>
                </c:pt>
                <c:pt idx="4666">
                  <c:v>172.3092</c:v>
                </c:pt>
                <c:pt idx="4667">
                  <c:v>172.37729999999999</c:v>
                </c:pt>
                <c:pt idx="4668">
                  <c:v>172.44579999999999</c:v>
                </c:pt>
                <c:pt idx="4669">
                  <c:v>172.5146</c:v>
                </c:pt>
                <c:pt idx="4670">
                  <c:v>172.58199999999999</c:v>
                </c:pt>
                <c:pt idx="4671">
                  <c:v>172.65049999999999</c:v>
                </c:pt>
                <c:pt idx="4672">
                  <c:v>172.71680000000001</c:v>
                </c:pt>
                <c:pt idx="4673">
                  <c:v>172.78479999999999</c:v>
                </c:pt>
                <c:pt idx="4674">
                  <c:v>172.85230000000001</c:v>
                </c:pt>
                <c:pt idx="4675">
                  <c:v>172.91990000000001</c:v>
                </c:pt>
                <c:pt idx="4676">
                  <c:v>172.9881</c:v>
                </c:pt>
                <c:pt idx="4677">
                  <c:v>173.05699999999999</c:v>
                </c:pt>
                <c:pt idx="4678">
                  <c:v>173.12379999999999</c:v>
                </c:pt>
                <c:pt idx="4679">
                  <c:v>173.19139999999999</c:v>
                </c:pt>
                <c:pt idx="4680">
                  <c:v>173.2603</c:v>
                </c:pt>
                <c:pt idx="4681">
                  <c:v>173.328</c:v>
                </c:pt>
                <c:pt idx="4682">
                  <c:v>173.39789999999999</c:v>
                </c:pt>
                <c:pt idx="4683">
                  <c:v>173.46469999999999</c:v>
                </c:pt>
                <c:pt idx="4684">
                  <c:v>173.5308</c:v>
                </c:pt>
                <c:pt idx="4685">
                  <c:v>173.59819999999999</c:v>
                </c:pt>
                <c:pt idx="4686">
                  <c:v>173.667</c:v>
                </c:pt>
                <c:pt idx="4687">
                  <c:v>173.73419999999999</c:v>
                </c:pt>
                <c:pt idx="4688">
                  <c:v>173.80260000000001</c:v>
                </c:pt>
                <c:pt idx="4689">
                  <c:v>173.8708</c:v>
                </c:pt>
                <c:pt idx="4690">
                  <c:v>173.93940000000001</c:v>
                </c:pt>
                <c:pt idx="4691">
                  <c:v>174.00700000000001</c:v>
                </c:pt>
                <c:pt idx="4692">
                  <c:v>174.07419999999999</c:v>
                </c:pt>
                <c:pt idx="4693">
                  <c:v>174.143</c:v>
                </c:pt>
                <c:pt idx="4694">
                  <c:v>174.209</c:v>
                </c:pt>
                <c:pt idx="4695">
                  <c:v>174.27699999999999</c:v>
                </c:pt>
                <c:pt idx="4696">
                  <c:v>174.34540000000001</c:v>
                </c:pt>
                <c:pt idx="4697">
                  <c:v>174.41249999999999</c:v>
                </c:pt>
                <c:pt idx="4698">
                  <c:v>174.4812</c:v>
                </c:pt>
                <c:pt idx="4699">
                  <c:v>174.5498</c:v>
                </c:pt>
                <c:pt idx="4700">
                  <c:v>174.61680000000001</c:v>
                </c:pt>
                <c:pt idx="4701">
                  <c:v>174.6841</c:v>
                </c:pt>
                <c:pt idx="4702">
                  <c:v>174.75049999999999</c:v>
                </c:pt>
                <c:pt idx="4703">
                  <c:v>174.81989999999999</c:v>
                </c:pt>
                <c:pt idx="4704">
                  <c:v>174.887</c:v>
                </c:pt>
                <c:pt idx="4705">
                  <c:v>174.95359999999999</c:v>
                </c:pt>
                <c:pt idx="4706">
                  <c:v>175.02109999999999</c:v>
                </c:pt>
                <c:pt idx="4707">
                  <c:v>175.08670000000001</c:v>
                </c:pt>
                <c:pt idx="4708">
                  <c:v>175.15360000000001</c:v>
                </c:pt>
                <c:pt idx="4709">
                  <c:v>175.21870000000001</c:v>
                </c:pt>
                <c:pt idx="4710">
                  <c:v>175.28460000000001</c:v>
                </c:pt>
                <c:pt idx="4711">
                  <c:v>175.34950000000001</c:v>
                </c:pt>
                <c:pt idx="4712">
                  <c:v>175.4134</c:v>
                </c:pt>
                <c:pt idx="4713">
                  <c:v>175.47890000000001</c:v>
                </c:pt>
                <c:pt idx="4714">
                  <c:v>175.5455</c:v>
                </c:pt>
                <c:pt idx="4715">
                  <c:v>175.61</c:v>
                </c:pt>
                <c:pt idx="4716">
                  <c:v>175.67599999999999</c:v>
                </c:pt>
                <c:pt idx="4717">
                  <c:v>175.74260000000001</c:v>
                </c:pt>
                <c:pt idx="4718">
                  <c:v>175.8074</c:v>
                </c:pt>
                <c:pt idx="4719">
                  <c:v>175.8724</c:v>
                </c:pt>
                <c:pt idx="4720">
                  <c:v>175.93780000000001</c:v>
                </c:pt>
                <c:pt idx="4721">
                  <c:v>176.0042</c:v>
                </c:pt>
                <c:pt idx="4722">
                  <c:v>176.0694</c:v>
                </c:pt>
                <c:pt idx="4723">
                  <c:v>176.137</c:v>
                </c:pt>
                <c:pt idx="4724">
                  <c:v>176.2002</c:v>
                </c:pt>
                <c:pt idx="4725">
                  <c:v>176.26650000000001</c:v>
                </c:pt>
                <c:pt idx="4726">
                  <c:v>176.33279999999999</c:v>
                </c:pt>
                <c:pt idx="4727">
                  <c:v>176.4006</c:v>
                </c:pt>
                <c:pt idx="4728">
                  <c:v>176.465</c:v>
                </c:pt>
                <c:pt idx="4729">
                  <c:v>176.53059999999999</c:v>
                </c:pt>
                <c:pt idx="4730">
                  <c:v>176.5986</c:v>
                </c:pt>
                <c:pt idx="4731">
                  <c:v>176.66399999999999</c:v>
                </c:pt>
                <c:pt idx="4732">
                  <c:v>176.732</c:v>
                </c:pt>
                <c:pt idx="4733">
                  <c:v>176.7978</c:v>
                </c:pt>
                <c:pt idx="4734">
                  <c:v>176.86320000000001</c:v>
                </c:pt>
                <c:pt idx="4735">
                  <c:v>176.92660000000001</c:v>
                </c:pt>
                <c:pt idx="4736">
                  <c:v>176.9922</c:v>
                </c:pt>
                <c:pt idx="4737">
                  <c:v>177.06020000000001</c:v>
                </c:pt>
                <c:pt idx="4738">
                  <c:v>177.12459999999999</c:v>
                </c:pt>
                <c:pt idx="4739">
                  <c:v>177.18969999999999</c:v>
                </c:pt>
                <c:pt idx="4740">
                  <c:v>177.2535</c:v>
                </c:pt>
                <c:pt idx="4741">
                  <c:v>177.3201</c:v>
                </c:pt>
                <c:pt idx="4742">
                  <c:v>177.38550000000001</c:v>
                </c:pt>
                <c:pt idx="4743">
                  <c:v>177.4521</c:v>
                </c:pt>
                <c:pt idx="4744">
                  <c:v>177.51660000000001</c:v>
                </c:pt>
                <c:pt idx="4745">
                  <c:v>177.58430000000001</c:v>
                </c:pt>
                <c:pt idx="4746">
                  <c:v>177.64959999999999</c:v>
                </c:pt>
                <c:pt idx="4747">
                  <c:v>177.71420000000001</c:v>
                </c:pt>
                <c:pt idx="4748">
                  <c:v>177.7799</c:v>
                </c:pt>
                <c:pt idx="4749">
                  <c:v>177.8466</c:v>
                </c:pt>
                <c:pt idx="4750">
                  <c:v>177.91390000000001</c:v>
                </c:pt>
                <c:pt idx="4751">
                  <c:v>177.9821</c:v>
                </c:pt>
                <c:pt idx="4752">
                  <c:v>178.04750000000001</c:v>
                </c:pt>
                <c:pt idx="4753">
                  <c:v>178.11330000000001</c:v>
                </c:pt>
                <c:pt idx="4754">
                  <c:v>178.1789</c:v>
                </c:pt>
                <c:pt idx="4755">
                  <c:v>178.2433</c:v>
                </c:pt>
                <c:pt idx="4756">
                  <c:v>178.31180000000001</c:v>
                </c:pt>
                <c:pt idx="4757">
                  <c:v>178.3758</c:v>
                </c:pt>
                <c:pt idx="4758">
                  <c:v>178.44159999999999</c:v>
                </c:pt>
                <c:pt idx="4759">
                  <c:v>178.5069</c:v>
                </c:pt>
                <c:pt idx="4760">
                  <c:v>178.5719</c:v>
                </c:pt>
                <c:pt idx="4761">
                  <c:v>178.63669999999999</c:v>
                </c:pt>
                <c:pt idx="4762">
                  <c:v>178.70169999999999</c:v>
                </c:pt>
                <c:pt idx="4763">
                  <c:v>178.76779999999999</c:v>
                </c:pt>
                <c:pt idx="4764">
                  <c:v>178.8314</c:v>
                </c:pt>
                <c:pt idx="4765">
                  <c:v>178.89750000000001</c:v>
                </c:pt>
                <c:pt idx="4766">
                  <c:v>178.9614</c:v>
                </c:pt>
                <c:pt idx="4767">
                  <c:v>179.02680000000001</c:v>
                </c:pt>
                <c:pt idx="4768">
                  <c:v>179.09200000000001</c:v>
                </c:pt>
                <c:pt idx="4769">
                  <c:v>179.15719999999999</c:v>
                </c:pt>
                <c:pt idx="4770">
                  <c:v>179.2209</c:v>
                </c:pt>
                <c:pt idx="4771">
                  <c:v>179.2876</c:v>
                </c:pt>
                <c:pt idx="4772">
                  <c:v>179.35300000000001</c:v>
                </c:pt>
                <c:pt idx="4773">
                  <c:v>179.41829999999999</c:v>
                </c:pt>
                <c:pt idx="4774">
                  <c:v>179.4838</c:v>
                </c:pt>
                <c:pt idx="4775">
                  <c:v>179.55019999999999</c:v>
                </c:pt>
                <c:pt idx="4776">
                  <c:v>179.61510000000001</c:v>
                </c:pt>
                <c:pt idx="4777">
                  <c:v>179.68129999999999</c:v>
                </c:pt>
                <c:pt idx="4778">
                  <c:v>179.74619999999999</c:v>
                </c:pt>
                <c:pt idx="4779">
                  <c:v>179.81219999999999</c:v>
                </c:pt>
                <c:pt idx="4780">
                  <c:v>179.87960000000001</c:v>
                </c:pt>
                <c:pt idx="4781">
                  <c:v>179.94290000000001</c:v>
                </c:pt>
                <c:pt idx="4782">
                  <c:v>180.01070000000001</c:v>
                </c:pt>
                <c:pt idx="4783">
                  <c:v>180.0735</c:v>
                </c:pt>
                <c:pt idx="4784">
                  <c:v>180.1387</c:v>
                </c:pt>
                <c:pt idx="4785">
                  <c:v>180.20349999999999</c:v>
                </c:pt>
                <c:pt idx="4786">
                  <c:v>180.26779999999999</c:v>
                </c:pt>
                <c:pt idx="4787">
                  <c:v>180.3347</c:v>
                </c:pt>
                <c:pt idx="4788">
                  <c:v>180.39920000000001</c:v>
                </c:pt>
                <c:pt idx="4789">
                  <c:v>180.46360000000001</c:v>
                </c:pt>
                <c:pt idx="4790">
                  <c:v>180.5292</c:v>
                </c:pt>
                <c:pt idx="4791">
                  <c:v>180.59460000000001</c:v>
                </c:pt>
                <c:pt idx="4792">
                  <c:v>180.6609</c:v>
                </c:pt>
                <c:pt idx="4793">
                  <c:v>180.7253</c:v>
                </c:pt>
                <c:pt idx="4794">
                  <c:v>180.7884</c:v>
                </c:pt>
                <c:pt idx="4795">
                  <c:v>180.85239999999999</c:v>
                </c:pt>
                <c:pt idx="4796">
                  <c:v>180.9187</c:v>
                </c:pt>
                <c:pt idx="4797">
                  <c:v>180.9845</c:v>
                </c:pt>
                <c:pt idx="4798">
                  <c:v>181.04949999999999</c:v>
                </c:pt>
                <c:pt idx="4799">
                  <c:v>181.1165</c:v>
                </c:pt>
                <c:pt idx="4800">
                  <c:v>181.1799</c:v>
                </c:pt>
                <c:pt idx="4801">
                  <c:v>181.2465</c:v>
                </c:pt>
                <c:pt idx="4802">
                  <c:v>181.31100000000001</c:v>
                </c:pt>
                <c:pt idx="4803">
                  <c:v>181.3767</c:v>
                </c:pt>
                <c:pt idx="4804">
                  <c:v>181.4427</c:v>
                </c:pt>
                <c:pt idx="4805">
                  <c:v>181.5067</c:v>
                </c:pt>
                <c:pt idx="4806">
                  <c:v>181.57300000000001</c:v>
                </c:pt>
                <c:pt idx="4807">
                  <c:v>181.63640000000001</c:v>
                </c:pt>
                <c:pt idx="4808">
                  <c:v>181.70230000000001</c:v>
                </c:pt>
                <c:pt idx="4809">
                  <c:v>181.76740000000001</c:v>
                </c:pt>
                <c:pt idx="4810">
                  <c:v>181.83099999999999</c:v>
                </c:pt>
                <c:pt idx="4811">
                  <c:v>181.89709999999999</c:v>
                </c:pt>
                <c:pt idx="4812">
                  <c:v>181.9615</c:v>
                </c:pt>
                <c:pt idx="4813">
                  <c:v>182.0257</c:v>
                </c:pt>
                <c:pt idx="4814">
                  <c:v>182.09049999999999</c:v>
                </c:pt>
                <c:pt idx="4815">
                  <c:v>182.1542</c:v>
                </c:pt>
                <c:pt idx="4816">
                  <c:v>182.21850000000001</c:v>
                </c:pt>
                <c:pt idx="4817">
                  <c:v>182.2816</c:v>
                </c:pt>
                <c:pt idx="4818">
                  <c:v>182.3449</c:v>
                </c:pt>
                <c:pt idx="4819">
                  <c:v>182.4085</c:v>
                </c:pt>
                <c:pt idx="4820">
                  <c:v>182.47059999999999</c:v>
                </c:pt>
                <c:pt idx="4821">
                  <c:v>182.53440000000001</c:v>
                </c:pt>
                <c:pt idx="4822">
                  <c:v>182.5977</c:v>
                </c:pt>
                <c:pt idx="4823">
                  <c:v>182.6609</c:v>
                </c:pt>
                <c:pt idx="4824">
                  <c:v>182.72290000000001</c:v>
                </c:pt>
                <c:pt idx="4825">
                  <c:v>182.78809999999999</c:v>
                </c:pt>
                <c:pt idx="4826">
                  <c:v>182.8509</c:v>
                </c:pt>
                <c:pt idx="4827">
                  <c:v>182.916</c:v>
                </c:pt>
                <c:pt idx="4828">
                  <c:v>182.9794</c:v>
                </c:pt>
                <c:pt idx="4829">
                  <c:v>183.04320000000001</c:v>
                </c:pt>
                <c:pt idx="4830">
                  <c:v>183.1054</c:v>
                </c:pt>
                <c:pt idx="4831">
                  <c:v>183.16820000000001</c:v>
                </c:pt>
                <c:pt idx="4832">
                  <c:v>183.232</c:v>
                </c:pt>
                <c:pt idx="4833">
                  <c:v>183.2954</c:v>
                </c:pt>
                <c:pt idx="4834">
                  <c:v>183.35910000000001</c:v>
                </c:pt>
                <c:pt idx="4835">
                  <c:v>183.42099999999999</c:v>
                </c:pt>
                <c:pt idx="4836">
                  <c:v>183.4837</c:v>
                </c:pt>
                <c:pt idx="4837">
                  <c:v>183.54669999999999</c:v>
                </c:pt>
                <c:pt idx="4838">
                  <c:v>183.60900000000001</c:v>
                </c:pt>
                <c:pt idx="4839">
                  <c:v>183.66980000000001</c:v>
                </c:pt>
                <c:pt idx="4840">
                  <c:v>183.7346</c:v>
                </c:pt>
                <c:pt idx="4841">
                  <c:v>183.7963</c:v>
                </c:pt>
                <c:pt idx="4842">
                  <c:v>183.85839999999999</c:v>
                </c:pt>
                <c:pt idx="4843">
                  <c:v>183.92099999999999</c:v>
                </c:pt>
                <c:pt idx="4844">
                  <c:v>183.98400000000001</c:v>
                </c:pt>
                <c:pt idx="4845">
                  <c:v>184.0455</c:v>
                </c:pt>
                <c:pt idx="4846">
                  <c:v>184.10759999999999</c:v>
                </c:pt>
                <c:pt idx="4847">
                  <c:v>184.16909999999999</c:v>
                </c:pt>
                <c:pt idx="4848">
                  <c:v>184.2345</c:v>
                </c:pt>
                <c:pt idx="4849">
                  <c:v>184.29849999999999</c:v>
                </c:pt>
                <c:pt idx="4850">
                  <c:v>184.36099999999999</c:v>
                </c:pt>
                <c:pt idx="4851">
                  <c:v>184.42310000000001</c:v>
                </c:pt>
                <c:pt idx="4852">
                  <c:v>184.48519999999999</c:v>
                </c:pt>
                <c:pt idx="4853">
                  <c:v>184.5471</c:v>
                </c:pt>
                <c:pt idx="4854">
                  <c:v>184.60980000000001</c:v>
                </c:pt>
                <c:pt idx="4855">
                  <c:v>184.672</c:v>
                </c:pt>
                <c:pt idx="4856">
                  <c:v>184.7355</c:v>
                </c:pt>
                <c:pt idx="4857">
                  <c:v>184.79810000000001</c:v>
                </c:pt>
                <c:pt idx="4858">
                  <c:v>184.85900000000001</c:v>
                </c:pt>
                <c:pt idx="4859">
                  <c:v>184.92089999999999</c:v>
                </c:pt>
                <c:pt idx="4860">
                  <c:v>184.98439999999999</c:v>
                </c:pt>
                <c:pt idx="4861">
                  <c:v>185.0438</c:v>
                </c:pt>
                <c:pt idx="4862">
                  <c:v>185.1053</c:v>
                </c:pt>
                <c:pt idx="4863">
                  <c:v>185.167</c:v>
                </c:pt>
                <c:pt idx="4864">
                  <c:v>185.2251</c:v>
                </c:pt>
                <c:pt idx="4865">
                  <c:v>185.28630000000001</c:v>
                </c:pt>
                <c:pt idx="4866">
                  <c:v>185.34639999999999</c:v>
                </c:pt>
                <c:pt idx="4867">
                  <c:v>185.4034</c:v>
                </c:pt>
                <c:pt idx="4868">
                  <c:v>185.46289999999999</c:v>
                </c:pt>
                <c:pt idx="4869">
                  <c:v>185.52160000000001</c:v>
                </c:pt>
                <c:pt idx="4870">
                  <c:v>185.5823</c:v>
                </c:pt>
                <c:pt idx="4871">
                  <c:v>185.64</c:v>
                </c:pt>
                <c:pt idx="4872">
                  <c:v>185.69839999999999</c:v>
                </c:pt>
                <c:pt idx="4873">
                  <c:v>185.75899999999999</c:v>
                </c:pt>
                <c:pt idx="4874">
                  <c:v>185.81800000000001</c:v>
                </c:pt>
                <c:pt idx="4875">
                  <c:v>185.8777</c:v>
                </c:pt>
                <c:pt idx="4876">
                  <c:v>185.93889999999999</c:v>
                </c:pt>
                <c:pt idx="4877">
                  <c:v>185.9958</c:v>
                </c:pt>
                <c:pt idx="4878">
                  <c:v>186.0573</c:v>
                </c:pt>
                <c:pt idx="4879">
                  <c:v>186.11920000000001</c:v>
                </c:pt>
                <c:pt idx="4880">
                  <c:v>186.1799</c:v>
                </c:pt>
                <c:pt idx="4881">
                  <c:v>186.2396</c:v>
                </c:pt>
                <c:pt idx="4882">
                  <c:v>186.30019999999999</c:v>
                </c:pt>
                <c:pt idx="4883">
                  <c:v>186.3604</c:v>
                </c:pt>
                <c:pt idx="4884">
                  <c:v>186.42009999999999</c:v>
                </c:pt>
                <c:pt idx="4885">
                  <c:v>186.4794</c:v>
                </c:pt>
                <c:pt idx="4886">
                  <c:v>186.54069999999999</c:v>
                </c:pt>
                <c:pt idx="4887">
                  <c:v>186.60210000000001</c:v>
                </c:pt>
                <c:pt idx="4888">
                  <c:v>186.66309999999999</c:v>
                </c:pt>
                <c:pt idx="4889">
                  <c:v>186.72389999999999</c:v>
                </c:pt>
                <c:pt idx="4890">
                  <c:v>186.7841</c:v>
                </c:pt>
                <c:pt idx="4891">
                  <c:v>186.84530000000001</c:v>
                </c:pt>
                <c:pt idx="4892">
                  <c:v>186.90610000000001</c:v>
                </c:pt>
                <c:pt idx="4893">
                  <c:v>186.9674</c:v>
                </c:pt>
                <c:pt idx="4894">
                  <c:v>187.02780000000001</c:v>
                </c:pt>
                <c:pt idx="4895">
                  <c:v>187.089</c:v>
                </c:pt>
                <c:pt idx="4896">
                  <c:v>187.1506</c:v>
                </c:pt>
                <c:pt idx="4897">
                  <c:v>187.2106</c:v>
                </c:pt>
                <c:pt idx="4898">
                  <c:v>187.27199999999999</c:v>
                </c:pt>
                <c:pt idx="4899">
                  <c:v>187.33070000000001</c:v>
                </c:pt>
                <c:pt idx="4900">
                  <c:v>187.38980000000001</c:v>
                </c:pt>
                <c:pt idx="4901">
                  <c:v>187.44900000000001</c:v>
                </c:pt>
                <c:pt idx="4902">
                  <c:v>187.50880000000001</c:v>
                </c:pt>
                <c:pt idx="4903">
                  <c:v>187.5677</c:v>
                </c:pt>
                <c:pt idx="4904">
                  <c:v>187.62690000000001</c:v>
                </c:pt>
                <c:pt idx="4905">
                  <c:v>187.68690000000001</c:v>
                </c:pt>
                <c:pt idx="4906">
                  <c:v>187.74520000000001</c:v>
                </c:pt>
                <c:pt idx="4907">
                  <c:v>187.80609999999999</c:v>
                </c:pt>
                <c:pt idx="4908">
                  <c:v>187.8639</c:v>
                </c:pt>
                <c:pt idx="4909">
                  <c:v>187.92269999999999</c:v>
                </c:pt>
                <c:pt idx="4910">
                  <c:v>187.98269999999999</c:v>
                </c:pt>
                <c:pt idx="4911">
                  <c:v>188.0429</c:v>
                </c:pt>
                <c:pt idx="4912">
                  <c:v>188.10319999999999</c:v>
                </c:pt>
                <c:pt idx="4913">
                  <c:v>188.16290000000001</c:v>
                </c:pt>
                <c:pt idx="4914">
                  <c:v>188.22309999999999</c:v>
                </c:pt>
                <c:pt idx="4915">
                  <c:v>188.2825</c:v>
                </c:pt>
                <c:pt idx="4916">
                  <c:v>188.3417</c:v>
                </c:pt>
                <c:pt idx="4917">
                  <c:v>188.40180000000001</c:v>
                </c:pt>
                <c:pt idx="4918">
                  <c:v>188.46170000000001</c:v>
                </c:pt>
                <c:pt idx="4919">
                  <c:v>188.5215</c:v>
                </c:pt>
                <c:pt idx="4920">
                  <c:v>188.5788</c:v>
                </c:pt>
                <c:pt idx="4921">
                  <c:v>188.63829999999999</c:v>
                </c:pt>
                <c:pt idx="4922">
                  <c:v>188.69739999999999</c:v>
                </c:pt>
                <c:pt idx="4923">
                  <c:v>188.7552</c:v>
                </c:pt>
                <c:pt idx="4924">
                  <c:v>188.81319999999999</c:v>
                </c:pt>
                <c:pt idx="4925">
                  <c:v>188.87129999999999</c:v>
                </c:pt>
                <c:pt idx="4926">
                  <c:v>188.9289</c:v>
                </c:pt>
                <c:pt idx="4927">
                  <c:v>188.98509999999999</c:v>
                </c:pt>
                <c:pt idx="4928">
                  <c:v>189.04130000000001</c:v>
                </c:pt>
                <c:pt idx="4929">
                  <c:v>189.0984</c:v>
                </c:pt>
                <c:pt idx="4930">
                  <c:v>189.1574</c:v>
                </c:pt>
                <c:pt idx="4931">
                  <c:v>189.21129999999999</c:v>
                </c:pt>
                <c:pt idx="4932">
                  <c:v>189.26939999999999</c:v>
                </c:pt>
                <c:pt idx="4933">
                  <c:v>189.3252</c:v>
                </c:pt>
                <c:pt idx="4934">
                  <c:v>189.3827</c:v>
                </c:pt>
                <c:pt idx="4935">
                  <c:v>189.44</c:v>
                </c:pt>
                <c:pt idx="4936">
                  <c:v>189.49770000000001</c:v>
                </c:pt>
                <c:pt idx="4937">
                  <c:v>189.5556</c:v>
                </c:pt>
                <c:pt idx="4938">
                  <c:v>189.61410000000001</c:v>
                </c:pt>
                <c:pt idx="4939">
                  <c:v>189.6711</c:v>
                </c:pt>
                <c:pt idx="4940">
                  <c:v>189.72890000000001</c:v>
                </c:pt>
                <c:pt idx="4941">
                  <c:v>189.7877</c:v>
                </c:pt>
                <c:pt idx="4942">
                  <c:v>189.8467</c:v>
                </c:pt>
                <c:pt idx="4943">
                  <c:v>189.9041</c:v>
                </c:pt>
                <c:pt idx="4944">
                  <c:v>189.96360000000001</c:v>
                </c:pt>
                <c:pt idx="4945">
                  <c:v>190.0205</c:v>
                </c:pt>
                <c:pt idx="4946">
                  <c:v>190.078</c:v>
                </c:pt>
                <c:pt idx="4947">
                  <c:v>190.137</c:v>
                </c:pt>
                <c:pt idx="4948">
                  <c:v>190.19489999999999</c:v>
                </c:pt>
                <c:pt idx="4949">
                  <c:v>190.25299999999999</c:v>
                </c:pt>
                <c:pt idx="4950">
                  <c:v>190.3115</c:v>
                </c:pt>
                <c:pt idx="4951">
                  <c:v>190.37139999999999</c:v>
                </c:pt>
                <c:pt idx="4952">
                  <c:v>190.428</c:v>
                </c:pt>
                <c:pt idx="4953">
                  <c:v>190.48509999999999</c:v>
                </c:pt>
                <c:pt idx="4954">
                  <c:v>190.5436</c:v>
                </c:pt>
                <c:pt idx="4955">
                  <c:v>190.60130000000001</c:v>
                </c:pt>
                <c:pt idx="4956">
                  <c:v>190.6585</c:v>
                </c:pt>
                <c:pt idx="4957">
                  <c:v>190.71799999999999</c:v>
                </c:pt>
                <c:pt idx="4958">
                  <c:v>190.77850000000001</c:v>
                </c:pt>
                <c:pt idx="4959">
                  <c:v>190.8373</c:v>
                </c:pt>
                <c:pt idx="4960">
                  <c:v>190.89510000000001</c:v>
                </c:pt>
                <c:pt idx="4961">
                  <c:v>190.95320000000001</c:v>
                </c:pt>
                <c:pt idx="4962">
                  <c:v>191.0129</c:v>
                </c:pt>
                <c:pt idx="4963">
                  <c:v>191.07130000000001</c:v>
                </c:pt>
                <c:pt idx="4964">
                  <c:v>191.13079999999999</c:v>
                </c:pt>
                <c:pt idx="4965">
                  <c:v>191.19120000000001</c:v>
                </c:pt>
                <c:pt idx="4966">
                  <c:v>191.249</c:v>
                </c:pt>
                <c:pt idx="4967">
                  <c:v>191.3065</c:v>
                </c:pt>
                <c:pt idx="4968">
                  <c:v>191.36609999999999</c:v>
                </c:pt>
                <c:pt idx="4969">
                  <c:v>191.42400000000001</c:v>
                </c:pt>
                <c:pt idx="4970">
                  <c:v>191.483</c:v>
                </c:pt>
                <c:pt idx="4971">
                  <c:v>191.54169999999999</c:v>
                </c:pt>
                <c:pt idx="4972">
                  <c:v>191.59880000000001</c:v>
                </c:pt>
                <c:pt idx="4973">
                  <c:v>191.65880000000001</c:v>
                </c:pt>
                <c:pt idx="4974">
                  <c:v>191.71610000000001</c:v>
                </c:pt>
                <c:pt idx="4975">
                  <c:v>191.77379999999999</c:v>
                </c:pt>
                <c:pt idx="4976">
                  <c:v>191.8313</c:v>
                </c:pt>
                <c:pt idx="4977">
                  <c:v>191.8879</c:v>
                </c:pt>
                <c:pt idx="4978">
                  <c:v>191.9434</c:v>
                </c:pt>
                <c:pt idx="4979">
                  <c:v>191.9991</c:v>
                </c:pt>
                <c:pt idx="4980">
                  <c:v>192.05629999999999</c:v>
                </c:pt>
                <c:pt idx="4981">
                  <c:v>192.11439999999999</c:v>
                </c:pt>
                <c:pt idx="4982">
                  <c:v>192.1696</c:v>
                </c:pt>
                <c:pt idx="4983">
                  <c:v>192.22739999999999</c:v>
                </c:pt>
                <c:pt idx="4984">
                  <c:v>192.2842</c:v>
                </c:pt>
                <c:pt idx="4985">
                  <c:v>192.3398</c:v>
                </c:pt>
                <c:pt idx="4986">
                  <c:v>192.39580000000001</c:v>
                </c:pt>
                <c:pt idx="4987">
                  <c:v>192.45339999999999</c:v>
                </c:pt>
                <c:pt idx="4988">
                  <c:v>192.5094</c:v>
                </c:pt>
                <c:pt idx="4989">
                  <c:v>192.56610000000001</c:v>
                </c:pt>
                <c:pt idx="4990">
                  <c:v>192.6233</c:v>
                </c:pt>
                <c:pt idx="4991">
                  <c:v>192.67850000000001</c:v>
                </c:pt>
                <c:pt idx="4992">
                  <c:v>192.73560000000001</c:v>
                </c:pt>
                <c:pt idx="4993">
                  <c:v>192.7921</c:v>
                </c:pt>
                <c:pt idx="4994">
                  <c:v>192.84889999999999</c:v>
                </c:pt>
                <c:pt idx="4995">
                  <c:v>192.9058</c:v>
                </c:pt>
                <c:pt idx="4996">
                  <c:v>192.96379999999999</c:v>
                </c:pt>
                <c:pt idx="4997">
                  <c:v>193.01920000000001</c:v>
                </c:pt>
                <c:pt idx="4998">
                  <c:v>193.0744</c:v>
                </c:pt>
                <c:pt idx="4999">
                  <c:v>193.13140000000001</c:v>
                </c:pt>
                <c:pt idx="5000">
                  <c:v>193.18899999999999</c:v>
                </c:pt>
                <c:pt idx="5001">
                  <c:v>193.24600000000001</c:v>
                </c:pt>
                <c:pt idx="5002">
                  <c:v>193.30260000000001</c:v>
                </c:pt>
                <c:pt idx="5003">
                  <c:v>193.3596</c:v>
                </c:pt>
                <c:pt idx="5004">
                  <c:v>193.41640000000001</c:v>
                </c:pt>
                <c:pt idx="5005">
                  <c:v>193.4736</c:v>
                </c:pt>
                <c:pt idx="5006">
                  <c:v>193.53039999999999</c:v>
                </c:pt>
                <c:pt idx="5007">
                  <c:v>193.58709999999999</c:v>
                </c:pt>
                <c:pt idx="5008">
                  <c:v>193.64400000000001</c:v>
                </c:pt>
                <c:pt idx="5009">
                  <c:v>193.70050000000001</c:v>
                </c:pt>
                <c:pt idx="5010">
                  <c:v>193.75739999999999</c:v>
                </c:pt>
                <c:pt idx="5011">
                  <c:v>193.8126</c:v>
                </c:pt>
                <c:pt idx="5012">
                  <c:v>193.8706</c:v>
                </c:pt>
                <c:pt idx="5013">
                  <c:v>193.9263</c:v>
                </c:pt>
                <c:pt idx="5014">
                  <c:v>193.9829</c:v>
                </c:pt>
                <c:pt idx="5015">
                  <c:v>194.0378</c:v>
                </c:pt>
                <c:pt idx="5016">
                  <c:v>194.09530000000001</c:v>
                </c:pt>
                <c:pt idx="5017">
                  <c:v>194.1489</c:v>
                </c:pt>
                <c:pt idx="5018">
                  <c:v>194.2038</c:v>
                </c:pt>
                <c:pt idx="5019">
                  <c:v>194.2611</c:v>
                </c:pt>
                <c:pt idx="5020">
                  <c:v>194.31450000000001</c:v>
                </c:pt>
                <c:pt idx="5021">
                  <c:v>194.369</c:v>
                </c:pt>
                <c:pt idx="5022">
                  <c:v>194.42500000000001</c:v>
                </c:pt>
                <c:pt idx="5023">
                  <c:v>194.4802</c:v>
                </c:pt>
                <c:pt idx="5024">
                  <c:v>194.53460000000001</c:v>
                </c:pt>
                <c:pt idx="5025">
                  <c:v>194.59219999999999</c:v>
                </c:pt>
                <c:pt idx="5026">
                  <c:v>194.6464</c:v>
                </c:pt>
                <c:pt idx="5027">
                  <c:v>194.7011</c:v>
                </c:pt>
                <c:pt idx="5028">
                  <c:v>194.756</c:v>
                </c:pt>
                <c:pt idx="5029">
                  <c:v>194.81270000000001</c:v>
                </c:pt>
                <c:pt idx="5030">
                  <c:v>194.8682</c:v>
                </c:pt>
                <c:pt idx="5031">
                  <c:v>194.92439999999999</c:v>
                </c:pt>
                <c:pt idx="5032">
                  <c:v>194.9795</c:v>
                </c:pt>
                <c:pt idx="5033">
                  <c:v>195.03540000000001</c:v>
                </c:pt>
                <c:pt idx="5034">
                  <c:v>195.08930000000001</c:v>
                </c:pt>
                <c:pt idx="5035">
                  <c:v>195.14250000000001</c:v>
                </c:pt>
                <c:pt idx="5036">
                  <c:v>195.19800000000001</c:v>
                </c:pt>
                <c:pt idx="5037">
                  <c:v>195.25309999999999</c:v>
                </c:pt>
                <c:pt idx="5038">
                  <c:v>195.30850000000001</c:v>
                </c:pt>
                <c:pt idx="5039">
                  <c:v>195.36410000000001</c:v>
                </c:pt>
                <c:pt idx="5040">
                  <c:v>195.4195</c:v>
                </c:pt>
                <c:pt idx="5041">
                  <c:v>195.47450000000001</c:v>
                </c:pt>
                <c:pt idx="5042">
                  <c:v>195.53059999999999</c:v>
                </c:pt>
                <c:pt idx="5043">
                  <c:v>195.58279999999999</c:v>
                </c:pt>
                <c:pt idx="5044">
                  <c:v>195.63640000000001</c:v>
                </c:pt>
                <c:pt idx="5045">
                  <c:v>195.69059999999999</c:v>
                </c:pt>
                <c:pt idx="5046">
                  <c:v>195.74610000000001</c:v>
                </c:pt>
                <c:pt idx="5047">
                  <c:v>195.80119999999999</c:v>
                </c:pt>
                <c:pt idx="5048">
                  <c:v>195.8544</c:v>
                </c:pt>
                <c:pt idx="5049">
                  <c:v>195.91059999999999</c:v>
                </c:pt>
                <c:pt idx="5050">
                  <c:v>195.96379999999999</c:v>
                </c:pt>
                <c:pt idx="5051">
                  <c:v>196.01920000000001</c:v>
                </c:pt>
                <c:pt idx="5052">
                  <c:v>196.072</c:v>
                </c:pt>
                <c:pt idx="5053">
                  <c:v>196.12860000000001</c:v>
                </c:pt>
                <c:pt idx="5054">
                  <c:v>196.1823</c:v>
                </c:pt>
                <c:pt idx="5055">
                  <c:v>196.23820000000001</c:v>
                </c:pt>
                <c:pt idx="5056">
                  <c:v>196.29040000000001</c:v>
                </c:pt>
                <c:pt idx="5057">
                  <c:v>196.34530000000001</c:v>
                </c:pt>
                <c:pt idx="5058">
                  <c:v>196.40129999999999</c:v>
                </c:pt>
                <c:pt idx="5059">
                  <c:v>196.4562</c:v>
                </c:pt>
                <c:pt idx="5060">
                  <c:v>196.5111</c:v>
                </c:pt>
                <c:pt idx="5061">
                  <c:v>196.56559999999999</c:v>
                </c:pt>
                <c:pt idx="5062">
                  <c:v>196.62119999999999</c:v>
                </c:pt>
                <c:pt idx="5063">
                  <c:v>196.67760000000001</c:v>
                </c:pt>
                <c:pt idx="5064">
                  <c:v>196.73259999999999</c:v>
                </c:pt>
                <c:pt idx="5065">
                  <c:v>196.786</c:v>
                </c:pt>
                <c:pt idx="5066">
                  <c:v>196.84360000000001</c:v>
                </c:pt>
                <c:pt idx="5067">
                  <c:v>196.8974</c:v>
                </c:pt>
                <c:pt idx="5068">
                  <c:v>196.95230000000001</c:v>
                </c:pt>
                <c:pt idx="5069">
                  <c:v>197.0076</c:v>
                </c:pt>
                <c:pt idx="5070">
                  <c:v>197.06489999999999</c:v>
                </c:pt>
                <c:pt idx="5071">
                  <c:v>197.12039999999999</c:v>
                </c:pt>
                <c:pt idx="5072">
                  <c:v>197.1754</c:v>
                </c:pt>
                <c:pt idx="5073">
                  <c:v>197.2312</c:v>
                </c:pt>
                <c:pt idx="5074">
                  <c:v>197.285</c:v>
                </c:pt>
                <c:pt idx="5075">
                  <c:v>197.33959999999999</c:v>
                </c:pt>
                <c:pt idx="5076">
                  <c:v>197.3946</c:v>
                </c:pt>
                <c:pt idx="5077">
                  <c:v>197.4503</c:v>
                </c:pt>
                <c:pt idx="5078">
                  <c:v>197.50360000000001</c:v>
                </c:pt>
                <c:pt idx="5079">
                  <c:v>197.55719999999999</c:v>
                </c:pt>
                <c:pt idx="5080">
                  <c:v>197.61160000000001</c:v>
                </c:pt>
                <c:pt idx="5081">
                  <c:v>197.6645</c:v>
                </c:pt>
                <c:pt idx="5082">
                  <c:v>197.71809999999999</c:v>
                </c:pt>
                <c:pt idx="5083">
                  <c:v>197.77539999999999</c:v>
                </c:pt>
                <c:pt idx="5084">
                  <c:v>197.82839999999999</c:v>
                </c:pt>
                <c:pt idx="5085">
                  <c:v>197.88239999999999</c:v>
                </c:pt>
                <c:pt idx="5086">
                  <c:v>197.9376</c:v>
                </c:pt>
                <c:pt idx="5087">
                  <c:v>197.99010000000001</c:v>
                </c:pt>
                <c:pt idx="5088">
                  <c:v>198.0437</c:v>
                </c:pt>
                <c:pt idx="5089">
                  <c:v>198.09909999999999</c:v>
                </c:pt>
                <c:pt idx="5090">
                  <c:v>198.1534</c:v>
                </c:pt>
                <c:pt idx="5091">
                  <c:v>198.2054</c:v>
                </c:pt>
                <c:pt idx="5092">
                  <c:v>198.2612</c:v>
                </c:pt>
                <c:pt idx="5093">
                  <c:v>198.31460000000001</c:v>
                </c:pt>
                <c:pt idx="5094">
                  <c:v>198.36850000000001</c:v>
                </c:pt>
                <c:pt idx="5095">
                  <c:v>198.42240000000001</c:v>
                </c:pt>
                <c:pt idx="5096">
                  <c:v>198.47559999999999</c:v>
                </c:pt>
                <c:pt idx="5097">
                  <c:v>198.53059999999999</c:v>
                </c:pt>
                <c:pt idx="5098">
                  <c:v>198.58529999999999</c:v>
                </c:pt>
                <c:pt idx="5099">
                  <c:v>198.63560000000001</c:v>
                </c:pt>
                <c:pt idx="5100">
                  <c:v>198.6901</c:v>
                </c:pt>
                <c:pt idx="5101">
                  <c:v>198.74639999999999</c:v>
                </c:pt>
                <c:pt idx="5102">
                  <c:v>198.8006</c:v>
                </c:pt>
                <c:pt idx="5103">
                  <c:v>198.85290000000001</c:v>
                </c:pt>
                <c:pt idx="5104">
                  <c:v>198.90700000000001</c:v>
                </c:pt>
                <c:pt idx="5105">
                  <c:v>198.96170000000001</c:v>
                </c:pt>
                <c:pt idx="5106">
                  <c:v>199.0154</c:v>
                </c:pt>
                <c:pt idx="5107">
                  <c:v>199.0686</c:v>
                </c:pt>
                <c:pt idx="5108">
                  <c:v>199.1199</c:v>
                </c:pt>
                <c:pt idx="5109">
                  <c:v>199.1739</c:v>
                </c:pt>
                <c:pt idx="5110">
                  <c:v>199.22749999999999</c:v>
                </c:pt>
                <c:pt idx="5111">
                  <c:v>199.2791</c:v>
                </c:pt>
                <c:pt idx="5112">
                  <c:v>199.33199999999999</c:v>
                </c:pt>
                <c:pt idx="5113">
                  <c:v>199.3836</c:v>
                </c:pt>
                <c:pt idx="5114">
                  <c:v>199.4358</c:v>
                </c:pt>
                <c:pt idx="5115">
                  <c:v>199.48660000000001</c:v>
                </c:pt>
                <c:pt idx="5116">
                  <c:v>199.5376</c:v>
                </c:pt>
                <c:pt idx="5117">
                  <c:v>199.58959999999999</c:v>
                </c:pt>
                <c:pt idx="5118">
                  <c:v>199.6405</c:v>
                </c:pt>
                <c:pt idx="5119">
                  <c:v>199.69380000000001</c:v>
                </c:pt>
                <c:pt idx="5120">
                  <c:v>199.7439</c:v>
                </c:pt>
                <c:pt idx="5121">
                  <c:v>199.7946</c:v>
                </c:pt>
                <c:pt idx="5122">
                  <c:v>199.8432</c:v>
                </c:pt>
                <c:pt idx="5123">
                  <c:v>199.8939</c:v>
                </c:pt>
                <c:pt idx="5124">
                  <c:v>199.94649999999999</c:v>
                </c:pt>
                <c:pt idx="5125">
                  <c:v>199.99680000000001</c:v>
                </c:pt>
                <c:pt idx="5126">
                  <c:v>200.0487</c:v>
                </c:pt>
                <c:pt idx="5127">
                  <c:v>200.09780000000001</c:v>
                </c:pt>
                <c:pt idx="5128">
                  <c:v>200.14750000000001</c:v>
                </c:pt>
                <c:pt idx="5129">
                  <c:v>200.19749999999999</c:v>
                </c:pt>
                <c:pt idx="5130">
                  <c:v>200.24809999999999</c:v>
                </c:pt>
                <c:pt idx="5131">
                  <c:v>200.2988</c:v>
                </c:pt>
                <c:pt idx="5132">
                  <c:v>200.34979999999999</c:v>
                </c:pt>
                <c:pt idx="5133">
                  <c:v>200.40029999999999</c:v>
                </c:pt>
                <c:pt idx="5134">
                  <c:v>200.45060000000001</c:v>
                </c:pt>
                <c:pt idx="5135">
                  <c:v>200.50219999999999</c:v>
                </c:pt>
                <c:pt idx="5136">
                  <c:v>200.55070000000001</c:v>
                </c:pt>
                <c:pt idx="5137">
                  <c:v>200.60079999999999</c:v>
                </c:pt>
                <c:pt idx="5138">
                  <c:v>200.6498</c:v>
                </c:pt>
                <c:pt idx="5139">
                  <c:v>200.702</c:v>
                </c:pt>
                <c:pt idx="5140">
                  <c:v>200.75040000000001</c:v>
                </c:pt>
                <c:pt idx="5141">
                  <c:v>200.8006</c:v>
                </c:pt>
                <c:pt idx="5142">
                  <c:v>200.85040000000001</c:v>
                </c:pt>
                <c:pt idx="5143">
                  <c:v>200.8997</c:v>
                </c:pt>
                <c:pt idx="5144">
                  <c:v>200.94880000000001</c:v>
                </c:pt>
                <c:pt idx="5145">
                  <c:v>200.99760000000001</c:v>
                </c:pt>
                <c:pt idx="5146">
                  <c:v>201.04669999999999</c:v>
                </c:pt>
                <c:pt idx="5147">
                  <c:v>201.0966</c:v>
                </c:pt>
                <c:pt idx="5148">
                  <c:v>201.14699999999999</c:v>
                </c:pt>
                <c:pt idx="5149">
                  <c:v>201.19659999999999</c:v>
                </c:pt>
                <c:pt idx="5150">
                  <c:v>201.24629999999999</c:v>
                </c:pt>
                <c:pt idx="5151">
                  <c:v>201.29519999999999</c:v>
                </c:pt>
                <c:pt idx="5152">
                  <c:v>201.3449</c:v>
                </c:pt>
                <c:pt idx="5153">
                  <c:v>201.39439999999999</c:v>
                </c:pt>
                <c:pt idx="5154">
                  <c:v>201.44649999999999</c:v>
                </c:pt>
                <c:pt idx="5155">
                  <c:v>201.49520000000001</c:v>
                </c:pt>
                <c:pt idx="5156">
                  <c:v>201.54599999999999</c:v>
                </c:pt>
                <c:pt idx="5157">
                  <c:v>201.59800000000001</c:v>
                </c:pt>
                <c:pt idx="5158">
                  <c:v>201.64869999999999</c:v>
                </c:pt>
                <c:pt idx="5159">
                  <c:v>201.6996</c:v>
                </c:pt>
                <c:pt idx="5160">
                  <c:v>201.7499</c:v>
                </c:pt>
                <c:pt idx="5161">
                  <c:v>201.8004</c:v>
                </c:pt>
                <c:pt idx="5162">
                  <c:v>201.85230000000001</c:v>
                </c:pt>
                <c:pt idx="5163">
                  <c:v>201.90369999999999</c:v>
                </c:pt>
                <c:pt idx="5164">
                  <c:v>201.9563</c:v>
                </c:pt>
                <c:pt idx="5165">
                  <c:v>202.00720000000001</c:v>
                </c:pt>
                <c:pt idx="5166">
                  <c:v>202.05860000000001</c:v>
                </c:pt>
                <c:pt idx="5167">
                  <c:v>202.11080000000001</c:v>
                </c:pt>
                <c:pt idx="5168">
                  <c:v>202.1618</c:v>
                </c:pt>
                <c:pt idx="5169">
                  <c:v>202.215</c:v>
                </c:pt>
                <c:pt idx="5170">
                  <c:v>202.26650000000001</c:v>
                </c:pt>
                <c:pt idx="5171">
                  <c:v>202.32089999999999</c:v>
                </c:pt>
                <c:pt idx="5172">
                  <c:v>202.3724</c:v>
                </c:pt>
                <c:pt idx="5173">
                  <c:v>202.42519999999999</c:v>
                </c:pt>
                <c:pt idx="5174">
                  <c:v>202.47739999999999</c:v>
                </c:pt>
                <c:pt idx="5175">
                  <c:v>202.53100000000001</c:v>
                </c:pt>
                <c:pt idx="5176">
                  <c:v>202.58279999999999</c:v>
                </c:pt>
                <c:pt idx="5177">
                  <c:v>202.63560000000001</c:v>
                </c:pt>
                <c:pt idx="5178">
                  <c:v>202.68950000000001</c:v>
                </c:pt>
                <c:pt idx="5179">
                  <c:v>202.74350000000001</c:v>
                </c:pt>
                <c:pt idx="5180">
                  <c:v>202.79560000000001</c:v>
                </c:pt>
                <c:pt idx="5181">
                  <c:v>202.85040000000001</c:v>
                </c:pt>
                <c:pt idx="5182">
                  <c:v>202.90090000000001</c:v>
                </c:pt>
                <c:pt idx="5183">
                  <c:v>202.953</c:v>
                </c:pt>
                <c:pt idx="5184">
                  <c:v>203.0068</c:v>
                </c:pt>
                <c:pt idx="5185">
                  <c:v>203.0599</c:v>
                </c:pt>
                <c:pt idx="5186">
                  <c:v>203.11359999999999</c:v>
                </c:pt>
                <c:pt idx="5187">
                  <c:v>203.1652</c:v>
                </c:pt>
                <c:pt idx="5188">
                  <c:v>203.21879999999999</c:v>
                </c:pt>
                <c:pt idx="5189">
                  <c:v>203.2688</c:v>
                </c:pt>
                <c:pt idx="5190">
                  <c:v>203.32339999999999</c:v>
                </c:pt>
                <c:pt idx="5191">
                  <c:v>203.37440000000001</c:v>
                </c:pt>
                <c:pt idx="5192">
                  <c:v>203.42689999999999</c:v>
                </c:pt>
                <c:pt idx="5193">
                  <c:v>203.4804</c:v>
                </c:pt>
                <c:pt idx="5194">
                  <c:v>203.53149999999999</c:v>
                </c:pt>
                <c:pt idx="5195">
                  <c:v>203.58359999999999</c:v>
                </c:pt>
                <c:pt idx="5196">
                  <c:v>203.6352</c:v>
                </c:pt>
                <c:pt idx="5197">
                  <c:v>203.6876</c:v>
                </c:pt>
                <c:pt idx="5198">
                  <c:v>203.73840000000001</c:v>
                </c:pt>
                <c:pt idx="5199">
                  <c:v>203.78980000000001</c:v>
                </c:pt>
                <c:pt idx="5200">
                  <c:v>203.83969999999999</c:v>
                </c:pt>
                <c:pt idx="5201">
                  <c:v>203.8922</c:v>
                </c:pt>
                <c:pt idx="5202">
                  <c:v>203.94220000000001</c:v>
                </c:pt>
                <c:pt idx="5203">
                  <c:v>203.9924</c:v>
                </c:pt>
                <c:pt idx="5204">
                  <c:v>204.04470000000001</c:v>
                </c:pt>
                <c:pt idx="5205">
                  <c:v>204.09549999999999</c:v>
                </c:pt>
                <c:pt idx="5206">
                  <c:v>204.14269999999999</c:v>
                </c:pt>
                <c:pt idx="5207">
                  <c:v>204.19579999999999</c:v>
                </c:pt>
                <c:pt idx="5208">
                  <c:v>204.24789999999999</c:v>
                </c:pt>
                <c:pt idx="5209">
                  <c:v>204.30170000000001</c:v>
                </c:pt>
                <c:pt idx="5210">
                  <c:v>204.35040000000001</c:v>
                </c:pt>
                <c:pt idx="5211">
                  <c:v>204.40119999999999</c:v>
                </c:pt>
                <c:pt idx="5212">
                  <c:v>204.45339999999999</c:v>
                </c:pt>
                <c:pt idx="5213">
                  <c:v>204.5051</c:v>
                </c:pt>
                <c:pt idx="5214">
                  <c:v>204.5575</c:v>
                </c:pt>
                <c:pt idx="5215">
                  <c:v>204.6054</c:v>
                </c:pt>
                <c:pt idx="5216">
                  <c:v>204.6549</c:v>
                </c:pt>
                <c:pt idx="5217">
                  <c:v>204.70660000000001</c:v>
                </c:pt>
                <c:pt idx="5218">
                  <c:v>204.7569</c:v>
                </c:pt>
                <c:pt idx="5219">
                  <c:v>204.80690000000001</c:v>
                </c:pt>
                <c:pt idx="5220">
                  <c:v>204.85650000000001</c:v>
                </c:pt>
                <c:pt idx="5221">
                  <c:v>204.90610000000001</c:v>
                </c:pt>
                <c:pt idx="5222">
                  <c:v>204.95509999999999</c:v>
                </c:pt>
                <c:pt idx="5223">
                  <c:v>205.00399999999999</c:v>
                </c:pt>
                <c:pt idx="5224">
                  <c:v>205.0538</c:v>
                </c:pt>
                <c:pt idx="5225">
                  <c:v>205.1026</c:v>
                </c:pt>
                <c:pt idx="5226">
                  <c:v>205.15199999999999</c:v>
                </c:pt>
                <c:pt idx="5227">
                  <c:v>205.20240000000001</c:v>
                </c:pt>
                <c:pt idx="5228">
                  <c:v>205.25239999999999</c:v>
                </c:pt>
                <c:pt idx="5229">
                  <c:v>205.30240000000001</c:v>
                </c:pt>
                <c:pt idx="5230">
                  <c:v>205.35149999999999</c:v>
                </c:pt>
                <c:pt idx="5231">
                  <c:v>205.398</c:v>
                </c:pt>
                <c:pt idx="5232">
                  <c:v>205.44839999999999</c:v>
                </c:pt>
                <c:pt idx="5233">
                  <c:v>205.49879999999999</c:v>
                </c:pt>
                <c:pt idx="5234">
                  <c:v>205.54689999999999</c:v>
                </c:pt>
                <c:pt idx="5235">
                  <c:v>205.5976</c:v>
                </c:pt>
                <c:pt idx="5236">
                  <c:v>205.6474</c:v>
                </c:pt>
                <c:pt idx="5237">
                  <c:v>205.69579999999999</c:v>
                </c:pt>
                <c:pt idx="5238">
                  <c:v>205.74590000000001</c:v>
                </c:pt>
                <c:pt idx="5239">
                  <c:v>205.79400000000001</c:v>
                </c:pt>
                <c:pt idx="5240">
                  <c:v>205.84379999999999</c:v>
                </c:pt>
                <c:pt idx="5241">
                  <c:v>205.89420000000001</c:v>
                </c:pt>
                <c:pt idx="5242">
                  <c:v>205.94390000000001</c:v>
                </c:pt>
                <c:pt idx="5243">
                  <c:v>205.99420000000001</c:v>
                </c:pt>
                <c:pt idx="5244">
                  <c:v>206.0429</c:v>
                </c:pt>
                <c:pt idx="5245">
                  <c:v>206.0926</c:v>
                </c:pt>
                <c:pt idx="5246">
                  <c:v>206.14359999999999</c:v>
                </c:pt>
                <c:pt idx="5247">
                  <c:v>206.1953</c:v>
                </c:pt>
                <c:pt idx="5248">
                  <c:v>206.24420000000001</c:v>
                </c:pt>
                <c:pt idx="5249">
                  <c:v>206.29390000000001</c:v>
                </c:pt>
                <c:pt idx="5250">
                  <c:v>206.34280000000001</c:v>
                </c:pt>
                <c:pt idx="5251">
                  <c:v>206.392</c:v>
                </c:pt>
                <c:pt idx="5252">
                  <c:v>206.44200000000001</c:v>
                </c:pt>
                <c:pt idx="5253">
                  <c:v>206.4923</c:v>
                </c:pt>
                <c:pt idx="5254">
                  <c:v>206.5428</c:v>
                </c:pt>
                <c:pt idx="5255">
                  <c:v>206.59280000000001</c:v>
                </c:pt>
                <c:pt idx="5256">
                  <c:v>206.63939999999999</c:v>
                </c:pt>
                <c:pt idx="5257">
                  <c:v>206.68989999999999</c:v>
                </c:pt>
                <c:pt idx="5258">
                  <c:v>206.73759999999999</c:v>
                </c:pt>
                <c:pt idx="5259">
                  <c:v>206.7876</c:v>
                </c:pt>
                <c:pt idx="5260">
                  <c:v>206.83539999999999</c:v>
                </c:pt>
                <c:pt idx="5261">
                  <c:v>206.88390000000001</c:v>
                </c:pt>
                <c:pt idx="5262">
                  <c:v>206.93270000000001</c:v>
                </c:pt>
                <c:pt idx="5263">
                  <c:v>206.98169999999999</c:v>
                </c:pt>
                <c:pt idx="5264">
                  <c:v>207.03110000000001</c:v>
                </c:pt>
                <c:pt idx="5265">
                  <c:v>207.0796</c:v>
                </c:pt>
                <c:pt idx="5266">
                  <c:v>207.1268</c:v>
                </c:pt>
                <c:pt idx="5267">
                  <c:v>207.17619999999999</c:v>
                </c:pt>
                <c:pt idx="5268">
                  <c:v>207.2244</c:v>
                </c:pt>
                <c:pt idx="5269">
                  <c:v>207.2732</c:v>
                </c:pt>
                <c:pt idx="5270">
                  <c:v>207.322</c:v>
                </c:pt>
                <c:pt idx="5271">
                  <c:v>207.3707</c:v>
                </c:pt>
                <c:pt idx="5272">
                  <c:v>207.417</c:v>
                </c:pt>
                <c:pt idx="5273">
                  <c:v>207.4648</c:v>
                </c:pt>
                <c:pt idx="5274">
                  <c:v>207.51169999999999</c:v>
                </c:pt>
                <c:pt idx="5275">
                  <c:v>207.56059999999999</c:v>
                </c:pt>
                <c:pt idx="5276">
                  <c:v>207.6086</c:v>
                </c:pt>
                <c:pt idx="5277">
                  <c:v>207.65559999999999</c:v>
                </c:pt>
                <c:pt idx="5278">
                  <c:v>207.7045</c:v>
                </c:pt>
                <c:pt idx="5279">
                  <c:v>207.75389999999999</c:v>
                </c:pt>
                <c:pt idx="5280">
                  <c:v>207.80090000000001</c:v>
                </c:pt>
                <c:pt idx="5281">
                  <c:v>207.85140000000001</c:v>
                </c:pt>
                <c:pt idx="5282">
                  <c:v>207.89859999999999</c:v>
                </c:pt>
                <c:pt idx="5283">
                  <c:v>207.94710000000001</c:v>
                </c:pt>
                <c:pt idx="5284">
                  <c:v>207.99379999999999</c:v>
                </c:pt>
                <c:pt idx="5285">
                  <c:v>208.042</c:v>
                </c:pt>
                <c:pt idx="5286">
                  <c:v>208.08940000000001</c:v>
                </c:pt>
                <c:pt idx="5287">
                  <c:v>208.13820000000001</c:v>
                </c:pt>
                <c:pt idx="5288">
                  <c:v>208.18549999999999</c:v>
                </c:pt>
                <c:pt idx="5289">
                  <c:v>208.23269999999999</c:v>
                </c:pt>
                <c:pt idx="5290">
                  <c:v>208.27979999999999</c:v>
                </c:pt>
                <c:pt idx="5291">
                  <c:v>208.3279</c:v>
                </c:pt>
                <c:pt idx="5292">
                  <c:v>208.37629999999999</c:v>
                </c:pt>
                <c:pt idx="5293">
                  <c:v>208.42519999999999</c:v>
                </c:pt>
                <c:pt idx="5294">
                  <c:v>208.47130000000001</c:v>
                </c:pt>
                <c:pt idx="5295">
                  <c:v>208.51859999999999</c:v>
                </c:pt>
                <c:pt idx="5296">
                  <c:v>208.56540000000001</c:v>
                </c:pt>
                <c:pt idx="5297">
                  <c:v>208.61199999999999</c:v>
                </c:pt>
                <c:pt idx="5298">
                  <c:v>208.66139999999999</c:v>
                </c:pt>
                <c:pt idx="5299">
                  <c:v>208.7072</c:v>
                </c:pt>
                <c:pt idx="5300">
                  <c:v>208.75460000000001</c:v>
                </c:pt>
                <c:pt idx="5301">
                  <c:v>208.804</c:v>
                </c:pt>
                <c:pt idx="5302">
                  <c:v>208.852</c:v>
                </c:pt>
                <c:pt idx="5303">
                  <c:v>208.8998</c:v>
                </c:pt>
                <c:pt idx="5304">
                  <c:v>208.94739999999999</c:v>
                </c:pt>
                <c:pt idx="5305">
                  <c:v>208.9965</c:v>
                </c:pt>
                <c:pt idx="5306">
                  <c:v>209.0437</c:v>
                </c:pt>
                <c:pt idx="5307">
                  <c:v>209.09360000000001</c:v>
                </c:pt>
                <c:pt idx="5308">
                  <c:v>209.1403</c:v>
                </c:pt>
                <c:pt idx="5309">
                  <c:v>209.18860000000001</c:v>
                </c:pt>
                <c:pt idx="5310">
                  <c:v>209.23560000000001</c:v>
                </c:pt>
                <c:pt idx="5311">
                  <c:v>209.2833</c:v>
                </c:pt>
                <c:pt idx="5312">
                  <c:v>209.3295</c:v>
                </c:pt>
                <c:pt idx="5313">
                  <c:v>209.37889999999999</c:v>
                </c:pt>
                <c:pt idx="5314">
                  <c:v>209.4264</c:v>
                </c:pt>
                <c:pt idx="5315">
                  <c:v>209.4752</c:v>
                </c:pt>
                <c:pt idx="5316">
                  <c:v>209.52289999999999</c:v>
                </c:pt>
                <c:pt idx="5317">
                  <c:v>209.5694</c:v>
                </c:pt>
                <c:pt idx="5318">
                  <c:v>209.6155</c:v>
                </c:pt>
                <c:pt idx="5319">
                  <c:v>209.6645</c:v>
                </c:pt>
                <c:pt idx="5320">
                  <c:v>209.71270000000001</c:v>
                </c:pt>
                <c:pt idx="5321">
                  <c:v>209.7604</c:v>
                </c:pt>
                <c:pt idx="5322">
                  <c:v>209.8082</c:v>
                </c:pt>
                <c:pt idx="5323">
                  <c:v>209.85300000000001</c:v>
                </c:pt>
                <c:pt idx="5324">
                  <c:v>209.90110000000001</c:v>
                </c:pt>
                <c:pt idx="5325">
                  <c:v>209.94749999999999</c:v>
                </c:pt>
                <c:pt idx="5326">
                  <c:v>209.99600000000001</c:v>
                </c:pt>
                <c:pt idx="5327">
                  <c:v>210.04239999999999</c:v>
                </c:pt>
                <c:pt idx="5328">
                  <c:v>210.0881</c:v>
                </c:pt>
                <c:pt idx="5329">
                  <c:v>210.13550000000001</c:v>
                </c:pt>
                <c:pt idx="5330">
                  <c:v>210.18100000000001</c:v>
                </c:pt>
                <c:pt idx="5331">
                  <c:v>210.2295</c:v>
                </c:pt>
                <c:pt idx="5332">
                  <c:v>210.27440000000001</c:v>
                </c:pt>
                <c:pt idx="5333">
                  <c:v>210.3203</c:v>
                </c:pt>
                <c:pt idx="5334">
                  <c:v>210.37139999999999</c:v>
                </c:pt>
                <c:pt idx="5335">
                  <c:v>210.41800000000001</c:v>
                </c:pt>
                <c:pt idx="5336">
                  <c:v>210.46449999999999</c:v>
                </c:pt>
                <c:pt idx="5337">
                  <c:v>210.5085</c:v>
                </c:pt>
                <c:pt idx="5338">
                  <c:v>210.5574</c:v>
                </c:pt>
                <c:pt idx="5339">
                  <c:v>210.6054</c:v>
                </c:pt>
                <c:pt idx="5340">
                  <c:v>210.65100000000001</c:v>
                </c:pt>
                <c:pt idx="5341">
                  <c:v>210.69839999999999</c:v>
                </c:pt>
                <c:pt idx="5342">
                  <c:v>210.74440000000001</c:v>
                </c:pt>
                <c:pt idx="5343">
                  <c:v>210.79079999999999</c:v>
                </c:pt>
                <c:pt idx="5344">
                  <c:v>210.83940000000001</c:v>
                </c:pt>
                <c:pt idx="5345">
                  <c:v>210.8843</c:v>
                </c:pt>
                <c:pt idx="5346">
                  <c:v>210.9323</c:v>
                </c:pt>
                <c:pt idx="5347">
                  <c:v>210.9776</c:v>
                </c:pt>
                <c:pt idx="5348">
                  <c:v>211.02449999999999</c:v>
                </c:pt>
                <c:pt idx="5349">
                  <c:v>211.0712</c:v>
                </c:pt>
                <c:pt idx="5350">
                  <c:v>211.11799999999999</c:v>
                </c:pt>
                <c:pt idx="5351">
                  <c:v>211.1653</c:v>
                </c:pt>
                <c:pt idx="5352">
                  <c:v>211.2106</c:v>
                </c:pt>
                <c:pt idx="5353">
                  <c:v>211.25550000000001</c:v>
                </c:pt>
                <c:pt idx="5354">
                  <c:v>211.30019999999999</c:v>
                </c:pt>
                <c:pt idx="5355">
                  <c:v>211.34719999999999</c:v>
                </c:pt>
                <c:pt idx="5356">
                  <c:v>211.392</c:v>
                </c:pt>
                <c:pt idx="5357">
                  <c:v>211.4391</c:v>
                </c:pt>
                <c:pt idx="5358">
                  <c:v>211.48750000000001</c:v>
                </c:pt>
                <c:pt idx="5359">
                  <c:v>211.53319999999999</c:v>
                </c:pt>
                <c:pt idx="5360">
                  <c:v>211.57810000000001</c:v>
                </c:pt>
                <c:pt idx="5361">
                  <c:v>211.62459999999999</c:v>
                </c:pt>
                <c:pt idx="5362">
                  <c:v>211.66980000000001</c:v>
                </c:pt>
                <c:pt idx="5363">
                  <c:v>211.71729999999999</c:v>
                </c:pt>
                <c:pt idx="5364">
                  <c:v>211.76400000000001</c:v>
                </c:pt>
                <c:pt idx="5365">
                  <c:v>211.8098</c:v>
                </c:pt>
                <c:pt idx="5366">
                  <c:v>211.8562</c:v>
                </c:pt>
                <c:pt idx="5367">
                  <c:v>211.90539999999999</c:v>
                </c:pt>
                <c:pt idx="5368">
                  <c:v>211.9513</c:v>
                </c:pt>
                <c:pt idx="5369">
                  <c:v>211.999</c:v>
                </c:pt>
                <c:pt idx="5370">
                  <c:v>212.04259999999999</c:v>
                </c:pt>
                <c:pt idx="5371">
                  <c:v>212.09020000000001</c:v>
                </c:pt>
                <c:pt idx="5372">
                  <c:v>212.1352</c:v>
                </c:pt>
                <c:pt idx="5373">
                  <c:v>212.1816</c:v>
                </c:pt>
                <c:pt idx="5374">
                  <c:v>212.226</c:v>
                </c:pt>
                <c:pt idx="5375">
                  <c:v>212.27160000000001</c:v>
                </c:pt>
                <c:pt idx="5376">
                  <c:v>212.31739999999999</c:v>
                </c:pt>
                <c:pt idx="5377">
                  <c:v>212.36070000000001</c:v>
                </c:pt>
                <c:pt idx="5378">
                  <c:v>212.4076</c:v>
                </c:pt>
                <c:pt idx="5379">
                  <c:v>212.45249999999999</c:v>
                </c:pt>
                <c:pt idx="5380">
                  <c:v>212.4974</c:v>
                </c:pt>
                <c:pt idx="5381">
                  <c:v>212.54060000000001</c:v>
                </c:pt>
                <c:pt idx="5382">
                  <c:v>212.58539999999999</c:v>
                </c:pt>
                <c:pt idx="5383">
                  <c:v>212.63040000000001</c:v>
                </c:pt>
                <c:pt idx="5384">
                  <c:v>212.67519999999999</c:v>
                </c:pt>
                <c:pt idx="5385">
                  <c:v>212.72020000000001</c:v>
                </c:pt>
                <c:pt idx="5386">
                  <c:v>212.7655</c:v>
                </c:pt>
                <c:pt idx="5387">
                  <c:v>212.8092</c:v>
                </c:pt>
                <c:pt idx="5388">
                  <c:v>212.85400000000001</c:v>
                </c:pt>
                <c:pt idx="5389">
                  <c:v>212.899</c:v>
                </c:pt>
                <c:pt idx="5390">
                  <c:v>212.94560000000001</c:v>
                </c:pt>
                <c:pt idx="5391">
                  <c:v>212.98929999999999</c:v>
                </c:pt>
                <c:pt idx="5392">
                  <c:v>213.035</c:v>
                </c:pt>
                <c:pt idx="5393">
                  <c:v>213.0778</c:v>
                </c:pt>
                <c:pt idx="5394">
                  <c:v>213.12389999999999</c:v>
                </c:pt>
                <c:pt idx="5395">
                  <c:v>213.16820000000001</c:v>
                </c:pt>
                <c:pt idx="5396">
                  <c:v>213.2115</c:v>
                </c:pt>
                <c:pt idx="5397">
                  <c:v>213.25620000000001</c:v>
                </c:pt>
                <c:pt idx="5398">
                  <c:v>213.303</c:v>
                </c:pt>
                <c:pt idx="5399">
                  <c:v>213.34710000000001</c:v>
                </c:pt>
                <c:pt idx="5400">
                  <c:v>213.3913</c:v>
                </c:pt>
                <c:pt idx="5401">
                  <c:v>213.4358</c:v>
                </c:pt>
                <c:pt idx="5402">
                  <c:v>213.4803</c:v>
                </c:pt>
                <c:pt idx="5403">
                  <c:v>213.5256</c:v>
                </c:pt>
                <c:pt idx="5404">
                  <c:v>213.571</c:v>
                </c:pt>
                <c:pt idx="5405">
                  <c:v>213.61420000000001</c:v>
                </c:pt>
                <c:pt idx="5406">
                  <c:v>213.6584</c:v>
                </c:pt>
                <c:pt idx="5407">
                  <c:v>213.70330000000001</c:v>
                </c:pt>
                <c:pt idx="5408">
                  <c:v>213.7475</c:v>
                </c:pt>
                <c:pt idx="5409">
                  <c:v>213.792</c:v>
                </c:pt>
                <c:pt idx="5410">
                  <c:v>213.83680000000001</c:v>
                </c:pt>
                <c:pt idx="5411">
                  <c:v>213.8811</c:v>
                </c:pt>
                <c:pt idx="5412">
                  <c:v>213.92699999999999</c:v>
                </c:pt>
                <c:pt idx="5413">
                  <c:v>213.97049999999999</c:v>
                </c:pt>
                <c:pt idx="5414">
                  <c:v>214.0129</c:v>
                </c:pt>
                <c:pt idx="5415">
                  <c:v>214.0598</c:v>
                </c:pt>
                <c:pt idx="5416">
                  <c:v>214.1036</c:v>
                </c:pt>
                <c:pt idx="5417">
                  <c:v>214.14920000000001</c:v>
                </c:pt>
                <c:pt idx="5418">
                  <c:v>214.1942</c:v>
                </c:pt>
                <c:pt idx="5419">
                  <c:v>214.238</c:v>
                </c:pt>
                <c:pt idx="5420">
                  <c:v>214.28219999999999</c:v>
                </c:pt>
                <c:pt idx="5421">
                  <c:v>214.32679999999999</c:v>
                </c:pt>
                <c:pt idx="5422">
                  <c:v>214.37110000000001</c:v>
                </c:pt>
                <c:pt idx="5423">
                  <c:v>214.41499999999999</c:v>
                </c:pt>
                <c:pt idx="5424">
                  <c:v>214.46209999999999</c:v>
                </c:pt>
                <c:pt idx="5425">
                  <c:v>214.50640000000001</c:v>
                </c:pt>
                <c:pt idx="5426">
                  <c:v>214.5506</c:v>
                </c:pt>
                <c:pt idx="5427">
                  <c:v>214.595</c:v>
                </c:pt>
                <c:pt idx="5428">
                  <c:v>214.6403</c:v>
                </c:pt>
                <c:pt idx="5429">
                  <c:v>214.685</c:v>
                </c:pt>
                <c:pt idx="5430">
                  <c:v>214.72989999999999</c:v>
                </c:pt>
                <c:pt idx="5431">
                  <c:v>214.7757</c:v>
                </c:pt>
                <c:pt idx="5432">
                  <c:v>214.82069999999999</c:v>
                </c:pt>
                <c:pt idx="5433">
                  <c:v>214.86510000000001</c:v>
                </c:pt>
                <c:pt idx="5434">
                  <c:v>214.91069999999999</c:v>
                </c:pt>
                <c:pt idx="5435">
                  <c:v>214.9547</c:v>
                </c:pt>
                <c:pt idx="5436">
                  <c:v>214.99950000000001</c:v>
                </c:pt>
                <c:pt idx="5437">
                  <c:v>215.04499999999999</c:v>
                </c:pt>
                <c:pt idx="5438">
                  <c:v>215.08789999999999</c:v>
                </c:pt>
                <c:pt idx="5439">
                  <c:v>215.13079999999999</c:v>
                </c:pt>
                <c:pt idx="5440">
                  <c:v>215.17679999999999</c:v>
                </c:pt>
                <c:pt idx="5441">
                  <c:v>215.2199</c:v>
                </c:pt>
                <c:pt idx="5442">
                  <c:v>215.26519999999999</c:v>
                </c:pt>
                <c:pt idx="5443">
                  <c:v>215.30930000000001</c:v>
                </c:pt>
                <c:pt idx="5444">
                  <c:v>215.35310000000001</c:v>
                </c:pt>
                <c:pt idx="5445">
                  <c:v>215.39519999999999</c:v>
                </c:pt>
                <c:pt idx="5446">
                  <c:v>215.43879999999999</c:v>
                </c:pt>
                <c:pt idx="5447">
                  <c:v>215.4811</c:v>
                </c:pt>
                <c:pt idx="5448">
                  <c:v>215.52529999999999</c:v>
                </c:pt>
                <c:pt idx="5449">
                  <c:v>215.56720000000001</c:v>
                </c:pt>
                <c:pt idx="5450">
                  <c:v>215.60839999999999</c:v>
                </c:pt>
                <c:pt idx="5451">
                  <c:v>215.64779999999999</c:v>
                </c:pt>
                <c:pt idx="5452">
                  <c:v>215.68979999999999</c:v>
                </c:pt>
                <c:pt idx="5453">
                  <c:v>215.73249999999999</c:v>
                </c:pt>
                <c:pt idx="5454">
                  <c:v>215.77529999999999</c:v>
                </c:pt>
                <c:pt idx="5455">
                  <c:v>215.81739999999999</c:v>
                </c:pt>
                <c:pt idx="5456">
                  <c:v>215.86080000000001</c:v>
                </c:pt>
                <c:pt idx="5457">
                  <c:v>215.90190000000001</c:v>
                </c:pt>
                <c:pt idx="5458">
                  <c:v>215.94239999999999</c:v>
                </c:pt>
                <c:pt idx="5459">
                  <c:v>215.98500000000001</c:v>
                </c:pt>
                <c:pt idx="5460">
                  <c:v>216.0256</c:v>
                </c:pt>
                <c:pt idx="5461">
                  <c:v>216.0669</c:v>
                </c:pt>
                <c:pt idx="5462">
                  <c:v>216.11019999999999</c:v>
                </c:pt>
                <c:pt idx="5463">
                  <c:v>216.15289999999999</c:v>
                </c:pt>
                <c:pt idx="5464">
                  <c:v>216.1936</c:v>
                </c:pt>
                <c:pt idx="5465">
                  <c:v>216.23439999999999</c:v>
                </c:pt>
                <c:pt idx="5466">
                  <c:v>216.2758</c:v>
                </c:pt>
                <c:pt idx="5467">
                  <c:v>216.31659999999999</c:v>
                </c:pt>
                <c:pt idx="5468">
                  <c:v>216.35900000000001</c:v>
                </c:pt>
                <c:pt idx="5469">
                  <c:v>216.3998</c:v>
                </c:pt>
                <c:pt idx="5470">
                  <c:v>216.441</c:v>
                </c:pt>
                <c:pt idx="5471">
                  <c:v>216.4828</c:v>
                </c:pt>
                <c:pt idx="5472">
                  <c:v>216.52510000000001</c:v>
                </c:pt>
                <c:pt idx="5473">
                  <c:v>216.56559999999999</c:v>
                </c:pt>
                <c:pt idx="5474">
                  <c:v>216.60749999999999</c:v>
                </c:pt>
                <c:pt idx="5475">
                  <c:v>216.64779999999999</c:v>
                </c:pt>
                <c:pt idx="5476">
                  <c:v>216.69069999999999</c:v>
                </c:pt>
                <c:pt idx="5477">
                  <c:v>216.73079999999999</c:v>
                </c:pt>
                <c:pt idx="5478">
                  <c:v>216.774</c:v>
                </c:pt>
                <c:pt idx="5479">
                  <c:v>216.81479999999999</c:v>
                </c:pt>
                <c:pt idx="5480">
                  <c:v>216.85679999999999</c:v>
                </c:pt>
                <c:pt idx="5481">
                  <c:v>216.89850000000001</c:v>
                </c:pt>
                <c:pt idx="5482">
                  <c:v>216.9401</c:v>
                </c:pt>
                <c:pt idx="5483">
                  <c:v>216.98009999999999</c:v>
                </c:pt>
                <c:pt idx="5484">
                  <c:v>217.02269999999999</c:v>
                </c:pt>
                <c:pt idx="5485">
                  <c:v>217.0635</c:v>
                </c:pt>
                <c:pt idx="5486">
                  <c:v>217.10429999999999</c:v>
                </c:pt>
                <c:pt idx="5487">
                  <c:v>217.14689999999999</c:v>
                </c:pt>
                <c:pt idx="5488">
                  <c:v>217.18860000000001</c:v>
                </c:pt>
                <c:pt idx="5489">
                  <c:v>217.22980000000001</c:v>
                </c:pt>
                <c:pt idx="5490">
                  <c:v>217.27</c:v>
                </c:pt>
                <c:pt idx="5491">
                  <c:v>217.3126</c:v>
                </c:pt>
                <c:pt idx="5492">
                  <c:v>217.35319999999999</c:v>
                </c:pt>
                <c:pt idx="5493">
                  <c:v>217.39429999999999</c:v>
                </c:pt>
                <c:pt idx="5494">
                  <c:v>217.43629999999999</c:v>
                </c:pt>
                <c:pt idx="5495">
                  <c:v>217.47819999999999</c:v>
                </c:pt>
                <c:pt idx="5496">
                  <c:v>217.51939999999999</c:v>
                </c:pt>
                <c:pt idx="5497">
                  <c:v>217.5615</c:v>
                </c:pt>
                <c:pt idx="5498">
                  <c:v>217.60400000000001</c:v>
                </c:pt>
                <c:pt idx="5499">
                  <c:v>217.64340000000001</c:v>
                </c:pt>
                <c:pt idx="5500">
                  <c:v>217.68440000000001</c:v>
                </c:pt>
                <c:pt idx="5501">
                  <c:v>217.72579999999999</c:v>
                </c:pt>
                <c:pt idx="5502">
                  <c:v>217.76679999999999</c:v>
                </c:pt>
                <c:pt idx="5503">
                  <c:v>217.8074</c:v>
                </c:pt>
                <c:pt idx="5504">
                  <c:v>217.84809999999999</c:v>
                </c:pt>
                <c:pt idx="5505">
                  <c:v>217.8895</c:v>
                </c:pt>
                <c:pt idx="5506">
                  <c:v>217.9307</c:v>
                </c:pt>
                <c:pt idx="5507">
                  <c:v>217.97059999999999</c:v>
                </c:pt>
                <c:pt idx="5508">
                  <c:v>218.0111</c:v>
                </c:pt>
                <c:pt idx="5509">
                  <c:v>218.05189999999999</c:v>
                </c:pt>
                <c:pt idx="5510">
                  <c:v>218.09119999999999</c:v>
                </c:pt>
                <c:pt idx="5511">
                  <c:v>218.13140000000001</c:v>
                </c:pt>
                <c:pt idx="5512">
                  <c:v>218.1712</c:v>
                </c:pt>
                <c:pt idx="5513">
                  <c:v>218.21100000000001</c:v>
                </c:pt>
                <c:pt idx="5514">
                  <c:v>218.251</c:v>
                </c:pt>
                <c:pt idx="5515">
                  <c:v>218.29069999999999</c:v>
                </c:pt>
                <c:pt idx="5516">
                  <c:v>218.3322</c:v>
                </c:pt>
                <c:pt idx="5517">
                  <c:v>218.37350000000001</c:v>
                </c:pt>
                <c:pt idx="5518">
                  <c:v>218.41329999999999</c:v>
                </c:pt>
                <c:pt idx="5519">
                  <c:v>218.4511</c:v>
                </c:pt>
                <c:pt idx="5520">
                  <c:v>218.49189999999999</c:v>
                </c:pt>
                <c:pt idx="5521">
                  <c:v>218.53200000000001</c:v>
                </c:pt>
                <c:pt idx="5522">
                  <c:v>218.57249999999999</c:v>
                </c:pt>
                <c:pt idx="5523">
                  <c:v>218.6123</c:v>
                </c:pt>
                <c:pt idx="5524">
                  <c:v>218.65459999999999</c:v>
                </c:pt>
                <c:pt idx="5525">
                  <c:v>218.69499999999999</c:v>
                </c:pt>
                <c:pt idx="5526">
                  <c:v>218.73339999999999</c:v>
                </c:pt>
                <c:pt idx="5527">
                  <c:v>218.77420000000001</c:v>
                </c:pt>
                <c:pt idx="5528">
                  <c:v>218.81319999999999</c:v>
                </c:pt>
                <c:pt idx="5529">
                  <c:v>218.8535</c:v>
                </c:pt>
                <c:pt idx="5530">
                  <c:v>218.89510000000001</c:v>
                </c:pt>
                <c:pt idx="5531">
                  <c:v>218.9332</c:v>
                </c:pt>
                <c:pt idx="5532">
                  <c:v>218.97300000000001</c:v>
                </c:pt>
                <c:pt idx="5533">
                  <c:v>219.01310000000001</c:v>
                </c:pt>
                <c:pt idx="5534">
                  <c:v>219.0522</c:v>
                </c:pt>
                <c:pt idx="5535">
                  <c:v>219.09229999999999</c:v>
                </c:pt>
                <c:pt idx="5536">
                  <c:v>219.13210000000001</c:v>
                </c:pt>
                <c:pt idx="5537">
                  <c:v>219.17060000000001</c:v>
                </c:pt>
                <c:pt idx="5538">
                  <c:v>219.2115</c:v>
                </c:pt>
                <c:pt idx="5539">
                  <c:v>219.2509</c:v>
                </c:pt>
                <c:pt idx="5540">
                  <c:v>219.292</c:v>
                </c:pt>
                <c:pt idx="5541">
                  <c:v>219.33080000000001</c:v>
                </c:pt>
                <c:pt idx="5542">
                  <c:v>219.37209999999999</c:v>
                </c:pt>
                <c:pt idx="5543">
                  <c:v>219.411</c:v>
                </c:pt>
                <c:pt idx="5544">
                  <c:v>219.45079999999999</c:v>
                </c:pt>
                <c:pt idx="5545">
                  <c:v>219.4906</c:v>
                </c:pt>
                <c:pt idx="5546">
                  <c:v>219.5275</c:v>
                </c:pt>
                <c:pt idx="5547">
                  <c:v>219.56899999999999</c:v>
                </c:pt>
                <c:pt idx="5548">
                  <c:v>219.6078</c:v>
                </c:pt>
                <c:pt idx="5549">
                  <c:v>219.64830000000001</c:v>
                </c:pt>
                <c:pt idx="5550">
                  <c:v>219.6867</c:v>
                </c:pt>
                <c:pt idx="5551">
                  <c:v>219.7259</c:v>
                </c:pt>
                <c:pt idx="5552">
                  <c:v>219.76439999999999</c:v>
                </c:pt>
                <c:pt idx="5553">
                  <c:v>219.8014</c:v>
                </c:pt>
                <c:pt idx="5554">
                  <c:v>219.83940000000001</c:v>
                </c:pt>
                <c:pt idx="5555">
                  <c:v>219.88040000000001</c:v>
                </c:pt>
                <c:pt idx="5556">
                  <c:v>219.9195</c:v>
                </c:pt>
                <c:pt idx="5557">
                  <c:v>219.95869999999999</c:v>
                </c:pt>
                <c:pt idx="5558">
                  <c:v>219.9966</c:v>
                </c:pt>
                <c:pt idx="5559">
                  <c:v>220.036</c:v>
                </c:pt>
                <c:pt idx="5560">
                  <c:v>220.07400000000001</c:v>
                </c:pt>
                <c:pt idx="5561">
                  <c:v>220.1129</c:v>
                </c:pt>
                <c:pt idx="5562">
                  <c:v>220.15369999999999</c:v>
                </c:pt>
                <c:pt idx="5563">
                  <c:v>220.19399999999999</c:v>
                </c:pt>
                <c:pt idx="5564">
                  <c:v>220.2338</c:v>
                </c:pt>
                <c:pt idx="5565">
                  <c:v>220.27250000000001</c:v>
                </c:pt>
                <c:pt idx="5566">
                  <c:v>220.31120000000001</c:v>
                </c:pt>
                <c:pt idx="5567">
                  <c:v>220.35</c:v>
                </c:pt>
                <c:pt idx="5568">
                  <c:v>220.39060000000001</c:v>
                </c:pt>
                <c:pt idx="5569">
                  <c:v>220.429</c:v>
                </c:pt>
                <c:pt idx="5570">
                  <c:v>220.46969999999999</c:v>
                </c:pt>
                <c:pt idx="5571">
                  <c:v>220.50899999999999</c:v>
                </c:pt>
                <c:pt idx="5572">
                  <c:v>220.5488</c:v>
                </c:pt>
                <c:pt idx="5573">
                  <c:v>220.58799999999999</c:v>
                </c:pt>
                <c:pt idx="5574">
                  <c:v>220.62889999999999</c:v>
                </c:pt>
                <c:pt idx="5575">
                  <c:v>220.6688</c:v>
                </c:pt>
                <c:pt idx="5576">
                  <c:v>220.7088</c:v>
                </c:pt>
                <c:pt idx="5577">
                  <c:v>220.74760000000001</c:v>
                </c:pt>
                <c:pt idx="5578">
                  <c:v>220.7851</c:v>
                </c:pt>
                <c:pt idx="5579">
                  <c:v>220.82599999999999</c:v>
                </c:pt>
                <c:pt idx="5580">
                  <c:v>220.8656</c:v>
                </c:pt>
                <c:pt idx="5581">
                  <c:v>220.90450000000001</c:v>
                </c:pt>
                <c:pt idx="5582">
                  <c:v>220.94220000000001</c:v>
                </c:pt>
                <c:pt idx="5583">
                  <c:v>220.9795</c:v>
                </c:pt>
                <c:pt idx="5584">
                  <c:v>221.01849999999999</c:v>
                </c:pt>
                <c:pt idx="5585">
                  <c:v>221.0548</c:v>
                </c:pt>
                <c:pt idx="5586">
                  <c:v>221.09350000000001</c:v>
                </c:pt>
                <c:pt idx="5587">
                  <c:v>221.1302</c:v>
                </c:pt>
                <c:pt idx="5588">
                  <c:v>221.1661</c:v>
                </c:pt>
                <c:pt idx="5589">
                  <c:v>221.20259999999999</c:v>
                </c:pt>
                <c:pt idx="5590">
                  <c:v>221.24039999999999</c:v>
                </c:pt>
                <c:pt idx="5591">
                  <c:v>221.27709999999999</c:v>
                </c:pt>
                <c:pt idx="5592">
                  <c:v>221.31139999999999</c:v>
                </c:pt>
                <c:pt idx="5593">
                  <c:v>221.35059999999999</c:v>
                </c:pt>
                <c:pt idx="5594">
                  <c:v>221.38499999999999</c:v>
                </c:pt>
                <c:pt idx="5595">
                  <c:v>221.42140000000001</c:v>
                </c:pt>
                <c:pt idx="5596">
                  <c:v>221.4573</c:v>
                </c:pt>
                <c:pt idx="5597">
                  <c:v>221.49430000000001</c:v>
                </c:pt>
                <c:pt idx="5598">
                  <c:v>221.5292</c:v>
                </c:pt>
                <c:pt idx="5599">
                  <c:v>221.566</c:v>
                </c:pt>
                <c:pt idx="5600">
                  <c:v>221.6037</c:v>
                </c:pt>
                <c:pt idx="5601">
                  <c:v>221.64009999999999</c:v>
                </c:pt>
                <c:pt idx="5602">
                  <c:v>221.67760000000001</c:v>
                </c:pt>
                <c:pt idx="5603">
                  <c:v>221.71430000000001</c:v>
                </c:pt>
                <c:pt idx="5604">
                  <c:v>221.7492</c:v>
                </c:pt>
                <c:pt idx="5605">
                  <c:v>221.78530000000001</c:v>
                </c:pt>
                <c:pt idx="5606">
                  <c:v>221.81899999999999</c:v>
                </c:pt>
                <c:pt idx="5607">
                  <c:v>221.85579999999999</c:v>
                </c:pt>
                <c:pt idx="5608">
                  <c:v>221.89259999999999</c:v>
                </c:pt>
                <c:pt idx="5609">
                  <c:v>221.92949999999999</c:v>
                </c:pt>
                <c:pt idx="5610">
                  <c:v>221.9649</c:v>
                </c:pt>
                <c:pt idx="5611">
                  <c:v>222.00299999999999</c:v>
                </c:pt>
                <c:pt idx="5612">
                  <c:v>222.03809999999999</c:v>
                </c:pt>
                <c:pt idx="5613">
                  <c:v>222.07419999999999</c:v>
                </c:pt>
                <c:pt idx="5614">
                  <c:v>222.10990000000001</c:v>
                </c:pt>
                <c:pt idx="5615">
                  <c:v>222.14689999999999</c:v>
                </c:pt>
                <c:pt idx="5616">
                  <c:v>222.18299999999999</c:v>
                </c:pt>
                <c:pt idx="5617">
                  <c:v>222.22120000000001</c:v>
                </c:pt>
                <c:pt idx="5618">
                  <c:v>222.25479999999999</c:v>
                </c:pt>
                <c:pt idx="5619">
                  <c:v>222.29150000000001</c:v>
                </c:pt>
                <c:pt idx="5620">
                  <c:v>222.328</c:v>
                </c:pt>
                <c:pt idx="5621">
                  <c:v>222.363</c:v>
                </c:pt>
                <c:pt idx="5622">
                  <c:v>222.40170000000001</c:v>
                </c:pt>
                <c:pt idx="5623">
                  <c:v>222.43770000000001</c:v>
                </c:pt>
                <c:pt idx="5624">
                  <c:v>222.4751</c:v>
                </c:pt>
                <c:pt idx="5625">
                  <c:v>222.5112</c:v>
                </c:pt>
                <c:pt idx="5626">
                  <c:v>222.54589999999999</c:v>
                </c:pt>
                <c:pt idx="5627">
                  <c:v>222.58080000000001</c:v>
                </c:pt>
                <c:pt idx="5628">
                  <c:v>222.61660000000001</c:v>
                </c:pt>
                <c:pt idx="5629">
                  <c:v>222.65170000000001</c:v>
                </c:pt>
                <c:pt idx="5630">
                  <c:v>222.6874</c:v>
                </c:pt>
                <c:pt idx="5631">
                  <c:v>222.72190000000001</c:v>
                </c:pt>
                <c:pt idx="5632">
                  <c:v>222.76089999999999</c:v>
                </c:pt>
                <c:pt idx="5633">
                  <c:v>222.7937</c:v>
                </c:pt>
                <c:pt idx="5634">
                  <c:v>222.82839999999999</c:v>
                </c:pt>
                <c:pt idx="5635">
                  <c:v>222.8623</c:v>
                </c:pt>
                <c:pt idx="5636">
                  <c:v>222.89940000000001</c:v>
                </c:pt>
                <c:pt idx="5637">
                  <c:v>222.934</c:v>
                </c:pt>
                <c:pt idx="5638">
                  <c:v>222.96899999999999</c:v>
                </c:pt>
                <c:pt idx="5639">
                  <c:v>223.00530000000001</c:v>
                </c:pt>
                <c:pt idx="5640">
                  <c:v>223.0394</c:v>
                </c:pt>
                <c:pt idx="5641">
                  <c:v>223.07390000000001</c:v>
                </c:pt>
                <c:pt idx="5642">
                  <c:v>223.11</c:v>
                </c:pt>
                <c:pt idx="5643">
                  <c:v>223.14330000000001</c:v>
                </c:pt>
                <c:pt idx="5644">
                  <c:v>223.1781</c:v>
                </c:pt>
                <c:pt idx="5645">
                  <c:v>223.2116</c:v>
                </c:pt>
                <c:pt idx="5646">
                  <c:v>223.2475</c:v>
                </c:pt>
                <c:pt idx="5647">
                  <c:v>223.28399999999999</c:v>
                </c:pt>
                <c:pt idx="5648">
                  <c:v>223.3184</c:v>
                </c:pt>
                <c:pt idx="5649">
                  <c:v>223.35470000000001</c:v>
                </c:pt>
                <c:pt idx="5650">
                  <c:v>223.38890000000001</c:v>
                </c:pt>
                <c:pt idx="5651">
                  <c:v>223.42359999999999</c:v>
                </c:pt>
                <c:pt idx="5652">
                  <c:v>223.4581</c:v>
                </c:pt>
                <c:pt idx="5653">
                  <c:v>223.4932</c:v>
                </c:pt>
                <c:pt idx="5654">
                  <c:v>223.5256</c:v>
                </c:pt>
                <c:pt idx="5655">
                  <c:v>223.5582</c:v>
                </c:pt>
                <c:pt idx="5656">
                  <c:v>223.5924</c:v>
                </c:pt>
                <c:pt idx="5657">
                  <c:v>223.62710000000001</c:v>
                </c:pt>
                <c:pt idx="5658">
                  <c:v>223.66040000000001</c:v>
                </c:pt>
                <c:pt idx="5659">
                  <c:v>223.69470000000001</c:v>
                </c:pt>
                <c:pt idx="5660">
                  <c:v>223.7276</c:v>
                </c:pt>
                <c:pt idx="5661">
                  <c:v>223.76220000000001</c:v>
                </c:pt>
                <c:pt idx="5662">
                  <c:v>223.79580000000001</c:v>
                </c:pt>
                <c:pt idx="5663">
                  <c:v>223.82990000000001</c:v>
                </c:pt>
                <c:pt idx="5664">
                  <c:v>223.86109999999999</c:v>
                </c:pt>
                <c:pt idx="5665">
                  <c:v>223.8939</c:v>
                </c:pt>
                <c:pt idx="5666">
                  <c:v>223.93020000000001</c:v>
                </c:pt>
                <c:pt idx="5667">
                  <c:v>223.96449999999999</c:v>
                </c:pt>
                <c:pt idx="5668">
                  <c:v>223.99600000000001</c:v>
                </c:pt>
                <c:pt idx="5669">
                  <c:v>224.03149999999999</c:v>
                </c:pt>
                <c:pt idx="5670">
                  <c:v>224.06440000000001</c:v>
                </c:pt>
                <c:pt idx="5671">
                  <c:v>224.0994</c:v>
                </c:pt>
                <c:pt idx="5672">
                  <c:v>224.13310000000001</c:v>
                </c:pt>
                <c:pt idx="5673">
                  <c:v>224.16579999999999</c:v>
                </c:pt>
                <c:pt idx="5674">
                  <c:v>224.2011</c:v>
                </c:pt>
                <c:pt idx="5675">
                  <c:v>224.23570000000001</c:v>
                </c:pt>
                <c:pt idx="5676">
                  <c:v>224.26920000000001</c:v>
                </c:pt>
                <c:pt idx="5677">
                  <c:v>224.30549999999999</c:v>
                </c:pt>
                <c:pt idx="5678">
                  <c:v>224.33860000000001</c:v>
                </c:pt>
                <c:pt idx="5679">
                  <c:v>224.37280000000001</c:v>
                </c:pt>
                <c:pt idx="5680">
                  <c:v>224.40559999999999</c:v>
                </c:pt>
                <c:pt idx="5681">
                  <c:v>224.43989999999999</c:v>
                </c:pt>
                <c:pt idx="5682">
                  <c:v>224.4735</c:v>
                </c:pt>
                <c:pt idx="5683">
                  <c:v>224.50659999999999</c:v>
                </c:pt>
                <c:pt idx="5684">
                  <c:v>224.54140000000001</c:v>
                </c:pt>
                <c:pt idx="5685">
                  <c:v>224.57640000000001</c:v>
                </c:pt>
                <c:pt idx="5686">
                  <c:v>224.61060000000001</c:v>
                </c:pt>
                <c:pt idx="5687">
                  <c:v>224.6446</c:v>
                </c:pt>
                <c:pt idx="5688">
                  <c:v>224.67699999999999</c:v>
                </c:pt>
                <c:pt idx="5689">
                  <c:v>224.7106</c:v>
                </c:pt>
                <c:pt idx="5690">
                  <c:v>224.74510000000001</c:v>
                </c:pt>
                <c:pt idx="5691">
                  <c:v>224.78149999999999</c:v>
                </c:pt>
                <c:pt idx="5692">
                  <c:v>224.81460000000001</c:v>
                </c:pt>
                <c:pt idx="5693">
                  <c:v>224.8468</c:v>
                </c:pt>
                <c:pt idx="5694">
                  <c:v>224.881</c:v>
                </c:pt>
                <c:pt idx="5695">
                  <c:v>224.9153</c:v>
                </c:pt>
                <c:pt idx="5696">
                  <c:v>224.94909999999999</c:v>
                </c:pt>
                <c:pt idx="5697">
                  <c:v>224.98050000000001</c:v>
                </c:pt>
                <c:pt idx="5698">
                  <c:v>225.01300000000001</c:v>
                </c:pt>
                <c:pt idx="5699">
                  <c:v>225.04640000000001</c:v>
                </c:pt>
                <c:pt idx="5700">
                  <c:v>225.0778</c:v>
                </c:pt>
                <c:pt idx="5701">
                  <c:v>225.11099999999999</c:v>
                </c:pt>
                <c:pt idx="5702">
                  <c:v>225.14500000000001</c:v>
                </c:pt>
                <c:pt idx="5703">
                  <c:v>225.17660000000001</c:v>
                </c:pt>
                <c:pt idx="5704">
                  <c:v>225.20930000000001</c:v>
                </c:pt>
                <c:pt idx="5705">
                  <c:v>225.24369999999999</c:v>
                </c:pt>
                <c:pt idx="5706">
                  <c:v>225.2747</c:v>
                </c:pt>
                <c:pt idx="5707">
                  <c:v>225.3064</c:v>
                </c:pt>
                <c:pt idx="5708">
                  <c:v>225.33940000000001</c:v>
                </c:pt>
                <c:pt idx="5709">
                  <c:v>225.37299999999999</c:v>
                </c:pt>
                <c:pt idx="5710">
                  <c:v>225.404</c:v>
                </c:pt>
                <c:pt idx="5711">
                  <c:v>225.435</c:v>
                </c:pt>
                <c:pt idx="5712">
                  <c:v>225.46709999999999</c:v>
                </c:pt>
                <c:pt idx="5713">
                  <c:v>225.50069999999999</c:v>
                </c:pt>
                <c:pt idx="5714">
                  <c:v>225.53319999999999</c:v>
                </c:pt>
                <c:pt idx="5715">
                  <c:v>225.56649999999999</c:v>
                </c:pt>
                <c:pt idx="5716">
                  <c:v>225.59800000000001</c:v>
                </c:pt>
                <c:pt idx="5717">
                  <c:v>225.63069999999999</c:v>
                </c:pt>
                <c:pt idx="5718">
                  <c:v>225.66419999999999</c:v>
                </c:pt>
                <c:pt idx="5719">
                  <c:v>225.69739999999999</c:v>
                </c:pt>
                <c:pt idx="5720">
                  <c:v>225.72970000000001</c:v>
                </c:pt>
                <c:pt idx="5721">
                  <c:v>225.762</c:v>
                </c:pt>
                <c:pt idx="5722">
                  <c:v>225.7937</c:v>
                </c:pt>
                <c:pt idx="5723">
                  <c:v>225.82579999999999</c:v>
                </c:pt>
                <c:pt idx="5724">
                  <c:v>225.85810000000001</c:v>
                </c:pt>
                <c:pt idx="5725">
                  <c:v>225.8905</c:v>
                </c:pt>
                <c:pt idx="5726">
                  <c:v>225.923</c:v>
                </c:pt>
                <c:pt idx="5727">
                  <c:v>225.95650000000001</c:v>
                </c:pt>
                <c:pt idx="5728">
                  <c:v>225.989</c:v>
                </c:pt>
                <c:pt idx="5729">
                  <c:v>226.0188</c:v>
                </c:pt>
                <c:pt idx="5730">
                  <c:v>226.0496</c:v>
                </c:pt>
                <c:pt idx="5731">
                  <c:v>226.08269999999999</c:v>
                </c:pt>
                <c:pt idx="5732">
                  <c:v>226.11539999999999</c:v>
                </c:pt>
                <c:pt idx="5733">
                  <c:v>226.1446</c:v>
                </c:pt>
                <c:pt idx="5734">
                  <c:v>226.17660000000001</c:v>
                </c:pt>
                <c:pt idx="5735">
                  <c:v>226.20660000000001</c:v>
                </c:pt>
                <c:pt idx="5736">
                  <c:v>226.2389</c:v>
                </c:pt>
                <c:pt idx="5737">
                  <c:v>226.27080000000001</c:v>
                </c:pt>
                <c:pt idx="5738">
                  <c:v>226.30250000000001</c:v>
                </c:pt>
                <c:pt idx="5739">
                  <c:v>226.3347</c:v>
                </c:pt>
                <c:pt idx="5740">
                  <c:v>226.36670000000001</c:v>
                </c:pt>
                <c:pt idx="5741">
                  <c:v>226.39940000000001</c:v>
                </c:pt>
                <c:pt idx="5742">
                  <c:v>226.42949999999999</c:v>
                </c:pt>
                <c:pt idx="5743">
                  <c:v>226.46170000000001</c:v>
                </c:pt>
                <c:pt idx="5744">
                  <c:v>226.494</c:v>
                </c:pt>
                <c:pt idx="5745">
                  <c:v>226.5248</c:v>
                </c:pt>
                <c:pt idx="5746">
                  <c:v>226.55709999999999</c:v>
                </c:pt>
                <c:pt idx="5747">
                  <c:v>226.5866</c:v>
                </c:pt>
                <c:pt idx="5748">
                  <c:v>226.62029999999999</c:v>
                </c:pt>
                <c:pt idx="5749">
                  <c:v>226.6533</c:v>
                </c:pt>
                <c:pt idx="5750">
                  <c:v>226.6841</c:v>
                </c:pt>
                <c:pt idx="5751">
                  <c:v>226.7166</c:v>
                </c:pt>
                <c:pt idx="5752">
                  <c:v>226.7484</c:v>
                </c:pt>
                <c:pt idx="5753">
                  <c:v>226.7817</c:v>
                </c:pt>
                <c:pt idx="5754">
                  <c:v>226.81360000000001</c:v>
                </c:pt>
                <c:pt idx="5755">
                  <c:v>226.8458</c:v>
                </c:pt>
                <c:pt idx="5756">
                  <c:v>226.87889999999999</c:v>
                </c:pt>
                <c:pt idx="5757">
                  <c:v>226.91069999999999</c:v>
                </c:pt>
                <c:pt idx="5758">
                  <c:v>226.94280000000001</c:v>
                </c:pt>
                <c:pt idx="5759">
                  <c:v>226.97540000000001</c:v>
                </c:pt>
                <c:pt idx="5760">
                  <c:v>227.00819999999999</c:v>
                </c:pt>
                <c:pt idx="5761">
                  <c:v>227.0395</c:v>
                </c:pt>
                <c:pt idx="5762">
                  <c:v>227.072</c:v>
                </c:pt>
                <c:pt idx="5763">
                  <c:v>227.10300000000001</c:v>
                </c:pt>
                <c:pt idx="5764">
                  <c:v>227.1344</c:v>
                </c:pt>
                <c:pt idx="5765">
                  <c:v>227.16630000000001</c:v>
                </c:pt>
                <c:pt idx="5766">
                  <c:v>227.19810000000001</c:v>
                </c:pt>
                <c:pt idx="5767">
                  <c:v>227.2312</c:v>
                </c:pt>
                <c:pt idx="5768">
                  <c:v>227.26150000000001</c:v>
                </c:pt>
                <c:pt idx="5769">
                  <c:v>227.29259999999999</c:v>
                </c:pt>
                <c:pt idx="5770">
                  <c:v>227.32390000000001</c:v>
                </c:pt>
                <c:pt idx="5771">
                  <c:v>227.3563</c:v>
                </c:pt>
                <c:pt idx="5772">
                  <c:v>227.3877</c:v>
                </c:pt>
                <c:pt idx="5773">
                  <c:v>227.41839999999999</c:v>
                </c:pt>
                <c:pt idx="5774">
                  <c:v>227.44820000000001</c:v>
                </c:pt>
                <c:pt idx="5775">
                  <c:v>227.47929999999999</c:v>
                </c:pt>
                <c:pt idx="5776">
                  <c:v>227.5102</c:v>
                </c:pt>
                <c:pt idx="5777">
                  <c:v>227.54079999999999</c:v>
                </c:pt>
                <c:pt idx="5778">
                  <c:v>227.57220000000001</c:v>
                </c:pt>
                <c:pt idx="5779">
                  <c:v>227.6036</c:v>
                </c:pt>
                <c:pt idx="5780">
                  <c:v>227.6344</c:v>
                </c:pt>
                <c:pt idx="5781">
                  <c:v>227.66560000000001</c:v>
                </c:pt>
                <c:pt idx="5782">
                  <c:v>227.69669999999999</c:v>
                </c:pt>
                <c:pt idx="5783">
                  <c:v>227.7276</c:v>
                </c:pt>
                <c:pt idx="5784">
                  <c:v>227.7602</c:v>
                </c:pt>
                <c:pt idx="5785">
                  <c:v>227.79159999999999</c:v>
                </c:pt>
                <c:pt idx="5786">
                  <c:v>227.8228</c:v>
                </c:pt>
                <c:pt idx="5787">
                  <c:v>227.8537</c:v>
                </c:pt>
                <c:pt idx="5788">
                  <c:v>227.8861</c:v>
                </c:pt>
                <c:pt idx="5789">
                  <c:v>227.91679999999999</c:v>
                </c:pt>
                <c:pt idx="5790">
                  <c:v>227.94569999999999</c:v>
                </c:pt>
                <c:pt idx="5791">
                  <c:v>227.976</c:v>
                </c:pt>
                <c:pt idx="5792">
                  <c:v>228.0086</c:v>
                </c:pt>
                <c:pt idx="5793">
                  <c:v>228.04</c:v>
                </c:pt>
                <c:pt idx="5794">
                  <c:v>228.06950000000001</c:v>
                </c:pt>
                <c:pt idx="5795">
                  <c:v>228.10239999999999</c:v>
                </c:pt>
                <c:pt idx="5796">
                  <c:v>228.1345</c:v>
                </c:pt>
                <c:pt idx="5797">
                  <c:v>228.16499999999999</c:v>
                </c:pt>
                <c:pt idx="5798">
                  <c:v>228.1942</c:v>
                </c:pt>
                <c:pt idx="5799">
                  <c:v>228.22550000000001</c:v>
                </c:pt>
                <c:pt idx="5800">
                  <c:v>228.25530000000001</c:v>
                </c:pt>
                <c:pt idx="5801">
                  <c:v>228.28579999999999</c:v>
                </c:pt>
                <c:pt idx="5802">
                  <c:v>228.3152</c:v>
                </c:pt>
                <c:pt idx="5803">
                  <c:v>228.345</c:v>
                </c:pt>
                <c:pt idx="5804">
                  <c:v>228.37469999999999</c:v>
                </c:pt>
                <c:pt idx="5805">
                  <c:v>228.40549999999999</c:v>
                </c:pt>
                <c:pt idx="5806">
                  <c:v>228.4383</c:v>
                </c:pt>
                <c:pt idx="5807">
                  <c:v>228.46879999999999</c:v>
                </c:pt>
                <c:pt idx="5808">
                  <c:v>228.4984</c:v>
                </c:pt>
                <c:pt idx="5809">
                  <c:v>228.5284</c:v>
                </c:pt>
                <c:pt idx="5810">
                  <c:v>228.55719999999999</c:v>
                </c:pt>
                <c:pt idx="5811">
                  <c:v>228.58750000000001</c:v>
                </c:pt>
                <c:pt idx="5812">
                  <c:v>228.61580000000001</c:v>
                </c:pt>
                <c:pt idx="5813">
                  <c:v>228.64750000000001</c:v>
                </c:pt>
                <c:pt idx="5814">
                  <c:v>228.67699999999999</c:v>
                </c:pt>
                <c:pt idx="5815">
                  <c:v>228.70699999999999</c:v>
                </c:pt>
                <c:pt idx="5816">
                  <c:v>228.73439999999999</c:v>
                </c:pt>
                <c:pt idx="5817">
                  <c:v>228.76570000000001</c:v>
                </c:pt>
                <c:pt idx="5818">
                  <c:v>228.7929</c:v>
                </c:pt>
                <c:pt idx="5819">
                  <c:v>228.82169999999999</c:v>
                </c:pt>
                <c:pt idx="5820">
                  <c:v>228.85</c:v>
                </c:pt>
                <c:pt idx="5821">
                  <c:v>228.88059999999999</c:v>
                </c:pt>
                <c:pt idx="5822">
                  <c:v>228.90950000000001</c:v>
                </c:pt>
                <c:pt idx="5823">
                  <c:v>228.94030000000001</c:v>
                </c:pt>
                <c:pt idx="5824">
                  <c:v>228.97030000000001</c:v>
                </c:pt>
                <c:pt idx="5825">
                  <c:v>229.00139999999999</c:v>
                </c:pt>
                <c:pt idx="5826">
                  <c:v>229.02889999999999</c:v>
                </c:pt>
                <c:pt idx="5827">
                  <c:v>229.05799999999999</c:v>
                </c:pt>
                <c:pt idx="5828">
                  <c:v>229.08699999999999</c:v>
                </c:pt>
                <c:pt idx="5829">
                  <c:v>229.1163</c:v>
                </c:pt>
                <c:pt idx="5830">
                  <c:v>229.1465</c:v>
                </c:pt>
                <c:pt idx="5831">
                  <c:v>229.17619999999999</c:v>
                </c:pt>
                <c:pt idx="5832">
                  <c:v>229.20480000000001</c:v>
                </c:pt>
                <c:pt idx="5833">
                  <c:v>229.23320000000001</c:v>
                </c:pt>
                <c:pt idx="5834">
                  <c:v>229.26499999999999</c:v>
                </c:pt>
                <c:pt idx="5835">
                  <c:v>229.29300000000001</c:v>
                </c:pt>
                <c:pt idx="5836">
                  <c:v>229.32159999999999</c:v>
                </c:pt>
                <c:pt idx="5837">
                  <c:v>229.35079999999999</c:v>
                </c:pt>
                <c:pt idx="5838">
                  <c:v>229.38200000000001</c:v>
                </c:pt>
                <c:pt idx="5839">
                  <c:v>229.41120000000001</c:v>
                </c:pt>
                <c:pt idx="5840">
                  <c:v>229.441</c:v>
                </c:pt>
                <c:pt idx="5841">
                  <c:v>229.4708</c:v>
                </c:pt>
                <c:pt idx="5842">
                  <c:v>229.499</c:v>
                </c:pt>
                <c:pt idx="5843">
                  <c:v>229.5274</c:v>
                </c:pt>
                <c:pt idx="5844">
                  <c:v>229.5556</c:v>
                </c:pt>
                <c:pt idx="5845">
                  <c:v>229.58500000000001</c:v>
                </c:pt>
                <c:pt idx="5846">
                  <c:v>229.6156</c:v>
                </c:pt>
                <c:pt idx="5847">
                  <c:v>229.6438</c:v>
                </c:pt>
                <c:pt idx="5848">
                  <c:v>229.67189999999999</c:v>
                </c:pt>
                <c:pt idx="5849">
                  <c:v>229.70320000000001</c:v>
                </c:pt>
                <c:pt idx="5850">
                  <c:v>229.73269999999999</c:v>
                </c:pt>
                <c:pt idx="5851">
                  <c:v>229.76079999999999</c:v>
                </c:pt>
                <c:pt idx="5852">
                  <c:v>229.78980000000001</c:v>
                </c:pt>
                <c:pt idx="5853">
                  <c:v>229.8194</c:v>
                </c:pt>
                <c:pt idx="5854">
                  <c:v>229.84979999999999</c:v>
                </c:pt>
                <c:pt idx="5855">
                  <c:v>229.8794</c:v>
                </c:pt>
                <c:pt idx="5856">
                  <c:v>229.90729999999999</c:v>
                </c:pt>
                <c:pt idx="5857">
                  <c:v>229.93700000000001</c:v>
                </c:pt>
                <c:pt idx="5858">
                  <c:v>229.965</c:v>
                </c:pt>
                <c:pt idx="5859">
                  <c:v>229.994</c:v>
                </c:pt>
                <c:pt idx="5860">
                  <c:v>230.02119999999999</c:v>
                </c:pt>
                <c:pt idx="5861">
                  <c:v>230.04939999999999</c:v>
                </c:pt>
                <c:pt idx="5862">
                  <c:v>230.077</c:v>
                </c:pt>
                <c:pt idx="5863">
                  <c:v>230.10640000000001</c:v>
                </c:pt>
                <c:pt idx="5864">
                  <c:v>230.13489999999999</c:v>
                </c:pt>
                <c:pt idx="5865">
                  <c:v>230.1643</c:v>
                </c:pt>
                <c:pt idx="5866">
                  <c:v>230.19139999999999</c:v>
                </c:pt>
                <c:pt idx="5867">
                  <c:v>230.22020000000001</c:v>
                </c:pt>
                <c:pt idx="5868">
                  <c:v>230.24760000000001</c:v>
                </c:pt>
                <c:pt idx="5869">
                  <c:v>230.27629999999999</c:v>
                </c:pt>
                <c:pt idx="5870">
                  <c:v>230.30539999999999</c:v>
                </c:pt>
                <c:pt idx="5871">
                  <c:v>230.33170000000001</c:v>
                </c:pt>
                <c:pt idx="5872">
                  <c:v>230.36</c:v>
                </c:pt>
                <c:pt idx="5873">
                  <c:v>230.38849999999999</c:v>
                </c:pt>
                <c:pt idx="5874">
                  <c:v>230.41720000000001</c:v>
                </c:pt>
                <c:pt idx="5875">
                  <c:v>230.4452</c:v>
                </c:pt>
                <c:pt idx="5876">
                  <c:v>230.47280000000001</c:v>
                </c:pt>
                <c:pt idx="5877">
                  <c:v>230.50069999999999</c:v>
                </c:pt>
                <c:pt idx="5878">
                  <c:v>230.52950000000001</c:v>
                </c:pt>
                <c:pt idx="5879">
                  <c:v>230.55709999999999</c:v>
                </c:pt>
                <c:pt idx="5880">
                  <c:v>230.58619999999999</c:v>
                </c:pt>
                <c:pt idx="5881">
                  <c:v>230.61420000000001</c:v>
                </c:pt>
                <c:pt idx="5882">
                  <c:v>230.64420000000001</c:v>
                </c:pt>
                <c:pt idx="5883">
                  <c:v>230.67320000000001</c:v>
                </c:pt>
                <c:pt idx="5884">
                  <c:v>230.70179999999999</c:v>
                </c:pt>
                <c:pt idx="5885">
                  <c:v>230.72739999999999</c:v>
                </c:pt>
                <c:pt idx="5886">
                  <c:v>230.7561</c:v>
                </c:pt>
                <c:pt idx="5887">
                  <c:v>230.7835</c:v>
                </c:pt>
                <c:pt idx="5888">
                  <c:v>230.8117</c:v>
                </c:pt>
                <c:pt idx="5889">
                  <c:v>230.8408</c:v>
                </c:pt>
                <c:pt idx="5890">
                  <c:v>230.86920000000001</c:v>
                </c:pt>
                <c:pt idx="5891">
                  <c:v>230.8965</c:v>
                </c:pt>
                <c:pt idx="5892">
                  <c:v>230.92429999999999</c:v>
                </c:pt>
                <c:pt idx="5893">
                  <c:v>230.95259999999999</c:v>
                </c:pt>
                <c:pt idx="5894">
                  <c:v>230.98140000000001</c:v>
                </c:pt>
                <c:pt idx="5895">
                  <c:v>231.00829999999999</c:v>
                </c:pt>
                <c:pt idx="5896">
                  <c:v>231.0367</c:v>
                </c:pt>
                <c:pt idx="5897">
                  <c:v>231.06299999999999</c:v>
                </c:pt>
                <c:pt idx="5898">
                  <c:v>231.09049999999999</c:v>
                </c:pt>
                <c:pt idx="5899">
                  <c:v>231.11779999999999</c:v>
                </c:pt>
                <c:pt idx="5900">
                  <c:v>231.14619999999999</c:v>
                </c:pt>
                <c:pt idx="5901">
                  <c:v>231.17400000000001</c:v>
                </c:pt>
                <c:pt idx="5902">
                  <c:v>231.20240000000001</c:v>
                </c:pt>
                <c:pt idx="5903">
                  <c:v>231.22929999999999</c:v>
                </c:pt>
                <c:pt idx="5904">
                  <c:v>231.2561</c:v>
                </c:pt>
                <c:pt idx="5905">
                  <c:v>231.28360000000001</c:v>
                </c:pt>
                <c:pt idx="5906">
                  <c:v>231.30959999999999</c:v>
                </c:pt>
                <c:pt idx="5907">
                  <c:v>231.3364</c:v>
                </c:pt>
                <c:pt idx="5908">
                  <c:v>231.36359999999999</c:v>
                </c:pt>
                <c:pt idx="5909">
                  <c:v>231.3913</c:v>
                </c:pt>
                <c:pt idx="5910">
                  <c:v>231.41720000000001</c:v>
                </c:pt>
                <c:pt idx="5911">
                  <c:v>231.4452</c:v>
                </c:pt>
                <c:pt idx="5912">
                  <c:v>231.4699</c:v>
                </c:pt>
                <c:pt idx="5913">
                  <c:v>231.49719999999999</c:v>
                </c:pt>
                <c:pt idx="5914">
                  <c:v>231.52539999999999</c:v>
                </c:pt>
                <c:pt idx="5915">
                  <c:v>231.55109999999999</c:v>
                </c:pt>
                <c:pt idx="5916">
                  <c:v>231.57810000000001</c:v>
                </c:pt>
                <c:pt idx="5917">
                  <c:v>231.6036</c:v>
                </c:pt>
                <c:pt idx="5918">
                  <c:v>231.63</c:v>
                </c:pt>
                <c:pt idx="5919">
                  <c:v>231.65700000000001</c:v>
                </c:pt>
                <c:pt idx="5920">
                  <c:v>231.684</c:v>
                </c:pt>
                <c:pt idx="5921">
                  <c:v>231.71100000000001</c:v>
                </c:pt>
                <c:pt idx="5922">
                  <c:v>231.739</c:v>
                </c:pt>
                <c:pt idx="5923">
                  <c:v>231.76580000000001</c:v>
                </c:pt>
                <c:pt idx="5924">
                  <c:v>231.7938</c:v>
                </c:pt>
                <c:pt idx="5925">
                  <c:v>231.82169999999999</c:v>
                </c:pt>
                <c:pt idx="5926">
                  <c:v>231.84950000000001</c:v>
                </c:pt>
                <c:pt idx="5927">
                  <c:v>231.87629999999999</c:v>
                </c:pt>
                <c:pt idx="5928">
                  <c:v>231.9024</c:v>
                </c:pt>
                <c:pt idx="5929">
                  <c:v>231.92920000000001</c:v>
                </c:pt>
                <c:pt idx="5930">
                  <c:v>231.95660000000001</c:v>
                </c:pt>
                <c:pt idx="5931">
                  <c:v>231.98339999999999</c:v>
                </c:pt>
                <c:pt idx="5932">
                  <c:v>232.01060000000001</c:v>
                </c:pt>
                <c:pt idx="5933">
                  <c:v>232.03970000000001</c:v>
                </c:pt>
                <c:pt idx="5934">
                  <c:v>232.0659</c:v>
                </c:pt>
                <c:pt idx="5935">
                  <c:v>232.09110000000001</c:v>
                </c:pt>
                <c:pt idx="5936">
                  <c:v>232.1182</c:v>
                </c:pt>
                <c:pt idx="5937">
                  <c:v>232.14519999999999</c:v>
                </c:pt>
                <c:pt idx="5938">
                  <c:v>232.17060000000001</c:v>
                </c:pt>
                <c:pt idx="5939">
                  <c:v>232.19730000000001</c:v>
                </c:pt>
                <c:pt idx="5940">
                  <c:v>232.2235</c:v>
                </c:pt>
                <c:pt idx="5941">
                  <c:v>232.24860000000001</c:v>
                </c:pt>
                <c:pt idx="5942">
                  <c:v>232.27670000000001</c:v>
                </c:pt>
                <c:pt idx="5943">
                  <c:v>232.30179999999999</c:v>
                </c:pt>
                <c:pt idx="5944">
                  <c:v>232.3289</c:v>
                </c:pt>
                <c:pt idx="5945">
                  <c:v>232.3554</c:v>
                </c:pt>
                <c:pt idx="5946">
                  <c:v>232.38040000000001</c:v>
                </c:pt>
                <c:pt idx="5947">
                  <c:v>232.4067</c:v>
                </c:pt>
                <c:pt idx="5948">
                  <c:v>232.43029999999999</c:v>
                </c:pt>
                <c:pt idx="5949">
                  <c:v>232.4564</c:v>
                </c:pt>
                <c:pt idx="5950">
                  <c:v>232.482</c:v>
                </c:pt>
                <c:pt idx="5951">
                  <c:v>232.5094</c:v>
                </c:pt>
                <c:pt idx="5952">
                  <c:v>232.53280000000001</c:v>
                </c:pt>
                <c:pt idx="5953">
                  <c:v>232.55760000000001</c:v>
                </c:pt>
                <c:pt idx="5954">
                  <c:v>232.5831</c:v>
                </c:pt>
                <c:pt idx="5955">
                  <c:v>232.60900000000001</c:v>
                </c:pt>
                <c:pt idx="5956">
                  <c:v>232.63480000000001</c:v>
                </c:pt>
                <c:pt idx="5957">
                  <c:v>232.661</c:v>
                </c:pt>
                <c:pt idx="5958">
                  <c:v>232.6866</c:v>
                </c:pt>
                <c:pt idx="5959">
                  <c:v>232.71260000000001</c:v>
                </c:pt>
                <c:pt idx="5960">
                  <c:v>232.7389</c:v>
                </c:pt>
                <c:pt idx="5961">
                  <c:v>232.76349999999999</c:v>
                </c:pt>
                <c:pt idx="5962">
                  <c:v>232.7894</c:v>
                </c:pt>
                <c:pt idx="5963">
                  <c:v>232.81710000000001</c:v>
                </c:pt>
                <c:pt idx="5964">
                  <c:v>232.84379999999999</c:v>
                </c:pt>
                <c:pt idx="5965">
                  <c:v>232.87049999999999</c:v>
                </c:pt>
                <c:pt idx="5966">
                  <c:v>232.8972</c:v>
                </c:pt>
                <c:pt idx="5967">
                  <c:v>232.9228</c:v>
                </c:pt>
                <c:pt idx="5968">
                  <c:v>232.94800000000001</c:v>
                </c:pt>
                <c:pt idx="5969">
                  <c:v>232.97579999999999</c:v>
                </c:pt>
                <c:pt idx="5970">
                  <c:v>233.00389999999999</c:v>
                </c:pt>
                <c:pt idx="5971">
                  <c:v>233.03059999999999</c:v>
                </c:pt>
                <c:pt idx="5972">
                  <c:v>233.05930000000001</c:v>
                </c:pt>
                <c:pt idx="5973">
                  <c:v>233.08529999999999</c:v>
                </c:pt>
                <c:pt idx="5974">
                  <c:v>233.10990000000001</c:v>
                </c:pt>
                <c:pt idx="5975">
                  <c:v>233.1386</c:v>
                </c:pt>
                <c:pt idx="5976">
                  <c:v>233.16329999999999</c:v>
                </c:pt>
                <c:pt idx="5977">
                  <c:v>233.19040000000001</c:v>
                </c:pt>
                <c:pt idx="5978">
                  <c:v>233.2159</c:v>
                </c:pt>
                <c:pt idx="5979">
                  <c:v>233.24299999999999</c:v>
                </c:pt>
                <c:pt idx="5980">
                  <c:v>233.27119999999999</c:v>
                </c:pt>
                <c:pt idx="5981">
                  <c:v>233.29820000000001</c:v>
                </c:pt>
                <c:pt idx="5982">
                  <c:v>233.32640000000001</c:v>
                </c:pt>
                <c:pt idx="5983">
                  <c:v>233.35329999999999</c:v>
                </c:pt>
                <c:pt idx="5984">
                  <c:v>233.381</c:v>
                </c:pt>
                <c:pt idx="5985">
                  <c:v>233.40729999999999</c:v>
                </c:pt>
                <c:pt idx="5986">
                  <c:v>233.43350000000001</c:v>
                </c:pt>
                <c:pt idx="5987">
                  <c:v>233.4598</c:v>
                </c:pt>
                <c:pt idx="5988">
                  <c:v>233.48599999999999</c:v>
                </c:pt>
                <c:pt idx="5989">
                  <c:v>233.50980000000001</c:v>
                </c:pt>
                <c:pt idx="5990">
                  <c:v>233.53630000000001</c:v>
                </c:pt>
                <c:pt idx="5991">
                  <c:v>233.56120000000001</c:v>
                </c:pt>
                <c:pt idx="5992">
                  <c:v>233.58699999999999</c:v>
                </c:pt>
                <c:pt idx="5993">
                  <c:v>233.6138</c:v>
                </c:pt>
                <c:pt idx="5994">
                  <c:v>233.64070000000001</c:v>
                </c:pt>
                <c:pt idx="5995">
                  <c:v>233.66550000000001</c:v>
                </c:pt>
                <c:pt idx="5996">
                  <c:v>233.69120000000001</c:v>
                </c:pt>
                <c:pt idx="5997">
                  <c:v>233.7148</c:v>
                </c:pt>
                <c:pt idx="5998">
                  <c:v>233.74100000000001</c:v>
                </c:pt>
                <c:pt idx="5999">
                  <c:v>233.76439999999999</c:v>
                </c:pt>
                <c:pt idx="6000">
                  <c:v>233.7894</c:v>
                </c:pt>
                <c:pt idx="6001">
                  <c:v>233.816</c:v>
                </c:pt>
                <c:pt idx="6002">
                  <c:v>233.8409</c:v>
                </c:pt>
                <c:pt idx="6003">
                  <c:v>233.86359999999999</c:v>
                </c:pt>
                <c:pt idx="6004">
                  <c:v>233.88900000000001</c:v>
                </c:pt>
                <c:pt idx="6005">
                  <c:v>233.9145</c:v>
                </c:pt>
                <c:pt idx="6006">
                  <c:v>233.9376</c:v>
                </c:pt>
                <c:pt idx="6007">
                  <c:v>233.9616</c:v>
                </c:pt>
                <c:pt idx="6008">
                  <c:v>233.9863</c:v>
                </c:pt>
                <c:pt idx="6009">
                  <c:v>234.01140000000001</c:v>
                </c:pt>
                <c:pt idx="6010">
                  <c:v>234.03479999999999</c:v>
                </c:pt>
                <c:pt idx="6011">
                  <c:v>234.05779999999999</c:v>
                </c:pt>
                <c:pt idx="6012">
                  <c:v>234.084</c:v>
                </c:pt>
                <c:pt idx="6013">
                  <c:v>234.10890000000001</c:v>
                </c:pt>
                <c:pt idx="6014">
                  <c:v>234.1336</c:v>
                </c:pt>
                <c:pt idx="6015">
                  <c:v>234.15690000000001</c:v>
                </c:pt>
                <c:pt idx="6016">
                  <c:v>234.184</c:v>
                </c:pt>
                <c:pt idx="6017">
                  <c:v>234.2064</c:v>
                </c:pt>
                <c:pt idx="6018">
                  <c:v>234.2319</c:v>
                </c:pt>
                <c:pt idx="6019">
                  <c:v>234.25479999999999</c:v>
                </c:pt>
                <c:pt idx="6020">
                  <c:v>234.27950000000001</c:v>
                </c:pt>
                <c:pt idx="6021">
                  <c:v>234.3039</c:v>
                </c:pt>
                <c:pt idx="6022">
                  <c:v>234.3289</c:v>
                </c:pt>
                <c:pt idx="6023">
                  <c:v>234.352</c:v>
                </c:pt>
                <c:pt idx="6024">
                  <c:v>234.3768</c:v>
                </c:pt>
                <c:pt idx="6025">
                  <c:v>234.40180000000001</c:v>
                </c:pt>
                <c:pt idx="6026">
                  <c:v>234.42670000000001</c:v>
                </c:pt>
                <c:pt idx="6027">
                  <c:v>234.4502</c:v>
                </c:pt>
                <c:pt idx="6028">
                  <c:v>234.4752</c:v>
                </c:pt>
                <c:pt idx="6029">
                  <c:v>234.4982</c:v>
                </c:pt>
                <c:pt idx="6030">
                  <c:v>234.52279999999999</c:v>
                </c:pt>
                <c:pt idx="6031">
                  <c:v>234.5472</c:v>
                </c:pt>
                <c:pt idx="6032">
                  <c:v>234.5719</c:v>
                </c:pt>
                <c:pt idx="6033">
                  <c:v>234.59700000000001</c:v>
                </c:pt>
                <c:pt idx="6034">
                  <c:v>234.6225</c:v>
                </c:pt>
                <c:pt idx="6035">
                  <c:v>234.64689999999999</c:v>
                </c:pt>
                <c:pt idx="6036">
                  <c:v>234.67099999999999</c:v>
                </c:pt>
                <c:pt idx="6037">
                  <c:v>234.69579999999999</c:v>
                </c:pt>
                <c:pt idx="6038">
                  <c:v>234.72059999999999</c:v>
                </c:pt>
                <c:pt idx="6039">
                  <c:v>234.74350000000001</c:v>
                </c:pt>
                <c:pt idx="6040">
                  <c:v>234.76820000000001</c:v>
                </c:pt>
                <c:pt idx="6041">
                  <c:v>234.79159999999999</c:v>
                </c:pt>
                <c:pt idx="6042">
                  <c:v>234.81569999999999</c:v>
                </c:pt>
                <c:pt idx="6043">
                  <c:v>234.84</c:v>
                </c:pt>
                <c:pt idx="6044">
                  <c:v>234.864</c:v>
                </c:pt>
                <c:pt idx="6045">
                  <c:v>234.89080000000001</c:v>
                </c:pt>
                <c:pt idx="6046">
                  <c:v>234.91380000000001</c:v>
                </c:pt>
                <c:pt idx="6047">
                  <c:v>234.9374</c:v>
                </c:pt>
                <c:pt idx="6048">
                  <c:v>234.96010000000001</c:v>
                </c:pt>
                <c:pt idx="6049">
                  <c:v>234.9829</c:v>
                </c:pt>
                <c:pt idx="6050">
                  <c:v>235.00919999999999</c:v>
                </c:pt>
                <c:pt idx="6051">
                  <c:v>235.03299999999999</c:v>
                </c:pt>
                <c:pt idx="6052">
                  <c:v>235.0566</c:v>
                </c:pt>
                <c:pt idx="6053">
                  <c:v>235.08090000000001</c:v>
                </c:pt>
                <c:pt idx="6054">
                  <c:v>235.1054</c:v>
                </c:pt>
                <c:pt idx="6055">
                  <c:v>235.13079999999999</c:v>
                </c:pt>
                <c:pt idx="6056">
                  <c:v>235.15440000000001</c:v>
                </c:pt>
                <c:pt idx="6057">
                  <c:v>235.17830000000001</c:v>
                </c:pt>
                <c:pt idx="6058">
                  <c:v>235.20179999999999</c:v>
                </c:pt>
                <c:pt idx="6059">
                  <c:v>235.22630000000001</c:v>
                </c:pt>
                <c:pt idx="6060">
                  <c:v>235.25059999999999</c:v>
                </c:pt>
                <c:pt idx="6061">
                  <c:v>235.27520000000001</c:v>
                </c:pt>
                <c:pt idx="6062">
                  <c:v>235.29990000000001</c:v>
                </c:pt>
                <c:pt idx="6063">
                  <c:v>235.3245</c:v>
                </c:pt>
                <c:pt idx="6064">
                  <c:v>235.3485</c:v>
                </c:pt>
                <c:pt idx="6065">
                  <c:v>235.37450000000001</c:v>
                </c:pt>
                <c:pt idx="6066">
                  <c:v>235.4</c:v>
                </c:pt>
                <c:pt idx="6067">
                  <c:v>235.42330000000001</c:v>
                </c:pt>
                <c:pt idx="6068">
                  <c:v>235.45089999999999</c:v>
                </c:pt>
                <c:pt idx="6069">
                  <c:v>235.4727</c:v>
                </c:pt>
                <c:pt idx="6070">
                  <c:v>235.4973</c:v>
                </c:pt>
                <c:pt idx="6071">
                  <c:v>235.52199999999999</c:v>
                </c:pt>
                <c:pt idx="6072">
                  <c:v>235.54740000000001</c:v>
                </c:pt>
                <c:pt idx="6073">
                  <c:v>235.57259999999999</c:v>
                </c:pt>
                <c:pt idx="6074">
                  <c:v>235.5976</c:v>
                </c:pt>
                <c:pt idx="6075">
                  <c:v>235.62200000000001</c:v>
                </c:pt>
                <c:pt idx="6076">
                  <c:v>235.64519999999999</c:v>
                </c:pt>
                <c:pt idx="6077">
                  <c:v>235.67019999999999</c:v>
                </c:pt>
                <c:pt idx="6078">
                  <c:v>235.6951</c:v>
                </c:pt>
                <c:pt idx="6079">
                  <c:v>235.71850000000001</c:v>
                </c:pt>
                <c:pt idx="6080">
                  <c:v>235.74350000000001</c:v>
                </c:pt>
                <c:pt idx="6081">
                  <c:v>235.768</c:v>
                </c:pt>
                <c:pt idx="6082">
                  <c:v>235.7919</c:v>
                </c:pt>
                <c:pt idx="6083">
                  <c:v>235.8177</c:v>
                </c:pt>
                <c:pt idx="6084">
                  <c:v>235.8408</c:v>
                </c:pt>
                <c:pt idx="6085">
                  <c:v>235.86590000000001</c:v>
                </c:pt>
                <c:pt idx="6086">
                  <c:v>235.8888</c:v>
                </c:pt>
                <c:pt idx="6087">
                  <c:v>235.9117</c:v>
                </c:pt>
                <c:pt idx="6088">
                  <c:v>235.93700000000001</c:v>
                </c:pt>
                <c:pt idx="6089">
                  <c:v>235.96080000000001</c:v>
                </c:pt>
                <c:pt idx="6090">
                  <c:v>235.9837</c:v>
                </c:pt>
                <c:pt idx="6091">
                  <c:v>236.00819999999999</c:v>
                </c:pt>
                <c:pt idx="6092">
                  <c:v>236.03299999999999</c:v>
                </c:pt>
                <c:pt idx="6093">
                  <c:v>236.0574</c:v>
                </c:pt>
                <c:pt idx="6094">
                  <c:v>236.0804</c:v>
                </c:pt>
                <c:pt idx="6095">
                  <c:v>236.10339999999999</c:v>
                </c:pt>
                <c:pt idx="6096">
                  <c:v>236.12889999999999</c:v>
                </c:pt>
                <c:pt idx="6097">
                  <c:v>236.15260000000001</c:v>
                </c:pt>
                <c:pt idx="6098">
                  <c:v>236.17580000000001</c:v>
                </c:pt>
                <c:pt idx="6099">
                  <c:v>236.19890000000001</c:v>
                </c:pt>
                <c:pt idx="6100">
                  <c:v>236.22149999999999</c:v>
                </c:pt>
                <c:pt idx="6101">
                  <c:v>236.24700000000001</c:v>
                </c:pt>
                <c:pt idx="6102">
                  <c:v>236.268</c:v>
                </c:pt>
                <c:pt idx="6103">
                  <c:v>236.29239999999999</c:v>
                </c:pt>
                <c:pt idx="6104">
                  <c:v>236.31549999999999</c:v>
                </c:pt>
                <c:pt idx="6105">
                  <c:v>236.3398</c:v>
                </c:pt>
                <c:pt idx="6106">
                  <c:v>236.36279999999999</c:v>
                </c:pt>
                <c:pt idx="6107">
                  <c:v>236.387</c:v>
                </c:pt>
                <c:pt idx="6108">
                  <c:v>236.4117</c:v>
                </c:pt>
                <c:pt idx="6109">
                  <c:v>236.43530000000001</c:v>
                </c:pt>
                <c:pt idx="6110">
                  <c:v>236.4599</c:v>
                </c:pt>
                <c:pt idx="6111">
                  <c:v>236.482</c:v>
                </c:pt>
                <c:pt idx="6112">
                  <c:v>236.50550000000001</c:v>
                </c:pt>
                <c:pt idx="6113">
                  <c:v>236.52879999999999</c:v>
                </c:pt>
                <c:pt idx="6114">
                  <c:v>236.55199999999999</c:v>
                </c:pt>
                <c:pt idx="6115">
                  <c:v>236.57689999999999</c:v>
                </c:pt>
                <c:pt idx="6116">
                  <c:v>236.6001</c:v>
                </c:pt>
                <c:pt idx="6117">
                  <c:v>236.62479999999999</c:v>
                </c:pt>
                <c:pt idx="6118">
                  <c:v>236.64940000000001</c:v>
                </c:pt>
                <c:pt idx="6119">
                  <c:v>236.67240000000001</c:v>
                </c:pt>
                <c:pt idx="6120">
                  <c:v>236.69759999999999</c:v>
                </c:pt>
                <c:pt idx="6121">
                  <c:v>236.7201</c:v>
                </c:pt>
                <c:pt idx="6122">
                  <c:v>236.74260000000001</c:v>
                </c:pt>
                <c:pt idx="6123">
                  <c:v>236.76439999999999</c:v>
                </c:pt>
                <c:pt idx="6124">
                  <c:v>236.7894</c:v>
                </c:pt>
                <c:pt idx="6125">
                  <c:v>236.8117</c:v>
                </c:pt>
                <c:pt idx="6126">
                  <c:v>236.8338</c:v>
                </c:pt>
                <c:pt idx="6127">
                  <c:v>236.8588</c:v>
                </c:pt>
                <c:pt idx="6128">
                  <c:v>236.88120000000001</c:v>
                </c:pt>
                <c:pt idx="6129">
                  <c:v>236.9051</c:v>
                </c:pt>
                <c:pt idx="6130">
                  <c:v>236.92740000000001</c:v>
                </c:pt>
                <c:pt idx="6131">
                  <c:v>236.95160000000001</c:v>
                </c:pt>
                <c:pt idx="6132">
                  <c:v>236.9742</c:v>
                </c:pt>
                <c:pt idx="6133">
                  <c:v>236.99770000000001</c:v>
                </c:pt>
                <c:pt idx="6134">
                  <c:v>237.01740000000001</c:v>
                </c:pt>
                <c:pt idx="6135">
                  <c:v>237.03960000000001</c:v>
                </c:pt>
                <c:pt idx="6136">
                  <c:v>237.06309999999999</c:v>
                </c:pt>
                <c:pt idx="6137">
                  <c:v>237.08519999999999</c:v>
                </c:pt>
                <c:pt idx="6138">
                  <c:v>237.1088</c:v>
                </c:pt>
                <c:pt idx="6139">
                  <c:v>237.1327</c:v>
                </c:pt>
                <c:pt idx="6140">
                  <c:v>237.1541</c:v>
                </c:pt>
                <c:pt idx="6141">
                  <c:v>237.17740000000001</c:v>
                </c:pt>
                <c:pt idx="6142">
                  <c:v>237.19970000000001</c:v>
                </c:pt>
                <c:pt idx="6143">
                  <c:v>237.2234</c:v>
                </c:pt>
                <c:pt idx="6144">
                  <c:v>237.24700000000001</c:v>
                </c:pt>
                <c:pt idx="6145">
                  <c:v>237.27109999999999</c:v>
                </c:pt>
                <c:pt idx="6146">
                  <c:v>237.2936</c:v>
                </c:pt>
                <c:pt idx="6147">
                  <c:v>237.31800000000001</c:v>
                </c:pt>
                <c:pt idx="6148">
                  <c:v>237.34</c:v>
                </c:pt>
                <c:pt idx="6149">
                  <c:v>237.36320000000001</c:v>
                </c:pt>
                <c:pt idx="6150">
                  <c:v>237.38800000000001</c:v>
                </c:pt>
                <c:pt idx="6151">
                  <c:v>237.4109</c:v>
                </c:pt>
                <c:pt idx="6152">
                  <c:v>237.43450000000001</c:v>
                </c:pt>
                <c:pt idx="6153">
                  <c:v>237.4581</c:v>
                </c:pt>
                <c:pt idx="6154">
                  <c:v>237.48079999999999</c:v>
                </c:pt>
                <c:pt idx="6155">
                  <c:v>237.50460000000001</c:v>
                </c:pt>
                <c:pt idx="6156">
                  <c:v>237.52799999999999</c:v>
                </c:pt>
                <c:pt idx="6157">
                  <c:v>237.55090000000001</c:v>
                </c:pt>
                <c:pt idx="6158">
                  <c:v>237.5752</c:v>
                </c:pt>
                <c:pt idx="6159">
                  <c:v>237.59880000000001</c:v>
                </c:pt>
                <c:pt idx="6160">
                  <c:v>237.62090000000001</c:v>
                </c:pt>
                <c:pt idx="6161">
                  <c:v>237.64089999999999</c:v>
                </c:pt>
                <c:pt idx="6162">
                  <c:v>237.66399999999999</c:v>
                </c:pt>
                <c:pt idx="6163">
                  <c:v>237.6858</c:v>
                </c:pt>
                <c:pt idx="6164">
                  <c:v>237.709</c:v>
                </c:pt>
                <c:pt idx="6165">
                  <c:v>237.7312</c:v>
                </c:pt>
                <c:pt idx="6166">
                  <c:v>237.755</c:v>
                </c:pt>
                <c:pt idx="6167">
                  <c:v>237.7766</c:v>
                </c:pt>
                <c:pt idx="6168">
                  <c:v>237.8</c:v>
                </c:pt>
                <c:pt idx="6169">
                  <c:v>237.82249999999999</c:v>
                </c:pt>
                <c:pt idx="6170">
                  <c:v>237.8432</c:v>
                </c:pt>
                <c:pt idx="6171">
                  <c:v>237.86539999999999</c:v>
                </c:pt>
                <c:pt idx="6172">
                  <c:v>237.88980000000001</c:v>
                </c:pt>
                <c:pt idx="6173">
                  <c:v>237.91300000000001</c:v>
                </c:pt>
                <c:pt idx="6174">
                  <c:v>237.9332</c:v>
                </c:pt>
                <c:pt idx="6175">
                  <c:v>237.95480000000001</c:v>
                </c:pt>
                <c:pt idx="6176">
                  <c:v>237.97669999999999</c:v>
                </c:pt>
                <c:pt idx="6177">
                  <c:v>238</c:v>
                </c:pt>
                <c:pt idx="6178">
                  <c:v>238.02099999999999</c:v>
                </c:pt>
                <c:pt idx="6179">
                  <c:v>238.0444</c:v>
                </c:pt>
                <c:pt idx="6180">
                  <c:v>238.066</c:v>
                </c:pt>
                <c:pt idx="6181">
                  <c:v>238.08750000000001</c:v>
                </c:pt>
                <c:pt idx="6182">
                  <c:v>238.1114</c:v>
                </c:pt>
                <c:pt idx="6183">
                  <c:v>238.1344</c:v>
                </c:pt>
                <c:pt idx="6184">
                  <c:v>238.1568</c:v>
                </c:pt>
                <c:pt idx="6185">
                  <c:v>238.18020000000001</c:v>
                </c:pt>
                <c:pt idx="6186">
                  <c:v>238.20249999999999</c:v>
                </c:pt>
                <c:pt idx="6187">
                  <c:v>238.22550000000001</c:v>
                </c:pt>
                <c:pt idx="6188">
                  <c:v>238.2484</c:v>
                </c:pt>
                <c:pt idx="6189">
                  <c:v>238.2715</c:v>
                </c:pt>
                <c:pt idx="6190">
                  <c:v>238.2937</c:v>
                </c:pt>
                <c:pt idx="6191">
                  <c:v>238.3158</c:v>
                </c:pt>
                <c:pt idx="6192">
                  <c:v>238.3391</c:v>
                </c:pt>
                <c:pt idx="6193">
                  <c:v>238.36060000000001</c:v>
                </c:pt>
                <c:pt idx="6194">
                  <c:v>238.3844</c:v>
                </c:pt>
                <c:pt idx="6195">
                  <c:v>238.40469999999999</c:v>
                </c:pt>
                <c:pt idx="6196">
                  <c:v>238.42660000000001</c:v>
                </c:pt>
                <c:pt idx="6197">
                  <c:v>238.44919999999999</c:v>
                </c:pt>
                <c:pt idx="6198">
                  <c:v>238.47300000000001</c:v>
                </c:pt>
                <c:pt idx="6199">
                  <c:v>238.49529999999999</c:v>
                </c:pt>
                <c:pt idx="6200">
                  <c:v>238.51560000000001</c:v>
                </c:pt>
                <c:pt idx="6201">
                  <c:v>238.53919999999999</c:v>
                </c:pt>
                <c:pt idx="6202">
                  <c:v>238.56229999999999</c:v>
                </c:pt>
                <c:pt idx="6203">
                  <c:v>238.58459999999999</c:v>
                </c:pt>
                <c:pt idx="6204">
                  <c:v>238.60749999999999</c:v>
                </c:pt>
                <c:pt idx="6205">
                  <c:v>238.63030000000001</c:v>
                </c:pt>
                <c:pt idx="6206">
                  <c:v>238.65</c:v>
                </c:pt>
                <c:pt idx="6207">
                  <c:v>238.6748</c:v>
                </c:pt>
                <c:pt idx="6208">
                  <c:v>238.6969</c:v>
                </c:pt>
                <c:pt idx="6209">
                  <c:v>238.7182</c:v>
                </c:pt>
                <c:pt idx="6210">
                  <c:v>238.73939999999999</c:v>
                </c:pt>
                <c:pt idx="6211">
                  <c:v>238.76349999999999</c:v>
                </c:pt>
                <c:pt idx="6212">
                  <c:v>238.78469999999999</c:v>
                </c:pt>
                <c:pt idx="6213">
                  <c:v>238.80629999999999</c:v>
                </c:pt>
                <c:pt idx="6214">
                  <c:v>238.8287</c:v>
                </c:pt>
                <c:pt idx="6215">
                  <c:v>238.85079999999999</c:v>
                </c:pt>
                <c:pt idx="6216">
                  <c:v>238.87299999999999</c:v>
                </c:pt>
                <c:pt idx="6217">
                  <c:v>238.89359999999999</c:v>
                </c:pt>
                <c:pt idx="6218">
                  <c:v>238.91489999999999</c:v>
                </c:pt>
                <c:pt idx="6219">
                  <c:v>238.9367</c:v>
                </c:pt>
                <c:pt idx="6220">
                  <c:v>238.958</c:v>
                </c:pt>
                <c:pt idx="6221">
                  <c:v>238.9794</c:v>
                </c:pt>
                <c:pt idx="6222">
                  <c:v>239.00069999999999</c:v>
                </c:pt>
                <c:pt idx="6223">
                  <c:v>239.02260000000001</c:v>
                </c:pt>
                <c:pt idx="6224">
                  <c:v>239.04419999999999</c:v>
                </c:pt>
                <c:pt idx="6225">
                  <c:v>239.0669</c:v>
                </c:pt>
                <c:pt idx="6226">
                  <c:v>239.0864</c:v>
                </c:pt>
                <c:pt idx="6227">
                  <c:v>239.108</c:v>
                </c:pt>
                <c:pt idx="6228">
                  <c:v>239.12909999999999</c:v>
                </c:pt>
                <c:pt idx="6229">
                  <c:v>239.1515</c:v>
                </c:pt>
                <c:pt idx="6230">
                  <c:v>239.17339999999999</c:v>
                </c:pt>
                <c:pt idx="6231">
                  <c:v>239.19370000000001</c:v>
                </c:pt>
                <c:pt idx="6232">
                  <c:v>239.21639999999999</c:v>
                </c:pt>
                <c:pt idx="6233">
                  <c:v>239.23689999999999</c:v>
                </c:pt>
                <c:pt idx="6234">
                  <c:v>239.25749999999999</c:v>
                </c:pt>
                <c:pt idx="6235">
                  <c:v>239.27940000000001</c:v>
                </c:pt>
                <c:pt idx="6236">
                  <c:v>239.30269999999999</c:v>
                </c:pt>
                <c:pt idx="6237">
                  <c:v>239.32249999999999</c:v>
                </c:pt>
                <c:pt idx="6238">
                  <c:v>239.34460000000001</c:v>
                </c:pt>
                <c:pt idx="6239">
                  <c:v>239.36689999999999</c:v>
                </c:pt>
                <c:pt idx="6240">
                  <c:v>239.38900000000001</c:v>
                </c:pt>
                <c:pt idx="6241">
                  <c:v>239.41</c:v>
                </c:pt>
                <c:pt idx="6242">
                  <c:v>239.4306</c:v>
                </c:pt>
                <c:pt idx="6243">
                  <c:v>239.45359999999999</c:v>
                </c:pt>
                <c:pt idx="6244">
                  <c:v>239.47540000000001</c:v>
                </c:pt>
                <c:pt idx="6245">
                  <c:v>239.4983</c:v>
                </c:pt>
                <c:pt idx="6246">
                  <c:v>239.5215</c:v>
                </c:pt>
                <c:pt idx="6247">
                  <c:v>239.54329999999999</c:v>
                </c:pt>
                <c:pt idx="6248">
                  <c:v>239.566</c:v>
                </c:pt>
                <c:pt idx="6249">
                  <c:v>239.58619999999999</c:v>
                </c:pt>
                <c:pt idx="6250">
                  <c:v>239.60900000000001</c:v>
                </c:pt>
                <c:pt idx="6251">
                  <c:v>239.63220000000001</c:v>
                </c:pt>
                <c:pt idx="6252">
                  <c:v>239.6533</c:v>
                </c:pt>
                <c:pt idx="6253">
                  <c:v>239.67449999999999</c:v>
                </c:pt>
                <c:pt idx="6254">
                  <c:v>239.69499999999999</c:v>
                </c:pt>
                <c:pt idx="6255">
                  <c:v>239.71850000000001</c:v>
                </c:pt>
                <c:pt idx="6256">
                  <c:v>239.739</c:v>
                </c:pt>
                <c:pt idx="6257">
                  <c:v>239.75880000000001</c:v>
                </c:pt>
                <c:pt idx="6258">
                  <c:v>239.78200000000001</c:v>
                </c:pt>
                <c:pt idx="6259">
                  <c:v>239.80279999999999</c:v>
                </c:pt>
                <c:pt idx="6260">
                  <c:v>239.82400000000001</c:v>
                </c:pt>
                <c:pt idx="6261">
                  <c:v>239.84559999999999</c:v>
                </c:pt>
                <c:pt idx="6262">
                  <c:v>239.86770000000001</c:v>
                </c:pt>
                <c:pt idx="6263">
                  <c:v>239.8895</c:v>
                </c:pt>
                <c:pt idx="6264">
                  <c:v>239.9119</c:v>
                </c:pt>
                <c:pt idx="6265">
                  <c:v>239.93299999999999</c:v>
                </c:pt>
                <c:pt idx="6266">
                  <c:v>239.95480000000001</c:v>
                </c:pt>
                <c:pt idx="6267">
                  <c:v>239.97810000000001</c:v>
                </c:pt>
                <c:pt idx="6268">
                  <c:v>239.99950000000001</c:v>
                </c:pt>
                <c:pt idx="6269">
                  <c:v>240.024</c:v>
                </c:pt>
                <c:pt idx="6270">
                  <c:v>240.047</c:v>
                </c:pt>
                <c:pt idx="6271">
                  <c:v>240.06639999999999</c:v>
                </c:pt>
                <c:pt idx="6272">
                  <c:v>240.0898</c:v>
                </c:pt>
                <c:pt idx="6273">
                  <c:v>240.11099999999999</c:v>
                </c:pt>
                <c:pt idx="6274">
                  <c:v>240.1318</c:v>
                </c:pt>
                <c:pt idx="6275">
                  <c:v>240.15309999999999</c:v>
                </c:pt>
                <c:pt idx="6276">
                  <c:v>240.17609999999999</c:v>
                </c:pt>
                <c:pt idx="6277">
                  <c:v>240.19800000000001</c:v>
                </c:pt>
                <c:pt idx="6278">
                  <c:v>240.22</c:v>
                </c:pt>
                <c:pt idx="6279">
                  <c:v>240.2413</c:v>
                </c:pt>
                <c:pt idx="6280">
                  <c:v>240.2638</c:v>
                </c:pt>
                <c:pt idx="6281">
                  <c:v>240.28639999999999</c:v>
                </c:pt>
                <c:pt idx="6282">
                  <c:v>240.30779999999999</c:v>
                </c:pt>
                <c:pt idx="6283">
                  <c:v>240.32910000000001</c:v>
                </c:pt>
                <c:pt idx="6284">
                  <c:v>240.35159999999999</c:v>
                </c:pt>
                <c:pt idx="6285">
                  <c:v>240.37260000000001</c:v>
                </c:pt>
                <c:pt idx="6286">
                  <c:v>240.39599999999999</c:v>
                </c:pt>
                <c:pt idx="6287">
                  <c:v>240.41669999999999</c:v>
                </c:pt>
                <c:pt idx="6288">
                  <c:v>240.4376</c:v>
                </c:pt>
                <c:pt idx="6289">
                  <c:v>240.46</c:v>
                </c:pt>
                <c:pt idx="6290">
                  <c:v>240.4828</c:v>
                </c:pt>
                <c:pt idx="6291">
                  <c:v>240.50460000000001</c:v>
                </c:pt>
                <c:pt idx="6292">
                  <c:v>240.5256</c:v>
                </c:pt>
                <c:pt idx="6293">
                  <c:v>240.54740000000001</c:v>
                </c:pt>
                <c:pt idx="6294">
                  <c:v>240.56800000000001</c:v>
                </c:pt>
                <c:pt idx="6295">
                  <c:v>240.59100000000001</c:v>
                </c:pt>
                <c:pt idx="6296">
                  <c:v>240.61449999999999</c:v>
                </c:pt>
                <c:pt idx="6297">
                  <c:v>240.6352</c:v>
                </c:pt>
                <c:pt idx="6298">
                  <c:v>240.65450000000001</c:v>
                </c:pt>
                <c:pt idx="6299">
                  <c:v>240.678</c:v>
                </c:pt>
                <c:pt idx="6300">
                  <c:v>240.69929999999999</c:v>
                </c:pt>
                <c:pt idx="6301">
                  <c:v>240.7192</c:v>
                </c:pt>
                <c:pt idx="6302">
                  <c:v>240.74029999999999</c:v>
                </c:pt>
                <c:pt idx="6303">
                  <c:v>240.76249999999999</c:v>
                </c:pt>
                <c:pt idx="6304">
                  <c:v>240.7818</c:v>
                </c:pt>
                <c:pt idx="6305">
                  <c:v>240.80179999999999</c:v>
                </c:pt>
                <c:pt idx="6306">
                  <c:v>240.82329999999999</c:v>
                </c:pt>
                <c:pt idx="6307">
                  <c:v>240.84399999999999</c:v>
                </c:pt>
                <c:pt idx="6308">
                  <c:v>240.86420000000001</c:v>
                </c:pt>
                <c:pt idx="6309">
                  <c:v>240.8879</c:v>
                </c:pt>
                <c:pt idx="6310">
                  <c:v>240.90819999999999</c:v>
                </c:pt>
                <c:pt idx="6311">
                  <c:v>240.93020000000001</c:v>
                </c:pt>
                <c:pt idx="6312">
                  <c:v>240.94919999999999</c:v>
                </c:pt>
                <c:pt idx="6313">
                  <c:v>240.97059999999999</c:v>
                </c:pt>
                <c:pt idx="6314">
                  <c:v>240.9932</c:v>
                </c:pt>
                <c:pt idx="6315">
                  <c:v>241.01329999999999</c:v>
                </c:pt>
                <c:pt idx="6316">
                  <c:v>241.035</c:v>
                </c:pt>
                <c:pt idx="6317">
                  <c:v>241.05549999999999</c:v>
                </c:pt>
                <c:pt idx="6318">
                  <c:v>241.07640000000001</c:v>
                </c:pt>
                <c:pt idx="6319">
                  <c:v>241.09620000000001</c:v>
                </c:pt>
                <c:pt idx="6320">
                  <c:v>241.11770000000001</c:v>
                </c:pt>
                <c:pt idx="6321">
                  <c:v>241.13939999999999</c:v>
                </c:pt>
                <c:pt idx="6322">
                  <c:v>241.15880000000001</c:v>
                </c:pt>
                <c:pt idx="6323">
                  <c:v>241.1797</c:v>
                </c:pt>
                <c:pt idx="6324">
                  <c:v>241.2022</c:v>
                </c:pt>
                <c:pt idx="6325">
                  <c:v>241.2234</c:v>
                </c:pt>
                <c:pt idx="6326">
                  <c:v>241.2448</c:v>
                </c:pt>
                <c:pt idx="6327">
                  <c:v>241.26689999999999</c:v>
                </c:pt>
                <c:pt idx="6328">
                  <c:v>241.28899999999999</c:v>
                </c:pt>
                <c:pt idx="6329">
                  <c:v>241.30969999999999</c:v>
                </c:pt>
                <c:pt idx="6330">
                  <c:v>241.3321</c:v>
                </c:pt>
                <c:pt idx="6331">
                  <c:v>241.3526</c:v>
                </c:pt>
                <c:pt idx="6332">
                  <c:v>241.37479999999999</c:v>
                </c:pt>
                <c:pt idx="6333">
                  <c:v>241.39590000000001</c:v>
                </c:pt>
                <c:pt idx="6334">
                  <c:v>241.41919999999999</c:v>
                </c:pt>
                <c:pt idx="6335">
                  <c:v>241.44280000000001</c:v>
                </c:pt>
                <c:pt idx="6336">
                  <c:v>241.4614</c:v>
                </c:pt>
                <c:pt idx="6337">
                  <c:v>241.4837</c:v>
                </c:pt>
                <c:pt idx="6338">
                  <c:v>241.5035</c:v>
                </c:pt>
                <c:pt idx="6339">
                  <c:v>241.5241</c:v>
                </c:pt>
                <c:pt idx="6340">
                  <c:v>241.54669999999999</c:v>
                </c:pt>
                <c:pt idx="6341">
                  <c:v>241.56739999999999</c:v>
                </c:pt>
                <c:pt idx="6342">
                  <c:v>241.5883</c:v>
                </c:pt>
                <c:pt idx="6343">
                  <c:v>241.6096</c:v>
                </c:pt>
                <c:pt idx="6344">
                  <c:v>241.63079999999999</c:v>
                </c:pt>
                <c:pt idx="6345">
                  <c:v>241.65219999999999</c:v>
                </c:pt>
                <c:pt idx="6346">
                  <c:v>241.67339999999999</c:v>
                </c:pt>
                <c:pt idx="6347">
                  <c:v>241.6926</c:v>
                </c:pt>
                <c:pt idx="6348">
                  <c:v>241.71299999999999</c:v>
                </c:pt>
                <c:pt idx="6349">
                  <c:v>241.73519999999999</c:v>
                </c:pt>
                <c:pt idx="6350">
                  <c:v>241.75530000000001</c:v>
                </c:pt>
                <c:pt idx="6351">
                  <c:v>241.77529999999999</c:v>
                </c:pt>
                <c:pt idx="6352">
                  <c:v>241.79689999999999</c:v>
                </c:pt>
                <c:pt idx="6353">
                  <c:v>241.81700000000001</c:v>
                </c:pt>
                <c:pt idx="6354">
                  <c:v>241.83760000000001</c:v>
                </c:pt>
                <c:pt idx="6355">
                  <c:v>241.857</c:v>
                </c:pt>
                <c:pt idx="6356">
                  <c:v>241.87870000000001</c:v>
                </c:pt>
                <c:pt idx="6357">
                  <c:v>241.8999</c:v>
                </c:pt>
                <c:pt idx="6358">
                  <c:v>241.92140000000001</c:v>
                </c:pt>
                <c:pt idx="6359">
                  <c:v>241.93950000000001</c:v>
                </c:pt>
                <c:pt idx="6360">
                  <c:v>241.96080000000001</c:v>
                </c:pt>
                <c:pt idx="6361">
                  <c:v>241.9812</c:v>
                </c:pt>
                <c:pt idx="6362">
                  <c:v>242.0035</c:v>
                </c:pt>
                <c:pt idx="6363">
                  <c:v>242.02330000000001</c:v>
                </c:pt>
                <c:pt idx="6364">
                  <c:v>242.0412</c:v>
                </c:pt>
                <c:pt idx="6365">
                  <c:v>242.06280000000001</c:v>
                </c:pt>
                <c:pt idx="6366">
                  <c:v>242.08199999999999</c:v>
                </c:pt>
                <c:pt idx="6367">
                  <c:v>242.1037</c:v>
                </c:pt>
                <c:pt idx="6368">
                  <c:v>242.12260000000001</c:v>
                </c:pt>
                <c:pt idx="6369">
                  <c:v>242.14359999999999</c:v>
                </c:pt>
                <c:pt idx="6370">
                  <c:v>242.16239999999999</c:v>
                </c:pt>
                <c:pt idx="6371">
                  <c:v>242.18459999999999</c:v>
                </c:pt>
                <c:pt idx="6372">
                  <c:v>242.20419999999999</c:v>
                </c:pt>
                <c:pt idx="6373">
                  <c:v>242.2252</c:v>
                </c:pt>
                <c:pt idx="6374">
                  <c:v>242.24600000000001</c:v>
                </c:pt>
                <c:pt idx="6375">
                  <c:v>242.26560000000001</c:v>
                </c:pt>
                <c:pt idx="6376">
                  <c:v>242.28659999999999</c:v>
                </c:pt>
                <c:pt idx="6377">
                  <c:v>242.3073</c:v>
                </c:pt>
                <c:pt idx="6378">
                  <c:v>242.32839999999999</c:v>
                </c:pt>
                <c:pt idx="6379">
                  <c:v>242.34739999999999</c:v>
                </c:pt>
                <c:pt idx="6380">
                  <c:v>242.3698</c:v>
                </c:pt>
                <c:pt idx="6381">
                  <c:v>242.3895</c:v>
                </c:pt>
                <c:pt idx="6382">
                  <c:v>242.40979999999999</c:v>
                </c:pt>
                <c:pt idx="6383">
                  <c:v>242.4306</c:v>
                </c:pt>
                <c:pt idx="6384">
                  <c:v>242.4504</c:v>
                </c:pt>
                <c:pt idx="6385">
                  <c:v>242.47139999999999</c:v>
                </c:pt>
                <c:pt idx="6386">
                  <c:v>242.4924</c:v>
                </c:pt>
                <c:pt idx="6387">
                  <c:v>242.51259999999999</c:v>
                </c:pt>
                <c:pt idx="6388">
                  <c:v>242.53200000000001</c:v>
                </c:pt>
                <c:pt idx="6389">
                  <c:v>242.5547</c:v>
                </c:pt>
                <c:pt idx="6390">
                  <c:v>242.57480000000001</c:v>
                </c:pt>
                <c:pt idx="6391">
                  <c:v>242.59520000000001</c:v>
                </c:pt>
                <c:pt idx="6392">
                  <c:v>242.6156</c:v>
                </c:pt>
                <c:pt idx="6393">
                  <c:v>242.6369</c:v>
                </c:pt>
                <c:pt idx="6394">
                  <c:v>242.65780000000001</c:v>
                </c:pt>
                <c:pt idx="6395">
                  <c:v>242.6772</c:v>
                </c:pt>
                <c:pt idx="6396">
                  <c:v>242.69890000000001</c:v>
                </c:pt>
                <c:pt idx="6397">
                  <c:v>242.72</c:v>
                </c:pt>
                <c:pt idx="6398">
                  <c:v>242.73939999999999</c:v>
                </c:pt>
                <c:pt idx="6399">
                  <c:v>242.7611</c:v>
                </c:pt>
                <c:pt idx="6400">
                  <c:v>242.7834</c:v>
                </c:pt>
                <c:pt idx="6401">
                  <c:v>242.80500000000001</c:v>
                </c:pt>
                <c:pt idx="6402">
                  <c:v>242.8245</c:v>
                </c:pt>
                <c:pt idx="6403">
                  <c:v>242.84610000000001</c:v>
                </c:pt>
                <c:pt idx="6404">
                  <c:v>242.86779999999999</c:v>
                </c:pt>
                <c:pt idx="6405">
                  <c:v>242.8871</c:v>
                </c:pt>
                <c:pt idx="6406">
                  <c:v>242.90809999999999</c:v>
                </c:pt>
                <c:pt idx="6407">
                  <c:v>242.92949999999999</c:v>
                </c:pt>
                <c:pt idx="6408">
                  <c:v>242.94909999999999</c:v>
                </c:pt>
                <c:pt idx="6409">
                  <c:v>242.97110000000001</c:v>
                </c:pt>
                <c:pt idx="6410">
                  <c:v>242.99199999999999</c:v>
                </c:pt>
                <c:pt idx="6411">
                  <c:v>243.012</c:v>
                </c:pt>
                <c:pt idx="6412">
                  <c:v>243.03280000000001</c:v>
                </c:pt>
                <c:pt idx="6413">
                  <c:v>243.05269999999999</c:v>
                </c:pt>
                <c:pt idx="6414">
                  <c:v>243.07400000000001</c:v>
                </c:pt>
                <c:pt idx="6415">
                  <c:v>243.09440000000001</c:v>
                </c:pt>
                <c:pt idx="6416">
                  <c:v>243.11439999999999</c:v>
                </c:pt>
                <c:pt idx="6417">
                  <c:v>243.1344</c:v>
                </c:pt>
                <c:pt idx="6418">
                  <c:v>243.15379999999999</c:v>
                </c:pt>
                <c:pt idx="6419">
                  <c:v>243.17449999999999</c:v>
                </c:pt>
                <c:pt idx="6420">
                  <c:v>243.1936</c:v>
                </c:pt>
                <c:pt idx="6421">
                  <c:v>243.21360000000001</c:v>
                </c:pt>
                <c:pt idx="6422">
                  <c:v>243.2346</c:v>
                </c:pt>
                <c:pt idx="6423">
                  <c:v>243.25360000000001</c:v>
                </c:pt>
                <c:pt idx="6424">
                  <c:v>243.27379999999999</c:v>
                </c:pt>
                <c:pt idx="6425">
                  <c:v>243.29249999999999</c:v>
                </c:pt>
                <c:pt idx="6426">
                  <c:v>243.31319999999999</c:v>
                </c:pt>
                <c:pt idx="6427">
                  <c:v>243.334</c:v>
                </c:pt>
                <c:pt idx="6428">
                  <c:v>243.35319999999999</c:v>
                </c:pt>
                <c:pt idx="6429">
                  <c:v>243.3734</c:v>
                </c:pt>
                <c:pt idx="6430">
                  <c:v>243.39340000000001</c:v>
                </c:pt>
                <c:pt idx="6431">
                  <c:v>243.4143</c:v>
                </c:pt>
                <c:pt idx="6432">
                  <c:v>243.43610000000001</c:v>
                </c:pt>
                <c:pt idx="6433">
                  <c:v>243.45699999999999</c:v>
                </c:pt>
                <c:pt idx="6434">
                  <c:v>243.47640000000001</c:v>
                </c:pt>
                <c:pt idx="6435">
                  <c:v>243.49440000000001</c:v>
                </c:pt>
                <c:pt idx="6436">
                  <c:v>243.5154</c:v>
                </c:pt>
                <c:pt idx="6437">
                  <c:v>243.53749999999999</c:v>
                </c:pt>
                <c:pt idx="6438">
                  <c:v>243.55629999999999</c:v>
                </c:pt>
                <c:pt idx="6439">
                  <c:v>243.577</c:v>
                </c:pt>
                <c:pt idx="6440">
                  <c:v>243.59739999999999</c:v>
                </c:pt>
                <c:pt idx="6441">
                  <c:v>243.61660000000001</c:v>
                </c:pt>
                <c:pt idx="6442">
                  <c:v>243.6378</c:v>
                </c:pt>
                <c:pt idx="6443">
                  <c:v>243.65880000000001</c:v>
                </c:pt>
                <c:pt idx="6444">
                  <c:v>243.6782</c:v>
                </c:pt>
                <c:pt idx="6445">
                  <c:v>243.69919999999999</c:v>
                </c:pt>
                <c:pt idx="6446">
                  <c:v>243.7175</c:v>
                </c:pt>
                <c:pt idx="6447">
                  <c:v>243.7372</c:v>
                </c:pt>
                <c:pt idx="6448">
                  <c:v>243.75800000000001</c:v>
                </c:pt>
                <c:pt idx="6449">
                  <c:v>243.77860000000001</c:v>
                </c:pt>
                <c:pt idx="6450">
                  <c:v>243.7978</c:v>
                </c:pt>
                <c:pt idx="6451">
                  <c:v>243.81899999999999</c:v>
                </c:pt>
                <c:pt idx="6452">
                  <c:v>243.83779999999999</c:v>
                </c:pt>
                <c:pt idx="6453">
                  <c:v>243.86</c:v>
                </c:pt>
                <c:pt idx="6454">
                  <c:v>243.87899999999999</c:v>
                </c:pt>
                <c:pt idx="6455">
                  <c:v>243.8981</c:v>
                </c:pt>
                <c:pt idx="6456">
                  <c:v>243.91800000000001</c:v>
                </c:pt>
                <c:pt idx="6457">
                  <c:v>243.9375</c:v>
                </c:pt>
                <c:pt idx="6458">
                  <c:v>243.9588</c:v>
                </c:pt>
                <c:pt idx="6459">
                  <c:v>243.97710000000001</c:v>
                </c:pt>
                <c:pt idx="6460">
                  <c:v>243.9958</c:v>
                </c:pt>
                <c:pt idx="6461">
                  <c:v>244.01589999999999</c:v>
                </c:pt>
                <c:pt idx="6462">
                  <c:v>244.03550000000001</c:v>
                </c:pt>
                <c:pt idx="6463">
                  <c:v>244.05600000000001</c:v>
                </c:pt>
                <c:pt idx="6464">
                  <c:v>244.07579999999999</c:v>
                </c:pt>
                <c:pt idx="6465">
                  <c:v>244.09630000000001</c:v>
                </c:pt>
                <c:pt idx="6466">
                  <c:v>244.11519999999999</c:v>
                </c:pt>
                <c:pt idx="6467">
                  <c:v>244.13560000000001</c:v>
                </c:pt>
                <c:pt idx="6468">
                  <c:v>244.1558</c:v>
                </c:pt>
                <c:pt idx="6469">
                  <c:v>244.1738</c:v>
                </c:pt>
                <c:pt idx="6470">
                  <c:v>244.1926</c:v>
                </c:pt>
                <c:pt idx="6471">
                  <c:v>244.21469999999999</c:v>
                </c:pt>
                <c:pt idx="6472">
                  <c:v>244.23519999999999</c:v>
                </c:pt>
                <c:pt idx="6473">
                  <c:v>244.2559</c:v>
                </c:pt>
                <c:pt idx="6474">
                  <c:v>244.27529999999999</c:v>
                </c:pt>
                <c:pt idx="6475">
                  <c:v>244.29650000000001</c:v>
                </c:pt>
                <c:pt idx="6476">
                  <c:v>244.3158</c:v>
                </c:pt>
                <c:pt idx="6477">
                  <c:v>244.33600000000001</c:v>
                </c:pt>
                <c:pt idx="6478">
                  <c:v>244.35499999999999</c:v>
                </c:pt>
                <c:pt idx="6479">
                  <c:v>244.37629999999999</c:v>
                </c:pt>
                <c:pt idx="6480">
                  <c:v>244.39570000000001</c:v>
                </c:pt>
                <c:pt idx="6481">
                  <c:v>244.4134</c:v>
                </c:pt>
                <c:pt idx="6482">
                  <c:v>244.43520000000001</c:v>
                </c:pt>
                <c:pt idx="6483">
                  <c:v>244.45519999999999</c:v>
                </c:pt>
                <c:pt idx="6484">
                  <c:v>244.47640000000001</c:v>
                </c:pt>
                <c:pt idx="6485">
                  <c:v>244.49549999999999</c:v>
                </c:pt>
                <c:pt idx="6486">
                  <c:v>244.5154</c:v>
                </c:pt>
                <c:pt idx="6487">
                  <c:v>244.53540000000001</c:v>
                </c:pt>
                <c:pt idx="6488">
                  <c:v>244.55680000000001</c:v>
                </c:pt>
                <c:pt idx="6489">
                  <c:v>244.57599999999999</c:v>
                </c:pt>
                <c:pt idx="6490">
                  <c:v>244.5968</c:v>
                </c:pt>
                <c:pt idx="6491">
                  <c:v>244.61539999999999</c:v>
                </c:pt>
                <c:pt idx="6492">
                  <c:v>244.63499999999999</c:v>
                </c:pt>
                <c:pt idx="6493">
                  <c:v>244.65469999999999</c:v>
                </c:pt>
                <c:pt idx="6494">
                  <c:v>244.6747</c:v>
                </c:pt>
                <c:pt idx="6495">
                  <c:v>244.69560000000001</c:v>
                </c:pt>
                <c:pt idx="6496">
                  <c:v>244.71549999999999</c:v>
                </c:pt>
                <c:pt idx="6497">
                  <c:v>244.73410000000001</c:v>
                </c:pt>
                <c:pt idx="6498">
                  <c:v>244.75460000000001</c:v>
                </c:pt>
                <c:pt idx="6499">
                  <c:v>244.77520000000001</c:v>
                </c:pt>
                <c:pt idx="6500">
                  <c:v>244.7963</c:v>
                </c:pt>
                <c:pt idx="6501">
                  <c:v>244.81659999999999</c:v>
                </c:pt>
                <c:pt idx="6502">
                  <c:v>244.8372</c:v>
                </c:pt>
                <c:pt idx="6503">
                  <c:v>244.857</c:v>
                </c:pt>
                <c:pt idx="6504">
                  <c:v>244.87739999999999</c:v>
                </c:pt>
                <c:pt idx="6505">
                  <c:v>244.899</c:v>
                </c:pt>
                <c:pt idx="6506">
                  <c:v>244.9188</c:v>
                </c:pt>
                <c:pt idx="6507">
                  <c:v>244.93799999999999</c:v>
                </c:pt>
                <c:pt idx="6508">
                  <c:v>244.95769999999999</c:v>
                </c:pt>
                <c:pt idx="6509">
                  <c:v>244.97739999999999</c:v>
                </c:pt>
                <c:pt idx="6510">
                  <c:v>244.99610000000001</c:v>
                </c:pt>
                <c:pt idx="6511">
                  <c:v>245.01730000000001</c:v>
                </c:pt>
                <c:pt idx="6512">
                  <c:v>245.03659999999999</c:v>
                </c:pt>
                <c:pt idx="6513">
                  <c:v>245.0564</c:v>
                </c:pt>
                <c:pt idx="6514">
                  <c:v>245.0761</c:v>
                </c:pt>
                <c:pt idx="6515">
                  <c:v>245.09399999999999</c:v>
                </c:pt>
                <c:pt idx="6516">
                  <c:v>245.11519999999999</c:v>
                </c:pt>
                <c:pt idx="6517">
                  <c:v>245.13489999999999</c:v>
                </c:pt>
                <c:pt idx="6518">
                  <c:v>245.15389999999999</c:v>
                </c:pt>
                <c:pt idx="6519">
                  <c:v>245.17179999999999</c:v>
                </c:pt>
                <c:pt idx="6520">
                  <c:v>245.19200000000001</c:v>
                </c:pt>
                <c:pt idx="6521">
                  <c:v>245.21039999999999</c:v>
                </c:pt>
                <c:pt idx="6522">
                  <c:v>245.232</c:v>
                </c:pt>
                <c:pt idx="6523">
                  <c:v>245.2516</c:v>
                </c:pt>
                <c:pt idx="6524">
                  <c:v>245.27029999999999</c:v>
                </c:pt>
                <c:pt idx="6525">
                  <c:v>245.29</c:v>
                </c:pt>
                <c:pt idx="6526">
                  <c:v>245.3098</c:v>
                </c:pt>
                <c:pt idx="6527">
                  <c:v>245.3295</c:v>
                </c:pt>
                <c:pt idx="6528">
                  <c:v>245.34889999999999</c:v>
                </c:pt>
                <c:pt idx="6529">
                  <c:v>245.3683</c:v>
                </c:pt>
                <c:pt idx="6530">
                  <c:v>245.38759999999999</c:v>
                </c:pt>
                <c:pt idx="6531">
                  <c:v>245.40700000000001</c:v>
                </c:pt>
                <c:pt idx="6532">
                  <c:v>245.42850000000001</c:v>
                </c:pt>
                <c:pt idx="6533">
                  <c:v>245.4469</c:v>
                </c:pt>
                <c:pt idx="6534">
                  <c:v>245.4648</c:v>
                </c:pt>
                <c:pt idx="6535">
                  <c:v>245.48689999999999</c:v>
                </c:pt>
                <c:pt idx="6536">
                  <c:v>245.506</c:v>
                </c:pt>
                <c:pt idx="6537">
                  <c:v>245.52600000000001</c:v>
                </c:pt>
                <c:pt idx="6538">
                  <c:v>245.54689999999999</c:v>
                </c:pt>
                <c:pt idx="6539">
                  <c:v>245.56659999999999</c:v>
                </c:pt>
                <c:pt idx="6540">
                  <c:v>245.58680000000001</c:v>
                </c:pt>
                <c:pt idx="6541">
                  <c:v>245.60640000000001</c:v>
                </c:pt>
                <c:pt idx="6542">
                  <c:v>245.6268</c:v>
                </c:pt>
                <c:pt idx="6543">
                  <c:v>245.64750000000001</c:v>
                </c:pt>
                <c:pt idx="6544">
                  <c:v>245.6652</c:v>
                </c:pt>
                <c:pt idx="6545">
                  <c:v>245.68719999999999</c:v>
                </c:pt>
                <c:pt idx="6546">
                  <c:v>245.70590000000001</c:v>
                </c:pt>
                <c:pt idx="6547">
                  <c:v>245.7261</c:v>
                </c:pt>
                <c:pt idx="6548">
                  <c:v>245.74860000000001</c:v>
                </c:pt>
                <c:pt idx="6549">
                  <c:v>245.76920000000001</c:v>
                </c:pt>
                <c:pt idx="6550">
                  <c:v>245.78899999999999</c:v>
                </c:pt>
                <c:pt idx="6551">
                  <c:v>245.80860000000001</c:v>
                </c:pt>
                <c:pt idx="6552">
                  <c:v>245.8272</c:v>
                </c:pt>
                <c:pt idx="6553">
                  <c:v>245.84700000000001</c:v>
                </c:pt>
                <c:pt idx="6554">
                  <c:v>245.86580000000001</c:v>
                </c:pt>
                <c:pt idx="6555">
                  <c:v>245.88550000000001</c:v>
                </c:pt>
                <c:pt idx="6556">
                  <c:v>245.90459999999999</c:v>
                </c:pt>
                <c:pt idx="6557">
                  <c:v>245.92320000000001</c:v>
                </c:pt>
                <c:pt idx="6558">
                  <c:v>245.9434</c:v>
                </c:pt>
                <c:pt idx="6559">
                  <c:v>245.96289999999999</c:v>
                </c:pt>
                <c:pt idx="6560">
                  <c:v>245.98220000000001</c:v>
                </c:pt>
                <c:pt idx="6561">
                  <c:v>246.00059999999999</c:v>
                </c:pt>
                <c:pt idx="6562">
                  <c:v>246.02029999999999</c:v>
                </c:pt>
                <c:pt idx="6563">
                  <c:v>246.04</c:v>
                </c:pt>
                <c:pt idx="6564">
                  <c:v>246.0591</c:v>
                </c:pt>
                <c:pt idx="6565">
                  <c:v>246.0806</c:v>
                </c:pt>
                <c:pt idx="6566">
                  <c:v>246.0984</c:v>
                </c:pt>
                <c:pt idx="6567">
                  <c:v>246.11750000000001</c:v>
                </c:pt>
                <c:pt idx="6568">
                  <c:v>246.13720000000001</c:v>
                </c:pt>
                <c:pt idx="6569">
                  <c:v>246.1574</c:v>
                </c:pt>
                <c:pt idx="6570">
                  <c:v>246.1764</c:v>
                </c:pt>
                <c:pt idx="6571">
                  <c:v>246.19659999999999</c:v>
                </c:pt>
                <c:pt idx="6572">
                  <c:v>246.21619999999999</c:v>
                </c:pt>
                <c:pt idx="6573">
                  <c:v>246.23519999999999</c:v>
                </c:pt>
                <c:pt idx="6574">
                  <c:v>246.25479999999999</c:v>
                </c:pt>
                <c:pt idx="6575">
                  <c:v>246.2739</c:v>
                </c:pt>
                <c:pt idx="6576">
                  <c:v>246.2944</c:v>
                </c:pt>
                <c:pt idx="6577">
                  <c:v>246.31280000000001</c:v>
                </c:pt>
                <c:pt idx="6578">
                  <c:v>246.334</c:v>
                </c:pt>
                <c:pt idx="6579">
                  <c:v>246.3537</c:v>
                </c:pt>
                <c:pt idx="6580">
                  <c:v>246.37270000000001</c:v>
                </c:pt>
                <c:pt idx="6581">
                  <c:v>246.39349999999999</c:v>
                </c:pt>
                <c:pt idx="6582">
                  <c:v>246.4127</c:v>
                </c:pt>
                <c:pt idx="6583">
                  <c:v>246.43279999999999</c:v>
                </c:pt>
                <c:pt idx="6584">
                  <c:v>246.45189999999999</c:v>
                </c:pt>
                <c:pt idx="6585">
                  <c:v>246.47139999999999</c:v>
                </c:pt>
                <c:pt idx="6586">
                  <c:v>246.49019999999999</c:v>
                </c:pt>
                <c:pt idx="6587">
                  <c:v>246.511</c:v>
                </c:pt>
                <c:pt idx="6588">
                  <c:v>246.53280000000001</c:v>
                </c:pt>
                <c:pt idx="6589">
                  <c:v>246.55009999999999</c:v>
                </c:pt>
                <c:pt idx="6590">
                  <c:v>246.56829999999999</c:v>
                </c:pt>
                <c:pt idx="6591">
                  <c:v>246.58879999999999</c:v>
                </c:pt>
                <c:pt idx="6592">
                  <c:v>246.6086</c:v>
                </c:pt>
                <c:pt idx="6593">
                  <c:v>246.62710000000001</c:v>
                </c:pt>
                <c:pt idx="6594">
                  <c:v>246.6455</c:v>
                </c:pt>
                <c:pt idx="6595">
                  <c:v>246.66550000000001</c:v>
                </c:pt>
                <c:pt idx="6596">
                  <c:v>246.684</c:v>
                </c:pt>
                <c:pt idx="6597">
                  <c:v>246.70400000000001</c:v>
                </c:pt>
                <c:pt idx="6598">
                  <c:v>246.72300000000001</c:v>
                </c:pt>
                <c:pt idx="6599">
                  <c:v>246.74199999999999</c:v>
                </c:pt>
                <c:pt idx="6600">
                  <c:v>246.76249999999999</c:v>
                </c:pt>
                <c:pt idx="6601">
                  <c:v>246.78360000000001</c:v>
                </c:pt>
                <c:pt idx="6602">
                  <c:v>246.80340000000001</c:v>
                </c:pt>
                <c:pt idx="6603">
                  <c:v>246.8219</c:v>
                </c:pt>
                <c:pt idx="6604">
                  <c:v>246.84100000000001</c:v>
                </c:pt>
                <c:pt idx="6605">
                  <c:v>246.86170000000001</c:v>
                </c:pt>
                <c:pt idx="6606">
                  <c:v>246.881</c:v>
                </c:pt>
                <c:pt idx="6607">
                  <c:v>246.90100000000001</c:v>
                </c:pt>
                <c:pt idx="6608">
                  <c:v>246.91970000000001</c:v>
                </c:pt>
                <c:pt idx="6609">
                  <c:v>246.94030000000001</c:v>
                </c:pt>
                <c:pt idx="6610">
                  <c:v>246.96039999999999</c:v>
                </c:pt>
                <c:pt idx="6611">
                  <c:v>246.97890000000001</c:v>
                </c:pt>
                <c:pt idx="6612">
                  <c:v>246.9992</c:v>
                </c:pt>
                <c:pt idx="6613">
                  <c:v>247.0188</c:v>
                </c:pt>
                <c:pt idx="6614">
                  <c:v>247.03870000000001</c:v>
                </c:pt>
                <c:pt idx="6615">
                  <c:v>247.05699999999999</c:v>
                </c:pt>
                <c:pt idx="6616">
                  <c:v>247.07679999999999</c:v>
                </c:pt>
                <c:pt idx="6617">
                  <c:v>247.09569999999999</c:v>
                </c:pt>
                <c:pt idx="6618">
                  <c:v>247.11439999999999</c:v>
                </c:pt>
                <c:pt idx="6619">
                  <c:v>247.1353</c:v>
                </c:pt>
                <c:pt idx="6620">
                  <c:v>247.15389999999999</c:v>
                </c:pt>
                <c:pt idx="6621">
                  <c:v>247.17240000000001</c:v>
                </c:pt>
                <c:pt idx="6622">
                  <c:v>247.19300000000001</c:v>
                </c:pt>
                <c:pt idx="6623">
                  <c:v>247.21260000000001</c:v>
                </c:pt>
                <c:pt idx="6624">
                  <c:v>247.2328</c:v>
                </c:pt>
                <c:pt idx="6625">
                  <c:v>247.25049999999999</c:v>
                </c:pt>
                <c:pt idx="6626">
                  <c:v>247.27029999999999</c:v>
                </c:pt>
                <c:pt idx="6627">
                  <c:v>247.2894</c:v>
                </c:pt>
                <c:pt idx="6628">
                  <c:v>247.31</c:v>
                </c:pt>
                <c:pt idx="6629">
                  <c:v>247.33009999999999</c:v>
                </c:pt>
                <c:pt idx="6630">
                  <c:v>247.35</c:v>
                </c:pt>
                <c:pt idx="6631">
                  <c:v>247.37180000000001</c:v>
                </c:pt>
                <c:pt idx="6632">
                  <c:v>247.39259999999999</c:v>
                </c:pt>
                <c:pt idx="6633">
                  <c:v>247.41040000000001</c:v>
                </c:pt>
                <c:pt idx="6634">
                  <c:v>247.429</c:v>
                </c:pt>
                <c:pt idx="6635">
                  <c:v>247.44730000000001</c:v>
                </c:pt>
                <c:pt idx="6636">
                  <c:v>247.46770000000001</c:v>
                </c:pt>
                <c:pt idx="6637">
                  <c:v>247.48679999999999</c:v>
                </c:pt>
                <c:pt idx="6638">
                  <c:v>247.50739999999999</c:v>
                </c:pt>
                <c:pt idx="6639">
                  <c:v>247.5283</c:v>
                </c:pt>
                <c:pt idx="6640">
                  <c:v>247.54560000000001</c:v>
                </c:pt>
                <c:pt idx="6641">
                  <c:v>247.56639999999999</c:v>
                </c:pt>
                <c:pt idx="6642">
                  <c:v>247.58619999999999</c:v>
                </c:pt>
                <c:pt idx="6643">
                  <c:v>247.60579999999999</c:v>
                </c:pt>
                <c:pt idx="6644">
                  <c:v>247.62479999999999</c:v>
                </c:pt>
                <c:pt idx="6645">
                  <c:v>247.64359999999999</c:v>
                </c:pt>
                <c:pt idx="6646">
                  <c:v>247.66329999999999</c:v>
                </c:pt>
                <c:pt idx="6647">
                  <c:v>247.68180000000001</c:v>
                </c:pt>
                <c:pt idx="6648">
                  <c:v>247.70140000000001</c:v>
                </c:pt>
                <c:pt idx="6649">
                  <c:v>247.71960000000001</c:v>
                </c:pt>
                <c:pt idx="6650">
                  <c:v>247.73929999999999</c:v>
                </c:pt>
                <c:pt idx="6651">
                  <c:v>247.756</c:v>
                </c:pt>
                <c:pt idx="6652">
                  <c:v>247.77539999999999</c:v>
                </c:pt>
                <c:pt idx="6653">
                  <c:v>247.7944</c:v>
                </c:pt>
                <c:pt idx="6654">
                  <c:v>247.81489999999999</c:v>
                </c:pt>
                <c:pt idx="6655">
                  <c:v>247.83240000000001</c:v>
                </c:pt>
                <c:pt idx="6656">
                  <c:v>247.85419999999999</c:v>
                </c:pt>
                <c:pt idx="6657">
                  <c:v>247.87270000000001</c:v>
                </c:pt>
                <c:pt idx="6658">
                  <c:v>247.89230000000001</c:v>
                </c:pt>
                <c:pt idx="6659">
                  <c:v>247.91319999999999</c:v>
                </c:pt>
                <c:pt idx="6660">
                  <c:v>247.9324</c:v>
                </c:pt>
                <c:pt idx="6661">
                  <c:v>247.95099999999999</c:v>
                </c:pt>
                <c:pt idx="6662">
                  <c:v>247.96979999999999</c:v>
                </c:pt>
                <c:pt idx="6663">
                  <c:v>247.9906</c:v>
                </c:pt>
                <c:pt idx="6664">
                  <c:v>248.01140000000001</c:v>
                </c:pt>
                <c:pt idx="6665">
                  <c:v>248.0309</c:v>
                </c:pt>
                <c:pt idx="6666">
                  <c:v>248.0497</c:v>
                </c:pt>
                <c:pt idx="6667">
                  <c:v>248.0692</c:v>
                </c:pt>
                <c:pt idx="6668">
                  <c:v>248.08920000000001</c:v>
                </c:pt>
                <c:pt idx="6669">
                  <c:v>248.10919999999999</c:v>
                </c:pt>
                <c:pt idx="6670">
                  <c:v>248.12950000000001</c:v>
                </c:pt>
                <c:pt idx="6671">
                  <c:v>248.14940000000001</c:v>
                </c:pt>
                <c:pt idx="6672">
                  <c:v>248.16909999999999</c:v>
                </c:pt>
                <c:pt idx="6673">
                  <c:v>248.1883</c:v>
                </c:pt>
                <c:pt idx="6674">
                  <c:v>248.208</c:v>
                </c:pt>
                <c:pt idx="6675">
                  <c:v>248.22720000000001</c:v>
                </c:pt>
                <c:pt idx="6676">
                  <c:v>248.24629999999999</c:v>
                </c:pt>
                <c:pt idx="6677">
                  <c:v>248.26580000000001</c:v>
                </c:pt>
                <c:pt idx="6678">
                  <c:v>248.28479999999999</c:v>
                </c:pt>
                <c:pt idx="6679">
                  <c:v>248.30179999999999</c:v>
                </c:pt>
                <c:pt idx="6680">
                  <c:v>248.32159999999999</c:v>
                </c:pt>
                <c:pt idx="6681">
                  <c:v>248.34030000000001</c:v>
                </c:pt>
                <c:pt idx="6682">
                  <c:v>248.36199999999999</c:v>
                </c:pt>
                <c:pt idx="6683">
                  <c:v>248.37899999999999</c:v>
                </c:pt>
                <c:pt idx="6684">
                  <c:v>248.39959999999999</c:v>
                </c:pt>
                <c:pt idx="6685">
                  <c:v>248.4188</c:v>
                </c:pt>
                <c:pt idx="6686">
                  <c:v>248.43719999999999</c:v>
                </c:pt>
                <c:pt idx="6687">
                  <c:v>248.45570000000001</c:v>
                </c:pt>
                <c:pt idx="6688">
                  <c:v>248.47499999999999</c:v>
                </c:pt>
                <c:pt idx="6689">
                  <c:v>248.49299999999999</c:v>
                </c:pt>
                <c:pt idx="6690">
                  <c:v>248.51169999999999</c:v>
                </c:pt>
                <c:pt idx="6691">
                  <c:v>248.53059999999999</c:v>
                </c:pt>
                <c:pt idx="6692">
                  <c:v>248.5496</c:v>
                </c:pt>
                <c:pt idx="6693">
                  <c:v>248.5684</c:v>
                </c:pt>
                <c:pt idx="6694">
                  <c:v>248.58750000000001</c:v>
                </c:pt>
                <c:pt idx="6695">
                  <c:v>248.60579999999999</c:v>
                </c:pt>
                <c:pt idx="6696">
                  <c:v>248.62530000000001</c:v>
                </c:pt>
                <c:pt idx="6697">
                  <c:v>248.6446</c:v>
                </c:pt>
                <c:pt idx="6698">
                  <c:v>248.66239999999999</c:v>
                </c:pt>
                <c:pt idx="6699">
                  <c:v>248.6807</c:v>
                </c:pt>
                <c:pt idx="6700">
                  <c:v>248.7004</c:v>
                </c:pt>
                <c:pt idx="6701">
                  <c:v>248.72030000000001</c:v>
                </c:pt>
                <c:pt idx="6702">
                  <c:v>248.73740000000001</c:v>
                </c:pt>
                <c:pt idx="6703">
                  <c:v>248.75729999999999</c:v>
                </c:pt>
                <c:pt idx="6704">
                  <c:v>248.77760000000001</c:v>
                </c:pt>
                <c:pt idx="6705">
                  <c:v>248.79599999999999</c:v>
                </c:pt>
                <c:pt idx="6706">
                  <c:v>248.81720000000001</c:v>
                </c:pt>
                <c:pt idx="6707">
                  <c:v>248.83500000000001</c:v>
                </c:pt>
                <c:pt idx="6708">
                  <c:v>248.8544</c:v>
                </c:pt>
                <c:pt idx="6709">
                  <c:v>248.87180000000001</c:v>
                </c:pt>
                <c:pt idx="6710">
                  <c:v>248.89240000000001</c:v>
                </c:pt>
                <c:pt idx="6711">
                  <c:v>248.911</c:v>
                </c:pt>
                <c:pt idx="6712">
                  <c:v>248.93</c:v>
                </c:pt>
                <c:pt idx="6713">
                  <c:v>248.94800000000001</c:v>
                </c:pt>
                <c:pt idx="6714">
                  <c:v>248.96639999999999</c:v>
                </c:pt>
                <c:pt idx="6715">
                  <c:v>248.9854</c:v>
                </c:pt>
                <c:pt idx="6716">
                  <c:v>249.0042</c:v>
                </c:pt>
                <c:pt idx="6717">
                  <c:v>249.024</c:v>
                </c:pt>
                <c:pt idx="6718">
                  <c:v>249.04230000000001</c:v>
                </c:pt>
                <c:pt idx="6719">
                  <c:v>249.06059999999999</c:v>
                </c:pt>
                <c:pt idx="6720">
                  <c:v>249.0805</c:v>
                </c:pt>
                <c:pt idx="6721">
                  <c:v>249.09790000000001</c:v>
                </c:pt>
                <c:pt idx="6722">
                  <c:v>249.11680000000001</c:v>
                </c:pt>
                <c:pt idx="6723">
                  <c:v>249.1345</c:v>
                </c:pt>
                <c:pt idx="6724">
                  <c:v>249.15379999999999</c:v>
                </c:pt>
                <c:pt idx="6725">
                  <c:v>249.17259999999999</c:v>
                </c:pt>
                <c:pt idx="6726">
                  <c:v>249.19159999999999</c:v>
                </c:pt>
                <c:pt idx="6727">
                  <c:v>249.208</c:v>
                </c:pt>
                <c:pt idx="6728">
                  <c:v>249.22819999999999</c:v>
                </c:pt>
                <c:pt idx="6729">
                  <c:v>249.24809999999999</c:v>
                </c:pt>
                <c:pt idx="6730">
                  <c:v>249.2671</c:v>
                </c:pt>
                <c:pt idx="6731">
                  <c:v>249.28579999999999</c:v>
                </c:pt>
                <c:pt idx="6732">
                  <c:v>249.30420000000001</c:v>
                </c:pt>
                <c:pt idx="6733">
                  <c:v>249.32210000000001</c:v>
                </c:pt>
                <c:pt idx="6734">
                  <c:v>249.34100000000001</c:v>
                </c:pt>
                <c:pt idx="6735">
                  <c:v>249.36080000000001</c:v>
                </c:pt>
                <c:pt idx="6736">
                  <c:v>249.38</c:v>
                </c:pt>
                <c:pt idx="6737">
                  <c:v>249.39699999999999</c:v>
                </c:pt>
                <c:pt idx="6738">
                  <c:v>249.41550000000001</c:v>
                </c:pt>
                <c:pt idx="6739">
                  <c:v>249.4342</c:v>
                </c:pt>
                <c:pt idx="6740">
                  <c:v>249.45400000000001</c:v>
                </c:pt>
                <c:pt idx="6741">
                  <c:v>249.47290000000001</c:v>
                </c:pt>
                <c:pt idx="6742">
                  <c:v>249.49109999999999</c:v>
                </c:pt>
                <c:pt idx="6743">
                  <c:v>249.50839999999999</c:v>
                </c:pt>
                <c:pt idx="6744">
                  <c:v>249.5273</c:v>
                </c:pt>
                <c:pt idx="6745">
                  <c:v>249.5462</c:v>
                </c:pt>
                <c:pt idx="6746">
                  <c:v>249.5643</c:v>
                </c:pt>
                <c:pt idx="6747">
                  <c:v>249.58449999999999</c:v>
                </c:pt>
                <c:pt idx="6748">
                  <c:v>249.60300000000001</c:v>
                </c:pt>
                <c:pt idx="6749">
                  <c:v>249.6224</c:v>
                </c:pt>
                <c:pt idx="6750">
                  <c:v>249.64230000000001</c:v>
                </c:pt>
                <c:pt idx="6751">
                  <c:v>249.66040000000001</c:v>
                </c:pt>
                <c:pt idx="6752">
                  <c:v>249.68020000000001</c:v>
                </c:pt>
                <c:pt idx="6753">
                  <c:v>249.6994</c:v>
                </c:pt>
                <c:pt idx="6754">
                  <c:v>249.7165</c:v>
                </c:pt>
                <c:pt idx="6755">
                  <c:v>249.73609999999999</c:v>
                </c:pt>
                <c:pt idx="6756">
                  <c:v>249.75360000000001</c:v>
                </c:pt>
                <c:pt idx="6757">
                  <c:v>249.77340000000001</c:v>
                </c:pt>
                <c:pt idx="6758">
                  <c:v>249.79150000000001</c:v>
                </c:pt>
                <c:pt idx="6759">
                  <c:v>249.81039999999999</c:v>
                </c:pt>
                <c:pt idx="6760">
                  <c:v>249.828</c:v>
                </c:pt>
                <c:pt idx="6761">
                  <c:v>249.84559999999999</c:v>
                </c:pt>
                <c:pt idx="6762">
                  <c:v>249.86500000000001</c:v>
                </c:pt>
                <c:pt idx="6763">
                  <c:v>249.8817</c:v>
                </c:pt>
                <c:pt idx="6764">
                  <c:v>249.90039999999999</c:v>
                </c:pt>
                <c:pt idx="6765">
                  <c:v>249.9179</c:v>
                </c:pt>
                <c:pt idx="6766">
                  <c:v>249.9375</c:v>
                </c:pt>
                <c:pt idx="6767">
                  <c:v>249.95650000000001</c:v>
                </c:pt>
                <c:pt idx="6768">
                  <c:v>249.9742</c:v>
                </c:pt>
                <c:pt idx="6769">
                  <c:v>249.99299999999999</c:v>
                </c:pt>
                <c:pt idx="6770">
                  <c:v>250.0111</c:v>
                </c:pt>
                <c:pt idx="6771">
                  <c:v>250.02950000000001</c:v>
                </c:pt>
                <c:pt idx="6772">
                  <c:v>250.04599999999999</c:v>
                </c:pt>
                <c:pt idx="6773">
                  <c:v>250.0633</c:v>
                </c:pt>
                <c:pt idx="6774">
                  <c:v>250.08279999999999</c:v>
                </c:pt>
                <c:pt idx="6775">
                  <c:v>250.1037</c:v>
                </c:pt>
                <c:pt idx="6776">
                  <c:v>250.12219999999999</c:v>
                </c:pt>
                <c:pt idx="6777">
                  <c:v>250.13820000000001</c:v>
                </c:pt>
                <c:pt idx="6778">
                  <c:v>250.1568</c:v>
                </c:pt>
                <c:pt idx="6779">
                  <c:v>250.1748</c:v>
                </c:pt>
                <c:pt idx="6780">
                  <c:v>250.19370000000001</c:v>
                </c:pt>
                <c:pt idx="6781">
                  <c:v>250.2122</c:v>
                </c:pt>
                <c:pt idx="6782">
                  <c:v>250.2294</c:v>
                </c:pt>
                <c:pt idx="6783">
                  <c:v>250.24979999999999</c:v>
                </c:pt>
                <c:pt idx="6784">
                  <c:v>250.26750000000001</c:v>
                </c:pt>
                <c:pt idx="6785">
                  <c:v>250.286</c:v>
                </c:pt>
                <c:pt idx="6786">
                  <c:v>250.3048</c:v>
                </c:pt>
                <c:pt idx="6787">
                  <c:v>250.32339999999999</c:v>
                </c:pt>
                <c:pt idx="6788">
                  <c:v>250.3425</c:v>
                </c:pt>
                <c:pt idx="6789">
                  <c:v>250.36150000000001</c:v>
                </c:pt>
                <c:pt idx="6790">
                  <c:v>250.38040000000001</c:v>
                </c:pt>
                <c:pt idx="6791">
                  <c:v>250.40199999999999</c:v>
                </c:pt>
                <c:pt idx="6792">
                  <c:v>250.41829999999999</c:v>
                </c:pt>
                <c:pt idx="6793">
                  <c:v>250.43680000000001</c:v>
                </c:pt>
                <c:pt idx="6794">
                  <c:v>250.4571</c:v>
                </c:pt>
                <c:pt idx="6795">
                  <c:v>250.47550000000001</c:v>
                </c:pt>
                <c:pt idx="6796">
                  <c:v>250.4949</c:v>
                </c:pt>
                <c:pt idx="6797">
                  <c:v>250.51249999999999</c:v>
                </c:pt>
                <c:pt idx="6798">
                  <c:v>250.52979999999999</c:v>
                </c:pt>
                <c:pt idx="6799">
                  <c:v>250.5506</c:v>
                </c:pt>
                <c:pt idx="6800">
                  <c:v>250.5686</c:v>
                </c:pt>
                <c:pt idx="6801">
                  <c:v>250.58670000000001</c:v>
                </c:pt>
                <c:pt idx="6802">
                  <c:v>250.60679999999999</c:v>
                </c:pt>
                <c:pt idx="6803">
                  <c:v>250.6259</c:v>
                </c:pt>
                <c:pt idx="6804">
                  <c:v>250.64590000000001</c:v>
                </c:pt>
                <c:pt idx="6805">
                  <c:v>250.66489999999999</c:v>
                </c:pt>
                <c:pt idx="6806">
                  <c:v>250.6833</c:v>
                </c:pt>
                <c:pt idx="6807">
                  <c:v>250.70179999999999</c:v>
                </c:pt>
                <c:pt idx="6808">
                  <c:v>250.72069999999999</c:v>
                </c:pt>
                <c:pt idx="6809">
                  <c:v>250.7373</c:v>
                </c:pt>
                <c:pt idx="6810">
                  <c:v>250.75700000000001</c:v>
                </c:pt>
                <c:pt idx="6811">
                  <c:v>250.7764</c:v>
                </c:pt>
                <c:pt idx="6812">
                  <c:v>250.79519999999999</c:v>
                </c:pt>
                <c:pt idx="6813">
                  <c:v>250.81280000000001</c:v>
                </c:pt>
                <c:pt idx="6814">
                  <c:v>250.83279999999999</c:v>
                </c:pt>
                <c:pt idx="6815">
                  <c:v>250.8518</c:v>
                </c:pt>
                <c:pt idx="6816">
                  <c:v>250.8698</c:v>
                </c:pt>
                <c:pt idx="6817">
                  <c:v>250.88829999999999</c:v>
                </c:pt>
                <c:pt idx="6818">
                  <c:v>250.90700000000001</c:v>
                </c:pt>
                <c:pt idx="6819">
                  <c:v>250.92529999999999</c:v>
                </c:pt>
                <c:pt idx="6820">
                  <c:v>250.9436</c:v>
                </c:pt>
                <c:pt idx="6821">
                  <c:v>250.9631</c:v>
                </c:pt>
                <c:pt idx="6822">
                  <c:v>250.982</c:v>
                </c:pt>
                <c:pt idx="6823">
                  <c:v>251.00200000000001</c:v>
                </c:pt>
                <c:pt idx="6824">
                  <c:v>251.01939999999999</c:v>
                </c:pt>
                <c:pt idx="6825">
                  <c:v>251.04050000000001</c:v>
                </c:pt>
                <c:pt idx="6826">
                  <c:v>251.0592</c:v>
                </c:pt>
                <c:pt idx="6827">
                  <c:v>251.07859999999999</c:v>
                </c:pt>
                <c:pt idx="6828">
                  <c:v>251.09729999999999</c:v>
                </c:pt>
                <c:pt idx="6829">
                  <c:v>251.11369999999999</c:v>
                </c:pt>
                <c:pt idx="6830">
                  <c:v>251.13399999999999</c:v>
                </c:pt>
                <c:pt idx="6831">
                  <c:v>251.15350000000001</c:v>
                </c:pt>
                <c:pt idx="6832">
                  <c:v>251.1703</c:v>
                </c:pt>
                <c:pt idx="6833">
                  <c:v>251.19</c:v>
                </c:pt>
                <c:pt idx="6834">
                  <c:v>251.21019999999999</c:v>
                </c:pt>
                <c:pt idx="6835">
                  <c:v>251.2302</c:v>
                </c:pt>
                <c:pt idx="6836">
                  <c:v>251.249</c:v>
                </c:pt>
                <c:pt idx="6837">
                  <c:v>251.2672</c:v>
                </c:pt>
                <c:pt idx="6838">
                  <c:v>251.28659999999999</c:v>
                </c:pt>
                <c:pt idx="6839">
                  <c:v>251.30449999999999</c:v>
                </c:pt>
                <c:pt idx="6840">
                  <c:v>251.32320000000001</c:v>
                </c:pt>
                <c:pt idx="6841">
                  <c:v>251.34039999999999</c:v>
                </c:pt>
                <c:pt idx="6842">
                  <c:v>251.36</c:v>
                </c:pt>
                <c:pt idx="6843">
                  <c:v>251.37889999999999</c:v>
                </c:pt>
                <c:pt idx="6844">
                  <c:v>251.3982</c:v>
                </c:pt>
                <c:pt idx="6845">
                  <c:v>251.417</c:v>
                </c:pt>
                <c:pt idx="6846">
                  <c:v>251.43440000000001</c:v>
                </c:pt>
                <c:pt idx="6847">
                  <c:v>251.45320000000001</c:v>
                </c:pt>
                <c:pt idx="6848">
                  <c:v>251.47229999999999</c:v>
                </c:pt>
                <c:pt idx="6849">
                  <c:v>251.4906</c:v>
                </c:pt>
                <c:pt idx="6850">
                  <c:v>251.51060000000001</c:v>
                </c:pt>
                <c:pt idx="6851">
                  <c:v>251.53139999999999</c:v>
                </c:pt>
                <c:pt idx="6852">
                  <c:v>251.54759999999999</c:v>
                </c:pt>
                <c:pt idx="6853">
                  <c:v>251.56659999999999</c:v>
                </c:pt>
                <c:pt idx="6854">
                  <c:v>251.5838</c:v>
                </c:pt>
                <c:pt idx="6855">
                  <c:v>251.60499999999999</c:v>
                </c:pt>
                <c:pt idx="6856">
                  <c:v>251.62299999999999</c:v>
                </c:pt>
                <c:pt idx="6857">
                  <c:v>251.64400000000001</c:v>
                </c:pt>
                <c:pt idx="6858">
                  <c:v>251.66380000000001</c:v>
                </c:pt>
                <c:pt idx="6859">
                  <c:v>251.68379999999999</c:v>
                </c:pt>
                <c:pt idx="6860">
                  <c:v>251.70189999999999</c:v>
                </c:pt>
                <c:pt idx="6861">
                  <c:v>251.72149999999999</c:v>
                </c:pt>
                <c:pt idx="6862">
                  <c:v>251.7414</c:v>
                </c:pt>
                <c:pt idx="6863">
                  <c:v>251.75970000000001</c:v>
                </c:pt>
                <c:pt idx="6864">
                  <c:v>251.7783</c:v>
                </c:pt>
                <c:pt idx="6865">
                  <c:v>251.7987</c:v>
                </c:pt>
                <c:pt idx="6866">
                  <c:v>251.8168</c:v>
                </c:pt>
                <c:pt idx="6867">
                  <c:v>251.8349</c:v>
                </c:pt>
                <c:pt idx="6868">
                  <c:v>251.85319999999999</c:v>
                </c:pt>
                <c:pt idx="6869">
                  <c:v>251.87280000000001</c:v>
                </c:pt>
                <c:pt idx="6870">
                  <c:v>251.89330000000001</c:v>
                </c:pt>
                <c:pt idx="6871">
                  <c:v>251.9111</c:v>
                </c:pt>
                <c:pt idx="6872">
                  <c:v>251.9299</c:v>
                </c:pt>
                <c:pt idx="6873">
                  <c:v>251.9486</c:v>
                </c:pt>
                <c:pt idx="6874">
                  <c:v>251.96780000000001</c:v>
                </c:pt>
                <c:pt idx="6875">
                  <c:v>251.98779999999999</c:v>
                </c:pt>
                <c:pt idx="6876">
                  <c:v>252.0086</c:v>
                </c:pt>
                <c:pt idx="6877">
                  <c:v>252.02680000000001</c:v>
                </c:pt>
                <c:pt idx="6878">
                  <c:v>252.04689999999999</c:v>
                </c:pt>
                <c:pt idx="6879">
                  <c:v>252.0652</c:v>
                </c:pt>
                <c:pt idx="6880">
                  <c:v>252.08359999999999</c:v>
                </c:pt>
                <c:pt idx="6881">
                  <c:v>252.1028</c:v>
                </c:pt>
                <c:pt idx="6882">
                  <c:v>252.12190000000001</c:v>
                </c:pt>
                <c:pt idx="6883">
                  <c:v>252.1414</c:v>
                </c:pt>
                <c:pt idx="6884">
                  <c:v>252.16079999999999</c:v>
                </c:pt>
                <c:pt idx="6885">
                  <c:v>252.17859999999999</c:v>
                </c:pt>
                <c:pt idx="6886">
                  <c:v>252.19839999999999</c:v>
                </c:pt>
                <c:pt idx="6887">
                  <c:v>252.21610000000001</c:v>
                </c:pt>
                <c:pt idx="6888">
                  <c:v>252.2346</c:v>
                </c:pt>
                <c:pt idx="6889">
                  <c:v>252.25239999999999</c:v>
                </c:pt>
                <c:pt idx="6890">
                  <c:v>252.27420000000001</c:v>
                </c:pt>
                <c:pt idx="6891">
                  <c:v>252.29300000000001</c:v>
                </c:pt>
                <c:pt idx="6892">
                  <c:v>252.31139999999999</c:v>
                </c:pt>
                <c:pt idx="6893">
                  <c:v>252.32830000000001</c:v>
                </c:pt>
                <c:pt idx="6894">
                  <c:v>252.34549999999999</c:v>
                </c:pt>
                <c:pt idx="6895">
                  <c:v>252.36619999999999</c:v>
                </c:pt>
                <c:pt idx="6896">
                  <c:v>252.3828</c:v>
                </c:pt>
                <c:pt idx="6897">
                  <c:v>252.4025</c:v>
                </c:pt>
                <c:pt idx="6898">
                  <c:v>252.4203</c:v>
                </c:pt>
                <c:pt idx="6899">
                  <c:v>252.43879999999999</c:v>
                </c:pt>
                <c:pt idx="6900">
                  <c:v>252.45859999999999</c:v>
                </c:pt>
                <c:pt idx="6901">
                  <c:v>252.47559999999999</c:v>
                </c:pt>
                <c:pt idx="6902">
                  <c:v>252.494</c:v>
                </c:pt>
                <c:pt idx="6903">
                  <c:v>252.512</c:v>
                </c:pt>
                <c:pt idx="6904">
                  <c:v>252.5317</c:v>
                </c:pt>
                <c:pt idx="6905">
                  <c:v>252.54920000000001</c:v>
                </c:pt>
                <c:pt idx="6906">
                  <c:v>252.56559999999999</c:v>
                </c:pt>
                <c:pt idx="6907">
                  <c:v>252.5856</c:v>
                </c:pt>
                <c:pt idx="6908">
                  <c:v>252.601</c:v>
                </c:pt>
                <c:pt idx="6909">
                  <c:v>252.62139999999999</c:v>
                </c:pt>
                <c:pt idx="6910">
                  <c:v>252.64150000000001</c:v>
                </c:pt>
                <c:pt idx="6911">
                  <c:v>252.66120000000001</c:v>
                </c:pt>
                <c:pt idx="6912">
                  <c:v>252.67959999999999</c:v>
                </c:pt>
                <c:pt idx="6913">
                  <c:v>252.69880000000001</c:v>
                </c:pt>
                <c:pt idx="6914">
                  <c:v>252.71950000000001</c:v>
                </c:pt>
                <c:pt idx="6915">
                  <c:v>252.73689999999999</c:v>
                </c:pt>
                <c:pt idx="6916">
                  <c:v>252.75839999999999</c:v>
                </c:pt>
                <c:pt idx="6917">
                  <c:v>252.7766</c:v>
                </c:pt>
                <c:pt idx="6918">
                  <c:v>252.79419999999999</c:v>
                </c:pt>
                <c:pt idx="6919">
                  <c:v>252.8125</c:v>
                </c:pt>
                <c:pt idx="6920">
                  <c:v>252.8312</c:v>
                </c:pt>
                <c:pt idx="6921">
                  <c:v>252.8518</c:v>
                </c:pt>
                <c:pt idx="6922">
                  <c:v>252.86879999999999</c:v>
                </c:pt>
                <c:pt idx="6923">
                  <c:v>252.8877</c:v>
                </c:pt>
                <c:pt idx="6924">
                  <c:v>252.9059</c:v>
                </c:pt>
                <c:pt idx="6925">
                  <c:v>252.92570000000001</c:v>
                </c:pt>
                <c:pt idx="6926">
                  <c:v>252.94470000000001</c:v>
                </c:pt>
                <c:pt idx="6927">
                  <c:v>252.96299999999999</c:v>
                </c:pt>
                <c:pt idx="6928">
                  <c:v>252.98259999999999</c:v>
                </c:pt>
                <c:pt idx="6929">
                  <c:v>253.0027</c:v>
                </c:pt>
                <c:pt idx="6930">
                  <c:v>253.02099999999999</c:v>
                </c:pt>
                <c:pt idx="6931">
                  <c:v>253.04060000000001</c:v>
                </c:pt>
                <c:pt idx="6932">
                  <c:v>253.06010000000001</c:v>
                </c:pt>
                <c:pt idx="6933">
                  <c:v>253.07900000000001</c:v>
                </c:pt>
                <c:pt idx="6934">
                  <c:v>253.09909999999999</c:v>
                </c:pt>
                <c:pt idx="6935">
                  <c:v>253.12049999999999</c:v>
                </c:pt>
                <c:pt idx="6936">
                  <c:v>253.13839999999999</c:v>
                </c:pt>
                <c:pt idx="6937">
                  <c:v>253.15700000000001</c:v>
                </c:pt>
                <c:pt idx="6938">
                  <c:v>253.17599999999999</c:v>
                </c:pt>
                <c:pt idx="6939">
                  <c:v>253.19579999999999</c:v>
                </c:pt>
                <c:pt idx="6940">
                  <c:v>253.215</c:v>
                </c:pt>
                <c:pt idx="6941">
                  <c:v>253.233</c:v>
                </c:pt>
                <c:pt idx="6942">
                  <c:v>253.25239999999999</c:v>
                </c:pt>
                <c:pt idx="6943">
                  <c:v>253.2715</c:v>
                </c:pt>
                <c:pt idx="6944">
                  <c:v>253.2894</c:v>
                </c:pt>
                <c:pt idx="6945">
                  <c:v>253.3092</c:v>
                </c:pt>
                <c:pt idx="6946">
                  <c:v>253.327</c:v>
                </c:pt>
                <c:pt idx="6947">
                  <c:v>253.3467</c:v>
                </c:pt>
                <c:pt idx="6948">
                  <c:v>253.36580000000001</c:v>
                </c:pt>
                <c:pt idx="6949">
                  <c:v>253.38499999999999</c:v>
                </c:pt>
                <c:pt idx="6950">
                  <c:v>253.4033</c:v>
                </c:pt>
                <c:pt idx="6951">
                  <c:v>253.423</c:v>
                </c:pt>
                <c:pt idx="6952">
                  <c:v>253.44239999999999</c:v>
                </c:pt>
                <c:pt idx="6953">
                  <c:v>253.45920000000001</c:v>
                </c:pt>
                <c:pt idx="6954">
                  <c:v>253.47980000000001</c:v>
                </c:pt>
                <c:pt idx="6955">
                  <c:v>253.4965</c:v>
                </c:pt>
                <c:pt idx="6956">
                  <c:v>253.51560000000001</c:v>
                </c:pt>
                <c:pt idx="6957">
                  <c:v>253.53370000000001</c:v>
                </c:pt>
                <c:pt idx="6958">
                  <c:v>253.55160000000001</c:v>
                </c:pt>
                <c:pt idx="6959">
                  <c:v>253.57089999999999</c:v>
                </c:pt>
                <c:pt idx="6960">
                  <c:v>253.5908</c:v>
                </c:pt>
                <c:pt idx="6961">
                  <c:v>253.60740000000001</c:v>
                </c:pt>
                <c:pt idx="6962">
                  <c:v>253.6259</c:v>
                </c:pt>
                <c:pt idx="6963">
                  <c:v>253.64510000000001</c:v>
                </c:pt>
                <c:pt idx="6964">
                  <c:v>253.6661</c:v>
                </c:pt>
                <c:pt idx="6965">
                  <c:v>253.6858</c:v>
                </c:pt>
                <c:pt idx="6966">
                  <c:v>253.70339999999999</c:v>
                </c:pt>
                <c:pt idx="6967">
                  <c:v>253.72229999999999</c:v>
                </c:pt>
                <c:pt idx="6968">
                  <c:v>253.7406</c:v>
                </c:pt>
                <c:pt idx="6969">
                  <c:v>253.7594</c:v>
                </c:pt>
                <c:pt idx="6970">
                  <c:v>253.7792</c:v>
                </c:pt>
                <c:pt idx="6971">
                  <c:v>253.79689999999999</c:v>
                </c:pt>
                <c:pt idx="6972">
                  <c:v>253.81639999999999</c:v>
                </c:pt>
                <c:pt idx="6973">
                  <c:v>253.83430000000001</c:v>
                </c:pt>
                <c:pt idx="6974">
                  <c:v>253.85249999999999</c:v>
                </c:pt>
                <c:pt idx="6975">
                  <c:v>253.87180000000001</c:v>
                </c:pt>
                <c:pt idx="6976">
                  <c:v>253.89099999999999</c:v>
                </c:pt>
                <c:pt idx="6977">
                  <c:v>253.90979999999999</c:v>
                </c:pt>
                <c:pt idx="6978">
                  <c:v>253.92939999999999</c:v>
                </c:pt>
                <c:pt idx="6979">
                  <c:v>253.94880000000001</c:v>
                </c:pt>
                <c:pt idx="6980">
                  <c:v>253.96809999999999</c:v>
                </c:pt>
                <c:pt idx="6981">
                  <c:v>253.98519999999999</c:v>
                </c:pt>
                <c:pt idx="6982">
                  <c:v>254.00489999999999</c:v>
                </c:pt>
                <c:pt idx="6983">
                  <c:v>254.023</c:v>
                </c:pt>
                <c:pt idx="6984">
                  <c:v>254.04130000000001</c:v>
                </c:pt>
                <c:pt idx="6985">
                  <c:v>254.06139999999999</c:v>
                </c:pt>
                <c:pt idx="6986">
                  <c:v>254.08009999999999</c:v>
                </c:pt>
                <c:pt idx="6987">
                  <c:v>254.0986</c:v>
                </c:pt>
                <c:pt idx="6988">
                  <c:v>254.11709999999999</c:v>
                </c:pt>
                <c:pt idx="6989">
                  <c:v>254.13630000000001</c:v>
                </c:pt>
                <c:pt idx="6990">
                  <c:v>254.15520000000001</c:v>
                </c:pt>
                <c:pt idx="6991">
                  <c:v>254.17410000000001</c:v>
                </c:pt>
                <c:pt idx="6992">
                  <c:v>254.19309999999999</c:v>
                </c:pt>
                <c:pt idx="6993">
                  <c:v>254.21080000000001</c:v>
                </c:pt>
                <c:pt idx="6994">
                  <c:v>254.2304</c:v>
                </c:pt>
                <c:pt idx="6995">
                  <c:v>254.2508</c:v>
                </c:pt>
                <c:pt idx="6996">
                  <c:v>254.26849999999999</c:v>
                </c:pt>
                <c:pt idx="6997">
                  <c:v>254.2894</c:v>
                </c:pt>
                <c:pt idx="6998">
                  <c:v>254.30760000000001</c:v>
                </c:pt>
                <c:pt idx="6999">
                  <c:v>254.32640000000001</c:v>
                </c:pt>
                <c:pt idx="7000">
                  <c:v>254.34460000000001</c:v>
                </c:pt>
                <c:pt idx="7001">
                  <c:v>254.3648</c:v>
                </c:pt>
                <c:pt idx="7002">
                  <c:v>254.38319999999999</c:v>
                </c:pt>
                <c:pt idx="7003">
                  <c:v>254.4025</c:v>
                </c:pt>
                <c:pt idx="7004">
                  <c:v>254.4204</c:v>
                </c:pt>
                <c:pt idx="7005">
                  <c:v>254.44</c:v>
                </c:pt>
                <c:pt idx="7006">
                  <c:v>254.4598</c:v>
                </c:pt>
                <c:pt idx="7007">
                  <c:v>254.47970000000001</c:v>
                </c:pt>
                <c:pt idx="7008">
                  <c:v>254.49719999999999</c:v>
                </c:pt>
                <c:pt idx="7009">
                  <c:v>254.51689999999999</c:v>
                </c:pt>
                <c:pt idx="7010">
                  <c:v>254.53569999999999</c:v>
                </c:pt>
                <c:pt idx="7011">
                  <c:v>254.55430000000001</c:v>
                </c:pt>
                <c:pt idx="7012">
                  <c:v>254.5736</c:v>
                </c:pt>
                <c:pt idx="7013">
                  <c:v>254.5915</c:v>
                </c:pt>
                <c:pt idx="7014">
                  <c:v>254.61019999999999</c:v>
                </c:pt>
                <c:pt idx="7015">
                  <c:v>254.62979999999999</c:v>
                </c:pt>
                <c:pt idx="7016">
                  <c:v>254.64879999999999</c:v>
                </c:pt>
                <c:pt idx="7017">
                  <c:v>254.66849999999999</c:v>
                </c:pt>
                <c:pt idx="7018">
                  <c:v>254.68770000000001</c:v>
                </c:pt>
                <c:pt idx="7019">
                  <c:v>254.70769999999999</c:v>
                </c:pt>
                <c:pt idx="7020">
                  <c:v>254.72739999999999</c:v>
                </c:pt>
                <c:pt idx="7021">
                  <c:v>254.74539999999999</c:v>
                </c:pt>
                <c:pt idx="7022">
                  <c:v>254.76339999999999</c:v>
                </c:pt>
                <c:pt idx="7023">
                  <c:v>254.78200000000001</c:v>
                </c:pt>
                <c:pt idx="7024">
                  <c:v>254.79939999999999</c:v>
                </c:pt>
                <c:pt idx="7025">
                  <c:v>254.8184</c:v>
                </c:pt>
                <c:pt idx="7026">
                  <c:v>254.83750000000001</c:v>
                </c:pt>
                <c:pt idx="7027">
                  <c:v>254.8553</c:v>
                </c:pt>
                <c:pt idx="7028">
                  <c:v>254.87639999999999</c:v>
                </c:pt>
                <c:pt idx="7029">
                  <c:v>254.8938</c:v>
                </c:pt>
                <c:pt idx="7030">
                  <c:v>254.91139999999999</c:v>
                </c:pt>
                <c:pt idx="7031">
                  <c:v>254.93</c:v>
                </c:pt>
                <c:pt idx="7032">
                  <c:v>254.9494</c:v>
                </c:pt>
                <c:pt idx="7033">
                  <c:v>254.96879999999999</c:v>
                </c:pt>
                <c:pt idx="7034">
                  <c:v>254.98869999999999</c:v>
                </c:pt>
                <c:pt idx="7035">
                  <c:v>255.00829999999999</c:v>
                </c:pt>
                <c:pt idx="7036">
                  <c:v>255.0256</c:v>
                </c:pt>
                <c:pt idx="7037">
                  <c:v>255.04480000000001</c:v>
                </c:pt>
                <c:pt idx="7038">
                  <c:v>255.06299999999999</c:v>
                </c:pt>
                <c:pt idx="7039">
                  <c:v>255.08189999999999</c:v>
                </c:pt>
                <c:pt idx="7040">
                  <c:v>255.1</c:v>
                </c:pt>
                <c:pt idx="7041">
                  <c:v>255.11799999999999</c:v>
                </c:pt>
                <c:pt idx="7042">
                  <c:v>255.13720000000001</c:v>
                </c:pt>
                <c:pt idx="7043">
                  <c:v>255.1534</c:v>
                </c:pt>
                <c:pt idx="7044">
                  <c:v>255.17150000000001</c:v>
                </c:pt>
                <c:pt idx="7045">
                  <c:v>255.1908</c:v>
                </c:pt>
                <c:pt idx="7046">
                  <c:v>255.2098</c:v>
                </c:pt>
                <c:pt idx="7047">
                  <c:v>255.2278</c:v>
                </c:pt>
                <c:pt idx="7048">
                  <c:v>255.24879999999999</c:v>
                </c:pt>
                <c:pt idx="7049">
                  <c:v>255.26679999999999</c:v>
                </c:pt>
                <c:pt idx="7050">
                  <c:v>255.28469999999999</c:v>
                </c:pt>
                <c:pt idx="7051">
                  <c:v>255.3049</c:v>
                </c:pt>
                <c:pt idx="7052">
                  <c:v>255.3219</c:v>
                </c:pt>
                <c:pt idx="7053">
                  <c:v>255.34229999999999</c:v>
                </c:pt>
                <c:pt idx="7054">
                  <c:v>255.36080000000001</c:v>
                </c:pt>
                <c:pt idx="7055">
                  <c:v>255.3802</c:v>
                </c:pt>
                <c:pt idx="7056">
                  <c:v>255.3982</c:v>
                </c:pt>
                <c:pt idx="7057">
                  <c:v>255.41739999999999</c:v>
                </c:pt>
                <c:pt idx="7058">
                  <c:v>255.43620000000001</c:v>
                </c:pt>
                <c:pt idx="7059">
                  <c:v>255.4562</c:v>
                </c:pt>
                <c:pt idx="7060">
                  <c:v>255.47399999999999</c:v>
                </c:pt>
                <c:pt idx="7061">
                  <c:v>255.49279999999999</c:v>
                </c:pt>
                <c:pt idx="7062">
                  <c:v>255.512</c:v>
                </c:pt>
                <c:pt idx="7063">
                  <c:v>255.5308</c:v>
                </c:pt>
                <c:pt idx="7064">
                  <c:v>255.5506</c:v>
                </c:pt>
                <c:pt idx="7065">
                  <c:v>255.5686</c:v>
                </c:pt>
                <c:pt idx="7066">
                  <c:v>255.58789999999999</c:v>
                </c:pt>
                <c:pt idx="7067">
                  <c:v>255.6078</c:v>
                </c:pt>
                <c:pt idx="7068">
                  <c:v>255.626</c:v>
                </c:pt>
                <c:pt idx="7069">
                  <c:v>255.64490000000001</c:v>
                </c:pt>
                <c:pt idx="7070">
                  <c:v>255.66560000000001</c:v>
                </c:pt>
                <c:pt idx="7071">
                  <c:v>255.68469999999999</c:v>
                </c:pt>
                <c:pt idx="7072">
                  <c:v>255.70339999999999</c:v>
                </c:pt>
                <c:pt idx="7073">
                  <c:v>255.7218</c:v>
                </c:pt>
                <c:pt idx="7074">
                  <c:v>255.74299999999999</c:v>
                </c:pt>
                <c:pt idx="7075">
                  <c:v>255.76140000000001</c:v>
                </c:pt>
                <c:pt idx="7076">
                  <c:v>255.7808</c:v>
                </c:pt>
                <c:pt idx="7077">
                  <c:v>255.7997</c:v>
                </c:pt>
                <c:pt idx="7078">
                  <c:v>255.82069999999999</c:v>
                </c:pt>
                <c:pt idx="7079">
                  <c:v>255.84039999999999</c:v>
                </c:pt>
                <c:pt idx="7080">
                  <c:v>255.86060000000001</c:v>
                </c:pt>
                <c:pt idx="7081">
                  <c:v>255.8792</c:v>
                </c:pt>
                <c:pt idx="7082">
                  <c:v>255.90010000000001</c:v>
                </c:pt>
                <c:pt idx="7083">
                  <c:v>255.91849999999999</c:v>
                </c:pt>
                <c:pt idx="7084">
                  <c:v>255.93790000000001</c:v>
                </c:pt>
                <c:pt idx="7085">
                  <c:v>255.95599999999999</c:v>
                </c:pt>
                <c:pt idx="7086">
                  <c:v>255.97579999999999</c:v>
                </c:pt>
                <c:pt idx="7087">
                  <c:v>255.99359999999999</c:v>
                </c:pt>
                <c:pt idx="7088">
                  <c:v>256.01280000000003</c:v>
                </c:pt>
                <c:pt idx="7089">
                  <c:v>256.03199999999998</c:v>
                </c:pt>
                <c:pt idx="7090">
                  <c:v>256.05160000000001</c:v>
                </c:pt>
                <c:pt idx="7091">
                  <c:v>256.0711</c:v>
                </c:pt>
                <c:pt idx="7092">
                  <c:v>256.09010000000001</c:v>
                </c:pt>
                <c:pt idx="7093">
                  <c:v>256.1096</c:v>
                </c:pt>
                <c:pt idx="7094">
                  <c:v>256.1275</c:v>
                </c:pt>
                <c:pt idx="7095">
                  <c:v>256.1472</c:v>
                </c:pt>
                <c:pt idx="7096">
                  <c:v>256.1651</c:v>
                </c:pt>
                <c:pt idx="7097">
                  <c:v>256.18349999999998</c:v>
                </c:pt>
                <c:pt idx="7098">
                  <c:v>256.20350000000002</c:v>
                </c:pt>
                <c:pt idx="7099">
                  <c:v>256.22370000000001</c:v>
                </c:pt>
                <c:pt idx="7100">
                  <c:v>256.24340000000001</c:v>
                </c:pt>
                <c:pt idx="7101">
                  <c:v>256.26319999999998</c:v>
                </c:pt>
                <c:pt idx="7102">
                  <c:v>256.2817</c:v>
                </c:pt>
                <c:pt idx="7103">
                  <c:v>256.30099999999999</c:v>
                </c:pt>
                <c:pt idx="7104">
                  <c:v>256.32029999999997</c:v>
                </c:pt>
                <c:pt idx="7105">
                  <c:v>256.33879999999999</c:v>
                </c:pt>
                <c:pt idx="7106">
                  <c:v>256.35829999999999</c:v>
                </c:pt>
                <c:pt idx="7107">
                  <c:v>256.37759999999997</c:v>
                </c:pt>
                <c:pt idx="7108">
                  <c:v>256.39550000000003</c:v>
                </c:pt>
                <c:pt idx="7109">
                  <c:v>256.41500000000002</c:v>
                </c:pt>
                <c:pt idx="7110">
                  <c:v>256.43520000000001</c:v>
                </c:pt>
                <c:pt idx="7111">
                  <c:v>256.4502</c:v>
                </c:pt>
                <c:pt idx="7112">
                  <c:v>256.47160000000002</c:v>
                </c:pt>
                <c:pt idx="7113">
                  <c:v>256.49119999999999</c:v>
                </c:pt>
                <c:pt idx="7114">
                  <c:v>256.50920000000002</c:v>
                </c:pt>
                <c:pt idx="7115">
                  <c:v>256.52980000000002</c:v>
                </c:pt>
                <c:pt idx="7116">
                  <c:v>256.5496</c:v>
                </c:pt>
                <c:pt idx="7117">
                  <c:v>256.56760000000003</c:v>
                </c:pt>
                <c:pt idx="7118">
                  <c:v>256.58780000000002</c:v>
                </c:pt>
                <c:pt idx="7119">
                  <c:v>256.60500000000002</c:v>
                </c:pt>
                <c:pt idx="7120">
                  <c:v>256.62549999999999</c:v>
                </c:pt>
                <c:pt idx="7121">
                  <c:v>256.64580000000001</c:v>
                </c:pt>
                <c:pt idx="7122">
                  <c:v>256.666</c:v>
                </c:pt>
                <c:pt idx="7123">
                  <c:v>256.685</c:v>
                </c:pt>
                <c:pt idx="7124">
                  <c:v>256.70359999999999</c:v>
                </c:pt>
                <c:pt idx="7125">
                  <c:v>256.72379999999998</c:v>
                </c:pt>
                <c:pt idx="7126">
                  <c:v>256.74299999999999</c:v>
                </c:pt>
                <c:pt idx="7127">
                  <c:v>256.76249999999999</c:v>
                </c:pt>
                <c:pt idx="7128">
                  <c:v>256.78230000000002</c:v>
                </c:pt>
                <c:pt idx="7129">
                  <c:v>256.80099999999999</c:v>
                </c:pt>
                <c:pt idx="7130">
                  <c:v>256.82060000000001</c:v>
                </c:pt>
                <c:pt idx="7131">
                  <c:v>256.84019999999998</c:v>
                </c:pt>
                <c:pt idx="7132">
                  <c:v>256.85939999999999</c:v>
                </c:pt>
                <c:pt idx="7133">
                  <c:v>256.88</c:v>
                </c:pt>
                <c:pt idx="7134">
                  <c:v>256.89920000000001</c:v>
                </c:pt>
                <c:pt idx="7135">
                  <c:v>256.91910000000001</c:v>
                </c:pt>
                <c:pt idx="7136">
                  <c:v>256.93860000000001</c:v>
                </c:pt>
                <c:pt idx="7137">
                  <c:v>256.95819999999998</c:v>
                </c:pt>
                <c:pt idx="7138">
                  <c:v>256.98</c:v>
                </c:pt>
                <c:pt idx="7139">
                  <c:v>256.99799999999999</c:v>
                </c:pt>
                <c:pt idx="7140">
                  <c:v>257.01670000000001</c:v>
                </c:pt>
                <c:pt idx="7141">
                  <c:v>257.0367</c:v>
                </c:pt>
                <c:pt idx="7142">
                  <c:v>257.05599999999998</c:v>
                </c:pt>
                <c:pt idx="7143">
                  <c:v>257.07589999999999</c:v>
                </c:pt>
                <c:pt idx="7144">
                  <c:v>257.0958</c:v>
                </c:pt>
                <c:pt idx="7145">
                  <c:v>257.11540000000002</c:v>
                </c:pt>
                <c:pt idx="7146">
                  <c:v>257.13529999999997</c:v>
                </c:pt>
                <c:pt idx="7147">
                  <c:v>257.15519999999998</c:v>
                </c:pt>
                <c:pt idx="7148">
                  <c:v>257.17419999999998</c:v>
                </c:pt>
                <c:pt idx="7149">
                  <c:v>257.19439999999997</c:v>
                </c:pt>
                <c:pt idx="7150">
                  <c:v>257.21359999999999</c:v>
                </c:pt>
                <c:pt idx="7151">
                  <c:v>257.23099999999999</c:v>
                </c:pt>
                <c:pt idx="7152">
                  <c:v>257.25080000000003</c:v>
                </c:pt>
                <c:pt idx="7153">
                  <c:v>257.26920000000001</c:v>
                </c:pt>
                <c:pt idx="7154">
                  <c:v>257.28919999999999</c:v>
                </c:pt>
                <c:pt idx="7155">
                  <c:v>257.31</c:v>
                </c:pt>
                <c:pt idx="7156">
                  <c:v>257.32940000000002</c:v>
                </c:pt>
                <c:pt idx="7157">
                  <c:v>257.34859999999998</c:v>
                </c:pt>
                <c:pt idx="7158">
                  <c:v>257.36759999999998</c:v>
                </c:pt>
                <c:pt idx="7159">
                  <c:v>257.38810000000001</c:v>
                </c:pt>
                <c:pt idx="7160">
                  <c:v>257.40559999999999</c:v>
                </c:pt>
                <c:pt idx="7161">
                  <c:v>257.42450000000002</c:v>
                </c:pt>
                <c:pt idx="7162">
                  <c:v>257.44499999999999</c:v>
                </c:pt>
                <c:pt idx="7163">
                  <c:v>257.46620000000001</c:v>
                </c:pt>
                <c:pt idx="7164">
                  <c:v>257.48360000000002</c:v>
                </c:pt>
                <c:pt idx="7165">
                  <c:v>257.5025</c:v>
                </c:pt>
                <c:pt idx="7166">
                  <c:v>257.52440000000001</c:v>
                </c:pt>
                <c:pt idx="7167">
                  <c:v>257.54360000000003</c:v>
                </c:pt>
                <c:pt idx="7168">
                  <c:v>257.56020000000001</c:v>
                </c:pt>
                <c:pt idx="7169">
                  <c:v>257.57940000000002</c:v>
                </c:pt>
                <c:pt idx="7170">
                  <c:v>257.60000000000002</c:v>
                </c:pt>
                <c:pt idx="7171">
                  <c:v>257.61919999999998</c:v>
                </c:pt>
                <c:pt idx="7172">
                  <c:v>257.64019999999999</c:v>
                </c:pt>
                <c:pt idx="7173">
                  <c:v>257.6601</c:v>
                </c:pt>
                <c:pt idx="7174">
                  <c:v>257.67869999999999</c:v>
                </c:pt>
                <c:pt idx="7175">
                  <c:v>257.69729999999998</c:v>
                </c:pt>
                <c:pt idx="7176">
                  <c:v>257.71850000000001</c:v>
                </c:pt>
                <c:pt idx="7177">
                  <c:v>257.73779999999999</c:v>
                </c:pt>
                <c:pt idx="7178">
                  <c:v>257.75749999999999</c:v>
                </c:pt>
                <c:pt idx="7179">
                  <c:v>257.77839999999998</c:v>
                </c:pt>
                <c:pt idx="7180">
                  <c:v>257.79610000000002</c:v>
                </c:pt>
                <c:pt idx="7181">
                  <c:v>257.815</c:v>
                </c:pt>
                <c:pt idx="7182">
                  <c:v>257.83420000000001</c:v>
                </c:pt>
                <c:pt idx="7183">
                  <c:v>257.85410000000002</c:v>
                </c:pt>
                <c:pt idx="7184">
                  <c:v>257.8725</c:v>
                </c:pt>
                <c:pt idx="7185">
                  <c:v>257.8922</c:v>
                </c:pt>
                <c:pt idx="7186">
                  <c:v>257.91050000000001</c:v>
                </c:pt>
                <c:pt idx="7187">
                  <c:v>257.93099999999998</c:v>
                </c:pt>
                <c:pt idx="7188">
                  <c:v>257.94959999999998</c:v>
                </c:pt>
                <c:pt idx="7189">
                  <c:v>257.97120000000001</c:v>
                </c:pt>
                <c:pt idx="7190">
                  <c:v>257.99119999999999</c:v>
                </c:pt>
                <c:pt idx="7191">
                  <c:v>258.00979999999998</c:v>
                </c:pt>
                <c:pt idx="7192">
                  <c:v>258.029</c:v>
                </c:pt>
                <c:pt idx="7193">
                  <c:v>258.04829999999998</c:v>
                </c:pt>
                <c:pt idx="7194">
                  <c:v>258.06779999999998</c:v>
                </c:pt>
                <c:pt idx="7195">
                  <c:v>258.08699999999999</c:v>
                </c:pt>
                <c:pt idx="7196">
                  <c:v>258.10660000000001</c:v>
                </c:pt>
                <c:pt idx="7197">
                  <c:v>258.12490000000003</c:v>
                </c:pt>
                <c:pt idx="7198">
                  <c:v>258.14370000000002</c:v>
                </c:pt>
                <c:pt idx="7199">
                  <c:v>258.16399999999999</c:v>
                </c:pt>
                <c:pt idx="7200">
                  <c:v>258.18419999999998</c:v>
                </c:pt>
                <c:pt idx="7201">
                  <c:v>258.20310000000001</c:v>
                </c:pt>
                <c:pt idx="7202">
                  <c:v>258.22300000000001</c:v>
                </c:pt>
                <c:pt idx="7203">
                  <c:v>258.24119999999999</c:v>
                </c:pt>
                <c:pt idx="7204">
                  <c:v>258.26249999999999</c:v>
                </c:pt>
                <c:pt idx="7205">
                  <c:v>258.28199999999998</c:v>
                </c:pt>
                <c:pt idx="7206">
                  <c:v>258.29939999999999</c:v>
                </c:pt>
                <c:pt idx="7207">
                  <c:v>258.3193</c:v>
                </c:pt>
                <c:pt idx="7208">
                  <c:v>258.33929999999998</c:v>
                </c:pt>
                <c:pt idx="7209">
                  <c:v>258.35820000000001</c:v>
                </c:pt>
                <c:pt idx="7210">
                  <c:v>258.37939999999998</c:v>
                </c:pt>
                <c:pt idx="7211">
                  <c:v>258.39879999999999</c:v>
                </c:pt>
                <c:pt idx="7212">
                  <c:v>258.41730000000001</c:v>
                </c:pt>
                <c:pt idx="7213">
                  <c:v>258.43720000000002</c:v>
                </c:pt>
                <c:pt idx="7214">
                  <c:v>258.459</c:v>
                </c:pt>
                <c:pt idx="7215">
                  <c:v>258.47719999999998</c:v>
                </c:pt>
                <c:pt idx="7216">
                  <c:v>258.4975</c:v>
                </c:pt>
                <c:pt idx="7217">
                  <c:v>258.51620000000003</c:v>
                </c:pt>
                <c:pt idx="7218">
                  <c:v>258.53449999999998</c:v>
                </c:pt>
                <c:pt idx="7219">
                  <c:v>258.55520000000001</c:v>
                </c:pt>
                <c:pt idx="7220">
                  <c:v>258.57299999999998</c:v>
                </c:pt>
                <c:pt idx="7221">
                  <c:v>258.59219999999999</c:v>
                </c:pt>
                <c:pt idx="7222">
                  <c:v>258.61200000000002</c:v>
                </c:pt>
                <c:pt idx="7223">
                  <c:v>258.63049999999998</c:v>
                </c:pt>
                <c:pt idx="7224">
                  <c:v>258.65010000000001</c:v>
                </c:pt>
                <c:pt idx="7225">
                  <c:v>258.66840000000002</c:v>
                </c:pt>
                <c:pt idx="7226">
                  <c:v>258.6884</c:v>
                </c:pt>
                <c:pt idx="7227">
                  <c:v>258.70850000000002</c:v>
                </c:pt>
                <c:pt idx="7228">
                  <c:v>258.72719999999998</c:v>
                </c:pt>
                <c:pt idx="7229">
                  <c:v>258.74549999999999</c:v>
                </c:pt>
                <c:pt idx="7230">
                  <c:v>258.7638</c:v>
                </c:pt>
                <c:pt idx="7231">
                  <c:v>258.78309999999999</c:v>
                </c:pt>
                <c:pt idx="7232">
                  <c:v>258.8021</c:v>
                </c:pt>
                <c:pt idx="7233">
                  <c:v>258.81979999999999</c:v>
                </c:pt>
                <c:pt idx="7234">
                  <c:v>258.83819999999997</c:v>
                </c:pt>
                <c:pt idx="7235">
                  <c:v>258.8578</c:v>
                </c:pt>
                <c:pt idx="7236">
                  <c:v>258.87580000000003</c:v>
                </c:pt>
                <c:pt idx="7237">
                  <c:v>258.89640000000003</c:v>
                </c:pt>
                <c:pt idx="7238">
                  <c:v>258.91539999999998</c:v>
                </c:pt>
                <c:pt idx="7239">
                  <c:v>258.93520000000001</c:v>
                </c:pt>
                <c:pt idx="7240">
                  <c:v>258.95460000000003</c:v>
                </c:pt>
                <c:pt idx="7241">
                  <c:v>258.97550000000001</c:v>
                </c:pt>
                <c:pt idx="7242">
                  <c:v>258.99270000000001</c:v>
                </c:pt>
                <c:pt idx="7243">
                  <c:v>259.01420000000002</c:v>
                </c:pt>
                <c:pt idx="7244">
                  <c:v>259.03149999999999</c:v>
                </c:pt>
                <c:pt idx="7245">
                  <c:v>259.0514</c:v>
                </c:pt>
                <c:pt idx="7246">
                  <c:v>259.07060000000001</c:v>
                </c:pt>
                <c:pt idx="7247">
                  <c:v>259.0908</c:v>
                </c:pt>
                <c:pt idx="7248">
                  <c:v>259.10980000000001</c:v>
                </c:pt>
                <c:pt idx="7249">
                  <c:v>259.12990000000002</c:v>
                </c:pt>
                <c:pt idx="7250">
                  <c:v>259.149</c:v>
                </c:pt>
                <c:pt idx="7251">
                  <c:v>259.16980000000001</c:v>
                </c:pt>
                <c:pt idx="7252">
                  <c:v>259.1891</c:v>
                </c:pt>
                <c:pt idx="7253">
                  <c:v>259.20999999999998</c:v>
                </c:pt>
                <c:pt idx="7254">
                  <c:v>259.22789999999998</c:v>
                </c:pt>
                <c:pt idx="7255">
                  <c:v>259.24740000000003</c:v>
                </c:pt>
                <c:pt idx="7256">
                  <c:v>259.2672</c:v>
                </c:pt>
                <c:pt idx="7257">
                  <c:v>259.28579999999999</c:v>
                </c:pt>
                <c:pt idx="7258">
                  <c:v>259.30560000000003</c:v>
                </c:pt>
                <c:pt idx="7259">
                  <c:v>259.32420000000002</c:v>
                </c:pt>
                <c:pt idx="7260">
                  <c:v>259.34440000000001</c:v>
                </c:pt>
                <c:pt idx="7261">
                  <c:v>259.36360000000002</c:v>
                </c:pt>
                <c:pt idx="7262">
                  <c:v>259.38299999999998</c:v>
                </c:pt>
                <c:pt idx="7263">
                  <c:v>259.40249999999997</c:v>
                </c:pt>
                <c:pt idx="7264">
                  <c:v>259.42219999999998</c:v>
                </c:pt>
                <c:pt idx="7265">
                  <c:v>259.44159999999999</c:v>
                </c:pt>
                <c:pt idx="7266">
                  <c:v>259.46199999999999</c:v>
                </c:pt>
                <c:pt idx="7267">
                  <c:v>259.48329999999999</c:v>
                </c:pt>
                <c:pt idx="7268">
                  <c:v>259.50360000000001</c:v>
                </c:pt>
                <c:pt idx="7269">
                  <c:v>259.52300000000002</c:v>
                </c:pt>
                <c:pt idx="7270">
                  <c:v>259.54309999999998</c:v>
                </c:pt>
                <c:pt idx="7271">
                  <c:v>259.5643</c:v>
                </c:pt>
                <c:pt idx="7272">
                  <c:v>259.5831</c:v>
                </c:pt>
                <c:pt idx="7273">
                  <c:v>259.60329999999999</c:v>
                </c:pt>
                <c:pt idx="7274">
                  <c:v>259.62520000000001</c:v>
                </c:pt>
                <c:pt idx="7275">
                  <c:v>259.64350000000002</c:v>
                </c:pt>
                <c:pt idx="7276">
                  <c:v>259.66489999999999</c:v>
                </c:pt>
                <c:pt idx="7277">
                  <c:v>259.68579999999997</c:v>
                </c:pt>
                <c:pt idx="7278">
                  <c:v>259.70460000000003</c:v>
                </c:pt>
                <c:pt idx="7279">
                  <c:v>259.72559999999999</c:v>
                </c:pt>
                <c:pt idx="7280">
                  <c:v>259.74669999999998</c:v>
                </c:pt>
                <c:pt idx="7281">
                  <c:v>259.76519999999999</c:v>
                </c:pt>
                <c:pt idx="7282">
                  <c:v>259.78609999999998</c:v>
                </c:pt>
                <c:pt idx="7283">
                  <c:v>259.80739999999997</c:v>
                </c:pt>
                <c:pt idx="7284">
                  <c:v>259.82780000000002</c:v>
                </c:pt>
                <c:pt idx="7285">
                  <c:v>259.84890000000001</c:v>
                </c:pt>
                <c:pt idx="7286">
                  <c:v>259.86860000000001</c:v>
                </c:pt>
                <c:pt idx="7287">
                  <c:v>259.8886</c:v>
                </c:pt>
                <c:pt idx="7288">
                  <c:v>259.90940000000001</c:v>
                </c:pt>
                <c:pt idx="7289">
                  <c:v>259.92959999999999</c:v>
                </c:pt>
                <c:pt idx="7290">
                  <c:v>259.94909999999999</c:v>
                </c:pt>
                <c:pt idx="7291">
                  <c:v>259.96960000000001</c:v>
                </c:pt>
                <c:pt idx="7292">
                  <c:v>259.99119999999999</c:v>
                </c:pt>
                <c:pt idx="7293">
                  <c:v>260.01069999999999</c:v>
                </c:pt>
                <c:pt idx="7294">
                  <c:v>260.03140000000002</c:v>
                </c:pt>
                <c:pt idx="7295">
                  <c:v>260.05220000000003</c:v>
                </c:pt>
                <c:pt idx="7296">
                  <c:v>260.07150000000001</c:v>
                </c:pt>
                <c:pt idx="7297">
                  <c:v>260.09530000000001</c:v>
                </c:pt>
                <c:pt idx="7298">
                  <c:v>260.11439999999999</c:v>
                </c:pt>
                <c:pt idx="7299">
                  <c:v>260.13499999999999</c:v>
                </c:pt>
                <c:pt idx="7300">
                  <c:v>260.154</c:v>
                </c:pt>
                <c:pt idx="7301">
                  <c:v>260.17520000000002</c:v>
                </c:pt>
                <c:pt idx="7302">
                  <c:v>260.19600000000003</c:v>
                </c:pt>
                <c:pt idx="7303">
                  <c:v>260.21629999999999</c:v>
                </c:pt>
                <c:pt idx="7304">
                  <c:v>260.23700000000002</c:v>
                </c:pt>
                <c:pt idx="7305">
                  <c:v>260.25799999999998</c:v>
                </c:pt>
                <c:pt idx="7306">
                  <c:v>260.27769999999998</c:v>
                </c:pt>
                <c:pt idx="7307">
                  <c:v>260.29489999999998</c:v>
                </c:pt>
                <c:pt idx="7308">
                  <c:v>260.3186</c:v>
                </c:pt>
                <c:pt idx="7309">
                  <c:v>260.3365</c:v>
                </c:pt>
                <c:pt idx="7310">
                  <c:v>260.35730000000001</c:v>
                </c:pt>
                <c:pt idx="7311">
                  <c:v>260.37540000000001</c:v>
                </c:pt>
                <c:pt idx="7312">
                  <c:v>260.39659999999998</c:v>
                </c:pt>
                <c:pt idx="7313">
                  <c:v>260.41520000000003</c:v>
                </c:pt>
                <c:pt idx="7314">
                  <c:v>260.43700000000001</c:v>
                </c:pt>
                <c:pt idx="7315">
                  <c:v>260.45699999999999</c:v>
                </c:pt>
                <c:pt idx="7316">
                  <c:v>260.47680000000003</c:v>
                </c:pt>
                <c:pt idx="7317">
                  <c:v>260.49579999999997</c:v>
                </c:pt>
                <c:pt idx="7318">
                  <c:v>260.51769999999999</c:v>
                </c:pt>
                <c:pt idx="7319">
                  <c:v>260.53800000000001</c:v>
                </c:pt>
                <c:pt idx="7320">
                  <c:v>260.55970000000002</c:v>
                </c:pt>
                <c:pt idx="7321">
                  <c:v>260.57889999999998</c:v>
                </c:pt>
                <c:pt idx="7322">
                  <c:v>260.59879999999998</c:v>
                </c:pt>
                <c:pt idx="7323">
                  <c:v>260.61860000000001</c:v>
                </c:pt>
                <c:pt idx="7324">
                  <c:v>260.63869999999997</c:v>
                </c:pt>
                <c:pt idx="7325">
                  <c:v>260.65989999999999</c:v>
                </c:pt>
                <c:pt idx="7326">
                  <c:v>260.67939999999999</c:v>
                </c:pt>
                <c:pt idx="7327">
                  <c:v>260.69880000000001</c:v>
                </c:pt>
                <c:pt idx="7328">
                  <c:v>260.71980000000002</c:v>
                </c:pt>
                <c:pt idx="7329">
                  <c:v>260.74040000000002</c:v>
                </c:pt>
                <c:pt idx="7330">
                  <c:v>260.76080000000002</c:v>
                </c:pt>
                <c:pt idx="7331">
                  <c:v>260.78179999999998</c:v>
                </c:pt>
                <c:pt idx="7332">
                  <c:v>260.8032</c:v>
                </c:pt>
                <c:pt idx="7333">
                  <c:v>260.82369999999997</c:v>
                </c:pt>
                <c:pt idx="7334">
                  <c:v>260.84440000000001</c:v>
                </c:pt>
                <c:pt idx="7335">
                  <c:v>260.8646</c:v>
                </c:pt>
                <c:pt idx="7336">
                  <c:v>260.8852</c:v>
                </c:pt>
                <c:pt idx="7337">
                  <c:v>260.90660000000003</c:v>
                </c:pt>
                <c:pt idx="7338">
                  <c:v>260.9246</c:v>
                </c:pt>
                <c:pt idx="7339">
                  <c:v>260.94560000000001</c:v>
                </c:pt>
                <c:pt idx="7340">
                  <c:v>260.96660000000003</c:v>
                </c:pt>
                <c:pt idx="7341">
                  <c:v>260.98840000000001</c:v>
                </c:pt>
                <c:pt idx="7342">
                  <c:v>261.00970000000001</c:v>
                </c:pt>
                <c:pt idx="7343">
                  <c:v>261.02980000000002</c:v>
                </c:pt>
                <c:pt idx="7344">
                  <c:v>261.04919999999998</c:v>
                </c:pt>
                <c:pt idx="7345">
                  <c:v>261.06990000000002</c:v>
                </c:pt>
                <c:pt idx="7346">
                  <c:v>261.08980000000003</c:v>
                </c:pt>
                <c:pt idx="7347">
                  <c:v>261.11110000000002</c:v>
                </c:pt>
                <c:pt idx="7348">
                  <c:v>261.13189999999997</c:v>
                </c:pt>
                <c:pt idx="7349">
                  <c:v>261.1524</c:v>
                </c:pt>
                <c:pt idx="7350">
                  <c:v>261.17250000000001</c:v>
                </c:pt>
                <c:pt idx="7351">
                  <c:v>261.19299999999998</c:v>
                </c:pt>
                <c:pt idx="7352">
                  <c:v>261.21390000000002</c:v>
                </c:pt>
                <c:pt idx="7353">
                  <c:v>261.23599999999999</c:v>
                </c:pt>
                <c:pt idx="7354">
                  <c:v>261.2586</c:v>
                </c:pt>
                <c:pt idx="7355">
                  <c:v>261.28039999999999</c:v>
                </c:pt>
                <c:pt idx="7356">
                  <c:v>261.3005</c:v>
                </c:pt>
                <c:pt idx="7357">
                  <c:v>261.32130000000001</c:v>
                </c:pt>
                <c:pt idx="7358">
                  <c:v>261.34230000000002</c:v>
                </c:pt>
                <c:pt idx="7359">
                  <c:v>261.36200000000002</c:v>
                </c:pt>
                <c:pt idx="7360">
                  <c:v>261.38479999999998</c:v>
                </c:pt>
                <c:pt idx="7361">
                  <c:v>261.4058</c:v>
                </c:pt>
                <c:pt idx="7362">
                  <c:v>261.42610000000002</c:v>
                </c:pt>
                <c:pt idx="7363">
                  <c:v>261.44619999999998</c:v>
                </c:pt>
                <c:pt idx="7364">
                  <c:v>261.4683</c:v>
                </c:pt>
                <c:pt idx="7365">
                  <c:v>261.48809999999997</c:v>
                </c:pt>
                <c:pt idx="7366">
                  <c:v>261.50810000000001</c:v>
                </c:pt>
                <c:pt idx="7367">
                  <c:v>261.52839999999998</c:v>
                </c:pt>
                <c:pt idx="7368">
                  <c:v>261.54849999999999</c:v>
                </c:pt>
                <c:pt idx="7369">
                  <c:v>261.56880000000001</c:v>
                </c:pt>
                <c:pt idx="7370">
                  <c:v>261.58920000000001</c:v>
                </c:pt>
                <c:pt idx="7371">
                  <c:v>261.60939999999999</c:v>
                </c:pt>
                <c:pt idx="7372">
                  <c:v>261.63010000000003</c:v>
                </c:pt>
                <c:pt idx="7373">
                  <c:v>261.6506</c:v>
                </c:pt>
                <c:pt idx="7374">
                  <c:v>261.67140000000001</c:v>
                </c:pt>
                <c:pt idx="7375">
                  <c:v>261.6925</c:v>
                </c:pt>
                <c:pt idx="7376">
                  <c:v>261.7124</c:v>
                </c:pt>
                <c:pt idx="7377">
                  <c:v>261.73219999999998</c:v>
                </c:pt>
                <c:pt idx="7378">
                  <c:v>261.75319999999999</c:v>
                </c:pt>
                <c:pt idx="7379">
                  <c:v>261.77359999999999</c:v>
                </c:pt>
                <c:pt idx="7380">
                  <c:v>261.7962</c:v>
                </c:pt>
                <c:pt idx="7381">
                  <c:v>261.81610000000001</c:v>
                </c:pt>
                <c:pt idx="7382">
                  <c:v>261.83659999999998</c:v>
                </c:pt>
                <c:pt idx="7383">
                  <c:v>261.85770000000002</c:v>
                </c:pt>
                <c:pt idx="7384">
                  <c:v>261.87979999999999</c:v>
                </c:pt>
                <c:pt idx="7385">
                  <c:v>261.89999999999998</c:v>
                </c:pt>
                <c:pt idx="7386">
                  <c:v>261.92099999999999</c:v>
                </c:pt>
                <c:pt idx="7387">
                  <c:v>261.94319999999999</c:v>
                </c:pt>
                <c:pt idx="7388">
                  <c:v>261.96600000000001</c:v>
                </c:pt>
                <c:pt idx="7389">
                  <c:v>261.9862</c:v>
                </c:pt>
                <c:pt idx="7390">
                  <c:v>262.00760000000002</c:v>
                </c:pt>
                <c:pt idx="7391">
                  <c:v>262.0283</c:v>
                </c:pt>
                <c:pt idx="7392">
                  <c:v>262.04930000000002</c:v>
                </c:pt>
                <c:pt idx="7393">
                  <c:v>262.07010000000002</c:v>
                </c:pt>
                <c:pt idx="7394">
                  <c:v>262.0917</c:v>
                </c:pt>
                <c:pt idx="7395">
                  <c:v>262.11309999999997</c:v>
                </c:pt>
                <c:pt idx="7396">
                  <c:v>262.1336</c:v>
                </c:pt>
                <c:pt idx="7397">
                  <c:v>262.15460000000002</c:v>
                </c:pt>
                <c:pt idx="7398">
                  <c:v>262.17660000000001</c:v>
                </c:pt>
                <c:pt idx="7399">
                  <c:v>262.19839999999999</c:v>
                </c:pt>
                <c:pt idx="7400">
                  <c:v>262.2176</c:v>
                </c:pt>
                <c:pt idx="7401">
                  <c:v>262.23790000000002</c:v>
                </c:pt>
                <c:pt idx="7402">
                  <c:v>262.26119999999997</c:v>
                </c:pt>
                <c:pt idx="7403">
                  <c:v>262.2826</c:v>
                </c:pt>
                <c:pt idx="7404">
                  <c:v>262.30470000000003</c:v>
                </c:pt>
                <c:pt idx="7405">
                  <c:v>262.32560000000001</c:v>
                </c:pt>
                <c:pt idx="7406">
                  <c:v>262.3458</c:v>
                </c:pt>
                <c:pt idx="7407">
                  <c:v>262.36799999999999</c:v>
                </c:pt>
                <c:pt idx="7408">
                  <c:v>262.38940000000002</c:v>
                </c:pt>
                <c:pt idx="7409">
                  <c:v>262.41039999999998</c:v>
                </c:pt>
                <c:pt idx="7410">
                  <c:v>262.43299999999999</c:v>
                </c:pt>
                <c:pt idx="7411">
                  <c:v>262.45409999999998</c:v>
                </c:pt>
                <c:pt idx="7412">
                  <c:v>262.47640000000001</c:v>
                </c:pt>
                <c:pt idx="7413">
                  <c:v>262.49939999999998</c:v>
                </c:pt>
                <c:pt idx="7414">
                  <c:v>262.52080000000001</c:v>
                </c:pt>
                <c:pt idx="7415">
                  <c:v>262.54129999999998</c:v>
                </c:pt>
                <c:pt idx="7416">
                  <c:v>262.56360000000001</c:v>
                </c:pt>
                <c:pt idx="7417">
                  <c:v>262.58460000000002</c:v>
                </c:pt>
                <c:pt idx="7418">
                  <c:v>262.60649999999998</c:v>
                </c:pt>
                <c:pt idx="7419">
                  <c:v>262.6268</c:v>
                </c:pt>
                <c:pt idx="7420">
                  <c:v>262.64839999999998</c:v>
                </c:pt>
                <c:pt idx="7421">
                  <c:v>262.66930000000002</c:v>
                </c:pt>
                <c:pt idx="7422">
                  <c:v>262.69040000000001</c:v>
                </c:pt>
                <c:pt idx="7423">
                  <c:v>262.71159999999998</c:v>
                </c:pt>
                <c:pt idx="7424">
                  <c:v>262.7319</c:v>
                </c:pt>
                <c:pt idx="7425">
                  <c:v>262.75310000000002</c:v>
                </c:pt>
                <c:pt idx="7426">
                  <c:v>262.77319999999997</c:v>
                </c:pt>
                <c:pt idx="7427">
                  <c:v>262.79430000000002</c:v>
                </c:pt>
                <c:pt idx="7428">
                  <c:v>262.81599999999997</c:v>
                </c:pt>
                <c:pt idx="7429">
                  <c:v>262.83629999999999</c:v>
                </c:pt>
                <c:pt idx="7430">
                  <c:v>262.85680000000002</c:v>
                </c:pt>
                <c:pt idx="7431">
                  <c:v>262.87740000000002</c:v>
                </c:pt>
                <c:pt idx="7432">
                  <c:v>262.89830000000001</c:v>
                </c:pt>
                <c:pt idx="7433">
                  <c:v>262.91849999999999</c:v>
                </c:pt>
                <c:pt idx="7434">
                  <c:v>262.93979999999999</c:v>
                </c:pt>
                <c:pt idx="7435">
                  <c:v>262.95870000000002</c:v>
                </c:pt>
                <c:pt idx="7436">
                  <c:v>262.97930000000002</c:v>
                </c:pt>
                <c:pt idx="7437">
                  <c:v>262.99959999999999</c:v>
                </c:pt>
                <c:pt idx="7438">
                  <c:v>263.02100000000002</c:v>
                </c:pt>
                <c:pt idx="7439">
                  <c:v>263.03949999999998</c:v>
                </c:pt>
                <c:pt idx="7440">
                  <c:v>263.06099999999998</c:v>
                </c:pt>
                <c:pt idx="7441">
                  <c:v>263.0813</c:v>
                </c:pt>
                <c:pt idx="7442">
                  <c:v>263.10239999999999</c:v>
                </c:pt>
                <c:pt idx="7443">
                  <c:v>263.12380000000002</c:v>
                </c:pt>
                <c:pt idx="7444">
                  <c:v>263.14389999999997</c:v>
                </c:pt>
                <c:pt idx="7445">
                  <c:v>263.166</c:v>
                </c:pt>
                <c:pt idx="7446">
                  <c:v>263.18720000000002</c:v>
                </c:pt>
                <c:pt idx="7447">
                  <c:v>263.20780000000002</c:v>
                </c:pt>
                <c:pt idx="7448">
                  <c:v>263.22739999999999</c:v>
                </c:pt>
                <c:pt idx="7449">
                  <c:v>263.24740000000003</c:v>
                </c:pt>
                <c:pt idx="7450">
                  <c:v>263.27</c:v>
                </c:pt>
                <c:pt idx="7451">
                  <c:v>263.29219999999998</c:v>
                </c:pt>
                <c:pt idx="7452">
                  <c:v>263.31360000000001</c:v>
                </c:pt>
                <c:pt idx="7453">
                  <c:v>263.33609999999999</c:v>
                </c:pt>
                <c:pt idx="7454">
                  <c:v>263.35599999999999</c:v>
                </c:pt>
                <c:pt idx="7455">
                  <c:v>263.3766</c:v>
                </c:pt>
                <c:pt idx="7456">
                  <c:v>263.39830000000001</c:v>
                </c:pt>
                <c:pt idx="7457">
                  <c:v>263.42039999999997</c:v>
                </c:pt>
                <c:pt idx="7458">
                  <c:v>263.44310000000002</c:v>
                </c:pt>
                <c:pt idx="7459">
                  <c:v>263.46510000000001</c:v>
                </c:pt>
                <c:pt idx="7460">
                  <c:v>263.48779999999999</c:v>
                </c:pt>
                <c:pt idx="7461">
                  <c:v>263.50920000000002</c:v>
                </c:pt>
                <c:pt idx="7462">
                  <c:v>263.52940000000001</c:v>
                </c:pt>
                <c:pt idx="7463">
                  <c:v>263.55079999999998</c:v>
                </c:pt>
                <c:pt idx="7464">
                  <c:v>263.57159999999999</c:v>
                </c:pt>
                <c:pt idx="7465">
                  <c:v>263.59399999999999</c:v>
                </c:pt>
                <c:pt idx="7466">
                  <c:v>263.61739999999998</c:v>
                </c:pt>
                <c:pt idx="7467">
                  <c:v>263.63819999999998</c:v>
                </c:pt>
                <c:pt idx="7468">
                  <c:v>263.65980000000002</c:v>
                </c:pt>
                <c:pt idx="7469">
                  <c:v>263.68349999999998</c:v>
                </c:pt>
                <c:pt idx="7470">
                  <c:v>263.70499999999998</c:v>
                </c:pt>
                <c:pt idx="7471">
                  <c:v>263.72660000000002</c:v>
                </c:pt>
                <c:pt idx="7472">
                  <c:v>263.74700000000001</c:v>
                </c:pt>
                <c:pt idx="7473">
                  <c:v>263.77080000000001</c:v>
                </c:pt>
                <c:pt idx="7474">
                  <c:v>263.79050000000001</c:v>
                </c:pt>
                <c:pt idx="7475">
                  <c:v>263.81279999999998</c:v>
                </c:pt>
                <c:pt idx="7476">
                  <c:v>263.8338</c:v>
                </c:pt>
                <c:pt idx="7477">
                  <c:v>263.85590000000002</c:v>
                </c:pt>
                <c:pt idx="7478">
                  <c:v>263.87830000000002</c:v>
                </c:pt>
                <c:pt idx="7479">
                  <c:v>263.89980000000003</c:v>
                </c:pt>
                <c:pt idx="7480">
                  <c:v>263.92160000000001</c:v>
                </c:pt>
                <c:pt idx="7481">
                  <c:v>263.94319999999999</c:v>
                </c:pt>
                <c:pt idx="7482">
                  <c:v>263.96510000000001</c:v>
                </c:pt>
                <c:pt idx="7483">
                  <c:v>263.988</c:v>
                </c:pt>
                <c:pt idx="7484">
                  <c:v>264.01179999999999</c:v>
                </c:pt>
                <c:pt idx="7485">
                  <c:v>264.03300000000002</c:v>
                </c:pt>
                <c:pt idx="7486">
                  <c:v>264.05470000000003</c:v>
                </c:pt>
                <c:pt idx="7487">
                  <c:v>264.0779</c:v>
                </c:pt>
                <c:pt idx="7488">
                  <c:v>264.09910000000002</c:v>
                </c:pt>
                <c:pt idx="7489">
                  <c:v>264.1216</c:v>
                </c:pt>
                <c:pt idx="7490">
                  <c:v>264.14359999999999</c:v>
                </c:pt>
                <c:pt idx="7491">
                  <c:v>264.16629999999998</c:v>
                </c:pt>
                <c:pt idx="7492">
                  <c:v>264.19</c:v>
                </c:pt>
                <c:pt idx="7493">
                  <c:v>264.21089999999998</c:v>
                </c:pt>
                <c:pt idx="7494">
                  <c:v>264.233</c:v>
                </c:pt>
                <c:pt idx="7495">
                  <c:v>264.255</c:v>
                </c:pt>
                <c:pt idx="7496">
                  <c:v>264.27699999999999</c:v>
                </c:pt>
                <c:pt idx="7497">
                  <c:v>264.3005</c:v>
                </c:pt>
                <c:pt idx="7498">
                  <c:v>264.32220000000001</c:v>
                </c:pt>
                <c:pt idx="7499">
                  <c:v>264.34440000000001</c:v>
                </c:pt>
                <c:pt idx="7500">
                  <c:v>264.36619999999999</c:v>
                </c:pt>
                <c:pt idx="7501">
                  <c:v>264.38940000000002</c:v>
                </c:pt>
                <c:pt idx="7502">
                  <c:v>264.41309999999999</c:v>
                </c:pt>
                <c:pt idx="7503">
                  <c:v>264.43549999999999</c:v>
                </c:pt>
                <c:pt idx="7504">
                  <c:v>264.45780000000002</c:v>
                </c:pt>
                <c:pt idx="7505">
                  <c:v>264.48020000000002</c:v>
                </c:pt>
                <c:pt idx="7506">
                  <c:v>264.50299999999999</c:v>
                </c:pt>
                <c:pt idx="7507">
                  <c:v>264.5258</c:v>
                </c:pt>
                <c:pt idx="7508">
                  <c:v>264.54700000000003</c:v>
                </c:pt>
                <c:pt idx="7509">
                  <c:v>264.5677</c:v>
                </c:pt>
                <c:pt idx="7510">
                  <c:v>264.59339999999997</c:v>
                </c:pt>
                <c:pt idx="7511">
                  <c:v>264.61590000000001</c:v>
                </c:pt>
                <c:pt idx="7512">
                  <c:v>264.63670000000002</c:v>
                </c:pt>
                <c:pt idx="7513">
                  <c:v>264.66140000000001</c:v>
                </c:pt>
                <c:pt idx="7514">
                  <c:v>264.68349999999998</c:v>
                </c:pt>
                <c:pt idx="7515">
                  <c:v>264.70389999999998</c:v>
                </c:pt>
                <c:pt idx="7516">
                  <c:v>264.72660000000002</c:v>
                </c:pt>
                <c:pt idx="7517">
                  <c:v>264.7484</c:v>
                </c:pt>
                <c:pt idx="7518">
                  <c:v>264.77179999999998</c:v>
                </c:pt>
                <c:pt idx="7519">
                  <c:v>264.79660000000001</c:v>
                </c:pt>
                <c:pt idx="7520">
                  <c:v>264.81819999999999</c:v>
                </c:pt>
                <c:pt idx="7521">
                  <c:v>264.83969999999999</c:v>
                </c:pt>
                <c:pt idx="7522">
                  <c:v>264.863</c:v>
                </c:pt>
                <c:pt idx="7523">
                  <c:v>264.88420000000002</c:v>
                </c:pt>
                <c:pt idx="7524">
                  <c:v>264.90750000000003</c:v>
                </c:pt>
                <c:pt idx="7525">
                  <c:v>264.92829999999998</c:v>
                </c:pt>
                <c:pt idx="7526">
                  <c:v>264.9502</c:v>
                </c:pt>
                <c:pt idx="7527">
                  <c:v>264.9744</c:v>
                </c:pt>
                <c:pt idx="7528">
                  <c:v>264.99669999999998</c:v>
                </c:pt>
                <c:pt idx="7529">
                  <c:v>265.02010000000001</c:v>
                </c:pt>
                <c:pt idx="7530">
                  <c:v>265.04320000000001</c:v>
                </c:pt>
                <c:pt idx="7531">
                  <c:v>265.06700000000001</c:v>
                </c:pt>
                <c:pt idx="7532">
                  <c:v>265.08909999999997</c:v>
                </c:pt>
                <c:pt idx="7533">
                  <c:v>265.11239999999998</c:v>
                </c:pt>
                <c:pt idx="7534">
                  <c:v>265.13619999999997</c:v>
                </c:pt>
                <c:pt idx="7535">
                  <c:v>265.15699999999998</c:v>
                </c:pt>
                <c:pt idx="7536">
                  <c:v>265.18029999999999</c:v>
                </c:pt>
                <c:pt idx="7537">
                  <c:v>265.20240000000001</c:v>
                </c:pt>
                <c:pt idx="7538">
                  <c:v>265.22649999999999</c:v>
                </c:pt>
                <c:pt idx="7539">
                  <c:v>265.24939999999998</c:v>
                </c:pt>
                <c:pt idx="7540">
                  <c:v>265.27300000000002</c:v>
                </c:pt>
                <c:pt idx="7541">
                  <c:v>265.29450000000003</c:v>
                </c:pt>
                <c:pt idx="7542">
                  <c:v>265.31849999999997</c:v>
                </c:pt>
                <c:pt idx="7543">
                  <c:v>265.34160000000003</c:v>
                </c:pt>
                <c:pt idx="7544">
                  <c:v>265.3646</c:v>
                </c:pt>
                <c:pt idx="7545">
                  <c:v>265.38760000000002</c:v>
                </c:pt>
                <c:pt idx="7546">
                  <c:v>265.40929999999997</c:v>
                </c:pt>
                <c:pt idx="7547">
                  <c:v>265.43299999999999</c:v>
                </c:pt>
                <c:pt idx="7548">
                  <c:v>265.4556</c:v>
                </c:pt>
                <c:pt idx="7549">
                  <c:v>265.47910000000002</c:v>
                </c:pt>
                <c:pt idx="7550">
                  <c:v>265.50119999999998</c:v>
                </c:pt>
                <c:pt idx="7551">
                  <c:v>265.52499999999998</c:v>
                </c:pt>
                <c:pt idx="7552">
                  <c:v>265.54700000000003</c:v>
                </c:pt>
                <c:pt idx="7553">
                  <c:v>265.57080000000002</c:v>
                </c:pt>
                <c:pt idx="7554">
                  <c:v>265.58969999999999</c:v>
                </c:pt>
                <c:pt idx="7555">
                  <c:v>265.61239999999998</c:v>
                </c:pt>
                <c:pt idx="7556">
                  <c:v>265.63549999999998</c:v>
                </c:pt>
                <c:pt idx="7557">
                  <c:v>265.6583</c:v>
                </c:pt>
                <c:pt idx="7558">
                  <c:v>265.68130000000002</c:v>
                </c:pt>
                <c:pt idx="7559">
                  <c:v>265.70420000000001</c:v>
                </c:pt>
                <c:pt idx="7560">
                  <c:v>265.72609999999997</c:v>
                </c:pt>
                <c:pt idx="7561">
                  <c:v>265.7482</c:v>
                </c:pt>
                <c:pt idx="7562">
                  <c:v>265.77100000000002</c:v>
                </c:pt>
                <c:pt idx="7563">
                  <c:v>265.79320000000001</c:v>
                </c:pt>
                <c:pt idx="7564">
                  <c:v>265.81420000000003</c:v>
                </c:pt>
                <c:pt idx="7565">
                  <c:v>265.83699999999999</c:v>
                </c:pt>
                <c:pt idx="7566">
                  <c:v>265.85939999999999</c:v>
                </c:pt>
                <c:pt idx="7567">
                  <c:v>265.88260000000002</c:v>
                </c:pt>
                <c:pt idx="7568">
                  <c:v>265.90539999999999</c:v>
                </c:pt>
                <c:pt idx="7569">
                  <c:v>265.92680000000001</c:v>
                </c:pt>
                <c:pt idx="7570">
                  <c:v>265.94819999999999</c:v>
                </c:pt>
                <c:pt idx="7571">
                  <c:v>265.97059999999999</c:v>
                </c:pt>
                <c:pt idx="7572">
                  <c:v>265.99360000000001</c:v>
                </c:pt>
                <c:pt idx="7573">
                  <c:v>266.01639999999998</c:v>
                </c:pt>
                <c:pt idx="7574">
                  <c:v>266.04000000000002</c:v>
                </c:pt>
                <c:pt idx="7575">
                  <c:v>266.06279999999998</c:v>
                </c:pt>
                <c:pt idx="7576">
                  <c:v>266.08569999999997</c:v>
                </c:pt>
                <c:pt idx="7577">
                  <c:v>266.10759999999999</c:v>
                </c:pt>
                <c:pt idx="7578">
                  <c:v>266.13060000000002</c:v>
                </c:pt>
                <c:pt idx="7579">
                  <c:v>266.15339999999998</c:v>
                </c:pt>
                <c:pt idx="7580">
                  <c:v>266.17739999999998</c:v>
                </c:pt>
                <c:pt idx="7581">
                  <c:v>266.19900000000001</c:v>
                </c:pt>
                <c:pt idx="7582">
                  <c:v>266.22089999999997</c:v>
                </c:pt>
                <c:pt idx="7583">
                  <c:v>266.24360000000001</c:v>
                </c:pt>
                <c:pt idx="7584">
                  <c:v>266.26729999999998</c:v>
                </c:pt>
                <c:pt idx="7585">
                  <c:v>266.29039999999998</c:v>
                </c:pt>
                <c:pt idx="7586">
                  <c:v>266.31200000000001</c:v>
                </c:pt>
                <c:pt idx="7587">
                  <c:v>266.33229999999998</c:v>
                </c:pt>
                <c:pt idx="7588">
                  <c:v>266.35559999999998</c:v>
                </c:pt>
                <c:pt idx="7589">
                  <c:v>266.37849999999997</c:v>
                </c:pt>
                <c:pt idx="7590">
                  <c:v>266.40309999999999</c:v>
                </c:pt>
                <c:pt idx="7591">
                  <c:v>266.42450000000002</c:v>
                </c:pt>
                <c:pt idx="7592">
                  <c:v>266.44720000000001</c:v>
                </c:pt>
                <c:pt idx="7593">
                  <c:v>266.4701</c:v>
                </c:pt>
                <c:pt idx="7594">
                  <c:v>266.49450000000002</c:v>
                </c:pt>
                <c:pt idx="7595">
                  <c:v>266.5188</c:v>
                </c:pt>
                <c:pt idx="7596">
                  <c:v>266.54090000000002</c:v>
                </c:pt>
                <c:pt idx="7597">
                  <c:v>266.56560000000002</c:v>
                </c:pt>
                <c:pt idx="7598">
                  <c:v>266.5881</c:v>
                </c:pt>
                <c:pt idx="7599">
                  <c:v>266.61099999999999</c:v>
                </c:pt>
                <c:pt idx="7600">
                  <c:v>266.63319999999999</c:v>
                </c:pt>
                <c:pt idx="7601">
                  <c:v>266.65640000000002</c:v>
                </c:pt>
                <c:pt idx="7602">
                  <c:v>266.68040000000002</c:v>
                </c:pt>
                <c:pt idx="7603">
                  <c:v>266.70330000000001</c:v>
                </c:pt>
                <c:pt idx="7604">
                  <c:v>266.72579999999999</c:v>
                </c:pt>
                <c:pt idx="7605">
                  <c:v>266.74930000000001</c:v>
                </c:pt>
                <c:pt idx="7606">
                  <c:v>266.7724</c:v>
                </c:pt>
                <c:pt idx="7607">
                  <c:v>266.79500000000002</c:v>
                </c:pt>
                <c:pt idx="7608">
                  <c:v>266.81880000000001</c:v>
                </c:pt>
                <c:pt idx="7609">
                  <c:v>266.84399999999999</c:v>
                </c:pt>
                <c:pt idx="7610">
                  <c:v>266.86680000000001</c:v>
                </c:pt>
                <c:pt idx="7611">
                  <c:v>266.88830000000002</c:v>
                </c:pt>
                <c:pt idx="7612">
                  <c:v>266.9128</c:v>
                </c:pt>
                <c:pt idx="7613">
                  <c:v>266.935</c:v>
                </c:pt>
                <c:pt idx="7614">
                  <c:v>266.95929999999998</c:v>
                </c:pt>
                <c:pt idx="7615">
                  <c:v>266.98399999999998</c:v>
                </c:pt>
                <c:pt idx="7616">
                  <c:v>267.00659999999999</c:v>
                </c:pt>
                <c:pt idx="7617">
                  <c:v>267.03140000000002</c:v>
                </c:pt>
                <c:pt idx="7618">
                  <c:v>267.05439999999999</c:v>
                </c:pt>
                <c:pt idx="7619">
                  <c:v>267.07650000000001</c:v>
                </c:pt>
                <c:pt idx="7620">
                  <c:v>267.10050000000001</c:v>
                </c:pt>
                <c:pt idx="7621">
                  <c:v>267.12459999999999</c:v>
                </c:pt>
                <c:pt idx="7622">
                  <c:v>267.14879999999999</c:v>
                </c:pt>
                <c:pt idx="7623">
                  <c:v>267.17239999999998</c:v>
                </c:pt>
                <c:pt idx="7624">
                  <c:v>267.19580000000002</c:v>
                </c:pt>
                <c:pt idx="7625">
                  <c:v>267.221</c:v>
                </c:pt>
                <c:pt idx="7626">
                  <c:v>267.24180000000001</c:v>
                </c:pt>
                <c:pt idx="7627">
                  <c:v>267.26459999999997</c:v>
                </c:pt>
                <c:pt idx="7628">
                  <c:v>267.28930000000003</c:v>
                </c:pt>
                <c:pt idx="7629">
                  <c:v>267.31209999999999</c:v>
                </c:pt>
                <c:pt idx="7630">
                  <c:v>267.33659999999998</c:v>
                </c:pt>
                <c:pt idx="7631">
                  <c:v>267.36059999999998</c:v>
                </c:pt>
                <c:pt idx="7632">
                  <c:v>267.38580000000002</c:v>
                </c:pt>
                <c:pt idx="7633">
                  <c:v>267.40929999999997</c:v>
                </c:pt>
                <c:pt idx="7634">
                  <c:v>267.43470000000002</c:v>
                </c:pt>
                <c:pt idx="7635">
                  <c:v>267.45699999999999</c:v>
                </c:pt>
                <c:pt idx="7636">
                  <c:v>267.48200000000003</c:v>
                </c:pt>
                <c:pt idx="7637">
                  <c:v>267.50470000000001</c:v>
                </c:pt>
                <c:pt idx="7638">
                  <c:v>267.52870000000001</c:v>
                </c:pt>
                <c:pt idx="7639">
                  <c:v>267.5532</c:v>
                </c:pt>
                <c:pt idx="7640">
                  <c:v>267.57760000000002</c:v>
                </c:pt>
                <c:pt idx="7641">
                  <c:v>267.5994</c:v>
                </c:pt>
                <c:pt idx="7642">
                  <c:v>267.62479999999999</c:v>
                </c:pt>
                <c:pt idx="7643">
                  <c:v>267.6474</c:v>
                </c:pt>
                <c:pt idx="7644">
                  <c:v>267.67099999999999</c:v>
                </c:pt>
                <c:pt idx="7645">
                  <c:v>267.69380000000001</c:v>
                </c:pt>
                <c:pt idx="7646">
                  <c:v>267.71969999999999</c:v>
                </c:pt>
                <c:pt idx="7647">
                  <c:v>267.74340000000001</c:v>
                </c:pt>
                <c:pt idx="7648">
                  <c:v>267.76659999999998</c:v>
                </c:pt>
                <c:pt idx="7649">
                  <c:v>267.79020000000003</c:v>
                </c:pt>
                <c:pt idx="7650">
                  <c:v>267.81450000000001</c:v>
                </c:pt>
                <c:pt idx="7651">
                  <c:v>267.83730000000003</c:v>
                </c:pt>
                <c:pt idx="7652">
                  <c:v>267.86099999999999</c:v>
                </c:pt>
                <c:pt idx="7653">
                  <c:v>267.88499999999999</c:v>
                </c:pt>
                <c:pt idx="7654">
                  <c:v>267.90780000000001</c:v>
                </c:pt>
                <c:pt idx="7655">
                  <c:v>267.93119999999999</c:v>
                </c:pt>
                <c:pt idx="7656">
                  <c:v>267.95580000000001</c:v>
                </c:pt>
                <c:pt idx="7657">
                  <c:v>267.98</c:v>
                </c:pt>
                <c:pt idx="7658">
                  <c:v>268.00400000000002</c:v>
                </c:pt>
                <c:pt idx="7659">
                  <c:v>268.02679999999998</c:v>
                </c:pt>
                <c:pt idx="7660">
                  <c:v>268.0505</c:v>
                </c:pt>
                <c:pt idx="7661">
                  <c:v>268.07400000000001</c:v>
                </c:pt>
                <c:pt idx="7662">
                  <c:v>268.09820000000002</c:v>
                </c:pt>
                <c:pt idx="7663">
                  <c:v>268.12240000000003</c:v>
                </c:pt>
                <c:pt idx="7664">
                  <c:v>268.14670000000001</c:v>
                </c:pt>
                <c:pt idx="7665">
                  <c:v>268.16969999999998</c:v>
                </c:pt>
                <c:pt idx="7666">
                  <c:v>268.19459999999998</c:v>
                </c:pt>
                <c:pt idx="7667">
                  <c:v>268.21820000000002</c:v>
                </c:pt>
                <c:pt idx="7668">
                  <c:v>268.24279999999999</c:v>
                </c:pt>
                <c:pt idx="7669">
                  <c:v>268.26929999999999</c:v>
                </c:pt>
                <c:pt idx="7670">
                  <c:v>268.29390000000001</c:v>
                </c:pt>
                <c:pt idx="7671">
                  <c:v>268.3175</c:v>
                </c:pt>
                <c:pt idx="7672">
                  <c:v>268.3415</c:v>
                </c:pt>
                <c:pt idx="7673">
                  <c:v>268.36739999999998</c:v>
                </c:pt>
                <c:pt idx="7674">
                  <c:v>268.39100000000002</c:v>
                </c:pt>
                <c:pt idx="7675">
                  <c:v>268.41460000000001</c:v>
                </c:pt>
                <c:pt idx="7676">
                  <c:v>268.43830000000003</c:v>
                </c:pt>
                <c:pt idx="7677">
                  <c:v>268.46539999999999</c:v>
                </c:pt>
                <c:pt idx="7678">
                  <c:v>268.4896</c:v>
                </c:pt>
                <c:pt idx="7679">
                  <c:v>268.51479999999998</c:v>
                </c:pt>
                <c:pt idx="7680">
                  <c:v>268.53859999999997</c:v>
                </c:pt>
                <c:pt idx="7681">
                  <c:v>268.56349999999998</c:v>
                </c:pt>
                <c:pt idx="7682">
                  <c:v>268.58679999999998</c:v>
                </c:pt>
                <c:pt idx="7683">
                  <c:v>268.61070000000001</c:v>
                </c:pt>
                <c:pt idx="7684">
                  <c:v>268.63510000000002</c:v>
                </c:pt>
                <c:pt idx="7685">
                  <c:v>268.6601</c:v>
                </c:pt>
                <c:pt idx="7686">
                  <c:v>268.6848</c:v>
                </c:pt>
                <c:pt idx="7687">
                  <c:v>268.7081</c:v>
                </c:pt>
                <c:pt idx="7688">
                  <c:v>268.73340000000002</c:v>
                </c:pt>
                <c:pt idx="7689">
                  <c:v>268.75959999999998</c:v>
                </c:pt>
                <c:pt idx="7690">
                  <c:v>268.78320000000002</c:v>
                </c:pt>
                <c:pt idx="7691">
                  <c:v>268.80680000000001</c:v>
                </c:pt>
                <c:pt idx="7692">
                  <c:v>268.83280000000002</c:v>
                </c:pt>
                <c:pt idx="7693">
                  <c:v>268.85759999999999</c:v>
                </c:pt>
                <c:pt idx="7694">
                  <c:v>268.88200000000001</c:v>
                </c:pt>
                <c:pt idx="7695">
                  <c:v>268.90620000000001</c:v>
                </c:pt>
                <c:pt idx="7696">
                  <c:v>268.92910000000001</c:v>
                </c:pt>
                <c:pt idx="7697">
                  <c:v>268.95479999999998</c:v>
                </c:pt>
                <c:pt idx="7698">
                  <c:v>268.9812</c:v>
                </c:pt>
                <c:pt idx="7699">
                  <c:v>269.00490000000002</c:v>
                </c:pt>
                <c:pt idx="7700">
                  <c:v>269.03199999999998</c:v>
                </c:pt>
                <c:pt idx="7701">
                  <c:v>269.05669999999998</c:v>
                </c:pt>
                <c:pt idx="7702">
                  <c:v>269.08249999999998</c:v>
                </c:pt>
                <c:pt idx="7703">
                  <c:v>269.10649999999998</c:v>
                </c:pt>
                <c:pt idx="7704">
                  <c:v>269.13159999999999</c:v>
                </c:pt>
                <c:pt idx="7705">
                  <c:v>269.15649999999999</c:v>
                </c:pt>
                <c:pt idx="7706">
                  <c:v>269.18119999999999</c:v>
                </c:pt>
                <c:pt idx="7707">
                  <c:v>269.20639999999997</c:v>
                </c:pt>
                <c:pt idx="7708">
                  <c:v>269.22989999999999</c:v>
                </c:pt>
                <c:pt idx="7709">
                  <c:v>269.25380000000001</c:v>
                </c:pt>
                <c:pt idx="7710">
                  <c:v>269.27719999999999</c:v>
                </c:pt>
                <c:pt idx="7711">
                  <c:v>269.30180000000001</c:v>
                </c:pt>
                <c:pt idx="7712">
                  <c:v>269.327</c:v>
                </c:pt>
                <c:pt idx="7713">
                  <c:v>269.3535</c:v>
                </c:pt>
                <c:pt idx="7714">
                  <c:v>269.37619999999998</c:v>
                </c:pt>
                <c:pt idx="7715">
                  <c:v>269.40199999999999</c:v>
                </c:pt>
                <c:pt idx="7716">
                  <c:v>269.42619999999999</c:v>
                </c:pt>
                <c:pt idx="7717">
                  <c:v>269.4504</c:v>
                </c:pt>
                <c:pt idx="7718">
                  <c:v>269.47640000000001</c:v>
                </c:pt>
                <c:pt idx="7719">
                  <c:v>269.50009999999997</c:v>
                </c:pt>
                <c:pt idx="7720">
                  <c:v>269.5256</c:v>
                </c:pt>
                <c:pt idx="7721">
                  <c:v>269.54930000000002</c:v>
                </c:pt>
                <c:pt idx="7722">
                  <c:v>269.57459999999998</c:v>
                </c:pt>
                <c:pt idx="7723">
                  <c:v>269.59719999999999</c:v>
                </c:pt>
                <c:pt idx="7724">
                  <c:v>269.62200000000001</c:v>
                </c:pt>
                <c:pt idx="7725">
                  <c:v>269.64819999999997</c:v>
                </c:pt>
                <c:pt idx="7726">
                  <c:v>269.67129999999997</c:v>
                </c:pt>
                <c:pt idx="7727">
                  <c:v>269.69589999999999</c:v>
                </c:pt>
                <c:pt idx="7728">
                  <c:v>269.72089999999997</c:v>
                </c:pt>
                <c:pt idx="7729">
                  <c:v>269.74700000000001</c:v>
                </c:pt>
                <c:pt idx="7730">
                  <c:v>269.77100000000002</c:v>
                </c:pt>
                <c:pt idx="7731">
                  <c:v>269.79610000000002</c:v>
                </c:pt>
                <c:pt idx="7732">
                  <c:v>269.82029999999997</c:v>
                </c:pt>
                <c:pt idx="7733">
                  <c:v>269.84469999999999</c:v>
                </c:pt>
                <c:pt idx="7734">
                  <c:v>269.86799999999999</c:v>
                </c:pt>
                <c:pt idx="7735">
                  <c:v>269.89400000000001</c:v>
                </c:pt>
                <c:pt idx="7736">
                  <c:v>269.91910000000001</c:v>
                </c:pt>
                <c:pt idx="7737">
                  <c:v>269.94279999999998</c:v>
                </c:pt>
                <c:pt idx="7738">
                  <c:v>269.96719999999999</c:v>
                </c:pt>
                <c:pt idx="7739">
                  <c:v>269.9923</c:v>
                </c:pt>
                <c:pt idx="7740">
                  <c:v>270.01780000000002</c:v>
                </c:pt>
                <c:pt idx="7741">
                  <c:v>270.04239999999999</c:v>
                </c:pt>
                <c:pt idx="7742">
                  <c:v>270.06700000000001</c:v>
                </c:pt>
                <c:pt idx="7743">
                  <c:v>270.09070000000003</c:v>
                </c:pt>
                <c:pt idx="7744">
                  <c:v>270.11779999999999</c:v>
                </c:pt>
                <c:pt idx="7745">
                  <c:v>270.1422</c:v>
                </c:pt>
                <c:pt idx="7746">
                  <c:v>270.16680000000002</c:v>
                </c:pt>
                <c:pt idx="7747">
                  <c:v>270.19200000000001</c:v>
                </c:pt>
                <c:pt idx="7748">
                  <c:v>270.21719999999999</c:v>
                </c:pt>
                <c:pt idx="7749">
                  <c:v>270.24299999999999</c:v>
                </c:pt>
                <c:pt idx="7750">
                  <c:v>270.2672</c:v>
                </c:pt>
                <c:pt idx="7751">
                  <c:v>270.29160000000002</c:v>
                </c:pt>
                <c:pt idx="7752">
                  <c:v>270.31659999999999</c:v>
                </c:pt>
                <c:pt idx="7753">
                  <c:v>270.3417</c:v>
                </c:pt>
                <c:pt idx="7754">
                  <c:v>270.3673</c:v>
                </c:pt>
                <c:pt idx="7755">
                  <c:v>270.39159999999998</c:v>
                </c:pt>
                <c:pt idx="7756">
                  <c:v>270.41879999999998</c:v>
                </c:pt>
                <c:pt idx="7757">
                  <c:v>270.4452</c:v>
                </c:pt>
                <c:pt idx="7758">
                  <c:v>270.46980000000002</c:v>
                </c:pt>
                <c:pt idx="7759">
                  <c:v>270.49560000000002</c:v>
                </c:pt>
                <c:pt idx="7760">
                  <c:v>270.52120000000002</c:v>
                </c:pt>
                <c:pt idx="7761">
                  <c:v>270.54570000000001</c:v>
                </c:pt>
                <c:pt idx="7762">
                  <c:v>270.57100000000003</c:v>
                </c:pt>
                <c:pt idx="7763">
                  <c:v>270.59429999999998</c:v>
                </c:pt>
                <c:pt idx="7764">
                  <c:v>270.62130000000002</c:v>
                </c:pt>
                <c:pt idx="7765">
                  <c:v>270.64640000000003</c:v>
                </c:pt>
                <c:pt idx="7766">
                  <c:v>270.67079999999999</c:v>
                </c:pt>
                <c:pt idx="7767">
                  <c:v>270.69690000000003</c:v>
                </c:pt>
                <c:pt idx="7768">
                  <c:v>270.72109999999998</c:v>
                </c:pt>
                <c:pt idx="7769">
                  <c:v>270.74860000000001</c:v>
                </c:pt>
                <c:pt idx="7770">
                  <c:v>270.77339999999998</c:v>
                </c:pt>
                <c:pt idx="7771">
                  <c:v>270.79719999999998</c:v>
                </c:pt>
                <c:pt idx="7772">
                  <c:v>270.82229999999998</c:v>
                </c:pt>
                <c:pt idx="7773">
                  <c:v>270.84840000000003</c:v>
                </c:pt>
                <c:pt idx="7774">
                  <c:v>270.87450000000001</c:v>
                </c:pt>
                <c:pt idx="7775">
                  <c:v>270.89800000000002</c:v>
                </c:pt>
                <c:pt idx="7776">
                  <c:v>270.9228</c:v>
                </c:pt>
                <c:pt idx="7777">
                  <c:v>270.94900000000001</c:v>
                </c:pt>
                <c:pt idx="7778">
                  <c:v>270.97370000000001</c:v>
                </c:pt>
                <c:pt idx="7779">
                  <c:v>270.99849999999998</c:v>
                </c:pt>
                <c:pt idx="7780">
                  <c:v>271.02440000000001</c:v>
                </c:pt>
                <c:pt idx="7781">
                  <c:v>271.05099999999999</c:v>
                </c:pt>
                <c:pt idx="7782">
                  <c:v>271.0754</c:v>
                </c:pt>
                <c:pt idx="7783">
                  <c:v>271.101</c:v>
                </c:pt>
                <c:pt idx="7784">
                  <c:v>271.12619999999998</c:v>
                </c:pt>
                <c:pt idx="7785">
                  <c:v>271.15199999999999</c:v>
                </c:pt>
                <c:pt idx="7786">
                  <c:v>271.17630000000003</c:v>
                </c:pt>
                <c:pt idx="7787">
                  <c:v>271.2022</c:v>
                </c:pt>
                <c:pt idx="7788">
                  <c:v>271.2285</c:v>
                </c:pt>
                <c:pt idx="7789">
                  <c:v>271.25369999999998</c:v>
                </c:pt>
                <c:pt idx="7790">
                  <c:v>271.27789999999999</c:v>
                </c:pt>
                <c:pt idx="7791">
                  <c:v>271.30369999999999</c:v>
                </c:pt>
                <c:pt idx="7792">
                  <c:v>271.32920000000001</c:v>
                </c:pt>
                <c:pt idx="7793">
                  <c:v>271.35509999999999</c:v>
                </c:pt>
                <c:pt idx="7794">
                  <c:v>271.38099999999997</c:v>
                </c:pt>
                <c:pt idx="7795">
                  <c:v>271.40620000000001</c:v>
                </c:pt>
                <c:pt idx="7796">
                  <c:v>271.43150000000003</c:v>
                </c:pt>
                <c:pt idx="7797">
                  <c:v>271.45699999999999</c:v>
                </c:pt>
                <c:pt idx="7798">
                  <c:v>271.48259999999999</c:v>
                </c:pt>
                <c:pt idx="7799">
                  <c:v>271.50760000000002</c:v>
                </c:pt>
                <c:pt idx="7800">
                  <c:v>271.53359999999998</c:v>
                </c:pt>
                <c:pt idx="7801">
                  <c:v>271.55860000000001</c:v>
                </c:pt>
                <c:pt idx="7802">
                  <c:v>271.58460000000002</c:v>
                </c:pt>
                <c:pt idx="7803">
                  <c:v>271.6112</c:v>
                </c:pt>
                <c:pt idx="7804">
                  <c:v>271.63619999999997</c:v>
                </c:pt>
                <c:pt idx="7805">
                  <c:v>271.66090000000003</c:v>
                </c:pt>
                <c:pt idx="7806">
                  <c:v>271.68900000000002</c:v>
                </c:pt>
                <c:pt idx="7807">
                  <c:v>271.7158</c:v>
                </c:pt>
                <c:pt idx="7808">
                  <c:v>271.74</c:v>
                </c:pt>
                <c:pt idx="7809">
                  <c:v>271.76479999999998</c:v>
                </c:pt>
                <c:pt idx="7810">
                  <c:v>271.79320000000001</c:v>
                </c:pt>
                <c:pt idx="7811">
                  <c:v>271.81740000000002</c:v>
                </c:pt>
                <c:pt idx="7812">
                  <c:v>271.84350000000001</c:v>
                </c:pt>
                <c:pt idx="7813">
                  <c:v>271.87009999999998</c:v>
                </c:pt>
                <c:pt idx="7814">
                  <c:v>271.89339999999999</c:v>
                </c:pt>
                <c:pt idx="7815">
                  <c:v>271.92</c:v>
                </c:pt>
                <c:pt idx="7816">
                  <c:v>271.94589999999999</c:v>
                </c:pt>
                <c:pt idx="7817">
                  <c:v>271.97269999999997</c:v>
                </c:pt>
                <c:pt idx="7818">
                  <c:v>271.99900000000002</c:v>
                </c:pt>
                <c:pt idx="7819">
                  <c:v>272.0249</c:v>
                </c:pt>
                <c:pt idx="7820">
                  <c:v>272.05149999999998</c:v>
                </c:pt>
                <c:pt idx="7821">
                  <c:v>272.07859999999999</c:v>
                </c:pt>
                <c:pt idx="7822">
                  <c:v>272.10480000000001</c:v>
                </c:pt>
                <c:pt idx="7823">
                  <c:v>272.13189999999997</c:v>
                </c:pt>
                <c:pt idx="7824">
                  <c:v>272.1574</c:v>
                </c:pt>
                <c:pt idx="7825">
                  <c:v>272.18459999999999</c:v>
                </c:pt>
                <c:pt idx="7826">
                  <c:v>272.21019999999999</c:v>
                </c:pt>
                <c:pt idx="7827">
                  <c:v>272.23559999999998</c:v>
                </c:pt>
                <c:pt idx="7828">
                  <c:v>272.26209999999998</c:v>
                </c:pt>
                <c:pt idx="7829">
                  <c:v>272.28789999999998</c:v>
                </c:pt>
                <c:pt idx="7830">
                  <c:v>272.31490000000002</c:v>
                </c:pt>
                <c:pt idx="7831">
                  <c:v>272.33960000000002</c:v>
                </c:pt>
                <c:pt idx="7832">
                  <c:v>272.36630000000002</c:v>
                </c:pt>
                <c:pt idx="7833">
                  <c:v>272.39370000000002</c:v>
                </c:pt>
                <c:pt idx="7834">
                  <c:v>272.41840000000002</c:v>
                </c:pt>
                <c:pt idx="7835">
                  <c:v>272.44459999999998</c:v>
                </c:pt>
                <c:pt idx="7836">
                  <c:v>272.47059999999999</c:v>
                </c:pt>
                <c:pt idx="7837">
                  <c:v>272.495</c:v>
                </c:pt>
                <c:pt idx="7838">
                  <c:v>272.52109999999999</c:v>
                </c:pt>
                <c:pt idx="7839">
                  <c:v>272.54590000000002</c:v>
                </c:pt>
                <c:pt idx="7840">
                  <c:v>272.57100000000003</c:v>
                </c:pt>
                <c:pt idx="7841">
                  <c:v>272.5994</c:v>
                </c:pt>
                <c:pt idx="7842">
                  <c:v>272.62430000000001</c:v>
                </c:pt>
                <c:pt idx="7843">
                  <c:v>272.65100000000001</c:v>
                </c:pt>
                <c:pt idx="7844">
                  <c:v>272.67680000000001</c:v>
                </c:pt>
                <c:pt idx="7845">
                  <c:v>272.70299999999997</c:v>
                </c:pt>
                <c:pt idx="7846">
                  <c:v>272.72910000000002</c:v>
                </c:pt>
                <c:pt idx="7847">
                  <c:v>272.755</c:v>
                </c:pt>
                <c:pt idx="7848">
                  <c:v>272.78089999999997</c:v>
                </c:pt>
                <c:pt idx="7849">
                  <c:v>272.80529999999999</c:v>
                </c:pt>
                <c:pt idx="7850">
                  <c:v>272.8304</c:v>
                </c:pt>
                <c:pt idx="7851">
                  <c:v>272.85599999999999</c:v>
                </c:pt>
                <c:pt idx="7852">
                  <c:v>272.8809</c:v>
                </c:pt>
                <c:pt idx="7853">
                  <c:v>272.9058</c:v>
                </c:pt>
                <c:pt idx="7854">
                  <c:v>272.92959999999999</c:v>
                </c:pt>
                <c:pt idx="7855">
                  <c:v>272.95600000000002</c:v>
                </c:pt>
                <c:pt idx="7856">
                  <c:v>272.983</c:v>
                </c:pt>
                <c:pt idx="7857">
                  <c:v>273.00700000000001</c:v>
                </c:pt>
                <c:pt idx="7858">
                  <c:v>273.03109999999998</c:v>
                </c:pt>
                <c:pt idx="7859">
                  <c:v>273.05439999999999</c:v>
                </c:pt>
                <c:pt idx="7860">
                  <c:v>273.07740000000001</c:v>
                </c:pt>
                <c:pt idx="7861">
                  <c:v>273.1044</c:v>
                </c:pt>
                <c:pt idx="7862">
                  <c:v>273.12860000000001</c:v>
                </c:pt>
                <c:pt idx="7863">
                  <c:v>273.15300000000002</c:v>
                </c:pt>
                <c:pt idx="7864">
                  <c:v>273.17720000000003</c:v>
                </c:pt>
                <c:pt idx="7865">
                  <c:v>273.20359999999999</c:v>
                </c:pt>
                <c:pt idx="7866">
                  <c:v>273.22899999999998</c:v>
                </c:pt>
                <c:pt idx="7867">
                  <c:v>273.25450000000001</c:v>
                </c:pt>
                <c:pt idx="7868">
                  <c:v>273.28100000000001</c:v>
                </c:pt>
                <c:pt idx="7869">
                  <c:v>273.30810000000002</c:v>
                </c:pt>
                <c:pt idx="7870">
                  <c:v>273.33460000000002</c:v>
                </c:pt>
                <c:pt idx="7871">
                  <c:v>273.36009999999999</c:v>
                </c:pt>
                <c:pt idx="7872">
                  <c:v>273.38819999999998</c:v>
                </c:pt>
                <c:pt idx="7873">
                  <c:v>273.41419999999999</c:v>
                </c:pt>
                <c:pt idx="7874">
                  <c:v>273.44240000000002</c:v>
                </c:pt>
                <c:pt idx="7875">
                  <c:v>273.46719999999999</c:v>
                </c:pt>
                <c:pt idx="7876">
                  <c:v>273.49529999999999</c:v>
                </c:pt>
                <c:pt idx="7877">
                  <c:v>273.52339999999998</c:v>
                </c:pt>
                <c:pt idx="7878">
                  <c:v>273.54950000000002</c:v>
                </c:pt>
                <c:pt idx="7879">
                  <c:v>273.5772</c:v>
                </c:pt>
                <c:pt idx="7880">
                  <c:v>273.6069</c:v>
                </c:pt>
                <c:pt idx="7881">
                  <c:v>273.63380000000001</c:v>
                </c:pt>
                <c:pt idx="7882">
                  <c:v>273.66149999999999</c:v>
                </c:pt>
                <c:pt idx="7883">
                  <c:v>273.68819999999999</c:v>
                </c:pt>
                <c:pt idx="7884">
                  <c:v>273.7165</c:v>
                </c:pt>
                <c:pt idx="7885">
                  <c:v>273.74299999999999</c:v>
                </c:pt>
                <c:pt idx="7886">
                  <c:v>273.77</c:v>
                </c:pt>
                <c:pt idx="7887">
                  <c:v>273.79939999999999</c:v>
                </c:pt>
                <c:pt idx="7888">
                  <c:v>273.82659999999998</c:v>
                </c:pt>
                <c:pt idx="7889">
                  <c:v>273.85320000000002</c:v>
                </c:pt>
                <c:pt idx="7890">
                  <c:v>273.8802</c:v>
                </c:pt>
                <c:pt idx="7891">
                  <c:v>273.90879999999999</c:v>
                </c:pt>
                <c:pt idx="7892">
                  <c:v>273.93720000000002</c:v>
                </c:pt>
                <c:pt idx="7893">
                  <c:v>273.96499999999997</c:v>
                </c:pt>
                <c:pt idx="7894">
                  <c:v>273.99220000000003</c:v>
                </c:pt>
                <c:pt idx="7895">
                  <c:v>274.02100000000002</c:v>
                </c:pt>
                <c:pt idx="7896">
                  <c:v>274.04919999999998</c:v>
                </c:pt>
                <c:pt idx="7897">
                  <c:v>274.07560000000001</c:v>
                </c:pt>
                <c:pt idx="7898">
                  <c:v>274.10309999999998</c:v>
                </c:pt>
                <c:pt idx="7899">
                  <c:v>274.1309</c:v>
                </c:pt>
                <c:pt idx="7900">
                  <c:v>274.15679999999998</c:v>
                </c:pt>
                <c:pt idx="7901">
                  <c:v>274.18200000000002</c:v>
                </c:pt>
                <c:pt idx="7902">
                  <c:v>274.21249999999998</c:v>
                </c:pt>
                <c:pt idx="7903">
                  <c:v>274.23829999999998</c:v>
                </c:pt>
                <c:pt idx="7904">
                  <c:v>274.26659999999998</c:v>
                </c:pt>
                <c:pt idx="7905">
                  <c:v>274.29300000000001</c:v>
                </c:pt>
                <c:pt idx="7906">
                  <c:v>274.32040000000001</c:v>
                </c:pt>
                <c:pt idx="7907">
                  <c:v>274.34739999999999</c:v>
                </c:pt>
                <c:pt idx="7908">
                  <c:v>274.375</c:v>
                </c:pt>
                <c:pt idx="7909">
                  <c:v>274.40159999999997</c:v>
                </c:pt>
                <c:pt idx="7910">
                  <c:v>274.42779999999999</c:v>
                </c:pt>
                <c:pt idx="7911">
                  <c:v>274.45490000000001</c:v>
                </c:pt>
                <c:pt idx="7912">
                  <c:v>274.48200000000003</c:v>
                </c:pt>
                <c:pt idx="7913">
                  <c:v>274.50889999999998</c:v>
                </c:pt>
                <c:pt idx="7914">
                  <c:v>274.53390000000002</c:v>
                </c:pt>
                <c:pt idx="7915">
                  <c:v>274.5609</c:v>
                </c:pt>
                <c:pt idx="7916">
                  <c:v>274.58870000000002</c:v>
                </c:pt>
                <c:pt idx="7917">
                  <c:v>274.61680000000001</c:v>
                </c:pt>
                <c:pt idx="7918">
                  <c:v>274.64359999999999</c:v>
                </c:pt>
                <c:pt idx="7919">
                  <c:v>274.66950000000003</c:v>
                </c:pt>
                <c:pt idx="7920">
                  <c:v>274.69600000000003</c:v>
                </c:pt>
                <c:pt idx="7921">
                  <c:v>274.72190000000001</c:v>
                </c:pt>
                <c:pt idx="7922">
                  <c:v>274.74919999999997</c:v>
                </c:pt>
                <c:pt idx="7923">
                  <c:v>274.77539999999999</c:v>
                </c:pt>
                <c:pt idx="7924">
                  <c:v>274.80259999999998</c:v>
                </c:pt>
                <c:pt idx="7925">
                  <c:v>274.82850000000002</c:v>
                </c:pt>
                <c:pt idx="7926">
                  <c:v>274.85500000000002</c:v>
                </c:pt>
                <c:pt idx="7927">
                  <c:v>274.88249999999999</c:v>
                </c:pt>
                <c:pt idx="7928">
                  <c:v>274.90780000000001</c:v>
                </c:pt>
                <c:pt idx="7929">
                  <c:v>274.93490000000003</c:v>
                </c:pt>
                <c:pt idx="7930">
                  <c:v>274.9615</c:v>
                </c:pt>
                <c:pt idx="7931">
                  <c:v>274.98809999999997</c:v>
                </c:pt>
                <c:pt idx="7932">
                  <c:v>275.01650000000001</c:v>
                </c:pt>
                <c:pt idx="7933">
                  <c:v>275.0419</c:v>
                </c:pt>
                <c:pt idx="7934">
                  <c:v>275.06639999999999</c:v>
                </c:pt>
                <c:pt idx="7935">
                  <c:v>275.09370000000001</c:v>
                </c:pt>
                <c:pt idx="7936">
                  <c:v>275.12119999999999</c:v>
                </c:pt>
                <c:pt idx="7937">
                  <c:v>275.14839999999998</c:v>
                </c:pt>
                <c:pt idx="7938">
                  <c:v>275.17520000000002</c:v>
                </c:pt>
                <c:pt idx="7939">
                  <c:v>275.20159999999998</c:v>
                </c:pt>
                <c:pt idx="7940">
                  <c:v>275.22730000000001</c:v>
                </c:pt>
                <c:pt idx="7941">
                  <c:v>275.25240000000002</c:v>
                </c:pt>
                <c:pt idx="7942">
                  <c:v>275.27999999999997</c:v>
                </c:pt>
                <c:pt idx="7943">
                  <c:v>275.30669999999998</c:v>
                </c:pt>
                <c:pt idx="7944">
                  <c:v>275.334</c:v>
                </c:pt>
                <c:pt idx="7945">
                  <c:v>275.36149999999998</c:v>
                </c:pt>
                <c:pt idx="7946">
                  <c:v>275.39120000000003</c:v>
                </c:pt>
                <c:pt idx="7947">
                  <c:v>275.41899999999998</c:v>
                </c:pt>
                <c:pt idx="7948">
                  <c:v>275.44690000000003</c:v>
                </c:pt>
                <c:pt idx="7949">
                  <c:v>275.47250000000003</c:v>
                </c:pt>
                <c:pt idx="7950">
                  <c:v>275.50330000000002</c:v>
                </c:pt>
                <c:pt idx="7951">
                  <c:v>275.52999999999997</c:v>
                </c:pt>
                <c:pt idx="7952">
                  <c:v>275.5564</c:v>
                </c:pt>
                <c:pt idx="7953">
                  <c:v>275.584</c:v>
                </c:pt>
                <c:pt idx="7954">
                  <c:v>275.61219999999997</c:v>
                </c:pt>
                <c:pt idx="7955">
                  <c:v>275.63850000000002</c:v>
                </c:pt>
                <c:pt idx="7956">
                  <c:v>275.666</c:v>
                </c:pt>
                <c:pt idx="7957">
                  <c:v>275.69459999999998</c:v>
                </c:pt>
                <c:pt idx="7958">
                  <c:v>275.72340000000003</c:v>
                </c:pt>
                <c:pt idx="7959">
                  <c:v>275.75080000000003</c:v>
                </c:pt>
                <c:pt idx="7960">
                  <c:v>275.77910000000003</c:v>
                </c:pt>
                <c:pt idx="7961">
                  <c:v>275.80759999999998</c:v>
                </c:pt>
                <c:pt idx="7962">
                  <c:v>275.83519999999999</c:v>
                </c:pt>
                <c:pt idx="7963">
                  <c:v>275.863</c:v>
                </c:pt>
                <c:pt idx="7964">
                  <c:v>275.89</c:v>
                </c:pt>
                <c:pt idx="7965">
                  <c:v>275.91899999999998</c:v>
                </c:pt>
                <c:pt idx="7966">
                  <c:v>275.94630000000001</c:v>
                </c:pt>
                <c:pt idx="7967">
                  <c:v>275.97289999999998</c:v>
                </c:pt>
                <c:pt idx="7968">
                  <c:v>276.0025</c:v>
                </c:pt>
                <c:pt idx="7969">
                  <c:v>276.03149999999999</c:v>
                </c:pt>
                <c:pt idx="7970">
                  <c:v>276.05939999999998</c:v>
                </c:pt>
                <c:pt idx="7971">
                  <c:v>276.08780000000002</c:v>
                </c:pt>
                <c:pt idx="7972">
                  <c:v>276.11540000000002</c:v>
                </c:pt>
                <c:pt idx="7973">
                  <c:v>276.1463</c:v>
                </c:pt>
                <c:pt idx="7974">
                  <c:v>276.17439999999999</c:v>
                </c:pt>
                <c:pt idx="7975">
                  <c:v>276.20209999999997</c:v>
                </c:pt>
                <c:pt idx="7976">
                  <c:v>276.23059999999998</c:v>
                </c:pt>
                <c:pt idx="7977">
                  <c:v>276.2595</c:v>
                </c:pt>
                <c:pt idx="7978">
                  <c:v>276.28910000000002</c:v>
                </c:pt>
                <c:pt idx="7979">
                  <c:v>276.31599999999997</c:v>
                </c:pt>
                <c:pt idx="7980">
                  <c:v>276.3451</c:v>
                </c:pt>
                <c:pt idx="7981">
                  <c:v>276.37419999999997</c:v>
                </c:pt>
                <c:pt idx="7982">
                  <c:v>276.4033</c:v>
                </c:pt>
                <c:pt idx="7983">
                  <c:v>276.42649999999998</c:v>
                </c:pt>
                <c:pt idx="7984">
                  <c:v>276.4556</c:v>
                </c:pt>
                <c:pt idx="7985">
                  <c:v>276.48180000000002</c:v>
                </c:pt>
                <c:pt idx="7986">
                  <c:v>276.51209999999998</c:v>
                </c:pt>
                <c:pt idx="7987">
                  <c:v>276.54149999999998</c:v>
                </c:pt>
                <c:pt idx="7988">
                  <c:v>276.57029999999997</c:v>
                </c:pt>
                <c:pt idx="7989">
                  <c:v>276.5992</c:v>
                </c:pt>
                <c:pt idx="7990">
                  <c:v>276.62849999999997</c:v>
                </c:pt>
                <c:pt idx="7991">
                  <c:v>276.65530000000001</c:v>
                </c:pt>
                <c:pt idx="7992">
                  <c:v>276.68209999999999</c:v>
                </c:pt>
                <c:pt idx="7993">
                  <c:v>276.71190000000001</c:v>
                </c:pt>
                <c:pt idx="7994">
                  <c:v>276.7396</c:v>
                </c:pt>
                <c:pt idx="7995">
                  <c:v>276.76799999999997</c:v>
                </c:pt>
                <c:pt idx="7996">
                  <c:v>276.79520000000002</c:v>
                </c:pt>
                <c:pt idx="7997">
                  <c:v>276.82260000000002</c:v>
                </c:pt>
                <c:pt idx="7998">
                  <c:v>276.84960000000001</c:v>
                </c:pt>
                <c:pt idx="7999">
                  <c:v>276.87779999999998</c:v>
                </c:pt>
                <c:pt idx="8000">
                  <c:v>276.90750000000003</c:v>
                </c:pt>
                <c:pt idx="8001">
                  <c:v>276.93360000000001</c:v>
                </c:pt>
                <c:pt idx="8002">
                  <c:v>276.96199999999999</c:v>
                </c:pt>
                <c:pt idx="8003">
                  <c:v>276.98989999999998</c:v>
                </c:pt>
                <c:pt idx="8004">
                  <c:v>277.01659999999998</c:v>
                </c:pt>
                <c:pt idx="8005">
                  <c:v>277.04610000000002</c:v>
                </c:pt>
                <c:pt idx="8006">
                  <c:v>277.072</c:v>
                </c:pt>
                <c:pt idx="8007">
                  <c:v>277.09949999999998</c:v>
                </c:pt>
                <c:pt idx="8008">
                  <c:v>277.12819999999999</c:v>
                </c:pt>
                <c:pt idx="8009">
                  <c:v>277.15449999999998</c:v>
                </c:pt>
                <c:pt idx="8010">
                  <c:v>277.18200000000002</c:v>
                </c:pt>
                <c:pt idx="8011">
                  <c:v>277.20979999999997</c:v>
                </c:pt>
                <c:pt idx="8012">
                  <c:v>277.23770000000002</c:v>
                </c:pt>
                <c:pt idx="8013">
                  <c:v>277.2636</c:v>
                </c:pt>
                <c:pt idx="8014">
                  <c:v>277.29250000000002</c:v>
                </c:pt>
                <c:pt idx="8015">
                  <c:v>277.31909999999999</c:v>
                </c:pt>
                <c:pt idx="8016">
                  <c:v>277.34780000000001</c:v>
                </c:pt>
                <c:pt idx="8017">
                  <c:v>277.37619999999998</c:v>
                </c:pt>
                <c:pt idx="8018">
                  <c:v>277.40469999999999</c:v>
                </c:pt>
                <c:pt idx="8019">
                  <c:v>277.4314</c:v>
                </c:pt>
                <c:pt idx="8020">
                  <c:v>277.45859999999999</c:v>
                </c:pt>
                <c:pt idx="8021">
                  <c:v>277.48450000000003</c:v>
                </c:pt>
                <c:pt idx="8022">
                  <c:v>277.51339999999999</c:v>
                </c:pt>
                <c:pt idx="8023">
                  <c:v>277.54059999999998</c:v>
                </c:pt>
                <c:pt idx="8024">
                  <c:v>277.56810000000002</c:v>
                </c:pt>
                <c:pt idx="8025">
                  <c:v>277.59570000000002</c:v>
                </c:pt>
                <c:pt idx="8026">
                  <c:v>277.62380000000002</c:v>
                </c:pt>
                <c:pt idx="8027">
                  <c:v>277.65140000000002</c:v>
                </c:pt>
                <c:pt idx="8028">
                  <c:v>277.67840000000001</c:v>
                </c:pt>
                <c:pt idx="8029">
                  <c:v>277.7072</c:v>
                </c:pt>
                <c:pt idx="8030">
                  <c:v>277.73480000000001</c:v>
                </c:pt>
                <c:pt idx="8031">
                  <c:v>277.76479999999998</c:v>
                </c:pt>
                <c:pt idx="8032">
                  <c:v>277.79340000000002</c:v>
                </c:pt>
                <c:pt idx="8033">
                  <c:v>277.82130000000001</c:v>
                </c:pt>
                <c:pt idx="8034">
                  <c:v>277.85039999999998</c:v>
                </c:pt>
                <c:pt idx="8035">
                  <c:v>277.87959999999998</c:v>
                </c:pt>
                <c:pt idx="8036">
                  <c:v>277.9085</c:v>
                </c:pt>
                <c:pt idx="8037">
                  <c:v>277.93680000000001</c:v>
                </c:pt>
                <c:pt idx="8038">
                  <c:v>277.96600000000001</c:v>
                </c:pt>
                <c:pt idx="8039">
                  <c:v>277.99639999999999</c:v>
                </c:pt>
                <c:pt idx="8040">
                  <c:v>278.02429999999998</c:v>
                </c:pt>
                <c:pt idx="8041">
                  <c:v>278.05369999999999</c:v>
                </c:pt>
                <c:pt idx="8042">
                  <c:v>278.08159999999998</c:v>
                </c:pt>
                <c:pt idx="8043">
                  <c:v>278.11110000000002</c:v>
                </c:pt>
                <c:pt idx="8044">
                  <c:v>278.14139999999998</c:v>
                </c:pt>
                <c:pt idx="8045">
                  <c:v>278.17090000000002</c:v>
                </c:pt>
                <c:pt idx="8046">
                  <c:v>278.2</c:v>
                </c:pt>
                <c:pt idx="8047">
                  <c:v>278.2276</c:v>
                </c:pt>
                <c:pt idx="8048">
                  <c:v>278.25760000000002</c:v>
                </c:pt>
                <c:pt idx="8049">
                  <c:v>278.28789999999998</c:v>
                </c:pt>
                <c:pt idx="8050">
                  <c:v>278.31900000000002</c:v>
                </c:pt>
                <c:pt idx="8051">
                  <c:v>278.34879999999998</c:v>
                </c:pt>
                <c:pt idx="8052">
                  <c:v>278.37869999999998</c:v>
                </c:pt>
                <c:pt idx="8053">
                  <c:v>278.40839999999997</c:v>
                </c:pt>
                <c:pt idx="8054">
                  <c:v>278.43900000000002</c:v>
                </c:pt>
                <c:pt idx="8055">
                  <c:v>278.46839999999997</c:v>
                </c:pt>
                <c:pt idx="8056">
                  <c:v>278.49740000000003</c:v>
                </c:pt>
                <c:pt idx="8057">
                  <c:v>278.52679999999998</c:v>
                </c:pt>
                <c:pt idx="8058">
                  <c:v>278.55619999999999</c:v>
                </c:pt>
                <c:pt idx="8059">
                  <c:v>278.58499999999998</c:v>
                </c:pt>
                <c:pt idx="8060">
                  <c:v>278.61540000000002</c:v>
                </c:pt>
                <c:pt idx="8061">
                  <c:v>278.6472</c:v>
                </c:pt>
                <c:pt idx="8062">
                  <c:v>278.67599999999999</c:v>
                </c:pt>
                <c:pt idx="8063">
                  <c:v>278.70740000000001</c:v>
                </c:pt>
                <c:pt idx="8064">
                  <c:v>278.73849999999999</c:v>
                </c:pt>
                <c:pt idx="8065">
                  <c:v>278.76979999999998</c:v>
                </c:pt>
                <c:pt idx="8066">
                  <c:v>278.79719999999998</c:v>
                </c:pt>
                <c:pt idx="8067">
                  <c:v>278.82769999999999</c:v>
                </c:pt>
                <c:pt idx="8068">
                  <c:v>278.85849999999999</c:v>
                </c:pt>
                <c:pt idx="8069">
                  <c:v>278.8888</c:v>
                </c:pt>
                <c:pt idx="8070">
                  <c:v>278.91879999999998</c:v>
                </c:pt>
                <c:pt idx="8071">
                  <c:v>278.94959999999998</c:v>
                </c:pt>
                <c:pt idx="8072">
                  <c:v>278.97899999999998</c:v>
                </c:pt>
                <c:pt idx="8073">
                  <c:v>279.00760000000002</c:v>
                </c:pt>
                <c:pt idx="8074">
                  <c:v>279.03739999999999</c:v>
                </c:pt>
                <c:pt idx="8075">
                  <c:v>279.0659</c:v>
                </c:pt>
                <c:pt idx="8076">
                  <c:v>279.09690000000001</c:v>
                </c:pt>
                <c:pt idx="8077">
                  <c:v>279.12569999999999</c:v>
                </c:pt>
                <c:pt idx="8078">
                  <c:v>279.1558</c:v>
                </c:pt>
                <c:pt idx="8079">
                  <c:v>279.18459999999999</c:v>
                </c:pt>
                <c:pt idx="8080">
                  <c:v>279.21350000000001</c:v>
                </c:pt>
                <c:pt idx="8081">
                  <c:v>279.24099999999999</c:v>
                </c:pt>
                <c:pt idx="8082">
                  <c:v>279.26979999999998</c:v>
                </c:pt>
                <c:pt idx="8083">
                  <c:v>279.2987</c:v>
                </c:pt>
                <c:pt idx="8084">
                  <c:v>279.32769999999999</c:v>
                </c:pt>
                <c:pt idx="8085">
                  <c:v>279.35559999999998</c:v>
                </c:pt>
                <c:pt idx="8086">
                  <c:v>279.38420000000002</c:v>
                </c:pt>
                <c:pt idx="8087">
                  <c:v>279.41199999999998</c:v>
                </c:pt>
                <c:pt idx="8088">
                  <c:v>279.44049999999999</c:v>
                </c:pt>
                <c:pt idx="8089">
                  <c:v>279.46890000000002</c:v>
                </c:pt>
                <c:pt idx="8090">
                  <c:v>279.49560000000002</c:v>
                </c:pt>
                <c:pt idx="8091">
                  <c:v>279.52260000000001</c:v>
                </c:pt>
                <c:pt idx="8092">
                  <c:v>279.55279999999999</c:v>
                </c:pt>
                <c:pt idx="8093">
                  <c:v>279.58120000000002</c:v>
                </c:pt>
                <c:pt idx="8094">
                  <c:v>279.61</c:v>
                </c:pt>
                <c:pt idx="8095">
                  <c:v>279.63679999999999</c:v>
                </c:pt>
                <c:pt idx="8096">
                  <c:v>279.6671</c:v>
                </c:pt>
                <c:pt idx="8097">
                  <c:v>279.69560000000001</c:v>
                </c:pt>
                <c:pt idx="8098">
                  <c:v>279.72480000000002</c:v>
                </c:pt>
                <c:pt idx="8099">
                  <c:v>279.75200000000001</c:v>
                </c:pt>
                <c:pt idx="8100">
                  <c:v>279.78160000000003</c:v>
                </c:pt>
                <c:pt idx="8101">
                  <c:v>279.81200000000001</c:v>
                </c:pt>
                <c:pt idx="8102">
                  <c:v>279.8415</c:v>
                </c:pt>
                <c:pt idx="8103">
                  <c:v>279.87119999999999</c:v>
                </c:pt>
                <c:pt idx="8104">
                  <c:v>279.90159999999997</c:v>
                </c:pt>
                <c:pt idx="8105">
                  <c:v>279.92899999999997</c:v>
                </c:pt>
                <c:pt idx="8106">
                  <c:v>279.96010000000001</c:v>
                </c:pt>
                <c:pt idx="8107">
                  <c:v>279.98739999999998</c:v>
                </c:pt>
                <c:pt idx="8108">
                  <c:v>280.01920000000001</c:v>
                </c:pt>
                <c:pt idx="8109">
                  <c:v>280.04820000000001</c:v>
                </c:pt>
                <c:pt idx="8110">
                  <c:v>280.07749999999999</c:v>
                </c:pt>
                <c:pt idx="8111">
                  <c:v>280.10759999999999</c:v>
                </c:pt>
                <c:pt idx="8112">
                  <c:v>280.13799999999998</c:v>
                </c:pt>
                <c:pt idx="8113">
                  <c:v>280.16849999999999</c:v>
                </c:pt>
                <c:pt idx="8114">
                  <c:v>280.19799999999998</c:v>
                </c:pt>
                <c:pt idx="8115">
                  <c:v>280.22699999999998</c:v>
                </c:pt>
                <c:pt idx="8116">
                  <c:v>280.25700000000001</c:v>
                </c:pt>
                <c:pt idx="8117">
                  <c:v>280.28789999999998</c:v>
                </c:pt>
                <c:pt idx="8118">
                  <c:v>280.31720000000001</c:v>
                </c:pt>
                <c:pt idx="8119">
                  <c:v>280.34800000000001</c:v>
                </c:pt>
                <c:pt idx="8120">
                  <c:v>280.37740000000002</c:v>
                </c:pt>
                <c:pt idx="8121">
                  <c:v>280.4083</c:v>
                </c:pt>
                <c:pt idx="8122">
                  <c:v>280.4391</c:v>
                </c:pt>
                <c:pt idx="8123">
                  <c:v>280.47070000000002</c:v>
                </c:pt>
                <c:pt idx="8124">
                  <c:v>280.50029999999998</c:v>
                </c:pt>
                <c:pt idx="8125">
                  <c:v>280.52960000000002</c:v>
                </c:pt>
                <c:pt idx="8126">
                  <c:v>280.55810000000002</c:v>
                </c:pt>
                <c:pt idx="8127">
                  <c:v>280.589</c:v>
                </c:pt>
                <c:pt idx="8128">
                  <c:v>280.6198</c:v>
                </c:pt>
                <c:pt idx="8129">
                  <c:v>280.64879999999999</c:v>
                </c:pt>
                <c:pt idx="8130">
                  <c:v>280.67899999999997</c:v>
                </c:pt>
                <c:pt idx="8131">
                  <c:v>280.70960000000002</c:v>
                </c:pt>
                <c:pt idx="8132">
                  <c:v>280.73860000000002</c:v>
                </c:pt>
                <c:pt idx="8133">
                  <c:v>280.7688</c:v>
                </c:pt>
                <c:pt idx="8134">
                  <c:v>280.7998</c:v>
                </c:pt>
                <c:pt idx="8135">
                  <c:v>280.8304</c:v>
                </c:pt>
                <c:pt idx="8136">
                  <c:v>280.85860000000002</c:v>
                </c:pt>
                <c:pt idx="8137">
                  <c:v>280.88979999999998</c:v>
                </c:pt>
                <c:pt idx="8138">
                  <c:v>280.91919999999999</c:v>
                </c:pt>
                <c:pt idx="8139">
                  <c:v>280.9502</c:v>
                </c:pt>
                <c:pt idx="8140">
                  <c:v>280.98050000000001</c:v>
                </c:pt>
                <c:pt idx="8141">
                  <c:v>281.01069999999999</c:v>
                </c:pt>
                <c:pt idx="8142">
                  <c:v>281.0412</c:v>
                </c:pt>
                <c:pt idx="8143">
                  <c:v>281.06990000000002</c:v>
                </c:pt>
                <c:pt idx="8144">
                  <c:v>281.10250000000002</c:v>
                </c:pt>
                <c:pt idx="8145">
                  <c:v>281.12950000000001</c:v>
                </c:pt>
                <c:pt idx="8146">
                  <c:v>281.16019999999997</c:v>
                </c:pt>
                <c:pt idx="8147">
                  <c:v>281.1902</c:v>
                </c:pt>
                <c:pt idx="8148">
                  <c:v>281.22120000000001</c:v>
                </c:pt>
                <c:pt idx="8149">
                  <c:v>281.25049999999999</c:v>
                </c:pt>
                <c:pt idx="8150">
                  <c:v>281.27949999999998</c:v>
                </c:pt>
                <c:pt idx="8151">
                  <c:v>281.30900000000003</c:v>
                </c:pt>
                <c:pt idx="8152">
                  <c:v>281.33960000000002</c:v>
                </c:pt>
                <c:pt idx="8153">
                  <c:v>281.3716</c:v>
                </c:pt>
                <c:pt idx="8154">
                  <c:v>281.40179999999998</c:v>
                </c:pt>
                <c:pt idx="8155">
                  <c:v>281.43049999999999</c:v>
                </c:pt>
                <c:pt idx="8156">
                  <c:v>281.46249999999998</c:v>
                </c:pt>
                <c:pt idx="8157">
                  <c:v>281.49090000000001</c:v>
                </c:pt>
                <c:pt idx="8158">
                  <c:v>281.52519999999998</c:v>
                </c:pt>
                <c:pt idx="8159">
                  <c:v>281.55349999999999</c:v>
                </c:pt>
                <c:pt idx="8160">
                  <c:v>281.5847</c:v>
                </c:pt>
                <c:pt idx="8161">
                  <c:v>281.6148</c:v>
                </c:pt>
                <c:pt idx="8162">
                  <c:v>281.64550000000003</c:v>
                </c:pt>
                <c:pt idx="8163">
                  <c:v>281.67599999999999</c:v>
                </c:pt>
                <c:pt idx="8164">
                  <c:v>281.70800000000003</c:v>
                </c:pt>
                <c:pt idx="8165">
                  <c:v>281.73829999999998</c:v>
                </c:pt>
                <c:pt idx="8166">
                  <c:v>281.76830000000001</c:v>
                </c:pt>
                <c:pt idx="8167">
                  <c:v>281.80020000000002</c:v>
                </c:pt>
                <c:pt idx="8168">
                  <c:v>281.83100000000002</c:v>
                </c:pt>
                <c:pt idx="8169">
                  <c:v>281.8614</c:v>
                </c:pt>
                <c:pt idx="8170">
                  <c:v>281.89229999999998</c:v>
                </c:pt>
                <c:pt idx="8171">
                  <c:v>281.9228</c:v>
                </c:pt>
                <c:pt idx="8172">
                  <c:v>281.95339999999999</c:v>
                </c:pt>
                <c:pt idx="8173">
                  <c:v>281.98480000000001</c:v>
                </c:pt>
                <c:pt idx="8174">
                  <c:v>282.01519999999999</c:v>
                </c:pt>
                <c:pt idx="8175">
                  <c:v>282.04820000000001</c:v>
                </c:pt>
                <c:pt idx="8176">
                  <c:v>282.08019999999999</c:v>
                </c:pt>
                <c:pt idx="8177">
                  <c:v>282.11090000000002</c:v>
                </c:pt>
                <c:pt idx="8178">
                  <c:v>282.14139999999998</c:v>
                </c:pt>
                <c:pt idx="8179">
                  <c:v>282.17219999999998</c:v>
                </c:pt>
                <c:pt idx="8180">
                  <c:v>282.20350000000002</c:v>
                </c:pt>
                <c:pt idx="8181">
                  <c:v>282.23340000000002</c:v>
                </c:pt>
                <c:pt idx="8182">
                  <c:v>282.2645</c:v>
                </c:pt>
                <c:pt idx="8183">
                  <c:v>282.29469999999998</c:v>
                </c:pt>
                <c:pt idx="8184">
                  <c:v>282.32580000000002</c:v>
                </c:pt>
                <c:pt idx="8185">
                  <c:v>282.35500000000002</c:v>
                </c:pt>
                <c:pt idx="8186">
                  <c:v>282.38569999999999</c:v>
                </c:pt>
                <c:pt idx="8187">
                  <c:v>282.4153</c:v>
                </c:pt>
                <c:pt idx="8188">
                  <c:v>282.44659999999999</c:v>
                </c:pt>
                <c:pt idx="8189">
                  <c:v>282.47640000000001</c:v>
                </c:pt>
                <c:pt idx="8190">
                  <c:v>282.50700000000001</c:v>
                </c:pt>
                <c:pt idx="8191">
                  <c:v>282.53800000000001</c:v>
                </c:pt>
                <c:pt idx="8192">
                  <c:v>282.56779999999998</c:v>
                </c:pt>
                <c:pt idx="8193">
                  <c:v>282.59859999999998</c:v>
                </c:pt>
                <c:pt idx="8194">
                  <c:v>282.63040000000001</c:v>
                </c:pt>
                <c:pt idx="8195">
                  <c:v>282.66079999999999</c:v>
                </c:pt>
                <c:pt idx="8196">
                  <c:v>282.69380000000001</c:v>
                </c:pt>
                <c:pt idx="8197">
                  <c:v>282.72399999999999</c:v>
                </c:pt>
                <c:pt idx="8198">
                  <c:v>282.75569999999999</c:v>
                </c:pt>
                <c:pt idx="8199">
                  <c:v>282.78609999999998</c:v>
                </c:pt>
                <c:pt idx="8200">
                  <c:v>282.81819999999999</c:v>
                </c:pt>
                <c:pt idx="8201">
                  <c:v>282.8492</c:v>
                </c:pt>
                <c:pt idx="8202">
                  <c:v>282.87920000000003</c:v>
                </c:pt>
                <c:pt idx="8203">
                  <c:v>282.9092</c:v>
                </c:pt>
                <c:pt idx="8204">
                  <c:v>282.94200000000001</c:v>
                </c:pt>
                <c:pt idx="8205">
                  <c:v>282.97219999999999</c:v>
                </c:pt>
                <c:pt idx="8206">
                  <c:v>283.00299999999999</c:v>
                </c:pt>
                <c:pt idx="8207">
                  <c:v>283.03519999999997</c:v>
                </c:pt>
                <c:pt idx="8208">
                  <c:v>283.06509999999997</c:v>
                </c:pt>
                <c:pt idx="8209">
                  <c:v>283.09559999999999</c:v>
                </c:pt>
                <c:pt idx="8210">
                  <c:v>283.12639999999999</c:v>
                </c:pt>
                <c:pt idx="8211">
                  <c:v>283.15550000000002</c:v>
                </c:pt>
                <c:pt idx="8212">
                  <c:v>283.18579999999997</c:v>
                </c:pt>
                <c:pt idx="8213">
                  <c:v>283.21510000000001</c:v>
                </c:pt>
                <c:pt idx="8214">
                  <c:v>283.24650000000003</c:v>
                </c:pt>
                <c:pt idx="8215">
                  <c:v>283.27539999999999</c:v>
                </c:pt>
                <c:pt idx="8216">
                  <c:v>283.30380000000002</c:v>
                </c:pt>
                <c:pt idx="8217">
                  <c:v>283.33260000000001</c:v>
                </c:pt>
                <c:pt idx="8218">
                  <c:v>283.36340000000001</c:v>
                </c:pt>
                <c:pt idx="8219">
                  <c:v>283.39400000000001</c:v>
                </c:pt>
                <c:pt idx="8220">
                  <c:v>283.42540000000002</c:v>
                </c:pt>
                <c:pt idx="8221">
                  <c:v>283.4554</c:v>
                </c:pt>
                <c:pt idx="8222">
                  <c:v>283.48700000000002</c:v>
                </c:pt>
                <c:pt idx="8223">
                  <c:v>283.51620000000003</c:v>
                </c:pt>
                <c:pt idx="8224">
                  <c:v>283.54750000000001</c:v>
                </c:pt>
                <c:pt idx="8225">
                  <c:v>283.58100000000002</c:v>
                </c:pt>
                <c:pt idx="8226">
                  <c:v>283.6096</c:v>
                </c:pt>
                <c:pt idx="8227">
                  <c:v>283.63940000000002</c:v>
                </c:pt>
                <c:pt idx="8228">
                  <c:v>283.6705</c:v>
                </c:pt>
                <c:pt idx="8229">
                  <c:v>283.7022</c:v>
                </c:pt>
                <c:pt idx="8230">
                  <c:v>283.73180000000002</c:v>
                </c:pt>
                <c:pt idx="8231">
                  <c:v>283.7636</c:v>
                </c:pt>
                <c:pt idx="8232">
                  <c:v>283.79590000000002</c:v>
                </c:pt>
                <c:pt idx="8233">
                  <c:v>283.82639999999998</c:v>
                </c:pt>
                <c:pt idx="8234">
                  <c:v>283.85789999999997</c:v>
                </c:pt>
                <c:pt idx="8235">
                  <c:v>283.88929999999999</c:v>
                </c:pt>
                <c:pt idx="8236">
                  <c:v>283.92009999999999</c:v>
                </c:pt>
                <c:pt idx="8237">
                  <c:v>283.95159999999998</c:v>
                </c:pt>
                <c:pt idx="8238">
                  <c:v>283.98480000000001</c:v>
                </c:pt>
                <c:pt idx="8239">
                  <c:v>284.01519999999999</c:v>
                </c:pt>
                <c:pt idx="8240">
                  <c:v>284.04570000000001</c:v>
                </c:pt>
                <c:pt idx="8241">
                  <c:v>284.0763</c:v>
                </c:pt>
                <c:pt idx="8242">
                  <c:v>284.10989999999998</c:v>
                </c:pt>
                <c:pt idx="8243">
                  <c:v>284.13979999999998</c:v>
                </c:pt>
                <c:pt idx="8244">
                  <c:v>284.1705</c:v>
                </c:pt>
                <c:pt idx="8245">
                  <c:v>284.20139999999998</c:v>
                </c:pt>
                <c:pt idx="8246">
                  <c:v>284.23160000000001</c:v>
                </c:pt>
                <c:pt idx="8247">
                  <c:v>284.26139999999998</c:v>
                </c:pt>
                <c:pt idx="8248">
                  <c:v>284.29309999999998</c:v>
                </c:pt>
                <c:pt idx="8249">
                  <c:v>284.3252</c:v>
                </c:pt>
                <c:pt idx="8250">
                  <c:v>284.3562</c:v>
                </c:pt>
                <c:pt idx="8251">
                  <c:v>284.38839999999999</c:v>
                </c:pt>
                <c:pt idx="8252">
                  <c:v>284.42059999999998</c:v>
                </c:pt>
                <c:pt idx="8253">
                  <c:v>284.45249999999999</c:v>
                </c:pt>
                <c:pt idx="8254">
                  <c:v>284.4855</c:v>
                </c:pt>
                <c:pt idx="8255">
                  <c:v>284.51639999999998</c:v>
                </c:pt>
                <c:pt idx="8256">
                  <c:v>284.54829999999998</c:v>
                </c:pt>
                <c:pt idx="8257">
                  <c:v>284.57819999999998</c:v>
                </c:pt>
                <c:pt idx="8258">
                  <c:v>284.61070000000001</c:v>
                </c:pt>
                <c:pt idx="8259">
                  <c:v>284.64240000000001</c:v>
                </c:pt>
                <c:pt idx="8260">
                  <c:v>284.67439999999999</c:v>
                </c:pt>
                <c:pt idx="8261">
                  <c:v>284.70600000000002</c:v>
                </c:pt>
                <c:pt idx="8262">
                  <c:v>284.73700000000002</c:v>
                </c:pt>
                <c:pt idx="8263">
                  <c:v>284.77010000000001</c:v>
                </c:pt>
                <c:pt idx="8264">
                  <c:v>284.80329999999998</c:v>
                </c:pt>
                <c:pt idx="8265">
                  <c:v>284.8356</c:v>
                </c:pt>
                <c:pt idx="8266">
                  <c:v>284.86759999999998</c:v>
                </c:pt>
                <c:pt idx="8267">
                  <c:v>284.89940000000001</c:v>
                </c:pt>
                <c:pt idx="8268">
                  <c:v>284.9298</c:v>
                </c:pt>
                <c:pt idx="8269">
                  <c:v>284.96089999999998</c:v>
                </c:pt>
                <c:pt idx="8270">
                  <c:v>284.99239999999998</c:v>
                </c:pt>
                <c:pt idx="8271">
                  <c:v>285.02429999999998</c:v>
                </c:pt>
                <c:pt idx="8272">
                  <c:v>285.0564</c:v>
                </c:pt>
                <c:pt idx="8273">
                  <c:v>285.08800000000002</c:v>
                </c:pt>
                <c:pt idx="8274">
                  <c:v>285.11840000000001</c:v>
                </c:pt>
                <c:pt idx="8275">
                  <c:v>285.1506</c:v>
                </c:pt>
                <c:pt idx="8276">
                  <c:v>285.18220000000002</c:v>
                </c:pt>
                <c:pt idx="8277">
                  <c:v>285.21379999999999</c:v>
                </c:pt>
                <c:pt idx="8278">
                  <c:v>285.2482</c:v>
                </c:pt>
                <c:pt idx="8279">
                  <c:v>285.27929999999998</c:v>
                </c:pt>
                <c:pt idx="8280">
                  <c:v>285.31349999999998</c:v>
                </c:pt>
                <c:pt idx="8281">
                  <c:v>285.34449999999998</c:v>
                </c:pt>
                <c:pt idx="8282">
                  <c:v>285.37670000000003</c:v>
                </c:pt>
                <c:pt idx="8283">
                  <c:v>285.40800000000002</c:v>
                </c:pt>
                <c:pt idx="8284">
                  <c:v>285.4384</c:v>
                </c:pt>
                <c:pt idx="8285">
                  <c:v>285.47149999999999</c:v>
                </c:pt>
                <c:pt idx="8286">
                  <c:v>285.50310000000002</c:v>
                </c:pt>
                <c:pt idx="8287">
                  <c:v>285.53359999999998</c:v>
                </c:pt>
                <c:pt idx="8288">
                  <c:v>285.56470000000002</c:v>
                </c:pt>
                <c:pt idx="8289">
                  <c:v>285.59640000000002</c:v>
                </c:pt>
                <c:pt idx="8290">
                  <c:v>285.62900000000002</c:v>
                </c:pt>
                <c:pt idx="8291">
                  <c:v>285.66219999999998</c:v>
                </c:pt>
                <c:pt idx="8292">
                  <c:v>285.69139999999999</c:v>
                </c:pt>
                <c:pt idx="8293">
                  <c:v>285.72309999999999</c:v>
                </c:pt>
                <c:pt idx="8294">
                  <c:v>285.75779999999997</c:v>
                </c:pt>
                <c:pt idx="8295">
                  <c:v>285.78899999999999</c:v>
                </c:pt>
                <c:pt idx="8296">
                  <c:v>285.82150000000001</c:v>
                </c:pt>
                <c:pt idx="8297">
                  <c:v>285.85399999999998</c:v>
                </c:pt>
                <c:pt idx="8298">
                  <c:v>285.88560000000001</c:v>
                </c:pt>
                <c:pt idx="8299">
                  <c:v>285.91640000000001</c:v>
                </c:pt>
                <c:pt idx="8300">
                  <c:v>285.95159999999998</c:v>
                </c:pt>
                <c:pt idx="8301">
                  <c:v>285.98270000000002</c:v>
                </c:pt>
                <c:pt idx="8302">
                  <c:v>286.01499999999999</c:v>
                </c:pt>
                <c:pt idx="8303">
                  <c:v>286.0478</c:v>
                </c:pt>
                <c:pt idx="8304">
                  <c:v>286.07740000000001</c:v>
                </c:pt>
                <c:pt idx="8305">
                  <c:v>286.11219999999997</c:v>
                </c:pt>
                <c:pt idx="8306">
                  <c:v>286.14089999999999</c:v>
                </c:pt>
                <c:pt idx="8307">
                  <c:v>286.1748</c:v>
                </c:pt>
                <c:pt idx="8308">
                  <c:v>286.2054</c:v>
                </c:pt>
                <c:pt idx="8309">
                  <c:v>286.23849999999999</c:v>
                </c:pt>
                <c:pt idx="8310">
                  <c:v>286.27089999999998</c:v>
                </c:pt>
                <c:pt idx="8311">
                  <c:v>286.30149999999998</c:v>
                </c:pt>
                <c:pt idx="8312">
                  <c:v>286.33260000000001</c:v>
                </c:pt>
                <c:pt idx="8313">
                  <c:v>286.36700000000002</c:v>
                </c:pt>
                <c:pt idx="8314">
                  <c:v>286.40159999999997</c:v>
                </c:pt>
                <c:pt idx="8315">
                  <c:v>286.43360000000001</c:v>
                </c:pt>
                <c:pt idx="8316">
                  <c:v>286.4631</c:v>
                </c:pt>
                <c:pt idx="8317">
                  <c:v>286.49610000000001</c:v>
                </c:pt>
                <c:pt idx="8318">
                  <c:v>286.5274</c:v>
                </c:pt>
                <c:pt idx="8319">
                  <c:v>286.55939999999998</c:v>
                </c:pt>
                <c:pt idx="8320">
                  <c:v>286.5924</c:v>
                </c:pt>
                <c:pt idx="8321">
                  <c:v>286.62520000000001</c:v>
                </c:pt>
                <c:pt idx="8322">
                  <c:v>286.65820000000002</c:v>
                </c:pt>
                <c:pt idx="8323">
                  <c:v>286.69209999999998</c:v>
                </c:pt>
                <c:pt idx="8324">
                  <c:v>286.72480000000002</c:v>
                </c:pt>
                <c:pt idx="8325">
                  <c:v>286.75830000000002</c:v>
                </c:pt>
                <c:pt idx="8326">
                  <c:v>286.79129999999998</c:v>
                </c:pt>
                <c:pt idx="8327">
                  <c:v>286.82479999999998</c:v>
                </c:pt>
                <c:pt idx="8328">
                  <c:v>286.85910000000001</c:v>
                </c:pt>
                <c:pt idx="8329">
                  <c:v>286.88959999999997</c:v>
                </c:pt>
                <c:pt idx="8330">
                  <c:v>286.92469999999997</c:v>
                </c:pt>
                <c:pt idx="8331">
                  <c:v>286.95819999999998</c:v>
                </c:pt>
                <c:pt idx="8332">
                  <c:v>286.99</c:v>
                </c:pt>
                <c:pt idx="8333">
                  <c:v>287.02420000000001</c:v>
                </c:pt>
                <c:pt idx="8334">
                  <c:v>287.05739999999997</c:v>
                </c:pt>
                <c:pt idx="8335">
                  <c:v>287.09030000000001</c:v>
                </c:pt>
                <c:pt idx="8336">
                  <c:v>287.12400000000002</c:v>
                </c:pt>
                <c:pt idx="8337">
                  <c:v>287.15870000000001</c:v>
                </c:pt>
                <c:pt idx="8338">
                  <c:v>287.1918</c:v>
                </c:pt>
                <c:pt idx="8339">
                  <c:v>287.22460000000001</c:v>
                </c:pt>
                <c:pt idx="8340">
                  <c:v>287.25880000000001</c:v>
                </c:pt>
                <c:pt idx="8341">
                  <c:v>287.29059999999998</c:v>
                </c:pt>
                <c:pt idx="8342">
                  <c:v>287.32499999999999</c:v>
                </c:pt>
                <c:pt idx="8343">
                  <c:v>287.35809999999998</c:v>
                </c:pt>
                <c:pt idx="8344">
                  <c:v>287.39120000000003</c:v>
                </c:pt>
                <c:pt idx="8345">
                  <c:v>287.42399999999998</c:v>
                </c:pt>
                <c:pt idx="8346">
                  <c:v>287.45639999999997</c:v>
                </c:pt>
                <c:pt idx="8347">
                  <c:v>287.49119999999999</c:v>
                </c:pt>
                <c:pt idx="8348">
                  <c:v>287.52460000000002</c:v>
                </c:pt>
                <c:pt idx="8349">
                  <c:v>287.55619999999999</c:v>
                </c:pt>
                <c:pt idx="8350">
                  <c:v>287.59089999999998</c:v>
                </c:pt>
                <c:pt idx="8351">
                  <c:v>287.62279999999998</c:v>
                </c:pt>
                <c:pt idx="8352">
                  <c:v>287.65609999999998</c:v>
                </c:pt>
                <c:pt idx="8353">
                  <c:v>287.68939999999998</c:v>
                </c:pt>
                <c:pt idx="8354">
                  <c:v>287.72219999999999</c:v>
                </c:pt>
                <c:pt idx="8355">
                  <c:v>287.75700000000001</c:v>
                </c:pt>
                <c:pt idx="8356">
                  <c:v>287.79070000000002</c:v>
                </c:pt>
                <c:pt idx="8357">
                  <c:v>287.82299999999998</c:v>
                </c:pt>
                <c:pt idx="8358">
                  <c:v>287.8578</c:v>
                </c:pt>
                <c:pt idx="8359">
                  <c:v>287.89019999999999</c:v>
                </c:pt>
                <c:pt idx="8360">
                  <c:v>287.92500000000001</c:v>
                </c:pt>
                <c:pt idx="8361">
                  <c:v>287.95760000000001</c:v>
                </c:pt>
                <c:pt idx="8362">
                  <c:v>287.9905</c:v>
                </c:pt>
                <c:pt idx="8363">
                  <c:v>288.02519999999998</c:v>
                </c:pt>
                <c:pt idx="8364">
                  <c:v>288.05689999999998</c:v>
                </c:pt>
                <c:pt idx="8365">
                  <c:v>288.09050000000002</c:v>
                </c:pt>
                <c:pt idx="8366">
                  <c:v>288.125</c:v>
                </c:pt>
                <c:pt idx="8367">
                  <c:v>288.15960000000001</c:v>
                </c:pt>
                <c:pt idx="8368">
                  <c:v>288.19200000000001</c:v>
                </c:pt>
                <c:pt idx="8369">
                  <c:v>288.22750000000002</c:v>
                </c:pt>
                <c:pt idx="8370">
                  <c:v>288.25920000000002</c:v>
                </c:pt>
                <c:pt idx="8371">
                  <c:v>288.29199999999997</c:v>
                </c:pt>
                <c:pt idx="8372">
                  <c:v>288.32619999999997</c:v>
                </c:pt>
                <c:pt idx="8373">
                  <c:v>288.358</c:v>
                </c:pt>
                <c:pt idx="8374">
                  <c:v>288.39159999999998</c:v>
                </c:pt>
                <c:pt idx="8375">
                  <c:v>288.42509999999999</c:v>
                </c:pt>
                <c:pt idx="8376">
                  <c:v>288.45780000000002</c:v>
                </c:pt>
                <c:pt idx="8377">
                  <c:v>288.49200000000002</c:v>
                </c:pt>
                <c:pt idx="8378">
                  <c:v>288.52820000000003</c:v>
                </c:pt>
                <c:pt idx="8379">
                  <c:v>288.56150000000002</c:v>
                </c:pt>
                <c:pt idx="8380">
                  <c:v>288.59690000000001</c:v>
                </c:pt>
                <c:pt idx="8381">
                  <c:v>288.63229999999999</c:v>
                </c:pt>
                <c:pt idx="8382">
                  <c:v>288.66460000000001</c:v>
                </c:pt>
                <c:pt idx="8383">
                  <c:v>288.69920000000002</c:v>
                </c:pt>
                <c:pt idx="8384">
                  <c:v>288.73259999999999</c:v>
                </c:pt>
                <c:pt idx="8385">
                  <c:v>288.76589999999999</c:v>
                </c:pt>
                <c:pt idx="8386">
                  <c:v>288.7998</c:v>
                </c:pt>
                <c:pt idx="8387">
                  <c:v>288.83249999999998</c:v>
                </c:pt>
                <c:pt idx="8388">
                  <c:v>288.86520000000002</c:v>
                </c:pt>
                <c:pt idx="8389">
                  <c:v>288.90019999999998</c:v>
                </c:pt>
                <c:pt idx="8390">
                  <c:v>288.93349999999998</c:v>
                </c:pt>
                <c:pt idx="8391">
                  <c:v>288.96940000000001</c:v>
                </c:pt>
                <c:pt idx="8392">
                  <c:v>289.00319999999999</c:v>
                </c:pt>
                <c:pt idx="8393">
                  <c:v>289.0369</c:v>
                </c:pt>
                <c:pt idx="8394">
                  <c:v>289.07</c:v>
                </c:pt>
                <c:pt idx="8395">
                  <c:v>289.1035</c:v>
                </c:pt>
                <c:pt idx="8396">
                  <c:v>289.13830000000002</c:v>
                </c:pt>
                <c:pt idx="8397">
                  <c:v>289.17180000000002</c:v>
                </c:pt>
                <c:pt idx="8398">
                  <c:v>289.20639999999997</c:v>
                </c:pt>
                <c:pt idx="8399">
                  <c:v>289.23880000000003</c:v>
                </c:pt>
                <c:pt idx="8400">
                  <c:v>289.27420000000001</c:v>
                </c:pt>
                <c:pt idx="8401">
                  <c:v>289.30790000000002</c:v>
                </c:pt>
                <c:pt idx="8402">
                  <c:v>289.34219999999999</c:v>
                </c:pt>
                <c:pt idx="8403">
                  <c:v>289.37670000000003</c:v>
                </c:pt>
                <c:pt idx="8404">
                  <c:v>289.41090000000003</c:v>
                </c:pt>
                <c:pt idx="8405">
                  <c:v>289.4452</c:v>
                </c:pt>
                <c:pt idx="8406">
                  <c:v>289.4796</c:v>
                </c:pt>
                <c:pt idx="8407">
                  <c:v>289.51420000000002</c:v>
                </c:pt>
                <c:pt idx="8408">
                  <c:v>289.5496</c:v>
                </c:pt>
                <c:pt idx="8409">
                  <c:v>289.58420000000001</c:v>
                </c:pt>
                <c:pt idx="8410">
                  <c:v>289.61880000000002</c:v>
                </c:pt>
                <c:pt idx="8411">
                  <c:v>289.65390000000002</c:v>
                </c:pt>
                <c:pt idx="8412">
                  <c:v>289.68819999999999</c:v>
                </c:pt>
                <c:pt idx="8413">
                  <c:v>289.72179999999997</c:v>
                </c:pt>
                <c:pt idx="8414">
                  <c:v>289.75799999999998</c:v>
                </c:pt>
                <c:pt idx="8415">
                  <c:v>289.79070000000002</c:v>
                </c:pt>
                <c:pt idx="8416">
                  <c:v>289.82440000000003</c:v>
                </c:pt>
                <c:pt idx="8417">
                  <c:v>289.85820000000001</c:v>
                </c:pt>
                <c:pt idx="8418">
                  <c:v>289.89370000000002</c:v>
                </c:pt>
                <c:pt idx="8419">
                  <c:v>289.92809999999997</c:v>
                </c:pt>
                <c:pt idx="8420">
                  <c:v>289.9624</c:v>
                </c:pt>
                <c:pt idx="8421">
                  <c:v>289.99799999999999</c:v>
                </c:pt>
                <c:pt idx="8422">
                  <c:v>290.03309999999999</c:v>
                </c:pt>
                <c:pt idx="8423">
                  <c:v>290.06979999999999</c:v>
                </c:pt>
                <c:pt idx="8424">
                  <c:v>290.10379999999998</c:v>
                </c:pt>
                <c:pt idx="8425">
                  <c:v>290.1388</c:v>
                </c:pt>
                <c:pt idx="8426">
                  <c:v>290.173</c:v>
                </c:pt>
                <c:pt idx="8427">
                  <c:v>290.20600000000002</c:v>
                </c:pt>
                <c:pt idx="8428">
                  <c:v>290.24340000000001</c:v>
                </c:pt>
                <c:pt idx="8429">
                  <c:v>290.27850000000001</c:v>
                </c:pt>
                <c:pt idx="8430">
                  <c:v>290.3125</c:v>
                </c:pt>
                <c:pt idx="8431">
                  <c:v>290.34840000000003</c:v>
                </c:pt>
                <c:pt idx="8432">
                  <c:v>290.38409999999999</c:v>
                </c:pt>
                <c:pt idx="8433">
                  <c:v>290.41849999999999</c:v>
                </c:pt>
                <c:pt idx="8434">
                  <c:v>290.45389999999998</c:v>
                </c:pt>
                <c:pt idx="8435">
                  <c:v>290.49079999999998</c:v>
                </c:pt>
                <c:pt idx="8436">
                  <c:v>290.52679999999998</c:v>
                </c:pt>
                <c:pt idx="8437">
                  <c:v>290.56079999999997</c:v>
                </c:pt>
                <c:pt idx="8438">
                  <c:v>290.59789999999998</c:v>
                </c:pt>
                <c:pt idx="8439">
                  <c:v>290.63229999999999</c:v>
                </c:pt>
                <c:pt idx="8440">
                  <c:v>290.66660000000002</c:v>
                </c:pt>
                <c:pt idx="8441">
                  <c:v>290.70209999999997</c:v>
                </c:pt>
                <c:pt idx="8442">
                  <c:v>290.7364</c:v>
                </c:pt>
                <c:pt idx="8443">
                  <c:v>290.7715</c:v>
                </c:pt>
                <c:pt idx="8444">
                  <c:v>290.80770000000001</c:v>
                </c:pt>
                <c:pt idx="8445">
                  <c:v>290.84280000000001</c:v>
                </c:pt>
                <c:pt idx="8446">
                  <c:v>290.87860000000001</c:v>
                </c:pt>
                <c:pt idx="8447">
                  <c:v>290.9135</c:v>
                </c:pt>
                <c:pt idx="8448">
                  <c:v>290.94959999999998</c:v>
                </c:pt>
                <c:pt idx="8449">
                  <c:v>290.98610000000002</c:v>
                </c:pt>
                <c:pt idx="8450">
                  <c:v>291.02050000000003</c:v>
                </c:pt>
                <c:pt idx="8451">
                  <c:v>291.05540000000002</c:v>
                </c:pt>
                <c:pt idx="8452">
                  <c:v>291.0915</c:v>
                </c:pt>
                <c:pt idx="8453">
                  <c:v>291.12599999999998</c:v>
                </c:pt>
                <c:pt idx="8454">
                  <c:v>291.161</c:v>
                </c:pt>
                <c:pt idx="8455">
                  <c:v>291.1968</c:v>
                </c:pt>
                <c:pt idx="8456">
                  <c:v>291.23009999999999</c:v>
                </c:pt>
                <c:pt idx="8457">
                  <c:v>291.2654</c:v>
                </c:pt>
                <c:pt idx="8458">
                  <c:v>291.30279999999999</c:v>
                </c:pt>
                <c:pt idx="8459">
                  <c:v>291.33760000000001</c:v>
                </c:pt>
                <c:pt idx="8460">
                  <c:v>291.3725</c:v>
                </c:pt>
                <c:pt idx="8461">
                  <c:v>291.40800000000002</c:v>
                </c:pt>
                <c:pt idx="8462">
                  <c:v>291.44499999999999</c:v>
                </c:pt>
                <c:pt idx="8463">
                  <c:v>291.47899999999998</c:v>
                </c:pt>
                <c:pt idx="8464">
                  <c:v>291.51490000000001</c:v>
                </c:pt>
                <c:pt idx="8465">
                  <c:v>291.55070000000001</c:v>
                </c:pt>
                <c:pt idx="8466">
                  <c:v>291.58749999999998</c:v>
                </c:pt>
                <c:pt idx="8467">
                  <c:v>291.62169999999998</c:v>
                </c:pt>
                <c:pt idx="8468">
                  <c:v>291.65789999999998</c:v>
                </c:pt>
                <c:pt idx="8469">
                  <c:v>291.69260000000003</c:v>
                </c:pt>
                <c:pt idx="8470">
                  <c:v>291.72750000000002</c:v>
                </c:pt>
                <c:pt idx="8471">
                  <c:v>291.76220000000001</c:v>
                </c:pt>
                <c:pt idx="8472">
                  <c:v>291.79860000000002</c:v>
                </c:pt>
                <c:pt idx="8473">
                  <c:v>291.8322</c:v>
                </c:pt>
                <c:pt idx="8474">
                  <c:v>291.86630000000002</c:v>
                </c:pt>
                <c:pt idx="8475">
                  <c:v>291.9024</c:v>
                </c:pt>
                <c:pt idx="8476">
                  <c:v>291.9357</c:v>
                </c:pt>
                <c:pt idx="8477">
                  <c:v>291.97179999999997</c:v>
                </c:pt>
                <c:pt idx="8478">
                  <c:v>292.00720000000001</c:v>
                </c:pt>
                <c:pt idx="8479">
                  <c:v>292.04219999999998</c:v>
                </c:pt>
                <c:pt idx="8480">
                  <c:v>292.07900000000001</c:v>
                </c:pt>
                <c:pt idx="8481">
                  <c:v>292.1146</c:v>
                </c:pt>
                <c:pt idx="8482">
                  <c:v>292.15219999999999</c:v>
                </c:pt>
                <c:pt idx="8483">
                  <c:v>292.18650000000002</c:v>
                </c:pt>
                <c:pt idx="8484">
                  <c:v>292.22300000000001</c:v>
                </c:pt>
                <c:pt idx="8485">
                  <c:v>292.25839999999999</c:v>
                </c:pt>
                <c:pt idx="8486">
                  <c:v>292.29539999999997</c:v>
                </c:pt>
                <c:pt idx="8487">
                  <c:v>292.32909999999998</c:v>
                </c:pt>
                <c:pt idx="8488">
                  <c:v>292.3646</c:v>
                </c:pt>
                <c:pt idx="8489">
                  <c:v>292.4008</c:v>
                </c:pt>
                <c:pt idx="8490">
                  <c:v>292.43709999999999</c:v>
                </c:pt>
                <c:pt idx="8491">
                  <c:v>292.47219999999999</c:v>
                </c:pt>
                <c:pt idx="8492">
                  <c:v>292.50799999999998</c:v>
                </c:pt>
                <c:pt idx="8493">
                  <c:v>292.54250000000002</c:v>
                </c:pt>
                <c:pt idx="8494">
                  <c:v>292.57760000000002</c:v>
                </c:pt>
                <c:pt idx="8495">
                  <c:v>292.61520000000002</c:v>
                </c:pt>
                <c:pt idx="8496">
                  <c:v>292.64850000000001</c:v>
                </c:pt>
                <c:pt idx="8497">
                  <c:v>292.685</c:v>
                </c:pt>
                <c:pt idx="8498">
                  <c:v>292.72059999999999</c:v>
                </c:pt>
                <c:pt idx="8499">
                  <c:v>292.75639999999999</c:v>
                </c:pt>
                <c:pt idx="8500">
                  <c:v>292.79300000000001</c:v>
                </c:pt>
                <c:pt idx="8501">
                  <c:v>292.82979999999998</c:v>
                </c:pt>
                <c:pt idx="8502">
                  <c:v>292.86559999999997</c:v>
                </c:pt>
                <c:pt idx="8503">
                  <c:v>292.9006</c:v>
                </c:pt>
                <c:pt idx="8504">
                  <c:v>292.935</c:v>
                </c:pt>
                <c:pt idx="8505">
                  <c:v>292.97039999999998</c:v>
                </c:pt>
                <c:pt idx="8506">
                  <c:v>293.00639999999999</c:v>
                </c:pt>
                <c:pt idx="8507">
                  <c:v>293.04219999999998</c:v>
                </c:pt>
                <c:pt idx="8508">
                  <c:v>293.07859999999999</c:v>
                </c:pt>
                <c:pt idx="8509">
                  <c:v>293.11520000000002</c:v>
                </c:pt>
                <c:pt idx="8510">
                  <c:v>293.15109999999999</c:v>
                </c:pt>
                <c:pt idx="8511">
                  <c:v>293.18669999999997</c:v>
                </c:pt>
                <c:pt idx="8512">
                  <c:v>293.22199999999998</c:v>
                </c:pt>
                <c:pt idx="8513">
                  <c:v>293.25850000000003</c:v>
                </c:pt>
                <c:pt idx="8514">
                  <c:v>293.2944</c:v>
                </c:pt>
                <c:pt idx="8515">
                  <c:v>293.33100000000002</c:v>
                </c:pt>
                <c:pt idx="8516">
                  <c:v>293.3655</c:v>
                </c:pt>
                <c:pt idx="8517">
                  <c:v>293.40190000000001</c:v>
                </c:pt>
                <c:pt idx="8518">
                  <c:v>293.43709999999999</c:v>
                </c:pt>
                <c:pt idx="8519">
                  <c:v>293.47179999999997</c:v>
                </c:pt>
                <c:pt idx="8520">
                  <c:v>293.50880000000001</c:v>
                </c:pt>
                <c:pt idx="8521">
                  <c:v>293.54450000000003</c:v>
                </c:pt>
                <c:pt idx="8522">
                  <c:v>293.58</c:v>
                </c:pt>
                <c:pt idx="8523">
                  <c:v>293.61680000000001</c:v>
                </c:pt>
                <c:pt idx="8524">
                  <c:v>293.65429999999998</c:v>
                </c:pt>
                <c:pt idx="8525">
                  <c:v>293.69009999999997</c:v>
                </c:pt>
                <c:pt idx="8526">
                  <c:v>293.7251</c:v>
                </c:pt>
                <c:pt idx="8527">
                  <c:v>293.75979999999998</c:v>
                </c:pt>
                <c:pt idx="8528">
                  <c:v>293.79660000000001</c:v>
                </c:pt>
                <c:pt idx="8529">
                  <c:v>293.83300000000003</c:v>
                </c:pt>
                <c:pt idx="8530">
                  <c:v>293.8698</c:v>
                </c:pt>
                <c:pt idx="8531">
                  <c:v>293.90800000000002</c:v>
                </c:pt>
                <c:pt idx="8532">
                  <c:v>293.94380000000001</c:v>
                </c:pt>
                <c:pt idx="8533">
                  <c:v>293.97789999999998</c:v>
                </c:pt>
                <c:pt idx="8534">
                  <c:v>294.0154</c:v>
                </c:pt>
                <c:pt idx="8535">
                  <c:v>294.05160000000001</c:v>
                </c:pt>
                <c:pt idx="8536">
                  <c:v>294.08960000000002</c:v>
                </c:pt>
                <c:pt idx="8537">
                  <c:v>294.12549999999999</c:v>
                </c:pt>
                <c:pt idx="8538">
                  <c:v>294.16300000000001</c:v>
                </c:pt>
                <c:pt idx="8539">
                  <c:v>294.19900000000001</c:v>
                </c:pt>
                <c:pt idx="8540">
                  <c:v>294.2355</c:v>
                </c:pt>
                <c:pt idx="8541">
                  <c:v>294.27190000000002</c:v>
                </c:pt>
                <c:pt idx="8542">
                  <c:v>294.30930000000001</c:v>
                </c:pt>
                <c:pt idx="8543">
                  <c:v>294.34570000000002</c:v>
                </c:pt>
                <c:pt idx="8544">
                  <c:v>294.38240000000002</c:v>
                </c:pt>
                <c:pt idx="8545">
                  <c:v>294.41950000000003</c:v>
                </c:pt>
                <c:pt idx="8546">
                  <c:v>294.45519999999999</c:v>
                </c:pt>
                <c:pt idx="8547">
                  <c:v>294.49059999999997</c:v>
                </c:pt>
                <c:pt idx="8548">
                  <c:v>294.52760000000001</c:v>
                </c:pt>
                <c:pt idx="8549">
                  <c:v>294.56619999999998</c:v>
                </c:pt>
                <c:pt idx="8550">
                  <c:v>294.60329999999999</c:v>
                </c:pt>
                <c:pt idx="8551">
                  <c:v>294.64060000000001</c:v>
                </c:pt>
                <c:pt idx="8552">
                  <c:v>294.67899999999997</c:v>
                </c:pt>
                <c:pt idx="8553">
                  <c:v>294.71640000000002</c:v>
                </c:pt>
                <c:pt idx="8554">
                  <c:v>294.75310000000002</c:v>
                </c:pt>
                <c:pt idx="8555">
                  <c:v>294.79169999999999</c:v>
                </c:pt>
                <c:pt idx="8556">
                  <c:v>294.82940000000002</c:v>
                </c:pt>
                <c:pt idx="8557">
                  <c:v>294.86649999999997</c:v>
                </c:pt>
                <c:pt idx="8558">
                  <c:v>294.90519999999998</c:v>
                </c:pt>
                <c:pt idx="8559">
                  <c:v>294.94119999999998</c:v>
                </c:pt>
                <c:pt idx="8560">
                  <c:v>294.97969999999998</c:v>
                </c:pt>
                <c:pt idx="8561">
                  <c:v>295.01839999999999</c:v>
                </c:pt>
                <c:pt idx="8562">
                  <c:v>295.05630000000002</c:v>
                </c:pt>
                <c:pt idx="8563">
                  <c:v>295.09179999999998</c:v>
                </c:pt>
                <c:pt idx="8564">
                  <c:v>295.13</c:v>
                </c:pt>
                <c:pt idx="8565">
                  <c:v>295.1687</c:v>
                </c:pt>
                <c:pt idx="8566">
                  <c:v>295.20600000000002</c:v>
                </c:pt>
                <c:pt idx="8567">
                  <c:v>295.24380000000002</c:v>
                </c:pt>
                <c:pt idx="8568">
                  <c:v>295.28160000000003</c:v>
                </c:pt>
                <c:pt idx="8569">
                  <c:v>295.3202</c:v>
                </c:pt>
                <c:pt idx="8570">
                  <c:v>295.3578</c:v>
                </c:pt>
                <c:pt idx="8571">
                  <c:v>295.39769999999999</c:v>
                </c:pt>
                <c:pt idx="8572">
                  <c:v>295.43389999999999</c:v>
                </c:pt>
                <c:pt idx="8573">
                  <c:v>295.47340000000003</c:v>
                </c:pt>
                <c:pt idx="8574">
                  <c:v>295.51080000000002</c:v>
                </c:pt>
                <c:pt idx="8575">
                  <c:v>295.54809999999998</c:v>
                </c:pt>
                <c:pt idx="8576">
                  <c:v>295.58629999999999</c:v>
                </c:pt>
                <c:pt idx="8577">
                  <c:v>295.62549999999999</c:v>
                </c:pt>
                <c:pt idx="8578">
                  <c:v>295.6644</c:v>
                </c:pt>
                <c:pt idx="8579">
                  <c:v>295.69959999999998</c:v>
                </c:pt>
                <c:pt idx="8580">
                  <c:v>295.73669999999998</c:v>
                </c:pt>
                <c:pt idx="8581">
                  <c:v>295.77260000000001</c:v>
                </c:pt>
                <c:pt idx="8582">
                  <c:v>295.81060000000002</c:v>
                </c:pt>
                <c:pt idx="8583">
                  <c:v>295.8467</c:v>
                </c:pt>
                <c:pt idx="8584">
                  <c:v>295.88420000000002</c:v>
                </c:pt>
                <c:pt idx="8585">
                  <c:v>295.9205</c:v>
                </c:pt>
                <c:pt idx="8586">
                  <c:v>295.95749999999998</c:v>
                </c:pt>
                <c:pt idx="8587">
                  <c:v>295.9932</c:v>
                </c:pt>
                <c:pt idx="8588">
                  <c:v>296.03030000000001</c:v>
                </c:pt>
                <c:pt idx="8589">
                  <c:v>296.06619999999998</c:v>
                </c:pt>
                <c:pt idx="8590">
                  <c:v>296.10399999999998</c:v>
                </c:pt>
                <c:pt idx="8591">
                  <c:v>296.14139999999998</c:v>
                </c:pt>
                <c:pt idx="8592">
                  <c:v>296.1782</c:v>
                </c:pt>
                <c:pt idx="8593">
                  <c:v>296.214</c:v>
                </c:pt>
                <c:pt idx="8594">
                  <c:v>296.2516</c:v>
                </c:pt>
                <c:pt idx="8595">
                  <c:v>296.2867</c:v>
                </c:pt>
                <c:pt idx="8596">
                  <c:v>296.32380000000001</c:v>
                </c:pt>
                <c:pt idx="8597">
                  <c:v>296.36059999999998</c:v>
                </c:pt>
                <c:pt idx="8598">
                  <c:v>296.399</c:v>
                </c:pt>
                <c:pt idx="8599">
                  <c:v>296.43340000000001</c:v>
                </c:pt>
                <c:pt idx="8600">
                  <c:v>296.47019999999998</c:v>
                </c:pt>
                <c:pt idx="8601">
                  <c:v>296.50810000000001</c:v>
                </c:pt>
                <c:pt idx="8602">
                  <c:v>296.54320000000001</c:v>
                </c:pt>
                <c:pt idx="8603">
                  <c:v>296.58</c:v>
                </c:pt>
                <c:pt idx="8604">
                  <c:v>296.61770000000001</c:v>
                </c:pt>
                <c:pt idx="8605">
                  <c:v>296.6558</c:v>
                </c:pt>
                <c:pt idx="8606">
                  <c:v>296.6925</c:v>
                </c:pt>
                <c:pt idx="8607">
                  <c:v>296.72949999999997</c:v>
                </c:pt>
                <c:pt idx="8608">
                  <c:v>296.76740000000001</c:v>
                </c:pt>
                <c:pt idx="8609">
                  <c:v>296.8032</c:v>
                </c:pt>
                <c:pt idx="8610">
                  <c:v>296.83839999999998</c:v>
                </c:pt>
                <c:pt idx="8611">
                  <c:v>296.87639999999999</c:v>
                </c:pt>
                <c:pt idx="8612">
                  <c:v>296.91160000000002</c:v>
                </c:pt>
                <c:pt idx="8613">
                  <c:v>296.94589999999999</c:v>
                </c:pt>
                <c:pt idx="8614">
                  <c:v>296.98489999999998</c:v>
                </c:pt>
                <c:pt idx="8615">
                  <c:v>297.02140000000003</c:v>
                </c:pt>
                <c:pt idx="8616">
                  <c:v>297.05880000000002</c:v>
                </c:pt>
                <c:pt idx="8617">
                  <c:v>297.09539999999998</c:v>
                </c:pt>
                <c:pt idx="8618">
                  <c:v>297.13240000000002</c:v>
                </c:pt>
                <c:pt idx="8619">
                  <c:v>297.16969999999998</c:v>
                </c:pt>
                <c:pt idx="8620">
                  <c:v>297.20679999999999</c:v>
                </c:pt>
                <c:pt idx="8621">
                  <c:v>297.2439</c:v>
                </c:pt>
                <c:pt idx="8622">
                  <c:v>297.28019999999998</c:v>
                </c:pt>
                <c:pt idx="8623">
                  <c:v>297.31779999999998</c:v>
                </c:pt>
                <c:pt idx="8624">
                  <c:v>297.35500000000002</c:v>
                </c:pt>
                <c:pt idx="8625">
                  <c:v>297.39210000000003</c:v>
                </c:pt>
                <c:pt idx="8626">
                  <c:v>297.43099999999998</c:v>
                </c:pt>
                <c:pt idx="8627">
                  <c:v>297.46820000000002</c:v>
                </c:pt>
                <c:pt idx="8628">
                  <c:v>297.5052</c:v>
                </c:pt>
                <c:pt idx="8629">
                  <c:v>297.54399999999998</c:v>
                </c:pt>
                <c:pt idx="8630">
                  <c:v>297.58150000000001</c:v>
                </c:pt>
                <c:pt idx="8631">
                  <c:v>297.61799999999999</c:v>
                </c:pt>
                <c:pt idx="8632">
                  <c:v>297.65600000000001</c:v>
                </c:pt>
                <c:pt idx="8633">
                  <c:v>297.69319999999999</c:v>
                </c:pt>
                <c:pt idx="8634">
                  <c:v>297.73270000000002</c:v>
                </c:pt>
                <c:pt idx="8635">
                  <c:v>297.77229999999997</c:v>
                </c:pt>
                <c:pt idx="8636">
                  <c:v>297.81060000000002</c:v>
                </c:pt>
                <c:pt idx="8637">
                  <c:v>297.84699999999998</c:v>
                </c:pt>
                <c:pt idx="8638">
                  <c:v>297.88600000000002</c:v>
                </c:pt>
                <c:pt idx="8639">
                  <c:v>297.92399999999998</c:v>
                </c:pt>
                <c:pt idx="8640">
                  <c:v>297.96339999999998</c:v>
                </c:pt>
                <c:pt idx="8641">
                  <c:v>297.99860000000001</c:v>
                </c:pt>
                <c:pt idx="8642">
                  <c:v>298.03680000000003</c:v>
                </c:pt>
                <c:pt idx="8643">
                  <c:v>298.07459999999998</c:v>
                </c:pt>
                <c:pt idx="8644">
                  <c:v>298.11340000000001</c:v>
                </c:pt>
                <c:pt idx="8645">
                  <c:v>298.15100000000001</c:v>
                </c:pt>
                <c:pt idx="8646">
                  <c:v>298.18939999999998</c:v>
                </c:pt>
                <c:pt idx="8647">
                  <c:v>298.22739999999999</c:v>
                </c:pt>
                <c:pt idx="8648">
                  <c:v>298.26549999999997</c:v>
                </c:pt>
                <c:pt idx="8649">
                  <c:v>298.30380000000002</c:v>
                </c:pt>
                <c:pt idx="8650">
                  <c:v>298.34199999999998</c:v>
                </c:pt>
                <c:pt idx="8651">
                  <c:v>298.37900000000002</c:v>
                </c:pt>
                <c:pt idx="8652">
                  <c:v>298.41739999999999</c:v>
                </c:pt>
                <c:pt idx="8653">
                  <c:v>298.45659999999998</c:v>
                </c:pt>
                <c:pt idx="8654">
                  <c:v>298.49259999999998</c:v>
                </c:pt>
                <c:pt idx="8655">
                  <c:v>298.53120000000001</c:v>
                </c:pt>
                <c:pt idx="8656">
                  <c:v>298.5686</c:v>
                </c:pt>
                <c:pt idx="8657">
                  <c:v>298.60629999999998</c:v>
                </c:pt>
                <c:pt idx="8658">
                  <c:v>298.64589999999998</c:v>
                </c:pt>
                <c:pt idx="8659">
                  <c:v>298.68380000000002</c:v>
                </c:pt>
                <c:pt idx="8660">
                  <c:v>298.72230000000002</c:v>
                </c:pt>
                <c:pt idx="8661">
                  <c:v>298.76119999999997</c:v>
                </c:pt>
                <c:pt idx="8662">
                  <c:v>298.8</c:v>
                </c:pt>
                <c:pt idx="8663">
                  <c:v>298.84010000000001</c:v>
                </c:pt>
                <c:pt idx="8664">
                  <c:v>298.87790000000001</c:v>
                </c:pt>
                <c:pt idx="8665">
                  <c:v>298.91539999999998</c:v>
                </c:pt>
                <c:pt idx="8666">
                  <c:v>298.95409999999998</c:v>
                </c:pt>
                <c:pt idx="8667">
                  <c:v>298.99369999999999</c:v>
                </c:pt>
                <c:pt idx="8668">
                  <c:v>299.03149999999999</c:v>
                </c:pt>
                <c:pt idx="8669">
                  <c:v>299.0686</c:v>
                </c:pt>
                <c:pt idx="8670">
                  <c:v>299.1105</c:v>
                </c:pt>
                <c:pt idx="8671">
                  <c:v>299.1472</c:v>
                </c:pt>
                <c:pt idx="8672">
                  <c:v>299.18689999999998</c:v>
                </c:pt>
                <c:pt idx="8673">
                  <c:v>299.22629999999998</c:v>
                </c:pt>
                <c:pt idx="8674">
                  <c:v>299.26519999999999</c:v>
                </c:pt>
                <c:pt idx="8675">
                  <c:v>299.3039</c:v>
                </c:pt>
                <c:pt idx="8676">
                  <c:v>299.34039999999999</c:v>
                </c:pt>
                <c:pt idx="8677">
                  <c:v>299.37920000000003</c:v>
                </c:pt>
                <c:pt idx="8678">
                  <c:v>299.41750000000002</c:v>
                </c:pt>
                <c:pt idx="8679">
                  <c:v>299.45650000000001</c:v>
                </c:pt>
                <c:pt idx="8680">
                  <c:v>299.49549999999999</c:v>
                </c:pt>
                <c:pt idx="8681">
                  <c:v>299.53440000000001</c:v>
                </c:pt>
                <c:pt idx="8682">
                  <c:v>299.57080000000002</c:v>
                </c:pt>
                <c:pt idx="8683">
                  <c:v>299.61</c:v>
                </c:pt>
                <c:pt idx="8684">
                  <c:v>299.64800000000002</c:v>
                </c:pt>
                <c:pt idx="8685">
                  <c:v>299.68880000000001</c:v>
                </c:pt>
                <c:pt idx="8686">
                  <c:v>299.7287</c:v>
                </c:pt>
                <c:pt idx="8687">
                  <c:v>299.76780000000002</c:v>
                </c:pt>
                <c:pt idx="8688">
                  <c:v>299.80650000000003</c:v>
                </c:pt>
                <c:pt idx="8689">
                  <c:v>299.84440000000001</c:v>
                </c:pt>
                <c:pt idx="8690">
                  <c:v>299.88209999999998</c:v>
                </c:pt>
                <c:pt idx="8691">
                  <c:v>299.92090000000002</c:v>
                </c:pt>
                <c:pt idx="8692">
                  <c:v>299.96039999999999</c:v>
                </c:pt>
                <c:pt idx="8693">
                  <c:v>299.99779999999998</c:v>
                </c:pt>
                <c:pt idx="8694">
                  <c:v>300.0376</c:v>
                </c:pt>
                <c:pt idx="8695">
                  <c:v>300.0752</c:v>
                </c:pt>
                <c:pt idx="8696">
                  <c:v>300.1157</c:v>
                </c:pt>
                <c:pt idx="8697">
                  <c:v>300.1551</c:v>
                </c:pt>
                <c:pt idx="8698">
                  <c:v>300.19450000000001</c:v>
                </c:pt>
                <c:pt idx="8699">
                  <c:v>300.23379999999997</c:v>
                </c:pt>
                <c:pt idx="8700">
                  <c:v>300.274</c:v>
                </c:pt>
                <c:pt idx="8701">
                  <c:v>300.31369999999998</c:v>
                </c:pt>
                <c:pt idx="8702">
                  <c:v>300.35199999999998</c:v>
                </c:pt>
                <c:pt idx="8703">
                  <c:v>300.39150000000001</c:v>
                </c:pt>
                <c:pt idx="8704">
                  <c:v>300.43020000000001</c:v>
                </c:pt>
                <c:pt idx="8705">
                  <c:v>300.47120000000001</c:v>
                </c:pt>
                <c:pt idx="8706">
                  <c:v>300.50830000000002</c:v>
                </c:pt>
                <c:pt idx="8707">
                  <c:v>300.54629999999997</c:v>
                </c:pt>
                <c:pt idx="8708">
                  <c:v>300.58589999999998</c:v>
                </c:pt>
                <c:pt idx="8709">
                  <c:v>300.62580000000003</c:v>
                </c:pt>
                <c:pt idx="8710">
                  <c:v>300.6662</c:v>
                </c:pt>
                <c:pt idx="8711">
                  <c:v>300.7038</c:v>
                </c:pt>
                <c:pt idx="8712">
                  <c:v>300.74099999999999</c:v>
                </c:pt>
                <c:pt idx="8713">
                  <c:v>300.77940000000001</c:v>
                </c:pt>
                <c:pt idx="8714">
                  <c:v>300.81720000000001</c:v>
                </c:pt>
                <c:pt idx="8715">
                  <c:v>300.85379999999998</c:v>
                </c:pt>
                <c:pt idx="8716">
                  <c:v>300.89269999999999</c:v>
                </c:pt>
                <c:pt idx="8717">
                  <c:v>300.93099999999998</c:v>
                </c:pt>
                <c:pt idx="8718">
                  <c:v>300.96969999999999</c:v>
                </c:pt>
                <c:pt idx="8719">
                  <c:v>301.00810000000001</c:v>
                </c:pt>
                <c:pt idx="8720">
                  <c:v>301.0462</c:v>
                </c:pt>
                <c:pt idx="8721">
                  <c:v>301.08499999999998</c:v>
                </c:pt>
                <c:pt idx="8722">
                  <c:v>301.12400000000002</c:v>
                </c:pt>
                <c:pt idx="8723">
                  <c:v>301.16239999999999</c:v>
                </c:pt>
                <c:pt idx="8724">
                  <c:v>301.2002</c:v>
                </c:pt>
                <c:pt idx="8725">
                  <c:v>301.23480000000001</c:v>
                </c:pt>
                <c:pt idx="8726">
                  <c:v>301.27170000000001</c:v>
                </c:pt>
                <c:pt idx="8727">
                  <c:v>301.31079999999997</c:v>
                </c:pt>
                <c:pt idx="8728">
                  <c:v>301.34859999999998</c:v>
                </c:pt>
                <c:pt idx="8729">
                  <c:v>301.38900000000001</c:v>
                </c:pt>
                <c:pt idx="8730">
                  <c:v>301.42720000000003</c:v>
                </c:pt>
                <c:pt idx="8731">
                  <c:v>301.46550000000002</c:v>
                </c:pt>
                <c:pt idx="8732">
                  <c:v>301.5018</c:v>
                </c:pt>
                <c:pt idx="8733">
                  <c:v>301.54160000000002</c:v>
                </c:pt>
                <c:pt idx="8734">
                  <c:v>301.5806</c:v>
                </c:pt>
                <c:pt idx="8735">
                  <c:v>301.62270000000001</c:v>
                </c:pt>
                <c:pt idx="8736">
                  <c:v>301.66219999999998</c:v>
                </c:pt>
                <c:pt idx="8737">
                  <c:v>301.69970000000001</c:v>
                </c:pt>
                <c:pt idx="8738">
                  <c:v>301.73970000000003</c:v>
                </c:pt>
                <c:pt idx="8739">
                  <c:v>301.77800000000002</c:v>
                </c:pt>
                <c:pt idx="8740">
                  <c:v>301.81619999999998</c:v>
                </c:pt>
                <c:pt idx="8741">
                  <c:v>301.8578</c:v>
                </c:pt>
                <c:pt idx="8742">
                  <c:v>301.89550000000003</c:v>
                </c:pt>
                <c:pt idx="8743">
                  <c:v>301.93450000000001</c:v>
                </c:pt>
                <c:pt idx="8744">
                  <c:v>301.976</c:v>
                </c:pt>
                <c:pt idx="8745">
                  <c:v>302.01560000000001</c:v>
                </c:pt>
                <c:pt idx="8746">
                  <c:v>302.05520000000001</c:v>
                </c:pt>
                <c:pt idx="8747">
                  <c:v>302.09410000000003</c:v>
                </c:pt>
                <c:pt idx="8748">
                  <c:v>302.13260000000002</c:v>
                </c:pt>
                <c:pt idx="8749">
                  <c:v>302.1737</c:v>
                </c:pt>
                <c:pt idx="8750">
                  <c:v>302.21100000000001</c:v>
                </c:pt>
                <c:pt idx="8751">
                  <c:v>302.25049999999999</c:v>
                </c:pt>
                <c:pt idx="8752">
                  <c:v>302.28769999999997</c:v>
                </c:pt>
                <c:pt idx="8753">
                  <c:v>302.3272</c:v>
                </c:pt>
                <c:pt idx="8754">
                  <c:v>302.36630000000002</c:v>
                </c:pt>
                <c:pt idx="8755">
                  <c:v>302.40600000000001</c:v>
                </c:pt>
                <c:pt idx="8756">
                  <c:v>302.44499999999999</c:v>
                </c:pt>
                <c:pt idx="8757">
                  <c:v>302.48200000000003</c:v>
                </c:pt>
                <c:pt idx="8758">
                  <c:v>302.5188</c:v>
                </c:pt>
                <c:pt idx="8759">
                  <c:v>302.55520000000001</c:v>
                </c:pt>
                <c:pt idx="8760">
                  <c:v>302.5942</c:v>
                </c:pt>
                <c:pt idx="8761">
                  <c:v>302.63400000000001</c:v>
                </c:pt>
                <c:pt idx="8762">
                  <c:v>302.67039999999997</c:v>
                </c:pt>
                <c:pt idx="8763">
                  <c:v>302.70850000000002</c:v>
                </c:pt>
                <c:pt idx="8764">
                  <c:v>302.74680000000001</c:v>
                </c:pt>
                <c:pt idx="8765">
                  <c:v>302.7842</c:v>
                </c:pt>
                <c:pt idx="8766">
                  <c:v>302.8252</c:v>
                </c:pt>
                <c:pt idx="8767">
                  <c:v>302.86180000000002</c:v>
                </c:pt>
                <c:pt idx="8768">
                  <c:v>302.90100000000001</c:v>
                </c:pt>
                <c:pt idx="8769">
                  <c:v>302.9375</c:v>
                </c:pt>
                <c:pt idx="8770">
                  <c:v>302.97519999999997</c:v>
                </c:pt>
                <c:pt idx="8771">
                  <c:v>303.01350000000002</c:v>
                </c:pt>
                <c:pt idx="8772">
                  <c:v>303.05070000000001</c:v>
                </c:pt>
                <c:pt idx="8773">
                  <c:v>303.08960000000002</c:v>
                </c:pt>
                <c:pt idx="8774">
                  <c:v>303.12920000000003</c:v>
                </c:pt>
                <c:pt idx="8775">
                  <c:v>303.16640000000001</c:v>
                </c:pt>
                <c:pt idx="8776">
                  <c:v>303.20499999999998</c:v>
                </c:pt>
                <c:pt idx="8777">
                  <c:v>303.24439999999998</c:v>
                </c:pt>
                <c:pt idx="8778">
                  <c:v>303.28160000000003</c:v>
                </c:pt>
                <c:pt idx="8779">
                  <c:v>303.32</c:v>
                </c:pt>
                <c:pt idx="8780">
                  <c:v>303.36</c:v>
                </c:pt>
                <c:pt idx="8781">
                  <c:v>303.39839999999998</c:v>
                </c:pt>
                <c:pt idx="8782">
                  <c:v>303.43630000000002</c:v>
                </c:pt>
                <c:pt idx="8783">
                  <c:v>303.47550000000001</c:v>
                </c:pt>
                <c:pt idx="8784">
                  <c:v>303.51420000000002</c:v>
                </c:pt>
                <c:pt idx="8785">
                  <c:v>303.55200000000002</c:v>
                </c:pt>
                <c:pt idx="8786">
                  <c:v>303.59120000000001</c:v>
                </c:pt>
                <c:pt idx="8787">
                  <c:v>303.63</c:v>
                </c:pt>
                <c:pt idx="8788">
                  <c:v>303.66899999999998</c:v>
                </c:pt>
                <c:pt idx="8789">
                  <c:v>303.70830000000001</c:v>
                </c:pt>
                <c:pt idx="8790">
                  <c:v>303.74680000000001</c:v>
                </c:pt>
                <c:pt idx="8791">
                  <c:v>303.78649999999999</c:v>
                </c:pt>
                <c:pt idx="8792">
                  <c:v>303.82420000000002</c:v>
                </c:pt>
                <c:pt idx="8793">
                  <c:v>303.86419999999998</c:v>
                </c:pt>
                <c:pt idx="8794">
                  <c:v>303.90410000000003</c:v>
                </c:pt>
                <c:pt idx="8795">
                  <c:v>303.94040000000001</c:v>
                </c:pt>
                <c:pt idx="8796">
                  <c:v>303.97930000000002</c:v>
                </c:pt>
                <c:pt idx="8797">
                  <c:v>304.01690000000002</c:v>
                </c:pt>
                <c:pt idx="8798">
                  <c:v>304.05549999999999</c:v>
                </c:pt>
                <c:pt idx="8799">
                  <c:v>304.09679999999997</c:v>
                </c:pt>
                <c:pt idx="8800">
                  <c:v>304.13400000000001</c:v>
                </c:pt>
                <c:pt idx="8801">
                  <c:v>304.17230000000001</c:v>
                </c:pt>
                <c:pt idx="8802">
                  <c:v>304.2115</c:v>
                </c:pt>
                <c:pt idx="8803">
                  <c:v>304.25139999999999</c:v>
                </c:pt>
                <c:pt idx="8804">
                  <c:v>304.29169999999999</c:v>
                </c:pt>
                <c:pt idx="8805">
                  <c:v>304.3295</c:v>
                </c:pt>
                <c:pt idx="8806">
                  <c:v>304.36919999999998</c:v>
                </c:pt>
                <c:pt idx="8807">
                  <c:v>304.41059999999999</c:v>
                </c:pt>
                <c:pt idx="8808">
                  <c:v>304.45</c:v>
                </c:pt>
                <c:pt idx="8809">
                  <c:v>304.48700000000002</c:v>
                </c:pt>
                <c:pt idx="8810">
                  <c:v>304.5258</c:v>
                </c:pt>
                <c:pt idx="8811">
                  <c:v>304.56540000000001</c:v>
                </c:pt>
                <c:pt idx="8812">
                  <c:v>304.60550000000001</c:v>
                </c:pt>
                <c:pt idx="8813">
                  <c:v>304.64479999999998</c:v>
                </c:pt>
                <c:pt idx="8814">
                  <c:v>304.68340000000001</c:v>
                </c:pt>
                <c:pt idx="8815">
                  <c:v>304.71949999999998</c:v>
                </c:pt>
                <c:pt idx="8816">
                  <c:v>304.75920000000002</c:v>
                </c:pt>
                <c:pt idx="8817">
                  <c:v>304.80029999999999</c:v>
                </c:pt>
                <c:pt idx="8818">
                  <c:v>304.83629999999999</c:v>
                </c:pt>
                <c:pt idx="8819">
                  <c:v>304.87299999999999</c:v>
                </c:pt>
                <c:pt idx="8820">
                  <c:v>304.91309999999999</c:v>
                </c:pt>
                <c:pt idx="8821">
                  <c:v>304.95179999999999</c:v>
                </c:pt>
                <c:pt idx="8822">
                  <c:v>304.99029999999999</c:v>
                </c:pt>
                <c:pt idx="8823">
                  <c:v>305.029</c:v>
                </c:pt>
                <c:pt idx="8824">
                  <c:v>305.06670000000003</c:v>
                </c:pt>
                <c:pt idx="8825">
                  <c:v>305.10199999999998</c:v>
                </c:pt>
                <c:pt idx="8826">
                  <c:v>305.1388</c:v>
                </c:pt>
                <c:pt idx="8827">
                  <c:v>305.17829999999998</c:v>
                </c:pt>
                <c:pt idx="8828">
                  <c:v>305.21600000000001</c:v>
                </c:pt>
                <c:pt idx="8829">
                  <c:v>305.25540000000001</c:v>
                </c:pt>
                <c:pt idx="8830">
                  <c:v>305.2944</c:v>
                </c:pt>
                <c:pt idx="8831">
                  <c:v>305.33339999999998</c:v>
                </c:pt>
                <c:pt idx="8832">
                  <c:v>305.37130000000002</c:v>
                </c:pt>
                <c:pt idx="8833">
                  <c:v>305.41000000000003</c:v>
                </c:pt>
                <c:pt idx="8834">
                  <c:v>305.44740000000002</c:v>
                </c:pt>
                <c:pt idx="8835">
                  <c:v>305.48809999999997</c:v>
                </c:pt>
                <c:pt idx="8836">
                  <c:v>305.52539999999999</c:v>
                </c:pt>
                <c:pt idx="8837">
                  <c:v>305.56439999999998</c:v>
                </c:pt>
                <c:pt idx="8838">
                  <c:v>305.6044</c:v>
                </c:pt>
                <c:pt idx="8839">
                  <c:v>305.64299999999997</c:v>
                </c:pt>
                <c:pt idx="8840">
                  <c:v>305.6798</c:v>
                </c:pt>
                <c:pt idx="8841">
                  <c:v>305.72030000000001</c:v>
                </c:pt>
                <c:pt idx="8842">
                  <c:v>305.76100000000002</c:v>
                </c:pt>
                <c:pt idx="8843">
                  <c:v>305.80070000000001</c:v>
                </c:pt>
                <c:pt idx="8844">
                  <c:v>305.8408</c:v>
                </c:pt>
                <c:pt idx="8845">
                  <c:v>305.88040000000001</c:v>
                </c:pt>
                <c:pt idx="8846">
                  <c:v>305.92020000000002</c:v>
                </c:pt>
                <c:pt idx="8847">
                  <c:v>305.96050000000002</c:v>
                </c:pt>
                <c:pt idx="8848">
                  <c:v>306.00060000000002</c:v>
                </c:pt>
                <c:pt idx="8849">
                  <c:v>306.04020000000003</c:v>
                </c:pt>
                <c:pt idx="8850">
                  <c:v>306.08100000000002</c:v>
                </c:pt>
                <c:pt idx="8851">
                  <c:v>306.12169999999998</c:v>
                </c:pt>
                <c:pt idx="8852">
                  <c:v>306.16030000000001</c:v>
                </c:pt>
                <c:pt idx="8853">
                  <c:v>306.2013</c:v>
                </c:pt>
                <c:pt idx="8854">
                  <c:v>306.24059999999997</c:v>
                </c:pt>
                <c:pt idx="8855">
                  <c:v>306.2799</c:v>
                </c:pt>
                <c:pt idx="8856">
                  <c:v>306.32</c:v>
                </c:pt>
                <c:pt idx="8857">
                  <c:v>306.3605</c:v>
                </c:pt>
                <c:pt idx="8858">
                  <c:v>306.40019999999998</c:v>
                </c:pt>
                <c:pt idx="8859">
                  <c:v>306.44060000000002</c:v>
                </c:pt>
                <c:pt idx="8860">
                  <c:v>306.47890000000001</c:v>
                </c:pt>
                <c:pt idx="8861">
                  <c:v>306.52030000000002</c:v>
                </c:pt>
                <c:pt idx="8862">
                  <c:v>306.5598</c:v>
                </c:pt>
                <c:pt idx="8863">
                  <c:v>306.60129999999998</c:v>
                </c:pt>
                <c:pt idx="8864">
                  <c:v>306.64049999999997</c:v>
                </c:pt>
                <c:pt idx="8865">
                  <c:v>306.67970000000003</c:v>
                </c:pt>
                <c:pt idx="8866">
                  <c:v>306.71969999999999</c:v>
                </c:pt>
                <c:pt idx="8867">
                  <c:v>306.75959999999998</c:v>
                </c:pt>
                <c:pt idx="8868">
                  <c:v>306.80079999999998</c:v>
                </c:pt>
                <c:pt idx="8869">
                  <c:v>306.83870000000002</c:v>
                </c:pt>
                <c:pt idx="8870">
                  <c:v>306.87990000000002</c:v>
                </c:pt>
                <c:pt idx="8871">
                  <c:v>306.91899999999998</c:v>
                </c:pt>
                <c:pt idx="8872">
                  <c:v>306.96019999999999</c:v>
                </c:pt>
                <c:pt idx="8873">
                  <c:v>307.00099999999998</c:v>
                </c:pt>
                <c:pt idx="8874">
                  <c:v>307.03820000000002</c:v>
                </c:pt>
                <c:pt idx="8875">
                  <c:v>307.07859999999999</c:v>
                </c:pt>
                <c:pt idx="8876">
                  <c:v>307.11739999999998</c:v>
                </c:pt>
                <c:pt idx="8877">
                  <c:v>307.15690000000001</c:v>
                </c:pt>
                <c:pt idx="8878">
                  <c:v>307.19600000000003</c:v>
                </c:pt>
                <c:pt idx="8879">
                  <c:v>307.23570000000001</c:v>
                </c:pt>
                <c:pt idx="8880">
                  <c:v>307.27449999999999</c:v>
                </c:pt>
                <c:pt idx="8881">
                  <c:v>307.31560000000002</c:v>
                </c:pt>
                <c:pt idx="8882">
                  <c:v>307.35579999999999</c:v>
                </c:pt>
                <c:pt idx="8883">
                  <c:v>307.3956</c:v>
                </c:pt>
                <c:pt idx="8884">
                  <c:v>307.43520000000001</c:v>
                </c:pt>
                <c:pt idx="8885">
                  <c:v>307.47399999999999</c:v>
                </c:pt>
                <c:pt idx="8886">
                  <c:v>307.51479999999998</c:v>
                </c:pt>
                <c:pt idx="8887">
                  <c:v>307.55450000000002</c:v>
                </c:pt>
                <c:pt idx="8888">
                  <c:v>307.5942</c:v>
                </c:pt>
                <c:pt idx="8889">
                  <c:v>307.63330000000002</c:v>
                </c:pt>
                <c:pt idx="8890">
                  <c:v>307.6737</c:v>
                </c:pt>
                <c:pt idx="8891">
                  <c:v>307.71140000000003</c:v>
                </c:pt>
                <c:pt idx="8892">
                  <c:v>307.75119999999998</c:v>
                </c:pt>
                <c:pt idx="8893">
                  <c:v>307.79059999999998</c:v>
                </c:pt>
                <c:pt idx="8894">
                  <c:v>307.8295</c:v>
                </c:pt>
                <c:pt idx="8895">
                  <c:v>307.86860000000001</c:v>
                </c:pt>
                <c:pt idx="8896">
                  <c:v>307.90839999999997</c:v>
                </c:pt>
                <c:pt idx="8897">
                  <c:v>307.94659999999999</c:v>
                </c:pt>
                <c:pt idx="8898">
                  <c:v>307.98450000000003</c:v>
                </c:pt>
                <c:pt idx="8899">
                  <c:v>308.02480000000003</c:v>
                </c:pt>
                <c:pt idx="8900">
                  <c:v>308.06319999999999</c:v>
                </c:pt>
                <c:pt idx="8901">
                  <c:v>308.10140000000001</c:v>
                </c:pt>
                <c:pt idx="8902">
                  <c:v>308.14100000000002</c:v>
                </c:pt>
                <c:pt idx="8903">
                  <c:v>308.1814</c:v>
                </c:pt>
                <c:pt idx="8904">
                  <c:v>308.22160000000002</c:v>
                </c:pt>
                <c:pt idx="8905">
                  <c:v>308.26049999999998</c:v>
                </c:pt>
                <c:pt idx="8906">
                  <c:v>308.29899999999998</c:v>
                </c:pt>
                <c:pt idx="8907">
                  <c:v>308.33859999999999</c:v>
                </c:pt>
                <c:pt idx="8908">
                  <c:v>308.38</c:v>
                </c:pt>
                <c:pt idx="8909">
                  <c:v>308.41879999999998</c:v>
                </c:pt>
                <c:pt idx="8910">
                  <c:v>308.45769999999999</c:v>
                </c:pt>
                <c:pt idx="8911">
                  <c:v>308.49599999999998</c:v>
                </c:pt>
                <c:pt idx="8912">
                  <c:v>308.53609999999998</c:v>
                </c:pt>
                <c:pt idx="8913">
                  <c:v>308.57580000000002</c:v>
                </c:pt>
                <c:pt idx="8914">
                  <c:v>308.61559999999997</c:v>
                </c:pt>
                <c:pt idx="8915">
                  <c:v>308.65480000000002</c:v>
                </c:pt>
                <c:pt idx="8916">
                  <c:v>308.69479999999999</c:v>
                </c:pt>
                <c:pt idx="8917">
                  <c:v>308.7346</c:v>
                </c:pt>
                <c:pt idx="8918">
                  <c:v>308.77249999999998</c:v>
                </c:pt>
                <c:pt idx="8919">
                  <c:v>308.80880000000002</c:v>
                </c:pt>
                <c:pt idx="8920">
                  <c:v>308.84879999999998</c:v>
                </c:pt>
                <c:pt idx="8921">
                  <c:v>308.88619999999997</c:v>
                </c:pt>
                <c:pt idx="8922">
                  <c:v>308.92469999999997</c:v>
                </c:pt>
                <c:pt idx="8923">
                  <c:v>308.9631</c:v>
                </c:pt>
                <c:pt idx="8924">
                  <c:v>309</c:v>
                </c:pt>
                <c:pt idx="8925">
                  <c:v>309.03809999999999</c:v>
                </c:pt>
                <c:pt idx="8926">
                  <c:v>309.07589999999999</c:v>
                </c:pt>
                <c:pt idx="8927">
                  <c:v>309.11130000000003</c:v>
                </c:pt>
                <c:pt idx="8928">
                  <c:v>309.15109999999999</c:v>
                </c:pt>
                <c:pt idx="8929">
                  <c:v>309.18619999999999</c:v>
                </c:pt>
                <c:pt idx="8930">
                  <c:v>309.22329999999999</c:v>
                </c:pt>
                <c:pt idx="8931">
                  <c:v>309.25990000000002</c:v>
                </c:pt>
                <c:pt idx="8932">
                  <c:v>309.29649999999998</c:v>
                </c:pt>
                <c:pt idx="8933">
                  <c:v>309.33670000000001</c:v>
                </c:pt>
                <c:pt idx="8934">
                  <c:v>309.37360000000001</c:v>
                </c:pt>
                <c:pt idx="8935">
                  <c:v>309.41039999999998</c:v>
                </c:pt>
                <c:pt idx="8936">
                  <c:v>309.44880000000001</c:v>
                </c:pt>
                <c:pt idx="8937">
                  <c:v>309.48540000000003</c:v>
                </c:pt>
                <c:pt idx="8938">
                  <c:v>309.52420000000001</c:v>
                </c:pt>
                <c:pt idx="8939">
                  <c:v>309.56200000000001</c:v>
                </c:pt>
                <c:pt idx="8940">
                  <c:v>309.60160000000002</c:v>
                </c:pt>
                <c:pt idx="8941">
                  <c:v>309.63889999999998</c:v>
                </c:pt>
                <c:pt idx="8942">
                  <c:v>309.67410000000001</c:v>
                </c:pt>
                <c:pt idx="8943">
                  <c:v>309.7133</c:v>
                </c:pt>
                <c:pt idx="8944">
                  <c:v>309.75279999999998</c:v>
                </c:pt>
                <c:pt idx="8945">
                  <c:v>309.7903</c:v>
                </c:pt>
                <c:pt idx="8946">
                  <c:v>309.83</c:v>
                </c:pt>
                <c:pt idx="8947">
                  <c:v>309.86840000000001</c:v>
                </c:pt>
                <c:pt idx="8948">
                  <c:v>309.90660000000003</c:v>
                </c:pt>
                <c:pt idx="8949">
                  <c:v>309.94380000000001</c:v>
                </c:pt>
                <c:pt idx="8950">
                  <c:v>309.9812</c:v>
                </c:pt>
                <c:pt idx="8951">
                  <c:v>310.01909999999998</c:v>
                </c:pt>
                <c:pt idx="8952">
                  <c:v>310.0564</c:v>
                </c:pt>
                <c:pt idx="8953">
                  <c:v>310.09699999999998</c:v>
                </c:pt>
                <c:pt idx="8954">
                  <c:v>310.13510000000002</c:v>
                </c:pt>
                <c:pt idx="8955">
                  <c:v>310.17500000000001</c:v>
                </c:pt>
                <c:pt idx="8956">
                  <c:v>310.21370000000002</c:v>
                </c:pt>
                <c:pt idx="8957">
                  <c:v>310.25170000000003</c:v>
                </c:pt>
                <c:pt idx="8958">
                  <c:v>310.2901</c:v>
                </c:pt>
                <c:pt idx="8959">
                  <c:v>310.3295</c:v>
                </c:pt>
                <c:pt idx="8960">
                  <c:v>310.36619999999999</c:v>
                </c:pt>
                <c:pt idx="8961">
                  <c:v>310.40230000000003</c:v>
                </c:pt>
                <c:pt idx="8962">
                  <c:v>310.44110000000001</c:v>
                </c:pt>
                <c:pt idx="8963">
                  <c:v>310.4796</c:v>
                </c:pt>
                <c:pt idx="8964">
                  <c:v>310.51749999999998</c:v>
                </c:pt>
                <c:pt idx="8965">
                  <c:v>310.5532</c:v>
                </c:pt>
                <c:pt idx="8966">
                  <c:v>310.5926</c:v>
                </c:pt>
                <c:pt idx="8967">
                  <c:v>310.63</c:v>
                </c:pt>
                <c:pt idx="8968">
                  <c:v>310.6671</c:v>
                </c:pt>
                <c:pt idx="8969">
                  <c:v>310.7056</c:v>
                </c:pt>
                <c:pt idx="8970">
                  <c:v>310.74239999999998</c:v>
                </c:pt>
                <c:pt idx="8971">
                  <c:v>310.78019999999998</c:v>
                </c:pt>
                <c:pt idx="8972">
                  <c:v>310.81700000000001</c:v>
                </c:pt>
                <c:pt idx="8973">
                  <c:v>310.8528</c:v>
                </c:pt>
                <c:pt idx="8974">
                  <c:v>310.89</c:v>
                </c:pt>
                <c:pt idx="8975">
                  <c:v>310.92630000000003</c:v>
                </c:pt>
                <c:pt idx="8976">
                  <c:v>310.96440000000001</c:v>
                </c:pt>
                <c:pt idx="8977">
                  <c:v>311.00189999999998</c:v>
                </c:pt>
                <c:pt idx="8978">
                  <c:v>311.0376</c:v>
                </c:pt>
                <c:pt idx="8979">
                  <c:v>311.07659999999998</c:v>
                </c:pt>
                <c:pt idx="8980">
                  <c:v>311.11320000000001</c:v>
                </c:pt>
                <c:pt idx="8981">
                  <c:v>311.1515</c:v>
                </c:pt>
                <c:pt idx="8982">
                  <c:v>311.18950000000001</c:v>
                </c:pt>
                <c:pt idx="8983">
                  <c:v>311.22800000000001</c:v>
                </c:pt>
                <c:pt idx="8984">
                  <c:v>311.26650000000001</c:v>
                </c:pt>
                <c:pt idx="8985">
                  <c:v>311.3032</c:v>
                </c:pt>
                <c:pt idx="8986">
                  <c:v>311.34280000000001</c:v>
                </c:pt>
                <c:pt idx="8987">
                  <c:v>311.3802</c:v>
                </c:pt>
                <c:pt idx="8988">
                  <c:v>311.41660000000002</c:v>
                </c:pt>
                <c:pt idx="8989">
                  <c:v>311.45600000000002</c:v>
                </c:pt>
                <c:pt idx="8990">
                  <c:v>311.49450000000002</c:v>
                </c:pt>
                <c:pt idx="8991">
                  <c:v>311.53289999999998</c:v>
                </c:pt>
                <c:pt idx="8992">
                  <c:v>311.57279999999997</c:v>
                </c:pt>
                <c:pt idx="8993">
                  <c:v>311.6103</c:v>
                </c:pt>
                <c:pt idx="8994">
                  <c:v>311.64920000000001</c:v>
                </c:pt>
                <c:pt idx="8995">
                  <c:v>311.68869999999998</c:v>
                </c:pt>
                <c:pt idx="8996">
                  <c:v>311.72699999999998</c:v>
                </c:pt>
                <c:pt idx="8997">
                  <c:v>311.7654</c:v>
                </c:pt>
                <c:pt idx="8998">
                  <c:v>311.80259999999998</c:v>
                </c:pt>
                <c:pt idx="8999">
                  <c:v>311.84160000000003</c:v>
                </c:pt>
                <c:pt idx="9000">
                  <c:v>311.88139999999999</c:v>
                </c:pt>
                <c:pt idx="9001">
                  <c:v>311.9203</c:v>
                </c:pt>
                <c:pt idx="9002">
                  <c:v>311.95800000000003</c:v>
                </c:pt>
                <c:pt idx="9003">
                  <c:v>311.99639999999999</c:v>
                </c:pt>
                <c:pt idx="9004">
                  <c:v>312.03539999999998</c:v>
                </c:pt>
                <c:pt idx="9005">
                  <c:v>312.07600000000002</c:v>
                </c:pt>
                <c:pt idx="9006">
                  <c:v>312.11329999999998</c:v>
                </c:pt>
                <c:pt idx="9007">
                  <c:v>312.1506</c:v>
                </c:pt>
                <c:pt idx="9008">
                  <c:v>312.18920000000003</c:v>
                </c:pt>
                <c:pt idx="9009">
                  <c:v>312.22579999999999</c:v>
                </c:pt>
                <c:pt idx="9010">
                  <c:v>312.26299999999998</c:v>
                </c:pt>
                <c:pt idx="9011">
                  <c:v>312.30309999999997</c:v>
                </c:pt>
                <c:pt idx="9012">
                  <c:v>312.34039999999999</c:v>
                </c:pt>
                <c:pt idx="9013">
                  <c:v>312.37779999999998</c:v>
                </c:pt>
                <c:pt idx="9014">
                  <c:v>312.41430000000003</c:v>
                </c:pt>
                <c:pt idx="9015">
                  <c:v>312.45420000000001</c:v>
                </c:pt>
                <c:pt idx="9016">
                  <c:v>312.4923</c:v>
                </c:pt>
                <c:pt idx="9017">
                  <c:v>312.53050000000002</c:v>
                </c:pt>
                <c:pt idx="9018">
                  <c:v>312.57190000000003</c:v>
                </c:pt>
                <c:pt idx="9019">
                  <c:v>312.61020000000002</c:v>
                </c:pt>
                <c:pt idx="9020">
                  <c:v>312.64699999999999</c:v>
                </c:pt>
                <c:pt idx="9021">
                  <c:v>312.68779999999998</c:v>
                </c:pt>
                <c:pt idx="9022">
                  <c:v>312.72680000000003</c:v>
                </c:pt>
                <c:pt idx="9023">
                  <c:v>312.76479999999998</c:v>
                </c:pt>
                <c:pt idx="9024">
                  <c:v>312.80220000000003</c:v>
                </c:pt>
                <c:pt idx="9025">
                  <c:v>312.83929999999998</c:v>
                </c:pt>
                <c:pt idx="9026">
                  <c:v>312.87810000000002</c:v>
                </c:pt>
                <c:pt idx="9027">
                  <c:v>312.91469999999998</c:v>
                </c:pt>
                <c:pt idx="9028">
                  <c:v>312.95240000000001</c:v>
                </c:pt>
                <c:pt idx="9029">
                  <c:v>312.99119999999999</c:v>
                </c:pt>
                <c:pt idx="9030">
                  <c:v>313.02980000000002</c:v>
                </c:pt>
                <c:pt idx="9031">
                  <c:v>313.06659999999999</c:v>
                </c:pt>
                <c:pt idx="9032">
                  <c:v>313.1026</c:v>
                </c:pt>
                <c:pt idx="9033">
                  <c:v>313.14060000000001</c:v>
                </c:pt>
                <c:pt idx="9034">
                  <c:v>313.17509999999999</c:v>
                </c:pt>
                <c:pt idx="9035">
                  <c:v>313.2115</c:v>
                </c:pt>
                <c:pt idx="9036">
                  <c:v>313.24590000000001</c:v>
                </c:pt>
                <c:pt idx="9037">
                  <c:v>313.28359999999998</c:v>
                </c:pt>
                <c:pt idx="9038">
                  <c:v>313.3186</c:v>
                </c:pt>
                <c:pt idx="9039">
                  <c:v>313.35300000000001</c:v>
                </c:pt>
                <c:pt idx="9040">
                  <c:v>313.38740000000001</c:v>
                </c:pt>
                <c:pt idx="9041">
                  <c:v>313.42250000000001</c:v>
                </c:pt>
                <c:pt idx="9042">
                  <c:v>313.45999999999998</c:v>
                </c:pt>
                <c:pt idx="9043">
                  <c:v>313.49680000000001</c:v>
                </c:pt>
                <c:pt idx="9044">
                  <c:v>313.53399999999999</c:v>
                </c:pt>
                <c:pt idx="9045">
                  <c:v>313.56849999999997</c:v>
                </c:pt>
                <c:pt idx="9046">
                  <c:v>313.60640000000001</c:v>
                </c:pt>
                <c:pt idx="9047">
                  <c:v>313.64350000000002</c:v>
                </c:pt>
                <c:pt idx="9048">
                  <c:v>313.68119999999999</c:v>
                </c:pt>
                <c:pt idx="9049">
                  <c:v>313.7201</c:v>
                </c:pt>
                <c:pt idx="9050">
                  <c:v>313.75700000000001</c:v>
                </c:pt>
                <c:pt idx="9051">
                  <c:v>313.79379999999998</c:v>
                </c:pt>
                <c:pt idx="9052">
                  <c:v>313.83199999999999</c:v>
                </c:pt>
                <c:pt idx="9053">
                  <c:v>313.8698</c:v>
                </c:pt>
                <c:pt idx="9054">
                  <c:v>313.90690000000001</c:v>
                </c:pt>
                <c:pt idx="9055">
                  <c:v>313.94580000000002</c:v>
                </c:pt>
                <c:pt idx="9056">
                  <c:v>313.98419999999999</c:v>
                </c:pt>
                <c:pt idx="9057">
                  <c:v>314.02359999999999</c:v>
                </c:pt>
                <c:pt idx="9058">
                  <c:v>314.06319999999999</c:v>
                </c:pt>
                <c:pt idx="9059">
                  <c:v>314.10070000000002</c:v>
                </c:pt>
                <c:pt idx="9060">
                  <c:v>314.1395</c:v>
                </c:pt>
                <c:pt idx="9061">
                  <c:v>314.17599999999999</c:v>
                </c:pt>
                <c:pt idx="9062">
                  <c:v>314.21379999999999</c:v>
                </c:pt>
                <c:pt idx="9063">
                  <c:v>314.25220000000002</c:v>
                </c:pt>
                <c:pt idx="9064">
                  <c:v>314.29000000000002</c:v>
                </c:pt>
                <c:pt idx="9065">
                  <c:v>314.32659999999998</c:v>
                </c:pt>
                <c:pt idx="9066">
                  <c:v>314.36540000000002</c:v>
                </c:pt>
                <c:pt idx="9067">
                  <c:v>314.40469999999999</c:v>
                </c:pt>
                <c:pt idx="9068">
                  <c:v>314.44220000000001</c:v>
                </c:pt>
                <c:pt idx="9069">
                  <c:v>314.47930000000002</c:v>
                </c:pt>
                <c:pt idx="9070">
                  <c:v>314.5154</c:v>
                </c:pt>
                <c:pt idx="9071">
                  <c:v>314.55349999999999</c:v>
                </c:pt>
                <c:pt idx="9072">
                  <c:v>314.59089999999998</c:v>
                </c:pt>
                <c:pt idx="9073">
                  <c:v>314.62650000000002</c:v>
                </c:pt>
                <c:pt idx="9074">
                  <c:v>314.66320000000002</c:v>
                </c:pt>
                <c:pt idx="9075">
                  <c:v>314.69900000000001</c:v>
                </c:pt>
                <c:pt idx="9076">
                  <c:v>314.7362</c:v>
                </c:pt>
                <c:pt idx="9077">
                  <c:v>314.7722</c:v>
                </c:pt>
                <c:pt idx="9078">
                  <c:v>314.80919999999998</c:v>
                </c:pt>
                <c:pt idx="9079">
                  <c:v>314.8451</c:v>
                </c:pt>
                <c:pt idx="9080">
                  <c:v>314.88299999999998</c:v>
                </c:pt>
                <c:pt idx="9081">
                  <c:v>314.9203</c:v>
                </c:pt>
                <c:pt idx="9082">
                  <c:v>314.9572</c:v>
                </c:pt>
                <c:pt idx="9083">
                  <c:v>314.99279999999999</c:v>
                </c:pt>
                <c:pt idx="9084">
                  <c:v>315.03030000000001</c:v>
                </c:pt>
                <c:pt idx="9085">
                  <c:v>315.06920000000002</c:v>
                </c:pt>
                <c:pt idx="9086">
                  <c:v>315.10770000000002</c:v>
                </c:pt>
                <c:pt idx="9087">
                  <c:v>315.14580000000001</c:v>
                </c:pt>
                <c:pt idx="9088">
                  <c:v>315.18310000000002</c:v>
                </c:pt>
                <c:pt idx="9089">
                  <c:v>315.2217</c:v>
                </c:pt>
                <c:pt idx="9090">
                  <c:v>315.2593</c:v>
                </c:pt>
                <c:pt idx="9091">
                  <c:v>315.29640000000001</c:v>
                </c:pt>
                <c:pt idx="9092">
                  <c:v>315.33300000000003</c:v>
                </c:pt>
                <c:pt idx="9093">
                  <c:v>315.37119999999999</c:v>
                </c:pt>
                <c:pt idx="9094">
                  <c:v>315.40940000000001</c:v>
                </c:pt>
                <c:pt idx="9095">
                  <c:v>315.44760000000002</c:v>
                </c:pt>
                <c:pt idx="9096">
                  <c:v>315.48590000000002</c:v>
                </c:pt>
                <c:pt idx="9097">
                  <c:v>315.52499999999998</c:v>
                </c:pt>
                <c:pt idx="9098">
                  <c:v>315.56299999999999</c:v>
                </c:pt>
                <c:pt idx="9099">
                  <c:v>315.60149999999999</c:v>
                </c:pt>
                <c:pt idx="9100">
                  <c:v>315.63869999999997</c:v>
                </c:pt>
                <c:pt idx="9101">
                  <c:v>315.67579999999998</c:v>
                </c:pt>
                <c:pt idx="9102">
                  <c:v>315.71370000000002</c:v>
                </c:pt>
                <c:pt idx="9103">
                  <c:v>315.75069999999999</c:v>
                </c:pt>
                <c:pt idx="9104">
                  <c:v>315.78960000000001</c:v>
                </c:pt>
                <c:pt idx="9105">
                  <c:v>315.82499999999999</c:v>
                </c:pt>
                <c:pt idx="9106">
                  <c:v>315.86439999999999</c:v>
                </c:pt>
                <c:pt idx="9107">
                  <c:v>315.90039999999999</c:v>
                </c:pt>
                <c:pt idx="9108">
                  <c:v>315.93689999999998</c:v>
                </c:pt>
                <c:pt idx="9109">
                  <c:v>315.97219999999999</c:v>
                </c:pt>
                <c:pt idx="9110">
                  <c:v>316.00760000000002</c:v>
                </c:pt>
                <c:pt idx="9111">
                  <c:v>316.04469999999998</c:v>
                </c:pt>
                <c:pt idx="9112">
                  <c:v>316.08139999999997</c:v>
                </c:pt>
                <c:pt idx="9113">
                  <c:v>316.11649999999997</c:v>
                </c:pt>
                <c:pt idx="9114">
                  <c:v>316.15390000000002</c:v>
                </c:pt>
                <c:pt idx="9115">
                  <c:v>316.19150000000002</c:v>
                </c:pt>
                <c:pt idx="9116">
                  <c:v>316.22719999999998</c:v>
                </c:pt>
                <c:pt idx="9117">
                  <c:v>316.26299999999998</c:v>
                </c:pt>
                <c:pt idx="9118">
                  <c:v>316.2996</c:v>
                </c:pt>
                <c:pt idx="9119">
                  <c:v>316.33760000000001</c:v>
                </c:pt>
                <c:pt idx="9120">
                  <c:v>316.37470000000002</c:v>
                </c:pt>
                <c:pt idx="9121">
                  <c:v>316.41059999999999</c:v>
                </c:pt>
                <c:pt idx="9122">
                  <c:v>316.44839999999999</c:v>
                </c:pt>
                <c:pt idx="9123">
                  <c:v>316.48439999999999</c:v>
                </c:pt>
                <c:pt idx="9124">
                  <c:v>316.52249999999998</c:v>
                </c:pt>
                <c:pt idx="9125">
                  <c:v>316.55869999999999</c:v>
                </c:pt>
                <c:pt idx="9126">
                  <c:v>316.5967</c:v>
                </c:pt>
                <c:pt idx="9127">
                  <c:v>316.63470000000001</c:v>
                </c:pt>
                <c:pt idx="9128">
                  <c:v>316.67059999999998</c:v>
                </c:pt>
                <c:pt idx="9129">
                  <c:v>316.70690000000002</c:v>
                </c:pt>
                <c:pt idx="9130">
                  <c:v>316.74680000000001</c:v>
                </c:pt>
                <c:pt idx="9131">
                  <c:v>316.78500000000003</c:v>
                </c:pt>
                <c:pt idx="9132">
                  <c:v>316.82220000000001</c:v>
                </c:pt>
                <c:pt idx="9133">
                  <c:v>316.86059999999998</c:v>
                </c:pt>
                <c:pt idx="9134">
                  <c:v>316.89890000000003</c:v>
                </c:pt>
                <c:pt idx="9135">
                  <c:v>316.93720000000002</c:v>
                </c:pt>
                <c:pt idx="9136">
                  <c:v>316.97640000000001</c:v>
                </c:pt>
                <c:pt idx="9137">
                  <c:v>317.01139999999998</c:v>
                </c:pt>
                <c:pt idx="9138">
                  <c:v>317.0498</c:v>
                </c:pt>
                <c:pt idx="9139">
                  <c:v>317.08600000000001</c:v>
                </c:pt>
                <c:pt idx="9140">
                  <c:v>317.1234</c:v>
                </c:pt>
                <c:pt idx="9141">
                  <c:v>317.16140000000001</c:v>
                </c:pt>
                <c:pt idx="9142">
                  <c:v>317.19819999999999</c:v>
                </c:pt>
                <c:pt idx="9143">
                  <c:v>317.23610000000002</c:v>
                </c:pt>
                <c:pt idx="9144">
                  <c:v>317.27379999999999</c:v>
                </c:pt>
                <c:pt idx="9145">
                  <c:v>317.3107</c:v>
                </c:pt>
                <c:pt idx="9146">
                  <c:v>317.34820000000002</c:v>
                </c:pt>
                <c:pt idx="9147">
                  <c:v>317.38389999999998</c:v>
                </c:pt>
                <c:pt idx="9148">
                  <c:v>317.4194</c:v>
                </c:pt>
                <c:pt idx="9149">
                  <c:v>317.4556</c:v>
                </c:pt>
                <c:pt idx="9150">
                  <c:v>317.49169999999998</c:v>
                </c:pt>
                <c:pt idx="9151">
                  <c:v>317.52999999999997</c:v>
                </c:pt>
                <c:pt idx="9152">
                  <c:v>317.56740000000002</c:v>
                </c:pt>
                <c:pt idx="9153">
                  <c:v>317.60359999999997</c:v>
                </c:pt>
                <c:pt idx="9154">
                  <c:v>317.64049999999997</c:v>
                </c:pt>
                <c:pt idx="9155">
                  <c:v>317.67840000000001</c:v>
                </c:pt>
                <c:pt idx="9156">
                  <c:v>317.714</c:v>
                </c:pt>
                <c:pt idx="9157">
                  <c:v>317.75110000000001</c:v>
                </c:pt>
                <c:pt idx="9158">
                  <c:v>317.78960000000001</c:v>
                </c:pt>
                <c:pt idx="9159">
                  <c:v>317.82670000000002</c:v>
                </c:pt>
                <c:pt idx="9160">
                  <c:v>317.86559999999997</c:v>
                </c:pt>
                <c:pt idx="9161">
                  <c:v>317.90140000000002</c:v>
                </c:pt>
                <c:pt idx="9162">
                  <c:v>317.94040000000001</c:v>
                </c:pt>
                <c:pt idx="9163">
                  <c:v>317.97739999999999</c:v>
                </c:pt>
                <c:pt idx="9164">
                  <c:v>318.0154</c:v>
                </c:pt>
                <c:pt idx="9165">
                  <c:v>318.05369999999999</c:v>
                </c:pt>
                <c:pt idx="9166">
                  <c:v>318.0924</c:v>
                </c:pt>
                <c:pt idx="9167">
                  <c:v>318.12790000000001</c:v>
                </c:pt>
                <c:pt idx="9168">
                  <c:v>318.16500000000002</c:v>
                </c:pt>
                <c:pt idx="9169">
                  <c:v>318.20119999999997</c:v>
                </c:pt>
                <c:pt idx="9170">
                  <c:v>318.23770000000002</c:v>
                </c:pt>
                <c:pt idx="9171">
                  <c:v>318.27460000000002</c:v>
                </c:pt>
                <c:pt idx="9172">
                  <c:v>318.31060000000002</c:v>
                </c:pt>
                <c:pt idx="9173">
                  <c:v>318.34789999999998</c:v>
                </c:pt>
                <c:pt idx="9174">
                  <c:v>318.38200000000001</c:v>
                </c:pt>
                <c:pt idx="9175">
                  <c:v>318.41820000000001</c:v>
                </c:pt>
                <c:pt idx="9176">
                  <c:v>318.45569999999998</c:v>
                </c:pt>
                <c:pt idx="9177">
                  <c:v>318.49149999999997</c:v>
                </c:pt>
                <c:pt idx="9178">
                  <c:v>318.52449999999999</c:v>
                </c:pt>
                <c:pt idx="9179">
                  <c:v>318.56060000000002</c:v>
                </c:pt>
                <c:pt idx="9180">
                  <c:v>318.59750000000003</c:v>
                </c:pt>
                <c:pt idx="9181">
                  <c:v>318.63159999999999</c:v>
                </c:pt>
                <c:pt idx="9182">
                  <c:v>318.66840000000002</c:v>
                </c:pt>
                <c:pt idx="9183">
                  <c:v>318.70370000000003</c:v>
                </c:pt>
                <c:pt idx="9184">
                  <c:v>318.74020000000002</c:v>
                </c:pt>
                <c:pt idx="9185">
                  <c:v>318.77659999999997</c:v>
                </c:pt>
                <c:pt idx="9186">
                  <c:v>318.81189999999998</c:v>
                </c:pt>
                <c:pt idx="9187">
                  <c:v>318.84730000000002</c:v>
                </c:pt>
                <c:pt idx="9188">
                  <c:v>318.88479999999998</c:v>
                </c:pt>
                <c:pt idx="9189">
                  <c:v>318.92169999999999</c:v>
                </c:pt>
                <c:pt idx="9190">
                  <c:v>318.95670000000001</c:v>
                </c:pt>
                <c:pt idx="9191">
                  <c:v>318.9932</c:v>
                </c:pt>
                <c:pt idx="9192">
                  <c:v>319.02690000000001</c:v>
                </c:pt>
                <c:pt idx="9193">
                  <c:v>319.06439999999998</c:v>
                </c:pt>
                <c:pt idx="9194">
                  <c:v>319.09899999999999</c:v>
                </c:pt>
                <c:pt idx="9195">
                  <c:v>319.1354</c:v>
                </c:pt>
                <c:pt idx="9196">
                  <c:v>319.17309999999998</c:v>
                </c:pt>
                <c:pt idx="9197">
                  <c:v>319.20780000000002</c:v>
                </c:pt>
                <c:pt idx="9198">
                  <c:v>319.24349999999998</c:v>
                </c:pt>
                <c:pt idx="9199">
                  <c:v>319.27749999999997</c:v>
                </c:pt>
                <c:pt idx="9200">
                  <c:v>319.31220000000002</c:v>
                </c:pt>
                <c:pt idx="9201">
                  <c:v>319.34800000000001</c:v>
                </c:pt>
                <c:pt idx="9202">
                  <c:v>319.38330000000002</c:v>
                </c:pt>
                <c:pt idx="9203">
                  <c:v>319.4169</c:v>
                </c:pt>
                <c:pt idx="9204">
                  <c:v>319.45249999999999</c:v>
                </c:pt>
                <c:pt idx="9205">
                  <c:v>319.49059999999997</c:v>
                </c:pt>
                <c:pt idx="9206">
                  <c:v>319.52379999999999</c:v>
                </c:pt>
                <c:pt idx="9207">
                  <c:v>319.55939999999998</c:v>
                </c:pt>
                <c:pt idx="9208">
                  <c:v>319.59289999999999</c:v>
                </c:pt>
                <c:pt idx="9209">
                  <c:v>319.625</c:v>
                </c:pt>
                <c:pt idx="9210">
                  <c:v>319.66120000000001</c:v>
                </c:pt>
                <c:pt idx="9211">
                  <c:v>319.6977</c:v>
                </c:pt>
                <c:pt idx="9212">
                  <c:v>319.73340000000002</c:v>
                </c:pt>
                <c:pt idx="9213">
                  <c:v>319.76799999999997</c:v>
                </c:pt>
                <c:pt idx="9214">
                  <c:v>319.80590000000001</c:v>
                </c:pt>
                <c:pt idx="9215">
                  <c:v>319.8381</c:v>
                </c:pt>
                <c:pt idx="9216">
                  <c:v>319.87509999999997</c:v>
                </c:pt>
                <c:pt idx="9217">
                  <c:v>319.91000000000003</c:v>
                </c:pt>
                <c:pt idx="9218">
                  <c:v>319.947</c:v>
                </c:pt>
                <c:pt idx="9219">
                  <c:v>319.98</c:v>
                </c:pt>
                <c:pt idx="9220">
                  <c:v>320.01560000000001</c:v>
                </c:pt>
                <c:pt idx="9221">
                  <c:v>320.0566</c:v>
                </c:pt>
                <c:pt idx="9222">
                  <c:v>320.09219999999999</c:v>
                </c:pt>
                <c:pt idx="9223">
                  <c:v>320.12819999999999</c:v>
                </c:pt>
                <c:pt idx="9224">
                  <c:v>320.16379999999998</c:v>
                </c:pt>
                <c:pt idx="9225">
                  <c:v>320.19909999999999</c:v>
                </c:pt>
                <c:pt idx="9226">
                  <c:v>320.23379999999997</c:v>
                </c:pt>
                <c:pt idx="9227">
                  <c:v>320.26940000000002</c:v>
                </c:pt>
                <c:pt idx="9228">
                  <c:v>320.30439999999999</c:v>
                </c:pt>
                <c:pt idx="9229">
                  <c:v>320.34140000000002</c:v>
                </c:pt>
                <c:pt idx="9230">
                  <c:v>320.37849999999997</c:v>
                </c:pt>
                <c:pt idx="9231">
                  <c:v>320.41399999999999</c:v>
                </c:pt>
                <c:pt idx="9232">
                  <c:v>320.45100000000002</c:v>
                </c:pt>
                <c:pt idx="9233">
                  <c:v>320.48770000000002</c:v>
                </c:pt>
                <c:pt idx="9234">
                  <c:v>320.52530000000002</c:v>
                </c:pt>
                <c:pt idx="9235">
                  <c:v>320.5609</c:v>
                </c:pt>
                <c:pt idx="9236">
                  <c:v>320.5958</c:v>
                </c:pt>
                <c:pt idx="9237">
                  <c:v>320.63279999999997</c:v>
                </c:pt>
                <c:pt idx="9238">
                  <c:v>320.67149999999998</c:v>
                </c:pt>
                <c:pt idx="9239">
                  <c:v>320.70749999999998</c:v>
                </c:pt>
                <c:pt idx="9240">
                  <c:v>320.74419999999998</c:v>
                </c:pt>
                <c:pt idx="9241">
                  <c:v>320.78179999999998</c:v>
                </c:pt>
                <c:pt idx="9242">
                  <c:v>320.81720000000001</c:v>
                </c:pt>
                <c:pt idx="9243">
                  <c:v>320.85300000000001</c:v>
                </c:pt>
                <c:pt idx="9244">
                  <c:v>320.88799999999998</c:v>
                </c:pt>
                <c:pt idx="9245">
                  <c:v>320.92219999999998</c:v>
                </c:pt>
                <c:pt idx="9246">
                  <c:v>320.95979999999997</c:v>
                </c:pt>
                <c:pt idx="9247">
                  <c:v>320.9941</c:v>
                </c:pt>
                <c:pt idx="9248">
                  <c:v>321.02949999999998</c:v>
                </c:pt>
                <c:pt idx="9249">
                  <c:v>321.06540000000001</c:v>
                </c:pt>
                <c:pt idx="9250">
                  <c:v>321.09899999999999</c:v>
                </c:pt>
                <c:pt idx="9251">
                  <c:v>321.13490000000002</c:v>
                </c:pt>
                <c:pt idx="9252">
                  <c:v>321.16860000000003</c:v>
                </c:pt>
                <c:pt idx="9253">
                  <c:v>321.20429999999999</c:v>
                </c:pt>
                <c:pt idx="9254">
                  <c:v>321.23840000000001</c:v>
                </c:pt>
                <c:pt idx="9255">
                  <c:v>321.27409999999998</c:v>
                </c:pt>
                <c:pt idx="9256">
                  <c:v>321.3082</c:v>
                </c:pt>
                <c:pt idx="9257">
                  <c:v>321.34199999999998</c:v>
                </c:pt>
                <c:pt idx="9258">
                  <c:v>321.37720000000002</c:v>
                </c:pt>
                <c:pt idx="9259">
                  <c:v>321.41180000000003</c:v>
                </c:pt>
                <c:pt idx="9260">
                  <c:v>321.44459999999998</c:v>
                </c:pt>
                <c:pt idx="9261">
                  <c:v>321.47859999999997</c:v>
                </c:pt>
                <c:pt idx="9262">
                  <c:v>321.5129</c:v>
                </c:pt>
                <c:pt idx="9263">
                  <c:v>321.54500000000002</c:v>
                </c:pt>
                <c:pt idx="9264">
                  <c:v>321.57760000000002</c:v>
                </c:pt>
                <c:pt idx="9265">
                  <c:v>321.61059999999998</c:v>
                </c:pt>
                <c:pt idx="9266">
                  <c:v>321.64170000000001</c:v>
                </c:pt>
                <c:pt idx="9267">
                  <c:v>321.67570000000001</c:v>
                </c:pt>
                <c:pt idx="9268">
                  <c:v>321.70850000000002</c:v>
                </c:pt>
                <c:pt idx="9269">
                  <c:v>321.74009999999998</c:v>
                </c:pt>
                <c:pt idx="9270">
                  <c:v>321.77390000000003</c:v>
                </c:pt>
                <c:pt idx="9271">
                  <c:v>321.80520000000001</c:v>
                </c:pt>
                <c:pt idx="9272">
                  <c:v>321.83780000000002</c:v>
                </c:pt>
                <c:pt idx="9273">
                  <c:v>321.8682</c:v>
                </c:pt>
                <c:pt idx="9274">
                  <c:v>321.90159999999997</c:v>
                </c:pt>
                <c:pt idx="9275">
                  <c:v>321.93369999999999</c:v>
                </c:pt>
                <c:pt idx="9276">
                  <c:v>321.96820000000002</c:v>
                </c:pt>
                <c:pt idx="9277">
                  <c:v>322.00080000000003</c:v>
                </c:pt>
                <c:pt idx="9278">
                  <c:v>322.03309999999999</c:v>
                </c:pt>
                <c:pt idx="9279">
                  <c:v>322.06459999999998</c:v>
                </c:pt>
                <c:pt idx="9280">
                  <c:v>322.09820000000002</c:v>
                </c:pt>
                <c:pt idx="9281">
                  <c:v>322.1318</c:v>
                </c:pt>
                <c:pt idx="9282">
                  <c:v>322.16399999999999</c:v>
                </c:pt>
                <c:pt idx="9283">
                  <c:v>322.197</c:v>
                </c:pt>
                <c:pt idx="9284">
                  <c:v>322.23059999999998</c:v>
                </c:pt>
                <c:pt idx="9285">
                  <c:v>322.26319999999998</c:v>
                </c:pt>
                <c:pt idx="9286">
                  <c:v>322.29759999999999</c:v>
                </c:pt>
                <c:pt idx="9287">
                  <c:v>322.33010000000002</c:v>
                </c:pt>
                <c:pt idx="9288">
                  <c:v>322.36559999999997</c:v>
                </c:pt>
                <c:pt idx="9289">
                  <c:v>322.3999</c:v>
                </c:pt>
                <c:pt idx="9290">
                  <c:v>322.43380000000002</c:v>
                </c:pt>
                <c:pt idx="9291">
                  <c:v>322.46719999999999</c:v>
                </c:pt>
                <c:pt idx="9292">
                  <c:v>322.50220000000002</c:v>
                </c:pt>
                <c:pt idx="9293">
                  <c:v>322.53579999999999</c:v>
                </c:pt>
                <c:pt idx="9294">
                  <c:v>322.57</c:v>
                </c:pt>
                <c:pt idx="9295">
                  <c:v>322.60500000000002</c:v>
                </c:pt>
                <c:pt idx="9296">
                  <c:v>322.63940000000002</c:v>
                </c:pt>
                <c:pt idx="9297">
                  <c:v>322.67419999999998</c:v>
                </c:pt>
                <c:pt idx="9298">
                  <c:v>322.70920000000001</c:v>
                </c:pt>
                <c:pt idx="9299">
                  <c:v>322.74360000000001</c:v>
                </c:pt>
                <c:pt idx="9300">
                  <c:v>322.78089999999997</c:v>
                </c:pt>
                <c:pt idx="9301">
                  <c:v>322.81659999999999</c:v>
                </c:pt>
                <c:pt idx="9302">
                  <c:v>322.85149999999999</c:v>
                </c:pt>
                <c:pt idx="9303">
                  <c:v>322.88799999999998</c:v>
                </c:pt>
                <c:pt idx="9304">
                  <c:v>322.92329999999998</c:v>
                </c:pt>
                <c:pt idx="9305">
                  <c:v>322.95949999999999</c:v>
                </c:pt>
                <c:pt idx="9306">
                  <c:v>322.9957</c:v>
                </c:pt>
                <c:pt idx="9307">
                  <c:v>323.0333</c:v>
                </c:pt>
                <c:pt idx="9308">
                  <c:v>323.06979999999999</c:v>
                </c:pt>
                <c:pt idx="9309">
                  <c:v>323.10520000000002</c:v>
                </c:pt>
                <c:pt idx="9310">
                  <c:v>323.1429</c:v>
                </c:pt>
                <c:pt idx="9311">
                  <c:v>323.17849999999999</c:v>
                </c:pt>
                <c:pt idx="9312">
                  <c:v>323.21319999999997</c:v>
                </c:pt>
                <c:pt idx="9313">
                  <c:v>323.25040000000001</c:v>
                </c:pt>
                <c:pt idx="9314">
                  <c:v>323.2876</c:v>
                </c:pt>
                <c:pt idx="9315">
                  <c:v>323.32040000000001</c:v>
                </c:pt>
                <c:pt idx="9316">
                  <c:v>323.35750000000002</c:v>
                </c:pt>
                <c:pt idx="9317">
                  <c:v>323.39249999999998</c:v>
                </c:pt>
                <c:pt idx="9318">
                  <c:v>323.428</c:v>
                </c:pt>
                <c:pt idx="9319">
                  <c:v>323.4624</c:v>
                </c:pt>
                <c:pt idx="9320">
                  <c:v>323.49900000000002</c:v>
                </c:pt>
                <c:pt idx="9321">
                  <c:v>323.53500000000003</c:v>
                </c:pt>
                <c:pt idx="9322">
                  <c:v>323.57060000000001</c:v>
                </c:pt>
                <c:pt idx="9323">
                  <c:v>323.6062</c:v>
                </c:pt>
                <c:pt idx="9324">
                  <c:v>323.64240000000001</c:v>
                </c:pt>
                <c:pt idx="9325">
                  <c:v>323.67669999999998</c:v>
                </c:pt>
                <c:pt idx="9326">
                  <c:v>323.71249999999998</c:v>
                </c:pt>
                <c:pt idx="9327">
                  <c:v>323.74610000000001</c:v>
                </c:pt>
                <c:pt idx="9328">
                  <c:v>323.78179999999998</c:v>
                </c:pt>
                <c:pt idx="9329">
                  <c:v>323.81720000000001</c:v>
                </c:pt>
                <c:pt idx="9330">
                  <c:v>323.8526</c:v>
                </c:pt>
                <c:pt idx="9331">
                  <c:v>323.88889999999998</c:v>
                </c:pt>
                <c:pt idx="9332">
                  <c:v>323.9248</c:v>
                </c:pt>
                <c:pt idx="9333">
                  <c:v>323.95780000000002</c:v>
                </c:pt>
                <c:pt idx="9334">
                  <c:v>323.99259999999998</c:v>
                </c:pt>
                <c:pt idx="9335">
                  <c:v>324.02699999999999</c:v>
                </c:pt>
                <c:pt idx="9336">
                  <c:v>324.06380000000001</c:v>
                </c:pt>
                <c:pt idx="9337">
                  <c:v>324.09480000000002</c:v>
                </c:pt>
                <c:pt idx="9338">
                  <c:v>324.1309</c:v>
                </c:pt>
                <c:pt idx="9339">
                  <c:v>324.16500000000002</c:v>
                </c:pt>
                <c:pt idx="9340">
                  <c:v>324.19959999999998</c:v>
                </c:pt>
                <c:pt idx="9341">
                  <c:v>324.23630000000003</c:v>
                </c:pt>
                <c:pt idx="9342">
                  <c:v>324.26940000000002</c:v>
                </c:pt>
                <c:pt idx="9343">
                  <c:v>324.30090000000001</c:v>
                </c:pt>
                <c:pt idx="9344">
                  <c:v>324.33159999999998</c:v>
                </c:pt>
                <c:pt idx="9345">
                  <c:v>324.36279999999999</c:v>
                </c:pt>
                <c:pt idx="9346">
                  <c:v>324.39179999999999</c:v>
                </c:pt>
                <c:pt idx="9347">
                  <c:v>324.42239999999998</c:v>
                </c:pt>
                <c:pt idx="9348">
                  <c:v>324.44970000000001</c:v>
                </c:pt>
                <c:pt idx="9349">
                  <c:v>324.4785</c:v>
                </c:pt>
                <c:pt idx="9350">
                  <c:v>324.50580000000002</c:v>
                </c:pt>
                <c:pt idx="9351">
                  <c:v>324.53140000000002</c:v>
                </c:pt>
                <c:pt idx="9352">
                  <c:v>324.55630000000002</c:v>
                </c:pt>
                <c:pt idx="9353">
                  <c:v>324.58339999999998</c:v>
                </c:pt>
                <c:pt idx="9354">
                  <c:v>324.60919999999999</c:v>
                </c:pt>
                <c:pt idx="9355">
                  <c:v>324.63459999999998</c:v>
                </c:pt>
                <c:pt idx="9356">
                  <c:v>324.66039999999998</c:v>
                </c:pt>
                <c:pt idx="9357">
                  <c:v>324.68680000000001</c:v>
                </c:pt>
                <c:pt idx="9358">
                  <c:v>324.71179999999998</c:v>
                </c:pt>
                <c:pt idx="9359">
                  <c:v>324.73899999999998</c:v>
                </c:pt>
                <c:pt idx="9360">
                  <c:v>324.76389999999998</c:v>
                </c:pt>
                <c:pt idx="9361">
                  <c:v>324.79160000000002</c:v>
                </c:pt>
                <c:pt idx="9362">
                  <c:v>324.82029999999997</c:v>
                </c:pt>
                <c:pt idx="9363">
                  <c:v>324.84739999999999</c:v>
                </c:pt>
                <c:pt idx="9364">
                  <c:v>324.87520000000001</c:v>
                </c:pt>
                <c:pt idx="9365">
                  <c:v>324.90449999999998</c:v>
                </c:pt>
                <c:pt idx="9366">
                  <c:v>324.93450000000001</c:v>
                </c:pt>
                <c:pt idx="9367">
                  <c:v>324.964</c:v>
                </c:pt>
                <c:pt idx="9368">
                  <c:v>324.99470000000002</c:v>
                </c:pt>
                <c:pt idx="9369">
                  <c:v>325.02719999999999</c:v>
                </c:pt>
                <c:pt idx="9370">
                  <c:v>325.06</c:v>
                </c:pt>
                <c:pt idx="9371">
                  <c:v>325.09199999999998</c:v>
                </c:pt>
                <c:pt idx="9372">
                  <c:v>325.12569999999999</c:v>
                </c:pt>
                <c:pt idx="9373">
                  <c:v>325.16070000000002</c:v>
                </c:pt>
                <c:pt idx="9374">
                  <c:v>325.19510000000002</c:v>
                </c:pt>
                <c:pt idx="9375">
                  <c:v>325.22980000000001</c:v>
                </c:pt>
                <c:pt idx="9376">
                  <c:v>325.26560000000001</c:v>
                </c:pt>
                <c:pt idx="9377">
                  <c:v>325.30099999999999</c:v>
                </c:pt>
                <c:pt idx="9378">
                  <c:v>325.33859999999999</c:v>
                </c:pt>
                <c:pt idx="9379">
                  <c:v>325.37599999999998</c:v>
                </c:pt>
                <c:pt idx="9380">
                  <c:v>325.41269999999997</c:v>
                </c:pt>
                <c:pt idx="9381">
                  <c:v>325.44959999999998</c:v>
                </c:pt>
                <c:pt idx="9382">
                  <c:v>325.48689999999999</c:v>
                </c:pt>
                <c:pt idx="9383">
                  <c:v>325.524</c:v>
                </c:pt>
                <c:pt idx="9384">
                  <c:v>325.5634</c:v>
                </c:pt>
                <c:pt idx="9385">
                  <c:v>325.60199999999998</c:v>
                </c:pt>
                <c:pt idx="9386">
                  <c:v>325.63900000000001</c:v>
                </c:pt>
                <c:pt idx="9387">
                  <c:v>325.6755</c:v>
                </c:pt>
                <c:pt idx="9388">
                  <c:v>325.714</c:v>
                </c:pt>
                <c:pt idx="9389">
                  <c:v>325.74979999999999</c:v>
                </c:pt>
                <c:pt idx="9390">
                  <c:v>325.78629999999998</c:v>
                </c:pt>
                <c:pt idx="9391">
                  <c:v>325.8227</c:v>
                </c:pt>
                <c:pt idx="9392">
                  <c:v>325.85899999999998</c:v>
                </c:pt>
                <c:pt idx="9393">
                  <c:v>325.89499999999998</c:v>
                </c:pt>
                <c:pt idx="9394">
                  <c:v>325.9298</c:v>
                </c:pt>
                <c:pt idx="9395">
                  <c:v>325.96620000000001</c:v>
                </c:pt>
                <c:pt idx="9396">
                  <c:v>326.00119999999998</c:v>
                </c:pt>
                <c:pt idx="9397">
                  <c:v>326.03620000000001</c:v>
                </c:pt>
                <c:pt idx="9398">
                  <c:v>326.07100000000003</c:v>
                </c:pt>
                <c:pt idx="9399">
                  <c:v>326.10480000000001</c:v>
                </c:pt>
                <c:pt idx="9400">
                  <c:v>326.13920000000002</c:v>
                </c:pt>
                <c:pt idx="9401">
                  <c:v>326.17349999999999</c:v>
                </c:pt>
                <c:pt idx="9402">
                  <c:v>326.20819999999998</c:v>
                </c:pt>
                <c:pt idx="9403">
                  <c:v>326.2414</c:v>
                </c:pt>
                <c:pt idx="9404">
                  <c:v>326.27429999999998</c:v>
                </c:pt>
                <c:pt idx="9405">
                  <c:v>326.3073</c:v>
                </c:pt>
                <c:pt idx="9406">
                  <c:v>326.33949999999999</c:v>
                </c:pt>
                <c:pt idx="9407">
                  <c:v>326.37299999999999</c:v>
                </c:pt>
                <c:pt idx="9408">
                  <c:v>326.40660000000003</c:v>
                </c:pt>
                <c:pt idx="9409">
                  <c:v>326.44</c:v>
                </c:pt>
                <c:pt idx="9410">
                  <c:v>326.47340000000003</c:v>
                </c:pt>
                <c:pt idx="9411">
                  <c:v>326.50799999999998</c:v>
                </c:pt>
                <c:pt idx="9412">
                  <c:v>326.54079999999999</c:v>
                </c:pt>
                <c:pt idx="9413">
                  <c:v>326.57299999999998</c:v>
                </c:pt>
                <c:pt idx="9414">
                  <c:v>326.60730000000001</c:v>
                </c:pt>
                <c:pt idx="9415">
                  <c:v>326.64</c:v>
                </c:pt>
                <c:pt idx="9416">
                  <c:v>326.673</c:v>
                </c:pt>
                <c:pt idx="9417">
                  <c:v>326.70839999999998</c:v>
                </c:pt>
                <c:pt idx="9418">
                  <c:v>326.74</c:v>
                </c:pt>
                <c:pt idx="9419">
                  <c:v>326.77339999999998</c:v>
                </c:pt>
                <c:pt idx="9420">
                  <c:v>326.80709999999999</c:v>
                </c:pt>
                <c:pt idx="9421">
                  <c:v>326.84109999999998</c:v>
                </c:pt>
                <c:pt idx="9422">
                  <c:v>326.875</c:v>
                </c:pt>
                <c:pt idx="9423">
                  <c:v>326.90960000000001</c:v>
                </c:pt>
                <c:pt idx="9424">
                  <c:v>326.94260000000003</c:v>
                </c:pt>
                <c:pt idx="9425">
                  <c:v>326.97750000000002</c:v>
                </c:pt>
                <c:pt idx="9426">
                  <c:v>327.01280000000003</c:v>
                </c:pt>
                <c:pt idx="9427">
                  <c:v>327.04680000000002</c:v>
                </c:pt>
                <c:pt idx="9428">
                  <c:v>327.0795</c:v>
                </c:pt>
                <c:pt idx="9429">
                  <c:v>327.11419999999998</c:v>
                </c:pt>
                <c:pt idx="9430">
                  <c:v>327.14729999999997</c:v>
                </c:pt>
                <c:pt idx="9431">
                  <c:v>327.18110000000001</c:v>
                </c:pt>
                <c:pt idx="9432">
                  <c:v>327.2158</c:v>
                </c:pt>
                <c:pt idx="9433">
                  <c:v>327.24849999999998</c:v>
                </c:pt>
                <c:pt idx="9434">
                  <c:v>327.28210000000001</c:v>
                </c:pt>
                <c:pt idx="9435">
                  <c:v>327.31610000000001</c:v>
                </c:pt>
                <c:pt idx="9436">
                  <c:v>327.3458</c:v>
                </c:pt>
                <c:pt idx="9437">
                  <c:v>327.3775</c:v>
                </c:pt>
                <c:pt idx="9438">
                  <c:v>327.4085</c:v>
                </c:pt>
                <c:pt idx="9439">
                  <c:v>327.4402</c:v>
                </c:pt>
                <c:pt idx="9440">
                  <c:v>327.4708</c:v>
                </c:pt>
                <c:pt idx="9441">
                  <c:v>327.50020000000001</c:v>
                </c:pt>
                <c:pt idx="9442">
                  <c:v>327.53089999999997</c:v>
                </c:pt>
                <c:pt idx="9443">
                  <c:v>327.56</c:v>
                </c:pt>
                <c:pt idx="9444">
                  <c:v>327.58999999999997</c:v>
                </c:pt>
                <c:pt idx="9445">
                  <c:v>327.61939999999998</c:v>
                </c:pt>
                <c:pt idx="9446">
                  <c:v>327.64920000000001</c:v>
                </c:pt>
                <c:pt idx="9447">
                  <c:v>327.67899999999997</c:v>
                </c:pt>
                <c:pt idx="9448">
                  <c:v>327.70949999999999</c:v>
                </c:pt>
                <c:pt idx="9449">
                  <c:v>327.7398</c:v>
                </c:pt>
                <c:pt idx="9450">
                  <c:v>327.76839999999999</c:v>
                </c:pt>
                <c:pt idx="9451">
                  <c:v>327.79919999999998</c:v>
                </c:pt>
                <c:pt idx="9452">
                  <c:v>327.8288</c:v>
                </c:pt>
                <c:pt idx="9453">
                  <c:v>327.86239999999998</c:v>
                </c:pt>
                <c:pt idx="9454">
                  <c:v>327.89260000000002</c:v>
                </c:pt>
                <c:pt idx="9455">
                  <c:v>327.92500000000001</c:v>
                </c:pt>
                <c:pt idx="9456">
                  <c:v>327.95600000000002</c:v>
                </c:pt>
                <c:pt idx="9457">
                  <c:v>327.98869999999999</c:v>
                </c:pt>
                <c:pt idx="9458">
                  <c:v>328.02080000000001</c:v>
                </c:pt>
                <c:pt idx="9459">
                  <c:v>328.05290000000002</c:v>
                </c:pt>
                <c:pt idx="9460">
                  <c:v>328.08620000000002</c:v>
                </c:pt>
                <c:pt idx="9461">
                  <c:v>328.12079999999997</c:v>
                </c:pt>
                <c:pt idx="9462">
                  <c:v>328.15339999999998</c:v>
                </c:pt>
                <c:pt idx="9463">
                  <c:v>328.18560000000002</c:v>
                </c:pt>
                <c:pt idx="9464">
                  <c:v>328.21859999999998</c:v>
                </c:pt>
                <c:pt idx="9465">
                  <c:v>328.25200000000001</c:v>
                </c:pt>
                <c:pt idx="9466">
                  <c:v>328.28559999999999</c:v>
                </c:pt>
                <c:pt idx="9467">
                  <c:v>328.3202</c:v>
                </c:pt>
                <c:pt idx="9468">
                  <c:v>328.3537</c:v>
                </c:pt>
                <c:pt idx="9469">
                  <c:v>328.38799999999998</c:v>
                </c:pt>
                <c:pt idx="9470">
                  <c:v>328.42160000000001</c:v>
                </c:pt>
                <c:pt idx="9471">
                  <c:v>328.45460000000003</c:v>
                </c:pt>
                <c:pt idx="9472">
                  <c:v>328.48860000000002</c:v>
                </c:pt>
                <c:pt idx="9473">
                  <c:v>328.52179999999998</c:v>
                </c:pt>
                <c:pt idx="9474">
                  <c:v>328.55380000000002</c:v>
                </c:pt>
                <c:pt idx="9475">
                  <c:v>328.58679999999998</c:v>
                </c:pt>
                <c:pt idx="9476">
                  <c:v>328.61900000000003</c:v>
                </c:pt>
                <c:pt idx="9477">
                  <c:v>328.65030000000002</c:v>
                </c:pt>
                <c:pt idx="9478">
                  <c:v>328.68299999999999</c:v>
                </c:pt>
                <c:pt idx="9479">
                  <c:v>328.71530000000001</c:v>
                </c:pt>
                <c:pt idx="9480">
                  <c:v>328.74939999999998</c:v>
                </c:pt>
                <c:pt idx="9481">
                  <c:v>328.78</c:v>
                </c:pt>
                <c:pt idx="9482">
                  <c:v>328.81139999999999</c:v>
                </c:pt>
                <c:pt idx="9483">
                  <c:v>328.839</c:v>
                </c:pt>
                <c:pt idx="9484">
                  <c:v>328.86860000000001</c:v>
                </c:pt>
                <c:pt idx="9485">
                  <c:v>328.89359999999999</c:v>
                </c:pt>
                <c:pt idx="9486">
                  <c:v>328.91669999999999</c:v>
                </c:pt>
                <c:pt idx="9487">
                  <c:v>328.94319999999999</c:v>
                </c:pt>
                <c:pt idx="9488">
                  <c:v>328.96350000000001</c:v>
                </c:pt>
                <c:pt idx="9489">
                  <c:v>328.98680000000002</c:v>
                </c:pt>
                <c:pt idx="9490">
                  <c:v>329.00619999999998</c:v>
                </c:pt>
                <c:pt idx="9491">
                  <c:v>329.02539999999999</c:v>
                </c:pt>
                <c:pt idx="9492">
                  <c:v>329.04500000000002</c:v>
                </c:pt>
                <c:pt idx="9493">
                  <c:v>329.06619999999998</c:v>
                </c:pt>
                <c:pt idx="9494">
                  <c:v>329.0872</c:v>
                </c:pt>
                <c:pt idx="9495">
                  <c:v>329.10599999999999</c:v>
                </c:pt>
                <c:pt idx="9496">
                  <c:v>329.12670000000003</c:v>
                </c:pt>
                <c:pt idx="9497">
                  <c:v>329.14780000000002</c:v>
                </c:pt>
                <c:pt idx="9498">
                  <c:v>329.16860000000003</c:v>
                </c:pt>
                <c:pt idx="9499">
                  <c:v>329.18950000000001</c:v>
                </c:pt>
                <c:pt idx="9500">
                  <c:v>329.21050000000002</c:v>
                </c:pt>
                <c:pt idx="9501">
                  <c:v>329.23239999999998</c:v>
                </c:pt>
                <c:pt idx="9502">
                  <c:v>329.25630000000001</c:v>
                </c:pt>
                <c:pt idx="9503">
                  <c:v>329.27940000000001</c:v>
                </c:pt>
                <c:pt idx="9504">
                  <c:v>329.3048</c:v>
                </c:pt>
                <c:pt idx="9505">
                  <c:v>329.32920000000001</c:v>
                </c:pt>
                <c:pt idx="9506">
                  <c:v>329.35410000000002</c:v>
                </c:pt>
                <c:pt idx="9507">
                  <c:v>329.37959999999998</c:v>
                </c:pt>
                <c:pt idx="9508">
                  <c:v>329.404</c:v>
                </c:pt>
                <c:pt idx="9509">
                  <c:v>329.43200000000002</c:v>
                </c:pt>
                <c:pt idx="9510">
                  <c:v>329.459</c:v>
                </c:pt>
                <c:pt idx="9511">
                  <c:v>329.48590000000002</c:v>
                </c:pt>
                <c:pt idx="9512">
                  <c:v>329.5138</c:v>
                </c:pt>
                <c:pt idx="9513">
                  <c:v>329.5412</c:v>
                </c:pt>
                <c:pt idx="9514">
                  <c:v>329.57130000000001</c:v>
                </c:pt>
                <c:pt idx="9515">
                  <c:v>329.59960000000001</c:v>
                </c:pt>
                <c:pt idx="9516">
                  <c:v>329.62740000000002</c:v>
                </c:pt>
                <c:pt idx="9517">
                  <c:v>329.65649999999999</c:v>
                </c:pt>
                <c:pt idx="9518">
                  <c:v>329.68470000000002</c:v>
                </c:pt>
                <c:pt idx="9519">
                  <c:v>329.71339999999998</c:v>
                </c:pt>
                <c:pt idx="9520">
                  <c:v>329.74299999999999</c:v>
                </c:pt>
                <c:pt idx="9521">
                  <c:v>329.77199999999999</c:v>
                </c:pt>
                <c:pt idx="9522">
                  <c:v>329.80169999999998</c:v>
                </c:pt>
                <c:pt idx="9523">
                  <c:v>329.83030000000002</c:v>
                </c:pt>
                <c:pt idx="9524">
                  <c:v>329.86090000000002</c:v>
                </c:pt>
                <c:pt idx="9525">
                  <c:v>329.89109999999999</c:v>
                </c:pt>
                <c:pt idx="9526">
                  <c:v>329.91980000000001</c:v>
                </c:pt>
                <c:pt idx="9527">
                  <c:v>329.94920000000002</c:v>
                </c:pt>
                <c:pt idx="9528">
                  <c:v>329.98</c:v>
                </c:pt>
                <c:pt idx="9529">
                  <c:v>330.0111</c:v>
                </c:pt>
                <c:pt idx="9530">
                  <c:v>330.0403</c:v>
                </c:pt>
                <c:pt idx="9531">
                  <c:v>330.07</c:v>
                </c:pt>
                <c:pt idx="9532">
                  <c:v>330.09899999999999</c:v>
                </c:pt>
                <c:pt idx="9533">
                  <c:v>330.12869999999998</c:v>
                </c:pt>
                <c:pt idx="9534">
                  <c:v>330.1576</c:v>
                </c:pt>
                <c:pt idx="9535">
                  <c:v>330.18740000000003</c:v>
                </c:pt>
                <c:pt idx="9536">
                  <c:v>330.21749999999997</c:v>
                </c:pt>
                <c:pt idx="9537">
                  <c:v>330.24680000000001</c:v>
                </c:pt>
                <c:pt idx="9538">
                  <c:v>330.27670000000001</c:v>
                </c:pt>
                <c:pt idx="9539">
                  <c:v>330.30680000000001</c:v>
                </c:pt>
                <c:pt idx="9540">
                  <c:v>330.3374</c:v>
                </c:pt>
                <c:pt idx="9541">
                  <c:v>330.3673</c:v>
                </c:pt>
                <c:pt idx="9542">
                  <c:v>330.39879999999999</c:v>
                </c:pt>
                <c:pt idx="9543">
                  <c:v>330.43</c:v>
                </c:pt>
                <c:pt idx="9544">
                  <c:v>330.46019999999999</c:v>
                </c:pt>
                <c:pt idx="9545">
                  <c:v>330.48919999999998</c:v>
                </c:pt>
                <c:pt idx="9546">
                  <c:v>330.51909999999998</c:v>
                </c:pt>
                <c:pt idx="9547">
                  <c:v>330.5498</c:v>
                </c:pt>
                <c:pt idx="9548">
                  <c:v>330.58139999999997</c:v>
                </c:pt>
                <c:pt idx="9549">
                  <c:v>330.61090000000002</c:v>
                </c:pt>
                <c:pt idx="9550">
                  <c:v>330.642</c:v>
                </c:pt>
                <c:pt idx="9551">
                  <c:v>330.673</c:v>
                </c:pt>
                <c:pt idx="9552">
                  <c:v>330.7022</c:v>
                </c:pt>
                <c:pt idx="9553">
                  <c:v>330.7337</c:v>
                </c:pt>
                <c:pt idx="9554">
                  <c:v>330.7636</c:v>
                </c:pt>
                <c:pt idx="9555">
                  <c:v>330.7946</c:v>
                </c:pt>
                <c:pt idx="9556">
                  <c:v>330.82799999999997</c:v>
                </c:pt>
                <c:pt idx="9557">
                  <c:v>330.85539999999997</c:v>
                </c:pt>
                <c:pt idx="9558">
                  <c:v>330.88679999999999</c:v>
                </c:pt>
                <c:pt idx="9559">
                  <c:v>330.9178</c:v>
                </c:pt>
                <c:pt idx="9560">
                  <c:v>330.94799999999998</c:v>
                </c:pt>
                <c:pt idx="9561">
                  <c:v>330.9812</c:v>
                </c:pt>
                <c:pt idx="9562">
                  <c:v>331.01159999999999</c:v>
                </c:pt>
                <c:pt idx="9563">
                  <c:v>331.04309999999998</c:v>
                </c:pt>
                <c:pt idx="9564">
                  <c:v>331.07530000000003</c:v>
                </c:pt>
                <c:pt idx="9565">
                  <c:v>331.10789999999997</c:v>
                </c:pt>
                <c:pt idx="9566">
                  <c:v>331.13780000000003</c:v>
                </c:pt>
                <c:pt idx="9567">
                  <c:v>331.17079999999999</c:v>
                </c:pt>
                <c:pt idx="9568">
                  <c:v>331.20100000000002</c:v>
                </c:pt>
                <c:pt idx="9569">
                  <c:v>331.23259999999999</c:v>
                </c:pt>
                <c:pt idx="9570">
                  <c:v>331.26479999999998</c:v>
                </c:pt>
                <c:pt idx="9571">
                  <c:v>331.2971</c:v>
                </c:pt>
                <c:pt idx="9572">
                  <c:v>331.32870000000003</c:v>
                </c:pt>
                <c:pt idx="9573">
                  <c:v>331.36099999999999</c:v>
                </c:pt>
                <c:pt idx="9574">
                  <c:v>331.39299999999997</c:v>
                </c:pt>
                <c:pt idx="9575">
                  <c:v>331.42520000000002</c:v>
                </c:pt>
                <c:pt idx="9576">
                  <c:v>331.4581</c:v>
                </c:pt>
                <c:pt idx="9577">
                  <c:v>331.49</c:v>
                </c:pt>
                <c:pt idx="9578">
                  <c:v>331.52260000000001</c:v>
                </c:pt>
                <c:pt idx="9579">
                  <c:v>331.55439999999999</c:v>
                </c:pt>
                <c:pt idx="9580">
                  <c:v>331.58670000000001</c:v>
                </c:pt>
                <c:pt idx="9581">
                  <c:v>331.61799999999999</c:v>
                </c:pt>
                <c:pt idx="9582">
                  <c:v>331.65</c:v>
                </c:pt>
                <c:pt idx="9583">
                  <c:v>331.68130000000002</c:v>
                </c:pt>
                <c:pt idx="9584">
                  <c:v>331.7133</c:v>
                </c:pt>
                <c:pt idx="9585">
                  <c:v>331.74520000000001</c:v>
                </c:pt>
                <c:pt idx="9586">
                  <c:v>331.7756</c:v>
                </c:pt>
                <c:pt idx="9587">
                  <c:v>331.80739999999997</c:v>
                </c:pt>
                <c:pt idx="9588">
                  <c:v>331.84030000000001</c:v>
                </c:pt>
                <c:pt idx="9589">
                  <c:v>331.87020000000001</c:v>
                </c:pt>
                <c:pt idx="9590">
                  <c:v>331.9015</c:v>
                </c:pt>
                <c:pt idx="9591">
                  <c:v>331.93259999999998</c:v>
                </c:pt>
                <c:pt idx="9592">
                  <c:v>331.96280000000002</c:v>
                </c:pt>
                <c:pt idx="9593">
                  <c:v>331.99380000000002</c:v>
                </c:pt>
                <c:pt idx="9594">
                  <c:v>332.02460000000002</c:v>
                </c:pt>
                <c:pt idx="9595">
                  <c:v>332.05500000000001</c:v>
                </c:pt>
                <c:pt idx="9596">
                  <c:v>332.08690000000001</c:v>
                </c:pt>
                <c:pt idx="9597">
                  <c:v>332.1173</c:v>
                </c:pt>
                <c:pt idx="9598">
                  <c:v>332.14859999999999</c:v>
                </c:pt>
                <c:pt idx="9599">
                  <c:v>332.18</c:v>
                </c:pt>
                <c:pt idx="9600">
                  <c:v>332.21100000000001</c:v>
                </c:pt>
                <c:pt idx="9601">
                  <c:v>332.24299999999999</c:v>
                </c:pt>
                <c:pt idx="9602">
                  <c:v>332.27379999999999</c:v>
                </c:pt>
                <c:pt idx="9603">
                  <c:v>332.3064</c:v>
                </c:pt>
                <c:pt idx="9604">
                  <c:v>332.3374</c:v>
                </c:pt>
                <c:pt idx="9605">
                  <c:v>332.36759999999998</c:v>
                </c:pt>
                <c:pt idx="9606">
                  <c:v>332.3972</c:v>
                </c:pt>
                <c:pt idx="9607">
                  <c:v>332.42899999999997</c:v>
                </c:pt>
                <c:pt idx="9608">
                  <c:v>332.46</c:v>
                </c:pt>
                <c:pt idx="9609">
                  <c:v>332.48970000000003</c:v>
                </c:pt>
                <c:pt idx="9610">
                  <c:v>332.52190000000002</c:v>
                </c:pt>
                <c:pt idx="9611">
                  <c:v>332.55419999999998</c:v>
                </c:pt>
                <c:pt idx="9612">
                  <c:v>332.58370000000002</c:v>
                </c:pt>
                <c:pt idx="9613">
                  <c:v>332.61559999999997</c:v>
                </c:pt>
                <c:pt idx="9614">
                  <c:v>332.64699999999999</c:v>
                </c:pt>
                <c:pt idx="9615">
                  <c:v>332.678</c:v>
                </c:pt>
                <c:pt idx="9616">
                  <c:v>332.71120000000002</c:v>
                </c:pt>
                <c:pt idx="9617">
                  <c:v>332.7448</c:v>
                </c:pt>
                <c:pt idx="9618">
                  <c:v>332.77620000000002</c:v>
                </c:pt>
                <c:pt idx="9619">
                  <c:v>332.80860000000001</c:v>
                </c:pt>
                <c:pt idx="9620">
                  <c:v>332.84059999999999</c:v>
                </c:pt>
                <c:pt idx="9621">
                  <c:v>332.87380000000002</c:v>
                </c:pt>
                <c:pt idx="9622">
                  <c:v>332.90480000000002</c:v>
                </c:pt>
                <c:pt idx="9623">
                  <c:v>332.93470000000002</c:v>
                </c:pt>
                <c:pt idx="9624">
                  <c:v>332.96730000000002</c:v>
                </c:pt>
                <c:pt idx="9625">
                  <c:v>333.00060000000002</c:v>
                </c:pt>
                <c:pt idx="9626">
                  <c:v>333.03089999999997</c:v>
                </c:pt>
                <c:pt idx="9627">
                  <c:v>333.06310000000002</c:v>
                </c:pt>
                <c:pt idx="9628">
                  <c:v>333.09719999999999</c:v>
                </c:pt>
                <c:pt idx="9629">
                  <c:v>333.12790000000001</c:v>
                </c:pt>
                <c:pt idx="9630">
                  <c:v>333.15940000000001</c:v>
                </c:pt>
                <c:pt idx="9631">
                  <c:v>333.19080000000002</c:v>
                </c:pt>
                <c:pt idx="9632">
                  <c:v>333.22500000000002</c:v>
                </c:pt>
                <c:pt idx="9633">
                  <c:v>333.25470000000001</c:v>
                </c:pt>
                <c:pt idx="9634">
                  <c:v>333.28530000000001</c:v>
                </c:pt>
                <c:pt idx="9635">
                  <c:v>333.3186</c:v>
                </c:pt>
                <c:pt idx="9636">
                  <c:v>333.3494</c:v>
                </c:pt>
                <c:pt idx="9637">
                  <c:v>333.38040000000001</c:v>
                </c:pt>
                <c:pt idx="9638">
                  <c:v>333.41140000000001</c:v>
                </c:pt>
                <c:pt idx="9639">
                  <c:v>333.44299999999998</c:v>
                </c:pt>
                <c:pt idx="9640">
                  <c:v>333.47300000000001</c:v>
                </c:pt>
                <c:pt idx="9641">
                  <c:v>333.50670000000002</c:v>
                </c:pt>
                <c:pt idx="9642">
                  <c:v>333.53750000000002</c:v>
                </c:pt>
                <c:pt idx="9643">
                  <c:v>333.56830000000002</c:v>
                </c:pt>
                <c:pt idx="9644">
                  <c:v>333.5976</c:v>
                </c:pt>
                <c:pt idx="9645">
                  <c:v>333.62889999999999</c:v>
                </c:pt>
                <c:pt idx="9646">
                  <c:v>333.65859999999998</c:v>
                </c:pt>
                <c:pt idx="9647">
                  <c:v>333.68810000000002</c:v>
                </c:pt>
                <c:pt idx="9648">
                  <c:v>333.71910000000003</c:v>
                </c:pt>
                <c:pt idx="9649">
                  <c:v>333.74799999999999</c:v>
                </c:pt>
                <c:pt idx="9650">
                  <c:v>333.77800000000002</c:v>
                </c:pt>
                <c:pt idx="9651">
                  <c:v>333.80779999999999</c:v>
                </c:pt>
                <c:pt idx="9652">
                  <c:v>333.8383</c:v>
                </c:pt>
                <c:pt idx="9653">
                  <c:v>333.8689</c:v>
                </c:pt>
                <c:pt idx="9654">
                  <c:v>333.89920000000001</c:v>
                </c:pt>
                <c:pt idx="9655">
                  <c:v>333.92840000000001</c:v>
                </c:pt>
                <c:pt idx="9656">
                  <c:v>333.96109999999999</c:v>
                </c:pt>
                <c:pt idx="9657">
                  <c:v>333.99169999999998</c:v>
                </c:pt>
                <c:pt idx="9658">
                  <c:v>334.02190000000002</c:v>
                </c:pt>
                <c:pt idx="9659">
                  <c:v>334.05270000000002</c:v>
                </c:pt>
                <c:pt idx="9660">
                  <c:v>334.0838</c:v>
                </c:pt>
                <c:pt idx="9661">
                  <c:v>334.11419999999998</c:v>
                </c:pt>
                <c:pt idx="9662">
                  <c:v>334.1456</c:v>
                </c:pt>
                <c:pt idx="9663">
                  <c:v>334.17579999999998</c:v>
                </c:pt>
                <c:pt idx="9664">
                  <c:v>334.20780000000002</c:v>
                </c:pt>
                <c:pt idx="9665">
                  <c:v>334.2398</c:v>
                </c:pt>
                <c:pt idx="9666">
                  <c:v>334.2715</c:v>
                </c:pt>
                <c:pt idx="9667">
                  <c:v>334.30099999999999</c:v>
                </c:pt>
                <c:pt idx="9668">
                  <c:v>334.33350000000002</c:v>
                </c:pt>
                <c:pt idx="9669">
                  <c:v>334.36430000000001</c:v>
                </c:pt>
                <c:pt idx="9670">
                  <c:v>334.39789999999999</c:v>
                </c:pt>
                <c:pt idx="9671">
                  <c:v>334.4289</c:v>
                </c:pt>
                <c:pt idx="9672">
                  <c:v>334.46120000000002</c:v>
                </c:pt>
                <c:pt idx="9673">
                  <c:v>334.49169999999998</c:v>
                </c:pt>
                <c:pt idx="9674">
                  <c:v>334.5258</c:v>
                </c:pt>
                <c:pt idx="9675">
                  <c:v>334.55720000000002</c:v>
                </c:pt>
                <c:pt idx="9676">
                  <c:v>334.58940000000001</c:v>
                </c:pt>
                <c:pt idx="9677">
                  <c:v>334.62060000000002</c:v>
                </c:pt>
                <c:pt idx="9678">
                  <c:v>334.65109999999999</c:v>
                </c:pt>
                <c:pt idx="9679">
                  <c:v>334.68220000000002</c:v>
                </c:pt>
                <c:pt idx="9680">
                  <c:v>334.71300000000002</c:v>
                </c:pt>
                <c:pt idx="9681">
                  <c:v>334.7439</c:v>
                </c:pt>
                <c:pt idx="9682">
                  <c:v>334.77379999999999</c:v>
                </c:pt>
                <c:pt idx="9683">
                  <c:v>334.80399999999997</c:v>
                </c:pt>
                <c:pt idx="9684">
                  <c:v>334.83600000000001</c:v>
                </c:pt>
                <c:pt idx="9685">
                  <c:v>334.86649999999997</c:v>
                </c:pt>
                <c:pt idx="9686">
                  <c:v>334.89670000000001</c:v>
                </c:pt>
                <c:pt idx="9687">
                  <c:v>334.92630000000003</c:v>
                </c:pt>
                <c:pt idx="9688">
                  <c:v>334.95659999999998</c:v>
                </c:pt>
                <c:pt idx="9689">
                  <c:v>334.98669999999998</c:v>
                </c:pt>
                <c:pt idx="9690">
                  <c:v>335.01819999999998</c:v>
                </c:pt>
                <c:pt idx="9691">
                  <c:v>335.04840000000002</c:v>
                </c:pt>
                <c:pt idx="9692">
                  <c:v>335.0788</c:v>
                </c:pt>
                <c:pt idx="9693">
                  <c:v>335.108</c:v>
                </c:pt>
                <c:pt idx="9694">
                  <c:v>335.13819999999998</c:v>
                </c:pt>
                <c:pt idx="9695">
                  <c:v>335.1678</c:v>
                </c:pt>
                <c:pt idx="9696">
                  <c:v>335.19880000000001</c:v>
                </c:pt>
                <c:pt idx="9697">
                  <c:v>335.23</c:v>
                </c:pt>
                <c:pt idx="9698">
                  <c:v>335.25839999999999</c:v>
                </c:pt>
                <c:pt idx="9699">
                  <c:v>335.28919999999999</c:v>
                </c:pt>
                <c:pt idx="9700">
                  <c:v>335.31799999999998</c:v>
                </c:pt>
                <c:pt idx="9701">
                  <c:v>335.34780000000001</c:v>
                </c:pt>
                <c:pt idx="9702">
                  <c:v>335.3768</c:v>
                </c:pt>
                <c:pt idx="9703">
                  <c:v>335.40719999999999</c:v>
                </c:pt>
                <c:pt idx="9704">
                  <c:v>335.43720000000002</c:v>
                </c:pt>
                <c:pt idx="9705">
                  <c:v>335.46749999999997</c:v>
                </c:pt>
                <c:pt idx="9706">
                  <c:v>335.4973</c:v>
                </c:pt>
                <c:pt idx="9707">
                  <c:v>335.52620000000002</c:v>
                </c:pt>
                <c:pt idx="9708">
                  <c:v>335.55790000000002</c:v>
                </c:pt>
                <c:pt idx="9709">
                  <c:v>335.58760000000001</c:v>
                </c:pt>
                <c:pt idx="9710">
                  <c:v>335.6164</c:v>
                </c:pt>
                <c:pt idx="9711">
                  <c:v>335.64440000000002</c:v>
                </c:pt>
                <c:pt idx="9712">
                  <c:v>335.67399999999998</c:v>
                </c:pt>
                <c:pt idx="9713">
                  <c:v>335.70440000000002</c:v>
                </c:pt>
                <c:pt idx="9714">
                  <c:v>335.73360000000002</c:v>
                </c:pt>
                <c:pt idx="9715">
                  <c:v>335.7638</c:v>
                </c:pt>
                <c:pt idx="9716">
                  <c:v>335.79160000000002</c:v>
                </c:pt>
                <c:pt idx="9717">
                  <c:v>335.81909999999999</c:v>
                </c:pt>
                <c:pt idx="9718">
                  <c:v>335.84980000000002</c:v>
                </c:pt>
                <c:pt idx="9719">
                  <c:v>335.87939999999998</c:v>
                </c:pt>
                <c:pt idx="9720">
                  <c:v>335.91</c:v>
                </c:pt>
                <c:pt idx="9721">
                  <c:v>335.9375</c:v>
                </c:pt>
                <c:pt idx="9722">
                  <c:v>335.96719999999999</c:v>
                </c:pt>
                <c:pt idx="9723">
                  <c:v>335.99700000000001</c:v>
                </c:pt>
                <c:pt idx="9724">
                  <c:v>336.02659999999997</c:v>
                </c:pt>
                <c:pt idx="9725">
                  <c:v>336.05840000000001</c:v>
                </c:pt>
                <c:pt idx="9726">
                  <c:v>336.0872</c:v>
                </c:pt>
                <c:pt idx="9727">
                  <c:v>336.11759999999998</c:v>
                </c:pt>
                <c:pt idx="9728">
                  <c:v>336.14780000000002</c:v>
                </c:pt>
                <c:pt idx="9729">
                  <c:v>336.1764</c:v>
                </c:pt>
                <c:pt idx="9730">
                  <c:v>336.20589999999999</c:v>
                </c:pt>
                <c:pt idx="9731">
                  <c:v>336.23599999999999</c:v>
                </c:pt>
                <c:pt idx="9732">
                  <c:v>336.26499999999999</c:v>
                </c:pt>
                <c:pt idx="9733">
                  <c:v>336.29450000000003</c:v>
                </c:pt>
                <c:pt idx="9734">
                  <c:v>336.32440000000003</c:v>
                </c:pt>
                <c:pt idx="9735">
                  <c:v>336.35390000000001</c:v>
                </c:pt>
                <c:pt idx="9736">
                  <c:v>336.38240000000002</c:v>
                </c:pt>
                <c:pt idx="9737">
                  <c:v>336.411</c:v>
                </c:pt>
                <c:pt idx="9738">
                  <c:v>336.4409</c:v>
                </c:pt>
                <c:pt idx="9739">
                  <c:v>336.4708</c:v>
                </c:pt>
                <c:pt idx="9740">
                  <c:v>336.50049999999999</c:v>
                </c:pt>
                <c:pt idx="9741">
                  <c:v>336.52879999999999</c:v>
                </c:pt>
                <c:pt idx="9742">
                  <c:v>336.55619999999999</c:v>
                </c:pt>
                <c:pt idx="9743">
                  <c:v>336.58580000000001</c:v>
                </c:pt>
                <c:pt idx="9744">
                  <c:v>336.61450000000002</c:v>
                </c:pt>
                <c:pt idx="9745">
                  <c:v>336.64519999999999</c:v>
                </c:pt>
                <c:pt idx="9746">
                  <c:v>336.67250000000001</c:v>
                </c:pt>
                <c:pt idx="9747">
                  <c:v>336.70249999999999</c:v>
                </c:pt>
                <c:pt idx="9748">
                  <c:v>336.73079999999999</c:v>
                </c:pt>
                <c:pt idx="9749">
                  <c:v>336.75900000000001</c:v>
                </c:pt>
                <c:pt idx="9750">
                  <c:v>336.78930000000003</c:v>
                </c:pt>
                <c:pt idx="9751">
                  <c:v>336.8193</c:v>
                </c:pt>
                <c:pt idx="9752">
                  <c:v>336.84899999999999</c:v>
                </c:pt>
                <c:pt idx="9753">
                  <c:v>336.87619999999998</c:v>
                </c:pt>
                <c:pt idx="9754">
                  <c:v>336.90600000000001</c:v>
                </c:pt>
                <c:pt idx="9755">
                  <c:v>336.93619999999999</c:v>
                </c:pt>
                <c:pt idx="9756">
                  <c:v>336.96440000000001</c:v>
                </c:pt>
                <c:pt idx="9757">
                  <c:v>336.99380000000002</c:v>
                </c:pt>
                <c:pt idx="9758">
                  <c:v>337.02339999999998</c:v>
                </c:pt>
                <c:pt idx="9759">
                  <c:v>337.0523</c:v>
                </c:pt>
                <c:pt idx="9760">
                  <c:v>337.08010000000002</c:v>
                </c:pt>
                <c:pt idx="9761">
                  <c:v>337.10840000000002</c:v>
                </c:pt>
                <c:pt idx="9762">
                  <c:v>337.1386</c:v>
                </c:pt>
                <c:pt idx="9763">
                  <c:v>337.16640000000001</c:v>
                </c:pt>
                <c:pt idx="9764">
                  <c:v>337.1952</c:v>
                </c:pt>
                <c:pt idx="9765">
                  <c:v>337.22359999999998</c:v>
                </c:pt>
                <c:pt idx="9766">
                  <c:v>337.2527</c:v>
                </c:pt>
                <c:pt idx="9767">
                  <c:v>337.2824</c:v>
                </c:pt>
                <c:pt idx="9768">
                  <c:v>337.3125</c:v>
                </c:pt>
                <c:pt idx="9769">
                  <c:v>337.34199999999998</c:v>
                </c:pt>
                <c:pt idx="9770">
                  <c:v>337.37</c:v>
                </c:pt>
                <c:pt idx="9771">
                  <c:v>337.39890000000003</c:v>
                </c:pt>
                <c:pt idx="9772">
                  <c:v>337.42950000000002</c:v>
                </c:pt>
                <c:pt idx="9773">
                  <c:v>337.46019999999999</c:v>
                </c:pt>
                <c:pt idx="9774">
                  <c:v>337.48910000000001</c:v>
                </c:pt>
                <c:pt idx="9775">
                  <c:v>337.51710000000003</c:v>
                </c:pt>
                <c:pt idx="9776">
                  <c:v>337.5471</c:v>
                </c:pt>
                <c:pt idx="9777">
                  <c:v>337.57639999999998</c:v>
                </c:pt>
                <c:pt idx="9778">
                  <c:v>337.60550000000001</c:v>
                </c:pt>
                <c:pt idx="9779">
                  <c:v>337.63409999999999</c:v>
                </c:pt>
                <c:pt idx="9780">
                  <c:v>337.66390000000001</c:v>
                </c:pt>
                <c:pt idx="9781">
                  <c:v>337.69380000000001</c:v>
                </c:pt>
                <c:pt idx="9782">
                  <c:v>337.72449999999998</c:v>
                </c:pt>
                <c:pt idx="9783">
                  <c:v>337.75360000000001</c:v>
                </c:pt>
                <c:pt idx="9784">
                  <c:v>337.78219999999999</c:v>
                </c:pt>
                <c:pt idx="9785">
                  <c:v>337.81240000000003</c:v>
                </c:pt>
                <c:pt idx="9786">
                  <c:v>337.84129999999999</c:v>
                </c:pt>
                <c:pt idx="9787">
                  <c:v>337.87110000000001</c:v>
                </c:pt>
                <c:pt idx="9788">
                  <c:v>337.89980000000003</c:v>
                </c:pt>
                <c:pt idx="9789">
                  <c:v>337.93</c:v>
                </c:pt>
                <c:pt idx="9790">
                  <c:v>337.95780000000002</c:v>
                </c:pt>
                <c:pt idx="9791">
                  <c:v>337.98739999999998</c:v>
                </c:pt>
                <c:pt idx="9792">
                  <c:v>338.01639999999998</c:v>
                </c:pt>
                <c:pt idx="9793">
                  <c:v>338.04570000000001</c:v>
                </c:pt>
                <c:pt idx="9794">
                  <c:v>338.07339999999999</c:v>
                </c:pt>
                <c:pt idx="9795">
                  <c:v>338.10109999999997</c:v>
                </c:pt>
                <c:pt idx="9796">
                  <c:v>338.1268</c:v>
                </c:pt>
                <c:pt idx="9797">
                  <c:v>338.15550000000002</c:v>
                </c:pt>
                <c:pt idx="9798">
                  <c:v>338.18400000000003</c:v>
                </c:pt>
                <c:pt idx="9799">
                  <c:v>338.21300000000002</c:v>
                </c:pt>
                <c:pt idx="9800">
                  <c:v>338.23910000000001</c:v>
                </c:pt>
                <c:pt idx="9801">
                  <c:v>338.26560000000001</c:v>
                </c:pt>
                <c:pt idx="9802">
                  <c:v>338.29180000000002</c:v>
                </c:pt>
                <c:pt idx="9803">
                  <c:v>338.32040000000001</c:v>
                </c:pt>
                <c:pt idx="9804">
                  <c:v>338.34750000000003</c:v>
                </c:pt>
                <c:pt idx="9805">
                  <c:v>338.37479999999999</c:v>
                </c:pt>
                <c:pt idx="9806">
                  <c:v>338.40269999999998</c:v>
                </c:pt>
                <c:pt idx="9807">
                  <c:v>338.43040000000002</c:v>
                </c:pt>
                <c:pt idx="9808">
                  <c:v>338.45920000000001</c:v>
                </c:pt>
                <c:pt idx="9809">
                  <c:v>338.48840000000001</c:v>
                </c:pt>
                <c:pt idx="9810">
                  <c:v>338.5181</c:v>
                </c:pt>
                <c:pt idx="9811">
                  <c:v>338.54489999999998</c:v>
                </c:pt>
                <c:pt idx="9812">
                  <c:v>338.57339999999999</c:v>
                </c:pt>
                <c:pt idx="9813">
                  <c:v>338.60039999999998</c:v>
                </c:pt>
                <c:pt idx="9814">
                  <c:v>338.62819999999999</c:v>
                </c:pt>
                <c:pt idx="9815">
                  <c:v>338.65699999999998</c:v>
                </c:pt>
                <c:pt idx="9816">
                  <c:v>338.6848</c:v>
                </c:pt>
                <c:pt idx="9817">
                  <c:v>338.7122</c:v>
                </c:pt>
                <c:pt idx="9818">
                  <c:v>338.74259999999998</c:v>
                </c:pt>
                <c:pt idx="9819">
                  <c:v>338.7731</c:v>
                </c:pt>
                <c:pt idx="9820">
                  <c:v>338.80090000000001</c:v>
                </c:pt>
                <c:pt idx="9821">
                  <c:v>338.82960000000003</c:v>
                </c:pt>
                <c:pt idx="9822">
                  <c:v>338.85759999999999</c:v>
                </c:pt>
                <c:pt idx="9823">
                  <c:v>338.88549999999998</c:v>
                </c:pt>
                <c:pt idx="9824">
                  <c:v>338.91500000000002</c:v>
                </c:pt>
                <c:pt idx="9825">
                  <c:v>338.94400000000002</c:v>
                </c:pt>
                <c:pt idx="9826">
                  <c:v>338.97050000000002</c:v>
                </c:pt>
                <c:pt idx="9827">
                  <c:v>338.99900000000002</c:v>
                </c:pt>
                <c:pt idx="9828">
                  <c:v>339.02449999999999</c:v>
                </c:pt>
                <c:pt idx="9829">
                  <c:v>339.05220000000003</c:v>
                </c:pt>
                <c:pt idx="9830">
                  <c:v>339.07889999999998</c:v>
                </c:pt>
                <c:pt idx="9831">
                  <c:v>339.10989999999998</c:v>
                </c:pt>
                <c:pt idx="9832">
                  <c:v>339.13600000000002</c:v>
                </c:pt>
                <c:pt idx="9833">
                  <c:v>339.16460000000001</c:v>
                </c:pt>
                <c:pt idx="9834">
                  <c:v>339.19099999999997</c:v>
                </c:pt>
                <c:pt idx="9835">
                  <c:v>339.21960000000001</c:v>
                </c:pt>
                <c:pt idx="9836">
                  <c:v>339.24540000000002</c:v>
                </c:pt>
                <c:pt idx="9837">
                  <c:v>339.2724</c:v>
                </c:pt>
                <c:pt idx="9838">
                  <c:v>339.29899999999998</c:v>
                </c:pt>
                <c:pt idx="9839">
                  <c:v>339.32859999999999</c:v>
                </c:pt>
                <c:pt idx="9840">
                  <c:v>339.35649999999998</c:v>
                </c:pt>
                <c:pt idx="9841">
                  <c:v>339.38420000000002</c:v>
                </c:pt>
                <c:pt idx="9842">
                  <c:v>339.4126</c:v>
                </c:pt>
                <c:pt idx="9843">
                  <c:v>339.44060000000002</c:v>
                </c:pt>
                <c:pt idx="9844">
                  <c:v>339.46839999999997</c:v>
                </c:pt>
                <c:pt idx="9845">
                  <c:v>339.49509999999998</c:v>
                </c:pt>
                <c:pt idx="9846">
                  <c:v>339.524</c:v>
                </c:pt>
                <c:pt idx="9847">
                  <c:v>339.55239999999998</c:v>
                </c:pt>
                <c:pt idx="9848">
                  <c:v>339.5795</c:v>
                </c:pt>
                <c:pt idx="9849">
                  <c:v>339.6087</c:v>
                </c:pt>
                <c:pt idx="9850">
                  <c:v>339.63940000000002</c:v>
                </c:pt>
                <c:pt idx="9851">
                  <c:v>339.66559999999998</c:v>
                </c:pt>
                <c:pt idx="9852">
                  <c:v>339.69540000000001</c:v>
                </c:pt>
                <c:pt idx="9853">
                  <c:v>339.72160000000002</c:v>
                </c:pt>
                <c:pt idx="9854">
                  <c:v>339.75150000000002</c:v>
                </c:pt>
                <c:pt idx="9855">
                  <c:v>339.78140000000002</c:v>
                </c:pt>
                <c:pt idx="9856">
                  <c:v>339.81009999999998</c:v>
                </c:pt>
                <c:pt idx="9857">
                  <c:v>339.84019999999998</c:v>
                </c:pt>
                <c:pt idx="9858">
                  <c:v>339.86700000000002</c:v>
                </c:pt>
                <c:pt idx="9859">
                  <c:v>339.89499999999998</c:v>
                </c:pt>
                <c:pt idx="9860">
                  <c:v>339.92430000000002</c:v>
                </c:pt>
                <c:pt idx="9861">
                  <c:v>339.95089999999999</c:v>
                </c:pt>
                <c:pt idx="9862">
                  <c:v>339.97840000000002</c:v>
                </c:pt>
                <c:pt idx="9863">
                  <c:v>340.00650000000002</c:v>
                </c:pt>
                <c:pt idx="9864">
                  <c:v>340.03519999999997</c:v>
                </c:pt>
                <c:pt idx="9865">
                  <c:v>340.06279999999998</c:v>
                </c:pt>
                <c:pt idx="9866">
                  <c:v>340.08949999999999</c:v>
                </c:pt>
                <c:pt idx="9867">
                  <c:v>340.1155</c:v>
                </c:pt>
                <c:pt idx="9868">
                  <c:v>340.1438</c:v>
                </c:pt>
                <c:pt idx="9869">
                  <c:v>340.17</c:v>
                </c:pt>
                <c:pt idx="9870">
                  <c:v>340.19659999999999</c:v>
                </c:pt>
                <c:pt idx="9871">
                  <c:v>340.22269999999997</c:v>
                </c:pt>
                <c:pt idx="9872">
                  <c:v>340.24919999999997</c:v>
                </c:pt>
                <c:pt idx="9873">
                  <c:v>340.27699999999999</c:v>
                </c:pt>
                <c:pt idx="9874">
                  <c:v>340.30270000000002</c:v>
                </c:pt>
                <c:pt idx="9875">
                  <c:v>340.33069999999998</c:v>
                </c:pt>
                <c:pt idx="9876">
                  <c:v>340.35719999999998</c:v>
                </c:pt>
                <c:pt idx="9877">
                  <c:v>340.38499999999999</c:v>
                </c:pt>
                <c:pt idx="9878">
                  <c:v>340.41269999999997</c:v>
                </c:pt>
                <c:pt idx="9879">
                  <c:v>340.43759999999997</c:v>
                </c:pt>
                <c:pt idx="9880">
                  <c:v>340.46409999999997</c:v>
                </c:pt>
                <c:pt idx="9881">
                  <c:v>340.49259999999998</c:v>
                </c:pt>
                <c:pt idx="9882">
                  <c:v>340.51870000000002</c:v>
                </c:pt>
                <c:pt idx="9883">
                  <c:v>340.54640000000001</c:v>
                </c:pt>
                <c:pt idx="9884">
                  <c:v>340.57400000000001</c:v>
                </c:pt>
                <c:pt idx="9885">
                  <c:v>340.60219999999998</c:v>
                </c:pt>
                <c:pt idx="9886">
                  <c:v>340.62819999999999</c:v>
                </c:pt>
                <c:pt idx="9887">
                  <c:v>340.65410000000003</c:v>
                </c:pt>
                <c:pt idx="9888">
                  <c:v>340.6816</c:v>
                </c:pt>
                <c:pt idx="9889">
                  <c:v>340.7063</c:v>
                </c:pt>
                <c:pt idx="9890">
                  <c:v>340.73</c:v>
                </c:pt>
                <c:pt idx="9891">
                  <c:v>340.75940000000003</c:v>
                </c:pt>
                <c:pt idx="9892">
                  <c:v>340.78680000000003</c:v>
                </c:pt>
                <c:pt idx="9893">
                  <c:v>340.81290000000001</c:v>
                </c:pt>
                <c:pt idx="9894">
                  <c:v>340.83859999999999</c:v>
                </c:pt>
                <c:pt idx="9895">
                  <c:v>340.86610000000002</c:v>
                </c:pt>
                <c:pt idx="9896">
                  <c:v>340.89240000000001</c:v>
                </c:pt>
                <c:pt idx="9897">
                  <c:v>340.91750000000002</c:v>
                </c:pt>
                <c:pt idx="9898">
                  <c:v>340.94470000000001</c:v>
                </c:pt>
                <c:pt idx="9899">
                  <c:v>340.97199999999998</c:v>
                </c:pt>
                <c:pt idx="9900">
                  <c:v>340.99880000000002</c:v>
                </c:pt>
                <c:pt idx="9901">
                  <c:v>341.02600000000001</c:v>
                </c:pt>
                <c:pt idx="9902">
                  <c:v>341.05149999999998</c:v>
                </c:pt>
                <c:pt idx="9903">
                  <c:v>341.07650000000001</c:v>
                </c:pt>
                <c:pt idx="9904">
                  <c:v>341.10309999999998</c:v>
                </c:pt>
                <c:pt idx="9905">
                  <c:v>341.12889999999999</c:v>
                </c:pt>
                <c:pt idx="9906">
                  <c:v>341.15379999999999</c:v>
                </c:pt>
                <c:pt idx="9907">
                  <c:v>341.18</c:v>
                </c:pt>
                <c:pt idx="9908">
                  <c:v>341.20510000000002</c:v>
                </c:pt>
                <c:pt idx="9909">
                  <c:v>341.23</c:v>
                </c:pt>
                <c:pt idx="9910">
                  <c:v>341.25450000000001</c:v>
                </c:pt>
                <c:pt idx="9911">
                  <c:v>341.27940000000001</c:v>
                </c:pt>
                <c:pt idx="9912">
                  <c:v>341.30380000000002</c:v>
                </c:pt>
                <c:pt idx="9913">
                  <c:v>341.32830000000001</c:v>
                </c:pt>
                <c:pt idx="9914">
                  <c:v>341.35309999999998</c:v>
                </c:pt>
                <c:pt idx="9915">
                  <c:v>341.37700000000001</c:v>
                </c:pt>
                <c:pt idx="9916">
                  <c:v>341.40019999999998</c:v>
                </c:pt>
                <c:pt idx="9917">
                  <c:v>341.4246</c:v>
                </c:pt>
                <c:pt idx="9918">
                  <c:v>341.44909999999999</c:v>
                </c:pt>
                <c:pt idx="9919">
                  <c:v>341.47460000000001</c:v>
                </c:pt>
                <c:pt idx="9920">
                  <c:v>341.49939999999998</c:v>
                </c:pt>
                <c:pt idx="9921">
                  <c:v>341.52260000000001</c:v>
                </c:pt>
                <c:pt idx="9922">
                  <c:v>341.54809999999998</c:v>
                </c:pt>
                <c:pt idx="9923">
                  <c:v>341.57420000000002</c:v>
                </c:pt>
                <c:pt idx="9924">
                  <c:v>341.59820000000002</c:v>
                </c:pt>
                <c:pt idx="9925">
                  <c:v>341.62479999999999</c:v>
                </c:pt>
                <c:pt idx="9926">
                  <c:v>341.64890000000003</c:v>
                </c:pt>
                <c:pt idx="9927">
                  <c:v>341.6746</c:v>
                </c:pt>
                <c:pt idx="9928">
                  <c:v>341.7011</c:v>
                </c:pt>
                <c:pt idx="9929">
                  <c:v>341.72500000000002</c:v>
                </c:pt>
                <c:pt idx="9930">
                  <c:v>341.74919999999997</c:v>
                </c:pt>
                <c:pt idx="9931">
                  <c:v>341.77550000000002</c:v>
                </c:pt>
                <c:pt idx="9932">
                  <c:v>341.80160000000001</c:v>
                </c:pt>
                <c:pt idx="9933">
                  <c:v>341.82679999999999</c:v>
                </c:pt>
                <c:pt idx="9934">
                  <c:v>341.85129999999998</c:v>
                </c:pt>
                <c:pt idx="9935">
                  <c:v>341.87759999999997</c:v>
                </c:pt>
                <c:pt idx="9936">
                  <c:v>341.9033</c:v>
                </c:pt>
                <c:pt idx="9937">
                  <c:v>341.92880000000002</c:v>
                </c:pt>
                <c:pt idx="9938">
                  <c:v>341.95600000000002</c:v>
                </c:pt>
                <c:pt idx="9939">
                  <c:v>341.98360000000002</c:v>
                </c:pt>
                <c:pt idx="9940">
                  <c:v>342.0086</c:v>
                </c:pt>
                <c:pt idx="9941">
                  <c:v>342.03469999999999</c:v>
                </c:pt>
                <c:pt idx="9942">
                  <c:v>342.06139999999999</c:v>
                </c:pt>
                <c:pt idx="9943">
                  <c:v>342.08909999999997</c:v>
                </c:pt>
                <c:pt idx="9944">
                  <c:v>342.1146</c:v>
                </c:pt>
                <c:pt idx="9945">
                  <c:v>342.14150000000001</c:v>
                </c:pt>
                <c:pt idx="9946">
                  <c:v>342.16800000000001</c:v>
                </c:pt>
                <c:pt idx="9947">
                  <c:v>342.19330000000002</c:v>
                </c:pt>
                <c:pt idx="9948">
                  <c:v>342.2192</c:v>
                </c:pt>
                <c:pt idx="9949">
                  <c:v>342.245</c:v>
                </c:pt>
                <c:pt idx="9950">
                  <c:v>342.27100000000002</c:v>
                </c:pt>
                <c:pt idx="9951">
                  <c:v>342.2962</c:v>
                </c:pt>
                <c:pt idx="9952">
                  <c:v>342.32139999999998</c:v>
                </c:pt>
                <c:pt idx="9953">
                  <c:v>342.34719999999999</c:v>
                </c:pt>
                <c:pt idx="9954">
                  <c:v>342.37099999999998</c:v>
                </c:pt>
                <c:pt idx="9955">
                  <c:v>342.39850000000001</c:v>
                </c:pt>
                <c:pt idx="9956">
                  <c:v>342.42329999999998</c:v>
                </c:pt>
                <c:pt idx="9957">
                  <c:v>342.44540000000001</c:v>
                </c:pt>
                <c:pt idx="9958">
                  <c:v>342.46879999999999</c:v>
                </c:pt>
                <c:pt idx="9959">
                  <c:v>342.49110000000002</c:v>
                </c:pt>
                <c:pt idx="9960">
                  <c:v>342.51310000000001</c:v>
                </c:pt>
                <c:pt idx="9961">
                  <c:v>342.53339999999997</c:v>
                </c:pt>
                <c:pt idx="9962">
                  <c:v>342.55329999999998</c:v>
                </c:pt>
                <c:pt idx="9963">
                  <c:v>342.57100000000003</c:v>
                </c:pt>
                <c:pt idx="9964">
                  <c:v>342.5872</c:v>
                </c:pt>
                <c:pt idx="9965">
                  <c:v>342.60660000000001</c:v>
                </c:pt>
                <c:pt idx="9966">
                  <c:v>342.6223</c:v>
                </c:pt>
                <c:pt idx="9967">
                  <c:v>342.63869999999997</c:v>
                </c:pt>
                <c:pt idx="9968">
                  <c:v>342.65600000000001</c:v>
                </c:pt>
                <c:pt idx="9969">
                  <c:v>342.67230000000001</c:v>
                </c:pt>
                <c:pt idx="9970">
                  <c:v>342.68939999999998</c:v>
                </c:pt>
                <c:pt idx="9971">
                  <c:v>342.70800000000003</c:v>
                </c:pt>
                <c:pt idx="9972">
                  <c:v>342.726</c:v>
                </c:pt>
                <c:pt idx="9973">
                  <c:v>342.7432</c:v>
                </c:pt>
                <c:pt idx="9974">
                  <c:v>342.762</c:v>
                </c:pt>
                <c:pt idx="9975">
                  <c:v>342.7826</c:v>
                </c:pt>
                <c:pt idx="9976">
                  <c:v>342.80160000000001</c:v>
                </c:pt>
                <c:pt idx="9977">
                  <c:v>342.8218</c:v>
                </c:pt>
                <c:pt idx="9978">
                  <c:v>342.84199999999998</c:v>
                </c:pt>
                <c:pt idx="9979">
                  <c:v>342.86009999999999</c:v>
                </c:pt>
                <c:pt idx="9980">
                  <c:v>342.87630000000001</c:v>
                </c:pt>
                <c:pt idx="9981">
                  <c:v>342.89499999999998</c:v>
                </c:pt>
                <c:pt idx="9982">
                  <c:v>342.91109999999998</c:v>
                </c:pt>
                <c:pt idx="9983">
                  <c:v>342.92849999999999</c:v>
                </c:pt>
                <c:pt idx="9984">
                  <c:v>342.94580000000002</c:v>
                </c:pt>
                <c:pt idx="9985">
                  <c:v>342.96440000000001</c:v>
                </c:pt>
                <c:pt idx="9986">
                  <c:v>342.9812</c:v>
                </c:pt>
                <c:pt idx="9987">
                  <c:v>342.99950000000001</c:v>
                </c:pt>
                <c:pt idx="9988">
                  <c:v>343.01600000000002</c:v>
                </c:pt>
                <c:pt idx="9989">
                  <c:v>343.03440000000001</c:v>
                </c:pt>
                <c:pt idx="9990">
                  <c:v>343.05439999999999</c:v>
                </c:pt>
                <c:pt idx="9991">
                  <c:v>343.0702</c:v>
                </c:pt>
                <c:pt idx="9992">
                  <c:v>343.08819999999997</c:v>
                </c:pt>
                <c:pt idx="9993">
                  <c:v>343.1078</c:v>
                </c:pt>
                <c:pt idx="9994">
                  <c:v>343.1266</c:v>
                </c:pt>
                <c:pt idx="9995">
                  <c:v>343.14550000000003</c:v>
                </c:pt>
                <c:pt idx="9996">
                  <c:v>343.16460000000001</c:v>
                </c:pt>
                <c:pt idx="9997">
                  <c:v>343.18459999999999</c:v>
                </c:pt>
                <c:pt idx="9998">
                  <c:v>343.20670000000001</c:v>
                </c:pt>
                <c:pt idx="9999">
                  <c:v>343.22680000000003</c:v>
                </c:pt>
                <c:pt idx="10000">
                  <c:v>343.24880000000002</c:v>
                </c:pt>
                <c:pt idx="10001">
                  <c:v>343.27100000000002</c:v>
                </c:pt>
                <c:pt idx="10002">
                  <c:v>343.29430000000002</c:v>
                </c:pt>
                <c:pt idx="10003">
                  <c:v>343.31900000000002</c:v>
                </c:pt>
                <c:pt idx="10004">
                  <c:v>343.34140000000002</c:v>
                </c:pt>
                <c:pt idx="10005">
                  <c:v>343.3664</c:v>
                </c:pt>
                <c:pt idx="10006">
                  <c:v>343.39089999999999</c:v>
                </c:pt>
                <c:pt idx="10007">
                  <c:v>343.416</c:v>
                </c:pt>
                <c:pt idx="10008">
                  <c:v>343.4436</c:v>
                </c:pt>
                <c:pt idx="10009">
                  <c:v>343.46850000000001</c:v>
                </c:pt>
                <c:pt idx="10010">
                  <c:v>343.49369999999999</c:v>
                </c:pt>
                <c:pt idx="10011">
                  <c:v>343.5206</c:v>
                </c:pt>
                <c:pt idx="10012">
                  <c:v>343.54640000000001</c:v>
                </c:pt>
                <c:pt idx="10013">
                  <c:v>343.57420000000002</c:v>
                </c:pt>
                <c:pt idx="10014">
                  <c:v>343.59930000000003</c:v>
                </c:pt>
                <c:pt idx="10015">
                  <c:v>343.62540000000001</c:v>
                </c:pt>
                <c:pt idx="10016">
                  <c:v>343.65109999999999</c:v>
                </c:pt>
                <c:pt idx="10017">
                  <c:v>343.67700000000002</c:v>
                </c:pt>
                <c:pt idx="10018">
                  <c:v>343.70400000000001</c:v>
                </c:pt>
                <c:pt idx="10019">
                  <c:v>343.72890000000001</c:v>
                </c:pt>
                <c:pt idx="10020">
                  <c:v>343.75510000000003</c:v>
                </c:pt>
                <c:pt idx="10021">
                  <c:v>343.77980000000002</c:v>
                </c:pt>
                <c:pt idx="10022">
                  <c:v>343.80739999999997</c:v>
                </c:pt>
                <c:pt idx="10023">
                  <c:v>343.83170000000001</c:v>
                </c:pt>
                <c:pt idx="10024">
                  <c:v>343.85879999999997</c:v>
                </c:pt>
                <c:pt idx="10025">
                  <c:v>343.88459999999998</c:v>
                </c:pt>
                <c:pt idx="10026">
                  <c:v>343.91140000000001</c:v>
                </c:pt>
                <c:pt idx="10027">
                  <c:v>343.93639999999999</c:v>
                </c:pt>
                <c:pt idx="10028">
                  <c:v>343.96109999999999</c:v>
                </c:pt>
                <c:pt idx="10029">
                  <c:v>343.98540000000003</c:v>
                </c:pt>
                <c:pt idx="10030">
                  <c:v>344.00970000000001</c:v>
                </c:pt>
                <c:pt idx="10031">
                  <c:v>344.03550000000001</c:v>
                </c:pt>
                <c:pt idx="10032">
                  <c:v>344.05939999999998</c:v>
                </c:pt>
                <c:pt idx="10033">
                  <c:v>344.08390000000003</c:v>
                </c:pt>
                <c:pt idx="10034">
                  <c:v>344.10910000000001</c:v>
                </c:pt>
                <c:pt idx="10035">
                  <c:v>344.13479999999998</c:v>
                </c:pt>
                <c:pt idx="10036">
                  <c:v>344.16079999999999</c:v>
                </c:pt>
                <c:pt idx="10037">
                  <c:v>344.1859</c:v>
                </c:pt>
                <c:pt idx="10038">
                  <c:v>344.2115</c:v>
                </c:pt>
                <c:pt idx="10039">
                  <c:v>344.23820000000001</c:v>
                </c:pt>
                <c:pt idx="10040">
                  <c:v>344.26139999999998</c:v>
                </c:pt>
                <c:pt idx="10041">
                  <c:v>344.2867</c:v>
                </c:pt>
                <c:pt idx="10042">
                  <c:v>344.3116</c:v>
                </c:pt>
                <c:pt idx="10043">
                  <c:v>344.33580000000001</c:v>
                </c:pt>
                <c:pt idx="10044">
                  <c:v>344.36250000000001</c:v>
                </c:pt>
                <c:pt idx="10045">
                  <c:v>344.3877</c:v>
                </c:pt>
                <c:pt idx="10046">
                  <c:v>344.411</c:v>
                </c:pt>
                <c:pt idx="10047">
                  <c:v>344.43680000000001</c:v>
                </c:pt>
                <c:pt idx="10048">
                  <c:v>344.46050000000002</c:v>
                </c:pt>
                <c:pt idx="10049">
                  <c:v>344.48439999999999</c:v>
                </c:pt>
                <c:pt idx="10050">
                  <c:v>344.505</c:v>
                </c:pt>
                <c:pt idx="10051">
                  <c:v>344.52870000000001</c:v>
                </c:pt>
                <c:pt idx="10052">
                  <c:v>344.54969999999997</c:v>
                </c:pt>
                <c:pt idx="10053">
                  <c:v>344.57</c:v>
                </c:pt>
                <c:pt idx="10054">
                  <c:v>344.59120000000001</c:v>
                </c:pt>
                <c:pt idx="10055">
                  <c:v>344.61020000000002</c:v>
                </c:pt>
                <c:pt idx="10056">
                  <c:v>344.63080000000002</c:v>
                </c:pt>
                <c:pt idx="10057">
                  <c:v>344.65199999999999</c:v>
                </c:pt>
                <c:pt idx="10058">
                  <c:v>344.67059999999998</c:v>
                </c:pt>
                <c:pt idx="10059">
                  <c:v>344.6902</c:v>
                </c:pt>
                <c:pt idx="10060">
                  <c:v>344.7106</c:v>
                </c:pt>
                <c:pt idx="10061">
                  <c:v>344.72980000000001</c:v>
                </c:pt>
                <c:pt idx="10062">
                  <c:v>344.75020000000001</c:v>
                </c:pt>
                <c:pt idx="10063">
                  <c:v>344.77</c:v>
                </c:pt>
                <c:pt idx="10064">
                  <c:v>344.78840000000002</c:v>
                </c:pt>
                <c:pt idx="10065">
                  <c:v>344.80840000000001</c:v>
                </c:pt>
                <c:pt idx="10066">
                  <c:v>344.82659999999998</c:v>
                </c:pt>
                <c:pt idx="10067">
                  <c:v>344.84660000000002</c:v>
                </c:pt>
                <c:pt idx="10068">
                  <c:v>344.86500000000001</c:v>
                </c:pt>
                <c:pt idx="10069">
                  <c:v>344.88229999999999</c:v>
                </c:pt>
                <c:pt idx="10070">
                  <c:v>344.90109999999999</c:v>
                </c:pt>
                <c:pt idx="10071">
                  <c:v>344.92020000000002</c:v>
                </c:pt>
                <c:pt idx="10072">
                  <c:v>344.93759999999997</c:v>
                </c:pt>
                <c:pt idx="10073">
                  <c:v>344.95620000000002</c:v>
                </c:pt>
                <c:pt idx="10074">
                  <c:v>344.97340000000003</c:v>
                </c:pt>
                <c:pt idx="10075">
                  <c:v>344.99239999999998</c:v>
                </c:pt>
                <c:pt idx="10076">
                  <c:v>345.01240000000001</c:v>
                </c:pt>
                <c:pt idx="10077">
                  <c:v>345.03160000000003</c:v>
                </c:pt>
                <c:pt idx="10078">
                  <c:v>345.05040000000002</c:v>
                </c:pt>
                <c:pt idx="10079">
                  <c:v>345.07</c:v>
                </c:pt>
                <c:pt idx="10080">
                  <c:v>345.0915</c:v>
                </c:pt>
                <c:pt idx="10081">
                  <c:v>345.1112</c:v>
                </c:pt>
                <c:pt idx="10082">
                  <c:v>345.13380000000001</c:v>
                </c:pt>
                <c:pt idx="10083">
                  <c:v>345.15710000000001</c:v>
                </c:pt>
                <c:pt idx="10084">
                  <c:v>345.17689999999999</c:v>
                </c:pt>
                <c:pt idx="10085">
                  <c:v>345.19839999999999</c:v>
                </c:pt>
                <c:pt idx="10086">
                  <c:v>345.2217</c:v>
                </c:pt>
                <c:pt idx="10087">
                  <c:v>345.24439999999998</c:v>
                </c:pt>
                <c:pt idx="10088">
                  <c:v>345.26580000000001</c:v>
                </c:pt>
                <c:pt idx="10089">
                  <c:v>345.28820000000002</c:v>
                </c:pt>
                <c:pt idx="10090">
                  <c:v>345.31099999999998</c:v>
                </c:pt>
                <c:pt idx="10091">
                  <c:v>345.33339999999998</c:v>
                </c:pt>
                <c:pt idx="10092">
                  <c:v>345.35649999999998</c:v>
                </c:pt>
                <c:pt idx="10093">
                  <c:v>345.3777</c:v>
                </c:pt>
                <c:pt idx="10094">
                  <c:v>345.40179999999998</c:v>
                </c:pt>
                <c:pt idx="10095">
                  <c:v>345.42599999999999</c:v>
                </c:pt>
                <c:pt idx="10096">
                  <c:v>345.44900000000001</c:v>
                </c:pt>
                <c:pt idx="10097">
                  <c:v>345.46980000000002</c:v>
                </c:pt>
                <c:pt idx="10098">
                  <c:v>345.49579999999997</c:v>
                </c:pt>
                <c:pt idx="10099">
                  <c:v>345.52140000000003</c:v>
                </c:pt>
                <c:pt idx="10100">
                  <c:v>345.54379999999998</c:v>
                </c:pt>
                <c:pt idx="10101">
                  <c:v>345.5675</c:v>
                </c:pt>
                <c:pt idx="10102">
                  <c:v>345.59219999999999</c:v>
                </c:pt>
                <c:pt idx="10103">
                  <c:v>345.61700000000002</c:v>
                </c:pt>
                <c:pt idx="10104">
                  <c:v>345.642</c:v>
                </c:pt>
                <c:pt idx="10105">
                  <c:v>345.66739999999999</c:v>
                </c:pt>
                <c:pt idx="10106">
                  <c:v>345.69110000000001</c:v>
                </c:pt>
                <c:pt idx="10107">
                  <c:v>345.71620000000001</c:v>
                </c:pt>
                <c:pt idx="10108">
                  <c:v>345.74</c:v>
                </c:pt>
                <c:pt idx="10109">
                  <c:v>345.76620000000003</c:v>
                </c:pt>
                <c:pt idx="10110">
                  <c:v>345.79219999999998</c:v>
                </c:pt>
                <c:pt idx="10111">
                  <c:v>345.81689999999998</c:v>
                </c:pt>
                <c:pt idx="10112">
                  <c:v>345.8442</c:v>
                </c:pt>
                <c:pt idx="10113">
                  <c:v>345.86919999999998</c:v>
                </c:pt>
                <c:pt idx="10114">
                  <c:v>345.89460000000003</c:v>
                </c:pt>
                <c:pt idx="10115">
                  <c:v>345.92039999999997</c:v>
                </c:pt>
                <c:pt idx="10116">
                  <c:v>345.94369999999998</c:v>
                </c:pt>
                <c:pt idx="10117">
                  <c:v>345.96749999999997</c:v>
                </c:pt>
                <c:pt idx="10118">
                  <c:v>345.99299999999999</c:v>
                </c:pt>
                <c:pt idx="10119">
                  <c:v>346.01710000000003</c:v>
                </c:pt>
                <c:pt idx="10120">
                  <c:v>346.0412</c:v>
                </c:pt>
                <c:pt idx="10121">
                  <c:v>346.06560000000002</c:v>
                </c:pt>
                <c:pt idx="10122">
                  <c:v>346.08859999999999</c:v>
                </c:pt>
                <c:pt idx="10123">
                  <c:v>346.11259999999999</c:v>
                </c:pt>
                <c:pt idx="10124">
                  <c:v>346.13440000000003</c:v>
                </c:pt>
                <c:pt idx="10125">
                  <c:v>346.15899999999999</c:v>
                </c:pt>
                <c:pt idx="10126">
                  <c:v>346.18239999999997</c:v>
                </c:pt>
                <c:pt idx="10127">
                  <c:v>346.20530000000002</c:v>
                </c:pt>
                <c:pt idx="10128">
                  <c:v>346.22829999999999</c:v>
                </c:pt>
                <c:pt idx="10129">
                  <c:v>346.24959999999999</c:v>
                </c:pt>
                <c:pt idx="10130">
                  <c:v>346.2722</c:v>
                </c:pt>
                <c:pt idx="10131">
                  <c:v>346.29689999999999</c:v>
                </c:pt>
                <c:pt idx="10132">
                  <c:v>346.31880000000001</c:v>
                </c:pt>
                <c:pt idx="10133">
                  <c:v>346.34190000000001</c:v>
                </c:pt>
                <c:pt idx="10134">
                  <c:v>346.36520000000002</c:v>
                </c:pt>
                <c:pt idx="10135">
                  <c:v>346.38889999999998</c:v>
                </c:pt>
                <c:pt idx="10136">
                  <c:v>346.4117</c:v>
                </c:pt>
                <c:pt idx="10137">
                  <c:v>346.43540000000002</c:v>
                </c:pt>
                <c:pt idx="10138">
                  <c:v>346.4572</c:v>
                </c:pt>
                <c:pt idx="10139">
                  <c:v>346.48160000000001</c:v>
                </c:pt>
                <c:pt idx="10140">
                  <c:v>346.50670000000002</c:v>
                </c:pt>
                <c:pt idx="10141">
                  <c:v>346.52929999999998</c:v>
                </c:pt>
                <c:pt idx="10142">
                  <c:v>346.55279999999999</c:v>
                </c:pt>
                <c:pt idx="10143">
                  <c:v>346.57690000000002</c:v>
                </c:pt>
                <c:pt idx="10144">
                  <c:v>346.59949999999998</c:v>
                </c:pt>
                <c:pt idx="10145">
                  <c:v>346.62490000000003</c:v>
                </c:pt>
                <c:pt idx="10146">
                  <c:v>346.64819999999997</c:v>
                </c:pt>
                <c:pt idx="10147">
                  <c:v>346.67399999999998</c:v>
                </c:pt>
                <c:pt idx="10148">
                  <c:v>346.697</c:v>
                </c:pt>
                <c:pt idx="10149">
                  <c:v>346.72250000000003</c:v>
                </c:pt>
                <c:pt idx="10150">
                  <c:v>346.74740000000003</c:v>
                </c:pt>
                <c:pt idx="10151">
                  <c:v>346.77199999999999</c:v>
                </c:pt>
                <c:pt idx="10152">
                  <c:v>346.7953</c:v>
                </c:pt>
                <c:pt idx="10153">
                  <c:v>346.8184</c:v>
                </c:pt>
                <c:pt idx="10154">
                  <c:v>346.84300000000002</c:v>
                </c:pt>
                <c:pt idx="10155">
                  <c:v>346.86759999999998</c:v>
                </c:pt>
                <c:pt idx="10156">
                  <c:v>346.89249999999998</c:v>
                </c:pt>
                <c:pt idx="10157">
                  <c:v>346.91879999999998</c:v>
                </c:pt>
                <c:pt idx="10158">
                  <c:v>346.9418</c:v>
                </c:pt>
                <c:pt idx="10159">
                  <c:v>346.96519999999998</c:v>
                </c:pt>
                <c:pt idx="10160">
                  <c:v>346.98750000000001</c:v>
                </c:pt>
                <c:pt idx="10161">
                  <c:v>347.01100000000002</c:v>
                </c:pt>
                <c:pt idx="10162">
                  <c:v>347.0333</c:v>
                </c:pt>
                <c:pt idx="10163">
                  <c:v>347.05500000000001</c:v>
                </c:pt>
                <c:pt idx="10164">
                  <c:v>347.077</c:v>
                </c:pt>
                <c:pt idx="10165">
                  <c:v>347.10169999999999</c:v>
                </c:pt>
                <c:pt idx="10166">
                  <c:v>347.12380000000002</c:v>
                </c:pt>
                <c:pt idx="10167">
                  <c:v>347.14800000000002</c:v>
                </c:pt>
                <c:pt idx="10168">
                  <c:v>347.1703</c:v>
                </c:pt>
                <c:pt idx="10169">
                  <c:v>347.19240000000002</c:v>
                </c:pt>
                <c:pt idx="10170">
                  <c:v>347.2158</c:v>
                </c:pt>
                <c:pt idx="10171">
                  <c:v>347.238</c:v>
                </c:pt>
                <c:pt idx="10172">
                  <c:v>347.25940000000003</c:v>
                </c:pt>
                <c:pt idx="10173">
                  <c:v>347.28379999999999</c:v>
                </c:pt>
                <c:pt idx="10174">
                  <c:v>347.30470000000003</c:v>
                </c:pt>
                <c:pt idx="10175">
                  <c:v>347.32859999999999</c:v>
                </c:pt>
                <c:pt idx="10176">
                  <c:v>347.35120000000001</c:v>
                </c:pt>
                <c:pt idx="10177">
                  <c:v>347.37389999999999</c:v>
                </c:pt>
                <c:pt idx="10178">
                  <c:v>347.39589999999998</c:v>
                </c:pt>
                <c:pt idx="10179">
                  <c:v>347.41969999999998</c:v>
                </c:pt>
                <c:pt idx="10180">
                  <c:v>347.44260000000003</c:v>
                </c:pt>
                <c:pt idx="10181">
                  <c:v>347.46690000000001</c:v>
                </c:pt>
                <c:pt idx="10182">
                  <c:v>347.48610000000002</c:v>
                </c:pt>
                <c:pt idx="10183">
                  <c:v>347.51089999999999</c:v>
                </c:pt>
                <c:pt idx="10184">
                  <c:v>347.53440000000001</c:v>
                </c:pt>
                <c:pt idx="10185">
                  <c:v>347.55739999999997</c:v>
                </c:pt>
                <c:pt idx="10186">
                  <c:v>347.58139999999997</c:v>
                </c:pt>
                <c:pt idx="10187">
                  <c:v>347.60419999999999</c:v>
                </c:pt>
                <c:pt idx="10188">
                  <c:v>347.6275</c:v>
                </c:pt>
                <c:pt idx="10189">
                  <c:v>347.6515</c:v>
                </c:pt>
                <c:pt idx="10190">
                  <c:v>347.67520000000002</c:v>
                </c:pt>
                <c:pt idx="10191">
                  <c:v>347.69909999999999</c:v>
                </c:pt>
                <c:pt idx="10192">
                  <c:v>347.72250000000003</c:v>
                </c:pt>
                <c:pt idx="10193">
                  <c:v>347.74610000000001</c:v>
                </c:pt>
                <c:pt idx="10194">
                  <c:v>347.76769999999999</c:v>
                </c:pt>
                <c:pt idx="10195">
                  <c:v>347.78899999999999</c:v>
                </c:pt>
                <c:pt idx="10196">
                  <c:v>347.81130000000002</c:v>
                </c:pt>
                <c:pt idx="10197">
                  <c:v>347.8338</c:v>
                </c:pt>
                <c:pt idx="10198">
                  <c:v>347.85410000000002</c:v>
                </c:pt>
                <c:pt idx="10199">
                  <c:v>347.87720000000002</c:v>
                </c:pt>
                <c:pt idx="10200">
                  <c:v>347.89960000000002</c:v>
                </c:pt>
                <c:pt idx="10201">
                  <c:v>347.92099999999999</c:v>
                </c:pt>
                <c:pt idx="10202">
                  <c:v>347.94299999999998</c:v>
                </c:pt>
                <c:pt idx="10203">
                  <c:v>347.96519999999998</c:v>
                </c:pt>
                <c:pt idx="10204">
                  <c:v>347.9864</c:v>
                </c:pt>
                <c:pt idx="10205">
                  <c:v>348.00459999999998</c:v>
                </c:pt>
                <c:pt idx="10206">
                  <c:v>348.02809999999999</c:v>
                </c:pt>
                <c:pt idx="10207">
                  <c:v>348.0487</c:v>
                </c:pt>
                <c:pt idx="10208">
                  <c:v>348.07010000000002</c:v>
                </c:pt>
                <c:pt idx="10209">
                  <c:v>348.09100000000001</c:v>
                </c:pt>
                <c:pt idx="10210">
                  <c:v>348.11099999999999</c:v>
                </c:pt>
                <c:pt idx="10211">
                  <c:v>348.13470000000001</c:v>
                </c:pt>
                <c:pt idx="10212">
                  <c:v>348.15559999999999</c:v>
                </c:pt>
                <c:pt idx="10213">
                  <c:v>348.17840000000001</c:v>
                </c:pt>
                <c:pt idx="10214">
                  <c:v>348.1995</c:v>
                </c:pt>
                <c:pt idx="10215">
                  <c:v>348.21980000000002</c:v>
                </c:pt>
                <c:pt idx="10216">
                  <c:v>348.24079999999998</c:v>
                </c:pt>
                <c:pt idx="10217">
                  <c:v>348.26220000000001</c:v>
                </c:pt>
                <c:pt idx="10218">
                  <c:v>348.28280000000001</c:v>
                </c:pt>
                <c:pt idx="10219">
                  <c:v>348.30540000000002</c:v>
                </c:pt>
                <c:pt idx="10220">
                  <c:v>348.32780000000002</c:v>
                </c:pt>
                <c:pt idx="10221">
                  <c:v>348.34820000000002</c:v>
                </c:pt>
                <c:pt idx="10222">
                  <c:v>348.3698</c:v>
                </c:pt>
                <c:pt idx="10223">
                  <c:v>348.39060000000001</c:v>
                </c:pt>
                <c:pt idx="10224">
                  <c:v>348.41480000000001</c:v>
                </c:pt>
                <c:pt idx="10225">
                  <c:v>348.43650000000002</c:v>
                </c:pt>
                <c:pt idx="10226">
                  <c:v>348.459</c:v>
                </c:pt>
                <c:pt idx="10227">
                  <c:v>348.4785</c:v>
                </c:pt>
                <c:pt idx="10228">
                  <c:v>348.5</c:v>
                </c:pt>
                <c:pt idx="10229">
                  <c:v>348.5204</c:v>
                </c:pt>
                <c:pt idx="10230">
                  <c:v>348.54079999999999</c:v>
                </c:pt>
                <c:pt idx="10231">
                  <c:v>348.5652</c:v>
                </c:pt>
                <c:pt idx="10232">
                  <c:v>348.58890000000002</c:v>
                </c:pt>
                <c:pt idx="10233">
                  <c:v>348.60930000000002</c:v>
                </c:pt>
                <c:pt idx="10234">
                  <c:v>348.6275</c:v>
                </c:pt>
                <c:pt idx="10235">
                  <c:v>348.65019999999998</c:v>
                </c:pt>
                <c:pt idx="10236">
                  <c:v>348.6746</c:v>
                </c:pt>
                <c:pt idx="10237">
                  <c:v>348.69630000000001</c:v>
                </c:pt>
                <c:pt idx="10238">
                  <c:v>348.71899999999999</c:v>
                </c:pt>
                <c:pt idx="10239">
                  <c:v>348.7396</c:v>
                </c:pt>
                <c:pt idx="10240">
                  <c:v>348.76170000000002</c:v>
                </c:pt>
                <c:pt idx="10241">
                  <c:v>348.78519999999997</c:v>
                </c:pt>
                <c:pt idx="10242">
                  <c:v>348.8075</c:v>
                </c:pt>
                <c:pt idx="10243">
                  <c:v>348.8304</c:v>
                </c:pt>
                <c:pt idx="10244">
                  <c:v>348.8537</c:v>
                </c:pt>
                <c:pt idx="10245">
                  <c:v>348.87459999999999</c:v>
                </c:pt>
                <c:pt idx="10246">
                  <c:v>348.89819999999997</c:v>
                </c:pt>
                <c:pt idx="10247">
                  <c:v>348.92079999999999</c:v>
                </c:pt>
                <c:pt idx="10248">
                  <c:v>348.94349999999997</c:v>
                </c:pt>
                <c:pt idx="10249">
                  <c:v>348.96600000000001</c:v>
                </c:pt>
                <c:pt idx="10250">
                  <c:v>348.98750000000001</c:v>
                </c:pt>
                <c:pt idx="10251">
                  <c:v>349.00869999999998</c:v>
                </c:pt>
                <c:pt idx="10252">
                  <c:v>349.03309999999999</c:v>
                </c:pt>
                <c:pt idx="10253">
                  <c:v>349.05630000000002</c:v>
                </c:pt>
                <c:pt idx="10254">
                  <c:v>349.07889999999998</c:v>
                </c:pt>
                <c:pt idx="10255">
                  <c:v>349.101</c:v>
                </c:pt>
                <c:pt idx="10256">
                  <c:v>349.12169999999998</c:v>
                </c:pt>
                <c:pt idx="10257">
                  <c:v>349.14269999999999</c:v>
                </c:pt>
                <c:pt idx="10258">
                  <c:v>349.16489999999999</c:v>
                </c:pt>
                <c:pt idx="10259">
                  <c:v>349.18560000000002</c:v>
                </c:pt>
                <c:pt idx="10260">
                  <c:v>349.20699999999999</c:v>
                </c:pt>
                <c:pt idx="10261">
                  <c:v>349.22859999999997</c:v>
                </c:pt>
                <c:pt idx="10262">
                  <c:v>349.24990000000003</c:v>
                </c:pt>
                <c:pt idx="10263">
                  <c:v>349.27199999999999</c:v>
                </c:pt>
                <c:pt idx="10264">
                  <c:v>349.29419999999999</c:v>
                </c:pt>
                <c:pt idx="10265">
                  <c:v>349.31560000000002</c:v>
                </c:pt>
                <c:pt idx="10266">
                  <c:v>349.33499999999998</c:v>
                </c:pt>
                <c:pt idx="10267">
                  <c:v>349.3535</c:v>
                </c:pt>
                <c:pt idx="10268">
                  <c:v>349.37520000000001</c:v>
                </c:pt>
                <c:pt idx="10269">
                  <c:v>349.3956</c:v>
                </c:pt>
                <c:pt idx="10270">
                  <c:v>349.41840000000002</c:v>
                </c:pt>
                <c:pt idx="10271">
                  <c:v>349.43770000000001</c:v>
                </c:pt>
                <c:pt idx="10272">
                  <c:v>349.46</c:v>
                </c:pt>
                <c:pt idx="10273">
                  <c:v>349.48</c:v>
                </c:pt>
                <c:pt idx="10274">
                  <c:v>349.50020000000001</c:v>
                </c:pt>
                <c:pt idx="10275">
                  <c:v>349.52179999999998</c:v>
                </c:pt>
                <c:pt idx="10276">
                  <c:v>349.54270000000002</c:v>
                </c:pt>
                <c:pt idx="10277">
                  <c:v>349.56279999999998</c:v>
                </c:pt>
                <c:pt idx="10278">
                  <c:v>349.58659999999998</c:v>
                </c:pt>
                <c:pt idx="10279">
                  <c:v>349.60469999999998</c:v>
                </c:pt>
                <c:pt idx="10280">
                  <c:v>349.62540000000001</c:v>
                </c:pt>
                <c:pt idx="10281">
                  <c:v>349.6474</c:v>
                </c:pt>
                <c:pt idx="10282">
                  <c:v>349.66809999999998</c:v>
                </c:pt>
                <c:pt idx="10283">
                  <c:v>349.69049999999999</c:v>
                </c:pt>
                <c:pt idx="10284">
                  <c:v>349.71120000000002</c:v>
                </c:pt>
                <c:pt idx="10285">
                  <c:v>349.73219999999998</c:v>
                </c:pt>
                <c:pt idx="10286">
                  <c:v>349.75389999999999</c:v>
                </c:pt>
                <c:pt idx="10287">
                  <c:v>349.77330000000001</c:v>
                </c:pt>
                <c:pt idx="10288">
                  <c:v>349.7953</c:v>
                </c:pt>
                <c:pt idx="10289">
                  <c:v>349.81369999999998</c:v>
                </c:pt>
                <c:pt idx="10290">
                  <c:v>349.8313</c:v>
                </c:pt>
                <c:pt idx="10291">
                  <c:v>349.85300000000001</c:v>
                </c:pt>
                <c:pt idx="10292">
                  <c:v>349.87439999999998</c:v>
                </c:pt>
                <c:pt idx="10293">
                  <c:v>349.89350000000002</c:v>
                </c:pt>
                <c:pt idx="10294">
                  <c:v>349.916</c:v>
                </c:pt>
                <c:pt idx="10295">
                  <c:v>349.93759999999997</c:v>
                </c:pt>
                <c:pt idx="10296">
                  <c:v>349.95740000000001</c:v>
                </c:pt>
                <c:pt idx="10297">
                  <c:v>349.97809999999998</c:v>
                </c:pt>
                <c:pt idx="10298">
                  <c:v>349.99880000000002</c:v>
                </c:pt>
                <c:pt idx="10299">
                  <c:v>350.02019999999999</c:v>
                </c:pt>
                <c:pt idx="10300">
                  <c:v>350.04160000000002</c:v>
                </c:pt>
                <c:pt idx="10301">
                  <c:v>350.06360000000001</c:v>
                </c:pt>
                <c:pt idx="10302">
                  <c:v>350.08350000000002</c:v>
                </c:pt>
                <c:pt idx="10303">
                  <c:v>350.1044</c:v>
                </c:pt>
                <c:pt idx="10304">
                  <c:v>350.1234</c:v>
                </c:pt>
                <c:pt idx="10305">
                  <c:v>350.14400000000001</c:v>
                </c:pt>
                <c:pt idx="10306">
                  <c:v>350.16559999999998</c:v>
                </c:pt>
                <c:pt idx="10307">
                  <c:v>350.18669999999997</c:v>
                </c:pt>
                <c:pt idx="10308">
                  <c:v>350.20699999999999</c:v>
                </c:pt>
                <c:pt idx="10309">
                  <c:v>350.22899999999998</c:v>
                </c:pt>
                <c:pt idx="10310">
                  <c:v>350.24959999999999</c:v>
                </c:pt>
                <c:pt idx="10311">
                  <c:v>350.27050000000003</c:v>
                </c:pt>
                <c:pt idx="10312">
                  <c:v>350.28960000000001</c:v>
                </c:pt>
                <c:pt idx="10313">
                  <c:v>350.30970000000002</c:v>
                </c:pt>
                <c:pt idx="10314">
                  <c:v>350.32979999999998</c:v>
                </c:pt>
                <c:pt idx="10315">
                  <c:v>350.35140000000001</c:v>
                </c:pt>
                <c:pt idx="10316">
                  <c:v>350.3716</c:v>
                </c:pt>
                <c:pt idx="10317">
                  <c:v>350.39240000000001</c:v>
                </c:pt>
                <c:pt idx="10318">
                  <c:v>350.41180000000003</c:v>
                </c:pt>
                <c:pt idx="10319">
                  <c:v>350.43279999999999</c:v>
                </c:pt>
                <c:pt idx="10320">
                  <c:v>350.45240000000001</c:v>
                </c:pt>
                <c:pt idx="10321">
                  <c:v>350.47179999999997</c:v>
                </c:pt>
                <c:pt idx="10322">
                  <c:v>350.49259999999998</c:v>
                </c:pt>
                <c:pt idx="10323">
                  <c:v>350.51429999999999</c:v>
                </c:pt>
                <c:pt idx="10324">
                  <c:v>350.53480000000002</c:v>
                </c:pt>
                <c:pt idx="10325">
                  <c:v>350.55599999999998</c:v>
                </c:pt>
                <c:pt idx="10326">
                  <c:v>350.57600000000002</c:v>
                </c:pt>
                <c:pt idx="10327">
                  <c:v>350.59699999999998</c:v>
                </c:pt>
                <c:pt idx="10328">
                  <c:v>350.61810000000003</c:v>
                </c:pt>
                <c:pt idx="10329">
                  <c:v>350.63740000000001</c:v>
                </c:pt>
                <c:pt idx="10330">
                  <c:v>350.65699999999998</c:v>
                </c:pt>
                <c:pt idx="10331">
                  <c:v>350.67619999999999</c:v>
                </c:pt>
                <c:pt idx="10332">
                  <c:v>350.69830000000002</c:v>
                </c:pt>
                <c:pt idx="10333">
                  <c:v>350.7176</c:v>
                </c:pt>
                <c:pt idx="10334">
                  <c:v>350.738</c:v>
                </c:pt>
                <c:pt idx="10335">
                  <c:v>350.75779999999997</c:v>
                </c:pt>
                <c:pt idx="10336">
                  <c:v>350.77800000000002</c:v>
                </c:pt>
                <c:pt idx="10337">
                  <c:v>350.79649999999998</c:v>
                </c:pt>
                <c:pt idx="10338">
                  <c:v>350.81610000000001</c:v>
                </c:pt>
                <c:pt idx="10339">
                  <c:v>350.83499999999998</c:v>
                </c:pt>
                <c:pt idx="10340">
                  <c:v>350.85359999999997</c:v>
                </c:pt>
                <c:pt idx="10341">
                  <c:v>350.87329999999997</c:v>
                </c:pt>
                <c:pt idx="10342">
                  <c:v>350.89319999999998</c:v>
                </c:pt>
                <c:pt idx="10343">
                  <c:v>350.91300000000001</c:v>
                </c:pt>
                <c:pt idx="10344">
                  <c:v>350.93259999999998</c:v>
                </c:pt>
                <c:pt idx="10345">
                  <c:v>350.95460000000003</c:v>
                </c:pt>
                <c:pt idx="10346">
                  <c:v>350.97519999999997</c:v>
                </c:pt>
                <c:pt idx="10347">
                  <c:v>350.99540000000002</c:v>
                </c:pt>
                <c:pt idx="10348">
                  <c:v>351.01499999999999</c:v>
                </c:pt>
                <c:pt idx="10349">
                  <c:v>351.03309999999999</c:v>
                </c:pt>
                <c:pt idx="10350">
                  <c:v>351.05470000000003</c:v>
                </c:pt>
                <c:pt idx="10351">
                  <c:v>351.07470000000001</c:v>
                </c:pt>
                <c:pt idx="10352">
                  <c:v>351.09480000000002</c:v>
                </c:pt>
                <c:pt idx="10353">
                  <c:v>351.1146</c:v>
                </c:pt>
                <c:pt idx="10354">
                  <c:v>351.13600000000002</c:v>
                </c:pt>
                <c:pt idx="10355">
                  <c:v>351.15629999999999</c:v>
                </c:pt>
                <c:pt idx="10356">
                  <c:v>351.17720000000003</c:v>
                </c:pt>
                <c:pt idx="10357">
                  <c:v>351.1968</c:v>
                </c:pt>
                <c:pt idx="10358">
                  <c:v>351.21600000000001</c:v>
                </c:pt>
                <c:pt idx="10359">
                  <c:v>351.23419999999999</c:v>
                </c:pt>
                <c:pt idx="10360">
                  <c:v>351.25420000000003</c:v>
                </c:pt>
                <c:pt idx="10361">
                  <c:v>351.27440000000001</c:v>
                </c:pt>
                <c:pt idx="10362">
                  <c:v>351.29469999999998</c:v>
                </c:pt>
                <c:pt idx="10363">
                  <c:v>351.31400000000002</c:v>
                </c:pt>
                <c:pt idx="10364">
                  <c:v>351.33170000000001</c:v>
                </c:pt>
                <c:pt idx="10365">
                  <c:v>351.35059999999999</c:v>
                </c:pt>
                <c:pt idx="10366">
                  <c:v>351.37240000000003</c:v>
                </c:pt>
                <c:pt idx="10367">
                  <c:v>351.39109999999999</c:v>
                </c:pt>
                <c:pt idx="10368">
                  <c:v>351.4126</c:v>
                </c:pt>
                <c:pt idx="10369">
                  <c:v>351.43259999999998</c:v>
                </c:pt>
                <c:pt idx="10370">
                  <c:v>351.45319999999998</c:v>
                </c:pt>
                <c:pt idx="10371">
                  <c:v>351.47309999999999</c:v>
                </c:pt>
                <c:pt idx="10372">
                  <c:v>351.4932</c:v>
                </c:pt>
                <c:pt idx="10373">
                  <c:v>351.512</c:v>
                </c:pt>
                <c:pt idx="10374">
                  <c:v>351.53199999999998</c:v>
                </c:pt>
                <c:pt idx="10375">
                  <c:v>351.55</c:v>
                </c:pt>
                <c:pt idx="10376">
                  <c:v>351.57049999999998</c:v>
                </c:pt>
                <c:pt idx="10377">
                  <c:v>351.589</c:v>
                </c:pt>
                <c:pt idx="10378">
                  <c:v>351.60719999999998</c:v>
                </c:pt>
                <c:pt idx="10379">
                  <c:v>351.62959999999998</c:v>
                </c:pt>
                <c:pt idx="10380">
                  <c:v>351.64800000000002</c:v>
                </c:pt>
                <c:pt idx="10381">
                  <c:v>351.66800000000001</c:v>
                </c:pt>
                <c:pt idx="10382">
                  <c:v>351.68579999999997</c:v>
                </c:pt>
                <c:pt idx="10383">
                  <c:v>351.70600000000002</c:v>
                </c:pt>
                <c:pt idx="10384">
                  <c:v>351.72480000000002</c:v>
                </c:pt>
                <c:pt idx="10385">
                  <c:v>351.74579999999997</c:v>
                </c:pt>
                <c:pt idx="10386">
                  <c:v>351.76560000000001</c:v>
                </c:pt>
                <c:pt idx="10387">
                  <c:v>351.78399999999999</c:v>
                </c:pt>
                <c:pt idx="10388">
                  <c:v>351.80439999999999</c:v>
                </c:pt>
                <c:pt idx="10389">
                  <c:v>351.82499999999999</c:v>
                </c:pt>
                <c:pt idx="10390">
                  <c:v>351.84469999999999</c:v>
                </c:pt>
                <c:pt idx="10391">
                  <c:v>351.86500000000001</c:v>
                </c:pt>
                <c:pt idx="10392">
                  <c:v>351.88170000000002</c:v>
                </c:pt>
                <c:pt idx="10393">
                  <c:v>351.90159999999997</c:v>
                </c:pt>
                <c:pt idx="10394">
                  <c:v>351.92099999999999</c:v>
                </c:pt>
                <c:pt idx="10395">
                  <c:v>351.94080000000002</c:v>
                </c:pt>
                <c:pt idx="10396">
                  <c:v>351.96129999999999</c:v>
                </c:pt>
                <c:pt idx="10397">
                  <c:v>351.98</c:v>
                </c:pt>
                <c:pt idx="10398">
                  <c:v>352.00060000000002</c:v>
                </c:pt>
                <c:pt idx="10399">
                  <c:v>352.02050000000003</c:v>
                </c:pt>
                <c:pt idx="10400">
                  <c:v>352.03960000000001</c:v>
                </c:pt>
                <c:pt idx="10401">
                  <c:v>352.05810000000002</c:v>
                </c:pt>
                <c:pt idx="10402">
                  <c:v>352.07679999999999</c:v>
                </c:pt>
                <c:pt idx="10403">
                  <c:v>352.0958</c:v>
                </c:pt>
                <c:pt idx="10404">
                  <c:v>352.11410000000001</c:v>
                </c:pt>
                <c:pt idx="10405">
                  <c:v>352.1336</c:v>
                </c:pt>
                <c:pt idx="10406">
                  <c:v>352.15499999999997</c:v>
                </c:pt>
                <c:pt idx="10407">
                  <c:v>352.17380000000003</c:v>
                </c:pt>
                <c:pt idx="10408">
                  <c:v>352.19439999999997</c:v>
                </c:pt>
                <c:pt idx="10409">
                  <c:v>352.21519999999998</c:v>
                </c:pt>
                <c:pt idx="10410">
                  <c:v>352.23259999999999</c:v>
                </c:pt>
                <c:pt idx="10411">
                  <c:v>352.25209999999998</c:v>
                </c:pt>
                <c:pt idx="10412">
                  <c:v>352.2724</c:v>
                </c:pt>
                <c:pt idx="10413">
                  <c:v>352.29219999999998</c:v>
                </c:pt>
                <c:pt idx="10414">
                  <c:v>352.3116</c:v>
                </c:pt>
                <c:pt idx="10415">
                  <c:v>352.3322</c:v>
                </c:pt>
                <c:pt idx="10416">
                  <c:v>352.35120000000001</c:v>
                </c:pt>
                <c:pt idx="10417">
                  <c:v>352.37110000000001</c:v>
                </c:pt>
                <c:pt idx="10418">
                  <c:v>352.39019999999999</c:v>
                </c:pt>
                <c:pt idx="10419">
                  <c:v>352.4128</c:v>
                </c:pt>
                <c:pt idx="10420">
                  <c:v>352.43279999999999</c:v>
                </c:pt>
                <c:pt idx="10421">
                  <c:v>352.45080000000002</c:v>
                </c:pt>
                <c:pt idx="10422">
                  <c:v>352.47059999999999</c:v>
                </c:pt>
                <c:pt idx="10423">
                  <c:v>352.49169999999998</c:v>
                </c:pt>
                <c:pt idx="10424">
                  <c:v>352.51179999999999</c:v>
                </c:pt>
                <c:pt idx="10425">
                  <c:v>352.53100000000001</c:v>
                </c:pt>
                <c:pt idx="10426">
                  <c:v>352.5496</c:v>
                </c:pt>
                <c:pt idx="10427">
                  <c:v>352.56900000000002</c:v>
                </c:pt>
                <c:pt idx="10428">
                  <c:v>352.58629999999999</c:v>
                </c:pt>
                <c:pt idx="10429">
                  <c:v>352.60539999999997</c:v>
                </c:pt>
                <c:pt idx="10430">
                  <c:v>352.62400000000002</c:v>
                </c:pt>
                <c:pt idx="10431">
                  <c:v>352.64240000000001</c:v>
                </c:pt>
                <c:pt idx="10432">
                  <c:v>352.66079999999999</c:v>
                </c:pt>
                <c:pt idx="10433">
                  <c:v>352.6814</c:v>
                </c:pt>
                <c:pt idx="10434">
                  <c:v>352.69819999999999</c:v>
                </c:pt>
                <c:pt idx="10435">
                  <c:v>352.71749999999997</c:v>
                </c:pt>
                <c:pt idx="10436">
                  <c:v>352.73469999999998</c:v>
                </c:pt>
                <c:pt idx="10437">
                  <c:v>352.75369999999998</c:v>
                </c:pt>
                <c:pt idx="10438">
                  <c:v>352.77319999999997</c:v>
                </c:pt>
                <c:pt idx="10439">
                  <c:v>352.791</c:v>
                </c:pt>
                <c:pt idx="10440">
                  <c:v>352.81</c:v>
                </c:pt>
                <c:pt idx="10441">
                  <c:v>352.82859999999999</c:v>
                </c:pt>
                <c:pt idx="10442">
                  <c:v>352.84840000000003</c:v>
                </c:pt>
                <c:pt idx="10443">
                  <c:v>352.86750000000001</c:v>
                </c:pt>
                <c:pt idx="10444">
                  <c:v>352.88580000000002</c:v>
                </c:pt>
                <c:pt idx="10445">
                  <c:v>352.90609999999998</c:v>
                </c:pt>
                <c:pt idx="10446">
                  <c:v>352.92329999999998</c:v>
                </c:pt>
                <c:pt idx="10447">
                  <c:v>352.94260000000003</c:v>
                </c:pt>
                <c:pt idx="10448">
                  <c:v>352.96050000000002</c:v>
                </c:pt>
                <c:pt idx="10449">
                  <c:v>352.97949999999997</c:v>
                </c:pt>
                <c:pt idx="10450">
                  <c:v>352.99799999999999</c:v>
                </c:pt>
                <c:pt idx="10451">
                  <c:v>353.01670000000001</c:v>
                </c:pt>
                <c:pt idx="10452">
                  <c:v>353.03620000000001</c:v>
                </c:pt>
                <c:pt idx="10453">
                  <c:v>353.05630000000002</c:v>
                </c:pt>
                <c:pt idx="10454">
                  <c:v>353.0736</c:v>
                </c:pt>
                <c:pt idx="10455">
                  <c:v>353.09339999999997</c:v>
                </c:pt>
                <c:pt idx="10456">
                  <c:v>353.11259999999999</c:v>
                </c:pt>
                <c:pt idx="10457">
                  <c:v>353.13119999999998</c:v>
                </c:pt>
                <c:pt idx="10458">
                  <c:v>353.14749999999998</c:v>
                </c:pt>
                <c:pt idx="10459">
                  <c:v>353.1669</c:v>
                </c:pt>
                <c:pt idx="10460">
                  <c:v>353.18770000000001</c:v>
                </c:pt>
                <c:pt idx="10461">
                  <c:v>353.20549999999997</c:v>
                </c:pt>
                <c:pt idx="10462">
                  <c:v>353.22370000000001</c:v>
                </c:pt>
                <c:pt idx="10463">
                  <c:v>353.24340000000001</c:v>
                </c:pt>
                <c:pt idx="10464">
                  <c:v>353.26299999999998</c:v>
                </c:pt>
                <c:pt idx="10465">
                  <c:v>353.28280000000001</c:v>
                </c:pt>
                <c:pt idx="10466">
                  <c:v>353.30079999999998</c:v>
                </c:pt>
                <c:pt idx="10467">
                  <c:v>353.31950000000001</c:v>
                </c:pt>
                <c:pt idx="10468">
                  <c:v>353.33819999999997</c:v>
                </c:pt>
                <c:pt idx="10469">
                  <c:v>353.35840000000002</c:v>
                </c:pt>
                <c:pt idx="10470">
                  <c:v>353.37529999999998</c:v>
                </c:pt>
                <c:pt idx="10471">
                  <c:v>353.3956</c:v>
                </c:pt>
                <c:pt idx="10472">
                  <c:v>353.41410000000002</c:v>
                </c:pt>
                <c:pt idx="10473">
                  <c:v>353.4332</c:v>
                </c:pt>
                <c:pt idx="10474">
                  <c:v>353.45179999999999</c:v>
                </c:pt>
                <c:pt idx="10475">
                  <c:v>353.471</c:v>
                </c:pt>
                <c:pt idx="10476">
                  <c:v>353.48910000000001</c:v>
                </c:pt>
                <c:pt idx="10477">
                  <c:v>353.50720000000001</c:v>
                </c:pt>
                <c:pt idx="10478">
                  <c:v>353.52480000000003</c:v>
                </c:pt>
                <c:pt idx="10479">
                  <c:v>353.54360000000003</c:v>
                </c:pt>
                <c:pt idx="10480">
                  <c:v>353.5625</c:v>
                </c:pt>
                <c:pt idx="10481">
                  <c:v>353.58179999999999</c:v>
                </c:pt>
                <c:pt idx="10482">
                  <c:v>353.6</c:v>
                </c:pt>
                <c:pt idx="10483">
                  <c:v>353.6182</c:v>
                </c:pt>
                <c:pt idx="10484">
                  <c:v>353.63749999999999</c:v>
                </c:pt>
                <c:pt idx="10485">
                  <c:v>353.65600000000001</c:v>
                </c:pt>
                <c:pt idx="10486">
                  <c:v>353.6739</c:v>
                </c:pt>
                <c:pt idx="10487">
                  <c:v>353.69260000000003</c:v>
                </c:pt>
                <c:pt idx="10488">
                  <c:v>353.71100000000001</c:v>
                </c:pt>
                <c:pt idx="10489">
                  <c:v>353.72919999999999</c:v>
                </c:pt>
                <c:pt idx="10490">
                  <c:v>353.7482</c:v>
                </c:pt>
                <c:pt idx="10491">
                  <c:v>353.76729999999998</c:v>
                </c:pt>
                <c:pt idx="10492">
                  <c:v>353.78530000000001</c:v>
                </c:pt>
                <c:pt idx="10493">
                  <c:v>353.803</c:v>
                </c:pt>
                <c:pt idx="10494">
                  <c:v>353.82159999999999</c:v>
                </c:pt>
                <c:pt idx="10495">
                  <c:v>353.84100000000001</c:v>
                </c:pt>
                <c:pt idx="10496">
                  <c:v>353.85700000000003</c:v>
                </c:pt>
                <c:pt idx="10497">
                  <c:v>353.87560000000002</c:v>
                </c:pt>
                <c:pt idx="10498">
                  <c:v>353.89449999999999</c:v>
                </c:pt>
                <c:pt idx="10499">
                  <c:v>353.9135</c:v>
                </c:pt>
                <c:pt idx="10500">
                  <c:v>353.93180000000001</c:v>
                </c:pt>
                <c:pt idx="10501">
                  <c:v>353.9502</c:v>
                </c:pt>
                <c:pt idx="10502">
                  <c:v>353.96749999999997</c:v>
                </c:pt>
                <c:pt idx="10503">
                  <c:v>353.98719999999997</c:v>
                </c:pt>
                <c:pt idx="10504">
                  <c:v>354.00360000000001</c:v>
                </c:pt>
                <c:pt idx="10505">
                  <c:v>354.02080000000001</c:v>
                </c:pt>
                <c:pt idx="10506">
                  <c:v>354.03910000000002</c:v>
                </c:pt>
                <c:pt idx="10507">
                  <c:v>354.0564</c:v>
                </c:pt>
                <c:pt idx="10508">
                  <c:v>354.07499999999999</c:v>
                </c:pt>
                <c:pt idx="10509">
                  <c:v>354.0917</c:v>
                </c:pt>
                <c:pt idx="10510">
                  <c:v>354.10860000000002</c:v>
                </c:pt>
                <c:pt idx="10511">
                  <c:v>354.12869999999998</c:v>
                </c:pt>
                <c:pt idx="10512">
                  <c:v>354.1481</c:v>
                </c:pt>
                <c:pt idx="10513">
                  <c:v>354.1653</c:v>
                </c:pt>
                <c:pt idx="10514">
                  <c:v>354.1832</c:v>
                </c:pt>
                <c:pt idx="10515">
                  <c:v>354.2013</c:v>
                </c:pt>
                <c:pt idx="10516">
                  <c:v>354.21870000000001</c:v>
                </c:pt>
                <c:pt idx="10517">
                  <c:v>354.23719999999997</c:v>
                </c:pt>
                <c:pt idx="10518">
                  <c:v>354.25330000000002</c:v>
                </c:pt>
                <c:pt idx="10519">
                  <c:v>354.27420000000001</c:v>
                </c:pt>
                <c:pt idx="10520">
                  <c:v>354.29039999999998</c:v>
                </c:pt>
                <c:pt idx="10521">
                  <c:v>354.30860000000001</c:v>
                </c:pt>
                <c:pt idx="10522">
                  <c:v>354.32619999999997</c:v>
                </c:pt>
                <c:pt idx="10523">
                  <c:v>354.34440000000001</c:v>
                </c:pt>
                <c:pt idx="10524">
                  <c:v>354.36180000000002</c:v>
                </c:pt>
                <c:pt idx="10525">
                  <c:v>354.38010000000003</c:v>
                </c:pt>
                <c:pt idx="10526">
                  <c:v>354.39749999999998</c:v>
                </c:pt>
                <c:pt idx="10527">
                  <c:v>354.41739999999999</c:v>
                </c:pt>
                <c:pt idx="10528">
                  <c:v>354.43650000000002</c:v>
                </c:pt>
                <c:pt idx="10529">
                  <c:v>354.45400000000001</c:v>
                </c:pt>
                <c:pt idx="10530">
                  <c:v>354.47280000000001</c:v>
                </c:pt>
                <c:pt idx="10531">
                  <c:v>354.49369999999999</c:v>
                </c:pt>
                <c:pt idx="10532">
                  <c:v>354.50990000000002</c:v>
                </c:pt>
                <c:pt idx="10533">
                  <c:v>354.52780000000001</c:v>
                </c:pt>
                <c:pt idx="10534">
                  <c:v>354.54750000000001</c:v>
                </c:pt>
                <c:pt idx="10535">
                  <c:v>354.56670000000003</c:v>
                </c:pt>
                <c:pt idx="10536">
                  <c:v>354.58440000000002</c:v>
                </c:pt>
                <c:pt idx="10537">
                  <c:v>354.60300000000001</c:v>
                </c:pt>
                <c:pt idx="10538">
                  <c:v>354.62200000000001</c:v>
                </c:pt>
                <c:pt idx="10539">
                  <c:v>354.6386</c:v>
                </c:pt>
                <c:pt idx="10540">
                  <c:v>354.65769999999998</c:v>
                </c:pt>
                <c:pt idx="10541">
                  <c:v>354.67500000000001</c:v>
                </c:pt>
                <c:pt idx="10542">
                  <c:v>354.69330000000002</c:v>
                </c:pt>
                <c:pt idx="10543">
                  <c:v>354.71069999999997</c:v>
                </c:pt>
                <c:pt idx="10544">
                  <c:v>354.72840000000002</c:v>
                </c:pt>
                <c:pt idx="10545">
                  <c:v>354.7448</c:v>
                </c:pt>
                <c:pt idx="10546">
                  <c:v>354.76260000000002</c:v>
                </c:pt>
                <c:pt idx="10547">
                  <c:v>354.78</c:v>
                </c:pt>
                <c:pt idx="10548">
                  <c:v>354.79599999999999</c:v>
                </c:pt>
                <c:pt idx="10549">
                  <c:v>354.81279999999998</c:v>
                </c:pt>
                <c:pt idx="10550">
                  <c:v>354.82839999999999</c:v>
                </c:pt>
                <c:pt idx="10551">
                  <c:v>354.8458</c:v>
                </c:pt>
                <c:pt idx="10552">
                  <c:v>354.86250000000001</c:v>
                </c:pt>
                <c:pt idx="10553">
                  <c:v>354.87670000000003</c:v>
                </c:pt>
                <c:pt idx="10554">
                  <c:v>354.89030000000002</c:v>
                </c:pt>
                <c:pt idx="10555">
                  <c:v>354.90699999999998</c:v>
                </c:pt>
                <c:pt idx="10556">
                  <c:v>354.92399999999998</c:v>
                </c:pt>
                <c:pt idx="10557">
                  <c:v>354.94069999999999</c:v>
                </c:pt>
                <c:pt idx="10558">
                  <c:v>354.95729999999998</c:v>
                </c:pt>
                <c:pt idx="10559">
                  <c:v>354.97300000000001</c:v>
                </c:pt>
                <c:pt idx="10560">
                  <c:v>354.98899999999998</c:v>
                </c:pt>
                <c:pt idx="10561">
                  <c:v>355.00439999999998</c:v>
                </c:pt>
                <c:pt idx="10562">
                  <c:v>355.02</c:v>
                </c:pt>
                <c:pt idx="10563">
                  <c:v>355.03579999999999</c:v>
                </c:pt>
                <c:pt idx="10564">
                  <c:v>355.05200000000002</c:v>
                </c:pt>
                <c:pt idx="10565">
                  <c:v>355.06790000000001</c:v>
                </c:pt>
                <c:pt idx="10566">
                  <c:v>355.0856</c:v>
                </c:pt>
                <c:pt idx="10567">
                  <c:v>355.10359999999997</c:v>
                </c:pt>
                <c:pt idx="10568">
                  <c:v>355.11989999999997</c:v>
                </c:pt>
                <c:pt idx="10569">
                  <c:v>355.1377</c:v>
                </c:pt>
                <c:pt idx="10570">
                  <c:v>355.15309999999999</c:v>
                </c:pt>
                <c:pt idx="10571">
                  <c:v>355.1703</c:v>
                </c:pt>
                <c:pt idx="10572">
                  <c:v>355.18599999999998</c:v>
                </c:pt>
                <c:pt idx="10573">
                  <c:v>355.20249999999999</c:v>
                </c:pt>
                <c:pt idx="10574">
                  <c:v>355.22120000000001</c:v>
                </c:pt>
                <c:pt idx="10575">
                  <c:v>355.238</c:v>
                </c:pt>
                <c:pt idx="10576">
                  <c:v>355.25439999999998</c:v>
                </c:pt>
                <c:pt idx="10577">
                  <c:v>355.27350000000001</c:v>
                </c:pt>
                <c:pt idx="10578">
                  <c:v>355.291</c:v>
                </c:pt>
                <c:pt idx="10579">
                  <c:v>355.30880000000002</c:v>
                </c:pt>
                <c:pt idx="10580">
                  <c:v>355.32639999999998</c:v>
                </c:pt>
                <c:pt idx="10581">
                  <c:v>355.34399999999999</c:v>
                </c:pt>
                <c:pt idx="10582">
                  <c:v>355.3623</c:v>
                </c:pt>
                <c:pt idx="10583">
                  <c:v>355.37959999999998</c:v>
                </c:pt>
                <c:pt idx="10584">
                  <c:v>355.39609999999999</c:v>
                </c:pt>
                <c:pt idx="10585">
                  <c:v>355.41300000000001</c:v>
                </c:pt>
                <c:pt idx="10586">
                  <c:v>355.43099999999998</c:v>
                </c:pt>
                <c:pt idx="10587">
                  <c:v>355.44690000000003</c:v>
                </c:pt>
                <c:pt idx="10588">
                  <c:v>355.46469999999999</c:v>
                </c:pt>
                <c:pt idx="10589">
                  <c:v>355.48110000000003</c:v>
                </c:pt>
                <c:pt idx="10590">
                  <c:v>355.49829999999997</c:v>
                </c:pt>
                <c:pt idx="10591">
                  <c:v>355.51519999999999</c:v>
                </c:pt>
                <c:pt idx="10592">
                  <c:v>355.53300000000002</c:v>
                </c:pt>
                <c:pt idx="10593">
                  <c:v>355.55029999999999</c:v>
                </c:pt>
                <c:pt idx="10594">
                  <c:v>355.56639999999999</c:v>
                </c:pt>
                <c:pt idx="10595">
                  <c:v>355.58339999999998</c:v>
                </c:pt>
                <c:pt idx="10596">
                  <c:v>355.5992</c:v>
                </c:pt>
                <c:pt idx="10597">
                  <c:v>355.61619999999999</c:v>
                </c:pt>
                <c:pt idx="10598">
                  <c:v>355.63240000000002</c:v>
                </c:pt>
                <c:pt idx="10599">
                  <c:v>355.6506</c:v>
                </c:pt>
                <c:pt idx="10600">
                  <c:v>355.6678</c:v>
                </c:pt>
                <c:pt idx="10601">
                  <c:v>355.6848</c:v>
                </c:pt>
                <c:pt idx="10602">
                  <c:v>355.70319999999998</c:v>
                </c:pt>
                <c:pt idx="10603">
                  <c:v>355.72050000000002</c:v>
                </c:pt>
                <c:pt idx="10604">
                  <c:v>355.73700000000002</c:v>
                </c:pt>
                <c:pt idx="10605">
                  <c:v>355.75200000000001</c:v>
                </c:pt>
                <c:pt idx="10606">
                  <c:v>355.76830000000001</c:v>
                </c:pt>
                <c:pt idx="10607">
                  <c:v>355.78500000000003</c:v>
                </c:pt>
                <c:pt idx="10608">
                  <c:v>355.80099999999999</c:v>
                </c:pt>
                <c:pt idx="10609">
                  <c:v>355.81760000000003</c:v>
                </c:pt>
                <c:pt idx="10610">
                  <c:v>355.83580000000001</c:v>
                </c:pt>
                <c:pt idx="10611">
                  <c:v>355.85289999999998</c:v>
                </c:pt>
                <c:pt idx="10612">
                  <c:v>355.86829999999998</c:v>
                </c:pt>
                <c:pt idx="10613">
                  <c:v>355.88510000000002</c:v>
                </c:pt>
                <c:pt idx="10614">
                  <c:v>355.90440000000001</c:v>
                </c:pt>
                <c:pt idx="10615">
                  <c:v>355.92219999999998</c:v>
                </c:pt>
                <c:pt idx="10616">
                  <c:v>355.93959999999998</c:v>
                </c:pt>
                <c:pt idx="10617">
                  <c:v>355.95569999999998</c:v>
                </c:pt>
                <c:pt idx="10618">
                  <c:v>355.97280000000001</c:v>
                </c:pt>
                <c:pt idx="10619">
                  <c:v>355.99090000000001</c:v>
                </c:pt>
                <c:pt idx="10620">
                  <c:v>356.00779999999997</c:v>
                </c:pt>
                <c:pt idx="10621">
                  <c:v>356.02530000000002</c:v>
                </c:pt>
                <c:pt idx="10622">
                  <c:v>356.0437</c:v>
                </c:pt>
                <c:pt idx="10623">
                  <c:v>356.05970000000002</c:v>
                </c:pt>
                <c:pt idx="10624">
                  <c:v>356.07670000000002</c:v>
                </c:pt>
                <c:pt idx="10625">
                  <c:v>356.09399999999999</c:v>
                </c:pt>
                <c:pt idx="10626">
                  <c:v>356.11059999999998</c:v>
                </c:pt>
                <c:pt idx="10627">
                  <c:v>356.12959999999998</c:v>
                </c:pt>
                <c:pt idx="10628">
                  <c:v>356.14449999999999</c:v>
                </c:pt>
                <c:pt idx="10629">
                  <c:v>356.16359999999997</c:v>
                </c:pt>
                <c:pt idx="10630">
                  <c:v>356.1816</c:v>
                </c:pt>
                <c:pt idx="10631">
                  <c:v>356.19929999999999</c:v>
                </c:pt>
                <c:pt idx="10632">
                  <c:v>356.21539999999999</c:v>
                </c:pt>
                <c:pt idx="10633">
                  <c:v>356.23050000000001</c:v>
                </c:pt>
                <c:pt idx="10634">
                  <c:v>356.24669999999998</c:v>
                </c:pt>
                <c:pt idx="10635">
                  <c:v>356.2654</c:v>
                </c:pt>
                <c:pt idx="10636">
                  <c:v>356.2808</c:v>
                </c:pt>
                <c:pt idx="10637">
                  <c:v>356.29809999999998</c:v>
                </c:pt>
                <c:pt idx="10638">
                  <c:v>356.31540000000001</c:v>
                </c:pt>
                <c:pt idx="10639">
                  <c:v>356.33069999999998</c:v>
                </c:pt>
                <c:pt idx="10640">
                  <c:v>356.34879999999998</c:v>
                </c:pt>
                <c:pt idx="10641">
                  <c:v>356.36470000000003</c:v>
                </c:pt>
                <c:pt idx="10642">
                  <c:v>356.38139999999999</c:v>
                </c:pt>
                <c:pt idx="10643">
                  <c:v>356.39960000000002</c:v>
                </c:pt>
                <c:pt idx="10644">
                  <c:v>356.4162</c:v>
                </c:pt>
                <c:pt idx="10645">
                  <c:v>356.4332</c:v>
                </c:pt>
                <c:pt idx="10646">
                  <c:v>356.45089999999999</c:v>
                </c:pt>
                <c:pt idx="10647">
                  <c:v>356.46719999999999</c:v>
                </c:pt>
                <c:pt idx="10648">
                  <c:v>356.4846</c:v>
                </c:pt>
                <c:pt idx="10649">
                  <c:v>356.5016</c:v>
                </c:pt>
                <c:pt idx="10650">
                  <c:v>356.51859999999999</c:v>
                </c:pt>
                <c:pt idx="10651">
                  <c:v>356.53410000000002</c:v>
                </c:pt>
                <c:pt idx="10652">
                  <c:v>356.55180000000001</c:v>
                </c:pt>
                <c:pt idx="10653">
                  <c:v>356.56799999999998</c:v>
                </c:pt>
                <c:pt idx="10654">
                  <c:v>356.58479999999997</c:v>
                </c:pt>
                <c:pt idx="10655">
                  <c:v>356.60070000000002</c:v>
                </c:pt>
                <c:pt idx="10656">
                  <c:v>356.61840000000001</c:v>
                </c:pt>
                <c:pt idx="10657">
                  <c:v>356.63630000000001</c:v>
                </c:pt>
                <c:pt idx="10658">
                  <c:v>356.65300000000002</c:v>
                </c:pt>
                <c:pt idx="10659">
                  <c:v>356.6696</c:v>
                </c:pt>
                <c:pt idx="10660">
                  <c:v>356.68689999999998</c:v>
                </c:pt>
                <c:pt idx="10661">
                  <c:v>356.70409999999998</c:v>
                </c:pt>
                <c:pt idx="10662">
                  <c:v>356.7208</c:v>
                </c:pt>
                <c:pt idx="10663">
                  <c:v>356.73770000000002</c:v>
                </c:pt>
                <c:pt idx="10664">
                  <c:v>356.75279999999998</c:v>
                </c:pt>
                <c:pt idx="10665">
                  <c:v>356.77010000000001</c:v>
                </c:pt>
                <c:pt idx="10666">
                  <c:v>356.78750000000002</c:v>
                </c:pt>
                <c:pt idx="10667">
                  <c:v>356.80340000000001</c:v>
                </c:pt>
                <c:pt idx="10668">
                  <c:v>356.82</c:v>
                </c:pt>
                <c:pt idx="10669">
                  <c:v>356.83859999999999</c:v>
                </c:pt>
                <c:pt idx="10670">
                  <c:v>356.85320000000002</c:v>
                </c:pt>
                <c:pt idx="10671">
                  <c:v>356.86989999999997</c:v>
                </c:pt>
                <c:pt idx="10672">
                  <c:v>356.8852</c:v>
                </c:pt>
                <c:pt idx="10673">
                  <c:v>356.90249999999997</c:v>
                </c:pt>
                <c:pt idx="10674">
                  <c:v>356.92020000000002</c:v>
                </c:pt>
                <c:pt idx="10675">
                  <c:v>356.93650000000002</c:v>
                </c:pt>
                <c:pt idx="10676">
                  <c:v>356.9529</c:v>
                </c:pt>
                <c:pt idx="10677">
                  <c:v>356.96899999999999</c:v>
                </c:pt>
                <c:pt idx="10678">
                  <c:v>356.98610000000002</c:v>
                </c:pt>
                <c:pt idx="10679">
                  <c:v>357.00209999999998</c:v>
                </c:pt>
                <c:pt idx="10680">
                  <c:v>357.01850000000002</c:v>
                </c:pt>
                <c:pt idx="10681">
                  <c:v>357.0351</c:v>
                </c:pt>
                <c:pt idx="10682">
                  <c:v>357.05160000000001</c:v>
                </c:pt>
                <c:pt idx="10683">
                  <c:v>357.06779999999998</c:v>
                </c:pt>
                <c:pt idx="10684">
                  <c:v>357.084</c:v>
                </c:pt>
                <c:pt idx="10685">
                  <c:v>357.10250000000002</c:v>
                </c:pt>
                <c:pt idx="10686">
                  <c:v>357.11880000000002</c:v>
                </c:pt>
                <c:pt idx="10687">
                  <c:v>357.13549999999998</c:v>
                </c:pt>
                <c:pt idx="10688">
                  <c:v>357.15159999999997</c:v>
                </c:pt>
                <c:pt idx="10689">
                  <c:v>357.1669</c:v>
                </c:pt>
                <c:pt idx="10690">
                  <c:v>357.18259999999998</c:v>
                </c:pt>
                <c:pt idx="10691">
                  <c:v>357.19970000000001</c:v>
                </c:pt>
                <c:pt idx="10692">
                  <c:v>357.21589999999998</c:v>
                </c:pt>
                <c:pt idx="10693">
                  <c:v>357.23160000000001</c:v>
                </c:pt>
                <c:pt idx="10694">
                  <c:v>357.24880000000002</c:v>
                </c:pt>
                <c:pt idx="10695">
                  <c:v>357.2654</c:v>
                </c:pt>
                <c:pt idx="10696">
                  <c:v>357.28059999999999</c:v>
                </c:pt>
                <c:pt idx="10697">
                  <c:v>357.29750000000001</c:v>
                </c:pt>
                <c:pt idx="10698">
                  <c:v>357.3152</c:v>
                </c:pt>
                <c:pt idx="10699">
                  <c:v>357.33199999999999</c:v>
                </c:pt>
                <c:pt idx="10700">
                  <c:v>357.34840000000003</c:v>
                </c:pt>
                <c:pt idx="10701">
                  <c:v>357.3655</c:v>
                </c:pt>
                <c:pt idx="10702">
                  <c:v>357.38299999999998</c:v>
                </c:pt>
                <c:pt idx="10703">
                  <c:v>357.39859999999999</c:v>
                </c:pt>
                <c:pt idx="10704">
                  <c:v>357.416</c:v>
                </c:pt>
                <c:pt idx="10705">
                  <c:v>357.4316</c:v>
                </c:pt>
                <c:pt idx="10706">
                  <c:v>357.4495</c:v>
                </c:pt>
                <c:pt idx="10707">
                  <c:v>357.46499999999997</c:v>
                </c:pt>
                <c:pt idx="10708">
                  <c:v>357.48059999999998</c:v>
                </c:pt>
                <c:pt idx="10709">
                  <c:v>357.49680000000001</c:v>
                </c:pt>
                <c:pt idx="10710">
                  <c:v>357.51429999999999</c:v>
                </c:pt>
                <c:pt idx="10711">
                  <c:v>357.53140000000002</c:v>
                </c:pt>
                <c:pt idx="10712">
                  <c:v>357.54739999999998</c:v>
                </c:pt>
                <c:pt idx="10713">
                  <c:v>357.565</c:v>
                </c:pt>
                <c:pt idx="10714">
                  <c:v>357.57960000000003</c:v>
                </c:pt>
                <c:pt idx="10715">
                  <c:v>357.59660000000002</c:v>
                </c:pt>
                <c:pt idx="10716">
                  <c:v>357.6139</c:v>
                </c:pt>
                <c:pt idx="10717">
                  <c:v>357.63</c:v>
                </c:pt>
                <c:pt idx="10718">
                  <c:v>357.64479999999998</c:v>
                </c:pt>
                <c:pt idx="10719">
                  <c:v>357.66180000000003</c:v>
                </c:pt>
                <c:pt idx="10720">
                  <c:v>357.6789</c:v>
                </c:pt>
                <c:pt idx="10721">
                  <c:v>357.69510000000002</c:v>
                </c:pt>
                <c:pt idx="10722">
                  <c:v>357.71129999999999</c:v>
                </c:pt>
                <c:pt idx="10723">
                  <c:v>357.72699999999998</c:v>
                </c:pt>
                <c:pt idx="10724">
                  <c:v>357.74400000000003</c:v>
                </c:pt>
                <c:pt idx="10725">
                  <c:v>357.7595</c:v>
                </c:pt>
                <c:pt idx="10726">
                  <c:v>357.77499999999998</c:v>
                </c:pt>
                <c:pt idx="10727">
                  <c:v>357.79059999999998</c:v>
                </c:pt>
                <c:pt idx="10728">
                  <c:v>357.8075</c:v>
                </c:pt>
                <c:pt idx="10729">
                  <c:v>357.82350000000002</c:v>
                </c:pt>
                <c:pt idx="10730">
                  <c:v>357.84010000000001</c:v>
                </c:pt>
                <c:pt idx="10731">
                  <c:v>357.85489999999999</c:v>
                </c:pt>
                <c:pt idx="10732">
                  <c:v>357.87279999999998</c:v>
                </c:pt>
                <c:pt idx="10733">
                  <c:v>357.88959999999997</c:v>
                </c:pt>
                <c:pt idx="10734">
                  <c:v>357.90460000000002</c:v>
                </c:pt>
                <c:pt idx="10735">
                  <c:v>357.923</c:v>
                </c:pt>
                <c:pt idx="10736">
                  <c:v>357.93720000000002</c:v>
                </c:pt>
                <c:pt idx="10737">
                  <c:v>357.95479999999998</c:v>
                </c:pt>
                <c:pt idx="10738">
                  <c:v>357.97059999999999</c:v>
                </c:pt>
                <c:pt idx="10739">
                  <c:v>357.98680000000002</c:v>
                </c:pt>
                <c:pt idx="10740">
                  <c:v>358.00299999999999</c:v>
                </c:pt>
                <c:pt idx="10741">
                  <c:v>358.01889999999997</c:v>
                </c:pt>
                <c:pt idx="10742">
                  <c:v>358.03539999999998</c:v>
                </c:pt>
                <c:pt idx="10743">
                  <c:v>358.0498</c:v>
                </c:pt>
                <c:pt idx="10744">
                  <c:v>358.0668</c:v>
                </c:pt>
                <c:pt idx="10745">
                  <c:v>358.08179999999999</c:v>
                </c:pt>
                <c:pt idx="10746">
                  <c:v>358.0967</c:v>
                </c:pt>
                <c:pt idx="10747">
                  <c:v>358.1139</c:v>
                </c:pt>
                <c:pt idx="10748">
                  <c:v>358.12939999999998</c:v>
                </c:pt>
                <c:pt idx="10749">
                  <c:v>358.1454</c:v>
                </c:pt>
                <c:pt idx="10750">
                  <c:v>358.1628</c:v>
                </c:pt>
                <c:pt idx="10751">
                  <c:v>358.17919999999998</c:v>
                </c:pt>
                <c:pt idx="10752">
                  <c:v>358.1952</c:v>
                </c:pt>
                <c:pt idx="10753">
                  <c:v>358.21140000000003</c:v>
                </c:pt>
                <c:pt idx="10754">
                  <c:v>358.22910000000002</c:v>
                </c:pt>
                <c:pt idx="10755">
                  <c:v>358.24509999999998</c:v>
                </c:pt>
                <c:pt idx="10756">
                  <c:v>358.26240000000001</c:v>
                </c:pt>
                <c:pt idx="10757">
                  <c:v>358.27890000000002</c:v>
                </c:pt>
                <c:pt idx="10758">
                  <c:v>358.29570000000001</c:v>
                </c:pt>
                <c:pt idx="10759">
                  <c:v>358.31</c:v>
                </c:pt>
                <c:pt idx="10760">
                  <c:v>358.32580000000002</c:v>
                </c:pt>
                <c:pt idx="10761">
                  <c:v>358.34249999999997</c:v>
                </c:pt>
                <c:pt idx="10762">
                  <c:v>358.3578</c:v>
                </c:pt>
                <c:pt idx="10763">
                  <c:v>358.37389999999999</c:v>
                </c:pt>
                <c:pt idx="10764">
                  <c:v>358.38830000000002</c:v>
                </c:pt>
                <c:pt idx="10765">
                  <c:v>358.40339999999998</c:v>
                </c:pt>
                <c:pt idx="10766">
                  <c:v>358.41950000000003</c:v>
                </c:pt>
                <c:pt idx="10767">
                  <c:v>358.43529999999998</c:v>
                </c:pt>
                <c:pt idx="10768">
                  <c:v>358.45069999999998</c:v>
                </c:pt>
                <c:pt idx="10769">
                  <c:v>358.4676</c:v>
                </c:pt>
                <c:pt idx="10770">
                  <c:v>358.48379999999997</c:v>
                </c:pt>
                <c:pt idx="10771">
                  <c:v>358.5</c:v>
                </c:pt>
                <c:pt idx="10772">
                  <c:v>358.51589999999999</c:v>
                </c:pt>
                <c:pt idx="10773">
                  <c:v>358.53129999999999</c:v>
                </c:pt>
                <c:pt idx="10774">
                  <c:v>358.54910000000001</c:v>
                </c:pt>
                <c:pt idx="10775">
                  <c:v>358.56470000000002</c:v>
                </c:pt>
                <c:pt idx="10776">
                  <c:v>358.57900000000001</c:v>
                </c:pt>
                <c:pt idx="10777">
                  <c:v>358.5951</c:v>
                </c:pt>
                <c:pt idx="10778">
                  <c:v>358.6078</c:v>
                </c:pt>
                <c:pt idx="10779">
                  <c:v>358.62540000000001</c:v>
                </c:pt>
                <c:pt idx="10780">
                  <c:v>358.6404</c:v>
                </c:pt>
                <c:pt idx="10781">
                  <c:v>358.65449999999998</c:v>
                </c:pt>
                <c:pt idx="10782">
                  <c:v>358.67059999999998</c:v>
                </c:pt>
                <c:pt idx="10783">
                  <c:v>358.68579999999997</c:v>
                </c:pt>
                <c:pt idx="10784">
                  <c:v>358.70280000000002</c:v>
                </c:pt>
                <c:pt idx="10785">
                  <c:v>358.71789999999999</c:v>
                </c:pt>
                <c:pt idx="10786">
                  <c:v>358.73340000000002</c:v>
                </c:pt>
                <c:pt idx="10787">
                  <c:v>358.74700000000001</c:v>
                </c:pt>
                <c:pt idx="10788">
                  <c:v>358.76339999999999</c:v>
                </c:pt>
                <c:pt idx="10789">
                  <c:v>358.77839999999998</c:v>
                </c:pt>
                <c:pt idx="10790">
                  <c:v>358.79419999999999</c:v>
                </c:pt>
                <c:pt idx="10791">
                  <c:v>358.80860000000001</c:v>
                </c:pt>
                <c:pt idx="10792">
                  <c:v>358.82470000000001</c:v>
                </c:pt>
                <c:pt idx="10793">
                  <c:v>358.84</c:v>
                </c:pt>
                <c:pt idx="10794">
                  <c:v>358.85539999999997</c:v>
                </c:pt>
                <c:pt idx="10795">
                  <c:v>358.87139999999999</c:v>
                </c:pt>
                <c:pt idx="10796">
                  <c:v>358.88720000000001</c:v>
                </c:pt>
                <c:pt idx="10797">
                  <c:v>358.90280000000001</c:v>
                </c:pt>
                <c:pt idx="10798">
                  <c:v>358.91890000000001</c:v>
                </c:pt>
                <c:pt idx="10799">
                  <c:v>358.93470000000002</c:v>
                </c:pt>
                <c:pt idx="10800">
                  <c:v>358.95139999999998</c:v>
                </c:pt>
                <c:pt idx="10801">
                  <c:v>358.96539999999999</c:v>
                </c:pt>
                <c:pt idx="10802">
                  <c:v>358.98259999999999</c:v>
                </c:pt>
                <c:pt idx="10803">
                  <c:v>358.99779999999998</c:v>
                </c:pt>
                <c:pt idx="10804">
                  <c:v>359.01339999999999</c:v>
                </c:pt>
                <c:pt idx="10805">
                  <c:v>359.02789999999999</c:v>
                </c:pt>
                <c:pt idx="10806">
                  <c:v>359.04349999999999</c:v>
                </c:pt>
                <c:pt idx="10807">
                  <c:v>359.06060000000002</c:v>
                </c:pt>
                <c:pt idx="10808">
                  <c:v>359.07580000000002</c:v>
                </c:pt>
                <c:pt idx="10809">
                  <c:v>359.09059999999999</c:v>
                </c:pt>
                <c:pt idx="10810">
                  <c:v>359.10789999999997</c:v>
                </c:pt>
                <c:pt idx="10811">
                  <c:v>359.12259999999998</c:v>
                </c:pt>
                <c:pt idx="10812">
                  <c:v>359.13749999999999</c:v>
                </c:pt>
                <c:pt idx="10813">
                  <c:v>359.15320000000003</c:v>
                </c:pt>
                <c:pt idx="10814">
                  <c:v>359.1703</c:v>
                </c:pt>
                <c:pt idx="10815">
                  <c:v>359.18619999999999</c:v>
                </c:pt>
                <c:pt idx="10816">
                  <c:v>359.20269999999999</c:v>
                </c:pt>
                <c:pt idx="10817">
                  <c:v>359.2183</c:v>
                </c:pt>
                <c:pt idx="10818">
                  <c:v>359.23500000000001</c:v>
                </c:pt>
                <c:pt idx="10819">
                  <c:v>359.25040000000001</c:v>
                </c:pt>
                <c:pt idx="10820">
                  <c:v>359.26369999999997</c:v>
                </c:pt>
                <c:pt idx="10821">
                  <c:v>359.279</c:v>
                </c:pt>
                <c:pt idx="10822">
                  <c:v>359.2946</c:v>
                </c:pt>
                <c:pt idx="10823">
                  <c:v>359.31119999999999</c:v>
                </c:pt>
                <c:pt idx="10824">
                  <c:v>359.32709999999997</c:v>
                </c:pt>
                <c:pt idx="10825">
                  <c:v>359.34309999999999</c:v>
                </c:pt>
                <c:pt idx="10826">
                  <c:v>359.35750000000002</c:v>
                </c:pt>
                <c:pt idx="10827">
                  <c:v>359.375</c:v>
                </c:pt>
                <c:pt idx="10828">
                  <c:v>359.38889999999998</c:v>
                </c:pt>
                <c:pt idx="10829">
                  <c:v>359.40449999999998</c:v>
                </c:pt>
                <c:pt idx="10830">
                  <c:v>359.4194</c:v>
                </c:pt>
                <c:pt idx="10831">
                  <c:v>359.43549999999999</c:v>
                </c:pt>
                <c:pt idx="10832">
                  <c:v>359.4504</c:v>
                </c:pt>
                <c:pt idx="10833">
                  <c:v>359.46559999999999</c:v>
                </c:pt>
                <c:pt idx="10834">
                  <c:v>359.48099999999999</c:v>
                </c:pt>
                <c:pt idx="10835">
                  <c:v>359.49639999999999</c:v>
                </c:pt>
                <c:pt idx="10836">
                  <c:v>359.50970000000001</c:v>
                </c:pt>
                <c:pt idx="10837">
                  <c:v>359.52620000000002</c:v>
                </c:pt>
                <c:pt idx="10838">
                  <c:v>359.54180000000002</c:v>
                </c:pt>
                <c:pt idx="10839">
                  <c:v>359.55669999999998</c:v>
                </c:pt>
                <c:pt idx="10840">
                  <c:v>359.57130000000001</c:v>
                </c:pt>
                <c:pt idx="10841">
                  <c:v>359.58609999999999</c:v>
                </c:pt>
                <c:pt idx="10842">
                  <c:v>359.6019</c:v>
                </c:pt>
                <c:pt idx="10843">
                  <c:v>359.61739999999998</c:v>
                </c:pt>
                <c:pt idx="10844">
                  <c:v>359.63080000000002</c:v>
                </c:pt>
                <c:pt idx="10845">
                  <c:v>359.64640000000003</c:v>
                </c:pt>
                <c:pt idx="10846">
                  <c:v>359.66199999999998</c:v>
                </c:pt>
                <c:pt idx="10847">
                  <c:v>359.67739999999998</c:v>
                </c:pt>
                <c:pt idx="10848">
                  <c:v>359.69260000000003</c:v>
                </c:pt>
                <c:pt idx="10849">
                  <c:v>359.7081</c:v>
                </c:pt>
                <c:pt idx="10850">
                  <c:v>359.72239999999999</c:v>
                </c:pt>
                <c:pt idx="10851">
                  <c:v>359.73719999999997</c:v>
                </c:pt>
                <c:pt idx="10852">
                  <c:v>359.75170000000003</c:v>
                </c:pt>
                <c:pt idx="10853">
                  <c:v>359.76780000000002</c:v>
                </c:pt>
                <c:pt idx="10854">
                  <c:v>359.78160000000003</c:v>
                </c:pt>
                <c:pt idx="10855">
                  <c:v>359.79539999999997</c:v>
                </c:pt>
                <c:pt idx="10856">
                  <c:v>359.81150000000002</c:v>
                </c:pt>
                <c:pt idx="10857">
                  <c:v>359.82580000000002</c:v>
                </c:pt>
                <c:pt idx="10858">
                  <c:v>359.84109999999998</c:v>
                </c:pt>
                <c:pt idx="10859">
                  <c:v>359.85550000000001</c:v>
                </c:pt>
                <c:pt idx="10860">
                  <c:v>359.86939999999998</c:v>
                </c:pt>
                <c:pt idx="10861">
                  <c:v>359.88440000000003</c:v>
                </c:pt>
                <c:pt idx="10862">
                  <c:v>359.90039999999999</c:v>
                </c:pt>
                <c:pt idx="10863">
                  <c:v>359.91399999999999</c:v>
                </c:pt>
                <c:pt idx="10864">
                  <c:v>359.92750000000001</c:v>
                </c:pt>
                <c:pt idx="10865">
                  <c:v>359.94310000000002</c:v>
                </c:pt>
                <c:pt idx="10866">
                  <c:v>359.95620000000002</c:v>
                </c:pt>
                <c:pt idx="10867">
                  <c:v>359.97280000000001</c:v>
                </c:pt>
                <c:pt idx="10868">
                  <c:v>359.98669999999998</c:v>
                </c:pt>
                <c:pt idx="10869">
                  <c:v>360.00290000000001</c:v>
                </c:pt>
                <c:pt idx="10870">
                  <c:v>360.01679999999999</c:v>
                </c:pt>
                <c:pt idx="10871">
                  <c:v>360.03</c:v>
                </c:pt>
                <c:pt idx="10872">
                  <c:v>360.04640000000001</c:v>
                </c:pt>
                <c:pt idx="10873">
                  <c:v>360.06099999999998</c:v>
                </c:pt>
                <c:pt idx="10874">
                  <c:v>360.07420000000002</c:v>
                </c:pt>
                <c:pt idx="10875">
                  <c:v>360.08760000000001</c:v>
                </c:pt>
                <c:pt idx="10876">
                  <c:v>360.10399999999998</c:v>
                </c:pt>
                <c:pt idx="10877">
                  <c:v>360.11860000000001</c:v>
                </c:pt>
                <c:pt idx="10878">
                  <c:v>360.13319999999999</c:v>
                </c:pt>
                <c:pt idx="10879">
                  <c:v>360.14890000000003</c:v>
                </c:pt>
                <c:pt idx="10880">
                  <c:v>360.1628</c:v>
                </c:pt>
                <c:pt idx="10881">
                  <c:v>360.17630000000003</c:v>
                </c:pt>
                <c:pt idx="10882">
                  <c:v>360.1925</c:v>
                </c:pt>
                <c:pt idx="10883">
                  <c:v>360.2054</c:v>
                </c:pt>
                <c:pt idx="10884">
                  <c:v>360.2226</c:v>
                </c:pt>
                <c:pt idx="10885">
                  <c:v>360.23680000000002</c:v>
                </c:pt>
                <c:pt idx="10886">
                  <c:v>360.25290000000001</c:v>
                </c:pt>
                <c:pt idx="10887">
                  <c:v>360.26839999999999</c:v>
                </c:pt>
                <c:pt idx="10888">
                  <c:v>360.28460000000001</c:v>
                </c:pt>
                <c:pt idx="10889">
                  <c:v>360.3021</c:v>
                </c:pt>
                <c:pt idx="10890">
                  <c:v>360.31659999999999</c:v>
                </c:pt>
                <c:pt idx="10891">
                  <c:v>360.33089999999999</c:v>
                </c:pt>
                <c:pt idx="10892">
                  <c:v>360.3467</c:v>
                </c:pt>
                <c:pt idx="10893">
                  <c:v>360.36410000000001</c:v>
                </c:pt>
                <c:pt idx="10894">
                  <c:v>360.37889999999999</c:v>
                </c:pt>
                <c:pt idx="10895">
                  <c:v>360.39510000000001</c:v>
                </c:pt>
                <c:pt idx="10896">
                  <c:v>360.40949999999998</c:v>
                </c:pt>
                <c:pt idx="10897">
                  <c:v>360.42450000000002</c:v>
                </c:pt>
                <c:pt idx="10898">
                  <c:v>360.43979999999999</c:v>
                </c:pt>
                <c:pt idx="10899">
                  <c:v>360.45499999999998</c:v>
                </c:pt>
                <c:pt idx="10900">
                  <c:v>360.46859999999998</c:v>
                </c:pt>
                <c:pt idx="10901">
                  <c:v>360.4862</c:v>
                </c:pt>
                <c:pt idx="10902">
                  <c:v>360.50060000000002</c:v>
                </c:pt>
                <c:pt idx="10903">
                  <c:v>360.51600000000002</c:v>
                </c:pt>
                <c:pt idx="10904">
                  <c:v>360.53160000000003</c:v>
                </c:pt>
                <c:pt idx="10905">
                  <c:v>360.54680000000002</c:v>
                </c:pt>
                <c:pt idx="10906">
                  <c:v>360.56200000000001</c:v>
                </c:pt>
                <c:pt idx="10907">
                  <c:v>360.57679999999999</c:v>
                </c:pt>
                <c:pt idx="10908">
                  <c:v>360.59359999999998</c:v>
                </c:pt>
                <c:pt idx="10909">
                  <c:v>360.60899999999998</c:v>
                </c:pt>
                <c:pt idx="10910">
                  <c:v>360.62360000000001</c:v>
                </c:pt>
                <c:pt idx="10911">
                  <c:v>360.6404</c:v>
                </c:pt>
                <c:pt idx="10912">
                  <c:v>360.65460000000002</c:v>
                </c:pt>
                <c:pt idx="10913">
                  <c:v>360.66899999999998</c:v>
                </c:pt>
                <c:pt idx="10914">
                  <c:v>360.68209999999999</c:v>
                </c:pt>
                <c:pt idx="10915">
                  <c:v>360.69850000000002</c:v>
                </c:pt>
                <c:pt idx="10916">
                  <c:v>360.71319999999997</c:v>
                </c:pt>
                <c:pt idx="10917">
                  <c:v>360.72809999999998</c:v>
                </c:pt>
                <c:pt idx="10918">
                  <c:v>360.74349999999998</c:v>
                </c:pt>
                <c:pt idx="10919">
                  <c:v>360.75850000000003</c:v>
                </c:pt>
                <c:pt idx="10920">
                  <c:v>360.77379999999999</c:v>
                </c:pt>
                <c:pt idx="10921">
                  <c:v>360.78890000000001</c:v>
                </c:pt>
                <c:pt idx="10922">
                  <c:v>360.80399999999997</c:v>
                </c:pt>
                <c:pt idx="10923">
                  <c:v>360.81810000000002</c:v>
                </c:pt>
                <c:pt idx="10924">
                  <c:v>360.83319999999998</c:v>
                </c:pt>
                <c:pt idx="10925">
                  <c:v>360.84690000000001</c:v>
                </c:pt>
                <c:pt idx="10926">
                  <c:v>360.86189999999999</c:v>
                </c:pt>
                <c:pt idx="10927">
                  <c:v>360.87819999999999</c:v>
                </c:pt>
                <c:pt idx="10928">
                  <c:v>360.89359999999999</c:v>
                </c:pt>
                <c:pt idx="10929">
                  <c:v>360.90660000000003</c:v>
                </c:pt>
                <c:pt idx="10930">
                  <c:v>360.92250000000001</c:v>
                </c:pt>
                <c:pt idx="10931">
                  <c:v>360.93779999999998</c:v>
                </c:pt>
                <c:pt idx="10932">
                  <c:v>360.95240000000001</c:v>
                </c:pt>
                <c:pt idx="10933">
                  <c:v>360.96600000000001</c:v>
                </c:pt>
                <c:pt idx="10934">
                  <c:v>360.98099999999999</c:v>
                </c:pt>
                <c:pt idx="10935">
                  <c:v>360.99560000000002</c:v>
                </c:pt>
                <c:pt idx="10936">
                  <c:v>361.01150000000001</c:v>
                </c:pt>
                <c:pt idx="10937">
                  <c:v>361.02629999999999</c:v>
                </c:pt>
                <c:pt idx="10938">
                  <c:v>361.0403</c:v>
                </c:pt>
                <c:pt idx="10939">
                  <c:v>361.05529999999999</c:v>
                </c:pt>
                <c:pt idx="10940">
                  <c:v>361.07</c:v>
                </c:pt>
                <c:pt idx="10941">
                  <c:v>361.0831</c:v>
                </c:pt>
                <c:pt idx="10942">
                  <c:v>361.09739999999999</c:v>
                </c:pt>
                <c:pt idx="10943">
                  <c:v>361.11329999999998</c:v>
                </c:pt>
                <c:pt idx="10944">
                  <c:v>361.1275</c:v>
                </c:pt>
                <c:pt idx="10945">
                  <c:v>361.14030000000002</c:v>
                </c:pt>
                <c:pt idx="10946">
                  <c:v>361.15589999999997</c:v>
                </c:pt>
                <c:pt idx="10947">
                  <c:v>361.16969999999998</c:v>
                </c:pt>
                <c:pt idx="10948">
                  <c:v>361.1848</c:v>
                </c:pt>
                <c:pt idx="10949">
                  <c:v>361.19720000000001</c:v>
                </c:pt>
                <c:pt idx="10950">
                  <c:v>361.21140000000003</c:v>
                </c:pt>
                <c:pt idx="10951">
                  <c:v>361.22719999999998</c:v>
                </c:pt>
                <c:pt idx="10952">
                  <c:v>361.24189999999999</c:v>
                </c:pt>
                <c:pt idx="10953">
                  <c:v>361.25510000000003</c:v>
                </c:pt>
                <c:pt idx="10954">
                  <c:v>361.26940000000002</c:v>
                </c:pt>
                <c:pt idx="10955">
                  <c:v>361.28590000000003</c:v>
                </c:pt>
                <c:pt idx="10956">
                  <c:v>361.30130000000003</c:v>
                </c:pt>
                <c:pt idx="10957">
                  <c:v>361.31540000000001</c:v>
                </c:pt>
                <c:pt idx="10958">
                  <c:v>361.32900000000001</c:v>
                </c:pt>
                <c:pt idx="10959">
                  <c:v>361.34440000000001</c:v>
                </c:pt>
                <c:pt idx="10960">
                  <c:v>361.3578</c:v>
                </c:pt>
                <c:pt idx="10961">
                  <c:v>361.37279999999998</c:v>
                </c:pt>
                <c:pt idx="10962">
                  <c:v>361.38659999999999</c:v>
                </c:pt>
                <c:pt idx="10963">
                  <c:v>361.40170000000001</c:v>
                </c:pt>
                <c:pt idx="10964">
                  <c:v>361.41660000000002</c:v>
                </c:pt>
                <c:pt idx="10965">
                  <c:v>361.43329999999997</c:v>
                </c:pt>
                <c:pt idx="10966">
                  <c:v>361.44720000000001</c:v>
                </c:pt>
                <c:pt idx="10967">
                  <c:v>361.46260000000001</c:v>
                </c:pt>
                <c:pt idx="10968">
                  <c:v>361.47609999999997</c:v>
                </c:pt>
                <c:pt idx="10969">
                  <c:v>361.4905</c:v>
                </c:pt>
                <c:pt idx="10970">
                  <c:v>361.50540000000001</c:v>
                </c:pt>
                <c:pt idx="10971">
                  <c:v>361.51940000000002</c:v>
                </c:pt>
                <c:pt idx="10972">
                  <c:v>361.53480000000002</c:v>
                </c:pt>
                <c:pt idx="10973">
                  <c:v>361.54930000000002</c:v>
                </c:pt>
                <c:pt idx="10974">
                  <c:v>361.56279999999998</c:v>
                </c:pt>
                <c:pt idx="10975">
                  <c:v>361.57810000000001</c:v>
                </c:pt>
                <c:pt idx="10976">
                  <c:v>361.5917</c:v>
                </c:pt>
                <c:pt idx="10977">
                  <c:v>361.60599999999999</c:v>
                </c:pt>
                <c:pt idx="10978">
                  <c:v>361.62090000000001</c:v>
                </c:pt>
                <c:pt idx="10979">
                  <c:v>361.63760000000002</c:v>
                </c:pt>
                <c:pt idx="10980">
                  <c:v>361.65260000000001</c:v>
                </c:pt>
                <c:pt idx="10981">
                  <c:v>361.66759999999999</c:v>
                </c:pt>
                <c:pt idx="10982">
                  <c:v>361.68259999999998</c:v>
                </c:pt>
                <c:pt idx="10983">
                  <c:v>361.69690000000003</c:v>
                </c:pt>
                <c:pt idx="10984">
                  <c:v>361.71140000000003</c:v>
                </c:pt>
                <c:pt idx="10985">
                  <c:v>361.72620000000001</c:v>
                </c:pt>
                <c:pt idx="10986">
                  <c:v>361.74119999999999</c:v>
                </c:pt>
                <c:pt idx="10987">
                  <c:v>361.75619999999998</c:v>
                </c:pt>
                <c:pt idx="10988">
                  <c:v>361.7713</c:v>
                </c:pt>
                <c:pt idx="10989">
                  <c:v>361.7869</c:v>
                </c:pt>
                <c:pt idx="10990">
                  <c:v>361.8</c:v>
                </c:pt>
                <c:pt idx="10991">
                  <c:v>361.81569999999999</c:v>
                </c:pt>
                <c:pt idx="10992">
                  <c:v>361.83100000000002</c:v>
                </c:pt>
                <c:pt idx="10993">
                  <c:v>361.846</c:v>
                </c:pt>
                <c:pt idx="10994">
                  <c:v>361.86130000000003</c:v>
                </c:pt>
                <c:pt idx="10995">
                  <c:v>361.87329999999997</c:v>
                </c:pt>
                <c:pt idx="10996">
                  <c:v>361.88679999999999</c:v>
                </c:pt>
                <c:pt idx="10997">
                  <c:v>361.90190000000001</c:v>
                </c:pt>
                <c:pt idx="10998">
                  <c:v>361.916</c:v>
                </c:pt>
                <c:pt idx="10999">
                  <c:v>361.92899999999997</c:v>
                </c:pt>
                <c:pt idx="11000">
                  <c:v>361.94240000000002</c:v>
                </c:pt>
                <c:pt idx="11001">
                  <c:v>361.95659999999998</c:v>
                </c:pt>
                <c:pt idx="11002">
                  <c:v>361.96960000000001</c:v>
                </c:pt>
                <c:pt idx="11003">
                  <c:v>361.98439999999999</c:v>
                </c:pt>
                <c:pt idx="11004">
                  <c:v>361.99779999999998</c:v>
                </c:pt>
                <c:pt idx="11005">
                  <c:v>362.0138</c:v>
                </c:pt>
                <c:pt idx="11006">
                  <c:v>362.02719999999999</c:v>
                </c:pt>
                <c:pt idx="11007">
                  <c:v>362.04109999999997</c:v>
                </c:pt>
                <c:pt idx="11008">
                  <c:v>362.05399999999997</c:v>
                </c:pt>
                <c:pt idx="11009">
                  <c:v>362.06740000000002</c:v>
                </c:pt>
                <c:pt idx="11010">
                  <c:v>362.08280000000002</c:v>
                </c:pt>
                <c:pt idx="11011">
                  <c:v>362.09649999999999</c:v>
                </c:pt>
                <c:pt idx="11012">
                  <c:v>362.11149999999998</c:v>
                </c:pt>
                <c:pt idx="11013">
                  <c:v>362.12299999999999</c:v>
                </c:pt>
                <c:pt idx="11014">
                  <c:v>362.13600000000002</c:v>
                </c:pt>
                <c:pt idx="11015">
                  <c:v>362.15019999999998</c:v>
                </c:pt>
                <c:pt idx="11016">
                  <c:v>362.16520000000003</c:v>
                </c:pt>
                <c:pt idx="11017">
                  <c:v>362.1798</c:v>
                </c:pt>
                <c:pt idx="11018">
                  <c:v>362.19400000000002</c:v>
                </c:pt>
                <c:pt idx="11019">
                  <c:v>362.20800000000003</c:v>
                </c:pt>
                <c:pt idx="11020">
                  <c:v>362.22050000000002</c:v>
                </c:pt>
                <c:pt idx="11021">
                  <c:v>362.23320000000001</c:v>
                </c:pt>
                <c:pt idx="11022">
                  <c:v>362.2475</c:v>
                </c:pt>
                <c:pt idx="11023">
                  <c:v>362.26179999999999</c:v>
                </c:pt>
                <c:pt idx="11024">
                  <c:v>362.2758</c:v>
                </c:pt>
                <c:pt idx="11025">
                  <c:v>362.29109999999997</c:v>
                </c:pt>
                <c:pt idx="11026">
                  <c:v>362.30709999999999</c:v>
                </c:pt>
                <c:pt idx="11027">
                  <c:v>362.32089999999999</c:v>
                </c:pt>
                <c:pt idx="11028">
                  <c:v>362.33460000000002</c:v>
                </c:pt>
                <c:pt idx="11029">
                  <c:v>362.34960000000001</c:v>
                </c:pt>
                <c:pt idx="11030">
                  <c:v>362.363</c:v>
                </c:pt>
                <c:pt idx="11031">
                  <c:v>362.3775</c:v>
                </c:pt>
                <c:pt idx="11032">
                  <c:v>362.39249999999998</c:v>
                </c:pt>
                <c:pt idx="11033">
                  <c:v>362.4042</c:v>
                </c:pt>
                <c:pt idx="11034">
                  <c:v>362.41930000000002</c:v>
                </c:pt>
                <c:pt idx="11035">
                  <c:v>362.43340000000001</c:v>
                </c:pt>
                <c:pt idx="11036">
                  <c:v>362.44760000000002</c:v>
                </c:pt>
                <c:pt idx="11037">
                  <c:v>362.46129999999999</c:v>
                </c:pt>
                <c:pt idx="11038">
                  <c:v>362.47620000000001</c:v>
                </c:pt>
                <c:pt idx="11039">
                  <c:v>362.4896</c:v>
                </c:pt>
                <c:pt idx="11040">
                  <c:v>362.5034</c:v>
                </c:pt>
                <c:pt idx="11041">
                  <c:v>362.51690000000002</c:v>
                </c:pt>
                <c:pt idx="11042">
                  <c:v>362.53050000000002</c:v>
                </c:pt>
                <c:pt idx="11043">
                  <c:v>362.54500000000002</c:v>
                </c:pt>
                <c:pt idx="11044">
                  <c:v>362.55840000000001</c:v>
                </c:pt>
                <c:pt idx="11045">
                  <c:v>362.5736</c:v>
                </c:pt>
                <c:pt idx="11046">
                  <c:v>362.58550000000002</c:v>
                </c:pt>
                <c:pt idx="11047">
                  <c:v>362.59969999999998</c:v>
                </c:pt>
                <c:pt idx="11048">
                  <c:v>362.61399999999998</c:v>
                </c:pt>
                <c:pt idx="11049">
                  <c:v>362.6275</c:v>
                </c:pt>
                <c:pt idx="11050">
                  <c:v>362.64019999999999</c:v>
                </c:pt>
                <c:pt idx="11051">
                  <c:v>362.6542</c:v>
                </c:pt>
                <c:pt idx="11052">
                  <c:v>362.66829999999999</c:v>
                </c:pt>
                <c:pt idx="11053">
                  <c:v>362.68220000000002</c:v>
                </c:pt>
                <c:pt idx="11054">
                  <c:v>362.69459999999998</c:v>
                </c:pt>
                <c:pt idx="11055">
                  <c:v>362.70780000000002</c:v>
                </c:pt>
                <c:pt idx="11056">
                  <c:v>362.72199999999998</c:v>
                </c:pt>
                <c:pt idx="11057">
                  <c:v>362.73480000000001</c:v>
                </c:pt>
                <c:pt idx="11058">
                  <c:v>362.74919999999997</c:v>
                </c:pt>
                <c:pt idx="11059">
                  <c:v>362.7638</c:v>
                </c:pt>
                <c:pt idx="11060">
                  <c:v>362.77659999999997</c:v>
                </c:pt>
                <c:pt idx="11061">
                  <c:v>362.79300000000001</c:v>
                </c:pt>
                <c:pt idx="11062">
                  <c:v>362.80720000000002</c:v>
                </c:pt>
                <c:pt idx="11063">
                  <c:v>362.82029999999997</c:v>
                </c:pt>
                <c:pt idx="11064">
                  <c:v>362.83420000000001</c:v>
                </c:pt>
                <c:pt idx="11065">
                  <c:v>362.84840000000003</c:v>
                </c:pt>
                <c:pt idx="11066">
                  <c:v>362.86399999999998</c:v>
                </c:pt>
                <c:pt idx="11067">
                  <c:v>362.87700000000001</c:v>
                </c:pt>
                <c:pt idx="11068">
                  <c:v>362.89100000000002</c:v>
                </c:pt>
                <c:pt idx="11069">
                  <c:v>362.90440000000001</c:v>
                </c:pt>
                <c:pt idx="11070">
                  <c:v>362.91840000000002</c:v>
                </c:pt>
                <c:pt idx="11071">
                  <c:v>362.93090000000001</c:v>
                </c:pt>
                <c:pt idx="11072">
                  <c:v>362.94499999999999</c:v>
                </c:pt>
                <c:pt idx="11073">
                  <c:v>362.95839999999998</c:v>
                </c:pt>
                <c:pt idx="11074">
                  <c:v>362.97399999999999</c:v>
                </c:pt>
                <c:pt idx="11075">
                  <c:v>362.98719999999997</c:v>
                </c:pt>
                <c:pt idx="11076">
                  <c:v>363.00009999999997</c:v>
                </c:pt>
                <c:pt idx="11077">
                  <c:v>363.01319999999998</c:v>
                </c:pt>
                <c:pt idx="11078">
                  <c:v>363.02769999999998</c:v>
                </c:pt>
                <c:pt idx="11079">
                  <c:v>363.04199999999997</c:v>
                </c:pt>
                <c:pt idx="11080">
                  <c:v>363.05529999999999</c:v>
                </c:pt>
                <c:pt idx="11081">
                  <c:v>363.06779999999998</c:v>
                </c:pt>
                <c:pt idx="11082">
                  <c:v>363.08199999999999</c:v>
                </c:pt>
                <c:pt idx="11083">
                  <c:v>363.09480000000002</c:v>
                </c:pt>
                <c:pt idx="11084">
                  <c:v>363.10879999999997</c:v>
                </c:pt>
                <c:pt idx="11085">
                  <c:v>363.12270000000001</c:v>
                </c:pt>
                <c:pt idx="11086">
                  <c:v>363.13499999999999</c:v>
                </c:pt>
                <c:pt idx="11087">
                  <c:v>363.1474</c:v>
                </c:pt>
                <c:pt idx="11088">
                  <c:v>363.16120000000001</c:v>
                </c:pt>
                <c:pt idx="11089">
                  <c:v>363.17380000000003</c:v>
                </c:pt>
                <c:pt idx="11090">
                  <c:v>363.18770000000001</c:v>
                </c:pt>
                <c:pt idx="11091">
                  <c:v>363.20080000000002</c:v>
                </c:pt>
                <c:pt idx="11092">
                  <c:v>363.21300000000002</c:v>
                </c:pt>
                <c:pt idx="11093">
                  <c:v>363.22800000000001</c:v>
                </c:pt>
                <c:pt idx="11094">
                  <c:v>363.2398</c:v>
                </c:pt>
                <c:pt idx="11095">
                  <c:v>363.25439999999998</c:v>
                </c:pt>
                <c:pt idx="11096">
                  <c:v>363.26900000000001</c:v>
                </c:pt>
                <c:pt idx="11097">
                  <c:v>363.28949999999998</c:v>
                </c:pt>
                <c:pt idx="11098">
                  <c:v>363.28960000000001</c:v>
                </c:pt>
                <c:pt idx="11099">
                  <c:v>363.31479999999999</c:v>
                </c:pt>
                <c:pt idx="11100">
                  <c:v>363.34969999999998</c:v>
                </c:pt>
                <c:pt idx="11101">
                  <c:v>363.34660000000002</c:v>
                </c:pt>
                <c:pt idx="11102">
                  <c:v>363.35930000000002</c:v>
                </c:pt>
                <c:pt idx="11103">
                  <c:v>363.36939999999998</c:v>
                </c:pt>
                <c:pt idx="11104">
                  <c:v>363.38099999999997</c:v>
                </c:pt>
                <c:pt idx="11105">
                  <c:v>363.39400000000001</c:v>
                </c:pt>
                <c:pt idx="11106">
                  <c:v>363.4083</c:v>
                </c:pt>
                <c:pt idx="11107">
                  <c:v>363.41840000000002</c:v>
                </c:pt>
                <c:pt idx="11108">
                  <c:v>363.42899999999997</c:v>
                </c:pt>
                <c:pt idx="11109">
                  <c:v>363.44110000000001</c:v>
                </c:pt>
                <c:pt idx="11110">
                  <c:v>363.4522</c:v>
                </c:pt>
                <c:pt idx="11111">
                  <c:v>363.46530000000001</c:v>
                </c:pt>
                <c:pt idx="11112">
                  <c:v>363.47739999999999</c:v>
                </c:pt>
                <c:pt idx="11113">
                  <c:v>363.48779999999999</c:v>
                </c:pt>
                <c:pt idx="11114">
                  <c:v>363.50020000000001</c:v>
                </c:pt>
                <c:pt idx="11115">
                  <c:v>363.5111</c:v>
                </c:pt>
                <c:pt idx="11116">
                  <c:v>363.52339999999998</c:v>
                </c:pt>
                <c:pt idx="11117">
                  <c:v>363.53480000000002</c:v>
                </c:pt>
                <c:pt idx="11118">
                  <c:v>363.54680000000002</c:v>
                </c:pt>
                <c:pt idx="11119">
                  <c:v>363.55669999999998</c:v>
                </c:pt>
                <c:pt idx="11120">
                  <c:v>363.56880000000001</c:v>
                </c:pt>
                <c:pt idx="11121">
                  <c:v>363.5813</c:v>
                </c:pt>
                <c:pt idx="11122">
                  <c:v>363.59199999999998</c:v>
                </c:pt>
                <c:pt idx="11123">
                  <c:v>363.60399999999998</c:v>
                </c:pt>
                <c:pt idx="11124">
                  <c:v>363.61630000000002</c:v>
                </c:pt>
                <c:pt idx="11125">
                  <c:v>363.62830000000002</c:v>
                </c:pt>
                <c:pt idx="11126">
                  <c:v>363.64100000000002</c:v>
                </c:pt>
                <c:pt idx="11127">
                  <c:v>363.65350000000001</c:v>
                </c:pt>
                <c:pt idx="11128">
                  <c:v>363.66480000000001</c:v>
                </c:pt>
                <c:pt idx="11129">
                  <c:v>363.67869999999999</c:v>
                </c:pt>
                <c:pt idx="11130">
                  <c:v>363.69119999999998</c:v>
                </c:pt>
                <c:pt idx="11131">
                  <c:v>363.7047</c:v>
                </c:pt>
                <c:pt idx="11132">
                  <c:v>363.7183</c:v>
                </c:pt>
                <c:pt idx="11133">
                  <c:v>363.7312</c:v>
                </c:pt>
                <c:pt idx="11134">
                  <c:v>363.74459999999999</c:v>
                </c:pt>
                <c:pt idx="11135">
                  <c:v>363.75880000000001</c:v>
                </c:pt>
                <c:pt idx="11136">
                  <c:v>363.77159999999998</c:v>
                </c:pt>
                <c:pt idx="11137">
                  <c:v>363.78460000000001</c:v>
                </c:pt>
                <c:pt idx="11138">
                  <c:v>363.79840000000002</c:v>
                </c:pt>
                <c:pt idx="11139">
                  <c:v>363.81220000000002</c:v>
                </c:pt>
                <c:pt idx="11140">
                  <c:v>363.82440000000003</c:v>
                </c:pt>
                <c:pt idx="11141">
                  <c:v>363.83859999999999</c:v>
                </c:pt>
                <c:pt idx="11142">
                  <c:v>363.85199999999998</c:v>
                </c:pt>
                <c:pt idx="11143">
                  <c:v>363.86619999999999</c:v>
                </c:pt>
                <c:pt idx="11144">
                  <c:v>363.87900000000002</c:v>
                </c:pt>
                <c:pt idx="11145">
                  <c:v>363.89100000000002</c:v>
                </c:pt>
                <c:pt idx="11146">
                  <c:v>363.90570000000002</c:v>
                </c:pt>
                <c:pt idx="11147">
                  <c:v>363.92099999999999</c:v>
                </c:pt>
                <c:pt idx="11148">
                  <c:v>363.93299999999999</c:v>
                </c:pt>
                <c:pt idx="11149">
                  <c:v>363.94799999999998</c:v>
                </c:pt>
                <c:pt idx="11150">
                  <c:v>363.96300000000002</c:v>
                </c:pt>
                <c:pt idx="11151">
                  <c:v>363.97719999999998</c:v>
                </c:pt>
                <c:pt idx="11152">
                  <c:v>363.98950000000002</c:v>
                </c:pt>
                <c:pt idx="11153">
                  <c:v>364.00310000000002</c:v>
                </c:pt>
                <c:pt idx="11154">
                  <c:v>364.01580000000001</c:v>
                </c:pt>
                <c:pt idx="11155">
                  <c:v>364.03059999999999</c:v>
                </c:pt>
                <c:pt idx="11156">
                  <c:v>364.04450000000003</c:v>
                </c:pt>
                <c:pt idx="11157">
                  <c:v>364.05669999999998</c:v>
                </c:pt>
                <c:pt idx="11158">
                  <c:v>364.07060000000001</c:v>
                </c:pt>
                <c:pt idx="11159">
                  <c:v>364.08449999999999</c:v>
                </c:pt>
                <c:pt idx="11160">
                  <c:v>364.09840000000003</c:v>
                </c:pt>
                <c:pt idx="11161">
                  <c:v>364.11090000000002</c:v>
                </c:pt>
                <c:pt idx="11162">
                  <c:v>364.12400000000002</c:v>
                </c:pt>
                <c:pt idx="11163">
                  <c:v>364.1388</c:v>
                </c:pt>
                <c:pt idx="11164">
                  <c:v>364.15140000000002</c:v>
                </c:pt>
                <c:pt idx="11165">
                  <c:v>364.16579999999999</c:v>
                </c:pt>
                <c:pt idx="11166">
                  <c:v>364.1807</c:v>
                </c:pt>
                <c:pt idx="11167">
                  <c:v>364.19409999999999</c:v>
                </c:pt>
                <c:pt idx="11168">
                  <c:v>364.20740000000001</c:v>
                </c:pt>
                <c:pt idx="11169">
                  <c:v>364.21859999999998</c:v>
                </c:pt>
                <c:pt idx="11170">
                  <c:v>364.23340000000002</c:v>
                </c:pt>
                <c:pt idx="11171">
                  <c:v>364.24599999999998</c:v>
                </c:pt>
                <c:pt idx="11172">
                  <c:v>364.2604</c:v>
                </c:pt>
                <c:pt idx="11173">
                  <c:v>364.27499999999998</c:v>
                </c:pt>
                <c:pt idx="11174">
                  <c:v>364.2878</c:v>
                </c:pt>
                <c:pt idx="11175">
                  <c:v>364.30160000000001</c:v>
                </c:pt>
                <c:pt idx="11176">
                  <c:v>364.31659999999999</c:v>
                </c:pt>
                <c:pt idx="11177">
                  <c:v>364.32909999999998</c:v>
                </c:pt>
                <c:pt idx="11178">
                  <c:v>364.34199999999998</c:v>
                </c:pt>
                <c:pt idx="11179">
                  <c:v>364.35629999999998</c:v>
                </c:pt>
                <c:pt idx="11180">
                  <c:v>364.36790000000002</c:v>
                </c:pt>
                <c:pt idx="11181">
                  <c:v>364.38029999999998</c:v>
                </c:pt>
                <c:pt idx="11182">
                  <c:v>364.39299999999997</c:v>
                </c:pt>
                <c:pt idx="11183">
                  <c:v>364.40780000000001</c:v>
                </c:pt>
                <c:pt idx="11184">
                  <c:v>364.42009999999999</c:v>
                </c:pt>
                <c:pt idx="11185">
                  <c:v>364.43299999999999</c:v>
                </c:pt>
                <c:pt idx="11186">
                  <c:v>364.44760000000002</c:v>
                </c:pt>
                <c:pt idx="11187">
                  <c:v>364.4615</c:v>
                </c:pt>
                <c:pt idx="11188">
                  <c:v>364.47559999999999</c:v>
                </c:pt>
                <c:pt idx="11189">
                  <c:v>364.48910000000001</c:v>
                </c:pt>
                <c:pt idx="11190">
                  <c:v>364.50209999999998</c:v>
                </c:pt>
                <c:pt idx="11191">
                  <c:v>364.517</c:v>
                </c:pt>
                <c:pt idx="11192">
                  <c:v>364.53030000000001</c:v>
                </c:pt>
                <c:pt idx="11193">
                  <c:v>364.54199999999997</c:v>
                </c:pt>
                <c:pt idx="11194">
                  <c:v>364.55560000000003</c:v>
                </c:pt>
                <c:pt idx="11195">
                  <c:v>364.56909999999999</c:v>
                </c:pt>
                <c:pt idx="11196">
                  <c:v>364.58150000000001</c:v>
                </c:pt>
                <c:pt idx="11197">
                  <c:v>364.59500000000003</c:v>
                </c:pt>
                <c:pt idx="11198">
                  <c:v>364.60950000000003</c:v>
                </c:pt>
                <c:pt idx="11199">
                  <c:v>364.62200000000001</c:v>
                </c:pt>
                <c:pt idx="11200">
                  <c:v>364.637</c:v>
                </c:pt>
                <c:pt idx="11201">
                  <c:v>364.6499</c:v>
                </c:pt>
                <c:pt idx="11202">
                  <c:v>364.66379999999998</c:v>
                </c:pt>
                <c:pt idx="11203">
                  <c:v>364.67860000000002</c:v>
                </c:pt>
                <c:pt idx="11204">
                  <c:v>364.69110000000001</c:v>
                </c:pt>
                <c:pt idx="11205">
                  <c:v>364.70510000000002</c:v>
                </c:pt>
                <c:pt idx="11206">
                  <c:v>364.71800000000002</c:v>
                </c:pt>
                <c:pt idx="11207">
                  <c:v>364.73059999999998</c:v>
                </c:pt>
                <c:pt idx="11208">
                  <c:v>364.7448</c:v>
                </c:pt>
                <c:pt idx="11209">
                  <c:v>364.75599999999997</c:v>
                </c:pt>
                <c:pt idx="11210">
                  <c:v>364.77089999999998</c:v>
                </c:pt>
                <c:pt idx="11211">
                  <c:v>364.78309999999999</c:v>
                </c:pt>
                <c:pt idx="11212">
                  <c:v>364.7946</c:v>
                </c:pt>
                <c:pt idx="11213">
                  <c:v>364.80790000000002</c:v>
                </c:pt>
                <c:pt idx="11214">
                  <c:v>364.82040000000001</c:v>
                </c:pt>
                <c:pt idx="11215">
                  <c:v>364.83420000000001</c:v>
                </c:pt>
                <c:pt idx="11216">
                  <c:v>364.84840000000003</c:v>
                </c:pt>
                <c:pt idx="11217">
                  <c:v>364.86099999999999</c:v>
                </c:pt>
                <c:pt idx="11218">
                  <c:v>364.875</c:v>
                </c:pt>
                <c:pt idx="11219">
                  <c:v>364.88659999999999</c:v>
                </c:pt>
                <c:pt idx="11220">
                  <c:v>364.90019999999998</c:v>
                </c:pt>
                <c:pt idx="11221">
                  <c:v>364.91120000000001</c:v>
                </c:pt>
                <c:pt idx="11222">
                  <c:v>364.92520000000002</c:v>
                </c:pt>
                <c:pt idx="11223">
                  <c:v>364.93639999999999</c:v>
                </c:pt>
                <c:pt idx="11224">
                  <c:v>364.9495</c:v>
                </c:pt>
                <c:pt idx="11225">
                  <c:v>364.96159999999998</c:v>
                </c:pt>
                <c:pt idx="11226">
                  <c:v>364.97399999999999</c:v>
                </c:pt>
                <c:pt idx="11227">
                  <c:v>364.98719999999997</c:v>
                </c:pt>
                <c:pt idx="11228">
                  <c:v>364.99959999999999</c:v>
                </c:pt>
                <c:pt idx="11229">
                  <c:v>365.01420000000002</c:v>
                </c:pt>
                <c:pt idx="11230">
                  <c:v>365.02760000000001</c:v>
                </c:pt>
                <c:pt idx="11231">
                  <c:v>365.03980000000001</c:v>
                </c:pt>
                <c:pt idx="11232">
                  <c:v>365.05369999999999</c:v>
                </c:pt>
                <c:pt idx="11233">
                  <c:v>365.06799999999998</c:v>
                </c:pt>
                <c:pt idx="11234">
                  <c:v>365.07979999999998</c:v>
                </c:pt>
                <c:pt idx="11235">
                  <c:v>365.09449999999998</c:v>
                </c:pt>
                <c:pt idx="11236">
                  <c:v>365.10849999999999</c:v>
                </c:pt>
                <c:pt idx="11237">
                  <c:v>365.12459999999999</c:v>
                </c:pt>
                <c:pt idx="11238">
                  <c:v>365.13749999999999</c:v>
                </c:pt>
                <c:pt idx="11239">
                  <c:v>365.14920000000001</c:v>
                </c:pt>
                <c:pt idx="11240">
                  <c:v>365.16559999999998</c:v>
                </c:pt>
                <c:pt idx="11241">
                  <c:v>365.17970000000003</c:v>
                </c:pt>
                <c:pt idx="11242">
                  <c:v>365.19400000000002</c:v>
                </c:pt>
                <c:pt idx="11243">
                  <c:v>365.20679999999999</c:v>
                </c:pt>
                <c:pt idx="11244">
                  <c:v>365.22129999999999</c:v>
                </c:pt>
                <c:pt idx="11245">
                  <c:v>365.23559999999998</c:v>
                </c:pt>
                <c:pt idx="11246">
                  <c:v>365.25040000000001</c:v>
                </c:pt>
                <c:pt idx="11247">
                  <c:v>365.26459999999997</c:v>
                </c:pt>
                <c:pt idx="11248">
                  <c:v>365.27760000000001</c:v>
                </c:pt>
                <c:pt idx="11249">
                  <c:v>365.29169999999999</c:v>
                </c:pt>
                <c:pt idx="11250">
                  <c:v>365.30450000000002</c:v>
                </c:pt>
                <c:pt idx="11251">
                  <c:v>365.31819999999999</c:v>
                </c:pt>
                <c:pt idx="11252">
                  <c:v>365.33280000000002</c:v>
                </c:pt>
                <c:pt idx="11253">
                  <c:v>365.34629999999999</c:v>
                </c:pt>
                <c:pt idx="11254">
                  <c:v>365.36130000000003</c:v>
                </c:pt>
                <c:pt idx="11255">
                  <c:v>365.37689999999998</c:v>
                </c:pt>
                <c:pt idx="11256">
                  <c:v>365.39060000000001</c:v>
                </c:pt>
                <c:pt idx="11257">
                  <c:v>365.40499999999997</c:v>
                </c:pt>
                <c:pt idx="11258">
                  <c:v>365.4162</c:v>
                </c:pt>
                <c:pt idx="11259">
                  <c:v>365.42950000000002</c:v>
                </c:pt>
                <c:pt idx="11260">
                  <c:v>365.44170000000003</c:v>
                </c:pt>
                <c:pt idx="11261">
                  <c:v>365.45580000000001</c:v>
                </c:pt>
                <c:pt idx="11262">
                  <c:v>365.46879999999999</c:v>
                </c:pt>
                <c:pt idx="11263">
                  <c:v>365.48340000000002</c:v>
                </c:pt>
                <c:pt idx="11264">
                  <c:v>365.49630000000002</c:v>
                </c:pt>
                <c:pt idx="11265">
                  <c:v>365.5095</c:v>
                </c:pt>
                <c:pt idx="11266">
                  <c:v>365.52370000000002</c:v>
                </c:pt>
                <c:pt idx="11267">
                  <c:v>365.53629999999998</c:v>
                </c:pt>
                <c:pt idx="11268">
                  <c:v>365.54950000000002</c:v>
                </c:pt>
                <c:pt idx="11269">
                  <c:v>365.56349999999998</c:v>
                </c:pt>
                <c:pt idx="11270">
                  <c:v>365.57659999999998</c:v>
                </c:pt>
                <c:pt idx="11271">
                  <c:v>365.59</c:v>
                </c:pt>
                <c:pt idx="11272">
                  <c:v>365.601</c:v>
                </c:pt>
                <c:pt idx="11273">
                  <c:v>365.61349999999999</c:v>
                </c:pt>
                <c:pt idx="11274">
                  <c:v>365.62639999999999</c:v>
                </c:pt>
                <c:pt idx="11275">
                  <c:v>365.64</c:v>
                </c:pt>
                <c:pt idx="11276">
                  <c:v>365.64949999999999</c:v>
                </c:pt>
                <c:pt idx="11277">
                  <c:v>365.66419999999999</c:v>
                </c:pt>
                <c:pt idx="11278">
                  <c:v>365.67610000000002</c:v>
                </c:pt>
                <c:pt idx="11279">
                  <c:v>365.69040000000001</c:v>
                </c:pt>
                <c:pt idx="11280">
                  <c:v>365.70260000000002</c:v>
                </c:pt>
                <c:pt idx="11281">
                  <c:v>365.71519999999998</c:v>
                </c:pt>
                <c:pt idx="11282">
                  <c:v>365.72719999999998</c:v>
                </c:pt>
                <c:pt idx="11283">
                  <c:v>365.73919999999998</c:v>
                </c:pt>
                <c:pt idx="11284">
                  <c:v>365.75420000000003</c:v>
                </c:pt>
                <c:pt idx="11285">
                  <c:v>365.7672</c:v>
                </c:pt>
                <c:pt idx="11286">
                  <c:v>365.78129999999999</c:v>
                </c:pt>
                <c:pt idx="11287">
                  <c:v>365.79599999999999</c:v>
                </c:pt>
                <c:pt idx="11288">
                  <c:v>365.80970000000002</c:v>
                </c:pt>
                <c:pt idx="11289">
                  <c:v>365.82100000000003</c:v>
                </c:pt>
                <c:pt idx="11290">
                  <c:v>365.83420000000001</c:v>
                </c:pt>
                <c:pt idx="11291">
                  <c:v>365.84570000000002</c:v>
                </c:pt>
                <c:pt idx="11292">
                  <c:v>365.858</c:v>
                </c:pt>
                <c:pt idx="11293">
                  <c:v>365.87110000000001</c:v>
                </c:pt>
                <c:pt idx="11294">
                  <c:v>365.88299999999998</c:v>
                </c:pt>
                <c:pt idx="11295">
                  <c:v>365.89580000000001</c:v>
                </c:pt>
                <c:pt idx="11296">
                  <c:v>365.90879999999999</c:v>
                </c:pt>
                <c:pt idx="11297">
                  <c:v>365.92200000000003</c:v>
                </c:pt>
                <c:pt idx="11298">
                  <c:v>365.93380000000002</c:v>
                </c:pt>
                <c:pt idx="11299">
                  <c:v>365.947</c:v>
                </c:pt>
                <c:pt idx="11300">
                  <c:v>365.96100000000001</c:v>
                </c:pt>
                <c:pt idx="11301">
                  <c:v>365.97480000000002</c:v>
                </c:pt>
                <c:pt idx="11302">
                  <c:v>365.9864</c:v>
                </c:pt>
                <c:pt idx="11303">
                  <c:v>365.9984</c:v>
                </c:pt>
                <c:pt idx="11304">
                  <c:v>366.01029999999997</c:v>
                </c:pt>
                <c:pt idx="11305">
                  <c:v>366.0222</c:v>
                </c:pt>
                <c:pt idx="11306">
                  <c:v>366.03559999999999</c:v>
                </c:pt>
                <c:pt idx="11307">
                  <c:v>366.0478</c:v>
                </c:pt>
                <c:pt idx="11308">
                  <c:v>366.06119999999999</c:v>
                </c:pt>
                <c:pt idx="11309">
                  <c:v>366.07560000000001</c:v>
                </c:pt>
                <c:pt idx="11310">
                  <c:v>366.08609999999999</c:v>
                </c:pt>
                <c:pt idx="11311">
                  <c:v>366.0992</c:v>
                </c:pt>
                <c:pt idx="11312">
                  <c:v>366.11160000000001</c:v>
                </c:pt>
                <c:pt idx="11313">
                  <c:v>366.12689999999998</c:v>
                </c:pt>
                <c:pt idx="11314">
                  <c:v>366.13850000000002</c:v>
                </c:pt>
                <c:pt idx="11315">
                  <c:v>366.15089999999998</c:v>
                </c:pt>
                <c:pt idx="11316">
                  <c:v>366.16430000000003</c:v>
                </c:pt>
                <c:pt idx="11317">
                  <c:v>366.17689999999999</c:v>
                </c:pt>
                <c:pt idx="11318">
                  <c:v>366.19</c:v>
                </c:pt>
                <c:pt idx="11319">
                  <c:v>366.202</c:v>
                </c:pt>
                <c:pt idx="11320">
                  <c:v>366.21499999999997</c:v>
                </c:pt>
                <c:pt idx="11321">
                  <c:v>366.2294</c:v>
                </c:pt>
                <c:pt idx="11322">
                  <c:v>366.24149999999997</c:v>
                </c:pt>
                <c:pt idx="11323">
                  <c:v>366.25470000000001</c:v>
                </c:pt>
                <c:pt idx="11324">
                  <c:v>366.26830000000001</c:v>
                </c:pt>
                <c:pt idx="11325">
                  <c:v>366.28</c:v>
                </c:pt>
                <c:pt idx="11326">
                  <c:v>366.29300000000001</c:v>
                </c:pt>
                <c:pt idx="11327">
                  <c:v>366.30810000000002</c:v>
                </c:pt>
                <c:pt idx="11328">
                  <c:v>366.32080000000002</c:v>
                </c:pt>
                <c:pt idx="11329">
                  <c:v>366.33499999999998</c:v>
                </c:pt>
                <c:pt idx="11330">
                  <c:v>366.34690000000001</c:v>
                </c:pt>
                <c:pt idx="11331">
                  <c:v>366.3612</c:v>
                </c:pt>
                <c:pt idx="11332">
                  <c:v>366.37450000000001</c:v>
                </c:pt>
                <c:pt idx="11333">
                  <c:v>366.38839999999999</c:v>
                </c:pt>
                <c:pt idx="11334">
                  <c:v>366.40039999999999</c:v>
                </c:pt>
                <c:pt idx="11335">
                  <c:v>366.41320000000002</c:v>
                </c:pt>
                <c:pt idx="11336">
                  <c:v>366.42739999999998</c:v>
                </c:pt>
                <c:pt idx="11337">
                  <c:v>366.4418</c:v>
                </c:pt>
                <c:pt idx="11338">
                  <c:v>366.45499999999998</c:v>
                </c:pt>
                <c:pt idx="11339">
                  <c:v>366.46749999999997</c:v>
                </c:pt>
                <c:pt idx="11340">
                  <c:v>366.47980000000001</c:v>
                </c:pt>
                <c:pt idx="11341">
                  <c:v>366.49349999999998</c:v>
                </c:pt>
                <c:pt idx="11342">
                  <c:v>366.50650000000002</c:v>
                </c:pt>
                <c:pt idx="11343">
                  <c:v>366.51799999999997</c:v>
                </c:pt>
                <c:pt idx="11344">
                  <c:v>366.53120000000001</c:v>
                </c:pt>
                <c:pt idx="11345">
                  <c:v>366.54250000000002</c:v>
                </c:pt>
                <c:pt idx="11346">
                  <c:v>366.55509999999998</c:v>
                </c:pt>
                <c:pt idx="11347">
                  <c:v>366.56900000000002</c:v>
                </c:pt>
                <c:pt idx="11348">
                  <c:v>366.58049999999997</c:v>
                </c:pt>
                <c:pt idx="11349">
                  <c:v>366.59480000000002</c:v>
                </c:pt>
                <c:pt idx="11350">
                  <c:v>366.60640000000001</c:v>
                </c:pt>
                <c:pt idx="11351">
                  <c:v>366.61919999999998</c:v>
                </c:pt>
                <c:pt idx="11352">
                  <c:v>366.63159999999999</c:v>
                </c:pt>
                <c:pt idx="11353">
                  <c:v>366.64460000000003</c:v>
                </c:pt>
                <c:pt idx="11354">
                  <c:v>366.654</c:v>
                </c:pt>
                <c:pt idx="11355">
                  <c:v>366.66759999999999</c:v>
                </c:pt>
                <c:pt idx="11356">
                  <c:v>366.68130000000002</c:v>
                </c:pt>
                <c:pt idx="11357">
                  <c:v>366.69369999999998</c:v>
                </c:pt>
                <c:pt idx="11358">
                  <c:v>366.70639999999997</c:v>
                </c:pt>
                <c:pt idx="11359">
                  <c:v>366.7192</c:v>
                </c:pt>
                <c:pt idx="11360">
                  <c:v>366.7312</c:v>
                </c:pt>
                <c:pt idx="11361">
                  <c:v>366.74419999999998</c:v>
                </c:pt>
                <c:pt idx="11362">
                  <c:v>366.75740000000002</c:v>
                </c:pt>
                <c:pt idx="11363">
                  <c:v>366.76929999999999</c:v>
                </c:pt>
                <c:pt idx="11364">
                  <c:v>366.78210000000001</c:v>
                </c:pt>
                <c:pt idx="11365">
                  <c:v>366.79360000000003</c:v>
                </c:pt>
                <c:pt idx="11366">
                  <c:v>366.80680000000001</c:v>
                </c:pt>
                <c:pt idx="11367">
                  <c:v>366.8175</c:v>
                </c:pt>
                <c:pt idx="11368">
                  <c:v>366.8175</c:v>
                </c:pt>
                <c:pt idx="11369">
                  <c:v>366.8476</c:v>
                </c:pt>
                <c:pt idx="11370">
                  <c:v>366.85890000000001</c:v>
                </c:pt>
                <c:pt idx="11371">
                  <c:v>366.87079999999997</c:v>
                </c:pt>
                <c:pt idx="11372">
                  <c:v>366.88299999999998</c:v>
                </c:pt>
                <c:pt idx="11373">
                  <c:v>366.89440000000002</c:v>
                </c:pt>
                <c:pt idx="11374">
                  <c:v>366.9051</c:v>
                </c:pt>
                <c:pt idx="11375">
                  <c:v>366.91750000000002</c:v>
                </c:pt>
                <c:pt idx="11376">
                  <c:v>366.92579999999998</c:v>
                </c:pt>
                <c:pt idx="11377">
                  <c:v>366.93880000000001</c:v>
                </c:pt>
                <c:pt idx="11378">
                  <c:v>366.95080000000002</c:v>
                </c:pt>
                <c:pt idx="11379">
                  <c:v>366.96100000000001</c:v>
                </c:pt>
                <c:pt idx="11380">
                  <c:v>366.97340000000003</c:v>
                </c:pt>
                <c:pt idx="11381">
                  <c:v>366.98410000000001</c:v>
                </c:pt>
                <c:pt idx="11382">
                  <c:v>366.99310000000003</c:v>
                </c:pt>
                <c:pt idx="11383">
                  <c:v>367.0025</c:v>
                </c:pt>
                <c:pt idx="11384">
                  <c:v>367.01179999999999</c:v>
                </c:pt>
                <c:pt idx="11385">
                  <c:v>367.02460000000002</c:v>
                </c:pt>
                <c:pt idx="11386">
                  <c:v>367.03590000000003</c:v>
                </c:pt>
                <c:pt idx="11387">
                  <c:v>367.04640000000001</c:v>
                </c:pt>
                <c:pt idx="11388">
                  <c:v>367.0564</c:v>
                </c:pt>
                <c:pt idx="11389">
                  <c:v>367.06799999999998</c:v>
                </c:pt>
                <c:pt idx="11390">
                  <c:v>367.08049999999997</c:v>
                </c:pt>
                <c:pt idx="11391">
                  <c:v>367.09219999999999</c:v>
                </c:pt>
                <c:pt idx="11392">
                  <c:v>367.10539999999997</c:v>
                </c:pt>
                <c:pt idx="11393">
                  <c:v>367.11439999999999</c:v>
                </c:pt>
                <c:pt idx="11394">
                  <c:v>367.1277</c:v>
                </c:pt>
                <c:pt idx="11395">
                  <c:v>367.14089999999999</c:v>
                </c:pt>
                <c:pt idx="11396">
                  <c:v>367.1533</c:v>
                </c:pt>
                <c:pt idx="11397">
                  <c:v>367.1653</c:v>
                </c:pt>
                <c:pt idx="11398">
                  <c:v>367.17930000000001</c:v>
                </c:pt>
                <c:pt idx="11399">
                  <c:v>367.1918</c:v>
                </c:pt>
                <c:pt idx="11400">
                  <c:v>367.20409999999998</c:v>
                </c:pt>
                <c:pt idx="11401">
                  <c:v>367.21679999999998</c:v>
                </c:pt>
                <c:pt idx="11402">
                  <c:v>367.23</c:v>
                </c:pt>
                <c:pt idx="11403">
                  <c:v>367.24310000000003</c:v>
                </c:pt>
                <c:pt idx="11404">
                  <c:v>367.2559</c:v>
                </c:pt>
                <c:pt idx="11405">
                  <c:v>367.26780000000002</c:v>
                </c:pt>
                <c:pt idx="11406">
                  <c:v>367.28160000000003</c:v>
                </c:pt>
                <c:pt idx="11407">
                  <c:v>367.29419999999999</c:v>
                </c:pt>
                <c:pt idx="11408">
                  <c:v>367.30759999999998</c:v>
                </c:pt>
                <c:pt idx="11409">
                  <c:v>367.3193</c:v>
                </c:pt>
                <c:pt idx="11410">
                  <c:v>367.3304</c:v>
                </c:pt>
                <c:pt idx="11411">
                  <c:v>367.34140000000002</c:v>
                </c:pt>
                <c:pt idx="11412">
                  <c:v>367.35469999999998</c:v>
                </c:pt>
                <c:pt idx="11413">
                  <c:v>367.36759999999998</c:v>
                </c:pt>
                <c:pt idx="11414">
                  <c:v>367.38</c:v>
                </c:pt>
                <c:pt idx="11415">
                  <c:v>367.39120000000003</c:v>
                </c:pt>
                <c:pt idx="11416">
                  <c:v>367.40219999999999</c:v>
                </c:pt>
                <c:pt idx="11417">
                  <c:v>367.416</c:v>
                </c:pt>
                <c:pt idx="11418">
                  <c:v>367.42869999999999</c:v>
                </c:pt>
                <c:pt idx="11419">
                  <c:v>367.44</c:v>
                </c:pt>
                <c:pt idx="11420">
                  <c:v>367.45159999999998</c:v>
                </c:pt>
                <c:pt idx="11421">
                  <c:v>367.46319999999997</c:v>
                </c:pt>
                <c:pt idx="11422">
                  <c:v>367.476</c:v>
                </c:pt>
                <c:pt idx="11423">
                  <c:v>367.48899999999998</c:v>
                </c:pt>
                <c:pt idx="11424">
                  <c:v>367.50049999999999</c:v>
                </c:pt>
                <c:pt idx="11425">
                  <c:v>367.5138</c:v>
                </c:pt>
                <c:pt idx="11426">
                  <c:v>367.5231</c:v>
                </c:pt>
                <c:pt idx="11427">
                  <c:v>367.53559999999999</c:v>
                </c:pt>
                <c:pt idx="11428">
                  <c:v>367.54849999999999</c:v>
                </c:pt>
                <c:pt idx="11429">
                  <c:v>367.55930000000001</c:v>
                </c:pt>
                <c:pt idx="11430">
                  <c:v>367.57249999999999</c:v>
                </c:pt>
                <c:pt idx="11431">
                  <c:v>367.58440000000002</c:v>
                </c:pt>
                <c:pt idx="11432">
                  <c:v>367.59820000000002</c:v>
                </c:pt>
                <c:pt idx="11433">
                  <c:v>367.6103</c:v>
                </c:pt>
                <c:pt idx="11434">
                  <c:v>367.62349999999998</c:v>
                </c:pt>
                <c:pt idx="11435">
                  <c:v>367.63499999999999</c:v>
                </c:pt>
                <c:pt idx="11436">
                  <c:v>367.649</c:v>
                </c:pt>
                <c:pt idx="11437">
                  <c:v>367.66059999999999</c:v>
                </c:pt>
                <c:pt idx="11438">
                  <c:v>367.67340000000002</c:v>
                </c:pt>
                <c:pt idx="11439">
                  <c:v>367.68639999999999</c:v>
                </c:pt>
                <c:pt idx="11440">
                  <c:v>367.7</c:v>
                </c:pt>
                <c:pt idx="11441">
                  <c:v>367.71350000000001</c:v>
                </c:pt>
                <c:pt idx="11442">
                  <c:v>367.72710000000001</c:v>
                </c:pt>
                <c:pt idx="11443">
                  <c:v>367.73829999999998</c:v>
                </c:pt>
                <c:pt idx="11444">
                  <c:v>367.7516</c:v>
                </c:pt>
                <c:pt idx="11445">
                  <c:v>367.76220000000001</c:v>
                </c:pt>
                <c:pt idx="11446">
                  <c:v>367.77499999999998</c:v>
                </c:pt>
                <c:pt idx="11447">
                  <c:v>367.78870000000001</c:v>
                </c:pt>
                <c:pt idx="11448">
                  <c:v>367.80149999999998</c:v>
                </c:pt>
                <c:pt idx="11449">
                  <c:v>367.8134</c:v>
                </c:pt>
                <c:pt idx="11450">
                  <c:v>367.82679999999999</c:v>
                </c:pt>
                <c:pt idx="11451">
                  <c:v>367.84140000000002</c:v>
                </c:pt>
                <c:pt idx="11452">
                  <c:v>367.85419999999999</c:v>
                </c:pt>
                <c:pt idx="11453">
                  <c:v>367.86720000000003</c:v>
                </c:pt>
                <c:pt idx="11454">
                  <c:v>367.87939999999998</c:v>
                </c:pt>
                <c:pt idx="11455">
                  <c:v>367.892</c:v>
                </c:pt>
                <c:pt idx="11456">
                  <c:v>367.90519999999998</c:v>
                </c:pt>
                <c:pt idx="11457">
                  <c:v>367.91890000000001</c:v>
                </c:pt>
                <c:pt idx="11458">
                  <c:v>367.93169999999998</c:v>
                </c:pt>
                <c:pt idx="11459">
                  <c:v>367.94650000000001</c:v>
                </c:pt>
                <c:pt idx="11460">
                  <c:v>367.95839999999998</c:v>
                </c:pt>
                <c:pt idx="11461">
                  <c:v>367.97179999999997</c:v>
                </c:pt>
                <c:pt idx="11462">
                  <c:v>367.98450000000003</c:v>
                </c:pt>
                <c:pt idx="11463">
                  <c:v>367.99959999999999</c:v>
                </c:pt>
                <c:pt idx="11464">
                  <c:v>368.01319999999998</c:v>
                </c:pt>
                <c:pt idx="11465">
                  <c:v>368.02589999999998</c:v>
                </c:pt>
                <c:pt idx="11466">
                  <c:v>368.03879999999998</c:v>
                </c:pt>
                <c:pt idx="11467">
                  <c:v>368.05250000000001</c:v>
                </c:pt>
                <c:pt idx="11468">
                  <c:v>368.06569999999999</c:v>
                </c:pt>
                <c:pt idx="11469">
                  <c:v>368.07850000000002</c:v>
                </c:pt>
                <c:pt idx="11470">
                  <c:v>368.0924</c:v>
                </c:pt>
                <c:pt idx="11471">
                  <c:v>368.10500000000002</c:v>
                </c:pt>
                <c:pt idx="11472">
                  <c:v>368.11900000000003</c:v>
                </c:pt>
                <c:pt idx="11473">
                  <c:v>368.13080000000002</c:v>
                </c:pt>
                <c:pt idx="11474">
                  <c:v>368.14479999999998</c:v>
                </c:pt>
                <c:pt idx="11475">
                  <c:v>368.15649999999999</c:v>
                </c:pt>
                <c:pt idx="11476">
                  <c:v>368.16759999999999</c:v>
                </c:pt>
                <c:pt idx="11477">
                  <c:v>368.18099999999998</c:v>
                </c:pt>
                <c:pt idx="11478">
                  <c:v>368.19369999999998</c:v>
                </c:pt>
                <c:pt idx="11479">
                  <c:v>368.2054</c:v>
                </c:pt>
                <c:pt idx="11480">
                  <c:v>368.21800000000002</c:v>
                </c:pt>
                <c:pt idx="11481">
                  <c:v>368.23020000000002</c:v>
                </c:pt>
                <c:pt idx="11482">
                  <c:v>368.24119999999999</c:v>
                </c:pt>
                <c:pt idx="11483">
                  <c:v>368.25540000000001</c:v>
                </c:pt>
                <c:pt idx="11484">
                  <c:v>368.26940000000002</c:v>
                </c:pt>
                <c:pt idx="11485">
                  <c:v>368.28100000000001</c:v>
                </c:pt>
                <c:pt idx="11486">
                  <c:v>368.29509999999999</c:v>
                </c:pt>
                <c:pt idx="11487">
                  <c:v>368.30869999999999</c:v>
                </c:pt>
                <c:pt idx="11488">
                  <c:v>368.3211</c:v>
                </c:pt>
                <c:pt idx="11489">
                  <c:v>368.33319999999998</c:v>
                </c:pt>
                <c:pt idx="11490">
                  <c:v>368.3467</c:v>
                </c:pt>
                <c:pt idx="11491">
                  <c:v>368.35820000000001</c:v>
                </c:pt>
                <c:pt idx="11492">
                  <c:v>368.37040000000002</c:v>
                </c:pt>
                <c:pt idx="11493">
                  <c:v>368.38440000000003</c:v>
                </c:pt>
                <c:pt idx="11494">
                  <c:v>368.39620000000002</c:v>
                </c:pt>
                <c:pt idx="11495">
                  <c:v>368.40960000000001</c:v>
                </c:pt>
                <c:pt idx="11496">
                  <c:v>368.42450000000002</c:v>
                </c:pt>
                <c:pt idx="11497">
                  <c:v>368.43689999999998</c:v>
                </c:pt>
                <c:pt idx="11498">
                  <c:v>368.45159999999998</c:v>
                </c:pt>
                <c:pt idx="11499">
                  <c:v>368.46339999999998</c:v>
                </c:pt>
                <c:pt idx="11500">
                  <c:v>368.4753</c:v>
                </c:pt>
                <c:pt idx="11501">
                  <c:v>368.48759999999999</c:v>
                </c:pt>
                <c:pt idx="11502">
                  <c:v>368.50119999999998</c:v>
                </c:pt>
                <c:pt idx="11503">
                  <c:v>368.51429999999999</c:v>
                </c:pt>
                <c:pt idx="11504">
                  <c:v>368.52679999999998</c:v>
                </c:pt>
                <c:pt idx="11505">
                  <c:v>368.54020000000003</c:v>
                </c:pt>
                <c:pt idx="11506">
                  <c:v>368.55239999999998</c:v>
                </c:pt>
                <c:pt idx="11507">
                  <c:v>368.5641</c:v>
                </c:pt>
                <c:pt idx="11508">
                  <c:v>368.5761</c:v>
                </c:pt>
                <c:pt idx="11509">
                  <c:v>368.5881</c:v>
                </c:pt>
                <c:pt idx="11510">
                  <c:v>368.60129999999998</c:v>
                </c:pt>
                <c:pt idx="11511">
                  <c:v>368.6114</c:v>
                </c:pt>
                <c:pt idx="11512">
                  <c:v>368.6232</c:v>
                </c:pt>
                <c:pt idx="11513">
                  <c:v>368.63619999999997</c:v>
                </c:pt>
                <c:pt idx="11514">
                  <c:v>368.65030000000002</c:v>
                </c:pt>
                <c:pt idx="11515">
                  <c:v>368.66079999999999</c:v>
                </c:pt>
                <c:pt idx="11516">
                  <c:v>368.67360000000002</c:v>
                </c:pt>
                <c:pt idx="11517">
                  <c:v>368.68720000000002</c:v>
                </c:pt>
                <c:pt idx="11518">
                  <c:v>368.69959999999998</c:v>
                </c:pt>
                <c:pt idx="11519">
                  <c:v>368.71050000000002</c:v>
                </c:pt>
                <c:pt idx="11520">
                  <c:v>368.72329999999999</c:v>
                </c:pt>
                <c:pt idx="11521">
                  <c:v>368.73630000000003</c:v>
                </c:pt>
                <c:pt idx="11522">
                  <c:v>368.74900000000002</c:v>
                </c:pt>
                <c:pt idx="11523">
                  <c:v>368.76220000000001</c:v>
                </c:pt>
                <c:pt idx="11524">
                  <c:v>368.77390000000003</c:v>
                </c:pt>
                <c:pt idx="11525">
                  <c:v>368.78719999999998</c:v>
                </c:pt>
                <c:pt idx="11526">
                  <c:v>368.79939999999999</c:v>
                </c:pt>
                <c:pt idx="11527">
                  <c:v>368.81220000000002</c:v>
                </c:pt>
                <c:pt idx="11528">
                  <c:v>368.82400000000001</c:v>
                </c:pt>
                <c:pt idx="11529">
                  <c:v>368.83699999999999</c:v>
                </c:pt>
                <c:pt idx="11530">
                  <c:v>368.85120000000001</c:v>
                </c:pt>
                <c:pt idx="11531">
                  <c:v>368.86380000000003</c:v>
                </c:pt>
                <c:pt idx="11532">
                  <c:v>368.87459999999999</c:v>
                </c:pt>
                <c:pt idx="11533">
                  <c:v>368.88760000000002</c:v>
                </c:pt>
                <c:pt idx="11534">
                  <c:v>368.9015</c:v>
                </c:pt>
                <c:pt idx="11535">
                  <c:v>368.91359999999997</c:v>
                </c:pt>
                <c:pt idx="11536">
                  <c:v>368.92610000000002</c:v>
                </c:pt>
                <c:pt idx="11537">
                  <c:v>368.94040000000001</c:v>
                </c:pt>
                <c:pt idx="11538">
                  <c:v>368.95209999999997</c:v>
                </c:pt>
                <c:pt idx="11539">
                  <c:v>368.96640000000002</c:v>
                </c:pt>
                <c:pt idx="11540">
                  <c:v>368.97829999999999</c:v>
                </c:pt>
                <c:pt idx="11541">
                  <c:v>368.99079999999998</c:v>
                </c:pt>
                <c:pt idx="11542">
                  <c:v>369.005</c:v>
                </c:pt>
                <c:pt idx="11543">
                  <c:v>369.01560000000001</c:v>
                </c:pt>
                <c:pt idx="11544">
                  <c:v>369.0292</c:v>
                </c:pt>
                <c:pt idx="11545">
                  <c:v>369.04160000000002</c:v>
                </c:pt>
                <c:pt idx="11546">
                  <c:v>369.05509999999998</c:v>
                </c:pt>
                <c:pt idx="11547">
                  <c:v>369.06599999999997</c:v>
                </c:pt>
                <c:pt idx="11548">
                  <c:v>369.07900000000001</c:v>
                </c:pt>
                <c:pt idx="11549">
                  <c:v>369.09249999999997</c:v>
                </c:pt>
                <c:pt idx="11550">
                  <c:v>369.10570000000001</c:v>
                </c:pt>
                <c:pt idx="11551">
                  <c:v>369.11790000000002</c:v>
                </c:pt>
                <c:pt idx="11552">
                  <c:v>369.1318</c:v>
                </c:pt>
                <c:pt idx="11553">
                  <c:v>369.14519999999999</c:v>
                </c:pt>
                <c:pt idx="11554">
                  <c:v>369.15820000000002</c:v>
                </c:pt>
                <c:pt idx="11555">
                  <c:v>369.16879999999998</c:v>
                </c:pt>
                <c:pt idx="11556">
                  <c:v>369.1814</c:v>
                </c:pt>
                <c:pt idx="11557">
                  <c:v>369.19479999999999</c:v>
                </c:pt>
                <c:pt idx="11558">
                  <c:v>369.20760000000001</c:v>
                </c:pt>
                <c:pt idx="11559">
                  <c:v>369.22019999999998</c:v>
                </c:pt>
                <c:pt idx="11560">
                  <c:v>369.23270000000002</c:v>
                </c:pt>
                <c:pt idx="11561">
                  <c:v>369.24450000000002</c:v>
                </c:pt>
                <c:pt idx="11562">
                  <c:v>369.25749999999999</c:v>
                </c:pt>
                <c:pt idx="11563">
                  <c:v>369.26889999999997</c:v>
                </c:pt>
                <c:pt idx="11564">
                  <c:v>369.28100000000001</c:v>
                </c:pt>
                <c:pt idx="11565">
                  <c:v>369.2919</c:v>
                </c:pt>
                <c:pt idx="11566">
                  <c:v>369.30500000000001</c:v>
                </c:pt>
                <c:pt idx="11567">
                  <c:v>369.31650000000002</c:v>
                </c:pt>
                <c:pt idx="11568">
                  <c:v>369.32900000000001</c:v>
                </c:pt>
                <c:pt idx="11569">
                  <c:v>369.34140000000002</c:v>
                </c:pt>
                <c:pt idx="11570">
                  <c:v>369.35509999999999</c:v>
                </c:pt>
                <c:pt idx="11571">
                  <c:v>369.36619999999999</c:v>
                </c:pt>
                <c:pt idx="11572">
                  <c:v>369.37920000000003</c:v>
                </c:pt>
                <c:pt idx="11573">
                  <c:v>369.39170000000001</c:v>
                </c:pt>
                <c:pt idx="11574">
                  <c:v>369.40339999999998</c:v>
                </c:pt>
                <c:pt idx="11575">
                  <c:v>369.41640000000001</c:v>
                </c:pt>
                <c:pt idx="11576">
                  <c:v>369.42959999999999</c:v>
                </c:pt>
                <c:pt idx="11577">
                  <c:v>369.44139999999999</c:v>
                </c:pt>
                <c:pt idx="11578">
                  <c:v>369.4545</c:v>
                </c:pt>
                <c:pt idx="11579">
                  <c:v>369.46600000000001</c:v>
                </c:pt>
                <c:pt idx="11580">
                  <c:v>369.48039999999997</c:v>
                </c:pt>
                <c:pt idx="11581">
                  <c:v>369.49239999999998</c:v>
                </c:pt>
                <c:pt idx="11582">
                  <c:v>369.50459999999998</c:v>
                </c:pt>
                <c:pt idx="11583">
                  <c:v>369.51620000000003</c:v>
                </c:pt>
                <c:pt idx="11584">
                  <c:v>369.53089999999997</c:v>
                </c:pt>
                <c:pt idx="11585">
                  <c:v>369.5428</c:v>
                </c:pt>
                <c:pt idx="11586">
                  <c:v>369.55399999999997</c:v>
                </c:pt>
                <c:pt idx="11587">
                  <c:v>369.56799999999998</c:v>
                </c:pt>
                <c:pt idx="11588">
                  <c:v>369.58120000000002</c:v>
                </c:pt>
                <c:pt idx="11589">
                  <c:v>369.59300000000002</c:v>
                </c:pt>
                <c:pt idx="11590">
                  <c:v>369.60219999999998</c:v>
                </c:pt>
                <c:pt idx="11591">
                  <c:v>369.61540000000002</c:v>
                </c:pt>
                <c:pt idx="11592">
                  <c:v>369.62869999999998</c:v>
                </c:pt>
                <c:pt idx="11593">
                  <c:v>369.6397</c:v>
                </c:pt>
                <c:pt idx="11594">
                  <c:v>369.65249999999997</c:v>
                </c:pt>
                <c:pt idx="11595">
                  <c:v>369.66609999999997</c:v>
                </c:pt>
                <c:pt idx="11596">
                  <c:v>369.67840000000001</c:v>
                </c:pt>
                <c:pt idx="11597">
                  <c:v>369.69</c:v>
                </c:pt>
                <c:pt idx="11598">
                  <c:v>369.70240000000001</c:v>
                </c:pt>
                <c:pt idx="11599">
                  <c:v>369.71480000000003</c:v>
                </c:pt>
                <c:pt idx="11600">
                  <c:v>369.7276</c:v>
                </c:pt>
                <c:pt idx="11601">
                  <c:v>369.74119999999999</c:v>
                </c:pt>
                <c:pt idx="11602">
                  <c:v>369.75259999999997</c:v>
                </c:pt>
                <c:pt idx="11603">
                  <c:v>369.76499999999999</c:v>
                </c:pt>
                <c:pt idx="11604">
                  <c:v>369.77820000000003</c:v>
                </c:pt>
                <c:pt idx="11605">
                  <c:v>369.79160000000002</c:v>
                </c:pt>
                <c:pt idx="11606">
                  <c:v>369.80239999999998</c:v>
                </c:pt>
                <c:pt idx="11607">
                  <c:v>369.81659999999999</c:v>
                </c:pt>
                <c:pt idx="11608">
                  <c:v>369.82799999999997</c:v>
                </c:pt>
                <c:pt idx="11609">
                  <c:v>369.83909999999997</c:v>
                </c:pt>
                <c:pt idx="11610">
                  <c:v>369.8528</c:v>
                </c:pt>
                <c:pt idx="11611">
                  <c:v>369.86500000000001</c:v>
                </c:pt>
                <c:pt idx="11612">
                  <c:v>369.87810000000002</c:v>
                </c:pt>
                <c:pt idx="11613">
                  <c:v>369.88959999999997</c:v>
                </c:pt>
                <c:pt idx="11614">
                  <c:v>369.90039999999999</c:v>
                </c:pt>
                <c:pt idx="11615">
                  <c:v>369.91500000000002</c:v>
                </c:pt>
                <c:pt idx="11616">
                  <c:v>369.92689999999999</c:v>
                </c:pt>
                <c:pt idx="11617">
                  <c:v>369.9391</c:v>
                </c:pt>
                <c:pt idx="11618">
                  <c:v>369.95080000000002</c:v>
                </c:pt>
                <c:pt idx="11619">
                  <c:v>369.9622</c:v>
                </c:pt>
                <c:pt idx="11620">
                  <c:v>369.97550000000001</c:v>
                </c:pt>
                <c:pt idx="11621">
                  <c:v>369.9889</c:v>
                </c:pt>
                <c:pt idx="11622">
                  <c:v>370.00150000000002</c:v>
                </c:pt>
                <c:pt idx="11623">
                  <c:v>370.01339999999999</c:v>
                </c:pt>
                <c:pt idx="11624">
                  <c:v>370.02589999999998</c:v>
                </c:pt>
                <c:pt idx="11625">
                  <c:v>370.0378</c:v>
                </c:pt>
                <c:pt idx="11626">
                  <c:v>370.05029999999999</c:v>
                </c:pt>
                <c:pt idx="11627">
                  <c:v>370.06169999999997</c:v>
                </c:pt>
                <c:pt idx="11628">
                  <c:v>370.0754</c:v>
                </c:pt>
                <c:pt idx="11629">
                  <c:v>370.08749999999998</c:v>
                </c:pt>
                <c:pt idx="11630">
                  <c:v>370.09890000000001</c:v>
                </c:pt>
                <c:pt idx="11631">
                  <c:v>370.11160000000001</c:v>
                </c:pt>
                <c:pt idx="11632">
                  <c:v>370.12389999999999</c:v>
                </c:pt>
                <c:pt idx="11633">
                  <c:v>370.13510000000002</c:v>
                </c:pt>
                <c:pt idx="11634">
                  <c:v>370.14800000000002</c:v>
                </c:pt>
                <c:pt idx="11635">
                  <c:v>370.16149999999999</c:v>
                </c:pt>
                <c:pt idx="11636">
                  <c:v>370.17399999999998</c:v>
                </c:pt>
                <c:pt idx="11637">
                  <c:v>370.18740000000003</c:v>
                </c:pt>
                <c:pt idx="11638">
                  <c:v>370.19979999999998</c:v>
                </c:pt>
                <c:pt idx="11639">
                  <c:v>370.21140000000003</c:v>
                </c:pt>
                <c:pt idx="11640">
                  <c:v>370.2242</c:v>
                </c:pt>
                <c:pt idx="11641">
                  <c:v>370.23599999999999</c:v>
                </c:pt>
                <c:pt idx="11642">
                  <c:v>370.25060000000002</c:v>
                </c:pt>
                <c:pt idx="11643">
                  <c:v>370.26319999999998</c:v>
                </c:pt>
                <c:pt idx="11644">
                  <c:v>370.27659999999997</c:v>
                </c:pt>
                <c:pt idx="11645">
                  <c:v>370.28910000000002</c:v>
                </c:pt>
                <c:pt idx="11646">
                  <c:v>370.30180000000001</c:v>
                </c:pt>
                <c:pt idx="11647">
                  <c:v>370.31319999999999</c:v>
                </c:pt>
                <c:pt idx="11648">
                  <c:v>370.3263</c:v>
                </c:pt>
                <c:pt idx="11649">
                  <c:v>370.33909999999997</c:v>
                </c:pt>
                <c:pt idx="11650">
                  <c:v>370.35219999999998</c:v>
                </c:pt>
                <c:pt idx="11651">
                  <c:v>370.36369999999999</c:v>
                </c:pt>
                <c:pt idx="11652">
                  <c:v>370.37599999999998</c:v>
                </c:pt>
                <c:pt idx="11653">
                  <c:v>370.39049999999997</c:v>
                </c:pt>
                <c:pt idx="11654">
                  <c:v>370.40170000000001</c:v>
                </c:pt>
                <c:pt idx="11655">
                  <c:v>370.41399999999999</c:v>
                </c:pt>
                <c:pt idx="11656">
                  <c:v>370.42739999999998</c:v>
                </c:pt>
                <c:pt idx="11657">
                  <c:v>370.43869999999998</c:v>
                </c:pt>
                <c:pt idx="11658">
                  <c:v>370.45060000000001</c:v>
                </c:pt>
                <c:pt idx="11659">
                  <c:v>370.46339999999998</c:v>
                </c:pt>
                <c:pt idx="11660">
                  <c:v>370.47559999999999</c:v>
                </c:pt>
                <c:pt idx="11661">
                  <c:v>370.4862</c:v>
                </c:pt>
                <c:pt idx="11662">
                  <c:v>370.49700000000001</c:v>
                </c:pt>
                <c:pt idx="11663">
                  <c:v>370.51080000000002</c:v>
                </c:pt>
                <c:pt idx="11664">
                  <c:v>370.52179999999998</c:v>
                </c:pt>
                <c:pt idx="11665">
                  <c:v>370.5335</c:v>
                </c:pt>
                <c:pt idx="11666">
                  <c:v>370.54500000000002</c:v>
                </c:pt>
                <c:pt idx="11667">
                  <c:v>370.5564</c:v>
                </c:pt>
                <c:pt idx="11668">
                  <c:v>370.56630000000001</c:v>
                </c:pt>
                <c:pt idx="11669">
                  <c:v>370.5804</c:v>
                </c:pt>
                <c:pt idx="11670">
                  <c:v>370.5933</c:v>
                </c:pt>
                <c:pt idx="11671">
                  <c:v>370.60579999999999</c:v>
                </c:pt>
                <c:pt idx="11672">
                  <c:v>370.61660000000001</c:v>
                </c:pt>
                <c:pt idx="11673">
                  <c:v>370.63040000000001</c:v>
                </c:pt>
                <c:pt idx="11674">
                  <c:v>370.64359999999999</c:v>
                </c:pt>
                <c:pt idx="11675">
                  <c:v>370.65480000000002</c:v>
                </c:pt>
                <c:pt idx="11676">
                  <c:v>370.66629999999998</c:v>
                </c:pt>
                <c:pt idx="11677">
                  <c:v>370.67809999999997</c:v>
                </c:pt>
                <c:pt idx="11678">
                  <c:v>370.69</c:v>
                </c:pt>
                <c:pt idx="11679">
                  <c:v>370.702</c:v>
                </c:pt>
                <c:pt idx="11680">
                  <c:v>370.71499999999997</c:v>
                </c:pt>
                <c:pt idx="11681">
                  <c:v>370.72649999999999</c:v>
                </c:pt>
                <c:pt idx="11682">
                  <c:v>370.74020000000002</c:v>
                </c:pt>
                <c:pt idx="11683">
                  <c:v>370.75319999999999</c:v>
                </c:pt>
                <c:pt idx="11684">
                  <c:v>370.76420000000002</c:v>
                </c:pt>
                <c:pt idx="11685">
                  <c:v>370.77699999999999</c:v>
                </c:pt>
                <c:pt idx="11686">
                  <c:v>370.78949999999998</c:v>
                </c:pt>
                <c:pt idx="11687">
                  <c:v>370.80169999999998</c:v>
                </c:pt>
                <c:pt idx="11688">
                  <c:v>370.81299999999999</c:v>
                </c:pt>
                <c:pt idx="11689">
                  <c:v>370.8254</c:v>
                </c:pt>
                <c:pt idx="11690">
                  <c:v>370.83760000000001</c:v>
                </c:pt>
                <c:pt idx="11691">
                  <c:v>370.84960000000001</c:v>
                </c:pt>
                <c:pt idx="11692">
                  <c:v>370.86259999999999</c:v>
                </c:pt>
                <c:pt idx="11693">
                  <c:v>370.8732</c:v>
                </c:pt>
                <c:pt idx="11694">
                  <c:v>370.88600000000002</c:v>
                </c:pt>
                <c:pt idx="11695">
                  <c:v>370.8954</c:v>
                </c:pt>
                <c:pt idx="11696">
                  <c:v>370.91</c:v>
                </c:pt>
                <c:pt idx="11697">
                  <c:v>370.92110000000002</c:v>
                </c:pt>
                <c:pt idx="11698">
                  <c:v>370.935</c:v>
                </c:pt>
                <c:pt idx="11699">
                  <c:v>370.94650000000001</c:v>
                </c:pt>
                <c:pt idx="11700">
                  <c:v>370.959</c:v>
                </c:pt>
                <c:pt idx="11701">
                  <c:v>370.97160000000002</c:v>
                </c:pt>
                <c:pt idx="11702">
                  <c:v>370.98500000000001</c:v>
                </c:pt>
                <c:pt idx="11703">
                  <c:v>370.99799999999999</c:v>
                </c:pt>
                <c:pt idx="11704">
                  <c:v>371.0102</c:v>
                </c:pt>
                <c:pt idx="11705">
                  <c:v>371.02390000000003</c:v>
                </c:pt>
                <c:pt idx="11706">
                  <c:v>371.03500000000003</c:v>
                </c:pt>
                <c:pt idx="11707">
                  <c:v>371.04840000000002</c:v>
                </c:pt>
                <c:pt idx="11708">
                  <c:v>371.06130000000002</c:v>
                </c:pt>
                <c:pt idx="11709">
                  <c:v>371.07479999999998</c:v>
                </c:pt>
                <c:pt idx="11710">
                  <c:v>371.08620000000002</c:v>
                </c:pt>
                <c:pt idx="11711">
                  <c:v>371.09890000000001</c:v>
                </c:pt>
                <c:pt idx="11712">
                  <c:v>371.11099999999999</c:v>
                </c:pt>
                <c:pt idx="11713">
                  <c:v>371.1268</c:v>
                </c:pt>
                <c:pt idx="11714">
                  <c:v>371.137</c:v>
                </c:pt>
                <c:pt idx="11715">
                  <c:v>371.1515</c:v>
                </c:pt>
                <c:pt idx="11716">
                  <c:v>371.16370000000001</c:v>
                </c:pt>
                <c:pt idx="11717">
                  <c:v>371.17610000000002</c:v>
                </c:pt>
                <c:pt idx="11718">
                  <c:v>371.18599999999998</c:v>
                </c:pt>
                <c:pt idx="11719">
                  <c:v>371.19900000000001</c:v>
                </c:pt>
                <c:pt idx="11720">
                  <c:v>371.21159999999998</c:v>
                </c:pt>
                <c:pt idx="11721">
                  <c:v>371.22329999999999</c:v>
                </c:pt>
                <c:pt idx="11722">
                  <c:v>371.23649999999998</c:v>
                </c:pt>
                <c:pt idx="11723">
                  <c:v>371.25009999999997</c:v>
                </c:pt>
                <c:pt idx="11724">
                  <c:v>371.26260000000002</c:v>
                </c:pt>
                <c:pt idx="11725">
                  <c:v>371.2749</c:v>
                </c:pt>
                <c:pt idx="11726">
                  <c:v>371.28719999999998</c:v>
                </c:pt>
                <c:pt idx="11727">
                  <c:v>371.29809999999998</c:v>
                </c:pt>
                <c:pt idx="11728">
                  <c:v>371.31169999999997</c:v>
                </c:pt>
                <c:pt idx="11729">
                  <c:v>371.32190000000003</c:v>
                </c:pt>
                <c:pt idx="11730">
                  <c:v>371.3356</c:v>
                </c:pt>
                <c:pt idx="11731">
                  <c:v>371.34719999999999</c:v>
                </c:pt>
                <c:pt idx="11732">
                  <c:v>371.35899999999998</c:v>
                </c:pt>
                <c:pt idx="11733">
                  <c:v>371.37200000000001</c:v>
                </c:pt>
                <c:pt idx="11734">
                  <c:v>371.38400000000001</c:v>
                </c:pt>
                <c:pt idx="11735">
                  <c:v>371.3956</c:v>
                </c:pt>
                <c:pt idx="11736">
                  <c:v>371.40620000000001</c:v>
                </c:pt>
                <c:pt idx="11737">
                  <c:v>371.41739999999999</c:v>
                </c:pt>
                <c:pt idx="11738">
                  <c:v>371.42939999999999</c:v>
                </c:pt>
                <c:pt idx="11739">
                  <c:v>371.4418</c:v>
                </c:pt>
                <c:pt idx="11740">
                  <c:v>371.45350000000002</c:v>
                </c:pt>
                <c:pt idx="11741">
                  <c:v>371.46679999999998</c:v>
                </c:pt>
                <c:pt idx="11742">
                  <c:v>371.47890000000001</c:v>
                </c:pt>
                <c:pt idx="11743">
                  <c:v>371.49040000000002</c:v>
                </c:pt>
                <c:pt idx="11744">
                  <c:v>371.50240000000002</c:v>
                </c:pt>
                <c:pt idx="11745">
                  <c:v>371.5145</c:v>
                </c:pt>
                <c:pt idx="11746">
                  <c:v>371.52499999999998</c:v>
                </c:pt>
                <c:pt idx="11747">
                  <c:v>371.54</c:v>
                </c:pt>
                <c:pt idx="11748">
                  <c:v>371.55200000000002</c:v>
                </c:pt>
                <c:pt idx="11749">
                  <c:v>371.56349999999998</c:v>
                </c:pt>
                <c:pt idx="11750">
                  <c:v>371.577</c:v>
                </c:pt>
                <c:pt idx="11751">
                  <c:v>371.58749999999998</c:v>
                </c:pt>
                <c:pt idx="11752">
                  <c:v>371.6</c:v>
                </c:pt>
                <c:pt idx="11753">
                  <c:v>371.61450000000002</c:v>
                </c:pt>
                <c:pt idx="11754">
                  <c:v>371.62630000000001</c:v>
                </c:pt>
                <c:pt idx="11755">
                  <c:v>371.63619999999997</c:v>
                </c:pt>
                <c:pt idx="11756">
                  <c:v>371.64960000000002</c:v>
                </c:pt>
                <c:pt idx="11757">
                  <c:v>371.66</c:v>
                </c:pt>
                <c:pt idx="11758">
                  <c:v>371.67360000000002</c:v>
                </c:pt>
                <c:pt idx="11759">
                  <c:v>371.68459999999999</c:v>
                </c:pt>
                <c:pt idx="11760">
                  <c:v>371.69639999999998</c:v>
                </c:pt>
                <c:pt idx="11761">
                  <c:v>371.70940000000002</c:v>
                </c:pt>
                <c:pt idx="11762">
                  <c:v>371.7208</c:v>
                </c:pt>
                <c:pt idx="11763">
                  <c:v>371.73360000000002</c:v>
                </c:pt>
                <c:pt idx="11764">
                  <c:v>371.7448</c:v>
                </c:pt>
                <c:pt idx="11765">
                  <c:v>371.75760000000002</c:v>
                </c:pt>
                <c:pt idx="11766">
                  <c:v>371.77030000000002</c:v>
                </c:pt>
                <c:pt idx="11767">
                  <c:v>371.78120000000001</c:v>
                </c:pt>
                <c:pt idx="11768">
                  <c:v>371.79349999999999</c:v>
                </c:pt>
                <c:pt idx="11769">
                  <c:v>371.80680000000001</c:v>
                </c:pt>
                <c:pt idx="11770">
                  <c:v>371.8175</c:v>
                </c:pt>
                <c:pt idx="11771">
                  <c:v>371.82900000000001</c:v>
                </c:pt>
                <c:pt idx="11772">
                  <c:v>371.84</c:v>
                </c:pt>
                <c:pt idx="11773">
                  <c:v>371.85329999999999</c:v>
                </c:pt>
                <c:pt idx="11774">
                  <c:v>371.86579999999998</c:v>
                </c:pt>
                <c:pt idx="11775">
                  <c:v>371.87920000000003</c:v>
                </c:pt>
                <c:pt idx="11776">
                  <c:v>371.89139999999998</c:v>
                </c:pt>
                <c:pt idx="11777">
                  <c:v>371.90480000000002</c:v>
                </c:pt>
                <c:pt idx="11778">
                  <c:v>371.91699999999997</c:v>
                </c:pt>
                <c:pt idx="11779">
                  <c:v>371.92959999999999</c:v>
                </c:pt>
                <c:pt idx="11780">
                  <c:v>371.94260000000003</c:v>
                </c:pt>
                <c:pt idx="11781">
                  <c:v>371.95600000000002</c:v>
                </c:pt>
                <c:pt idx="11782">
                  <c:v>371.96749999999997</c:v>
                </c:pt>
                <c:pt idx="11783">
                  <c:v>371.98</c:v>
                </c:pt>
                <c:pt idx="11784">
                  <c:v>371.99250000000001</c:v>
                </c:pt>
                <c:pt idx="11785">
                  <c:v>372.00369999999998</c:v>
                </c:pt>
                <c:pt idx="11786">
                  <c:v>372.01600000000002</c:v>
                </c:pt>
                <c:pt idx="11787">
                  <c:v>372.0299</c:v>
                </c:pt>
                <c:pt idx="11788">
                  <c:v>372.04399999999998</c:v>
                </c:pt>
                <c:pt idx="11789">
                  <c:v>372.05680000000001</c:v>
                </c:pt>
                <c:pt idx="11790">
                  <c:v>372.06889999999999</c:v>
                </c:pt>
                <c:pt idx="11791">
                  <c:v>372.0822</c:v>
                </c:pt>
                <c:pt idx="11792">
                  <c:v>372.09350000000001</c:v>
                </c:pt>
                <c:pt idx="11793">
                  <c:v>372.10739999999998</c:v>
                </c:pt>
                <c:pt idx="11794">
                  <c:v>372.1191</c:v>
                </c:pt>
                <c:pt idx="11795">
                  <c:v>372.13080000000002</c:v>
                </c:pt>
                <c:pt idx="11796">
                  <c:v>372.142</c:v>
                </c:pt>
                <c:pt idx="11797">
                  <c:v>372.15410000000003</c:v>
                </c:pt>
                <c:pt idx="11798">
                  <c:v>372.166</c:v>
                </c:pt>
                <c:pt idx="11799">
                  <c:v>372.17939999999999</c:v>
                </c:pt>
                <c:pt idx="11800">
                  <c:v>372.19080000000002</c:v>
                </c:pt>
                <c:pt idx="11801">
                  <c:v>372.20280000000002</c:v>
                </c:pt>
                <c:pt idx="11802">
                  <c:v>372.21640000000002</c:v>
                </c:pt>
                <c:pt idx="11803">
                  <c:v>372.22969999999998</c:v>
                </c:pt>
                <c:pt idx="11804">
                  <c:v>372.2414</c:v>
                </c:pt>
                <c:pt idx="11805">
                  <c:v>372.25380000000001</c:v>
                </c:pt>
                <c:pt idx="11806">
                  <c:v>372.26600000000002</c:v>
                </c:pt>
                <c:pt idx="11807">
                  <c:v>372.2792</c:v>
                </c:pt>
                <c:pt idx="11808">
                  <c:v>372.29109999999997</c:v>
                </c:pt>
                <c:pt idx="11809">
                  <c:v>372.30549999999999</c:v>
                </c:pt>
                <c:pt idx="11810">
                  <c:v>372.3184</c:v>
                </c:pt>
                <c:pt idx="11811">
                  <c:v>372.32900000000001</c:v>
                </c:pt>
                <c:pt idx="11812">
                  <c:v>372.33940000000001</c:v>
                </c:pt>
                <c:pt idx="11813">
                  <c:v>372.3537</c:v>
                </c:pt>
                <c:pt idx="11814">
                  <c:v>372.36669999999998</c:v>
                </c:pt>
                <c:pt idx="11815">
                  <c:v>372.37790000000001</c:v>
                </c:pt>
                <c:pt idx="11816">
                  <c:v>372.39060000000001</c:v>
                </c:pt>
                <c:pt idx="11817">
                  <c:v>372.40440000000001</c:v>
                </c:pt>
                <c:pt idx="11818">
                  <c:v>372.4169</c:v>
                </c:pt>
                <c:pt idx="11819">
                  <c:v>372.42829999999998</c:v>
                </c:pt>
                <c:pt idx="11820">
                  <c:v>372.44110000000001</c:v>
                </c:pt>
                <c:pt idx="11821">
                  <c:v>372.45420000000001</c:v>
                </c:pt>
                <c:pt idx="11822">
                  <c:v>372.46620000000001</c:v>
                </c:pt>
                <c:pt idx="11823">
                  <c:v>372.4787</c:v>
                </c:pt>
                <c:pt idx="11824">
                  <c:v>372.49189999999999</c:v>
                </c:pt>
                <c:pt idx="11825">
                  <c:v>372.50299999999999</c:v>
                </c:pt>
                <c:pt idx="11826">
                  <c:v>372.51659999999998</c:v>
                </c:pt>
                <c:pt idx="11827">
                  <c:v>372.52800000000002</c:v>
                </c:pt>
                <c:pt idx="11828">
                  <c:v>372.54059999999998</c:v>
                </c:pt>
                <c:pt idx="11829">
                  <c:v>372.55180000000001</c:v>
                </c:pt>
                <c:pt idx="11830">
                  <c:v>372.56279999999998</c:v>
                </c:pt>
                <c:pt idx="11831">
                  <c:v>372.5754</c:v>
                </c:pt>
                <c:pt idx="11832">
                  <c:v>372.58780000000002</c:v>
                </c:pt>
                <c:pt idx="11833">
                  <c:v>372.5992</c:v>
                </c:pt>
                <c:pt idx="11834">
                  <c:v>372.61259999999999</c:v>
                </c:pt>
                <c:pt idx="11835">
                  <c:v>372.625</c:v>
                </c:pt>
                <c:pt idx="11836">
                  <c:v>372.63670000000002</c:v>
                </c:pt>
                <c:pt idx="11837">
                  <c:v>372.64850000000001</c:v>
                </c:pt>
                <c:pt idx="11838">
                  <c:v>372.66129999999998</c:v>
                </c:pt>
                <c:pt idx="11839">
                  <c:v>372.67399999999998</c:v>
                </c:pt>
                <c:pt idx="11840">
                  <c:v>372.68700000000001</c:v>
                </c:pt>
                <c:pt idx="11841">
                  <c:v>372.7002</c:v>
                </c:pt>
                <c:pt idx="11842">
                  <c:v>372.71280000000002</c:v>
                </c:pt>
                <c:pt idx="11843">
                  <c:v>372.72410000000002</c:v>
                </c:pt>
                <c:pt idx="11844">
                  <c:v>372.73559999999998</c:v>
                </c:pt>
                <c:pt idx="11845">
                  <c:v>372.74939999999998</c:v>
                </c:pt>
                <c:pt idx="11846">
                  <c:v>372.75940000000003</c:v>
                </c:pt>
                <c:pt idx="11847">
                  <c:v>372.77260000000001</c:v>
                </c:pt>
                <c:pt idx="11848">
                  <c:v>372.78500000000003</c:v>
                </c:pt>
                <c:pt idx="11849">
                  <c:v>372.79759999999999</c:v>
                </c:pt>
                <c:pt idx="11850">
                  <c:v>372.80950000000001</c:v>
                </c:pt>
                <c:pt idx="11851">
                  <c:v>372.82190000000003</c:v>
                </c:pt>
                <c:pt idx="11852">
                  <c:v>372.83499999999998</c:v>
                </c:pt>
                <c:pt idx="11853">
                  <c:v>372.84500000000003</c:v>
                </c:pt>
                <c:pt idx="11854">
                  <c:v>372.85849999999999</c:v>
                </c:pt>
                <c:pt idx="11855">
                  <c:v>372.87020000000001</c:v>
                </c:pt>
                <c:pt idx="11856">
                  <c:v>372.88319999999999</c:v>
                </c:pt>
                <c:pt idx="11857">
                  <c:v>372.89440000000002</c:v>
                </c:pt>
                <c:pt idx="11858">
                  <c:v>372.90640000000002</c:v>
                </c:pt>
                <c:pt idx="11859">
                  <c:v>372.91890000000001</c:v>
                </c:pt>
                <c:pt idx="11860">
                  <c:v>372.93049999999999</c:v>
                </c:pt>
                <c:pt idx="11861">
                  <c:v>372.9436</c:v>
                </c:pt>
                <c:pt idx="11862">
                  <c:v>372.95679999999999</c:v>
                </c:pt>
                <c:pt idx="11863">
                  <c:v>372.96980000000002</c:v>
                </c:pt>
                <c:pt idx="11864">
                  <c:v>372.9819</c:v>
                </c:pt>
                <c:pt idx="11865">
                  <c:v>372.99400000000003</c:v>
                </c:pt>
                <c:pt idx="11866">
                  <c:v>373.0059</c:v>
                </c:pt>
                <c:pt idx="11867">
                  <c:v>373.0188</c:v>
                </c:pt>
                <c:pt idx="11868">
                  <c:v>373.03089999999997</c:v>
                </c:pt>
                <c:pt idx="11869">
                  <c:v>373.04219999999998</c:v>
                </c:pt>
                <c:pt idx="11870">
                  <c:v>373.05500000000001</c:v>
                </c:pt>
                <c:pt idx="11871">
                  <c:v>373.06720000000001</c:v>
                </c:pt>
                <c:pt idx="11872">
                  <c:v>373.08</c:v>
                </c:pt>
                <c:pt idx="11873">
                  <c:v>373.09280000000001</c:v>
                </c:pt>
                <c:pt idx="11874">
                  <c:v>373.10500000000002</c:v>
                </c:pt>
                <c:pt idx="11875">
                  <c:v>373.1182</c:v>
                </c:pt>
                <c:pt idx="11876">
                  <c:v>373.13</c:v>
                </c:pt>
                <c:pt idx="11877">
                  <c:v>373.14109999999999</c:v>
                </c:pt>
                <c:pt idx="11878">
                  <c:v>373.1542</c:v>
                </c:pt>
                <c:pt idx="11879">
                  <c:v>373.166</c:v>
                </c:pt>
                <c:pt idx="11880">
                  <c:v>373.17860000000002</c:v>
                </c:pt>
                <c:pt idx="11881">
                  <c:v>373.18939999999998</c:v>
                </c:pt>
                <c:pt idx="11882">
                  <c:v>373.20269999999999</c:v>
                </c:pt>
                <c:pt idx="11883">
                  <c:v>373.2131</c:v>
                </c:pt>
                <c:pt idx="11884">
                  <c:v>373.22500000000002</c:v>
                </c:pt>
                <c:pt idx="11885">
                  <c:v>373.23630000000003</c:v>
                </c:pt>
                <c:pt idx="11886">
                  <c:v>373.25</c:v>
                </c:pt>
                <c:pt idx="11887">
                  <c:v>373.26080000000002</c:v>
                </c:pt>
                <c:pt idx="11888">
                  <c:v>373.2722</c:v>
                </c:pt>
                <c:pt idx="11889">
                  <c:v>373.2851</c:v>
                </c:pt>
                <c:pt idx="11890">
                  <c:v>373.2953</c:v>
                </c:pt>
                <c:pt idx="11891">
                  <c:v>373.30709999999999</c:v>
                </c:pt>
                <c:pt idx="11892">
                  <c:v>373.32029999999997</c:v>
                </c:pt>
                <c:pt idx="11893">
                  <c:v>373.33280000000002</c:v>
                </c:pt>
                <c:pt idx="11894">
                  <c:v>373.34559999999999</c:v>
                </c:pt>
                <c:pt idx="11895">
                  <c:v>373.35969999999998</c:v>
                </c:pt>
                <c:pt idx="11896">
                  <c:v>373.37119999999999</c:v>
                </c:pt>
                <c:pt idx="11897">
                  <c:v>373.38260000000002</c:v>
                </c:pt>
                <c:pt idx="11898">
                  <c:v>373.39589999999998</c:v>
                </c:pt>
                <c:pt idx="11899">
                  <c:v>373.40820000000002</c:v>
                </c:pt>
                <c:pt idx="11900">
                  <c:v>373.42149999999998</c:v>
                </c:pt>
                <c:pt idx="11901">
                  <c:v>373.43360000000001</c:v>
                </c:pt>
                <c:pt idx="11902">
                  <c:v>373.447</c:v>
                </c:pt>
                <c:pt idx="11903">
                  <c:v>373.45839999999998</c:v>
                </c:pt>
                <c:pt idx="11904">
                  <c:v>373.47219999999999</c:v>
                </c:pt>
                <c:pt idx="11905">
                  <c:v>373.48489999999998</c:v>
                </c:pt>
                <c:pt idx="11906">
                  <c:v>373.49700000000001</c:v>
                </c:pt>
                <c:pt idx="11907">
                  <c:v>373.50880000000001</c:v>
                </c:pt>
                <c:pt idx="11908">
                  <c:v>373.5224</c:v>
                </c:pt>
                <c:pt idx="11909">
                  <c:v>373.53519999999997</c:v>
                </c:pt>
                <c:pt idx="11910">
                  <c:v>373.5487</c:v>
                </c:pt>
                <c:pt idx="11911">
                  <c:v>373.55959999999999</c:v>
                </c:pt>
                <c:pt idx="11912">
                  <c:v>373.57279999999997</c:v>
                </c:pt>
                <c:pt idx="11913">
                  <c:v>373.58690000000001</c:v>
                </c:pt>
                <c:pt idx="11914">
                  <c:v>373.59800000000001</c:v>
                </c:pt>
                <c:pt idx="11915">
                  <c:v>373.6112</c:v>
                </c:pt>
                <c:pt idx="11916">
                  <c:v>373.62279999999998</c:v>
                </c:pt>
                <c:pt idx="11917">
                  <c:v>373.63630000000001</c:v>
                </c:pt>
                <c:pt idx="11918">
                  <c:v>373.64819999999997</c:v>
                </c:pt>
                <c:pt idx="11919">
                  <c:v>373.66050000000001</c:v>
                </c:pt>
                <c:pt idx="11920">
                  <c:v>373.67399999999998</c:v>
                </c:pt>
                <c:pt idx="11921">
                  <c:v>373.685</c:v>
                </c:pt>
                <c:pt idx="11922">
                  <c:v>373.69779999999997</c:v>
                </c:pt>
                <c:pt idx="11923">
                  <c:v>373.70940000000002</c:v>
                </c:pt>
                <c:pt idx="11924">
                  <c:v>373.72239999999999</c:v>
                </c:pt>
                <c:pt idx="11925">
                  <c:v>373.73239999999998</c:v>
                </c:pt>
                <c:pt idx="11926">
                  <c:v>373.74419999999998</c:v>
                </c:pt>
                <c:pt idx="11927">
                  <c:v>373.75619999999998</c:v>
                </c:pt>
                <c:pt idx="11928">
                  <c:v>373.76839999999999</c:v>
                </c:pt>
                <c:pt idx="11929">
                  <c:v>373.77940000000001</c:v>
                </c:pt>
                <c:pt idx="11930">
                  <c:v>373.79149999999998</c:v>
                </c:pt>
                <c:pt idx="11931">
                  <c:v>373.80279999999999</c:v>
                </c:pt>
                <c:pt idx="11932">
                  <c:v>373.81459999999998</c:v>
                </c:pt>
                <c:pt idx="11933">
                  <c:v>373.8229</c:v>
                </c:pt>
                <c:pt idx="11934">
                  <c:v>373.83530000000002</c:v>
                </c:pt>
                <c:pt idx="11935">
                  <c:v>373.84690000000001</c:v>
                </c:pt>
                <c:pt idx="11936">
                  <c:v>373.85829999999999</c:v>
                </c:pt>
                <c:pt idx="11937">
                  <c:v>373.86869999999999</c:v>
                </c:pt>
                <c:pt idx="11938">
                  <c:v>373.87889999999999</c:v>
                </c:pt>
                <c:pt idx="11939">
                  <c:v>373.8904</c:v>
                </c:pt>
                <c:pt idx="11940">
                  <c:v>373.90269999999998</c:v>
                </c:pt>
                <c:pt idx="11941">
                  <c:v>373.91399999999999</c:v>
                </c:pt>
                <c:pt idx="11942">
                  <c:v>373.92529999999999</c:v>
                </c:pt>
                <c:pt idx="11943">
                  <c:v>373.93720000000002</c:v>
                </c:pt>
                <c:pt idx="11944">
                  <c:v>373.94920000000002</c:v>
                </c:pt>
                <c:pt idx="11945">
                  <c:v>373.95909999999998</c:v>
                </c:pt>
                <c:pt idx="11946">
                  <c:v>373.97219999999999</c:v>
                </c:pt>
                <c:pt idx="11947">
                  <c:v>373.9837</c:v>
                </c:pt>
                <c:pt idx="11948">
                  <c:v>373.99560000000002</c:v>
                </c:pt>
                <c:pt idx="11949">
                  <c:v>374.00760000000002</c:v>
                </c:pt>
                <c:pt idx="11950">
                  <c:v>374.01920000000001</c:v>
                </c:pt>
                <c:pt idx="11951">
                  <c:v>374.0317</c:v>
                </c:pt>
                <c:pt idx="11952">
                  <c:v>374.04450000000003</c:v>
                </c:pt>
                <c:pt idx="11953">
                  <c:v>374.05599999999998</c:v>
                </c:pt>
                <c:pt idx="11954">
                  <c:v>374.06819999999999</c:v>
                </c:pt>
                <c:pt idx="11955">
                  <c:v>374.08139999999997</c:v>
                </c:pt>
                <c:pt idx="11956">
                  <c:v>374.09399999999999</c:v>
                </c:pt>
                <c:pt idx="11957">
                  <c:v>374.1069</c:v>
                </c:pt>
                <c:pt idx="11958">
                  <c:v>374.12079999999997</c:v>
                </c:pt>
                <c:pt idx="11959">
                  <c:v>374.13260000000002</c:v>
                </c:pt>
                <c:pt idx="11960">
                  <c:v>374.14550000000003</c:v>
                </c:pt>
                <c:pt idx="11961">
                  <c:v>374.15719999999999</c:v>
                </c:pt>
                <c:pt idx="11962">
                  <c:v>374.16919999999999</c:v>
                </c:pt>
                <c:pt idx="11963">
                  <c:v>374.18239999999997</c:v>
                </c:pt>
                <c:pt idx="11964">
                  <c:v>374.19369999999998</c:v>
                </c:pt>
                <c:pt idx="11965">
                  <c:v>374.20650000000001</c:v>
                </c:pt>
                <c:pt idx="11966">
                  <c:v>374.2192</c:v>
                </c:pt>
                <c:pt idx="11967">
                  <c:v>374.23230000000001</c:v>
                </c:pt>
                <c:pt idx="11968">
                  <c:v>374.245</c:v>
                </c:pt>
                <c:pt idx="11969">
                  <c:v>374.25749999999999</c:v>
                </c:pt>
                <c:pt idx="11970">
                  <c:v>374.27019999999999</c:v>
                </c:pt>
                <c:pt idx="11971">
                  <c:v>374.28059999999999</c:v>
                </c:pt>
                <c:pt idx="11972">
                  <c:v>374.29360000000003</c:v>
                </c:pt>
                <c:pt idx="11973">
                  <c:v>374.30590000000001</c:v>
                </c:pt>
                <c:pt idx="11974">
                  <c:v>374.31790000000001</c:v>
                </c:pt>
                <c:pt idx="11975">
                  <c:v>374.33069999999998</c:v>
                </c:pt>
                <c:pt idx="11976">
                  <c:v>374.34359999999998</c:v>
                </c:pt>
                <c:pt idx="11977">
                  <c:v>374.35590000000002</c:v>
                </c:pt>
                <c:pt idx="11978">
                  <c:v>374.36880000000002</c:v>
                </c:pt>
                <c:pt idx="11979">
                  <c:v>374.38060000000002</c:v>
                </c:pt>
                <c:pt idx="11980">
                  <c:v>374.39370000000002</c:v>
                </c:pt>
                <c:pt idx="11981">
                  <c:v>374.40530000000001</c:v>
                </c:pt>
                <c:pt idx="11982">
                  <c:v>374.41820000000001</c:v>
                </c:pt>
                <c:pt idx="11983">
                  <c:v>374.43029999999999</c:v>
                </c:pt>
                <c:pt idx="11984">
                  <c:v>374.44220000000001</c:v>
                </c:pt>
                <c:pt idx="11985">
                  <c:v>374.45479999999998</c:v>
                </c:pt>
                <c:pt idx="11986">
                  <c:v>374.46600000000001</c:v>
                </c:pt>
                <c:pt idx="11987">
                  <c:v>374.4794</c:v>
                </c:pt>
                <c:pt idx="11988">
                  <c:v>374.49119999999999</c:v>
                </c:pt>
                <c:pt idx="11989">
                  <c:v>374.50389999999999</c:v>
                </c:pt>
                <c:pt idx="11990">
                  <c:v>374.51530000000002</c:v>
                </c:pt>
                <c:pt idx="11991">
                  <c:v>374.52850000000001</c:v>
                </c:pt>
                <c:pt idx="11992">
                  <c:v>374.54079999999999</c:v>
                </c:pt>
                <c:pt idx="11993">
                  <c:v>374.55290000000002</c:v>
                </c:pt>
                <c:pt idx="11994">
                  <c:v>374.56560000000002</c:v>
                </c:pt>
                <c:pt idx="11995">
                  <c:v>374.57749999999999</c:v>
                </c:pt>
                <c:pt idx="11996">
                  <c:v>374.5899</c:v>
                </c:pt>
                <c:pt idx="11997">
                  <c:v>374.60289999999998</c:v>
                </c:pt>
                <c:pt idx="11998">
                  <c:v>374.61450000000002</c:v>
                </c:pt>
                <c:pt idx="11999">
                  <c:v>374.62779999999998</c:v>
                </c:pt>
                <c:pt idx="12000">
                  <c:v>374.63869999999997</c:v>
                </c:pt>
                <c:pt idx="12001">
                  <c:v>374.65120000000002</c:v>
                </c:pt>
                <c:pt idx="12002">
                  <c:v>374.66210000000001</c:v>
                </c:pt>
                <c:pt idx="12003">
                  <c:v>374.67579999999998</c:v>
                </c:pt>
                <c:pt idx="12004">
                  <c:v>374.68740000000003</c:v>
                </c:pt>
                <c:pt idx="12005">
                  <c:v>374.7004</c:v>
                </c:pt>
                <c:pt idx="12006">
                  <c:v>374.7131</c:v>
                </c:pt>
                <c:pt idx="12007">
                  <c:v>374.726</c:v>
                </c:pt>
                <c:pt idx="12008">
                  <c:v>374.73700000000002</c:v>
                </c:pt>
                <c:pt idx="12009">
                  <c:v>374.74880000000002</c:v>
                </c:pt>
                <c:pt idx="12010">
                  <c:v>374.76010000000002</c:v>
                </c:pt>
                <c:pt idx="12011">
                  <c:v>374.77370000000002</c:v>
                </c:pt>
                <c:pt idx="12012">
                  <c:v>374.78519999999997</c:v>
                </c:pt>
                <c:pt idx="12013">
                  <c:v>374.79790000000003</c:v>
                </c:pt>
                <c:pt idx="12014">
                  <c:v>374.80970000000002</c:v>
                </c:pt>
                <c:pt idx="12015">
                  <c:v>374.82</c:v>
                </c:pt>
                <c:pt idx="12016">
                  <c:v>374.83100000000002</c:v>
                </c:pt>
                <c:pt idx="12017">
                  <c:v>374.84300000000002</c:v>
                </c:pt>
                <c:pt idx="12018">
                  <c:v>374.85430000000002</c:v>
                </c:pt>
                <c:pt idx="12019">
                  <c:v>374.86619999999999</c:v>
                </c:pt>
                <c:pt idx="12020">
                  <c:v>374.87920000000003</c:v>
                </c:pt>
                <c:pt idx="12021">
                  <c:v>374.89089999999999</c:v>
                </c:pt>
                <c:pt idx="12022">
                  <c:v>374.90379999999999</c:v>
                </c:pt>
                <c:pt idx="12023">
                  <c:v>374.9144</c:v>
                </c:pt>
                <c:pt idx="12024">
                  <c:v>374.92590000000001</c:v>
                </c:pt>
                <c:pt idx="12025">
                  <c:v>374.9409</c:v>
                </c:pt>
                <c:pt idx="12026">
                  <c:v>374.952</c:v>
                </c:pt>
                <c:pt idx="12027">
                  <c:v>374.96370000000002</c:v>
                </c:pt>
                <c:pt idx="12028">
                  <c:v>374.97699999999998</c:v>
                </c:pt>
                <c:pt idx="12029">
                  <c:v>374.99</c:v>
                </c:pt>
                <c:pt idx="12030">
                  <c:v>375.00110000000001</c:v>
                </c:pt>
                <c:pt idx="12031">
                  <c:v>375.01260000000002</c:v>
                </c:pt>
                <c:pt idx="12032">
                  <c:v>375.024</c:v>
                </c:pt>
                <c:pt idx="12033">
                  <c:v>375.03629999999998</c:v>
                </c:pt>
                <c:pt idx="12034">
                  <c:v>375.0498</c:v>
                </c:pt>
                <c:pt idx="12035">
                  <c:v>375.06</c:v>
                </c:pt>
                <c:pt idx="12036">
                  <c:v>375.07119999999998</c:v>
                </c:pt>
                <c:pt idx="12037">
                  <c:v>375.0829</c:v>
                </c:pt>
                <c:pt idx="12038">
                  <c:v>375.09480000000002</c:v>
                </c:pt>
                <c:pt idx="12039">
                  <c:v>375.10700000000003</c:v>
                </c:pt>
                <c:pt idx="12040">
                  <c:v>375.11959999999999</c:v>
                </c:pt>
                <c:pt idx="12041">
                  <c:v>375.13260000000002</c:v>
                </c:pt>
                <c:pt idx="12042">
                  <c:v>375.1481</c:v>
                </c:pt>
                <c:pt idx="12043">
                  <c:v>375.15530000000001</c:v>
                </c:pt>
                <c:pt idx="12044">
                  <c:v>375.17039999999997</c:v>
                </c:pt>
                <c:pt idx="12045">
                  <c:v>375.18049999999999</c:v>
                </c:pt>
                <c:pt idx="12046">
                  <c:v>375.19349999999997</c:v>
                </c:pt>
                <c:pt idx="12047">
                  <c:v>375.2045</c:v>
                </c:pt>
                <c:pt idx="12048">
                  <c:v>375.2174</c:v>
                </c:pt>
                <c:pt idx="12049">
                  <c:v>375.22820000000002</c:v>
                </c:pt>
                <c:pt idx="12050">
                  <c:v>375.2398</c:v>
                </c:pt>
                <c:pt idx="12051">
                  <c:v>375.25299999999999</c:v>
                </c:pt>
                <c:pt idx="12052">
                  <c:v>375.26369999999997</c:v>
                </c:pt>
                <c:pt idx="12053">
                  <c:v>375.27659999999997</c:v>
                </c:pt>
                <c:pt idx="12054">
                  <c:v>375.28910000000002</c:v>
                </c:pt>
                <c:pt idx="12055">
                  <c:v>375.30149999999998</c:v>
                </c:pt>
                <c:pt idx="12056">
                  <c:v>375.31369999999998</c:v>
                </c:pt>
                <c:pt idx="12057">
                  <c:v>375.3252</c:v>
                </c:pt>
                <c:pt idx="12058">
                  <c:v>375.33620000000002</c:v>
                </c:pt>
                <c:pt idx="12059">
                  <c:v>375.34910000000002</c:v>
                </c:pt>
                <c:pt idx="12060">
                  <c:v>375.36219999999997</c:v>
                </c:pt>
                <c:pt idx="12061">
                  <c:v>375.3723</c:v>
                </c:pt>
                <c:pt idx="12062">
                  <c:v>375.38499999999999</c:v>
                </c:pt>
                <c:pt idx="12063">
                  <c:v>375.39789999999999</c:v>
                </c:pt>
                <c:pt idx="12064">
                  <c:v>375.41059999999999</c:v>
                </c:pt>
                <c:pt idx="12065">
                  <c:v>375.4228</c:v>
                </c:pt>
                <c:pt idx="12066">
                  <c:v>375.4332</c:v>
                </c:pt>
                <c:pt idx="12067">
                  <c:v>375.44529999999997</c:v>
                </c:pt>
                <c:pt idx="12068">
                  <c:v>375.45760000000001</c:v>
                </c:pt>
                <c:pt idx="12069">
                  <c:v>375.4692</c:v>
                </c:pt>
                <c:pt idx="12070">
                  <c:v>375.48149999999998</c:v>
                </c:pt>
                <c:pt idx="12071">
                  <c:v>375.49279999999999</c:v>
                </c:pt>
                <c:pt idx="12072">
                  <c:v>375.50560000000002</c:v>
                </c:pt>
                <c:pt idx="12073">
                  <c:v>375.51780000000002</c:v>
                </c:pt>
                <c:pt idx="12074">
                  <c:v>375.52949999999998</c:v>
                </c:pt>
                <c:pt idx="12075">
                  <c:v>375.54180000000002</c:v>
                </c:pt>
                <c:pt idx="12076">
                  <c:v>375.55470000000003</c:v>
                </c:pt>
                <c:pt idx="12077">
                  <c:v>375.56720000000001</c:v>
                </c:pt>
                <c:pt idx="12078">
                  <c:v>375.57909999999998</c:v>
                </c:pt>
                <c:pt idx="12079">
                  <c:v>375.59030000000001</c:v>
                </c:pt>
                <c:pt idx="12080">
                  <c:v>375.6026</c:v>
                </c:pt>
                <c:pt idx="12081">
                  <c:v>375.61340000000001</c:v>
                </c:pt>
                <c:pt idx="12082">
                  <c:v>375.6266</c:v>
                </c:pt>
                <c:pt idx="12083">
                  <c:v>375.63819999999998</c:v>
                </c:pt>
                <c:pt idx="12084">
                  <c:v>375.6506</c:v>
                </c:pt>
                <c:pt idx="12085">
                  <c:v>375.66120000000001</c:v>
                </c:pt>
                <c:pt idx="12086">
                  <c:v>375.67419999999998</c:v>
                </c:pt>
                <c:pt idx="12087">
                  <c:v>375.68639999999999</c:v>
                </c:pt>
                <c:pt idx="12088">
                  <c:v>375.69839999999999</c:v>
                </c:pt>
                <c:pt idx="12089">
                  <c:v>375.71030000000002</c:v>
                </c:pt>
                <c:pt idx="12090">
                  <c:v>375.72219999999999</c:v>
                </c:pt>
                <c:pt idx="12091">
                  <c:v>375.73410000000001</c:v>
                </c:pt>
                <c:pt idx="12092">
                  <c:v>375.74700000000001</c:v>
                </c:pt>
                <c:pt idx="12093">
                  <c:v>375.75839999999999</c:v>
                </c:pt>
                <c:pt idx="12094">
                  <c:v>375.77080000000001</c:v>
                </c:pt>
                <c:pt idx="12095">
                  <c:v>375.78280000000001</c:v>
                </c:pt>
                <c:pt idx="12096">
                  <c:v>375.79329999999999</c:v>
                </c:pt>
                <c:pt idx="12097">
                  <c:v>375.80560000000003</c:v>
                </c:pt>
                <c:pt idx="12098">
                  <c:v>375.81639999999999</c:v>
                </c:pt>
                <c:pt idx="12099">
                  <c:v>375.82819999999998</c:v>
                </c:pt>
                <c:pt idx="12100">
                  <c:v>375.83969999999999</c:v>
                </c:pt>
                <c:pt idx="12101">
                  <c:v>375.85180000000003</c:v>
                </c:pt>
                <c:pt idx="12102">
                  <c:v>375.863</c:v>
                </c:pt>
                <c:pt idx="12103">
                  <c:v>375.87540000000001</c:v>
                </c:pt>
                <c:pt idx="12104">
                  <c:v>375.88650000000001</c:v>
                </c:pt>
                <c:pt idx="12105">
                  <c:v>375.89749999999998</c:v>
                </c:pt>
                <c:pt idx="12106">
                  <c:v>375.90940000000001</c:v>
                </c:pt>
                <c:pt idx="12107">
                  <c:v>375.92189999999999</c:v>
                </c:pt>
                <c:pt idx="12108">
                  <c:v>375.93360000000001</c:v>
                </c:pt>
                <c:pt idx="12109">
                  <c:v>375.94619999999998</c:v>
                </c:pt>
                <c:pt idx="12110">
                  <c:v>375.95690000000002</c:v>
                </c:pt>
                <c:pt idx="12111">
                  <c:v>375.96879999999999</c:v>
                </c:pt>
                <c:pt idx="12112">
                  <c:v>375.98250000000002</c:v>
                </c:pt>
                <c:pt idx="12113">
                  <c:v>375.99439999999998</c:v>
                </c:pt>
                <c:pt idx="12114">
                  <c:v>376.00799999999998</c:v>
                </c:pt>
                <c:pt idx="12115">
                  <c:v>376.02050000000003</c:v>
                </c:pt>
                <c:pt idx="12116">
                  <c:v>376.0317</c:v>
                </c:pt>
                <c:pt idx="12117">
                  <c:v>376.04559999999998</c:v>
                </c:pt>
                <c:pt idx="12118">
                  <c:v>376.05860000000001</c:v>
                </c:pt>
                <c:pt idx="12119">
                  <c:v>376.06760000000003</c:v>
                </c:pt>
                <c:pt idx="12120">
                  <c:v>376.0806</c:v>
                </c:pt>
                <c:pt idx="12121">
                  <c:v>376.09230000000002</c:v>
                </c:pt>
                <c:pt idx="12122">
                  <c:v>376.10480000000001</c:v>
                </c:pt>
                <c:pt idx="12123">
                  <c:v>376.1182</c:v>
                </c:pt>
                <c:pt idx="12124">
                  <c:v>376.12939999999998</c:v>
                </c:pt>
                <c:pt idx="12125">
                  <c:v>376.142</c:v>
                </c:pt>
                <c:pt idx="12126">
                  <c:v>376.15309999999999</c:v>
                </c:pt>
                <c:pt idx="12127">
                  <c:v>376.1653</c:v>
                </c:pt>
                <c:pt idx="12128">
                  <c:v>376.17680000000001</c:v>
                </c:pt>
                <c:pt idx="12129">
                  <c:v>376.1875</c:v>
                </c:pt>
                <c:pt idx="12130">
                  <c:v>376.2</c:v>
                </c:pt>
                <c:pt idx="12131">
                  <c:v>376.2124</c:v>
                </c:pt>
                <c:pt idx="12132">
                  <c:v>376.2244</c:v>
                </c:pt>
                <c:pt idx="12133">
                  <c:v>376.23559999999998</c:v>
                </c:pt>
                <c:pt idx="12134">
                  <c:v>376.2491</c:v>
                </c:pt>
                <c:pt idx="12135">
                  <c:v>376.26139999999998</c:v>
                </c:pt>
                <c:pt idx="12136">
                  <c:v>376.27280000000002</c:v>
                </c:pt>
                <c:pt idx="12137">
                  <c:v>376.28399999999999</c:v>
                </c:pt>
                <c:pt idx="12138">
                  <c:v>376.29590000000002</c:v>
                </c:pt>
                <c:pt idx="12139">
                  <c:v>376.30799999999999</c:v>
                </c:pt>
                <c:pt idx="12140">
                  <c:v>376.31970000000001</c:v>
                </c:pt>
                <c:pt idx="12141">
                  <c:v>376.3338</c:v>
                </c:pt>
                <c:pt idx="12142">
                  <c:v>376.34519999999998</c:v>
                </c:pt>
                <c:pt idx="12143">
                  <c:v>376.35579999999999</c:v>
                </c:pt>
                <c:pt idx="12144">
                  <c:v>376.36939999999998</c:v>
                </c:pt>
                <c:pt idx="12145">
                  <c:v>376.38029999999998</c:v>
                </c:pt>
                <c:pt idx="12146">
                  <c:v>376.3922</c:v>
                </c:pt>
                <c:pt idx="12147">
                  <c:v>376.40390000000002</c:v>
                </c:pt>
                <c:pt idx="12148">
                  <c:v>376.41640000000001</c:v>
                </c:pt>
                <c:pt idx="12149">
                  <c:v>376.4273</c:v>
                </c:pt>
                <c:pt idx="12150">
                  <c:v>376.4391</c:v>
                </c:pt>
                <c:pt idx="12151">
                  <c:v>376.4495</c:v>
                </c:pt>
                <c:pt idx="12152">
                  <c:v>376.4624</c:v>
                </c:pt>
                <c:pt idx="12153">
                  <c:v>376.47329999999999</c:v>
                </c:pt>
                <c:pt idx="12154">
                  <c:v>376.48500000000001</c:v>
                </c:pt>
                <c:pt idx="12155">
                  <c:v>376.49860000000001</c:v>
                </c:pt>
                <c:pt idx="12156">
                  <c:v>376.50869999999998</c:v>
                </c:pt>
                <c:pt idx="12157">
                  <c:v>376.52019999999999</c:v>
                </c:pt>
                <c:pt idx="12158">
                  <c:v>376.53129999999999</c:v>
                </c:pt>
                <c:pt idx="12159">
                  <c:v>376.54289999999997</c:v>
                </c:pt>
                <c:pt idx="12160">
                  <c:v>376.55549999999999</c:v>
                </c:pt>
                <c:pt idx="12161">
                  <c:v>376.56799999999998</c:v>
                </c:pt>
                <c:pt idx="12162">
                  <c:v>376.58</c:v>
                </c:pt>
                <c:pt idx="12163">
                  <c:v>376.59300000000002</c:v>
                </c:pt>
                <c:pt idx="12164">
                  <c:v>376.60520000000002</c:v>
                </c:pt>
                <c:pt idx="12165">
                  <c:v>376.61599999999999</c:v>
                </c:pt>
                <c:pt idx="12166">
                  <c:v>376.62759999999997</c:v>
                </c:pt>
                <c:pt idx="12167">
                  <c:v>376.63940000000002</c:v>
                </c:pt>
                <c:pt idx="12168">
                  <c:v>376.65109999999999</c:v>
                </c:pt>
                <c:pt idx="12169">
                  <c:v>376.66500000000002</c:v>
                </c:pt>
                <c:pt idx="12170">
                  <c:v>376.67840000000001</c:v>
                </c:pt>
                <c:pt idx="12171">
                  <c:v>376.6909</c:v>
                </c:pt>
                <c:pt idx="12172">
                  <c:v>376.70209999999997</c:v>
                </c:pt>
                <c:pt idx="12173">
                  <c:v>376.7158</c:v>
                </c:pt>
                <c:pt idx="12174">
                  <c:v>376.72750000000002</c:v>
                </c:pt>
                <c:pt idx="12175">
                  <c:v>376.73779999999999</c:v>
                </c:pt>
                <c:pt idx="12176">
                  <c:v>376.75020000000001</c:v>
                </c:pt>
                <c:pt idx="12177">
                  <c:v>376.76299999999998</c:v>
                </c:pt>
                <c:pt idx="12178">
                  <c:v>376.77499999999998</c:v>
                </c:pt>
                <c:pt idx="12179">
                  <c:v>376.78609999999998</c:v>
                </c:pt>
                <c:pt idx="12180">
                  <c:v>376.79610000000002</c:v>
                </c:pt>
                <c:pt idx="12181">
                  <c:v>376.80970000000002</c:v>
                </c:pt>
                <c:pt idx="12182">
                  <c:v>376.822</c:v>
                </c:pt>
                <c:pt idx="12183">
                  <c:v>376.8338</c:v>
                </c:pt>
                <c:pt idx="12184">
                  <c:v>376.846</c:v>
                </c:pt>
                <c:pt idx="12185">
                  <c:v>376.85730000000001</c:v>
                </c:pt>
                <c:pt idx="12186">
                  <c:v>376.86759999999998</c:v>
                </c:pt>
                <c:pt idx="12187">
                  <c:v>376.8802</c:v>
                </c:pt>
                <c:pt idx="12188">
                  <c:v>376.89080000000001</c:v>
                </c:pt>
                <c:pt idx="12189">
                  <c:v>376.90109999999999</c:v>
                </c:pt>
                <c:pt idx="12190">
                  <c:v>376.9128</c:v>
                </c:pt>
                <c:pt idx="12191">
                  <c:v>376.92529999999999</c:v>
                </c:pt>
                <c:pt idx="12192">
                  <c:v>376.93689999999998</c:v>
                </c:pt>
                <c:pt idx="12193">
                  <c:v>376.94839999999999</c:v>
                </c:pt>
                <c:pt idx="12194">
                  <c:v>376.95850000000002</c:v>
                </c:pt>
                <c:pt idx="12195">
                  <c:v>376.97059999999999</c:v>
                </c:pt>
                <c:pt idx="12196">
                  <c:v>376.9812</c:v>
                </c:pt>
                <c:pt idx="12197">
                  <c:v>376.99380000000002</c:v>
                </c:pt>
                <c:pt idx="12198">
                  <c:v>377.0068</c:v>
                </c:pt>
                <c:pt idx="12199">
                  <c:v>377.0188</c:v>
                </c:pt>
                <c:pt idx="12200">
                  <c:v>377.02949999999998</c:v>
                </c:pt>
                <c:pt idx="12201">
                  <c:v>377.04219999999998</c:v>
                </c:pt>
                <c:pt idx="12202">
                  <c:v>377.0532</c:v>
                </c:pt>
                <c:pt idx="12203">
                  <c:v>377.06470000000002</c:v>
                </c:pt>
                <c:pt idx="12204">
                  <c:v>377.0772</c:v>
                </c:pt>
                <c:pt idx="12205">
                  <c:v>377.09</c:v>
                </c:pt>
                <c:pt idx="12206">
                  <c:v>377.10210000000001</c:v>
                </c:pt>
                <c:pt idx="12207">
                  <c:v>377.11340000000001</c:v>
                </c:pt>
                <c:pt idx="12208">
                  <c:v>377.12470000000002</c:v>
                </c:pt>
                <c:pt idx="12209">
                  <c:v>377.13740000000001</c:v>
                </c:pt>
                <c:pt idx="12210">
                  <c:v>377.14920000000001</c:v>
                </c:pt>
                <c:pt idx="12211">
                  <c:v>377.16129999999998</c:v>
                </c:pt>
                <c:pt idx="12212">
                  <c:v>377.173</c:v>
                </c:pt>
                <c:pt idx="12213">
                  <c:v>377.20159999999998</c:v>
                </c:pt>
                <c:pt idx="12214">
                  <c:v>377.22820000000002</c:v>
                </c:pt>
                <c:pt idx="12215">
                  <c:v>377.22289999999998</c:v>
                </c:pt>
                <c:pt idx="12216">
                  <c:v>377.233</c:v>
                </c:pt>
                <c:pt idx="12217">
                  <c:v>377.2432</c:v>
                </c:pt>
                <c:pt idx="12218">
                  <c:v>377.25420000000003</c:v>
                </c:pt>
                <c:pt idx="12219">
                  <c:v>377.26679999999999</c:v>
                </c:pt>
                <c:pt idx="12220">
                  <c:v>377.2783</c:v>
                </c:pt>
                <c:pt idx="12221">
                  <c:v>377.29</c:v>
                </c:pt>
                <c:pt idx="12222">
                  <c:v>377.30059999999997</c:v>
                </c:pt>
                <c:pt idx="12223">
                  <c:v>377.31270000000001</c:v>
                </c:pt>
                <c:pt idx="12224">
                  <c:v>377.32299999999998</c:v>
                </c:pt>
                <c:pt idx="12225">
                  <c:v>377.33390000000003</c:v>
                </c:pt>
                <c:pt idx="12226">
                  <c:v>377.34339999999997</c:v>
                </c:pt>
                <c:pt idx="12227">
                  <c:v>377.35329999999999</c:v>
                </c:pt>
                <c:pt idx="12228">
                  <c:v>377.36399999999998</c:v>
                </c:pt>
                <c:pt idx="12229">
                  <c:v>377.37509999999997</c:v>
                </c:pt>
                <c:pt idx="12230">
                  <c:v>377.38380000000001</c:v>
                </c:pt>
                <c:pt idx="12231">
                  <c:v>377.39519999999999</c:v>
                </c:pt>
                <c:pt idx="12232">
                  <c:v>377.40550000000002</c:v>
                </c:pt>
                <c:pt idx="12233">
                  <c:v>377.4171</c:v>
                </c:pt>
                <c:pt idx="12234">
                  <c:v>377.42899999999997</c:v>
                </c:pt>
                <c:pt idx="12235">
                  <c:v>377.43869999999998</c:v>
                </c:pt>
                <c:pt idx="12236">
                  <c:v>377.45179999999999</c:v>
                </c:pt>
                <c:pt idx="12237">
                  <c:v>377.4622</c:v>
                </c:pt>
                <c:pt idx="12238">
                  <c:v>377.47359999999998</c:v>
                </c:pt>
                <c:pt idx="12239">
                  <c:v>377.48450000000003</c:v>
                </c:pt>
                <c:pt idx="12240">
                  <c:v>377.49610000000001</c:v>
                </c:pt>
                <c:pt idx="12241">
                  <c:v>377.50819999999999</c:v>
                </c:pt>
                <c:pt idx="12242">
                  <c:v>377.51960000000003</c:v>
                </c:pt>
                <c:pt idx="12243">
                  <c:v>377.5308</c:v>
                </c:pt>
                <c:pt idx="12244">
                  <c:v>377.54309999999998</c:v>
                </c:pt>
                <c:pt idx="12245">
                  <c:v>377.55630000000002</c:v>
                </c:pt>
                <c:pt idx="12246">
                  <c:v>377.56880000000001</c:v>
                </c:pt>
                <c:pt idx="12247">
                  <c:v>377.57940000000002</c:v>
                </c:pt>
                <c:pt idx="12248">
                  <c:v>377.59399999999999</c:v>
                </c:pt>
                <c:pt idx="12249">
                  <c:v>377.60719999999998</c:v>
                </c:pt>
                <c:pt idx="12250">
                  <c:v>377.6189</c:v>
                </c:pt>
                <c:pt idx="12251">
                  <c:v>377.63139999999999</c:v>
                </c:pt>
                <c:pt idx="12252">
                  <c:v>377.64499999999998</c:v>
                </c:pt>
                <c:pt idx="12253">
                  <c:v>377.6558</c:v>
                </c:pt>
                <c:pt idx="12254">
                  <c:v>377.66719999999998</c:v>
                </c:pt>
                <c:pt idx="12255">
                  <c:v>377.6773</c:v>
                </c:pt>
                <c:pt idx="12256">
                  <c:v>377.68880000000001</c:v>
                </c:pt>
                <c:pt idx="12257">
                  <c:v>377.69979999999998</c:v>
                </c:pt>
                <c:pt idx="12258">
                  <c:v>377.71199999999999</c:v>
                </c:pt>
                <c:pt idx="12259">
                  <c:v>377.72500000000002</c:v>
                </c:pt>
                <c:pt idx="12260">
                  <c:v>377.73759999999999</c:v>
                </c:pt>
                <c:pt idx="12261">
                  <c:v>377.74799999999999</c:v>
                </c:pt>
                <c:pt idx="12262">
                  <c:v>377.76170000000002</c:v>
                </c:pt>
                <c:pt idx="12263">
                  <c:v>377.77409999999998</c:v>
                </c:pt>
                <c:pt idx="12264">
                  <c:v>377.7867</c:v>
                </c:pt>
                <c:pt idx="12265">
                  <c:v>377.79849999999999</c:v>
                </c:pt>
                <c:pt idx="12266">
                  <c:v>377.80880000000002</c:v>
                </c:pt>
                <c:pt idx="12267">
                  <c:v>377.82159999999999</c:v>
                </c:pt>
                <c:pt idx="12268">
                  <c:v>377.83390000000003</c:v>
                </c:pt>
                <c:pt idx="12269">
                  <c:v>377.8442</c:v>
                </c:pt>
                <c:pt idx="12270">
                  <c:v>377.858</c:v>
                </c:pt>
                <c:pt idx="12271">
                  <c:v>377.8691</c:v>
                </c:pt>
                <c:pt idx="12272">
                  <c:v>377.88119999999998</c:v>
                </c:pt>
                <c:pt idx="12273">
                  <c:v>377.89280000000002</c:v>
                </c:pt>
                <c:pt idx="12274">
                  <c:v>377.90379999999999</c:v>
                </c:pt>
                <c:pt idx="12275">
                  <c:v>377.91520000000003</c:v>
                </c:pt>
                <c:pt idx="12276">
                  <c:v>377.92779999999999</c:v>
                </c:pt>
                <c:pt idx="12277">
                  <c:v>377.94099999999997</c:v>
                </c:pt>
                <c:pt idx="12278">
                  <c:v>377.9529</c:v>
                </c:pt>
                <c:pt idx="12279">
                  <c:v>377.9658</c:v>
                </c:pt>
                <c:pt idx="12280">
                  <c:v>377.97980000000001</c:v>
                </c:pt>
                <c:pt idx="12281">
                  <c:v>377.9923</c:v>
                </c:pt>
                <c:pt idx="12282">
                  <c:v>378.005</c:v>
                </c:pt>
                <c:pt idx="12283">
                  <c:v>378.0154</c:v>
                </c:pt>
                <c:pt idx="12284">
                  <c:v>378.02690000000001</c:v>
                </c:pt>
                <c:pt idx="12285">
                  <c:v>378.03879999999998</c:v>
                </c:pt>
                <c:pt idx="12286">
                  <c:v>378.05020000000002</c:v>
                </c:pt>
                <c:pt idx="12287">
                  <c:v>378.06200000000001</c:v>
                </c:pt>
                <c:pt idx="12288">
                  <c:v>378.07299999999998</c:v>
                </c:pt>
                <c:pt idx="12289">
                  <c:v>378.08539999999999</c:v>
                </c:pt>
                <c:pt idx="12290">
                  <c:v>378.09840000000003</c:v>
                </c:pt>
                <c:pt idx="12291">
                  <c:v>378.11169999999998</c:v>
                </c:pt>
                <c:pt idx="12292">
                  <c:v>378.12389999999999</c:v>
                </c:pt>
                <c:pt idx="12293">
                  <c:v>378.1336</c:v>
                </c:pt>
                <c:pt idx="12294">
                  <c:v>378.14699999999999</c:v>
                </c:pt>
                <c:pt idx="12295">
                  <c:v>378.15899999999999</c:v>
                </c:pt>
                <c:pt idx="12296">
                  <c:v>378.17140000000001</c:v>
                </c:pt>
                <c:pt idx="12297">
                  <c:v>378.18369999999999</c:v>
                </c:pt>
                <c:pt idx="12298">
                  <c:v>378.19589999999999</c:v>
                </c:pt>
                <c:pt idx="12299">
                  <c:v>378.20940000000002</c:v>
                </c:pt>
                <c:pt idx="12300">
                  <c:v>378.22059999999999</c:v>
                </c:pt>
                <c:pt idx="12301">
                  <c:v>378.23349999999999</c:v>
                </c:pt>
                <c:pt idx="12302">
                  <c:v>378.24720000000002</c:v>
                </c:pt>
                <c:pt idx="12303">
                  <c:v>378.25779999999997</c:v>
                </c:pt>
                <c:pt idx="12304">
                  <c:v>378.26859999999999</c:v>
                </c:pt>
                <c:pt idx="12305">
                  <c:v>378.28140000000002</c:v>
                </c:pt>
                <c:pt idx="12306">
                  <c:v>378.2928</c:v>
                </c:pt>
                <c:pt idx="12307">
                  <c:v>378.30500000000001</c:v>
                </c:pt>
                <c:pt idx="12308">
                  <c:v>378.31610000000001</c:v>
                </c:pt>
                <c:pt idx="12309">
                  <c:v>378.32900000000001</c:v>
                </c:pt>
                <c:pt idx="12310">
                  <c:v>378.34089999999998</c:v>
                </c:pt>
                <c:pt idx="12311">
                  <c:v>378.3526</c:v>
                </c:pt>
                <c:pt idx="12312">
                  <c:v>378.3648</c:v>
                </c:pt>
                <c:pt idx="12313">
                  <c:v>378.37740000000002</c:v>
                </c:pt>
                <c:pt idx="12314">
                  <c:v>378.38819999999998</c:v>
                </c:pt>
                <c:pt idx="12315">
                  <c:v>378.40120000000002</c:v>
                </c:pt>
                <c:pt idx="12316">
                  <c:v>378.416</c:v>
                </c:pt>
                <c:pt idx="12317">
                  <c:v>378.4282</c:v>
                </c:pt>
                <c:pt idx="12318">
                  <c:v>378.43900000000002</c:v>
                </c:pt>
                <c:pt idx="12319">
                  <c:v>378.4511</c:v>
                </c:pt>
                <c:pt idx="12320">
                  <c:v>378.4624</c:v>
                </c:pt>
                <c:pt idx="12321">
                  <c:v>378.47390000000001</c:v>
                </c:pt>
                <c:pt idx="12322">
                  <c:v>378.4853</c:v>
                </c:pt>
                <c:pt idx="12323">
                  <c:v>378.49689999999998</c:v>
                </c:pt>
                <c:pt idx="12324">
                  <c:v>378.50740000000002</c:v>
                </c:pt>
                <c:pt idx="12325">
                  <c:v>378.51870000000002</c:v>
                </c:pt>
                <c:pt idx="12326">
                  <c:v>378.53039999999999</c:v>
                </c:pt>
                <c:pt idx="12327">
                  <c:v>378.5428</c:v>
                </c:pt>
                <c:pt idx="12328">
                  <c:v>378.55470000000003</c:v>
                </c:pt>
                <c:pt idx="12329">
                  <c:v>378.56639999999999</c:v>
                </c:pt>
                <c:pt idx="12330">
                  <c:v>378.57960000000003</c:v>
                </c:pt>
                <c:pt idx="12331">
                  <c:v>378.5917</c:v>
                </c:pt>
                <c:pt idx="12332">
                  <c:v>378.60270000000003</c:v>
                </c:pt>
                <c:pt idx="12333">
                  <c:v>378.6139</c:v>
                </c:pt>
                <c:pt idx="12334">
                  <c:v>378.62720000000002</c:v>
                </c:pt>
                <c:pt idx="12335">
                  <c:v>378.63959999999997</c:v>
                </c:pt>
                <c:pt idx="12336">
                  <c:v>378.6508</c:v>
                </c:pt>
                <c:pt idx="12337">
                  <c:v>378.66300000000001</c:v>
                </c:pt>
                <c:pt idx="12338">
                  <c:v>378.67540000000002</c:v>
                </c:pt>
                <c:pt idx="12339">
                  <c:v>378.68819999999999</c:v>
                </c:pt>
                <c:pt idx="12340">
                  <c:v>378.7004</c:v>
                </c:pt>
                <c:pt idx="12341">
                  <c:v>378.71339999999998</c:v>
                </c:pt>
                <c:pt idx="12342">
                  <c:v>378.72320000000002</c:v>
                </c:pt>
                <c:pt idx="12343">
                  <c:v>378.73480000000001</c:v>
                </c:pt>
                <c:pt idx="12344">
                  <c:v>378.74689999999998</c:v>
                </c:pt>
                <c:pt idx="12345">
                  <c:v>378.75979999999998</c:v>
                </c:pt>
                <c:pt idx="12346">
                  <c:v>378.7713</c:v>
                </c:pt>
                <c:pt idx="12347">
                  <c:v>378.78320000000002</c:v>
                </c:pt>
                <c:pt idx="12348">
                  <c:v>378.79559999999998</c:v>
                </c:pt>
                <c:pt idx="12349">
                  <c:v>378.80810000000002</c:v>
                </c:pt>
                <c:pt idx="12350">
                  <c:v>378.81939999999997</c:v>
                </c:pt>
                <c:pt idx="12351">
                  <c:v>378.8313</c:v>
                </c:pt>
                <c:pt idx="12352">
                  <c:v>378.84460000000001</c:v>
                </c:pt>
                <c:pt idx="12353">
                  <c:v>378.85550000000001</c:v>
                </c:pt>
                <c:pt idx="12354">
                  <c:v>378.86720000000003</c:v>
                </c:pt>
                <c:pt idx="12355">
                  <c:v>378.88</c:v>
                </c:pt>
                <c:pt idx="12356">
                  <c:v>378.8913</c:v>
                </c:pt>
                <c:pt idx="12357">
                  <c:v>378.90460000000002</c:v>
                </c:pt>
                <c:pt idx="12358">
                  <c:v>378.91680000000002</c:v>
                </c:pt>
                <c:pt idx="12359">
                  <c:v>378.93</c:v>
                </c:pt>
                <c:pt idx="12360">
                  <c:v>378.94279999999998</c:v>
                </c:pt>
                <c:pt idx="12361">
                  <c:v>378.95519999999999</c:v>
                </c:pt>
                <c:pt idx="12362">
                  <c:v>378.96749999999997</c:v>
                </c:pt>
                <c:pt idx="12363">
                  <c:v>378.9778</c:v>
                </c:pt>
                <c:pt idx="12364">
                  <c:v>378.99020000000002</c:v>
                </c:pt>
                <c:pt idx="12365">
                  <c:v>379.0027</c:v>
                </c:pt>
                <c:pt idx="12366">
                  <c:v>379.01420000000002</c:v>
                </c:pt>
                <c:pt idx="12367">
                  <c:v>379.02620000000002</c:v>
                </c:pt>
                <c:pt idx="12368">
                  <c:v>379.0376</c:v>
                </c:pt>
                <c:pt idx="12369">
                  <c:v>379.0496</c:v>
                </c:pt>
                <c:pt idx="12370">
                  <c:v>379.06180000000001</c:v>
                </c:pt>
                <c:pt idx="12371">
                  <c:v>379.07339999999999</c:v>
                </c:pt>
                <c:pt idx="12372">
                  <c:v>379.08620000000002</c:v>
                </c:pt>
                <c:pt idx="12373">
                  <c:v>379.09949999999998</c:v>
                </c:pt>
                <c:pt idx="12374">
                  <c:v>379.10980000000001</c:v>
                </c:pt>
                <c:pt idx="12375">
                  <c:v>379.12299999999999</c:v>
                </c:pt>
                <c:pt idx="12376">
                  <c:v>379.1354</c:v>
                </c:pt>
                <c:pt idx="12377">
                  <c:v>379.14620000000002</c:v>
                </c:pt>
                <c:pt idx="12378">
                  <c:v>379.15940000000001</c:v>
                </c:pt>
                <c:pt idx="12379">
                  <c:v>379.17180000000002</c:v>
                </c:pt>
                <c:pt idx="12380">
                  <c:v>379.18279999999999</c:v>
                </c:pt>
                <c:pt idx="12381">
                  <c:v>379.19659999999999</c:v>
                </c:pt>
                <c:pt idx="12382">
                  <c:v>379.20760000000001</c:v>
                </c:pt>
                <c:pt idx="12383">
                  <c:v>379.22030000000001</c:v>
                </c:pt>
                <c:pt idx="12384">
                  <c:v>379.23200000000003</c:v>
                </c:pt>
                <c:pt idx="12385">
                  <c:v>379.2439</c:v>
                </c:pt>
                <c:pt idx="12386">
                  <c:v>379.2568</c:v>
                </c:pt>
                <c:pt idx="12387">
                  <c:v>379.267</c:v>
                </c:pt>
                <c:pt idx="12388">
                  <c:v>379.27940000000001</c:v>
                </c:pt>
                <c:pt idx="12389">
                  <c:v>379.29250000000002</c:v>
                </c:pt>
                <c:pt idx="12390">
                  <c:v>379.30619999999999</c:v>
                </c:pt>
                <c:pt idx="12391">
                  <c:v>379.31779999999998</c:v>
                </c:pt>
                <c:pt idx="12392">
                  <c:v>379.32740000000001</c:v>
                </c:pt>
                <c:pt idx="12393">
                  <c:v>379.339</c:v>
                </c:pt>
                <c:pt idx="12394">
                  <c:v>379.35379999999998</c:v>
                </c:pt>
                <c:pt idx="12395">
                  <c:v>379.3655</c:v>
                </c:pt>
                <c:pt idx="12396">
                  <c:v>379.37779999999998</c:v>
                </c:pt>
                <c:pt idx="12397">
                  <c:v>379.39030000000002</c:v>
                </c:pt>
                <c:pt idx="12398">
                  <c:v>379.40109999999999</c:v>
                </c:pt>
                <c:pt idx="12399">
                  <c:v>379.4144</c:v>
                </c:pt>
                <c:pt idx="12400">
                  <c:v>379.42619999999999</c:v>
                </c:pt>
                <c:pt idx="12401">
                  <c:v>379.43799999999999</c:v>
                </c:pt>
                <c:pt idx="12402">
                  <c:v>379.45</c:v>
                </c:pt>
                <c:pt idx="12403">
                  <c:v>379.46300000000002</c:v>
                </c:pt>
                <c:pt idx="12404">
                  <c:v>379.47460000000001</c:v>
                </c:pt>
                <c:pt idx="12405">
                  <c:v>379.4846</c:v>
                </c:pt>
                <c:pt idx="12406">
                  <c:v>379.4975</c:v>
                </c:pt>
                <c:pt idx="12407">
                  <c:v>379.51089999999999</c:v>
                </c:pt>
                <c:pt idx="12408">
                  <c:v>379.52199999999999</c:v>
                </c:pt>
                <c:pt idx="12409">
                  <c:v>379.5351</c:v>
                </c:pt>
                <c:pt idx="12410">
                  <c:v>379.54880000000003</c:v>
                </c:pt>
                <c:pt idx="12411">
                  <c:v>379.55900000000003</c:v>
                </c:pt>
                <c:pt idx="12412">
                  <c:v>379.5702</c:v>
                </c:pt>
                <c:pt idx="12413">
                  <c:v>379.58159999999998</c:v>
                </c:pt>
                <c:pt idx="12414">
                  <c:v>379.59370000000001</c:v>
                </c:pt>
                <c:pt idx="12415">
                  <c:v>379.60640000000001</c:v>
                </c:pt>
                <c:pt idx="12416">
                  <c:v>379.6191</c:v>
                </c:pt>
                <c:pt idx="12417">
                  <c:v>379.6302</c:v>
                </c:pt>
                <c:pt idx="12418">
                  <c:v>379.64150000000001</c:v>
                </c:pt>
                <c:pt idx="12419">
                  <c:v>379.65309999999999</c:v>
                </c:pt>
                <c:pt idx="12420">
                  <c:v>379.66640000000001</c:v>
                </c:pt>
                <c:pt idx="12421">
                  <c:v>379.67779999999999</c:v>
                </c:pt>
                <c:pt idx="12422">
                  <c:v>379.68860000000001</c:v>
                </c:pt>
                <c:pt idx="12423">
                  <c:v>379.70159999999998</c:v>
                </c:pt>
                <c:pt idx="12424">
                  <c:v>379.714</c:v>
                </c:pt>
                <c:pt idx="12425">
                  <c:v>379.72469999999998</c:v>
                </c:pt>
                <c:pt idx="12426">
                  <c:v>379.73689999999999</c:v>
                </c:pt>
                <c:pt idx="12427">
                  <c:v>379.74779999999998</c:v>
                </c:pt>
                <c:pt idx="12428">
                  <c:v>379.76060000000001</c:v>
                </c:pt>
                <c:pt idx="12429">
                  <c:v>379.77260000000001</c:v>
                </c:pt>
                <c:pt idx="12430">
                  <c:v>379.78530000000001</c:v>
                </c:pt>
                <c:pt idx="12431">
                  <c:v>379.79860000000002</c:v>
                </c:pt>
                <c:pt idx="12432">
                  <c:v>379.8098</c:v>
                </c:pt>
                <c:pt idx="12433">
                  <c:v>379.8218</c:v>
                </c:pt>
                <c:pt idx="12434">
                  <c:v>379.83600000000001</c:v>
                </c:pt>
                <c:pt idx="12435">
                  <c:v>379.8467</c:v>
                </c:pt>
                <c:pt idx="12436">
                  <c:v>379.85759999999999</c:v>
                </c:pt>
                <c:pt idx="12437">
                  <c:v>379.8689</c:v>
                </c:pt>
                <c:pt idx="12438">
                  <c:v>379.88260000000002</c:v>
                </c:pt>
                <c:pt idx="12439">
                  <c:v>379.89510000000001</c:v>
                </c:pt>
                <c:pt idx="12440">
                  <c:v>379.90629999999999</c:v>
                </c:pt>
                <c:pt idx="12441">
                  <c:v>379.91680000000002</c:v>
                </c:pt>
                <c:pt idx="12442">
                  <c:v>379.93029999999999</c:v>
                </c:pt>
                <c:pt idx="12443">
                  <c:v>379.9425</c:v>
                </c:pt>
                <c:pt idx="12444">
                  <c:v>379.95440000000002</c:v>
                </c:pt>
                <c:pt idx="12445">
                  <c:v>379.96519999999998</c:v>
                </c:pt>
                <c:pt idx="12446">
                  <c:v>379.97669999999999</c:v>
                </c:pt>
                <c:pt idx="12447">
                  <c:v>379.98750000000001</c:v>
                </c:pt>
                <c:pt idx="12448">
                  <c:v>380.00119999999998</c:v>
                </c:pt>
                <c:pt idx="12449">
                  <c:v>380.01100000000002</c:v>
                </c:pt>
                <c:pt idx="12450">
                  <c:v>380.02249999999998</c:v>
                </c:pt>
                <c:pt idx="12451">
                  <c:v>380.03469999999999</c:v>
                </c:pt>
                <c:pt idx="12452">
                  <c:v>380.04590000000002</c:v>
                </c:pt>
                <c:pt idx="12453">
                  <c:v>380.05900000000003</c:v>
                </c:pt>
                <c:pt idx="12454">
                  <c:v>380.07260000000002</c:v>
                </c:pt>
                <c:pt idx="12455">
                  <c:v>380.08420000000001</c:v>
                </c:pt>
                <c:pt idx="12456">
                  <c:v>380.09660000000002</c:v>
                </c:pt>
                <c:pt idx="12457">
                  <c:v>380.10789999999997</c:v>
                </c:pt>
                <c:pt idx="12458">
                  <c:v>380.12110000000001</c:v>
                </c:pt>
                <c:pt idx="12459">
                  <c:v>380.1336</c:v>
                </c:pt>
                <c:pt idx="12460">
                  <c:v>380.14550000000003</c:v>
                </c:pt>
                <c:pt idx="12461">
                  <c:v>380.1592</c:v>
                </c:pt>
                <c:pt idx="12462">
                  <c:v>380.16930000000002</c:v>
                </c:pt>
                <c:pt idx="12463">
                  <c:v>380.18060000000003</c:v>
                </c:pt>
                <c:pt idx="12464">
                  <c:v>380.19319999999999</c:v>
                </c:pt>
                <c:pt idx="12465">
                  <c:v>380.20479999999998</c:v>
                </c:pt>
                <c:pt idx="12466">
                  <c:v>380.21839999999997</c:v>
                </c:pt>
                <c:pt idx="12467">
                  <c:v>380.22899999999998</c:v>
                </c:pt>
                <c:pt idx="12468">
                  <c:v>380.24189999999999</c:v>
                </c:pt>
                <c:pt idx="12469">
                  <c:v>380.25420000000003</c:v>
                </c:pt>
                <c:pt idx="12470">
                  <c:v>380.26220000000001</c:v>
                </c:pt>
                <c:pt idx="12471">
                  <c:v>380.2758</c:v>
                </c:pt>
                <c:pt idx="12472">
                  <c:v>380.28680000000003</c:v>
                </c:pt>
                <c:pt idx="12473">
                  <c:v>380.3</c:v>
                </c:pt>
                <c:pt idx="12474">
                  <c:v>380.30939999999998</c:v>
                </c:pt>
                <c:pt idx="12475">
                  <c:v>380.32190000000003</c:v>
                </c:pt>
                <c:pt idx="12476">
                  <c:v>380.334</c:v>
                </c:pt>
                <c:pt idx="12477">
                  <c:v>380.3458</c:v>
                </c:pt>
                <c:pt idx="12478">
                  <c:v>380.3578</c:v>
                </c:pt>
                <c:pt idx="12479">
                  <c:v>380.36860000000001</c:v>
                </c:pt>
                <c:pt idx="12480">
                  <c:v>380.38010000000003</c:v>
                </c:pt>
                <c:pt idx="12481">
                  <c:v>380.392</c:v>
                </c:pt>
                <c:pt idx="12482">
                  <c:v>380.40620000000001</c:v>
                </c:pt>
                <c:pt idx="12483">
                  <c:v>380.41820000000001</c:v>
                </c:pt>
                <c:pt idx="12484">
                  <c:v>380.42970000000003</c:v>
                </c:pt>
                <c:pt idx="12485">
                  <c:v>380.44299999999998</c:v>
                </c:pt>
                <c:pt idx="12486">
                  <c:v>380.45460000000003</c:v>
                </c:pt>
                <c:pt idx="12487">
                  <c:v>380.46660000000003</c:v>
                </c:pt>
                <c:pt idx="12488">
                  <c:v>380.4778</c:v>
                </c:pt>
                <c:pt idx="12489">
                  <c:v>380.49099999999999</c:v>
                </c:pt>
                <c:pt idx="12490">
                  <c:v>380.50189999999998</c:v>
                </c:pt>
                <c:pt idx="12491">
                  <c:v>380.51440000000002</c:v>
                </c:pt>
                <c:pt idx="12492">
                  <c:v>380.52760000000001</c:v>
                </c:pt>
                <c:pt idx="12493">
                  <c:v>380.53899999999999</c:v>
                </c:pt>
                <c:pt idx="12494">
                  <c:v>380.54950000000002</c:v>
                </c:pt>
                <c:pt idx="12495">
                  <c:v>380.5625</c:v>
                </c:pt>
                <c:pt idx="12496">
                  <c:v>380.57429999999999</c:v>
                </c:pt>
                <c:pt idx="12497">
                  <c:v>380.58640000000003</c:v>
                </c:pt>
                <c:pt idx="12498">
                  <c:v>380.59890000000001</c:v>
                </c:pt>
                <c:pt idx="12499">
                  <c:v>380.61079999999998</c:v>
                </c:pt>
                <c:pt idx="12500">
                  <c:v>380.62180000000001</c:v>
                </c:pt>
                <c:pt idx="12501">
                  <c:v>380.63170000000002</c:v>
                </c:pt>
                <c:pt idx="12502">
                  <c:v>380.64440000000002</c:v>
                </c:pt>
                <c:pt idx="12503">
                  <c:v>380.65660000000003</c:v>
                </c:pt>
                <c:pt idx="12504">
                  <c:v>380.66660000000002</c:v>
                </c:pt>
                <c:pt idx="12505">
                  <c:v>380.67869999999999</c:v>
                </c:pt>
                <c:pt idx="12506">
                  <c:v>380.69099999999997</c:v>
                </c:pt>
                <c:pt idx="12507">
                  <c:v>380.70190000000002</c:v>
                </c:pt>
                <c:pt idx="12508">
                  <c:v>380.714</c:v>
                </c:pt>
                <c:pt idx="12509">
                  <c:v>380.72719999999998</c:v>
                </c:pt>
                <c:pt idx="12510">
                  <c:v>380.73860000000002</c:v>
                </c:pt>
                <c:pt idx="12511">
                  <c:v>380.75029999999998</c:v>
                </c:pt>
                <c:pt idx="12512">
                  <c:v>380.76260000000002</c:v>
                </c:pt>
                <c:pt idx="12513">
                  <c:v>380.77539999999999</c:v>
                </c:pt>
                <c:pt idx="12514">
                  <c:v>380.78680000000003</c:v>
                </c:pt>
                <c:pt idx="12515">
                  <c:v>380.79849999999999</c:v>
                </c:pt>
                <c:pt idx="12516">
                  <c:v>380.8098</c:v>
                </c:pt>
                <c:pt idx="12517">
                  <c:v>380.82159999999999</c:v>
                </c:pt>
                <c:pt idx="12518">
                  <c:v>380.83359999999999</c:v>
                </c:pt>
                <c:pt idx="12519">
                  <c:v>380.84460000000001</c:v>
                </c:pt>
                <c:pt idx="12520">
                  <c:v>380.8571</c:v>
                </c:pt>
                <c:pt idx="12521">
                  <c:v>380.86779999999999</c:v>
                </c:pt>
                <c:pt idx="12522">
                  <c:v>380.88060000000002</c:v>
                </c:pt>
                <c:pt idx="12523">
                  <c:v>380.89240000000001</c:v>
                </c:pt>
                <c:pt idx="12524">
                  <c:v>380.90440000000001</c:v>
                </c:pt>
                <c:pt idx="12525">
                  <c:v>380.91579999999999</c:v>
                </c:pt>
                <c:pt idx="12526">
                  <c:v>380.92759999999998</c:v>
                </c:pt>
                <c:pt idx="12527">
                  <c:v>380.94</c:v>
                </c:pt>
                <c:pt idx="12528">
                  <c:v>380.95080000000002</c:v>
                </c:pt>
                <c:pt idx="12529">
                  <c:v>380.96350000000001</c:v>
                </c:pt>
                <c:pt idx="12530">
                  <c:v>380.97550000000001</c:v>
                </c:pt>
                <c:pt idx="12531">
                  <c:v>380.9889</c:v>
                </c:pt>
                <c:pt idx="12532">
                  <c:v>380.99990000000003</c:v>
                </c:pt>
                <c:pt idx="12533">
                  <c:v>381.01100000000002</c:v>
                </c:pt>
                <c:pt idx="12534">
                  <c:v>381.02460000000002</c:v>
                </c:pt>
                <c:pt idx="12535">
                  <c:v>381.03680000000003</c:v>
                </c:pt>
                <c:pt idx="12536">
                  <c:v>381.0496</c:v>
                </c:pt>
                <c:pt idx="12537">
                  <c:v>381.06110000000001</c:v>
                </c:pt>
                <c:pt idx="12538">
                  <c:v>381.07429999999999</c:v>
                </c:pt>
                <c:pt idx="12539">
                  <c:v>381.08550000000002</c:v>
                </c:pt>
                <c:pt idx="12540">
                  <c:v>381.09809999999999</c:v>
                </c:pt>
                <c:pt idx="12541">
                  <c:v>381.10919999999999</c:v>
                </c:pt>
                <c:pt idx="12542">
                  <c:v>381.12040000000002</c:v>
                </c:pt>
                <c:pt idx="12543">
                  <c:v>381.13119999999998</c:v>
                </c:pt>
                <c:pt idx="12544">
                  <c:v>381.14319999999998</c:v>
                </c:pt>
                <c:pt idx="12545">
                  <c:v>381.154</c:v>
                </c:pt>
                <c:pt idx="12546">
                  <c:v>381.16559999999998</c:v>
                </c:pt>
                <c:pt idx="12547">
                  <c:v>381.17610000000002</c:v>
                </c:pt>
                <c:pt idx="12548">
                  <c:v>381.18880000000001</c:v>
                </c:pt>
                <c:pt idx="12549">
                  <c:v>381.20139999999998</c:v>
                </c:pt>
                <c:pt idx="12550">
                  <c:v>381.21140000000003</c:v>
                </c:pt>
                <c:pt idx="12551">
                  <c:v>381.22219999999999</c:v>
                </c:pt>
                <c:pt idx="12552">
                  <c:v>381.23360000000002</c:v>
                </c:pt>
                <c:pt idx="12553">
                  <c:v>381.24669999999998</c:v>
                </c:pt>
                <c:pt idx="12554">
                  <c:v>381.25580000000002</c:v>
                </c:pt>
                <c:pt idx="12555">
                  <c:v>381.26580000000001</c:v>
                </c:pt>
                <c:pt idx="12556">
                  <c:v>381.27879999999999</c:v>
                </c:pt>
                <c:pt idx="12557">
                  <c:v>381.28919999999999</c:v>
                </c:pt>
                <c:pt idx="12558">
                  <c:v>381.30160000000001</c:v>
                </c:pt>
                <c:pt idx="12559">
                  <c:v>381.3134</c:v>
                </c:pt>
                <c:pt idx="12560">
                  <c:v>381.32479999999998</c:v>
                </c:pt>
                <c:pt idx="12561">
                  <c:v>381.33609999999999</c:v>
                </c:pt>
                <c:pt idx="12562">
                  <c:v>381.34899999999999</c:v>
                </c:pt>
                <c:pt idx="12563">
                  <c:v>381.36279999999999</c:v>
                </c:pt>
                <c:pt idx="12564">
                  <c:v>381.37599999999998</c:v>
                </c:pt>
                <c:pt idx="12565">
                  <c:v>381.38690000000003</c:v>
                </c:pt>
                <c:pt idx="12566">
                  <c:v>381.40039999999999</c:v>
                </c:pt>
                <c:pt idx="12567">
                  <c:v>381.41199999999998</c:v>
                </c:pt>
                <c:pt idx="12568">
                  <c:v>381.42419999999998</c:v>
                </c:pt>
                <c:pt idx="12569">
                  <c:v>381.43799999999999</c:v>
                </c:pt>
                <c:pt idx="12570">
                  <c:v>381.4502</c:v>
                </c:pt>
                <c:pt idx="12571">
                  <c:v>381.46249999999998</c:v>
                </c:pt>
                <c:pt idx="12572">
                  <c:v>381.47519999999997</c:v>
                </c:pt>
                <c:pt idx="12573">
                  <c:v>381.48750000000001</c:v>
                </c:pt>
                <c:pt idx="12574">
                  <c:v>381.49979999999999</c:v>
                </c:pt>
                <c:pt idx="12575">
                  <c:v>381.51240000000001</c:v>
                </c:pt>
                <c:pt idx="12576">
                  <c:v>381.52390000000003</c:v>
                </c:pt>
                <c:pt idx="12577">
                  <c:v>381.53719999999998</c:v>
                </c:pt>
                <c:pt idx="12578">
                  <c:v>381.54759999999999</c:v>
                </c:pt>
                <c:pt idx="12579">
                  <c:v>381.56</c:v>
                </c:pt>
                <c:pt idx="12580">
                  <c:v>381.57130000000001</c:v>
                </c:pt>
                <c:pt idx="12581">
                  <c:v>381.58499999999998</c:v>
                </c:pt>
                <c:pt idx="12582">
                  <c:v>381.59620000000001</c:v>
                </c:pt>
                <c:pt idx="12583">
                  <c:v>381.60829999999999</c:v>
                </c:pt>
                <c:pt idx="12584">
                  <c:v>381.61919999999998</c:v>
                </c:pt>
                <c:pt idx="12585">
                  <c:v>381.63260000000002</c:v>
                </c:pt>
                <c:pt idx="12586">
                  <c:v>381.64350000000002</c:v>
                </c:pt>
                <c:pt idx="12587">
                  <c:v>381.65530000000001</c:v>
                </c:pt>
                <c:pt idx="12588">
                  <c:v>381.66739999999999</c:v>
                </c:pt>
                <c:pt idx="12589">
                  <c:v>381.67840000000001</c:v>
                </c:pt>
                <c:pt idx="12590">
                  <c:v>381.69040000000001</c:v>
                </c:pt>
                <c:pt idx="12591">
                  <c:v>381.70310000000001</c:v>
                </c:pt>
                <c:pt idx="12592">
                  <c:v>381.71519999999998</c:v>
                </c:pt>
                <c:pt idx="12593">
                  <c:v>381.72719999999998</c:v>
                </c:pt>
                <c:pt idx="12594">
                  <c:v>381.74110000000002</c:v>
                </c:pt>
                <c:pt idx="12595">
                  <c:v>381.75259999999997</c:v>
                </c:pt>
                <c:pt idx="12596">
                  <c:v>381.76400000000001</c:v>
                </c:pt>
                <c:pt idx="12597">
                  <c:v>381.77519999999998</c:v>
                </c:pt>
                <c:pt idx="12598">
                  <c:v>381.78660000000002</c:v>
                </c:pt>
                <c:pt idx="12599">
                  <c:v>381.798</c:v>
                </c:pt>
                <c:pt idx="12600">
                  <c:v>381.81099999999998</c:v>
                </c:pt>
                <c:pt idx="12601">
                  <c:v>381.82330000000002</c:v>
                </c:pt>
                <c:pt idx="12602">
                  <c:v>381.83600000000001</c:v>
                </c:pt>
                <c:pt idx="12603">
                  <c:v>381.8476</c:v>
                </c:pt>
                <c:pt idx="12604">
                  <c:v>381.8578</c:v>
                </c:pt>
                <c:pt idx="12605">
                  <c:v>381.87060000000002</c:v>
                </c:pt>
                <c:pt idx="12606">
                  <c:v>381.88159999999999</c:v>
                </c:pt>
                <c:pt idx="12607">
                  <c:v>381.89499999999998</c:v>
                </c:pt>
                <c:pt idx="12608">
                  <c:v>381.9085</c:v>
                </c:pt>
                <c:pt idx="12609">
                  <c:v>381.92</c:v>
                </c:pt>
                <c:pt idx="12610">
                  <c:v>381.93299999999999</c:v>
                </c:pt>
                <c:pt idx="12611">
                  <c:v>381.94380000000001</c:v>
                </c:pt>
                <c:pt idx="12612">
                  <c:v>381.95620000000002</c:v>
                </c:pt>
                <c:pt idx="12613">
                  <c:v>381.96699999999998</c:v>
                </c:pt>
                <c:pt idx="12614">
                  <c:v>381.98050000000001</c:v>
                </c:pt>
                <c:pt idx="12615">
                  <c:v>381.99160000000001</c:v>
                </c:pt>
                <c:pt idx="12616">
                  <c:v>382.00540000000001</c:v>
                </c:pt>
                <c:pt idx="12617">
                  <c:v>382.01740000000001</c:v>
                </c:pt>
                <c:pt idx="12618">
                  <c:v>382.02949999999998</c:v>
                </c:pt>
                <c:pt idx="12619">
                  <c:v>382.04</c:v>
                </c:pt>
                <c:pt idx="12620">
                  <c:v>382.053</c:v>
                </c:pt>
                <c:pt idx="12621">
                  <c:v>382.0643</c:v>
                </c:pt>
                <c:pt idx="12622">
                  <c:v>382.07530000000003</c:v>
                </c:pt>
                <c:pt idx="12623">
                  <c:v>382.08749999999998</c:v>
                </c:pt>
                <c:pt idx="12624">
                  <c:v>382.1</c:v>
                </c:pt>
                <c:pt idx="12625">
                  <c:v>382.11290000000002</c:v>
                </c:pt>
                <c:pt idx="12626">
                  <c:v>382.12479999999999</c:v>
                </c:pt>
                <c:pt idx="12627">
                  <c:v>382.13670000000002</c:v>
                </c:pt>
                <c:pt idx="12628">
                  <c:v>382.149</c:v>
                </c:pt>
                <c:pt idx="12629">
                  <c:v>382.16</c:v>
                </c:pt>
                <c:pt idx="12630">
                  <c:v>382.17329999999998</c:v>
                </c:pt>
                <c:pt idx="12631">
                  <c:v>382.185</c:v>
                </c:pt>
                <c:pt idx="12632">
                  <c:v>382.19630000000001</c:v>
                </c:pt>
                <c:pt idx="12633">
                  <c:v>382.2088</c:v>
                </c:pt>
                <c:pt idx="12634">
                  <c:v>382.22219999999999</c:v>
                </c:pt>
                <c:pt idx="12635">
                  <c:v>382.23599999999999</c:v>
                </c:pt>
                <c:pt idx="12636">
                  <c:v>382.24579999999997</c:v>
                </c:pt>
                <c:pt idx="12637">
                  <c:v>382.25639999999999</c:v>
                </c:pt>
                <c:pt idx="12638">
                  <c:v>382.27</c:v>
                </c:pt>
                <c:pt idx="12639">
                  <c:v>382.28309999999999</c:v>
                </c:pt>
                <c:pt idx="12640">
                  <c:v>382.29309999999998</c:v>
                </c:pt>
                <c:pt idx="12641">
                  <c:v>382.30560000000003</c:v>
                </c:pt>
                <c:pt idx="12642">
                  <c:v>382.31819999999999</c:v>
                </c:pt>
                <c:pt idx="12643">
                  <c:v>382.3304</c:v>
                </c:pt>
                <c:pt idx="12644">
                  <c:v>382.34199999999998</c:v>
                </c:pt>
                <c:pt idx="12645">
                  <c:v>382.35390000000001</c:v>
                </c:pt>
                <c:pt idx="12646">
                  <c:v>382.36739999999998</c:v>
                </c:pt>
                <c:pt idx="12647">
                  <c:v>382.37860000000001</c:v>
                </c:pt>
                <c:pt idx="12648">
                  <c:v>382.3904</c:v>
                </c:pt>
                <c:pt idx="12649">
                  <c:v>382.40159999999997</c:v>
                </c:pt>
                <c:pt idx="12650">
                  <c:v>382.41559999999998</c:v>
                </c:pt>
                <c:pt idx="12651">
                  <c:v>382.4255</c:v>
                </c:pt>
                <c:pt idx="12652">
                  <c:v>382.43729999999999</c:v>
                </c:pt>
                <c:pt idx="12653">
                  <c:v>382.44970000000001</c:v>
                </c:pt>
                <c:pt idx="12654">
                  <c:v>382.4622</c:v>
                </c:pt>
                <c:pt idx="12655">
                  <c:v>382.4742</c:v>
                </c:pt>
                <c:pt idx="12656">
                  <c:v>382.48669999999998</c:v>
                </c:pt>
                <c:pt idx="12657">
                  <c:v>382.4966</c:v>
                </c:pt>
                <c:pt idx="12658">
                  <c:v>382.51</c:v>
                </c:pt>
                <c:pt idx="12659">
                  <c:v>382.5197</c:v>
                </c:pt>
                <c:pt idx="12660">
                  <c:v>382.53140000000002</c:v>
                </c:pt>
                <c:pt idx="12661">
                  <c:v>382.54379999999998</c:v>
                </c:pt>
                <c:pt idx="12662">
                  <c:v>382.55500000000001</c:v>
                </c:pt>
                <c:pt idx="12663">
                  <c:v>382.56720000000001</c:v>
                </c:pt>
                <c:pt idx="12664">
                  <c:v>382.57859999999999</c:v>
                </c:pt>
                <c:pt idx="12665">
                  <c:v>382.59160000000003</c:v>
                </c:pt>
                <c:pt idx="12666">
                  <c:v>382.60419999999999</c:v>
                </c:pt>
                <c:pt idx="12667">
                  <c:v>382.61610000000002</c:v>
                </c:pt>
                <c:pt idx="12668">
                  <c:v>382.6268</c:v>
                </c:pt>
                <c:pt idx="12669">
                  <c:v>382.6397</c:v>
                </c:pt>
                <c:pt idx="12670">
                  <c:v>382.65219999999999</c:v>
                </c:pt>
                <c:pt idx="12671">
                  <c:v>382.66590000000002</c:v>
                </c:pt>
                <c:pt idx="12672">
                  <c:v>382.67700000000002</c:v>
                </c:pt>
                <c:pt idx="12673">
                  <c:v>382.68860000000001</c:v>
                </c:pt>
                <c:pt idx="12674">
                  <c:v>382.70060000000001</c:v>
                </c:pt>
                <c:pt idx="12675">
                  <c:v>382.71359999999999</c:v>
                </c:pt>
                <c:pt idx="12676">
                  <c:v>382.7242</c:v>
                </c:pt>
                <c:pt idx="12677">
                  <c:v>382.7364</c:v>
                </c:pt>
                <c:pt idx="12678">
                  <c:v>382.74700000000001</c:v>
                </c:pt>
                <c:pt idx="12679">
                  <c:v>382.7602</c:v>
                </c:pt>
                <c:pt idx="12680">
                  <c:v>382.77080000000001</c:v>
                </c:pt>
                <c:pt idx="12681">
                  <c:v>382.78339999999997</c:v>
                </c:pt>
                <c:pt idx="12682">
                  <c:v>382.79469999999998</c:v>
                </c:pt>
                <c:pt idx="12683">
                  <c:v>382.80840000000001</c:v>
                </c:pt>
                <c:pt idx="12684">
                  <c:v>382.82130000000001</c:v>
                </c:pt>
                <c:pt idx="12685">
                  <c:v>382.8347</c:v>
                </c:pt>
                <c:pt idx="12686">
                  <c:v>382.84699999999998</c:v>
                </c:pt>
                <c:pt idx="12687">
                  <c:v>382.8578</c:v>
                </c:pt>
                <c:pt idx="12688">
                  <c:v>382.86840000000001</c:v>
                </c:pt>
                <c:pt idx="12689">
                  <c:v>382.88099999999997</c:v>
                </c:pt>
                <c:pt idx="12690">
                  <c:v>382.89240000000001</c:v>
                </c:pt>
                <c:pt idx="12691">
                  <c:v>382.90440000000001</c:v>
                </c:pt>
                <c:pt idx="12692">
                  <c:v>382.9169</c:v>
                </c:pt>
                <c:pt idx="12693">
                  <c:v>382.92910000000001</c:v>
                </c:pt>
                <c:pt idx="12694">
                  <c:v>382.93979999999999</c:v>
                </c:pt>
                <c:pt idx="12695">
                  <c:v>382.9522</c:v>
                </c:pt>
                <c:pt idx="12696">
                  <c:v>382.96449999999999</c:v>
                </c:pt>
                <c:pt idx="12697">
                  <c:v>382.97579999999999</c:v>
                </c:pt>
                <c:pt idx="12698">
                  <c:v>382.98829999999998</c:v>
                </c:pt>
                <c:pt idx="12699">
                  <c:v>383.00020000000001</c:v>
                </c:pt>
                <c:pt idx="12700">
                  <c:v>383.01190000000003</c:v>
                </c:pt>
                <c:pt idx="12701">
                  <c:v>383.0231</c:v>
                </c:pt>
                <c:pt idx="12702">
                  <c:v>383.03530000000001</c:v>
                </c:pt>
                <c:pt idx="12703">
                  <c:v>383.04559999999998</c:v>
                </c:pt>
                <c:pt idx="12704">
                  <c:v>383.05840000000001</c:v>
                </c:pt>
                <c:pt idx="12705">
                  <c:v>383.07</c:v>
                </c:pt>
                <c:pt idx="12706">
                  <c:v>383.0822</c:v>
                </c:pt>
                <c:pt idx="12707">
                  <c:v>383.0951</c:v>
                </c:pt>
                <c:pt idx="12708">
                  <c:v>383.10759999999999</c:v>
                </c:pt>
                <c:pt idx="12709">
                  <c:v>383.12040000000002</c:v>
                </c:pt>
                <c:pt idx="12710">
                  <c:v>383.13330000000002</c:v>
                </c:pt>
                <c:pt idx="12711">
                  <c:v>383.14499999999998</c:v>
                </c:pt>
                <c:pt idx="12712">
                  <c:v>383.15649999999999</c:v>
                </c:pt>
                <c:pt idx="12713">
                  <c:v>383.16879999999998</c:v>
                </c:pt>
                <c:pt idx="12714">
                  <c:v>383.18130000000002</c:v>
                </c:pt>
                <c:pt idx="12715">
                  <c:v>383.1936</c:v>
                </c:pt>
                <c:pt idx="12716">
                  <c:v>383.20580000000001</c:v>
                </c:pt>
                <c:pt idx="12717">
                  <c:v>383.2167</c:v>
                </c:pt>
                <c:pt idx="12718">
                  <c:v>383.2296</c:v>
                </c:pt>
                <c:pt idx="12719">
                  <c:v>383.24180000000001</c:v>
                </c:pt>
                <c:pt idx="12720">
                  <c:v>383.2559</c:v>
                </c:pt>
                <c:pt idx="12721">
                  <c:v>383.26799999999997</c:v>
                </c:pt>
                <c:pt idx="12722">
                  <c:v>383.27940000000001</c:v>
                </c:pt>
                <c:pt idx="12723">
                  <c:v>383.29020000000003</c:v>
                </c:pt>
                <c:pt idx="12724">
                  <c:v>383.30200000000002</c:v>
                </c:pt>
                <c:pt idx="12725">
                  <c:v>383.31400000000002</c:v>
                </c:pt>
                <c:pt idx="12726">
                  <c:v>383.32619999999997</c:v>
                </c:pt>
                <c:pt idx="12727">
                  <c:v>383.3372</c:v>
                </c:pt>
                <c:pt idx="12728">
                  <c:v>383.34930000000003</c:v>
                </c:pt>
                <c:pt idx="12729">
                  <c:v>383.3612</c:v>
                </c:pt>
                <c:pt idx="12730">
                  <c:v>383.37400000000002</c:v>
                </c:pt>
                <c:pt idx="12731">
                  <c:v>383.38409999999999</c:v>
                </c:pt>
                <c:pt idx="12732">
                  <c:v>383.39800000000002</c:v>
                </c:pt>
                <c:pt idx="12733">
                  <c:v>383.40989999999999</c:v>
                </c:pt>
                <c:pt idx="12734">
                  <c:v>383.4228</c:v>
                </c:pt>
                <c:pt idx="12735">
                  <c:v>383.43419999999998</c:v>
                </c:pt>
                <c:pt idx="12736">
                  <c:v>383.4461</c:v>
                </c:pt>
                <c:pt idx="12737">
                  <c:v>383.45839999999998</c:v>
                </c:pt>
                <c:pt idx="12738">
                  <c:v>383.47019999999998</c:v>
                </c:pt>
                <c:pt idx="12739">
                  <c:v>383.48340000000002</c:v>
                </c:pt>
                <c:pt idx="12740">
                  <c:v>383.49540000000002</c:v>
                </c:pt>
                <c:pt idx="12741">
                  <c:v>383.50580000000002</c:v>
                </c:pt>
                <c:pt idx="12742">
                  <c:v>383.51839999999999</c:v>
                </c:pt>
                <c:pt idx="12743">
                  <c:v>383.52969999999999</c:v>
                </c:pt>
                <c:pt idx="12744">
                  <c:v>383.54300000000001</c:v>
                </c:pt>
                <c:pt idx="12745">
                  <c:v>383.55399999999997</c:v>
                </c:pt>
                <c:pt idx="12746">
                  <c:v>383.56639999999999</c:v>
                </c:pt>
                <c:pt idx="12747">
                  <c:v>383.57909999999998</c:v>
                </c:pt>
                <c:pt idx="12748">
                  <c:v>383.59019999999998</c:v>
                </c:pt>
                <c:pt idx="12749">
                  <c:v>383.60270000000003</c:v>
                </c:pt>
                <c:pt idx="12750">
                  <c:v>383.61599999999999</c:v>
                </c:pt>
                <c:pt idx="12751">
                  <c:v>383.62700000000001</c:v>
                </c:pt>
                <c:pt idx="12752">
                  <c:v>383.63920000000002</c:v>
                </c:pt>
                <c:pt idx="12753">
                  <c:v>383.65140000000002</c:v>
                </c:pt>
                <c:pt idx="12754">
                  <c:v>383.66419999999999</c:v>
                </c:pt>
                <c:pt idx="12755">
                  <c:v>383.67540000000002</c:v>
                </c:pt>
                <c:pt idx="12756">
                  <c:v>383.68759999999997</c:v>
                </c:pt>
                <c:pt idx="12757">
                  <c:v>383.7</c:v>
                </c:pt>
                <c:pt idx="12758">
                  <c:v>383.71120000000002</c:v>
                </c:pt>
                <c:pt idx="12759">
                  <c:v>383.72390000000001</c:v>
                </c:pt>
                <c:pt idx="12760">
                  <c:v>383.73559999999998</c:v>
                </c:pt>
                <c:pt idx="12761">
                  <c:v>383.74770000000001</c:v>
                </c:pt>
                <c:pt idx="12762">
                  <c:v>383.75979999999998</c:v>
                </c:pt>
                <c:pt idx="12763">
                  <c:v>383.76979999999998</c:v>
                </c:pt>
                <c:pt idx="12764">
                  <c:v>383.7833</c:v>
                </c:pt>
                <c:pt idx="12765">
                  <c:v>383.79559999999998</c:v>
                </c:pt>
                <c:pt idx="12766">
                  <c:v>383.80829999999997</c:v>
                </c:pt>
                <c:pt idx="12767">
                  <c:v>383.81939999999997</c:v>
                </c:pt>
                <c:pt idx="12768">
                  <c:v>383.83280000000002</c:v>
                </c:pt>
                <c:pt idx="12769">
                  <c:v>383.84530000000001</c:v>
                </c:pt>
                <c:pt idx="12770">
                  <c:v>383.85660000000001</c:v>
                </c:pt>
                <c:pt idx="12771">
                  <c:v>383.8691</c:v>
                </c:pt>
                <c:pt idx="12772">
                  <c:v>383.88060000000002</c:v>
                </c:pt>
                <c:pt idx="12773">
                  <c:v>383.89299999999997</c:v>
                </c:pt>
                <c:pt idx="12774">
                  <c:v>383.90600000000001</c:v>
                </c:pt>
                <c:pt idx="12775">
                  <c:v>383.91750000000002</c:v>
                </c:pt>
                <c:pt idx="12776">
                  <c:v>383.92989999999998</c:v>
                </c:pt>
                <c:pt idx="12777">
                  <c:v>383.94279999999998</c:v>
                </c:pt>
                <c:pt idx="12778">
                  <c:v>383.9554</c:v>
                </c:pt>
                <c:pt idx="12779">
                  <c:v>383.96719999999999</c:v>
                </c:pt>
                <c:pt idx="12780">
                  <c:v>383.97859999999997</c:v>
                </c:pt>
                <c:pt idx="12781">
                  <c:v>383.99059999999997</c:v>
                </c:pt>
                <c:pt idx="12782">
                  <c:v>384.00200000000001</c:v>
                </c:pt>
                <c:pt idx="12783">
                  <c:v>384.01339999999999</c:v>
                </c:pt>
                <c:pt idx="12784">
                  <c:v>384.02539999999999</c:v>
                </c:pt>
                <c:pt idx="12785">
                  <c:v>384.0369</c:v>
                </c:pt>
                <c:pt idx="12786">
                  <c:v>384.04750000000001</c:v>
                </c:pt>
                <c:pt idx="12787">
                  <c:v>384.06020000000001</c:v>
                </c:pt>
                <c:pt idx="12788">
                  <c:v>384.072</c:v>
                </c:pt>
                <c:pt idx="12789">
                  <c:v>384.08240000000001</c:v>
                </c:pt>
                <c:pt idx="12790">
                  <c:v>384.09339999999997</c:v>
                </c:pt>
                <c:pt idx="12791">
                  <c:v>384.10629999999998</c:v>
                </c:pt>
                <c:pt idx="12792">
                  <c:v>384.1182</c:v>
                </c:pt>
                <c:pt idx="12793">
                  <c:v>384.13</c:v>
                </c:pt>
                <c:pt idx="12794">
                  <c:v>384.14179999999999</c:v>
                </c:pt>
                <c:pt idx="12795">
                  <c:v>384.15339999999998</c:v>
                </c:pt>
                <c:pt idx="12796">
                  <c:v>384.166</c:v>
                </c:pt>
                <c:pt idx="12797">
                  <c:v>384.17700000000002</c:v>
                </c:pt>
                <c:pt idx="12798">
                  <c:v>384.18970000000002</c:v>
                </c:pt>
                <c:pt idx="12799">
                  <c:v>384.20150000000001</c:v>
                </c:pt>
                <c:pt idx="12800">
                  <c:v>384.21420000000001</c:v>
                </c:pt>
                <c:pt idx="12801">
                  <c:v>384.22620000000001</c:v>
                </c:pt>
                <c:pt idx="12802">
                  <c:v>384.23790000000002</c:v>
                </c:pt>
                <c:pt idx="12803">
                  <c:v>384.25009999999997</c:v>
                </c:pt>
                <c:pt idx="12804">
                  <c:v>384.26190000000003</c:v>
                </c:pt>
                <c:pt idx="12805">
                  <c:v>384.27519999999998</c:v>
                </c:pt>
                <c:pt idx="12806">
                  <c:v>384.28500000000003</c:v>
                </c:pt>
                <c:pt idx="12807">
                  <c:v>384.29660000000001</c:v>
                </c:pt>
                <c:pt idx="12808">
                  <c:v>384.31079999999997</c:v>
                </c:pt>
                <c:pt idx="12809">
                  <c:v>384.32060000000001</c:v>
                </c:pt>
                <c:pt idx="12810">
                  <c:v>384.31939999999997</c:v>
                </c:pt>
                <c:pt idx="12811">
                  <c:v>384.34519999999998</c:v>
                </c:pt>
                <c:pt idx="12812">
                  <c:v>384.35500000000002</c:v>
                </c:pt>
                <c:pt idx="12813">
                  <c:v>384.3655</c:v>
                </c:pt>
                <c:pt idx="12814">
                  <c:v>384.37619999999998</c:v>
                </c:pt>
                <c:pt idx="12815">
                  <c:v>384.3886</c:v>
                </c:pt>
                <c:pt idx="12816">
                  <c:v>384.4</c:v>
                </c:pt>
                <c:pt idx="12817">
                  <c:v>384.4128</c:v>
                </c:pt>
                <c:pt idx="12818">
                  <c:v>384.43520000000001</c:v>
                </c:pt>
                <c:pt idx="12819">
                  <c:v>384.46269999999998</c:v>
                </c:pt>
                <c:pt idx="12820">
                  <c:v>384.45949999999999</c:v>
                </c:pt>
                <c:pt idx="12821">
                  <c:v>384.4674</c:v>
                </c:pt>
                <c:pt idx="12822">
                  <c:v>384.4753</c:v>
                </c:pt>
                <c:pt idx="12823">
                  <c:v>384.48469999999998</c:v>
                </c:pt>
                <c:pt idx="12824">
                  <c:v>384.49340000000001</c:v>
                </c:pt>
                <c:pt idx="12825">
                  <c:v>384.50369999999998</c:v>
                </c:pt>
                <c:pt idx="12826">
                  <c:v>384.51400000000001</c:v>
                </c:pt>
                <c:pt idx="12827">
                  <c:v>384.52339999999998</c:v>
                </c:pt>
                <c:pt idx="12828">
                  <c:v>384.53199999999998</c:v>
                </c:pt>
                <c:pt idx="12829">
                  <c:v>384.541</c:v>
                </c:pt>
                <c:pt idx="12830">
                  <c:v>384.55</c:v>
                </c:pt>
                <c:pt idx="12831">
                  <c:v>384.55959999999999</c:v>
                </c:pt>
                <c:pt idx="12832">
                  <c:v>384.56970000000001</c:v>
                </c:pt>
                <c:pt idx="12833">
                  <c:v>384.57830000000001</c:v>
                </c:pt>
                <c:pt idx="12834">
                  <c:v>384.58839999999998</c:v>
                </c:pt>
                <c:pt idx="12835">
                  <c:v>384.59789999999998</c:v>
                </c:pt>
                <c:pt idx="12836">
                  <c:v>384.60660000000001</c:v>
                </c:pt>
                <c:pt idx="12837">
                  <c:v>384.61880000000002</c:v>
                </c:pt>
                <c:pt idx="12838">
                  <c:v>384.62979999999999</c:v>
                </c:pt>
                <c:pt idx="12839">
                  <c:v>384.6395</c:v>
                </c:pt>
                <c:pt idx="12840">
                  <c:v>384.65159999999997</c:v>
                </c:pt>
                <c:pt idx="12841">
                  <c:v>384.66160000000002</c:v>
                </c:pt>
                <c:pt idx="12842">
                  <c:v>384.673</c:v>
                </c:pt>
                <c:pt idx="12843">
                  <c:v>384.68400000000003</c:v>
                </c:pt>
                <c:pt idx="12844">
                  <c:v>384.69499999999999</c:v>
                </c:pt>
                <c:pt idx="12845">
                  <c:v>384.70679999999999</c:v>
                </c:pt>
                <c:pt idx="12846">
                  <c:v>384.71679999999998</c:v>
                </c:pt>
                <c:pt idx="12847">
                  <c:v>384.72820000000002</c:v>
                </c:pt>
                <c:pt idx="12848">
                  <c:v>384.7396</c:v>
                </c:pt>
                <c:pt idx="12849">
                  <c:v>384.75209999999998</c:v>
                </c:pt>
                <c:pt idx="12850">
                  <c:v>384.76330000000002</c:v>
                </c:pt>
                <c:pt idx="12851">
                  <c:v>384.77600000000001</c:v>
                </c:pt>
                <c:pt idx="12852">
                  <c:v>384.78829999999999</c:v>
                </c:pt>
                <c:pt idx="12853">
                  <c:v>384.80079999999998</c:v>
                </c:pt>
                <c:pt idx="12854">
                  <c:v>384.81369999999998</c:v>
                </c:pt>
                <c:pt idx="12855">
                  <c:v>384.8263</c:v>
                </c:pt>
                <c:pt idx="12856">
                  <c:v>384.83780000000002</c:v>
                </c:pt>
                <c:pt idx="12857">
                  <c:v>384.85149999999999</c:v>
                </c:pt>
                <c:pt idx="12858">
                  <c:v>384.86250000000001</c:v>
                </c:pt>
                <c:pt idx="12859">
                  <c:v>384.87439999999998</c:v>
                </c:pt>
                <c:pt idx="12860">
                  <c:v>384.88600000000002</c:v>
                </c:pt>
                <c:pt idx="12861">
                  <c:v>384.89679999999998</c:v>
                </c:pt>
                <c:pt idx="12862">
                  <c:v>384.90859999999998</c:v>
                </c:pt>
                <c:pt idx="12863">
                  <c:v>384.92140000000001</c:v>
                </c:pt>
                <c:pt idx="12864">
                  <c:v>384.93200000000002</c:v>
                </c:pt>
                <c:pt idx="12865">
                  <c:v>384.94330000000002</c:v>
                </c:pt>
                <c:pt idx="12866">
                  <c:v>384.95499999999998</c:v>
                </c:pt>
                <c:pt idx="12867">
                  <c:v>384.96719999999999</c:v>
                </c:pt>
                <c:pt idx="12868">
                  <c:v>384.98169999999999</c:v>
                </c:pt>
                <c:pt idx="12869">
                  <c:v>384.99380000000002</c:v>
                </c:pt>
                <c:pt idx="12870">
                  <c:v>385.00349999999997</c:v>
                </c:pt>
                <c:pt idx="12871">
                  <c:v>385.01589999999999</c:v>
                </c:pt>
                <c:pt idx="12872">
                  <c:v>385.02679999999998</c:v>
                </c:pt>
                <c:pt idx="12873">
                  <c:v>385.03680000000003</c:v>
                </c:pt>
                <c:pt idx="12874">
                  <c:v>385.0496</c:v>
                </c:pt>
                <c:pt idx="12875">
                  <c:v>385.05939999999998</c:v>
                </c:pt>
                <c:pt idx="12876">
                  <c:v>385.07220000000001</c:v>
                </c:pt>
                <c:pt idx="12877">
                  <c:v>385.08390000000003</c:v>
                </c:pt>
                <c:pt idx="12878">
                  <c:v>385.09640000000002</c:v>
                </c:pt>
                <c:pt idx="12879">
                  <c:v>385.108</c:v>
                </c:pt>
                <c:pt idx="12880">
                  <c:v>385.11919999999998</c:v>
                </c:pt>
                <c:pt idx="12881">
                  <c:v>385.13029999999998</c:v>
                </c:pt>
                <c:pt idx="12882">
                  <c:v>385.1431</c:v>
                </c:pt>
                <c:pt idx="12883">
                  <c:v>385.15359999999998</c:v>
                </c:pt>
                <c:pt idx="12884">
                  <c:v>385.16579999999999</c:v>
                </c:pt>
                <c:pt idx="12885">
                  <c:v>385.17700000000002</c:v>
                </c:pt>
                <c:pt idx="12886">
                  <c:v>385.18920000000003</c:v>
                </c:pt>
                <c:pt idx="12887">
                  <c:v>385.2002</c:v>
                </c:pt>
                <c:pt idx="12888">
                  <c:v>385.21030000000002</c:v>
                </c:pt>
                <c:pt idx="12889">
                  <c:v>385.22309999999999</c:v>
                </c:pt>
                <c:pt idx="12890">
                  <c:v>385.23509999999999</c:v>
                </c:pt>
                <c:pt idx="12891">
                  <c:v>385.24599999999998</c:v>
                </c:pt>
                <c:pt idx="12892">
                  <c:v>385.25740000000002</c:v>
                </c:pt>
                <c:pt idx="12893">
                  <c:v>385.26780000000002</c:v>
                </c:pt>
                <c:pt idx="12894">
                  <c:v>385.2808</c:v>
                </c:pt>
                <c:pt idx="12895">
                  <c:v>385.29059999999998</c:v>
                </c:pt>
                <c:pt idx="12896">
                  <c:v>385.3023</c:v>
                </c:pt>
                <c:pt idx="12897">
                  <c:v>385.31389999999999</c:v>
                </c:pt>
                <c:pt idx="12898">
                  <c:v>385.32479999999998</c:v>
                </c:pt>
                <c:pt idx="12899">
                  <c:v>385.33539999999999</c:v>
                </c:pt>
                <c:pt idx="12900">
                  <c:v>385.34730000000002</c:v>
                </c:pt>
                <c:pt idx="12901">
                  <c:v>385.35840000000002</c:v>
                </c:pt>
                <c:pt idx="12902">
                  <c:v>385.37</c:v>
                </c:pt>
                <c:pt idx="12903">
                  <c:v>385.38060000000002</c:v>
                </c:pt>
                <c:pt idx="12904">
                  <c:v>385.39260000000002</c:v>
                </c:pt>
                <c:pt idx="12905">
                  <c:v>385.40379999999999</c:v>
                </c:pt>
                <c:pt idx="12906">
                  <c:v>385.41640000000001</c:v>
                </c:pt>
                <c:pt idx="12907">
                  <c:v>385.42700000000002</c:v>
                </c:pt>
                <c:pt idx="12908">
                  <c:v>385.43920000000003</c:v>
                </c:pt>
                <c:pt idx="12909">
                  <c:v>385.45119999999997</c:v>
                </c:pt>
                <c:pt idx="12910">
                  <c:v>385.4615</c:v>
                </c:pt>
                <c:pt idx="12911">
                  <c:v>385.47300000000001</c:v>
                </c:pt>
                <c:pt idx="12912">
                  <c:v>385.48559999999998</c:v>
                </c:pt>
                <c:pt idx="12913">
                  <c:v>385.49779999999998</c:v>
                </c:pt>
                <c:pt idx="12914">
                  <c:v>385.50959999999998</c:v>
                </c:pt>
                <c:pt idx="12915">
                  <c:v>385.52109999999999</c:v>
                </c:pt>
                <c:pt idx="12916">
                  <c:v>385.53300000000002</c:v>
                </c:pt>
                <c:pt idx="12917">
                  <c:v>385.5453</c:v>
                </c:pt>
                <c:pt idx="12918">
                  <c:v>385.55470000000003</c:v>
                </c:pt>
                <c:pt idx="12919">
                  <c:v>385.5659</c:v>
                </c:pt>
                <c:pt idx="12920">
                  <c:v>385.57859999999999</c:v>
                </c:pt>
                <c:pt idx="12921">
                  <c:v>385.59160000000003</c:v>
                </c:pt>
                <c:pt idx="12922">
                  <c:v>385.60340000000002</c:v>
                </c:pt>
                <c:pt idx="12923">
                  <c:v>385.61250000000001</c:v>
                </c:pt>
                <c:pt idx="12924">
                  <c:v>385.62450000000001</c:v>
                </c:pt>
                <c:pt idx="12925">
                  <c:v>385.63670000000002</c:v>
                </c:pt>
                <c:pt idx="12926">
                  <c:v>385.64850000000001</c:v>
                </c:pt>
                <c:pt idx="12927">
                  <c:v>385.66090000000003</c:v>
                </c:pt>
                <c:pt idx="12928">
                  <c:v>385.67239999999998</c:v>
                </c:pt>
                <c:pt idx="12929">
                  <c:v>385.68369999999999</c:v>
                </c:pt>
                <c:pt idx="12930">
                  <c:v>385.69639999999998</c:v>
                </c:pt>
                <c:pt idx="12931">
                  <c:v>385.70780000000002</c:v>
                </c:pt>
                <c:pt idx="12932">
                  <c:v>385.7192</c:v>
                </c:pt>
                <c:pt idx="12933">
                  <c:v>385.73219999999998</c:v>
                </c:pt>
                <c:pt idx="12934">
                  <c:v>385.74369999999999</c:v>
                </c:pt>
                <c:pt idx="12935">
                  <c:v>385.75599999999997</c:v>
                </c:pt>
                <c:pt idx="12936">
                  <c:v>385.76780000000002</c:v>
                </c:pt>
                <c:pt idx="12937">
                  <c:v>385.77940000000001</c:v>
                </c:pt>
                <c:pt idx="12938">
                  <c:v>385.79079999999999</c:v>
                </c:pt>
                <c:pt idx="12939">
                  <c:v>385.80250000000001</c:v>
                </c:pt>
                <c:pt idx="12940">
                  <c:v>385.8152</c:v>
                </c:pt>
                <c:pt idx="12941">
                  <c:v>385.82810000000001</c:v>
                </c:pt>
                <c:pt idx="12942">
                  <c:v>385.83890000000002</c:v>
                </c:pt>
                <c:pt idx="12943">
                  <c:v>385.85250000000002</c:v>
                </c:pt>
                <c:pt idx="12944">
                  <c:v>385.8639</c:v>
                </c:pt>
                <c:pt idx="12945">
                  <c:v>385.87560000000002</c:v>
                </c:pt>
                <c:pt idx="12946">
                  <c:v>385.88749999999999</c:v>
                </c:pt>
                <c:pt idx="12947">
                  <c:v>385.89870000000002</c:v>
                </c:pt>
                <c:pt idx="12948">
                  <c:v>385.91019999999997</c:v>
                </c:pt>
                <c:pt idx="12949">
                  <c:v>385.9228</c:v>
                </c:pt>
                <c:pt idx="12950">
                  <c:v>385.9325</c:v>
                </c:pt>
                <c:pt idx="12951">
                  <c:v>385.94720000000001</c:v>
                </c:pt>
                <c:pt idx="12952">
                  <c:v>385.95839999999998</c:v>
                </c:pt>
                <c:pt idx="12953">
                  <c:v>385.9699</c:v>
                </c:pt>
                <c:pt idx="12954">
                  <c:v>385.9828</c:v>
                </c:pt>
                <c:pt idx="12955">
                  <c:v>385.99380000000002</c:v>
                </c:pt>
                <c:pt idx="12956">
                  <c:v>386.00749999999999</c:v>
                </c:pt>
                <c:pt idx="12957">
                  <c:v>386.01830000000001</c:v>
                </c:pt>
                <c:pt idx="12958">
                  <c:v>386.02929999999998</c:v>
                </c:pt>
                <c:pt idx="12959">
                  <c:v>386.04</c:v>
                </c:pt>
                <c:pt idx="12960">
                  <c:v>386.05110000000002</c:v>
                </c:pt>
                <c:pt idx="12961">
                  <c:v>386.06200000000001</c:v>
                </c:pt>
                <c:pt idx="12962">
                  <c:v>386.07600000000002</c:v>
                </c:pt>
                <c:pt idx="12963">
                  <c:v>386.08879999999999</c:v>
                </c:pt>
                <c:pt idx="12964">
                  <c:v>386.09840000000003</c:v>
                </c:pt>
                <c:pt idx="12965">
                  <c:v>386.10980000000001</c:v>
                </c:pt>
                <c:pt idx="12966">
                  <c:v>386.1234</c:v>
                </c:pt>
                <c:pt idx="12967">
                  <c:v>386.1343</c:v>
                </c:pt>
                <c:pt idx="12968">
                  <c:v>386.14530000000002</c:v>
                </c:pt>
                <c:pt idx="12969">
                  <c:v>386.15620000000001</c:v>
                </c:pt>
                <c:pt idx="12970">
                  <c:v>386.16739999999999</c:v>
                </c:pt>
                <c:pt idx="12971">
                  <c:v>386.17720000000003</c:v>
                </c:pt>
                <c:pt idx="12972">
                  <c:v>386.18819999999999</c:v>
                </c:pt>
                <c:pt idx="12973">
                  <c:v>386.2004</c:v>
                </c:pt>
                <c:pt idx="12974">
                  <c:v>386.21179999999998</c:v>
                </c:pt>
                <c:pt idx="12975">
                  <c:v>386.22300000000001</c:v>
                </c:pt>
                <c:pt idx="12976">
                  <c:v>386.23480000000001</c:v>
                </c:pt>
                <c:pt idx="12977">
                  <c:v>386.24720000000002</c:v>
                </c:pt>
                <c:pt idx="12978">
                  <c:v>386.25799999999998</c:v>
                </c:pt>
                <c:pt idx="12979">
                  <c:v>386.26859999999999</c:v>
                </c:pt>
                <c:pt idx="12980">
                  <c:v>386.28100000000001</c:v>
                </c:pt>
                <c:pt idx="12981">
                  <c:v>386.29250000000002</c:v>
                </c:pt>
                <c:pt idx="12982">
                  <c:v>386.3032</c:v>
                </c:pt>
                <c:pt idx="12983">
                  <c:v>386.31560000000002</c:v>
                </c:pt>
                <c:pt idx="12984">
                  <c:v>386.32679999999999</c:v>
                </c:pt>
                <c:pt idx="12985">
                  <c:v>386.33760000000001</c:v>
                </c:pt>
                <c:pt idx="12986">
                  <c:v>386.34960000000001</c:v>
                </c:pt>
                <c:pt idx="12987">
                  <c:v>386.36149999999998</c:v>
                </c:pt>
                <c:pt idx="12988">
                  <c:v>386.3734</c:v>
                </c:pt>
                <c:pt idx="12989">
                  <c:v>386.38760000000002</c:v>
                </c:pt>
                <c:pt idx="12990">
                  <c:v>386.39850000000001</c:v>
                </c:pt>
                <c:pt idx="12991">
                  <c:v>386.4101</c:v>
                </c:pt>
                <c:pt idx="12992">
                  <c:v>386.423</c:v>
                </c:pt>
                <c:pt idx="12993">
                  <c:v>386.43450000000001</c:v>
                </c:pt>
                <c:pt idx="12994">
                  <c:v>386.44459999999998</c:v>
                </c:pt>
                <c:pt idx="12995">
                  <c:v>386.4554</c:v>
                </c:pt>
                <c:pt idx="12996">
                  <c:v>386.46780000000001</c:v>
                </c:pt>
                <c:pt idx="12997">
                  <c:v>386.47919999999999</c:v>
                </c:pt>
                <c:pt idx="12998">
                  <c:v>386.49</c:v>
                </c:pt>
                <c:pt idx="12999">
                  <c:v>386.50139999999999</c:v>
                </c:pt>
                <c:pt idx="13000">
                  <c:v>386.51409999999998</c:v>
                </c:pt>
                <c:pt idx="13001">
                  <c:v>386.5265</c:v>
                </c:pt>
                <c:pt idx="13002">
                  <c:v>386.53820000000002</c:v>
                </c:pt>
                <c:pt idx="13003">
                  <c:v>386.54790000000003</c:v>
                </c:pt>
                <c:pt idx="13004">
                  <c:v>386.55919999999998</c:v>
                </c:pt>
                <c:pt idx="13005">
                  <c:v>386.57060000000001</c:v>
                </c:pt>
                <c:pt idx="13006">
                  <c:v>386.58199999999999</c:v>
                </c:pt>
                <c:pt idx="13007">
                  <c:v>386.59399999999999</c:v>
                </c:pt>
                <c:pt idx="13008">
                  <c:v>386.60550000000001</c:v>
                </c:pt>
                <c:pt idx="13009">
                  <c:v>386.61649999999997</c:v>
                </c:pt>
                <c:pt idx="13010">
                  <c:v>386.62959999999998</c:v>
                </c:pt>
                <c:pt idx="13011">
                  <c:v>386.64179999999999</c:v>
                </c:pt>
                <c:pt idx="13012">
                  <c:v>386.65129999999999</c:v>
                </c:pt>
                <c:pt idx="13013">
                  <c:v>386.66359999999997</c:v>
                </c:pt>
                <c:pt idx="13014">
                  <c:v>386.67570000000001</c:v>
                </c:pt>
                <c:pt idx="13015">
                  <c:v>386.68619999999999</c:v>
                </c:pt>
                <c:pt idx="13016">
                  <c:v>386.69650000000001</c:v>
                </c:pt>
                <c:pt idx="13017">
                  <c:v>386.71089999999998</c:v>
                </c:pt>
                <c:pt idx="13018">
                  <c:v>386.71980000000002</c:v>
                </c:pt>
                <c:pt idx="13019">
                  <c:v>386.73200000000003</c:v>
                </c:pt>
                <c:pt idx="13020">
                  <c:v>386.74419999999998</c:v>
                </c:pt>
                <c:pt idx="13021">
                  <c:v>386.75599999999997</c:v>
                </c:pt>
                <c:pt idx="13022">
                  <c:v>386.767</c:v>
                </c:pt>
                <c:pt idx="13023">
                  <c:v>386.77980000000002</c:v>
                </c:pt>
                <c:pt idx="13024">
                  <c:v>386.7903</c:v>
                </c:pt>
                <c:pt idx="13025">
                  <c:v>386.80279999999999</c:v>
                </c:pt>
                <c:pt idx="13026">
                  <c:v>386.8168</c:v>
                </c:pt>
                <c:pt idx="13027">
                  <c:v>386.82659999999998</c:v>
                </c:pt>
                <c:pt idx="13028">
                  <c:v>386.83890000000002</c:v>
                </c:pt>
                <c:pt idx="13029">
                  <c:v>386.84890000000001</c:v>
                </c:pt>
                <c:pt idx="13030">
                  <c:v>386.86099999999999</c:v>
                </c:pt>
                <c:pt idx="13031">
                  <c:v>386.87240000000003</c:v>
                </c:pt>
                <c:pt idx="13032">
                  <c:v>386.88380000000001</c:v>
                </c:pt>
                <c:pt idx="13033">
                  <c:v>386.89530000000002</c:v>
                </c:pt>
                <c:pt idx="13034">
                  <c:v>386.90719999999999</c:v>
                </c:pt>
                <c:pt idx="13035">
                  <c:v>386.9178</c:v>
                </c:pt>
                <c:pt idx="13036">
                  <c:v>386.93</c:v>
                </c:pt>
                <c:pt idx="13037">
                  <c:v>386.94220000000001</c:v>
                </c:pt>
                <c:pt idx="13038">
                  <c:v>386.95499999999998</c:v>
                </c:pt>
                <c:pt idx="13039">
                  <c:v>386.96559999999999</c:v>
                </c:pt>
                <c:pt idx="13040">
                  <c:v>386.97750000000002</c:v>
                </c:pt>
                <c:pt idx="13041">
                  <c:v>386.98840000000001</c:v>
                </c:pt>
                <c:pt idx="13042">
                  <c:v>386.99790000000002</c:v>
                </c:pt>
                <c:pt idx="13043">
                  <c:v>387.0102</c:v>
                </c:pt>
                <c:pt idx="13044">
                  <c:v>387.0213</c:v>
                </c:pt>
                <c:pt idx="13045">
                  <c:v>387.03379999999999</c:v>
                </c:pt>
                <c:pt idx="13046">
                  <c:v>387.04640000000001</c:v>
                </c:pt>
                <c:pt idx="13047">
                  <c:v>387.0564</c:v>
                </c:pt>
                <c:pt idx="13048">
                  <c:v>387.06650000000002</c:v>
                </c:pt>
                <c:pt idx="13049">
                  <c:v>387.07679999999999</c:v>
                </c:pt>
                <c:pt idx="13050">
                  <c:v>387.08949999999999</c:v>
                </c:pt>
                <c:pt idx="13051">
                  <c:v>387.10250000000002</c:v>
                </c:pt>
                <c:pt idx="13052">
                  <c:v>387.11349999999999</c:v>
                </c:pt>
                <c:pt idx="13053">
                  <c:v>387.12459999999999</c:v>
                </c:pt>
                <c:pt idx="13054">
                  <c:v>387.13600000000002</c:v>
                </c:pt>
                <c:pt idx="13055">
                  <c:v>387.14679999999998</c:v>
                </c:pt>
                <c:pt idx="13056">
                  <c:v>387.16079999999999</c:v>
                </c:pt>
                <c:pt idx="13057">
                  <c:v>387.17160000000001</c:v>
                </c:pt>
                <c:pt idx="13058">
                  <c:v>387.18299999999999</c:v>
                </c:pt>
                <c:pt idx="13059">
                  <c:v>387.19619999999998</c:v>
                </c:pt>
                <c:pt idx="13060">
                  <c:v>387.20659999999998</c:v>
                </c:pt>
                <c:pt idx="13061">
                  <c:v>387.21719999999999</c:v>
                </c:pt>
                <c:pt idx="13062">
                  <c:v>387.23039999999997</c:v>
                </c:pt>
                <c:pt idx="13063">
                  <c:v>387.24180000000001</c:v>
                </c:pt>
                <c:pt idx="13064">
                  <c:v>387.25319999999999</c:v>
                </c:pt>
                <c:pt idx="13065">
                  <c:v>387.26639999999998</c:v>
                </c:pt>
                <c:pt idx="13066">
                  <c:v>387.27879999999999</c:v>
                </c:pt>
                <c:pt idx="13067">
                  <c:v>387.28879999999998</c:v>
                </c:pt>
                <c:pt idx="13068">
                  <c:v>387.30149999999998</c:v>
                </c:pt>
                <c:pt idx="13069">
                  <c:v>387.31380000000001</c:v>
                </c:pt>
                <c:pt idx="13070">
                  <c:v>387.32420000000002</c:v>
                </c:pt>
                <c:pt idx="13071">
                  <c:v>387.33600000000001</c:v>
                </c:pt>
                <c:pt idx="13072">
                  <c:v>387.34890000000001</c:v>
                </c:pt>
                <c:pt idx="13073">
                  <c:v>387.35950000000003</c:v>
                </c:pt>
                <c:pt idx="13074">
                  <c:v>387.37060000000002</c:v>
                </c:pt>
                <c:pt idx="13075">
                  <c:v>387.3818</c:v>
                </c:pt>
                <c:pt idx="13076">
                  <c:v>387.39409999999998</c:v>
                </c:pt>
                <c:pt idx="13077">
                  <c:v>387.40460000000002</c:v>
                </c:pt>
                <c:pt idx="13078">
                  <c:v>387.4178</c:v>
                </c:pt>
                <c:pt idx="13079">
                  <c:v>387.42869999999999</c:v>
                </c:pt>
                <c:pt idx="13080">
                  <c:v>387.44040000000001</c:v>
                </c:pt>
                <c:pt idx="13081">
                  <c:v>387.45330000000001</c:v>
                </c:pt>
                <c:pt idx="13082">
                  <c:v>387.46530000000001</c:v>
                </c:pt>
                <c:pt idx="13083">
                  <c:v>387.47640000000001</c:v>
                </c:pt>
                <c:pt idx="13084">
                  <c:v>387.48930000000001</c:v>
                </c:pt>
                <c:pt idx="13085">
                  <c:v>387.5018</c:v>
                </c:pt>
                <c:pt idx="13086">
                  <c:v>387.51229999999998</c:v>
                </c:pt>
                <c:pt idx="13087">
                  <c:v>387.52260000000001</c:v>
                </c:pt>
                <c:pt idx="13088">
                  <c:v>387.53440000000001</c:v>
                </c:pt>
                <c:pt idx="13089">
                  <c:v>387.54649999999998</c:v>
                </c:pt>
                <c:pt idx="13090">
                  <c:v>387.55680000000001</c:v>
                </c:pt>
                <c:pt idx="13091">
                  <c:v>387.5684</c:v>
                </c:pt>
                <c:pt idx="13092">
                  <c:v>387.5813</c:v>
                </c:pt>
                <c:pt idx="13093">
                  <c:v>387.59249999999997</c:v>
                </c:pt>
                <c:pt idx="13094">
                  <c:v>387.60489999999999</c:v>
                </c:pt>
                <c:pt idx="13095">
                  <c:v>387.61829999999998</c:v>
                </c:pt>
                <c:pt idx="13096">
                  <c:v>387.62830000000002</c:v>
                </c:pt>
                <c:pt idx="13097">
                  <c:v>387.64060000000001</c:v>
                </c:pt>
                <c:pt idx="13098">
                  <c:v>387.65230000000003</c:v>
                </c:pt>
                <c:pt idx="13099">
                  <c:v>387.66520000000003</c:v>
                </c:pt>
                <c:pt idx="13100">
                  <c:v>387.67559999999997</c:v>
                </c:pt>
                <c:pt idx="13101">
                  <c:v>387.68729999999999</c:v>
                </c:pt>
                <c:pt idx="13102">
                  <c:v>387.69779999999997</c:v>
                </c:pt>
                <c:pt idx="13103">
                  <c:v>387.70949999999999</c:v>
                </c:pt>
                <c:pt idx="13104">
                  <c:v>387.72199999999998</c:v>
                </c:pt>
                <c:pt idx="13105">
                  <c:v>387.7321</c:v>
                </c:pt>
                <c:pt idx="13106">
                  <c:v>387.74439999999998</c:v>
                </c:pt>
                <c:pt idx="13107">
                  <c:v>387.75799999999998</c:v>
                </c:pt>
                <c:pt idx="13108">
                  <c:v>387.76850000000002</c:v>
                </c:pt>
                <c:pt idx="13109">
                  <c:v>387.77839999999998</c:v>
                </c:pt>
                <c:pt idx="13110">
                  <c:v>387.79079999999999</c:v>
                </c:pt>
                <c:pt idx="13111">
                  <c:v>387.80239999999998</c:v>
                </c:pt>
                <c:pt idx="13112">
                  <c:v>387.81369999999998</c:v>
                </c:pt>
                <c:pt idx="13113">
                  <c:v>387.82659999999998</c:v>
                </c:pt>
                <c:pt idx="13114">
                  <c:v>387.83699999999999</c:v>
                </c:pt>
                <c:pt idx="13115">
                  <c:v>387.84840000000003</c:v>
                </c:pt>
                <c:pt idx="13116">
                  <c:v>387.8596</c:v>
                </c:pt>
                <c:pt idx="13117">
                  <c:v>387.8716</c:v>
                </c:pt>
                <c:pt idx="13118">
                  <c:v>387.88220000000001</c:v>
                </c:pt>
                <c:pt idx="13119">
                  <c:v>387.89359999999999</c:v>
                </c:pt>
                <c:pt idx="13120">
                  <c:v>387.90499999999997</c:v>
                </c:pt>
                <c:pt idx="13121">
                  <c:v>387.91649999999998</c:v>
                </c:pt>
                <c:pt idx="13122">
                  <c:v>387.92860000000002</c:v>
                </c:pt>
                <c:pt idx="13123">
                  <c:v>387.94080000000002</c:v>
                </c:pt>
                <c:pt idx="13124">
                  <c:v>387.95269999999999</c:v>
                </c:pt>
                <c:pt idx="13125">
                  <c:v>387.96460000000002</c:v>
                </c:pt>
                <c:pt idx="13126">
                  <c:v>387.9769</c:v>
                </c:pt>
                <c:pt idx="13127">
                  <c:v>387.98660000000001</c:v>
                </c:pt>
                <c:pt idx="13128">
                  <c:v>387.9984</c:v>
                </c:pt>
                <c:pt idx="13129">
                  <c:v>388.01080000000002</c:v>
                </c:pt>
                <c:pt idx="13130">
                  <c:v>388.02199999999999</c:v>
                </c:pt>
                <c:pt idx="13131">
                  <c:v>388.0342</c:v>
                </c:pt>
                <c:pt idx="13132">
                  <c:v>388.04610000000002</c:v>
                </c:pt>
                <c:pt idx="13133">
                  <c:v>388.05709999999999</c:v>
                </c:pt>
                <c:pt idx="13134">
                  <c:v>388.06909999999999</c:v>
                </c:pt>
                <c:pt idx="13135">
                  <c:v>388.08</c:v>
                </c:pt>
                <c:pt idx="13136">
                  <c:v>388.09179999999998</c:v>
                </c:pt>
                <c:pt idx="13137">
                  <c:v>388.10359999999997</c:v>
                </c:pt>
                <c:pt idx="13138">
                  <c:v>388.11470000000003</c:v>
                </c:pt>
                <c:pt idx="13139">
                  <c:v>388.12720000000002</c:v>
                </c:pt>
                <c:pt idx="13140">
                  <c:v>388.13839999999999</c:v>
                </c:pt>
                <c:pt idx="13141">
                  <c:v>388.15159999999997</c:v>
                </c:pt>
                <c:pt idx="13142">
                  <c:v>388.1628</c:v>
                </c:pt>
                <c:pt idx="13143">
                  <c:v>388.17439999999999</c:v>
                </c:pt>
                <c:pt idx="13144">
                  <c:v>388.18669999999997</c:v>
                </c:pt>
                <c:pt idx="13145">
                  <c:v>388.19740000000002</c:v>
                </c:pt>
                <c:pt idx="13146">
                  <c:v>388.20859999999999</c:v>
                </c:pt>
                <c:pt idx="13147">
                  <c:v>388.22059999999999</c:v>
                </c:pt>
                <c:pt idx="13148">
                  <c:v>388.2312</c:v>
                </c:pt>
                <c:pt idx="13149">
                  <c:v>388.24340000000001</c:v>
                </c:pt>
                <c:pt idx="13150">
                  <c:v>388.25439999999998</c:v>
                </c:pt>
                <c:pt idx="13151">
                  <c:v>388.2654</c:v>
                </c:pt>
                <c:pt idx="13152">
                  <c:v>388.27910000000003</c:v>
                </c:pt>
                <c:pt idx="13153">
                  <c:v>388.29020000000003</c:v>
                </c:pt>
                <c:pt idx="13154">
                  <c:v>388.30220000000003</c:v>
                </c:pt>
                <c:pt idx="13155">
                  <c:v>388.3152</c:v>
                </c:pt>
                <c:pt idx="13156">
                  <c:v>388.32639999999998</c:v>
                </c:pt>
                <c:pt idx="13157">
                  <c:v>388.33780000000002</c:v>
                </c:pt>
                <c:pt idx="13158">
                  <c:v>388.34899999999999</c:v>
                </c:pt>
                <c:pt idx="13159">
                  <c:v>388.3614</c:v>
                </c:pt>
                <c:pt idx="13160">
                  <c:v>388.37220000000002</c:v>
                </c:pt>
                <c:pt idx="13161">
                  <c:v>388.3836</c:v>
                </c:pt>
                <c:pt idx="13162">
                  <c:v>388.39550000000003</c:v>
                </c:pt>
                <c:pt idx="13163">
                  <c:v>388.40820000000002</c:v>
                </c:pt>
                <c:pt idx="13164">
                  <c:v>388.4187</c:v>
                </c:pt>
                <c:pt idx="13165">
                  <c:v>388.43169999999998</c:v>
                </c:pt>
                <c:pt idx="13166">
                  <c:v>388.44220000000001</c:v>
                </c:pt>
                <c:pt idx="13167">
                  <c:v>388.45499999999998</c:v>
                </c:pt>
                <c:pt idx="13168">
                  <c:v>388.4658</c:v>
                </c:pt>
                <c:pt idx="13169">
                  <c:v>388.47680000000003</c:v>
                </c:pt>
                <c:pt idx="13170">
                  <c:v>388.4907</c:v>
                </c:pt>
                <c:pt idx="13171">
                  <c:v>388.50290000000001</c:v>
                </c:pt>
                <c:pt idx="13172">
                  <c:v>388.51220000000001</c:v>
                </c:pt>
                <c:pt idx="13173">
                  <c:v>388.52499999999998</c:v>
                </c:pt>
                <c:pt idx="13174">
                  <c:v>388.53620000000001</c:v>
                </c:pt>
                <c:pt idx="13175">
                  <c:v>388.54719999999998</c:v>
                </c:pt>
                <c:pt idx="13176">
                  <c:v>388.55930000000001</c:v>
                </c:pt>
                <c:pt idx="13177">
                  <c:v>388.57100000000003</c:v>
                </c:pt>
                <c:pt idx="13178">
                  <c:v>388.58280000000002</c:v>
                </c:pt>
                <c:pt idx="13179">
                  <c:v>388.59249999999997</c:v>
                </c:pt>
                <c:pt idx="13180">
                  <c:v>388.60629999999998</c:v>
                </c:pt>
                <c:pt idx="13181">
                  <c:v>388.61799999999999</c:v>
                </c:pt>
                <c:pt idx="13182">
                  <c:v>388.62900000000002</c:v>
                </c:pt>
                <c:pt idx="13183">
                  <c:v>388.64089999999999</c:v>
                </c:pt>
                <c:pt idx="13184">
                  <c:v>388.65219999999999</c:v>
                </c:pt>
                <c:pt idx="13185">
                  <c:v>388.66340000000002</c:v>
                </c:pt>
                <c:pt idx="13186">
                  <c:v>388.67579999999998</c:v>
                </c:pt>
                <c:pt idx="13187">
                  <c:v>388.68790000000001</c:v>
                </c:pt>
                <c:pt idx="13188">
                  <c:v>388.7002</c:v>
                </c:pt>
                <c:pt idx="13189">
                  <c:v>388.71179999999998</c:v>
                </c:pt>
                <c:pt idx="13190">
                  <c:v>388.72340000000003</c:v>
                </c:pt>
                <c:pt idx="13191">
                  <c:v>388.73469999999998</c:v>
                </c:pt>
                <c:pt idx="13192">
                  <c:v>388.74680000000001</c:v>
                </c:pt>
                <c:pt idx="13193">
                  <c:v>388.7586</c:v>
                </c:pt>
                <c:pt idx="13194">
                  <c:v>388.7688</c:v>
                </c:pt>
                <c:pt idx="13195">
                  <c:v>388.77980000000002</c:v>
                </c:pt>
                <c:pt idx="13196">
                  <c:v>388.79250000000002</c:v>
                </c:pt>
                <c:pt idx="13197">
                  <c:v>388.80439999999999</c:v>
                </c:pt>
                <c:pt idx="13198">
                  <c:v>388.81639999999999</c:v>
                </c:pt>
                <c:pt idx="13199">
                  <c:v>388.82940000000002</c:v>
                </c:pt>
                <c:pt idx="13200">
                  <c:v>388.83960000000002</c:v>
                </c:pt>
                <c:pt idx="13201">
                  <c:v>388.85039999999998</c:v>
                </c:pt>
                <c:pt idx="13202">
                  <c:v>388.86160000000001</c:v>
                </c:pt>
                <c:pt idx="13203">
                  <c:v>388.87360000000001</c:v>
                </c:pt>
                <c:pt idx="13204">
                  <c:v>388.8861</c:v>
                </c:pt>
                <c:pt idx="13205">
                  <c:v>388.89679999999998</c:v>
                </c:pt>
                <c:pt idx="13206">
                  <c:v>388.90809999999999</c:v>
                </c:pt>
                <c:pt idx="13207">
                  <c:v>388.92219999999998</c:v>
                </c:pt>
                <c:pt idx="13208">
                  <c:v>388.93439999999998</c:v>
                </c:pt>
                <c:pt idx="13209">
                  <c:v>388.94619999999998</c:v>
                </c:pt>
                <c:pt idx="13210">
                  <c:v>388.95850000000002</c:v>
                </c:pt>
                <c:pt idx="13211">
                  <c:v>388.9683</c:v>
                </c:pt>
                <c:pt idx="13212">
                  <c:v>388.98200000000003</c:v>
                </c:pt>
                <c:pt idx="13213">
                  <c:v>388.99279999999999</c:v>
                </c:pt>
                <c:pt idx="13214">
                  <c:v>389.00439999999998</c:v>
                </c:pt>
                <c:pt idx="13215">
                  <c:v>389.01589999999999</c:v>
                </c:pt>
                <c:pt idx="13216">
                  <c:v>389.0283</c:v>
                </c:pt>
                <c:pt idx="13217">
                  <c:v>389.04</c:v>
                </c:pt>
                <c:pt idx="13218">
                  <c:v>389.05160000000001</c:v>
                </c:pt>
                <c:pt idx="13219">
                  <c:v>389.06259999999997</c:v>
                </c:pt>
                <c:pt idx="13220">
                  <c:v>389.0752</c:v>
                </c:pt>
                <c:pt idx="13221">
                  <c:v>389.0874</c:v>
                </c:pt>
                <c:pt idx="13222">
                  <c:v>389.09690000000001</c:v>
                </c:pt>
                <c:pt idx="13223">
                  <c:v>389.1105</c:v>
                </c:pt>
                <c:pt idx="13224">
                  <c:v>389.12209999999999</c:v>
                </c:pt>
                <c:pt idx="13225">
                  <c:v>389.13330000000002</c:v>
                </c:pt>
                <c:pt idx="13226">
                  <c:v>389.14589999999998</c:v>
                </c:pt>
                <c:pt idx="13227">
                  <c:v>389.15809999999999</c:v>
                </c:pt>
                <c:pt idx="13228">
                  <c:v>389.16919999999999</c:v>
                </c:pt>
                <c:pt idx="13229">
                  <c:v>389.17939999999999</c:v>
                </c:pt>
                <c:pt idx="13230">
                  <c:v>389.1918</c:v>
                </c:pt>
                <c:pt idx="13231">
                  <c:v>389.20490000000001</c:v>
                </c:pt>
                <c:pt idx="13232">
                  <c:v>389.21460000000002</c:v>
                </c:pt>
                <c:pt idx="13233">
                  <c:v>389.22660000000002</c:v>
                </c:pt>
                <c:pt idx="13234">
                  <c:v>389.23880000000003</c:v>
                </c:pt>
                <c:pt idx="13235">
                  <c:v>389.2509</c:v>
                </c:pt>
                <c:pt idx="13236">
                  <c:v>389.26260000000002</c:v>
                </c:pt>
                <c:pt idx="13237">
                  <c:v>389.27370000000002</c:v>
                </c:pt>
                <c:pt idx="13238">
                  <c:v>389.28489999999999</c:v>
                </c:pt>
                <c:pt idx="13239">
                  <c:v>389.29689999999999</c:v>
                </c:pt>
                <c:pt idx="13240">
                  <c:v>389.30779999999999</c:v>
                </c:pt>
                <c:pt idx="13241">
                  <c:v>389.31869999999998</c:v>
                </c:pt>
                <c:pt idx="13242">
                  <c:v>389.33069999999998</c:v>
                </c:pt>
                <c:pt idx="13243">
                  <c:v>389.34399999999999</c:v>
                </c:pt>
                <c:pt idx="13244">
                  <c:v>389.35539999999997</c:v>
                </c:pt>
                <c:pt idx="13245">
                  <c:v>389.3655</c:v>
                </c:pt>
                <c:pt idx="13246">
                  <c:v>389.37650000000002</c:v>
                </c:pt>
                <c:pt idx="13247">
                  <c:v>389.38679999999999</c:v>
                </c:pt>
                <c:pt idx="13248">
                  <c:v>389.39870000000002</c:v>
                </c:pt>
                <c:pt idx="13249">
                  <c:v>389.41</c:v>
                </c:pt>
                <c:pt idx="13250">
                  <c:v>389.42200000000003</c:v>
                </c:pt>
                <c:pt idx="13251">
                  <c:v>389.43310000000002</c:v>
                </c:pt>
                <c:pt idx="13252">
                  <c:v>389.44499999999999</c:v>
                </c:pt>
                <c:pt idx="13253">
                  <c:v>389.45600000000002</c:v>
                </c:pt>
                <c:pt idx="13254">
                  <c:v>389.46640000000002</c:v>
                </c:pt>
                <c:pt idx="13255">
                  <c:v>389.47879999999998</c:v>
                </c:pt>
                <c:pt idx="13256">
                  <c:v>389.49</c:v>
                </c:pt>
                <c:pt idx="13257">
                  <c:v>389.50119999999998</c:v>
                </c:pt>
                <c:pt idx="13258">
                  <c:v>389.51409999999998</c:v>
                </c:pt>
                <c:pt idx="13259">
                  <c:v>389.52550000000002</c:v>
                </c:pt>
                <c:pt idx="13260">
                  <c:v>389.53640000000001</c:v>
                </c:pt>
                <c:pt idx="13261">
                  <c:v>389.54649999999998</c:v>
                </c:pt>
                <c:pt idx="13262">
                  <c:v>389.55829999999997</c:v>
                </c:pt>
                <c:pt idx="13263">
                  <c:v>389.57</c:v>
                </c:pt>
                <c:pt idx="13264">
                  <c:v>389.58139999999997</c:v>
                </c:pt>
                <c:pt idx="13265">
                  <c:v>389.59230000000002</c:v>
                </c:pt>
                <c:pt idx="13266">
                  <c:v>389.60480000000001</c:v>
                </c:pt>
                <c:pt idx="13267">
                  <c:v>389.61529999999999</c:v>
                </c:pt>
                <c:pt idx="13268">
                  <c:v>389.62599999999998</c:v>
                </c:pt>
                <c:pt idx="13269">
                  <c:v>389.63839999999999</c:v>
                </c:pt>
                <c:pt idx="13270">
                  <c:v>389.64940000000001</c:v>
                </c:pt>
                <c:pt idx="13271">
                  <c:v>389.66</c:v>
                </c:pt>
                <c:pt idx="13272">
                  <c:v>389.67340000000002</c:v>
                </c:pt>
                <c:pt idx="13273">
                  <c:v>389.685</c:v>
                </c:pt>
                <c:pt idx="13274">
                  <c:v>389.69540000000001</c:v>
                </c:pt>
                <c:pt idx="13275">
                  <c:v>389.70760000000001</c:v>
                </c:pt>
                <c:pt idx="13276">
                  <c:v>389.72</c:v>
                </c:pt>
                <c:pt idx="13277">
                  <c:v>389.73140000000001</c:v>
                </c:pt>
                <c:pt idx="13278">
                  <c:v>389.74279999999999</c:v>
                </c:pt>
                <c:pt idx="13279">
                  <c:v>389.7552</c:v>
                </c:pt>
                <c:pt idx="13280">
                  <c:v>389.7672</c:v>
                </c:pt>
                <c:pt idx="13281">
                  <c:v>389.77780000000001</c:v>
                </c:pt>
                <c:pt idx="13282">
                  <c:v>389.79160000000002</c:v>
                </c:pt>
                <c:pt idx="13283">
                  <c:v>389.80250000000001</c:v>
                </c:pt>
                <c:pt idx="13284">
                  <c:v>389.81479999999999</c:v>
                </c:pt>
                <c:pt idx="13285">
                  <c:v>389.82560000000001</c:v>
                </c:pt>
                <c:pt idx="13286">
                  <c:v>389.83670000000001</c:v>
                </c:pt>
                <c:pt idx="13287">
                  <c:v>389.85</c:v>
                </c:pt>
                <c:pt idx="13288">
                  <c:v>389.86169999999998</c:v>
                </c:pt>
                <c:pt idx="13289">
                  <c:v>389.87169999999998</c:v>
                </c:pt>
                <c:pt idx="13290">
                  <c:v>389.88159999999999</c:v>
                </c:pt>
                <c:pt idx="13291">
                  <c:v>389.89449999999999</c:v>
                </c:pt>
                <c:pt idx="13292">
                  <c:v>389.90499999999997</c:v>
                </c:pt>
                <c:pt idx="13293">
                  <c:v>389.91750000000002</c:v>
                </c:pt>
                <c:pt idx="13294">
                  <c:v>389.93</c:v>
                </c:pt>
                <c:pt idx="13295">
                  <c:v>389.94310000000002</c:v>
                </c:pt>
                <c:pt idx="13296">
                  <c:v>389.95389999999998</c:v>
                </c:pt>
                <c:pt idx="13297">
                  <c:v>389.96339999999998</c:v>
                </c:pt>
                <c:pt idx="13298">
                  <c:v>389.97500000000002</c:v>
                </c:pt>
                <c:pt idx="13299">
                  <c:v>389.98779999999999</c:v>
                </c:pt>
                <c:pt idx="13300">
                  <c:v>389.99889999999999</c:v>
                </c:pt>
                <c:pt idx="13301">
                  <c:v>390.01049999999998</c:v>
                </c:pt>
                <c:pt idx="13302">
                  <c:v>390.0206</c:v>
                </c:pt>
                <c:pt idx="13303">
                  <c:v>390.03219999999999</c:v>
                </c:pt>
                <c:pt idx="13304">
                  <c:v>390.04520000000002</c:v>
                </c:pt>
                <c:pt idx="13305">
                  <c:v>390.05709999999999</c:v>
                </c:pt>
                <c:pt idx="13306">
                  <c:v>390.0675</c:v>
                </c:pt>
                <c:pt idx="13307">
                  <c:v>390.07839999999999</c:v>
                </c:pt>
                <c:pt idx="13308">
                  <c:v>390.08969999999999</c:v>
                </c:pt>
                <c:pt idx="13309">
                  <c:v>390.1019</c:v>
                </c:pt>
                <c:pt idx="13310">
                  <c:v>390.11250000000001</c:v>
                </c:pt>
                <c:pt idx="13311">
                  <c:v>390.12439999999998</c:v>
                </c:pt>
                <c:pt idx="13312">
                  <c:v>390.13639999999998</c:v>
                </c:pt>
                <c:pt idx="13313">
                  <c:v>390.14749999999998</c:v>
                </c:pt>
                <c:pt idx="13314">
                  <c:v>390.15820000000002</c:v>
                </c:pt>
                <c:pt idx="13315">
                  <c:v>390.1696</c:v>
                </c:pt>
                <c:pt idx="13316">
                  <c:v>390.1814</c:v>
                </c:pt>
                <c:pt idx="13317">
                  <c:v>390.19439999999997</c:v>
                </c:pt>
                <c:pt idx="13318">
                  <c:v>390.20620000000002</c:v>
                </c:pt>
                <c:pt idx="13319">
                  <c:v>390.21749999999997</c:v>
                </c:pt>
                <c:pt idx="13320">
                  <c:v>390.22899999999998</c:v>
                </c:pt>
                <c:pt idx="13321">
                  <c:v>390.24079999999998</c:v>
                </c:pt>
                <c:pt idx="13322">
                  <c:v>390.25319999999999</c:v>
                </c:pt>
                <c:pt idx="13323">
                  <c:v>390.26319999999998</c:v>
                </c:pt>
                <c:pt idx="13324">
                  <c:v>390.27609999999999</c:v>
                </c:pt>
                <c:pt idx="13325">
                  <c:v>390.2878</c:v>
                </c:pt>
                <c:pt idx="13326">
                  <c:v>390.29739999999998</c:v>
                </c:pt>
                <c:pt idx="13327">
                  <c:v>390.30849999999998</c:v>
                </c:pt>
                <c:pt idx="13328">
                  <c:v>390.32150000000001</c:v>
                </c:pt>
                <c:pt idx="13329">
                  <c:v>390.33300000000003</c:v>
                </c:pt>
                <c:pt idx="13330">
                  <c:v>390.34399999999999</c:v>
                </c:pt>
                <c:pt idx="13331">
                  <c:v>390.35550000000001</c:v>
                </c:pt>
                <c:pt idx="13332">
                  <c:v>390.36720000000003</c:v>
                </c:pt>
                <c:pt idx="13333">
                  <c:v>390.37920000000003</c:v>
                </c:pt>
                <c:pt idx="13334">
                  <c:v>390.38990000000001</c:v>
                </c:pt>
                <c:pt idx="13335">
                  <c:v>390.40019999999998</c:v>
                </c:pt>
                <c:pt idx="13336">
                  <c:v>390.4119</c:v>
                </c:pt>
                <c:pt idx="13337">
                  <c:v>390.42500000000001</c:v>
                </c:pt>
                <c:pt idx="13338">
                  <c:v>390.43619999999999</c:v>
                </c:pt>
                <c:pt idx="13339">
                  <c:v>390.44690000000003</c:v>
                </c:pt>
                <c:pt idx="13340">
                  <c:v>390.45859999999999</c:v>
                </c:pt>
                <c:pt idx="13341">
                  <c:v>390.47089999999997</c:v>
                </c:pt>
                <c:pt idx="13342">
                  <c:v>390.48219999999998</c:v>
                </c:pt>
                <c:pt idx="13343">
                  <c:v>390.49459999999999</c:v>
                </c:pt>
                <c:pt idx="13344">
                  <c:v>390.50420000000003</c:v>
                </c:pt>
                <c:pt idx="13345">
                  <c:v>390.5172</c:v>
                </c:pt>
                <c:pt idx="13346">
                  <c:v>390.52699999999999</c:v>
                </c:pt>
                <c:pt idx="13347">
                  <c:v>390.53969999999998</c:v>
                </c:pt>
                <c:pt idx="13348">
                  <c:v>390.55130000000003</c:v>
                </c:pt>
                <c:pt idx="13349">
                  <c:v>390.56240000000003</c:v>
                </c:pt>
                <c:pt idx="13350">
                  <c:v>390.57400000000001</c:v>
                </c:pt>
                <c:pt idx="13351">
                  <c:v>390.58580000000001</c:v>
                </c:pt>
                <c:pt idx="13352">
                  <c:v>390.5976</c:v>
                </c:pt>
                <c:pt idx="13353">
                  <c:v>390.61070000000001</c:v>
                </c:pt>
                <c:pt idx="13354">
                  <c:v>390.62139999999999</c:v>
                </c:pt>
                <c:pt idx="13355">
                  <c:v>390.63380000000001</c:v>
                </c:pt>
                <c:pt idx="13356">
                  <c:v>390.64580000000001</c:v>
                </c:pt>
                <c:pt idx="13357">
                  <c:v>390.65559999999999</c:v>
                </c:pt>
                <c:pt idx="13358">
                  <c:v>390.66699999999997</c:v>
                </c:pt>
                <c:pt idx="13359">
                  <c:v>390.67899999999997</c:v>
                </c:pt>
                <c:pt idx="13360">
                  <c:v>390.6902</c:v>
                </c:pt>
                <c:pt idx="13361">
                  <c:v>390.702</c:v>
                </c:pt>
                <c:pt idx="13362">
                  <c:v>390.71190000000001</c:v>
                </c:pt>
                <c:pt idx="13363">
                  <c:v>390.72500000000002</c:v>
                </c:pt>
                <c:pt idx="13364">
                  <c:v>390.73610000000002</c:v>
                </c:pt>
                <c:pt idx="13365">
                  <c:v>390.74680000000001</c:v>
                </c:pt>
                <c:pt idx="13366">
                  <c:v>390.75749999999999</c:v>
                </c:pt>
                <c:pt idx="13367">
                  <c:v>390.77089999999998</c:v>
                </c:pt>
                <c:pt idx="13368">
                  <c:v>390.78160000000003</c:v>
                </c:pt>
                <c:pt idx="13369">
                  <c:v>390.79300000000001</c:v>
                </c:pt>
                <c:pt idx="13370">
                  <c:v>390.80529999999999</c:v>
                </c:pt>
                <c:pt idx="13371">
                  <c:v>390.81650000000002</c:v>
                </c:pt>
                <c:pt idx="13372">
                  <c:v>390.82839999999999</c:v>
                </c:pt>
                <c:pt idx="13373">
                  <c:v>390.84050000000002</c:v>
                </c:pt>
                <c:pt idx="13374">
                  <c:v>390.85199999999998</c:v>
                </c:pt>
                <c:pt idx="13375">
                  <c:v>390.86329999999998</c:v>
                </c:pt>
                <c:pt idx="13376">
                  <c:v>390.875</c:v>
                </c:pt>
                <c:pt idx="13377">
                  <c:v>390.88549999999998</c:v>
                </c:pt>
                <c:pt idx="13378">
                  <c:v>390.89729999999997</c:v>
                </c:pt>
                <c:pt idx="13379">
                  <c:v>390.90910000000002</c:v>
                </c:pt>
                <c:pt idx="13380">
                  <c:v>390.92110000000002</c:v>
                </c:pt>
                <c:pt idx="13381">
                  <c:v>390.9316</c:v>
                </c:pt>
                <c:pt idx="13382">
                  <c:v>390.94189999999998</c:v>
                </c:pt>
                <c:pt idx="13383">
                  <c:v>390.9538</c:v>
                </c:pt>
                <c:pt idx="13384">
                  <c:v>390.96510000000001</c:v>
                </c:pt>
                <c:pt idx="13385">
                  <c:v>390.97500000000002</c:v>
                </c:pt>
                <c:pt idx="13386">
                  <c:v>390.98680000000002</c:v>
                </c:pt>
                <c:pt idx="13387">
                  <c:v>390.99849999999998</c:v>
                </c:pt>
                <c:pt idx="13388">
                  <c:v>391.01</c:v>
                </c:pt>
                <c:pt idx="13389">
                  <c:v>391.02260000000001</c:v>
                </c:pt>
                <c:pt idx="13390">
                  <c:v>391.03300000000002</c:v>
                </c:pt>
                <c:pt idx="13391">
                  <c:v>391.04480000000001</c:v>
                </c:pt>
                <c:pt idx="13392">
                  <c:v>391.05630000000002</c:v>
                </c:pt>
                <c:pt idx="13393">
                  <c:v>391.06720000000001</c:v>
                </c:pt>
                <c:pt idx="13394">
                  <c:v>391.0779</c:v>
                </c:pt>
                <c:pt idx="13395">
                  <c:v>391.09050000000002</c:v>
                </c:pt>
                <c:pt idx="13396">
                  <c:v>391.1028</c:v>
                </c:pt>
                <c:pt idx="13397">
                  <c:v>391.11380000000003</c:v>
                </c:pt>
                <c:pt idx="13398">
                  <c:v>391.1232</c:v>
                </c:pt>
                <c:pt idx="13399">
                  <c:v>391.13470000000001</c:v>
                </c:pt>
                <c:pt idx="13400">
                  <c:v>391.14519999999999</c:v>
                </c:pt>
                <c:pt idx="13401">
                  <c:v>391.15719999999999</c:v>
                </c:pt>
                <c:pt idx="13402">
                  <c:v>391.16860000000003</c:v>
                </c:pt>
                <c:pt idx="13403">
                  <c:v>391.1798</c:v>
                </c:pt>
                <c:pt idx="13404">
                  <c:v>391.19139999999999</c:v>
                </c:pt>
                <c:pt idx="13405">
                  <c:v>391.20310000000001</c:v>
                </c:pt>
                <c:pt idx="13406">
                  <c:v>391.21379999999999</c:v>
                </c:pt>
                <c:pt idx="13407">
                  <c:v>391.22500000000002</c:v>
                </c:pt>
                <c:pt idx="13408">
                  <c:v>391.23450000000003</c:v>
                </c:pt>
                <c:pt idx="13409">
                  <c:v>391.2448</c:v>
                </c:pt>
                <c:pt idx="13410">
                  <c:v>391.25740000000002</c:v>
                </c:pt>
                <c:pt idx="13411">
                  <c:v>391.26990000000001</c:v>
                </c:pt>
                <c:pt idx="13412">
                  <c:v>391.2799</c:v>
                </c:pt>
                <c:pt idx="13413">
                  <c:v>391.29180000000002</c:v>
                </c:pt>
                <c:pt idx="13414">
                  <c:v>391.30200000000002</c:v>
                </c:pt>
                <c:pt idx="13415">
                  <c:v>391.31299999999999</c:v>
                </c:pt>
                <c:pt idx="13416">
                  <c:v>391.32580000000002</c:v>
                </c:pt>
                <c:pt idx="13417">
                  <c:v>391.33620000000002</c:v>
                </c:pt>
                <c:pt idx="13418">
                  <c:v>391.3476</c:v>
                </c:pt>
                <c:pt idx="13419">
                  <c:v>391.35860000000002</c:v>
                </c:pt>
                <c:pt idx="13420">
                  <c:v>391.3707</c:v>
                </c:pt>
                <c:pt idx="13421">
                  <c:v>391.38279999999997</c:v>
                </c:pt>
                <c:pt idx="13422">
                  <c:v>391.3931</c:v>
                </c:pt>
                <c:pt idx="13423">
                  <c:v>391.40589999999997</c:v>
                </c:pt>
                <c:pt idx="13424">
                  <c:v>391.41739999999999</c:v>
                </c:pt>
                <c:pt idx="13425">
                  <c:v>391.43090000000001</c:v>
                </c:pt>
                <c:pt idx="13426">
                  <c:v>391.44299999999998</c:v>
                </c:pt>
                <c:pt idx="13427">
                  <c:v>391.45359999999999</c:v>
                </c:pt>
                <c:pt idx="13428">
                  <c:v>391.46660000000003</c:v>
                </c:pt>
                <c:pt idx="13429">
                  <c:v>391.47620000000001</c:v>
                </c:pt>
                <c:pt idx="13430">
                  <c:v>391.48750000000001</c:v>
                </c:pt>
                <c:pt idx="13431">
                  <c:v>391.5009</c:v>
                </c:pt>
                <c:pt idx="13432">
                  <c:v>391.51170000000002</c:v>
                </c:pt>
                <c:pt idx="13433">
                  <c:v>391.52319999999997</c:v>
                </c:pt>
                <c:pt idx="13434">
                  <c:v>391.53530000000001</c:v>
                </c:pt>
                <c:pt idx="13435">
                  <c:v>391.5471</c:v>
                </c:pt>
                <c:pt idx="13436">
                  <c:v>391.5591</c:v>
                </c:pt>
                <c:pt idx="13437">
                  <c:v>391.56920000000002</c:v>
                </c:pt>
                <c:pt idx="13438">
                  <c:v>391.58190000000002</c:v>
                </c:pt>
                <c:pt idx="13439">
                  <c:v>391.5942</c:v>
                </c:pt>
                <c:pt idx="13440">
                  <c:v>391.60509999999999</c:v>
                </c:pt>
                <c:pt idx="13441">
                  <c:v>391.6164</c:v>
                </c:pt>
                <c:pt idx="13442">
                  <c:v>391.6302</c:v>
                </c:pt>
                <c:pt idx="13443">
                  <c:v>391.64139999999998</c:v>
                </c:pt>
                <c:pt idx="13444">
                  <c:v>391.65539999999999</c:v>
                </c:pt>
                <c:pt idx="13445">
                  <c:v>391.66660000000002</c:v>
                </c:pt>
                <c:pt idx="13446">
                  <c:v>391.678</c:v>
                </c:pt>
                <c:pt idx="13447">
                  <c:v>391.68900000000002</c:v>
                </c:pt>
                <c:pt idx="13448">
                  <c:v>391.7</c:v>
                </c:pt>
                <c:pt idx="13449">
                  <c:v>391.71260000000001</c:v>
                </c:pt>
                <c:pt idx="13450">
                  <c:v>391.72390000000001</c:v>
                </c:pt>
                <c:pt idx="13451">
                  <c:v>391.73540000000003</c:v>
                </c:pt>
                <c:pt idx="13452">
                  <c:v>391.74650000000003</c:v>
                </c:pt>
                <c:pt idx="13453">
                  <c:v>391.75909999999999</c:v>
                </c:pt>
                <c:pt idx="13454">
                  <c:v>391.77080000000001</c:v>
                </c:pt>
                <c:pt idx="13455">
                  <c:v>391.78149999999999</c:v>
                </c:pt>
                <c:pt idx="13456">
                  <c:v>391.79300000000001</c:v>
                </c:pt>
                <c:pt idx="13457">
                  <c:v>391.80399999999997</c:v>
                </c:pt>
                <c:pt idx="13458">
                  <c:v>391.81599999999997</c:v>
                </c:pt>
                <c:pt idx="13459">
                  <c:v>391.82760000000002</c:v>
                </c:pt>
                <c:pt idx="13460">
                  <c:v>391.83890000000002</c:v>
                </c:pt>
                <c:pt idx="13461">
                  <c:v>391.84890000000001</c:v>
                </c:pt>
                <c:pt idx="13462">
                  <c:v>391.86200000000002</c:v>
                </c:pt>
                <c:pt idx="13463">
                  <c:v>391.87279999999998</c:v>
                </c:pt>
                <c:pt idx="13464">
                  <c:v>391.8854</c:v>
                </c:pt>
                <c:pt idx="13465">
                  <c:v>391.89589999999998</c:v>
                </c:pt>
                <c:pt idx="13466">
                  <c:v>391.90609999999998</c:v>
                </c:pt>
                <c:pt idx="13467">
                  <c:v>391.91899999999998</c:v>
                </c:pt>
                <c:pt idx="13468">
                  <c:v>391.92899999999997</c:v>
                </c:pt>
                <c:pt idx="13469">
                  <c:v>391.94</c:v>
                </c:pt>
                <c:pt idx="13470">
                  <c:v>391.9511</c:v>
                </c:pt>
                <c:pt idx="13471">
                  <c:v>391.96140000000003</c:v>
                </c:pt>
                <c:pt idx="13472">
                  <c:v>391.97269999999997</c:v>
                </c:pt>
                <c:pt idx="13473">
                  <c:v>391.98480000000001</c:v>
                </c:pt>
                <c:pt idx="13474">
                  <c:v>391.99560000000002</c:v>
                </c:pt>
                <c:pt idx="13475">
                  <c:v>392.00779999999997</c:v>
                </c:pt>
                <c:pt idx="13476">
                  <c:v>392.01900000000001</c:v>
                </c:pt>
                <c:pt idx="13477">
                  <c:v>392.02940000000001</c:v>
                </c:pt>
                <c:pt idx="13478">
                  <c:v>392.0403</c:v>
                </c:pt>
                <c:pt idx="13479">
                  <c:v>392.0514</c:v>
                </c:pt>
                <c:pt idx="13480">
                  <c:v>392.06299999999999</c:v>
                </c:pt>
                <c:pt idx="13481">
                  <c:v>392.07499999999999</c:v>
                </c:pt>
                <c:pt idx="13482">
                  <c:v>392.08749999999998</c:v>
                </c:pt>
                <c:pt idx="13483">
                  <c:v>392.0992</c:v>
                </c:pt>
                <c:pt idx="13484">
                  <c:v>392.1103</c:v>
                </c:pt>
                <c:pt idx="13485">
                  <c:v>392.12119999999999</c:v>
                </c:pt>
                <c:pt idx="13486">
                  <c:v>392.1336</c:v>
                </c:pt>
                <c:pt idx="13487">
                  <c:v>392.14460000000003</c:v>
                </c:pt>
                <c:pt idx="13488">
                  <c:v>392.15559999999999</c:v>
                </c:pt>
                <c:pt idx="13489">
                  <c:v>392.1678</c:v>
                </c:pt>
                <c:pt idx="13490">
                  <c:v>392.17919999999998</c:v>
                </c:pt>
                <c:pt idx="13491">
                  <c:v>392.19060000000002</c:v>
                </c:pt>
                <c:pt idx="13492">
                  <c:v>392.2022</c:v>
                </c:pt>
                <c:pt idx="13493">
                  <c:v>392.21199999999999</c:v>
                </c:pt>
                <c:pt idx="13494">
                  <c:v>392.22359999999998</c:v>
                </c:pt>
                <c:pt idx="13495">
                  <c:v>392.23399999999998</c:v>
                </c:pt>
                <c:pt idx="13496">
                  <c:v>392.24639999999999</c:v>
                </c:pt>
                <c:pt idx="13497">
                  <c:v>392.25749999999999</c:v>
                </c:pt>
                <c:pt idx="13498">
                  <c:v>392.26659999999998</c:v>
                </c:pt>
                <c:pt idx="13499">
                  <c:v>392.27679999999998</c:v>
                </c:pt>
                <c:pt idx="13500">
                  <c:v>392.28899999999999</c:v>
                </c:pt>
                <c:pt idx="13501">
                  <c:v>392.30040000000002</c:v>
                </c:pt>
                <c:pt idx="13502">
                  <c:v>392.31060000000002</c:v>
                </c:pt>
                <c:pt idx="13503">
                  <c:v>392.3218</c:v>
                </c:pt>
                <c:pt idx="13504">
                  <c:v>392.33199999999999</c:v>
                </c:pt>
                <c:pt idx="13505">
                  <c:v>392.34350000000001</c:v>
                </c:pt>
                <c:pt idx="13506">
                  <c:v>392.35419999999999</c:v>
                </c:pt>
                <c:pt idx="13507">
                  <c:v>392.36799999999999</c:v>
                </c:pt>
                <c:pt idx="13508">
                  <c:v>392.37860000000001</c:v>
                </c:pt>
                <c:pt idx="13509">
                  <c:v>392.39089999999999</c:v>
                </c:pt>
                <c:pt idx="13510">
                  <c:v>392.40159999999997</c:v>
                </c:pt>
                <c:pt idx="13511">
                  <c:v>392.41399999999999</c:v>
                </c:pt>
                <c:pt idx="13512">
                  <c:v>392.42290000000003</c:v>
                </c:pt>
                <c:pt idx="13513">
                  <c:v>392.43680000000001</c:v>
                </c:pt>
                <c:pt idx="13514">
                  <c:v>392.4486</c:v>
                </c:pt>
                <c:pt idx="13515">
                  <c:v>392.4597</c:v>
                </c:pt>
                <c:pt idx="13516">
                  <c:v>392.471</c:v>
                </c:pt>
                <c:pt idx="13517">
                  <c:v>392.4828</c:v>
                </c:pt>
                <c:pt idx="13518">
                  <c:v>392.495</c:v>
                </c:pt>
                <c:pt idx="13519">
                  <c:v>392.5061</c:v>
                </c:pt>
                <c:pt idx="13520">
                  <c:v>392.51749999999998</c:v>
                </c:pt>
                <c:pt idx="13521">
                  <c:v>392.53039999999999</c:v>
                </c:pt>
                <c:pt idx="13522">
                  <c:v>392.541</c:v>
                </c:pt>
                <c:pt idx="13523">
                  <c:v>392.55189999999999</c:v>
                </c:pt>
                <c:pt idx="13524">
                  <c:v>392.56479999999999</c:v>
                </c:pt>
                <c:pt idx="13525">
                  <c:v>392.57639999999998</c:v>
                </c:pt>
                <c:pt idx="13526">
                  <c:v>392.5856</c:v>
                </c:pt>
                <c:pt idx="13527">
                  <c:v>392.59620000000001</c:v>
                </c:pt>
                <c:pt idx="13528">
                  <c:v>392.60829999999999</c:v>
                </c:pt>
                <c:pt idx="13529">
                  <c:v>392.62090000000001</c:v>
                </c:pt>
                <c:pt idx="13530">
                  <c:v>392.6309</c:v>
                </c:pt>
                <c:pt idx="13531">
                  <c:v>392.64210000000003</c:v>
                </c:pt>
                <c:pt idx="13532">
                  <c:v>392.6542</c:v>
                </c:pt>
                <c:pt idx="13533">
                  <c:v>392.66539999999998</c:v>
                </c:pt>
                <c:pt idx="13534">
                  <c:v>392.67689999999999</c:v>
                </c:pt>
                <c:pt idx="13535">
                  <c:v>392.68779999999998</c:v>
                </c:pt>
                <c:pt idx="13536">
                  <c:v>392.7002</c:v>
                </c:pt>
                <c:pt idx="13537">
                  <c:v>392.71100000000001</c:v>
                </c:pt>
                <c:pt idx="13538">
                  <c:v>392.7208</c:v>
                </c:pt>
                <c:pt idx="13539">
                  <c:v>392.73309999999998</c:v>
                </c:pt>
                <c:pt idx="13540">
                  <c:v>392.745</c:v>
                </c:pt>
                <c:pt idx="13541">
                  <c:v>392.75599999999997</c:v>
                </c:pt>
                <c:pt idx="13542">
                  <c:v>392.76679999999999</c:v>
                </c:pt>
                <c:pt idx="13543">
                  <c:v>392.77879999999999</c:v>
                </c:pt>
                <c:pt idx="13544">
                  <c:v>392.79020000000003</c:v>
                </c:pt>
                <c:pt idx="13545">
                  <c:v>392.80059999999997</c:v>
                </c:pt>
                <c:pt idx="13546">
                  <c:v>392.81189999999998</c:v>
                </c:pt>
                <c:pt idx="13547">
                  <c:v>392.82220000000001</c:v>
                </c:pt>
                <c:pt idx="13548">
                  <c:v>392.83440000000002</c:v>
                </c:pt>
                <c:pt idx="13549">
                  <c:v>392.84480000000002</c:v>
                </c:pt>
                <c:pt idx="13550">
                  <c:v>392.85500000000002</c:v>
                </c:pt>
                <c:pt idx="13551">
                  <c:v>392.86700000000002</c:v>
                </c:pt>
                <c:pt idx="13552">
                  <c:v>392.87729999999999</c:v>
                </c:pt>
                <c:pt idx="13553">
                  <c:v>392.88979999999998</c:v>
                </c:pt>
                <c:pt idx="13554">
                  <c:v>392.90159999999997</c:v>
                </c:pt>
                <c:pt idx="13555">
                  <c:v>392.91090000000003</c:v>
                </c:pt>
                <c:pt idx="13556">
                  <c:v>392.92250000000001</c:v>
                </c:pt>
                <c:pt idx="13557">
                  <c:v>392.93349999999998</c:v>
                </c:pt>
                <c:pt idx="13558">
                  <c:v>392.9452</c:v>
                </c:pt>
                <c:pt idx="13559">
                  <c:v>392.95659999999998</c:v>
                </c:pt>
                <c:pt idx="13560">
                  <c:v>392.9676</c:v>
                </c:pt>
                <c:pt idx="13561">
                  <c:v>392.98009999999999</c:v>
                </c:pt>
                <c:pt idx="13562">
                  <c:v>392.9914</c:v>
                </c:pt>
                <c:pt idx="13563">
                  <c:v>393.00200000000001</c:v>
                </c:pt>
                <c:pt idx="13564">
                  <c:v>393.01600000000002</c:v>
                </c:pt>
                <c:pt idx="13565">
                  <c:v>393.02800000000002</c:v>
                </c:pt>
                <c:pt idx="13566">
                  <c:v>393.04</c:v>
                </c:pt>
                <c:pt idx="13567">
                  <c:v>393.05110000000002</c:v>
                </c:pt>
                <c:pt idx="13568">
                  <c:v>393.06240000000003</c:v>
                </c:pt>
                <c:pt idx="13569">
                  <c:v>393.07299999999998</c:v>
                </c:pt>
                <c:pt idx="13570">
                  <c:v>393.0856</c:v>
                </c:pt>
                <c:pt idx="13571">
                  <c:v>393.09769999999997</c:v>
                </c:pt>
                <c:pt idx="13572">
                  <c:v>393.10980000000001</c:v>
                </c:pt>
                <c:pt idx="13573">
                  <c:v>393.12209999999999</c:v>
                </c:pt>
                <c:pt idx="13574">
                  <c:v>393.1311</c:v>
                </c:pt>
                <c:pt idx="13575">
                  <c:v>393.14460000000003</c:v>
                </c:pt>
                <c:pt idx="13576">
                  <c:v>393.1542</c:v>
                </c:pt>
                <c:pt idx="13577">
                  <c:v>393.16649999999998</c:v>
                </c:pt>
                <c:pt idx="13578">
                  <c:v>393.17880000000002</c:v>
                </c:pt>
                <c:pt idx="13579">
                  <c:v>393.19040000000001</c:v>
                </c:pt>
                <c:pt idx="13580">
                  <c:v>393.2011</c:v>
                </c:pt>
                <c:pt idx="13581">
                  <c:v>393.2124</c:v>
                </c:pt>
                <c:pt idx="13582">
                  <c:v>393.22289999999998</c:v>
                </c:pt>
                <c:pt idx="13583">
                  <c:v>393.23379999999997</c:v>
                </c:pt>
                <c:pt idx="13584">
                  <c:v>393.24579999999997</c:v>
                </c:pt>
                <c:pt idx="13585">
                  <c:v>393.2561</c:v>
                </c:pt>
                <c:pt idx="13586">
                  <c:v>393.26819999999998</c:v>
                </c:pt>
                <c:pt idx="13587">
                  <c:v>393.27890000000002</c:v>
                </c:pt>
                <c:pt idx="13588">
                  <c:v>393.29079999999999</c:v>
                </c:pt>
                <c:pt idx="13589">
                  <c:v>393.30169999999998</c:v>
                </c:pt>
                <c:pt idx="13590">
                  <c:v>393.3141</c:v>
                </c:pt>
                <c:pt idx="13591">
                  <c:v>393.3261</c:v>
                </c:pt>
                <c:pt idx="13592">
                  <c:v>393.33589999999998</c:v>
                </c:pt>
                <c:pt idx="13593">
                  <c:v>393.34649999999999</c:v>
                </c:pt>
                <c:pt idx="13594">
                  <c:v>393.35890000000001</c:v>
                </c:pt>
                <c:pt idx="13595">
                  <c:v>393.3698</c:v>
                </c:pt>
                <c:pt idx="13596">
                  <c:v>393.38080000000002</c:v>
                </c:pt>
                <c:pt idx="13597">
                  <c:v>393.39339999999999</c:v>
                </c:pt>
                <c:pt idx="13598">
                  <c:v>393.40660000000003</c:v>
                </c:pt>
                <c:pt idx="13599">
                  <c:v>393.416</c:v>
                </c:pt>
                <c:pt idx="13600">
                  <c:v>393.42700000000002</c:v>
                </c:pt>
                <c:pt idx="13601">
                  <c:v>393.43680000000001</c:v>
                </c:pt>
                <c:pt idx="13602">
                  <c:v>393.44779999999997</c:v>
                </c:pt>
                <c:pt idx="13603">
                  <c:v>393.46030000000002</c:v>
                </c:pt>
                <c:pt idx="13604">
                  <c:v>393.47050000000002</c:v>
                </c:pt>
                <c:pt idx="13605">
                  <c:v>393.48160000000001</c:v>
                </c:pt>
                <c:pt idx="13606">
                  <c:v>393.49160000000001</c:v>
                </c:pt>
                <c:pt idx="13607">
                  <c:v>393.50259999999997</c:v>
                </c:pt>
                <c:pt idx="13608">
                  <c:v>393.5138</c:v>
                </c:pt>
                <c:pt idx="13609">
                  <c:v>393.524</c:v>
                </c:pt>
                <c:pt idx="13610">
                  <c:v>393.5351</c:v>
                </c:pt>
                <c:pt idx="13611">
                  <c:v>393.5455</c:v>
                </c:pt>
                <c:pt idx="13612">
                  <c:v>393.55630000000002</c:v>
                </c:pt>
                <c:pt idx="13613">
                  <c:v>393.56740000000002</c:v>
                </c:pt>
                <c:pt idx="13614">
                  <c:v>393.57850000000002</c:v>
                </c:pt>
                <c:pt idx="13615">
                  <c:v>393.59019999999998</c:v>
                </c:pt>
                <c:pt idx="13616">
                  <c:v>393.60199999999998</c:v>
                </c:pt>
                <c:pt idx="13617">
                  <c:v>393.61219999999997</c:v>
                </c:pt>
                <c:pt idx="13618">
                  <c:v>393.62299999999999</c:v>
                </c:pt>
                <c:pt idx="13619">
                  <c:v>393.63490000000002</c:v>
                </c:pt>
                <c:pt idx="13620">
                  <c:v>393.64780000000002</c:v>
                </c:pt>
                <c:pt idx="13621">
                  <c:v>393.65780000000001</c:v>
                </c:pt>
                <c:pt idx="13622">
                  <c:v>393.6696</c:v>
                </c:pt>
                <c:pt idx="13623">
                  <c:v>393.68</c:v>
                </c:pt>
                <c:pt idx="13624">
                  <c:v>393.69029999999998</c:v>
                </c:pt>
                <c:pt idx="13625">
                  <c:v>393.70069999999998</c:v>
                </c:pt>
                <c:pt idx="13626">
                  <c:v>393.71249999999998</c:v>
                </c:pt>
                <c:pt idx="13627">
                  <c:v>393.72379999999998</c:v>
                </c:pt>
                <c:pt idx="13628">
                  <c:v>393.73559999999998</c:v>
                </c:pt>
                <c:pt idx="13629">
                  <c:v>393.74740000000003</c:v>
                </c:pt>
                <c:pt idx="13630">
                  <c:v>393.75740000000002</c:v>
                </c:pt>
                <c:pt idx="13631">
                  <c:v>393.77019999999999</c:v>
                </c:pt>
                <c:pt idx="13632">
                  <c:v>393.78039999999999</c:v>
                </c:pt>
                <c:pt idx="13633">
                  <c:v>393.79320000000001</c:v>
                </c:pt>
                <c:pt idx="13634">
                  <c:v>393.80360000000002</c:v>
                </c:pt>
                <c:pt idx="13635">
                  <c:v>393.8168</c:v>
                </c:pt>
                <c:pt idx="13636">
                  <c:v>393.82799999999997</c:v>
                </c:pt>
                <c:pt idx="13637">
                  <c:v>393.83879999999999</c:v>
                </c:pt>
                <c:pt idx="13638">
                  <c:v>393.85050000000001</c:v>
                </c:pt>
                <c:pt idx="13639">
                  <c:v>393.86200000000002</c:v>
                </c:pt>
                <c:pt idx="13640">
                  <c:v>393.87299999999999</c:v>
                </c:pt>
                <c:pt idx="13641">
                  <c:v>393.88589999999999</c:v>
                </c:pt>
                <c:pt idx="13642">
                  <c:v>393.89850000000001</c:v>
                </c:pt>
                <c:pt idx="13643">
                  <c:v>393.90879999999999</c:v>
                </c:pt>
                <c:pt idx="13644">
                  <c:v>393.91829999999999</c:v>
                </c:pt>
                <c:pt idx="13645">
                  <c:v>393.93049999999999</c:v>
                </c:pt>
                <c:pt idx="13646">
                  <c:v>393.94049999999999</c:v>
                </c:pt>
                <c:pt idx="13647">
                  <c:v>393.95119999999997</c:v>
                </c:pt>
                <c:pt idx="13648">
                  <c:v>393.96339999999998</c:v>
                </c:pt>
                <c:pt idx="13649">
                  <c:v>393.97480000000002</c:v>
                </c:pt>
                <c:pt idx="13650">
                  <c:v>393.9837</c:v>
                </c:pt>
                <c:pt idx="13651">
                  <c:v>393.99579999999997</c:v>
                </c:pt>
                <c:pt idx="13652">
                  <c:v>394.00779999999997</c:v>
                </c:pt>
                <c:pt idx="13653">
                  <c:v>394.01900000000001</c:v>
                </c:pt>
                <c:pt idx="13654">
                  <c:v>394.03199999999998</c:v>
                </c:pt>
                <c:pt idx="13655">
                  <c:v>394.0419</c:v>
                </c:pt>
                <c:pt idx="13656">
                  <c:v>394.05399999999997</c:v>
                </c:pt>
                <c:pt idx="13657">
                  <c:v>394.06389999999999</c:v>
                </c:pt>
                <c:pt idx="13658">
                  <c:v>394.07619999999997</c:v>
                </c:pt>
                <c:pt idx="13659">
                  <c:v>394.0883</c:v>
                </c:pt>
                <c:pt idx="13660">
                  <c:v>394.1</c:v>
                </c:pt>
                <c:pt idx="13661">
                  <c:v>394.11149999999998</c:v>
                </c:pt>
                <c:pt idx="13662">
                  <c:v>394.12569999999999</c:v>
                </c:pt>
                <c:pt idx="13663">
                  <c:v>394.13499999999999</c:v>
                </c:pt>
                <c:pt idx="13664">
                  <c:v>394.14600000000002</c:v>
                </c:pt>
                <c:pt idx="13665">
                  <c:v>394.15719999999999</c:v>
                </c:pt>
                <c:pt idx="13666">
                  <c:v>394.17020000000002</c:v>
                </c:pt>
                <c:pt idx="13667">
                  <c:v>394.17970000000003</c:v>
                </c:pt>
                <c:pt idx="13668">
                  <c:v>394.19209999999998</c:v>
                </c:pt>
                <c:pt idx="13669">
                  <c:v>394.20299999999997</c:v>
                </c:pt>
                <c:pt idx="13670">
                  <c:v>394.21559999999999</c:v>
                </c:pt>
                <c:pt idx="13671">
                  <c:v>394.22669999999999</c:v>
                </c:pt>
                <c:pt idx="13672">
                  <c:v>394.23820000000001</c:v>
                </c:pt>
                <c:pt idx="13673">
                  <c:v>394.24919999999997</c:v>
                </c:pt>
                <c:pt idx="13674">
                  <c:v>394.26049999999998</c:v>
                </c:pt>
                <c:pt idx="13675">
                  <c:v>394.2724</c:v>
                </c:pt>
                <c:pt idx="13676">
                  <c:v>394.28379999999999</c:v>
                </c:pt>
                <c:pt idx="13677">
                  <c:v>394.29559999999998</c:v>
                </c:pt>
                <c:pt idx="13678">
                  <c:v>394.30590000000001</c:v>
                </c:pt>
                <c:pt idx="13679">
                  <c:v>394.31700000000001</c:v>
                </c:pt>
                <c:pt idx="13680">
                  <c:v>394.33100000000002</c:v>
                </c:pt>
                <c:pt idx="13681">
                  <c:v>394.34109999999998</c:v>
                </c:pt>
                <c:pt idx="13682">
                  <c:v>394.35320000000002</c:v>
                </c:pt>
                <c:pt idx="13683">
                  <c:v>394.36349999999999</c:v>
                </c:pt>
                <c:pt idx="13684">
                  <c:v>394.37560000000002</c:v>
                </c:pt>
                <c:pt idx="13685">
                  <c:v>394.38850000000002</c:v>
                </c:pt>
                <c:pt idx="13686">
                  <c:v>394.39839999999998</c:v>
                </c:pt>
                <c:pt idx="13687">
                  <c:v>394.4092</c:v>
                </c:pt>
                <c:pt idx="13688">
                  <c:v>394.41890000000001</c:v>
                </c:pt>
                <c:pt idx="13689">
                  <c:v>394.4298</c:v>
                </c:pt>
                <c:pt idx="13690">
                  <c:v>394.44049999999999</c:v>
                </c:pt>
                <c:pt idx="13691">
                  <c:v>394.4522</c:v>
                </c:pt>
                <c:pt idx="13692">
                  <c:v>394.4622</c:v>
                </c:pt>
                <c:pt idx="13693">
                  <c:v>394.47309999999999</c:v>
                </c:pt>
                <c:pt idx="13694">
                  <c:v>394.48540000000003</c:v>
                </c:pt>
                <c:pt idx="13695">
                  <c:v>394.49470000000002</c:v>
                </c:pt>
                <c:pt idx="13696">
                  <c:v>394.5068</c:v>
                </c:pt>
                <c:pt idx="13697">
                  <c:v>394.51859999999999</c:v>
                </c:pt>
                <c:pt idx="13698">
                  <c:v>394.529</c:v>
                </c:pt>
                <c:pt idx="13699">
                  <c:v>394.5403</c:v>
                </c:pt>
                <c:pt idx="13700">
                  <c:v>394.55099999999999</c:v>
                </c:pt>
                <c:pt idx="13701">
                  <c:v>394.56240000000003</c:v>
                </c:pt>
                <c:pt idx="13702">
                  <c:v>394.57380000000001</c:v>
                </c:pt>
                <c:pt idx="13703">
                  <c:v>394.58600000000001</c:v>
                </c:pt>
                <c:pt idx="13704">
                  <c:v>394.5967</c:v>
                </c:pt>
                <c:pt idx="13705">
                  <c:v>394.60899999999998</c:v>
                </c:pt>
                <c:pt idx="13706">
                  <c:v>394.6191</c:v>
                </c:pt>
                <c:pt idx="13707">
                  <c:v>394.63130000000001</c:v>
                </c:pt>
                <c:pt idx="13708">
                  <c:v>394.64190000000002</c:v>
                </c:pt>
                <c:pt idx="13709">
                  <c:v>394.65260000000001</c:v>
                </c:pt>
                <c:pt idx="13710">
                  <c:v>394.66480000000001</c:v>
                </c:pt>
                <c:pt idx="13711">
                  <c:v>394.67720000000003</c:v>
                </c:pt>
                <c:pt idx="13712">
                  <c:v>394.68830000000003</c:v>
                </c:pt>
                <c:pt idx="13713">
                  <c:v>394.69889999999998</c:v>
                </c:pt>
                <c:pt idx="13714">
                  <c:v>394.71100000000001</c:v>
                </c:pt>
                <c:pt idx="13715">
                  <c:v>394.72120000000001</c:v>
                </c:pt>
                <c:pt idx="13716">
                  <c:v>394.73160000000001</c:v>
                </c:pt>
                <c:pt idx="13717">
                  <c:v>394.74220000000003</c:v>
                </c:pt>
                <c:pt idx="13718">
                  <c:v>394.75569999999999</c:v>
                </c:pt>
                <c:pt idx="13719">
                  <c:v>394.76589999999999</c:v>
                </c:pt>
                <c:pt idx="13720">
                  <c:v>394.77780000000001</c:v>
                </c:pt>
                <c:pt idx="13721">
                  <c:v>394.7878</c:v>
                </c:pt>
                <c:pt idx="13722">
                  <c:v>394.8014</c:v>
                </c:pt>
                <c:pt idx="13723">
                  <c:v>394.81150000000002</c:v>
                </c:pt>
                <c:pt idx="13724">
                  <c:v>394.82279999999997</c:v>
                </c:pt>
                <c:pt idx="13725">
                  <c:v>394.83260000000001</c:v>
                </c:pt>
                <c:pt idx="13726">
                  <c:v>394.84519999999998</c:v>
                </c:pt>
                <c:pt idx="13727">
                  <c:v>394.85669999999999</c:v>
                </c:pt>
                <c:pt idx="13728">
                  <c:v>394.86700000000002</c:v>
                </c:pt>
                <c:pt idx="13729">
                  <c:v>394.87920000000003</c:v>
                </c:pt>
                <c:pt idx="13730">
                  <c:v>394.89060000000001</c:v>
                </c:pt>
                <c:pt idx="13731">
                  <c:v>394.8997</c:v>
                </c:pt>
                <c:pt idx="13732">
                  <c:v>394.91180000000003</c:v>
                </c:pt>
                <c:pt idx="13733">
                  <c:v>394.92360000000002</c:v>
                </c:pt>
                <c:pt idx="13734">
                  <c:v>394.93619999999999</c:v>
                </c:pt>
                <c:pt idx="13735">
                  <c:v>394.9461</c:v>
                </c:pt>
                <c:pt idx="13736">
                  <c:v>394.95699999999999</c:v>
                </c:pt>
                <c:pt idx="13737">
                  <c:v>394.96899999999999</c:v>
                </c:pt>
                <c:pt idx="13738">
                  <c:v>394.9796</c:v>
                </c:pt>
                <c:pt idx="13739">
                  <c:v>394.99029999999999</c:v>
                </c:pt>
                <c:pt idx="13740">
                  <c:v>395.00220000000002</c:v>
                </c:pt>
                <c:pt idx="13741">
                  <c:v>395.01220000000001</c:v>
                </c:pt>
                <c:pt idx="13742">
                  <c:v>395.02480000000003</c:v>
                </c:pt>
                <c:pt idx="13743">
                  <c:v>395.03500000000003</c:v>
                </c:pt>
                <c:pt idx="13744">
                  <c:v>395.0446</c:v>
                </c:pt>
                <c:pt idx="13745">
                  <c:v>395.05799999999999</c:v>
                </c:pt>
                <c:pt idx="13746">
                  <c:v>395.06880000000001</c:v>
                </c:pt>
                <c:pt idx="13747">
                  <c:v>395.0795</c:v>
                </c:pt>
                <c:pt idx="13748">
                  <c:v>395.09010000000001</c:v>
                </c:pt>
                <c:pt idx="13749">
                  <c:v>395.10169999999999</c:v>
                </c:pt>
                <c:pt idx="13750">
                  <c:v>395.11259999999999</c:v>
                </c:pt>
                <c:pt idx="13751">
                  <c:v>395.12380000000002</c:v>
                </c:pt>
                <c:pt idx="13752">
                  <c:v>395.13630000000001</c:v>
                </c:pt>
                <c:pt idx="13753">
                  <c:v>395.1474</c:v>
                </c:pt>
                <c:pt idx="13754">
                  <c:v>395.15839999999997</c:v>
                </c:pt>
                <c:pt idx="13755">
                  <c:v>395.17039999999997</c:v>
                </c:pt>
                <c:pt idx="13756">
                  <c:v>395.18220000000002</c:v>
                </c:pt>
                <c:pt idx="13757">
                  <c:v>395.1934</c:v>
                </c:pt>
                <c:pt idx="13758">
                  <c:v>395.20359999999999</c:v>
                </c:pt>
                <c:pt idx="13759">
                  <c:v>395.21719999999999</c:v>
                </c:pt>
                <c:pt idx="13760">
                  <c:v>395.22809999999998</c:v>
                </c:pt>
                <c:pt idx="13761">
                  <c:v>395.23930000000001</c:v>
                </c:pt>
                <c:pt idx="13762">
                  <c:v>395.25220000000002</c:v>
                </c:pt>
                <c:pt idx="13763">
                  <c:v>395.26080000000002</c:v>
                </c:pt>
                <c:pt idx="13764">
                  <c:v>395.27499999999998</c:v>
                </c:pt>
                <c:pt idx="13765">
                  <c:v>395.28519999999997</c:v>
                </c:pt>
                <c:pt idx="13766">
                  <c:v>395.2971</c:v>
                </c:pt>
                <c:pt idx="13767">
                  <c:v>395.30840000000001</c:v>
                </c:pt>
                <c:pt idx="13768">
                  <c:v>395.31900000000002</c:v>
                </c:pt>
                <c:pt idx="13769">
                  <c:v>395.33100000000002</c:v>
                </c:pt>
                <c:pt idx="13770">
                  <c:v>395.3426</c:v>
                </c:pt>
                <c:pt idx="13771">
                  <c:v>395.35309999999998</c:v>
                </c:pt>
                <c:pt idx="13772">
                  <c:v>395.36500000000001</c:v>
                </c:pt>
                <c:pt idx="13773">
                  <c:v>395.37400000000002</c:v>
                </c:pt>
                <c:pt idx="13774">
                  <c:v>395.38630000000001</c:v>
                </c:pt>
                <c:pt idx="13775">
                  <c:v>395.39580000000001</c:v>
                </c:pt>
                <c:pt idx="13776">
                  <c:v>395.40780000000001</c:v>
                </c:pt>
                <c:pt idx="13777">
                  <c:v>395.41800000000001</c:v>
                </c:pt>
                <c:pt idx="13778">
                  <c:v>395.4298</c:v>
                </c:pt>
                <c:pt idx="13779">
                  <c:v>395.44139999999999</c:v>
                </c:pt>
                <c:pt idx="13780">
                  <c:v>395.4513</c:v>
                </c:pt>
                <c:pt idx="13781">
                  <c:v>395.46440000000001</c:v>
                </c:pt>
                <c:pt idx="13782">
                  <c:v>395.47519999999997</c:v>
                </c:pt>
                <c:pt idx="13783">
                  <c:v>395.48419999999999</c:v>
                </c:pt>
                <c:pt idx="13784">
                  <c:v>395.49680000000001</c:v>
                </c:pt>
                <c:pt idx="13785">
                  <c:v>395.50749999999999</c:v>
                </c:pt>
                <c:pt idx="13786">
                  <c:v>395.51819999999998</c:v>
                </c:pt>
                <c:pt idx="13787">
                  <c:v>395.5308</c:v>
                </c:pt>
                <c:pt idx="13788">
                  <c:v>395.54020000000003</c:v>
                </c:pt>
                <c:pt idx="13789">
                  <c:v>395.55130000000003</c:v>
                </c:pt>
                <c:pt idx="13790">
                  <c:v>395.56240000000003</c:v>
                </c:pt>
                <c:pt idx="13791">
                  <c:v>395.57299999999998</c:v>
                </c:pt>
                <c:pt idx="13792">
                  <c:v>395.58600000000001</c:v>
                </c:pt>
                <c:pt idx="13793">
                  <c:v>395.59800000000001</c:v>
                </c:pt>
                <c:pt idx="13794">
                  <c:v>395.6069</c:v>
                </c:pt>
                <c:pt idx="13795">
                  <c:v>395.61720000000003</c:v>
                </c:pt>
                <c:pt idx="13796">
                  <c:v>395.6284</c:v>
                </c:pt>
                <c:pt idx="13797">
                  <c:v>395.6422</c:v>
                </c:pt>
                <c:pt idx="13798">
                  <c:v>395.65109999999999</c:v>
                </c:pt>
                <c:pt idx="13799">
                  <c:v>395.66309999999999</c:v>
                </c:pt>
                <c:pt idx="13800">
                  <c:v>395.67399999999998</c:v>
                </c:pt>
                <c:pt idx="13801">
                  <c:v>395.68599999999998</c:v>
                </c:pt>
                <c:pt idx="13802">
                  <c:v>395.69670000000002</c:v>
                </c:pt>
                <c:pt idx="13803">
                  <c:v>395.70800000000003</c:v>
                </c:pt>
                <c:pt idx="13804">
                  <c:v>395.71940000000001</c:v>
                </c:pt>
                <c:pt idx="13805">
                  <c:v>395.7312</c:v>
                </c:pt>
                <c:pt idx="13806">
                  <c:v>395.74160000000001</c:v>
                </c:pt>
                <c:pt idx="13807">
                  <c:v>395.75369999999998</c:v>
                </c:pt>
                <c:pt idx="13808">
                  <c:v>395.76479999999998</c:v>
                </c:pt>
                <c:pt idx="13809">
                  <c:v>395.7765</c:v>
                </c:pt>
                <c:pt idx="13810">
                  <c:v>395.7878</c:v>
                </c:pt>
                <c:pt idx="13811">
                  <c:v>395.79840000000002</c:v>
                </c:pt>
                <c:pt idx="13812">
                  <c:v>395.80939999999998</c:v>
                </c:pt>
                <c:pt idx="13813">
                  <c:v>395.8211</c:v>
                </c:pt>
                <c:pt idx="13814">
                  <c:v>395.83319999999998</c:v>
                </c:pt>
                <c:pt idx="13815">
                  <c:v>395.84399999999999</c:v>
                </c:pt>
                <c:pt idx="13816">
                  <c:v>395.8544</c:v>
                </c:pt>
                <c:pt idx="13817">
                  <c:v>395.86779999999999</c:v>
                </c:pt>
                <c:pt idx="13818">
                  <c:v>395.87830000000002</c:v>
                </c:pt>
                <c:pt idx="13819">
                  <c:v>395.88929999999999</c:v>
                </c:pt>
                <c:pt idx="13820">
                  <c:v>395.899</c:v>
                </c:pt>
                <c:pt idx="13821">
                  <c:v>395.91090000000003</c:v>
                </c:pt>
                <c:pt idx="13822">
                  <c:v>395.9228</c:v>
                </c:pt>
                <c:pt idx="13823">
                  <c:v>395.93310000000002</c:v>
                </c:pt>
                <c:pt idx="13824">
                  <c:v>395.9452</c:v>
                </c:pt>
                <c:pt idx="13825">
                  <c:v>395.9556</c:v>
                </c:pt>
                <c:pt idx="13826">
                  <c:v>395.96719999999999</c:v>
                </c:pt>
                <c:pt idx="13827">
                  <c:v>395.97930000000002</c:v>
                </c:pt>
                <c:pt idx="13828">
                  <c:v>395.98939999999999</c:v>
                </c:pt>
                <c:pt idx="13829">
                  <c:v>395.99950000000001</c:v>
                </c:pt>
                <c:pt idx="13830">
                  <c:v>396.0102</c:v>
                </c:pt>
                <c:pt idx="13831">
                  <c:v>396.02140000000003</c:v>
                </c:pt>
                <c:pt idx="13832">
                  <c:v>396.03300000000002</c:v>
                </c:pt>
                <c:pt idx="13833">
                  <c:v>396.04250000000002</c:v>
                </c:pt>
                <c:pt idx="13834">
                  <c:v>396.05419999999998</c:v>
                </c:pt>
                <c:pt idx="13835">
                  <c:v>396.06479999999999</c:v>
                </c:pt>
                <c:pt idx="13836">
                  <c:v>396.07589999999999</c:v>
                </c:pt>
                <c:pt idx="13837">
                  <c:v>396.08730000000003</c:v>
                </c:pt>
                <c:pt idx="13838">
                  <c:v>396.09890000000001</c:v>
                </c:pt>
                <c:pt idx="13839">
                  <c:v>396.10969999999998</c:v>
                </c:pt>
                <c:pt idx="13840">
                  <c:v>396.12240000000003</c:v>
                </c:pt>
                <c:pt idx="13841">
                  <c:v>396.13400000000001</c:v>
                </c:pt>
                <c:pt idx="13842">
                  <c:v>396.1456</c:v>
                </c:pt>
                <c:pt idx="13843">
                  <c:v>396.15499999999997</c:v>
                </c:pt>
                <c:pt idx="13844">
                  <c:v>396.16719999999998</c:v>
                </c:pt>
                <c:pt idx="13845">
                  <c:v>396.17919999999998</c:v>
                </c:pt>
                <c:pt idx="13846">
                  <c:v>396.1909</c:v>
                </c:pt>
                <c:pt idx="13847">
                  <c:v>396.202</c:v>
                </c:pt>
                <c:pt idx="13848">
                  <c:v>396.21429999999998</c:v>
                </c:pt>
                <c:pt idx="13849">
                  <c:v>396.2253</c:v>
                </c:pt>
                <c:pt idx="13850">
                  <c:v>396.23450000000003</c:v>
                </c:pt>
                <c:pt idx="13851">
                  <c:v>396.24599999999998</c:v>
                </c:pt>
                <c:pt idx="13852">
                  <c:v>396.25760000000002</c:v>
                </c:pt>
                <c:pt idx="13853">
                  <c:v>396.26990000000001</c:v>
                </c:pt>
                <c:pt idx="13854">
                  <c:v>396.28129999999999</c:v>
                </c:pt>
                <c:pt idx="13855">
                  <c:v>396.2912</c:v>
                </c:pt>
                <c:pt idx="13856">
                  <c:v>396.30369999999999</c:v>
                </c:pt>
                <c:pt idx="13857">
                  <c:v>396.31569999999999</c:v>
                </c:pt>
                <c:pt idx="13858">
                  <c:v>396.32619999999997</c:v>
                </c:pt>
                <c:pt idx="13859">
                  <c:v>396.33870000000002</c:v>
                </c:pt>
                <c:pt idx="13860">
                  <c:v>396.34840000000003</c:v>
                </c:pt>
                <c:pt idx="13861">
                  <c:v>396.36250000000001</c:v>
                </c:pt>
                <c:pt idx="13862">
                  <c:v>396.37360000000001</c:v>
                </c:pt>
                <c:pt idx="13863">
                  <c:v>396.38319999999999</c:v>
                </c:pt>
                <c:pt idx="13864">
                  <c:v>396.39499999999998</c:v>
                </c:pt>
                <c:pt idx="13865">
                  <c:v>396.4058</c:v>
                </c:pt>
                <c:pt idx="13866">
                  <c:v>396.41559999999998</c:v>
                </c:pt>
                <c:pt idx="13867">
                  <c:v>396.42750000000001</c:v>
                </c:pt>
                <c:pt idx="13868">
                  <c:v>396.4402</c:v>
                </c:pt>
                <c:pt idx="13869">
                  <c:v>396.45069999999998</c:v>
                </c:pt>
                <c:pt idx="13870">
                  <c:v>396.46350000000001</c:v>
                </c:pt>
                <c:pt idx="13871">
                  <c:v>396.47500000000002</c:v>
                </c:pt>
                <c:pt idx="13872">
                  <c:v>396.48500000000001</c:v>
                </c:pt>
                <c:pt idx="13873">
                  <c:v>396.49619999999999</c:v>
                </c:pt>
                <c:pt idx="13874">
                  <c:v>396.50639999999999</c:v>
                </c:pt>
                <c:pt idx="13875">
                  <c:v>396.51760000000002</c:v>
                </c:pt>
                <c:pt idx="13876">
                  <c:v>396.52749999999997</c:v>
                </c:pt>
                <c:pt idx="13877">
                  <c:v>396.5378</c:v>
                </c:pt>
                <c:pt idx="13878">
                  <c:v>396.54809999999998</c:v>
                </c:pt>
                <c:pt idx="13879">
                  <c:v>396.56060000000002</c:v>
                </c:pt>
                <c:pt idx="13880">
                  <c:v>396.57119999999998</c:v>
                </c:pt>
                <c:pt idx="13881">
                  <c:v>396.58339999999998</c:v>
                </c:pt>
                <c:pt idx="13882">
                  <c:v>396.5942</c:v>
                </c:pt>
                <c:pt idx="13883">
                  <c:v>396.60500000000002</c:v>
                </c:pt>
                <c:pt idx="13884">
                  <c:v>396.61649999999997</c:v>
                </c:pt>
                <c:pt idx="13885">
                  <c:v>396.62759999999997</c:v>
                </c:pt>
                <c:pt idx="13886">
                  <c:v>396.64100000000002</c:v>
                </c:pt>
                <c:pt idx="13887">
                  <c:v>396.65280000000001</c:v>
                </c:pt>
                <c:pt idx="13888">
                  <c:v>396.66309999999999</c:v>
                </c:pt>
                <c:pt idx="13889">
                  <c:v>396.67439999999999</c:v>
                </c:pt>
                <c:pt idx="13890">
                  <c:v>396.68459999999999</c:v>
                </c:pt>
                <c:pt idx="13891">
                  <c:v>396.697</c:v>
                </c:pt>
                <c:pt idx="13892">
                  <c:v>396.70830000000001</c:v>
                </c:pt>
                <c:pt idx="13893">
                  <c:v>396.72059999999999</c:v>
                </c:pt>
                <c:pt idx="13894">
                  <c:v>396.73219999999998</c:v>
                </c:pt>
                <c:pt idx="13895">
                  <c:v>396.74220000000003</c:v>
                </c:pt>
                <c:pt idx="13896">
                  <c:v>396.75409999999999</c:v>
                </c:pt>
                <c:pt idx="13897">
                  <c:v>396.76389999999998</c:v>
                </c:pt>
                <c:pt idx="13898">
                  <c:v>396.77679999999998</c:v>
                </c:pt>
                <c:pt idx="13899">
                  <c:v>396.78660000000002</c:v>
                </c:pt>
                <c:pt idx="13900">
                  <c:v>396.79809999999998</c:v>
                </c:pt>
                <c:pt idx="13901">
                  <c:v>396.8091</c:v>
                </c:pt>
                <c:pt idx="13902">
                  <c:v>396.82080000000002</c:v>
                </c:pt>
                <c:pt idx="13903">
                  <c:v>396.83280000000002</c:v>
                </c:pt>
                <c:pt idx="13904">
                  <c:v>396.84460000000001</c:v>
                </c:pt>
                <c:pt idx="13905">
                  <c:v>396.85660000000001</c:v>
                </c:pt>
                <c:pt idx="13906">
                  <c:v>396.86829999999998</c:v>
                </c:pt>
                <c:pt idx="13907">
                  <c:v>396.87939999999998</c:v>
                </c:pt>
                <c:pt idx="13908">
                  <c:v>396.89089999999999</c:v>
                </c:pt>
                <c:pt idx="13909">
                  <c:v>396.90230000000003</c:v>
                </c:pt>
                <c:pt idx="13910">
                  <c:v>396.9135</c:v>
                </c:pt>
                <c:pt idx="13911">
                  <c:v>396.92649999999998</c:v>
                </c:pt>
                <c:pt idx="13912">
                  <c:v>396.93689999999998</c:v>
                </c:pt>
                <c:pt idx="13913">
                  <c:v>396.94760000000002</c:v>
                </c:pt>
                <c:pt idx="13914">
                  <c:v>396.9597</c:v>
                </c:pt>
                <c:pt idx="13915">
                  <c:v>396.97</c:v>
                </c:pt>
                <c:pt idx="13916">
                  <c:v>396.98079999999999</c:v>
                </c:pt>
                <c:pt idx="13917">
                  <c:v>396.99239999999998</c:v>
                </c:pt>
                <c:pt idx="13918">
                  <c:v>397.0043</c:v>
                </c:pt>
                <c:pt idx="13919">
                  <c:v>397.0163</c:v>
                </c:pt>
                <c:pt idx="13920">
                  <c:v>397.02789999999999</c:v>
                </c:pt>
                <c:pt idx="13921">
                  <c:v>397.03800000000001</c:v>
                </c:pt>
                <c:pt idx="13922">
                  <c:v>397.0478</c:v>
                </c:pt>
                <c:pt idx="13923">
                  <c:v>397.05939999999998</c:v>
                </c:pt>
                <c:pt idx="13924">
                  <c:v>397.06970000000001</c:v>
                </c:pt>
                <c:pt idx="13925">
                  <c:v>397.08080000000001</c:v>
                </c:pt>
                <c:pt idx="13926">
                  <c:v>397.0926</c:v>
                </c:pt>
                <c:pt idx="13927">
                  <c:v>397.10219999999998</c:v>
                </c:pt>
                <c:pt idx="13928">
                  <c:v>397.11360000000002</c:v>
                </c:pt>
                <c:pt idx="13929">
                  <c:v>397.12419999999997</c:v>
                </c:pt>
                <c:pt idx="13930">
                  <c:v>397.1361</c:v>
                </c:pt>
                <c:pt idx="13931">
                  <c:v>397.1456</c:v>
                </c:pt>
                <c:pt idx="13932">
                  <c:v>397.15820000000002</c:v>
                </c:pt>
                <c:pt idx="13933">
                  <c:v>397.1687</c:v>
                </c:pt>
                <c:pt idx="13934">
                  <c:v>397.18020000000001</c:v>
                </c:pt>
                <c:pt idx="13935">
                  <c:v>397.19029999999998</c:v>
                </c:pt>
                <c:pt idx="13936">
                  <c:v>397.2</c:v>
                </c:pt>
                <c:pt idx="13937">
                  <c:v>397.21300000000002</c:v>
                </c:pt>
                <c:pt idx="13938">
                  <c:v>397.2235</c:v>
                </c:pt>
                <c:pt idx="13939">
                  <c:v>397.23590000000002</c:v>
                </c:pt>
                <c:pt idx="13940">
                  <c:v>397.24700000000001</c:v>
                </c:pt>
                <c:pt idx="13941">
                  <c:v>397.25959999999998</c:v>
                </c:pt>
                <c:pt idx="13942">
                  <c:v>397.27089999999998</c:v>
                </c:pt>
                <c:pt idx="13943">
                  <c:v>397.28250000000003</c:v>
                </c:pt>
                <c:pt idx="13944">
                  <c:v>397.29300000000001</c:v>
                </c:pt>
                <c:pt idx="13945">
                  <c:v>397.30380000000002</c:v>
                </c:pt>
                <c:pt idx="13946">
                  <c:v>397.31529999999998</c:v>
                </c:pt>
                <c:pt idx="13947">
                  <c:v>397.32560000000001</c:v>
                </c:pt>
                <c:pt idx="13948">
                  <c:v>397.33640000000003</c:v>
                </c:pt>
                <c:pt idx="13949">
                  <c:v>397.34820000000002</c:v>
                </c:pt>
                <c:pt idx="13950">
                  <c:v>397.36</c:v>
                </c:pt>
                <c:pt idx="13951">
                  <c:v>397.37150000000003</c:v>
                </c:pt>
                <c:pt idx="13952">
                  <c:v>397.38299999999998</c:v>
                </c:pt>
                <c:pt idx="13953">
                  <c:v>397.3954</c:v>
                </c:pt>
                <c:pt idx="13954">
                  <c:v>397.40589999999997</c:v>
                </c:pt>
                <c:pt idx="13955">
                  <c:v>397.41719999999998</c:v>
                </c:pt>
                <c:pt idx="13956">
                  <c:v>397.428</c:v>
                </c:pt>
                <c:pt idx="13957">
                  <c:v>397.43880000000001</c:v>
                </c:pt>
                <c:pt idx="13958">
                  <c:v>397.4502</c:v>
                </c:pt>
                <c:pt idx="13959">
                  <c:v>397.45940000000002</c:v>
                </c:pt>
                <c:pt idx="13960">
                  <c:v>397.4717</c:v>
                </c:pt>
                <c:pt idx="13961">
                  <c:v>397.48379999999997</c:v>
                </c:pt>
                <c:pt idx="13962">
                  <c:v>397.4941</c:v>
                </c:pt>
                <c:pt idx="13963">
                  <c:v>397.50549999999998</c:v>
                </c:pt>
                <c:pt idx="13964">
                  <c:v>397.51600000000002</c:v>
                </c:pt>
                <c:pt idx="13965">
                  <c:v>397.52820000000003</c:v>
                </c:pt>
                <c:pt idx="13966">
                  <c:v>397.53859999999997</c:v>
                </c:pt>
                <c:pt idx="13967">
                  <c:v>397.55</c:v>
                </c:pt>
                <c:pt idx="13968">
                  <c:v>397.55900000000003</c:v>
                </c:pt>
                <c:pt idx="13969">
                  <c:v>397.56979999999999</c:v>
                </c:pt>
                <c:pt idx="13970">
                  <c:v>397.58170000000001</c:v>
                </c:pt>
                <c:pt idx="13971">
                  <c:v>397.59300000000002</c:v>
                </c:pt>
                <c:pt idx="13972">
                  <c:v>397.6046</c:v>
                </c:pt>
                <c:pt idx="13973">
                  <c:v>397.61720000000003</c:v>
                </c:pt>
                <c:pt idx="13974">
                  <c:v>397.62759999999997</c:v>
                </c:pt>
                <c:pt idx="13975">
                  <c:v>397.64060000000001</c:v>
                </c:pt>
                <c:pt idx="13976">
                  <c:v>397.65100000000001</c:v>
                </c:pt>
                <c:pt idx="13977">
                  <c:v>397.66180000000003</c:v>
                </c:pt>
                <c:pt idx="13978">
                  <c:v>397.67180000000002</c:v>
                </c:pt>
                <c:pt idx="13979">
                  <c:v>397.68400000000003</c:v>
                </c:pt>
                <c:pt idx="13980">
                  <c:v>397.697</c:v>
                </c:pt>
                <c:pt idx="13981">
                  <c:v>397.70839999999998</c:v>
                </c:pt>
                <c:pt idx="13982">
                  <c:v>397.72</c:v>
                </c:pt>
                <c:pt idx="13983">
                  <c:v>397.72930000000002</c:v>
                </c:pt>
                <c:pt idx="13984">
                  <c:v>397.7405</c:v>
                </c:pt>
                <c:pt idx="13985">
                  <c:v>397.75060000000002</c:v>
                </c:pt>
                <c:pt idx="13986">
                  <c:v>397.76080000000002</c:v>
                </c:pt>
                <c:pt idx="13987">
                  <c:v>397.77249999999998</c:v>
                </c:pt>
                <c:pt idx="13988">
                  <c:v>397.78339999999997</c:v>
                </c:pt>
                <c:pt idx="13989">
                  <c:v>397.7944</c:v>
                </c:pt>
                <c:pt idx="13990">
                  <c:v>397.8039</c:v>
                </c:pt>
                <c:pt idx="13991">
                  <c:v>397.81529999999998</c:v>
                </c:pt>
                <c:pt idx="13992">
                  <c:v>397.8272</c:v>
                </c:pt>
                <c:pt idx="13993">
                  <c:v>397.83879999999999</c:v>
                </c:pt>
                <c:pt idx="13994">
                  <c:v>397.84980000000002</c:v>
                </c:pt>
                <c:pt idx="13995">
                  <c:v>397.85980000000001</c:v>
                </c:pt>
                <c:pt idx="13996">
                  <c:v>397.87200000000001</c:v>
                </c:pt>
                <c:pt idx="13997">
                  <c:v>397.88279999999997</c:v>
                </c:pt>
                <c:pt idx="13998">
                  <c:v>397.89350000000002</c:v>
                </c:pt>
                <c:pt idx="13999">
                  <c:v>397.90480000000002</c:v>
                </c:pt>
                <c:pt idx="14000">
                  <c:v>397.916</c:v>
                </c:pt>
                <c:pt idx="14001">
                  <c:v>397.92599999999999</c:v>
                </c:pt>
                <c:pt idx="14002">
                  <c:v>397.9391</c:v>
                </c:pt>
                <c:pt idx="14003">
                  <c:v>397.94709999999998</c:v>
                </c:pt>
                <c:pt idx="14004">
                  <c:v>397.95960000000002</c:v>
                </c:pt>
                <c:pt idx="14005">
                  <c:v>397.97160000000002</c:v>
                </c:pt>
                <c:pt idx="14006">
                  <c:v>397.98309999999998</c:v>
                </c:pt>
                <c:pt idx="14007">
                  <c:v>397.99459999999999</c:v>
                </c:pt>
                <c:pt idx="14008">
                  <c:v>398.00670000000002</c:v>
                </c:pt>
                <c:pt idx="14009">
                  <c:v>398.01760000000002</c:v>
                </c:pt>
                <c:pt idx="14010">
                  <c:v>398.02870000000001</c:v>
                </c:pt>
                <c:pt idx="14011">
                  <c:v>398.03949999999998</c:v>
                </c:pt>
                <c:pt idx="14012">
                  <c:v>398.05110000000002</c:v>
                </c:pt>
                <c:pt idx="14013">
                  <c:v>398.06319999999999</c:v>
                </c:pt>
                <c:pt idx="14014">
                  <c:v>398.07380000000001</c:v>
                </c:pt>
                <c:pt idx="14015">
                  <c:v>398.08519999999999</c:v>
                </c:pt>
                <c:pt idx="14016">
                  <c:v>398.09620000000001</c:v>
                </c:pt>
                <c:pt idx="14017">
                  <c:v>398.1071</c:v>
                </c:pt>
                <c:pt idx="14018">
                  <c:v>398.11849999999998</c:v>
                </c:pt>
                <c:pt idx="14019">
                  <c:v>398.12909999999999</c:v>
                </c:pt>
                <c:pt idx="14020">
                  <c:v>398.14120000000003</c:v>
                </c:pt>
                <c:pt idx="14021">
                  <c:v>398.15159999999997</c:v>
                </c:pt>
                <c:pt idx="14022">
                  <c:v>398.16399999999999</c:v>
                </c:pt>
                <c:pt idx="14023">
                  <c:v>398.17559999999997</c:v>
                </c:pt>
                <c:pt idx="14024">
                  <c:v>398.18560000000002</c:v>
                </c:pt>
                <c:pt idx="14025">
                  <c:v>398.19650000000001</c:v>
                </c:pt>
                <c:pt idx="14026">
                  <c:v>398.20819999999998</c:v>
                </c:pt>
                <c:pt idx="14027">
                  <c:v>398.22140000000002</c:v>
                </c:pt>
                <c:pt idx="14028">
                  <c:v>398.23200000000003</c:v>
                </c:pt>
                <c:pt idx="14029">
                  <c:v>398.24400000000003</c:v>
                </c:pt>
                <c:pt idx="14030">
                  <c:v>398.25240000000002</c:v>
                </c:pt>
                <c:pt idx="14031">
                  <c:v>398.26369999999997</c:v>
                </c:pt>
                <c:pt idx="14032">
                  <c:v>398.27499999999998</c:v>
                </c:pt>
                <c:pt idx="14033">
                  <c:v>398.28489999999999</c:v>
                </c:pt>
                <c:pt idx="14034">
                  <c:v>398.29590000000002</c:v>
                </c:pt>
                <c:pt idx="14035">
                  <c:v>398.30720000000002</c:v>
                </c:pt>
                <c:pt idx="14036">
                  <c:v>398.31900000000002</c:v>
                </c:pt>
                <c:pt idx="14037">
                  <c:v>398.32909999999998</c:v>
                </c:pt>
                <c:pt idx="14038">
                  <c:v>398.34100000000001</c:v>
                </c:pt>
                <c:pt idx="14039">
                  <c:v>398.35160000000002</c:v>
                </c:pt>
                <c:pt idx="14040">
                  <c:v>398.36259999999999</c:v>
                </c:pt>
                <c:pt idx="14041">
                  <c:v>398.37349999999998</c:v>
                </c:pt>
                <c:pt idx="14042">
                  <c:v>398.38499999999999</c:v>
                </c:pt>
                <c:pt idx="14043">
                  <c:v>398.3965</c:v>
                </c:pt>
                <c:pt idx="14044">
                  <c:v>398.40690000000001</c:v>
                </c:pt>
                <c:pt idx="14045">
                  <c:v>398.41800000000001</c:v>
                </c:pt>
                <c:pt idx="14046">
                  <c:v>398.42880000000002</c:v>
                </c:pt>
                <c:pt idx="14047">
                  <c:v>398.43970000000002</c:v>
                </c:pt>
                <c:pt idx="14048">
                  <c:v>398.45119999999997</c:v>
                </c:pt>
                <c:pt idx="14049">
                  <c:v>398.46199999999999</c:v>
                </c:pt>
                <c:pt idx="14050">
                  <c:v>398.47359999999998</c:v>
                </c:pt>
                <c:pt idx="14051">
                  <c:v>398.48520000000002</c:v>
                </c:pt>
                <c:pt idx="14052">
                  <c:v>398.49579999999997</c:v>
                </c:pt>
                <c:pt idx="14053">
                  <c:v>398.50740000000002</c:v>
                </c:pt>
                <c:pt idx="14054">
                  <c:v>398.51780000000002</c:v>
                </c:pt>
                <c:pt idx="14055">
                  <c:v>398.52839999999998</c:v>
                </c:pt>
                <c:pt idx="14056">
                  <c:v>398.54</c:v>
                </c:pt>
                <c:pt idx="14057">
                  <c:v>398.55200000000002</c:v>
                </c:pt>
                <c:pt idx="14058">
                  <c:v>398.56189999999998</c:v>
                </c:pt>
                <c:pt idx="14059">
                  <c:v>398.57440000000003</c:v>
                </c:pt>
                <c:pt idx="14060">
                  <c:v>398.58580000000001</c:v>
                </c:pt>
                <c:pt idx="14061">
                  <c:v>398.596</c:v>
                </c:pt>
                <c:pt idx="14062">
                  <c:v>398.60719999999998</c:v>
                </c:pt>
                <c:pt idx="14063">
                  <c:v>398.61900000000003</c:v>
                </c:pt>
                <c:pt idx="14064">
                  <c:v>398.62979999999999</c:v>
                </c:pt>
                <c:pt idx="14065">
                  <c:v>398.63990000000001</c:v>
                </c:pt>
                <c:pt idx="14066">
                  <c:v>398.65019999999998</c:v>
                </c:pt>
                <c:pt idx="14067">
                  <c:v>398.66239999999999</c:v>
                </c:pt>
                <c:pt idx="14068">
                  <c:v>398.67399999999998</c:v>
                </c:pt>
                <c:pt idx="14069">
                  <c:v>398.685</c:v>
                </c:pt>
                <c:pt idx="14070">
                  <c:v>398.6961</c:v>
                </c:pt>
                <c:pt idx="14071">
                  <c:v>398.70760000000001</c:v>
                </c:pt>
                <c:pt idx="14072">
                  <c:v>398.71719999999999</c:v>
                </c:pt>
                <c:pt idx="14073">
                  <c:v>398.73059999999998</c:v>
                </c:pt>
                <c:pt idx="14074">
                  <c:v>398.74059999999997</c:v>
                </c:pt>
                <c:pt idx="14075">
                  <c:v>398.75310000000002</c:v>
                </c:pt>
                <c:pt idx="14076">
                  <c:v>398.76159999999999</c:v>
                </c:pt>
                <c:pt idx="14077">
                  <c:v>398.77319999999997</c:v>
                </c:pt>
                <c:pt idx="14078">
                  <c:v>398.78440000000001</c:v>
                </c:pt>
                <c:pt idx="14079">
                  <c:v>398.79379999999998</c:v>
                </c:pt>
                <c:pt idx="14080">
                  <c:v>398.80509999999998</c:v>
                </c:pt>
                <c:pt idx="14081">
                  <c:v>398.81760000000003</c:v>
                </c:pt>
                <c:pt idx="14082">
                  <c:v>398.82780000000002</c:v>
                </c:pt>
                <c:pt idx="14083">
                  <c:v>398.83819999999997</c:v>
                </c:pt>
                <c:pt idx="14084">
                  <c:v>398.85079999999999</c:v>
                </c:pt>
                <c:pt idx="14085">
                  <c:v>398.86160000000001</c:v>
                </c:pt>
                <c:pt idx="14086">
                  <c:v>398.8734</c:v>
                </c:pt>
                <c:pt idx="14087">
                  <c:v>398.88409999999999</c:v>
                </c:pt>
                <c:pt idx="14088">
                  <c:v>398.89499999999998</c:v>
                </c:pt>
                <c:pt idx="14089">
                  <c:v>398.90679999999998</c:v>
                </c:pt>
                <c:pt idx="14090">
                  <c:v>398.91699999999997</c:v>
                </c:pt>
                <c:pt idx="14091">
                  <c:v>398.928</c:v>
                </c:pt>
                <c:pt idx="14092">
                  <c:v>398.93950000000001</c:v>
                </c:pt>
                <c:pt idx="14093">
                  <c:v>398.9504</c:v>
                </c:pt>
                <c:pt idx="14094">
                  <c:v>398.96159999999998</c:v>
                </c:pt>
                <c:pt idx="14095">
                  <c:v>398.97280000000001</c:v>
                </c:pt>
                <c:pt idx="14096">
                  <c:v>398.9846</c:v>
                </c:pt>
                <c:pt idx="14097">
                  <c:v>398.99560000000002</c:v>
                </c:pt>
                <c:pt idx="14098">
                  <c:v>399.00819999999999</c:v>
                </c:pt>
                <c:pt idx="14099">
                  <c:v>399.01900000000001</c:v>
                </c:pt>
                <c:pt idx="14100">
                  <c:v>399.03059999999999</c:v>
                </c:pt>
                <c:pt idx="14101">
                  <c:v>399.041</c:v>
                </c:pt>
                <c:pt idx="14102">
                  <c:v>399.05279999999999</c:v>
                </c:pt>
                <c:pt idx="14103">
                  <c:v>399.06369999999998</c:v>
                </c:pt>
                <c:pt idx="14104">
                  <c:v>399.07389999999998</c:v>
                </c:pt>
                <c:pt idx="14105">
                  <c:v>399.08589999999998</c:v>
                </c:pt>
                <c:pt idx="14106">
                  <c:v>399.09690000000001</c:v>
                </c:pt>
                <c:pt idx="14107">
                  <c:v>399.10879999999997</c:v>
                </c:pt>
                <c:pt idx="14108">
                  <c:v>399.1191</c:v>
                </c:pt>
                <c:pt idx="14109">
                  <c:v>399.12939999999998</c:v>
                </c:pt>
                <c:pt idx="14110">
                  <c:v>399.14</c:v>
                </c:pt>
                <c:pt idx="14111">
                  <c:v>399.15100000000001</c:v>
                </c:pt>
                <c:pt idx="14112">
                  <c:v>399.1626</c:v>
                </c:pt>
                <c:pt idx="14113">
                  <c:v>399.1748</c:v>
                </c:pt>
                <c:pt idx="14114">
                  <c:v>399.18639999999999</c:v>
                </c:pt>
                <c:pt idx="14115">
                  <c:v>399.19639999999998</c:v>
                </c:pt>
                <c:pt idx="14116">
                  <c:v>399.20949999999999</c:v>
                </c:pt>
                <c:pt idx="14117">
                  <c:v>399.2217</c:v>
                </c:pt>
                <c:pt idx="14118">
                  <c:v>399.23219999999998</c:v>
                </c:pt>
                <c:pt idx="14119">
                  <c:v>399.24299999999999</c:v>
                </c:pt>
                <c:pt idx="14120">
                  <c:v>399.25490000000002</c:v>
                </c:pt>
                <c:pt idx="14121">
                  <c:v>399.26659999999998</c:v>
                </c:pt>
                <c:pt idx="14122">
                  <c:v>399.27690000000001</c:v>
                </c:pt>
                <c:pt idx="14123">
                  <c:v>399.28559999999999</c:v>
                </c:pt>
                <c:pt idx="14124">
                  <c:v>399.2978</c:v>
                </c:pt>
                <c:pt idx="14125">
                  <c:v>399.30779999999999</c:v>
                </c:pt>
                <c:pt idx="14126">
                  <c:v>399.31849999999997</c:v>
                </c:pt>
                <c:pt idx="14127">
                  <c:v>399.32940000000002</c:v>
                </c:pt>
                <c:pt idx="14128">
                  <c:v>399.34010000000001</c:v>
                </c:pt>
                <c:pt idx="14129">
                  <c:v>399.35059999999999</c:v>
                </c:pt>
                <c:pt idx="14130">
                  <c:v>399.3612</c:v>
                </c:pt>
                <c:pt idx="14131">
                  <c:v>399.3716</c:v>
                </c:pt>
                <c:pt idx="14132">
                  <c:v>399.38279999999997</c:v>
                </c:pt>
                <c:pt idx="14133">
                  <c:v>399.39299999999997</c:v>
                </c:pt>
                <c:pt idx="14134">
                  <c:v>399.40499999999997</c:v>
                </c:pt>
                <c:pt idx="14135">
                  <c:v>399.41609999999997</c:v>
                </c:pt>
                <c:pt idx="14136">
                  <c:v>399.42750000000001</c:v>
                </c:pt>
                <c:pt idx="14137">
                  <c:v>399.44040000000001</c:v>
                </c:pt>
                <c:pt idx="14138">
                  <c:v>399.45139999999998</c:v>
                </c:pt>
                <c:pt idx="14139">
                  <c:v>399.46039999999999</c:v>
                </c:pt>
                <c:pt idx="14140">
                  <c:v>399.47269999999997</c:v>
                </c:pt>
                <c:pt idx="14141">
                  <c:v>399.48270000000002</c:v>
                </c:pt>
                <c:pt idx="14142">
                  <c:v>399.49360000000001</c:v>
                </c:pt>
                <c:pt idx="14143">
                  <c:v>399.50420000000003</c:v>
                </c:pt>
                <c:pt idx="14144">
                  <c:v>399.51659999999998</c:v>
                </c:pt>
                <c:pt idx="14145">
                  <c:v>399.52910000000003</c:v>
                </c:pt>
                <c:pt idx="14146">
                  <c:v>399.53840000000002</c:v>
                </c:pt>
                <c:pt idx="14147">
                  <c:v>399.54950000000002</c:v>
                </c:pt>
                <c:pt idx="14148">
                  <c:v>399.5607</c:v>
                </c:pt>
                <c:pt idx="14149">
                  <c:v>399.57299999999998</c:v>
                </c:pt>
                <c:pt idx="14150">
                  <c:v>399.58319999999998</c:v>
                </c:pt>
                <c:pt idx="14151">
                  <c:v>399.59379999999999</c:v>
                </c:pt>
                <c:pt idx="14152">
                  <c:v>399.60660000000001</c:v>
                </c:pt>
                <c:pt idx="14153">
                  <c:v>399.61840000000001</c:v>
                </c:pt>
                <c:pt idx="14154">
                  <c:v>399.62889999999999</c:v>
                </c:pt>
                <c:pt idx="14155">
                  <c:v>399.6404</c:v>
                </c:pt>
                <c:pt idx="14156">
                  <c:v>399.65100000000001</c:v>
                </c:pt>
                <c:pt idx="14157">
                  <c:v>399.66250000000002</c:v>
                </c:pt>
                <c:pt idx="14158">
                  <c:v>399.67380000000003</c:v>
                </c:pt>
                <c:pt idx="14159">
                  <c:v>399.68299999999999</c:v>
                </c:pt>
                <c:pt idx="14160">
                  <c:v>399.69499999999999</c:v>
                </c:pt>
                <c:pt idx="14161">
                  <c:v>399.70699999999999</c:v>
                </c:pt>
                <c:pt idx="14162">
                  <c:v>399.71679999999998</c:v>
                </c:pt>
                <c:pt idx="14163">
                  <c:v>399.7294</c:v>
                </c:pt>
                <c:pt idx="14164">
                  <c:v>399.74020000000002</c:v>
                </c:pt>
                <c:pt idx="14165">
                  <c:v>399.75220000000002</c:v>
                </c:pt>
                <c:pt idx="14166">
                  <c:v>399.76389999999998</c:v>
                </c:pt>
                <c:pt idx="14167">
                  <c:v>399.77350000000001</c:v>
                </c:pt>
                <c:pt idx="14168">
                  <c:v>399.78440000000001</c:v>
                </c:pt>
                <c:pt idx="14169">
                  <c:v>399.79599999999999</c:v>
                </c:pt>
                <c:pt idx="14170">
                  <c:v>399.80739999999997</c:v>
                </c:pt>
                <c:pt idx="14171">
                  <c:v>399.81779999999998</c:v>
                </c:pt>
                <c:pt idx="14172">
                  <c:v>399.82900000000001</c:v>
                </c:pt>
                <c:pt idx="14173">
                  <c:v>399.84</c:v>
                </c:pt>
                <c:pt idx="14174">
                  <c:v>399.84980000000002</c:v>
                </c:pt>
                <c:pt idx="14175">
                  <c:v>399.86009999999999</c:v>
                </c:pt>
                <c:pt idx="14176">
                  <c:v>399.87169999999998</c:v>
                </c:pt>
                <c:pt idx="14177">
                  <c:v>399.88220000000001</c:v>
                </c:pt>
                <c:pt idx="14178">
                  <c:v>399.89420000000001</c:v>
                </c:pt>
                <c:pt idx="14179">
                  <c:v>399.90499999999997</c:v>
                </c:pt>
                <c:pt idx="14180">
                  <c:v>399.91649999999998</c:v>
                </c:pt>
                <c:pt idx="14181">
                  <c:v>399.9271</c:v>
                </c:pt>
                <c:pt idx="14182">
                  <c:v>399.9393</c:v>
                </c:pt>
                <c:pt idx="14183">
                  <c:v>399.95</c:v>
                </c:pt>
                <c:pt idx="14184">
                  <c:v>399.96199999999999</c:v>
                </c:pt>
                <c:pt idx="14185">
                  <c:v>399.971</c:v>
                </c:pt>
                <c:pt idx="14186">
                  <c:v>399.983</c:v>
                </c:pt>
                <c:pt idx="14187">
                  <c:v>399.99360000000001</c:v>
                </c:pt>
                <c:pt idx="14188">
                  <c:v>400.00439999999998</c:v>
                </c:pt>
                <c:pt idx="14189">
                  <c:v>400.01330000000002</c:v>
                </c:pt>
                <c:pt idx="14190">
                  <c:v>400.02510000000001</c:v>
                </c:pt>
                <c:pt idx="14191">
                  <c:v>400.036</c:v>
                </c:pt>
                <c:pt idx="14192">
                  <c:v>400.04640000000001</c:v>
                </c:pt>
                <c:pt idx="14193">
                  <c:v>400.0582</c:v>
                </c:pt>
                <c:pt idx="14194">
                  <c:v>400.07100000000003</c:v>
                </c:pt>
                <c:pt idx="14195">
                  <c:v>400.08120000000002</c:v>
                </c:pt>
                <c:pt idx="14196">
                  <c:v>400.0926</c:v>
                </c:pt>
                <c:pt idx="14197">
                  <c:v>400.10399999999998</c:v>
                </c:pt>
                <c:pt idx="14198">
                  <c:v>400.11660000000001</c:v>
                </c:pt>
                <c:pt idx="14199">
                  <c:v>400.1266</c:v>
                </c:pt>
                <c:pt idx="14200">
                  <c:v>400.13760000000002</c:v>
                </c:pt>
                <c:pt idx="14201">
                  <c:v>400.1506</c:v>
                </c:pt>
                <c:pt idx="14202">
                  <c:v>400.15969999999999</c:v>
                </c:pt>
                <c:pt idx="14203">
                  <c:v>400.17</c:v>
                </c:pt>
                <c:pt idx="14204">
                  <c:v>400.18180000000001</c:v>
                </c:pt>
                <c:pt idx="14205">
                  <c:v>400.19319999999999</c:v>
                </c:pt>
                <c:pt idx="14206">
                  <c:v>400.20260000000002</c:v>
                </c:pt>
                <c:pt idx="14207">
                  <c:v>400.21539999999999</c:v>
                </c:pt>
                <c:pt idx="14208">
                  <c:v>400.22559999999999</c:v>
                </c:pt>
                <c:pt idx="14209">
                  <c:v>400.23750000000001</c:v>
                </c:pt>
                <c:pt idx="14210">
                  <c:v>400.24810000000002</c:v>
                </c:pt>
                <c:pt idx="14211">
                  <c:v>400.25819999999999</c:v>
                </c:pt>
                <c:pt idx="14212">
                  <c:v>400.26900000000001</c:v>
                </c:pt>
                <c:pt idx="14213">
                  <c:v>400.28050000000002</c:v>
                </c:pt>
                <c:pt idx="14214">
                  <c:v>400.29059999999998</c:v>
                </c:pt>
                <c:pt idx="14215">
                  <c:v>400.30360000000002</c:v>
                </c:pt>
                <c:pt idx="14216">
                  <c:v>400.31310000000002</c:v>
                </c:pt>
                <c:pt idx="14217">
                  <c:v>400.32409999999999</c:v>
                </c:pt>
                <c:pt idx="14218">
                  <c:v>400.33589999999998</c:v>
                </c:pt>
                <c:pt idx="14219">
                  <c:v>400.34739999999999</c:v>
                </c:pt>
                <c:pt idx="14220">
                  <c:v>400.35739999999998</c:v>
                </c:pt>
                <c:pt idx="14221">
                  <c:v>400.36790000000002</c:v>
                </c:pt>
                <c:pt idx="14222">
                  <c:v>400.37889999999999</c:v>
                </c:pt>
                <c:pt idx="14223">
                  <c:v>400.38920000000002</c:v>
                </c:pt>
                <c:pt idx="14224">
                  <c:v>400.40039999999999</c:v>
                </c:pt>
                <c:pt idx="14225">
                  <c:v>400.41199999999998</c:v>
                </c:pt>
                <c:pt idx="14226">
                  <c:v>400.42430000000002</c:v>
                </c:pt>
                <c:pt idx="14227">
                  <c:v>400.43459999999999</c:v>
                </c:pt>
                <c:pt idx="14228">
                  <c:v>400.44580000000002</c:v>
                </c:pt>
                <c:pt idx="14229">
                  <c:v>400.45679999999999</c:v>
                </c:pt>
                <c:pt idx="14230">
                  <c:v>400.46789999999999</c:v>
                </c:pt>
                <c:pt idx="14231">
                  <c:v>400.47910000000002</c:v>
                </c:pt>
                <c:pt idx="14232">
                  <c:v>400.49040000000002</c:v>
                </c:pt>
                <c:pt idx="14233">
                  <c:v>400.49939999999998</c:v>
                </c:pt>
                <c:pt idx="14234">
                  <c:v>400.512</c:v>
                </c:pt>
                <c:pt idx="14235">
                  <c:v>400.52300000000002</c:v>
                </c:pt>
                <c:pt idx="14236">
                  <c:v>400.53280000000001</c:v>
                </c:pt>
                <c:pt idx="14237">
                  <c:v>400.5428</c:v>
                </c:pt>
                <c:pt idx="14238">
                  <c:v>400.55459999999999</c:v>
                </c:pt>
                <c:pt idx="14239">
                  <c:v>400.56619999999998</c:v>
                </c:pt>
                <c:pt idx="14240">
                  <c:v>400.57729999999998</c:v>
                </c:pt>
                <c:pt idx="14241">
                  <c:v>400.5872</c:v>
                </c:pt>
                <c:pt idx="14242">
                  <c:v>400.59899999999999</c:v>
                </c:pt>
                <c:pt idx="14243">
                  <c:v>400.60829999999999</c:v>
                </c:pt>
                <c:pt idx="14244">
                  <c:v>400.62020000000001</c:v>
                </c:pt>
                <c:pt idx="14245">
                  <c:v>400.63060000000002</c:v>
                </c:pt>
                <c:pt idx="14246">
                  <c:v>400.64280000000002</c:v>
                </c:pt>
                <c:pt idx="14247">
                  <c:v>400.65379999999999</c:v>
                </c:pt>
                <c:pt idx="14248">
                  <c:v>400.66500000000002</c:v>
                </c:pt>
                <c:pt idx="14249">
                  <c:v>400.67520000000002</c:v>
                </c:pt>
                <c:pt idx="14250">
                  <c:v>400.6875</c:v>
                </c:pt>
                <c:pt idx="14251">
                  <c:v>400.69720000000001</c:v>
                </c:pt>
                <c:pt idx="14252">
                  <c:v>400.70800000000003</c:v>
                </c:pt>
                <c:pt idx="14253">
                  <c:v>400.72</c:v>
                </c:pt>
                <c:pt idx="14254">
                  <c:v>400.72980000000001</c:v>
                </c:pt>
                <c:pt idx="14255">
                  <c:v>400.74119999999999</c:v>
                </c:pt>
                <c:pt idx="14256">
                  <c:v>400.75259999999997</c:v>
                </c:pt>
                <c:pt idx="14257">
                  <c:v>400.76339999999999</c:v>
                </c:pt>
                <c:pt idx="14258">
                  <c:v>400.774</c:v>
                </c:pt>
                <c:pt idx="14259">
                  <c:v>400.78620000000001</c:v>
                </c:pt>
                <c:pt idx="14260">
                  <c:v>400.79640000000001</c:v>
                </c:pt>
                <c:pt idx="14261">
                  <c:v>400.80779999999999</c:v>
                </c:pt>
                <c:pt idx="14262">
                  <c:v>400.81779999999998</c:v>
                </c:pt>
                <c:pt idx="14263">
                  <c:v>400.82889999999998</c:v>
                </c:pt>
                <c:pt idx="14264">
                  <c:v>400.84059999999999</c:v>
                </c:pt>
                <c:pt idx="14265">
                  <c:v>400.85199999999998</c:v>
                </c:pt>
                <c:pt idx="14266">
                  <c:v>400.86279999999999</c:v>
                </c:pt>
                <c:pt idx="14267">
                  <c:v>400.875</c:v>
                </c:pt>
                <c:pt idx="14268">
                  <c:v>400.88560000000001</c:v>
                </c:pt>
                <c:pt idx="14269">
                  <c:v>400.8974</c:v>
                </c:pt>
                <c:pt idx="14270">
                  <c:v>400.9083</c:v>
                </c:pt>
                <c:pt idx="14271">
                  <c:v>400.9194</c:v>
                </c:pt>
                <c:pt idx="14272">
                  <c:v>400.93060000000003</c:v>
                </c:pt>
                <c:pt idx="14273">
                  <c:v>400.94220000000001</c:v>
                </c:pt>
                <c:pt idx="14274">
                  <c:v>400.9538</c:v>
                </c:pt>
                <c:pt idx="14275">
                  <c:v>400.96539999999999</c:v>
                </c:pt>
                <c:pt idx="14276">
                  <c:v>400.97500000000002</c:v>
                </c:pt>
                <c:pt idx="14277">
                  <c:v>400.98689999999999</c:v>
                </c:pt>
                <c:pt idx="14278">
                  <c:v>400.9982</c:v>
                </c:pt>
                <c:pt idx="14279">
                  <c:v>401.00740000000002</c:v>
                </c:pt>
                <c:pt idx="14280">
                  <c:v>401.01920000000001</c:v>
                </c:pt>
                <c:pt idx="14281">
                  <c:v>401.02969999999999</c:v>
                </c:pt>
                <c:pt idx="14282">
                  <c:v>401.04059999999998</c:v>
                </c:pt>
                <c:pt idx="14283">
                  <c:v>401.05149999999998</c:v>
                </c:pt>
                <c:pt idx="14284">
                  <c:v>401.06279999999998</c:v>
                </c:pt>
                <c:pt idx="14285">
                  <c:v>401.0745</c:v>
                </c:pt>
                <c:pt idx="14286">
                  <c:v>401.08499999999998</c:v>
                </c:pt>
                <c:pt idx="14287">
                  <c:v>401.09550000000002</c:v>
                </c:pt>
                <c:pt idx="14288">
                  <c:v>401.10590000000002</c:v>
                </c:pt>
                <c:pt idx="14289">
                  <c:v>401.11799999999999</c:v>
                </c:pt>
                <c:pt idx="14290">
                  <c:v>401.1268</c:v>
                </c:pt>
                <c:pt idx="14291">
                  <c:v>401.13709999999998</c:v>
                </c:pt>
                <c:pt idx="14292">
                  <c:v>401.14960000000002</c:v>
                </c:pt>
                <c:pt idx="14293">
                  <c:v>401.16090000000003</c:v>
                </c:pt>
                <c:pt idx="14294">
                  <c:v>401.17129999999997</c:v>
                </c:pt>
                <c:pt idx="14295">
                  <c:v>401.18220000000002</c:v>
                </c:pt>
                <c:pt idx="14296">
                  <c:v>401.19150000000002</c:v>
                </c:pt>
                <c:pt idx="14297">
                  <c:v>401.20460000000003</c:v>
                </c:pt>
                <c:pt idx="14298">
                  <c:v>401.21300000000002</c:v>
                </c:pt>
                <c:pt idx="14299">
                  <c:v>401.22329999999999</c:v>
                </c:pt>
                <c:pt idx="14300">
                  <c:v>401.23500000000001</c:v>
                </c:pt>
                <c:pt idx="14301">
                  <c:v>401.2457</c:v>
                </c:pt>
                <c:pt idx="14302">
                  <c:v>401.2559</c:v>
                </c:pt>
                <c:pt idx="14303">
                  <c:v>401.2672</c:v>
                </c:pt>
                <c:pt idx="14304">
                  <c:v>401.27839999999998</c:v>
                </c:pt>
                <c:pt idx="14305">
                  <c:v>401.28840000000002</c:v>
                </c:pt>
                <c:pt idx="14306">
                  <c:v>401.29899999999998</c:v>
                </c:pt>
                <c:pt idx="14307">
                  <c:v>401.31009999999998</c:v>
                </c:pt>
                <c:pt idx="14308">
                  <c:v>401.32119999999998</c:v>
                </c:pt>
                <c:pt idx="14309">
                  <c:v>401.33170000000001</c:v>
                </c:pt>
                <c:pt idx="14310">
                  <c:v>401.3424</c:v>
                </c:pt>
                <c:pt idx="14311">
                  <c:v>401.35419999999999</c:v>
                </c:pt>
                <c:pt idx="14312">
                  <c:v>401.36630000000002</c:v>
                </c:pt>
                <c:pt idx="14313">
                  <c:v>401.37759999999997</c:v>
                </c:pt>
                <c:pt idx="14314">
                  <c:v>401.38850000000002</c:v>
                </c:pt>
                <c:pt idx="14315">
                  <c:v>401.40039999999999</c:v>
                </c:pt>
                <c:pt idx="14316">
                  <c:v>401.41079999999999</c:v>
                </c:pt>
                <c:pt idx="14317">
                  <c:v>401.42230000000001</c:v>
                </c:pt>
                <c:pt idx="14318">
                  <c:v>401.43400000000003</c:v>
                </c:pt>
                <c:pt idx="14319">
                  <c:v>401.44400000000002</c:v>
                </c:pt>
                <c:pt idx="14320">
                  <c:v>401.45679999999999</c:v>
                </c:pt>
                <c:pt idx="14321">
                  <c:v>401.4676</c:v>
                </c:pt>
                <c:pt idx="14322">
                  <c:v>401.47859999999997</c:v>
                </c:pt>
                <c:pt idx="14323">
                  <c:v>401.48899999999998</c:v>
                </c:pt>
                <c:pt idx="14324">
                  <c:v>401.50200000000001</c:v>
                </c:pt>
                <c:pt idx="14325">
                  <c:v>401.51280000000003</c:v>
                </c:pt>
                <c:pt idx="14326">
                  <c:v>401.524</c:v>
                </c:pt>
                <c:pt idx="14327">
                  <c:v>401.53469999999999</c:v>
                </c:pt>
                <c:pt idx="14328">
                  <c:v>401.54599999999999</c:v>
                </c:pt>
                <c:pt idx="14329">
                  <c:v>401.55619999999999</c:v>
                </c:pt>
                <c:pt idx="14330">
                  <c:v>401.56799999999998</c:v>
                </c:pt>
                <c:pt idx="14331">
                  <c:v>401.57740000000001</c:v>
                </c:pt>
                <c:pt idx="14332">
                  <c:v>401.58859999999999</c:v>
                </c:pt>
                <c:pt idx="14333">
                  <c:v>401.6003</c:v>
                </c:pt>
                <c:pt idx="14334">
                  <c:v>401.61200000000002</c:v>
                </c:pt>
                <c:pt idx="14335">
                  <c:v>401.62200000000001</c:v>
                </c:pt>
                <c:pt idx="14336">
                  <c:v>401.63279999999997</c:v>
                </c:pt>
                <c:pt idx="14337">
                  <c:v>401.64420000000001</c:v>
                </c:pt>
                <c:pt idx="14338">
                  <c:v>401.65530000000001</c:v>
                </c:pt>
                <c:pt idx="14339">
                  <c:v>401.66579999999999</c:v>
                </c:pt>
                <c:pt idx="14340">
                  <c:v>401.67630000000003</c:v>
                </c:pt>
                <c:pt idx="14341">
                  <c:v>401.68869999999998</c:v>
                </c:pt>
                <c:pt idx="14342">
                  <c:v>401.69799999999998</c:v>
                </c:pt>
                <c:pt idx="14343">
                  <c:v>401.70960000000002</c:v>
                </c:pt>
                <c:pt idx="14344">
                  <c:v>401.72120000000001</c:v>
                </c:pt>
                <c:pt idx="14345">
                  <c:v>401.73180000000002</c:v>
                </c:pt>
                <c:pt idx="14346">
                  <c:v>401.74340000000001</c:v>
                </c:pt>
                <c:pt idx="14347">
                  <c:v>401.75439999999998</c:v>
                </c:pt>
                <c:pt idx="14348">
                  <c:v>401.7654</c:v>
                </c:pt>
                <c:pt idx="14349">
                  <c:v>401.7774</c:v>
                </c:pt>
                <c:pt idx="14350">
                  <c:v>401.78699999999998</c:v>
                </c:pt>
                <c:pt idx="14351">
                  <c:v>401.79719999999998</c:v>
                </c:pt>
                <c:pt idx="14352">
                  <c:v>401.80889999999999</c:v>
                </c:pt>
                <c:pt idx="14353">
                  <c:v>401.81880000000001</c:v>
                </c:pt>
                <c:pt idx="14354">
                  <c:v>401.83019999999999</c:v>
                </c:pt>
                <c:pt idx="14355">
                  <c:v>401.84179999999998</c:v>
                </c:pt>
                <c:pt idx="14356">
                  <c:v>401.85070000000002</c:v>
                </c:pt>
                <c:pt idx="14357">
                  <c:v>401.8614</c:v>
                </c:pt>
                <c:pt idx="14358">
                  <c:v>401.8732</c:v>
                </c:pt>
                <c:pt idx="14359">
                  <c:v>401.8836</c:v>
                </c:pt>
                <c:pt idx="14360">
                  <c:v>401.89519999999999</c:v>
                </c:pt>
                <c:pt idx="14361">
                  <c:v>401.90589999999997</c:v>
                </c:pt>
                <c:pt idx="14362">
                  <c:v>401.91539999999998</c:v>
                </c:pt>
                <c:pt idx="14363">
                  <c:v>401.9264</c:v>
                </c:pt>
                <c:pt idx="14364">
                  <c:v>401.93680000000001</c:v>
                </c:pt>
                <c:pt idx="14365">
                  <c:v>401.94979999999998</c:v>
                </c:pt>
                <c:pt idx="14366">
                  <c:v>401.96109999999999</c:v>
                </c:pt>
                <c:pt idx="14367">
                  <c:v>401.97219999999999</c:v>
                </c:pt>
                <c:pt idx="14368">
                  <c:v>401.98469999999998</c:v>
                </c:pt>
                <c:pt idx="14369">
                  <c:v>401.99400000000003</c:v>
                </c:pt>
                <c:pt idx="14370">
                  <c:v>402.0059</c:v>
                </c:pt>
                <c:pt idx="14371">
                  <c:v>402.01589999999999</c:v>
                </c:pt>
                <c:pt idx="14372">
                  <c:v>402.02640000000002</c:v>
                </c:pt>
                <c:pt idx="14373">
                  <c:v>402.03750000000002</c:v>
                </c:pt>
                <c:pt idx="14374">
                  <c:v>402.04880000000003</c:v>
                </c:pt>
                <c:pt idx="14375">
                  <c:v>402.06020000000001</c:v>
                </c:pt>
                <c:pt idx="14376">
                  <c:v>402.06959999999998</c:v>
                </c:pt>
                <c:pt idx="14377">
                  <c:v>402.08159999999998</c:v>
                </c:pt>
                <c:pt idx="14378">
                  <c:v>402.09320000000002</c:v>
                </c:pt>
                <c:pt idx="14379">
                  <c:v>402.10340000000002</c:v>
                </c:pt>
                <c:pt idx="14380">
                  <c:v>402.11399999999998</c:v>
                </c:pt>
                <c:pt idx="14381">
                  <c:v>402.12540000000001</c:v>
                </c:pt>
                <c:pt idx="14382">
                  <c:v>402.13780000000003</c:v>
                </c:pt>
                <c:pt idx="14383">
                  <c:v>402.14839999999998</c:v>
                </c:pt>
                <c:pt idx="14384">
                  <c:v>402.15969999999999</c:v>
                </c:pt>
                <c:pt idx="14385">
                  <c:v>402.1703</c:v>
                </c:pt>
                <c:pt idx="14386">
                  <c:v>402.18239999999997</c:v>
                </c:pt>
                <c:pt idx="14387">
                  <c:v>402.1925</c:v>
                </c:pt>
                <c:pt idx="14388">
                  <c:v>402.20420000000001</c:v>
                </c:pt>
                <c:pt idx="14389">
                  <c:v>402.21539999999999</c:v>
                </c:pt>
                <c:pt idx="14390">
                  <c:v>402.22559999999999</c:v>
                </c:pt>
                <c:pt idx="14391">
                  <c:v>402.2364</c:v>
                </c:pt>
                <c:pt idx="14392">
                  <c:v>402.24799999999999</c:v>
                </c:pt>
                <c:pt idx="14393">
                  <c:v>402.25830000000002</c:v>
                </c:pt>
                <c:pt idx="14394">
                  <c:v>402.26979999999998</c:v>
                </c:pt>
                <c:pt idx="14395">
                  <c:v>402.2808</c:v>
                </c:pt>
                <c:pt idx="14396">
                  <c:v>402.29199999999997</c:v>
                </c:pt>
                <c:pt idx="14397">
                  <c:v>402.30349999999999</c:v>
                </c:pt>
                <c:pt idx="14398">
                  <c:v>402.31180000000001</c:v>
                </c:pt>
                <c:pt idx="14399">
                  <c:v>402.32479999999998</c:v>
                </c:pt>
                <c:pt idx="14400">
                  <c:v>402.33550000000002</c:v>
                </c:pt>
                <c:pt idx="14401">
                  <c:v>402.34519999999998</c:v>
                </c:pt>
                <c:pt idx="14402">
                  <c:v>402.35840000000002</c:v>
                </c:pt>
                <c:pt idx="14403">
                  <c:v>402.3691</c:v>
                </c:pt>
                <c:pt idx="14404">
                  <c:v>402.38010000000003</c:v>
                </c:pt>
                <c:pt idx="14405">
                  <c:v>402.39019999999999</c:v>
                </c:pt>
                <c:pt idx="14406">
                  <c:v>402.40050000000002</c:v>
                </c:pt>
                <c:pt idx="14407">
                  <c:v>402.41059999999999</c:v>
                </c:pt>
                <c:pt idx="14408">
                  <c:v>402.423</c:v>
                </c:pt>
                <c:pt idx="14409">
                  <c:v>402.43400000000003</c:v>
                </c:pt>
                <c:pt idx="14410">
                  <c:v>402.44499999999999</c:v>
                </c:pt>
                <c:pt idx="14411">
                  <c:v>402.45549999999997</c:v>
                </c:pt>
                <c:pt idx="14412">
                  <c:v>402.46629999999999</c:v>
                </c:pt>
                <c:pt idx="14413">
                  <c:v>402.47519999999997</c:v>
                </c:pt>
                <c:pt idx="14414">
                  <c:v>402.48579999999998</c:v>
                </c:pt>
                <c:pt idx="14415">
                  <c:v>402.4982</c:v>
                </c:pt>
                <c:pt idx="14416">
                  <c:v>402.50779999999997</c:v>
                </c:pt>
                <c:pt idx="14417">
                  <c:v>402.51749999999998</c:v>
                </c:pt>
                <c:pt idx="14418">
                  <c:v>402.52940000000001</c:v>
                </c:pt>
                <c:pt idx="14419">
                  <c:v>402.54</c:v>
                </c:pt>
                <c:pt idx="14420">
                  <c:v>402.55119999999999</c:v>
                </c:pt>
                <c:pt idx="14421">
                  <c:v>402.56169999999997</c:v>
                </c:pt>
                <c:pt idx="14422">
                  <c:v>402.57190000000003</c:v>
                </c:pt>
                <c:pt idx="14423">
                  <c:v>402.58199999999999</c:v>
                </c:pt>
                <c:pt idx="14424">
                  <c:v>402.59449999999998</c:v>
                </c:pt>
                <c:pt idx="14425">
                  <c:v>402.6062</c:v>
                </c:pt>
                <c:pt idx="14426">
                  <c:v>402.61700000000002</c:v>
                </c:pt>
                <c:pt idx="14427">
                  <c:v>402.62880000000001</c:v>
                </c:pt>
                <c:pt idx="14428">
                  <c:v>402.637</c:v>
                </c:pt>
                <c:pt idx="14429">
                  <c:v>402.64800000000002</c:v>
                </c:pt>
                <c:pt idx="14430">
                  <c:v>402.66050000000001</c:v>
                </c:pt>
                <c:pt idx="14431">
                  <c:v>402.67079999999999</c:v>
                </c:pt>
                <c:pt idx="14432">
                  <c:v>402.68340000000001</c:v>
                </c:pt>
                <c:pt idx="14433">
                  <c:v>402.69319999999999</c:v>
                </c:pt>
                <c:pt idx="14434">
                  <c:v>402.70440000000002</c:v>
                </c:pt>
                <c:pt idx="14435">
                  <c:v>402.71519999999998</c:v>
                </c:pt>
                <c:pt idx="14436">
                  <c:v>402.72660000000002</c:v>
                </c:pt>
                <c:pt idx="14437">
                  <c:v>402.73770000000002</c:v>
                </c:pt>
                <c:pt idx="14438">
                  <c:v>402.74900000000002</c:v>
                </c:pt>
                <c:pt idx="14439">
                  <c:v>402.76049999999998</c:v>
                </c:pt>
                <c:pt idx="14440">
                  <c:v>402.77210000000002</c:v>
                </c:pt>
                <c:pt idx="14441">
                  <c:v>402.78500000000003</c:v>
                </c:pt>
                <c:pt idx="14442">
                  <c:v>402.79489999999998</c:v>
                </c:pt>
                <c:pt idx="14443">
                  <c:v>402.80540000000002</c:v>
                </c:pt>
                <c:pt idx="14444">
                  <c:v>402.81569999999999</c:v>
                </c:pt>
                <c:pt idx="14445">
                  <c:v>402.8254</c:v>
                </c:pt>
                <c:pt idx="14446">
                  <c:v>402.83659999999998</c:v>
                </c:pt>
                <c:pt idx="14447">
                  <c:v>402.84710000000001</c:v>
                </c:pt>
                <c:pt idx="14448">
                  <c:v>402.85910000000001</c:v>
                </c:pt>
                <c:pt idx="14449">
                  <c:v>402.86860000000001</c:v>
                </c:pt>
                <c:pt idx="14450">
                  <c:v>402.87990000000002</c:v>
                </c:pt>
                <c:pt idx="14451">
                  <c:v>402.89159999999998</c:v>
                </c:pt>
                <c:pt idx="14452">
                  <c:v>402.90320000000003</c:v>
                </c:pt>
                <c:pt idx="14453">
                  <c:v>402.91320000000002</c:v>
                </c:pt>
                <c:pt idx="14454">
                  <c:v>402.92219999999998</c:v>
                </c:pt>
                <c:pt idx="14455">
                  <c:v>402.93329999999997</c:v>
                </c:pt>
                <c:pt idx="14456">
                  <c:v>402.94600000000003</c:v>
                </c:pt>
                <c:pt idx="14457">
                  <c:v>402.95600000000002</c:v>
                </c:pt>
                <c:pt idx="14458">
                  <c:v>402.96600000000001</c:v>
                </c:pt>
                <c:pt idx="14459">
                  <c:v>402.97879999999998</c:v>
                </c:pt>
                <c:pt idx="14460">
                  <c:v>402.98860000000002</c:v>
                </c:pt>
                <c:pt idx="14461">
                  <c:v>402.99939999999998</c:v>
                </c:pt>
                <c:pt idx="14462">
                  <c:v>403.00880000000001</c:v>
                </c:pt>
                <c:pt idx="14463">
                  <c:v>403.02080000000001</c:v>
                </c:pt>
                <c:pt idx="14464">
                  <c:v>403.03129999999999</c:v>
                </c:pt>
                <c:pt idx="14465">
                  <c:v>403.0428</c:v>
                </c:pt>
                <c:pt idx="14466">
                  <c:v>403.05380000000002</c:v>
                </c:pt>
                <c:pt idx="14467">
                  <c:v>403.065</c:v>
                </c:pt>
                <c:pt idx="14468">
                  <c:v>403.07600000000002</c:v>
                </c:pt>
                <c:pt idx="14469">
                  <c:v>403.08600000000001</c:v>
                </c:pt>
                <c:pt idx="14470">
                  <c:v>403.09780000000001</c:v>
                </c:pt>
                <c:pt idx="14471">
                  <c:v>403.10759999999999</c:v>
                </c:pt>
                <c:pt idx="14472">
                  <c:v>403.1189</c:v>
                </c:pt>
                <c:pt idx="14473">
                  <c:v>403.13</c:v>
                </c:pt>
                <c:pt idx="14474">
                  <c:v>403.14030000000002</c:v>
                </c:pt>
                <c:pt idx="14475">
                  <c:v>403.15050000000002</c:v>
                </c:pt>
                <c:pt idx="14476">
                  <c:v>403.1619</c:v>
                </c:pt>
                <c:pt idx="14477">
                  <c:v>403.1746</c:v>
                </c:pt>
                <c:pt idx="14478">
                  <c:v>403.18389999999999</c:v>
                </c:pt>
                <c:pt idx="14479">
                  <c:v>403.19479999999999</c:v>
                </c:pt>
                <c:pt idx="14480">
                  <c:v>403.20659999999998</c:v>
                </c:pt>
                <c:pt idx="14481">
                  <c:v>403.21559999999999</c:v>
                </c:pt>
                <c:pt idx="14482">
                  <c:v>403.22859999999997</c:v>
                </c:pt>
                <c:pt idx="14483">
                  <c:v>403.2396</c:v>
                </c:pt>
                <c:pt idx="14484">
                  <c:v>403.25060000000002</c:v>
                </c:pt>
                <c:pt idx="14485">
                  <c:v>403.26049999999998</c:v>
                </c:pt>
                <c:pt idx="14486">
                  <c:v>403.27050000000003</c:v>
                </c:pt>
                <c:pt idx="14487">
                  <c:v>403.28179999999998</c:v>
                </c:pt>
                <c:pt idx="14488">
                  <c:v>403.29239999999999</c:v>
                </c:pt>
                <c:pt idx="14489">
                  <c:v>403.30349999999999</c:v>
                </c:pt>
                <c:pt idx="14490">
                  <c:v>403.31400000000002</c:v>
                </c:pt>
                <c:pt idx="14491">
                  <c:v>403.32499999999999</c:v>
                </c:pt>
                <c:pt idx="14492">
                  <c:v>403.3374</c:v>
                </c:pt>
                <c:pt idx="14493">
                  <c:v>403.34960000000001</c:v>
                </c:pt>
                <c:pt idx="14494">
                  <c:v>403.36</c:v>
                </c:pt>
                <c:pt idx="14495">
                  <c:v>403.37079999999997</c:v>
                </c:pt>
                <c:pt idx="14496">
                  <c:v>403.38170000000002</c:v>
                </c:pt>
                <c:pt idx="14497">
                  <c:v>403.392</c:v>
                </c:pt>
                <c:pt idx="14498">
                  <c:v>403.40429999999998</c:v>
                </c:pt>
                <c:pt idx="14499">
                  <c:v>403.41520000000003</c:v>
                </c:pt>
                <c:pt idx="14500">
                  <c:v>403.42559999999997</c:v>
                </c:pt>
                <c:pt idx="14501">
                  <c:v>403.4366</c:v>
                </c:pt>
                <c:pt idx="14502">
                  <c:v>403.44760000000002</c:v>
                </c:pt>
                <c:pt idx="14503">
                  <c:v>403.459</c:v>
                </c:pt>
                <c:pt idx="14504">
                  <c:v>403.4692</c:v>
                </c:pt>
                <c:pt idx="14505">
                  <c:v>403.47859999999997</c:v>
                </c:pt>
                <c:pt idx="14506">
                  <c:v>403.49020000000002</c:v>
                </c:pt>
                <c:pt idx="14507">
                  <c:v>403.50069999999999</c:v>
                </c:pt>
                <c:pt idx="14508">
                  <c:v>403.51</c:v>
                </c:pt>
                <c:pt idx="14509">
                  <c:v>403.52140000000003</c:v>
                </c:pt>
                <c:pt idx="14510">
                  <c:v>403.53</c:v>
                </c:pt>
                <c:pt idx="14511">
                  <c:v>403.54180000000002</c:v>
                </c:pt>
                <c:pt idx="14512">
                  <c:v>403.55279999999999</c:v>
                </c:pt>
                <c:pt idx="14513">
                  <c:v>403.56369999999998</c:v>
                </c:pt>
                <c:pt idx="14514">
                  <c:v>403.57499999999999</c:v>
                </c:pt>
                <c:pt idx="14515">
                  <c:v>403.58609999999999</c:v>
                </c:pt>
                <c:pt idx="14516">
                  <c:v>403.59660000000002</c:v>
                </c:pt>
                <c:pt idx="14517">
                  <c:v>403.6078</c:v>
                </c:pt>
                <c:pt idx="14518">
                  <c:v>403.61840000000001</c:v>
                </c:pt>
                <c:pt idx="14519">
                  <c:v>403.62920000000003</c:v>
                </c:pt>
                <c:pt idx="14520">
                  <c:v>403.6413</c:v>
                </c:pt>
                <c:pt idx="14521">
                  <c:v>403.6524</c:v>
                </c:pt>
                <c:pt idx="14522">
                  <c:v>403.6619</c:v>
                </c:pt>
                <c:pt idx="14523">
                  <c:v>403.67320000000001</c:v>
                </c:pt>
                <c:pt idx="14524">
                  <c:v>403.68360000000001</c:v>
                </c:pt>
                <c:pt idx="14525">
                  <c:v>403.69549999999998</c:v>
                </c:pt>
                <c:pt idx="14526">
                  <c:v>403.70639999999997</c:v>
                </c:pt>
                <c:pt idx="14527">
                  <c:v>403.71789999999999</c:v>
                </c:pt>
                <c:pt idx="14528">
                  <c:v>403.72899999999998</c:v>
                </c:pt>
                <c:pt idx="14529">
                  <c:v>403.74189999999999</c:v>
                </c:pt>
                <c:pt idx="14530">
                  <c:v>403.75220000000002</c:v>
                </c:pt>
                <c:pt idx="14531">
                  <c:v>403.76369999999997</c:v>
                </c:pt>
                <c:pt idx="14532">
                  <c:v>403.77359999999999</c:v>
                </c:pt>
                <c:pt idx="14533">
                  <c:v>403.78399999999999</c:v>
                </c:pt>
                <c:pt idx="14534">
                  <c:v>403.79759999999999</c:v>
                </c:pt>
                <c:pt idx="14535">
                  <c:v>403.80680000000001</c:v>
                </c:pt>
                <c:pt idx="14536">
                  <c:v>403.81819999999999</c:v>
                </c:pt>
                <c:pt idx="14537">
                  <c:v>403.8304</c:v>
                </c:pt>
                <c:pt idx="14538">
                  <c:v>403.83969999999999</c:v>
                </c:pt>
                <c:pt idx="14539">
                  <c:v>403.85109999999997</c:v>
                </c:pt>
                <c:pt idx="14540">
                  <c:v>403.86239999999998</c:v>
                </c:pt>
                <c:pt idx="14541">
                  <c:v>403.87310000000002</c:v>
                </c:pt>
                <c:pt idx="14542">
                  <c:v>403.88510000000002</c:v>
                </c:pt>
                <c:pt idx="14543">
                  <c:v>403.89519999999999</c:v>
                </c:pt>
                <c:pt idx="14544">
                  <c:v>403.90750000000003</c:v>
                </c:pt>
                <c:pt idx="14545">
                  <c:v>403.91840000000002</c:v>
                </c:pt>
                <c:pt idx="14546">
                  <c:v>403.93060000000003</c:v>
                </c:pt>
                <c:pt idx="14547">
                  <c:v>403.93959999999998</c:v>
                </c:pt>
                <c:pt idx="14548">
                  <c:v>403.95100000000002</c:v>
                </c:pt>
                <c:pt idx="14549">
                  <c:v>403.96210000000002</c:v>
                </c:pt>
                <c:pt idx="14550">
                  <c:v>403.97379999999998</c:v>
                </c:pt>
                <c:pt idx="14551">
                  <c:v>403.98559999999998</c:v>
                </c:pt>
                <c:pt idx="14552">
                  <c:v>403.995</c:v>
                </c:pt>
                <c:pt idx="14553">
                  <c:v>404.00619999999998</c:v>
                </c:pt>
                <c:pt idx="14554">
                  <c:v>404.01659999999998</c:v>
                </c:pt>
                <c:pt idx="14555">
                  <c:v>404.02499999999998</c:v>
                </c:pt>
                <c:pt idx="14556">
                  <c:v>404.03930000000003</c:v>
                </c:pt>
                <c:pt idx="14557">
                  <c:v>404.04899999999998</c:v>
                </c:pt>
                <c:pt idx="14558">
                  <c:v>404.05900000000003</c:v>
                </c:pt>
                <c:pt idx="14559">
                  <c:v>404.07060000000001</c:v>
                </c:pt>
                <c:pt idx="14560">
                  <c:v>404.08120000000002</c:v>
                </c:pt>
                <c:pt idx="14561">
                  <c:v>404.0926</c:v>
                </c:pt>
                <c:pt idx="14562">
                  <c:v>404.1026</c:v>
                </c:pt>
                <c:pt idx="14563">
                  <c:v>404.11320000000001</c:v>
                </c:pt>
                <c:pt idx="14564">
                  <c:v>404.12349999999998</c:v>
                </c:pt>
                <c:pt idx="14565">
                  <c:v>404.13459999999998</c:v>
                </c:pt>
                <c:pt idx="14566">
                  <c:v>404.14530000000002</c:v>
                </c:pt>
                <c:pt idx="14567">
                  <c:v>404.1574</c:v>
                </c:pt>
                <c:pt idx="14568">
                  <c:v>404.16860000000003</c:v>
                </c:pt>
                <c:pt idx="14569">
                  <c:v>404.17950000000002</c:v>
                </c:pt>
                <c:pt idx="14570">
                  <c:v>404.18970000000002</c:v>
                </c:pt>
                <c:pt idx="14571">
                  <c:v>404.20150000000001</c:v>
                </c:pt>
                <c:pt idx="14572">
                  <c:v>404.2115</c:v>
                </c:pt>
                <c:pt idx="14573">
                  <c:v>404.2226</c:v>
                </c:pt>
                <c:pt idx="14574">
                  <c:v>404.23320000000001</c:v>
                </c:pt>
                <c:pt idx="14575">
                  <c:v>404.24360000000001</c:v>
                </c:pt>
                <c:pt idx="14576">
                  <c:v>404.25290000000001</c:v>
                </c:pt>
                <c:pt idx="14577">
                  <c:v>404.26260000000002</c:v>
                </c:pt>
                <c:pt idx="14578">
                  <c:v>404.27620000000002</c:v>
                </c:pt>
                <c:pt idx="14579">
                  <c:v>404.28730000000002</c:v>
                </c:pt>
                <c:pt idx="14580">
                  <c:v>404.29899999999998</c:v>
                </c:pt>
                <c:pt idx="14581">
                  <c:v>404.30959999999999</c:v>
                </c:pt>
                <c:pt idx="14582">
                  <c:v>404.32159999999999</c:v>
                </c:pt>
                <c:pt idx="14583">
                  <c:v>404.33150000000001</c:v>
                </c:pt>
                <c:pt idx="14584">
                  <c:v>404.34219999999999</c:v>
                </c:pt>
                <c:pt idx="14585">
                  <c:v>404.35160000000002</c:v>
                </c:pt>
                <c:pt idx="14586">
                  <c:v>404.36340000000001</c:v>
                </c:pt>
                <c:pt idx="14587">
                  <c:v>404.375</c:v>
                </c:pt>
                <c:pt idx="14588">
                  <c:v>404.38600000000002</c:v>
                </c:pt>
                <c:pt idx="14589">
                  <c:v>404.39600000000002</c:v>
                </c:pt>
                <c:pt idx="14590">
                  <c:v>404.40660000000003</c:v>
                </c:pt>
                <c:pt idx="14591">
                  <c:v>404.41860000000003</c:v>
                </c:pt>
                <c:pt idx="14592">
                  <c:v>404.4282</c:v>
                </c:pt>
                <c:pt idx="14593">
                  <c:v>404.4402</c:v>
                </c:pt>
                <c:pt idx="14594">
                  <c:v>404.45069999999998</c:v>
                </c:pt>
                <c:pt idx="14595">
                  <c:v>404.45960000000002</c:v>
                </c:pt>
                <c:pt idx="14596">
                  <c:v>404.47019999999998</c:v>
                </c:pt>
                <c:pt idx="14597">
                  <c:v>404.47980000000001</c:v>
                </c:pt>
                <c:pt idx="14598">
                  <c:v>404.48970000000003</c:v>
                </c:pt>
                <c:pt idx="14599">
                  <c:v>404.5</c:v>
                </c:pt>
                <c:pt idx="14600">
                  <c:v>404.51049999999998</c:v>
                </c:pt>
                <c:pt idx="14601">
                  <c:v>404.52069999999998</c:v>
                </c:pt>
                <c:pt idx="14602">
                  <c:v>404.53120000000001</c:v>
                </c:pt>
                <c:pt idx="14603">
                  <c:v>404.54219999999998</c:v>
                </c:pt>
                <c:pt idx="14604">
                  <c:v>404.5532</c:v>
                </c:pt>
                <c:pt idx="14605">
                  <c:v>404.56349999999998</c:v>
                </c:pt>
                <c:pt idx="14606">
                  <c:v>404.57400000000001</c:v>
                </c:pt>
                <c:pt idx="14607">
                  <c:v>404.58499999999998</c:v>
                </c:pt>
                <c:pt idx="14608">
                  <c:v>404.59780000000001</c:v>
                </c:pt>
                <c:pt idx="14609">
                  <c:v>404.60759999999999</c:v>
                </c:pt>
                <c:pt idx="14610">
                  <c:v>404.61779999999999</c:v>
                </c:pt>
                <c:pt idx="14611">
                  <c:v>404.62920000000003</c:v>
                </c:pt>
                <c:pt idx="14612">
                  <c:v>404.63940000000002</c:v>
                </c:pt>
                <c:pt idx="14613">
                  <c:v>404.65050000000002</c:v>
                </c:pt>
                <c:pt idx="14614">
                  <c:v>404.66359999999997</c:v>
                </c:pt>
                <c:pt idx="14615">
                  <c:v>404.67399999999998</c:v>
                </c:pt>
                <c:pt idx="14616">
                  <c:v>404.6857</c:v>
                </c:pt>
                <c:pt idx="14617">
                  <c:v>404.69600000000003</c:v>
                </c:pt>
                <c:pt idx="14618">
                  <c:v>404.70679999999999</c:v>
                </c:pt>
                <c:pt idx="14619">
                  <c:v>404.71780000000001</c:v>
                </c:pt>
                <c:pt idx="14620">
                  <c:v>404.72919999999999</c:v>
                </c:pt>
                <c:pt idx="14621">
                  <c:v>404.7405</c:v>
                </c:pt>
                <c:pt idx="14622">
                  <c:v>404.75020000000001</c:v>
                </c:pt>
                <c:pt idx="14623">
                  <c:v>404.76139999999998</c:v>
                </c:pt>
                <c:pt idx="14624">
                  <c:v>404.77100000000002</c:v>
                </c:pt>
                <c:pt idx="14625">
                  <c:v>404.78179999999998</c:v>
                </c:pt>
                <c:pt idx="14626">
                  <c:v>404.79160000000002</c:v>
                </c:pt>
                <c:pt idx="14627">
                  <c:v>404.80259999999998</c:v>
                </c:pt>
                <c:pt idx="14628">
                  <c:v>404.81259999999997</c:v>
                </c:pt>
                <c:pt idx="14629">
                  <c:v>404.82299999999998</c:v>
                </c:pt>
                <c:pt idx="14630">
                  <c:v>404.834</c:v>
                </c:pt>
                <c:pt idx="14631">
                  <c:v>404.84440000000001</c:v>
                </c:pt>
                <c:pt idx="14632">
                  <c:v>404.85500000000002</c:v>
                </c:pt>
                <c:pt idx="14633">
                  <c:v>404.86579999999998</c:v>
                </c:pt>
                <c:pt idx="14634">
                  <c:v>404.8759</c:v>
                </c:pt>
                <c:pt idx="14635">
                  <c:v>404.88549999999998</c:v>
                </c:pt>
                <c:pt idx="14636">
                  <c:v>404.89729999999997</c:v>
                </c:pt>
                <c:pt idx="14637">
                  <c:v>404.90699999999998</c:v>
                </c:pt>
                <c:pt idx="14638">
                  <c:v>404.91860000000003</c:v>
                </c:pt>
                <c:pt idx="14639">
                  <c:v>404.9282</c:v>
                </c:pt>
                <c:pt idx="14640">
                  <c:v>404.94080000000002</c:v>
                </c:pt>
                <c:pt idx="14641">
                  <c:v>404.95119999999997</c:v>
                </c:pt>
                <c:pt idx="14642">
                  <c:v>404.96260000000001</c:v>
                </c:pt>
                <c:pt idx="14643">
                  <c:v>404.9742</c:v>
                </c:pt>
                <c:pt idx="14644">
                  <c:v>404.98340000000002</c:v>
                </c:pt>
                <c:pt idx="14645">
                  <c:v>404.99430000000001</c:v>
                </c:pt>
                <c:pt idx="14646">
                  <c:v>405.00650000000002</c:v>
                </c:pt>
                <c:pt idx="14647">
                  <c:v>405.01530000000002</c:v>
                </c:pt>
                <c:pt idx="14648">
                  <c:v>405.02699999999999</c:v>
                </c:pt>
                <c:pt idx="14649">
                  <c:v>405.03699999999998</c:v>
                </c:pt>
                <c:pt idx="14650">
                  <c:v>405.0478</c:v>
                </c:pt>
                <c:pt idx="14651">
                  <c:v>405.05950000000001</c:v>
                </c:pt>
                <c:pt idx="14652">
                  <c:v>405.06979999999999</c:v>
                </c:pt>
                <c:pt idx="14653">
                  <c:v>405.07979999999998</c:v>
                </c:pt>
                <c:pt idx="14654">
                  <c:v>405.09089999999998</c:v>
                </c:pt>
                <c:pt idx="14655">
                  <c:v>405.101</c:v>
                </c:pt>
                <c:pt idx="14656">
                  <c:v>405.11200000000002</c:v>
                </c:pt>
                <c:pt idx="14657">
                  <c:v>405.12299999999999</c:v>
                </c:pt>
                <c:pt idx="14658">
                  <c:v>405.13459999999998</c:v>
                </c:pt>
                <c:pt idx="14659">
                  <c:v>405.14519999999999</c:v>
                </c:pt>
                <c:pt idx="14660">
                  <c:v>405.15550000000002</c:v>
                </c:pt>
                <c:pt idx="14661">
                  <c:v>405.16430000000003</c:v>
                </c:pt>
                <c:pt idx="14662">
                  <c:v>405.17559999999997</c:v>
                </c:pt>
                <c:pt idx="14663">
                  <c:v>405.18610000000001</c:v>
                </c:pt>
                <c:pt idx="14664">
                  <c:v>405.19940000000003</c:v>
                </c:pt>
                <c:pt idx="14665">
                  <c:v>405.20909999999998</c:v>
                </c:pt>
                <c:pt idx="14666">
                  <c:v>405.21949999999998</c:v>
                </c:pt>
                <c:pt idx="14667">
                  <c:v>405.23090000000002</c:v>
                </c:pt>
                <c:pt idx="14668">
                  <c:v>405.24279999999999</c:v>
                </c:pt>
                <c:pt idx="14669">
                  <c:v>405.25369999999998</c:v>
                </c:pt>
                <c:pt idx="14670">
                  <c:v>405.26530000000002</c:v>
                </c:pt>
                <c:pt idx="14671">
                  <c:v>405.27539999999999</c:v>
                </c:pt>
                <c:pt idx="14672">
                  <c:v>405.28640000000001</c:v>
                </c:pt>
                <c:pt idx="14673">
                  <c:v>405.29759999999999</c:v>
                </c:pt>
                <c:pt idx="14674">
                  <c:v>405.30860000000001</c:v>
                </c:pt>
                <c:pt idx="14675">
                  <c:v>405.32130000000001</c:v>
                </c:pt>
                <c:pt idx="14676">
                  <c:v>405.33210000000003</c:v>
                </c:pt>
                <c:pt idx="14677">
                  <c:v>405.34309999999999</c:v>
                </c:pt>
                <c:pt idx="14678">
                  <c:v>405.35539999999997</c:v>
                </c:pt>
                <c:pt idx="14679">
                  <c:v>405.36500000000001</c:v>
                </c:pt>
                <c:pt idx="14680">
                  <c:v>405.37549999999999</c:v>
                </c:pt>
                <c:pt idx="14681">
                  <c:v>405.38499999999999</c:v>
                </c:pt>
                <c:pt idx="14682">
                  <c:v>405.3954</c:v>
                </c:pt>
                <c:pt idx="14683">
                  <c:v>405.40600000000001</c:v>
                </c:pt>
                <c:pt idx="14684">
                  <c:v>405.41759999999999</c:v>
                </c:pt>
                <c:pt idx="14685">
                  <c:v>405.42770000000002</c:v>
                </c:pt>
                <c:pt idx="14686">
                  <c:v>405.43939999999998</c:v>
                </c:pt>
                <c:pt idx="14687">
                  <c:v>405.45100000000002</c:v>
                </c:pt>
                <c:pt idx="14688">
                  <c:v>405.46179999999998</c:v>
                </c:pt>
                <c:pt idx="14689">
                  <c:v>405.471</c:v>
                </c:pt>
                <c:pt idx="14690">
                  <c:v>405.4828</c:v>
                </c:pt>
                <c:pt idx="14691">
                  <c:v>405.49419999999998</c:v>
                </c:pt>
                <c:pt idx="14692">
                  <c:v>405.50599999999997</c:v>
                </c:pt>
                <c:pt idx="14693">
                  <c:v>405.51799999999997</c:v>
                </c:pt>
                <c:pt idx="14694">
                  <c:v>405.52679999999998</c:v>
                </c:pt>
                <c:pt idx="14695">
                  <c:v>405.5378</c:v>
                </c:pt>
                <c:pt idx="14696">
                  <c:v>405.54939999999999</c:v>
                </c:pt>
                <c:pt idx="14697">
                  <c:v>405.56040000000002</c:v>
                </c:pt>
                <c:pt idx="14698">
                  <c:v>405.57240000000002</c:v>
                </c:pt>
                <c:pt idx="14699">
                  <c:v>405.58300000000003</c:v>
                </c:pt>
                <c:pt idx="14700">
                  <c:v>405.59559999999999</c:v>
                </c:pt>
                <c:pt idx="14701">
                  <c:v>405.60629999999998</c:v>
                </c:pt>
                <c:pt idx="14702">
                  <c:v>405.61590000000001</c:v>
                </c:pt>
                <c:pt idx="14703">
                  <c:v>405.62759999999997</c:v>
                </c:pt>
                <c:pt idx="14704">
                  <c:v>405.64019999999999</c:v>
                </c:pt>
                <c:pt idx="14705">
                  <c:v>405.64940000000001</c:v>
                </c:pt>
                <c:pt idx="14706">
                  <c:v>405.66039999999998</c:v>
                </c:pt>
                <c:pt idx="14707">
                  <c:v>405.67239999999998</c:v>
                </c:pt>
                <c:pt idx="14708">
                  <c:v>405.685</c:v>
                </c:pt>
                <c:pt idx="14709">
                  <c:v>405.69740000000002</c:v>
                </c:pt>
                <c:pt idx="14710">
                  <c:v>405.70650000000001</c:v>
                </c:pt>
                <c:pt idx="14711">
                  <c:v>405.71890000000002</c:v>
                </c:pt>
                <c:pt idx="14712">
                  <c:v>405.73</c:v>
                </c:pt>
                <c:pt idx="14713">
                  <c:v>405.74099999999999</c:v>
                </c:pt>
                <c:pt idx="14714">
                  <c:v>405.75220000000002</c:v>
                </c:pt>
                <c:pt idx="14715">
                  <c:v>405.7636</c:v>
                </c:pt>
                <c:pt idx="14716">
                  <c:v>405.77530000000002</c:v>
                </c:pt>
                <c:pt idx="14717">
                  <c:v>405.7842</c:v>
                </c:pt>
                <c:pt idx="14718">
                  <c:v>405.7955</c:v>
                </c:pt>
                <c:pt idx="14719">
                  <c:v>405.80650000000003</c:v>
                </c:pt>
                <c:pt idx="14720">
                  <c:v>405.81799999999998</c:v>
                </c:pt>
                <c:pt idx="14721">
                  <c:v>405.82799999999997</c:v>
                </c:pt>
                <c:pt idx="14722">
                  <c:v>405.83909999999997</c:v>
                </c:pt>
                <c:pt idx="14723">
                  <c:v>405.85059999999999</c:v>
                </c:pt>
                <c:pt idx="14724">
                  <c:v>405.86259999999999</c:v>
                </c:pt>
                <c:pt idx="14725">
                  <c:v>405.87259999999998</c:v>
                </c:pt>
                <c:pt idx="14726">
                  <c:v>405.88440000000003</c:v>
                </c:pt>
                <c:pt idx="14727">
                  <c:v>405.8954</c:v>
                </c:pt>
                <c:pt idx="14728">
                  <c:v>405.90469999999999</c:v>
                </c:pt>
                <c:pt idx="14729">
                  <c:v>405.91559999999998</c:v>
                </c:pt>
                <c:pt idx="14730">
                  <c:v>405.928</c:v>
                </c:pt>
                <c:pt idx="14731">
                  <c:v>405.93849999999998</c:v>
                </c:pt>
                <c:pt idx="14732">
                  <c:v>405.94779999999997</c:v>
                </c:pt>
                <c:pt idx="14733">
                  <c:v>405.95780000000002</c:v>
                </c:pt>
                <c:pt idx="14734">
                  <c:v>405.96980000000002</c:v>
                </c:pt>
                <c:pt idx="14735">
                  <c:v>405.98160000000001</c:v>
                </c:pt>
                <c:pt idx="14736">
                  <c:v>405.99189999999999</c:v>
                </c:pt>
                <c:pt idx="14737">
                  <c:v>406.00299999999999</c:v>
                </c:pt>
                <c:pt idx="14738">
                  <c:v>406.01299999999998</c:v>
                </c:pt>
                <c:pt idx="14739">
                  <c:v>406.02480000000003</c:v>
                </c:pt>
                <c:pt idx="14740">
                  <c:v>406.03500000000003</c:v>
                </c:pt>
                <c:pt idx="14741">
                  <c:v>406.04539999999997</c:v>
                </c:pt>
                <c:pt idx="14742">
                  <c:v>406.0564</c:v>
                </c:pt>
                <c:pt idx="14743">
                  <c:v>406.06720000000001</c:v>
                </c:pt>
                <c:pt idx="14744">
                  <c:v>406.07909999999998</c:v>
                </c:pt>
                <c:pt idx="14745">
                  <c:v>406.08929999999998</c:v>
                </c:pt>
                <c:pt idx="14746">
                  <c:v>406.09989999999999</c:v>
                </c:pt>
                <c:pt idx="14747">
                  <c:v>406.11149999999998</c:v>
                </c:pt>
                <c:pt idx="14748">
                  <c:v>406.12400000000002</c:v>
                </c:pt>
                <c:pt idx="14749">
                  <c:v>406.1345</c:v>
                </c:pt>
                <c:pt idx="14750">
                  <c:v>406.1463</c:v>
                </c:pt>
                <c:pt idx="14751">
                  <c:v>406.15719999999999</c:v>
                </c:pt>
                <c:pt idx="14752">
                  <c:v>406.16840000000002</c:v>
                </c:pt>
                <c:pt idx="14753">
                  <c:v>406.1789</c:v>
                </c:pt>
                <c:pt idx="14754">
                  <c:v>406.19</c:v>
                </c:pt>
                <c:pt idx="14755">
                  <c:v>406.20209999999997</c:v>
                </c:pt>
                <c:pt idx="14756">
                  <c:v>406.21289999999999</c:v>
                </c:pt>
                <c:pt idx="14757">
                  <c:v>406.22410000000002</c:v>
                </c:pt>
                <c:pt idx="14758">
                  <c:v>406.23610000000002</c:v>
                </c:pt>
                <c:pt idx="14759">
                  <c:v>406.24799999999999</c:v>
                </c:pt>
                <c:pt idx="14760">
                  <c:v>406.25760000000002</c:v>
                </c:pt>
                <c:pt idx="14761">
                  <c:v>406.26909999999998</c:v>
                </c:pt>
                <c:pt idx="14762">
                  <c:v>406.28039999999999</c:v>
                </c:pt>
                <c:pt idx="14763">
                  <c:v>406.29160000000002</c:v>
                </c:pt>
                <c:pt idx="14764">
                  <c:v>406.30259999999998</c:v>
                </c:pt>
                <c:pt idx="14765">
                  <c:v>406.31459999999998</c:v>
                </c:pt>
                <c:pt idx="14766">
                  <c:v>406.32470000000001</c:v>
                </c:pt>
                <c:pt idx="14767">
                  <c:v>406.3374</c:v>
                </c:pt>
                <c:pt idx="14768">
                  <c:v>406.34930000000003</c:v>
                </c:pt>
                <c:pt idx="14769">
                  <c:v>406.35980000000001</c:v>
                </c:pt>
                <c:pt idx="14770">
                  <c:v>406.37119999999999</c:v>
                </c:pt>
                <c:pt idx="14771">
                  <c:v>406.38200000000001</c:v>
                </c:pt>
                <c:pt idx="14772">
                  <c:v>406.39260000000002</c:v>
                </c:pt>
                <c:pt idx="14773">
                  <c:v>406.40280000000001</c:v>
                </c:pt>
                <c:pt idx="14774">
                  <c:v>406.41390000000001</c:v>
                </c:pt>
                <c:pt idx="14775">
                  <c:v>406.42500000000001</c:v>
                </c:pt>
                <c:pt idx="14776">
                  <c:v>406.4359</c:v>
                </c:pt>
                <c:pt idx="14777">
                  <c:v>406.44560000000001</c:v>
                </c:pt>
                <c:pt idx="14778">
                  <c:v>406.45670000000001</c:v>
                </c:pt>
                <c:pt idx="14779">
                  <c:v>406.46660000000003</c:v>
                </c:pt>
                <c:pt idx="14780">
                  <c:v>406.47800000000001</c:v>
                </c:pt>
                <c:pt idx="14781">
                  <c:v>406.48860000000002</c:v>
                </c:pt>
                <c:pt idx="14782">
                  <c:v>406.50099999999998</c:v>
                </c:pt>
                <c:pt idx="14783">
                  <c:v>406.51080000000002</c:v>
                </c:pt>
                <c:pt idx="14784">
                  <c:v>406.52339999999998</c:v>
                </c:pt>
                <c:pt idx="14785">
                  <c:v>406.53480000000002</c:v>
                </c:pt>
                <c:pt idx="14786">
                  <c:v>406.5446</c:v>
                </c:pt>
                <c:pt idx="14787">
                  <c:v>406.55500000000001</c:v>
                </c:pt>
                <c:pt idx="14788">
                  <c:v>406.56580000000002</c:v>
                </c:pt>
                <c:pt idx="14789">
                  <c:v>406.57650000000001</c:v>
                </c:pt>
                <c:pt idx="14790">
                  <c:v>406.58850000000001</c:v>
                </c:pt>
                <c:pt idx="14791">
                  <c:v>406.6</c:v>
                </c:pt>
                <c:pt idx="14792">
                  <c:v>406.61169999999998</c:v>
                </c:pt>
                <c:pt idx="14793">
                  <c:v>406.62279999999998</c:v>
                </c:pt>
                <c:pt idx="14794">
                  <c:v>406.63319999999999</c:v>
                </c:pt>
                <c:pt idx="14795">
                  <c:v>406.64490000000001</c:v>
                </c:pt>
                <c:pt idx="14796">
                  <c:v>406.65620000000001</c:v>
                </c:pt>
                <c:pt idx="14797">
                  <c:v>406.6662</c:v>
                </c:pt>
                <c:pt idx="14798">
                  <c:v>406.67899999999997</c:v>
                </c:pt>
                <c:pt idx="14799">
                  <c:v>406.68880000000001</c:v>
                </c:pt>
                <c:pt idx="14800">
                  <c:v>406.69779999999997</c:v>
                </c:pt>
                <c:pt idx="14801">
                  <c:v>406.70859999999999</c:v>
                </c:pt>
                <c:pt idx="14802">
                  <c:v>406.721</c:v>
                </c:pt>
                <c:pt idx="14803">
                  <c:v>406.73259999999999</c:v>
                </c:pt>
                <c:pt idx="14804">
                  <c:v>406.74340000000001</c:v>
                </c:pt>
                <c:pt idx="14805">
                  <c:v>406.75319999999999</c:v>
                </c:pt>
                <c:pt idx="14806">
                  <c:v>406.76299999999998</c:v>
                </c:pt>
                <c:pt idx="14807">
                  <c:v>406.77429999999998</c:v>
                </c:pt>
                <c:pt idx="14808">
                  <c:v>406.78699999999998</c:v>
                </c:pt>
                <c:pt idx="14809">
                  <c:v>406.7987</c:v>
                </c:pt>
                <c:pt idx="14810">
                  <c:v>406.80860000000001</c:v>
                </c:pt>
                <c:pt idx="14811">
                  <c:v>406.8202</c:v>
                </c:pt>
                <c:pt idx="14812">
                  <c:v>406.83190000000002</c:v>
                </c:pt>
                <c:pt idx="14813">
                  <c:v>406.84249999999997</c:v>
                </c:pt>
                <c:pt idx="14814">
                  <c:v>406.85340000000002</c:v>
                </c:pt>
                <c:pt idx="14815">
                  <c:v>406.8639</c:v>
                </c:pt>
                <c:pt idx="14816">
                  <c:v>406.87619999999998</c:v>
                </c:pt>
                <c:pt idx="14817">
                  <c:v>406.88619999999997</c:v>
                </c:pt>
                <c:pt idx="14818">
                  <c:v>406.89710000000002</c:v>
                </c:pt>
                <c:pt idx="14819">
                  <c:v>406.9101</c:v>
                </c:pt>
                <c:pt idx="14820">
                  <c:v>406.9196</c:v>
                </c:pt>
                <c:pt idx="14821">
                  <c:v>406.92970000000003</c:v>
                </c:pt>
                <c:pt idx="14822">
                  <c:v>406.93979999999999</c:v>
                </c:pt>
                <c:pt idx="14823">
                  <c:v>406.95060000000001</c:v>
                </c:pt>
                <c:pt idx="14824">
                  <c:v>406.9622</c:v>
                </c:pt>
                <c:pt idx="14825">
                  <c:v>406.97219999999999</c:v>
                </c:pt>
                <c:pt idx="14826">
                  <c:v>406.98259999999999</c:v>
                </c:pt>
                <c:pt idx="14827">
                  <c:v>406.99459999999999</c:v>
                </c:pt>
                <c:pt idx="14828">
                  <c:v>407.00439999999998</c:v>
                </c:pt>
                <c:pt idx="14829">
                  <c:v>407.01519999999999</c:v>
                </c:pt>
                <c:pt idx="14830">
                  <c:v>407.02499999999998</c:v>
                </c:pt>
                <c:pt idx="14831">
                  <c:v>407.0378</c:v>
                </c:pt>
                <c:pt idx="14832">
                  <c:v>407.04860000000002</c:v>
                </c:pt>
                <c:pt idx="14833">
                  <c:v>407.06</c:v>
                </c:pt>
                <c:pt idx="14834">
                  <c:v>407.07100000000003</c:v>
                </c:pt>
                <c:pt idx="14835">
                  <c:v>407.08339999999998</c:v>
                </c:pt>
                <c:pt idx="14836">
                  <c:v>407.09440000000001</c:v>
                </c:pt>
                <c:pt idx="14837">
                  <c:v>407.10500000000002</c:v>
                </c:pt>
                <c:pt idx="14838">
                  <c:v>407.11599999999999</c:v>
                </c:pt>
                <c:pt idx="14839">
                  <c:v>407.12740000000002</c:v>
                </c:pt>
                <c:pt idx="14840">
                  <c:v>407.13909999999998</c:v>
                </c:pt>
                <c:pt idx="14841">
                  <c:v>407.14980000000003</c:v>
                </c:pt>
                <c:pt idx="14842">
                  <c:v>407.16180000000003</c:v>
                </c:pt>
                <c:pt idx="14843">
                  <c:v>407.17140000000001</c:v>
                </c:pt>
                <c:pt idx="14844">
                  <c:v>407.18200000000002</c:v>
                </c:pt>
                <c:pt idx="14845">
                  <c:v>407.19299999999998</c:v>
                </c:pt>
                <c:pt idx="14846">
                  <c:v>407.2047</c:v>
                </c:pt>
                <c:pt idx="14847">
                  <c:v>407.21499999999997</c:v>
                </c:pt>
                <c:pt idx="14848">
                  <c:v>407.22640000000001</c:v>
                </c:pt>
                <c:pt idx="14849">
                  <c:v>407.2373</c:v>
                </c:pt>
                <c:pt idx="14850">
                  <c:v>407.24889999999999</c:v>
                </c:pt>
                <c:pt idx="14851">
                  <c:v>407.25880000000001</c:v>
                </c:pt>
                <c:pt idx="14852">
                  <c:v>407.26870000000002</c:v>
                </c:pt>
                <c:pt idx="14853">
                  <c:v>407.28</c:v>
                </c:pt>
                <c:pt idx="14854">
                  <c:v>407.29059999999998</c:v>
                </c:pt>
                <c:pt idx="14855">
                  <c:v>407.30239999999998</c:v>
                </c:pt>
                <c:pt idx="14856">
                  <c:v>407.31349999999998</c:v>
                </c:pt>
                <c:pt idx="14857">
                  <c:v>407.3218</c:v>
                </c:pt>
                <c:pt idx="14858">
                  <c:v>407.33319999999998</c:v>
                </c:pt>
                <c:pt idx="14859">
                  <c:v>407.34350000000001</c:v>
                </c:pt>
                <c:pt idx="14860">
                  <c:v>407.35399999999998</c:v>
                </c:pt>
                <c:pt idx="14861">
                  <c:v>407.36559999999997</c:v>
                </c:pt>
                <c:pt idx="14862">
                  <c:v>407.37619999999998</c:v>
                </c:pt>
                <c:pt idx="14863">
                  <c:v>407.38760000000002</c:v>
                </c:pt>
                <c:pt idx="14864">
                  <c:v>407.39859999999999</c:v>
                </c:pt>
                <c:pt idx="14865">
                  <c:v>407.40879999999999</c:v>
                </c:pt>
                <c:pt idx="14866">
                  <c:v>407.42039999999997</c:v>
                </c:pt>
                <c:pt idx="14867">
                  <c:v>407.43200000000002</c:v>
                </c:pt>
                <c:pt idx="14868">
                  <c:v>407.44330000000002</c:v>
                </c:pt>
                <c:pt idx="14869">
                  <c:v>407.45440000000002</c:v>
                </c:pt>
                <c:pt idx="14870">
                  <c:v>407.46530000000001</c:v>
                </c:pt>
                <c:pt idx="14871">
                  <c:v>407.47579999999999</c:v>
                </c:pt>
                <c:pt idx="14872">
                  <c:v>407.48719999999997</c:v>
                </c:pt>
                <c:pt idx="14873">
                  <c:v>407.5</c:v>
                </c:pt>
                <c:pt idx="14874">
                  <c:v>407.51179999999999</c:v>
                </c:pt>
                <c:pt idx="14875">
                  <c:v>407.52390000000003</c:v>
                </c:pt>
                <c:pt idx="14876">
                  <c:v>407.53359999999998</c:v>
                </c:pt>
                <c:pt idx="14877">
                  <c:v>407.54509999999999</c:v>
                </c:pt>
                <c:pt idx="14878">
                  <c:v>407.55500000000001</c:v>
                </c:pt>
                <c:pt idx="14879">
                  <c:v>407.56569999999999</c:v>
                </c:pt>
                <c:pt idx="14880">
                  <c:v>407.577</c:v>
                </c:pt>
                <c:pt idx="14881">
                  <c:v>407.5874</c:v>
                </c:pt>
                <c:pt idx="14882">
                  <c:v>407.59899999999999</c:v>
                </c:pt>
                <c:pt idx="14883">
                  <c:v>407.6096</c:v>
                </c:pt>
                <c:pt idx="14884">
                  <c:v>407.62079999999997</c:v>
                </c:pt>
                <c:pt idx="14885">
                  <c:v>407.63279999999997</c:v>
                </c:pt>
                <c:pt idx="14886">
                  <c:v>407.64299999999997</c:v>
                </c:pt>
                <c:pt idx="14887">
                  <c:v>407.654</c:v>
                </c:pt>
                <c:pt idx="14888">
                  <c:v>407.66480000000001</c:v>
                </c:pt>
                <c:pt idx="14889">
                  <c:v>407.6748</c:v>
                </c:pt>
                <c:pt idx="14890">
                  <c:v>407.68450000000001</c:v>
                </c:pt>
                <c:pt idx="14891">
                  <c:v>407.69560000000001</c:v>
                </c:pt>
                <c:pt idx="14892">
                  <c:v>407.7056</c:v>
                </c:pt>
                <c:pt idx="14893">
                  <c:v>407.71780000000001</c:v>
                </c:pt>
                <c:pt idx="14894">
                  <c:v>407.72840000000002</c:v>
                </c:pt>
                <c:pt idx="14895">
                  <c:v>407.74029999999999</c:v>
                </c:pt>
                <c:pt idx="14896">
                  <c:v>407.75119999999998</c:v>
                </c:pt>
                <c:pt idx="14897">
                  <c:v>407.76420000000002</c:v>
                </c:pt>
                <c:pt idx="14898">
                  <c:v>407.77319999999997</c:v>
                </c:pt>
                <c:pt idx="14899">
                  <c:v>407.78460000000001</c:v>
                </c:pt>
                <c:pt idx="14900">
                  <c:v>407.7953</c:v>
                </c:pt>
                <c:pt idx="14901">
                  <c:v>407.80599999999998</c:v>
                </c:pt>
                <c:pt idx="14902">
                  <c:v>407.8175</c:v>
                </c:pt>
                <c:pt idx="14903">
                  <c:v>407.8272</c:v>
                </c:pt>
                <c:pt idx="14904">
                  <c:v>407.83859999999999</c:v>
                </c:pt>
                <c:pt idx="14905">
                  <c:v>407.8494</c:v>
                </c:pt>
                <c:pt idx="14906">
                  <c:v>407.86079999999998</c:v>
                </c:pt>
                <c:pt idx="14907">
                  <c:v>407.87099999999998</c:v>
                </c:pt>
                <c:pt idx="14908">
                  <c:v>407.88150000000002</c:v>
                </c:pt>
                <c:pt idx="14909">
                  <c:v>407.89330000000001</c:v>
                </c:pt>
                <c:pt idx="14910">
                  <c:v>407.90379999999999</c:v>
                </c:pt>
                <c:pt idx="14911">
                  <c:v>407.91320000000002</c:v>
                </c:pt>
                <c:pt idx="14912">
                  <c:v>407.92380000000003</c:v>
                </c:pt>
                <c:pt idx="14913">
                  <c:v>407.93509999999998</c:v>
                </c:pt>
                <c:pt idx="14914">
                  <c:v>407.94670000000002</c:v>
                </c:pt>
                <c:pt idx="14915">
                  <c:v>407.95679999999999</c:v>
                </c:pt>
                <c:pt idx="14916">
                  <c:v>407.96789999999999</c:v>
                </c:pt>
                <c:pt idx="14917">
                  <c:v>407.97840000000002</c:v>
                </c:pt>
                <c:pt idx="14918">
                  <c:v>407.98880000000003</c:v>
                </c:pt>
                <c:pt idx="14919">
                  <c:v>407.99970000000002</c:v>
                </c:pt>
                <c:pt idx="14920">
                  <c:v>408.0104</c:v>
                </c:pt>
                <c:pt idx="14921">
                  <c:v>408.0215</c:v>
                </c:pt>
                <c:pt idx="14922">
                  <c:v>408.0326</c:v>
                </c:pt>
                <c:pt idx="14923">
                  <c:v>408.04239999999999</c:v>
                </c:pt>
                <c:pt idx="14924">
                  <c:v>408.05329999999998</c:v>
                </c:pt>
                <c:pt idx="14925">
                  <c:v>408.0634</c:v>
                </c:pt>
                <c:pt idx="14926">
                  <c:v>408.07350000000002</c:v>
                </c:pt>
                <c:pt idx="14927">
                  <c:v>408.0847</c:v>
                </c:pt>
                <c:pt idx="14928">
                  <c:v>408.09690000000001</c:v>
                </c:pt>
                <c:pt idx="14929">
                  <c:v>408.10610000000003</c:v>
                </c:pt>
                <c:pt idx="14930">
                  <c:v>408.11720000000003</c:v>
                </c:pt>
                <c:pt idx="14931">
                  <c:v>408.1284</c:v>
                </c:pt>
                <c:pt idx="14932">
                  <c:v>408.13780000000003</c:v>
                </c:pt>
                <c:pt idx="14933">
                  <c:v>408.14850000000001</c:v>
                </c:pt>
                <c:pt idx="14934">
                  <c:v>408.15969999999999</c:v>
                </c:pt>
                <c:pt idx="14935">
                  <c:v>408.16980000000001</c:v>
                </c:pt>
                <c:pt idx="14936">
                  <c:v>408.17950000000002</c:v>
                </c:pt>
                <c:pt idx="14937">
                  <c:v>408.19279999999998</c:v>
                </c:pt>
                <c:pt idx="14938">
                  <c:v>408.202</c:v>
                </c:pt>
                <c:pt idx="14939">
                  <c:v>408.21350000000001</c:v>
                </c:pt>
                <c:pt idx="14940">
                  <c:v>408.22410000000002</c:v>
                </c:pt>
                <c:pt idx="14941">
                  <c:v>408.23680000000002</c:v>
                </c:pt>
                <c:pt idx="14942">
                  <c:v>408.24619999999999</c:v>
                </c:pt>
                <c:pt idx="14943">
                  <c:v>408.2552</c:v>
                </c:pt>
                <c:pt idx="14944">
                  <c:v>408.26819999999998</c:v>
                </c:pt>
                <c:pt idx="14945">
                  <c:v>408.279</c:v>
                </c:pt>
                <c:pt idx="14946">
                  <c:v>408.29059999999998</c:v>
                </c:pt>
                <c:pt idx="14947">
                  <c:v>408.30079999999998</c:v>
                </c:pt>
                <c:pt idx="14948">
                  <c:v>408.31470000000002</c:v>
                </c:pt>
                <c:pt idx="14949">
                  <c:v>408.32420000000002</c:v>
                </c:pt>
                <c:pt idx="14950">
                  <c:v>408.33609999999999</c:v>
                </c:pt>
                <c:pt idx="14951">
                  <c:v>408.346</c:v>
                </c:pt>
                <c:pt idx="14952">
                  <c:v>408.35599999999999</c:v>
                </c:pt>
                <c:pt idx="14953">
                  <c:v>408.36880000000002</c:v>
                </c:pt>
                <c:pt idx="14954">
                  <c:v>408.37900000000002</c:v>
                </c:pt>
                <c:pt idx="14955">
                  <c:v>408.38920000000002</c:v>
                </c:pt>
                <c:pt idx="14956">
                  <c:v>408.40170000000001</c:v>
                </c:pt>
                <c:pt idx="14957">
                  <c:v>408.40839999999997</c:v>
                </c:pt>
                <c:pt idx="14958">
                  <c:v>408.42149999999998</c:v>
                </c:pt>
                <c:pt idx="14959">
                  <c:v>408.43220000000002</c:v>
                </c:pt>
                <c:pt idx="14960">
                  <c:v>408.44400000000002</c:v>
                </c:pt>
                <c:pt idx="14961">
                  <c:v>408.45319999999998</c:v>
                </c:pt>
                <c:pt idx="14962">
                  <c:v>408.46469999999999</c:v>
                </c:pt>
                <c:pt idx="14963">
                  <c:v>408.47649999999999</c:v>
                </c:pt>
                <c:pt idx="14964">
                  <c:v>408.48570000000001</c:v>
                </c:pt>
                <c:pt idx="14965">
                  <c:v>408.4973</c:v>
                </c:pt>
                <c:pt idx="14966">
                  <c:v>408.50760000000002</c:v>
                </c:pt>
                <c:pt idx="14967">
                  <c:v>408.51839999999999</c:v>
                </c:pt>
                <c:pt idx="14968">
                  <c:v>408.52910000000003</c:v>
                </c:pt>
                <c:pt idx="14969">
                  <c:v>408.53859999999997</c:v>
                </c:pt>
                <c:pt idx="14970">
                  <c:v>408.55079999999998</c:v>
                </c:pt>
                <c:pt idx="14971">
                  <c:v>408.56220000000002</c:v>
                </c:pt>
                <c:pt idx="14972">
                  <c:v>408.57310000000001</c:v>
                </c:pt>
                <c:pt idx="14973">
                  <c:v>408.58440000000002</c:v>
                </c:pt>
                <c:pt idx="14974">
                  <c:v>408.59519999999998</c:v>
                </c:pt>
                <c:pt idx="14975">
                  <c:v>408.60649999999998</c:v>
                </c:pt>
                <c:pt idx="14976">
                  <c:v>408.61630000000002</c:v>
                </c:pt>
                <c:pt idx="14977">
                  <c:v>408.62959999999998</c:v>
                </c:pt>
                <c:pt idx="14978">
                  <c:v>408.64060000000001</c:v>
                </c:pt>
                <c:pt idx="14979">
                  <c:v>408.64879999999999</c:v>
                </c:pt>
                <c:pt idx="14980">
                  <c:v>408.66140000000001</c:v>
                </c:pt>
                <c:pt idx="14981">
                  <c:v>408.67059999999998</c:v>
                </c:pt>
                <c:pt idx="14982">
                  <c:v>408.68060000000003</c:v>
                </c:pt>
                <c:pt idx="14983">
                  <c:v>408.69240000000002</c:v>
                </c:pt>
                <c:pt idx="14984">
                  <c:v>408.7029</c:v>
                </c:pt>
                <c:pt idx="14985">
                  <c:v>408.7158</c:v>
                </c:pt>
                <c:pt idx="14986">
                  <c:v>408.72719999999998</c:v>
                </c:pt>
                <c:pt idx="14987">
                  <c:v>408.73779999999999</c:v>
                </c:pt>
                <c:pt idx="14988">
                  <c:v>408.74880000000002</c:v>
                </c:pt>
                <c:pt idx="14989">
                  <c:v>408.75869999999998</c:v>
                </c:pt>
                <c:pt idx="14990">
                  <c:v>408.77</c:v>
                </c:pt>
                <c:pt idx="14991">
                  <c:v>408.7792</c:v>
                </c:pt>
                <c:pt idx="14992">
                  <c:v>408.78960000000001</c:v>
                </c:pt>
                <c:pt idx="14993">
                  <c:v>408.80119999999999</c:v>
                </c:pt>
                <c:pt idx="14994">
                  <c:v>408.81139999999999</c:v>
                </c:pt>
                <c:pt idx="14995">
                  <c:v>408.82279999999997</c:v>
                </c:pt>
                <c:pt idx="14996">
                  <c:v>408.83409999999998</c:v>
                </c:pt>
                <c:pt idx="14997">
                  <c:v>408.84500000000003</c:v>
                </c:pt>
                <c:pt idx="14998">
                  <c:v>408.85500000000002</c:v>
                </c:pt>
                <c:pt idx="14999">
                  <c:v>408.86750000000001</c:v>
                </c:pt>
                <c:pt idx="15000">
                  <c:v>408.8784</c:v>
                </c:pt>
                <c:pt idx="15001">
                  <c:v>408.88749999999999</c:v>
                </c:pt>
                <c:pt idx="15002">
                  <c:v>408.89940000000001</c:v>
                </c:pt>
                <c:pt idx="15003">
                  <c:v>408.90980000000002</c:v>
                </c:pt>
                <c:pt idx="15004">
                  <c:v>408.92129999999997</c:v>
                </c:pt>
                <c:pt idx="15005">
                  <c:v>408.93220000000002</c:v>
                </c:pt>
                <c:pt idx="15006">
                  <c:v>408.9418</c:v>
                </c:pt>
                <c:pt idx="15007">
                  <c:v>408.95179999999999</c:v>
                </c:pt>
                <c:pt idx="15008">
                  <c:v>408.96409999999997</c:v>
                </c:pt>
                <c:pt idx="15009">
                  <c:v>408.9742</c:v>
                </c:pt>
                <c:pt idx="15010">
                  <c:v>408.98520000000002</c:v>
                </c:pt>
                <c:pt idx="15011">
                  <c:v>408.99579999999997</c:v>
                </c:pt>
                <c:pt idx="15012">
                  <c:v>409.0059</c:v>
                </c:pt>
                <c:pt idx="15013">
                  <c:v>409.01639999999998</c:v>
                </c:pt>
                <c:pt idx="15014">
                  <c:v>409.02760000000001</c:v>
                </c:pt>
                <c:pt idx="15015">
                  <c:v>409.03719999999998</c:v>
                </c:pt>
                <c:pt idx="15016">
                  <c:v>409.05</c:v>
                </c:pt>
                <c:pt idx="15017">
                  <c:v>409.05889999999999</c:v>
                </c:pt>
                <c:pt idx="15018">
                  <c:v>409.07060000000001</c:v>
                </c:pt>
                <c:pt idx="15019">
                  <c:v>409.0804</c:v>
                </c:pt>
                <c:pt idx="15020">
                  <c:v>409.09350000000001</c:v>
                </c:pt>
                <c:pt idx="15021">
                  <c:v>409.10270000000003</c:v>
                </c:pt>
                <c:pt idx="15022">
                  <c:v>409.1148</c:v>
                </c:pt>
                <c:pt idx="15023">
                  <c:v>409.12509999999997</c:v>
                </c:pt>
                <c:pt idx="15024">
                  <c:v>409.1352</c:v>
                </c:pt>
                <c:pt idx="15025">
                  <c:v>409.14589999999998</c:v>
                </c:pt>
                <c:pt idx="15026">
                  <c:v>409.15679999999998</c:v>
                </c:pt>
                <c:pt idx="15027">
                  <c:v>409.16849999999999</c:v>
                </c:pt>
                <c:pt idx="15028">
                  <c:v>409.17970000000003</c:v>
                </c:pt>
                <c:pt idx="15029">
                  <c:v>409.19049999999999</c:v>
                </c:pt>
                <c:pt idx="15030">
                  <c:v>409.2</c:v>
                </c:pt>
                <c:pt idx="15031">
                  <c:v>409.21080000000001</c:v>
                </c:pt>
                <c:pt idx="15032">
                  <c:v>409.2217</c:v>
                </c:pt>
                <c:pt idx="15033">
                  <c:v>409.23340000000002</c:v>
                </c:pt>
                <c:pt idx="15034">
                  <c:v>409.24439999999998</c:v>
                </c:pt>
                <c:pt idx="15035">
                  <c:v>409.25459999999998</c:v>
                </c:pt>
                <c:pt idx="15036">
                  <c:v>409.26620000000003</c:v>
                </c:pt>
                <c:pt idx="15037">
                  <c:v>409.27699999999999</c:v>
                </c:pt>
                <c:pt idx="15038">
                  <c:v>409.28960000000001</c:v>
                </c:pt>
                <c:pt idx="15039">
                  <c:v>409.29880000000003</c:v>
                </c:pt>
                <c:pt idx="15040">
                  <c:v>409.30959999999999</c:v>
                </c:pt>
                <c:pt idx="15041">
                  <c:v>409.31900000000002</c:v>
                </c:pt>
                <c:pt idx="15042">
                  <c:v>409.33100000000002</c:v>
                </c:pt>
                <c:pt idx="15043">
                  <c:v>409.3399</c:v>
                </c:pt>
                <c:pt idx="15044">
                  <c:v>409.35050000000001</c:v>
                </c:pt>
                <c:pt idx="15045">
                  <c:v>409.36169999999998</c:v>
                </c:pt>
                <c:pt idx="15046">
                  <c:v>409.37099999999998</c:v>
                </c:pt>
                <c:pt idx="15047">
                  <c:v>409.38260000000002</c:v>
                </c:pt>
                <c:pt idx="15048">
                  <c:v>409.39510000000001</c:v>
                </c:pt>
                <c:pt idx="15049">
                  <c:v>409.40600000000001</c:v>
                </c:pt>
                <c:pt idx="15050">
                  <c:v>409.41699999999997</c:v>
                </c:pt>
                <c:pt idx="15051">
                  <c:v>409.4273</c:v>
                </c:pt>
                <c:pt idx="15052">
                  <c:v>409.4391</c:v>
                </c:pt>
                <c:pt idx="15053">
                  <c:v>409.45</c:v>
                </c:pt>
                <c:pt idx="15054">
                  <c:v>409.4606</c:v>
                </c:pt>
                <c:pt idx="15055">
                  <c:v>409.47399999999999</c:v>
                </c:pt>
                <c:pt idx="15056">
                  <c:v>409.48390000000001</c:v>
                </c:pt>
                <c:pt idx="15057">
                  <c:v>409.49329999999998</c:v>
                </c:pt>
                <c:pt idx="15058">
                  <c:v>409.50459999999998</c:v>
                </c:pt>
                <c:pt idx="15059">
                  <c:v>409.51479999999998</c:v>
                </c:pt>
                <c:pt idx="15060">
                  <c:v>409.52499999999998</c:v>
                </c:pt>
                <c:pt idx="15061">
                  <c:v>409.53539999999998</c:v>
                </c:pt>
                <c:pt idx="15062">
                  <c:v>409.54649999999998</c:v>
                </c:pt>
                <c:pt idx="15063">
                  <c:v>409.55709999999999</c:v>
                </c:pt>
                <c:pt idx="15064">
                  <c:v>409.5684</c:v>
                </c:pt>
                <c:pt idx="15065">
                  <c:v>409.57830000000001</c:v>
                </c:pt>
                <c:pt idx="15066">
                  <c:v>409.58890000000002</c:v>
                </c:pt>
                <c:pt idx="15067">
                  <c:v>409.60120000000001</c:v>
                </c:pt>
                <c:pt idx="15068">
                  <c:v>409.61079999999998</c:v>
                </c:pt>
                <c:pt idx="15069">
                  <c:v>409.62060000000002</c:v>
                </c:pt>
                <c:pt idx="15070">
                  <c:v>409.6302</c:v>
                </c:pt>
                <c:pt idx="15071">
                  <c:v>409.6422</c:v>
                </c:pt>
                <c:pt idx="15072">
                  <c:v>409.65300000000002</c:v>
                </c:pt>
                <c:pt idx="15073">
                  <c:v>409.66320000000002</c:v>
                </c:pt>
                <c:pt idx="15074">
                  <c:v>409.6739</c:v>
                </c:pt>
                <c:pt idx="15075">
                  <c:v>409.685</c:v>
                </c:pt>
                <c:pt idx="15076">
                  <c:v>409.69470000000001</c:v>
                </c:pt>
                <c:pt idx="15077">
                  <c:v>409.70580000000001</c:v>
                </c:pt>
                <c:pt idx="15078">
                  <c:v>409.7167</c:v>
                </c:pt>
                <c:pt idx="15079">
                  <c:v>409.72609999999997</c:v>
                </c:pt>
                <c:pt idx="15080">
                  <c:v>409.73809999999997</c:v>
                </c:pt>
                <c:pt idx="15081">
                  <c:v>409.74970000000002</c:v>
                </c:pt>
                <c:pt idx="15082">
                  <c:v>409.75850000000003</c:v>
                </c:pt>
                <c:pt idx="15083">
                  <c:v>409.76839999999999</c:v>
                </c:pt>
                <c:pt idx="15084">
                  <c:v>409.77940000000001</c:v>
                </c:pt>
                <c:pt idx="15085">
                  <c:v>409.79</c:v>
                </c:pt>
                <c:pt idx="15086">
                  <c:v>409.7996</c:v>
                </c:pt>
                <c:pt idx="15087">
                  <c:v>409.80939999999998</c:v>
                </c:pt>
                <c:pt idx="15088">
                  <c:v>409.82170000000002</c:v>
                </c:pt>
                <c:pt idx="15089">
                  <c:v>409.83300000000003</c:v>
                </c:pt>
                <c:pt idx="15090">
                  <c:v>409.84370000000001</c:v>
                </c:pt>
                <c:pt idx="15091">
                  <c:v>409.8544</c:v>
                </c:pt>
                <c:pt idx="15092">
                  <c:v>409.863</c:v>
                </c:pt>
                <c:pt idx="15093">
                  <c:v>409.87369999999999</c:v>
                </c:pt>
                <c:pt idx="15094">
                  <c:v>409.88459999999998</c:v>
                </c:pt>
                <c:pt idx="15095">
                  <c:v>409.89580000000001</c:v>
                </c:pt>
                <c:pt idx="15096">
                  <c:v>409.90699999999998</c:v>
                </c:pt>
                <c:pt idx="15097">
                  <c:v>409.91800000000001</c:v>
                </c:pt>
                <c:pt idx="15098">
                  <c:v>409.92910000000001</c:v>
                </c:pt>
                <c:pt idx="15099">
                  <c:v>409.94069999999999</c:v>
                </c:pt>
                <c:pt idx="15100">
                  <c:v>409.95190000000002</c:v>
                </c:pt>
                <c:pt idx="15101">
                  <c:v>409.96319999999997</c:v>
                </c:pt>
                <c:pt idx="15102">
                  <c:v>409.97390000000001</c:v>
                </c:pt>
                <c:pt idx="15103">
                  <c:v>409.98559999999998</c:v>
                </c:pt>
                <c:pt idx="15104">
                  <c:v>409.99759999999998</c:v>
                </c:pt>
                <c:pt idx="15105">
                  <c:v>410.00720000000001</c:v>
                </c:pt>
                <c:pt idx="15106">
                  <c:v>410.01780000000002</c:v>
                </c:pt>
                <c:pt idx="15107">
                  <c:v>410.02850000000001</c:v>
                </c:pt>
                <c:pt idx="15108">
                  <c:v>410.04020000000003</c:v>
                </c:pt>
                <c:pt idx="15109">
                  <c:v>410.05189999999999</c:v>
                </c:pt>
                <c:pt idx="15110">
                  <c:v>410.0634</c:v>
                </c:pt>
                <c:pt idx="15111">
                  <c:v>410.0729</c:v>
                </c:pt>
                <c:pt idx="15112">
                  <c:v>410.08460000000002</c:v>
                </c:pt>
                <c:pt idx="15113">
                  <c:v>410.096</c:v>
                </c:pt>
                <c:pt idx="15114">
                  <c:v>410.10750000000002</c:v>
                </c:pt>
                <c:pt idx="15115">
                  <c:v>410.11799999999999</c:v>
                </c:pt>
                <c:pt idx="15116">
                  <c:v>410.12779999999998</c:v>
                </c:pt>
                <c:pt idx="15117">
                  <c:v>410.13839999999999</c:v>
                </c:pt>
                <c:pt idx="15118">
                  <c:v>410.15019999999998</c:v>
                </c:pt>
                <c:pt idx="15119">
                  <c:v>410.16019999999997</c:v>
                </c:pt>
                <c:pt idx="15120">
                  <c:v>410.17169999999999</c:v>
                </c:pt>
                <c:pt idx="15121">
                  <c:v>410.18029999999999</c:v>
                </c:pt>
                <c:pt idx="15122">
                  <c:v>410.19200000000001</c:v>
                </c:pt>
                <c:pt idx="15123">
                  <c:v>410.20240000000001</c:v>
                </c:pt>
                <c:pt idx="15124">
                  <c:v>410.21260000000001</c:v>
                </c:pt>
                <c:pt idx="15125">
                  <c:v>410.22280000000001</c:v>
                </c:pt>
                <c:pt idx="15126">
                  <c:v>410.23379999999997</c:v>
                </c:pt>
                <c:pt idx="15127">
                  <c:v>410.24540000000002</c:v>
                </c:pt>
                <c:pt idx="15128">
                  <c:v>410.25439999999998</c:v>
                </c:pt>
                <c:pt idx="15129">
                  <c:v>410.26600000000002</c:v>
                </c:pt>
                <c:pt idx="15130">
                  <c:v>410.27730000000003</c:v>
                </c:pt>
                <c:pt idx="15131">
                  <c:v>410.2869</c:v>
                </c:pt>
                <c:pt idx="15132">
                  <c:v>410.29640000000001</c:v>
                </c:pt>
                <c:pt idx="15133">
                  <c:v>410.3066</c:v>
                </c:pt>
                <c:pt idx="15134">
                  <c:v>410.31779999999998</c:v>
                </c:pt>
                <c:pt idx="15135">
                  <c:v>410.32889999999998</c:v>
                </c:pt>
                <c:pt idx="15136">
                  <c:v>410.33920000000001</c:v>
                </c:pt>
                <c:pt idx="15137">
                  <c:v>410.35140000000001</c:v>
                </c:pt>
                <c:pt idx="15138">
                  <c:v>410.36200000000002</c:v>
                </c:pt>
                <c:pt idx="15139">
                  <c:v>410.37139999999999</c:v>
                </c:pt>
                <c:pt idx="15140">
                  <c:v>410.38279999999997</c:v>
                </c:pt>
                <c:pt idx="15141">
                  <c:v>410.39420000000001</c:v>
                </c:pt>
                <c:pt idx="15142">
                  <c:v>410.40629999999999</c:v>
                </c:pt>
                <c:pt idx="15143">
                  <c:v>410.41759999999999</c:v>
                </c:pt>
                <c:pt idx="15144">
                  <c:v>410.42970000000003</c:v>
                </c:pt>
                <c:pt idx="15145">
                  <c:v>410.44139999999999</c:v>
                </c:pt>
                <c:pt idx="15146">
                  <c:v>410.45359999999999</c:v>
                </c:pt>
                <c:pt idx="15147">
                  <c:v>410.46559999999999</c:v>
                </c:pt>
                <c:pt idx="15148">
                  <c:v>410.47699999999998</c:v>
                </c:pt>
                <c:pt idx="15149">
                  <c:v>410.48860000000002</c:v>
                </c:pt>
                <c:pt idx="15150">
                  <c:v>410.50020000000001</c:v>
                </c:pt>
                <c:pt idx="15151">
                  <c:v>410.51150000000001</c:v>
                </c:pt>
                <c:pt idx="15152">
                  <c:v>410.52089999999998</c:v>
                </c:pt>
                <c:pt idx="15153">
                  <c:v>410.53140000000002</c:v>
                </c:pt>
                <c:pt idx="15154">
                  <c:v>410.5437</c:v>
                </c:pt>
                <c:pt idx="15155">
                  <c:v>410.553</c:v>
                </c:pt>
                <c:pt idx="15156">
                  <c:v>410.5643</c:v>
                </c:pt>
                <c:pt idx="15157">
                  <c:v>410.57400000000001</c:v>
                </c:pt>
                <c:pt idx="15158">
                  <c:v>410.58319999999998</c:v>
                </c:pt>
                <c:pt idx="15159">
                  <c:v>410.59339999999997</c:v>
                </c:pt>
                <c:pt idx="15160">
                  <c:v>410.60320000000002</c:v>
                </c:pt>
                <c:pt idx="15161">
                  <c:v>410.61250000000001</c:v>
                </c:pt>
                <c:pt idx="15162">
                  <c:v>410.62479999999999</c:v>
                </c:pt>
                <c:pt idx="15163">
                  <c:v>410.63400000000001</c:v>
                </c:pt>
                <c:pt idx="15164">
                  <c:v>410.64420000000001</c:v>
                </c:pt>
                <c:pt idx="15165">
                  <c:v>410.65629999999999</c:v>
                </c:pt>
                <c:pt idx="15166">
                  <c:v>410.6653</c:v>
                </c:pt>
                <c:pt idx="15167">
                  <c:v>410.67590000000001</c:v>
                </c:pt>
                <c:pt idx="15168">
                  <c:v>410.6859</c:v>
                </c:pt>
                <c:pt idx="15169">
                  <c:v>410.69720000000001</c:v>
                </c:pt>
                <c:pt idx="15170">
                  <c:v>410.70760000000001</c:v>
                </c:pt>
                <c:pt idx="15171">
                  <c:v>410.71879999999999</c:v>
                </c:pt>
                <c:pt idx="15172">
                  <c:v>410.7278</c:v>
                </c:pt>
                <c:pt idx="15173">
                  <c:v>410.73849999999999</c:v>
                </c:pt>
                <c:pt idx="15174">
                  <c:v>410.75080000000003</c:v>
                </c:pt>
                <c:pt idx="15175">
                  <c:v>410.76170000000002</c:v>
                </c:pt>
                <c:pt idx="15176">
                  <c:v>410.77300000000002</c:v>
                </c:pt>
                <c:pt idx="15177">
                  <c:v>410.78559999999999</c:v>
                </c:pt>
                <c:pt idx="15178">
                  <c:v>410.79579999999999</c:v>
                </c:pt>
                <c:pt idx="15179">
                  <c:v>410.80630000000002</c:v>
                </c:pt>
                <c:pt idx="15180">
                  <c:v>410.81830000000002</c:v>
                </c:pt>
                <c:pt idx="15181">
                  <c:v>410.8288</c:v>
                </c:pt>
                <c:pt idx="15182">
                  <c:v>410.83949999999999</c:v>
                </c:pt>
                <c:pt idx="15183">
                  <c:v>410.85149999999999</c:v>
                </c:pt>
                <c:pt idx="15184">
                  <c:v>410.86160000000001</c:v>
                </c:pt>
                <c:pt idx="15185">
                  <c:v>410.87150000000003</c:v>
                </c:pt>
                <c:pt idx="15186">
                  <c:v>410.88159999999999</c:v>
                </c:pt>
                <c:pt idx="15187">
                  <c:v>410.8931</c:v>
                </c:pt>
                <c:pt idx="15188">
                  <c:v>410.90440000000001</c:v>
                </c:pt>
                <c:pt idx="15189">
                  <c:v>410.91719999999998</c:v>
                </c:pt>
                <c:pt idx="15190">
                  <c:v>410.92779999999999</c:v>
                </c:pt>
                <c:pt idx="15191">
                  <c:v>410.9391</c:v>
                </c:pt>
                <c:pt idx="15192">
                  <c:v>410.95</c:v>
                </c:pt>
                <c:pt idx="15193">
                  <c:v>410.9615</c:v>
                </c:pt>
                <c:pt idx="15194">
                  <c:v>410.97039999999998</c:v>
                </c:pt>
                <c:pt idx="15195">
                  <c:v>410.98149999999998</c:v>
                </c:pt>
                <c:pt idx="15196">
                  <c:v>410.99349999999998</c:v>
                </c:pt>
                <c:pt idx="15197">
                  <c:v>411.00580000000002</c:v>
                </c:pt>
                <c:pt idx="15198">
                  <c:v>411.01650000000001</c:v>
                </c:pt>
                <c:pt idx="15199">
                  <c:v>411.02800000000002</c:v>
                </c:pt>
                <c:pt idx="15200">
                  <c:v>411.03699999999998</c:v>
                </c:pt>
                <c:pt idx="15201">
                  <c:v>411.04809999999998</c:v>
                </c:pt>
                <c:pt idx="15202">
                  <c:v>411.05759999999998</c:v>
                </c:pt>
                <c:pt idx="15203">
                  <c:v>411.06939999999997</c:v>
                </c:pt>
                <c:pt idx="15204">
                  <c:v>411.07929999999999</c:v>
                </c:pt>
                <c:pt idx="15205">
                  <c:v>411.08980000000003</c:v>
                </c:pt>
                <c:pt idx="15206">
                  <c:v>411.10090000000002</c:v>
                </c:pt>
                <c:pt idx="15207">
                  <c:v>411.11020000000002</c:v>
                </c:pt>
                <c:pt idx="15208">
                  <c:v>411.12139999999999</c:v>
                </c:pt>
                <c:pt idx="15209">
                  <c:v>411.13279999999997</c:v>
                </c:pt>
                <c:pt idx="15210">
                  <c:v>411.14260000000002</c:v>
                </c:pt>
                <c:pt idx="15211">
                  <c:v>411.15390000000002</c:v>
                </c:pt>
                <c:pt idx="15212">
                  <c:v>411.16550000000001</c:v>
                </c:pt>
                <c:pt idx="15213">
                  <c:v>411.17570000000001</c:v>
                </c:pt>
                <c:pt idx="15214">
                  <c:v>411.1891</c:v>
                </c:pt>
                <c:pt idx="15215">
                  <c:v>411.19959999999998</c:v>
                </c:pt>
                <c:pt idx="15216">
                  <c:v>411.21010000000001</c:v>
                </c:pt>
                <c:pt idx="15217">
                  <c:v>411.22199999999998</c:v>
                </c:pt>
                <c:pt idx="15218">
                  <c:v>411.23050000000001</c:v>
                </c:pt>
                <c:pt idx="15219">
                  <c:v>411.24200000000002</c:v>
                </c:pt>
                <c:pt idx="15220">
                  <c:v>411.25119999999998</c:v>
                </c:pt>
                <c:pt idx="15221">
                  <c:v>411.262</c:v>
                </c:pt>
                <c:pt idx="15222">
                  <c:v>411.27460000000002</c:v>
                </c:pt>
                <c:pt idx="15223">
                  <c:v>411.28559999999999</c:v>
                </c:pt>
                <c:pt idx="15224">
                  <c:v>411.29450000000003</c:v>
                </c:pt>
                <c:pt idx="15225">
                  <c:v>411.30520000000001</c:v>
                </c:pt>
                <c:pt idx="15226">
                  <c:v>411.31670000000003</c:v>
                </c:pt>
                <c:pt idx="15227">
                  <c:v>411.32900000000001</c:v>
                </c:pt>
                <c:pt idx="15228">
                  <c:v>411.33890000000002</c:v>
                </c:pt>
                <c:pt idx="15229">
                  <c:v>411.34949999999998</c:v>
                </c:pt>
                <c:pt idx="15230">
                  <c:v>411.36020000000002</c:v>
                </c:pt>
                <c:pt idx="15231">
                  <c:v>411.37119999999999</c:v>
                </c:pt>
                <c:pt idx="15232">
                  <c:v>411.38400000000001</c:v>
                </c:pt>
                <c:pt idx="15233">
                  <c:v>411.39409999999998</c:v>
                </c:pt>
                <c:pt idx="15234">
                  <c:v>411.40480000000002</c:v>
                </c:pt>
                <c:pt idx="15235">
                  <c:v>411.41559999999998</c:v>
                </c:pt>
                <c:pt idx="15236">
                  <c:v>411.42520000000002</c:v>
                </c:pt>
                <c:pt idx="15237">
                  <c:v>411.43689999999998</c:v>
                </c:pt>
                <c:pt idx="15238">
                  <c:v>411.4477</c:v>
                </c:pt>
                <c:pt idx="15239">
                  <c:v>411.46</c:v>
                </c:pt>
                <c:pt idx="15240">
                  <c:v>411.471</c:v>
                </c:pt>
                <c:pt idx="15241">
                  <c:v>411.48129999999998</c:v>
                </c:pt>
                <c:pt idx="15242">
                  <c:v>411.49200000000002</c:v>
                </c:pt>
                <c:pt idx="15243">
                  <c:v>411.50360000000001</c:v>
                </c:pt>
                <c:pt idx="15244">
                  <c:v>411.51319999999998</c:v>
                </c:pt>
                <c:pt idx="15245">
                  <c:v>411.52499999999998</c:v>
                </c:pt>
                <c:pt idx="15246">
                  <c:v>411.5342</c:v>
                </c:pt>
                <c:pt idx="15247">
                  <c:v>411.5444</c:v>
                </c:pt>
                <c:pt idx="15248">
                  <c:v>411.55470000000003</c:v>
                </c:pt>
                <c:pt idx="15249">
                  <c:v>411.56580000000002</c:v>
                </c:pt>
                <c:pt idx="15250">
                  <c:v>411.57580000000002</c:v>
                </c:pt>
                <c:pt idx="15251">
                  <c:v>411.58760000000001</c:v>
                </c:pt>
                <c:pt idx="15252">
                  <c:v>411.59739999999999</c:v>
                </c:pt>
                <c:pt idx="15253">
                  <c:v>411.60820000000001</c:v>
                </c:pt>
                <c:pt idx="15254">
                  <c:v>411.61700000000002</c:v>
                </c:pt>
                <c:pt idx="15255">
                  <c:v>411.6293</c:v>
                </c:pt>
                <c:pt idx="15256">
                  <c:v>411.63979999999998</c:v>
                </c:pt>
                <c:pt idx="15257">
                  <c:v>411.6508</c:v>
                </c:pt>
                <c:pt idx="15258">
                  <c:v>411.66070000000002</c:v>
                </c:pt>
                <c:pt idx="15259">
                  <c:v>411.67200000000003</c:v>
                </c:pt>
                <c:pt idx="15260">
                  <c:v>411.6832</c:v>
                </c:pt>
                <c:pt idx="15261">
                  <c:v>411.6934</c:v>
                </c:pt>
                <c:pt idx="15262">
                  <c:v>411.70530000000002</c:v>
                </c:pt>
                <c:pt idx="15263">
                  <c:v>411.71629999999999</c:v>
                </c:pt>
                <c:pt idx="15264">
                  <c:v>411.72840000000002</c:v>
                </c:pt>
                <c:pt idx="15265">
                  <c:v>411.73779999999999</c:v>
                </c:pt>
                <c:pt idx="15266">
                  <c:v>411.74849999999998</c:v>
                </c:pt>
                <c:pt idx="15267">
                  <c:v>411.7602</c:v>
                </c:pt>
                <c:pt idx="15268">
                  <c:v>411.7704</c:v>
                </c:pt>
                <c:pt idx="15269">
                  <c:v>411.78219999999999</c:v>
                </c:pt>
                <c:pt idx="15270">
                  <c:v>411.79469999999998</c:v>
                </c:pt>
                <c:pt idx="15271">
                  <c:v>411.80369999999999</c:v>
                </c:pt>
                <c:pt idx="15272">
                  <c:v>411.81540000000001</c:v>
                </c:pt>
                <c:pt idx="15273">
                  <c:v>411.82479999999998</c:v>
                </c:pt>
                <c:pt idx="15274">
                  <c:v>411.8372</c:v>
                </c:pt>
                <c:pt idx="15275">
                  <c:v>411.8467</c:v>
                </c:pt>
                <c:pt idx="15276">
                  <c:v>411.8578</c:v>
                </c:pt>
                <c:pt idx="15277">
                  <c:v>411.86939999999998</c:v>
                </c:pt>
                <c:pt idx="15278">
                  <c:v>411.87950000000001</c:v>
                </c:pt>
                <c:pt idx="15279">
                  <c:v>411.8897</c:v>
                </c:pt>
                <c:pt idx="15280">
                  <c:v>411.90379999999999</c:v>
                </c:pt>
                <c:pt idx="15281">
                  <c:v>411.91410000000002</c:v>
                </c:pt>
                <c:pt idx="15282">
                  <c:v>411.92579999999998</c:v>
                </c:pt>
                <c:pt idx="15283">
                  <c:v>411.93549999999999</c:v>
                </c:pt>
                <c:pt idx="15284">
                  <c:v>411.94690000000003</c:v>
                </c:pt>
                <c:pt idx="15285">
                  <c:v>411.95659999999998</c:v>
                </c:pt>
                <c:pt idx="15286">
                  <c:v>411.96800000000002</c:v>
                </c:pt>
                <c:pt idx="15287">
                  <c:v>411.9776</c:v>
                </c:pt>
                <c:pt idx="15288">
                  <c:v>411.98820000000001</c:v>
                </c:pt>
                <c:pt idx="15289">
                  <c:v>412.00020000000001</c:v>
                </c:pt>
                <c:pt idx="15290">
                  <c:v>412.01029999999997</c:v>
                </c:pt>
                <c:pt idx="15291">
                  <c:v>412.0222</c:v>
                </c:pt>
                <c:pt idx="15292">
                  <c:v>412.03339999999997</c:v>
                </c:pt>
                <c:pt idx="15293">
                  <c:v>412.04320000000001</c:v>
                </c:pt>
                <c:pt idx="15294">
                  <c:v>412.05500000000001</c:v>
                </c:pt>
                <c:pt idx="15295">
                  <c:v>412.0652</c:v>
                </c:pt>
                <c:pt idx="15296">
                  <c:v>412.0745</c:v>
                </c:pt>
                <c:pt idx="15297">
                  <c:v>412.0838</c:v>
                </c:pt>
                <c:pt idx="15298">
                  <c:v>412.09710000000001</c:v>
                </c:pt>
                <c:pt idx="15299">
                  <c:v>412.1087</c:v>
                </c:pt>
                <c:pt idx="15300">
                  <c:v>412.12</c:v>
                </c:pt>
                <c:pt idx="15301">
                  <c:v>412.1309</c:v>
                </c:pt>
                <c:pt idx="15302">
                  <c:v>412.14260000000002</c:v>
                </c:pt>
                <c:pt idx="15303">
                  <c:v>412.1542</c:v>
                </c:pt>
                <c:pt idx="15304">
                  <c:v>412.16449999999998</c:v>
                </c:pt>
                <c:pt idx="15305">
                  <c:v>412.17540000000002</c:v>
                </c:pt>
                <c:pt idx="15306">
                  <c:v>412.1848</c:v>
                </c:pt>
                <c:pt idx="15307">
                  <c:v>412.19670000000002</c:v>
                </c:pt>
                <c:pt idx="15308">
                  <c:v>412.20830000000001</c:v>
                </c:pt>
                <c:pt idx="15309">
                  <c:v>412.21820000000002</c:v>
                </c:pt>
                <c:pt idx="15310">
                  <c:v>412.22949999999997</c:v>
                </c:pt>
                <c:pt idx="15311">
                  <c:v>412.24</c:v>
                </c:pt>
                <c:pt idx="15312">
                  <c:v>412.25080000000003</c:v>
                </c:pt>
                <c:pt idx="15313">
                  <c:v>412.2629</c:v>
                </c:pt>
                <c:pt idx="15314">
                  <c:v>412.27280000000002</c:v>
                </c:pt>
                <c:pt idx="15315">
                  <c:v>412.28399999999999</c:v>
                </c:pt>
                <c:pt idx="15316">
                  <c:v>412.29399999999998</c:v>
                </c:pt>
                <c:pt idx="15317">
                  <c:v>412.30410000000001</c:v>
                </c:pt>
                <c:pt idx="15318">
                  <c:v>412.31229999999999</c:v>
                </c:pt>
                <c:pt idx="15319">
                  <c:v>412.32440000000003</c:v>
                </c:pt>
                <c:pt idx="15320">
                  <c:v>412.33539999999999</c:v>
                </c:pt>
                <c:pt idx="15321">
                  <c:v>412.34679999999997</c:v>
                </c:pt>
                <c:pt idx="15322">
                  <c:v>412.35629999999998</c:v>
                </c:pt>
                <c:pt idx="15323">
                  <c:v>412.36900000000003</c:v>
                </c:pt>
                <c:pt idx="15324">
                  <c:v>412.37869999999998</c:v>
                </c:pt>
                <c:pt idx="15325">
                  <c:v>412.39030000000002</c:v>
                </c:pt>
                <c:pt idx="15326">
                  <c:v>412.4015</c:v>
                </c:pt>
                <c:pt idx="15327">
                  <c:v>412.41199999999998</c:v>
                </c:pt>
                <c:pt idx="15328">
                  <c:v>412.42380000000003</c:v>
                </c:pt>
                <c:pt idx="15329">
                  <c:v>412.43389999999999</c:v>
                </c:pt>
                <c:pt idx="15330">
                  <c:v>412.44400000000002</c:v>
                </c:pt>
                <c:pt idx="15331">
                  <c:v>412.45580000000001</c:v>
                </c:pt>
                <c:pt idx="15332">
                  <c:v>412.46600000000001</c:v>
                </c:pt>
                <c:pt idx="15333">
                  <c:v>412.47730000000001</c:v>
                </c:pt>
                <c:pt idx="15334">
                  <c:v>412.48739999999998</c:v>
                </c:pt>
                <c:pt idx="15335">
                  <c:v>412.4991</c:v>
                </c:pt>
                <c:pt idx="15336">
                  <c:v>412.50839999999999</c:v>
                </c:pt>
                <c:pt idx="15337">
                  <c:v>412.51979999999998</c:v>
                </c:pt>
                <c:pt idx="15338">
                  <c:v>412.53089999999997</c:v>
                </c:pt>
                <c:pt idx="15339">
                  <c:v>412.5421</c:v>
                </c:pt>
                <c:pt idx="15340">
                  <c:v>412.55090000000001</c:v>
                </c:pt>
                <c:pt idx="15341">
                  <c:v>412.5616</c:v>
                </c:pt>
                <c:pt idx="15342">
                  <c:v>412.57159999999999</c:v>
                </c:pt>
                <c:pt idx="15343">
                  <c:v>412.58210000000003</c:v>
                </c:pt>
                <c:pt idx="15344">
                  <c:v>412.59219999999999</c:v>
                </c:pt>
                <c:pt idx="15345">
                  <c:v>412.60399999999998</c:v>
                </c:pt>
                <c:pt idx="15346">
                  <c:v>412.6139</c:v>
                </c:pt>
                <c:pt idx="15347">
                  <c:v>412.62380000000002</c:v>
                </c:pt>
                <c:pt idx="15348">
                  <c:v>412.63679999999999</c:v>
                </c:pt>
                <c:pt idx="15349">
                  <c:v>412.64699999999999</c:v>
                </c:pt>
                <c:pt idx="15350">
                  <c:v>412.65820000000002</c:v>
                </c:pt>
                <c:pt idx="15351">
                  <c:v>412.66739999999999</c:v>
                </c:pt>
                <c:pt idx="15352">
                  <c:v>412.67959999999999</c:v>
                </c:pt>
                <c:pt idx="15353">
                  <c:v>412.68950000000001</c:v>
                </c:pt>
                <c:pt idx="15354">
                  <c:v>412.70089999999999</c:v>
                </c:pt>
                <c:pt idx="15355">
                  <c:v>412.71190000000001</c:v>
                </c:pt>
                <c:pt idx="15356">
                  <c:v>412.72030000000001</c:v>
                </c:pt>
                <c:pt idx="15357">
                  <c:v>412.7312</c:v>
                </c:pt>
                <c:pt idx="15358">
                  <c:v>412.74299999999999</c:v>
                </c:pt>
                <c:pt idx="15359">
                  <c:v>412.75400000000002</c:v>
                </c:pt>
                <c:pt idx="15360">
                  <c:v>412.76330000000002</c:v>
                </c:pt>
                <c:pt idx="15361">
                  <c:v>412.77370000000002</c:v>
                </c:pt>
                <c:pt idx="15362">
                  <c:v>412.78460000000001</c:v>
                </c:pt>
                <c:pt idx="15363">
                  <c:v>412.79570000000001</c:v>
                </c:pt>
                <c:pt idx="15364">
                  <c:v>412.80599999999998</c:v>
                </c:pt>
                <c:pt idx="15365">
                  <c:v>412.81959999999998</c:v>
                </c:pt>
                <c:pt idx="15366">
                  <c:v>412.82940000000002</c:v>
                </c:pt>
                <c:pt idx="15367">
                  <c:v>412.83960000000002</c:v>
                </c:pt>
                <c:pt idx="15368">
                  <c:v>412.85059999999999</c:v>
                </c:pt>
                <c:pt idx="15369">
                  <c:v>412.86189999999999</c:v>
                </c:pt>
                <c:pt idx="15370">
                  <c:v>412.87220000000002</c:v>
                </c:pt>
                <c:pt idx="15371">
                  <c:v>412.88220000000001</c:v>
                </c:pt>
                <c:pt idx="15372">
                  <c:v>412.89339999999999</c:v>
                </c:pt>
                <c:pt idx="15373">
                  <c:v>412.90539999999999</c:v>
                </c:pt>
                <c:pt idx="15374">
                  <c:v>412.916</c:v>
                </c:pt>
                <c:pt idx="15375">
                  <c:v>412.92880000000002</c:v>
                </c:pt>
                <c:pt idx="15376">
                  <c:v>412.93849999999998</c:v>
                </c:pt>
                <c:pt idx="15377">
                  <c:v>412.94850000000002</c:v>
                </c:pt>
                <c:pt idx="15378">
                  <c:v>412.95940000000002</c:v>
                </c:pt>
                <c:pt idx="15379">
                  <c:v>412.97070000000002</c:v>
                </c:pt>
                <c:pt idx="15380">
                  <c:v>412.98</c:v>
                </c:pt>
                <c:pt idx="15381">
                  <c:v>412.99029999999999</c:v>
                </c:pt>
                <c:pt idx="15382">
                  <c:v>413.00020000000001</c:v>
                </c:pt>
                <c:pt idx="15383">
                  <c:v>413.01100000000002</c:v>
                </c:pt>
                <c:pt idx="15384">
                  <c:v>413.02260000000001</c:v>
                </c:pt>
                <c:pt idx="15385">
                  <c:v>413.03250000000003</c:v>
                </c:pt>
                <c:pt idx="15386">
                  <c:v>413.04340000000002</c:v>
                </c:pt>
                <c:pt idx="15387">
                  <c:v>413.05500000000001</c:v>
                </c:pt>
                <c:pt idx="15388">
                  <c:v>413.06459999999998</c:v>
                </c:pt>
                <c:pt idx="15389">
                  <c:v>413.07560000000001</c:v>
                </c:pt>
                <c:pt idx="15390">
                  <c:v>413.08730000000003</c:v>
                </c:pt>
                <c:pt idx="15391">
                  <c:v>413.09719999999999</c:v>
                </c:pt>
                <c:pt idx="15392">
                  <c:v>413.10849999999999</c:v>
                </c:pt>
                <c:pt idx="15393">
                  <c:v>413.11989999999997</c:v>
                </c:pt>
                <c:pt idx="15394">
                  <c:v>413.13</c:v>
                </c:pt>
                <c:pt idx="15395">
                  <c:v>413.13929999999999</c:v>
                </c:pt>
                <c:pt idx="15396">
                  <c:v>413.14800000000002</c:v>
                </c:pt>
                <c:pt idx="15397">
                  <c:v>413.16059999999999</c:v>
                </c:pt>
                <c:pt idx="15398">
                  <c:v>413.17</c:v>
                </c:pt>
                <c:pt idx="15399">
                  <c:v>413.18119999999999</c:v>
                </c:pt>
                <c:pt idx="15400">
                  <c:v>413.19200000000001</c:v>
                </c:pt>
                <c:pt idx="15401">
                  <c:v>413.20190000000002</c:v>
                </c:pt>
                <c:pt idx="15402">
                  <c:v>413.21269999999998</c:v>
                </c:pt>
                <c:pt idx="15403">
                  <c:v>413.22390000000001</c:v>
                </c:pt>
                <c:pt idx="15404">
                  <c:v>413.23520000000002</c:v>
                </c:pt>
                <c:pt idx="15405">
                  <c:v>413.24560000000002</c:v>
                </c:pt>
                <c:pt idx="15406">
                  <c:v>413.25560000000002</c:v>
                </c:pt>
                <c:pt idx="15407">
                  <c:v>413.26549999999997</c:v>
                </c:pt>
                <c:pt idx="15408">
                  <c:v>413.27499999999998</c:v>
                </c:pt>
                <c:pt idx="15409">
                  <c:v>413.28640000000001</c:v>
                </c:pt>
                <c:pt idx="15410">
                  <c:v>413.29649999999998</c:v>
                </c:pt>
                <c:pt idx="15411">
                  <c:v>413.30599999999998</c:v>
                </c:pt>
                <c:pt idx="15412">
                  <c:v>413.31659999999999</c:v>
                </c:pt>
                <c:pt idx="15413">
                  <c:v>413.32760000000002</c:v>
                </c:pt>
                <c:pt idx="15414">
                  <c:v>413.33780000000002</c:v>
                </c:pt>
                <c:pt idx="15415">
                  <c:v>413.3476</c:v>
                </c:pt>
                <c:pt idx="15416">
                  <c:v>413.35820000000001</c:v>
                </c:pt>
                <c:pt idx="15417">
                  <c:v>413.36880000000002</c:v>
                </c:pt>
                <c:pt idx="15418">
                  <c:v>413.3793</c:v>
                </c:pt>
                <c:pt idx="15419">
                  <c:v>413.38940000000002</c:v>
                </c:pt>
                <c:pt idx="15420">
                  <c:v>413.39949999999999</c:v>
                </c:pt>
                <c:pt idx="15421">
                  <c:v>413.41129999999998</c:v>
                </c:pt>
                <c:pt idx="15422">
                  <c:v>413.42070000000001</c:v>
                </c:pt>
                <c:pt idx="15423">
                  <c:v>413.43169999999998</c:v>
                </c:pt>
                <c:pt idx="15424">
                  <c:v>413.44279999999998</c:v>
                </c:pt>
                <c:pt idx="15425">
                  <c:v>413.45330000000001</c:v>
                </c:pt>
                <c:pt idx="15426">
                  <c:v>413.46300000000002</c:v>
                </c:pt>
                <c:pt idx="15427">
                  <c:v>413.47320000000002</c:v>
                </c:pt>
                <c:pt idx="15428">
                  <c:v>413.48439999999999</c:v>
                </c:pt>
                <c:pt idx="15429">
                  <c:v>413.49470000000002</c:v>
                </c:pt>
                <c:pt idx="15430">
                  <c:v>413.505</c:v>
                </c:pt>
                <c:pt idx="15431">
                  <c:v>413.51560000000001</c:v>
                </c:pt>
                <c:pt idx="15432">
                  <c:v>413.52800000000002</c:v>
                </c:pt>
                <c:pt idx="15433">
                  <c:v>413.53699999999998</c:v>
                </c:pt>
                <c:pt idx="15434">
                  <c:v>413.5489</c:v>
                </c:pt>
                <c:pt idx="15435">
                  <c:v>413.55939999999998</c:v>
                </c:pt>
                <c:pt idx="15436">
                  <c:v>413.57119999999998</c:v>
                </c:pt>
                <c:pt idx="15437">
                  <c:v>413.58240000000001</c:v>
                </c:pt>
                <c:pt idx="15438">
                  <c:v>413.59300000000002</c:v>
                </c:pt>
                <c:pt idx="15439">
                  <c:v>413.60359999999997</c:v>
                </c:pt>
                <c:pt idx="15440">
                  <c:v>413.61309999999997</c:v>
                </c:pt>
                <c:pt idx="15441">
                  <c:v>413.6234</c:v>
                </c:pt>
                <c:pt idx="15442">
                  <c:v>413.6345</c:v>
                </c:pt>
                <c:pt idx="15443">
                  <c:v>413.64589999999998</c:v>
                </c:pt>
                <c:pt idx="15444">
                  <c:v>413.6576</c:v>
                </c:pt>
                <c:pt idx="15445">
                  <c:v>413.66879999999998</c:v>
                </c:pt>
                <c:pt idx="15446">
                  <c:v>413.67880000000002</c:v>
                </c:pt>
                <c:pt idx="15447">
                  <c:v>413.68869999999998</c:v>
                </c:pt>
                <c:pt idx="15448">
                  <c:v>413.69850000000002</c:v>
                </c:pt>
                <c:pt idx="15449">
                  <c:v>413.7097</c:v>
                </c:pt>
                <c:pt idx="15450">
                  <c:v>413.72059999999999</c:v>
                </c:pt>
                <c:pt idx="15451">
                  <c:v>413.73059999999998</c:v>
                </c:pt>
                <c:pt idx="15452">
                  <c:v>413.74290000000002</c:v>
                </c:pt>
                <c:pt idx="15453">
                  <c:v>413.75080000000003</c:v>
                </c:pt>
                <c:pt idx="15454">
                  <c:v>413.76209999999998</c:v>
                </c:pt>
                <c:pt idx="15455">
                  <c:v>413.774</c:v>
                </c:pt>
                <c:pt idx="15456">
                  <c:v>413.78399999999999</c:v>
                </c:pt>
                <c:pt idx="15457">
                  <c:v>413.79539999999997</c:v>
                </c:pt>
                <c:pt idx="15458">
                  <c:v>413.80560000000003</c:v>
                </c:pt>
                <c:pt idx="15459">
                  <c:v>413.8152</c:v>
                </c:pt>
                <c:pt idx="15460">
                  <c:v>413.82459999999998</c:v>
                </c:pt>
                <c:pt idx="15461">
                  <c:v>413.83479999999997</c:v>
                </c:pt>
                <c:pt idx="15462">
                  <c:v>413.84679999999997</c:v>
                </c:pt>
                <c:pt idx="15463">
                  <c:v>413.85590000000002</c:v>
                </c:pt>
                <c:pt idx="15464">
                  <c:v>413.86720000000003</c:v>
                </c:pt>
                <c:pt idx="15465">
                  <c:v>413.87689999999998</c:v>
                </c:pt>
                <c:pt idx="15466">
                  <c:v>413.88810000000001</c:v>
                </c:pt>
                <c:pt idx="15467">
                  <c:v>413.89940000000001</c:v>
                </c:pt>
                <c:pt idx="15468">
                  <c:v>413.91079999999999</c:v>
                </c:pt>
                <c:pt idx="15469">
                  <c:v>413.92180000000002</c:v>
                </c:pt>
                <c:pt idx="15470">
                  <c:v>413.93200000000002</c:v>
                </c:pt>
                <c:pt idx="15471">
                  <c:v>413.94240000000002</c:v>
                </c:pt>
                <c:pt idx="15472">
                  <c:v>413.9522</c:v>
                </c:pt>
                <c:pt idx="15473">
                  <c:v>413.96359999999999</c:v>
                </c:pt>
                <c:pt idx="15474">
                  <c:v>413.97300000000001</c:v>
                </c:pt>
                <c:pt idx="15475">
                  <c:v>413.98399999999998</c:v>
                </c:pt>
                <c:pt idx="15476">
                  <c:v>413.99329999999998</c:v>
                </c:pt>
                <c:pt idx="15477">
                  <c:v>414.00580000000002</c:v>
                </c:pt>
                <c:pt idx="15478">
                  <c:v>414.01499999999999</c:v>
                </c:pt>
                <c:pt idx="15479">
                  <c:v>414.02620000000002</c:v>
                </c:pt>
                <c:pt idx="15480">
                  <c:v>414.0351</c:v>
                </c:pt>
                <c:pt idx="15481">
                  <c:v>414.04689999999999</c:v>
                </c:pt>
                <c:pt idx="15482">
                  <c:v>414.05810000000002</c:v>
                </c:pt>
                <c:pt idx="15483">
                  <c:v>414.06720000000001</c:v>
                </c:pt>
                <c:pt idx="15484">
                  <c:v>414.07929999999999</c:v>
                </c:pt>
                <c:pt idx="15485">
                  <c:v>414.08980000000003</c:v>
                </c:pt>
                <c:pt idx="15486">
                  <c:v>414.10140000000001</c:v>
                </c:pt>
                <c:pt idx="15487">
                  <c:v>414.11040000000003</c:v>
                </c:pt>
                <c:pt idx="15488">
                  <c:v>414.12</c:v>
                </c:pt>
                <c:pt idx="15489">
                  <c:v>414.12979999999999</c:v>
                </c:pt>
                <c:pt idx="15490">
                  <c:v>414.14019999999999</c:v>
                </c:pt>
                <c:pt idx="15491">
                  <c:v>414.15120000000002</c:v>
                </c:pt>
                <c:pt idx="15492">
                  <c:v>414.16199999999998</c:v>
                </c:pt>
                <c:pt idx="15493">
                  <c:v>414.173</c:v>
                </c:pt>
                <c:pt idx="15494">
                  <c:v>414.185</c:v>
                </c:pt>
                <c:pt idx="15495">
                  <c:v>414.19529999999997</c:v>
                </c:pt>
                <c:pt idx="15496">
                  <c:v>414.20530000000002</c:v>
                </c:pt>
                <c:pt idx="15497">
                  <c:v>414.2165</c:v>
                </c:pt>
                <c:pt idx="15498">
                  <c:v>414.2276</c:v>
                </c:pt>
                <c:pt idx="15499">
                  <c:v>414.23649999999998</c:v>
                </c:pt>
                <c:pt idx="15500">
                  <c:v>414.24759999999998</c:v>
                </c:pt>
                <c:pt idx="15501">
                  <c:v>414.25799999999998</c:v>
                </c:pt>
                <c:pt idx="15502">
                  <c:v>414.26909999999998</c:v>
                </c:pt>
                <c:pt idx="15503">
                  <c:v>414.28019999999998</c:v>
                </c:pt>
                <c:pt idx="15504">
                  <c:v>414.29300000000001</c:v>
                </c:pt>
                <c:pt idx="15505">
                  <c:v>414.30169999999998</c:v>
                </c:pt>
                <c:pt idx="15506">
                  <c:v>414.31310000000002</c:v>
                </c:pt>
                <c:pt idx="15507">
                  <c:v>414.32310000000001</c:v>
                </c:pt>
                <c:pt idx="15508">
                  <c:v>414.33390000000003</c:v>
                </c:pt>
                <c:pt idx="15509">
                  <c:v>414.3442</c:v>
                </c:pt>
                <c:pt idx="15510">
                  <c:v>414.35489999999999</c:v>
                </c:pt>
                <c:pt idx="15511">
                  <c:v>414.36500000000001</c:v>
                </c:pt>
                <c:pt idx="15512">
                  <c:v>414.3766</c:v>
                </c:pt>
                <c:pt idx="15513">
                  <c:v>414.38720000000001</c:v>
                </c:pt>
                <c:pt idx="15514">
                  <c:v>414.39890000000003</c:v>
                </c:pt>
                <c:pt idx="15515">
                  <c:v>414.40870000000001</c:v>
                </c:pt>
                <c:pt idx="15516">
                  <c:v>414.41969999999998</c:v>
                </c:pt>
                <c:pt idx="15517">
                  <c:v>414.42919999999998</c:v>
                </c:pt>
                <c:pt idx="15518">
                  <c:v>414.4391</c:v>
                </c:pt>
                <c:pt idx="15519">
                  <c:v>414.45119999999997</c:v>
                </c:pt>
                <c:pt idx="15520">
                  <c:v>414.4624</c:v>
                </c:pt>
                <c:pt idx="15521">
                  <c:v>414.47500000000002</c:v>
                </c:pt>
                <c:pt idx="15522">
                  <c:v>414.48520000000002</c:v>
                </c:pt>
                <c:pt idx="15523">
                  <c:v>414.49709999999999</c:v>
                </c:pt>
                <c:pt idx="15524">
                  <c:v>414.50720000000001</c:v>
                </c:pt>
                <c:pt idx="15525">
                  <c:v>414.51870000000002</c:v>
                </c:pt>
                <c:pt idx="15526">
                  <c:v>414.52960000000002</c:v>
                </c:pt>
                <c:pt idx="15527">
                  <c:v>414.53960000000001</c:v>
                </c:pt>
                <c:pt idx="15528">
                  <c:v>414.55079999999998</c:v>
                </c:pt>
                <c:pt idx="15529">
                  <c:v>414.56049999999999</c:v>
                </c:pt>
                <c:pt idx="15530">
                  <c:v>414.57130000000001</c:v>
                </c:pt>
                <c:pt idx="15531">
                  <c:v>414.58319999999998</c:v>
                </c:pt>
                <c:pt idx="15532">
                  <c:v>414.59570000000002</c:v>
                </c:pt>
                <c:pt idx="15533">
                  <c:v>414.60539999999997</c:v>
                </c:pt>
                <c:pt idx="15534">
                  <c:v>414.61680000000001</c:v>
                </c:pt>
                <c:pt idx="15535">
                  <c:v>414.6266</c:v>
                </c:pt>
                <c:pt idx="15536">
                  <c:v>414.63799999999998</c:v>
                </c:pt>
                <c:pt idx="15537">
                  <c:v>414.649</c:v>
                </c:pt>
                <c:pt idx="15538">
                  <c:v>414.65839999999997</c:v>
                </c:pt>
                <c:pt idx="15539">
                  <c:v>414.66739999999999</c:v>
                </c:pt>
                <c:pt idx="15540">
                  <c:v>414.68060000000003</c:v>
                </c:pt>
                <c:pt idx="15541">
                  <c:v>414.69110000000001</c:v>
                </c:pt>
                <c:pt idx="15542">
                  <c:v>414.70100000000002</c:v>
                </c:pt>
                <c:pt idx="15543">
                  <c:v>414.71280000000002</c:v>
                </c:pt>
                <c:pt idx="15544">
                  <c:v>414.72219999999999</c:v>
                </c:pt>
                <c:pt idx="15545">
                  <c:v>414.73480000000001</c:v>
                </c:pt>
                <c:pt idx="15546">
                  <c:v>414.74520000000001</c:v>
                </c:pt>
                <c:pt idx="15547">
                  <c:v>414.7559</c:v>
                </c:pt>
                <c:pt idx="15548">
                  <c:v>414.76600000000002</c:v>
                </c:pt>
                <c:pt idx="15549">
                  <c:v>414.7756</c:v>
                </c:pt>
                <c:pt idx="15550">
                  <c:v>414.78800000000001</c:v>
                </c:pt>
                <c:pt idx="15551">
                  <c:v>414.8</c:v>
                </c:pt>
                <c:pt idx="15552">
                  <c:v>414.81060000000002</c:v>
                </c:pt>
                <c:pt idx="15553">
                  <c:v>414.82150000000001</c:v>
                </c:pt>
                <c:pt idx="15554">
                  <c:v>414.83170000000001</c:v>
                </c:pt>
                <c:pt idx="15555">
                  <c:v>414.84140000000002</c:v>
                </c:pt>
                <c:pt idx="15556">
                  <c:v>414.8528</c:v>
                </c:pt>
                <c:pt idx="15557">
                  <c:v>414.86399999999998</c:v>
                </c:pt>
                <c:pt idx="15558">
                  <c:v>414.87610000000001</c:v>
                </c:pt>
                <c:pt idx="15559">
                  <c:v>414.88479999999998</c:v>
                </c:pt>
                <c:pt idx="15560">
                  <c:v>414.89499999999998</c:v>
                </c:pt>
                <c:pt idx="15561">
                  <c:v>414.90629999999999</c:v>
                </c:pt>
                <c:pt idx="15562">
                  <c:v>414.91739999999999</c:v>
                </c:pt>
                <c:pt idx="15563">
                  <c:v>414.92939999999999</c:v>
                </c:pt>
                <c:pt idx="15564">
                  <c:v>414.93900000000002</c:v>
                </c:pt>
                <c:pt idx="15565">
                  <c:v>414.95</c:v>
                </c:pt>
                <c:pt idx="15566">
                  <c:v>414.96129999999999</c:v>
                </c:pt>
                <c:pt idx="15567">
                  <c:v>414.97089999999997</c:v>
                </c:pt>
                <c:pt idx="15568">
                  <c:v>414.9828</c:v>
                </c:pt>
                <c:pt idx="15569">
                  <c:v>414.99279999999999</c:v>
                </c:pt>
                <c:pt idx="15570">
                  <c:v>415.00299999999999</c:v>
                </c:pt>
                <c:pt idx="15571">
                  <c:v>415.0136</c:v>
                </c:pt>
                <c:pt idx="15572">
                  <c:v>415.02260000000001</c:v>
                </c:pt>
                <c:pt idx="15573">
                  <c:v>415.03469999999999</c:v>
                </c:pt>
                <c:pt idx="15574">
                  <c:v>415.04399999999998</c:v>
                </c:pt>
                <c:pt idx="15575">
                  <c:v>415.05470000000003</c:v>
                </c:pt>
                <c:pt idx="15576">
                  <c:v>415.06610000000001</c:v>
                </c:pt>
                <c:pt idx="15577">
                  <c:v>415.07799999999997</c:v>
                </c:pt>
                <c:pt idx="15578">
                  <c:v>415.08940000000001</c:v>
                </c:pt>
                <c:pt idx="15579">
                  <c:v>415.1003</c:v>
                </c:pt>
                <c:pt idx="15580">
                  <c:v>415.11059999999998</c:v>
                </c:pt>
                <c:pt idx="15581">
                  <c:v>415.12060000000002</c:v>
                </c:pt>
                <c:pt idx="15582">
                  <c:v>415.13139999999999</c:v>
                </c:pt>
                <c:pt idx="15583">
                  <c:v>415.14249999999998</c:v>
                </c:pt>
                <c:pt idx="15584">
                  <c:v>415.15359999999998</c:v>
                </c:pt>
                <c:pt idx="15585">
                  <c:v>415.16379999999998</c:v>
                </c:pt>
                <c:pt idx="15586">
                  <c:v>415.1748</c:v>
                </c:pt>
                <c:pt idx="15587">
                  <c:v>415.1848</c:v>
                </c:pt>
                <c:pt idx="15588">
                  <c:v>415.19670000000002</c:v>
                </c:pt>
                <c:pt idx="15589">
                  <c:v>415.20710000000003</c:v>
                </c:pt>
                <c:pt idx="15590">
                  <c:v>415.21879999999999</c:v>
                </c:pt>
                <c:pt idx="15591">
                  <c:v>415.23039999999997</c:v>
                </c:pt>
                <c:pt idx="15592">
                  <c:v>415.24079999999998</c:v>
                </c:pt>
                <c:pt idx="15593">
                  <c:v>415.25290000000001</c:v>
                </c:pt>
                <c:pt idx="15594">
                  <c:v>415.26409999999998</c:v>
                </c:pt>
                <c:pt idx="15595">
                  <c:v>415.27379999999999</c:v>
                </c:pt>
                <c:pt idx="15596">
                  <c:v>415.28379999999999</c:v>
                </c:pt>
                <c:pt idx="15597">
                  <c:v>415.29599999999999</c:v>
                </c:pt>
                <c:pt idx="15598">
                  <c:v>415.30619999999999</c:v>
                </c:pt>
                <c:pt idx="15599">
                  <c:v>415.31760000000003</c:v>
                </c:pt>
                <c:pt idx="15600">
                  <c:v>415.32659999999998</c:v>
                </c:pt>
                <c:pt idx="15601">
                  <c:v>415.33710000000002</c:v>
                </c:pt>
                <c:pt idx="15602">
                  <c:v>415.34699999999998</c:v>
                </c:pt>
                <c:pt idx="15603">
                  <c:v>415.36</c:v>
                </c:pt>
                <c:pt idx="15604">
                  <c:v>415.36829999999998</c:v>
                </c:pt>
                <c:pt idx="15605">
                  <c:v>415.38</c:v>
                </c:pt>
                <c:pt idx="15606">
                  <c:v>415.39060000000001</c:v>
                </c:pt>
                <c:pt idx="15607">
                  <c:v>415.40039999999999</c:v>
                </c:pt>
                <c:pt idx="15608">
                  <c:v>415.41079999999999</c:v>
                </c:pt>
                <c:pt idx="15609">
                  <c:v>415.42169999999999</c:v>
                </c:pt>
                <c:pt idx="15610">
                  <c:v>415.43279999999999</c:v>
                </c:pt>
                <c:pt idx="15611">
                  <c:v>415.44540000000001</c:v>
                </c:pt>
                <c:pt idx="15612">
                  <c:v>415.45420000000001</c:v>
                </c:pt>
                <c:pt idx="15613">
                  <c:v>415.46699999999998</c:v>
                </c:pt>
                <c:pt idx="15614">
                  <c:v>415.47739999999999</c:v>
                </c:pt>
                <c:pt idx="15615">
                  <c:v>415.48700000000002</c:v>
                </c:pt>
                <c:pt idx="15616">
                  <c:v>415.4966</c:v>
                </c:pt>
                <c:pt idx="15617">
                  <c:v>415.5086</c:v>
                </c:pt>
                <c:pt idx="15618">
                  <c:v>415.52</c:v>
                </c:pt>
                <c:pt idx="15619">
                  <c:v>415.53019999999998</c:v>
                </c:pt>
                <c:pt idx="15620">
                  <c:v>415.54</c:v>
                </c:pt>
                <c:pt idx="15621">
                  <c:v>415.55149999999998</c:v>
                </c:pt>
                <c:pt idx="15622">
                  <c:v>415.56200000000001</c:v>
                </c:pt>
                <c:pt idx="15623">
                  <c:v>415.57380000000001</c:v>
                </c:pt>
                <c:pt idx="15624">
                  <c:v>415.58569999999997</c:v>
                </c:pt>
                <c:pt idx="15625">
                  <c:v>415.59429999999998</c:v>
                </c:pt>
                <c:pt idx="15626">
                  <c:v>415.60329999999999</c:v>
                </c:pt>
                <c:pt idx="15627">
                  <c:v>415.61470000000003</c:v>
                </c:pt>
                <c:pt idx="15628">
                  <c:v>415.62529999999998</c:v>
                </c:pt>
                <c:pt idx="15629">
                  <c:v>415.63729999999998</c:v>
                </c:pt>
                <c:pt idx="15630">
                  <c:v>415.64670000000001</c:v>
                </c:pt>
                <c:pt idx="15631">
                  <c:v>415.6583</c:v>
                </c:pt>
                <c:pt idx="15632">
                  <c:v>415.66980000000001</c:v>
                </c:pt>
                <c:pt idx="15633">
                  <c:v>415.67959999999999</c:v>
                </c:pt>
                <c:pt idx="15634">
                  <c:v>415.68979999999999</c:v>
                </c:pt>
                <c:pt idx="15635">
                  <c:v>415.69979999999998</c:v>
                </c:pt>
                <c:pt idx="15636">
                  <c:v>415.71120000000002</c:v>
                </c:pt>
                <c:pt idx="15637">
                  <c:v>415.7226</c:v>
                </c:pt>
                <c:pt idx="15638">
                  <c:v>415.73379999999997</c:v>
                </c:pt>
                <c:pt idx="15639">
                  <c:v>415.74520000000001</c:v>
                </c:pt>
                <c:pt idx="15640">
                  <c:v>415.75709999999998</c:v>
                </c:pt>
                <c:pt idx="15641">
                  <c:v>415.76949999999999</c:v>
                </c:pt>
                <c:pt idx="15642">
                  <c:v>415.7783</c:v>
                </c:pt>
                <c:pt idx="15643">
                  <c:v>415.78980000000001</c:v>
                </c:pt>
                <c:pt idx="15644">
                  <c:v>415.80259999999998</c:v>
                </c:pt>
                <c:pt idx="15645">
                  <c:v>415.81360000000001</c:v>
                </c:pt>
                <c:pt idx="15646">
                  <c:v>415.82429999999999</c:v>
                </c:pt>
                <c:pt idx="15647">
                  <c:v>415.83519999999999</c:v>
                </c:pt>
                <c:pt idx="15648">
                  <c:v>415.84620000000001</c:v>
                </c:pt>
                <c:pt idx="15649">
                  <c:v>415.85860000000002</c:v>
                </c:pt>
                <c:pt idx="15650">
                  <c:v>415.86779999999999</c:v>
                </c:pt>
                <c:pt idx="15651">
                  <c:v>415.87740000000002</c:v>
                </c:pt>
                <c:pt idx="15652">
                  <c:v>415.88920000000002</c:v>
                </c:pt>
                <c:pt idx="15653">
                  <c:v>415.90120000000002</c:v>
                </c:pt>
                <c:pt idx="15654">
                  <c:v>415.91230000000002</c:v>
                </c:pt>
                <c:pt idx="15655">
                  <c:v>415.9246</c:v>
                </c:pt>
                <c:pt idx="15656">
                  <c:v>415.93560000000002</c:v>
                </c:pt>
                <c:pt idx="15657">
                  <c:v>415.94659999999999</c:v>
                </c:pt>
                <c:pt idx="15658">
                  <c:v>415.95740000000001</c:v>
                </c:pt>
                <c:pt idx="15659">
                  <c:v>415.96870000000001</c:v>
                </c:pt>
                <c:pt idx="15660">
                  <c:v>415.97969999999998</c:v>
                </c:pt>
                <c:pt idx="15661">
                  <c:v>415.99029999999999</c:v>
                </c:pt>
                <c:pt idx="15662">
                  <c:v>416.00200000000001</c:v>
                </c:pt>
                <c:pt idx="15663">
                  <c:v>416.01330000000002</c:v>
                </c:pt>
                <c:pt idx="15664">
                  <c:v>416.02480000000003</c:v>
                </c:pt>
                <c:pt idx="15665">
                  <c:v>416.03500000000003</c:v>
                </c:pt>
                <c:pt idx="15666">
                  <c:v>416.04610000000002</c:v>
                </c:pt>
                <c:pt idx="15667">
                  <c:v>416.05709999999999</c:v>
                </c:pt>
                <c:pt idx="15668">
                  <c:v>416.06720000000001</c:v>
                </c:pt>
                <c:pt idx="15669">
                  <c:v>416.07709999999997</c:v>
                </c:pt>
                <c:pt idx="15670">
                  <c:v>416.08980000000003</c:v>
                </c:pt>
                <c:pt idx="15671">
                  <c:v>416.1</c:v>
                </c:pt>
                <c:pt idx="15672">
                  <c:v>416.11040000000003</c:v>
                </c:pt>
                <c:pt idx="15673">
                  <c:v>416.12040000000002</c:v>
                </c:pt>
                <c:pt idx="15674">
                  <c:v>416.13240000000002</c:v>
                </c:pt>
                <c:pt idx="15675">
                  <c:v>416.1422</c:v>
                </c:pt>
                <c:pt idx="15676">
                  <c:v>416.15469999999999</c:v>
                </c:pt>
                <c:pt idx="15677">
                  <c:v>416.16550000000001</c:v>
                </c:pt>
                <c:pt idx="15678">
                  <c:v>416.17380000000003</c:v>
                </c:pt>
                <c:pt idx="15679">
                  <c:v>416.18520000000001</c:v>
                </c:pt>
                <c:pt idx="15680">
                  <c:v>416.19560000000001</c:v>
                </c:pt>
                <c:pt idx="15681">
                  <c:v>416.20839999999998</c:v>
                </c:pt>
                <c:pt idx="15682">
                  <c:v>416.21600000000001</c:v>
                </c:pt>
                <c:pt idx="15683">
                  <c:v>416.22719999999998</c:v>
                </c:pt>
                <c:pt idx="15684">
                  <c:v>416.23750000000001</c:v>
                </c:pt>
                <c:pt idx="15685">
                  <c:v>416.24939999999998</c:v>
                </c:pt>
                <c:pt idx="15686">
                  <c:v>416.2602</c:v>
                </c:pt>
                <c:pt idx="15687">
                  <c:v>416.26940000000002</c:v>
                </c:pt>
                <c:pt idx="15688">
                  <c:v>416.2824</c:v>
                </c:pt>
                <c:pt idx="15689">
                  <c:v>416.29340000000002</c:v>
                </c:pt>
                <c:pt idx="15690">
                  <c:v>416.30500000000001</c:v>
                </c:pt>
                <c:pt idx="15691">
                  <c:v>416.31529999999998</c:v>
                </c:pt>
                <c:pt idx="15692">
                  <c:v>416.32560000000001</c:v>
                </c:pt>
                <c:pt idx="15693">
                  <c:v>416.3365</c:v>
                </c:pt>
                <c:pt idx="15694">
                  <c:v>416.34780000000001</c:v>
                </c:pt>
                <c:pt idx="15695">
                  <c:v>416.35879999999997</c:v>
                </c:pt>
                <c:pt idx="15696">
                  <c:v>416.36869999999999</c:v>
                </c:pt>
                <c:pt idx="15697">
                  <c:v>416.38</c:v>
                </c:pt>
                <c:pt idx="15698">
                  <c:v>416.39170000000001</c:v>
                </c:pt>
                <c:pt idx="15699">
                  <c:v>416.40280000000001</c:v>
                </c:pt>
                <c:pt idx="15700">
                  <c:v>416.41500000000002</c:v>
                </c:pt>
                <c:pt idx="15701">
                  <c:v>416.42579999999998</c:v>
                </c:pt>
                <c:pt idx="15702">
                  <c:v>416.4348</c:v>
                </c:pt>
                <c:pt idx="15703">
                  <c:v>416.44499999999999</c:v>
                </c:pt>
                <c:pt idx="15704">
                  <c:v>416.45659999999998</c:v>
                </c:pt>
                <c:pt idx="15705">
                  <c:v>416.46660000000003</c:v>
                </c:pt>
                <c:pt idx="15706">
                  <c:v>416.4776</c:v>
                </c:pt>
                <c:pt idx="15707">
                  <c:v>416.48899999999998</c:v>
                </c:pt>
                <c:pt idx="15708">
                  <c:v>416.49880000000002</c:v>
                </c:pt>
                <c:pt idx="15709">
                  <c:v>416.5102</c:v>
                </c:pt>
                <c:pt idx="15710">
                  <c:v>416.5204</c:v>
                </c:pt>
                <c:pt idx="15711">
                  <c:v>416.53120000000001</c:v>
                </c:pt>
                <c:pt idx="15712">
                  <c:v>416.54399999999998</c:v>
                </c:pt>
                <c:pt idx="15713">
                  <c:v>416.55410000000001</c:v>
                </c:pt>
                <c:pt idx="15714">
                  <c:v>416.56560000000002</c:v>
                </c:pt>
                <c:pt idx="15715">
                  <c:v>416.577</c:v>
                </c:pt>
                <c:pt idx="15716">
                  <c:v>416.5874</c:v>
                </c:pt>
                <c:pt idx="15717">
                  <c:v>416.5985</c:v>
                </c:pt>
                <c:pt idx="15718">
                  <c:v>416.61079999999998</c:v>
                </c:pt>
                <c:pt idx="15719">
                  <c:v>416.62090000000001</c:v>
                </c:pt>
                <c:pt idx="15720">
                  <c:v>416.63279999999997</c:v>
                </c:pt>
                <c:pt idx="15721">
                  <c:v>416.64280000000002</c:v>
                </c:pt>
                <c:pt idx="15722">
                  <c:v>416.65359999999998</c:v>
                </c:pt>
                <c:pt idx="15723">
                  <c:v>416.66399999999999</c:v>
                </c:pt>
                <c:pt idx="15724">
                  <c:v>416.67439999999999</c:v>
                </c:pt>
                <c:pt idx="15725">
                  <c:v>416.68360000000001</c:v>
                </c:pt>
                <c:pt idx="15726">
                  <c:v>416.69400000000002</c:v>
                </c:pt>
                <c:pt idx="15727">
                  <c:v>416.7047</c:v>
                </c:pt>
                <c:pt idx="15728">
                  <c:v>416.71660000000003</c:v>
                </c:pt>
                <c:pt idx="15729">
                  <c:v>416.72699999999998</c:v>
                </c:pt>
                <c:pt idx="15730">
                  <c:v>416.73660000000001</c:v>
                </c:pt>
                <c:pt idx="15731">
                  <c:v>416.74680000000001</c:v>
                </c:pt>
                <c:pt idx="15732">
                  <c:v>416.75790000000001</c:v>
                </c:pt>
                <c:pt idx="15733">
                  <c:v>416.767</c:v>
                </c:pt>
                <c:pt idx="15734">
                  <c:v>416.78</c:v>
                </c:pt>
                <c:pt idx="15735">
                  <c:v>416.79</c:v>
                </c:pt>
                <c:pt idx="15736">
                  <c:v>416.8</c:v>
                </c:pt>
                <c:pt idx="15737">
                  <c:v>416.8116</c:v>
                </c:pt>
                <c:pt idx="15738">
                  <c:v>416.82249999999999</c:v>
                </c:pt>
                <c:pt idx="15739">
                  <c:v>416.83449999999999</c:v>
                </c:pt>
                <c:pt idx="15740">
                  <c:v>416.84440000000001</c:v>
                </c:pt>
                <c:pt idx="15741">
                  <c:v>416.85539999999997</c:v>
                </c:pt>
                <c:pt idx="15742">
                  <c:v>416.86450000000002</c:v>
                </c:pt>
                <c:pt idx="15743">
                  <c:v>416.87599999999998</c:v>
                </c:pt>
                <c:pt idx="15744">
                  <c:v>416.88569999999999</c:v>
                </c:pt>
                <c:pt idx="15745">
                  <c:v>416.89690000000002</c:v>
                </c:pt>
                <c:pt idx="15746">
                  <c:v>416.90780000000001</c:v>
                </c:pt>
                <c:pt idx="15747">
                  <c:v>416.9194</c:v>
                </c:pt>
                <c:pt idx="15748">
                  <c:v>416.9289</c:v>
                </c:pt>
                <c:pt idx="15749">
                  <c:v>416.9402</c:v>
                </c:pt>
                <c:pt idx="15750">
                  <c:v>416.95139999999998</c:v>
                </c:pt>
                <c:pt idx="15751">
                  <c:v>416.96190000000001</c:v>
                </c:pt>
                <c:pt idx="15752">
                  <c:v>416.97239999999999</c:v>
                </c:pt>
                <c:pt idx="15753">
                  <c:v>416.98140000000001</c:v>
                </c:pt>
                <c:pt idx="15754">
                  <c:v>416.99169999999998</c:v>
                </c:pt>
                <c:pt idx="15755">
                  <c:v>417.00279999999998</c:v>
                </c:pt>
                <c:pt idx="15756">
                  <c:v>417.01519999999999</c:v>
                </c:pt>
                <c:pt idx="15757">
                  <c:v>417.0247</c:v>
                </c:pt>
                <c:pt idx="15758">
                  <c:v>417.03519999999997</c:v>
                </c:pt>
                <c:pt idx="15759">
                  <c:v>417.04610000000002</c:v>
                </c:pt>
                <c:pt idx="15760">
                  <c:v>417.05560000000003</c:v>
                </c:pt>
                <c:pt idx="15761">
                  <c:v>417.06639999999999</c:v>
                </c:pt>
                <c:pt idx="15762">
                  <c:v>417.07819999999998</c:v>
                </c:pt>
                <c:pt idx="15763">
                  <c:v>417.08879999999999</c:v>
                </c:pt>
                <c:pt idx="15764">
                  <c:v>417.10019999999997</c:v>
                </c:pt>
                <c:pt idx="15765">
                  <c:v>417.1123</c:v>
                </c:pt>
                <c:pt idx="15766">
                  <c:v>417.1225</c:v>
                </c:pt>
                <c:pt idx="15767">
                  <c:v>417.13159999999999</c:v>
                </c:pt>
                <c:pt idx="15768">
                  <c:v>417.1438</c:v>
                </c:pt>
                <c:pt idx="15769">
                  <c:v>417.15410000000003</c:v>
                </c:pt>
                <c:pt idx="15770">
                  <c:v>417.16480000000001</c:v>
                </c:pt>
                <c:pt idx="15771">
                  <c:v>417.17500000000001</c:v>
                </c:pt>
                <c:pt idx="15772">
                  <c:v>417.18610000000001</c:v>
                </c:pt>
                <c:pt idx="15773">
                  <c:v>417.19589999999999</c:v>
                </c:pt>
                <c:pt idx="15774">
                  <c:v>417.2056</c:v>
                </c:pt>
                <c:pt idx="15775">
                  <c:v>417.21660000000003</c:v>
                </c:pt>
                <c:pt idx="15776">
                  <c:v>417.22660000000002</c:v>
                </c:pt>
                <c:pt idx="15777">
                  <c:v>417.23860000000002</c:v>
                </c:pt>
                <c:pt idx="15778">
                  <c:v>417.24720000000002</c:v>
                </c:pt>
                <c:pt idx="15779">
                  <c:v>417.25799999999998</c:v>
                </c:pt>
                <c:pt idx="15780">
                  <c:v>417.27</c:v>
                </c:pt>
                <c:pt idx="15781">
                  <c:v>417.28210000000001</c:v>
                </c:pt>
                <c:pt idx="15782">
                  <c:v>417.29219999999998</c:v>
                </c:pt>
                <c:pt idx="15783">
                  <c:v>417.3039</c:v>
                </c:pt>
                <c:pt idx="15784">
                  <c:v>417.31290000000001</c:v>
                </c:pt>
                <c:pt idx="15785">
                  <c:v>417.32470000000001</c:v>
                </c:pt>
                <c:pt idx="15786">
                  <c:v>417.33550000000002</c:v>
                </c:pt>
                <c:pt idx="15787">
                  <c:v>417.34879999999998</c:v>
                </c:pt>
                <c:pt idx="15788">
                  <c:v>417.35969999999998</c:v>
                </c:pt>
                <c:pt idx="15789">
                  <c:v>417.37079999999997</c:v>
                </c:pt>
                <c:pt idx="15790">
                  <c:v>417.38010000000003</c:v>
                </c:pt>
                <c:pt idx="15791">
                  <c:v>417.3922</c:v>
                </c:pt>
                <c:pt idx="15792">
                  <c:v>417.404</c:v>
                </c:pt>
                <c:pt idx="15793">
                  <c:v>417.4135</c:v>
                </c:pt>
                <c:pt idx="15794">
                  <c:v>417.42500000000001</c:v>
                </c:pt>
                <c:pt idx="15795">
                  <c:v>417.43579999999997</c:v>
                </c:pt>
                <c:pt idx="15796">
                  <c:v>417.44720000000001</c:v>
                </c:pt>
                <c:pt idx="15797">
                  <c:v>417.4581</c:v>
                </c:pt>
                <c:pt idx="15798">
                  <c:v>417.46940000000001</c:v>
                </c:pt>
                <c:pt idx="15799">
                  <c:v>417.4794</c:v>
                </c:pt>
                <c:pt idx="15800">
                  <c:v>417.49059999999997</c:v>
                </c:pt>
                <c:pt idx="15801">
                  <c:v>417.50029999999998</c:v>
                </c:pt>
                <c:pt idx="15802">
                  <c:v>417.5111</c:v>
                </c:pt>
                <c:pt idx="15803">
                  <c:v>417.5215</c:v>
                </c:pt>
                <c:pt idx="15804">
                  <c:v>417.53280000000001</c:v>
                </c:pt>
                <c:pt idx="15805">
                  <c:v>417.54320000000001</c:v>
                </c:pt>
                <c:pt idx="15806">
                  <c:v>417.5532</c:v>
                </c:pt>
                <c:pt idx="15807">
                  <c:v>417.56439999999998</c:v>
                </c:pt>
                <c:pt idx="15808">
                  <c:v>417.57389999999998</c:v>
                </c:pt>
                <c:pt idx="15809">
                  <c:v>417.58440000000002</c:v>
                </c:pt>
                <c:pt idx="15810">
                  <c:v>417.59620000000001</c:v>
                </c:pt>
                <c:pt idx="15811">
                  <c:v>417.60649999999998</c:v>
                </c:pt>
                <c:pt idx="15812">
                  <c:v>417.6157</c:v>
                </c:pt>
                <c:pt idx="15813">
                  <c:v>417.62810000000002</c:v>
                </c:pt>
                <c:pt idx="15814">
                  <c:v>417.63869999999997</c:v>
                </c:pt>
                <c:pt idx="15815">
                  <c:v>417.64960000000002</c:v>
                </c:pt>
                <c:pt idx="15816">
                  <c:v>417.66109999999998</c:v>
                </c:pt>
                <c:pt idx="15817">
                  <c:v>417.67180000000002</c:v>
                </c:pt>
                <c:pt idx="15818">
                  <c:v>417.68200000000002</c:v>
                </c:pt>
                <c:pt idx="15819">
                  <c:v>417.69150000000002</c:v>
                </c:pt>
                <c:pt idx="15820">
                  <c:v>417.70420000000001</c:v>
                </c:pt>
                <c:pt idx="15821">
                  <c:v>417.71539999999999</c:v>
                </c:pt>
                <c:pt idx="15822">
                  <c:v>417.72500000000002</c:v>
                </c:pt>
                <c:pt idx="15823">
                  <c:v>417.73630000000003</c:v>
                </c:pt>
                <c:pt idx="15824">
                  <c:v>417.74680000000001</c:v>
                </c:pt>
                <c:pt idx="15825">
                  <c:v>417.75799999999998</c:v>
                </c:pt>
                <c:pt idx="15826">
                  <c:v>417.76909999999998</c:v>
                </c:pt>
                <c:pt idx="15827">
                  <c:v>417.77859999999998</c:v>
                </c:pt>
                <c:pt idx="15828">
                  <c:v>417.7903</c:v>
                </c:pt>
                <c:pt idx="15829">
                  <c:v>417.79910000000001</c:v>
                </c:pt>
                <c:pt idx="15830">
                  <c:v>417.8116</c:v>
                </c:pt>
                <c:pt idx="15831">
                  <c:v>417.82229999999998</c:v>
                </c:pt>
                <c:pt idx="15832">
                  <c:v>417.83179999999999</c:v>
                </c:pt>
                <c:pt idx="15833">
                  <c:v>417.84199999999998</c:v>
                </c:pt>
                <c:pt idx="15834">
                  <c:v>417.8528</c:v>
                </c:pt>
                <c:pt idx="15835">
                  <c:v>417.86450000000002</c:v>
                </c:pt>
                <c:pt idx="15836">
                  <c:v>417.87560000000002</c:v>
                </c:pt>
                <c:pt idx="15837">
                  <c:v>417.88560000000001</c:v>
                </c:pt>
                <c:pt idx="15838">
                  <c:v>417.8972</c:v>
                </c:pt>
                <c:pt idx="15839">
                  <c:v>417.9076</c:v>
                </c:pt>
                <c:pt idx="15840">
                  <c:v>417.91699999999997</c:v>
                </c:pt>
                <c:pt idx="15841">
                  <c:v>417.9289</c:v>
                </c:pt>
                <c:pt idx="15842">
                  <c:v>417.9402</c:v>
                </c:pt>
                <c:pt idx="15843">
                  <c:v>417.95</c:v>
                </c:pt>
                <c:pt idx="15844">
                  <c:v>417.95979999999997</c:v>
                </c:pt>
                <c:pt idx="15845">
                  <c:v>417.97070000000002</c:v>
                </c:pt>
                <c:pt idx="15846">
                  <c:v>417.98129999999998</c:v>
                </c:pt>
                <c:pt idx="15847">
                  <c:v>417.99200000000002</c:v>
                </c:pt>
                <c:pt idx="15848">
                  <c:v>418.0016</c:v>
                </c:pt>
                <c:pt idx="15849">
                  <c:v>418.01209999999998</c:v>
                </c:pt>
                <c:pt idx="15850">
                  <c:v>418.02249999999998</c:v>
                </c:pt>
                <c:pt idx="15851">
                  <c:v>418.03390000000002</c:v>
                </c:pt>
                <c:pt idx="15852">
                  <c:v>418.04469999999998</c:v>
                </c:pt>
                <c:pt idx="15853">
                  <c:v>418.05579999999998</c:v>
                </c:pt>
                <c:pt idx="15854">
                  <c:v>418.06479999999999</c:v>
                </c:pt>
                <c:pt idx="15855">
                  <c:v>418.07589999999999</c:v>
                </c:pt>
                <c:pt idx="15856">
                  <c:v>418.08690000000001</c:v>
                </c:pt>
                <c:pt idx="15857">
                  <c:v>418.09780000000001</c:v>
                </c:pt>
                <c:pt idx="15858">
                  <c:v>418.10820000000001</c:v>
                </c:pt>
                <c:pt idx="15859">
                  <c:v>418.11919999999998</c:v>
                </c:pt>
                <c:pt idx="15860">
                  <c:v>418.13080000000002</c:v>
                </c:pt>
                <c:pt idx="15861">
                  <c:v>418.14019999999999</c:v>
                </c:pt>
                <c:pt idx="15862">
                  <c:v>418.15120000000002</c:v>
                </c:pt>
                <c:pt idx="15863">
                  <c:v>418.16230000000002</c:v>
                </c:pt>
                <c:pt idx="15864">
                  <c:v>418.17079999999999</c:v>
                </c:pt>
                <c:pt idx="15865">
                  <c:v>418.18119999999999</c:v>
                </c:pt>
                <c:pt idx="15866">
                  <c:v>418.19069999999999</c:v>
                </c:pt>
                <c:pt idx="15867">
                  <c:v>418.20269999999999</c:v>
                </c:pt>
                <c:pt idx="15868">
                  <c:v>418.21300000000002</c:v>
                </c:pt>
                <c:pt idx="15869">
                  <c:v>418.22390000000001</c:v>
                </c:pt>
                <c:pt idx="15870">
                  <c:v>418.23520000000002</c:v>
                </c:pt>
                <c:pt idx="15871">
                  <c:v>418.24430000000001</c:v>
                </c:pt>
                <c:pt idx="15872">
                  <c:v>418.25599999999997</c:v>
                </c:pt>
                <c:pt idx="15873">
                  <c:v>418.2679</c:v>
                </c:pt>
                <c:pt idx="15874">
                  <c:v>418.27820000000003</c:v>
                </c:pt>
                <c:pt idx="15875">
                  <c:v>418.28870000000001</c:v>
                </c:pt>
                <c:pt idx="15876">
                  <c:v>418.29880000000003</c:v>
                </c:pt>
                <c:pt idx="15877">
                  <c:v>418.30840000000001</c:v>
                </c:pt>
                <c:pt idx="15878">
                  <c:v>418.32100000000003</c:v>
                </c:pt>
                <c:pt idx="15879">
                  <c:v>418.33170000000001</c:v>
                </c:pt>
                <c:pt idx="15880">
                  <c:v>418.34089999999998</c:v>
                </c:pt>
                <c:pt idx="15881">
                  <c:v>418.35219999999998</c:v>
                </c:pt>
                <c:pt idx="15882">
                  <c:v>418.36239999999998</c:v>
                </c:pt>
                <c:pt idx="15883">
                  <c:v>418.37200000000001</c:v>
                </c:pt>
                <c:pt idx="15884">
                  <c:v>418.38130000000001</c:v>
                </c:pt>
                <c:pt idx="15885">
                  <c:v>418.3938</c:v>
                </c:pt>
                <c:pt idx="15886">
                  <c:v>418.40370000000001</c:v>
                </c:pt>
                <c:pt idx="15887">
                  <c:v>418.41500000000002</c:v>
                </c:pt>
                <c:pt idx="15888">
                  <c:v>418.42610000000002</c:v>
                </c:pt>
                <c:pt idx="15889">
                  <c:v>418.43720000000002</c:v>
                </c:pt>
                <c:pt idx="15890">
                  <c:v>418.4461</c:v>
                </c:pt>
                <c:pt idx="15891">
                  <c:v>418.45760000000001</c:v>
                </c:pt>
                <c:pt idx="15892">
                  <c:v>418.46800000000002</c:v>
                </c:pt>
                <c:pt idx="15893">
                  <c:v>418.47859999999997</c:v>
                </c:pt>
                <c:pt idx="15894">
                  <c:v>418.48880000000003</c:v>
                </c:pt>
                <c:pt idx="15895">
                  <c:v>418.50020000000001</c:v>
                </c:pt>
                <c:pt idx="15896">
                  <c:v>418.5102</c:v>
                </c:pt>
                <c:pt idx="15897">
                  <c:v>418.52109999999999</c:v>
                </c:pt>
                <c:pt idx="15898">
                  <c:v>418.53219999999999</c:v>
                </c:pt>
                <c:pt idx="15899">
                  <c:v>418.54340000000002</c:v>
                </c:pt>
                <c:pt idx="15900">
                  <c:v>418.55430000000001</c:v>
                </c:pt>
                <c:pt idx="15901">
                  <c:v>418.56599999999997</c:v>
                </c:pt>
                <c:pt idx="15902">
                  <c:v>418.57690000000002</c:v>
                </c:pt>
                <c:pt idx="15903">
                  <c:v>418.58819999999997</c:v>
                </c:pt>
                <c:pt idx="15904">
                  <c:v>418.59859999999998</c:v>
                </c:pt>
                <c:pt idx="15905">
                  <c:v>418.60910000000001</c:v>
                </c:pt>
                <c:pt idx="15906">
                  <c:v>418.61919999999998</c:v>
                </c:pt>
                <c:pt idx="15907">
                  <c:v>418.62830000000002</c:v>
                </c:pt>
                <c:pt idx="15908">
                  <c:v>418.63900000000001</c:v>
                </c:pt>
                <c:pt idx="15909">
                  <c:v>418.65199999999999</c:v>
                </c:pt>
                <c:pt idx="15910">
                  <c:v>418.66250000000002</c:v>
                </c:pt>
                <c:pt idx="15911">
                  <c:v>418.67419999999998</c:v>
                </c:pt>
                <c:pt idx="15912">
                  <c:v>418.68470000000002</c:v>
                </c:pt>
                <c:pt idx="15913">
                  <c:v>418.69420000000002</c:v>
                </c:pt>
                <c:pt idx="15914">
                  <c:v>418.70440000000002</c:v>
                </c:pt>
                <c:pt idx="15915">
                  <c:v>418.71499999999997</c:v>
                </c:pt>
                <c:pt idx="15916">
                  <c:v>418.72649999999999</c:v>
                </c:pt>
                <c:pt idx="15917">
                  <c:v>418.73759999999999</c:v>
                </c:pt>
                <c:pt idx="15918">
                  <c:v>418.7475</c:v>
                </c:pt>
                <c:pt idx="15919">
                  <c:v>418.75779999999997</c:v>
                </c:pt>
                <c:pt idx="15920">
                  <c:v>418.76920000000001</c:v>
                </c:pt>
                <c:pt idx="15921">
                  <c:v>418.78100000000001</c:v>
                </c:pt>
                <c:pt idx="15922">
                  <c:v>418.791</c:v>
                </c:pt>
                <c:pt idx="15923">
                  <c:v>418.80309999999997</c:v>
                </c:pt>
                <c:pt idx="15924">
                  <c:v>418.81290000000001</c:v>
                </c:pt>
                <c:pt idx="15925">
                  <c:v>418.82310000000001</c:v>
                </c:pt>
                <c:pt idx="15926">
                  <c:v>418.83300000000003</c:v>
                </c:pt>
                <c:pt idx="15927">
                  <c:v>418.8433</c:v>
                </c:pt>
                <c:pt idx="15928">
                  <c:v>418.8544</c:v>
                </c:pt>
                <c:pt idx="15929">
                  <c:v>418.86559999999997</c:v>
                </c:pt>
                <c:pt idx="15930">
                  <c:v>418.8759</c:v>
                </c:pt>
                <c:pt idx="15931">
                  <c:v>418.88650000000001</c:v>
                </c:pt>
                <c:pt idx="15932">
                  <c:v>418.8972</c:v>
                </c:pt>
                <c:pt idx="15933">
                  <c:v>418.9074</c:v>
                </c:pt>
                <c:pt idx="15934">
                  <c:v>418.91669999999999</c:v>
                </c:pt>
                <c:pt idx="15935">
                  <c:v>418.92939999999999</c:v>
                </c:pt>
                <c:pt idx="15936">
                  <c:v>418.93950000000001</c:v>
                </c:pt>
                <c:pt idx="15937">
                  <c:v>418.94900000000001</c:v>
                </c:pt>
                <c:pt idx="15938">
                  <c:v>418.96100000000001</c:v>
                </c:pt>
                <c:pt idx="15939">
                  <c:v>418.97059999999999</c:v>
                </c:pt>
                <c:pt idx="15940">
                  <c:v>418.9812</c:v>
                </c:pt>
                <c:pt idx="15941">
                  <c:v>418.99239999999998</c:v>
                </c:pt>
                <c:pt idx="15942">
                  <c:v>419.00470000000001</c:v>
                </c:pt>
                <c:pt idx="15943">
                  <c:v>419.01499999999999</c:v>
                </c:pt>
                <c:pt idx="15944">
                  <c:v>419.02600000000001</c:v>
                </c:pt>
                <c:pt idx="15945">
                  <c:v>419.03590000000003</c:v>
                </c:pt>
                <c:pt idx="15946">
                  <c:v>419.04660000000001</c:v>
                </c:pt>
                <c:pt idx="15947">
                  <c:v>419.0566</c:v>
                </c:pt>
                <c:pt idx="15948">
                  <c:v>419.06799999999998</c:v>
                </c:pt>
                <c:pt idx="15949">
                  <c:v>419.0797</c:v>
                </c:pt>
                <c:pt idx="15950">
                  <c:v>419.09089999999998</c:v>
                </c:pt>
                <c:pt idx="15951">
                  <c:v>419.10149999999999</c:v>
                </c:pt>
                <c:pt idx="15952">
                  <c:v>419.1114</c:v>
                </c:pt>
                <c:pt idx="15953">
                  <c:v>419.125</c:v>
                </c:pt>
                <c:pt idx="15954">
                  <c:v>419.13479999999998</c:v>
                </c:pt>
                <c:pt idx="15955">
                  <c:v>419.14569999999998</c:v>
                </c:pt>
                <c:pt idx="15956">
                  <c:v>419.15600000000001</c:v>
                </c:pt>
                <c:pt idx="15957">
                  <c:v>419.16759999999999</c:v>
                </c:pt>
                <c:pt idx="15958">
                  <c:v>419.17899999999997</c:v>
                </c:pt>
                <c:pt idx="15959">
                  <c:v>419.18959999999998</c:v>
                </c:pt>
                <c:pt idx="15960">
                  <c:v>419.2004</c:v>
                </c:pt>
                <c:pt idx="15961">
                  <c:v>419.21080000000001</c:v>
                </c:pt>
                <c:pt idx="15962">
                  <c:v>419.22140000000002</c:v>
                </c:pt>
                <c:pt idx="15963">
                  <c:v>419.23180000000002</c:v>
                </c:pt>
                <c:pt idx="15964">
                  <c:v>419.24180000000001</c:v>
                </c:pt>
                <c:pt idx="15965">
                  <c:v>419.2516</c:v>
                </c:pt>
                <c:pt idx="15966">
                  <c:v>419.26440000000002</c:v>
                </c:pt>
                <c:pt idx="15967">
                  <c:v>419.27390000000003</c:v>
                </c:pt>
                <c:pt idx="15968">
                  <c:v>419.28359999999998</c:v>
                </c:pt>
                <c:pt idx="15969">
                  <c:v>419.29419999999999</c:v>
                </c:pt>
                <c:pt idx="15970">
                  <c:v>419.30540000000002</c:v>
                </c:pt>
                <c:pt idx="15971">
                  <c:v>419.31569999999999</c:v>
                </c:pt>
                <c:pt idx="15972">
                  <c:v>419.32560000000001</c:v>
                </c:pt>
                <c:pt idx="15973">
                  <c:v>419.33659999999998</c:v>
                </c:pt>
                <c:pt idx="15974">
                  <c:v>419.34550000000002</c:v>
                </c:pt>
                <c:pt idx="15975">
                  <c:v>419.35500000000002</c:v>
                </c:pt>
                <c:pt idx="15976">
                  <c:v>419.36649999999997</c:v>
                </c:pt>
                <c:pt idx="15977">
                  <c:v>419.37830000000002</c:v>
                </c:pt>
                <c:pt idx="15978">
                  <c:v>419.38799999999998</c:v>
                </c:pt>
                <c:pt idx="15979">
                  <c:v>419.39780000000002</c:v>
                </c:pt>
                <c:pt idx="15980">
                  <c:v>419.40800000000002</c:v>
                </c:pt>
                <c:pt idx="15981">
                  <c:v>419.41950000000003</c:v>
                </c:pt>
                <c:pt idx="15982">
                  <c:v>419.43060000000003</c:v>
                </c:pt>
                <c:pt idx="15983">
                  <c:v>419.43959999999998</c:v>
                </c:pt>
                <c:pt idx="15984">
                  <c:v>419.452</c:v>
                </c:pt>
                <c:pt idx="15985">
                  <c:v>419.46039999999999</c:v>
                </c:pt>
                <c:pt idx="15986">
                  <c:v>419.47199999999998</c:v>
                </c:pt>
                <c:pt idx="15987">
                  <c:v>419.4828</c:v>
                </c:pt>
                <c:pt idx="15988">
                  <c:v>419.49360000000001</c:v>
                </c:pt>
                <c:pt idx="15989">
                  <c:v>419.50560000000002</c:v>
                </c:pt>
                <c:pt idx="15990">
                  <c:v>419.51479999999998</c:v>
                </c:pt>
                <c:pt idx="15991">
                  <c:v>419.52589999999998</c:v>
                </c:pt>
                <c:pt idx="15992">
                  <c:v>419.53559999999999</c:v>
                </c:pt>
                <c:pt idx="15993">
                  <c:v>419.54489999999998</c:v>
                </c:pt>
                <c:pt idx="15994">
                  <c:v>419.55619999999999</c:v>
                </c:pt>
                <c:pt idx="15995">
                  <c:v>419.56670000000003</c:v>
                </c:pt>
                <c:pt idx="15996">
                  <c:v>419.57799999999997</c:v>
                </c:pt>
                <c:pt idx="15997">
                  <c:v>419.58769999999998</c:v>
                </c:pt>
                <c:pt idx="15998">
                  <c:v>419.59840000000003</c:v>
                </c:pt>
                <c:pt idx="15999">
                  <c:v>419.61</c:v>
                </c:pt>
                <c:pt idx="16000">
                  <c:v>419.61970000000002</c:v>
                </c:pt>
                <c:pt idx="16001">
                  <c:v>419.63</c:v>
                </c:pt>
                <c:pt idx="16002">
                  <c:v>419.63940000000002</c:v>
                </c:pt>
                <c:pt idx="16003">
                  <c:v>419.6506</c:v>
                </c:pt>
                <c:pt idx="16004">
                  <c:v>419.66210000000001</c:v>
                </c:pt>
                <c:pt idx="16005">
                  <c:v>419.67160000000001</c:v>
                </c:pt>
                <c:pt idx="16006">
                  <c:v>419.68279999999999</c:v>
                </c:pt>
                <c:pt idx="16007">
                  <c:v>419.69279999999998</c:v>
                </c:pt>
                <c:pt idx="16008">
                  <c:v>419.70350000000002</c:v>
                </c:pt>
                <c:pt idx="16009">
                  <c:v>419.71409999999997</c:v>
                </c:pt>
                <c:pt idx="16010">
                  <c:v>419.72399999999999</c:v>
                </c:pt>
                <c:pt idx="16011">
                  <c:v>419.73520000000002</c:v>
                </c:pt>
                <c:pt idx="16012">
                  <c:v>419.74400000000003</c:v>
                </c:pt>
                <c:pt idx="16013">
                  <c:v>419.755</c:v>
                </c:pt>
                <c:pt idx="16014">
                  <c:v>419.76639999999998</c:v>
                </c:pt>
                <c:pt idx="16015">
                  <c:v>419.77679999999998</c:v>
                </c:pt>
                <c:pt idx="16016">
                  <c:v>419.7876</c:v>
                </c:pt>
                <c:pt idx="16017">
                  <c:v>419.79880000000003</c:v>
                </c:pt>
                <c:pt idx="16018">
                  <c:v>419.80869999999999</c:v>
                </c:pt>
                <c:pt idx="16019">
                  <c:v>419.81939999999997</c:v>
                </c:pt>
                <c:pt idx="16020">
                  <c:v>419.83010000000002</c:v>
                </c:pt>
                <c:pt idx="16021">
                  <c:v>419.84019999999998</c:v>
                </c:pt>
                <c:pt idx="16022">
                  <c:v>419.85109999999997</c:v>
                </c:pt>
                <c:pt idx="16023">
                  <c:v>419.86270000000002</c:v>
                </c:pt>
                <c:pt idx="16024">
                  <c:v>419.8734</c:v>
                </c:pt>
                <c:pt idx="16025">
                  <c:v>419.88400000000001</c:v>
                </c:pt>
                <c:pt idx="16026">
                  <c:v>419.89440000000002</c:v>
                </c:pt>
                <c:pt idx="16027">
                  <c:v>419.9058</c:v>
                </c:pt>
                <c:pt idx="16028">
                  <c:v>419.91640000000001</c:v>
                </c:pt>
                <c:pt idx="16029">
                  <c:v>419.92700000000002</c:v>
                </c:pt>
                <c:pt idx="16030">
                  <c:v>419.93700000000001</c:v>
                </c:pt>
                <c:pt idx="16031">
                  <c:v>419.94729999999998</c:v>
                </c:pt>
                <c:pt idx="16032">
                  <c:v>419.95859999999999</c:v>
                </c:pt>
                <c:pt idx="16033">
                  <c:v>419.97039999999998</c:v>
                </c:pt>
                <c:pt idx="16034">
                  <c:v>419.98</c:v>
                </c:pt>
                <c:pt idx="16035">
                  <c:v>419.99029999999999</c:v>
                </c:pt>
                <c:pt idx="16036">
                  <c:v>420.00080000000003</c:v>
                </c:pt>
                <c:pt idx="16037">
                  <c:v>420.0102</c:v>
                </c:pt>
                <c:pt idx="16038">
                  <c:v>420.02179999999998</c:v>
                </c:pt>
                <c:pt idx="16039">
                  <c:v>420.0351</c:v>
                </c:pt>
                <c:pt idx="16040">
                  <c:v>420.04480000000001</c:v>
                </c:pt>
                <c:pt idx="16041">
                  <c:v>420.05590000000001</c:v>
                </c:pt>
                <c:pt idx="16042">
                  <c:v>420.06459999999998</c:v>
                </c:pt>
                <c:pt idx="16043">
                  <c:v>420.07600000000002</c:v>
                </c:pt>
                <c:pt idx="16044">
                  <c:v>420.08609999999999</c:v>
                </c:pt>
                <c:pt idx="16045">
                  <c:v>420.09699999999998</c:v>
                </c:pt>
                <c:pt idx="16046">
                  <c:v>420.108</c:v>
                </c:pt>
                <c:pt idx="16047">
                  <c:v>420.11900000000003</c:v>
                </c:pt>
                <c:pt idx="16048">
                  <c:v>420.12880000000001</c:v>
                </c:pt>
                <c:pt idx="16049">
                  <c:v>420.14060000000001</c:v>
                </c:pt>
                <c:pt idx="16050">
                  <c:v>420.15140000000002</c:v>
                </c:pt>
                <c:pt idx="16051">
                  <c:v>420.16269999999997</c:v>
                </c:pt>
                <c:pt idx="16052">
                  <c:v>420.17259999999999</c:v>
                </c:pt>
                <c:pt idx="16053">
                  <c:v>420.18329999999997</c:v>
                </c:pt>
                <c:pt idx="16054">
                  <c:v>420.19260000000003</c:v>
                </c:pt>
                <c:pt idx="16055">
                  <c:v>420.20460000000003</c:v>
                </c:pt>
                <c:pt idx="16056">
                  <c:v>420.21409999999997</c:v>
                </c:pt>
                <c:pt idx="16057">
                  <c:v>420.22460000000001</c:v>
                </c:pt>
                <c:pt idx="16058">
                  <c:v>420.2346</c:v>
                </c:pt>
                <c:pt idx="16059">
                  <c:v>420.24619999999999</c:v>
                </c:pt>
                <c:pt idx="16060">
                  <c:v>420.25560000000002</c:v>
                </c:pt>
                <c:pt idx="16061">
                  <c:v>420.26830000000001</c:v>
                </c:pt>
                <c:pt idx="16062">
                  <c:v>420.27890000000002</c:v>
                </c:pt>
                <c:pt idx="16063">
                  <c:v>420.28980000000001</c:v>
                </c:pt>
                <c:pt idx="16064">
                  <c:v>420.30040000000002</c:v>
                </c:pt>
                <c:pt idx="16065">
                  <c:v>420.3116</c:v>
                </c:pt>
                <c:pt idx="16066">
                  <c:v>420.32170000000002</c:v>
                </c:pt>
                <c:pt idx="16067">
                  <c:v>420.33139999999997</c:v>
                </c:pt>
                <c:pt idx="16068">
                  <c:v>420.34160000000003</c:v>
                </c:pt>
                <c:pt idx="16069">
                  <c:v>420.35329999999999</c:v>
                </c:pt>
                <c:pt idx="16070">
                  <c:v>420.36320000000001</c:v>
                </c:pt>
                <c:pt idx="16071">
                  <c:v>420.375</c:v>
                </c:pt>
                <c:pt idx="16072">
                  <c:v>420.38560000000001</c:v>
                </c:pt>
                <c:pt idx="16073">
                  <c:v>420.3954</c:v>
                </c:pt>
                <c:pt idx="16074">
                  <c:v>420.40640000000002</c:v>
                </c:pt>
                <c:pt idx="16075">
                  <c:v>420.41629999999998</c:v>
                </c:pt>
                <c:pt idx="16076">
                  <c:v>420.42619999999999</c:v>
                </c:pt>
                <c:pt idx="16077">
                  <c:v>420.43610000000001</c:v>
                </c:pt>
                <c:pt idx="16078">
                  <c:v>420.44639999999998</c:v>
                </c:pt>
                <c:pt idx="16079">
                  <c:v>420.45650000000001</c:v>
                </c:pt>
                <c:pt idx="16080">
                  <c:v>420.46699999999998</c:v>
                </c:pt>
                <c:pt idx="16081">
                  <c:v>420.4776</c:v>
                </c:pt>
                <c:pt idx="16082">
                  <c:v>420.48939999999999</c:v>
                </c:pt>
                <c:pt idx="16083">
                  <c:v>420.49900000000002</c:v>
                </c:pt>
                <c:pt idx="16084">
                  <c:v>420.51029999999997</c:v>
                </c:pt>
                <c:pt idx="16085">
                  <c:v>420.52089999999998</c:v>
                </c:pt>
                <c:pt idx="16086">
                  <c:v>420.53100000000001</c:v>
                </c:pt>
                <c:pt idx="16087">
                  <c:v>420.54079999999999</c:v>
                </c:pt>
                <c:pt idx="16088">
                  <c:v>420.55090000000001</c:v>
                </c:pt>
                <c:pt idx="16089">
                  <c:v>420.56290000000001</c:v>
                </c:pt>
                <c:pt idx="16090">
                  <c:v>420.57279999999997</c:v>
                </c:pt>
                <c:pt idx="16091">
                  <c:v>420.58210000000003</c:v>
                </c:pt>
                <c:pt idx="16092">
                  <c:v>420.5926</c:v>
                </c:pt>
                <c:pt idx="16093">
                  <c:v>420.60329999999999</c:v>
                </c:pt>
                <c:pt idx="16094">
                  <c:v>420.6146</c:v>
                </c:pt>
                <c:pt idx="16095">
                  <c:v>420.6259</c:v>
                </c:pt>
                <c:pt idx="16096">
                  <c:v>420.63459999999998</c:v>
                </c:pt>
                <c:pt idx="16097">
                  <c:v>420.64609999999999</c:v>
                </c:pt>
                <c:pt idx="16098">
                  <c:v>420.6567</c:v>
                </c:pt>
                <c:pt idx="16099">
                  <c:v>420.66739999999999</c:v>
                </c:pt>
                <c:pt idx="16100">
                  <c:v>420.67720000000003</c:v>
                </c:pt>
                <c:pt idx="16101">
                  <c:v>420.68630000000002</c:v>
                </c:pt>
                <c:pt idx="16102">
                  <c:v>420.69819999999999</c:v>
                </c:pt>
                <c:pt idx="16103">
                  <c:v>420.70859999999999</c:v>
                </c:pt>
                <c:pt idx="16104">
                  <c:v>420.72</c:v>
                </c:pt>
                <c:pt idx="16105">
                  <c:v>420.73129999999998</c:v>
                </c:pt>
                <c:pt idx="16106">
                  <c:v>420.74160000000001</c:v>
                </c:pt>
                <c:pt idx="16107">
                  <c:v>420.75240000000002</c:v>
                </c:pt>
                <c:pt idx="16108">
                  <c:v>420.76240000000001</c:v>
                </c:pt>
                <c:pt idx="16109">
                  <c:v>420.77480000000003</c:v>
                </c:pt>
                <c:pt idx="16110">
                  <c:v>420.78500000000003</c:v>
                </c:pt>
                <c:pt idx="16111">
                  <c:v>420.79399999999998</c:v>
                </c:pt>
                <c:pt idx="16112">
                  <c:v>420.80500000000001</c:v>
                </c:pt>
                <c:pt idx="16113">
                  <c:v>420.81740000000002</c:v>
                </c:pt>
                <c:pt idx="16114">
                  <c:v>420.8279</c:v>
                </c:pt>
                <c:pt idx="16115">
                  <c:v>420.83760000000001</c:v>
                </c:pt>
                <c:pt idx="16116">
                  <c:v>420.8476</c:v>
                </c:pt>
                <c:pt idx="16117">
                  <c:v>420.85879999999997</c:v>
                </c:pt>
                <c:pt idx="16118">
                  <c:v>420.86799999999999</c:v>
                </c:pt>
                <c:pt idx="16119">
                  <c:v>420.87959999999998</c:v>
                </c:pt>
                <c:pt idx="16120">
                  <c:v>420.89120000000003</c:v>
                </c:pt>
                <c:pt idx="16121">
                  <c:v>420.90100000000001</c:v>
                </c:pt>
                <c:pt idx="16122">
                  <c:v>420.91030000000001</c:v>
                </c:pt>
                <c:pt idx="16123">
                  <c:v>420.9187</c:v>
                </c:pt>
                <c:pt idx="16124">
                  <c:v>420.92950000000002</c:v>
                </c:pt>
                <c:pt idx="16125">
                  <c:v>420.94040000000001</c:v>
                </c:pt>
                <c:pt idx="16126">
                  <c:v>420.95119999999997</c:v>
                </c:pt>
                <c:pt idx="16127">
                  <c:v>420.96199999999999</c:v>
                </c:pt>
                <c:pt idx="16128">
                  <c:v>420.97340000000003</c:v>
                </c:pt>
                <c:pt idx="16129">
                  <c:v>420.98500000000001</c:v>
                </c:pt>
                <c:pt idx="16130">
                  <c:v>420.99509999999998</c:v>
                </c:pt>
                <c:pt idx="16131">
                  <c:v>421.0068</c:v>
                </c:pt>
                <c:pt idx="16132">
                  <c:v>421.01760000000002</c:v>
                </c:pt>
                <c:pt idx="16133">
                  <c:v>421.02839999999998</c:v>
                </c:pt>
                <c:pt idx="16134">
                  <c:v>421.03899999999999</c:v>
                </c:pt>
                <c:pt idx="16135">
                  <c:v>421.0478</c:v>
                </c:pt>
                <c:pt idx="16136">
                  <c:v>421.05959999999999</c:v>
                </c:pt>
                <c:pt idx="16137">
                  <c:v>421.06869999999998</c:v>
                </c:pt>
                <c:pt idx="16138">
                  <c:v>421.07940000000002</c:v>
                </c:pt>
                <c:pt idx="16139">
                  <c:v>421.09160000000003</c:v>
                </c:pt>
                <c:pt idx="16140">
                  <c:v>421.10160000000002</c:v>
                </c:pt>
                <c:pt idx="16141">
                  <c:v>421.11059999999998</c:v>
                </c:pt>
                <c:pt idx="16142">
                  <c:v>421.12310000000002</c:v>
                </c:pt>
                <c:pt idx="16143">
                  <c:v>421.13279999999997</c:v>
                </c:pt>
                <c:pt idx="16144">
                  <c:v>421.14299999999997</c:v>
                </c:pt>
                <c:pt idx="16145">
                  <c:v>421.1542</c:v>
                </c:pt>
                <c:pt idx="16146">
                  <c:v>421.16460000000001</c:v>
                </c:pt>
                <c:pt idx="16147">
                  <c:v>421.17380000000003</c:v>
                </c:pt>
                <c:pt idx="16148">
                  <c:v>421.18380000000002</c:v>
                </c:pt>
                <c:pt idx="16149">
                  <c:v>421.19200000000001</c:v>
                </c:pt>
                <c:pt idx="16150">
                  <c:v>421.2045</c:v>
                </c:pt>
                <c:pt idx="16151">
                  <c:v>421.21300000000002</c:v>
                </c:pt>
                <c:pt idx="16152">
                  <c:v>421.22239999999999</c:v>
                </c:pt>
                <c:pt idx="16153">
                  <c:v>421.233</c:v>
                </c:pt>
                <c:pt idx="16154">
                  <c:v>421.24380000000002</c:v>
                </c:pt>
                <c:pt idx="16155">
                  <c:v>421.2552</c:v>
                </c:pt>
                <c:pt idx="16156">
                  <c:v>421.26299999999998</c:v>
                </c:pt>
                <c:pt idx="16157">
                  <c:v>421.27359999999999</c:v>
                </c:pt>
                <c:pt idx="16158">
                  <c:v>421.28379999999999</c:v>
                </c:pt>
                <c:pt idx="16159">
                  <c:v>421.29349999999999</c:v>
                </c:pt>
                <c:pt idx="16160">
                  <c:v>421.30439999999999</c:v>
                </c:pt>
                <c:pt idx="16161">
                  <c:v>421.31439999999998</c:v>
                </c:pt>
                <c:pt idx="16162">
                  <c:v>421.32499999999999</c:v>
                </c:pt>
                <c:pt idx="16163">
                  <c:v>421.33519999999999</c:v>
                </c:pt>
                <c:pt idx="16164">
                  <c:v>421.34559999999999</c:v>
                </c:pt>
                <c:pt idx="16165">
                  <c:v>421.35840000000002</c:v>
                </c:pt>
                <c:pt idx="16166">
                  <c:v>421.36739999999998</c:v>
                </c:pt>
                <c:pt idx="16167">
                  <c:v>421.3775</c:v>
                </c:pt>
                <c:pt idx="16168">
                  <c:v>421.38670000000002</c:v>
                </c:pt>
                <c:pt idx="16169">
                  <c:v>421.39839999999998</c:v>
                </c:pt>
                <c:pt idx="16170">
                  <c:v>421.4083</c:v>
                </c:pt>
                <c:pt idx="16171">
                  <c:v>421.41879999999998</c:v>
                </c:pt>
                <c:pt idx="16172">
                  <c:v>421.42919999999998</c:v>
                </c:pt>
                <c:pt idx="16173">
                  <c:v>421.4402</c:v>
                </c:pt>
                <c:pt idx="16174">
                  <c:v>421.44920000000002</c:v>
                </c:pt>
                <c:pt idx="16175">
                  <c:v>421.46</c:v>
                </c:pt>
                <c:pt idx="16176">
                  <c:v>421.47070000000002</c:v>
                </c:pt>
                <c:pt idx="16177">
                  <c:v>421.48239999999998</c:v>
                </c:pt>
                <c:pt idx="16178">
                  <c:v>421.49099999999999</c:v>
                </c:pt>
                <c:pt idx="16179">
                  <c:v>421.50099999999998</c:v>
                </c:pt>
                <c:pt idx="16180">
                  <c:v>421.51139999999998</c:v>
                </c:pt>
                <c:pt idx="16181">
                  <c:v>421.52179999999998</c:v>
                </c:pt>
                <c:pt idx="16182">
                  <c:v>421.53129999999999</c:v>
                </c:pt>
                <c:pt idx="16183">
                  <c:v>421.54160000000002</c:v>
                </c:pt>
                <c:pt idx="16184">
                  <c:v>421.55160000000001</c:v>
                </c:pt>
                <c:pt idx="16185">
                  <c:v>421.56259999999997</c:v>
                </c:pt>
                <c:pt idx="16186">
                  <c:v>421.5736</c:v>
                </c:pt>
                <c:pt idx="16187">
                  <c:v>421.58460000000002</c:v>
                </c:pt>
                <c:pt idx="16188">
                  <c:v>421.59379999999999</c:v>
                </c:pt>
                <c:pt idx="16189">
                  <c:v>421.60359999999997</c:v>
                </c:pt>
                <c:pt idx="16190">
                  <c:v>421.61360000000002</c:v>
                </c:pt>
                <c:pt idx="16191">
                  <c:v>421.62459999999999</c:v>
                </c:pt>
                <c:pt idx="16192">
                  <c:v>421.63299999999998</c:v>
                </c:pt>
                <c:pt idx="16193">
                  <c:v>421.64400000000001</c:v>
                </c:pt>
                <c:pt idx="16194">
                  <c:v>421.65309999999999</c:v>
                </c:pt>
                <c:pt idx="16195">
                  <c:v>421.66340000000002</c:v>
                </c:pt>
                <c:pt idx="16196">
                  <c:v>421.67399999999998</c:v>
                </c:pt>
                <c:pt idx="16197">
                  <c:v>421.68520000000001</c:v>
                </c:pt>
                <c:pt idx="16198">
                  <c:v>421.69380000000001</c:v>
                </c:pt>
                <c:pt idx="16199">
                  <c:v>421.7056</c:v>
                </c:pt>
                <c:pt idx="16200">
                  <c:v>421.7158</c:v>
                </c:pt>
                <c:pt idx="16201">
                  <c:v>421.72629999999998</c:v>
                </c:pt>
                <c:pt idx="16202">
                  <c:v>421.73829999999998</c:v>
                </c:pt>
                <c:pt idx="16203">
                  <c:v>421.74860000000001</c:v>
                </c:pt>
                <c:pt idx="16204">
                  <c:v>421.75880000000001</c:v>
                </c:pt>
                <c:pt idx="16205">
                  <c:v>421.76940000000002</c:v>
                </c:pt>
                <c:pt idx="16206">
                  <c:v>421.779</c:v>
                </c:pt>
                <c:pt idx="16207">
                  <c:v>421.79</c:v>
                </c:pt>
                <c:pt idx="16208">
                  <c:v>421.80239999999998</c:v>
                </c:pt>
                <c:pt idx="16209">
                  <c:v>421.81119999999999</c:v>
                </c:pt>
                <c:pt idx="16210">
                  <c:v>421.82260000000002</c:v>
                </c:pt>
                <c:pt idx="16211">
                  <c:v>421.83330000000001</c:v>
                </c:pt>
                <c:pt idx="16212">
                  <c:v>421.84249999999997</c:v>
                </c:pt>
                <c:pt idx="16213">
                  <c:v>421.85219999999998</c:v>
                </c:pt>
                <c:pt idx="16214">
                  <c:v>421.86279999999999</c:v>
                </c:pt>
                <c:pt idx="16215">
                  <c:v>421.87240000000003</c:v>
                </c:pt>
                <c:pt idx="16216">
                  <c:v>421.88200000000001</c:v>
                </c:pt>
                <c:pt idx="16217">
                  <c:v>421.89179999999999</c:v>
                </c:pt>
                <c:pt idx="16218">
                  <c:v>421.90309999999999</c:v>
                </c:pt>
                <c:pt idx="16219">
                  <c:v>421.91219999999998</c:v>
                </c:pt>
                <c:pt idx="16220">
                  <c:v>421.9228</c:v>
                </c:pt>
                <c:pt idx="16221">
                  <c:v>421.9332</c:v>
                </c:pt>
                <c:pt idx="16222">
                  <c:v>421.94260000000003</c:v>
                </c:pt>
                <c:pt idx="16223">
                  <c:v>421.95479999999998</c:v>
                </c:pt>
                <c:pt idx="16224">
                  <c:v>421.964</c:v>
                </c:pt>
                <c:pt idx="16225">
                  <c:v>421.97539999999998</c:v>
                </c:pt>
                <c:pt idx="16226">
                  <c:v>421.98630000000003</c:v>
                </c:pt>
                <c:pt idx="16227">
                  <c:v>421.99740000000003</c:v>
                </c:pt>
                <c:pt idx="16228">
                  <c:v>422.00740000000002</c:v>
                </c:pt>
                <c:pt idx="16229">
                  <c:v>422.01839999999999</c:v>
                </c:pt>
                <c:pt idx="16230">
                  <c:v>422.03039999999999</c:v>
                </c:pt>
                <c:pt idx="16231">
                  <c:v>422.03899999999999</c:v>
                </c:pt>
                <c:pt idx="16232">
                  <c:v>422.05</c:v>
                </c:pt>
                <c:pt idx="16233">
                  <c:v>422.0609</c:v>
                </c:pt>
                <c:pt idx="16234">
                  <c:v>422.07220000000001</c:v>
                </c:pt>
                <c:pt idx="16235">
                  <c:v>422.08370000000002</c:v>
                </c:pt>
                <c:pt idx="16236">
                  <c:v>422.09370000000001</c:v>
                </c:pt>
                <c:pt idx="16237">
                  <c:v>422.10250000000002</c:v>
                </c:pt>
                <c:pt idx="16238">
                  <c:v>422.11110000000002</c:v>
                </c:pt>
                <c:pt idx="16239">
                  <c:v>422.12029999999999</c:v>
                </c:pt>
                <c:pt idx="16240">
                  <c:v>422.12920000000003</c:v>
                </c:pt>
                <c:pt idx="16241">
                  <c:v>422.1395</c:v>
                </c:pt>
                <c:pt idx="16242">
                  <c:v>422.15</c:v>
                </c:pt>
                <c:pt idx="16243">
                  <c:v>422.15969999999999</c:v>
                </c:pt>
                <c:pt idx="16244">
                  <c:v>422.17099999999999</c:v>
                </c:pt>
                <c:pt idx="16245">
                  <c:v>422.17910000000001</c:v>
                </c:pt>
                <c:pt idx="16246">
                  <c:v>422.18959999999998</c:v>
                </c:pt>
                <c:pt idx="16247">
                  <c:v>422.19900000000001</c:v>
                </c:pt>
                <c:pt idx="16248">
                  <c:v>422.20960000000002</c:v>
                </c:pt>
                <c:pt idx="16249">
                  <c:v>422.22</c:v>
                </c:pt>
                <c:pt idx="16250">
                  <c:v>422.23</c:v>
                </c:pt>
                <c:pt idx="16251">
                  <c:v>422.24029999999999</c:v>
                </c:pt>
                <c:pt idx="16252">
                  <c:v>422.24979999999999</c:v>
                </c:pt>
                <c:pt idx="16253">
                  <c:v>422.26</c:v>
                </c:pt>
                <c:pt idx="16254">
                  <c:v>422.27080000000001</c:v>
                </c:pt>
                <c:pt idx="16255">
                  <c:v>422.28019999999998</c:v>
                </c:pt>
                <c:pt idx="16256">
                  <c:v>422.29140000000001</c:v>
                </c:pt>
                <c:pt idx="16257">
                  <c:v>422.30119999999999</c:v>
                </c:pt>
                <c:pt idx="16258">
                  <c:v>422.31279999999998</c:v>
                </c:pt>
                <c:pt idx="16259">
                  <c:v>422.32400000000001</c:v>
                </c:pt>
                <c:pt idx="16260">
                  <c:v>422.33519999999999</c:v>
                </c:pt>
                <c:pt idx="16261">
                  <c:v>422.34410000000003</c:v>
                </c:pt>
                <c:pt idx="16262">
                  <c:v>422.35489999999999</c:v>
                </c:pt>
                <c:pt idx="16263">
                  <c:v>422.36520000000002</c:v>
                </c:pt>
                <c:pt idx="16264">
                  <c:v>422.37540000000001</c:v>
                </c:pt>
                <c:pt idx="16265">
                  <c:v>422.38690000000003</c:v>
                </c:pt>
                <c:pt idx="16266">
                  <c:v>422.3974</c:v>
                </c:pt>
                <c:pt idx="16267">
                  <c:v>422.4092</c:v>
                </c:pt>
                <c:pt idx="16268">
                  <c:v>422.41879999999998</c:v>
                </c:pt>
                <c:pt idx="16269">
                  <c:v>422.42930000000001</c:v>
                </c:pt>
                <c:pt idx="16270">
                  <c:v>422.44029999999998</c:v>
                </c:pt>
                <c:pt idx="16271">
                  <c:v>422.45060000000001</c:v>
                </c:pt>
                <c:pt idx="16272">
                  <c:v>422.46170000000001</c:v>
                </c:pt>
                <c:pt idx="16273">
                  <c:v>422.47059999999999</c:v>
                </c:pt>
                <c:pt idx="16274">
                  <c:v>422.4812</c:v>
                </c:pt>
                <c:pt idx="16275">
                  <c:v>422.49299999999999</c:v>
                </c:pt>
                <c:pt idx="16276">
                  <c:v>422.50290000000001</c:v>
                </c:pt>
                <c:pt idx="16277">
                  <c:v>422.51260000000002</c:v>
                </c:pt>
                <c:pt idx="16278">
                  <c:v>422.52339999999998</c:v>
                </c:pt>
                <c:pt idx="16279">
                  <c:v>422.53250000000003</c:v>
                </c:pt>
                <c:pt idx="16280">
                  <c:v>422.54340000000002</c:v>
                </c:pt>
                <c:pt idx="16281">
                  <c:v>422.55309999999997</c:v>
                </c:pt>
                <c:pt idx="16282">
                  <c:v>422.56400000000002</c:v>
                </c:pt>
                <c:pt idx="16283">
                  <c:v>422.57580000000002</c:v>
                </c:pt>
                <c:pt idx="16284">
                  <c:v>422.5856</c:v>
                </c:pt>
                <c:pt idx="16285">
                  <c:v>422.59539999999998</c:v>
                </c:pt>
                <c:pt idx="16286">
                  <c:v>422.60539999999997</c:v>
                </c:pt>
                <c:pt idx="16287">
                  <c:v>422.61649999999997</c:v>
                </c:pt>
                <c:pt idx="16288">
                  <c:v>422.62720000000002</c:v>
                </c:pt>
                <c:pt idx="16289">
                  <c:v>422.6354</c:v>
                </c:pt>
                <c:pt idx="16290">
                  <c:v>422.64760000000001</c:v>
                </c:pt>
                <c:pt idx="16291">
                  <c:v>422.65780000000001</c:v>
                </c:pt>
                <c:pt idx="16292">
                  <c:v>422.66660000000002</c:v>
                </c:pt>
                <c:pt idx="16293">
                  <c:v>422.67779999999999</c:v>
                </c:pt>
                <c:pt idx="16294">
                  <c:v>422.6884</c:v>
                </c:pt>
                <c:pt idx="16295">
                  <c:v>422.6979</c:v>
                </c:pt>
                <c:pt idx="16296">
                  <c:v>422.70929999999998</c:v>
                </c:pt>
                <c:pt idx="16297">
                  <c:v>422.71899999999999</c:v>
                </c:pt>
                <c:pt idx="16298">
                  <c:v>422.72930000000002</c:v>
                </c:pt>
                <c:pt idx="16299">
                  <c:v>422.73899999999998</c:v>
                </c:pt>
                <c:pt idx="16300">
                  <c:v>422.74939999999998</c:v>
                </c:pt>
                <c:pt idx="16301">
                  <c:v>422.75920000000002</c:v>
                </c:pt>
                <c:pt idx="16302">
                  <c:v>422.76909999999998</c:v>
                </c:pt>
                <c:pt idx="16303">
                  <c:v>422.77940000000001</c:v>
                </c:pt>
                <c:pt idx="16304">
                  <c:v>422.79160000000002</c:v>
                </c:pt>
                <c:pt idx="16305">
                  <c:v>422.80189999999999</c:v>
                </c:pt>
                <c:pt idx="16306">
                  <c:v>422.81189999999998</c:v>
                </c:pt>
                <c:pt idx="16307">
                  <c:v>422.8229</c:v>
                </c:pt>
                <c:pt idx="16308">
                  <c:v>422.83420000000001</c:v>
                </c:pt>
                <c:pt idx="16309">
                  <c:v>422.84460000000001</c:v>
                </c:pt>
                <c:pt idx="16310">
                  <c:v>422.85419999999999</c:v>
                </c:pt>
                <c:pt idx="16311">
                  <c:v>422.86239999999998</c:v>
                </c:pt>
                <c:pt idx="16312">
                  <c:v>422.8716</c:v>
                </c:pt>
                <c:pt idx="16313">
                  <c:v>422.88159999999999</c:v>
                </c:pt>
                <c:pt idx="16314">
                  <c:v>422.89179999999999</c:v>
                </c:pt>
                <c:pt idx="16315">
                  <c:v>422.9006</c:v>
                </c:pt>
                <c:pt idx="16316">
                  <c:v>422.91160000000002</c:v>
                </c:pt>
                <c:pt idx="16317">
                  <c:v>422.92059999999998</c:v>
                </c:pt>
                <c:pt idx="16318">
                  <c:v>422.93090000000001</c:v>
                </c:pt>
                <c:pt idx="16319">
                  <c:v>422.94139999999999</c:v>
                </c:pt>
                <c:pt idx="16320">
                  <c:v>422.95119999999997</c:v>
                </c:pt>
                <c:pt idx="16321">
                  <c:v>422.96280000000002</c:v>
                </c:pt>
                <c:pt idx="16322">
                  <c:v>422.97140000000002</c:v>
                </c:pt>
                <c:pt idx="16323">
                  <c:v>422.98250000000002</c:v>
                </c:pt>
                <c:pt idx="16324">
                  <c:v>422.99299999999999</c:v>
                </c:pt>
                <c:pt idx="16325">
                  <c:v>423.00290000000001</c:v>
                </c:pt>
                <c:pt idx="16326">
                  <c:v>423.01260000000002</c:v>
                </c:pt>
                <c:pt idx="16327">
                  <c:v>423.024</c:v>
                </c:pt>
                <c:pt idx="16328">
                  <c:v>423.03339999999997</c:v>
                </c:pt>
                <c:pt idx="16329">
                  <c:v>423.04239999999999</c:v>
                </c:pt>
                <c:pt idx="16330">
                  <c:v>423.05169999999998</c:v>
                </c:pt>
                <c:pt idx="16331">
                  <c:v>423.0634</c:v>
                </c:pt>
                <c:pt idx="16332">
                  <c:v>423.07220000000001</c:v>
                </c:pt>
                <c:pt idx="16333">
                  <c:v>423.0822</c:v>
                </c:pt>
                <c:pt idx="16334">
                  <c:v>423.09219999999999</c:v>
                </c:pt>
                <c:pt idx="16335">
                  <c:v>423.10289999999998</c:v>
                </c:pt>
                <c:pt idx="16336">
                  <c:v>423.11040000000003</c:v>
                </c:pt>
                <c:pt idx="16337">
                  <c:v>423.1234</c:v>
                </c:pt>
                <c:pt idx="16338">
                  <c:v>423.13299999999998</c:v>
                </c:pt>
                <c:pt idx="16339">
                  <c:v>423.14280000000002</c:v>
                </c:pt>
                <c:pt idx="16340">
                  <c:v>423.15359999999998</c:v>
                </c:pt>
                <c:pt idx="16341">
                  <c:v>423.16500000000002</c:v>
                </c:pt>
                <c:pt idx="16342">
                  <c:v>423.17500000000001</c:v>
                </c:pt>
                <c:pt idx="16343">
                  <c:v>423.18540000000002</c:v>
                </c:pt>
                <c:pt idx="16344">
                  <c:v>423.19400000000002</c:v>
                </c:pt>
                <c:pt idx="16345">
                  <c:v>423.20350000000002</c:v>
                </c:pt>
                <c:pt idx="16346">
                  <c:v>423.21429999999998</c:v>
                </c:pt>
                <c:pt idx="16347">
                  <c:v>423.22280000000001</c:v>
                </c:pt>
                <c:pt idx="16348">
                  <c:v>423.23200000000003</c:v>
                </c:pt>
                <c:pt idx="16349">
                  <c:v>423.24340000000001</c:v>
                </c:pt>
                <c:pt idx="16350">
                  <c:v>423.25349999999997</c:v>
                </c:pt>
                <c:pt idx="16351">
                  <c:v>423.2636</c:v>
                </c:pt>
                <c:pt idx="16352">
                  <c:v>423.2722</c:v>
                </c:pt>
                <c:pt idx="16353">
                  <c:v>423.28250000000003</c:v>
                </c:pt>
                <c:pt idx="16354">
                  <c:v>423.29160000000002</c:v>
                </c:pt>
                <c:pt idx="16355">
                  <c:v>423.30439999999999</c:v>
                </c:pt>
                <c:pt idx="16356">
                  <c:v>423.31299999999999</c:v>
                </c:pt>
                <c:pt idx="16357">
                  <c:v>423.32459999999998</c:v>
                </c:pt>
                <c:pt idx="16358">
                  <c:v>423.33420000000001</c:v>
                </c:pt>
                <c:pt idx="16359">
                  <c:v>423.3433</c:v>
                </c:pt>
                <c:pt idx="16360">
                  <c:v>423.35410000000002</c:v>
                </c:pt>
                <c:pt idx="16361">
                  <c:v>423.3639</c:v>
                </c:pt>
                <c:pt idx="16362">
                  <c:v>423.37290000000002</c:v>
                </c:pt>
                <c:pt idx="16363">
                  <c:v>423.38299999999998</c:v>
                </c:pt>
                <c:pt idx="16364">
                  <c:v>423.39339999999999</c:v>
                </c:pt>
                <c:pt idx="16365">
                  <c:v>423.40449999999998</c:v>
                </c:pt>
                <c:pt idx="16366">
                  <c:v>423.41460000000001</c:v>
                </c:pt>
                <c:pt idx="16367">
                  <c:v>423.4248</c:v>
                </c:pt>
                <c:pt idx="16368">
                  <c:v>423.43720000000002</c:v>
                </c:pt>
                <c:pt idx="16369">
                  <c:v>423.44659999999999</c:v>
                </c:pt>
                <c:pt idx="16370">
                  <c:v>423.45699999999999</c:v>
                </c:pt>
                <c:pt idx="16371">
                  <c:v>423.46749999999997</c:v>
                </c:pt>
                <c:pt idx="16372">
                  <c:v>423.4778</c:v>
                </c:pt>
                <c:pt idx="16373">
                  <c:v>423.48820000000001</c:v>
                </c:pt>
                <c:pt idx="16374">
                  <c:v>423.49860000000001</c:v>
                </c:pt>
                <c:pt idx="16375">
                  <c:v>423.50689999999997</c:v>
                </c:pt>
                <c:pt idx="16376">
                  <c:v>423.517</c:v>
                </c:pt>
                <c:pt idx="16377">
                  <c:v>423.52659999999997</c:v>
                </c:pt>
                <c:pt idx="16378">
                  <c:v>423.5367</c:v>
                </c:pt>
                <c:pt idx="16379">
                  <c:v>423.54739999999998</c:v>
                </c:pt>
                <c:pt idx="16380">
                  <c:v>423.55759999999998</c:v>
                </c:pt>
                <c:pt idx="16381">
                  <c:v>423.56740000000002</c:v>
                </c:pt>
                <c:pt idx="16382">
                  <c:v>423.57639999999998</c:v>
                </c:pt>
                <c:pt idx="16383">
                  <c:v>423.58760000000001</c:v>
                </c:pt>
                <c:pt idx="16384">
                  <c:v>423.59730000000002</c:v>
                </c:pt>
                <c:pt idx="16385">
                  <c:v>423.60820000000001</c:v>
                </c:pt>
                <c:pt idx="16386">
                  <c:v>423.61799999999999</c:v>
                </c:pt>
                <c:pt idx="16387">
                  <c:v>423.6284</c:v>
                </c:pt>
                <c:pt idx="16388">
                  <c:v>423.63940000000002</c:v>
                </c:pt>
                <c:pt idx="16389">
                  <c:v>423.65019999999998</c:v>
                </c:pt>
                <c:pt idx="16390">
                  <c:v>423.66039999999998</c:v>
                </c:pt>
                <c:pt idx="16391">
                  <c:v>423.66840000000002</c:v>
                </c:pt>
                <c:pt idx="16392">
                  <c:v>423.67899999999997</c:v>
                </c:pt>
                <c:pt idx="16393">
                  <c:v>423.68900000000002</c:v>
                </c:pt>
                <c:pt idx="16394">
                  <c:v>423.7004</c:v>
                </c:pt>
                <c:pt idx="16395">
                  <c:v>423.71100000000001</c:v>
                </c:pt>
                <c:pt idx="16396">
                  <c:v>423.7226</c:v>
                </c:pt>
                <c:pt idx="16397">
                  <c:v>423.73059999999998</c:v>
                </c:pt>
                <c:pt idx="16398">
                  <c:v>423.74239999999998</c:v>
                </c:pt>
                <c:pt idx="16399">
                  <c:v>423.75299999999999</c:v>
                </c:pt>
                <c:pt idx="16400">
                  <c:v>423.7629</c:v>
                </c:pt>
                <c:pt idx="16401">
                  <c:v>423.774</c:v>
                </c:pt>
                <c:pt idx="16402">
                  <c:v>423.78300000000002</c:v>
                </c:pt>
                <c:pt idx="16403">
                  <c:v>423.79300000000001</c:v>
                </c:pt>
                <c:pt idx="16404">
                  <c:v>423.80279999999999</c:v>
                </c:pt>
                <c:pt idx="16405">
                  <c:v>423.81389999999999</c:v>
                </c:pt>
                <c:pt idx="16406">
                  <c:v>423.8236</c:v>
                </c:pt>
                <c:pt idx="16407">
                  <c:v>423.83139999999997</c:v>
                </c:pt>
                <c:pt idx="16408">
                  <c:v>423.8415</c:v>
                </c:pt>
                <c:pt idx="16409">
                  <c:v>423.8503</c:v>
                </c:pt>
                <c:pt idx="16410">
                  <c:v>423.86110000000002</c:v>
                </c:pt>
                <c:pt idx="16411">
                  <c:v>423.87099999999998</c:v>
                </c:pt>
                <c:pt idx="16412">
                  <c:v>423.88029999999998</c:v>
                </c:pt>
                <c:pt idx="16413">
                  <c:v>423.89120000000003</c:v>
                </c:pt>
                <c:pt idx="16414">
                  <c:v>423.9006</c:v>
                </c:pt>
                <c:pt idx="16415">
                  <c:v>423.91320000000002</c:v>
                </c:pt>
                <c:pt idx="16416">
                  <c:v>423.9228</c:v>
                </c:pt>
                <c:pt idx="16417">
                  <c:v>423.93400000000003</c:v>
                </c:pt>
                <c:pt idx="16418">
                  <c:v>423.9434</c:v>
                </c:pt>
                <c:pt idx="16419">
                  <c:v>423.95330000000001</c:v>
                </c:pt>
                <c:pt idx="16420">
                  <c:v>423.96440000000001</c:v>
                </c:pt>
                <c:pt idx="16421">
                  <c:v>423.97480000000002</c:v>
                </c:pt>
                <c:pt idx="16422">
                  <c:v>423.98349999999999</c:v>
                </c:pt>
                <c:pt idx="16423">
                  <c:v>423.99329999999998</c:v>
                </c:pt>
                <c:pt idx="16424">
                  <c:v>424.00279999999998</c:v>
                </c:pt>
                <c:pt idx="16425">
                  <c:v>424.01119999999997</c:v>
                </c:pt>
                <c:pt idx="16426">
                  <c:v>424.0204</c:v>
                </c:pt>
                <c:pt idx="16427">
                  <c:v>424.03199999999998</c:v>
                </c:pt>
                <c:pt idx="16428">
                  <c:v>424.03910000000002</c:v>
                </c:pt>
                <c:pt idx="16429">
                  <c:v>424.04809999999998</c:v>
                </c:pt>
                <c:pt idx="16430">
                  <c:v>424.05720000000002</c:v>
                </c:pt>
                <c:pt idx="16431">
                  <c:v>424.06760000000003</c:v>
                </c:pt>
                <c:pt idx="16432">
                  <c:v>424.07679999999999</c:v>
                </c:pt>
                <c:pt idx="16433">
                  <c:v>424.08659999999998</c:v>
                </c:pt>
                <c:pt idx="16434">
                  <c:v>424.09710000000001</c:v>
                </c:pt>
                <c:pt idx="16435">
                  <c:v>424.10640000000001</c:v>
                </c:pt>
                <c:pt idx="16436">
                  <c:v>424.11559999999997</c:v>
                </c:pt>
                <c:pt idx="16437">
                  <c:v>424.12470000000002</c:v>
                </c:pt>
                <c:pt idx="16438">
                  <c:v>424.13420000000002</c:v>
                </c:pt>
                <c:pt idx="16439">
                  <c:v>424.14280000000002</c:v>
                </c:pt>
                <c:pt idx="16440">
                  <c:v>424.1533</c:v>
                </c:pt>
                <c:pt idx="16441">
                  <c:v>424.16219999999998</c:v>
                </c:pt>
                <c:pt idx="16442">
                  <c:v>424.17160000000001</c:v>
                </c:pt>
                <c:pt idx="16443">
                  <c:v>424.18180000000001</c:v>
                </c:pt>
                <c:pt idx="16444">
                  <c:v>424.19260000000003</c:v>
                </c:pt>
                <c:pt idx="16445">
                  <c:v>424.202</c:v>
                </c:pt>
                <c:pt idx="16446">
                  <c:v>424.21190000000001</c:v>
                </c:pt>
                <c:pt idx="16447">
                  <c:v>424.22050000000002</c:v>
                </c:pt>
                <c:pt idx="16448">
                  <c:v>424.23090000000002</c:v>
                </c:pt>
                <c:pt idx="16449">
                  <c:v>424.24020000000002</c:v>
                </c:pt>
                <c:pt idx="16450">
                  <c:v>424.25080000000003</c:v>
                </c:pt>
                <c:pt idx="16451">
                  <c:v>424.26190000000003</c:v>
                </c:pt>
                <c:pt idx="16452">
                  <c:v>424.27260000000001</c:v>
                </c:pt>
                <c:pt idx="16453">
                  <c:v>424.2824</c:v>
                </c:pt>
                <c:pt idx="16454">
                  <c:v>424.29219999999998</c:v>
                </c:pt>
                <c:pt idx="16455">
                  <c:v>424.30259999999998</c:v>
                </c:pt>
                <c:pt idx="16456">
                  <c:v>424.31540000000001</c:v>
                </c:pt>
                <c:pt idx="16457">
                  <c:v>424.32569999999998</c:v>
                </c:pt>
                <c:pt idx="16458">
                  <c:v>424.33769999999998</c:v>
                </c:pt>
                <c:pt idx="16459">
                  <c:v>424.34699999999998</c:v>
                </c:pt>
                <c:pt idx="16460">
                  <c:v>424.35649999999998</c:v>
                </c:pt>
                <c:pt idx="16461">
                  <c:v>424.36959999999999</c:v>
                </c:pt>
                <c:pt idx="16462">
                  <c:v>424.37860000000001</c:v>
                </c:pt>
                <c:pt idx="16463">
                  <c:v>424.39030000000002</c:v>
                </c:pt>
                <c:pt idx="16464">
                  <c:v>424.40249999999997</c:v>
                </c:pt>
                <c:pt idx="16465">
                  <c:v>424.4128</c:v>
                </c:pt>
                <c:pt idx="16466">
                  <c:v>424.42329999999998</c:v>
                </c:pt>
                <c:pt idx="16467">
                  <c:v>424.43509999999998</c:v>
                </c:pt>
                <c:pt idx="16468">
                  <c:v>424.44560000000001</c:v>
                </c:pt>
                <c:pt idx="16469">
                  <c:v>424.45760000000001</c:v>
                </c:pt>
                <c:pt idx="16470">
                  <c:v>424.46800000000002</c:v>
                </c:pt>
                <c:pt idx="16471">
                  <c:v>424.47899999999998</c:v>
                </c:pt>
                <c:pt idx="16472">
                  <c:v>424.49020000000002</c:v>
                </c:pt>
                <c:pt idx="16473">
                  <c:v>424.5</c:v>
                </c:pt>
                <c:pt idx="16474">
                  <c:v>424.51060000000001</c:v>
                </c:pt>
                <c:pt idx="16475">
                  <c:v>424.5204</c:v>
                </c:pt>
                <c:pt idx="16476">
                  <c:v>424.53030000000001</c:v>
                </c:pt>
                <c:pt idx="16477">
                  <c:v>424.54039999999998</c:v>
                </c:pt>
                <c:pt idx="16478">
                  <c:v>424.55079999999998</c:v>
                </c:pt>
                <c:pt idx="16479">
                  <c:v>424.56200000000001</c:v>
                </c:pt>
                <c:pt idx="16480">
                  <c:v>424.57080000000002</c:v>
                </c:pt>
                <c:pt idx="16481">
                  <c:v>424.5804</c:v>
                </c:pt>
                <c:pt idx="16482">
                  <c:v>424.58980000000003</c:v>
                </c:pt>
                <c:pt idx="16483">
                  <c:v>424.59800000000001</c:v>
                </c:pt>
                <c:pt idx="16484">
                  <c:v>424.60939999999999</c:v>
                </c:pt>
                <c:pt idx="16485">
                  <c:v>424.61860000000001</c:v>
                </c:pt>
                <c:pt idx="16486">
                  <c:v>424.62740000000002</c:v>
                </c:pt>
                <c:pt idx="16487">
                  <c:v>424.63589999999999</c:v>
                </c:pt>
                <c:pt idx="16488">
                  <c:v>424.64460000000003</c:v>
                </c:pt>
                <c:pt idx="16489">
                  <c:v>424.65390000000002</c:v>
                </c:pt>
                <c:pt idx="16490">
                  <c:v>424.66300000000001</c:v>
                </c:pt>
                <c:pt idx="16491">
                  <c:v>424.67</c:v>
                </c:pt>
                <c:pt idx="16492">
                  <c:v>424.67899999999997</c:v>
                </c:pt>
                <c:pt idx="16493">
                  <c:v>424.68770000000001</c:v>
                </c:pt>
                <c:pt idx="16494">
                  <c:v>424.6961</c:v>
                </c:pt>
                <c:pt idx="16495">
                  <c:v>424.70490000000001</c:v>
                </c:pt>
                <c:pt idx="16496">
                  <c:v>424.71539999999999</c:v>
                </c:pt>
                <c:pt idx="16497">
                  <c:v>424.72199999999998</c:v>
                </c:pt>
                <c:pt idx="16498">
                  <c:v>424.73239999999998</c:v>
                </c:pt>
                <c:pt idx="16499">
                  <c:v>424.74059999999997</c:v>
                </c:pt>
                <c:pt idx="16500">
                  <c:v>424.75220000000002</c:v>
                </c:pt>
                <c:pt idx="16501">
                  <c:v>424.76159999999999</c:v>
                </c:pt>
                <c:pt idx="16502">
                  <c:v>424.77010000000001</c:v>
                </c:pt>
                <c:pt idx="16503">
                  <c:v>424.78059999999999</c:v>
                </c:pt>
                <c:pt idx="16504">
                  <c:v>424.79239999999999</c:v>
                </c:pt>
                <c:pt idx="16505">
                  <c:v>424.80090000000001</c:v>
                </c:pt>
                <c:pt idx="16506">
                  <c:v>424.81060000000002</c:v>
                </c:pt>
                <c:pt idx="16507">
                  <c:v>424.82040000000001</c:v>
                </c:pt>
                <c:pt idx="16508">
                  <c:v>424.83199999999999</c:v>
                </c:pt>
                <c:pt idx="16509">
                  <c:v>424.84109999999998</c:v>
                </c:pt>
                <c:pt idx="16510">
                  <c:v>424.85109999999997</c:v>
                </c:pt>
                <c:pt idx="16511">
                  <c:v>424.85980000000001</c:v>
                </c:pt>
                <c:pt idx="16512">
                  <c:v>424.8698</c:v>
                </c:pt>
                <c:pt idx="16513">
                  <c:v>424.88209999999998</c:v>
                </c:pt>
                <c:pt idx="16514">
                  <c:v>424.89080000000001</c:v>
                </c:pt>
                <c:pt idx="16515">
                  <c:v>424.9</c:v>
                </c:pt>
                <c:pt idx="16516">
                  <c:v>424.911</c:v>
                </c:pt>
                <c:pt idx="16517">
                  <c:v>424.92110000000002</c:v>
                </c:pt>
                <c:pt idx="16518">
                  <c:v>424.93</c:v>
                </c:pt>
                <c:pt idx="16519">
                  <c:v>424.93979999999999</c:v>
                </c:pt>
                <c:pt idx="16520">
                  <c:v>424.94979999999998</c:v>
                </c:pt>
                <c:pt idx="16521">
                  <c:v>424.96080000000001</c:v>
                </c:pt>
                <c:pt idx="16522">
                  <c:v>424.96839999999997</c:v>
                </c:pt>
                <c:pt idx="16523">
                  <c:v>424.97989999999999</c:v>
                </c:pt>
                <c:pt idx="16524">
                  <c:v>424.99</c:v>
                </c:pt>
                <c:pt idx="16525">
                  <c:v>424.9982</c:v>
                </c:pt>
                <c:pt idx="16526">
                  <c:v>425.00889999999998</c:v>
                </c:pt>
                <c:pt idx="16527">
                  <c:v>425.01940000000002</c:v>
                </c:pt>
                <c:pt idx="16528">
                  <c:v>425.02940000000001</c:v>
                </c:pt>
                <c:pt idx="16529">
                  <c:v>425.03960000000001</c:v>
                </c:pt>
                <c:pt idx="16530">
                  <c:v>425.04829999999998</c:v>
                </c:pt>
                <c:pt idx="16531">
                  <c:v>425.05880000000002</c:v>
                </c:pt>
                <c:pt idx="16532">
                  <c:v>425.06939999999997</c:v>
                </c:pt>
                <c:pt idx="16533">
                  <c:v>425.07920000000001</c:v>
                </c:pt>
                <c:pt idx="16534">
                  <c:v>425.08940000000001</c:v>
                </c:pt>
                <c:pt idx="16535">
                  <c:v>425.1003</c:v>
                </c:pt>
                <c:pt idx="16536">
                  <c:v>425.11</c:v>
                </c:pt>
                <c:pt idx="16537">
                  <c:v>425.11939999999998</c:v>
                </c:pt>
                <c:pt idx="16538">
                  <c:v>425.12939999999998</c:v>
                </c:pt>
                <c:pt idx="16539">
                  <c:v>425.14100000000002</c:v>
                </c:pt>
                <c:pt idx="16540">
                  <c:v>425.15039999999999</c:v>
                </c:pt>
                <c:pt idx="16541">
                  <c:v>425.1617</c:v>
                </c:pt>
                <c:pt idx="16542">
                  <c:v>425.17</c:v>
                </c:pt>
                <c:pt idx="16543">
                  <c:v>425.18060000000003</c:v>
                </c:pt>
                <c:pt idx="16544">
                  <c:v>425.1918</c:v>
                </c:pt>
                <c:pt idx="16545">
                  <c:v>425.2022</c:v>
                </c:pt>
                <c:pt idx="16546">
                  <c:v>425.21129999999999</c:v>
                </c:pt>
                <c:pt idx="16547">
                  <c:v>425.2217</c:v>
                </c:pt>
                <c:pt idx="16548">
                  <c:v>425.23259999999999</c:v>
                </c:pt>
                <c:pt idx="16549">
                  <c:v>425.24220000000003</c:v>
                </c:pt>
                <c:pt idx="16550">
                  <c:v>425.25439999999998</c:v>
                </c:pt>
                <c:pt idx="16551">
                  <c:v>425.26420000000002</c:v>
                </c:pt>
                <c:pt idx="16552">
                  <c:v>425.27409999999998</c:v>
                </c:pt>
                <c:pt idx="16553">
                  <c:v>425.28500000000003</c:v>
                </c:pt>
                <c:pt idx="16554">
                  <c:v>425.2946</c:v>
                </c:pt>
                <c:pt idx="16555">
                  <c:v>425.30500000000001</c:v>
                </c:pt>
                <c:pt idx="16556">
                  <c:v>425.31599999999997</c:v>
                </c:pt>
                <c:pt idx="16557">
                  <c:v>425.32330000000002</c:v>
                </c:pt>
                <c:pt idx="16558">
                  <c:v>425.33479999999997</c:v>
                </c:pt>
                <c:pt idx="16559">
                  <c:v>425.34359999999998</c:v>
                </c:pt>
                <c:pt idx="16560">
                  <c:v>425.35359999999997</c:v>
                </c:pt>
                <c:pt idx="16561">
                  <c:v>425.3648</c:v>
                </c:pt>
                <c:pt idx="16562">
                  <c:v>425.37479999999999</c:v>
                </c:pt>
                <c:pt idx="16563">
                  <c:v>425.38529999999997</c:v>
                </c:pt>
                <c:pt idx="16564">
                  <c:v>425.39519999999999</c:v>
                </c:pt>
                <c:pt idx="16565">
                  <c:v>425.40449999999998</c:v>
                </c:pt>
                <c:pt idx="16566">
                  <c:v>425.41559999999998</c:v>
                </c:pt>
                <c:pt idx="16567">
                  <c:v>425.42599999999999</c:v>
                </c:pt>
                <c:pt idx="16568">
                  <c:v>425.43579999999997</c:v>
                </c:pt>
                <c:pt idx="16569">
                  <c:v>425.4468</c:v>
                </c:pt>
                <c:pt idx="16570">
                  <c:v>425.45600000000002</c:v>
                </c:pt>
                <c:pt idx="16571">
                  <c:v>425.46690000000001</c:v>
                </c:pt>
                <c:pt idx="16572">
                  <c:v>425.47680000000003</c:v>
                </c:pt>
                <c:pt idx="16573">
                  <c:v>425.48790000000002</c:v>
                </c:pt>
                <c:pt idx="16574">
                  <c:v>425.49799999999999</c:v>
                </c:pt>
                <c:pt idx="16575">
                  <c:v>425.50920000000002</c:v>
                </c:pt>
                <c:pt idx="16576">
                  <c:v>425.51909999999998</c:v>
                </c:pt>
                <c:pt idx="16577">
                  <c:v>425.52820000000003</c:v>
                </c:pt>
                <c:pt idx="16578">
                  <c:v>425.53870000000001</c:v>
                </c:pt>
                <c:pt idx="16579">
                  <c:v>425.54829999999998</c:v>
                </c:pt>
                <c:pt idx="16580">
                  <c:v>425.5582</c:v>
                </c:pt>
                <c:pt idx="16581">
                  <c:v>425.56920000000002</c:v>
                </c:pt>
                <c:pt idx="16582">
                  <c:v>425.57830000000001</c:v>
                </c:pt>
                <c:pt idx="16583">
                  <c:v>425.58859999999999</c:v>
                </c:pt>
                <c:pt idx="16584">
                  <c:v>425.59859999999998</c:v>
                </c:pt>
                <c:pt idx="16585">
                  <c:v>425.608</c:v>
                </c:pt>
                <c:pt idx="16586">
                  <c:v>425.61930000000001</c:v>
                </c:pt>
                <c:pt idx="16587">
                  <c:v>425.62959999999998</c:v>
                </c:pt>
                <c:pt idx="16588">
                  <c:v>425.64019999999999</c:v>
                </c:pt>
                <c:pt idx="16589">
                  <c:v>425.65190000000001</c:v>
                </c:pt>
                <c:pt idx="16590">
                  <c:v>425.66120000000001</c:v>
                </c:pt>
                <c:pt idx="16591">
                  <c:v>425.67039999999997</c:v>
                </c:pt>
                <c:pt idx="16592">
                  <c:v>425.67919999999998</c:v>
                </c:pt>
                <c:pt idx="16593">
                  <c:v>425.69080000000002</c:v>
                </c:pt>
                <c:pt idx="16594">
                  <c:v>425.7004</c:v>
                </c:pt>
                <c:pt idx="16595">
                  <c:v>425.71109999999999</c:v>
                </c:pt>
                <c:pt idx="16596">
                  <c:v>425.72070000000002</c:v>
                </c:pt>
                <c:pt idx="16597">
                  <c:v>425.73059999999998</c:v>
                </c:pt>
                <c:pt idx="16598">
                  <c:v>425.74059999999997</c:v>
                </c:pt>
                <c:pt idx="16599">
                  <c:v>425.75110000000001</c:v>
                </c:pt>
                <c:pt idx="16600">
                  <c:v>425.75970000000001</c:v>
                </c:pt>
                <c:pt idx="16601">
                  <c:v>425.77</c:v>
                </c:pt>
                <c:pt idx="16602">
                  <c:v>425.7792</c:v>
                </c:pt>
                <c:pt idx="16603">
                  <c:v>425.7885</c:v>
                </c:pt>
                <c:pt idx="16604">
                  <c:v>425.8014</c:v>
                </c:pt>
                <c:pt idx="16605">
                  <c:v>425.81</c:v>
                </c:pt>
                <c:pt idx="16606">
                  <c:v>425.82150000000001</c:v>
                </c:pt>
                <c:pt idx="16607">
                  <c:v>425.83159999999998</c:v>
                </c:pt>
                <c:pt idx="16608">
                  <c:v>425.84190000000001</c:v>
                </c:pt>
                <c:pt idx="16609">
                  <c:v>425.85120000000001</c:v>
                </c:pt>
                <c:pt idx="16610">
                  <c:v>425.86219999999997</c:v>
                </c:pt>
                <c:pt idx="16611">
                  <c:v>425.8741</c:v>
                </c:pt>
                <c:pt idx="16612">
                  <c:v>425.88400000000001</c:v>
                </c:pt>
                <c:pt idx="16613">
                  <c:v>425.8938</c:v>
                </c:pt>
                <c:pt idx="16614">
                  <c:v>425.90300000000002</c:v>
                </c:pt>
                <c:pt idx="16615">
                  <c:v>425.91250000000002</c:v>
                </c:pt>
                <c:pt idx="16616">
                  <c:v>425.92140000000001</c:v>
                </c:pt>
                <c:pt idx="16617">
                  <c:v>425.93239999999997</c:v>
                </c:pt>
                <c:pt idx="16618">
                  <c:v>425.94170000000003</c:v>
                </c:pt>
                <c:pt idx="16619">
                  <c:v>425.95339999999999</c:v>
                </c:pt>
                <c:pt idx="16620">
                  <c:v>425.9624</c:v>
                </c:pt>
                <c:pt idx="16621">
                  <c:v>425.97370000000001</c:v>
                </c:pt>
                <c:pt idx="16622">
                  <c:v>425.98309999999998</c:v>
                </c:pt>
                <c:pt idx="16623">
                  <c:v>425.99299999999999</c:v>
                </c:pt>
                <c:pt idx="16624">
                  <c:v>426.0034</c:v>
                </c:pt>
                <c:pt idx="16625">
                  <c:v>426.01299999999998</c:v>
                </c:pt>
                <c:pt idx="16626">
                  <c:v>426.02379999999999</c:v>
                </c:pt>
                <c:pt idx="16627">
                  <c:v>426.03590000000003</c:v>
                </c:pt>
                <c:pt idx="16628">
                  <c:v>426.04520000000002</c:v>
                </c:pt>
                <c:pt idx="16629">
                  <c:v>426.05419999999998</c:v>
                </c:pt>
                <c:pt idx="16630">
                  <c:v>426.06369999999998</c:v>
                </c:pt>
                <c:pt idx="16631">
                  <c:v>426.07400000000001</c:v>
                </c:pt>
                <c:pt idx="16632">
                  <c:v>426.08249999999998</c:v>
                </c:pt>
                <c:pt idx="16633">
                  <c:v>426.09460000000001</c:v>
                </c:pt>
                <c:pt idx="16634">
                  <c:v>426.1046</c:v>
                </c:pt>
                <c:pt idx="16635">
                  <c:v>426.1148</c:v>
                </c:pt>
                <c:pt idx="16636">
                  <c:v>426.12400000000002</c:v>
                </c:pt>
                <c:pt idx="16637">
                  <c:v>426.13470000000001</c:v>
                </c:pt>
                <c:pt idx="16638">
                  <c:v>426.14240000000001</c:v>
                </c:pt>
                <c:pt idx="16639">
                  <c:v>426.15390000000002</c:v>
                </c:pt>
                <c:pt idx="16640">
                  <c:v>426.16379999999998</c:v>
                </c:pt>
                <c:pt idx="16641">
                  <c:v>426.1739</c:v>
                </c:pt>
                <c:pt idx="16642">
                  <c:v>426.18439999999998</c:v>
                </c:pt>
                <c:pt idx="16643">
                  <c:v>426.1943</c:v>
                </c:pt>
                <c:pt idx="16644">
                  <c:v>426.20350000000002</c:v>
                </c:pt>
                <c:pt idx="16645">
                  <c:v>426.21269999999998</c:v>
                </c:pt>
                <c:pt idx="16646">
                  <c:v>426.22460000000001</c:v>
                </c:pt>
                <c:pt idx="16647">
                  <c:v>426.23320000000001</c:v>
                </c:pt>
                <c:pt idx="16648">
                  <c:v>426.24299999999999</c:v>
                </c:pt>
                <c:pt idx="16649">
                  <c:v>426.25330000000002</c:v>
                </c:pt>
                <c:pt idx="16650">
                  <c:v>426.26240000000001</c:v>
                </c:pt>
                <c:pt idx="16651">
                  <c:v>426.27190000000002</c:v>
                </c:pt>
                <c:pt idx="16652">
                  <c:v>426.28179999999998</c:v>
                </c:pt>
                <c:pt idx="16653">
                  <c:v>426.29390000000001</c:v>
                </c:pt>
                <c:pt idx="16654">
                  <c:v>426.30250000000001</c:v>
                </c:pt>
                <c:pt idx="16655">
                  <c:v>426.31439999999998</c:v>
                </c:pt>
                <c:pt idx="16656">
                  <c:v>426.32400000000001</c:v>
                </c:pt>
                <c:pt idx="16657">
                  <c:v>426.33339999999998</c:v>
                </c:pt>
                <c:pt idx="16658">
                  <c:v>426.3426</c:v>
                </c:pt>
                <c:pt idx="16659">
                  <c:v>426.35239999999999</c:v>
                </c:pt>
                <c:pt idx="16660">
                  <c:v>426.36219999999997</c:v>
                </c:pt>
                <c:pt idx="16661">
                  <c:v>426.37180000000001</c:v>
                </c:pt>
                <c:pt idx="16662">
                  <c:v>426.38209999999998</c:v>
                </c:pt>
                <c:pt idx="16663">
                  <c:v>426.3904</c:v>
                </c:pt>
                <c:pt idx="16664">
                  <c:v>426.4008</c:v>
                </c:pt>
                <c:pt idx="16665">
                  <c:v>426.41090000000003</c:v>
                </c:pt>
                <c:pt idx="16666">
                  <c:v>426.41989999999998</c:v>
                </c:pt>
                <c:pt idx="16667">
                  <c:v>426.42880000000002</c:v>
                </c:pt>
                <c:pt idx="16668">
                  <c:v>426.44150000000002</c:v>
                </c:pt>
                <c:pt idx="16669">
                  <c:v>426.45119999999997</c:v>
                </c:pt>
                <c:pt idx="16670">
                  <c:v>426.46080000000001</c:v>
                </c:pt>
                <c:pt idx="16671">
                  <c:v>426.47050000000002</c:v>
                </c:pt>
                <c:pt idx="16672">
                  <c:v>426.48200000000003</c:v>
                </c:pt>
                <c:pt idx="16673">
                  <c:v>426.49059999999997</c:v>
                </c:pt>
                <c:pt idx="16674">
                  <c:v>426.50259999999997</c:v>
                </c:pt>
                <c:pt idx="16675">
                  <c:v>426.51159999999999</c:v>
                </c:pt>
                <c:pt idx="16676">
                  <c:v>426.52050000000003</c:v>
                </c:pt>
                <c:pt idx="16677">
                  <c:v>426.53109999999998</c:v>
                </c:pt>
                <c:pt idx="16678">
                  <c:v>426.54039999999998</c:v>
                </c:pt>
                <c:pt idx="16679">
                  <c:v>426.54939999999999</c:v>
                </c:pt>
                <c:pt idx="16680">
                  <c:v>426.56</c:v>
                </c:pt>
                <c:pt idx="16681">
                  <c:v>426.57</c:v>
                </c:pt>
                <c:pt idx="16682">
                  <c:v>426.57859999999999</c:v>
                </c:pt>
                <c:pt idx="16683">
                  <c:v>426.58800000000002</c:v>
                </c:pt>
                <c:pt idx="16684">
                  <c:v>426.59870000000001</c:v>
                </c:pt>
                <c:pt idx="16685">
                  <c:v>426.60660000000001</c:v>
                </c:pt>
                <c:pt idx="16686">
                  <c:v>426.61619999999999</c:v>
                </c:pt>
                <c:pt idx="16687">
                  <c:v>426.6266</c:v>
                </c:pt>
                <c:pt idx="16688">
                  <c:v>426.63589999999999</c:v>
                </c:pt>
                <c:pt idx="16689">
                  <c:v>426.6456</c:v>
                </c:pt>
                <c:pt idx="16690">
                  <c:v>426.65559999999999</c:v>
                </c:pt>
                <c:pt idx="16691">
                  <c:v>426.6662</c:v>
                </c:pt>
                <c:pt idx="16692">
                  <c:v>426.67700000000002</c:v>
                </c:pt>
                <c:pt idx="16693">
                  <c:v>426.68689999999998</c:v>
                </c:pt>
                <c:pt idx="16694">
                  <c:v>426.69779999999997</c:v>
                </c:pt>
                <c:pt idx="16695">
                  <c:v>426.7072</c:v>
                </c:pt>
                <c:pt idx="16696">
                  <c:v>426.71809999999999</c:v>
                </c:pt>
                <c:pt idx="16697">
                  <c:v>426.72719999999998</c:v>
                </c:pt>
                <c:pt idx="16698">
                  <c:v>426.73689999999999</c:v>
                </c:pt>
                <c:pt idx="16699">
                  <c:v>426.74619999999999</c:v>
                </c:pt>
                <c:pt idx="16700">
                  <c:v>426.7561</c:v>
                </c:pt>
                <c:pt idx="16701">
                  <c:v>426.76620000000003</c:v>
                </c:pt>
                <c:pt idx="16702">
                  <c:v>426.77499999999998</c:v>
                </c:pt>
                <c:pt idx="16703">
                  <c:v>426.78539999999998</c:v>
                </c:pt>
                <c:pt idx="16704">
                  <c:v>426.79570000000001</c:v>
                </c:pt>
                <c:pt idx="16705">
                  <c:v>426.80419999999998</c:v>
                </c:pt>
                <c:pt idx="16706">
                  <c:v>426.81459999999998</c:v>
                </c:pt>
                <c:pt idx="16707">
                  <c:v>426.82400000000001</c:v>
                </c:pt>
                <c:pt idx="16708">
                  <c:v>426.83479999999997</c:v>
                </c:pt>
                <c:pt idx="16709">
                  <c:v>426.84249999999997</c:v>
                </c:pt>
                <c:pt idx="16710">
                  <c:v>426.85500000000002</c:v>
                </c:pt>
                <c:pt idx="16711">
                  <c:v>426.86529999999999</c:v>
                </c:pt>
                <c:pt idx="16712">
                  <c:v>426.87439999999998</c:v>
                </c:pt>
                <c:pt idx="16713">
                  <c:v>426.88479999999998</c:v>
                </c:pt>
                <c:pt idx="16714">
                  <c:v>426.89609999999999</c:v>
                </c:pt>
                <c:pt idx="16715">
                  <c:v>426.90449999999998</c:v>
                </c:pt>
                <c:pt idx="16716">
                  <c:v>426.91410000000002</c:v>
                </c:pt>
                <c:pt idx="16717">
                  <c:v>426.9246</c:v>
                </c:pt>
                <c:pt idx="16718">
                  <c:v>426.93349999999998</c:v>
                </c:pt>
                <c:pt idx="16719">
                  <c:v>426.9434</c:v>
                </c:pt>
                <c:pt idx="16720">
                  <c:v>426.9538</c:v>
                </c:pt>
                <c:pt idx="16721">
                  <c:v>426.96339999999998</c:v>
                </c:pt>
                <c:pt idx="16722">
                  <c:v>426.97399999999999</c:v>
                </c:pt>
                <c:pt idx="16723">
                  <c:v>426.98320000000001</c:v>
                </c:pt>
                <c:pt idx="16724">
                  <c:v>426.99220000000003</c:v>
                </c:pt>
                <c:pt idx="16725">
                  <c:v>427.0034</c:v>
                </c:pt>
                <c:pt idx="16726">
                  <c:v>427.01499999999999</c:v>
                </c:pt>
                <c:pt idx="16727">
                  <c:v>427.02339999999998</c:v>
                </c:pt>
                <c:pt idx="16728">
                  <c:v>427.0342</c:v>
                </c:pt>
                <c:pt idx="16729">
                  <c:v>427.04520000000002</c:v>
                </c:pt>
                <c:pt idx="16730">
                  <c:v>427.05279999999999</c:v>
                </c:pt>
                <c:pt idx="16731">
                  <c:v>427.06209999999999</c:v>
                </c:pt>
                <c:pt idx="16732">
                  <c:v>427.07279999999997</c:v>
                </c:pt>
                <c:pt idx="16733">
                  <c:v>427.08089999999999</c:v>
                </c:pt>
                <c:pt idx="16734">
                  <c:v>427.09100000000001</c:v>
                </c:pt>
                <c:pt idx="16735">
                  <c:v>427.10219999999998</c:v>
                </c:pt>
                <c:pt idx="16736">
                  <c:v>427.11059999999998</c:v>
                </c:pt>
                <c:pt idx="16737">
                  <c:v>427.12310000000002</c:v>
                </c:pt>
                <c:pt idx="16738">
                  <c:v>427.13150000000002</c:v>
                </c:pt>
                <c:pt idx="16739">
                  <c:v>427.14299999999997</c:v>
                </c:pt>
                <c:pt idx="16740">
                  <c:v>427.15300000000002</c:v>
                </c:pt>
                <c:pt idx="16741">
                  <c:v>427.1617</c:v>
                </c:pt>
                <c:pt idx="16742">
                  <c:v>427.17200000000003</c:v>
                </c:pt>
                <c:pt idx="16743">
                  <c:v>427.18130000000002</c:v>
                </c:pt>
                <c:pt idx="16744">
                  <c:v>427.19069999999999</c:v>
                </c:pt>
                <c:pt idx="16745">
                  <c:v>427.20100000000002</c:v>
                </c:pt>
                <c:pt idx="16746">
                  <c:v>427.2106</c:v>
                </c:pt>
                <c:pt idx="16747">
                  <c:v>427.22219999999999</c:v>
                </c:pt>
                <c:pt idx="16748">
                  <c:v>427.23099999999999</c:v>
                </c:pt>
                <c:pt idx="16749">
                  <c:v>427.24099999999999</c:v>
                </c:pt>
                <c:pt idx="16750">
                  <c:v>427.25240000000002</c:v>
                </c:pt>
                <c:pt idx="16751">
                  <c:v>427.262</c:v>
                </c:pt>
                <c:pt idx="16752">
                  <c:v>427.27190000000002</c:v>
                </c:pt>
                <c:pt idx="16753">
                  <c:v>427.28160000000003</c:v>
                </c:pt>
                <c:pt idx="16754">
                  <c:v>427.29059999999998</c:v>
                </c:pt>
                <c:pt idx="16755">
                  <c:v>427.2989</c:v>
                </c:pt>
                <c:pt idx="16756">
                  <c:v>427.31020000000001</c:v>
                </c:pt>
                <c:pt idx="16757">
                  <c:v>427.32139999999998</c:v>
                </c:pt>
                <c:pt idx="16758">
                  <c:v>427.33089999999999</c:v>
                </c:pt>
                <c:pt idx="16759">
                  <c:v>427.34160000000003</c:v>
                </c:pt>
                <c:pt idx="16760">
                  <c:v>427.3528</c:v>
                </c:pt>
                <c:pt idx="16761">
                  <c:v>427.36239999999998</c:v>
                </c:pt>
                <c:pt idx="16762">
                  <c:v>427.3716</c:v>
                </c:pt>
                <c:pt idx="16763">
                  <c:v>427.38260000000002</c:v>
                </c:pt>
                <c:pt idx="16764">
                  <c:v>427.392</c:v>
                </c:pt>
                <c:pt idx="16765">
                  <c:v>427.40179999999998</c:v>
                </c:pt>
                <c:pt idx="16766">
                  <c:v>427.4126</c:v>
                </c:pt>
                <c:pt idx="16767">
                  <c:v>427.42180000000002</c:v>
                </c:pt>
                <c:pt idx="16768">
                  <c:v>427.43099999999998</c:v>
                </c:pt>
                <c:pt idx="16769">
                  <c:v>427.4409</c:v>
                </c:pt>
                <c:pt idx="16770">
                  <c:v>427.45080000000002</c:v>
                </c:pt>
                <c:pt idx="16771">
                  <c:v>427.4597</c:v>
                </c:pt>
                <c:pt idx="16772">
                  <c:v>427.4726</c:v>
                </c:pt>
                <c:pt idx="16773">
                  <c:v>427.48090000000002</c:v>
                </c:pt>
                <c:pt idx="16774">
                  <c:v>427.49119999999999</c:v>
                </c:pt>
                <c:pt idx="16775">
                  <c:v>427.5</c:v>
                </c:pt>
                <c:pt idx="16776">
                  <c:v>427.51100000000002</c:v>
                </c:pt>
                <c:pt idx="16777">
                  <c:v>427.52159999999998</c:v>
                </c:pt>
                <c:pt idx="16778">
                  <c:v>427.5308</c:v>
                </c:pt>
                <c:pt idx="16779">
                  <c:v>427.5419</c:v>
                </c:pt>
                <c:pt idx="16780">
                  <c:v>427.55040000000002</c:v>
                </c:pt>
                <c:pt idx="16781">
                  <c:v>427.55939999999998</c:v>
                </c:pt>
                <c:pt idx="16782">
                  <c:v>427.56799999999998</c:v>
                </c:pt>
                <c:pt idx="16783">
                  <c:v>427.5779</c:v>
                </c:pt>
                <c:pt idx="16784">
                  <c:v>427.58670000000001</c:v>
                </c:pt>
                <c:pt idx="16785">
                  <c:v>427.5976</c:v>
                </c:pt>
                <c:pt idx="16786">
                  <c:v>427.6078</c:v>
                </c:pt>
                <c:pt idx="16787">
                  <c:v>427.61860000000001</c:v>
                </c:pt>
                <c:pt idx="16788">
                  <c:v>427.62779999999998</c:v>
                </c:pt>
                <c:pt idx="16789">
                  <c:v>427.63979999999998</c:v>
                </c:pt>
                <c:pt idx="16790">
                  <c:v>427.64839999999998</c:v>
                </c:pt>
                <c:pt idx="16791">
                  <c:v>427.65879999999999</c:v>
                </c:pt>
                <c:pt idx="16792">
                  <c:v>427.66759999999999</c:v>
                </c:pt>
                <c:pt idx="16793">
                  <c:v>427.6782</c:v>
                </c:pt>
                <c:pt idx="16794">
                  <c:v>427.68799999999999</c:v>
                </c:pt>
                <c:pt idx="16795">
                  <c:v>427.69830000000002</c:v>
                </c:pt>
                <c:pt idx="16796">
                  <c:v>427.70620000000002</c:v>
                </c:pt>
                <c:pt idx="16797">
                  <c:v>427.7174</c:v>
                </c:pt>
                <c:pt idx="16798">
                  <c:v>427.7269</c:v>
                </c:pt>
                <c:pt idx="16799">
                  <c:v>427.73599999999999</c:v>
                </c:pt>
                <c:pt idx="16800">
                  <c:v>427.74590000000001</c:v>
                </c:pt>
                <c:pt idx="16801">
                  <c:v>427.75639999999999</c:v>
                </c:pt>
                <c:pt idx="16802">
                  <c:v>427.76499999999999</c:v>
                </c:pt>
                <c:pt idx="16803">
                  <c:v>427.77480000000003</c:v>
                </c:pt>
                <c:pt idx="16804">
                  <c:v>427.78399999999999</c:v>
                </c:pt>
                <c:pt idx="16805">
                  <c:v>427.79539999999997</c:v>
                </c:pt>
                <c:pt idx="16806">
                  <c:v>427.80500000000001</c:v>
                </c:pt>
                <c:pt idx="16807">
                  <c:v>427.81299999999999</c:v>
                </c:pt>
                <c:pt idx="16808">
                  <c:v>427.82380000000001</c:v>
                </c:pt>
                <c:pt idx="16809">
                  <c:v>427.834</c:v>
                </c:pt>
                <c:pt idx="16810">
                  <c:v>427.84289999999999</c:v>
                </c:pt>
                <c:pt idx="16811">
                  <c:v>427.85309999999998</c:v>
                </c:pt>
                <c:pt idx="16812">
                  <c:v>427.86189999999999</c:v>
                </c:pt>
                <c:pt idx="16813">
                  <c:v>427.8716</c:v>
                </c:pt>
                <c:pt idx="16814">
                  <c:v>427.88119999999998</c:v>
                </c:pt>
                <c:pt idx="16815">
                  <c:v>427.8904</c:v>
                </c:pt>
                <c:pt idx="16816">
                  <c:v>427.90109999999999</c:v>
                </c:pt>
                <c:pt idx="16817">
                  <c:v>427.91109999999998</c:v>
                </c:pt>
                <c:pt idx="16818">
                  <c:v>427.92099999999999</c:v>
                </c:pt>
                <c:pt idx="16819">
                  <c:v>427.93020000000001</c:v>
                </c:pt>
                <c:pt idx="16820">
                  <c:v>427.9391</c:v>
                </c:pt>
                <c:pt idx="16821">
                  <c:v>427.94799999999998</c:v>
                </c:pt>
                <c:pt idx="16822">
                  <c:v>427.95740000000001</c:v>
                </c:pt>
                <c:pt idx="16823">
                  <c:v>427.96899999999999</c:v>
                </c:pt>
                <c:pt idx="16824">
                  <c:v>427.9796</c:v>
                </c:pt>
                <c:pt idx="16825">
                  <c:v>427.988</c:v>
                </c:pt>
                <c:pt idx="16826">
                  <c:v>427.99799999999999</c:v>
                </c:pt>
                <c:pt idx="16827">
                  <c:v>428.00779999999997</c:v>
                </c:pt>
                <c:pt idx="16828">
                  <c:v>428.01799999999997</c:v>
                </c:pt>
                <c:pt idx="16829">
                  <c:v>428.02839999999998</c:v>
                </c:pt>
                <c:pt idx="16830">
                  <c:v>428.03719999999998</c:v>
                </c:pt>
                <c:pt idx="16831">
                  <c:v>428.04739999999998</c:v>
                </c:pt>
                <c:pt idx="16832">
                  <c:v>428.05739999999997</c:v>
                </c:pt>
                <c:pt idx="16833">
                  <c:v>428.0668</c:v>
                </c:pt>
                <c:pt idx="16834">
                  <c:v>428.07690000000002</c:v>
                </c:pt>
                <c:pt idx="16835">
                  <c:v>428.08760000000001</c:v>
                </c:pt>
                <c:pt idx="16836">
                  <c:v>428.09879999999998</c:v>
                </c:pt>
                <c:pt idx="16837">
                  <c:v>428.10789999999997</c:v>
                </c:pt>
                <c:pt idx="16838">
                  <c:v>428.11720000000003</c:v>
                </c:pt>
                <c:pt idx="16839">
                  <c:v>428.12779999999998</c:v>
                </c:pt>
                <c:pt idx="16840">
                  <c:v>428.13709999999998</c:v>
                </c:pt>
                <c:pt idx="16841">
                  <c:v>428.14670000000001</c:v>
                </c:pt>
                <c:pt idx="16842">
                  <c:v>428.15570000000002</c:v>
                </c:pt>
                <c:pt idx="16843">
                  <c:v>428.16660000000002</c:v>
                </c:pt>
                <c:pt idx="16844">
                  <c:v>428.17500000000001</c:v>
                </c:pt>
                <c:pt idx="16845">
                  <c:v>428.18560000000002</c:v>
                </c:pt>
                <c:pt idx="16846">
                  <c:v>428.19490000000002</c:v>
                </c:pt>
                <c:pt idx="16847">
                  <c:v>428.20460000000003</c:v>
                </c:pt>
                <c:pt idx="16848">
                  <c:v>428.21379999999999</c:v>
                </c:pt>
                <c:pt idx="16849">
                  <c:v>428.22320000000002</c:v>
                </c:pt>
                <c:pt idx="16850">
                  <c:v>428.2321</c:v>
                </c:pt>
                <c:pt idx="16851">
                  <c:v>428.24180000000001</c:v>
                </c:pt>
                <c:pt idx="16852">
                  <c:v>428.25110000000001</c:v>
                </c:pt>
                <c:pt idx="16853">
                  <c:v>428.2604</c:v>
                </c:pt>
                <c:pt idx="16854">
                  <c:v>428.2706</c:v>
                </c:pt>
                <c:pt idx="16855">
                  <c:v>428.27980000000002</c:v>
                </c:pt>
                <c:pt idx="16856">
                  <c:v>428.29039999999998</c:v>
                </c:pt>
                <c:pt idx="16857">
                  <c:v>428.30040000000002</c:v>
                </c:pt>
                <c:pt idx="16858">
                  <c:v>428.31079999999997</c:v>
                </c:pt>
                <c:pt idx="16859">
                  <c:v>428.32119999999998</c:v>
                </c:pt>
                <c:pt idx="16860">
                  <c:v>428.33210000000003</c:v>
                </c:pt>
                <c:pt idx="16861">
                  <c:v>428.34300000000002</c:v>
                </c:pt>
                <c:pt idx="16862">
                  <c:v>428.35340000000002</c:v>
                </c:pt>
                <c:pt idx="16863">
                  <c:v>428.36259999999999</c:v>
                </c:pt>
                <c:pt idx="16864">
                  <c:v>428.3741</c:v>
                </c:pt>
                <c:pt idx="16865">
                  <c:v>428.38440000000003</c:v>
                </c:pt>
                <c:pt idx="16866">
                  <c:v>428.39440000000002</c:v>
                </c:pt>
                <c:pt idx="16867">
                  <c:v>428.40570000000002</c:v>
                </c:pt>
                <c:pt idx="16868">
                  <c:v>428.41559999999998</c:v>
                </c:pt>
                <c:pt idx="16869">
                  <c:v>428.4271</c:v>
                </c:pt>
                <c:pt idx="16870">
                  <c:v>428.4384</c:v>
                </c:pt>
                <c:pt idx="16871">
                  <c:v>428.44760000000002</c:v>
                </c:pt>
                <c:pt idx="16872">
                  <c:v>428.46</c:v>
                </c:pt>
                <c:pt idx="16873">
                  <c:v>428.4708</c:v>
                </c:pt>
                <c:pt idx="16874">
                  <c:v>428.48320000000001</c:v>
                </c:pt>
                <c:pt idx="16875">
                  <c:v>428.49299999999999</c:v>
                </c:pt>
                <c:pt idx="16876">
                  <c:v>428.50439999999998</c:v>
                </c:pt>
                <c:pt idx="16877">
                  <c:v>428.51479999999998</c:v>
                </c:pt>
                <c:pt idx="16878">
                  <c:v>428.52339999999998</c:v>
                </c:pt>
                <c:pt idx="16879">
                  <c:v>428.53300000000002</c:v>
                </c:pt>
                <c:pt idx="16880">
                  <c:v>428.54320000000001</c:v>
                </c:pt>
                <c:pt idx="16881">
                  <c:v>428.55340000000001</c:v>
                </c:pt>
                <c:pt idx="16882">
                  <c:v>428.56299999999999</c:v>
                </c:pt>
                <c:pt idx="16883">
                  <c:v>428.57400000000001</c:v>
                </c:pt>
                <c:pt idx="16884">
                  <c:v>428.584</c:v>
                </c:pt>
                <c:pt idx="16885">
                  <c:v>428.59280000000001</c:v>
                </c:pt>
                <c:pt idx="16886">
                  <c:v>428.60160000000002</c:v>
                </c:pt>
                <c:pt idx="16887">
                  <c:v>428.60980000000001</c:v>
                </c:pt>
                <c:pt idx="16888">
                  <c:v>428.62</c:v>
                </c:pt>
                <c:pt idx="16889">
                  <c:v>428.63</c:v>
                </c:pt>
                <c:pt idx="16890">
                  <c:v>428.63909999999998</c:v>
                </c:pt>
                <c:pt idx="16891">
                  <c:v>428.64789999999999</c:v>
                </c:pt>
                <c:pt idx="16892">
                  <c:v>428.65789999999998</c:v>
                </c:pt>
                <c:pt idx="16893">
                  <c:v>428.66989999999998</c:v>
                </c:pt>
                <c:pt idx="16894">
                  <c:v>428.67759999999998</c:v>
                </c:pt>
                <c:pt idx="16895">
                  <c:v>428.68729999999999</c:v>
                </c:pt>
                <c:pt idx="16896">
                  <c:v>428.69580000000002</c:v>
                </c:pt>
                <c:pt idx="16897">
                  <c:v>428.70420000000001</c:v>
                </c:pt>
                <c:pt idx="16898">
                  <c:v>428.714</c:v>
                </c:pt>
                <c:pt idx="16899">
                  <c:v>428.72239999999999</c:v>
                </c:pt>
                <c:pt idx="16900">
                  <c:v>428.7328</c:v>
                </c:pt>
                <c:pt idx="16901">
                  <c:v>428.74180000000001</c:v>
                </c:pt>
                <c:pt idx="16902">
                  <c:v>428.75290000000001</c:v>
                </c:pt>
                <c:pt idx="16903">
                  <c:v>428.76170000000002</c:v>
                </c:pt>
                <c:pt idx="16904">
                  <c:v>428.77199999999999</c:v>
                </c:pt>
                <c:pt idx="16905">
                  <c:v>428.78199999999998</c:v>
                </c:pt>
                <c:pt idx="16906">
                  <c:v>428.79079999999999</c:v>
                </c:pt>
                <c:pt idx="16907">
                  <c:v>428.80079999999998</c:v>
                </c:pt>
                <c:pt idx="16908">
                  <c:v>428.8098</c:v>
                </c:pt>
                <c:pt idx="16909">
                  <c:v>428.81959999999998</c:v>
                </c:pt>
                <c:pt idx="16910">
                  <c:v>428.82940000000002</c:v>
                </c:pt>
                <c:pt idx="16911">
                  <c:v>428.8399</c:v>
                </c:pt>
                <c:pt idx="16912">
                  <c:v>428.84899999999999</c:v>
                </c:pt>
                <c:pt idx="16913">
                  <c:v>428.858</c:v>
                </c:pt>
                <c:pt idx="16914">
                  <c:v>428.86680000000001</c:v>
                </c:pt>
                <c:pt idx="16915">
                  <c:v>428.8766</c:v>
                </c:pt>
                <c:pt idx="16916">
                  <c:v>428.88630000000001</c:v>
                </c:pt>
                <c:pt idx="16917">
                  <c:v>428.89499999999998</c:v>
                </c:pt>
                <c:pt idx="16918">
                  <c:v>428.9042</c:v>
                </c:pt>
                <c:pt idx="16919">
                  <c:v>428.91269999999997</c:v>
                </c:pt>
                <c:pt idx="16920">
                  <c:v>428.9228</c:v>
                </c:pt>
                <c:pt idx="16921">
                  <c:v>428.93329999999997</c:v>
                </c:pt>
                <c:pt idx="16922">
                  <c:v>428.94099999999997</c:v>
                </c:pt>
                <c:pt idx="16923">
                  <c:v>428.9522</c:v>
                </c:pt>
                <c:pt idx="16924">
                  <c:v>428.9606</c:v>
                </c:pt>
                <c:pt idx="16925">
                  <c:v>428.97199999999998</c:v>
                </c:pt>
                <c:pt idx="16926">
                  <c:v>428.9803</c:v>
                </c:pt>
                <c:pt idx="16927">
                  <c:v>428.98919999999998</c:v>
                </c:pt>
                <c:pt idx="16928">
                  <c:v>429.00020000000001</c:v>
                </c:pt>
                <c:pt idx="16929">
                  <c:v>429.0086</c:v>
                </c:pt>
                <c:pt idx="16930">
                  <c:v>429.01940000000002</c:v>
                </c:pt>
                <c:pt idx="16931">
                  <c:v>429.02670000000001</c:v>
                </c:pt>
                <c:pt idx="16932">
                  <c:v>429.03699999999998</c:v>
                </c:pt>
                <c:pt idx="16933">
                  <c:v>429.04700000000003</c:v>
                </c:pt>
                <c:pt idx="16934">
                  <c:v>429.05689999999998</c:v>
                </c:pt>
                <c:pt idx="16935">
                  <c:v>429.06439999999998</c:v>
                </c:pt>
                <c:pt idx="16936">
                  <c:v>429.07459999999998</c:v>
                </c:pt>
                <c:pt idx="16937">
                  <c:v>429.08210000000003</c:v>
                </c:pt>
                <c:pt idx="16938">
                  <c:v>429.0924</c:v>
                </c:pt>
                <c:pt idx="16939">
                  <c:v>429.10160000000002</c:v>
                </c:pt>
                <c:pt idx="16940">
                  <c:v>429.11</c:v>
                </c:pt>
                <c:pt idx="16941">
                  <c:v>429.1182</c:v>
                </c:pt>
                <c:pt idx="16942">
                  <c:v>429.1293</c:v>
                </c:pt>
                <c:pt idx="16943">
                  <c:v>429.13659999999999</c:v>
                </c:pt>
                <c:pt idx="16944">
                  <c:v>429.14749999999998</c:v>
                </c:pt>
                <c:pt idx="16945">
                  <c:v>429.15660000000003</c:v>
                </c:pt>
                <c:pt idx="16946">
                  <c:v>429.1687</c:v>
                </c:pt>
                <c:pt idx="16947">
                  <c:v>429.17689999999999</c:v>
                </c:pt>
                <c:pt idx="16948">
                  <c:v>429.18610000000001</c:v>
                </c:pt>
                <c:pt idx="16949">
                  <c:v>429.19639999999998</c:v>
                </c:pt>
                <c:pt idx="16950">
                  <c:v>429.20679999999999</c:v>
                </c:pt>
                <c:pt idx="16951">
                  <c:v>429.21699999999998</c:v>
                </c:pt>
                <c:pt idx="16952">
                  <c:v>429.2253</c:v>
                </c:pt>
                <c:pt idx="16953">
                  <c:v>429.23340000000002</c:v>
                </c:pt>
                <c:pt idx="16954">
                  <c:v>429.24529999999999</c:v>
                </c:pt>
                <c:pt idx="16955">
                  <c:v>429.2534</c:v>
                </c:pt>
                <c:pt idx="16956">
                  <c:v>429.26369999999997</c:v>
                </c:pt>
                <c:pt idx="16957">
                  <c:v>429.27390000000003</c:v>
                </c:pt>
                <c:pt idx="16958">
                  <c:v>429.28359999999998</c:v>
                </c:pt>
                <c:pt idx="16959">
                  <c:v>429.2944</c:v>
                </c:pt>
                <c:pt idx="16960">
                  <c:v>429.30279999999999</c:v>
                </c:pt>
                <c:pt idx="16961">
                  <c:v>429.31389999999999</c:v>
                </c:pt>
                <c:pt idx="16962">
                  <c:v>429.32130000000001</c:v>
                </c:pt>
                <c:pt idx="16963">
                  <c:v>429.33240000000001</c:v>
                </c:pt>
                <c:pt idx="16964">
                  <c:v>429.34</c:v>
                </c:pt>
                <c:pt idx="16965">
                  <c:v>429.34870000000001</c:v>
                </c:pt>
                <c:pt idx="16966">
                  <c:v>429.35669999999999</c:v>
                </c:pt>
                <c:pt idx="16967">
                  <c:v>429.3646</c:v>
                </c:pt>
                <c:pt idx="16968">
                  <c:v>429.37389999999999</c:v>
                </c:pt>
                <c:pt idx="16969">
                  <c:v>429.38240000000002</c:v>
                </c:pt>
                <c:pt idx="16970">
                  <c:v>429.39069999999998</c:v>
                </c:pt>
                <c:pt idx="16971">
                  <c:v>429.39800000000002</c:v>
                </c:pt>
                <c:pt idx="16972">
                  <c:v>429.40539999999999</c:v>
                </c:pt>
                <c:pt idx="16973">
                  <c:v>429.41359999999997</c:v>
                </c:pt>
                <c:pt idx="16974">
                  <c:v>429.42399999999998</c:v>
                </c:pt>
                <c:pt idx="16975">
                  <c:v>429.4316</c:v>
                </c:pt>
                <c:pt idx="16976">
                  <c:v>429.43950000000001</c:v>
                </c:pt>
                <c:pt idx="16977">
                  <c:v>429.44889999999998</c:v>
                </c:pt>
                <c:pt idx="16978">
                  <c:v>429.4554</c:v>
                </c:pt>
                <c:pt idx="16979">
                  <c:v>429.4624</c:v>
                </c:pt>
                <c:pt idx="16980">
                  <c:v>429.47219999999999</c:v>
                </c:pt>
                <c:pt idx="16981">
                  <c:v>429.48110000000003</c:v>
                </c:pt>
                <c:pt idx="16982">
                  <c:v>429.49059999999997</c:v>
                </c:pt>
                <c:pt idx="16983">
                  <c:v>429.49900000000002</c:v>
                </c:pt>
                <c:pt idx="16984">
                  <c:v>429.50740000000002</c:v>
                </c:pt>
                <c:pt idx="16985">
                  <c:v>429.51519999999999</c:v>
                </c:pt>
                <c:pt idx="16986">
                  <c:v>429.52480000000003</c:v>
                </c:pt>
                <c:pt idx="16987">
                  <c:v>429.53339999999997</c:v>
                </c:pt>
                <c:pt idx="16988">
                  <c:v>429.54020000000003</c:v>
                </c:pt>
                <c:pt idx="16989">
                  <c:v>429.5489</c:v>
                </c:pt>
                <c:pt idx="16990">
                  <c:v>429.5575</c:v>
                </c:pt>
                <c:pt idx="16991">
                  <c:v>429.56889999999999</c:v>
                </c:pt>
                <c:pt idx="16992">
                  <c:v>429.57740000000001</c:v>
                </c:pt>
                <c:pt idx="16993">
                  <c:v>429.58589999999998</c:v>
                </c:pt>
                <c:pt idx="16994">
                  <c:v>429.59500000000003</c:v>
                </c:pt>
                <c:pt idx="16995">
                  <c:v>429.60320000000002</c:v>
                </c:pt>
                <c:pt idx="16996">
                  <c:v>429.61160000000001</c:v>
                </c:pt>
                <c:pt idx="16997">
                  <c:v>429.62099999999998</c:v>
                </c:pt>
                <c:pt idx="16998">
                  <c:v>429.62950000000001</c:v>
                </c:pt>
                <c:pt idx="16999">
                  <c:v>429.63889999999998</c:v>
                </c:pt>
                <c:pt idx="17000">
                  <c:v>429.64830000000001</c:v>
                </c:pt>
                <c:pt idx="17001">
                  <c:v>429.65820000000002</c:v>
                </c:pt>
                <c:pt idx="17002">
                  <c:v>429.66719999999998</c:v>
                </c:pt>
                <c:pt idx="17003">
                  <c:v>429.67619999999999</c:v>
                </c:pt>
                <c:pt idx="17004">
                  <c:v>429.68740000000003</c:v>
                </c:pt>
                <c:pt idx="17005">
                  <c:v>429.69600000000003</c:v>
                </c:pt>
                <c:pt idx="17006">
                  <c:v>429.7063</c:v>
                </c:pt>
                <c:pt idx="17007">
                  <c:v>429.71559999999999</c:v>
                </c:pt>
                <c:pt idx="17008">
                  <c:v>429.72410000000002</c:v>
                </c:pt>
                <c:pt idx="17009">
                  <c:v>429.73439999999999</c:v>
                </c:pt>
                <c:pt idx="17010">
                  <c:v>429.74650000000003</c:v>
                </c:pt>
                <c:pt idx="17011">
                  <c:v>429.75529999999998</c:v>
                </c:pt>
                <c:pt idx="17012">
                  <c:v>429.76560000000001</c:v>
                </c:pt>
                <c:pt idx="17013">
                  <c:v>429.77440000000001</c:v>
                </c:pt>
                <c:pt idx="17014">
                  <c:v>429.78440000000001</c:v>
                </c:pt>
                <c:pt idx="17015">
                  <c:v>429.7928</c:v>
                </c:pt>
                <c:pt idx="17016">
                  <c:v>429.80279999999999</c:v>
                </c:pt>
                <c:pt idx="17017">
                  <c:v>429.81360000000001</c:v>
                </c:pt>
                <c:pt idx="17018">
                  <c:v>429.82240000000002</c:v>
                </c:pt>
                <c:pt idx="17019">
                  <c:v>429.83139999999997</c:v>
                </c:pt>
                <c:pt idx="17020">
                  <c:v>429.83890000000002</c:v>
                </c:pt>
                <c:pt idx="17021">
                  <c:v>429.85</c:v>
                </c:pt>
                <c:pt idx="17022">
                  <c:v>429.86070000000001</c:v>
                </c:pt>
                <c:pt idx="17023">
                  <c:v>429.86860000000001</c:v>
                </c:pt>
                <c:pt idx="17024">
                  <c:v>429.87779999999998</c:v>
                </c:pt>
                <c:pt idx="17025">
                  <c:v>429.88740000000001</c:v>
                </c:pt>
                <c:pt idx="17026">
                  <c:v>429.89640000000003</c:v>
                </c:pt>
                <c:pt idx="17027">
                  <c:v>429.90539999999999</c:v>
                </c:pt>
                <c:pt idx="17028">
                  <c:v>429.916</c:v>
                </c:pt>
                <c:pt idx="17029">
                  <c:v>429.92439999999999</c:v>
                </c:pt>
                <c:pt idx="17030">
                  <c:v>429.93389999999999</c:v>
                </c:pt>
                <c:pt idx="17031">
                  <c:v>429.94510000000002</c:v>
                </c:pt>
                <c:pt idx="17032">
                  <c:v>429.95460000000003</c:v>
                </c:pt>
                <c:pt idx="17033">
                  <c:v>429.96359999999999</c:v>
                </c:pt>
                <c:pt idx="17034">
                  <c:v>429.97370000000001</c:v>
                </c:pt>
                <c:pt idx="17035">
                  <c:v>429.9828</c:v>
                </c:pt>
                <c:pt idx="17036">
                  <c:v>429.99160000000001</c:v>
                </c:pt>
                <c:pt idx="17037">
                  <c:v>430.00060000000002</c:v>
                </c:pt>
                <c:pt idx="17038">
                  <c:v>430.0086</c:v>
                </c:pt>
                <c:pt idx="17039">
                  <c:v>430.01780000000002</c:v>
                </c:pt>
                <c:pt idx="17040">
                  <c:v>430.02480000000003</c:v>
                </c:pt>
                <c:pt idx="17041">
                  <c:v>430.03379999999999</c:v>
                </c:pt>
                <c:pt idx="17042">
                  <c:v>430.0444</c:v>
                </c:pt>
                <c:pt idx="17043">
                  <c:v>430.05279999999999</c:v>
                </c:pt>
                <c:pt idx="17044">
                  <c:v>430.06079999999997</c:v>
                </c:pt>
                <c:pt idx="17045">
                  <c:v>430.06900000000002</c:v>
                </c:pt>
                <c:pt idx="17046">
                  <c:v>430.07819999999998</c:v>
                </c:pt>
                <c:pt idx="17047">
                  <c:v>430.0874</c:v>
                </c:pt>
                <c:pt idx="17048">
                  <c:v>430.096</c:v>
                </c:pt>
                <c:pt idx="17049">
                  <c:v>430.10399999999998</c:v>
                </c:pt>
                <c:pt idx="17050">
                  <c:v>430.113</c:v>
                </c:pt>
                <c:pt idx="17051">
                  <c:v>430.12189999999998</c:v>
                </c:pt>
                <c:pt idx="17052">
                  <c:v>430.13220000000001</c:v>
                </c:pt>
                <c:pt idx="17053">
                  <c:v>430.14019999999999</c:v>
                </c:pt>
                <c:pt idx="17054">
                  <c:v>430.14940000000001</c:v>
                </c:pt>
                <c:pt idx="17055">
                  <c:v>430.16019999999997</c:v>
                </c:pt>
                <c:pt idx="17056">
                  <c:v>430.17070000000001</c:v>
                </c:pt>
                <c:pt idx="17057">
                  <c:v>430.18029999999999</c:v>
                </c:pt>
                <c:pt idx="17058">
                  <c:v>430.18849999999998</c:v>
                </c:pt>
                <c:pt idx="17059">
                  <c:v>430.19799999999998</c:v>
                </c:pt>
                <c:pt idx="17060">
                  <c:v>430.20760000000001</c:v>
                </c:pt>
                <c:pt idx="17061">
                  <c:v>430.2176</c:v>
                </c:pt>
                <c:pt idx="17062">
                  <c:v>430.22609999999997</c:v>
                </c:pt>
                <c:pt idx="17063">
                  <c:v>430.23610000000002</c:v>
                </c:pt>
                <c:pt idx="17064">
                  <c:v>430.24560000000002</c:v>
                </c:pt>
                <c:pt idx="17065">
                  <c:v>430.25420000000003</c:v>
                </c:pt>
                <c:pt idx="17066">
                  <c:v>430.26389999999998</c:v>
                </c:pt>
                <c:pt idx="17067">
                  <c:v>430.27199999999999</c:v>
                </c:pt>
                <c:pt idx="17068">
                  <c:v>430.28199999999998</c:v>
                </c:pt>
                <c:pt idx="17069">
                  <c:v>430.29180000000002</c:v>
                </c:pt>
                <c:pt idx="17070">
                  <c:v>430.30200000000002</c:v>
                </c:pt>
                <c:pt idx="17071">
                  <c:v>430.31110000000001</c:v>
                </c:pt>
                <c:pt idx="17072">
                  <c:v>430.32029999999997</c:v>
                </c:pt>
                <c:pt idx="17073">
                  <c:v>430.33019999999999</c:v>
                </c:pt>
                <c:pt idx="17074">
                  <c:v>430.34100000000001</c:v>
                </c:pt>
                <c:pt idx="17075">
                  <c:v>430.34960000000001</c:v>
                </c:pt>
                <c:pt idx="17076">
                  <c:v>430.35660000000001</c:v>
                </c:pt>
                <c:pt idx="17077">
                  <c:v>430.36660000000001</c:v>
                </c:pt>
                <c:pt idx="17078">
                  <c:v>430.37520000000001</c:v>
                </c:pt>
                <c:pt idx="17079">
                  <c:v>430.38470000000001</c:v>
                </c:pt>
                <c:pt idx="17080">
                  <c:v>430.39589999999998</c:v>
                </c:pt>
                <c:pt idx="17081">
                  <c:v>430.40559999999999</c:v>
                </c:pt>
                <c:pt idx="17082">
                  <c:v>430.4128</c:v>
                </c:pt>
                <c:pt idx="17083">
                  <c:v>430.4228</c:v>
                </c:pt>
                <c:pt idx="17084">
                  <c:v>430.43220000000002</c:v>
                </c:pt>
                <c:pt idx="17085">
                  <c:v>430.4434</c:v>
                </c:pt>
                <c:pt idx="17086">
                  <c:v>430.45299999999997</c:v>
                </c:pt>
                <c:pt idx="17087">
                  <c:v>430.46190000000001</c:v>
                </c:pt>
                <c:pt idx="17088">
                  <c:v>430.47219999999999</c:v>
                </c:pt>
                <c:pt idx="17089">
                  <c:v>430.4812</c:v>
                </c:pt>
                <c:pt idx="17090">
                  <c:v>430.48829999999998</c:v>
                </c:pt>
                <c:pt idx="17091">
                  <c:v>430.49900000000002</c:v>
                </c:pt>
                <c:pt idx="17092">
                  <c:v>430.5086</c:v>
                </c:pt>
                <c:pt idx="17093">
                  <c:v>430.5181</c:v>
                </c:pt>
                <c:pt idx="17094">
                  <c:v>430.52789999999999</c:v>
                </c:pt>
                <c:pt idx="17095">
                  <c:v>430.5369</c:v>
                </c:pt>
                <c:pt idx="17096">
                  <c:v>430.54669999999999</c:v>
                </c:pt>
                <c:pt idx="17097">
                  <c:v>430.55630000000002</c:v>
                </c:pt>
                <c:pt idx="17098">
                  <c:v>430.56479999999999</c:v>
                </c:pt>
                <c:pt idx="17099">
                  <c:v>430.57499999999999</c:v>
                </c:pt>
                <c:pt idx="17100">
                  <c:v>430.584</c:v>
                </c:pt>
                <c:pt idx="17101">
                  <c:v>430.59210000000002</c:v>
                </c:pt>
                <c:pt idx="17102">
                  <c:v>430.60059999999999</c:v>
                </c:pt>
                <c:pt idx="17103">
                  <c:v>430.61079999999998</c:v>
                </c:pt>
                <c:pt idx="17104">
                  <c:v>430.62130000000002</c:v>
                </c:pt>
                <c:pt idx="17105">
                  <c:v>430.62909999999999</c:v>
                </c:pt>
                <c:pt idx="17106">
                  <c:v>430.64019999999999</c:v>
                </c:pt>
                <c:pt idx="17107">
                  <c:v>430.65039999999999</c:v>
                </c:pt>
                <c:pt idx="17108">
                  <c:v>430.65899999999999</c:v>
                </c:pt>
                <c:pt idx="17109">
                  <c:v>430.66719999999998</c:v>
                </c:pt>
                <c:pt idx="17110">
                  <c:v>430.6748</c:v>
                </c:pt>
                <c:pt idx="17111">
                  <c:v>430.68579999999997</c:v>
                </c:pt>
                <c:pt idx="17112">
                  <c:v>430.69540000000001</c:v>
                </c:pt>
                <c:pt idx="17113">
                  <c:v>430.70429999999999</c:v>
                </c:pt>
                <c:pt idx="17114">
                  <c:v>430.7131</c:v>
                </c:pt>
                <c:pt idx="17115">
                  <c:v>430.72300000000001</c:v>
                </c:pt>
                <c:pt idx="17116">
                  <c:v>430.73140000000001</c:v>
                </c:pt>
                <c:pt idx="17117">
                  <c:v>430.74239999999998</c:v>
                </c:pt>
                <c:pt idx="17118">
                  <c:v>430.75029999999998</c:v>
                </c:pt>
                <c:pt idx="17119">
                  <c:v>430.75799999999998</c:v>
                </c:pt>
                <c:pt idx="17120">
                  <c:v>430.76900000000001</c:v>
                </c:pt>
                <c:pt idx="17121">
                  <c:v>430.77679999999998</c:v>
                </c:pt>
                <c:pt idx="17122">
                  <c:v>430.78660000000002</c:v>
                </c:pt>
                <c:pt idx="17123">
                  <c:v>430.79520000000002</c:v>
                </c:pt>
                <c:pt idx="17124">
                  <c:v>430.80599999999998</c:v>
                </c:pt>
                <c:pt idx="17125">
                  <c:v>430.815</c:v>
                </c:pt>
                <c:pt idx="17126">
                  <c:v>430.82420000000002</c:v>
                </c:pt>
                <c:pt idx="17127">
                  <c:v>430.83600000000001</c:v>
                </c:pt>
                <c:pt idx="17128">
                  <c:v>430.84609999999998</c:v>
                </c:pt>
                <c:pt idx="17129">
                  <c:v>430.8546</c:v>
                </c:pt>
                <c:pt idx="17130">
                  <c:v>430.86309999999997</c:v>
                </c:pt>
                <c:pt idx="17131">
                  <c:v>430.87299999999999</c:v>
                </c:pt>
                <c:pt idx="17132">
                  <c:v>430.88119999999998</c:v>
                </c:pt>
                <c:pt idx="17133">
                  <c:v>430.89100000000002</c:v>
                </c:pt>
                <c:pt idx="17134">
                  <c:v>430.89859999999999</c:v>
                </c:pt>
                <c:pt idx="17135">
                  <c:v>430.91019999999997</c:v>
                </c:pt>
                <c:pt idx="17136">
                  <c:v>430.9194</c:v>
                </c:pt>
                <c:pt idx="17137">
                  <c:v>430.92910000000001</c:v>
                </c:pt>
                <c:pt idx="17138">
                  <c:v>430.93799999999999</c:v>
                </c:pt>
                <c:pt idx="17139">
                  <c:v>430.94639999999998</c:v>
                </c:pt>
                <c:pt idx="17140">
                  <c:v>430.95639999999997</c:v>
                </c:pt>
                <c:pt idx="17141">
                  <c:v>430.9658</c:v>
                </c:pt>
                <c:pt idx="17142">
                  <c:v>430.97739999999999</c:v>
                </c:pt>
                <c:pt idx="17143">
                  <c:v>430.98520000000002</c:v>
                </c:pt>
                <c:pt idx="17144">
                  <c:v>430.99459999999999</c:v>
                </c:pt>
                <c:pt idx="17145">
                  <c:v>431.00409999999999</c:v>
                </c:pt>
                <c:pt idx="17146">
                  <c:v>431.01139999999998</c:v>
                </c:pt>
                <c:pt idx="17147">
                  <c:v>431.0206</c:v>
                </c:pt>
                <c:pt idx="17148">
                  <c:v>431.02839999999998</c:v>
                </c:pt>
                <c:pt idx="17149">
                  <c:v>431.03769999999997</c:v>
                </c:pt>
                <c:pt idx="17150">
                  <c:v>431.04500000000002</c:v>
                </c:pt>
                <c:pt idx="17151">
                  <c:v>431.05430000000001</c:v>
                </c:pt>
                <c:pt idx="17152">
                  <c:v>431.06240000000003</c:v>
                </c:pt>
                <c:pt idx="17153">
                  <c:v>431.07060000000001</c:v>
                </c:pt>
                <c:pt idx="17154">
                  <c:v>431.07990000000001</c:v>
                </c:pt>
                <c:pt idx="17155">
                  <c:v>431.09089999999998</c:v>
                </c:pt>
                <c:pt idx="17156">
                  <c:v>431.09879999999998</c:v>
                </c:pt>
                <c:pt idx="17157">
                  <c:v>431.10739999999998</c:v>
                </c:pt>
                <c:pt idx="17158">
                  <c:v>431.11689999999999</c:v>
                </c:pt>
                <c:pt idx="17159">
                  <c:v>431.1266</c:v>
                </c:pt>
                <c:pt idx="17160">
                  <c:v>431.13569999999999</c:v>
                </c:pt>
                <c:pt idx="17161">
                  <c:v>431.14460000000003</c:v>
                </c:pt>
                <c:pt idx="17162">
                  <c:v>431.1558</c:v>
                </c:pt>
                <c:pt idx="17163">
                  <c:v>431.16590000000002</c:v>
                </c:pt>
                <c:pt idx="17164">
                  <c:v>431.1746</c:v>
                </c:pt>
                <c:pt idx="17165">
                  <c:v>431.18239999999997</c:v>
                </c:pt>
                <c:pt idx="17166">
                  <c:v>431.1936</c:v>
                </c:pt>
                <c:pt idx="17167">
                  <c:v>431.202</c:v>
                </c:pt>
                <c:pt idx="17168">
                  <c:v>431.209</c:v>
                </c:pt>
                <c:pt idx="17169">
                  <c:v>431.2176</c:v>
                </c:pt>
                <c:pt idx="17170">
                  <c:v>431.2294</c:v>
                </c:pt>
                <c:pt idx="17171">
                  <c:v>431.23899999999998</c:v>
                </c:pt>
                <c:pt idx="17172">
                  <c:v>431.24740000000003</c:v>
                </c:pt>
                <c:pt idx="17173">
                  <c:v>431.25619999999998</c:v>
                </c:pt>
                <c:pt idx="17174">
                  <c:v>431.26580000000001</c:v>
                </c:pt>
                <c:pt idx="17175">
                  <c:v>431.27659999999997</c:v>
                </c:pt>
                <c:pt idx="17176">
                  <c:v>431.28539999999998</c:v>
                </c:pt>
                <c:pt idx="17177">
                  <c:v>431.29399999999998</c:v>
                </c:pt>
                <c:pt idx="17178">
                  <c:v>431.30419999999998</c:v>
                </c:pt>
                <c:pt idx="17179">
                  <c:v>431.31420000000003</c:v>
                </c:pt>
                <c:pt idx="17180">
                  <c:v>431.32130000000001</c:v>
                </c:pt>
                <c:pt idx="17181">
                  <c:v>431.3313</c:v>
                </c:pt>
                <c:pt idx="17182">
                  <c:v>431.339</c:v>
                </c:pt>
                <c:pt idx="17183">
                  <c:v>431.34890000000001</c:v>
                </c:pt>
                <c:pt idx="17184">
                  <c:v>431.358</c:v>
                </c:pt>
                <c:pt idx="17185">
                  <c:v>431.36829999999998</c:v>
                </c:pt>
                <c:pt idx="17186">
                  <c:v>431.37759999999997</c:v>
                </c:pt>
                <c:pt idx="17187">
                  <c:v>431.387</c:v>
                </c:pt>
                <c:pt idx="17188">
                  <c:v>431.39499999999998</c:v>
                </c:pt>
                <c:pt idx="17189">
                  <c:v>431.40440000000001</c:v>
                </c:pt>
                <c:pt idx="17190">
                  <c:v>431.41320000000002</c:v>
                </c:pt>
                <c:pt idx="17191">
                  <c:v>431.42169999999999</c:v>
                </c:pt>
                <c:pt idx="17192">
                  <c:v>431.43</c:v>
                </c:pt>
                <c:pt idx="17193">
                  <c:v>431.43950000000001</c:v>
                </c:pt>
                <c:pt idx="17194">
                  <c:v>431.447</c:v>
                </c:pt>
                <c:pt idx="17195">
                  <c:v>431.45670000000001</c:v>
                </c:pt>
                <c:pt idx="17196">
                  <c:v>431.4674</c:v>
                </c:pt>
                <c:pt idx="17197">
                  <c:v>431.47660000000002</c:v>
                </c:pt>
                <c:pt idx="17198">
                  <c:v>431.4846</c:v>
                </c:pt>
                <c:pt idx="17199">
                  <c:v>431.49279999999999</c:v>
                </c:pt>
                <c:pt idx="17200">
                  <c:v>431.50189999999998</c:v>
                </c:pt>
                <c:pt idx="17201">
                  <c:v>431.50979999999998</c:v>
                </c:pt>
                <c:pt idx="17202">
                  <c:v>431.51929999999999</c:v>
                </c:pt>
                <c:pt idx="17203">
                  <c:v>431.53019999999998</c:v>
                </c:pt>
                <c:pt idx="17204">
                  <c:v>431.53910000000002</c:v>
                </c:pt>
                <c:pt idx="17205">
                  <c:v>431.54750000000001</c:v>
                </c:pt>
                <c:pt idx="17206">
                  <c:v>431.5557</c:v>
                </c:pt>
                <c:pt idx="17207">
                  <c:v>431.56459999999998</c:v>
                </c:pt>
                <c:pt idx="17208">
                  <c:v>431.57429999999999</c:v>
                </c:pt>
                <c:pt idx="17209">
                  <c:v>431.58339999999998</c:v>
                </c:pt>
                <c:pt idx="17210">
                  <c:v>431.5926</c:v>
                </c:pt>
                <c:pt idx="17211">
                  <c:v>431.60109999999997</c:v>
                </c:pt>
                <c:pt idx="17212">
                  <c:v>431.6105</c:v>
                </c:pt>
                <c:pt idx="17213">
                  <c:v>431.62040000000002</c:v>
                </c:pt>
                <c:pt idx="17214">
                  <c:v>431.63</c:v>
                </c:pt>
                <c:pt idx="17215">
                  <c:v>431.6379</c:v>
                </c:pt>
                <c:pt idx="17216">
                  <c:v>431.64749999999998</c:v>
                </c:pt>
                <c:pt idx="17217">
                  <c:v>431.65539999999999</c:v>
                </c:pt>
                <c:pt idx="17218">
                  <c:v>431.666</c:v>
                </c:pt>
                <c:pt idx="17219">
                  <c:v>431.67380000000003</c:v>
                </c:pt>
                <c:pt idx="17220">
                  <c:v>431.68290000000002</c:v>
                </c:pt>
                <c:pt idx="17221">
                  <c:v>431.6934</c:v>
                </c:pt>
                <c:pt idx="17222">
                  <c:v>431.702</c:v>
                </c:pt>
                <c:pt idx="17223">
                  <c:v>431.7124</c:v>
                </c:pt>
                <c:pt idx="17224">
                  <c:v>431.72059999999999</c:v>
                </c:pt>
                <c:pt idx="17225">
                  <c:v>431.7312</c:v>
                </c:pt>
                <c:pt idx="17226">
                  <c:v>431.73869999999999</c:v>
                </c:pt>
                <c:pt idx="17227">
                  <c:v>431.74849999999998</c:v>
                </c:pt>
                <c:pt idx="17228">
                  <c:v>431.75880000000001</c:v>
                </c:pt>
                <c:pt idx="17229">
                  <c:v>431.76749999999998</c:v>
                </c:pt>
                <c:pt idx="17230">
                  <c:v>431.77609999999999</c:v>
                </c:pt>
                <c:pt idx="17231">
                  <c:v>431.78539999999998</c:v>
                </c:pt>
                <c:pt idx="17232">
                  <c:v>431.79660000000001</c:v>
                </c:pt>
                <c:pt idx="17233">
                  <c:v>431.80540000000002</c:v>
                </c:pt>
                <c:pt idx="17234">
                  <c:v>431.81259999999997</c:v>
                </c:pt>
                <c:pt idx="17235">
                  <c:v>431.82159999999999</c:v>
                </c:pt>
                <c:pt idx="17236">
                  <c:v>431.82920000000001</c:v>
                </c:pt>
                <c:pt idx="17237">
                  <c:v>431.83870000000002</c:v>
                </c:pt>
                <c:pt idx="17238">
                  <c:v>431.84660000000002</c:v>
                </c:pt>
                <c:pt idx="17239">
                  <c:v>431.85500000000002</c:v>
                </c:pt>
                <c:pt idx="17240">
                  <c:v>431.86380000000003</c:v>
                </c:pt>
                <c:pt idx="17241">
                  <c:v>431.87139999999999</c:v>
                </c:pt>
                <c:pt idx="17242">
                  <c:v>431.88200000000001</c:v>
                </c:pt>
                <c:pt idx="17243">
                  <c:v>431.88979999999998</c:v>
                </c:pt>
                <c:pt idx="17244">
                  <c:v>431.9</c:v>
                </c:pt>
                <c:pt idx="17245">
                  <c:v>431.90960000000001</c:v>
                </c:pt>
                <c:pt idx="17246">
                  <c:v>431.91629999999998</c:v>
                </c:pt>
                <c:pt idx="17247">
                  <c:v>431.9264</c:v>
                </c:pt>
                <c:pt idx="17248">
                  <c:v>431.935</c:v>
                </c:pt>
                <c:pt idx="17249">
                  <c:v>431.94439999999997</c:v>
                </c:pt>
                <c:pt idx="17250">
                  <c:v>431.95330000000001</c:v>
                </c:pt>
                <c:pt idx="17251">
                  <c:v>431.9624</c:v>
                </c:pt>
                <c:pt idx="17252">
                  <c:v>431.97120000000001</c:v>
                </c:pt>
                <c:pt idx="17253">
                  <c:v>431.97930000000002</c:v>
                </c:pt>
                <c:pt idx="17254">
                  <c:v>431.98899999999998</c:v>
                </c:pt>
                <c:pt idx="17255">
                  <c:v>431.99779999999998</c:v>
                </c:pt>
                <c:pt idx="17256">
                  <c:v>432.00790000000001</c:v>
                </c:pt>
                <c:pt idx="17257">
                  <c:v>432.01569999999998</c:v>
                </c:pt>
                <c:pt idx="17258">
                  <c:v>432.02480000000003</c:v>
                </c:pt>
                <c:pt idx="17259">
                  <c:v>432.03429999999997</c:v>
                </c:pt>
                <c:pt idx="17260">
                  <c:v>432.04340000000002</c:v>
                </c:pt>
                <c:pt idx="17261">
                  <c:v>432.05200000000002</c:v>
                </c:pt>
                <c:pt idx="17262">
                  <c:v>432.06099999999998</c:v>
                </c:pt>
                <c:pt idx="17263">
                  <c:v>432.06880000000001</c:v>
                </c:pt>
                <c:pt idx="17264">
                  <c:v>432.07900000000001</c:v>
                </c:pt>
                <c:pt idx="17265">
                  <c:v>432.09059999999999</c:v>
                </c:pt>
                <c:pt idx="17266">
                  <c:v>432.0992</c:v>
                </c:pt>
                <c:pt idx="17267">
                  <c:v>432.108</c:v>
                </c:pt>
                <c:pt idx="17268">
                  <c:v>432.11680000000001</c:v>
                </c:pt>
                <c:pt idx="17269">
                  <c:v>432.1277</c:v>
                </c:pt>
                <c:pt idx="17270">
                  <c:v>432.13510000000002</c:v>
                </c:pt>
                <c:pt idx="17271">
                  <c:v>432.14420000000001</c:v>
                </c:pt>
                <c:pt idx="17272">
                  <c:v>432.15230000000003</c:v>
                </c:pt>
                <c:pt idx="17273">
                  <c:v>432.16199999999998</c:v>
                </c:pt>
                <c:pt idx="17274">
                  <c:v>432.17110000000002</c:v>
                </c:pt>
                <c:pt idx="17275">
                  <c:v>432.1789</c:v>
                </c:pt>
                <c:pt idx="17276">
                  <c:v>432.18599999999998</c:v>
                </c:pt>
                <c:pt idx="17277">
                  <c:v>432.19690000000003</c:v>
                </c:pt>
                <c:pt idx="17278">
                  <c:v>432.20549999999997</c:v>
                </c:pt>
                <c:pt idx="17279">
                  <c:v>432.214</c:v>
                </c:pt>
                <c:pt idx="17280">
                  <c:v>432.2226</c:v>
                </c:pt>
                <c:pt idx="17281">
                  <c:v>432.23140000000001</c:v>
                </c:pt>
                <c:pt idx="17282">
                  <c:v>432.24020000000002</c:v>
                </c:pt>
                <c:pt idx="17283">
                  <c:v>432.25020000000001</c:v>
                </c:pt>
                <c:pt idx="17284">
                  <c:v>432.25970000000001</c:v>
                </c:pt>
                <c:pt idx="17285">
                  <c:v>432.26830000000001</c:v>
                </c:pt>
                <c:pt idx="17286">
                  <c:v>432.2756</c:v>
                </c:pt>
                <c:pt idx="17287">
                  <c:v>432.28469999999999</c:v>
                </c:pt>
                <c:pt idx="17288">
                  <c:v>432.29399999999998</c:v>
                </c:pt>
                <c:pt idx="17289">
                  <c:v>432.30309999999997</c:v>
                </c:pt>
                <c:pt idx="17290">
                  <c:v>432.31369999999998</c:v>
                </c:pt>
                <c:pt idx="17291">
                  <c:v>432.32260000000002</c:v>
                </c:pt>
                <c:pt idx="17292">
                  <c:v>432.33080000000001</c:v>
                </c:pt>
                <c:pt idx="17293">
                  <c:v>432.33890000000002</c:v>
                </c:pt>
                <c:pt idx="17294">
                  <c:v>432.34820000000002</c:v>
                </c:pt>
                <c:pt idx="17295">
                  <c:v>432.35489999999999</c:v>
                </c:pt>
                <c:pt idx="17296">
                  <c:v>432.36419999999998</c:v>
                </c:pt>
                <c:pt idx="17297">
                  <c:v>432.37200000000001</c:v>
                </c:pt>
                <c:pt idx="17298">
                  <c:v>432.38220000000001</c:v>
                </c:pt>
                <c:pt idx="17299">
                  <c:v>432.38900000000001</c:v>
                </c:pt>
                <c:pt idx="17300">
                  <c:v>432.39800000000002</c:v>
                </c:pt>
                <c:pt idx="17301">
                  <c:v>432.40710000000001</c:v>
                </c:pt>
                <c:pt idx="17302">
                  <c:v>432.41500000000002</c:v>
                </c:pt>
                <c:pt idx="17303">
                  <c:v>432.42469999999997</c:v>
                </c:pt>
                <c:pt idx="17304">
                  <c:v>432.43439999999998</c:v>
                </c:pt>
                <c:pt idx="17305">
                  <c:v>432.44470000000001</c:v>
                </c:pt>
                <c:pt idx="17306">
                  <c:v>432.4522</c:v>
                </c:pt>
                <c:pt idx="17307">
                  <c:v>432.46289999999999</c:v>
                </c:pt>
                <c:pt idx="17308">
                  <c:v>432.47250000000003</c:v>
                </c:pt>
                <c:pt idx="17309">
                  <c:v>432.4828</c:v>
                </c:pt>
                <c:pt idx="17310">
                  <c:v>432.4932</c:v>
                </c:pt>
                <c:pt idx="17311">
                  <c:v>432.50380000000001</c:v>
                </c:pt>
                <c:pt idx="17312">
                  <c:v>432.5138</c:v>
                </c:pt>
                <c:pt idx="17313">
                  <c:v>432.52499999999998</c:v>
                </c:pt>
                <c:pt idx="17314">
                  <c:v>432.53399999999999</c:v>
                </c:pt>
                <c:pt idx="17315">
                  <c:v>432.54689999999999</c:v>
                </c:pt>
                <c:pt idx="17316">
                  <c:v>432.55869999999999</c:v>
                </c:pt>
                <c:pt idx="17317">
                  <c:v>432.56740000000002</c:v>
                </c:pt>
                <c:pt idx="17318">
                  <c:v>432.57909999999998</c:v>
                </c:pt>
                <c:pt idx="17319">
                  <c:v>432.5899</c:v>
                </c:pt>
                <c:pt idx="17320">
                  <c:v>432.6026</c:v>
                </c:pt>
                <c:pt idx="17321">
                  <c:v>432.61369999999999</c:v>
                </c:pt>
                <c:pt idx="17322">
                  <c:v>432.62599999999998</c:v>
                </c:pt>
                <c:pt idx="17323">
                  <c:v>432.63630000000001</c:v>
                </c:pt>
                <c:pt idx="17324">
                  <c:v>432.6474</c:v>
                </c:pt>
                <c:pt idx="17325">
                  <c:v>432.65800000000002</c:v>
                </c:pt>
                <c:pt idx="17326">
                  <c:v>432.66879999999998</c:v>
                </c:pt>
                <c:pt idx="17327">
                  <c:v>432.68099999999998</c:v>
                </c:pt>
                <c:pt idx="17328">
                  <c:v>432.69119999999998</c:v>
                </c:pt>
                <c:pt idx="17329">
                  <c:v>432.70060000000001</c:v>
                </c:pt>
                <c:pt idx="17330">
                  <c:v>432.71010000000001</c:v>
                </c:pt>
                <c:pt idx="17331">
                  <c:v>432.72030000000001</c:v>
                </c:pt>
                <c:pt idx="17332">
                  <c:v>432.73059999999998</c:v>
                </c:pt>
                <c:pt idx="17333">
                  <c:v>432.73899999999998</c:v>
                </c:pt>
                <c:pt idx="17334">
                  <c:v>432.74880000000002</c:v>
                </c:pt>
                <c:pt idx="17335">
                  <c:v>432.75740000000002</c:v>
                </c:pt>
                <c:pt idx="17336">
                  <c:v>432.76780000000002</c:v>
                </c:pt>
                <c:pt idx="17337">
                  <c:v>432.77460000000002</c:v>
                </c:pt>
                <c:pt idx="17338">
                  <c:v>432.78219999999999</c:v>
                </c:pt>
                <c:pt idx="17339">
                  <c:v>432.79219999999998</c:v>
                </c:pt>
                <c:pt idx="17340">
                  <c:v>432.8014</c:v>
                </c:pt>
                <c:pt idx="17341">
                  <c:v>432.8098</c:v>
                </c:pt>
                <c:pt idx="17342">
                  <c:v>432.81909999999999</c:v>
                </c:pt>
                <c:pt idx="17343">
                  <c:v>432.82810000000001</c:v>
                </c:pt>
                <c:pt idx="17344">
                  <c:v>432.83629999999999</c:v>
                </c:pt>
                <c:pt idx="17345">
                  <c:v>432.84469999999999</c:v>
                </c:pt>
                <c:pt idx="17346">
                  <c:v>432.85059999999999</c:v>
                </c:pt>
                <c:pt idx="17347">
                  <c:v>432.85879999999997</c:v>
                </c:pt>
                <c:pt idx="17348">
                  <c:v>432.86599999999999</c:v>
                </c:pt>
                <c:pt idx="17349">
                  <c:v>432.87099999999998</c:v>
                </c:pt>
                <c:pt idx="17350">
                  <c:v>432.87759999999997</c:v>
                </c:pt>
                <c:pt idx="17351">
                  <c:v>432.88470000000001</c:v>
                </c:pt>
                <c:pt idx="17352">
                  <c:v>432.89429999999999</c:v>
                </c:pt>
                <c:pt idx="17353">
                  <c:v>432.89839999999998</c:v>
                </c:pt>
                <c:pt idx="17354">
                  <c:v>432.90480000000002</c:v>
                </c:pt>
                <c:pt idx="17355">
                  <c:v>432.9126</c:v>
                </c:pt>
                <c:pt idx="17356">
                  <c:v>432.91739999999999</c:v>
                </c:pt>
                <c:pt idx="17357">
                  <c:v>432.92500000000001</c:v>
                </c:pt>
                <c:pt idx="17358">
                  <c:v>432.93169999999998</c:v>
                </c:pt>
                <c:pt idx="17359">
                  <c:v>432.93920000000003</c:v>
                </c:pt>
                <c:pt idx="17360">
                  <c:v>432.94900000000001</c:v>
                </c:pt>
                <c:pt idx="17361">
                  <c:v>432.95960000000002</c:v>
                </c:pt>
                <c:pt idx="17362">
                  <c:v>432.96780000000001</c:v>
                </c:pt>
                <c:pt idx="17363">
                  <c:v>432.9776</c:v>
                </c:pt>
                <c:pt idx="17364">
                  <c:v>432.9862</c:v>
                </c:pt>
                <c:pt idx="17365">
                  <c:v>432.99380000000002</c:v>
                </c:pt>
                <c:pt idx="17366">
                  <c:v>433.00220000000002</c:v>
                </c:pt>
                <c:pt idx="17367">
                  <c:v>433.01440000000002</c:v>
                </c:pt>
                <c:pt idx="17368">
                  <c:v>433.02339999999998</c:v>
                </c:pt>
                <c:pt idx="17369">
                  <c:v>433.03399999999999</c:v>
                </c:pt>
                <c:pt idx="17370">
                  <c:v>433.04300000000001</c:v>
                </c:pt>
                <c:pt idx="17371">
                  <c:v>433.05279999999999</c:v>
                </c:pt>
                <c:pt idx="17372">
                  <c:v>433.06610000000001</c:v>
                </c:pt>
                <c:pt idx="17373">
                  <c:v>433.07350000000002</c:v>
                </c:pt>
                <c:pt idx="17374">
                  <c:v>433.08300000000003</c:v>
                </c:pt>
                <c:pt idx="17375">
                  <c:v>433.09059999999999</c:v>
                </c:pt>
                <c:pt idx="17376">
                  <c:v>433.10109999999997</c:v>
                </c:pt>
                <c:pt idx="17377">
                  <c:v>433.11059999999998</c:v>
                </c:pt>
                <c:pt idx="17378">
                  <c:v>433.11939999999998</c:v>
                </c:pt>
                <c:pt idx="17379">
                  <c:v>433.12939999999998</c:v>
                </c:pt>
                <c:pt idx="17380">
                  <c:v>433.1386</c:v>
                </c:pt>
                <c:pt idx="17381">
                  <c:v>433.14909999999998</c:v>
                </c:pt>
                <c:pt idx="17382">
                  <c:v>433.16019999999997</c:v>
                </c:pt>
                <c:pt idx="17383">
                  <c:v>433.16680000000002</c:v>
                </c:pt>
                <c:pt idx="17384">
                  <c:v>433.17619999999999</c:v>
                </c:pt>
                <c:pt idx="17385">
                  <c:v>433.18470000000002</c:v>
                </c:pt>
                <c:pt idx="17386">
                  <c:v>433.19409999999999</c:v>
                </c:pt>
                <c:pt idx="17387">
                  <c:v>433.20299999999997</c:v>
                </c:pt>
                <c:pt idx="17388">
                  <c:v>433.21199999999999</c:v>
                </c:pt>
                <c:pt idx="17389">
                  <c:v>433.22030000000001</c:v>
                </c:pt>
                <c:pt idx="17390">
                  <c:v>433.23090000000002</c:v>
                </c:pt>
                <c:pt idx="17391">
                  <c:v>433.23849999999999</c:v>
                </c:pt>
                <c:pt idx="17392">
                  <c:v>433.24700000000001</c:v>
                </c:pt>
                <c:pt idx="17393">
                  <c:v>433.25540000000001</c:v>
                </c:pt>
                <c:pt idx="17394">
                  <c:v>433.26350000000002</c:v>
                </c:pt>
                <c:pt idx="17395">
                  <c:v>433.27120000000002</c:v>
                </c:pt>
                <c:pt idx="17396">
                  <c:v>433.27910000000003</c:v>
                </c:pt>
                <c:pt idx="17397">
                  <c:v>433.2876</c:v>
                </c:pt>
                <c:pt idx="17398">
                  <c:v>433.29390000000001</c:v>
                </c:pt>
                <c:pt idx="17399">
                  <c:v>433.30099999999999</c:v>
                </c:pt>
                <c:pt idx="17400">
                  <c:v>433.30959999999999</c:v>
                </c:pt>
                <c:pt idx="17401">
                  <c:v>433.31700000000001</c:v>
                </c:pt>
                <c:pt idx="17402">
                  <c:v>433.32350000000002</c:v>
                </c:pt>
                <c:pt idx="17403">
                  <c:v>433.33080000000001</c:v>
                </c:pt>
                <c:pt idx="17404">
                  <c:v>433.33780000000002</c:v>
                </c:pt>
                <c:pt idx="17405">
                  <c:v>433.34559999999999</c:v>
                </c:pt>
                <c:pt idx="17406">
                  <c:v>433.35410000000002</c:v>
                </c:pt>
                <c:pt idx="17407">
                  <c:v>433.36040000000003</c:v>
                </c:pt>
                <c:pt idx="17408">
                  <c:v>433.36779999999999</c:v>
                </c:pt>
                <c:pt idx="17409">
                  <c:v>433.3734</c:v>
                </c:pt>
                <c:pt idx="17410">
                  <c:v>433.38099999999997</c:v>
                </c:pt>
                <c:pt idx="17411">
                  <c:v>433.38799999999998</c:v>
                </c:pt>
                <c:pt idx="17412">
                  <c:v>433.39659999999998</c:v>
                </c:pt>
                <c:pt idx="17413">
                  <c:v>433.40519999999998</c:v>
                </c:pt>
                <c:pt idx="17414">
                  <c:v>433.4135</c:v>
                </c:pt>
                <c:pt idx="17415">
                  <c:v>433.42039999999997</c:v>
                </c:pt>
                <c:pt idx="17416">
                  <c:v>433.42809999999997</c:v>
                </c:pt>
                <c:pt idx="17417">
                  <c:v>433.4357</c:v>
                </c:pt>
                <c:pt idx="17418">
                  <c:v>433.44479999999999</c:v>
                </c:pt>
                <c:pt idx="17419">
                  <c:v>433.45159999999998</c:v>
                </c:pt>
                <c:pt idx="17420">
                  <c:v>433.46</c:v>
                </c:pt>
                <c:pt idx="17421">
                  <c:v>433.46960000000001</c:v>
                </c:pt>
                <c:pt idx="17422">
                  <c:v>433.47680000000003</c:v>
                </c:pt>
                <c:pt idx="17423">
                  <c:v>433.48540000000003</c:v>
                </c:pt>
                <c:pt idx="17424">
                  <c:v>433.49369999999999</c:v>
                </c:pt>
                <c:pt idx="17425">
                  <c:v>433.50220000000002</c:v>
                </c:pt>
                <c:pt idx="17426">
                  <c:v>433.512</c:v>
                </c:pt>
                <c:pt idx="17427">
                  <c:v>433.5197</c:v>
                </c:pt>
                <c:pt idx="17428">
                  <c:v>433.529</c:v>
                </c:pt>
                <c:pt idx="17429">
                  <c:v>433.53879999999998</c:v>
                </c:pt>
                <c:pt idx="17430">
                  <c:v>433.54849999999999</c:v>
                </c:pt>
                <c:pt idx="17431">
                  <c:v>433.55739999999997</c:v>
                </c:pt>
                <c:pt idx="17432">
                  <c:v>433.56580000000002</c:v>
                </c:pt>
                <c:pt idx="17433">
                  <c:v>433.57380000000001</c:v>
                </c:pt>
                <c:pt idx="17434">
                  <c:v>433.58199999999999</c:v>
                </c:pt>
                <c:pt idx="17435">
                  <c:v>433.59100000000001</c:v>
                </c:pt>
                <c:pt idx="17436">
                  <c:v>433.60160000000002</c:v>
                </c:pt>
                <c:pt idx="17437">
                  <c:v>433.60939999999999</c:v>
                </c:pt>
                <c:pt idx="17438">
                  <c:v>433.62020000000001</c:v>
                </c:pt>
                <c:pt idx="17439">
                  <c:v>433.62889999999999</c:v>
                </c:pt>
                <c:pt idx="17440">
                  <c:v>433.63760000000002</c:v>
                </c:pt>
                <c:pt idx="17441">
                  <c:v>433.6454</c:v>
                </c:pt>
                <c:pt idx="17442">
                  <c:v>433.65370000000001</c:v>
                </c:pt>
                <c:pt idx="17443">
                  <c:v>433.66419999999999</c:v>
                </c:pt>
                <c:pt idx="17444">
                  <c:v>433.6728</c:v>
                </c:pt>
                <c:pt idx="17445">
                  <c:v>433.68169999999998</c:v>
                </c:pt>
                <c:pt idx="17446">
                  <c:v>433.69</c:v>
                </c:pt>
                <c:pt idx="17447">
                  <c:v>433.69830000000002</c:v>
                </c:pt>
                <c:pt idx="17448">
                  <c:v>433.70760000000001</c:v>
                </c:pt>
                <c:pt idx="17449">
                  <c:v>433.71719999999999</c:v>
                </c:pt>
                <c:pt idx="17450">
                  <c:v>433.7244</c:v>
                </c:pt>
                <c:pt idx="17451">
                  <c:v>433.73419999999999</c:v>
                </c:pt>
                <c:pt idx="17452">
                  <c:v>433.74259999999998</c:v>
                </c:pt>
                <c:pt idx="17453">
                  <c:v>433.74970000000002</c:v>
                </c:pt>
                <c:pt idx="17454">
                  <c:v>433.75819999999999</c:v>
                </c:pt>
                <c:pt idx="17455">
                  <c:v>433.76679999999999</c:v>
                </c:pt>
                <c:pt idx="17456">
                  <c:v>433.77519999999998</c:v>
                </c:pt>
                <c:pt idx="17457">
                  <c:v>433.78300000000002</c:v>
                </c:pt>
                <c:pt idx="17458">
                  <c:v>433.79140000000001</c:v>
                </c:pt>
                <c:pt idx="17459">
                  <c:v>433.80099999999999</c:v>
                </c:pt>
                <c:pt idx="17460">
                  <c:v>433.80669999999998</c:v>
                </c:pt>
                <c:pt idx="17461">
                  <c:v>433.8152</c:v>
                </c:pt>
                <c:pt idx="17462">
                  <c:v>433.82459999999998</c:v>
                </c:pt>
                <c:pt idx="17463">
                  <c:v>433.83440000000002</c:v>
                </c:pt>
                <c:pt idx="17464">
                  <c:v>433.84320000000002</c:v>
                </c:pt>
                <c:pt idx="17465">
                  <c:v>433.85090000000002</c:v>
                </c:pt>
                <c:pt idx="17466">
                  <c:v>433.86020000000002</c:v>
                </c:pt>
                <c:pt idx="17467">
                  <c:v>433.86869999999999</c:v>
                </c:pt>
                <c:pt idx="17468">
                  <c:v>433.8766</c:v>
                </c:pt>
                <c:pt idx="17469">
                  <c:v>433.88440000000003</c:v>
                </c:pt>
                <c:pt idx="17470">
                  <c:v>433.89350000000002</c:v>
                </c:pt>
                <c:pt idx="17471">
                  <c:v>433.90179999999998</c:v>
                </c:pt>
                <c:pt idx="17472">
                  <c:v>433.90839999999997</c:v>
                </c:pt>
                <c:pt idx="17473">
                  <c:v>433.91800000000001</c:v>
                </c:pt>
                <c:pt idx="17474">
                  <c:v>433.92619999999999</c:v>
                </c:pt>
                <c:pt idx="17475">
                  <c:v>433.93400000000003</c:v>
                </c:pt>
                <c:pt idx="17476">
                  <c:v>433.94200000000001</c:v>
                </c:pt>
                <c:pt idx="17477">
                  <c:v>433.9504</c:v>
                </c:pt>
                <c:pt idx="17478">
                  <c:v>433.95839999999998</c:v>
                </c:pt>
                <c:pt idx="17479">
                  <c:v>433.96870000000001</c:v>
                </c:pt>
                <c:pt idx="17480">
                  <c:v>433.97699999999998</c:v>
                </c:pt>
                <c:pt idx="17481">
                  <c:v>433.9862</c:v>
                </c:pt>
                <c:pt idx="17482">
                  <c:v>433.99279999999999</c:v>
                </c:pt>
                <c:pt idx="17483">
                  <c:v>434.00240000000002</c:v>
                </c:pt>
                <c:pt idx="17484">
                  <c:v>434.0111</c:v>
                </c:pt>
                <c:pt idx="17485">
                  <c:v>434.01960000000003</c:v>
                </c:pt>
                <c:pt idx="17486">
                  <c:v>434.02679999999998</c:v>
                </c:pt>
                <c:pt idx="17487">
                  <c:v>434.03620000000001</c:v>
                </c:pt>
                <c:pt idx="17488">
                  <c:v>434.0453</c:v>
                </c:pt>
                <c:pt idx="17489">
                  <c:v>434.05259999999998</c:v>
                </c:pt>
                <c:pt idx="17490">
                  <c:v>434.06209999999999</c:v>
                </c:pt>
                <c:pt idx="17491">
                  <c:v>434.07069999999999</c:v>
                </c:pt>
                <c:pt idx="17492">
                  <c:v>434.08150000000001</c:v>
                </c:pt>
                <c:pt idx="17493">
                  <c:v>434.09140000000002</c:v>
                </c:pt>
                <c:pt idx="17494">
                  <c:v>434.09930000000003</c:v>
                </c:pt>
                <c:pt idx="17495">
                  <c:v>434.10849999999999</c:v>
                </c:pt>
                <c:pt idx="17496">
                  <c:v>434.11779999999999</c:v>
                </c:pt>
                <c:pt idx="17497">
                  <c:v>434.12720000000002</c:v>
                </c:pt>
                <c:pt idx="17498">
                  <c:v>434.13589999999999</c:v>
                </c:pt>
                <c:pt idx="17499">
                  <c:v>434.1447</c:v>
                </c:pt>
                <c:pt idx="17500">
                  <c:v>434.15300000000002</c:v>
                </c:pt>
                <c:pt idx="17501">
                  <c:v>434.16160000000002</c:v>
                </c:pt>
                <c:pt idx="17502">
                  <c:v>434.17039999999997</c:v>
                </c:pt>
                <c:pt idx="17503">
                  <c:v>434.178</c:v>
                </c:pt>
                <c:pt idx="17504">
                  <c:v>434.18689999999998</c:v>
                </c:pt>
                <c:pt idx="17505">
                  <c:v>434.19529999999997</c:v>
                </c:pt>
                <c:pt idx="17506">
                  <c:v>434.20310000000001</c:v>
                </c:pt>
                <c:pt idx="17507">
                  <c:v>434.21039999999999</c:v>
                </c:pt>
                <c:pt idx="17508">
                  <c:v>434.21780000000001</c:v>
                </c:pt>
                <c:pt idx="17509">
                  <c:v>434.22649999999999</c:v>
                </c:pt>
                <c:pt idx="17510">
                  <c:v>434.23520000000002</c:v>
                </c:pt>
                <c:pt idx="17511">
                  <c:v>434.24459999999999</c:v>
                </c:pt>
                <c:pt idx="17512">
                  <c:v>434.25229999999999</c:v>
                </c:pt>
                <c:pt idx="17513">
                  <c:v>434.2611</c:v>
                </c:pt>
                <c:pt idx="17514">
                  <c:v>434.26949999999999</c:v>
                </c:pt>
                <c:pt idx="17515">
                  <c:v>434.27789999999999</c:v>
                </c:pt>
                <c:pt idx="17516">
                  <c:v>434.286</c:v>
                </c:pt>
                <c:pt idx="17517">
                  <c:v>434.29419999999999</c:v>
                </c:pt>
                <c:pt idx="17518">
                  <c:v>434.30279999999999</c:v>
                </c:pt>
                <c:pt idx="17519">
                  <c:v>434.31020000000001</c:v>
                </c:pt>
                <c:pt idx="17520">
                  <c:v>434.31760000000003</c:v>
                </c:pt>
                <c:pt idx="17521">
                  <c:v>434.327</c:v>
                </c:pt>
                <c:pt idx="17522">
                  <c:v>434.33499999999998</c:v>
                </c:pt>
                <c:pt idx="17523">
                  <c:v>434.34379999999999</c:v>
                </c:pt>
                <c:pt idx="17524">
                  <c:v>434.35129999999998</c:v>
                </c:pt>
                <c:pt idx="17525">
                  <c:v>434.36020000000002</c:v>
                </c:pt>
                <c:pt idx="17526">
                  <c:v>434.36919999999998</c:v>
                </c:pt>
                <c:pt idx="17527">
                  <c:v>434.37740000000002</c:v>
                </c:pt>
                <c:pt idx="17528">
                  <c:v>434.38479999999998</c:v>
                </c:pt>
                <c:pt idx="17529">
                  <c:v>434.39319999999998</c:v>
                </c:pt>
                <c:pt idx="17530">
                  <c:v>434.40170000000001</c:v>
                </c:pt>
                <c:pt idx="17531">
                  <c:v>434.41039999999998</c:v>
                </c:pt>
                <c:pt idx="17532">
                  <c:v>434.41879999999998</c:v>
                </c:pt>
                <c:pt idx="17533">
                  <c:v>434.42779999999999</c:v>
                </c:pt>
                <c:pt idx="17534">
                  <c:v>434.43669999999997</c:v>
                </c:pt>
                <c:pt idx="17535">
                  <c:v>434.44659999999999</c:v>
                </c:pt>
                <c:pt idx="17536">
                  <c:v>434.45409999999998</c:v>
                </c:pt>
                <c:pt idx="17537">
                  <c:v>434.46170000000001</c:v>
                </c:pt>
                <c:pt idx="17538">
                  <c:v>434.47149999999999</c:v>
                </c:pt>
                <c:pt idx="17539">
                  <c:v>434.48160000000001</c:v>
                </c:pt>
                <c:pt idx="17540">
                  <c:v>434.49040000000002</c:v>
                </c:pt>
                <c:pt idx="17541">
                  <c:v>434.49779999999998</c:v>
                </c:pt>
                <c:pt idx="17542">
                  <c:v>434.50470000000001</c:v>
                </c:pt>
                <c:pt idx="17543">
                  <c:v>434.5136</c:v>
                </c:pt>
                <c:pt idx="17544">
                  <c:v>434.5213</c:v>
                </c:pt>
                <c:pt idx="17545">
                  <c:v>434.53280000000001</c:v>
                </c:pt>
                <c:pt idx="17546">
                  <c:v>434.54</c:v>
                </c:pt>
                <c:pt idx="17547">
                  <c:v>434.55090000000001</c:v>
                </c:pt>
                <c:pt idx="17548">
                  <c:v>434.55799999999999</c:v>
                </c:pt>
                <c:pt idx="17549">
                  <c:v>434.56420000000003</c:v>
                </c:pt>
                <c:pt idx="17550">
                  <c:v>434.57350000000002</c:v>
                </c:pt>
                <c:pt idx="17551">
                  <c:v>434.58159999999998</c:v>
                </c:pt>
                <c:pt idx="17552">
                  <c:v>434.59109999999998</c:v>
                </c:pt>
                <c:pt idx="17553">
                  <c:v>434.59800000000001</c:v>
                </c:pt>
                <c:pt idx="17554">
                  <c:v>434.60680000000002</c:v>
                </c:pt>
                <c:pt idx="17555">
                  <c:v>434.61619999999999</c:v>
                </c:pt>
                <c:pt idx="17556">
                  <c:v>434.625</c:v>
                </c:pt>
                <c:pt idx="17557">
                  <c:v>434.63440000000003</c:v>
                </c:pt>
                <c:pt idx="17558">
                  <c:v>434.642</c:v>
                </c:pt>
                <c:pt idx="17559">
                  <c:v>434.65</c:v>
                </c:pt>
                <c:pt idx="17560">
                  <c:v>434.65870000000001</c:v>
                </c:pt>
                <c:pt idx="17561">
                  <c:v>434.66809999999998</c:v>
                </c:pt>
                <c:pt idx="17562">
                  <c:v>434.67590000000001</c:v>
                </c:pt>
                <c:pt idx="17563">
                  <c:v>434.68259999999998</c:v>
                </c:pt>
                <c:pt idx="17564">
                  <c:v>434.69299999999998</c:v>
                </c:pt>
                <c:pt idx="17565">
                  <c:v>434.70139999999998</c:v>
                </c:pt>
                <c:pt idx="17566">
                  <c:v>434.70929999999998</c:v>
                </c:pt>
                <c:pt idx="17567">
                  <c:v>434.71899999999999</c:v>
                </c:pt>
                <c:pt idx="17568">
                  <c:v>434.72669999999999</c:v>
                </c:pt>
                <c:pt idx="17569">
                  <c:v>434.73610000000002</c:v>
                </c:pt>
                <c:pt idx="17570">
                  <c:v>434.74340000000001</c:v>
                </c:pt>
                <c:pt idx="17571">
                  <c:v>434.75279999999998</c:v>
                </c:pt>
                <c:pt idx="17572">
                  <c:v>434.76100000000002</c:v>
                </c:pt>
                <c:pt idx="17573">
                  <c:v>434.76900000000001</c:v>
                </c:pt>
                <c:pt idx="17574">
                  <c:v>434.77659999999997</c:v>
                </c:pt>
                <c:pt idx="17575">
                  <c:v>434.78640000000001</c:v>
                </c:pt>
                <c:pt idx="17576">
                  <c:v>434.79520000000002</c:v>
                </c:pt>
                <c:pt idx="17577">
                  <c:v>434.80399999999997</c:v>
                </c:pt>
                <c:pt idx="17578">
                  <c:v>434.81270000000001</c:v>
                </c:pt>
                <c:pt idx="17579">
                  <c:v>434.822</c:v>
                </c:pt>
                <c:pt idx="17580">
                  <c:v>434.82979999999998</c:v>
                </c:pt>
                <c:pt idx="17581">
                  <c:v>434.83879999999999</c:v>
                </c:pt>
                <c:pt idx="17582">
                  <c:v>434.84629999999999</c:v>
                </c:pt>
                <c:pt idx="17583">
                  <c:v>434.8546</c:v>
                </c:pt>
                <c:pt idx="17584">
                  <c:v>434.863</c:v>
                </c:pt>
                <c:pt idx="17585">
                  <c:v>434.8732</c:v>
                </c:pt>
                <c:pt idx="17586">
                  <c:v>434.88159999999999</c:v>
                </c:pt>
                <c:pt idx="17587">
                  <c:v>434.89080000000001</c:v>
                </c:pt>
                <c:pt idx="17588">
                  <c:v>434.89960000000002</c:v>
                </c:pt>
                <c:pt idx="17589">
                  <c:v>434.9076</c:v>
                </c:pt>
                <c:pt idx="17590">
                  <c:v>434.91559999999998</c:v>
                </c:pt>
                <c:pt idx="17591">
                  <c:v>434.92500000000001</c:v>
                </c:pt>
                <c:pt idx="17592">
                  <c:v>434.9325</c:v>
                </c:pt>
                <c:pt idx="17593">
                  <c:v>434.94099999999997</c:v>
                </c:pt>
                <c:pt idx="17594">
                  <c:v>434.94810000000001</c:v>
                </c:pt>
                <c:pt idx="17595">
                  <c:v>434.95600000000002</c:v>
                </c:pt>
                <c:pt idx="17596">
                  <c:v>434.96480000000003</c:v>
                </c:pt>
                <c:pt idx="17597">
                  <c:v>434.9735</c:v>
                </c:pt>
                <c:pt idx="17598">
                  <c:v>434.98259999999999</c:v>
                </c:pt>
                <c:pt idx="17599">
                  <c:v>434.99220000000003</c:v>
                </c:pt>
                <c:pt idx="17600">
                  <c:v>435.0009</c:v>
                </c:pt>
                <c:pt idx="17601">
                  <c:v>435.01029999999997</c:v>
                </c:pt>
                <c:pt idx="17602">
                  <c:v>435.0172</c:v>
                </c:pt>
                <c:pt idx="17603">
                  <c:v>435.02609999999999</c:v>
                </c:pt>
                <c:pt idx="17604">
                  <c:v>435.03579999999999</c:v>
                </c:pt>
                <c:pt idx="17605">
                  <c:v>435.04399999999998</c:v>
                </c:pt>
                <c:pt idx="17606">
                  <c:v>435.053</c:v>
                </c:pt>
                <c:pt idx="17607">
                  <c:v>435.0616</c:v>
                </c:pt>
                <c:pt idx="17608">
                  <c:v>435.06959999999998</c:v>
                </c:pt>
                <c:pt idx="17609">
                  <c:v>435.07889999999998</c:v>
                </c:pt>
                <c:pt idx="17610">
                  <c:v>435.08670000000001</c:v>
                </c:pt>
                <c:pt idx="17611">
                  <c:v>435.09649999999999</c:v>
                </c:pt>
                <c:pt idx="17612">
                  <c:v>435.10430000000002</c:v>
                </c:pt>
                <c:pt idx="17613">
                  <c:v>435.11130000000003</c:v>
                </c:pt>
                <c:pt idx="17614">
                  <c:v>435.11860000000001</c:v>
                </c:pt>
                <c:pt idx="17615">
                  <c:v>435.1268</c:v>
                </c:pt>
                <c:pt idx="17616">
                  <c:v>435.13400000000001</c:v>
                </c:pt>
                <c:pt idx="17617">
                  <c:v>435.14280000000002</c:v>
                </c:pt>
                <c:pt idx="17618">
                  <c:v>435.15</c:v>
                </c:pt>
                <c:pt idx="17619">
                  <c:v>435.1576</c:v>
                </c:pt>
                <c:pt idx="17620">
                  <c:v>435.16500000000002</c:v>
                </c:pt>
                <c:pt idx="17621">
                  <c:v>435.17419999999998</c:v>
                </c:pt>
                <c:pt idx="17622">
                  <c:v>435.18279999999999</c:v>
                </c:pt>
                <c:pt idx="17623">
                  <c:v>435.19029999999998</c:v>
                </c:pt>
                <c:pt idx="17624">
                  <c:v>435.19940000000003</c:v>
                </c:pt>
                <c:pt idx="17625">
                  <c:v>435.2081</c:v>
                </c:pt>
                <c:pt idx="17626">
                  <c:v>435.21640000000002</c:v>
                </c:pt>
                <c:pt idx="17627">
                  <c:v>435.22480000000002</c:v>
                </c:pt>
                <c:pt idx="17628">
                  <c:v>435.23309999999998</c:v>
                </c:pt>
                <c:pt idx="17629">
                  <c:v>435.2407</c:v>
                </c:pt>
                <c:pt idx="17630">
                  <c:v>435.24889999999999</c:v>
                </c:pt>
                <c:pt idx="17631">
                  <c:v>435.25839999999999</c:v>
                </c:pt>
                <c:pt idx="17632">
                  <c:v>435.26839999999999</c:v>
                </c:pt>
                <c:pt idx="17633">
                  <c:v>435.2783</c:v>
                </c:pt>
                <c:pt idx="17634">
                  <c:v>435.28699999999998</c:v>
                </c:pt>
                <c:pt idx="17635">
                  <c:v>435.2946</c:v>
                </c:pt>
                <c:pt idx="17636">
                  <c:v>435.30270000000002</c:v>
                </c:pt>
                <c:pt idx="17637">
                  <c:v>435.31279999999998</c:v>
                </c:pt>
                <c:pt idx="17638">
                  <c:v>435.31830000000002</c:v>
                </c:pt>
                <c:pt idx="17639">
                  <c:v>435.32740000000001</c:v>
                </c:pt>
                <c:pt idx="17640">
                  <c:v>435.33659999999998</c:v>
                </c:pt>
                <c:pt idx="17641">
                  <c:v>435.3451</c:v>
                </c:pt>
                <c:pt idx="17642">
                  <c:v>435.35300000000001</c:v>
                </c:pt>
                <c:pt idx="17643">
                  <c:v>435.36290000000002</c:v>
                </c:pt>
                <c:pt idx="17644">
                  <c:v>435.37329999999997</c:v>
                </c:pt>
                <c:pt idx="17645">
                  <c:v>435.38170000000002</c:v>
                </c:pt>
                <c:pt idx="17646">
                  <c:v>435.3897</c:v>
                </c:pt>
                <c:pt idx="17647">
                  <c:v>435.39879999999999</c:v>
                </c:pt>
                <c:pt idx="17648">
                  <c:v>435.40519999999998</c:v>
                </c:pt>
                <c:pt idx="17649">
                  <c:v>435.41379999999998</c:v>
                </c:pt>
                <c:pt idx="17650">
                  <c:v>435.42020000000002</c:v>
                </c:pt>
                <c:pt idx="17651">
                  <c:v>435.42939999999999</c:v>
                </c:pt>
                <c:pt idx="17652">
                  <c:v>435.43779999999998</c:v>
                </c:pt>
                <c:pt idx="17653">
                  <c:v>435.4443</c:v>
                </c:pt>
                <c:pt idx="17654">
                  <c:v>435.45269999999999</c:v>
                </c:pt>
                <c:pt idx="17655">
                  <c:v>435.46190000000001</c:v>
                </c:pt>
                <c:pt idx="17656">
                  <c:v>435.4699</c:v>
                </c:pt>
                <c:pt idx="17657">
                  <c:v>435.47980000000001</c:v>
                </c:pt>
                <c:pt idx="17658">
                  <c:v>435.48630000000003</c:v>
                </c:pt>
                <c:pt idx="17659">
                  <c:v>435.4948</c:v>
                </c:pt>
                <c:pt idx="17660">
                  <c:v>435.50380000000001</c:v>
                </c:pt>
                <c:pt idx="17661">
                  <c:v>435.51240000000001</c:v>
                </c:pt>
                <c:pt idx="17662">
                  <c:v>435.52</c:v>
                </c:pt>
                <c:pt idx="17663">
                  <c:v>435.52839999999998</c:v>
                </c:pt>
                <c:pt idx="17664">
                  <c:v>435.53539999999998</c:v>
                </c:pt>
                <c:pt idx="17665">
                  <c:v>435.54379999999998</c:v>
                </c:pt>
                <c:pt idx="17666">
                  <c:v>435.55220000000003</c:v>
                </c:pt>
                <c:pt idx="17667">
                  <c:v>435.55880000000002</c:v>
                </c:pt>
                <c:pt idx="17668">
                  <c:v>435.56779999999998</c:v>
                </c:pt>
                <c:pt idx="17669">
                  <c:v>435.5761</c:v>
                </c:pt>
                <c:pt idx="17670">
                  <c:v>435.58260000000001</c:v>
                </c:pt>
                <c:pt idx="17671">
                  <c:v>435.59070000000003</c:v>
                </c:pt>
                <c:pt idx="17672">
                  <c:v>435.59820000000002</c:v>
                </c:pt>
                <c:pt idx="17673">
                  <c:v>435.60500000000002</c:v>
                </c:pt>
                <c:pt idx="17674">
                  <c:v>435.61189999999999</c:v>
                </c:pt>
                <c:pt idx="17675">
                  <c:v>435.62270000000001</c:v>
                </c:pt>
                <c:pt idx="17676">
                  <c:v>435.63</c:v>
                </c:pt>
                <c:pt idx="17677">
                  <c:v>435.63869999999997</c:v>
                </c:pt>
                <c:pt idx="17678">
                  <c:v>435.64690000000002</c:v>
                </c:pt>
                <c:pt idx="17679">
                  <c:v>435.65449999999998</c:v>
                </c:pt>
                <c:pt idx="17680">
                  <c:v>435.66129999999998</c:v>
                </c:pt>
                <c:pt idx="17681">
                  <c:v>435.67090000000002</c:v>
                </c:pt>
                <c:pt idx="17682">
                  <c:v>435.67899999999997</c:v>
                </c:pt>
                <c:pt idx="17683">
                  <c:v>435.68790000000001</c:v>
                </c:pt>
                <c:pt idx="17684">
                  <c:v>435.69479999999999</c:v>
                </c:pt>
                <c:pt idx="17685">
                  <c:v>435.70319999999998</c:v>
                </c:pt>
                <c:pt idx="17686">
                  <c:v>435.71140000000003</c:v>
                </c:pt>
                <c:pt idx="17687">
                  <c:v>435.71820000000002</c:v>
                </c:pt>
                <c:pt idx="17688">
                  <c:v>435.72660000000002</c:v>
                </c:pt>
                <c:pt idx="17689">
                  <c:v>435.73360000000002</c:v>
                </c:pt>
                <c:pt idx="17690">
                  <c:v>435.74239999999998</c:v>
                </c:pt>
                <c:pt idx="17691">
                  <c:v>435.75220000000002</c:v>
                </c:pt>
                <c:pt idx="17692">
                  <c:v>435.75979999999998</c:v>
                </c:pt>
                <c:pt idx="17693">
                  <c:v>435.76760000000002</c:v>
                </c:pt>
                <c:pt idx="17694">
                  <c:v>435.77539999999999</c:v>
                </c:pt>
                <c:pt idx="17695">
                  <c:v>435.78559999999999</c:v>
                </c:pt>
                <c:pt idx="17696">
                  <c:v>435.79320000000001</c:v>
                </c:pt>
                <c:pt idx="17697">
                  <c:v>435.80079999999998</c:v>
                </c:pt>
                <c:pt idx="17698">
                  <c:v>435.80939999999998</c:v>
                </c:pt>
                <c:pt idx="17699">
                  <c:v>435.81799999999998</c:v>
                </c:pt>
                <c:pt idx="17700">
                  <c:v>435.82560000000001</c:v>
                </c:pt>
                <c:pt idx="17701">
                  <c:v>435.83319999999998</c:v>
                </c:pt>
                <c:pt idx="17702">
                  <c:v>435.84280000000001</c:v>
                </c:pt>
                <c:pt idx="17703">
                  <c:v>435.85079999999999</c:v>
                </c:pt>
                <c:pt idx="17704">
                  <c:v>435.8578</c:v>
                </c:pt>
                <c:pt idx="17705">
                  <c:v>435.86700000000002</c:v>
                </c:pt>
                <c:pt idx="17706">
                  <c:v>435.87619999999998</c:v>
                </c:pt>
                <c:pt idx="17707">
                  <c:v>435.88560000000001</c:v>
                </c:pt>
                <c:pt idx="17708">
                  <c:v>435.8922</c:v>
                </c:pt>
                <c:pt idx="17709">
                  <c:v>435.90219999999999</c:v>
                </c:pt>
                <c:pt idx="17710">
                  <c:v>435.911</c:v>
                </c:pt>
                <c:pt idx="17711">
                  <c:v>435.91680000000002</c:v>
                </c:pt>
                <c:pt idx="17712">
                  <c:v>435.92559999999997</c:v>
                </c:pt>
                <c:pt idx="17713">
                  <c:v>435.93470000000002</c:v>
                </c:pt>
                <c:pt idx="17714">
                  <c:v>435.94189999999998</c:v>
                </c:pt>
                <c:pt idx="17715">
                  <c:v>435.94970000000001</c:v>
                </c:pt>
                <c:pt idx="17716">
                  <c:v>435.95979999999997</c:v>
                </c:pt>
                <c:pt idx="17717">
                  <c:v>435.96620000000001</c:v>
                </c:pt>
                <c:pt idx="17718">
                  <c:v>435.97579999999999</c:v>
                </c:pt>
                <c:pt idx="17719">
                  <c:v>435.98399999999998</c:v>
                </c:pt>
                <c:pt idx="17720">
                  <c:v>435.99119999999999</c:v>
                </c:pt>
                <c:pt idx="17721">
                  <c:v>435.9991</c:v>
                </c:pt>
                <c:pt idx="17722">
                  <c:v>436.00920000000002</c:v>
                </c:pt>
                <c:pt idx="17723">
                  <c:v>436.0172</c:v>
                </c:pt>
                <c:pt idx="17724">
                  <c:v>436.02440000000001</c:v>
                </c:pt>
                <c:pt idx="17725">
                  <c:v>436.03120000000001</c:v>
                </c:pt>
                <c:pt idx="17726">
                  <c:v>436.03910000000002</c:v>
                </c:pt>
                <c:pt idx="17727">
                  <c:v>436.04719999999998</c:v>
                </c:pt>
                <c:pt idx="17728">
                  <c:v>436.05560000000003</c:v>
                </c:pt>
                <c:pt idx="17729">
                  <c:v>436.06310000000002</c:v>
                </c:pt>
                <c:pt idx="17730">
                  <c:v>436.07080000000002</c:v>
                </c:pt>
                <c:pt idx="17731">
                  <c:v>436.07819999999998</c:v>
                </c:pt>
                <c:pt idx="17732">
                  <c:v>436.08620000000002</c:v>
                </c:pt>
                <c:pt idx="17733">
                  <c:v>436.09440000000001</c:v>
                </c:pt>
                <c:pt idx="17734">
                  <c:v>436.10270000000003</c:v>
                </c:pt>
                <c:pt idx="17735">
                  <c:v>436.11110000000002</c:v>
                </c:pt>
                <c:pt idx="17736">
                  <c:v>436.11930000000001</c:v>
                </c:pt>
                <c:pt idx="17737">
                  <c:v>436.12740000000002</c:v>
                </c:pt>
                <c:pt idx="17738">
                  <c:v>436.13679999999999</c:v>
                </c:pt>
                <c:pt idx="17739">
                  <c:v>436.1472</c:v>
                </c:pt>
                <c:pt idx="17740">
                  <c:v>436.15379999999999</c:v>
                </c:pt>
                <c:pt idx="17741">
                  <c:v>436.16019999999997</c:v>
                </c:pt>
                <c:pt idx="17742">
                  <c:v>436.17059999999998</c:v>
                </c:pt>
                <c:pt idx="17743">
                  <c:v>436.17809999999997</c:v>
                </c:pt>
                <c:pt idx="17744">
                  <c:v>436.18540000000002</c:v>
                </c:pt>
                <c:pt idx="17745">
                  <c:v>436.19600000000003</c:v>
                </c:pt>
                <c:pt idx="17746">
                  <c:v>436.20269999999999</c:v>
                </c:pt>
                <c:pt idx="17747">
                  <c:v>436.21100000000001</c:v>
                </c:pt>
                <c:pt idx="17748">
                  <c:v>436.21960000000001</c:v>
                </c:pt>
                <c:pt idx="17749">
                  <c:v>436.22899999999998</c:v>
                </c:pt>
                <c:pt idx="17750">
                  <c:v>436.23500000000001</c:v>
                </c:pt>
                <c:pt idx="17751">
                  <c:v>436.24299999999999</c:v>
                </c:pt>
                <c:pt idx="17752">
                  <c:v>436.25400000000002</c:v>
                </c:pt>
                <c:pt idx="17753">
                  <c:v>436.26029999999997</c:v>
                </c:pt>
                <c:pt idx="17754">
                  <c:v>436.26900000000001</c:v>
                </c:pt>
                <c:pt idx="17755">
                  <c:v>436.27699999999999</c:v>
                </c:pt>
                <c:pt idx="17756">
                  <c:v>436.28390000000002</c:v>
                </c:pt>
                <c:pt idx="17757">
                  <c:v>436.291</c:v>
                </c:pt>
                <c:pt idx="17758">
                  <c:v>436.3</c:v>
                </c:pt>
                <c:pt idx="17759">
                  <c:v>436.30930000000001</c:v>
                </c:pt>
                <c:pt idx="17760">
                  <c:v>436.31659999999999</c:v>
                </c:pt>
                <c:pt idx="17761">
                  <c:v>436.32479999999998</c:v>
                </c:pt>
                <c:pt idx="17762">
                  <c:v>436.33300000000003</c:v>
                </c:pt>
                <c:pt idx="17763">
                  <c:v>436.34199999999998</c:v>
                </c:pt>
                <c:pt idx="17764">
                  <c:v>436.3494</c:v>
                </c:pt>
                <c:pt idx="17765">
                  <c:v>436.35719999999998</c:v>
                </c:pt>
                <c:pt idx="17766">
                  <c:v>436.36450000000002</c:v>
                </c:pt>
                <c:pt idx="17767">
                  <c:v>436.37400000000002</c:v>
                </c:pt>
                <c:pt idx="17768">
                  <c:v>436.38299999999998</c:v>
                </c:pt>
                <c:pt idx="17769">
                  <c:v>436.39060000000001</c:v>
                </c:pt>
                <c:pt idx="17770">
                  <c:v>436.39760000000001</c:v>
                </c:pt>
                <c:pt idx="17771">
                  <c:v>436.40499999999997</c:v>
                </c:pt>
                <c:pt idx="17772">
                  <c:v>436.41320000000002</c:v>
                </c:pt>
                <c:pt idx="17773">
                  <c:v>436.42239999999998</c:v>
                </c:pt>
                <c:pt idx="17774">
                  <c:v>436.4316</c:v>
                </c:pt>
                <c:pt idx="17775">
                  <c:v>436.43889999999999</c:v>
                </c:pt>
                <c:pt idx="17776">
                  <c:v>436.44920000000002</c:v>
                </c:pt>
                <c:pt idx="17777">
                  <c:v>436.45699999999999</c:v>
                </c:pt>
                <c:pt idx="17778">
                  <c:v>436.46749999999997</c:v>
                </c:pt>
                <c:pt idx="17779">
                  <c:v>436.47570000000002</c:v>
                </c:pt>
                <c:pt idx="17780">
                  <c:v>436.483</c:v>
                </c:pt>
                <c:pt idx="17781">
                  <c:v>436.49110000000002</c:v>
                </c:pt>
                <c:pt idx="17782">
                  <c:v>436.50069999999999</c:v>
                </c:pt>
                <c:pt idx="17783">
                  <c:v>436.50830000000002</c:v>
                </c:pt>
                <c:pt idx="17784">
                  <c:v>436.51650000000001</c:v>
                </c:pt>
                <c:pt idx="17785">
                  <c:v>436.52379999999999</c:v>
                </c:pt>
                <c:pt idx="17786">
                  <c:v>436.52969999999999</c:v>
                </c:pt>
                <c:pt idx="17787">
                  <c:v>436.53719999999998</c:v>
                </c:pt>
                <c:pt idx="17788">
                  <c:v>436.54500000000002</c:v>
                </c:pt>
                <c:pt idx="17789">
                  <c:v>436.55399999999997</c:v>
                </c:pt>
                <c:pt idx="17790">
                  <c:v>436.56060000000002</c:v>
                </c:pt>
                <c:pt idx="17791">
                  <c:v>436.56979999999999</c:v>
                </c:pt>
                <c:pt idx="17792">
                  <c:v>436.57830000000001</c:v>
                </c:pt>
                <c:pt idx="17793">
                  <c:v>436.58550000000002</c:v>
                </c:pt>
                <c:pt idx="17794">
                  <c:v>436.59379999999999</c:v>
                </c:pt>
                <c:pt idx="17795">
                  <c:v>436.60419999999999</c:v>
                </c:pt>
                <c:pt idx="17796">
                  <c:v>436.61160000000001</c:v>
                </c:pt>
                <c:pt idx="17797">
                  <c:v>436.61860000000001</c:v>
                </c:pt>
                <c:pt idx="17798">
                  <c:v>436.62619999999998</c:v>
                </c:pt>
                <c:pt idx="17799">
                  <c:v>436.63339999999999</c:v>
                </c:pt>
                <c:pt idx="17800">
                  <c:v>436.642</c:v>
                </c:pt>
                <c:pt idx="17801">
                  <c:v>436.64980000000003</c:v>
                </c:pt>
                <c:pt idx="17802">
                  <c:v>436.6567</c:v>
                </c:pt>
                <c:pt idx="17803">
                  <c:v>436.66469999999998</c:v>
                </c:pt>
                <c:pt idx="17804">
                  <c:v>436.67169999999999</c:v>
                </c:pt>
                <c:pt idx="17805">
                  <c:v>436.68150000000003</c:v>
                </c:pt>
                <c:pt idx="17806">
                  <c:v>436.68959999999998</c:v>
                </c:pt>
                <c:pt idx="17807">
                  <c:v>436.69869999999997</c:v>
                </c:pt>
                <c:pt idx="17808">
                  <c:v>436.70460000000003</c:v>
                </c:pt>
                <c:pt idx="17809">
                  <c:v>436.71260000000001</c:v>
                </c:pt>
                <c:pt idx="17810">
                  <c:v>436.71940000000001</c:v>
                </c:pt>
                <c:pt idx="17811">
                  <c:v>436.72710000000001</c:v>
                </c:pt>
                <c:pt idx="17812">
                  <c:v>436.73579999999998</c:v>
                </c:pt>
                <c:pt idx="17813">
                  <c:v>436.74329999999998</c:v>
                </c:pt>
                <c:pt idx="17814">
                  <c:v>436.75220000000002</c:v>
                </c:pt>
                <c:pt idx="17815">
                  <c:v>436.76179999999999</c:v>
                </c:pt>
                <c:pt idx="17816">
                  <c:v>436.77100000000002</c:v>
                </c:pt>
                <c:pt idx="17817">
                  <c:v>436.77800000000002</c:v>
                </c:pt>
                <c:pt idx="17818">
                  <c:v>436.78559999999999</c:v>
                </c:pt>
                <c:pt idx="17819">
                  <c:v>436.79160000000002</c:v>
                </c:pt>
                <c:pt idx="17820">
                  <c:v>436.8</c:v>
                </c:pt>
                <c:pt idx="17821">
                  <c:v>436.80709999999999</c:v>
                </c:pt>
                <c:pt idx="17822">
                  <c:v>436.81580000000002</c:v>
                </c:pt>
                <c:pt idx="17823">
                  <c:v>436.82459999999998</c:v>
                </c:pt>
                <c:pt idx="17824">
                  <c:v>436.83199999999999</c:v>
                </c:pt>
                <c:pt idx="17825">
                  <c:v>436.84019999999998</c:v>
                </c:pt>
                <c:pt idx="17826">
                  <c:v>436.84739999999999</c:v>
                </c:pt>
                <c:pt idx="17827">
                  <c:v>436.85640000000001</c:v>
                </c:pt>
                <c:pt idx="17828">
                  <c:v>436.86430000000001</c:v>
                </c:pt>
                <c:pt idx="17829">
                  <c:v>436.8734</c:v>
                </c:pt>
                <c:pt idx="17830">
                  <c:v>436.87950000000001</c:v>
                </c:pt>
                <c:pt idx="17831">
                  <c:v>436.88720000000001</c:v>
                </c:pt>
                <c:pt idx="17832">
                  <c:v>436.8956</c:v>
                </c:pt>
                <c:pt idx="17833">
                  <c:v>436.90179999999998</c:v>
                </c:pt>
                <c:pt idx="17834">
                  <c:v>436.91019999999997</c:v>
                </c:pt>
                <c:pt idx="17835">
                  <c:v>436.91829999999999</c:v>
                </c:pt>
                <c:pt idx="17836">
                  <c:v>436.92590000000001</c:v>
                </c:pt>
                <c:pt idx="17837">
                  <c:v>436.93259999999998</c:v>
                </c:pt>
                <c:pt idx="17838">
                  <c:v>436.94029999999998</c:v>
                </c:pt>
                <c:pt idx="17839">
                  <c:v>436.94690000000003</c:v>
                </c:pt>
                <c:pt idx="17840">
                  <c:v>436.9563</c:v>
                </c:pt>
                <c:pt idx="17841">
                  <c:v>436.96480000000003</c:v>
                </c:pt>
                <c:pt idx="17842">
                  <c:v>436.97160000000002</c:v>
                </c:pt>
                <c:pt idx="17843">
                  <c:v>436.98020000000002</c:v>
                </c:pt>
                <c:pt idx="17844">
                  <c:v>436.9871</c:v>
                </c:pt>
                <c:pt idx="17845">
                  <c:v>436.99700000000001</c:v>
                </c:pt>
                <c:pt idx="17846">
                  <c:v>437.005</c:v>
                </c:pt>
                <c:pt idx="17847">
                  <c:v>437.01280000000003</c:v>
                </c:pt>
                <c:pt idx="17848">
                  <c:v>437.0213</c:v>
                </c:pt>
                <c:pt idx="17849">
                  <c:v>437.02910000000003</c:v>
                </c:pt>
                <c:pt idx="17850">
                  <c:v>437.03570000000002</c:v>
                </c:pt>
                <c:pt idx="17851">
                  <c:v>437.0444</c:v>
                </c:pt>
                <c:pt idx="17852">
                  <c:v>437.05</c:v>
                </c:pt>
                <c:pt idx="17853">
                  <c:v>437.05720000000002</c:v>
                </c:pt>
                <c:pt idx="17854">
                  <c:v>437.065</c:v>
                </c:pt>
                <c:pt idx="17855">
                  <c:v>437.07299999999998</c:v>
                </c:pt>
                <c:pt idx="17856">
                  <c:v>437.08049999999997</c:v>
                </c:pt>
                <c:pt idx="17857">
                  <c:v>437.08879999999999</c:v>
                </c:pt>
                <c:pt idx="17858">
                  <c:v>437.09719999999999</c:v>
                </c:pt>
                <c:pt idx="17859">
                  <c:v>437.1044</c:v>
                </c:pt>
                <c:pt idx="17860">
                  <c:v>437.11250000000001</c:v>
                </c:pt>
                <c:pt idx="17861">
                  <c:v>437.11970000000002</c:v>
                </c:pt>
                <c:pt idx="17862">
                  <c:v>437.12740000000002</c:v>
                </c:pt>
                <c:pt idx="17863">
                  <c:v>437.13440000000003</c:v>
                </c:pt>
                <c:pt idx="17864">
                  <c:v>437.14260000000002</c:v>
                </c:pt>
                <c:pt idx="17865">
                  <c:v>437.15</c:v>
                </c:pt>
                <c:pt idx="17866">
                  <c:v>437.15660000000003</c:v>
                </c:pt>
                <c:pt idx="17867">
                  <c:v>437.16419999999999</c:v>
                </c:pt>
                <c:pt idx="17868">
                  <c:v>437.17219999999998</c:v>
                </c:pt>
                <c:pt idx="17869">
                  <c:v>437.18130000000002</c:v>
                </c:pt>
                <c:pt idx="17870">
                  <c:v>437.18740000000003</c:v>
                </c:pt>
                <c:pt idx="17871">
                  <c:v>437.19510000000002</c:v>
                </c:pt>
                <c:pt idx="17872">
                  <c:v>437.20310000000001</c:v>
                </c:pt>
                <c:pt idx="17873">
                  <c:v>437.21039999999999</c:v>
                </c:pt>
                <c:pt idx="17874">
                  <c:v>437.21870000000001</c:v>
                </c:pt>
                <c:pt idx="17875">
                  <c:v>437.22559999999999</c:v>
                </c:pt>
                <c:pt idx="17876">
                  <c:v>437.23379999999997</c:v>
                </c:pt>
                <c:pt idx="17877">
                  <c:v>437.2414</c:v>
                </c:pt>
                <c:pt idx="17878">
                  <c:v>437.24919999999997</c:v>
                </c:pt>
                <c:pt idx="17879">
                  <c:v>437.2586</c:v>
                </c:pt>
                <c:pt idx="17880">
                  <c:v>437.26819999999998</c:v>
                </c:pt>
                <c:pt idx="17881">
                  <c:v>437.27659999999997</c:v>
                </c:pt>
                <c:pt idx="17882">
                  <c:v>437.28480000000002</c:v>
                </c:pt>
                <c:pt idx="17883">
                  <c:v>437.2928</c:v>
                </c:pt>
                <c:pt idx="17884">
                  <c:v>437.30200000000002</c:v>
                </c:pt>
                <c:pt idx="17885">
                  <c:v>437.3091</c:v>
                </c:pt>
                <c:pt idx="17886">
                  <c:v>437.31709999999998</c:v>
                </c:pt>
                <c:pt idx="17887">
                  <c:v>437.32530000000003</c:v>
                </c:pt>
                <c:pt idx="17888">
                  <c:v>437.33350000000002</c:v>
                </c:pt>
                <c:pt idx="17889">
                  <c:v>437.3424</c:v>
                </c:pt>
                <c:pt idx="17890">
                  <c:v>437.35070000000002</c:v>
                </c:pt>
                <c:pt idx="17891">
                  <c:v>437.36059999999998</c:v>
                </c:pt>
                <c:pt idx="17892">
                  <c:v>437.36529999999999</c:v>
                </c:pt>
                <c:pt idx="17893">
                  <c:v>437.37220000000002</c:v>
                </c:pt>
                <c:pt idx="17894">
                  <c:v>437.38139999999999</c:v>
                </c:pt>
                <c:pt idx="17895">
                  <c:v>437.3879</c:v>
                </c:pt>
                <c:pt idx="17896">
                  <c:v>437.3947</c:v>
                </c:pt>
                <c:pt idx="17897">
                  <c:v>437.40199999999999</c:v>
                </c:pt>
                <c:pt idx="17898">
                  <c:v>437.4117</c:v>
                </c:pt>
                <c:pt idx="17899">
                  <c:v>437.4171</c:v>
                </c:pt>
                <c:pt idx="17900">
                  <c:v>437.42579999999998</c:v>
                </c:pt>
                <c:pt idx="17901">
                  <c:v>437.43360000000001</c:v>
                </c:pt>
                <c:pt idx="17902">
                  <c:v>437.44060000000002</c:v>
                </c:pt>
                <c:pt idx="17903">
                  <c:v>437.44720000000001</c:v>
                </c:pt>
                <c:pt idx="17904">
                  <c:v>437.45420000000001</c:v>
                </c:pt>
                <c:pt idx="17905">
                  <c:v>437.46039999999999</c:v>
                </c:pt>
                <c:pt idx="17906">
                  <c:v>437.47019999999998</c:v>
                </c:pt>
                <c:pt idx="17907">
                  <c:v>437.47800000000001</c:v>
                </c:pt>
                <c:pt idx="17908">
                  <c:v>437.4873</c:v>
                </c:pt>
                <c:pt idx="17909">
                  <c:v>437.49549999999999</c:v>
                </c:pt>
                <c:pt idx="17910">
                  <c:v>437.5034</c:v>
                </c:pt>
                <c:pt idx="17911">
                  <c:v>437.50920000000002</c:v>
                </c:pt>
                <c:pt idx="17912">
                  <c:v>437.51819999999998</c:v>
                </c:pt>
                <c:pt idx="17913">
                  <c:v>437.52499999999998</c:v>
                </c:pt>
                <c:pt idx="17914">
                  <c:v>437.5342</c:v>
                </c:pt>
                <c:pt idx="17915">
                  <c:v>437.54059999999998</c:v>
                </c:pt>
                <c:pt idx="17916">
                  <c:v>437.54860000000002</c:v>
                </c:pt>
                <c:pt idx="17917">
                  <c:v>437.55860000000001</c:v>
                </c:pt>
                <c:pt idx="17918">
                  <c:v>437.56599999999997</c:v>
                </c:pt>
                <c:pt idx="17919">
                  <c:v>437.57440000000003</c:v>
                </c:pt>
                <c:pt idx="17920">
                  <c:v>437.584</c:v>
                </c:pt>
                <c:pt idx="17921">
                  <c:v>437.59160000000003</c:v>
                </c:pt>
                <c:pt idx="17922">
                  <c:v>437.60140000000001</c:v>
                </c:pt>
                <c:pt idx="17923">
                  <c:v>437.60739999999998</c:v>
                </c:pt>
                <c:pt idx="17924">
                  <c:v>437.61590000000001</c:v>
                </c:pt>
                <c:pt idx="17925">
                  <c:v>437.62479999999999</c:v>
                </c:pt>
                <c:pt idx="17926">
                  <c:v>437.63440000000003</c:v>
                </c:pt>
                <c:pt idx="17927">
                  <c:v>437.64190000000002</c:v>
                </c:pt>
                <c:pt idx="17928">
                  <c:v>437.649</c:v>
                </c:pt>
                <c:pt idx="17929">
                  <c:v>437.65699999999998</c:v>
                </c:pt>
                <c:pt idx="17930">
                  <c:v>437.66399999999999</c:v>
                </c:pt>
                <c:pt idx="17931">
                  <c:v>437.67309999999998</c:v>
                </c:pt>
                <c:pt idx="17932">
                  <c:v>437.68040000000002</c:v>
                </c:pt>
                <c:pt idx="17933">
                  <c:v>437.68880000000001</c:v>
                </c:pt>
                <c:pt idx="17934">
                  <c:v>437.69799999999998</c:v>
                </c:pt>
                <c:pt idx="17935">
                  <c:v>437.7056</c:v>
                </c:pt>
                <c:pt idx="17936">
                  <c:v>437.71289999999999</c:v>
                </c:pt>
                <c:pt idx="17937">
                  <c:v>437.72019999999998</c:v>
                </c:pt>
                <c:pt idx="17938">
                  <c:v>437.72809999999998</c:v>
                </c:pt>
                <c:pt idx="17939">
                  <c:v>437.73559999999998</c:v>
                </c:pt>
                <c:pt idx="17940">
                  <c:v>437.74369999999999</c:v>
                </c:pt>
                <c:pt idx="17941">
                  <c:v>437.75139999999999</c:v>
                </c:pt>
                <c:pt idx="17942">
                  <c:v>437.75850000000003</c:v>
                </c:pt>
                <c:pt idx="17943">
                  <c:v>437.76749999999998</c:v>
                </c:pt>
                <c:pt idx="17944">
                  <c:v>437.77519999999998</c:v>
                </c:pt>
                <c:pt idx="17945">
                  <c:v>437.7835</c:v>
                </c:pt>
                <c:pt idx="17946">
                  <c:v>437.7903</c:v>
                </c:pt>
                <c:pt idx="17947">
                  <c:v>437.79840000000002</c:v>
                </c:pt>
                <c:pt idx="17948">
                  <c:v>437.80380000000002</c:v>
                </c:pt>
                <c:pt idx="17949">
                  <c:v>437.8134</c:v>
                </c:pt>
                <c:pt idx="17950">
                  <c:v>437.82119999999998</c:v>
                </c:pt>
                <c:pt idx="17951">
                  <c:v>437.8304</c:v>
                </c:pt>
                <c:pt idx="17952">
                  <c:v>437.83780000000002</c:v>
                </c:pt>
                <c:pt idx="17953">
                  <c:v>437.84570000000002</c:v>
                </c:pt>
                <c:pt idx="17954">
                  <c:v>437.85300000000001</c:v>
                </c:pt>
                <c:pt idx="17955">
                  <c:v>437.86219999999997</c:v>
                </c:pt>
                <c:pt idx="17956">
                  <c:v>437.87020000000001</c:v>
                </c:pt>
                <c:pt idx="17957">
                  <c:v>437.87639999999999</c:v>
                </c:pt>
                <c:pt idx="17958">
                  <c:v>437.88339999999999</c:v>
                </c:pt>
                <c:pt idx="17959">
                  <c:v>437.89100000000002</c:v>
                </c:pt>
                <c:pt idx="17960">
                  <c:v>437.8997</c:v>
                </c:pt>
                <c:pt idx="17961">
                  <c:v>437.90699999999998</c:v>
                </c:pt>
                <c:pt idx="17962">
                  <c:v>437.91579999999999</c:v>
                </c:pt>
                <c:pt idx="17963">
                  <c:v>437.923</c:v>
                </c:pt>
                <c:pt idx="17964">
                  <c:v>437.93110000000001</c:v>
                </c:pt>
                <c:pt idx="17965">
                  <c:v>437.94139999999999</c:v>
                </c:pt>
                <c:pt idx="17966">
                  <c:v>437.94839999999999</c:v>
                </c:pt>
                <c:pt idx="17967">
                  <c:v>437.95830000000001</c:v>
                </c:pt>
                <c:pt idx="17968">
                  <c:v>437.96609999999998</c:v>
                </c:pt>
                <c:pt idx="17969">
                  <c:v>437.97500000000002</c:v>
                </c:pt>
                <c:pt idx="17970">
                  <c:v>437.98399999999998</c:v>
                </c:pt>
                <c:pt idx="17971">
                  <c:v>437.99439999999998</c:v>
                </c:pt>
                <c:pt idx="17972">
                  <c:v>438.00439999999998</c:v>
                </c:pt>
                <c:pt idx="17973">
                  <c:v>438.01339999999999</c:v>
                </c:pt>
                <c:pt idx="17974">
                  <c:v>438.0222</c:v>
                </c:pt>
                <c:pt idx="17975">
                  <c:v>438.03160000000003</c:v>
                </c:pt>
                <c:pt idx="17976">
                  <c:v>438.04020000000003</c:v>
                </c:pt>
                <c:pt idx="17977">
                  <c:v>438.05040000000002</c:v>
                </c:pt>
                <c:pt idx="17978">
                  <c:v>438.05919999999998</c:v>
                </c:pt>
                <c:pt idx="17979">
                  <c:v>438.0684</c:v>
                </c:pt>
                <c:pt idx="17980">
                  <c:v>438.07850000000002</c:v>
                </c:pt>
                <c:pt idx="17981">
                  <c:v>438.08909999999997</c:v>
                </c:pt>
                <c:pt idx="17982">
                  <c:v>438.09730000000002</c:v>
                </c:pt>
                <c:pt idx="17983">
                  <c:v>438.10750000000002</c:v>
                </c:pt>
                <c:pt idx="17984">
                  <c:v>438.11599999999999</c:v>
                </c:pt>
                <c:pt idx="17985">
                  <c:v>438.12479999999999</c:v>
                </c:pt>
                <c:pt idx="17986">
                  <c:v>438.1343</c:v>
                </c:pt>
                <c:pt idx="17987">
                  <c:v>438.14339999999999</c:v>
                </c:pt>
                <c:pt idx="17988">
                  <c:v>438.1508</c:v>
                </c:pt>
                <c:pt idx="17989">
                  <c:v>438.16149999999999</c:v>
                </c:pt>
                <c:pt idx="17990">
                  <c:v>438.16899999999998</c:v>
                </c:pt>
                <c:pt idx="17991">
                  <c:v>438.17739999999998</c:v>
                </c:pt>
                <c:pt idx="17992">
                  <c:v>438.18540000000002</c:v>
                </c:pt>
                <c:pt idx="17993">
                  <c:v>438.19439999999997</c:v>
                </c:pt>
                <c:pt idx="17994">
                  <c:v>438.20319999999998</c:v>
                </c:pt>
                <c:pt idx="17995">
                  <c:v>438.20979999999997</c:v>
                </c:pt>
                <c:pt idx="17996">
                  <c:v>438.21699999999998</c:v>
                </c:pt>
                <c:pt idx="17997">
                  <c:v>438.22460000000001</c:v>
                </c:pt>
                <c:pt idx="17998">
                  <c:v>438.23169999999999</c:v>
                </c:pt>
                <c:pt idx="17999">
                  <c:v>438.24119999999999</c:v>
                </c:pt>
                <c:pt idx="18000">
                  <c:v>438.24700000000001</c:v>
                </c:pt>
                <c:pt idx="18001">
                  <c:v>438.2552</c:v>
                </c:pt>
                <c:pt idx="18002">
                  <c:v>438.26240000000001</c:v>
                </c:pt>
                <c:pt idx="18003">
                  <c:v>438.2706</c:v>
                </c:pt>
                <c:pt idx="18004">
                  <c:v>438.27659999999997</c:v>
                </c:pt>
                <c:pt idx="18005">
                  <c:v>438.28339999999997</c:v>
                </c:pt>
                <c:pt idx="18006">
                  <c:v>438.29079999999999</c:v>
                </c:pt>
                <c:pt idx="18007">
                  <c:v>438.29750000000001</c:v>
                </c:pt>
                <c:pt idx="18008">
                  <c:v>438.3066</c:v>
                </c:pt>
                <c:pt idx="18009">
                  <c:v>438.31560000000002</c:v>
                </c:pt>
                <c:pt idx="18010">
                  <c:v>438.32240000000002</c:v>
                </c:pt>
                <c:pt idx="18011">
                  <c:v>438.33</c:v>
                </c:pt>
                <c:pt idx="18012">
                  <c:v>438.3383</c:v>
                </c:pt>
                <c:pt idx="18013">
                  <c:v>438.3451</c:v>
                </c:pt>
                <c:pt idx="18014">
                  <c:v>438.3528</c:v>
                </c:pt>
                <c:pt idx="18015">
                  <c:v>438.36</c:v>
                </c:pt>
                <c:pt idx="18016">
                  <c:v>438.36759999999998</c:v>
                </c:pt>
                <c:pt idx="18017">
                  <c:v>438.37360000000001</c:v>
                </c:pt>
                <c:pt idx="18018">
                  <c:v>438.38299999999998</c:v>
                </c:pt>
                <c:pt idx="18019">
                  <c:v>438.39060000000001</c:v>
                </c:pt>
                <c:pt idx="18020">
                  <c:v>438.39659999999998</c:v>
                </c:pt>
                <c:pt idx="18021">
                  <c:v>438.4049</c:v>
                </c:pt>
                <c:pt idx="18022">
                  <c:v>438.41500000000002</c:v>
                </c:pt>
                <c:pt idx="18023">
                  <c:v>438.4205</c:v>
                </c:pt>
                <c:pt idx="18024">
                  <c:v>438.42809999999997</c:v>
                </c:pt>
                <c:pt idx="18025">
                  <c:v>438.43579999999997</c:v>
                </c:pt>
                <c:pt idx="18026">
                  <c:v>438.4434</c:v>
                </c:pt>
                <c:pt idx="18027">
                  <c:v>438.45179999999999</c:v>
                </c:pt>
                <c:pt idx="18028">
                  <c:v>438.45830000000001</c:v>
                </c:pt>
                <c:pt idx="18029">
                  <c:v>438.46589999999998</c:v>
                </c:pt>
                <c:pt idx="18030">
                  <c:v>438.47340000000003</c:v>
                </c:pt>
                <c:pt idx="18031">
                  <c:v>438.48219999999998</c:v>
                </c:pt>
                <c:pt idx="18032">
                  <c:v>438.49020000000002</c:v>
                </c:pt>
                <c:pt idx="18033">
                  <c:v>438.49590000000001</c:v>
                </c:pt>
                <c:pt idx="18034">
                  <c:v>438.50310000000002</c:v>
                </c:pt>
                <c:pt idx="18035">
                  <c:v>438.51249999999999</c:v>
                </c:pt>
                <c:pt idx="18036">
                  <c:v>438.5188</c:v>
                </c:pt>
                <c:pt idx="18037">
                  <c:v>438.52870000000001</c:v>
                </c:pt>
                <c:pt idx="18038">
                  <c:v>438.53469999999999</c:v>
                </c:pt>
                <c:pt idx="18039">
                  <c:v>438.54329999999999</c:v>
                </c:pt>
                <c:pt idx="18040">
                  <c:v>438.54860000000002</c:v>
                </c:pt>
                <c:pt idx="18041">
                  <c:v>438.55529999999999</c:v>
                </c:pt>
                <c:pt idx="18042">
                  <c:v>438.56259999999997</c:v>
                </c:pt>
                <c:pt idx="18043">
                  <c:v>438.5702</c:v>
                </c:pt>
                <c:pt idx="18044">
                  <c:v>438.57780000000002</c:v>
                </c:pt>
                <c:pt idx="18045">
                  <c:v>438.58460000000002</c:v>
                </c:pt>
                <c:pt idx="18046">
                  <c:v>438.5924</c:v>
                </c:pt>
                <c:pt idx="18047">
                  <c:v>438.5992</c:v>
                </c:pt>
                <c:pt idx="18048">
                  <c:v>438.60660000000001</c:v>
                </c:pt>
                <c:pt idx="18049">
                  <c:v>438.61439999999999</c:v>
                </c:pt>
                <c:pt idx="18050">
                  <c:v>438.62270000000001</c:v>
                </c:pt>
                <c:pt idx="18051">
                  <c:v>438.63029999999998</c:v>
                </c:pt>
                <c:pt idx="18052">
                  <c:v>438.63839999999999</c:v>
                </c:pt>
                <c:pt idx="18053">
                  <c:v>438.64589999999998</c:v>
                </c:pt>
                <c:pt idx="18054">
                  <c:v>438.65300000000002</c:v>
                </c:pt>
                <c:pt idx="18055">
                  <c:v>438.66090000000003</c:v>
                </c:pt>
                <c:pt idx="18056">
                  <c:v>438.66919999999999</c:v>
                </c:pt>
                <c:pt idx="18057">
                  <c:v>438.678</c:v>
                </c:pt>
                <c:pt idx="18058">
                  <c:v>438.68259999999998</c:v>
                </c:pt>
                <c:pt idx="18059">
                  <c:v>438.69060000000002</c:v>
                </c:pt>
                <c:pt idx="18060">
                  <c:v>438.69940000000003</c:v>
                </c:pt>
                <c:pt idx="18061">
                  <c:v>438.70600000000002</c:v>
                </c:pt>
                <c:pt idx="18062">
                  <c:v>438.7124</c:v>
                </c:pt>
                <c:pt idx="18063">
                  <c:v>438.72109999999998</c:v>
                </c:pt>
                <c:pt idx="18064">
                  <c:v>438.72910000000002</c:v>
                </c:pt>
                <c:pt idx="18065">
                  <c:v>438.73520000000002</c:v>
                </c:pt>
                <c:pt idx="18066">
                  <c:v>438.74220000000003</c:v>
                </c:pt>
                <c:pt idx="18067">
                  <c:v>438.75</c:v>
                </c:pt>
                <c:pt idx="18068">
                  <c:v>438.75779999999997</c:v>
                </c:pt>
                <c:pt idx="18069">
                  <c:v>438.7647</c:v>
                </c:pt>
                <c:pt idx="18070">
                  <c:v>438.77179999999998</c:v>
                </c:pt>
                <c:pt idx="18071">
                  <c:v>438.77760000000001</c:v>
                </c:pt>
                <c:pt idx="18072">
                  <c:v>438.7869</c:v>
                </c:pt>
                <c:pt idx="18073">
                  <c:v>438.7921</c:v>
                </c:pt>
                <c:pt idx="18074">
                  <c:v>438.7998</c:v>
                </c:pt>
                <c:pt idx="18075">
                  <c:v>438.80459999999999</c:v>
                </c:pt>
                <c:pt idx="18076">
                  <c:v>438.81259999999997</c:v>
                </c:pt>
                <c:pt idx="18077">
                  <c:v>438.81979999999999</c:v>
                </c:pt>
                <c:pt idx="18078">
                  <c:v>438.82729999999998</c:v>
                </c:pt>
                <c:pt idx="18079">
                  <c:v>438.83589999999998</c:v>
                </c:pt>
                <c:pt idx="18080">
                  <c:v>438.84140000000002</c:v>
                </c:pt>
                <c:pt idx="18081">
                  <c:v>438.84800000000001</c:v>
                </c:pt>
                <c:pt idx="18082">
                  <c:v>438.8546</c:v>
                </c:pt>
                <c:pt idx="18083">
                  <c:v>438.8621</c:v>
                </c:pt>
                <c:pt idx="18084">
                  <c:v>438.86799999999999</c:v>
                </c:pt>
                <c:pt idx="18085">
                  <c:v>438.87580000000003</c:v>
                </c:pt>
                <c:pt idx="18086">
                  <c:v>438.88209999999998</c:v>
                </c:pt>
                <c:pt idx="18087">
                  <c:v>438.88819999999998</c:v>
                </c:pt>
                <c:pt idx="18088">
                  <c:v>438.89440000000002</c:v>
                </c:pt>
                <c:pt idx="18089">
                  <c:v>438.9008</c:v>
                </c:pt>
                <c:pt idx="18090">
                  <c:v>438.90719999999999</c:v>
                </c:pt>
                <c:pt idx="18091">
                  <c:v>438.91359999999997</c:v>
                </c:pt>
                <c:pt idx="18092">
                  <c:v>438.92</c:v>
                </c:pt>
                <c:pt idx="18093">
                  <c:v>438.92660000000001</c:v>
                </c:pt>
                <c:pt idx="18094">
                  <c:v>438.93200000000002</c:v>
                </c:pt>
                <c:pt idx="18095">
                  <c:v>438.93959999999998</c:v>
                </c:pt>
                <c:pt idx="18096">
                  <c:v>438.94529999999997</c:v>
                </c:pt>
                <c:pt idx="18097">
                  <c:v>438.95170000000002</c:v>
                </c:pt>
                <c:pt idx="18098">
                  <c:v>438.95800000000003</c:v>
                </c:pt>
                <c:pt idx="18099">
                  <c:v>438.96339999999998</c:v>
                </c:pt>
                <c:pt idx="18100">
                  <c:v>438.9708</c:v>
                </c:pt>
                <c:pt idx="18101">
                  <c:v>438.9769</c:v>
                </c:pt>
                <c:pt idx="18102">
                  <c:v>438.9828</c:v>
                </c:pt>
                <c:pt idx="18103">
                  <c:v>438.99</c:v>
                </c:pt>
                <c:pt idx="18104">
                  <c:v>438.99720000000002</c:v>
                </c:pt>
                <c:pt idx="18105">
                  <c:v>439.00369999999998</c:v>
                </c:pt>
                <c:pt idx="18106">
                  <c:v>439.0111</c:v>
                </c:pt>
                <c:pt idx="18107">
                  <c:v>439.01819999999998</c:v>
                </c:pt>
                <c:pt idx="18108">
                  <c:v>439.02460000000002</c:v>
                </c:pt>
                <c:pt idx="18109">
                  <c:v>439.03120000000001</c:v>
                </c:pt>
                <c:pt idx="18110">
                  <c:v>439.03899999999999</c:v>
                </c:pt>
                <c:pt idx="18111">
                  <c:v>439.04629999999997</c:v>
                </c:pt>
                <c:pt idx="18112">
                  <c:v>439.0523</c:v>
                </c:pt>
                <c:pt idx="18113">
                  <c:v>439.05919999999998</c:v>
                </c:pt>
                <c:pt idx="18114">
                  <c:v>439.06560000000002</c:v>
                </c:pt>
                <c:pt idx="18115">
                  <c:v>439.07459999999998</c:v>
                </c:pt>
                <c:pt idx="18116">
                  <c:v>439.08159999999998</c:v>
                </c:pt>
                <c:pt idx="18117">
                  <c:v>439.09059999999999</c:v>
                </c:pt>
                <c:pt idx="18118">
                  <c:v>439.09780000000001</c:v>
                </c:pt>
                <c:pt idx="18119">
                  <c:v>439.1044</c:v>
                </c:pt>
                <c:pt idx="18120">
                  <c:v>439.11219999999997</c:v>
                </c:pt>
                <c:pt idx="18121">
                  <c:v>439.11919999999998</c:v>
                </c:pt>
                <c:pt idx="18122">
                  <c:v>439.1268</c:v>
                </c:pt>
                <c:pt idx="18123">
                  <c:v>439.13319999999999</c:v>
                </c:pt>
                <c:pt idx="18124">
                  <c:v>439.14120000000003</c:v>
                </c:pt>
                <c:pt idx="18125">
                  <c:v>439.1474</c:v>
                </c:pt>
                <c:pt idx="18126">
                  <c:v>439.1574</c:v>
                </c:pt>
                <c:pt idx="18127">
                  <c:v>439.16480000000001</c:v>
                </c:pt>
                <c:pt idx="18128">
                  <c:v>439.17259999999999</c:v>
                </c:pt>
                <c:pt idx="18129">
                  <c:v>439.17970000000003</c:v>
                </c:pt>
                <c:pt idx="18130">
                  <c:v>439.18779999999998</c:v>
                </c:pt>
                <c:pt idx="18131">
                  <c:v>439.19479999999999</c:v>
                </c:pt>
                <c:pt idx="18132">
                  <c:v>439.2011</c:v>
                </c:pt>
                <c:pt idx="18133">
                  <c:v>439.20780000000002</c:v>
                </c:pt>
                <c:pt idx="18134">
                  <c:v>439.21800000000002</c:v>
                </c:pt>
                <c:pt idx="18135">
                  <c:v>439.2242</c:v>
                </c:pt>
                <c:pt idx="18136">
                  <c:v>439.23259999999999</c:v>
                </c:pt>
                <c:pt idx="18137">
                  <c:v>439.24079999999998</c:v>
                </c:pt>
                <c:pt idx="18138">
                  <c:v>439.24630000000002</c:v>
                </c:pt>
                <c:pt idx="18139">
                  <c:v>439.25400000000002</c:v>
                </c:pt>
                <c:pt idx="18140">
                  <c:v>439.2602</c:v>
                </c:pt>
                <c:pt idx="18141">
                  <c:v>439.26760000000002</c:v>
                </c:pt>
                <c:pt idx="18142">
                  <c:v>439.27429999999998</c:v>
                </c:pt>
                <c:pt idx="18143">
                  <c:v>439.28059999999999</c:v>
                </c:pt>
                <c:pt idx="18144">
                  <c:v>439.28800000000001</c:v>
                </c:pt>
                <c:pt idx="18145">
                  <c:v>439.2946</c:v>
                </c:pt>
                <c:pt idx="18146">
                  <c:v>439.30410000000001</c:v>
                </c:pt>
                <c:pt idx="18147">
                  <c:v>439.31110000000001</c:v>
                </c:pt>
                <c:pt idx="18148">
                  <c:v>439.31639999999999</c:v>
                </c:pt>
                <c:pt idx="18149">
                  <c:v>439.32499999999999</c:v>
                </c:pt>
                <c:pt idx="18150">
                  <c:v>439.33120000000002</c:v>
                </c:pt>
                <c:pt idx="18151">
                  <c:v>439.33929999999998</c:v>
                </c:pt>
                <c:pt idx="18152">
                  <c:v>439.34460000000001</c:v>
                </c:pt>
                <c:pt idx="18153">
                  <c:v>439.35320000000002</c:v>
                </c:pt>
                <c:pt idx="18154">
                  <c:v>439.36099999999999</c:v>
                </c:pt>
                <c:pt idx="18155">
                  <c:v>439.36779999999999</c:v>
                </c:pt>
                <c:pt idx="18156">
                  <c:v>439.375</c:v>
                </c:pt>
                <c:pt idx="18157">
                  <c:v>439.38260000000002</c:v>
                </c:pt>
                <c:pt idx="18158">
                  <c:v>439.38839999999999</c:v>
                </c:pt>
                <c:pt idx="18159">
                  <c:v>439.39580000000001</c:v>
                </c:pt>
                <c:pt idx="18160">
                  <c:v>439.4033</c:v>
                </c:pt>
                <c:pt idx="18161">
                  <c:v>439.40960000000001</c:v>
                </c:pt>
                <c:pt idx="18162">
                  <c:v>439.41759999999999</c:v>
                </c:pt>
                <c:pt idx="18163">
                  <c:v>439.42419999999998</c:v>
                </c:pt>
                <c:pt idx="18164">
                  <c:v>439.43040000000002</c:v>
                </c:pt>
                <c:pt idx="18165">
                  <c:v>439.43990000000002</c:v>
                </c:pt>
                <c:pt idx="18166">
                  <c:v>439.44580000000002</c:v>
                </c:pt>
                <c:pt idx="18167">
                  <c:v>439.45350000000002</c:v>
                </c:pt>
                <c:pt idx="18168">
                  <c:v>439.4597</c:v>
                </c:pt>
                <c:pt idx="18169">
                  <c:v>439.46749999999997</c:v>
                </c:pt>
                <c:pt idx="18170">
                  <c:v>439.47390000000001</c:v>
                </c:pt>
                <c:pt idx="18171">
                  <c:v>439.48219999999998</c:v>
                </c:pt>
                <c:pt idx="18172">
                  <c:v>439.49079999999998</c:v>
                </c:pt>
                <c:pt idx="18173">
                  <c:v>439.4982</c:v>
                </c:pt>
                <c:pt idx="18174">
                  <c:v>439.50619999999998</c:v>
                </c:pt>
                <c:pt idx="18175">
                  <c:v>439.51409999999998</c:v>
                </c:pt>
                <c:pt idx="18176">
                  <c:v>439.52199999999999</c:v>
                </c:pt>
                <c:pt idx="18177">
                  <c:v>439.52940000000001</c:v>
                </c:pt>
                <c:pt idx="18178">
                  <c:v>439.53680000000003</c:v>
                </c:pt>
                <c:pt idx="18179">
                  <c:v>439.54329999999999</c:v>
                </c:pt>
                <c:pt idx="18180">
                  <c:v>439.5496</c:v>
                </c:pt>
                <c:pt idx="18181">
                  <c:v>439.5566</c:v>
                </c:pt>
                <c:pt idx="18182">
                  <c:v>439.56659999999999</c:v>
                </c:pt>
                <c:pt idx="18183">
                  <c:v>439.57220000000001</c:v>
                </c:pt>
                <c:pt idx="18184">
                  <c:v>439.5797</c:v>
                </c:pt>
                <c:pt idx="18185">
                  <c:v>439.58690000000001</c:v>
                </c:pt>
                <c:pt idx="18186">
                  <c:v>439.59300000000002</c:v>
                </c:pt>
                <c:pt idx="18187">
                  <c:v>439.60039999999998</c:v>
                </c:pt>
                <c:pt idx="18188">
                  <c:v>439.60739999999998</c:v>
                </c:pt>
                <c:pt idx="18189">
                  <c:v>439.61520000000002</c:v>
                </c:pt>
                <c:pt idx="18190">
                  <c:v>439.62349999999998</c:v>
                </c:pt>
                <c:pt idx="18191">
                  <c:v>439.62939999999998</c:v>
                </c:pt>
                <c:pt idx="18192">
                  <c:v>439.63720000000001</c:v>
                </c:pt>
                <c:pt idx="18193">
                  <c:v>439.64420000000001</c:v>
                </c:pt>
                <c:pt idx="18194">
                  <c:v>439.6508</c:v>
                </c:pt>
                <c:pt idx="18195">
                  <c:v>439.65800000000002</c:v>
                </c:pt>
                <c:pt idx="18196">
                  <c:v>439.6644</c:v>
                </c:pt>
                <c:pt idx="18197">
                  <c:v>439.67110000000002</c:v>
                </c:pt>
                <c:pt idx="18198">
                  <c:v>439.67619999999999</c:v>
                </c:pt>
                <c:pt idx="18199">
                  <c:v>439.68459999999999</c:v>
                </c:pt>
                <c:pt idx="18200">
                  <c:v>439.69069999999999</c:v>
                </c:pt>
                <c:pt idx="18201">
                  <c:v>439.69850000000002</c:v>
                </c:pt>
                <c:pt idx="18202">
                  <c:v>439.70659999999998</c:v>
                </c:pt>
                <c:pt idx="18203">
                  <c:v>439.71300000000002</c:v>
                </c:pt>
                <c:pt idx="18204">
                  <c:v>439.71839999999997</c:v>
                </c:pt>
                <c:pt idx="18205">
                  <c:v>439.72620000000001</c:v>
                </c:pt>
                <c:pt idx="18206">
                  <c:v>439.733</c:v>
                </c:pt>
                <c:pt idx="18207">
                  <c:v>439.74029999999999</c:v>
                </c:pt>
                <c:pt idx="18208">
                  <c:v>439.74810000000002</c:v>
                </c:pt>
                <c:pt idx="18209">
                  <c:v>439.75389999999999</c:v>
                </c:pt>
                <c:pt idx="18210">
                  <c:v>439.76100000000002</c:v>
                </c:pt>
                <c:pt idx="18211">
                  <c:v>439.76979999999998</c:v>
                </c:pt>
                <c:pt idx="18212">
                  <c:v>439.77679999999998</c:v>
                </c:pt>
                <c:pt idx="18213">
                  <c:v>439.78410000000002</c:v>
                </c:pt>
                <c:pt idx="18214">
                  <c:v>439.79059999999998</c:v>
                </c:pt>
                <c:pt idx="18215">
                  <c:v>439.798</c:v>
                </c:pt>
                <c:pt idx="18216">
                  <c:v>439.80509999999998</c:v>
                </c:pt>
                <c:pt idx="18217">
                  <c:v>439.81110000000001</c:v>
                </c:pt>
                <c:pt idx="18218">
                  <c:v>439.81889999999999</c:v>
                </c:pt>
                <c:pt idx="18219">
                  <c:v>439.82440000000003</c:v>
                </c:pt>
                <c:pt idx="18220">
                  <c:v>439.83440000000002</c:v>
                </c:pt>
                <c:pt idx="18221">
                  <c:v>439.84059999999999</c:v>
                </c:pt>
                <c:pt idx="18222">
                  <c:v>439.84780000000001</c:v>
                </c:pt>
                <c:pt idx="18223">
                  <c:v>439.85539999999997</c:v>
                </c:pt>
                <c:pt idx="18224">
                  <c:v>439.86189999999999</c:v>
                </c:pt>
                <c:pt idx="18225">
                  <c:v>439.86829999999998</c:v>
                </c:pt>
                <c:pt idx="18226">
                  <c:v>439.875</c:v>
                </c:pt>
                <c:pt idx="18227">
                  <c:v>439.88279999999997</c:v>
                </c:pt>
                <c:pt idx="18228">
                  <c:v>439.88900000000001</c:v>
                </c:pt>
                <c:pt idx="18229">
                  <c:v>439.89690000000002</c:v>
                </c:pt>
                <c:pt idx="18230">
                  <c:v>439.90300000000002</c:v>
                </c:pt>
                <c:pt idx="18231">
                  <c:v>439.91090000000003</c:v>
                </c:pt>
                <c:pt idx="18232">
                  <c:v>439.91800000000001</c:v>
                </c:pt>
                <c:pt idx="18233">
                  <c:v>439.92500000000001</c:v>
                </c:pt>
                <c:pt idx="18234">
                  <c:v>439.93279999999999</c:v>
                </c:pt>
                <c:pt idx="18235">
                  <c:v>439.93889999999999</c:v>
                </c:pt>
                <c:pt idx="18236">
                  <c:v>439.94740000000002</c:v>
                </c:pt>
                <c:pt idx="18237">
                  <c:v>439.95440000000002</c:v>
                </c:pt>
                <c:pt idx="18238">
                  <c:v>439.96089999999998</c:v>
                </c:pt>
                <c:pt idx="18239">
                  <c:v>439.9676</c:v>
                </c:pt>
                <c:pt idx="18240">
                  <c:v>439.97500000000002</c:v>
                </c:pt>
                <c:pt idx="18241">
                  <c:v>439.98200000000003</c:v>
                </c:pt>
                <c:pt idx="18242">
                  <c:v>439.99239999999998</c:v>
                </c:pt>
                <c:pt idx="18243">
                  <c:v>439.99619999999999</c:v>
                </c:pt>
                <c:pt idx="18244">
                  <c:v>440.00360000000001</c:v>
                </c:pt>
                <c:pt idx="18245">
                  <c:v>440.01029999999997</c:v>
                </c:pt>
                <c:pt idx="18246">
                  <c:v>440.01780000000002</c:v>
                </c:pt>
                <c:pt idx="18247">
                  <c:v>440.02600000000001</c:v>
                </c:pt>
                <c:pt idx="18248">
                  <c:v>440.03359999999998</c:v>
                </c:pt>
                <c:pt idx="18249">
                  <c:v>440.03969999999998</c:v>
                </c:pt>
                <c:pt idx="18250">
                  <c:v>440.0471</c:v>
                </c:pt>
                <c:pt idx="18251">
                  <c:v>440.05369999999999</c:v>
                </c:pt>
                <c:pt idx="18252">
                  <c:v>440.06009999999998</c:v>
                </c:pt>
                <c:pt idx="18253">
                  <c:v>440.06580000000002</c:v>
                </c:pt>
                <c:pt idx="18254">
                  <c:v>440.07319999999999</c:v>
                </c:pt>
                <c:pt idx="18255">
                  <c:v>440.08019999999999</c:v>
                </c:pt>
                <c:pt idx="18256">
                  <c:v>440.08780000000002</c:v>
                </c:pt>
                <c:pt idx="18257">
                  <c:v>440.09500000000003</c:v>
                </c:pt>
                <c:pt idx="18258">
                  <c:v>440.10160000000002</c:v>
                </c:pt>
                <c:pt idx="18259">
                  <c:v>440.10879999999997</c:v>
                </c:pt>
                <c:pt idx="18260">
                  <c:v>440.11540000000002</c:v>
                </c:pt>
                <c:pt idx="18261">
                  <c:v>440.12200000000001</c:v>
                </c:pt>
                <c:pt idx="18262">
                  <c:v>440.12880000000001</c:v>
                </c:pt>
                <c:pt idx="18263">
                  <c:v>440.1343</c:v>
                </c:pt>
                <c:pt idx="18264">
                  <c:v>440.14179999999999</c:v>
                </c:pt>
                <c:pt idx="18265">
                  <c:v>440.14760000000001</c:v>
                </c:pt>
                <c:pt idx="18266">
                  <c:v>440.15620000000001</c:v>
                </c:pt>
                <c:pt idx="18267">
                  <c:v>440.16120000000001</c:v>
                </c:pt>
                <c:pt idx="18268">
                  <c:v>440.16840000000002</c:v>
                </c:pt>
                <c:pt idx="18269">
                  <c:v>440.17340000000002</c:v>
                </c:pt>
                <c:pt idx="18270">
                  <c:v>440.18</c:v>
                </c:pt>
                <c:pt idx="18271">
                  <c:v>440.18610000000001</c:v>
                </c:pt>
                <c:pt idx="18272">
                  <c:v>440.1934</c:v>
                </c:pt>
                <c:pt idx="18273">
                  <c:v>440.19880000000001</c:v>
                </c:pt>
                <c:pt idx="18274">
                  <c:v>440.20620000000002</c:v>
                </c:pt>
                <c:pt idx="18275">
                  <c:v>440.2124</c:v>
                </c:pt>
                <c:pt idx="18276">
                  <c:v>440.22160000000002</c:v>
                </c:pt>
                <c:pt idx="18277">
                  <c:v>440.22750000000002</c:v>
                </c:pt>
                <c:pt idx="18278">
                  <c:v>440.23579999999998</c:v>
                </c:pt>
                <c:pt idx="18279">
                  <c:v>440.24189999999999</c:v>
                </c:pt>
                <c:pt idx="18280">
                  <c:v>440.24900000000002</c:v>
                </c:pt>
                <c:pt idx="18281">
                  <c:v>440.25630000000001</c:v>
                </c:pt>
                <c:pt idx="18282">
                  <c:v>440.26339999999999</c:v>
                </c:pt>
                <c:pt idx="18283">
                  <c:v>440.26990000000001</c:v>
                </c:pt>
                <c:pt idx="18284">
                  <c:v>440.2783</c:v>
                </c:pt>
                <c:pt idx="18285">
                  <c:v>440.28440000000001</c:v>
                </c:pt>
                <c:pt idx="18286">
                  <c:v>440.29259999999999</c:v>
                </c:pt>
                <c:pt idx="18287">
                  <c:v>440.29969999999997</c:v>
                </c:pt>
                <c:pt idx="18288">
                  <c:v>440.30739999999997</c:v>
                </c:pt>
                <c:pt idx="18289">
                  <c:v>440.31490000000002</c:v>
                </c:pt>
                <c:pt idx="18290">
                  <c:v>440.32139999999998</c:v>
                </c:pt>
                <c:pt idx="18291">
                  <c:v>440.32830000000001</c:v>
                </c:pt>
                <c:pt idx="18292">
                  <c:v>440.3356</c:v>
                </c:pt>
                <c:pt idx="18293">
                  <c:v>440.34399999999999</c:v>
                </c:pt>
                <c:pt idx="18294">
                  <c:v>440.35039999999998</c:v>
                </c:pt>
                <c:pt idx="18295">
                  <c:v>440.35750000000002</c:v>
                </c:pt>
                <c:pt idx="18296">
                  <c:v>440.36470000000003</c:v>
                </c:pt>
                <c:pt idx="18297">
                  <c:v>440.37029999999999</c:v>
                </c:pt>
                <c:pt idx="18298">
                  <c:v>440.37759999999997</c:v>
                </c:pt>
                <c:pt idx="18299">
                  <c:v>440.38560000000001</c:v>
                </c:pt>
                <c:pt idx="18300">
                  <c:v>440.39179999999999</c:v>
                </c:pt>
                <c:pt idx="18301">
                  <c:v>440.399</c:v>
                </c:pt>
                <c:pt idx="18302">
                  <c:v>440.4058</c:v>
                </c:pt>
                <c:pt idx="18303">
                  <c:v>440.4135</c:v>
                </c:pt>
                <c:pt idx="18304">
                  <c:v>440.42009999999999</c:v>
                </c:pt>
                <c:pt idx="18305">
                  <c:v>440.42689999999999</c:v>
                </c:pt>
                <c:pt idx="18306">
                  <c:v>440.4316</c:v>
                </c:pt>
                <c:pt idx="18307">
                  <c:v>440.43819999999999</c:v>
                </c:pt>
                <c:pt idx="18308">
                  <c:v>440.44720000000001</c:v>
                </c:pt>
                <c:pt idx="18309">
                  <c:v>440.45389999999998</c:v>
                </c:pt>
                <c:pt idx="18310">
                  <c:v>440.46129999999999</c:v>
                </c:pt>
                <c:pt idx="18311">
                  <c:v>440.4674</c:v>
                </c:pt>
                <c:pt idx="18312">
                  <c:v>440.47430000000003</c:v>
                </c:pt>
                <c:pt idx="18313">
                  <c:v>440.48079999999999</c:v>
                </c:pt>
                <c:pt idx="18314">
                  <c:v>440.48739999999998</c:v>
                </c:pt>
                <c:pt idx="18315">
                  <c:v>440.49459999999999</c:v>
                </c:pt>
                <c:pt idx="18316">
                  <c:v>440.50080000000003</c:v>
                </c:pt>
                <c:pt idx="18317">
                  <c:v>440.50740000000002</c:v>
                </c:pt>
                <c:pt idx="18318">
                  <c:v>440.51519999999999</c:v>
                </c:pt>
                <c:pt idx="18319">
                  <c:v>440.52280000000002</c:v>
                </c:pt>
                <c:pt idx="18320">
                  <c:v>440.52969999999999</c:v>
                </c:pt>
                <c:pt idx="18321">
                  <c:v>440.53620000000001</c:v>
                </c:pt>
                <c:pt idx="18322">
                  <c:v>440.5428</c:v>
                </c:pt>
                <c:pt idx="18323">
                  <c:v>440.54919999999998</c:v>
                </c:pt>
                <c:pt idx="18324">
                  <c:v>440.55619999999999</c:v>
                </c:pt>
                <c:pt idx="18325">
                  <c:v>440.56259999999997</c:v>
                </c:pt>
                <c:pt idx="18326">
                  <c:v>440.56920000000002</c:v>
                </c:pt>
                <c:pt idx="18327">
                  <c:v>440.57670000000002</c:v>
                </c:pt>
                <c:pt idx="18328">
                  <c:v>440.58339999999998</c:v>
                </c:pt>
                <c:pt idx="18329">
                  <c:v>440.59179999999998</c:v>
                </c:pt>
                <c:pt idx="18330">
                  <c:v>440.59969999999998</c:v>
                </c:pt>
                <c:pt idx="18331">
                  <c:v>440.60559999999998</c:v>
                </c:pt>
                <c:pt idx="18332">
                  <c:v>440.6139</c:v>
                </c:pt>
                <c:pt idx="18333">
                  <c:v>440.62180000000001</c:v>
                </c:pt>
                <c:pt idx="18334">
                  <c:v>440.62700000000001</c:v>
                </c:pt>
                <c:pt idx="18335">
                  <c:v>440.63569999999999</c:v>
                </c:pt>
                <c:pt idx="18336">
                  <c:v>440.6429</c:v>
                </c:pt>
                <c:pt idx="18337">
                  <c:v>440.64920000000001</c:v>
                </c:pt>
                <c:pt idx="18338">
                  <c:v>440.65539999999999</c:v>
                </c:pt>
                <c:pt idx="18339">
                  <c:v>440.66370000000001</c:v>
                </c:pt>
                <c:pt idx="18340">
                  <c:v>440.67099999999999</c:v>
                </c:pt>
                <c:pt idx="18341">
                  <c:v>440.67619999999999</c:v>
                </c:pt>
                <c:pt idx="18342">
                  <c:v>440.68439999999998</c:v>
                </c:pt>
                <c:pt idx="18343">
                  <c:v>440.69220000000001</c:v>
                </c:pt>
                <c:pt idx="18344">
                  <c:v>440.69959999999998</c:v>
                </c:pt>
                <c:pt idx="18345">
                  <c:v>440.70420000000001</c:v>
                </c:pt>
                <c:pt idx="18346">
                  <c:v>440.71300000000002</c:v>
                </c:pt>
                <c:pt idx="18347">
                  <c:v>440.71910000000003</c:v>
                </c:pt>
                <c:pt idx="18348">
                  <c:v>440.72559999999999</c:v>
                </c:pt>
                <c:pt idx="18349">
                  <c:v>440.73239999999998</c:v>
                </c:pt>
                <c:pt idx="18350">
                  <c:v>440.73759999999999</c:v>
                </c:pt>
                <c:pt idx="18351">
                  <c:v>440.74470000000002</c:v>
                </c:pt>
                <c:pt idx="18352">
                  <c:v>440.74979999999999</c:v>
                </c:pt>
                <c:pt idx="18353">
                  <c:v>440.75740000000002</c:v>
                </c:pt>
                <c:pt idx="18354">
                  <c:v>440.76339999999999</c:v>
                </c:pt>
                <c:pt idx="18355">
                  <c:v>440.77</c:v>
                </c:pt>
                <c:pt idx="18356">
                  <c:v>440.77620000000002</c:v>
                </c:pt>
                <c:pt idx="18357">
                  <c:v>440.78280000000001</c:v>
                </c:pt>
                <c:pt idx="18358">
                  <c:v>440.78910000000002</c:v>
                </c:pt>
                <c:pt idx="18359">
                  <c:v>440.79599999999999</c:v>
                </c:pt>
                <c:pt idx="18360">
                  <c:v>440.80160000000001</c:v>
                </c:pt>
                <c:pt idx="18361">
                  <c:v>440.80669999999998</c:v>
                </c:pt>
                <c:pt idx="18362">
                  <c:v>440.815</c:v>
                </c:pt>
                <c:pt idx="18363">
                  <c:v>440.82040000000001</c:v>
                </c:pt>
                <c:pt idx="18364">
                  <c:v>440.8279</c:v>
                </c:pt>
                <c:pt idx="18365">
                  <c:v>440.83600000000001</c:v>
                </c:pt>
                <c:pt idx="18366">
                  <c:v>440.84219999999999</c:v>
                </c:pt>
                <c:pt idx="18367">
                  <c:v>440.84829999999999</c:v>
                </c:pt>
                <c:pt idx="18368">
                  <c:v>440.8562</c:v>
                </c:pt>
                <c:pt idx="18369">
                  <c:v>440.86270000000002</c:v>
                </c:pt>
                <c:pt idx="18370">
                  <c:v>440.86840000000001</c:v>
                </c:pt>
                <c:pt idx="18371">
                  <c:v>440.87520000000001</c:v>
                </c:pt>
                <c:pt idx="18372">
                  <c:v>440.88040000000001</c:v>
                </c:pt>
                <c:pt idx="18373">
                  <c:v>440.88749999999999</c:v>
                </c:pt>
                <c:pt idx="18374">
                  <c:v>440.89179999999999</c:v>
                </c:pt>
                <c:pt idx="18375">
                  <c:v>440.89800000000002</c:v>
                </c:pt>
                <c:pt idx="18376">
                  <c:v>440.90469999999999</c:v>
                </c:pt>
                <c:pt idx="18377">
                  <c:v>440.90910000000002</c:v>
                </c:pt>
                <c:pt idx="18378">
                  <c:v>440.91379999999998</c:v>
                </c:pt>
                <c:pt idx="18379">
                  <c:v>440.91759999999999</c:v>
                </c:pt>
                <c:pt idx="18380">
                  <c:v>440.92110000000002</c:v>
                </c:pt>
                <c:pt idx="18381">
                  <c:v>440.92559999999997</c:v>
                </c:pt>
                <c:pt idx="18382">
                  <c:v>440.92939999999999</c:v>
                </c:pt>
                <c:pt idx="18383">
                  <c:v>440.93360000000001</c:v>
                </c:pt>
                <c:pt idx="18384">
                  <c:v>440.93729999999999</c:v>
                </c:pt>
                <c:pt idx="18385">
                  <c:v>440.94260000000003</c:v>
                </c:pt>
                <c:pt idx="18386">
                  <c:v>440.94740000000002</c:v>
                </c:pt>
                <c:pt idx="18387">
                  <c:v>440.95190000000002</c:v>
                </c:pt>
                <c:pt idx="18388">
                  <c:v>440.95510000000002</c:v>
                </c:pt>
                <c:pt idx="18389">
                  <c:v>440.96039999999999</c:v>
                </c:pt>
                <c:pt idx="18390">
                  <c:v>440.96589999999998</c:v>
                </c:pt>
                <c:pt idx="18391">
                  <c:v>440.9692</c:v>
                </c:pt>
                <c:pt idx="18392">
                  <c:v>440.97340000000003</c:v>
                </c:pt>
                <c:pt idx="18393">
                  <c:v>440.9787</c:v>
                </c:pt>
                <c:pt idx="18394">
                  <c:v>440.9855</c:v>
                </c:pt>
                <c:pt idx="18395">
                  <c:v>440.99</c:v>
                </c:pt>
                <c:pt idx="18396">
                  <c:v>440.99740000000003</c:v>
                </c:pt>
                <c:pt idx="18397">
                  <c:v>441.0034</c:v>
                </c:pt>
                <c:pt idx="18398">
                  <c:v>441.00920000000002</c:v>
                </c:pt>
                <c:pt idx="18399">
                  <c:v>441.0163</c:v>
                </c:pt>
                <c:pt idx="18400">
                  <c:v>441.02210000000002</c:v>
                </c:pt>
                <c:pt idx="18401">
                  <c:v>441.02890000000002</c:v>
                </c:pt>
                <c:pt idx="18402">
                  <c:v>441.03559999999999</c:v>
                </c:pt>
                <c:pt idx="18403">
                  <c:v>441.04239999999999</c:v>
                </c:pt>
                <c:pt idx="18404">
                  <c:v>441.04939999999999</c:v>
                </c:pt>
                <c:pt idx="18405">
                  <c:v>441.05560000000003</c:v>
                </c:pt>
                <c:pt idx="18406">
                  <c:v>441.06259999999997</c:v>
                </c:pt>
                <c:pt idx="18407">
                  <c:v>441.0686</c:v>
                </c:pt>
                <c:pt idx="18408">
                  <c:v>441.07580000000002</c:v>
                </c:pt>
                <c:pt idx="18409">
                  <c:v>441.08249999999998</c:v>
                </c:pt>
                <c:pt idx="18410">
                  <c:v>441.09039999999999</c:v>
                </c:pt>
                <c:pt idx="18411">
                  <c:v>441.096</c:v>
                </c:pt>
                <c:pt idx="18412">
                  <c:v>441.10199999999998</c:v>
                </c:pt>
                <c:pt idx="18413">
                  <c:v>441.10879999999997</c:v>
                </c:pt>
                <c:pt idx="18414">
                  <c:v>441.11520000000002</c:v>
                </c:pt>
                <c:pt idx="18415">
                  <c:v>441.12180000000001</c:v>
                </c:pt>
                <c:pt idx="18416">
                  <c:v>441.12740000000002</c:v>
                </c:pt>
                <c:pt idx="18417">
                  <c:v>441.1352</c:v>
                </c:pt>
                <c:pt idx="18418">
                  <c:v>441.14170000000001</c:v>
                </c:pt>
                <c:pt idx="18419">
                  <c:v>441.14749999999998</c:v>
                </c:pt>
                <c:pt idx="18420">
                  <c:v>441.154</c:v>
                </c:pt>
                <c:pt idx="18421">
                  <c:v>441.16210000000001</c:v>
                </c:pt>
                <c:pt idx="18422">
                  <c:v>441.16680000000002</c:v>
                </c:pt>
                <c:pt idx="18423">
                  <c:v>441.17259999999999</c:v>
                </c:pt>
                <c:pt idx="18424">
                  <c:v>441.18</c:v>
                </c:pt>
                <c:pt idx="18425">
                  <c:v>441.18740000000003</c:v>
                </c:pt>
                <c:pt idx="18426">
                  <c:v>441.19220000000001</c:v>
                </c:pt>
                <c:pt idx="18427">
                  <c:v>441.19959999999998</c:v>
                </c:pt>
                <c:pt idx="18428">
                  <c:v>441.2056</c:v>
                </c:pt>
                <c:pt idx="18429">
                  <c:v>441.21170000000001</c:v>
                </c:pt>
                <c:pt idx="18430">
                  <c:v>441.21850000000001</c:v>
                </c:pt>
                <c:pt idx="18431">
                  <c:v>441.22379999999998</c:v>
                </c:pt>
                <c:pt idx="18432">
                  <c:v>441.2303</c:v>
                </c:pt>
                <c:pt idx="18433">
                  <c:v>441.23630000000003</c:v>
                </c:pt>
                <c:pt idx="18434">
                  <c:v>441.24220000000003</c:v>
                </c:pt>
                <c:pt idx="18435">
                  <c:v>441.25</c:v>
                </c:pt>
                <c:pt idx="18436">
                  <c:v>441.25529999999998</c:v>
                </c:pt>
                <c:pt idx="18437">
                  <c:v>441.26249999999999</c:v>
                </c:pt>
                <c:pt idx="18438">
                  <c:v>441.26839999999999</c:v>
                </c:pt>
                <c:pt idx="18439">
                  <c:v>441.2756</c:v>
                </c:pt>
                <c:pt idx="18440">
                  <c:v>441.28100000000001</c:v>
                </c:pt>
                <c:pt idx="18441">
                  <c:v>441.28919999999999</c:v>
                </c:pt>
                <c:pt idx="18442">
                  <c:v>441.29419999999999</c:v>
                </c:pt>
                <c:pt idx="18443">
                  <c:v>441.30119999999999</c:v>
                </c:pt>
                <c:pt idx="18444">
                  <c:v>441.30700000000002</c:v>
                </c:pt>
                <c:pt idx="18445">
                  <c:v>441.31349999999998</c:v>
                </c:pt>
                <c:pt idx="18446">
                  <c:v>441.31959999999998</c:v>
                </c:pt>
                <c:pt idx="18447">
                  <c:v>441.32690000000002</c:v>
                </c:pt>
                <c:pt idx="18448">
                  <c:v>441.334</c:v>
                </c:pt>
                <c:pt idx="18449">
                  <c:v>441.34019999999998</c:v>
                </c:pt>
                <c:pt idx="18450">
                  <c:v>441.3458</c:v>
                </c:pt>
                <c:pt idx="18451">
                  <c:v>441.35149999999999</c:v>
                </c:pt>
                <c:pt idx="18452">
                  <c:v>441.35789999999997</c:v>
                </c:pt>
                <c:pt idx="18453">
                  <c:v>441.36520000000002</c:v>
                </c:pt>
                <c:pt idx="18454">
                  <c:v>441.37259999999998</c:v>
                </c:pt>
                <c:pt idx="18455">
                  <c:v>441.37920000000003</c:v>
                </c:pt>
                <c:pt idx="18456">
                  <c:v>441.3852</c:v>
                </c:pt>
                <c:pt idx="18457">
                  <c:v>441.392</c:v>
                </c:pt>
                <c:pt idx="18458">
                  <c:v>441.4</c:v>
                </c:pt>
                <c:pt idx="18459">
                  <c:v>441.40570000000002</c:v>
                </c:pt>
                <c:pt idx="18460">
                  <c:v>441.41340000000002</c:v>
                </c:pt>
                <c:pt idx="18461">
                  <c:v>441.41989999999998</c:v>
                </c:pt>
                <c:pt idx="18462">
                  <c:v>441.42720000000003</c:v>
                </c:pt>
                <c:pt idx="18463">
                  <c:v>441.43419999999998</c:v>
                </c:pt>
                <c:pt idx="18464">
                  <c:v>441.43939999999998</c:v>
                </c:pt>
                <c:pt idx="18465">
                  <c:v>441.44569999999999</c:v>
                </c:pt>
                <c:pt idx="18466">
                  <c:v>441.45150000000001</c:v>
                </c:pt>
                <c:pt idx="18467">
                  <c:v>441.4588</c:v>
                </c:pt>
                <c:pt idx="18468">
                  <c:v>441.46589999999998</c:v>
                </c:pt>
                <c:pt idx="18469">
                  <c:v>441.47219999999999</c:v>
                </c:pt>
                <c:pt idx="18470">
                  <c:v>441.47969999999998</c:v>
                </c:pt>
                <c:pt idx="18471">
                  <c:v>441.48500000000001</c:v>
                </c:pt>
                <c:pt idx="18472">
                  <c:v>441.49130000000002</c:v>
                </c:pt>
                <c:pt idx="18473">
                  <c:v>441.4984</c:v>
                </c:pt>
                <c:pt idx="18474">
                  <c:v>441.50450000000001</c:v>
                </c:pt>
                <c:pt idx="18475">
                  <c:v>441.51179999999999</c:v>
                </c:pt>
                <c:pt idx="18476">
                  <c:v>441.51859999999999</c:v>
                </c:pt>
                <c:pt idx="18477">
                  <c:v>441.52499999999998</c:v>
                </c:pt>
                <c:pt idx="18478">
                  <c:v>441.5301</c:v>
                </c:pt>
                <c:pt idx="18479">
                  <c:v>441.53660000000002</c:v>
                </c:pt>
                <c:pt idx="18480">
                  <c:v>441.54259999999999</c:v>
                </c:pt>
                <c:pt idx="18481">
                  <c:v>441.54919999999998</c:v>
                </c:pt>
                <c:pt idx="18482">
                  <c:v>441.55720000000002</c:v>
                </c:pt>
                <c:pt idx="18483">
                  <c:v>441.56299999999999</c:v>
                </c:pt>
                <c:pt idx="18484">
                  <c:v>441.56970000000001</c:v>
                </c:pt>
                <c:pt idx="18485">
                  <c:v>441.57780000000002</c:v>
                </c:pt>
                <c:pt idx="18486">
                  <c:v>441.5838</c:v>
                </c:pt>
                <c:pt idx="18487">
                  <c:v>441.589</c:v>
                </c:pt>
                <c:pt idx="18488">
                  <c:v>441.59530000000001</c:v>
                </c:pt>
                <c:pt idx="18489">
                  <c:v>441.60320000000002</c:v>
                </c:pt>
                <c:pt idx="18490">
                  <c:v>441.60980000000001</c:v>
                </c:pt>
                <c:pt idx="18491">
                  <c:v>441.61720000000003</c:v>
                </c:pt>
                <c:pt idx="18492">
                  <c:v>441.62310000000002</c:v>
                </c:pt>
                <c:pt idx="18493">
                  <c:v>441.63060000000002</c:v>
                </c:pt>
                <c:pt idx="18494">
                  <c:v>441.63600000000002</c:v>
                </c:pt>
                <c:pt idx="18495">
                  <c:v>441.64260000000002</c:v>
                </c:pt>
                <c:pt idx="18496">
                  <c:v>441.6508</c:v>
                </c:pt>
                <c:pt idx="18497">
                  <c:v>441.65859999999998</c:v>
                </c:pt>
                <c:pt idx="18498">
                  <c:v>441.66559999999998</c:v>
                </c:pt>
                <c:pt idx="18499">
                  <c:v>441.67</c:v>
                </c:pt>
                <c:pt idx="18500">
                  <c:v>441.67759999999998</c:v>
                </c:pt>
                <c:pt idx="18501">
                  <c:v>441.68299999999999</c:v>
                </c:pt>
                <c:pt idx="18502">
                  <c:v>441.68979999999999</c:v>
                </c:pt>
                <c:pt idx="18503">
                  <c:v>441.69850000000002</c:v>
                </c:pt>
                <c:pt idx="18504">
                  <c:v>441.70370000000003</c:v>
                </c:pt>
                <c:pt idx="18505">
                  <c:v>441.71080000000001</c:v>
                </c:pt>
                <c:pt idx="18506">
                  <c:v>441.71780000000001</c:v>
                </c:pt>
                <c:pt idx="18507">
                  <c:v>441.7226</c:v>
                </c:pt>
                <c:pt idx="18508">
                  <c:v>441.73</c:v>
                </c:pt>
                <c:pt idx="18509">
                  <c:v>441.7371</c:v>
                </c:pt>
                <c:pt idx="18510">
                  <c:v>441.7439</c:v>
                </c:pt>
                <c:pt idx="18511">
                  <c:v>441.75020000000001</c:v>
                </c:pt>
                <c:pt idx="18512">
                  <c:v>441.75700000000001</c:v>
                </c:pt>
                <c:pt idx="18513">
                  <c:v>441.7645</c:v>
                </c:pt>
                <c:pt idx="18514">
                  <c:v>441.7724</c:v>
                </c:pt>
                <c:pt idx="18515">
                  <c:v>441.77780000000001</c:v>
                </c:pt>
                <c:pt idx="18516">
                  <c:v>441.78440000000001</c:v>
                </c:pt>
                <c:pt idx="18517">
                  <c:v>441.79059999999998</c:v>
                </c:pt>
                <c:pt idx="18518">
                  <c:v>441.7971</c:v>
                </c:pt>
                <c:pt idx="18519">
                  <c:v>441.80290000000002</c:v>
                </c:pt>
                <c:pt idx="18520">
                  <c:v>441.80779999999999</c:v>
                </c:pt>
                <c:pt idx="18521">
                  <c:v>441.81529999999998</c:v>
                </c:pt>
                <c:pt idx="18522">
                  <c:v>441.82</c:v>
                </c:pt>
                <c:pt idx="18523">
                  <c:v>441.827</c:v>
                </c:pt>
                <c:pt idx="18524">
                  <c:v>441.83460000000002</c:v>
                </c:pt>
                <c:pt idx="18525">
                  <c:v>441.83980000000003</c:v>
                </c:pt>
                <c:pt idx="18526">
                  <c:v>441.84609999999998</c:v>
                </c:pt>
                <c:pt idx="18527">
                  <c:v>441.85359999999997</c:v>
                </c:pt>
                <c:pt idx="18528">
                  <c:v>441.85879999999997</c:v>
                </c:pt>
                <c:pt idx="18529">
                  <c:v>441.86599999999999</c:v>
                </c:pt>
                <c:pt idx="18530">
                  <c:v>441.8725</c:v>
                </c:pt>
                <c:pt idx="18531">
                  <c:v>441.87860000000001</c:v>
                </c:pt>
                <c:pt idx="18532">
                  <c:v>441.88499999999999</c:v>
                </c:pt>
                <c:pt idx="18533">
                  <c:v>441.89080000000001</c:v>
                </c:pt>
                <c:pt idx="18534">
                  <c:v>441.8972</c:v>
                </c:pt>
                <c:pt idx="18535">
                  <c:v>441.90370000000001</c:v>
                </c:pt>
                <c:pt idx="18536">
                  <c:v>441.91019999999997</c:v>
                </c:pt>
                <c:pt idx="18537">
                  <c:v>441.91579999999999</c:v>
                </c:pt>
                <c:pt idx="18538">
                  <c:v>441.92239999999998</c:v>
                </c:pt>
                <c:pt idx="18539">
                  <c:v>441.92619999999999</c:v>
                </c:pt>
                <c:pt idx="18540">
                  <c:v>441.93380000000002</c:v>
                </c:pt>
                <c:pt idx="18541">
                  <c:v>441.93939999999998</c:v>
                </c:pt>
                <c:pt idx="18542">
                  <c:v>441.94740000000002</c:v>
                </c:pt>
                <c:pt idx="18543">
                  <c:v>441.95389999999998</c:v>
                </c:pt>
                <c:pt idx="18544">
                  <c:v>441.95979999999997</c:v>
                </c:pt>
                <c:pt idx="18545">
                  <c:v>441.96749999999997</c:v>
                </c:pt>
                <c:pt idx="18546">
                  <c:v>441.97390000000001</c:v>
                </c:pt>
                <c:pt idx="18547">
                  <c:v>441.98099999999999</c:v>
                </c:pt>
                <c:pt idx="18548">
                  <c:v>441.98660000000001</c:v>
                </c:pt>
                <c:pt idx="18549">
                  <c:v>441.99259999999998</c:v>
                </c:pt>
                <c:pt idx="18550">
                  <c:v>441.99919999999997</c:v>
                </c:pt>
                <c:pt idx="18551">
                  <c:v>442.00560000000002</c:v>
                </c:pt>
                <c:pt idx="18552">
                  <c:v>442.01100000000002</c:v>
                </c:pt>
                <c:pt idx="18553">
                  <c:v>442.01870000000002</c:v>
                </c:pt>
                <c:pt idx="18554">
                  <c:v>442.02620000000002</c:v>
                </c:pt>
                <c:pt idx="18555">
                  <c:v>442.03059999999999</c:v>
                </c:pt>
                <c:pt idx="18556">
                  <c:v>442.03590000000003</c:v>
                </c:pt>
                <c:pt idx="18557">
                  <c:v>442.0437</c:v>
                </c:pt>
                <c:pt idx="18558">
                  <c:v>442.05</c:v>
                </c:pt>
                <c:pt idx="18559">
                  <c:v>442.05650000000003</c:v>
                </c:pt>
                <c:pt idx="18560">
                  <c:v>442.06079999999997</c:v>
                </c:pt>
                <c:pt idx="18561">
                  <c:v>442.0659</c:v>
                </c:pt>
                <c:pt idx="18562">
                  <c:v>442.07229999999998</c:v>
                </c:pt>
                <c:pt idx="18563">
                  <c:v>442.07889999999998</c:v>
                </c:pt>
                <c:pt idx="18564">
                  <c:v>442.08499999999998</c:v>
                </c:pt>
                <c:pt idx="18565">
                  <c:v>442.09019999999998</c:v>
                </c:pt>
                <c:pt idx="18566">
                  <c:v>442.09550000000002</c:v>
                </c:pt>
                <c:pt idx="18567">
                  <c:v>442.10359999999997</c:v>
                </c:pt>
                <c:pt idx="18568">
                  <c:v>442.11</c:v>
                </c:pt>
                <c:pt idx="18569">
                  <c:v>442.11619999999999</c:v>
                </c:pt>
                <c:pt idx="18570">
                  <c:v>442.12279999999998</c:v>
                </c:pt>
                <c:pt idx="18571">
                  <c:v>442.12920000000003</c:v>
                </c:pt>
                <c:pt idx="18572">
                  <c:v>442.13600000000002</c:v>
                </c:pt>
                <c:pt idx="18573">
                  <c:v>442.142</c:v>
                </c:pt>
                <c:pt idx="18574">
                  <c:v>442.14699999999999</c:v>
                </c:pt>
                <c:pt idx="18575">
                  <c:v>442.15499999999997</c:v>
                </c:pt>
                <c:pt idx="18576">
                  <c:v>442.15960000000001</c:v>
                </c:pt>
                <c:pt idx="18577">
                  <c:v>442.16500000000002</c:v>
                </c:pt>
                <c:pt idx="18578">
                  <c:v>442.17180000000002</c:v>
                </c:pt>
                <c:pt idx="18579">
                  <c:v>442.17759999999998</c:v>
                </c:pt>
                <c:pt idx="18580">
                  <c:v>442.18299999999999</c:v>
                </c:pt>
                <c:pt idx="18581">
                  <c:v>442.18900000000002</c:v>
                </c:pt>
                <c:pt idx="18582">
                  <c:v>442.19389999999999</c:v>
                </c:pt>
                <c:pt idx="18583">
                  <c:v>442.20159999999998</c:v>
                </c:pt>
                <c:pt idx="18584">
                  <c:v>442.2054</c:v>
                </c:pt>
                <c:pt idx="18585">
                  <c:v>442.21300000000002</c:v>
                </c:pt>
                <c:pt idx="18586">
                  <c:v>442.2208</c:v>
                </c:pt>
                <c:pt idx="18587">
                  <c:v>442.22660000000002</c:v>
                </c:pt>
                <c:pt idx="18588">
                  <c:v>442.2328</c:v>
                </c:pt>
                <c:pt idx="18589">
                  <c:v>442.23849999999999</c:v>
                </c:pt>
                <c:pt idx="18590">
                  <c:v>442.24419999999998</c:v>
                </c:pt>
                <c:pt idx="18591">
                  <c:v>442.25020000000001</c:v>
                </c:pt>
                <c:pt idx="18592">
                  <c:v>442.25529999999998</c:v>
                </c:pt>
                <c:pt idx="18593">
                  <c:v>442.26249999999999</c:v>
                </c:pt>
                <c:pt idx="18594">
                  <c:v>442.2688</c:v>
                </c:pt>
                <c:pt idx="18595">
                  <c:v>442.27519999999998</c:v>
                </c:pt>
                <c:pt idx="18596">
                  <c:v>442.28219999999999</c:v>
                </c:pt>
                <c:pt idx="18597">
                  <c:v>442.28809999999999</c:v>
                </c:pt>
                <c:pt idx="18598">
                  <c:v>442.2944</c:v>
                </c:pt>
                <c:pt idx="18599">
                  <c:v>442.2989</c:v>
                </c:pt>
                <c:pt idx="18600">
                  <c:v>442.30779999999999</c:v>
                </c:pt>
                <c:pt idx="18601">
                  <c:v>442.31360000000001</c:v>
                </c:pt>
                <c:pt idx="18602">
                  <c:v>442.31880000000001</c:v>
                </c:pt>
                <c:pt idx="18603">
                  <c:v>442.32440000000003</c:v>
                </c:pt>
                <c:pt idx="18604">
                  <c:v>442.33019999999999</c:v>
                </c:pt>
                <c:pt idx="18605">
                  <c:v>442.3372</c:v>
                </c:pt>
                <c:pt idx="18606">
                  <c:v>442.3451</c:v>
                </c:pt>
                <c:pt idx="18607">
                  <c:v>442.3503</c:v>
                </c:pt>
                <c:pt idx="18608">
                  <c:v>442.3553</c:v>
                </c:pt>
                <c:pt idx="18609">
                  <c:v>442.36360000000002</c:v>
                </c:pt>
                <c:pt idx="18610">
                  <c:v>442.36869999999999</c:v>
                </c:pt>
                <c:pt idx="18611">
                  <c:v>442.37360000000001</c:v>
                </c:pt>
                <c:pt idx="18612">
                  <c:v>442.37939999999998</c:v>
                </c:pt>
                <c:pt idx="18613">
                  <c:v>442.38729999999998</c:v>
                </c:pt>
                <c:pt idx="18614">
                  <c:v>442.39460000000003</c:v>
                </c:pt>
                <c:pt idx="18615">
                  <c:v>442.40019999999998</c:v>
                </c:pt>
                <c:pt idx="18616">
                  <c:v>442.4083</c:v>
                </c:pt>
                <c:pt idx="18617">
                  <c:v>442.41309999999999</c:v>
                </c:pt>
                <c:pt idx="18618">
                  <c:v>442.42</c:v>
                </c:pt>
                <c:pt idx="18619">
                  <c:v>442.42399999999998</c:v>
                </c:pt>
                <c:pt idx="18620">
                  <c:v>442.43119999999999</c:v>
                </c:pt>
                <c:pt idx="18621">
                  <c:v>442.43939999999998</c:v>
                </c:pt>
                <c:pt idx="18622">
                  <c:v>442.44529999999997</c:v>
                </c:pt>
                <c:pt idx="18623">
                  <c:v>442.45</c:v>
                </c:pt>
                <c:pt idx="18624">
                  <c:v>442.45659999999998</c:v>
                </c:pt>
                <c:pt idx="18625">
                  <c:v>442.46519999999998</c:v>
                </c:pt>
                <c:pt idx="18626">
                  <c:v>442.47039999999998</c:v>
                </c:pt>
                <c:pt idx="18627">
                  <c:v>442.47660000000002</c:v>
                </c:pt>
                <c:pt idx="18628">
                  <c:v>442.4819</c:v>
                </c:pt>
                <c:pt idx="18629">
                  <c:v>442.48829999999998</c:v>
                </c:pt>
                <c:pt idx="18630">
                  <c:v>442.4948</c:v>
                </c:pt>
                <c:pt idx="18631">
                  <c:v>442.50119999999998</c:v>
                </c:pt>
                <c:pt idx="18632">
                  <c:v>442.50709999999998</c:v>
                </c:pt>
                <c:pt idx="18633">
                  <c:v>442.51369999999997</c:v>
                </c:pt>
                <c:pt idx="18634">
                  <c:v>442.51870000000002</c:v>
                </c:pt>
                <c:pt idx="18635">
                  <c:v>442.52390000000003</c:v>
                </c:pt>
                <c:pt idx="18636">
                  <c:v>442.52960000000002</c:v>
                </c:pt>
                <c:pt idx="18637">
                  <c:v>442.53699999999998</c:v>
                </c:pt>
                <c:pt idx="18638">
                  <c:v>442.54259999999999</c:v>
                </c:pt>
                <c:pt idx="18639">
                  <c:v>442.55130000000003</c:v>
                </c:pt>
                <c:pt idx="18640">
                  <c:v>442.55560000000003</c:v>
                </c:pt>
                <c:pt idx="18641">
                  <c:v>442.56299999999999</c:v>
                </c:pt>
                <c:pt idx="18642">
                  <c:v>442.56760000000003</c:v>
                </c:pt>
                <c:pt idx="18643">
                  <c:v>442.57339999999999</c:v>
                </c:pt>
                <c:pt idx="18644">
                  <c:v>442.5797</c:v>
                </c:pt>
                <c:pt idx="18645">
                  <c:v>442.58569999999997</c:v>
                </c:pt>
                <c:pt idx="18646">
                  <c:v>442.59160000000003</c:v>
                </c:pt>
                <c:pt idx="18647">
                  <c:v>442.59649999999999</c:v>
                </c:pt>
                <c:pt idx="18648">
                  <c:v>442.60300000000001</c:v>
                </c:pt>
                <c:pt idx="18649">
                  <c:v>442.61040000000003</c:v>
                </c:pt>
                <c:pt idx="18650">
                  <c:v>442.61559999999997</c:v>
                </c:pt>
                <c:pt idx="18651">
                  <c:v>442.62389999999999</c:v>
                </c:pt>
                <c:pt idx="18652">
                  <c:v>442.62920000000003</c:v>
                </c:pt>
                <c:pt idx="18653">
                  <c:v>442.63529999999997</c:v>
                </c:pt>
                <c:pt idx="18654">
                  <c:v>442.642</c:v>
                </c:pt>
                <c:pt idx="18655">
                  <c:v>442.64780000000002</c:v>
                </c:pt>
                <c:pt idx="18656">
                  <c:v>442.6524</c:v>
                </c:pt>
                <c:pt idx="18657">
                  <c:v>442.65890000000002</c:v>
                </c:pt>
                <c:pt idx="18658">
                  <c:v>442.66430000000003</c:v>
                </c:pt>
                <c:pt idx="18659">
                  <c:v>442.67099999999999</c:v>
                </c:pt>
                <c:pt idx="18660">
                  <c:v>442.67579999999998</c:v>
                </c:pt>
                <c:pt idx="18661">
                  <c:v>442.68090000000001</c:v>
                </c:pt>
                <c:pt idx="18662">
                  <c:v>442.6884</c:v>
                </c:pt>
                <c:pt idx="18663">
                  <c:v>442.69499999999999</c:v>
                </c:pt>
                <c:pt idx="18664">
                  <c:v>442.7002</c:v>
                </c:pt>
                <c:pt idx="18665">
                  <c:v>442.70530000000002</c:v>
                </c:pt>
                <c:pt idx="18666">
                  <c:v>442.71159999999998</c:v>
                </c:pt>
                <c:pt idx="18667">
                  <c:v>442.71719999999999</c:v>
                </c:pt>
                <c:pt idx="18668">
                  <c:v>442.72179999999997</c:v>
                </c:pt>
                <c:pt idx="18669">
                  <c:v>442.7278</c:v>
                </c:pt>
                <c:pt idx="18670">
                  <c:v>442.73439999999999</c:v>
                </c:pt>
                <c:pt idx="18671">
                  <c:v>442.7398</c:v>
                </c:pt>
                <c:pt idx="18672">
                  <c:v>442.74459999999999</c:v>
                </c:pt>
                <c:pt idx="18673">
                  <c:v>442.75189999999998</c:v>
                </c:pt>
                <c:pt idx="18674">
                  <c:v>442.75709999999998</c:v>
                </c:pt>
                <c:pt idx="18675">
                  <c:v>442.76310000000001</c:v>
                </c:pt>
                <c:pt idx="18676">
                  <c:v>442.77019999999999</c:v>
                </c:pt>
                <c:pt idx="18677">
                  <c:v>442.77539999999999</c:v>
                </c:pt>
                <c:pt idx="18678">
                  <c:v>442.78129999999999</c:v>
                </c:pt>
                <c:pt idx="18679">
                  <c:v>442.78620000000001</c:v>
                </c:pt>
                <c:pt idx="18680">
                  <c:v>442.79180000000002</c:v>
                </c:pt>
                <c:pt idx="18681">
                  <c:v>442.79849999999999</c:v>
                </c:pt>
                <c:pt idx="18682">
                  <c:v>442.80340000000001</c:v>
                </c:pt>
                <c:pt idx="18683">
                  <c:v>442.80739999999997</c:v>
                </c:pt>
                <c:pt idx="18684">
                  <c:v>442.815</c:v>
                </c:pt>
                <c:pt idx="18685">
                  <c:v>442.82100000000003</c:v>
                </c:pt>
                <c:pt idx="18686">
                  <c:v>442.82499999999999</c:v>
                </c:pt>
                <c:pt idx="18687">
                  <c:v>442.83139999999997</c:v>
                </c:pt>
                <c:pt idx="18688">
                  <c:v>442.8372</c:v>
                </c:pt>
                <c:pt idx="18689">
                  <c:v>442.84339999999997</c:v>
                </c:pt>
                <c:pt idx="18690">
                  <c:v>442.84820000000002</c:v>
                </c:pt>
                <c:pt idx="18691">
                  <c:v>442.8546</c:v>
                </c:pt>
                <c:pt idx="18692">
                  <c:v>442.86040000000003</c:v>
                </c:pt>
                <c:pt idx="18693">
                  <c:v>442.86520000000002</c:v>
                </c:pt>
                <c:pt idx="18694">
                  <c:v>442.8698</c:v>
                </c:pt>
                <c:pt idx="18695">
                  <c:v>442.87459999999999</c:v>
                </c:pt>
                <c:pt idx="18696">
                  <c:v>442.87900000000002</c:v>
                </c:pt>
                <c:pt idx="18697">
                  <c:v>442.88600000000002</c:v>
                </c:pt>
                <c:pt idx="18698">
                  <c:v>442.89019999999999</c:v>
                </c:pt>
                <c:pt idx="18699">
                  <c:v>442.89640000000003</c:v>
                </c:pt>
                <c:pt idx="18700">
                  <c:v>442.90210000000002</c:v>
                </c:pt>
                <c:pt idx="18701">
                  <c:v>442.90699999999998</c:v>
                </c:pt>
                <c:pt idx="18702">
                  <c:v>442.9119</c:v>
                </c:pt>
                <c:pt idx="18703">
                  <c:v>442.9178</c:v>
                </c:pt>
                <c:pt idx="18704">
                  <c:v>442.92380000000003</c:v>
                </c:pt>
                <c:pt idx="18705">
                  <c:v>442.92959999999999</c:v>
                </c:pt>
                <c:pt idx="18706">
                  <c:v>442.9332</c:v>
                </c:pt>
                <c:pt idx="18707">
                  <c:v>442.9402</c:v>
                </c:pt>
                <c:pt idx="18708">
                  <c:v>442.94499999999999</c:v>
                </c:pt>
                <c:pt idx="18709">
                  <c:v>442.95179999999999</c:v>
                </c:pt>
                <c:pt idx="18710">
                  <c:v>442.95530000000002</c:v>
                </c:pt>
                <c:pt idx="18711">
                  <c:v>442.96019999999999</c:v>
                </c:pt>
                <c:pt idx="18712">
                  <c:v>442.96679999999998</c:v>
                </c:pt>
                <c:pt idx="18713">
                  <c:v>442.97089999999997</c:v>
                </c:pt>
                <c:pt idx="18714">
                  <c:v>442.97730000000001</c:v>
                </c:pt>
                <c:pt idx="18715">
                  <c:v>442.98309999999998</c:v>
                </c:pt>
                <c:pt idx="18716">
                  <c:v>442.98759999999999</c:v>
                </c:pt>
                <c:pt idx="18717">
                  <c:v>442.99220000000003</c:v>
                </c:pt>
                <c:pt idx="18718">
                  <c:v>442.99810000000002</c:v>
                </c:pt>
                <c:pt idx="18719">
                  <c:v>443.00369999999998</c:v>
                </c:pt>
                <c:pt idx="18720">
                  <c:v>443.00880000000001</c:v>
                </c:pt>
                <c:pt idx="18721">
                  <c:v>443.01530000000002</c:v>
                </c:pt>
                <c:pt idx="18722">
                  <c:v>443.02120000000002</c:v>
                </c:pt>
                <c:pt idx="18723">
                  <c:v>443.02620000000002</c:v>
                </c:pt>
                <c:pt idx="18724">
                  <c:v>443.03199999999998</c:v>
                </c:pt>
                <c:pt idx="18725">
                  <c:v>443.0376</c:v>
                </c:pt>
                <c:pt idx="18726">
                  <c:v>443.04360000000003</c:v>
                </c:pt>
                <c:pt idx="18727">
                  <c:v>443.04969999999997</c:v>
                </c:pt>
                <c:pt idx="18728">
                  <c:v>443.05669999999998</c:v>
                </c:pt>
                <c:pt idx="18729">
                  <c:v>443.06279999999998</c:v>
                </c:pt>
                <c:pt idx="18730">
                  <c:v>443.06639999999999</c:v>
                </c:pt>
                <c:pt idx="18731">
                  <c:v>443.07240000000002</c:v>
                </c:pt>
                <c:pt idx="18732">
                  <c:v>443.0772</c:v>
                </c:pt>
                <c:pt idx="18733">
                  <c:v>443.08479999999997</c:v>
                </c:pt>
                <c:pt idx="18734">
                  <c:v>443.08870000000002</c:v>
                </c:pt>
                <c:pt idx="18735">
                  <c:v>443.09609999999998</c:v>
                </c:pt>
                <c:pt idx="18736">
                  <c:v>443.101</c:v>
                </c:pt>
                <c:pt idx="18737">
                  <c:v>443.10629999999998</c:v>
                </c:pt>
                <c:pt idx="18738">
                  <c:v>443.11320000000001</c:v>
                </c:pt>
                <c:pt idx="18739">
                  <c:v>443.11900000000003</c:v>
                </c:pt>
                <c:pt idx="18740">
                  <c:v>443.12520000000001</c:v>
                </c:pt>
                <c:pt idx="18741">
                  <c:v>443.12979999999999</c:v>
                </c:pt>
                <c:pt idx="18742">
                  <c:v>443.13499999999999</c:v>
                </c:pt>
                <c:pt idx="18743">
                  <c:v>443.13979999999998</c:v>
                </c:pt>
                <c:pt idx="18744">
                  <c:v>443.14670000000001</c:v>
                </c:pt>
                <c:pt idx="18745">
                  <c:v>443.15100000000001</c:v>
                </c:pt>
                <c:pt idx="18746">
                  <c:v>443.16</c:v>
                </c:pt>
                <c:pt idx="18747">
                  <c:v>443.16399999999999</c:v>
                </c:pt>
                <c:pt idx="18748">
                  <c:v>443.16980000000001</c:v>
                </c:pt>
                <c:pt idx="18749">
                  <c:v>443.17649999999998</c:v>
                </c:pt>
                <c:pt idx="18750">
                  <c:v>443.1832</c:v>
                </c:pt>
                <c:pt idx="18751">
                  <c:v>443.18819999999999</c:v>
                </c:pt>
                <c:pt idx="18752">
                  <c:v>443.19479999999999</c:v>
                </c:pt>
                <c:pt idx="18753">
                  <c:v>443.2004</c:v>
                </c:pt>
                <c:pt idx="18754">
                  <c:v>443.20670000000001</c:v>
                </c:pt>
                <c:pt idx="18755">
                  <c:v>443.2124</c:v>
                </c:pt>
                <c:pt idx="18756">
                  <c:v>443.21800000000002</c:v>
                </c:pt>
                <c:pt idx="18757">
                  <c:v>443.22399999999999</c:v>
                </c:pt>
                <c:pt idx="18758">
                  <c:v>443.23</c:v>
                </c:pt>
                <c:pt idx="18759">
                  <c:v>443.23599999999999</c:v>
                </c:pt>
                <c:pt idx="18760">
                  <c:v>443.24279999999999</c:v>
                </c:pt>
                <c:pt idx="18761">
                  <c:v>443.24759999999998</c:v>
                </c:pt>
                <c:pt idx="18762">
                  <c:v>443.25319999999999</c:v>
                </c:pt>
                <c:pt idx="18763">
                  <c:v>443.25880000000001</c:v>
                </c:pt>
                <c:pt idx="18764">
                  <c:v>443.26519999999999</c:v>
                </c:pt>
                <c:pt idx="18765">
                  <c:v>443.26909999999998</c:v>
                </c:pt>
                <c:pt idx="18766">
                  <c:v>443.27499999999998</c:v>
                </c:pt>
                <c:pt idx="18767">
                  <c:v>443.28059999999999</c:v>
                </c:pt>
                <c:pt idx="18768">
                  <c:v>443.28539999999998</c:v>
                </c:pt>
                <c:pt idx="18769">
                  <c:v>443.28949999999998</c:v>
                </c:pt>
                <c:pt idx="18770">
                  <c:v>443.29559999999998</c:v>
                </c:pt>
                <c:pt idx="18771">
                  <c:v>443.30119999999999</c:v>
                </c:pt>
                <c:pt idx="18772">
                  <c:v>443.30489999999998</c:v>
                </c:pt>
                <c:pt idx="18773">
                  <c:v>443.31220000000002</c:v>
                </c:pt>
                <c:pt idx="18774">
                  <c:v>443.31740000000002</c:v>
                </c:pt>
                <c:pt idx="18775">
                  <c:v>443.32310000000001</c:v>
                </c:pt>
                <c:pt idx="18776">
                  <c:v>443.32940000000002</c:v>
                </c:pt>
                <c:pt idx="18777">
                  <c:v>443.33460000000002</c:v>
                </c:pt>
                <c:pt idx="18778">
                  <c:v>443.34</c:v>
                </c:pt>
                <c:pt idx="18779">
                  <c:v>443.34519999999998</c:v>
                </c:pt>
                <c:pt idx="18780">
                  <c:v>443.35059999999999</c:v>
                </c:pt>
                <c:pt idx="18781">
                  <c:v>443.35640000000001</c:v>
                </c:pt>
                <c:pt idx="18782">
                  <c:v>443.36279999999999</c:v>
                </c:pt>
                <c:pt idx="18783">
                  <c:v>443.3689</c:v>
                </c:pt>
                <c:pt idx="18784">
                  <c:v>443.37560000000002</c:v>
                </c:pt>
                <c:pt idx="18785">
                  <c:v>443.38119999999998</c:v>
                </c:pt>
                <c:pt idx="18786">
                  <c:v>443.38709999999998</c:v>
                </c:pt>
                <c:pt idx="18787">
                  <c:v>443.39170000000001</c:v>
                </c:pt>
                <c:pt idx="18788">
                  <c:v>443.39780000000002</c:v>
                </c:pt>
                <c:pt idx="18789">
                  <c:v>443.40280000000001</c:v>
                </c:pt>
                <c:pt idx="18790">
                  <c:v>443.4092</c:v>
                </c:pt>
                <c:pt idx="18791">
                  <c:v>443.41340000000002</c:v>
                </c:pt>
                <c:pt idx="18792">
                  <c:v>443.41899999999998</c:v>
                </c:pt>
                <c:pt idx="18793">
                  <c:v>443.4264</c:v>
                </c:pt>
                <c:pt idx="18794">
                  <c:v>443.43</c:v>
                </c:pt>
                <c:pt idx="18795">
                  <c:v>443.43709999999999</c:v>
                </c:pt>
                <c:pt idx="18796">
                  <c:v>443.44040000000001</c:v>
                </c:pt>
                <c:pt idx="18797">
                  <c:v>443.44560000000001</c:v>
                </c:pt>
                <c:pt idx="18798">
                  <c:v>443.45159999999998</c:v>
                </c:pt>
                <c:pt idx="18799">
                  <c:v>443.45780000000002</c:v>
                </c:pt>
                <c:pt idx="18800">
                  <c:v>443.46390000000002</c:v>
                </c:pt>
                <c:pt idx="18801">
                  <c:v>443.46960000000001</c:v>
                </c:pt>
                <c:pt idx="18802">
                  <c:v>443.47559999999999</c:v>
                </c:pt>
                <c:pt idx="18803">
                  <c:v>443.48140000000001</c:v>
                </c:pt>
                <c:pt idx="18804">
                  <c:v>443.4873</c:v>
                </c:pt>
                <c:pt idx="18805">
                  <c:v>443.49160000000001</c:v>
                </c:pt>
                <c:pt idx="18806">
                  <c:v>443.49689999999998</c:v>
                </c:pt>
                <c:pt idx="18807">
                  <c:v>443.5043</c:v>
                </c:pt>
                <c:pt idx="18808">
                  <c:v>443.51060000000001</c:v>
                </c:pt>
                <c:pt idx="18809">
                  <c:v>443.51580000000001</c:v>
                </c:pt>
                <c:pt idx="18810">
                  <c:v>443.52339999999998</c:v>
                </c:pt>
                <c:pt idx="18811">
                  <c:v>443.52890000000002</c:v>
                </c:pt>
                <c:pt idx="18812">
                  <c:v>443.53579999999999</c:v>
                </c:pt>
                <c:pt idx="18813">
                  <c:v>443.54340000000002</c:v>
                </c:pt>
                <c:pt idx="18814">
                  <c:v>443.54820000000001</c:v>
                </c:pt>
                <c:pt idx="18815">
                  <c:v>443.55459999999999</c:v>
                </c:pt>
                <c:pt idx="18816">
                  <c:v>443.56099999999998</c:v>
                </c:pt>
                <c:pt idx="18817">
                  <c:v>443.56639999999999</c:v>
                </c:pt>
                <c:pt idx="18818">
                  <c:v>443.57400000000001</c:v>
                </c:pt>
                <c:pt idx="18819">
                  <c:v>443.57920000000001</c:v>
                </c:pt>
                <c:pt idx="18820">
                  <c:v>443.58519999999999</c:v>
                </c:pt>
                <c:pt idx="18821">
                  <c:v>443.59039999999999</c:v>
                </c:pt>
                <c:pt idx="18822">
                  <c:v>443.59690000000001</c:v>
                </c:pt>
                <c:pt idx="18823">
                  <c:v>443.601</c:v>
                </c:pt>
                <c:pt idx="18824">
                  <c:v>443.60739999999998</c:v>
                </c:pt>
                <c:pt idx="18825">
                  <c:v>443.61279999999999</c:v>
                </c:pt>
                <c:pt idx="18826">
                  <c:v>443.61869999999999</c:v>
                </c:pt>
                <c:pt idx="18827">
                  <c:v>443.625</c:v>
                </c:pt>
                <c:pt idx="18828">
                  <c:v>443.63</c:v>
                </c:pt>
                <c:pt idx="18829">
                  <c:v>443.63650000000001</c:v>
                </c:pt>
                <c:pt idx="18830">
                  <c:v>443.64120000000003</c:v>
                </c:pt>
                <c:pt idx="18831">
                  <c:v>443.64780000000002</c:v>
                </c:pt>
                <c:pt idx="18832">
                  <c:v>443.65289999999999</c:v>
                </c:pt>
                <c:pt idx="18833">
                  <c:v>443.65940000000001</c:v>
                </c:pt>
                <c:pt idx="18834">
                  <c:v>443.66590000000002</c:v>
                </c:pt>
                <c:pt idx="18835">
                  <c:v>443.6703</c:v>
                </c:pt>
                <c:pt idx="18836">
                  <c:v>443.67739999999998</c:v>
                </c:pt>
                <c:pt idx="18837">
                  <c:v>443.68360000000001</c:v>
                </c:pt>
                <c:pt idx="18838">
                  <c:v>443.6884</c:v>
                </c:pt>
                <c:pt idx="18839">
                  <c:v>443.69279999999998</c:v>
                </c:pt>
                <c:pt idx="18840">
                  <c:v>443.69959999999998</c:v>
                </c:pt>
                <c:pt idx="18841">
                  <c:v>443.70510000000002</c:v>
                </c:pt>
                <c:pt idx="18842">
                  <c:v>443.71159999999998</c:v>
                </c:pt>
                <c:pt idx="18843">
                  <c:v>443.71789999999999</c:v>
                </c:pt>
                <c:pt idx="18844">
                  <c:v>443.72210000000001</c:v>
                </c:pt>
                <c:pt idx="18845">
                  <c:v>443.72800000000001</c:v>
                </c:pt>
                <c:pt idx="18846">
                  <c:v>443.73439999999999</c:v>
                </c:pt>
                <c:pt idx="18847">
                  <c:v>443.73919999999998</c:v>
                </c:pt>
                <c:pt idx="18848">
                  <c:v>443.74369999999999</c:v>
                </c:pt>
                <c:pt idx="18849">
                  <c:v>443.7482</c:v>
                </c:pt>
                <c:pt idx="18850">
                  <c:v>443.75409999999999</c:v>
                </c:pt>
                <c:pt idx="18851">
                  <c:v>443.7593</c:v>
                </c:pt>
                <c:pt idx="18852">
                  <c:v>443.76499999999999</c:v>
                </c:pt>
                <c:pt idx="18853">
                  <c:v>443.77</c:v>
                </c:pt>
                <c:pt idx="18854">
                  <c:v>443.77499999999998</c:v>
                </c:pt>
                <c:pt idx="18855">
                  <c:v>443.78089999999997</c:v>
                </c:pt>
                <c:pt idx="18856">
                  <c:v>443.78590000000003</c:v>
                </c:pt>
                <c:pt idx="18857">
                  <c:v>443.78919999999999</c:v>
                </c:pt>
                <c:pt idx="18858">
                  <c:v>443.7953</c:v>
                </c:pt>
                <c:pt idx="18859">
                  <c:v>443.80169999999998</c:v>
                </c:pt>
                <c:pt idx="18860">
                  <c:v>443.80669999999998</c:v>
                </c:pt>
                <c:pt idx="18861">
                  <c:v>443.81240000000003</c:v>
                </c:pt>
                <c:pt idx="18862">
                  <c:v>443.81779999999998</c:v>
                </c:pt>
                <c:pt idx="18863">
                  <c:v>443.82240000000002</c:v>
                </c:pt>
                <c:pt idx="18864">
                  <c:v>443.82870000000003</c:v>
                </c:pt>
                <c:pt idx="18865">
                  <c:v>443.83339999999998</c:v>
                </c:pt>
                <c:pt idx="18866">
                  <c:v>443.839</c:v>
                </c:pt>
                <c:pt idx="18867">
                  <c:v>443.84519999999998</c:v>
                </c:pt>
                <c:pt idx="18868">
                  <c:v>443.8503</c:v>
                </c:pt>
                <c:pt idx="18869">
                  <c:v>443.85590000000002</c:v>
                </c:pt>
                <c:pt idx="18870">
                  <c:v>443.86180000000002</c:v>
                </c:pt>
                <c:pt idx="18871">
                  <c:v>443.86860000000001</c:v>
                </c:pt>
                <c:pt idx="18872">
                  <c:v>443.87240000000003</c:v>
                </c:pt>
                <c:pt idx="18873">
                  <c:v>443.87759999999997</c:v>
                </c:pt>
                <c:pt idx="18874">
                  <c:v>443.88459999999998</c:v>
                </c:pt>
                <c:pt idx="18875">
                  <c:v>443.88909999999998</c:v>
                </c:pt>
                <c:pt idx="18876">
                  <c:v>443.89400000000001</c:v>
                </c:pt>
                <c:pt idx="18877">
                  <c:v>443.89960000000002</c:v>
                </c:pt>
                <c:pt idx="18878">
                  <c:v>443.90719999999999</c:v>
                </c:pt>
                <c:pt idx="18879">
                  <c:v>443.9126</c:v>
                </c:pt>
                <c:pt idx="18880">
                  <c:v>443.91860000000003</c:v>
                </c:pt>
                <c:pt idx="18881">
                  <c:v>443.92410000000001</c:v>
                </c:pt>
                <c:pt idx="18882">
                  <c:v>443.92849999999999</c:v>
                </c:pt>
                <c:pt idx="18883">
                  <c:v>443.9348</c:v>
                </c:pt>
                <c:pt idx="18884">
                  <c:v>443.9409</c:v>
                </c:pt>
                <c:pt idx="18885">
                  <c:v>443.94490000000002</c:v>
                </c:pt>
                <c:pt idx="18886">
                  <c:v>443.95260000000002</c:v>
                </c:pt>
                <c:pt idx="18887">
                  <c:v>443.95800000000003</c:v>
                </c:pt>
                <c:pt idx="18888">
                  <c:v>443.9615</c:v>
                </c:pt>
                <c:pt idx="18889">
                  <c:v>443.96780000000001</c:v>
                </c:pt>
                <c:pt idx="18890">
                  <c:v>443.97379999999998</c:v>
                </c:pt>
                <c:pt idx="18891">
                  <c:v>443.98259999999999</c:v>
                </c:pt>
                <c:pt idx="18892">
                  <c:v>443.98779999999999</c:v>
                </c:pt>
                <c:pt idx="18893">
                  <c:v>443.99340000000001</c:v>
                </c:pt>
                <c:pt idx="18894">
                  <c:v>443.99970000000002</c:v>
                </c:pt>
                <c:pt idx="18895">
                  <c:v>444.00459999999998</c:v>
                </c:pt>
                <c:pt idx="18896">
                  <c:v>444.00959999999998</c:v>
                </c:pt>
                <c:pt idx="18897">
                  <c:v>444.01760000000002</c:v>
                </c:pt>
                <c:pt idx="18898">
                  <c:v>444.02260000000001</c:v>
                </c:pt>
                <c:pt idx="18899">
                  <c:v>444.02760000000001</c:v>
                </c:pt>
                <c:pt idx="18900">
                  <c:v>444.03460000000001</c:v>
                </c:pt>
                <c:pt idx="18901">
                  <c:v>444.03960000000001</c:v>
                </c:pt>
                <c:pt idx="18902">
                  <c:v>444.04520000000002</c:v>
                </c:pt>
                <c:pt idx="18903">
                  <c:v>444.0496</c:v>
                </c:pt>
                <c:pt idx="18904">
                  <c:v>444.05410000000001</c:v>
                </c:pt>
                <c:pt idx="18905">
                  <c:v>444.0598</c:v>
                </c:pt>
                <c:pt idx="18906">
                  <c:v>444.06599999999997</c:v>
                </c:pt>
                <c:pt idx="18907">
                  <c:v>444.06939999999997</c:v>
                </c:pt>
                <c:pt idx="18908">
                  <c:v>444.077</c:v>
                </c:pt>
                <c:pt idx="18909">
                  <c:v>444.08210000000003</c:v>
                </c:pt>
                <c:pt idx="18910">
                  <c:v>444.08699999999999</c:v>
                </c:pt>
                <c:pt idx="18911">
                  <c:v>444.09199999999998</c:v>
                </c:pt>
                <c:pt idx="18912">
                  <c:v>444.09719999999999</c:v>
                </c:pt>
                <c:pt idx="18913">
                  <c:v>444.10239999999999</c:v>
                </c:pt>
                <c:pt idx="18914">
                  <c:v>444.10599999999999</c:v>
                </c:pt>
                <c:pt idx="18915">
                  <c:v>444.11079999999998</c:v>
                </c:pt>
                <c:pt idx="18916">
                  <c:v>444.11520000000002</c:v>
                </c:pt>
                <c:pt idx="18917">
                  <c:v>444.12049999999999</c:v>
                </c:pt>
                <c:pt idx="18918">
                  <c:v>444.1266</c:v>
                </c:pt>
                <c:pt idx="18919">
                  <c:v>444.13299999999998</c:v>
                </c:pt>
                <c:pt idx="18920">
                  <c:v>444.13760000000002</c:v>
                </c:pt>
                <c:pt idx="18921">
                  <c:v>444.14249999999998</c:v>
                </c:pt>
                <c:pt idx="18922">
                  <c:v>444.14819999999997</c:v>
                </c:pt>
                <c:pt idx="18923">
                  <c:v>444.15260000000001</c:v>
                </c:pt>
                <c:pt idx="18924">
                  <c:v>444.15960000000001</c:v>
                </c:pt>
                <c:pt idx="18925">
                  <c:v>444.16410000000002</c:v>
                </c:pt>
                <c:pt idx="18926">
                  <c:v>444.16930000000002</c:v>
                </c:pt>
                <c:pt idx="18927">
                  <c:v>444.17520000000002</c:v>
                </c:pt>
                <c:pt idx="18928">
                  <c:v>444.17959999999999</c:v>
                </c:pt>
                <c:pt idx="18929">
                  <c:v>444.18340000000001</c:v>
                </c:pt>
                <c:pt idx="18930">
                  <c:v>444.18900000000002</c:v>
                </c:pt>
                <c:pt idx="18931">
                  <c:v>444.19310000000002</c:v>
                </c:pt>
                <c:pt idx="18932">
                  <c:v>444.19940000000003</c:v>
                </c:pt>
                <c:pt idx="18933">
                  <c:v>444.2038</c:v>
                </c:pt>
                <c:pt idx="18934">
                  <c:v>444.20859999999999</c:v>
                </c:pt>
                <c:pt idx="18935">
                  <c:v>444.21609999999998</c:v>
                </c:pt>
                <c:pt idx="18936">
                  <c:v>444.22059999999999</c:v>
                </c:pt>
                <c:pt idx="18937">
                  <c:v>444.22460000000001</c:v>
                </c:pt>
                <c:pt idx="18938">
                  <c:v>444.22899999999998</c:v>
                </c:pt>
                <c:pt idx="18939">
                  <c:v>444.23480000000001</c:v>
                </c:pt>
                <c:pt idx="18940">
                  <c:v>444.23950000000002</c:v>
                </c:pt>
                <c:pt idx="18941">
                  <c:v>444.245</c:v>
                </c:pt>
                <c:pt idx="18942">
                  <c:v>444.25060000000002</c:v>
                </c:pt>
                <c:pt idx="18943">
                  <c:v>444.25700000000001</c:v>
                </c:pt>
                <c:pt idx="18944">
                  <c:v>444.2602</c:v>
                </c:pt>
                <c:pt idx="18945">
                  <c:v>444.26569999999998</c:v>
                </c:pt>
                <c:pt idx="18946">
                  <c:v>444.27339999999998</c:v>
                </c:pt>
                <c:pt idx="18947">
                  <c:v>444.27839999999998</c:v>
                </c:pt>
                <c:pt idx="18948">
                  <c:v>444.28390000000002</c:v>
                </c:pt>
                <c:pt idx="18949">
                  <c:v>444.29020000000003</c:v>
                </c:pt>
                <c:pt idx="18950">
                  <c:v>444.2937</c:v>
                </c:pt>
                <c:pt idx="18951">
                  <c:v>444.2996</c:v>
                </c:pt>
                <c:pt idx="18952">
                  <c:v>444.30500000000001</c:v>
                </c:pt>
                <c:pt idx="18953">
                  <c:v>444.30930000000001</c:v>
                </c:pt>
                <c:pt idx="18954">
                  <c:v>444.31560000000002</c:v>
                </c:pt>
                <c:pt idx="18955">
                  <c:v>444.32060000000001</c:v>
                </c:pt>
                <c:pt idx="18956">
                  <c:v>444.32619999999997</c:v>
                </c:pt>
                <c:pt idx="18957">
                  <c:v>444.33179999999999</c:v>
                </c:pt>
                <c:pt idx="18958">
                  <c:v>444.33600000000001</c:v>
                </c:pt>
                <c:pt idx="18959">
                  <c:v>444.34059999999999</c:v>
                </c:pt>
                <c:pt idx="18960">
                  <c:v>444.34640000000002</c:v>
                </c:pt>
                <c:pt idx="18961">
                  <c:v>444.35</c:v>
                </c:pt>
                <c:pt idx="18962">
                  <c:v>444.35660000000001</c:v>
                </c:pt>
                <c:pt idx="18963">
                  <c:v>444.36059999999998</c:v>
                </c:pt>
                <c:pt idx="18964">
                  <c:v>444.36540000000002</c:v>
                </c:pt>
                <c:pt idx="18965">
                  <c:v>444.37060000000002</c:v>
                </c:pt>
                <c:pt idx="18966">
                  <c:v>444.37389999999999</c:v>
                </c:pt>
                <c:pt idx="18967">
                  <c:v>444.37790000000001</c:v>
                </c:pt>
                <c:pt idx="18968">
                  <c:v>444.38380000000001</c:v>
                </c:pt>
                <c:pt idx="18969">
                  <c:v>444.38920000000002</c:v>
                </c:pt>
                <c:pt idx="18970">
                  <c:v>444.3922</c:v>
                </c:pt>
                <c:pt idx="18971">
                  <c:v>444.3972</c:v>
                </c:pt>
                <c:pt idx="18972">
                  <c:v>444.40219999999999</c:v>
                </c:pt>
                <c:pt idx="18973">
                  <c:v>444.40629999999999</c:v>
                </c:pt>
                <c:pt idx="18974">
                  <c:v>444.41180000000003</c:v>
                </c:pt>
                <c:pt idx="18975">
                  <c:v>444.41520000000003</c:v>
                </c:pt>
                <c:pt idx="18976">
                  <c:v>444.4212</c:v>
                </c:pt>
                <c:pt idx="18977">
                  <c:v>444.42559999999997</c:v>
                </c:pt>
                <c:pt idx="18978">
                  <c:v>444.43099999999998</c:v>
                </c:pt>
                <c:pt idx="18979">
                  <c:v>444.43560000000002</c:v>
                </c:pt>
                <c:pt idx="18980">
                  <c:v>444.4402</c:v>
                </c:pt>
                <c:pt idx="18981">
                  <c:v>444.44529999999997</c:v>
                </c:pt>
                <c:pt idx="18982">
                  <c:v>444.44900000000001</c:v>
                </c:pt>
                <c:pt idx="18983">
                  <c:v>444.45429999999999</c:v>
                </c:pt>
                <c:pt idx="18984">
                  <c:v>444.45890000000003</c:v>
                </c:pt>
                <c:pt idx="18985">
                  <c:v>444.46519999999998</c:v>
                </c:pt>
                <c:pt idx="18986">
                  <c:v>444.4699</c:v>
                </c:pt>
                <c:pt idx="18987">
                  <c:v>444.476</c:v>
                </c:pt>
                <c:pt idx="18988">
                  <c:v>444.48</c:v>
                </c:pt>
                <c:pt idx="18989">
                  <c:v>444.48410000000001</c:v>
                </c:pt>
                <c:pt idx="18990">
                  <c:v>444.48970000000003</c:v>
                </c:pt>
                <c:pt idx="18991">
                  <c:v>444.49340000000001</c:v>
                </c:pt>
                <c:pt idx="18992">
                  <c:v>444.49959999999999</c:v>
                </c:pt>
                <c:pt idx="18993">
                  <c:v>444.50619999999998</c:v>
                </c:pt>
                <c:pt idx="18994">
                  <c:v>444.51080000000002</c:v>
                </c:pt>
                <c:pt idx="18995">
                  <c:v>444.5172</c:v>
                </c:pt>
                <c:pt idx="18996">
                  <c:v>444.52249999999998</c:v>
                </c:pt>
                <c:pt idx="18997">
                  <c:v>444.5274</c:v>
                </c:pt>
                <c:pt idx="18998">
                  <c:v>444.5317</c:v>
                </c:pt>
                <c:pt idx="18999">
                  <c:v>444.5367</c:v>
                </c:pt>
                <c:pt idx="19000">
                  <c:v>444.54199999999997</c:v>
                </c:pt>
                <c:pt idx="19001">
                  <c:v>444.54849999999999</c:v>
                </c:pt>
                <c:pt idx="19002">
                  <c:v>444.55419999999998</c:v>
                </c:pt>
                <c:pt idx="19003">
                  <c:v>444.55900000000003</c:v>
                </c:pt>
                <c:pt idx="19004">
                  <c:v>444.5634</c:v>
                </c:pt>
                <c:pt idx="19005">
                  <c:v>444.56880000000001</c:v>
                </c:pt>
                <c:pt idx="19006">
                  <c:v>444.57560000000001</c:v>
                </c:pt>
                <c:pt idx="19007">
                  <c:v>444.5813</c:v>
                </c:pt>
                <c:pt idx="19008">
                  <c:v>444.58890000000002</c:v>
                </c:pt>
                <c:pt idx="19009">
                  <c:v>444.59289999999999</c:v>
                </c:pt>
                <c:pt idx="19010">
                  <c:v>444.59679999999997</c:v>
                </c:pt>
                <c:pt idx="19011">
                  <c:v>444.6028</c:v>
                </c:pt>
                <c:pt idx="19012">
                  <c:v>444.60739999999998</c:v>
                </c:pt>
                <c:pt idx="19013">
                  <c:v>444.61259999999999</c:v>
                </c:pt>
                <c:pt idx="19014">
                  <c:v>444.61840000000001</c:v>
                </c:pt>
                <c:pt idx="19015">
                  <c:v>444.62259999999998</c:v>
                </c:pt>
                <c:pt idx="19016">
                  <c:v>444.62889999999999</c:v>
                </c:pt>
                <c:pt idx="19017">
                  <c:v>444.63440000000003</c:v>
                </c:pt>
                <c:pt idx="19018">
                  <c:v>444.63889999999998</c:v>
                </c:pt>
                <c:pt idx="19019">
                  <c:v>444.64440000000002</c:v>
                </c:pt>
                <c:pt idx="19020">
                  <c:v>444.64879999999999</c:v>
                </c:pt>
                <c:pt idx="19021">
                  <c:v>444.65379999999999</c:v>
                </c:pt>
                <c:pt idx="19022">
                  <c:v>444.65870000000001</c:v>
                </c:pt>
                <c:pt idx="19023">
                  <c:v>444.66410000000002</c:v>
                </c:pt>
                <c:pt idx="19024">
                  <c:v>444.66950000000003</c:v>
                </c:pt>
                <c:pt idx="19025">
                  <c:v>444.6739</c:v>
                </c:pt>
                <c:pt idx="19026">
                  <c:v>444.67919999999998</c:v>
                </c:pt>
                <c:pt idx="19027">
                  <c:v>444.68540000000002</c:v>
                </c:pt>
                <c:pt idx="19028">
                  <c:v>444.68979999999999</c:v>
                </c:pt>
                <c:pt idx="19029">
                  <c:v>444.69409999999999</c:v>
                </c:pt>
                <c:pt idx="19030">
                  <c:v>444.70060000000001</c:v>
                </c:pt>
                <c:pt idx="19031">
                  <c:v>444.70620000000002</c:v>
                </c:pt>
                <c:pt idx="19032">
                  <c:v>444.71159999999998</c:v>
                </c:pt>
                <c:pt idx="19033">
                  <c:v>444.71749999999997</c:v>
                </c:pt>
                <c:pt idx="19034">
                  <c:v>444.7226</c:v>
                </c:pt>
                <c:pt idx="19035">
                  <c:v>444.7294</c:v>
                </c:pt>
                <c:pt idx="19036">
                  <c:v>444.73329999999999</c:v>
                </c:pt>
                <c:pt idx="19037">
                  <c:v>444.74</c:v>
                </c:pt>
                <c:pt idx="19038">
                  <c:v>444.74529999999999</c:v>
                </c:pt>
                <c:pt idx="19039">
                  <c:v>444.75020000000001</c:v>
                </c:pt>
                <c:pt idx="19040">
                  <c:v>444.7559</c:v>
                </c:pt>
                <c:pt idx="19041">
                  <c:v>444.76100000000002</c:v>
                </c:pt>
                <c:pt idx="19042">
                  <c:v>444.76639999999998</c:v>
                </c:pt>
                <c:pt idx="19043">
                  <c:v>444.77190000000002</c:v>
                </c:pt>
                <c:pt idx="19044">
                  <c:v>444.77679999999998</c:v>
                </c:pt>
                <c:pt idx="19045">
                  <c:v>444.7817</c:v>
                </c:pt>
                <c:pt idx="19046">
                  <c:v>444.78699999999998</c:v>
                </c:pt>
                <c:pt idx="19047">
                  <c:v>444.79300000000001</c:v>
                </c:pt>
                <c:pt idx="19048">
                  <c:v>444.7989</c:v>
                </c:pt>
                <c:pt idx="19049">
                  <c:v>444.80279999999999</c:v>
                </c:pt>
                <c:pt idx="19050">
                  <c:v>444.80759999999998</c:v>
                </c:pt>
                <c:pt idx="19051">
                  <c:v>444.8134</c:v>
                </c:pt>
                <c:pt idx="19052">
                  <c:v>444.81869999999998</c:v>
                </c:pt>
                <c:pt idx="19053">
                  <c:v>444.82350000000002</c:v>
                </c:pt>
                <c:pt idx="19054">
                  <c:v>444.82799999999997</c:v>
                </c:pt>
                <c:pt idx="19055">
                  <c:v>444.83479999999997</c:v>
                </c:pt>
                <c:pt idx="19056">
                  <c:v>444.84190000000001</c:v>
                </c:pt>
                <c:pt idx="19057">
                  <c:v>444.846</c:v>
                </c:pt>
                <c:pt idx="19058">
                  <c:v>444.85160000000002</c:v>
                </c:pt>
                <c:pt idx="19059">
                  <c:v>444.8562</c:v>
                </c:pt>
                <c:pt idx="19060">
                  <c:v>444.86160000000001</c:v>
                </c:pt>
                <c:pt idx="19061">
                  <c:v>444.86559999999997</c:v>
                </c:pt>
                <c:pt idx="19062">
                  <c:v>444.86919999999998</c:v>
                </c:pt>
                <c:pt idx="19063">
                  <c:v>444.87419999999997</c:v>
                </c:pt>
                <c:pt idx="19064">
                  <c:v>444.87900000000002</c:v>
                </c:pt>
                <c:pt idx="19065">
                  <c:v>444.88479999999998</c:v>
                </c:pt>
                <c:pt idx="19066">
                  <c:v>444.89</c:v>
                </c:pt>
                <c:pt idx="19067">
                  <c:v>444.89499999999998</c:v>
                </c:pt>
                <c:pt idx="19068">
                  <c:v>444.90100000000001</c:v>
                </c:pt>
                <c:pt idx="19069">
                  <c:v>444.90660000000003</c:v>
                </c:pt>
                <c:pt idx="19070">
                  <c:v>444.91109999999998</c:v>
                </c:pt>
                <c:pt idx="19071">
                  <c:v>444.91609999999997</c:v>
                </c:pt>
                <c:pt idx="19072">
                  <c:v>444.92200000000003</c:v>
                </c:pt>
                <c:pt idx="19073">
                  <c:v>444.9264</c:v>
                </c:pt>
                <c:pt idx="19074">
                  <c:v>444.93200000000002</c:v>
                </c:pt>
                <c:pt idx="19075">
                  <c:v>444.93610000000001</c:v>
                </c:pt>
                <c:pt idx="19076">
                  <c:v>444.94</c:v>
                </c:pt>
                <c:pt idx="19077">
                  <c:v>444.94540000000001</c:v>
                </c:pt>
                <c:pt idx="19078">
                  <c:v>444.95159999999998</c:v>
                </c:pt>
                <c:pt idx="19079">
                  <c:v>444.95650000000001</c:v>
                </c:pt>
                <c:pt idx="19080">
                  <c:v>444.96370000000002</c:v>
                </c:pt>
                <c:pt idx="19081">
                  <c:v>444.96820000000002</c:v>
                </c:pt>
                <c:pt idx="19082">
                  <c:v>444.97320000000002</c:v>
                </c:pt>
                <c:pt idx="19083">
                  <c:v>444.97910000000002</c:v>
                </c:pt>
                <c:pt idx="19084">
                  <c:v>444.98399999999998</c:v>
                </c:pt>
                <c:pt idx="19085">
                  <c:v>444.98750000000001</c:v>
                </c:pt>
                <c:pt idx="19086">
                  <c:v>444.99160000000001</c:v>
                </c:pt>
                <c:pt idx="19087">
                  <c:v>444.99720000000002</c:v>
                </c:pt>
                <c:pt idx="19088">
                  <c:v>445.00360000000001</c:v>
                </c:pt>
                <c:pt idx="19089">
                  <c:v>445.00740000000002</c:v>
                </c:pt>
                <c:pt idx="19090">
                  <c:v>445.0136</c:v>
                </c:pt>
                <c:pt idx="19091">
                  <c:v>445.0206</c:v>
                </c:pt>
                <c:pt idx="19092">
                  <c:v>445.02519999999998</c:v>
                </c:pt>
                <c:pt idx="19093">
                  <c:v>445.03199999999998</c:v>
                </c:pt>
                <c:pt idx="19094">
                  <c:v>445.03699999999998</c:v>
                </c:pt>
                <c:pt idx="19095">
                  <c:v>445.04160000000002</c:v>
                </c:pt>
                <c:pt idx="19096">
                  <c:v>445.04739999999998</c:v>
                </c:pt>
                <c:pt idx="19097">
                  <c:v>445.05220000000003</c:v>
                </c:pt>
                <c:pt idx="19098">
                  <c:v>445.05560000000003</c:v>
                </c:pt>
                <c:pt idx="19099">
                  <c:v>445.06209999999999</c:v>
                </c:pt>
                <c:pt idx="19100">
                  <c:v>445.06799999999998</c:v>
                </c:pt>
                <c:pt idx="19101">
                  <c:v>445.072</c:v>
                </c:pt>
                <c:pt idx="19102">
                  <c:v>445.0763</c:v>
                </c:pt>
                <c:pt idx="19103">
                  <c:v>445.08199999999999</c:v>
                </c:pt>
                <c:pt idx="19104">
                  <c:v>445.08640000000003</c:v>
                </c:pt>
                <c:pt idx="19105">
                  <c:v>445.09120000000001</c:v>
                </c:pt>
                <c:pt idx="19106">
                  <c:v>445.09559999999999</c:v>
                </c:pt>
                <c:pt idx="19107">
                  <c:v>445.09980000000002</c:v>
                </c:pt>
                <c:pt idx="19108">
                  <c:v>445.10539999999997</c:v>
                </c:pt>
                <c:pt idx="19109">
                  <c:v>445.11270000000002</c:v>
                </c:pt>
                <c:pt idx="19110">
                  <c:v>445.11709999999999</c:v>
                </c:pt>
                <c:pt idx="19111">
                  <c:v>445.12150000000003</c:v>
                </c:pt>
                <c:pt idx="19112">
                  <c:v>445.12689999999998</c:v>
                </c:pt>
                <c:pt idx="19113">
                  <c:v>445.13159999999999</c:v>
                </c:pt>
                <c:pt idx="19114">
                  <c:v>445.13560000000001</c:v>
                </c:pt>
                <c:pt idx="19115">
                  <c:v>445.1422</c:v>
                </c:pt>
                <c:pt idx="19116">
                  <c:v>445.14550000000003</c:v>
                </c:pt>
                <c:pt idx="19117">
                  <c:v>445.1515</c:v>
                </c:pt>
                <c:pt idx="19118">
                  <c:v>445.15620000000001</c:v>
                </c:pt>
                <c:pt idx="19119">
                  <c:v>445.16109999999998</c:v>
                </c:pt>
                <c:pt idx="19120">
                  <c:v>445.1653</c:v>
                </c:pt>
                <c:pt idx="19121">
                  <c:v>445.17160000000001</c:v>
                </c:pt>
                <c:pt idx="19122">
                  <c:v>445.17779999999999</c:v>
                </c:pt>
                <c:pt idx="19123">
                  <c:v>445.18259999999998</c:v>
                </c:pt>
                <c:pt idx="19124">
                  <c:v>445.18770000000001</c:v>
                </c:pt>
                <c:pt idx="19125">
                  <c:v>445.1925</c:v>
                </c:pt>
                <c:pt idx="19126">
                  <c:v>445.19799999999998</c:v>
                </c:pt>
                <c:pt idx="19127">
                  <c:v>445.20339999999999</c:v>
                </c:pt>
                <c:pt idx="19128">
                  <c:v>445.20839999999998</c:v>
                </c:pt>
                <c:pt idx="19129">
                  <c:v>445.21480000000003</c:v>
                </c:pt>
                <c:pt idx="19130">
                  <c:v>445.21980000000002</c:v>
                </c:pt>
                <c:pt idx="19131">
                  <c:v>445.22500000000002</c:v>
                </c:pt>
                <c:pt idx="19132">
                  <c:v>445.23039999999997</c:v>
                </c:pt>
                <c:pt idx="19133">
                  <c:v>445.23630000000003</c:v>
                </c:pt>
                <c:pt idx="19134">
                  <c:v>445.24200000000002</c:v>
                </c:pt>
                <c:pt idx="19135">
                  <c:v>445.2466</c:v>
                </c:pt>
                <c:pt idx="19136">
                  <c:v>445.25080000000003</c:v>
                </c:pt>
                <c:pt idx="19137">
                  <c:v>445.25630000000001</c:v>
                </c:pt>
                <c:pt idx="19138">
                  <c:v>445.26319999999998</c:v>
                </c:pt>
                <c:pt idx="19139">
                  <c:v>445.26799999999997</c:v>
                </c:pt>
                <c:pt idx="19140">
                  <c:v>445.27359999999999</c:v>
                </c:pt>
                <c:pt idx="19141">
                  <c:v>445.27859999999998</c:v>
                </c:pt>
                <c:pt idx="19142">
                  <c:v>445.2842</c:v>
                </c:pt>
                <c:pt idx="19143">
                  <c:v>445.28840000000002</c:v>
                </c:pt>
                <c:pt idx="19144">
                  <c:v>445.29259999999999</c:v>
                </c:pt>
                <c:pt idx="19145">
                  <c:v>445.29680000000002</c:v>
                </c:pt>
                <c:pt idx="19146">
                  <c:v>445.30189999999999</c:v>
                </c:pt>
                <c:pt idx="19147">
                  <c:v>445.30630000000002</c:v>
                </c:pt>
                <c:pt idx="19148">
                  <c:v>445.31209999999999</c:v>
                </c:pt>
                <c:pt idx="19149">
                  <c:v>445.31740000000002</c:v>
                </c:pt>
                <c:pt idx="19150">
                  <c:v>445.32229999999998</c:v>
                </c:pt>
                <c:pt idx="19151">
                  <c:v>445.32780000000002</c:v>
                </c:pt>
                <c:pt idx="19152">
                  <c:v>445.33249999999998</c:v>
                </c:pt>
                <c:pt idx="19153">
                  <c:v>445.33800000000002</c:v>
                </c:pt>
                <c:pt idx="19154">
                  <c:v>445.34280000000001</c:v>
                </c:pt>
                <c:pt idx="19155">
                  <c:v>445.34769999999997</c:v>
                </c:pt>
                <c:pt idx="19156">
                  <c:v>445.35230000000001</c:v>
                </c:pt>
                <c:pt idx="19157">
                  <c:v>445.35739999999998</c:v>
                </c:pt>
                <c:pt idx="19158">
                  <c:v>445.36279999999999</c:v>
                </c:pt>
                <c:pt idx="19159">
                  <c:v>445.36860000000001</c:v>
                </c:pt>
                <c:pt idx="19160">
                  <c:v>445.37310000000002</c:v>
                </c:pt>
                <c:pt idx="19161">
                  <c:v>445.37790000000001</c:v>
                </c:pt>
                <c:pt idx="19162">
                  <c:v>445.38220000000001</c:v>
                </c:pt>
                <c:pt idx="19163">
                  <c:v>445.38600000000002</c:v>
                </c:pt>
                <c:pt idx="19164">
                  <c:v>445.39019999999999</c:v>
                </c:pt>
                <c:pt idx="19165">
                  <c:v>445.39729999999997</c:v>
                </c:pt>
                <c:pt idx="19166">
                  <c:v>445.40039999999999</c:v>
                </c:pt>
                <c:pt idx="19167">
                  <c:v>445.40559999999999</c:v>
                </c:pt>
                <c:pt idx="19168">
                  <c:v>445.40940000000001</c:v>
                </c:pt>
                <c:pt idx="19169">
                  <c:v>445.41629999999998</c:v>
                </c:pt>
                <c:pt idx="19170">
                  <c:v>445.42090000000002</c:v>
                </c:pt>
                <c:pt idx="19171">
                  <c:v>445.42540000000002</c:v>
                </c:pt>
                <c:pt idx="19172">
                  <c:v>445.43060000000003</c:v>
                </c:pt>
                <c:pt idx="19173">
                  <c:v>445.43439999999998</c:v>
                </c:pt>
                <c:pt idx="19174">
                  <c:v>445.43819999999999</c:v>
                </c:pt>
                <c:pt idx="19175">
                  <c:v>445.44479999999999</c:v>
                </c:pt>
                <c:pt idx="19176">
                  <c:v>445.44920000000002</c:v>
                </c:pt>
                <c:pt idx="19177">
                  <c:v>445.4538</c:v>
                </c:pt>
                <c:pt idx="19178">
                  <c:v>445.45830000000001</c:v>
                </c:pt>
                <c:pt idx="19179">
                  <c:v>445.46469999999999</c:v>
                </c:pt>
                <c:pt idx="19180">
                  <c:v>445.46969999999999</c:v>
                </c:pt>
                <c:pt idx="19181">
                  <c:v>445.47460000000001</c:v>
                </c:pt>
                <c:pt idx="19182">
                  <c:v>445.4794</c:v>
                </c:pt>
                <c:pt idx="19183">
                  <c:v>445.48399999999998</c:v>
                </c:pt>
                <c:pt idx="19184">
                  <c:v>445.49</c:v>
                </c:pt>
                <c:pt idx="19185">
                  <c:v>445.4948</c:v>
                </c:pt>
                <c:pt idx="19186">
                  <c:v>445.50200000000001</c:v>
                </c:pt>
                <c:pt idx="19187">
                  <c:v>445.50650000000002</c:v>
                </c:pt>
                <c:pt idx="19188">
                  <c:v>445.51159999999999</c:v>
                </c:pt>
                <c:pt idx="19189">
                  <c:v>445.51560000000001</c:v>
                </c:pt>
                <c:pt idx="19190">
                  <c:v>445.52080000000001</c:v>
                </c:pt>
                <c:pt idx="19191">
                  <c:v>445.5258</c:v>
                </c:pt>
                <c:pt idx="19192">
                  <c:v>445.53</c:v>
                </c:pt>
                <c:pt idx="19193">
                  <c:v>445.53320000000002</c:v>
                </c:pt>
                <c:pt idx="19194">
                  <c:v>445.53980000000001</c:v>
                </c:pt>
                <c:pt idx="19195">
                  <c:v>445.5444</c:v>
                </c:pt>
                <c:pt idx="19196">
                  <c:v>445.55029999999999</c:v>
                </c:pt>
                <c:pt idx="19197">
                  <c:v>445.55509999999998</c:v>
                </c:pt>
                <c:pt idx="19198">
                  <c:v>445.55889999999999</c:v>
                </c:pt>
                <c:pt idx="19199">
                  <c:v>445.56459999999998</c:v>
                </c:pt>
                <c:pt idx="19200">
                  <c:v>445.5693</c:v>
                </c:pt>
                <c:pt idx="19201">
                  <c:v>445.57220000000001</c:v>
                </c:pt>
                <c:pt idx="19202">
                  <c:v>445.57819999999998</c:v>
                </c:pt>
                <c:pt idx="19203">
                  <c:v>445.58240000000001</c:v>
                </c:pt>
                <c:pt idx="19204">
                  <c:v>445.58839999999998</c:v>
                </c:pt>
                <c:pt idx="19205">
                  <c:v>445.59280000000001</c:v>
                </c:pt>
                <c:pt idx="19206">
                  <c:v>445.59710000000001</c:v>
                </c:pt>
                <c:pt idx="19207">
                  <c:v>445.60160000000002</c:v>
                </c:pt>
                <c:pt idx="19208">
                  <c:v>445.60739999999998</c:v>
                </c:pt>
                <c:pt idx="19209">
                  <c:v>445.61219999999997</c:v>
                </c:pt>
                <c:pt idx="19210">
                  <c:v>445.61799999999999</c:v>
                </c:pt>
                <c:pt idx="19211">
                  <c:v>445.62139999999999</c:v>
                </c:pt>
                <c:pt idx="19212">
                  <c:v>445.62639999999999</c:v>
                </c:pt>
                <c:pt idx="19213">
                  <c:v>445.63099999999997</c:v>
                </c:pt>
                <c:pt idx="19214">
                  <c:v>445.63679999999999</c:v>
                </c:pt>
                <c:pt idx="19215">
                  <c:v>445.64100000000002</c:v>
                </c:pt>
                <c:pt idx="19216">
                  <c:v>445.64510000000001</c:v>
                </c:pt>
                <c:pt idx="19217">
                  <c:v>445.65140000000002</c:v>
                </c:pt>
                <c:pt idx="19218">
                  <c:v>445.65620000000001</c:v>
                </c:pt>
                <c:pt idx="19219">
                  <c:v>445.66039999999998</c:v>
                </c:pt>
                <c:pt idx="19220">
                  <c:v>445.66460000000001</c:v>
                </c:pt>
                <c:pt idx="19221">
                  <c:v>445.67020000000002</c:v>
                </c:pt>
                <c:pt idx="19222">
                  <c:v>445.6746</c:v>
                </c:pt>
                <c:pt idx="19223">
                  <c:v>445.67899999999997</c:v>
                </c:pt>
                <c:pt idx="19224">
                  <c:v>445.68509999999998</c:v>
                </c:pt>
                <c:pt idx="19225">
                  <c:v>445.69029999999998</c:v>
                </c:pt>
                <c:pt idx="19226">
                  <c:v>445.69600000000003</c:v>
                </c:pt>
                <c:pt idx="19227">
                  <c:v>445.70060000000001</c:v>
                </c:pt>
                <c:pt idx="19228">
                  <c:v>445.70549999999997</c:v>
                </c:pt>
                <c:pt idx="19229">
                  <c:v>445.70960000000002</c:v>
                </c:pt>
                <c:pt idx="19230">
                  <c:v>445.714</c:v>
                </c:pt>
                <c:pt idx="19231">
                  <c:v>445.71940000000001</c:v>
                </c:pt>
                <c:pt idx="19232">
                  <c:v>445.72739999999999</c:v>
                </c:pt>
                <c:pt idx="19233">
                  <c:v>445.73379999999997</c:v>
                </c:pt>
                <c:pt idx="19234">
                  <c:v>445.74020000000002</c:v>
                </c:pt>
                <c:pt idx="19235">
                  <c:v>445.74579999999997</c:v>
                </c:pt>
                <c:pt idx="19236">
                  <c:v>445.7525</c:v>
                </c:pt>
                <c:pt idx="19237">
                  <c:v>445.75799999999998</c:v>
                </c:pt>
                <c:pt idx="19238">
                  <c:v>445.76519999999999</c:v>
                </c:pt>
                <c:pt idx="19239">
                  <c:v>445.77350000000001</c:v>
                </c:pt>
                <c:pt idx="19240">
                  <c:v>445.78</c:v>
                </c:pt>
                <c:pt idx="19241">
                  <c:v>445.78519999999997</c:v>
                </c:pt>
                <c:pt idx="19242">
                  <c:v>445.79300000000001</c:v>
                </c:pt>
                <c:pt idx="19243">
                  <c:v>445.7971</c:v>
                </c:pt>
                <c:pt idx="19244">
                  <c:v>445.80259999999998</c:v>
                </c:pt>
                <c:pt idx="19245">
                  <c:v>445.80759999999998</c:v>
                </c:pt>
                <c:pt idx="19246">
                  <c:v>445.81479999999999</c:v>
                </c:pt>
                <c:pt idx="19247">
                  <c:v>445.81709999999998</c:v>
                </c:pt>
                <c:pt idx="19248">
                  <c:v>445.82159999999999</c:v>
                </c:pt>
                <c:pt idx="19249">
                  <c:v>445.8272</c:v>
                </c:pt>
                <c:pt idx="19250">
                  <c:v>445.83170000000001</c:v>
                </c:pt>
                <c:pt idx="19251">
                  <c:v>445.83499999999998</c:v>
                </c:pt>
                <c:pt idx="19252">
                  <c:v>445.83699999999999</c:v>
                </c:pt>
                <c:pt idx="19253">
                  <c:v>445.84219999999999</c:v>
                </c:pt>
                <c:pt idx="19254">
                  <c:v>445.84339999999997</c:v>
                </c:pt>
                <c:pt idx="19255">
                  <c:v>445.84699999999998</c:v>
                </c:pt>
                <c:pt idx="19256">
                  <c:v>445.85039999999998</c:v>
                </c:pt>
                <c:pt idx="19257">
                  <c:v>445.8528</c:v>
                </c:pt>
                <c:pt idx="19258">
                  <c:v>445.8571</c:v>
                </c:pt>
                <c:pt idx="19259">
                  <c:v>445.86259999999999</c:v>
                </c:pt>
                <c:pt idx="19260">
                  <c:v>445.86559999999997</c:v>
                </c:pt>
                <c:pt idx="19261">
                  <c:v>445.86939999999998</c:v>
                </c:pt>
                <c:pt idx="19262">
                  <c:v>445.87430000000001</c:v>
                </c:pt>
                <c:pt idx="19263">
                  <c:v>445.87560000000002</c:v>
                </c:pt>
                <c:pt idx="19264">
                  <c:v>445.88029999999998</c:v>
                </c:pt>
                <c:pt idx="19265">
                  <c:v>445.8836</c:v>
                </c:pt>
                <c:pt idx="19266">
                  <c:v>445.8886</c:v>
                </c:pt>
                <c:pt idx="19267">
                  <c:v>445.89339999999999</c:v>
                </c:pt>
                <c:pt idx="19268">
                  <c:v>445.89800000000002</c:v>
                </c:pt>
                <c:pt idx="19269">
                  <c:v>445.89920000000001</c:v>
                </c:pt>
                <c:pt idx="19270">
                  <c:v>445.90600000000001</c:v>
                </c:pt>
                <c:pt idx="19271">
                  <c:v>445.91039999999998</c:v>
                </c:pt>
                <c:pt idx="19272">
                  <c:v>445.91500000000002</c:v>
                </c:pt>
                <c:pt idx="19273">
                  <c:v>445.91969999999998</c:v>
                </c:pt>
                <c:pt idx="19274">
                  <c:v>445.92380000000003</c:v>
                </c:pt>
                <c:pt idx="19275">
                  <c:v>445.92899999999997</c:v>
                </c:pt>
                <c:pt idx="19276">
                  <c:v>445.93119999999999</c:v>
                </c:pt>
                <c:pt idx="19277">
                  <c:v>445.93639999999999</c:v>
                </c:pt>
                <c:pt idx="19278">
                  <c:v>445.9418</c:v>
                </c:pt>
                <c:pt idx="19279">
                  <c:v>445.9443</c:v>
                </c:pt>
                <c:pt idx="19280">
                  <c:v>445.94959999999998</c:v>
                </c:pt>
                <c:pt idx="19281">
                  <c:v>445.95400000000001</c:v>
                </c:pt>
                <c:pt idx="19282">
                  <c:v>445.95760000000001</c:v>
                </c:pt>
                <c:pt idx="19283">
                  <c:v>445.96199999999999</c:v>
                </c:pt>
                <c:pt idx="19284">
                  <c:v>445.96710000000002</c:v>
                </c:pt>
                <c:pt idx="19285">
                  <c:v>445.97109999999998</c:v>
                </c:pt>
                <c:pt idx="19286">
                  <c:v>445.97390000000001</c:v>
                </c:pt>
                <c:pt idx="19287">
                  <c:v>445.97809999999998</c:v>
                </c:pt>
                <c:pt idx="19288">
                  <c:v>445.98090000000002</c:v>
                </c:pt>
                <c:pt idx="19289">
                  <c:v>445.98599999999999</c:v>
                </c:pt>
                <c:pt idx="19290">
                  <c:v>445.99020000000002</c:v>
                </c:pt>
                <c:pt idx="19291">
                  <c:v>445.995</c:v>
                </c:pt>
                <c:pt idx="19292">
                  <c:v>446.00069999999999</c:v>
                </c:pt>
                <c:pt idx="19293">
                  <c:v>446.00470000000001</c:v>
                </c:pt>
                <c:pt idx="19294">
                  <c:v>446.00920000000002</c:v>
                </c:pt>
                <c:pt idx="19295">
                  <c:v>446.0145</c:v>
                </c:pt>
                <c:pt idx="19296">
                  <c:v>446.0197</c:v>
                </c:pt>
                <c:pt idx="19297">
                  <c:v>446.02159999999998</c:v>
                </c:pt>
                <c:pt idx="19298">
                  <c:v>446.02629999999999</c:v>
                </c:pt>
                <c:pt idx="19299">
                  <c:v>446.0301</c:v>
                </c:pt>
                <c:pt idx="19300">
                  <c:v>446.036</c:v>
                </c:pt>
                <c:pt idx="19301">
                  <c:v>446.04039999999998</c:v>
                </c:pt>
                <c:pt idx="19302">
                  <c:v>446.04430000000002</c:v>
                </c:pt>
                <c:pt idx="19303">
                  <c:v>446.0496</c:v>
                </c:pt>
                <c:pt idx="19304">
                  <c:v>446.05430000000001</c:v>
                </c:pt>
                <c:pt idx="19305">
                  <c:v>446.05860000000001</c:v>
                </c:pt>
                <c:pt idx="19306">
                  <c:v>446.06299999999999</c:v>
                </c:pt>
                <c:pt idx="19307">
                  <c:v>446.06689999999998</c:v>
                </c:pt>
                <c:pt idx="19308">
                  <c:v>446.0711</c:v>
                </c:pt>
                <c:pt idx="19309">
                  <c:v>446.07499999999999</c:v>
                </c:pt>
                <c:pt idx="19310">
                  <c:v>446.0831</c:v>
                </c:pt>
                <c:pt idx="19311">
                  <c:v>446.08519999999999</c:v>
                </c:pt>
                <c:pt idx="19312">
                  <c:v>446.09039999999999</c:v>
                </c:pt>
                <c:pt idx="19313">
                  <c:v>446.09480000000002</c:v>
                </c:pt>
                <c:pt idx="19314">
                  <c:v>446.0985</c:v>
                </c:pt>
                <c:pt idx="19315">
                  <c:v>446.1044</c:v>
                </c:pt>
                <c:pt idx="19316">
                  <c:v>446.1078</c:v>
                </c:pt>
                <c:pt idx="19317">
                  <c:v>446.11279999999999</c:v>
                </c:pt>
                <c:pt idx="19318">
                  <c:v>446.11919999999998</c:v>
                </c:pt>
                <c:pt idx="19319">
                  <c:v>446.12419999999997</c:v>
                </c:pt>
                <c:pt idx="19320">
                  <c:v>446.12779999999998</c:v>
                </c:pt>
                <c:pt idx="19321">
                  <c:v>446.13279999999997</c:v>
                </c:pt>
                <c:pt idx="19322">
                  <c:v>446.13810000000001</c:v>
                </c:pt>
                <c:pt idx="19323">
                  <c:v>446.14179999999999</c:v>
                </c:pt>
                <c:pt idx="19324">
                  <c:v>446.14620000000002</c:v>
                </c:pt>
                <c:pt idx="19325">
                  <c:v>446.15120000000002</c:v>
                </c:pt>
                <c:pt idx="19326">
                  <c:v>446.15679999999998</c:v>
                </c:pt>
                <c:pt idx="19327">
                  <c:v>446.161</c:v>
                </c:pt>
                <c:pt idx="19328">
                  <c:v>446.16609999999997</c:v>
                </c:pt>
                <c:pt idx="19329">
                  <c:v>446.16950000000003</c:v>
                </c:pt>
                <c:pt idx="19330">
                  <c:v>446.17360000000002</c:v>
                </c:pt>
                <c:pt idx="19331">
                  <c:v>446.17860000000002</c:v>
                </c:pt>
                <c:pt idx="19332">
                  <c:v>446.18279999999999</c:v>
                </c:pt>
                <c:pt idx="19333">
                  <c:v>446.18709999999999</c:v>
                </c:pt>
                <c:pt idx="19334">
                  <c:v>446.19220000000001</c:v>
                </c:pt>
                <c:pt idx="19335">
                  <c:v>446.19760000000002</c:v>
                </c:pt>
                <c:pt idx="19336">
                  <c:v>446.20209999999997</c:v>
                </c:pt>
                <c:pt idx="19337">
                  <c:v>446.20760000000001</c:v>
                </c:pt>
                <c:pt idx="19338">
                  <c:v>446.21199999999999</c:v>
                </c:pt>
                <c:pt idx="19339">
                  <c:v>446.21780000000001</c:v>
                </c:pt>
                <c:pt idx="19340">
                  <c:v>446.22199999999998</c:v>
                </c:pt>
                <c:pt idx="19341">
                  <c:v>446.22660000000002</c:v>
                </c:pt>
                <c:pt idx="19342">
                  <c:v>446.23079999999999</c:v>
                </c:pt>
                <c:pt idx="19343">
                  <c:v>446.2355</c:v>
                </c:pt>
                <c:pt idx="19344">
                  <c:v>446.24119999999999</c:v>
                </c:pt>
                <c:pt idx="19345">
                  <c:v>446.24520000000001</c:v>
                </c:pt>
                <c:pt idx="19346">
                  <c:v>446.25150000000002</c:v>
                </c:pt>
                <c:pt idx="19347">
                  <c:v>446.25659999999999</c:v>
                </c:pt>
                <c:pt idx="19348">
                  <c:v>446.25970000000001</c:v>
                </c:pt>
                <c:pt idx="19349">
                  <c:v>446.26679999999999</c:v>
                </c:pt>
                <c:pt idx="19350">
                  <c:v>446.27</c:v>
                </c:pt>
                <c:pt idx="19351">
                  <c:v>446.27390000000003</c:v>
                </c:pt>
                <c:pt idx="19352">
                  <c:v>446.27859999999998</c:v>
                </c:pt>
                <c:pt idx="19353">
                  <c:v>446.28250000000003</c:v>
                </c:pt>
                <c:pt idx="19354">
                  <c:v>446.28500000000003</c:v>
                </c:pt>
                <c:pt idx="19355">
                  <c:v>446.29160000000002</c:v>
                </c:pt>
                <c:pt idx="19356">
                  <c:v>446.29450000000003</c:v>
                </c:pt>
                <c:pt idx="19357">
                  <c:v>446.29899999999998</c:v>
                </c:pt>
                <c:pt idx="19358">
                  <c:v>446.30279999999999</c:v>
                </c:pt>
                <c:pt idx="19359">
                  <c:v>446.30619999999999</c:v>
                </c:pt>
                <c:pt idx="19360">
                  <c:v>446.31150000000002</c:v>
                </c:pt>
                <c:pt idx="19361">
                  <c:v>446.31599999999997</c:v>
                </c:pt>
                <c:pt idx="19362">
                  <c:v>446.31979999999999</c:v>
                </c:pt>
                <c:pt idx="19363">
                  <c:v>446.32429999999999</c:v>
                </c:pt>
                <c:pt idx="19364">
                  <c:v>446.33</c:v>
                </c:pt>
                <c:pt idx="19365">
                  <c:v>446.33330000000001</c:v>
                </c:pt>
                <c:pt idx="19366">
                  <c:v>446.33890000000002</c:v>
                </c:pt>
                <c:pt idx="19367">
                  <c:v>446.34320000000002</c:v>
                </c:pt>
                <c:pt idx="19368">
                  <c:v>446.34629999999999</c:v>
                </c:pt>
                <c:pt idx="19369">
                  <c:v>446.35180000000003</c:v>
                </c:pt>
                <c:pt idx="19370">
                  <c:v>446.35660000000001</c:v>
                </c:pt>
                <c:pt idx="19371">
                  <c:v>446.36130000000003</c:v>
                </c:pt>
                <c:pt idx="19372">
                  <c:v>446.36680000000001</c:v>
                </c:pt>
                <c:pt idx="19373">
                  <c:v>446.37099999999998</c:v>
                </c:pt>
                <c:pt idx="19374">
                  <c:v>446.37580000000003</c:v>
                </c:pt>
                <c:pt idx="19375">
                  <c:v>446.37979999999999</c:v>
                </c:pt>
                <c:pt idx="19376">
                  <c:v>446.38560000000001</c:v>
                </c:pt>
                <c:pt idx="19377">
                  <c:v>446.38889999999998</c:v>
                </c:pt>
                <c:pt idx="19378">
                  <c:v>446.3954</c:v>
                </c:pt>
                <c:pt idx="19379">
                  <c:v>446.39780000000002</c:v>
                </c:pt>
                <c:pt idx="19380">
                  <c:v>446.4033</c:v>
                </c:pt>
                <c:pt idx="19381">
                  <c:v>446.4074</c:v>
                </c:pt>
                <c:pt idx="19382">
                  <c:v>446.4119</c:v>
                </c:pt>
                <c:pt idx="19383">
                  <c:v>446.41629999999998</c:v>
                </c:pt>
                <c:pt idx="19384">
                  <c:v>446.41879999999998</c:v>
                </c:pt>
                <c:pt idx="19385">
                  <c:v>446.4228</c:v>
                </c:pt>
                <c:pt idx="19386">
                  <c:v>446.42840000000001</c:v>
                </c:pt>
                <c:pt idx="19387">
                  <c:v>446.43329999999997</c:v>
                </c:pt>
                <c:pt idx="19388">
                  <c:v>446.43950000000001</c:v>
                </c:pt>
                <c:pt idx="19389">
                  <c:v>446.4434</c:v>
                </c:pt>
                <c:pt idx="19390">
                  <c:v>446.44900000000001</c:v>
                </c:pt>
                <c:pt idx="19391">
                  <c:v>446.45159999999998</c:v>
                </c:pt>
                <c:pt idx="19392">
                  <c:v>446.45780000000002</c:v>
                </c:pt>
                <c:pt idx="19393">
                  <c:v>446.4633</c:v>
                </c:pt>
                <c:pt idx="19394">
                  <c:v>446.46859999999998</c:v>
                </c:pt>
                <c:pt idx="19395">
                  <c:v>446.47379999999998</c:v>
                </c:pt>
                <c:pt idx="19396">
                  <c:v>446.47820000000002</c:v>
                </c:pt>
                <c:pt idx="19397">
                  <c:v>446.483</c:v>
                </c:pt>
                <c:pt idx="19398">
                  <c:v>446.48899999999998</c:v>
                </c:pt>
                <c:pt idx="19399">
                  <c:v>446.49329999999998</c:v>
                </c:pt>
                <c:pt idx="19400">
                  <c:v>446.49799999999999</c:v>
                </c:pt>
                <c:pt idx="19401">
                  <c:v>446.50279999999998</c:v>
                </c:pt>
                <c:pt idx="19402">
                  <c:v>446.50560000000002</c:v>
                </c:pt>
                <c:pt idx="19403">
                  <c:v>446.5111</c:v>
                </c:pt>
                <c:pt idx="19404">
                  <c:v>446.51459999999997</c:v>
                </c:pt>
                <c:pt idx="19405">
                  <c:v>446.51859999999999</c:v>
                </c:pt>
                <c:pt idx="19406">
                  <c:v>446.52300000000002</c:v>
                </c:pt>
                <c:pt idx="19407">
                  <c:v>446.5265</c:v>
                </c:pt>
                <c:pt idx="19408">
                  <c:v>446.53070000000002</c:v>
                </c:pt>
                <c:pt idx="19409">
                  <c:v>446.53620000000001</c:v>
                </c:pt>
                <c:pt idx="19410">
                  <c:v>446.54</c:v>
                </c:pt>
                <c:pt idx="19411">
                  <c:v>446.54349999999999</c:v>
                </c:pt>
                <c:pt idx="19412">
                  <c:v>446.54880000000003</c:v>
                </c:pt>
                <c:pt idx="19413">
                  <c:v>446.553</c:v>
                </c:pt>
                <c:pt idx="19414">
                  <c:v>446.55689999999998</c:v>
                </c:pt>
                <c:pt idx="19415">
                  <c:v>446.5609</c:v>
                </c:pt>
                <c:pt idx="19416">
                  <c:v>446.56659999999999</c:v>
                </c:pt>
                <c:pt idx="19417">
                  <c:v>446.56920000000002</c:v>
                </c:pt>
                <c:pt idx="19418">
                  <c:v>446.57339999999999</c:v>
                </c:pt>
                <c:pt idx="19419">
                  <c:v>446.577</c:v>
                </c:pt>
                <c:pt idx="19420">
                  <c:v>446.58159999999998</c:v>
                </c:pt>
                <c:pt idx="19421">
                  <c:v>446.5829</c:v>
                </c:pt>
                <c:pt idx="19422">
                  <c:v>446.58980000000003</c:v>
                </c:pt>
                <c:pt idx="19423">
                  <c:v>446.59289999999999</c:v>
                </c:pt>
                <c:pt idx="19424">
                  <c:v>446.596</c:v>
                </c:pt>
                <c:pt idx="19425">
                  <c:v>446.60160000000002</c:v>
                </c:pt>
                <c:pt idx="19426">
                  <c:v>446.6078</c:v>
                </c:pt>
                <c:pt idx="19427">
                  <c:v>446.6123</c:v>
                </c:pt>
                <c:pt idx="19428">
                  <c:v>446.61619999999999</c:v>
                </c:pt>
                <c:pt idx="19429">
                  <c:v>446.62</c:v>
                </c:pt>
                <c:pt idx="19430">
                  <c:v>446.62610000000001</c:v>
                </c:pt>
                <c:pt idx="19431">
                  <c:v>446.62860000000001</c:v>
                </c:pt>
                <c:pt idx="19432">
                  <c:v>446.63369999999998</c:v>
                </c:pt>
                <c:pt idx="19433">
                  <c:v>446.63799999999998</c:v>
                </c:pt>
                <c:pt idx="19434">
                  <c:v>446.64280000000002</c:v>
                </c:pt>
                <c:pt idx="19435">
                  <c:v>446.64659999999998</c:v>
                </c:pt>
                <c:pt idx="19436">
                  <c:v>446.65100000000001</c:v>
                </c:pt>
                <c:pt idx="19437">
                  <c:v>446.65589999999997</c:v>
                </c:pt>
                <c:pt idx="19438">
                  <c:v>446.66219999999998</c:v>
                </c:pt>
                <c:pt idx="19439">
                  <c:v>446.66669999999999</c:v>
                </c:pt>
                <c:pt idx="19440">
                  <c:v>446.67340000000002</c:v>
                </c:pt>
                <c:pt idx="19441">
                  <c:v>446.67739999999998</c:v>
                </c:pt>
                <c:pt idx="19442">
                  <c:v>446.68119999999999</c:v>
                </c:pt>
                <c:pt idx="19443">
                  <c:v>446.68540000000002</c:v>
                </c:pt>
                <c:pt idx="19444">
                  <c:v>446.68889999999999</c:v>
                </c:pt>
                <c:pt idx="19445">
                  <c:v>446.69299999999998</c:v>
                </c:pt>
                <c:pt idx="19446">
                  <c:v>446.69819999999999</c:v>
                </c:pt>
                <c:pt idx="19447">
                  <c:v>446.702</c:v>
                </c:pt>
                <c:pt idx="19448">
                  <c:v>446.70780000000002</c:v>
                </c:pt>
                <c:pt idx="19449">
                  <c:v>446.71199999999999</c:v>
                </c:pt>
                <c:pt idx="19450">
                  <c:v>446.71800000000002</c:v>
                </c:pt>
                <c:pt idx="19451">
                  <c:v>446.721</c:v>
                </c:pt>
                <c:pt idx="19452">
                  <c:v>446.72460000000001</c:v>
                </c:pt>
                <c:pt idx="19453">
                  <c:v>446.72829999999999</c:v>
                </c:pt>
                <c:pt idx="19454">
                  <c:v>446.73340000000002</c:v>
                </c:pt>
                <c:pt idx="19455">
                  <c:v>446.73700000000002</c:v>
                </c:pt>
                <c:pt idx="19456">
                  <c:v>446.74119999999999</c:v>
                </c:pt>
                <c:pt idx="19457">
                  <c:v>446.74599999999998</c:v>
                </c:pt>
                <c:pt idx="19458">
                  <c:v>446.74939999999998</c:v>
                </c:pt>
                <c:pt idx="19459">
                  <c:v>446.75510000000003</c:v>
                </c:pt>
                <c:pt idx="19460">
                  <c:v>446.76060000000001</c:v>
                </c:pt>
                <c:pt idx="19461">
                  <c:v>446.76679999999999</c:v>
                </c:pt>
                <c:pt idx="19462">
                  <c:v>446.77159999999998</c:v>
                </c:pt>
                <c:pt idx="19463">
                  <c:v>446.77679999999998</c:v>
                </c:pt>
                <c:pt idx="19464">
                  <c:v>446.78280000000001</c:v>
                </c:pt>
                <c:pt idx="19465">
                  <c:v>446.791</c:v>
                </c:pt>
                <c:pt idx="19466">
                  <c:v>446.79640000000001</c:v>
                </c:pt>
                <c:pt idx="19467">
                  <c:v>446.80090000000001</c:v>
                </c:pt>
                <c:pt idx="19468">
                  <c:v>446.80680000000001</c:v>
                </c:pt>
                <c:pt idx="19469">
                  <c:v>446.81079999999997</c:v>
                </c:pt>
                <c:pt idx="19470">
                  <c:v>446.81760000000003</c:v>
                </c:pt>
                <c:pt idx="19471">
                  <c:v>446.82159999999999</c:v>
                </c:pt>
                <c:pt idx="19472">
                  <c:v>446.82769999999999</c:v>
                </c:pt>
                <c:pt idx="19473">
                  <c:v>446.83460000000002</c:v>
                </c:pt>
                <c:pt idx="19474">
                  <c:v>446.83879999999999</c:v>
                </c:pt>
                <c:pt idx="19475">
                  <c:v>446.84500000000003</c:v>
                </c:pt>
                <c:pt idx="19476">
                  <c:v>446.85019999999997</c:v>
                </c:pt>
                <c:pt idx="19477">
                  <c:v>446.8546</c:v>
                </c:pt>
                <c:pt idx="19478">
                  <c:v>446.85829999999999</c:v>
                </c:pt>
                <c:pt idx="19479">
                  <c:v>446.86369999999999</c:v>
                </c:pt>
                <c:pt idx="19480">
                  <c:v>446.86810000000003</c:v>
                </c:pt>
                <c:pt idx="19481">
                  <c:v>446.87259999999998</c:v>
                </c:pt>
                <c:pt idx="19482">
                  <c:v>446.8777</c:v>
                </c:pt>
                <c:pt idx="19483">
                  <c:v>446.88049999999998</c:v>
                </c:pt>
                <c:pt idx="19484">
                  <c:v>446.88440000000003</c:v>
                </c:pt>
                <c:pt idx="19485">
                  <c:v>446.88720000000001</c:v>
                </c:pt>
                <c:pt idx="19486">
                  <c:v>446.89100000000002</c:v>
                </c:pt>
                <c:pt idx="19487">
                  <c:v>446.89510000000001</c:v>
                </c:pt>
                <c:pt idx="19488">
                  <c:v>446.89729999999997</c:v>
                </c:pt>
                <c:pt idx="19489">
                  <c:v>446.90100000000001</c:v>
                </c:pt>
                <c:pt idx="19490">
                  <c:v>446.90469999999999</c:v>
                </c:pt>
                <c:pt idx="19491">
                  <c:v>446.90890000000002</c:v>
                </c:pt>
                <c:pt idx="19492">
                  <c:v>446.91329999999999</c:v>
                </c:pt>
                <c:pt idx="19493">
                  <c:v>446.91660000000002</c:v>
                </c:pt>
                <c:pt idx="19494">
                  <c:v>446.9205</c:v>
                </c:pt>
                <c:pt idx="19495">
                  <c:v>446.92329999999998</c:v>
                </c:pt>
                <c:pt idx="19496">
                  <c:v>446.92660000000001</c:v>
                </c:pt>
                <c:pt idx="19497">
                  <c:v>446.92880000000002</c:v>
                </c:pt>
                <c:pt idx="19498">
                  <c:v>446.93119999999999</c:v>
                </c:pt>
                <c:pt idx="19499">
                  <c:v>446.93520000000001</c:v>
                </c:pt>
                <c:pt idx="19500">
                  <c:v>446.94</c:v>
                </c:pt>
                <c:pt idx="19501">
                  <c:v>446.94439999999997</c:v>
                </c:pt>
                <c:pt idx="19502">
                  <c:v>446.94810000000001</c:v>
                </c:pt>
                <c:pt idx="19503">
                  <c:v>446.95170000000002</c:v>
                </c:pt>
                <c:pt idx="19504">
                  <c:v>446.9554</c:v>
                </c:pt>
                <c:pt idx="19505">
                  <c:v>446.95929999999998</c:v>
                </c:pt>
                <c:pt idx="19506">
                  <c:v>446.9624</c:v>
                </c:pt>
                <c:pt idx="19507">
                  <c:v>446.96699999999998</c:v>
                </c:pt>
                <c:pt idx="19508">
                  <c:v>446.97089999999997</c:v>
                </c:pt>
                <c:pt idx="19509">
                  <c:v>446.97500000000002</c:v>
                </c:pt>
                <c:pt idx="19510">
                  <c:v>446.97840000000002</c:v>
                </c:pt>
                <c:pt idx="19511">
                  <c:v>446.98219999999998</c:v>
                </c:pt>
                <c:pt idx="19512">
                  <c:v>446.98770000000002</c:v>
                </c:pt>
                <c:pt idx="19513">
                  <c:v>446.99110000000002</c:v>
                </c:pt>
                <c:pt idx="19514">
                  <c:v>446.9957</c:v>
                </c:pt>
                <c:pt idx="19515">
                  <c:v>446.99979999999999</c:v>
                </c:pt>
                <c:pt idx="19516">
                  <c:v>447.00459999999998</c:v>
                </c:pt>
                <c:pt idx="19517">
                  <c:v>447.00779999999997</c:v>
                </c:pt>
                <c:pt idx="19518">
                  <c:v>447.01249999999999</c:v>
                </c:pt>
                <c:pt idx="19519">
                  <c:v>447.01749999999998</c:v>
                </c:pt>
                <c:pt idx="19520">
                  <c:v>447.0206</c:v>
                </c:pt>
                <c:pt idx="19521">
                  <c:v>447.02460000000002</c:v>
                </c:pt>
                <c:pt idx="19522">
                  <c:v>447.02890000000002</c:v>
                </c:pt>
                <c:pt idx="19523">
                  <c:v>447.03300000000002</c:v>
                </c:pt>
                <c:pt idx="19524">
                  <c:v>447.0367</c:v>
                </c:pt>
                <c:pt idx="19525">
                  <c:v>447.04169999999999</c:v>
                </c:pt>
                <c:pt idx="19526">
                  <c:v>447.0446</c:v>
                </c:pt>
                <c:pt idx="19527">
                  <c:v>447.05</c:v>
                </c:pt>
                <c:pt idx="19528">
                  <c:v>447.05459999999999</c:v>
                </c:pt>
                <c:pt idx="19529">
                  <c:v>447.05759999999998</c:v>
                </c:pt>
                <c:pt idx="19530">
                  <c:v>447.06369999999998</c:v>
                </c:pt>
                <c:pt idx="19531">
                  <c:v>447.06740000000002</c:v>
                </c:pt>
                <c:pt idx="19532">
                  <c:v>447.06990000000002</c:v>
                </c:pt>
                <c:pt idx="19533">
                  <c:v>447.0727</c:v>
                </c:pt>
                <c:pt idx="19534">
                  <c:v>447.07740000000001</c:v>
                </c:pt>
                <c:pt idx="19535">
                  <c:v>447.08199999999999</c:v>
                </c:pt>
                <c:pt idx="19536">
                  <c:v>447.08659999999998</c:v>
                </c:pt>
                <c:pt idx="19537">
                  <c:v>447.09</c:v>
                </c:pt>
                <c:pt idx="19538">
                  <c:v>447.09429999999998</c:v>
                </c:pt>
                <c:pt idx="19539">
                  <c:v>447.09870000000001</c:v>
                </c:pt>
                <c:pt idx="19540">
                  <c:v>447.10199999999998</c:v>
                </c:pt>
                <c:pt idx="19541">
                  <c:v>447.10559999999998</c:v>
                </c:pt>
                <c:pt idx="19542">
                  <c:v>447.11079999999998</c:v>
                </c:pt>
                <c:pt idx="19543">
                  <c:v>447.11439999999999</c:v>
                </c:pt>
                <c:pt idx="19544">
                  <c:v>447.1191</c:v>
                </c:pt>
                <c:pt idx="19545">
                  <c:v>447.1241</c:v>
                </c:pt>
                <c:pt idx="19546">
                  <c:v>447.12689999999998</c:v>
                </c:pt>
                <c:pt idx="19547">
                  <c:v>447.13080000000002</c:v>
                </c:pt>
                <c:pt idx="19548">
                  <c:v>447.1352</c:v>
                </c:pt>
                <c:pt idx="19549">
                  <c:v>447.13819999999998</c:v>
                </c:pt>
                <c:pt idx="19550">
                  <c:v>447.14179999999999</c:v>
                </c:pt>
                <c:pt idx="19551">
                  <c:v>447.14699999999999</c:v>
                </c:pt>
                <c:pt idx="19552">
                  <c:v>447.15199999999999</c:v>
                </c:pt>
                <c:pt idx="19553">
                  <c:v>447.15600000000001</c:v>
                </c:pt>
                <c:pt idx="19554">
                  <c:v>447.16</c:v>
                </c:pt>
                <c:pt idx="19555">
                  <c:v>447.16449999999998</c:v>
                </c:pt>
                <c:pt idx="19556">
                  <c:v>447.16910000000001</c:v>
                </c:pt>
                <c:pt idx="19557">
                  <c:v>447.1739</c:v>
                </c:pt>
                <c:pt idx="19558">
                  <c:v>447.1789</c:v>
                </c:pt>
                <c:pt idx="19559">
                  <c:v>447.18259999999998</c:v>
                </c:pt>
                <c:pt idx="19560">
                  <c:v>447.18709999999999</c:v>
                </c:pt>
                <c:pt idx="19561">
                  <c:v>447.19110000000001</c:v>
                </c:pt>
                <c:pt idx="19562">
                  <c:v>447.19529999999997</c:v>
                </c:pt>
                <c:pt idx="19563">
                  <c:v>447.2</c:v>
                </c:pt>
                <c:pt idx="19564">
                  <c:v>447.2038</c:v>
                </c:pt>
                <c:pt idx="19565">
                  <c:v>447.20740000000001</c:v>
                </c:pt>
                <c:pt idx="19566">
                  <c:v>447.21199999999999</c:v>
                </c:pt>
                <c:pt idx="19567">
                  <c:v>447.21699999999998</c:v>
                </c:pt>
                <c:pt idx="19568">
                  <c:v>447.22129999999999</c:v>
                </c:pt>
                <c:pt idx="19569">
                  <c:v>447.22559999999999</c:v>
                </c:pt>
                <c:pt idx="19570">
                  <c:v>447.2303</c:v>
                </c:pt>
                <c:pt idx="19571">
                  <c:v>447.23439999999999</c:v>
                </c:pt>
                <c:pt idx="19572">
                  <c:v>447.23860000000002</c:v>
                </c:pt>
                <c:pt idx="19573">
                  <c:v>447.24299999999999</c:v>
                </c:pt>
                <c:pt idx="19574">
                  <c:v>447.24630000000002</c:v>
                </c:pt>
                <c:pt idx="19575">
                  <c:v>447.24970000000002</c:v>
                </c:pt>
                <c:pt idx="19576">
                  <c:v>447.25400000000002</c:v>
                </c:pt>
                <c:pt idx="19577">
                  <c:v>447.25749999999999</c:v>
                </c:pt>
                <c:pt idx="19578">
                  <c:v>447.26159999999999</c:v>
                </c:pt>
                <c:pt idx="19579">
                  <c:v>447.26519999999999</c:v>
                </c:pt>
                <c:pt idx="19580">
                  <c:v>447.26960000000003</c:v>
                </c:pt>
                <c:pt idx="19581">
                  <c:v>447.27499999999998</c:v>
                </c:pt>
                <c:pt idx="19582">
                  <c:v>447.27780000000001</c:v>
                </c:pt>
                <c:pt idx="19583">
                  <c:v>447.28129999999999</c:v>
                </c:pt>
                <c:pt idx="19584">
                  <c:v>447.28429999999997</c:v>
                </c:pt>
                <c:pt idx="19585">
                  <c:v>447.28960000000001</c:v>
                </c:pt>
                <c:pt idx="19586">
                  <c:v>447.29219999999998</c:v>
                </c:pt>
                <c:pt idx="19587">
                  <c:v>447.29590000000002</c:v>
                </c:pt>
                <c:pt idx="19588">
                  <c:v>447.29910000000001</c:v>
                </c:pt>
                <c:pt idx="19589">
                  <c:v>447.30500000000001</c:v>
                </c:pt>
                <c:pt idx="19590">
                  <c:v>447.30880000000002</c:v>
                </c:pt>
                <c:pt idx="19591">
                  <c:v>447.31459999999998</c:v>
                </c:pt>
                <c:pt idx="19592">
                  <c:v>447.31779999999998</c:v>
                </c:pt>
                <c:pt idx="19593">
                  <c:v>447.3218</c:v>
                </c:pt>
                <c:pt idx="19594">
                  <c:v>447.32569999999998</c:v>
                </c:pt>
                <c:pt idx="19595">
                  <c:v>447.33030000000002</c:v>
                </c:pt>
                <c:pt idx="19596">
                  <c:v>447.3338</c:v>
                </c:pt>
                <c:pt idx="19597">
                  <c:v>447.33980000000003</c:v>
                </c:pt>
                <c:pt idx="19598">
                  <c:v>447.3426</c:v>
                </c:pt>
                <c:pt idx="19599">
                  <c:v>447.34539999999998</c:v>
                </c:pt>
                <c:pt idx="19600">
                  <c:v>447.34899999999999</c:v>
                </c:pt>
                <c:pt idx="19601">
                  <c:v>447.35239999999999</c:v>
                </c:pt>
                <c:pt idx="19602">
                  <c:v>447.35719999999998</c:v>
                </c:pt>
                <c:pt idx="19603">
                  <c:v>447.3596</c:v>
                </c:pt>
                <c:pt idx="19604">
                  <c:v>447.3646</c:v>
                </c:pt>
                <c:pt idx="19605">
                  <c:v>447.36959999999999</c:v>
                </c:pt>
                <c:pt idx="19606">
                  <c:v>447.37430000000001</c:v>
                </c:pt>
                <c:pt idx="19607">
                  <c:v>447.37880000000001</c:v>
                </c:pt>
                <c:pt idx="19608">
                  <c:v>447.38440000000003</c:v>
                </c:pt>
                <c:pt idx="19609">
                  <c:v>447.387</c:v>
                </c:pt>
                <c:pt idx="19610">
                  <c:v>447.39109999999999</c:v>
                </c:pt>
                <c:pt idx="19611">
                  <c:v>447.3938</c:v>
                </c:pt>
                <c:pt idx="19612">
                  <c:v>447.399</c:v>
                </c:pt>
                <c:pt idx="19613">
                  <c:v>447.40159999999997</c:v>
                </c:pt>
                <c:pt idx="19614">
                  <c:v>447.40469999999999</c:v>
                </c:pt>
                <c:pt idx="19615">
                  <c:v>447.40879999999999</c:v>
                </c:pt>
                <c:pt idx="19616">
                  <c:v>447.41480000000001</c:v>
                </c:pt>
                <c:pt idx="19617">
                  <c:v>447.41849999999999</c:v>
                </c:pt>
                <c:pt idx="19618">
                  <c:v>447.42160000000001</c:v>
                </c:pt>
                <c:pt idx="19619">
                  <c:v>447.42579999999998</c:v>
                </c:pt>
                <c:pt idx="19620">
                  <c:v>447.43009999999998</c:v>
                </c:pt>
                <c:pt idx="19621">
                  <c:v>447.43430000000001</c:v>
                </c:pt>
                <c:pt idx="19622">
                  <c:v>447.44</c:v>
                </c:pt>
                <c:pt idx="19623">
                  <c:v>447.44240000000002</c:v>
                </c:pt>
                <c:pt idx="19624">
                  <c:v>447.45</c:v>
                </c:pt>
                <c:pt idx="19625">
                  <c:v>447.45280000000002</c:v>
                </c:pt>
                <c:pt idx="19626">
                  <c:v>447.45859999999999</c:v>
                </c:pt>
                <c:pt idx="19627">
                  <c:v>447.46129999999999</c:v>
                </c:pt>
                <c:pt idx="19628">
                  <c:v>447.46600000000001</c:v>
                </c:pt>
                <c:pt idx="19629">
                  <c:v>447.4701</c:v>
                </c:pt>
                <c:pt idx="19630">
                  <c:v>447.47379999999998</c:v>
                </c:pt>
                <c:pt idx="19631">
                  <c:v>447.47899999999998</c:v>
                </c:pt>
                <c:pt idx="19632">
                  <c:v>447.48219999999998</c:v>
                </c:pt>
                <c:pt idx="19633">
                  <c:v>447.48540000000003</c:v>
                </c:pt>
                <c:pt idx="19634">
                  <c:v>447.48849999999999</c:v>
                </c:pt>
                <c:pt idx="19635">
                  <c:v>447.49369999999999</c:v>
                </c:pt>
                <c:pt idx="19636">
                  <c:v>447.49720000000002</c:v>
                </c:pt>
                <c:pt idx="19637">
                  <c:v>447.50220000000002</c:v>
                </c:pt>
                <c:pt idx="19638">
                  <c:v>447.50619999999998</c:v>
                </c:pt>
                <c:pt idx="19639">
                  <c:v>447.50940000000003</c:v>
                </c:pt>
                <c:pt idx="19640">
                  <c:v>447.51209999999998</c:v>
                </c:pt>
                <c:pt idx="19641">
                  <c:v>447.5172</c:v>
                </c:pt>
                <c:pt idx="19642">
                  <c:v>447.52140000000003</c:v>
                </c:pt>
                <c:pt idx="19643">
                  <c:v>447.5256</c:v>
                </c:pt>
                <c:pt idx="19644">
                  <c:v>447.5301</c:v>
                </c:pt>
                <c:pt idx="19645">
                  <c:v>447.53519999999997</c:v>
                </c:pt>
                <c:pt idx="19646">
                  <c:v>447.53820000000002</c:v>
                </c:pt>
                <c:pt idx="19647">
                  <c:v>447.5419</c:v>
                </c:pt>
                <c:pt idx="19648">
                  <c:v>447.54610000000002</c:v>
                </c:pt>
                <c:pt idx="19649">
                  <c:v>447.54919999999998</c:v>
                </c:pt>
                <c:pt idx="19650">
                  <c:v>447.55560000000003</c:v>
                </c:pt>
                <c:pt idx="19651">
                  <c:v>447.55869999999999</c:v>
                </c:pt>
                <c:pt idx="19652">
                  <c:v>447.5634</c:v>
                </c:pt>
                <c:pt idx="19653">
                  <c:v>447.56639999999999</c:v>
                </c:pt>
                <c:pt idx="19654">
                  <c:v>447.56959999999998</c:v>
                </c:pt>
                <c:pt idx="19655">
                  <c:v>447.5761</c:v>
                </c:pt>
                <c:pt idx="19656">
                  <c:v>447.57940000000002</c:v>
                </c:pt>
                <c:pt idx="19657">
                  <c:v>447.5838</c:v>
                </c:pt>
                <c:pt idx="19658">
                  <c:v>447.58890000000002</c:v>
                </c:pt>
                <c:pt idx="19659">
                  <c:v>447.59289999999999</c:v>
                </c:pt>
                <c:pt idx="19660">
                  <c:v>447.59750000000003</c:v>
                </c:pt>
                <c:pt idx="19661">
                  <c:v>447.59879999999998</c:v>
                </c:pt>
                <c:pt idx="19662">
                  <c:v>447.60410000000002</c:v>
                </c:pt>
                <c:pt idx="19663">
                  <c:v>447.608</c:v>
                </c:pt>
                <c:pt idx="19664">
                  <c:v>447.61200000000002</c:v>
                </c:pt>
                <c:pt idx="19665">
                  <c:v>447.61660000000001</c:v>
                </c:pt>
                <c:pt idx="19666">
                  <c:v>447.6198</c:v>
                </c:pt>
                <c:pt idx="19667">
                  <c:v>447.6234</c:v>
                </c:pt>
                <c:pt idx="19668">
                  <c:v>447.62700000000001</c:v>
                </c:pt>
                <c:pt idx="19669">
                  <c:v>447.63220000000001</c:v>
                </c:pt>
                <c:pt idx="19670">
                  <c:v>447.63639999999998</c:v>
                </c:pt>
                <c:pt idx="19671">
                  <c:v>447.63920000000002</c:v>
                </c:pt>
                <c:pt idx="19672">
                  <c:v>447.64440000000002</c:v>
                </c:pt>
                <c:pt idx="19673">
                  <c:v>447.64859999999999</c:v>
                </c:pt>
                <c:pt idx="19674">
                  <c:v>447.65219999999999</c:v>
                </c:pt>
                <c:pt idx="19675">
                  <c:v>447.65710000000001</c:v>
                </c:pt>
                <c:pt idx="19676">
                  <c:v>447.6592</c:v>
                </c:pt>
                <c:pt idx="19677">
                  <c:v>447.6644</c:v>
                </c:pt>
                <c:pt idx="19678">
                  <c:v>447.6696</c:v>
                </c:pt>
                <c:pt idx="19679">
                  <c:v>447.67419999999998</c:v>
                </c:pt>
                <c:pt idx="19680">
                  <c:v>447.67840000000001</c:v>
                </c:pt>
                <c:pt idx="19681">
                  <c:v>447.6816</c:v>
                </c:pt>
                <c:pt idx="19682">
                  <c:v>447.6866</c:v>
                </c:pt>
                <c:pt idx="19683">
                  <c:v>447.68880000000001</c:v>
                </c:pt>
                <c:pt idx="19684">
                  <c:v>447.69279999999998</c:v>
                </c:pt>
                <c:pt idx="19685">
                  <c:v>447.69639999999998</c:v>
                </c:pt>
                <c:pt idx="19686">
                  <c:v>447.69979999999998</c:v>
                </c:pt>
                <c:pt idx="19687">
                  <c:v>447.7047</c:v>
                </c:pt>
                <c:pt idx="19688">
                  <c:v>447.709</c:v>
                </c:pt>
                <c:pt idx="19689">
                  <c:v>447.71449999999999</c:v>
                </c:pt>
                <c:pt idx="19690">
                  <c:v>447.71789999999999</c:v>
                </c:pt>
                <c:pt idx="19691">
                  <c:v>447.721</c:v>
                </c:pt>
                <c:pt idx="19692">
                  <c:v>447.72500000000002</c:v>
                </c:pt>
                <c:pt idx="19693">
                  <c:v>447.73079999999999</c:v>
                </c:pt>
                <c:pt idx="19694">
                  <c:v>447.7321</c:v>
                </c:pt>
                <c:pt idx="19695">
                  <c:v>447.73660000000001</c:v>
                </c:pt>
                <c:pt idx="19696">
                  <c:v>447.74020000000002</c:v>
                </c:pt>
                <c:pt idx="19697">
                  <c:v>447.74489999999997</c:v>
                </c:pt>
                <c:pt idx="19698">
                  <c:v>447.7484</c:v>
                </c:pt>
                <c:pt idx="19699">
                  <c:v>447.7516</c:v>
                </c:pt>
                <c:pt idx="19700">
                  <c:v>447.75630000000001</c:v>
                </c:pt>
                <c:pt idx="19701">
                  <c:v>447.7611</c:v>
                </c:pt>
                <c:pt idx="19702">
                  <c:v>447.76339999999999</c:v>
                </c:pt>
                <c:pt idx="19703">
                  <c:v>447.76760000000002</c:v>
                </c:pt>
                <c:pt idx="19704">
                  <c:v>447.77159999999998</c:v>
                </c:pt>
                <c:pt idx="19705">
                  <c:v>447.77659999999997</c:v>
                </c:pt>
                <c:pt idx="19706">
                  <c:v>447.7801</c:v>
                </c:pt>
                <c:pt idx="19707">
                  <c:v>447.7826</c:v>
                </c:pt>
                <c:pt idx="19708">
                  <c:v>447.78859999999997</c:v>
                </c:pt>
                <c:pt idx="19709">
                  <c:v>447.79039999999998</c:v>
                </c:pt>
                <c:pt idx="19710">
                  <c:v>447.79469999999998</c:v>
                </c:pt>
                <c:pt idx="19711">
                  <c:v>447.79919999999998</c:v>
                </c:pt>
                <c:pt idx="19712">
                  <c:v>447.80470000000003</c:v>
                </c:pt>
                <c:pt idx="19713">
                  <c:v>447.80840000000001</c:v>
                </c:pt>
                <c:pt idx="19714">
                  <c:v>447.81189999999998</c:v>
                </c:pt>
                <c:pt idx="19715">
                  <c:v>447.81639999999999</c:v>
                </c:pt>
                <c:pt idx="19716">
                  <c:v>447.81959999999998</c:v>
                </c:pt>
                <c:pt idx="19717">
                  <c:v>447.82459999999998</c:v>
                </c:pt>
                <c:pt idx="19718">
                  <c:v>447.82870000000003</c:v>
                </c:pt>
                <c:pt idx="19719">
                  <c:v>447.8329</c:v>
                </c:pt>
                <c:pt idx="19720">
                  <c:v>447.83780000000002</c:v>
                </c:pt>
                <c:pt idx="19721">
                  <c:v>447.83909999999997</c:v>
                </c:pt>
                <c:pt idx="19722">
                  <c:v>447.84100000000001</c:v>
                </c:pt>
                <c:pt idx="19723">
                  <c:v>447.8449</c:v>
                </c:pt>
                <c:pt idx="19724">
                  <c:v>447.851</c:v>
                </c:pt>
                <c:pt idx="19725">
                  <c:v>447.85320000000002</c:v>
                </c:pt>
                <c:pt idx="19726">
                  <c:v>447.85820000000001</c:v>
                </c:pt>
                <c:pt idx="19727">
                  <c:v>447.86219999999997</c:v>
                </c:pt>
                <c:pt idx="19728">
                  <c:v>447.86559999999997</c:v>
                </c:pt>
                <c:pt idx="19729">
                  <c:v>447.87</c:v>
                </c:pt>
                <c:pt idx="19730">
                  <c:v>447.87360000000001</c:v>
                </c:pt>
                <c:pt idx="19731">
                  <c:v>447.87689999999998</c:v>
                </c:pt>
                <c:pt idx="19732">
                  <c:v>447.88220000000001</c:v>
                </c:pt>
                <c:pt idx="19733">
                  <c:v>447.8854</c:v>
                </c:pt>
                <c:pt idx="19734">
                  <c:v>447.88760000000002</c:v>
                </c:pt>
                <c:pt idx="19735">
                  <c:v>447.89120000000003</c:v>
                </c:pt>
                <c:pt idx="19736">
                  <c:v>447.89710000000002</c:v>
                </c:pt>
                <c:pt idx="19737">
                  <c:v>447.9</c:v>
                </c:pt>
                <c:pt idx="19738">
                  <c:v>447.904</c:v>
                </c:pt>
                <c:pt idx="19739">
                  <c:v>447.90809999999999</c:v>
                </c:pt>
                <c:pt idx="19740">
                  <c:v>447.91329999999999</c:v>
                </c:pt>
                <c:pt idx="19741">
                  <c:v>447.91849999999999</c:v>
                </c:pt>
                <c:pt idx="19742">
                  <c:v>447.92180000000002</c:v>
                </c:pt>
                <c:pt idx="19743">
                  <c:v>447.92700000000002</c:v>
                </c:pt>
                <c:pt idx="19744">
                  <c:v>447.93029999999999</c:v>
                </c:pt>
                <c:pt idx="19745">
                  <c:v>447.93630000000002</c:v>
                </c:pt>
                <c:pt idx="19746">
                  <c:v>447.93979999999999</c:v>
                </c:pt>
                <c:pt idx="19747">
                  <c:v>447.94389999999999</c:v>
                </c:pt>
                <c:pt idx="19748">
                  <c:v>447.94880000000001</c:v>
                </c:pt>
                <c:pt idx="19749">
                  <c:v>447.95240000000001</c:v>
                </c:pt>
                <c:pt idx="19750">
                  <c:v>447.95699999999999</c:v>
                </c:pt>
                <c:pt idx="19751">
                  <c:v>447.96120000000002</c:v>
                </c:pt>
                <c:pt idx="19752">
                  <c:v>447.96539999999999</c:v>
                </c:pt>
                <c:pt idx="19753">
                  <c:v>447.97</c:v>
                </c:pt>
                <c:pt idx="19754">
                  <c:v>447.97280000000001</c:v>
                </c:pt>
                <c:pt idx="19755">
                  <c:v>447.9776</c:v>
                </c:pt>
                <c:pt idx="19756">
                  <c:v>447.9812</c:v>
                </c:pt>
                <c:pt idx="19757">
                  <c:v>447.98390000000001</c:v>
                </c:pt>
                <c:pt idx="19758">
                  <c:v>447.98860000000002</c:v>
                </c:pt>
                <c:pt idx="19759">
                  <c:v>447.99160000000001</c:v>
                </c:pt>
                <c:pt idx="19760">
                  <c:v>447.99709999999999</c:v>
                </c:pt>
                <c:pt idx="19761">
                  <c:v>448.00209999999998</c:v>
                </c:pt>
                <c:pt idx="19762">
                  <c:v>448.005</c:v>
                </c:pt>
                <c:pt idx="19763">
                  <c:v>448.00880000000001</c:v>
                </c:pt>
                <c:pt idx="19764">
                  <c:v>448.01260000000002</c:v>
                </c:pt>
                <c:pt idx="19765">
                  <c:v>448.01659999999998</c:v>
                </c:pt>
                <c:pt idx="19766">
                  <c:v>448.01960000000003</c:v>
                </c:pt>
                <c:pt idx="19767">
                  <c:v>448.02379999999999</c:v>
                </c:pt>
                <c:pt idx="19768">
                  <c:v>448.02659999999997</c:v>
                </c:pt>
                <c:pt idx="19769">
                  <c:v>448.03</c:v>
                </c:pt>
                <c:pt idx="19770">
                  <c:v>448.0335</c:v>
                </c:pt>
                <c:pt idx="19771">
                  <c:v>448.03590000000003</c:v>
                </c:pt>
                <c:pt idx="19772">
                  <c:v>448.04020000000003</c:v>
                </c:pt>
                <c:pt idx="19773">
                  <c:v>448.04340000000002</c:v>
                </c:pt>
                <c:pt idx="19774">
                  <c:v>448.04820000000001</c:v>
                </c:pt>
                <c:pt idx="19775">
                  <c:v>448.05160000000001</c:v>
                </c:pt>
                <c:pt idx="19776">
                  <c:v>448.05410000000001</c:v>
                </c:pt>
                <c:pt idx="19777">
                  <c:v>448.05739999999997</c:v>
                </c:pt>
                <c:pt idx="19778">
                  <c:v>448.06110000000001</c:v>
                </c:pt>
                <c:pt idx="19779">
                  <c:v>448.06369999999998</c:v>
                </c:pt>
                <c:pt idx="19780">
                  <c:v>448.06880000000001</c:v>
                </c:pt>
                <c:pt idx="19781">
                  <c:v>448.07170000000002</c:v>
                </c:pt>
                <c:pt idx="19782">
                  <c:v>448.07499999999999</c:v>
                </c:pt>
                <c:pt idx="19783">
                  <c:v>448.07799999999997</c:v>
                </c:pt>
                <c:pt idx="19784">
                  <c:v>448.08359999999999</c:v>
                </c:pt>
                <c:pt idx="19785">
                  <c:v>448.08690000000001</c:v>
                </c:pt>
                <c:pt idx="19786">
                  <c:v>448.09039999999999</c:v>
                </c:pt>
                <c:pt idx="19787">
                  <c:v>448.09469999999999</c:v>
                </c:pt>
                <c:pt idx="19788">
                  <c:v>448.10039999999998</c:v>
                </c:pt>
                <c:pt idx="19789">
                  <c:v>448.10390000000001</c:v>
                </c:pt>
                <c:pt idx="19790">
                  <c:v>448.1078</c:v>
                </c:pt>
                <c:pt idx="19791">
                  <c:v>448.11200000000002</c:v>
                </c:pt>
                <c:pt idx="19792">
                  <c:v>448.11559999999997</c:v>
                </c:pt>
                <c:pt idx="19793">
                  <c:v>448.11970000000002</c:v>
                </c:pt>
                <c:pt idx="19794">
                  <c:v>448.12299999999999</c:v>
                </c:pt>
                <c:pt idx="19795">
                  <c:v>448.12740000000002</c:v>
                </c:pt>
                <c:pt idx="19796">
                  <c:v>448.13249999999999</c:v>
                </c:pt>
                <c:pt idx="19797">
                  <c:v>448.13690000000003</c:v>
                </c:pt>
                <c:pt idx="19798">
                  <c:v>448.14100000000002</c:v>
                </c:pt>
                <c:pt idx="19799">
                  <c:v>448.14510000000001</c:v>
                </c:pt>
                <c:pt idx="19800">
                  <c:v>448.14940000000001</c:v>
                </c:pt>
                <c:pt idx="19801">
                  <c:v>448.154</c:v>
                </c:pt>
                <c:pt idx="19802">
                  <c:v>448.15929999999997</c:v>
                </c:pt>
                <c:pt idx="19803">
                  <c:v>448.16399999999999</c:v>
                </c:pt>
                <c:pt idx="19804">
                  <c:v>448.16840000000002</c:v>
                </c:pt>
                <c:pt idx="19805">
                  <c:v>448.17239999999998</c:v>
                </c:pt>
                <c:pt idx="19806">
                  <c:v>448.17579999999998</c:v>
                </c:pt>
                <c:pt idx="19807">
                  <c:v>448.17899999999997</c:v>
                </c:pt>
                <c:pt idx="19808">
                  <c:v>448.18369999999999</c:v>
                </c:pt>
                <c:pt idx="19809">
                  <c:v>448.18700000000001</c:v>
                </c:pt>
                <c:pt idx="19810">
                  <c:v>448.19130000000001</c:v>
                </c:pt>
                <c:pt idx="19811">
                  <c:v>448.19450000000001</c:v>
                </c:pt>
                <c:pt idx="19812">
                  <c:v>448.1986</c:v>
                </c:pt>
                <c:pt idx="19813">
                  <c:v>448.202</c:v>
                </c:pt>
                <c:pt idx="19814">
                  <c:v>448.20740000000001</c:v>
                </c:pt>
                <c:pt idx="19815">
                  <c:v>448.21069999999997</c:v>
                </c:pt>
                <c:pt idx="19816">
                  <c:v>448.21390000000002</c:v>
                </c:pt>
                <c:pt idx="19817">
                  <c:v>448.21600000000001</c:v>
                </c:pt>
                <c:pt idx="19818">
                  <c:v>448.22109999999998</c:v>
                </c:pt>
                <c:pt idx="19819">
                  <c:v>448.22519999999997</c:v>
                </c:pt>
                <c:pt idx="19820">
                  <c:v>448.22800000000001</c:v>
                </c:pt>
                <c:pt idx="19821">
                  <c:v>448.23340000000002</c:v>
                </c:pt>
                <c:pt idx="19822">
                  <c:v>448.2364</c:v>
                </c:pt>
                <c:pt idx="19823">
                  <c:v>448.24020000000002</c:v>
                </c:pt>
                <c:pt idx="19824">
                  <c:v>448.24360000000001</c:v>
                </c:pt>
                <c:pt idx="19825">
                  <c:v>448.24700000000001</c:v>
                </c:pt>
                <c:pt idx="19826">
                  <c:v>448.25119999999998</c:v>
                </c:pt>
                <c:pt idx="19827">
                  <c:v>448.25619999999998</c:v>
                </c:pt>
                <c:pt idx="19828">
                  <c:v>448.2602</c:v>
                </c:pt>
                <c:pt idx="19829">
                  <c:v>448.26459999999997</c:v>
                </c:pt>
                <c:pt idx="19830">
                  <c:v>448.2672</c:v>
                </c:pt>
                <c:pt idx="19831">
                  <c:v>448.27100000000002</c:v>
                </c:pt>
                <c:pt idx="19832">
                  <c:v>448.27539999999999</c:v>
                </c:pt>
                <c:pt idx="19833">
                  <c:v>448.27760000000001</c:v>
                </c:pt>
                <c:pt idx="19834">
                  <c:v>448.28300000000002</c:v>
                </c:pt>
                <c:pt idx="19835">
                  <c:v>448.28680000000003</c:v>
                </c:pt>
                <c:pt idx="19836">
                  <c:v>448.29140000000001</c:v>
                </c:pt>
                <c:pt idx="19837">
                  <c:v>448.2946</c:v>
                </c:pt>
                <c:pt idx="19838">
                  <c:v>448.29689999999999</c:v>
                </c:pt>
                <c:pt idx="19839">
                  <c:v>448.30059999999997</c:v>
                </c:pt>
                <c:pt idx="19840">
                  <c:v>448.30470000000003</c:v>
                </c:pt>
                <c:pt idx="19841">
                  <c:v>448.30840000000001</c:v>
                </c:pt>
                <c:pt idx="19842">
                  <c:v>448.31259999999997</c:v>
                </c:pt>
                <c:pt idx="19843">
                  <c:v>448.31459999999998</c:v>
                </c:pt>
                <c:pt idx="19844">
                  <c:v>448.31900000000002</c:v>
                </c:pt>
                <c:pt idx="19845">
                  <c:v>448.32429999999999</c:v>
                </c:pt>
                <c:pt idx="19846">
                  <c:v>448.3263</c:v>
                </c:pt>
                <c:pt idx="19847">
                  <c:v>448.33100000000002</c:v>
                </c:pt>
                <c:pt idx="19848">
                  <c:v>448.33440000000002</c:v>
                </c:pt>
                <c:pt idx="19849">
                  <c:v>448.33870000000002</c:v>
                </c:pt>
                <c:pt idx="19850">
                  <c:v>448.34300000000002</c:v>
                </c:pt>
                <c:pt idx="19851">
                  <c:v>448.34710000000001</c:v>
                </c:pt>
                <c:pt idx="19852">
                  <c:v>448.351</c:v>
                </c:pt>
                <c:pt idx="19853">
                  <c:v>448.3544</c:v>
                </c:pt>
                <c:pt idx="19854">
                  <c:v>448.35829999999999</c:v>
                </c:pt>
                <c:pt idx="19855">
                  <c:v>448.36239999999998</c:v>
                </c:pt>
                <c:pt idx="19856">
                  <c:v>448.36529999999999</c:v>
                </c:pt>
                <c:pt idx="19857">
                  <c:v>448.36900000000003</c:v>
                </c:pt>
                <c:pt idx="19858">
                  <c:v>448.37389999999999</c:v>
                </c:pt>
                <c:pt idx="19859">
                  <c:v>448.37799999999999</c:v>
                </c:pt>
                <c:pt idx="19860">
                  <c:v>448.3818</c:v>
                </c:pt>
                <c:pt idx="19861">
                  <c:v>448.38619999999997</c:v>
                </c:pt>
                <c:pt idx="19862">
                  <c:v>448.39100000000002</c:v>
                </c:pt>
                <c:pt idx="19863">
                  <c:v>448.39330000000001</c:v>
                </c:pt>
                <c:pt idx="19864">
                  <c:v>448.39659999999998</c:v>
                </c:pt>
                <c:pt idx="19865">
                  <c:v>448.40159999999997</c:v>
                </c:pt>
                <c:pt idx="19866">
                  <c:v>448.4033</c:v>
                </c:pt>
                <c:pt idx="19867">
                  <c:v>448.40879999999999</c:v>
                </c:pt>
                <c:pt idx="19868">
                  <c:v>448.4126</c:v>
                </c:pt>
                <c:pt idx="19869">
                  <c:v>448.41590000000002</c:v>
                </c:pt>
                <c:pt idx="19870">
                  <c:v>448.41919999999999</c:v>
                </c:pt>
                <c:pt idx="19871">
                  <c:v>448.42259999999999</c:v>
                </c:pt>
                <c:pt idx="19872">
                  <c:v>448.42680000000001</c:v>
                </c:pt>
                <c:pt idx="19873">
                  <c:v>448.43040000000002</c:v>
                </c:pt>
                <c:pt idx="19874">
                  <c:v>448.43180000000001</c:v>
                </c:pt>
                <c:pt idx="19875">
                  <c:v>448.43700000000001</c:v>
                </c:pt>
                <c:pt idx="19876">
                  <c:v>448.4393</c:v>
                </c:pt>
                <c:pt idx="19877">
                  <c:v>448.44299999999998</c:v>
                </c:pt>
                <c:pt idx="19878">
                  <c:v>448.447</c:v>
                </c:pt>
                <c:pt idx="19879">
                  <c:v>448.4504</c:v>
                </c:pt>
                <c:pt idx="19880">
                  <c:v>448.45440000000002</c:v>
                </c:pt>
                <c:pt idx="19881">
                  <c:v>448.45870000000002</c:v>
                </c:pt>
                <c:pt idx="19882">
                  <c:v>448.46339999999998</c:v>
                </c:pt>
                <c:pt idx="19883">
                  <c:v>448.46699999999998</c:v>
                </c:pt>
                <c:pt idx="19884">
                  <c:v>448.47039999999998</c:v>
                </c:pt>
                <c:pt idx="19885">
                  <c:v>448.4742</c:v>
                </c:pt>
                <c:pt idx="19886">
                  <c:v>448.47750000000002</c:v>
                </c:pt>
                <c:pt idx="19887">
                  <c:v>448.48219999999998</c:v>
                </c:pt>
                <c:pt idx="19888">
                  <c:v>448.48680000000002</c:v>
                </c:pt>
                <c:pt idx="19889">
                  <c:v>448.49189999999999</c:v>
                </c:pt>
                <c:pt idx="19890">
                  <c:v>448.49400000000003</c:v>
                </c:pt>
                <c:pt idx="19891">
                  <c:v>448.49779999999998</c:v>
                </c:pt>
                <c:pt idx="19892">
                  <c:v>448.50119999999998</c:v>
                </c:pt>
                <c:pt idx="19893">
                  <c:v>448.505</c:v>
                </c:pt>
                <c:pt idx="19894">
                  <c:v>448.51010000000002</c:v>
                </c:pt>
                <c:pt idx="19895">
                  <c:v>448.5136</c:v>
                </c:pt>
                <c:pt idx="19896">
                  <c:v>448.51679999999999</c:v>
                </c:pt>
                <c:pt idx="19897">
                  <c:v>448.52100000000002</c:v>
                </c:pt>
                <c:pt idx="19898">
                  <c:v>448.52300000000002</c:v>
                </c:pt>
                <c:pt idx="19899">
                  <c:v>448.5274</c:v>
                </c:pt>
                <c:pt idx="19900">
                  <c:v>448.53160000000003</c:v>
                </c:pt>
                <c:pt idx="19901">
                  <c:v>448.53480000000002</c:v>
                </c:pt>
                <c:pt idx="19902">
                  <c:v>448.54020000000003</c:v>
                </c:pt>
                <c:pt idx="19903">
                  <c:v>448.5428</c:v>
                </c:pt>
                <c:pt idx="19904">
                  <c:v>448.54559999999998</c:v>
                </c:pt>
                <c:pt idx="19905">
                  <c:v>448.54969999999997</c:v>
                </c:pt>
                <c:pt idx="19906">
                  <c:v>448.55340000000001</c:v>
                </c:pt>
                <c:pt idx="19907">
                  <c:v>448.55720000000002</c:v>
                </c:pt>
                <c:pt idx="19908">
                  <c:v>448.56119999999999</c:v>
                </c:pt>
                <c:pt idx="19909">
                  <c:v>448.5634</c:v>
                </c:pt>
                <c:pt idx="19910">
                  <c:v>448.56799999999998</c:v>
                </c:pt>
                <c:pt idx="19911">
                  <c:v>448.56990000000002</c:v>
                </c:pt>
                <c:pt idx="19912">
                  <c:v>448.5727</c:v>
                </c:pt>
                <c:pt idx="19913">
                  <c:v>448.5779</c:v>
                </c:pt>
                <c:pt idx="19914">
                  <c:v>448.58109999999999</c:v>
                </c:pt>
                <c:pt idx="19915">
                  <c:v>448.58420000000001</c:v>
                </c:pt>
                <c:pt idx="19916">
                  <c:v>448.58839999999998</c:v>
                </c:pt>
                <c:pt idx="19917">
                  <c:v>448.59039999999999</c:v>
                </c:pt>
                <c:pt idx="19918">
                  <c:v>448.59500000000003</c:v>
                </c:pt>
                <c:pt idx="19919">
                  <c:v>448.59960000000001</c:v>
                </c:pt>
                <c:pt idx="19920">
                  <c:v>448.6026</c:v>
                </c:pt>
                <c:pt idx="19921">
                  <c:v>448.60629999999998</c:v>
                </c:pt>
                <c:pt idx="19922">
                  <c:v>448.61</c:v>
                </c:pt>
                <c:pt idx="19923">
                  <c:v>448.61559999999997</c:v>
                </c:pt>
                <c:pt idx="19924">
                  <c:v>448.61779999999999</c:v>
                </c:pt>
                <c:pt idx="19925">
                  <c:v>448.62009999999998</c:v>
                </c:pt>
                <c:pt idx="19926">
                  <c:v>448.62470000000002</c:v>
                </c:pt>
                <c:pt idx="19927">
                  <c:v>448.6284</c:v>
                </c:pt>
                <c:pt idx="19928">
                  <c:v>448.63299999999998</c:v>
                </c:pt>
                <c:pt idx="19929">
                  <c:v>448.63499999999999</c:v>
                </c:pt>
                <c:pt idx="19930">
                  <c:v>448.6386</c:v>
                </c:pt>
                <c:pt idx="19931">
                  <c:v>448.6422</c:v>
                </c:pt>
                <c:pt idx="19932">
                  <c:v>448.64490000000001</c:v>
                </c:pt>
                <c:pt idx="19933">
                  <c:v>448.64800000000002</c:v>
                </c:pt>
                <c:pt idx="19934">
                  <c:v>448.65100000000001</c:v>
                </c:pt>
                <c:pt idx="19935">
                  <c:v>448.6551</c:v>
                </c:pt>
                <c:pt idx="19936">
                  <c:v>448.6567</c:v>
                </c:pt>
                <c:pt idx="19937">
                  <c:v>448.66300000000001</c:v>
                </c:pt>
                <c:pt idx="19938">
                  <c:v>448.66579999999999</c:v>
                </c:pt>
                <c:pt idx="19939">
                  <c:v>448.67070000000001</c:v>
                </c:pt>
                <c:pt idx="19940">
                  <c:v>448.67399999999998</c:v>
                </c:pt>
                <c:pt idx="19941">
                  <c:v>448.67840000000001</c:v>
                </c:pt>
                <c:pt idx="19942">
                  <c:v>448.68239999999997</c:v>
                </c:pt>
                <c:pt idx="19943">
                  <c:v>448.68700000000001</c:v>
                </c:pt>
                <c:pt idx="19944">
                  <c:v>448.69170000000003</c:v>
                </c:pt>
                <c:pt idx="19945">
                  <c:v>448.69560000000001</c:v>
                </c:pt>
                <c:pt idx="19946">
                  <c:v>448.69839999999999</c:v>
                </c:pt>
                <c:pt idx="19947">
                  <c:v>448.70159999999998</c:v>
                </c:pt>
                <c:pt idx="19948">
                  <c:v>448.7056</c:v>
                </c:pt>
                <c:pt idx="19949">
                  <c:v>448.70859999999999</c:v>
                </c:pt>
                <c:pt idx="19950">
                  <c:v>448.71170000000001</c:v>
                </c:pt>
                <c:pt idx="19951">
                  <c:v>448.7165</c:v>
                </c:pt>
                <c:pt idx="19952">
                  <c:v>448.72</c:v>
                </c:pt>
                <c:pt idx="19953">
                  <c:v>448.72399999999999</c:v>
                </c:pt>
                <c:pt idx="19954">
                  <c:v>448.72710000000001</c:v>
                </c:pt>
                <c:pt idx="19955">
                  <c:v>448.73129999999998</c:v>
                </c:pt>
                <c:pt idx="19956">
                  <c:v>448.73540000000003</c:v>
                </c:pt>
                <c:pt idx="19957">
                  <c:v>448.73840000000001</c:v>
                </c:pt>
                <c:pt idx="19958">
                  <c:v>448.74329999999998</c:v>
                </c:pt>
                <c:pt idx="19959">
                  <c:v>448.74540000000002</c:v>
                </c:pt>
                <c:pt idx="19960">
                  <c:v>448.74860000000001</c:v>
                </c:pt>
                <c:pt idx="19961">
                  <c:v>448.75330000000002</c:v>
                </c:pt>
                <c:pt idx="19962">
                  <c:v>448.75670000000002</c:v>
                </c:pt>
                <c:pt idx="19963">
                  <c:v>448.7604</c:v>
                </c:pt>
                <c:pt idx="19964">
                  <c:v>448.76280000000003</c:v>
                </c:pt>
                <c:pt idx="19965">
                  <c:v>448.76710000000003</c:v>
                </c:pt>
                <c:pt idx="19966">
                  <c:v>448.77069999999998</c:v>
                </c:pt>
                <c:pt idx="19967">
                  <c:v>448.7731</c:v>
                </c:pt>
                <c:pt idx="19968">
                  <c:v>448.77780000000001</c:v>
                </c:pt>
                <c:pt idx="19969">
                  <c:v>448.77969999999999</c:v>
                </c:pt>
                <c:pt idx="19970">
                  <c:v>448.78440000000001</c:v>
                </c:pt>
                <c:pt idx="19971">
                  <c:v>448.78800000000001</c:v>
                </c:pt>
                <c:pt idx="19972">
                  <c:v>448.79219999999998</c:v>
                </c:pt>
                <c:pt idx="19973">
                  <c:v>448.79399999999998</c:v>
                </c:pt>
                <c:pt idx="19974">
                  <c:v>448.79599999999999</c:v>
                </c:pt>
                <c:pt idx="19975">
                  <c:v>448.8</c:v>
                </c:pt>
                <c:pt idx="19976">
                  <c:v>448.80259999999998</c:v>
                </c:pt>
                <c:pt idx="19977">
                  <c:v>448.80579999999998</c:v>
                </c:pt>
                <c:pt idx="19978">
                  <c:v>448.81060000000002</c:v>
                </c:pt>
                <c:pt idx="19979">
                  <c:v>448.81380000000001</c:v>
                </c:pt>
                <c:pt idx="19980">
                  <c:v>448.81740000000002</c:v>
                </c:pt>
                <c:pt idx="19981">
                  <c:v>448.82190000000003</c:v>
                </c:pt>
                <c:pt idx="19982">
                  <c:v>448.82499999999999</c:v>
                </c:pt>
                <c:pt idx="19983">
                  <c:v>448.83030000000002</c:v>
                </c:pt>
                <c:pt idx="19984">
                  <c:v>448.83479999999997</c:v>
                </c:pt>
                <c:pt idx="19985">
                  <c:v>448.8374</c:v>
                </c:pt>
                <c:pt idx="19986">
                  <c:v>448.84089999999998</c:v>
                </c:pt>
                <c:pt idx="19987">
                  <c:v>448.84399999999999</c:v>
                </c:pt>
                <c:pt idx="19988">
                  <c:v>448.84800000000001</c:v>
                </c:pt>
                <c:pt idx="19989">
                  <c:v>448.85109999999997</c:v>
                </c:pt>
                <c:pt idx="19990">
                  <c:v>448.85520000000002</c:v>
                </c:pt>
                <c:pt idx="19991">
                  <c:v>448.8587</c:v>
                </c:pt>
                <c:pt idx="19992">
                  <c:v>448.86219999999997</c:v>
                </c:pt>
                <c:pt idx="19993">
                  <c:v>448.8648</c:v>
                </c:pt>
                <c:pt idx="19994">
                  <c:v>448.86799999999999</c:v>
                </c:pt>
                <c:pt idx="19995">
                  <c:v>448.8723</c:v>
                </c:pt>
                <c:pt idx="19996">
                  <c:v>448.87380000000002</c:v>
                </c:pt>
                <c:pt idx="19997">
                  <c:v>448.87779999999998</c:v>
                </c:pt>
                <c:pt idx="19998">
                  <c:v>448.88139999999999</c:v>
                </c:pt>
                <c:pt idx="19999">
                  <c:v>448.88619999999997</c:v>
                </c:pt>
                <c:pt idx="20000">
                  <c:v>448.88889999999998</c:v>
                </c:pt>
                <c:pt idx="20001">
                  <c:v>448.89240000000001</c:v>
                </c:pt>
                <c:pt idx="20002">
                  <c:v>448.89609999999999</c:v>
                </c:pt>
                <c:pt idx="20003">
                  <c:v>448.9008</c:v>
                </c:pt>
                <c:pt idx="20004">
                  <c:v>448.904</c:v>
                </c:pt>
                <c:pt idx="20005">
                  <c:v>448.90859999999998</c:v>
                </c:pt>
                <c:pt idx="20006">
                  <c:v>448.9117</c:v>
                </c:pt>
                <c:pt idx="20007">
                  <c:v>448.91559999999998</c:v>
                </c:pt>
                <c:pt idx="20008">
                  <c:v>448.92</c:v>
                </c:pt>
                <c:pt idx="20009">
                  <c:v>448.92309999999998</c:v>
                </c:pt>
                <c:pt idx="20010">
                  <c:v>448.92660000000001</c:v>
                </c:pt>
                <c:pt idx="20011">
                  <c:v>448.92930000000001</c:v>
                </c:pt>
                <c:pt idx="20012">
                  <c:v>448.9332</c:v>
                </c:pt>
                <c:pt idx="20013">
                  <c:v>448.9366</c:v>
                </c:pt>
                <c:pt idx="20014">
                  <c:v>448.94060000000002</c:v>
                </c:pt>
                <c:pt idx="20015">
                  <c:v>448.94499999999999</c:v>
                </c:pt>
                <c:pt idx="20016">
                  <c:v>448.94799999999998</c:v>
                </c:pt>
                <c:pt idx="20017">
                  <c:v>448.95060000000001</c:v>
                </c:pt>
                <c:pt idx="20018">
                  <c:v>448.95460000000003</c:v>
                </c:pt>
                <c:pt idx="20019">
                  <c:v>448.95740000000001</c:v>
                </c:pt>
                <c:pt idx="20020">
                  <c:v>448.9597</c:v>
                </c:pt>
                <c:pt idx="20021">
                  <c:v>448.96469999999999</c:v>
                </c:pt>
                <c:pt idx="20022">
                  <c:v>448.96719999999999</c:v>
                </c:pt>
                <c:pt idx="20023">
                  <c:v>448.97070000000002</c:v>
                </c:pt>
                <c:pt idx="20024">
                  <c:v>448.97480000000002</c:v>
                </c:pt>
                <c:pt idx="20025">
                  <c:v>448.97989999999999</c:v>
                </c:pt>
                <c:pt idx="20026">
                  <c:v>448.98180000000002</c:v>
                </c:pt>
                <c:pt idx="20027">
                  <c:v>448.98660000000001</c:v>
                </c:pt>
                <c:pt idx="20028">
                  <c:v>448.9896</c:v>
                </c:pt>
                <c:pt idx="20029">
                  <c:v>448.99259999999998</c:v>
                </c:pt>
                <c:pt idx="20030">
                  <c:v>448.99560000000002</c:v>
                </c:pt>
                <c:pt idx="20031">
                  <c:v>449</c:v>
                </c:pt>
                <c:pt idx="20032">
                  <c:v>449.0034</c:v>
                </c:pt>
                <c:pt idx="20033">
                  <c:v>449.00700000000001</c:v>
                </c:pt>
                <c:pt idx="20034">
                  <c:v>449.00970000000001</c:v>
                </c:pt>
                <c:pt idx="20035">
                  <c:v>449.01560000000001</c:v>
                </c:pt>
                <c:pt idx="20036">
                  <c:v>449.0181</c:v>
                </c:pt>
                <c:pt idx="20037">
                  <c:v>449.0224</c:v>
                </c:pt>
                <c:pt idx="20038">
                  <c:v>449.02620000000002</c:v>
                </c:pt>
                <c:pt idx="20039">
                  <c:v>449.02949999999998</c:v>
                </c:pt>
                <c:pt idx="20040">
                  <c:v>449.0317</c:v>
                </c:pt>
                <c:pt idx="20041">
                  <c:v>449.03629999999998</c:v>
                </c:pt>
                <c:pt idx="20042">
                  <c:v>449.0394</c:v>
                </c:pt>
                <c:pt idx="20043">
                  <c:v>449.04219999999998</c:v>
                </c:pt>
                <c:pt idx="20044">
                  <c:v>449.04610000000002</c:v>
                </c:pt>
                <c:pt idx="20045">
                  <c:v>449.04919999999998</c:v>
                </c:pt>
                <c:pt idx="20046">
                  <c:v>449.05200000000002</c:v>
                </c:pt>
                <c:pt idx="20047">
                  <c:v>449.05599999999998</c:v>
                </c:pt>
                <c:pt idx="20048">
                  <c:v>449.0609</c:v>
                </c:pt>
                <c:pt idx="20049">
                  <c:v>449.06330000000003</c:v>
                </c:pt>
                <c:pt idx="20050">
                  <c:v>449.06760000000003</c:v>
                </c:pt>
                <c:pt idx="20051">
                  <c:v>449.07080000000002</c:v>
                </c:pt>
                <c:pt idx="20052">
                  <c:v>449.07369999999997</c:v>
                </c:pt>
                <c:pt idx="20053">
                  <c:v>449.07659999999998</c:v>
                </c:pt>
                <c:pt idx="20054">
                  <c:v>449.08139999999997</c:v>
                </c:pt>
                <c:pt idx="20055">
                  <c:v>449.08499999999998</c:v>
                </c:pt>
                <c:pt idx="20056">
                  <c:v>449.0883</c:v>
                </c:pt>
                <c:pt idx="20057">
                  <c:v>449.09059999999999</c:v>
                </c:pt>
                <c:pt idx="20058">
                  <c:v>449.0951</c:v>
                </c:pt>
                <c:pt idx="20059">
                  <c:v>449.09809999999999</c:v>
                </c:pt>
                <c:pt idx="20060">
                  <c:v>449.10180000000003</c:v>
                </c:pt>
                <c:pt idx="20061">
                  <c:v>449.10500000000002</c:v>
                </c:pt>
                <c:pt idx="20062">
                  <c:v>449.10939999999999</c:v>
                </c:pt>
                <c:pt idx="20063">
                  <c:v>449.11180000000002</c:v>
                </c:pt>
                <c:pt idx="20064">
                  <c:v>449.11529999999999</c:v>
                </c:pt>
                <c:pt idx="20065">
                  <c:v>449.11860000000001</c:v>
                </c:pt>
                <c:pt idx="20066">
                  <c:v>449.1216</c:v>
                </c:pt>
                <c:pt idx="20067">
                  <c:v>449.12400000000002</c:v>
                </c:pt>
                <c:pt idx="20068">
                  <c:v>449.12700000000001</c:v>
                </c:pt>
                <c:pt idx="20069">
                  <c:v>449.1309</c:v>
                </c:pt>
                <c:pt idx="20070">
                  <c:v>449.13440000000003</c:v>
                </c:pt>
                <c:pt idx="20071">
                  <c:v>449.13780000000003</c:v>
                </c:pt>
                <c:pt idx="20072">
                  <c:v>449.14060000000001</c:v>
                </c:pt>
                <c:pt idx="20073">
                  <c:v>449.1456</c:v>
                </c:pt>
                <c:pt idx="20074">
                  <c:v>449.14859999999999</c:v>
                </c:pt>
                <c:pt idx="20075">
                  <c:v>449.15140000000002</c:v>
                </c:pt>
                <c:pt idx="20076">
                  <c:v>449.15559999999999</c:v>
                </c:pt>
                <c:pt idx="20077">
                  <c:v>449.15820000000002</c:v>
                </c:pt>
                <c:pt idx="20078">
                  <c:v>449.1626</c:v>
                </c:pt>
                <c:pt idx="20079">
                  <c:v>449.16480000000001</c:v>
                </c:pt>
                <c:pt idx="20080">
                  <c:v>449.16890000000001</c:v>
                </c:pt>
                <c:pt idx="20081">
                  <c:v>449.17180000000002</c:v>
                </c:pt>
                <c:pt idx="20082">
                  <c:v>449.17660000000001</c:v>
                </c:pt>
                <c:pt idx="20083">
                  <c:v>449.18060000000003</c:v>
                </c:pt>
                <c:pt idx="20084">
                  <c:v>449.18169999999998</c:v>
                </c:pt>
                <c:pt idx="20085">
                  <c:v>449.18599999999998</c:v>
                </c:pt>
                <c:pt idx="20086">
                  <c:v>449.18979999999999</c:v>
                </c:pt>
                <c:pt idx="20087">
                  <c:v>449.19279999999998</c:v>
                </c:pt>
                <c:pt idx="20088">
                  <c:v>449.19549999999998</c:v>
                </c:pt>
                <c:pt idx="20089">
                  <c:v>449.19959999999998</c:v>
                </c:pt>
                <c:pt idx="20090">
                  <c:v>449.2038</c:v>
                </c:pt>
                <c:pt idx="20091">
                  <c:v>449.20600000000002</c:v>
                </c:pt>
                <c:pt idx="20092">
                  <c:v>449.21</c:v>
                </c:pt>
                <c:pt idx="20093">
                  <c:v>449.21339999999998</c:v>
                </c:pt>
                <c:pt idx="20094">
                  <c:v>449.2176</c:v>
                </c:pt>
                <c:pt idx="20095">
                  <c:v>449.22199999999998</c:v>
                </c:pt>
                <c:pt idx="20096">
                  <c:v>449.22399999999999</c:v>
                </c:pt>
                <c:pt idx="20097">
                  <c:v>449.22719999999998</c:v>
                </c:pt>
                <c:pt idx="20098">
                  <c:v>449.23200000000003</c:v>
                </c:pt>
                <c:pt idx="20099">
                  <c:v>449.23430000000002</c:v>
                </c:pt>
                <c:pt idx="20100">
                  <c:v>449.23829999999998</c:v>
                </c:pt>
                <c:pt idx="20101">
                  <c:v>449.24220000000003</c:v>
                </c:pt>
                <c:pt idx="20102">
                  <c:v>449.2448</c:v>
                </c:pt>
                <c:pt idx="20103">
                  <c:v>449.24720000000002</c:v>
                </c:pt>
                <c:pt idx="20104">
                  <c:v>449.25189999999998</c:v>
                </c:pt>
                <c:pt idx="20105">
                  <c:v>449.2559</c:v>
                </c:pt>
                <c:pt idx="20106">
                  <c:v>449.25779999999997</c:v>
                </c:pt>
                <c:pt idx="20107">
                  <c:v>449.26179999999999</c:v>
                </c:pt>
                <c:pt idx="20108">
                  <c:v>449.26420000000002</c:v>
                </c:pt>
                <c:pt idx="20109">
                  <c:v>449.2672</c:v>
                </c:pt>
                <c:pt idx="20110">
                  <c:v>449.27019999999999</c:v>
                </c:pt>
                <c:pt idx="20111">
                  <c:v>449.27480000000003</c:v>
                </c:pt>
                <c:pt idx="20112">
                  <c:v>449.27780000000001</c:v>
                </c:pt>
                <c:pt idx="20113">
                  <c:v>449.2824</c:v>
                </c:pt>
                <c:pt idx="20114">
                  <c:v>449.28570000000002</c:v>
                </c:pt>
                <c:pt idx="20115">
                  <c:v>449.28980000000001</c:v>
                </c:pt>
                <c:pt idx="20116">
                  <c:v>449.29239999999999</c:v>
                </c:pt>
                <c:pt idx="20117">
                  <c:v>449.29489999999998</c:v>
                </c:pt>
                <c:pt idx="20118">
                  <c:v>449.3</c:v>
                </c:pt>
                <c:pt idx="20119">
                  <c:v>449.30119999999999</c:v>
                </c:pt>
                <c:pt idx="20120">
                  <c:v>449.30700000000002</c:v>
                </c:pt>
                <c:pt idx="20121">
                  <c:v>449.30939999999998</c:v>
                </c:pt>
                <c:pt idx="20122">
                  <c:v>449.31200000000001</c:v>
                </c:pt>
                <c:pt idx="20123">
                  <c:v>449.31459999999998</c:v>
                </c:pt>
                <c:pt idx="20124">
                  <c:v>449.31819999999999</c:v>
                </c:pt>
                <c:pt idx="20125">
                  <c:v>449.32319999999999</c:v>
                </c:pt>
                <c:pt idx="20126">
                  <c:v>449.32569999999998</c:v>
                </c:pt>
                <c:pt idx="20127">
                  <c:v>449.33</c:v>
                </c:pt>
                <c:pt idx="20128">
                  <c:v>449.3338</c:v>
                </c:pt>
                <c:pt idx="20129">
                  <c:v>449.33589999999998</c:v>
                </c:pt>
                <c:pt idx="20130">
                  <c:v>449.34</c:v>
                </c:pt>
                <c:pt idx="20131">
                  <c:v>449.34359999999998</c:v>
                </c:pt>
                <c:pt idx="20132">
                  <c:v>449.34649999999999</c:v>
                </c:pt>
                <c:pt idx="20133">
                  <c:v>449.35</c:v>
                </c:pt>
                <c:pt idx="20134">
                  <c:v>449.35410000000002</c:v>
                </c:pt>
                <c:pt idx="20135">
                  <c:v>449.35759999999999</c:v>
                </c:pt>
                <c:pt idx="20136">
                  <c:v>449.3605</c:v>
                </c:pt>
                <c:pt idx="20137">
                  <c:v>449.36439999999999</c:v>
                </c:pt>
                <c:pt idx="20138">
                  <c:v>449.36660000000001</c:v>
                </c:pt>
                <c:pt idx="20139">
                  <c:v>449.37099999999998</c:v>
                </c:pt>
                <c:pt idx="20140">
                  <c:v>449.3734</c:v>
                </c:pt>
                <c:pt idx="20141">
                  <c:v>449.37729999999999</c:v>
                </c:pt>
                <c:pt idx="20142">
                  <c:v>449.38029999999998</c:v>
                </c:pt>
                <c:pt idx="20143">
                  <c:v>449.3836</c:v>
                </c:pt>
                <c:pt idx="20144">
                  <c:v>449.38659999999999</c:v>
                </c:pt>
                <c:pt idx="20145">
                  <c:v>449.38959999999997</c:v>
                </c:pt>
                <c:pt idx="20146">
                  <c:v>449.39240000000001</c:v>
                </c:pt>
                <c:pt idx="20147">
                  <c:v>449.39640000000003</c:v>
                </c:pt>
                <c:pt idx="20148">
                  <c:v>449.4015</c:v>
                </c:pt>
                <c:pt idx="20149">
                  <c:v>449.404</c:v>
                </c:pt>
                <c:pt idx="20150">
                  <c:v>449.40969999999999</c:v>
                </c:pt>
                <c:pt idx="20151">
                  <c:v>449.41199999999998</c:v>
                </c:pt>
                <c:pt idx="20152">
                  <c:v>449.41640000000001</c:v>
                </c:pt>
                <c:pt idx="20153">
                  <c:v>449.41820000000001</c:v>
                </c:pt>
                <c:pt idx="20154">
                  <c:v>449.42200000000003</c:v>
                </c:pt>
                <c:pt idx="20155">
                  <c:v>449.42500000000001</c:v>
                </c:pt>
                <c:pt idx="20156">
                  <c:v>449.42809999999997</c:v>
                </c:pt>
                <c:pt idx="20157">
                  <c:v>449.43259999999998</c:v>
                </c:pt>
                <c:pt idx="20158">
                  <c:v>449.4366</c:v>
                </c:pt>
                <c:pt idx="20159">
                  <c:v>449.44069999999999</c:v>
                </c:pt>
                <c:pt idx="20160">
                  <c:v>449.44459999999998</c:v>
                </c:pt>
                <c:pt idx="20161">
                  <c:v>449.44880000000001</c:v>
                </c:pt>
                <c:pt idx="20162">
                  <c:v>449.452</c:v>
                </c:pt>
                <c:pt idx="20163">
                  <c:v>449.45530000000002</c:v>
                </c:pt>
                <c:pt idx="20164">
                  <c:v>449.46080000000001</c:v>
                </c:pt>
                <c:pt idx="20165">
                  <c:v>449.46300000000002</c:v>
                </c:pt>
                <c:pt idx="20166">
                  <c:v>449.46600000000001</c:v>
                </c:pt>
                <c:pt idx="20167">
                  <c:v>449.47129999999999</c:v>
                </c:pt>
                <c:pt idx="20168">
                  <c:v>449.47340000000003</c:v>
                </c:pt>
                <c:pt idx="20169">
                  <c:v>449.47800000000001</c:v>
                </c:pt>
                <c:pt idx="20170">
                  <c:v>449.48009999999999</c:v>
                </c:pt>
                <c:pt idx="20171">
                  <c:v>449.48439999999999</c:v>
                </c:pt>
                <c:pt idx="20172">
                  <c:v>449.48790000000002</c:v>
                </c:pt>
                <c:pt idx="20173">
                  <c:v>449.49200000000002</c:v>
                </c:pt>
                <c:pt idx="20174">
                  <c:v>449.4948</c:v>
                </c:pt>
                <c:pt idx="20175">
                  <c:v>449.4975</c:v>
                </c:pt>
                <c:pt idx="20176">
                  <c:v>449.50020000000001</c:v>
                </c:pt>
                <c:pt idx="20177">
                  <c:v>449.50479999999999</c:v>
                </c:pt>
                <c:pt idx="20178">
                  <c:v>449.50869999999998</c:v>
                </c:pt>
                <c:pt idx="20179">
                  <c:v>449.51060000000001</c:v>
                </c:pt>
                <c:pt idx="20180">
                  <c:v>449.51440000000002</c:v>
                </c:pt>
                <c:pt idx="20181">
                  <c:v>449.5179</c:v>
                </c:pt>
                <c:pt idx="20182">
                  <c:v>449.5222</c:v>
                </c:pt>
                <c:pt idx="20183">
                  <c:v>449.52379999999999</c:v>
                </c:pt>
                <c:pt idx="20184">
                  <c:v>449.52730000000003</c:v>
                </c:pt>
                <c:pt idx="20185">
                  <c:v>449.52980000000002</c:v>
                </c:pt>
                <c:pt idx="20186">
                  <c:v>449.53460000000001</c:v>
                </c:pt>
                <c:pt idx="20187">
                  <c:v>449.5376</c:v>
                </c:pt>
                <c:pt idx="20188">
                  <c:v>449.54059999999998</c:v>
                </c:pt>
                <c:pt idx="20189">
                  <c:v>449.54469999999998</c:v>
                </c:pt>
                <c:pt idx="20190">
                  <c:v>449.54790000000003</c:v>
                </c:pt>
                <c:pt idx="20191">
                  <c:v>449.55160000000001</c:v>
                </c:pt>
                <c:pt idx="20192">
                  <c:v>449.55399999999997</c:v>
                </c:pt>
                <c:pt idx="20193">
                  <c:v>449.5582</c:v>
                </c:pt>
                <c:pt idx="20194">
                  <c:v>449.56119999999999</c:v>
                </c:pt>
                <c:pt idx="20195">
                  <c:v>449.56529999999998</c:v>
                </c:pt>
                <c:pt idx="20196">
                  <c:v>449.56700000000001</c:v>
                </c:pt>
                <c:pt idx="20197">
                  <c:v>449.57089999999999</c:v>
                </c:pt>
                <c:pt idx="20198">
                  <c:v>449.57619999999997</c:v>
                </c:pt>
                <c:pt idx="20199">
                  <c:v>449.5795</c:v>
                </c:pt>
                <c:pt idx="20200">
                  <c:v>449.5829</c:v>
                </c:pt>
                <c:pt idx="20201">
                  <c:v>449.58519999999999</c:v>
                </c:pt>
                <c:pt idx="20202">
                  <c:v>449.5899</c:v>
                </c:pt>
                <c:pt idx="20203">
                  <c:v>449.5915</c:v>
                </c:pt>
                <c:pt idx="20204">
                  <c:v>449.596</c:v>
                </c:pt>
                <c:pt idx="20205">
                  <c:v>449.6</c:v>
                </c:pt>
                <c:pt idx="20206">
                  <c:v>449.60359999999997</c:v>
                </c:pt>
                <c:pt idx="20207">
                  <c:v>449.60640000000001</c:v>
                </c:pt>
                <c:pt idx="20208">
                  <c:v>449.60719999999998</c:v>
                </c:pt>
                <c:pt idx="20209">
                  <c:v>449.61020000000002</c:v>
                </c:pt>
                <c:pt idx="20210">
                  <c:v>449.6146</c:v>
                </c:pt>
                <c:pt idx="20211">
                  <c:v>449.61759999999998</c:v>
                </c:pt>
                <c:pt idx="20212">
                  <c:v>449.62259999999998</c:v>
                </c:pt>
                <c:pt idx="20213">
                  <c:v>449.62560000000002</c:v>
                </c:pt>
                <c:pt idx="20214">
                  <c:v>449.62889999999999</c:v>
                </c:pt>
                <c:pt idx="20215">
                  <c:v>449.63189999999997</c:v>
                </c:pt>
                <c:pt idx="20216">
                  <c:v>449.63580000000002</c:v>
                </c:pt>
                <c:pt idx="20217">
                  <c:v>449.63940000000002</c:v>
                </c:pt>
                <c:pt idx="20218">
                  <c:v>449.64240000000001</c:v>
                </c:pt>
                <c:pt idx="20219">
                  <c:v>449.64620000000002</c:v>
                </c:pt>
                <c:pt idx="20220">
                  <c:v>449.64980000000003</c:v>
                </c:pt>
                <c:pt idx="20221">
                  <c:v>449.6524</c:v>
                </c:pt>
                <c:pt idx="20222">
                  <c:v>449.65679999999998</c:v>
                </c:pt>
                <c:pt idx="20223">
                  <c:v>449.65899999999999</c:v>
                </c:pt>
                <c:pt idx="20224">
                  <c:v>449.66300000000001</c:v>
                </c:pt>
                <c:pt idx="20225">
                  <c:v>449.66539999999998</c:v>
                </c:pt>
                <c:pt idx="20226">
                  <c:v>449.6705</c:v>
                </c:pt>
                <c:pt idx="20227">
                  <c:v>449.67340000000002</c:v>
                </c:pt>
                <c:pt idx="20228">
                  <c:v>449.67720000000003</c:v>
                </c:pt>
                <c:pt idx="20229">
                  <c:v>449.67880000000002</c:v>
                </c:pt>
                <c:pt idx="20230">
                  <c:v>449.68259999999998</c:v>
                </c:pt>
                <c:pt idx="20231">
                  <c:v>449.68459999999999</c:v>
                </c:pt>
                <c:pt idx="20232">
                  <c:v>449.68810000000002</c:v>
                </c:pt>
                <c:pt idx="20233">
                  <c:v>449.69159999999999</c:v>
                </c:pt>
                <c:pt idx="20234">
                  <c:v>449.69589999999999</c:v>
                </c:pt>
                <c:pt idx="20235">
                  <c:v>449.69929999999999</c:v>
                </c:pt>
                <c:pt idx="20236">
                  <c:v>449.70339999999999</c:v>
                </c:pt>
                <c:pt idx="20237">
                  <c:v>449.70659999999998</c:v>
                </c:pt>
                <c:pt idx="20238">
                  <c:v>449.70960000000002</c:v>
                </c:pt>
                <c:pt idx="20239">
                  <c:v>449.71230000000003</c:v>
                </c:pt>
                <c:pt idx="20240">
                  <c:v>449.71539999999999</c:v>
                </c:pt>
                <c:pt idx="20241">
                  <c:v>449.71899999999999</c:v>
                </c:pt>
                <c:pt idx="20242">
                  <c:v>449.7217</c:v>
                </c:pt>
                <c:pt idx="20243">
                  <c:v>449.72579999999999</c:v>
                </c:pt>
                <c:pt idx="20244">
                  <c:v>449.72930000000002</c:v>
                </c:pt>
                <c:pt idx="20245">
                  <c:v>449.73239999999998</c:v>
                </c:pt>
                <c:pt idx="20246">
                  <c:v>449.7362</c:v>
                </c:pt>
                <c:pt idx="20247">
                  <c:v>449.73939999999999</c:v>
                </c:pt>
                <c:pt idx="20248">
                  <c:v>449.74279999999999</c:v>
                </c:pt>
                <c:pt idx="20249">
                  <c:v>449.74599999999998</c:v>
                </c:pt>
                <c:pt idx="20250">
                  <c:v>449.74939999999998</c:v>
                </c:pt>
                <c:pt idx="20251">
                  <c:v>449.75259999999997</c:v>
                </c:pt>
                <c:pt idx="20252">
                  <c:v>449.75689999999997</c:v>
                </c:pt>
                <c:pt idx="20253">
                  <c:v>449.7604</c:v>
                </c:pt>
                <c:pt idx="20254">
                  <c:v>449.76400000000001</c:v>
                </c:pt>
                <c:pt idx="20255">
                  <c:v>449.76620000000003</c:v>
                </c:pt>
                <c:pt idx="20256">
                  <c:v>449.77</c:v>
                </c:pt>
                <c:pt idx="20257">
                  <c:v>449.77390000000003</c:v>
                </c:pt>
                <c:pt idx="20258">
                  <c:v>449.77640000000002</c:v>
                </c:pt>
                <c:pt idx="20259">
                  <c:v>449.77969999999999</c:v>
                </c:pt>
                <c:pt idx="20260">
                  <c:v>449.78410000000002</c:v>
                </c:pt>
                <c:pt idx="20261">
                  <c:v>449.78680000000003</c:v>
                </c:pt>
                <c:pt idx="20262">
                  <c:v>449.79140000000001</c:v>
                </c:pt>
                <c:pt idx="20263">
                  <c:v>449.79450000000003</c:v>
                </c:pt>
                <c:pt idx="20264">
                  <c:v>449.79669999999999</c:v>
                </c:pt>
                <c:pt idx="20265">
                  <c:v>449.8</c:v>
                </c:pt>
                <c:pt idx="20266">
                  <c:v>449.80470000000003</c:v>
                </c:pt>
                <c:pt idx="20267">
                  <c:v>449.80860000000001</c:v>
                </c:pt>
                <c:pt idx="20268">
                  <c:v>449.81189999999998</c:v>
                </c:pt>
                <c:pt idx="20269">
                  <c:v>449.81490000000002</c:v>
                </c:pt>
                <c:pt idx="20270">
                  <c:v>449.81799999999998</c:v>
                </c:pt>
                <c:pt idx="20271">
                  <c:v>449.82029999999997</c:v>
                </c:pt>
                <c:pt idx="20272">
                  <c:v>449.82459999999998</c:v>
                </c:pt>
                <c:pt idx="20273">
                  <c:v>449.8261</c:v>
                </c:pt>
                <c:pt idx="20274">
                  <c:v>449.83120000000002</c:v>
                </c:pt>
                <c:pt idx="20275">
                  <c:v>449.83339999999998</c:v>
                </c:pt>
                <c:pt idx="20276">
                  <c:v>449.8372</c:v>
                </c:pt>
                <c:pt idx="20277">
                  <c:v>449.84320000000002</c:v>
                </c:pt>
                <c:pt idx="20278">
                  <c:v>449.84559999999999</c:v>
                </c:pt>
                <c:pt idx="20279">
                  <c:v>449.84960000000001</c:v>
                </c:pt>
                <c:pt idx="20280">
                  <c:v>449.85300000000001</c:v>
                </c:pt>
                <c:pt idx="20281">
                  <c:v>449.85660000000001</c:v>
                </c:pt>
                <c:pt idx="20282">
                  <c:v>449.86020000000002</c:v>
                </c:pt>
                <c:pt idx="20283">
                  <c:v>449.86399999999998</c:v>
                </c:pt>
                <c:pt idx="20284">
                  <c:v>449.86900000000003</c:v>
                </c:pt>
                <c:pt idx="20285">
                  <c:v>449.87200000000001</c:v>
                </c:pt>
                <c:pt idx="20286">
                  <c:v>449.875</c:v>
                </c:pt>
                <c:pt idx="20287">
                  <c:v>449.87810000000002</c:v>
                </c:pt>
                <c:pt idx="20288">
                  <c:v>449.88260000000002</c:v>
                </c:pt>
                <c:pt idx="20289">
                  <c:v>449.88630000000001</c:v>
                </c:pt>
                <c:pt idx="20290">
                  <c:v>449.89019999999999</c:v>
                </c:pt>
                <c:pt idx="20291">
                  <c:v>449.89150000000001</c:v>
                </c:pt>
                <c:pt idx="20292">
                  <c:v>449.8954</c:v>
                </c:pt>
                <c:pt idx="20293">
                  <c:v>449.9</c:v>
                </c:pt>
                <c:pt idx="20294">
                  <c:v>449.90179999999998</c:v>
                </c:pt>
                <c:pt idx="20295">
                  <c:v>449.90379999999999</c:v>
                </c:pt>
                <c:pt idx="20296">
                  <c:v>449.9074</c:v>
                </c:pt>
                <c:pt idx="20297">
                  <c:v>449.91199999999998</c:v>
                </c:pt>
                <c:pt idx="20298">
                  <c:v>449.91410000000002</c:v>
                </c:pt>
                <c:pt idx="20299">
                  <c:v>449.91910000000001</c:v>
                </c:pt>
                <c:pt idx="20300">
                  <c:v>449.92169999999999</c:v>
                </c:pt>
                <c:pt idx="20301">
                  <c:v>449.92439999999999</c:v>
                </c:pt>
                <c:pt idx="20302">
                  <c:v>449.92599999999999</c:v>
                </c:pt>
                <c:pt idx="20303">
                  <c:v>449.93040000000002</c:v>
                </c:pt>
                <c:pt idx="20304">
                  <c:v>449.93299999999999</c:v>
                </c:pt>
                <c:pt idx="20305">
                  <c:v>449.93509999999998</c:v>
                </c:pt>
                <c:pt idx="20306">
                  <c:v>449.93959999999998</c:v>
                </c:pt>
                <c:pt idx="20307">
                  <c:v>449.94400000000002</c:v>
                </c:pt>
                <c:pt idx="20308">
                  <c:v>449.9461</c:v>
                </c:pt>
                <c:pt idx="20309">
                  <c:v>449.95030000000003</c:v>
                </c:pt>
                <c:pt idx="20310">
                  <c:v>449.95330000000001</c:v>
                </c:pt>
                <c:pt idx="20311">
                  <c:v>449.95620000000002</c:v>
                </c:pt>
                <c:pt idx="20312">
                  <c:v>449.95940000000002</c:v>
                </c:pt>
                <c:pt idx="20313">
                  <c:v>449.96100000000001</c:v>
                </c:pt>
                <c:pt idx="20314">
                  <c:v>449.96409999999997</c:v>
                </c:pt>
                <c:pt idx="20315">
                  <c:v>449.96839999999997</c:v>
                </c:pt>
                <c:pt idx="20316">
                  <c:v>449.97239999999999</c:v>
                </c:pt>
                <c:pt idx="20317">
                  <c:v>449.97480000000002</c:v>
                </c:pt>
                <c:pt idx="20318">
                  <c:v>449.9787</c:v>
                </c:pt>
                <c:pt idx="20319">
                  <c:v>449.9812</c:v>
                </c:pt>
                <c:pt idx="20320">
                  <c:v>449.98559999999998</c:v>
                </c:pt>
                <c:pt idx="20321">
                  <c:v>449.98939999999999</c:v>
                </c:pt>
                <c:pt idx="20322">
                  <c:v>449.99239999999998</c:v>
                </c:pt>
                <c:pt idx="20323">
                  <c:v>449.99560000000002</c:v>
                </c:pt>
                <c:pt idx="20324">
                  <c:v>450.00060000000002</c:v>
                </c:pt>
                <c:pt idx="20325">
                  <c:v>450.00299999999999</c:v>
                </c:pt>
                <c:pt idx="20326">
                  <c:v>450.00560000000002</c:v>
                </c:pt>
                <c:pt idx="20327">
                  <c:v>450.00920000000002</c:v>
                </c:pt>
                <c:pt idx="20328">
                  <c:v>450.01440000000002</c:v>
                </c:pt>
                <c:pt idx="20329">
                  <c:v>450.01519999999999</c:v>
                </c:pt>
                <c:pt idx="20330">
                  <c:v>450.01949999999999</c:v>
                </c:pt>
                <c:pt idx="20331">
                  <c:v>450.02120000000002</c:v>
                </c:pt>
                <c:pt idx="20332">
                  <c:v>450.02350000000001</c:v>
                </c:pt>
                <c:pt idx="20333">
                  <c:v>450.02820000000003</c:v>
                </c:pt>
                <c:pt idx="20334">
                  <c:v>450.03160000000003</c:v>
                </c:pt>
                <c:pt idx="20335">
                  <c:v>450.03460000000001</c:v>
                </c:pt>
                <c:pt idx="20336">
                  <c:v>450.0394</c:v>
                </c:pt>
                <c:pt idx="20337">
                  <c:v>450.04219999999998</c:v>
                </c:pt>
                <c:pt idx="20338">
                  <c:v>450.04559999999998</c:v>
                </c:pt>
                <c:pt idx="20339">
                  <c:v>450.04840000000002</c:v>
                </c:pt>
                <c:pt idx="20340">
                  <c:v>450.05099999999999</c:v>
                </c:pt>
                <c:pt idx="20341">
                  <c:v>450.05329999999998</c:v>
                </c:pt>
                <c:pt idx="20342">
                  <c:v>450.0575</c:v>
                </c:pt>
                <c:pt idx="20343">
                  <c:v>450.06040000000002</c:v>
                </c:pt>
                <c:pt idx="20344">
                  <c:v>450.06380000000001</c:v>
                </c:pt>
                <c:pt idx="20345">
                  <c:v>450.06700000000001</c:v>
                </c:pt>
                <c:pt idx="20346">
                  <c:v>450.06959999999998</c:v>
                </c:pt>
                <c:pt idx="20347">
                  <c:v>450.07229999999998</c:v>
                </c:pt>
                <c:pt idx="20348">
                  <c:v>450.07600000000002</c:v>
                </c:pt>
                <c:pt idx="20349">
                  <c:v>450.07909999999998</c:v>
                </c:pt>
                <c:pt idx="20350">
                  <c:v>450.08319999999998</c:v>
                </c:pt>
                <c:pt idx="20351">
                  <c:v>450.08609999999999</c:v>
                </c:pt>
                <c:pt idx="20352">
                  <c:v>450.08929999999998</c:v>
                </c:pt>
                <c:pt idx="20353">
                  <c:v>450.0926</c:v>
                </c:pt>
                <c:pt idx="20354">
                  <c:v>450.09719999999999</c:v>
                </c:pt>
                <c:pt idx="20355">
                  <c:v>450.09960000000001</c:v>
                </c:pt>
                <c:pt idx="20356">
                  <c:v>450.10309999999998</c:v>
                </c:pt>
                <c:pt idx="20357">
                  <c:v>450.10590000000002</c:v>
                </c:pt>
                <c:pt idx="20358">
                  <c:v>450.10860000000002</c:v>
                </c:pt>
                <c:pt idx="20359">
                  <c:v>450.11200000000002</c:v>
                </c:pt>
                <c:pt idx="20360">
                  <c:v>450.11759999999998</c:v>
                </c:pt>
                <c:pt idx="20361">
                  <c:v>450.12079999999997</c:v>
                </c:pt>
                <c:pt idx="20362">
                  <c:v>450.12299999999999</c:v>
                </c:pt>
                <c:pt idx="20363">
                  <c:v>450.1275</c:v>
                </c:pt>
                <c:pt idx="20364">
                  <c:v>450.1284</c:v>
                </c:pt>
                <c:pt idx="20365">
                  <c:v>450.13209999999998</c:v>
                </c:pt>
                <c:pt idx="20366">
                  <c:v>450.13420000000002</c:v>
                </c:pt>
                <c:pt idx="20367">
                  <c:v>450.13799999999998</c:v>
                </c:pt>
                <c:pt idx="20368">
                  <c:v>450.14060000000001</c:v>
                </c:pt>
                <c:pt idx="20369">
                  <c:v>450.14400000000001</c:v>
                </c:pt>
                <c:pt idx="20370">
                  <c:v>450.14679999999998</c:v>
                </c:pt>
                <c:pt idx="20371">
                  <c:v>450.15039999999999</c:v>
                </c:pt>
                <c:pt idx="20372">
                  <c:v>450.15440000000001</c:v>
                </c:pt>
                <c:pt idx="20373">
                  <c:v>450.15570000000002</c:v>
                </c:pt>
                <c:pt idx="20374">
                  <c:v>450.15910000000002</c:v>
                </c:pt>
                <c:pt idx="20375">
                  <c:v>450.16160000000002</c:v>
                </c:pt>
                <c:pt idx="20376">
                  <c:v>450.16539999999998</c:v>
                </c:pt>
                <c:pt idx="20377">
                  <c:v>450.17020000000002</c:v>
                </c:pt>
                <c:pt idx="20378">
                  <c:v>450.17270000000002</c:v>
                </c:pt>
                <c:pt idx="20379">
                  <c:v>450.17660000000001</c:v>
                </c:pt>
                <c:pt idx="20380">
                  <c:v>450.17899999999997</c:v>
                </c:pt>
                <c:pt idx="20381">
                  <c:v>450.18299999999999</c:v>
                </c:pt>
                <c:pt idx="20382">
                  <c:v>450.18700000000001</c:v>
                </c:pt>
                <c:pt idx="20383">
                  <c:v>450.19189999999998</c:v>
                </c:pt>
                <c:pt idx="20384">
                  <c:v>450.19330000000002</c:v>
                </c:pt>
                <c:pt idx="20385">
                  <c:v>450.1968</c:v>
                </c:pt>
                <c:pt idx="20386">
                  <c:v>450.19929999999999</c:v>
                </c:pt>
                <c:pt idx="20387">
                  <c:v>450.20159999999998</c:v>
                </c:pt>
                <c:pt idx="20388">
                  <c:v>450.20490000000001</c:v>
                </c:pt>
                <c:pt idx="20389">
                  <c:v>450.20800000000003</c:v>
                </c:pt>
                <c:pt idx="20390">
                  <c:v>450.21039999999999</c:v>
                </c:pt>
                <c:pt idx="20391">
                  <c:v>450.21440000000001</c:v>
                </c:pt>
                <c:pt idx="20392">
                  <c:v>450.21940000000001</c:v>
                </c:pt>
                <c:pt idx="20393">
                  <c:v>450.22160000000002</c:v>
                </c:pt>
                <c:pt idx="20394">
                  <c:v>450.22539999999998</c:v>
                </c:pt>
                <c:pt idx="20395">
                  <c:v>450.22739999999999</c:v>
                </c:pt>
                <c:pt idx="20396">
                  <c:v>450.23039999999997</c:v>
                </c:pt>
                <c:pt idx="20397">
                  <c:v>450.23399999999998</c:v>
                </c:pt>
                <c:pt idx="20398">
                  <c:v>450.23790000000002</c:v>
                </c:pt>
                <c:pt idx="20399">
                  <c:v>450.24079999999998</c:v>
                </c:pt>
                <c:pt idx="20400">
                  <c:v>450.2441</c:v>
                </c:pt>
                <c:pt idx="20401">
                  <c:v>450.24680000000001</c:v>
                </c:pt>
                <c:pt idx="20402">
                  <c:v>450.25080000000003</c:v>
                </c:pt>
                <c:pt idx="20403">
                  <c:v>450.25290000000001</c:v>
                </c:pt>
                <c:pt idx="20404">
                  <c:v>450.25599999999997</c:v>
                </c:pt>
                <c:pt idx="20405">
                  <c:v>450.25909999999999</c:v>
                </c:pt>
                <c:pt idx="20406">
                  <c:v>450.262</c:v>
                </c:pt>
                <c:pt idx="20407">
                  <c:v>450.26620000000003</c:v>
                </c:pt>
                <c:pt idx="20408">
                  <c:v>450.26850000000002</c:v>
                </c:pt>
                <c:pt idx="20409">
                  <c:v>450.2713</c:v>
                </c:pt>
                <c:pt idx="20410">
                  <c:v>450.2747</c:v>
                </c:pt>
                <c:pt idx="20411">
                  <c:v>450.27690000000001</c:v>
                </c:pt>
                <c:pt idx="20412">
                  <c:v>450.28089999999997</c:v>
                </c:pt>
                <c:pt idx="20413">
                  <c:v>450.28339999999997</c:v>
                </c:pt>
                <c:pt idx="20414">
                  <c:v>450.28699999999998</c:v>
                </c:pt>
                <c:pt idx="20415">
                  <c:v>450.28969999999998</c:v>
                </c:pt>
                <c:pt idx="20416">
                  <c:v>450.29410000000001</c:v>
                </c:pt>
                <c:pt idx="20417">
                  <c:v>450.29820000000001</c:v>
                </c:pt>
                <c:pt idx="20418">
                  <c:v>450.3014</c:v>
                </c:pt>
                <c:pt idx="20419">
                  <c:v>450.30410000000001</c:v>
                </c:pt>
                <c:pt idx="20420">
                  <c:v>450.30759999999998</c:v>
                </c:pt>
                <c:pt idx="20421">
                  <c:v>450.31060000000002</c:v>
                </c:pt>
                <c:pt idx="20422">
                  <c:v>450.3134</c:v>
                </c:pt>
                <c:pt idx="20423">
                  <c:v>450.31580000000002</c:v>
                </c:pt>
                <c:pt idx="20424">
                  <c:v>450.31959999999998</c:v>
                </c:pt>
                <c:pt idx="20425">
                  <c:v>450.32260000000002</c:v>
                </c:pt>
                <c:pt idx="20426">
                  <c:v>450.3254</c:v>
                </c:pt>
                <c:pt idx="20427">
                  <c:v>450.3295</c:v>
                </c:pt>
                <c:pt idx="20428">
                  <c:v>450.33120000000002</c:v>
                </c:pt>
                <c:pt idx="20429">
                  <c:v>450.33440000000002</c:v>
                </c:pt>
                <c:pt idx="20430">
                  <c:v>450.33710000000002</c:v>
                </c:pt>
                <c:pt idx="20431">
                  <c:v>450.34059999999999</c:v>
                </c:pt>
                <c:pt idx="20432">
                  <c:v>450.34410000000003</c:v>
                </c:pt>
                <c:pt idx="20433">
                  <c:v>450.34780000000001</c:v>
                </c:pt>
                <c:pt idx="20434">
                  <c:v>450.35160000000002</c:v>
                </c:pt>
                <c:pt idx="20435">
                  <c:v>450.35469999999998</c:v>
                </c:pt>
                <c:pt idx="20436">
                  <c:v>450.35899999999998</c:v>
                </c:pt>
                <c:pt idx="20437">
                  <c:v>450.36130000000003</c:v>
                </c:pt>
                <c:pt idx="20438">
                  <c:v>450.36399999999998</c:v>
                </c:pt>
                <c:pt idx="20439">
                  <c:v>450.36660000000001</c:v>
                </c:pt>
                <c:pt idx="20440">
                  <c:v>450.36950000000002</c:v>
                </c:pt>
                <c:pt idx="20441">
                  <c:v>450.37369999999999</c:v>
                </c:pt>
                <c:pt idx="20442">
                  <c:v>450.3759</c:v>
                </c:pt>
                <c:pt idx="20443">
                  <c:v>450.37939999999998</c:v>
                </c:pt>
                <c:pt idx="20444">
                  <c:v>450.38220000000001</c:v>
                </c:pt>
                <c:pt idx="20445">
                  <c:v>450.38600000000002</c:v>
                </c:pt>
                <c:pt idx="20446">
                  <c:v>450.38900000000001</c:v>
                </c:pt>
                <c:pt idx="20447">
                  <c:v>450.39100000000002</c:v>
                </c:pt>
                <c:pt idx="20448">
                  <c:v>450.39479999999998</c:v>
                </c:pt>
                <c:pt idx="20449">
                  <c:v>450.39879999999999</c:v>
                </c:pt>
                <c:pt idx="20450">
                  <c:v>450.4008</c:v>
                </c:pt>
                <c:pt idx="20451">
                  <c:v>450.40449999999998</c:v>
                </c:pt>
                <c:pt idx="20452">
                  <c:v>450.40600000000001</c:v>
                </c:pt>
                <c:pt idx="20453">
                  <c:v>450.40940000000001</c:v>
                </c:pt>
                <c:pt idx="20454">
                  <c:v>450.41430000000003</c:v>
                </c:pt>
                <c:pt idx="20455">
                  <c:v>450.41660000000002</c:v>
                </c:pt>
                <c:pt idx="20456">
                  <c:v>450.42059999999998</c:v>
                </c:pt>
                <c:pt idx="20457">
                  <c:v>450.42340000000002</c:v>
                </c:pt>
                <c:pt idx="20458">
                  <c:v>450.42829999999998</c:v>
                </c:pt>
                <c:pt idx="20459">
                  <c:v>450.43130000000002</c:v>
                </c:pt>
                <c:pt idx="20460">
                  <c:v>450.43360000000001</c:v>
                </c:pt>
                <c:pt idx="20461">
                  <c:v>450.43830000000003</c:v>
                </c:pt>
                <c:pt idx="20462">
                  <c:v>450.44110000000001</c:v>
                </c:pt>
                <c:pt idx="20463">
                  <c:v>450.44450000000001</c:v>
                </c:pt>
                <c:pt idx="20464">
                  <c:v>450.44499999999999</c:v>
                </c:pt>
                <c:pt idx="20465">
                  <c:v>450.45</c:v>
                </c:pt>
                <c:pt idx="20466">
                  <c:v>450.45240000000001</c:v>
                </c:pt>
                <c:pt idx="20467">
                  <c:v>450.45479999999998</c:v>
                </c:pt>
                <c:pt idx="20468">
                  <c:v>450.45740000000001</c:v>
                </c:pt>
                <c:pt idx="20469">
                  <c:v>450.46080000000001</c:v>
                </c:pt>
                <c:pt idx="20470">
                  <c:v>450.46370000000002</c:v>
                </c:pt>
                <c:pt idx="20471">
                  <c:v>450.4676</c:v>
                </c:pt>
                <c:pt idx="20472">
                  <c:v>450.47109999999998</c:v>
                </c:pt>
                <c:pt idx="20473">
                  <c:v>450.47379999999998</c:v>
                </c:pt>
                <c:pt idx="20474">
                  <c:v>450.47699999999998</c:v>
                </c:pt>
                <c:pt idx="20475">
                  <c:v>450.47800000000001</c:v>
                </c:pt>
                <c:pt idx="20476">
                  <c:v>450.48090000000002</c:v>
                </c:pt>
                <c:pt idx="20477">
                  <c:v>450.48419999999999</c:v>
                </c:pt>
                <c:pt idx="20478">
                  <c:v>450.48829999999998</c:v>
                </c:pt>
                <c:pt idx="20479">
                  <c:v>450.49020000000002</c:v>
                </c:pt>
                <c:pt idx="20480">
                  <c:v>450.49259999999998</c:v>
                </c:pt>
                <c:pt idx="20481">
                  <c:v>450.49630000000002</c:v>
                </c:pt>
                <c:pt idx="20482">
                  <c:v>450.49860000000001</c:v>
                </c:pt>
                <c:pt idx="20483">
                  <c:v>450.50319999999999</c:v>
                </c:pt>
                <c:pt idx="20484">
                  <c:v>450.5059</c:v>
                </c:pt>
                <c:pt idx="20485">
                  <c:v>450.50839999999999</c:v>
                </c:pt>
                <c:pt idx="20486">
                  <c:v>450.51369999999997</c:v>
                </c:pt>
                <c:pt idx="20487">
                  <c:v>450.51749999999998</c:v>
                </c:pt>
                <c:pt idx="20488">
                  <c:v>450.52</c:v>
                </c:pt>
                <c:pt idx="20489">
                  <c:v>450.5224</c:v>
                </c:pt>
                <c:pt idx="20490">
                  <c:v>450.52600000000001</c:v>
                </c:pt>
                <c:pt idx="20491">
                  <c:v>450.52910000000003</c:v>
                </c:pt>
                <c:pt idx="20492">
                  <c:v>450.5324</c:v>
                </c:pt>
                <c:pt idx="20493">
                  <c:v>450.53609999999998</c:v>
                </c:pt>
                <c:pt idx="20494">
                  <c:v>450.53829999999999</c:v>
                </c:pt>
                <c:pt idx="20495">
                  <c:v>450.54180000000002</c:v>
                </c:pt>
                <c:pt idx="20496">
                  <c:v>450.5446</c:v>
                </c:pt>
                <c:pt idx="20497">
                  <c:v>450.54899999999998</c:v>
                </c:pt>
                <c:pt idx="20498">
                  <c:v>450.55160000000001</c:v>
                </c:pt>
                <c:pt idx="20499">
                  <c:v>450.55459999999999</c:v>
                </c:pt>
                <c:pt idx="20500">
                  <c:v>450.55799999999999</c:v>
                </c:pt>
                <c:pt idx="20501">
                  <c:v>450.56189999999998</c:v>
                </c:pt>
                <c:pt idx="20502">
                  <c:v>450.565</c:v>
                </c:pt>
                <c:pt idx="20503">
                  <c:v>450.56760000000003</c:v>
                </c:pt>
                <c:pt idx="20504">
                  <c:v>450.57029999999997</c:v>
                </c:pt>
                <c:pt idx="20505">
                  <c:v>450.57339999999999</c:v>
                </c:pt>
                <c:pt idx="20506">
                  <c:v>450.57639999999998</c:v>
                </c:pt>
                <c:pt idx="20507">
                  <c:v>450.57960000000003</c:v>
                </c:pt>
                <c:pt idx="20508">
                  <c:v>450.58300000000003</c:v>
                </c:pt>
                <c:pt idx="20509">
                  <c:v>450.58589999999998</c:v>
                </c:pt>
                <c:pt idx="20510">
                  <c:v>450.58839999999998</c:v>
                </c:pt>
                <c:pt idx="20511">
                  <c:v>450.59219999999999</c:v>
                </c:pt>
                <c:pt idx="20512">
                  <c:v>450.5958</c:v>
                </c:pt>
                <c:pt idx="20513">
                  <c:v>450.59910000000002</c:v>
                </c:pt>
                <c:pt idx="20514">
                  <c:v>450.60219999999998</c:v>
                </c:pt>
                <c:pt idx="20515">
                  <c:v>450.60539999999997</c:v>
                </c:pt>
                <c:pt idx="20516">
                  <c:v>450.60840000000002</c:v>
                </c:pt>
                <c:pt idx="20517">
                  <c:v>450.61169999999998</c:v>
                </c:pt>
                <c:pt idx="20518">
                  <c:v>450.61419999999998</c:v>
                </c:pt>
                <c:pt idx="20519">
                  <c:v>450.61559999999997</c:v>
                </c:pt>
                <c:pt idx="20520">
                  <c:v>450.61939999999998</c:v>
                </c:pt>
                <c:pt idx="20521">
                  <c:v>450.62290000000002</c:v>
                </c:pt>
                <c:pt idx="20522">
                  <c:v>450.62520000000001</c:v>
                </c:pt>
                <c:pt idx="20523">
                  <c:v>450.62900000000002</c:v>
                </c:pt>
                <c:pt idx="20524">
                  <c:v>450.63189999999997</c:v>
                </c:pt>
                <c:pt idx="20525">
                  <c:v>450.63600000000002</c:v>
                </c:pt>
                <c:pt idx="20526">
                  <c:v>450.63889999999998</c:v>
                </c:pt>
                <c:pt idx="20527">
                  <c:v>450.64179999999999</c:v>
                </c:pt>
                <c:pt idx="20528">
                  <c:v>450.64460000000003</c:v>
                </c:pt>
                <c:pt idx="20529">
                  <c:v>450.64800000000002</c:v>
                </c:pt>
                <c:pt idx="20530">
                  <c:v>450.64890000000003</c:v>
                </c:pt>
                <c:pt idx="20531">
                  <c:v>450.65339999999998</c:v>
                </c:pt>
                <c:pt idx="20532">
                  <c:v>450.65539999999999</c:v>
                </c:pt>
                <c:pt idx="20533">
                  <c:v>450.65899999999999</c:v>
                </c:pt>
                <c:pt idx="20534">
                  <c:v>450.66</c:v>
                </c:pt>
                <c:pt idx="20535">
                  <c:v>450.66640000000001</c:v>
                </c:pt>
                <c:pt idx="20536">
                  <c:v>450.66919999999999</c:v>
                </c:pt>
                <c:pt idx="20537">
                  <c:v>450.67200000000003</c:v>
                </c:pt>
                <c:pt idx="20538">
                  <c:v>450.67540000000002</c:v>
                </c:pt>
                <c:pt idx="20539">
                  <c:v>450.67950000000002</c:v>
                </c:pt>
                <c:pt idx="20540">
                  <c:v>450.68200000000002</c:v>
                </c:pt>
                <c:pt idx="20541">
                  <c:v>450.68529999999998</c:v>
                </c:pt>
                <c:pt idx="20542">
                  <c:v>450.6884</c:v>
                </c:pt>
                <c:pt idx="20543">
                  <c:v>450.69099999999997</c:v>
                </c:pt>
                <c:pt idx="20544">
                  <c:v>450.69479999999999</c:v>
                </c:pt>
                <c:pt idx="20545">
                  <c:v>450.6986</c:v>
                </c:pt>
                <c:pt idx="20546">
                  <c:v>450.70170000000002</c:v>
                </c:pt>
                <c:pt idx="20547">
                  <c:v>450.70530000000002</c:v>
                </c:pt>
                <c:pt idx="20548">
                  <c:v>450.7081</c:v>
                </c:pt>
                <c:pt idx="20549">
                  <c:v>450.71159999999998</c:v>
                </c:pt>
                <c:pt idx="20550">
                  <c:v>450.71499999999997</c:v>
                </c:pt>
                <c:pt idx="20551">
                  <c:v>450.7176</c:v>
                </c:pt>
                <c:pt idx="20552">
                  <c:v>450.72089999999997</c:v>
                </c:pt>
                <c:pt idx="20553">
                  <c:v>450.72500000000002</c:v>
                </c:pt>
                <c:pt idx="20554">
                  <c:v>450.72800000000001</c:v>
                </c:pt>
                <c:pt idx="20555">
                  <c:v>450.73020000000002</c:v>
                </c:pt>
                <c:pt idx="20556">
                  <c:v>450.7337</c:v>
                </c:pt>
                <c:pt idx="20557">
                  <c:v>450.73669999999998</c:v>
                </c:pt>
                <c:pt idx="20558">
                  <c:v>450.73919999999998</c:v>
                </c:pt>
                <c:pt idx="20559">
                  <c:v>450.74220000000003</c:v>
                </c:pt>
                <c:pt idx="20560">
                  <c:v>450.74419999999998</c:v>
                </c:pt>
                <c:pt idx="20561">
                  <c:v>450.74700000000001</c:v>
                </c:pt>
                <c:pt idx="20562">
                  <c:v>450.74939999999998</c:v>
                </c:pt>
                <c:pt idx="20563">
                  <c:v>450.75319999999999</c:v>
                </c:pt>
                <c:pt idx="20564">
                  <c:v>450.75630000000001</c:v>
                </c:pt>
                <c:pt idx="20565">
                  <c:v>450.75819999999999</c:v>
                </c:pt>
                <c:pt idx="20566">
                  <c:v>450.76190000000003</c:v>
                </c:pt>
                <c:pt idx="20567">
                  <c:v>450.76620000000003</c:v>
                </c:pt>
                <c:pt idx="20568">
                  <c:v>450.77100000000002</c:v>
                </c:pt>
                <c:pt idx="20569">
                  <c:v>450.77300000000002</c:v>
                </c:pt>
                <c:pt idx="20570">
                  <c:v>450.77780000000001</c:v>
                </c:pt>
                <c:pt idx="20571">
                  <c:v>450.78030000000001</c:v>
                </c:pt>
                <c:pt idx="20572">
                  <c:v>450.78210000000001</c:v>
                </c:pt>
                <c:pt idx="20573">
                  <c:v>450.786</c:v>
                </c:pt>
                <c:pt idx="20574">
                  <c:v>450.78870000000001</c:v>
                </c:pt>
                <c:pt idx="20575">
                  <c:v>450.7919</c:v>
                </c:pt>
                <c:pt idx="20576">
                  <c:v>450.79599999999999</c:v>
                </c:pt>
                <c:pt idx="20577">
                  <c:v>450.79840000000002</c:v>
                </c:pt>
                <c:pt idx="20578">
                  <c:v>450.79969999999997</c:v>
                </c:pt>
                <c:pt idx="20579">
                  <c:v>450.8014</c:v>
                </c:pt>
                <c:pt idx="20580">
                  <c:v>450.80450000000002</c:v>
                </c:pt>
                <c:pt idx="20581">
                  <c:v>450.80840000000001</c:v>
                </c:pt>
                <c:pt idx="20582">
                  <c:v>450.81099999999998</c:v>
                </c:pt>
                <c:pt idx="20583">
                  <c:v>450.81420000000003</c:v>
                </c:pt>
                <c:pt idx="20584">
                  <c:v>450.81639999999999</c:v>
                </c:pt>
                <c:pt idx="20585">
                  <c:v>450.82</c:v>
                </c:pt>
                <c:pt idx="20586">
                  <c:v>450.82299999999998</c:v>
                </c:pt>
                <c:pt idx="20587">
                  <c:v>450.8272</c:v>
                </c:pt>
                <c:pt idx="20588">
                  <c:v>450.83</c:v>
                </c:pt>
                <c:pt idx="20589">
                  <c:v>450.83240000000001</c:v>
                </c:pt>
                <c:pt idx="20590">
                  <c:v>450.8365</c:v>
                </c:pt>
                <c:pt idx="20591">
                  <c:v>450.8381</c:v>
                </c:pt>
                <c:pt idx="20592">
                  <c:v>450.84199999999998</c:v>
                </c:pt>
                <c:pt idx="20593">
                  <c:v>450.84559999999999</c:v>
                </c:pt>
                <c:pt idx="20594">
                  <c:v>450.8485</c:v>
                </c:pt>
                <c:pt idx="20595">
                  <c:v>450.85070000000002</c:v>
                </c:pt>
                <c:pt idx="20596">
                  <c:v>450.85309999999998</c:v>
                </c:pt>
                <c:pt idx="20597">
                  <c:v>450.8578</c:v>
                </c:pt>
                <c:pt idx="20598">
                  <c:v>450.86059999999998</c:v>
                </c:pt>
                <c:pt idx="20599">
                  <c:v>450.86380000000003</c:v>
                </c:pt>
                <c:pt idx="20600">
                  <c:v>450.86630000000002</c:v>
                </c:pt>
                <c:pt idx="20601">
                  <c:v>450.8689</c:v>
                </c:pt>
                <c:pt idx="20602">
                  <c:v>450.87060000000002</c:v>
                </c:pt>
                <c:pt idx="20603">
                  <c:v>450.8741</c:v>
                </c:pt>
                <c:pt idx="20604">
                  <c:v>450.8775</c:v>
                </c:pt>
                <c:pt idx="20605">
                  <c:v>450.88060000000002</c:v>
                </c:pt>
                <c:pt idx="20606">
                  <c:v>450.88529999999997</c:v>
                </c:pt>
                <c:pt idx="20607">
                  <c:v>450.88839999999999</c:v>
                </c:pt>
                <c:pt idx="20608">
                  <c:v>450.89019999999999</c:v>
                </c:pt>
                <c:pt idx="20609">
                  <c:v>450.89319999999998</c:v>
                </c:pt>
                <c:pt idx="20610">
                  <c:v>450.89819999999997</c:v>
                </c:pt>
                <c:pt idx="20611">
                  <c:v>450.9006</c:v>
                </c:pt>
                <c:pt idx="20612">
                  <c:v>450.9033</c:v>
                </c:pt>
                <c:pt idx="20613">
                  <c:v>450.90600000000001</c:v>
                </c:pt>
                <c:pt idx="20614">
                  <c:v>450.90879999999999</c:v>
                </c:pt>
                <c:pt idx="20615">
                  <c:v>450.91269999999997</c:v>
                </c:pt>
                <c:pt idx="20616">
                  <c:v>450.91500000000002</c:v>
                </c:pt>
                <c:pt idx="20617">
                  <c:v>450.91739999999999</c:v>
                </c:pt>
                <c:pt idx="20618">
                  <c:v>450.92200000000003</c:v>
                </c:pt>
                <c:pt idx="20619">
                  <c:v>450.92399999999998</c:v>
                </c:pt>
                <c:pt idx="20620">
                  <c:v>450.92779999999999</c:v>
                </c:pt>
                <c:pt idx="20621">
                  <c:v>450.93</c:v>
                </c:pt>
                <c:pt idx="20622">
                  <c:v>450.93259999999998</c:v>
                </c:pt>
                <c:pt idx="20623">
                  <c:v>450.93459999999999</c:v>
                </c:pt>
                <c:pt idx="20624">
                  <c:v>450.93959999999998</c:v>
                </c:pt>
                <c:pt idx="20625">
                  <c:v>450.94110000000001</c:v>
                </c:pt>
                <c:pt idx="20626">
                  <c:v>450.94529999999997</c:v>
                </c:pt>
                <c:pt idx="20627">
                  <c:v>450.94839999999999</c:v>
                </c:pt>
                <c:pt idx="20628">
                  <c:v>450.9504</c:v>
                </c:pt>
                <c:pt idx="20629">
                  <c:v>450.95330000000001</c:v>
                </c:pt>
                <c:pt idx="20630">
                  <c:v>450.95699999999999</c:v>
                </c:pt>
                <c:pt idx="20631">
                  <c:v>450.9579</c:v>
                </c:pt>
                <c:pt idx="20632">
                  <c:v>450.96080000000001</c:v>
                </c:pt>
                <c:pt idx="20633">
                  <c:v>450.96499999999997</c:v>
                </c:pt>
                <c:pt idx="20634">
                  <c:v>450.96850000000001</c:v>
                </c:pt>
                <c:pt idx="20635">
                  <c:v>450.97289999999998</c:v>
                </c:pt>
                <c:pt idx="20636">
                  <c:v>450.97500000000002</c:v>
                </c:pt>
                <c:pt idx="20637">
                  <c:v>450.97699999999998</c:v>
                </c:pt>
                <c:pt idx="20638">
                  <c:v>450.98050000000001</c:v>
                </c:pt>
                <c:pt idx="20639">
                  <c:v>450.98200000000003</c:v>
                </c:pt>
                <c:pt idx="20640">
                  <c:v>450.98419999999999</c:v>
                </c:pt>
                <c:pt idx="20641">
                  <c:v>450.98899999999998</c:v>
                </c:pt>
                <c:pt idx="20642">
                  <c:v>450.99119999999999</c:v>
                </c:pt>
                <c:pt idx="20643">
                  <c:v>450.99459999999999</c:v>
                </c:pt>
                <c:pt idx="20644">
                  <c:v>450.99700000000001</c:v>
                </c:pt>
                <c:pt idx="20645">
                  <c:v>451</c:v>
                </c:pt>
                <c:pt idx="20646">
                  <c:v>451.00240000000002</c:v>
                </c:pt>
                <c:pt idx="20647">
                  <c:v>451.00439999999998</c:v>
                </c:pt>
                <c:pt idx="20648">
                  <c:v>451.00920000000002</c:v>
                </c:pt>
                <c:pt idx="20649">
                  <c:v>451.01190000000003</c:v>
                </c:pt>
                <c:pt idx="20650">
                  <c:v>451.01499999999999</c:v>
                </c:pt>
                <c:pt idx="20651">
                  <c:v>451.01740000000001</c:v>
                </c:pt>
                <c:pt idx="20652">
                  <c:v>451.01949999999999</c:v>
                </c:pt>
                <c:pt idx="20653">
                  <c:v>451.02280000000002</c:v>
                </c:pt>
                <c:pt idx="20654">
                  <c:v>451.02640000000002</c:v>
                </c:pt>
                <c:pt idx="20655">
                  <c:v>451.02850000000001</c:v>
                </c:pt>
                <c:pt idx="20656">
                  <c:v>451.0324</c:v>
                </c:pt>
                <c:pt idx="20657">
                  <c:v>451.0367</c:v>
                </c:pt>
                <c:pt idx="20658">
                  <c:v>451.0394</c:v>
                </c:pt>
                <c:pt idx="20659">
                  <c:v>451.0421</c:v>
                </c:pt>
                <c:pt idx="20660">
                  <c:v>451.04520000000002</c:v>
                </c:pt>
                <c:pt idx="20661">
                  <c:v>451.048</c:v>
                </c:pt>
                <c:pt idx="20662">
                  <c:v>451.05040000000002</c:v>
                </c:pt>
                <c:pt idx="20663">
                  <c:v>451.05410000000001</c:v>
                </c:pt>
                <c:pt idx="20664">
                  <c:v>451.05779999999999</c:v>
                </c:pt>
                <c:pt idx="20665">
                  <c:v>451.06020000000001</c:v>
                </c:pt>
                <c:pt idx="20666">
                  <c:v>451.0634</c:v>
                </c:pt>
                <c:pt idx="20667">
                  <c:v>451.06670000000003</c:v>
                </c:pt>
                <c:pt idx="20668">
                  <c:v>451.06920000000002</c:v>
                </c:pt>
                <c:pt idx="20669">
                  <c:v>451.07100000000003</c:v>
                </c:pt>
                <c:pt idx="20670">
                  <c:v>451.07560000000001</c:v>
                </c:pt>
                <c:pt idx="20671">
                  <c:v>451.07780000000002</c:v>
                </c:pt>
                <c:pt idx="20672">
                  <c:v>451.08240000000001</c:v>
                </c:pt>
                <c:pt idx="20673">
                  <c:v>451.08420000000001</c:v>
                </c:pt>
                <c:pt idx="20674">
                  <c:v>451.08870000000002</c:v>
                </c:pt>
                <c:pt idx="20675">
                  <c:v>451.09</c:v>
                </c:pt>
                <c:pt idx="20676">
                  <c:v>451.09379999999999</c:v>
                </c:pt>
                <c:pt idx="20677">
                  <c:v>451.09660000000002</c:v>
                </c:pt>
                <c:pt idx="20678">
                  <c:v>451.10079999999999</c:v>
                </c:pt>
                <c:pt idx="20679">
                  <c:v>451.10410000000002</c:v>
                </c:pt>
                <c:pt idx="20680">
                  <c:v>451.1078</c:v>
                </c:pt>
                <c:pt idx="20681">
                  <c:v>451.11180000000002</c:v>
                </c:pt>
                <c:pt idx="20682">
                  <c:v>451.11369999999999</c:v>
                </c:pt>
                <c:pt idx="20683">
                  <c:v>451.11500000000001</c:v>
                </c:pt>
                <c:pt idx="20684">
                  <c:v>451.11959999999999</c:v>
                </c:pt>
                <c:pt idx="20685">
                  <c:v>451.12200000000001</c:v>
                </c:pt>
                <c:pt idx="20686">
                  <c:v>451.12580000000003</c:v>
                </c:pt>
                <c:pt idx="20687">
                  <c:v>451.12939999999998</c:v>
                </c:pt>
                <c:pt idx="20688">
                  <c:v>451.1318</c:v>
                </c:pt>
                <c:pt idx="20689">
                  <c:v>451.13479999999998</c:v>
                </c:pt>
                <c:pt idx="20690">
                  <c:v>451.13740000000001</c:v>
                </c:pt>
                <c:pt idx="20691">
                  <c:v>451.14100000000002</c:v>
                </c:pt>
                <c:pt idx="20692">
                  <c:v>451.14359999999999</c:v>
                </c:pt>
                <c:pt idx="20693">
                  <c:v>451.14569999999998</c:v>
                </c:pt>
                <c:pt idx="20694">
                  <c:v>451.1481</c:v>
                </c:pt>
                <c:pt idx="20695">
                  <c:v>451.15159999999997</c:v>
                </c:pt>
                <c:pt idx="20696">
                  <c:v>451.1533</c:v>
                </c:pt>
                <c:pt idx="20697">
                  <c:v>451.15519999999998</c:v>
                </c:pt>
                <c:pt idx="20698">
                  <c:v>451.1574</c:v>
                </c:pt>
                <c:pt idx="20699">
                  <c:v>451.15940000000001</c:v>
                </c:pt>
                <c:pt idx="20700">
                  <c:v>451.16120000000001</c:v>
                </c:pt>
                <c:pt idx="20701">
                  <c:v>451.16500000000002</c:v>
                </c:pt>
                <c:pt idx="20702">
                  <c:v>451.16800000000001</c:v>
                </c:pt>
                <c:pt idx="20703">
                  <c:v>451.17290000000003</c:v>
                </c:pt>
                <c:pt idx="20704">
                  <c:v>451.17619999999999</c:v>
                </c:pt>
                <c:pt idx="20705">
                  <c:v>451.17809999999997</c:v>
                </c:pt>
                <c:pt idx="20706">
                  <c:v>451.18079999999998</c:v>
                </c:pt>
                <c:pt idx="20707">
                  <c:v>451.18279999999999</c:v>
                </c:pt>
                <c:pt idx="20708">
                  <c:v>451.18779999999998</c:v>
                </c:pt>
                <c:pt idx="20709">
                  <c:v>451.19060000000002</c:v>
                </c:pt>
                <c:pt idx="20710">
                  <c:v>451.19369999999998</c:v>
                </c:pt>
                <c:pt idx="20711">
                  <c:v>451.19659999999999</c:v>
                </c:pt>
                <c:pt idx="20712">
                  <c:v>451.19979999999998</c:v>
                </c:pt>
                <c:pt idx="20713">
                  <c:v>451.2022</c:v>
                </c:pt>
                <c:pt idx="20714">
                  <c:v>451.2045</c:v>
                </c:pt>
                <c:pt idx="20715">
                  <c:v>451.20760000000001</c:v>
                </c:pt>
                <c:pt idx="20716">
                  <c:v>451.21089999999998</c:v>
                </c:pt>
                <c:pt idx="20717">
                  <c:v>451.21420000000001</c:v>
                </c:pt>
                <c:pt idx="20718">
                  <c:v>451.21820000000002</c:v>
                </c:pt>
                <c:pt idx="20719">
                  <c:v>451.21949999999998</c:v>
                </c:pt>
                <c:pt idx="20720">
                  <c:v>451.22230000000002</c:v>
                </c:pt>
                <c:pt idx="20721">
                  <c:v>451.22620000000001</c:v>
                </c:pt>
                <c:pt idx="20722">
                  <c:v>451.2294</c:v>
                </c:pt>
                <c:pt idx="20723">
                  <c:v>451.2328</c:v>
                </c:pt>
                <c:pt idx="20724">
                  <c:v>451.23669999999998</c:v>
                </c:pt>
                <c:pt idx="20725">
                  <c:v>451.2398</c:v>
                </c:pt>
                <c:pt idx="20726">
                  <c:v>451.2432</c:v>
                </c:pt>
                <c:pt idx="20727">
                  <c:v>451.2448</c:v>
                </c:pt>
                <c:pt idx="20728">
                  <c:v>451.2473</c:v>
                </c:pt>
                <c:pt idx="20729">
                  <c:v>451.25150000000002</c:v>
                </c:pt>
                <c:pt idx="20730">
                  <c:v>451.25479999999999</c:v>
                </c:pt>
                <c:pt idx="20731">
                  <c:v>451.25689999999997</c:v>
                </c:pt>
                <c:pt idx="20732">
                  <c:v>451.26049999999998</c:v>
                </c:pt>
                <c:pt idx="20733">
                  <c:v>451.26299999999998</c:v>
                </c:pt>
                <c:pt idx="20734">
                  <c:v>451.26639999999998</c:v>
                </c:pt>
                <c:pt idx="20735">
                  <c:v>451.2706</c:v>
                </c:pt>
                <c:pt idx="20736">
                  <c:v>451.27300000000002</c:v>
                </c:pt>
                <c:pt idx="20737">
                  <c:v>451.2765</c:v>
                </c:pt>
                <c:pt idx="20738">
                  <c:v>451.2783</c:v>
                </c:pt>
                <c:pt idx="20739">
                  <c:v>451.2826</c:v>
                </c:pt>
                <c:pt idx="20740">
                  <c:v>451.28609999999998</c:v>
                </c:pt>
                <c:pt idx="20741">
                  <c:v>451.28960000000001</c:v>
                </c:pt>
                <c:pt idx="20742">
                  <c:v>451.29070000000002</c:v>
                </c:pt>
                <c:pt idx="20743">
                  <c:v>451.29360000000003</c:v>
                </c:pt>
                <c:pt idx="20744">
                  <c:v>451.29590000000002</c:v>
                </c:pt>
                <c:pt idx="20745">
                  <c:v>451.2987</c:v>
                </c:pt>
                <c:pt idx="20746">
                  <c:v>451.3</c:v>
                </c:pt>
                <c:pt idx="20747">
                  <c:v>451.30279999999999</c:v>
                </c:pt>
                <c:pt idx="20748">
                  <c:v>451.30739999999997</c:v>
                </c:pt>
                <c:pt idx="20749">
                  <c:v>451.30959999999999</c:v>
                </c:pt>
                <c:pt idx="20750">
                  <c:v>451.31279999999998</c:v>
                </c:pt>
                <c:pt idx="20751">
                  <c:v>451.31560000000002</c:v>
                </c:pt>
                <c:pt idx="20752">
                  <c:v>451.31900000000002</c:v>
                </c:pt>
                <c:pt idx="20753">
                  <c:v>451.32080000000002</c:v>
                </c:pt>
                <c:pt idx="20754">
                  <c:v>451.32440000000003</c:v>
                </c:pt>
                <c:pt idx="20755">
                  <c:v>451.32639999999998</c:v>
                </c:pt>
                <c:pt idx="20756">
                  <c:v>451.32909999999998</c:v>
                </c:pt>
                <c:pt idx="20757">
                  <c:v>451.33300000000003</c:v>
                </c:pt>
                <c:pt idx="20758">
                  <c:v>451.33659999999998</c:v>
                </c:pt>
                <c:pt idx="20759">
                  <c:v>451.33870000000002</c:v>
                </c:pt>
                <c:pt idx="20760">
                  <c:v>451.3408</c:v>
                </c:pt>
                <c:pt idx="20761">
                  <c:v>451.34320000000002</c:v>
                </c:pt>
                <c:pt idx="20762">
                  <c:v>451.34769999999997</c:v>
                </c:pt>
                <c:pt idx="20763">
                  <c:v>451.34960000000001</c:v>
                </c:pt>
                <c:pt idx="20764">
                  <c:v>451.35340000000002</c:v>
                </c:pt>
                <c:pt idx="20765">
                  <c:v>451.35750000000002</c:v>
                </c:pt>
                <c:pt idx="20766">
                  <c:v>451.36070000000001</c:v>
                </c:pt>
                <c:pt idx="20767">
                  <c:v>451.36329999999998</c:v>
                </c:pt>
                <c:pt idx="20768">
                  <c:v>451.36799999999999</c:v>
                </c:pt>
                <c:pt idx="20769">
                  <c:v>451.3707</c:v>
                </c:pt>
                <c:pt idx="20770">
                  <c:v>451.37279999999998</c:v>
                </c:pt>
                <c:pt idx="20771">
                  <c:v>451.37479999999999</c:v>
                </c:pt>
                <c:pt idx="20772">
                  <c:v>451.37819999999999</c:v>
                </c:pt>
                <c:pt idx="20773">
                  <c:v>451.38130000000001</c:v>
                </c:pt>
                <c:pt idx="20774">
                  <c:v>451.38339999999999</c:v>
                </c:pt>
                <c:pt idx="20775">
                  <c:v>451.38780000000003</c:v>
                </c:pt>
                <c:pt idx="20776">
                  <c:v>451.3929</c:v>
                </c:pt>
                <c:pt idx="20777">
                  <c:v>451.39499999999998</c:v>
                </c:pt>
                <c:pt idx="20778">
                  <c:v>451.3981</c:v>
                </c:pt>
                <c:pt idx="20779">
                  <c:v>451.4015</c:v>
                </c:pt>
                <c:pt idx="20780">
                  <c:v>451.4008</c:v>
                </c:pt>
                <c:pt idx="20781">
                  <c:v>451.40469999999999</c:v>
                </c:pt>
                <c:pt idx="20782">
                  <c:v>451.40879999999999</c:v>
                </c:pt>
                <c:pt idx="20783">
                  <c:v>451.41109999999998</c:v>
                </c:pt>
                <c:pt idx="20784">
                  <c:v>451.41370000000001</c:v>
                </c:pt>
                <c:pt idx="20785">
                  <c:v>451.41500000000002</c:v>
                </c:pt>
                <c:pt idx="20786">
                  <c:v>451.41950000000003</c:v>
                </c:pt>
                <c:pt idx="20787">
                  <c:v>451.42129999999997</c:v>
                </c:pt>
                <c:pt idx="20788">
                  <c:v>451.42439999999999</c:v>
                </c:pt>
                <c:pt idx="20789">
                  <c:v>451.42700000000002</c:v>
                </c:pt>
                <c:pt idx="20790">
                  <c:v>451.43029999999999</c:v>
                </c:pt>
                <c:pt idx="20791">
                  <c:v>451.43259999999998</c:v>
                </c:pt>
                <c:pt idx="20792">
                  <c:v>451.4375</c:v>
                </c:pt>
                <c:pt idx="20793">
                  <c:v>451.43959999999998</c:v>
                </c:pt>
                <c:pt idx="20794">
                  <c:v>451.44240000000002</c:v>
                </c:pt>
                <c:pt idx="20795">
                  <c:v>451.44499999999999</c:v>
                </c:pt>
                <c:pt idx="20796">
                  <c:v>451.44869999999997</c:v>
                </c:pt>
                <c:pt idx="20797">
                  <c:v>451.45119999999997</c:v>
                </c:pt>
                <c:pt idx="20798">
                  <c:v>451.4522</c:v>
                </c:pt>
                <c:pt idx="20799">
                  <c:v>451.45740000000001</c:v>
                </c:pt>
                <c:pt idx="20800">
                  <c:v>451.46120000000002</c:v>
                </c:pt>
                <c:pt idx="20801">
                  <c:v>451.46109999999999</c:v>
                </c:pt>
                <c:pt idx="20802">
                  <c:v>451.46460000000002</c:v>
                </c:pt>
                <c:pt idx="20803">
                  <c:v>451.46640000000002</c:v>
                </c:pt>
                <c:pt idx="20804">
                  <c:v>451.4701</c:v>
                </c:pt>
                <c:pt idx="20805">
                  <c:v>451.47399999999999</c:v>
                </c:pt>
                <c:pt idx="20806">
                  <c:v>451.47660000000002</c:v>
                </c:pt>
                <c:pt idx="20807">
                  <c:v>451.47919999999999</c:v>
                </c:pt>
                <c:pt idx="20808">
                  <c:v>451.48239999999998</c:v>
                </c:pt>
                <c:pt idx="20809">
                  <c:v>451.48689999999999</c:v>
                </c:pt>
                <c:pt idx="20810">
                  <c:v>451.48809999999997</c:v>
                </c:pt>
                <c:pt idx="20811">
                  <c:v>451.49079999999998</c:v>
                </c:pt>
                <c:pt idx="20812">
                  <c:v>451.49329999999998</c:v>
                </c:pt>
                <c:pt idx="20813">
                  <c:v>451.49650000000003</c:v>
                </c:pt>
                <c:pt idx="20814">
                  <c:v>451.50040000000001</c:v>
                </c:pt>
                <c:pt idx="20815">
                  <c:v>451.50170000000003</c:v>
                </c:pt>
                <c:pt idx="20816">
                  <c:v>451.50569999999999</c:v>
                </c:pt>
                <c:pt idx="20817">
                  <c:v>451.50740000000002</c:v>
                </c:pt>
                <c:pt idx="20818">
                  <c:v>451.51060000000001</c:v>
                </c:pt>
                <c:pt idx="20819">
                  <c:v>451.51440000000002</c:v>
                </c:pt>
                <c:pt idx="20820">
                  <c:v>451.51650000000001</c:v>
                </c:pt>
                <c:pt idx="20821">
                  <c:v>451.5188</c:v>
                </c:pt>
                <c:pt idx="20822">
                  <c:v>451.52170000000001</c:v>
                </c:pt>
                <c:pt idx="20823">
                  <c:v>451.524</c:v>
                </c:pt>
                <c:pt idx="20824">
                  <c:v>451.52850000000001</c:v>
                </c:pt>
                <c:pt idx="20825">
                  <c:v>451.5301</c:v>
                </c:pt>
                <c:pt idx="20826">
                  <c:v>451.53469999999999</c:v>
                </c:pt>
                <c:pt idx="20827">
                  <c:v>451.53699999999998</c:v>
                </c:pt>
                <c:pt idx="20828">
                  <c:v>451.54059999999998</c:v>
                </c:pt>
                <c:pt idx="20829">
                  <c:v>451.54419999999999</c:v>
                </c:pt>
                <c:pt idx="20830">
                  <c:v>451.54680000000002</c:v>
                </c:pt>
                <c:pt idx="20831">
                  <c:v>451.5496</c:v>
                </c:pt>
                <c:pt idx="20832">
                  <c:v>451.553</c:v>
                </c:pt>
                <c:pt idx="20833">
                  <c:v>451.55500000000001</c:v>
                </c:pt>
                <c:pt idx="20834">
                  <c:v>451.55880000000002</c:v>
                </c:pt>
                <c:pt idx="20835">
                  <c:v>451.56099999999998</c:v>
                </c:pt>
                <c:pt idx="20836">
                  <c:v>451.56459999999998</c:v>
                </c:pt>
                <c:pt idx="20837">
                  <c:v>451.56619999999998</c:v>
                </c:pt>
                <c:pt idx="20838">
                  <c:v>451.56979999999999</c:v>
                </c:pt>
                <c:pt idx="20839">
                  <c:v>451.57150000000001</c:v>
                </c:pt>
                <c:pt idx="20840">
                  <c:v>451.57429999999999</c:v>
                </c:pt>
                <c:pt idx="20841">
                  <c:v>451.5772</c:v>
                </c:pt>
                <c:pt idx="20842">
                  <c:v>451.5806</c:v>
                </c:pt>
                <c:pt idx="20843">
                  <c:v>451.5822</c:v>
                </c:pt>
                <c:pt idx="20844">
                  <c:v>451.58620000000002</c:v>
                </c:pt>
                <c:pt idx="20845">
                  <c:v>451.589</c:v>
                </c:pt>
                <c:pt idx="20846">
                  <c:v>451.59160000000003</c:v>
                </c:pt>
                <c:pt idx="20847">
                  <c:v>451.59440000000001</c:v>
                </c:pt>
                <c:pt idx="20848">
                  <c:v>451.59739999999999</c:v>
                </c:pt>
                <c:pt idx="20849">
                  <c:v>451.60019999999997</c:v>
                </c:pt>
                <c:pt idx="20850">
                  <c:v>451.6053</c:v>
                </c:pt>
                <c:pt idx="20851">
                  <c:v>451.60739999999998</c:v>
                </c:pt>
                <c:pt idx="20852">
                  <c:v>451.60939999999999</c:v>
                </c:pt>
                <c:pt idx="20853">
                  <c:v>451.61250000000001</c:v>
                </c:pt>
                <c:pt idx="20854">
                  <c:v>451.61470000000003</c:v>
                </c:pt>
                <c:pt idx="20855">
                  <c:v>451.61669999999998</c:v>
                </c:pt>
                <c:pt idx="20856">
                  <c:v>451.62</c:v>
                </c:pt>
                <c:pt idx="20857">
                  <c:v>451.62389999999999</c:v>
                </c:pt>
                <c:pt idx="20858">
                  <c:v>451.62740000000002</c:v>
                </c:pt>
                <c:pt idx="20859">
                  <c:v>451.62900000000002</c:v>
                </c:pt>
                <c:pt idx="20860">
                  <c:v>451.63260000000002</c:v>
                </c:pt>
                <c:pt idx="20861">
                  <c:v>451.63470000000001</c:v>
                </c:pt>
                <c:pt idx="20862">
                  <c:v>451.6388</c:v>
                </c:pt>
                <c:pt idx="20863">
                  <c:v>451.64060000000001</c:v>
                </c:pt>
                <c:pt idx="20864">
                  <c:v>451.64370000000002</c:v>
                </c:pt>
                <c:pt idx="20865">
                  <c:v>451.64550000000003</c:v>
                </c:pt>
                <c:pt idx="20866">
                  <c:v>451.65039999999999</c:v>
                </c:pt>
                <c:pt idx="20867">
                  <c:v>451.65190000000001</c:v>
                </c:pt>
                <c:pt idx="20868">
                  <c:v>451.65629999999999</c:v>
                </c:pt>
                <c:pt idx="20869">
                  <c:v>451.65780000000001</c:v>
                </c:pt>
                <c:pt idx="20870">
                  <c:v>451.66140000000001</c:v>
                </c:pt>
                <c:pt idx="20871">
                  <c:v>451.66559999999998</c:v>
                </c:pt>
                <c:pt idx="20872">
                  <c:v>451.6678</c:v>
                </c:pt>
                <c:pt idx="20873">
                  <c:v>451.66800000000001</c:v>
                </c:pt>
                <c:pt idx="20874">
                  <c:v>451.67009999999999</c:v>
                </c:pt>
                <c:pt idx="20875">
                  <c:v>451.67500000000001</c:v>
                </c:pt>
                <c:pt idx="20876">
                  <c:v>451.67660000000001</c:v>
                </c:pt>
                <c:pt idx="20877">
                  <c:v>451.67970000000003</c:v>
                </c:pt>
                <c:pt idx="20878">
                  <c:v>451.68029999999999</c:v>
                </c:pt>
                <c:pt idx="20879">
                  <c:v>451.68419999999998</c:v>
                </c:pt>
                <c:pt idx="20880">
                  <c:v>451.68630000000002</c:v>
                </c:pt>
                <c:pt idx="20881">
                  <c:v>451.68979999999999</c:v>
                </c:pt>
                <c:pt idx="20882">
                  <c:v>451.69139999999999</c:v>
                </c:pt>
                <c:pt idx="20883">
                  <c:v>451.6961</c:v>
                </c:pt>
                <c:pt idx="20884">
                  <c:v>451.69749999999999</c:v>
                </c:pt>
                <c:pt idx="20885">
                  <c:v>451.70069999999998</c:v>
                </c:pt>
                <c:pt idx="20886">
                  <c:v>451.70310000000001</c:v>
                </c:pt>
                <c:pt idx="20887">
                  <c:v>451.7081</c:v>
                </c:pt>
                <c:pt idx="20888">
                  <c:v>451.71100000000001</c:v>
                </c:pt>
                <c:pt idx="20889">
                  <c:v>451.71460000000002</c:v>
                </c:pt>
                <c:pt idx="20890">
                  <c:v>451.71570000000003</c:v>
                </c:pt>
                <c:pt idx="20891">
                  <c:v>451.72</c:v>
                </c:pt>
                <c:pt idx="20892">
                  <c:v>451.7217</c:v>
                </c:pt>
                <c:pt idx="20893">
                  <c:v>451.72519999999997</c:v>
                </c:pt>
                <c:pt idx="20894">
                  <c:v>451.72809999999998</c:v>
                </c:pt>
                <c:pt idx="20895">
                  <c:v>451.73020000000002</c:v>
                </c:pt>
                <c:pt idx="20896">
                  <c:v>451.7328</c:v>
                </c:pt>
                <c:pt idx="20897">
                  <c:v>451.73630000000003</c:v>
                </c:pt>
                <c:pt idx="20898">
                  <c:v>451.73759999999999</c:v>
                </c:pt>
                <c:pt idx="20899">
                  <c:v>451.74160000000001</c:v>
                </c:pt>
                <c:pt idx="20900">
                  <c:v>451.74459999999999</c:v>
                </c:pt>
                <c:pt idx="20901">
                  <c:v>451.74599999999998</c:v>
                </c:pt>
                <c:pt idx="20902">
                  <c:v>451.74919999999997</c:v>
                </c:pt>
                <c:pt idx="20903">
                  <c:v>451.75240000000002</c:v>
                </c:pt>
                <c:pt idx="20904">
                  <c:v>451.75619999999998</c:v>
                </c:pt>
                <c:pt idx="20905">
                  <c:v>451.75920000000002</c:v>
                </c:pt>
                <c:pt idx="20906">
                  <c:v>451.762</c:v>
                </c:pt>
                <c:pt idx="20907">
                  <c:v>451.7638</c:v>
                </c:pt>
                <c:pt idx="20908">
                  <c:v>451.76670000000001</c:v>
                </c:pt>
                <c:pt idx="20909">
                  <c:v>451.76949999999999</c:v>
                </c:pt>
                <c:pt idx="20910">
                  <c:v>451.7724</c:v>
                </c:pt>
                <c:pt idx="20911">
                  <c:v>451.7758</c:v>
                </c:pt>
                <c:pt idx="20912">
                  <c:v>451.7783</c:v>
                </c:pt>
                <c:pt idx="20913">
                  <c:v>451.77960000000002</c:v>
                </c:pt>
                <c:pt idx="20914">
                  <c:v>451.78359999999998</c:v>
                </c:pt>
                <c:pt idx="20915">
                  <c:v>451.78579999999999</c:v>
                </c:pt>
                <c:pt idx="20916">
                  <c:v>451.78859999999997</c:v>
                </c:pt>
                <c:pt idx="20917">
                  <c:v>451.79109999999997</c:v>
                </c:pt>
                <c:pt idx="20918">
                  <c:v>451.7944</c:v>
                </c:pt>
                <c:pt idx="20919">
                  <c:v>451.79700000000003</c:v>
                </c:pt>
                <c:pt idx="20920">
                  <c:v>451.80070000000001</c:v>
                </c:pt>
                <c:pt idx="20921">
                  <c:v>451.80099999999999</c:v>
                </c:pt>
                <c:pt idx="20922">
                  <c:v>451.80439999999999</c:v>
                </c:pt>
                <c:pt idx="20923">
                  <c:v>451.80759999999998</c:v>
                </c:pt>
                <c:pt idx="20924">
                  <c:v>451.81150000000002</c:v>
                </c:pt>
                <c:pt idx="20925">
                  <c:v>451.81330000000003</c:v>
                </c:pt>
                <c:pt idx="20926">
                  <c:v>451.81779999999998</c:v>
                </c:pt>
                <c:pt idx="20927">
                  <c:v>451.82069999999999</c:v>
                </c:pt>
                <c:pt idx="20928">
                  <c:v>451.82339999999999</c:v>
                </c:pt>
                <c:pt idx="20929">
                  <c:v>451.82659999999998</c:v>
                </c:pt>
                <c:pt idx="20930">
                  <c:v>451.82810000000001</c:v>
                </c:pt>
                <c:pt idx="20931">
                  <c:v>451.83159999999998</c:v>
                </c:pt>
                <c:pt idx="20932">
                  <c:v>451.834</c:v>
                </c:pt>
                <c:pt idx="20933">
                  <c:v>451.83839999999998</c:v>
                </c:pt>
                <c:pt idx="20934">
                  <c:v>451.84120000000001</c:v>
                </c:pt>
                <c:pt idx="20935">
                  <c:v>451.84390000000002</c:v>
                </c:pt>
                <c:pt idx="20936">
                  <c:v>451.84559999999999</c:v>
                </c:pt>
                <c:pt idx="20937">
                  <c:v>451.84820000000002</c:v>
                </c:pt>
                <c:pt idx="20938">
                  <c:v>451.84969999999998</c:v>
                </c:pt>
                <c:pt idx="20939">
                  <c:v>451.8546</c:v>
                </c:pt>
                <c:pt idx="20940">
                  <c:v>451.85599999999999</c:v>
                </c:pt>
                <c:pt idx="20941">
                  <c:v>451.85879999999997</c:v>
                </c:pt>
                <c:pt idx="20942">
                  <c:v>451.86099999999999</c:v>
                </c:pt>
                <c:pt idx="20943">
                  <c:v>451.86399999999998</c:v>
                </c:pt>
                <c:pt idx="20944">
                  <c:v>451.86680000000001</c:v>
                </c:pt>
                <c:pt idx="20945">
                  <c:v>451.86939999999998</c:v>
                </c:pt>
                <c:pt idx="20946">
                  <c:v>451.87220000000002</c:v>
                </c:pt>
                <c:pt idx="20947">
                  <c:v>451.87479999999999</c:v>
                </c:pt>
                <c:pt idx="20948">
                  <c:v>451.87849999999997</c:v>
                </c:pt>
                <c:pt idx="20949">
                  <c:v>451.88240000000002</c:v>
                </c:pt>
                <c:pt idx="20950">
                  <c:v>451.88560000000001</c:v>
                </c:pt>
                <c:pt idx="20951">
                  <c:v>451.88869999999997</c:v>
                </c:pt>
                <c:pt idx="20952">
                  <c:v>451.89249999999998</c:v>
                </c:pt>
                <c:pt idx="20953">
                  <c:v>451.89400000000001</c:v>
                </c:pt>
                <c:pt idx="20954">
                  <c:v>451.89760000000001</c:v>
                </c:pt>
                <c:pt idx="20955">
                  <c:v>451.89879999999999</c:v>
                </c:pt>
                <c:pt idx="20956">
                  <c:v>451.90179999999998</c:v>
                </c:pt>
                <c:pt idx="20957">
                  <c:v>451.90519999999998</c:v>
                </c:pt>
                <c:pt idx="20958">
                  <c:v>451.9074</c:v>
                </c:pt>
                <c:pt idx="20959">
                  <c:v>451.91019999999997</c:v>
                </c:pt>
                <c:pt idx="20960">
                  <c:v>451.9126</c:v>
                </c:pt>
                <c:pt idx="20961">
                  <c:v>451.91660000000002</c:v>
                </c:pt>
                <c:pt idx="20962">
                  <c:v>451.92009999999999</c:v>
                </c:pt>
                <c:pt idx="20963">
                  <c:v>451.92189999999999</c:v>
                </c:pt>
                <c:pt idx="20964">
                  <c:v>451.92349999999999</c:v>
                </c:pt>
                <c:pt idx="20965">
                  <c:v>451.92619999999999</c:v>
                </c:pt>
                <c:pt idx="20966">
                  <c:v>451.9282</c:v>
                </c:pt>
                <c:pt idx="20967">
                  <c:v>451.93060000000003</c:v>
                </c:pt>
                <c:pt idx="20968">
                  <c:v>451.93239999999997</c:v>
                </c:pt>
                <c:pt idx="20969">
                  <c:v>451.93779999999998</c:v>
                </c:pt>
                <c:pt idx="20970">
                  <c:v>451.94060000000002</c:v>
                </c:pt>
                <c:pt idx="20971">
                  <c:v>451.94119999999998</c:v>
                </c:pt>
                <c:pt idx="20972">
                  <c:v>451.9452</c:v>
                </c:pt>
                <c:pt idx="20973">
                  <c:v>451.9477</c:v>
                </c:pt>
                <c:pt idx="20974">
                  <c:v>451.94920000000002</c:v>
                </c:pt>
                <c:pt idx="20975">
                  <c:v>451.95240000000001</c:v>
                </c:pt>
                <c:pt idx="20976">
                  <c:v>451.95409999999998</c:v>
                </c:pt>
                <c:pt idx="20977">
                  <c:v>451.95819999999998</c:v>
                </c:pt>
                <c:pt idx="20978">
                  <c:v>451.96129999999999</c:v>
                </c:pt>
                <c:pt idx="20979">
                  <c:v>451.96440000000001</c:v>
                </c:pt>
                <c:pt idx="20980">
                  <c:v>451.9676</c:v>
                </c:pt>
                <c:pt idx="20981">
                  <c:v>451.97019999999998</c:v>
                </c:pt>
                <c:pt idx="20982">
                  <c:v>451.97320000000002</c:v>
                </c:pt>
                <c:pt idx="20983">
                  <c:v>451.97629999999998</c:v>
                </c:pt>
                <c:pt idx="20984">
                  <c:v>451.97730000000001</c:v>
                </c:pt>
                <c:pt idx="20985">
                  <c:v>451.98090000000002</c:v>
                </c:pt>
                <c:pt idx="20986">
                  <c:v>451.98329999999999</c:v>
                </c:pt>
                <c:pt idx="20987">
                  <c:v>451.98719999999997</c:v>
                </c:pt>
                <c:pt idx="20988">
                  <c:v>451.98950000000002</c:v>
                </c:pt>
                <c:pt idx="20989">
                  <c:v>451.99220000000003</c:v>
                </c:pt>
                <c:pt idx="20990">
                  <c:v>451.99439999999998</c:v>
                </c:pt>
                <c:pt idx="20991">
                  <c:v>451.99790000000002</c:v>
                </c:pt>
                <c:pt idx="20992">
                  <c:v>452</c:v>
                </c:pt>
                <c:pt idx="20993">
                  <c:v>452.00369999999998</c:v>
                </c:pt>
                <c:pt idx="20994">
                  <c:v>452.00670000000002</c:v>
                </c:pt>
                <c:pt idx="20995">
                  <c:v>452.00959999999998</c:v>
                </c:pt>
                <c:pt idx="20996">
                  <c:v>452.0129</c:v>
                </c:pt>
                <c:pt idx="20997">
                  <c:v>452.0147</c:v>
                </c:pt>
                <c:pt idx="20998">
                  <c:v>452.01760000000002</c:v>
                </c:pt>
                <c:pt idx="20999">
                  <c:v>452.01960000000003</c:v>
                </c:pt>
                <c:pt idx="21000">
                  <c:v>452.0222</c:v>
                </c:pt>
                <c:pt idx="21001">
                  <c:v>452.02440000000001</c:v>
                </c:pt>
                <c:pt idx="21002">
                  <c:v>452.02600000000001</c:v>
                </c:pt>
                <c:pt idx="21003">
                  <c:v>452.02879999999999</c:v>
                </c:pt>
                <c:pt idx="21004">
                  <c:v>452.03179999999998</c:v>
                </c:pt>
                <c:pt idx="21005">
                  <c:v>452.03359999999998</c:v>
                </c:pt>
                <c:pt idx="21006">
                  <c:v>452.03519999999997</c:v>
                </c:pt>
                <c:pt idx="21007">
                  <c:v>452.0394</c:v>
                </c:pt>
                <c:pt idx="21008">
                  <c:v>452.04219999999998</c:v>
                </c:pt>
                <c:pt idx="21009">
                  <c:v>452.04419999999999</c:v>
                </c:pt>
                <c:pt idx="21010">
                  <c:v>452.04719999999998</c:v>
                </c:pt>
                <c:pt idx="21011">
                  <c:v>452.05099999999999</c:v>
                </c:pt>
                <c:pt idx="21012">
                  <c:v>452.05290000000002</c:v>
                </c:pt>
                <c:pt idx="21013">
                  <c:v>452.05630000000002</c:v>
                </c:pt>
                <c:pt idx="21014">
                  <c:v>452.06049999999999</c:v>
                </c:pt>
                <c:pt idx="21015">
                  <c:v>452.06290000000001</c:v>
                </c:pt>
                <c:pt idx="21016">
                  <c:v>452.06619999999998</c:v>
                </c:pt>
                <c:pt idx="21017">
                  <c:v>452.06939999999997</c:v>
                </c:pt>
                <c:pt idx="21018">
                  <c:v>452.07060000000001</c:v>
                </c:pt>
                <c:pt idx="21019">
                  <c:v>452.07459999999998</c:v>
                </c:pt>
                <c:pt idx="21020">
                  <c:v>452.07619999999997</c:v>
                </c:pt>
                <c:pt idx="21021">
                  <c:v>452.08089999999999</c:v>
                </c:pt>
                <c:pt idx="21022">
                  <c:v>452.08300000000003</c:v>
                </c:pt>
                <c:pt idx="21023">
                  <c:v>452.08519999999999</c:v>
                </c:pt>
                <c:pt idx="21024">
                  <c:v>452.08780000000002</c:v>
                </c:pt>
                <c:pt idx="21025">
                  <c:v>452.0899</c:v>
                </c:pt>
                <c:pt idx="21026">
                  <c:v>452.09280000000001</c:v>
                </c:pt>
                <c:pt idx="21027">
                  <c:v>452.09539999999998</c:v>
                </c:pt>
                <c:pt idx="21028">
                  <c:v>452.09870000000001</c:v>
                </c:pt>
                <c:pt idx="21029">
                  <c:v>452.10180000000003</c:v>
                </c:pt>
                <c:pt idx="21030">
                  <c:v>452.10469999999998</c:v>
                </c:pt>
                <c:pt idx="21031">
                  <c:v>452.10759999999999</c:v>
                </c:pt>
                <c:pt idx="21032">
                  <c:v>452.10899999999998</c:v>
                </c:pt>
                <c:pt idx="21033">
                  <c:v>452.11</c:v>
                </c:pt>
                <c:pt idx="21034">
                  <c:v>452.11340000000001</c:v>
                </c:pt>
                <c:pt idx="21035">
                  <c:v>452.11529999999999</c:v>
                </c:pt>
                <c:pt idx="21036">
                  <c:v>452.11599999999999</c:v>
                </c:pt>
                <c:pt idx="21037">
                  <c:v>452.11959999999999</c:v>
                </c:pt>
                <c:pt idx="21038">
                  <c:v>452.12299999999999</c:v>
                </c:pt>
                <c:pt idx="21039">
                  <c:v>452.12459999999999</c:v>
                </c:pt>
                <c:pt idx="21040">
                  <c:v>452.12740000000002</c:v>
                </c:pt>
                <c:pt idx="21041">
                  <c:v>452.13029999999998</c:v>
                </c:pt>
                <c:pt idx="21042">
                  <c:v>452.13279999999997</c:v>
                </c:pt>
                <c:pt idx="21043">
                  <c:v>452.13499999999999</c:v>
                </c:pt>
                <c:pt idx="21044">
                  <c:v>452.13760000000002</c:v>
                </c:pt>
                <c:pt idx="21045">
                  <c:v>452.14060000000001</c:v>
                </c:pt>
                <c:pt idx="21046">
                  <c:v>452.14299999999997</c:v>
                </c:pt>
                <c:pt idx="21047">
                  <c:v>452.14499999999998</c:v>
                </c:pt>
                <c:pt idx="21048">
                  <c:v>452.14870000000002</c:v>
                </c:pt>
                <c:pt idx="21049">
                  <c:v>452.15039999999999</c:v>
                </c:pt>
                <c:pt idx="21050">
                  <c:v>452.15379999999999</c:v>
                </c:pt>
                <c:pt idx="21051">
                  <c:v>452.15620000000001</c:v>
                </c:pt>
                <c:pt idx="21052">
                  <c:v>452.15890000000002</c:v>
                </c:pt>
                <c:pt idx="21053">
                  <c:v>452.161</c:v>
                </c:pt>
                <c:pt idx="21054">
                  <c:v>452.16399999999999</c:v>
                </c:pt>
                <c:pt idx="21055">
                  <c:v>452.16719999999998</c:v>
                </c:pt>
                <c:pt idx="21056">
                  <c:v>452.16890000000001</c:v>
                </c:pt>
                <c:pt idx="21057">
                  <c:v>452.17149999999998</c:v>
                </c:pt>
                <c:pt idx="21058">
                  <c:v>452.17500000000001</c:v>
                </c:pt>
                <c:pt idx="21059">
                  <c:v>452.17619999999999</c:v>
                </c:pt>
                <c:pt idx="21060">
                  <c:v>452.17919999999998</c:v>
                </c:pt>
                <c:pt idx="21061">
                  <c:v>452.18169999999998</c:v>
                </c:pt>
                <c:pt idx="21062">
                  <c:v>452.185</c:v>
                </c:pt>
                <c:pt idx="21063">
                  <c:v>452.18700000000001</c:v>
                </c:pt>
                <c:pt idx="21064">
                  <c:v>452.18970000000002</c:v>
                </c:pt>
                <c:pt idx="21065">
                  <c:v>452.19240000000002</c:v>
                </c:pt>
                <c:pt idx="21066">
                  <c:v>452.19650000000001</c:v>
                </c:pt>
                <c:pt idx="21067">
                  <c:v>452.19869999999997</c:v>
                </c:pt>
                <c:pt idx="21068">
                  <c:v>452.20139999999998</c:v>
                </c:pt>
                <c:pt idx="21069">
                  <c:v>452.20499999999998</c:v>
                </c:pt>
                <c:pt idx="21070">
                  <c:v>452.20780000000002</c:v>
                </c:pt>
                <c:pt idx="21071">
                  <c:v>452.21010000000001</c:v>
                </c:pt>
                <c:pt idx="21072">
                  <c:v>452.21370000000002</c:v>
                </c:pt>
                <c:pt idx="21073">
                  <c:v>452.21539999999999</c:v>
                </c:pt>
                <c:pt idx="21074">
                  <c:v>452.21870000000001</c:v>
                </c:pt>
                <c:pt idx="21075">
                  <c:v>452.22089999999997</c:v>
                </c:pt>
                <c:pt idx="21076">
                  <c:v>452.22320000000002</c:v>
                </c:pt>
                <c:pt idx="21077">
                  <c:v>452.22660000000002</c:v>
                </c:pt>
                <c:pt idx="21078">
                  <c:v>452.22800000000001</c:v>
                </c:pt>
                <c:pt idx="21079">
                  <c:v>452.23009999999999</c:v>
                </c:pt>
                <c:pt idx="21080">
                  <c:v>452.2328</c:v>
                </c:pt>
                <c:pt idx="21081">
                  <c:v>452.23599999999999</c:v>
                </c:pt>
                <c:pt idx="21082">
                  <c:v>452.23899999999998</c:v>
                </c:pt>
                <c:pt idx="21083">
                  <c:v>452.24029999999999</c:v>
                </c:pt>
                <c:pt idx="21084">
                  <c:v>452.24299999999999</c:v>
                </c:pt>
                <c:pt idx="21085">
                  <c:v>452.2448</c:v>
                </c:pt>
                <c:pt idx="21086">
                  <c:v>452.2491</c:v>
                </c:pt>
                <c:pt idx="21087">
                  <c:v>452.25200000000001</c:v>
                </c:pt>
                <c:pt idx="21088">
                  <c:v>452.25540000000001</c:v>
                </c:pt>
                <c:pt idx="21089">
                  <c:v>452.25880000000001</c:v>
                </c:pt>
                <c:pt idx="21090">
                  <c:v>452.26080000000002</c:v>
                </c:pt>
                <c:pt idx="21091">
                  <c:v>452.26389999999998</c:v>
                </c:pt>
                <c:pt idx="21092">
                  <c:v>452.26580000000001</c:v>
                </c:pt>
                <c:pt idx="21093">
                  <c:v>452.26799999999997</c:v>
                </c:pt>
                <c:pt idx="21094">
                  <c:v>452.2724</c:v>
                </c:pt>
                <c:pt idx="21095">
                  <c:v>452.27420000000001</c:v>
                </c:pt>
                <c:pt idx="21096">
                  <c:v>452.27620000000002</c:v>
                </c:pt>
                <c:pt idx="21097">
                  <c:v>452.27839999999998</c:v>
                </c:pt>
                <c:pt idx="21098">
                  <c:v>452.28</c:v>
                </c:pt>
                <c:pt idx="21099">
                  <c:v>452.2826</c:v>
                </c:pt>
                <c:pt idx="21100">
                  <c:v>452.2851</c:v>
                </c:pt>
                <c:pt idx="21101">
                  <c:v>452.28699999999998</c:v>
                </c:pt>
                <c:pt idx="21102">
                  <c:v>452.28910000000002</c:v>
                </c:pt>
                <c:pt idx="21103">
                  <c:v>452.29180000000002</c:v>
                </c:pt>
                <c:pt idx="21104">
                  <c:v>452.29520000000002</c:v>
                </c:pt>
                <c:pt idx="21105">
                  <c:v>452.29739999999998</c:v>
                </c:pt>
                <c:pt idx="21106">
                  <c:v>452.2989</c:v>
                </c:pt>
                <c:pt idx="21107">
                  <c:v>452.30110000000002</c:v>
                </c:pt>
                <c:pt idx="21108">
                  <c:v>452.30419999999998</c:v>
                </c:pt>
                <c:pt idx="21109">
                  <c:v>452.30470000000003</c:v>
                </c:pt>
                <c:pt idx="21110">
                  <c:v>452.30829999999997</c:v>
                </c:pt>
                <c:pt idx="21111">
                  <c:v>452.31220000000002</c:v>
                </c:pt>
                <c:pt idx="21112">
                  <c:v>452.31529999999998</c:v>
                </c:pt>
                <c:pt idx="21113">
                  <c:v>452.31639999999999</c:v>
                </c:pt>
                <c:pt idx="21114">
                  <c:v>452.31979999999999</c:v>
                </c:pt>
                <c:pt idx="21115">
                  <c:v>452.3211</c:v>
                </c:pt>
                <c:pt idx="21116">
                  <c:v>452.32459999999998</c:v>
                </c:pt>
                <c:pt idx="21117">
                  <c:v>452.32850000000002</c:v>
                </c:pt>
                <c:pt idx="21118">
                  <c:v>452.32990000000001</c:v>
                </c:pt>
                <c:pt idx="21119">
                  <c:v>452.33300000000003</c:v>
                </c:pt>
                <c:pt idx="21120">
                  <c:v>452.33609999999999</c:v>
                </c:pt>
                <c:pt idx="21121">
                  <c:v>452.339</c:v>
                </c:pt>
                <c:pt idx="21122">
                  <c:v>452.3415</c:v>
                </c:pt>
                <c:pt idx="21123">
                  <c:v>452.34460000000001</c:v>
                </c:pt>
                <c:pt idx="21124">
                  <c:v>452.3476</c:v>
                </c:pt>
                <c:pt idx="21125">
                  <c:v>452.35109999999997</c:v>
                </c:pt>
                <c:pt idx="21126">
                  <c:v>452.35219999999998</c:v>
                </c:pt>
                <c:pt idx="21127">
                  <c:v>452.3546</c:v>
                </c:pt>
                <c:pt idx="21128">
                  <c:v>452.35579999999999</c:v>
                </c:pt>
                <c:pt idx="21129">
                  <c:v>452.35919999999999</c:v>
                </c:pt>
                <c:pt idx="21130">
                  <c:v>452.36259999999999</c:v>
                </c:pt>
                <c:pt idx="21131">
                  <c:v>452.36559999999997</c:v>
                </c:pt>
                <c:pt idx="21132">
                  <c:v>452.36840000000001</c:v>
                </c:pt>
                <c:pt idx="21133">
                  <c:v>452.36959999999999</c:v>
                </c:pt>
                <c:pt idx="21134">
                  <c:v>452.3734</c:v>
                </c:pt>
                <c:pt idx="21135">
                  <c:v>452.3768</c:v>
                </c:pt>
                <c:pt idx="21136">
                  <c:v>452.37810000000002</c:v>
                </c:pt>
                <c:pt idx="21137">
                  <c:v>452.38159999999999</c:v>
                </c:pt>
                <c:pt idx="21138">
                  <c:v>452.3836</c:v>
                </c:pt>
                <c:pt idx="21139">
                  <c:v>452.38600000000002</c:v>
                </c:pt>
                <c:pt idx="21140">
                  <c:v>452.38940000000002</c:v>
                </c:pt>
                <c:pt idx="21141">
                  <c:v>452.39249999999998</c:v>
                </c:pt>
                <c:pt idx="21142">
                  <c:v>452.39449999999999</c:v>
                </c:pt>
                <c:pt idx="21143">
                  <c:v>452.39640000000003</c:v>
                </c:pt>
                <c:pt idx="21144">
                  <c:v>452.40120000000002</c:v>
                </c:pt>
                <c:pt idx="21145">
                  <c:v>452.40359999999998</c:v>
                </c:pt>
                <c:pt idx="21146">
                  <c:v>452.40660000000003</c:v>
                </c:pt>
                <c:pt idx="21147">
                  <c:v>452.40910000000002</c:v>
                </c:pt>
                <c:pt idx="21148">
                  <c:v>452.41109999999998</c:v>
                </c:pt>
                <c:pt idx="21149">
                  <c:v>452.41460000000001</c:v>
                </c:pt>
                <c:pt idx="21150">
                  <c:v>452.4162</c:v>
                </c:pt>
                <c:pt idx="21151">
                  <c:v>452.42039999999997</c:v>
                </c:pt>
                <c:pt idx="21152">
                  <c:v>452.42189999999999</c:v>
                </c:pt>
                <c:pt idx="21153">
                  <c:v>452.42340000000002</c:v>
                </c:pt>
                <c:pt idx="21154">
                  <c:v>452.42700000000002</c:v>
                </c:pt>
                <c:pt idx="21155">
                  <c:v>452.42919999999998</c:v>
                </c:pt>
                <c:pt idx="21156">
                  <c:v>452.43130000000002</c:v>
                </c:pt>
                <c:pt idx="21157">
                  <c:v>452.43419999999998</c:v>
                </c:pt>
                <c:pt idx="21158">
                  <c:v>452.43770000000001</c:v>
                </c:pt>
                <c:pt idx="21159">
                  <c:v>452.44080000000002</c:v>
                </c:pt>
                <c:pt idx="21160">
                  <c:v>452.44220000000001</c:v>
                </c:pt>
                <c:pt idx="21161">
                  <c:v>452.44589999999999</c:v>
                </c:pt>
                <c:pt idx="21162">
                  <c:v>452.44619999999998</c:v>
                </c:pt>
                <c:pt idx="21163">
                  <c:v>452.4504</c:v>
                </c:pt>
                <c:pt idx="21164">
                  <c:v>452.4522</c:v>
                </c:pt>
                <c:pt idx="21165">
                  <c:v>452.45639999999997</c:v>
                </c:pt>
                <c:pt idx="21166">
                  <c:v>452.45749999999998</c:v>
                </c:pt>
                <c:pt idx="21167">
                  <c:v>452.45979999999997</c:v>
                </c:pt>
                <c:pt idx="21168">
                  <c:v>452.46480000000003</c:v>
                </c:pt>
                <c:pt idx="21169">
                  <c:v>452.46800000000002</c:v>
                </c:pt>
                <c:pt idx="21170">
                  <c:v>452.46969999999999</c:v>
                </c:pt>
                <c:pt idx="21171">
                  <c:v>452.47280000000001</c:v>
                </c:pt>
                <c:pt idx="21172">
                  <c:v>452.47430000000003</c:v>
                </c:pt>
                <c:pt idx="21173">
                  <c:v>452.47719999999998</c:v>
                </c:pt>
                <c:pt idx="21174">
                  <c:v>452.47879999999998</c:v>
                </c:pt>
                <c:pt idx="21175">
                  <c:v>452.48200000000003</c:v>
                </c:pt>
                <c:pt idx="21176">
                  <c:v>452.48590000000002</c:v>
                </c:pt>
                <c:pt idx="21177">
                  <c:v>452.48930000000001</c:v>
                </c:pt>
                <c:pt idx="21178">
                  <c:v>452.49220000000003</c:v>
                </c:pt>
                <c:pt idx="21179">
                  <c:v>452.4932</c:v>
                </c:pt>
                <c:pt idx="21180">
                  <c:v>452.49779999999998</c:v>
                </c:pt>
                <c:pt idx="21181">
                  <c:v>452.49939999999998</c:v>
                </c:pt>
                <c:pt idx="21182">
                  <c:v>452.5016</c:v>
                </c:pt>
                <c:pt idx="21183">
                  <c:v>452.50299999999999</c:v>
                </c:pt>
                <c:pt idx="21184">
                  <c:v>452.50599999999997</c:v>
                </c:pt>
                <c:pt idx="21185">
                  <c:v>452.50920000000002</c:v>
                </c:pt>
                <c:pt idx="21186">
                  <c:v>452.51119999999997</c:v>
                </c:pt>
                <c:pt idx="21187">
                  <c:v>452.51459999999997</c:v>
                </c:pt>
                <c:pt idx="21188">
                  <c:v>452.51679999999999</c:v>
                </c:pt>
                <c:pt idx="21189">
                  <c:v>452.51909999999998</c:v>
                </c:pt>
                <c:pt idx="21190">
                  <c:v>452.52179999999998</c:v>
                </c:pt>
                <c:pt idx="21191">
                  <c:v>452.52379999999999</c:v>
                </c:pt>
                <c:pt idx="21192">
                  <c:v>452.52780000000001</c:v>
                </c:pt>
                <c:pt idx="21193">
                  <c:v>452.52969999999999</c:v>
                </c:pt>
                <c:pt idx="21194">
                  <c:v>452.5333</c:v>
                </c:pt>
                <c:pt idx="21195">
                  <c:v>452.53519999999997</c:v>
                </c:pt>
                <c:pt idx="21196">
                  <c:v>452.53699999999998</c:v>
                </c:pt>
                <c:pt idx="21197">
                  <c:v>452.54079999999999</c:v>
                </c:pt>
                <c:pt idx="21198">
                  <c:v>452.54320000000001</c:v>
                </c:pt>
                <c:pt idx="21199">
                  <c:v>452.54520000000002</c:v>
                </c:pt>
                <c:pt idx="21200">
                  <c:v>452.54880000000003</c:v>
                </c:pt>
                <c:pt idx="21201">
                  <c:v>452.55149999999998</c:v>
                </c:pt>
                <c:pt idx="21202">
                  <c:v>452.55459999999999</c:v>
                </c:pt>
                <c:pt idx="21203">
                  <c:v>452.55619999999999</c:v>
                </c:pt>
                <c:pt idx="21204">
                  <c:v>452.56</c:v>
                </c:pt>
                <c:pt idx="21205">
                  <c:v>452.56150000000002</c:v>
                </c:pt>
                <c:pt idx="21206">
                  <c:v>452.565</c:v>
                </c:pt>
                <c:pt idx="21207">
                  <c:v>452.56720000000001</c:v>
                </c:pt>
                <c:pt idx="21208">
                  <c:v>452.56959999999998</c:v>
                </c:pt>
                <c:pt idx="21209">
                  <c:v>452.57240000000002</c:v>
                </c:pt>
                <c:pt idx="21210">
                  <c:v>452.57580000000002</c:v>
                </c:pt>
                <c:pt idx="21211">
                  <c:v>452.57850000000002</c:v>
                </c:pt>
                <c:pt idx="21212">
                  <c:v>452.58089999999999</c:v>
                </c:pt>
                <c:pt idx="21213">
                  <c:v>452.58339999999998</c:v>
                </c:pt>
                <c:pt idx="21214">
                  <c:v>452.5856</c:v>
                </c:pt>
                <c:pt idx="21215">
                  <c:v>452.58730000000003</c:v>
                </c:pt>
                <c:pt idx="21216">
                  <c:v>452.59019999999998</c:v>
                </c:pt>
                <c:pt idx="21217">
                  <c:v>452.59219999999999</c:v>
                </c:pt>
                <c:pt idx="21218">
                  <c:v>452.59530000000001</c:v>
                </c:pt>
                <c:pt idx="21219">
                  <c:v>452.59679999999997</c:v>
                </c:pt>
                <c:pt idx="21220">
                  <c:v>452.59809999999999</c:v>
                </c:pt>
                <c:pt idx="21221">
                  <c:v>452.60019999999997</c:v>
                </c:pt>
                <c:pt idx="21222">
                  <c:v>452.60320000000002</c:v>
                </c:pt>
                <c:pt idx="21223">
                  <c:v>452.60719999999998</c:v>
                </c:pt>
                <c:pt idx="21224">
                  <c:v>452.60980000000001</c:v>
                </c:pt>
                <c:pt idx="21225">
                  <c:v>452.61200000000002</c:v>
                </c:pt>
                <c:pt idx="21226">
                  <c:v>452.61520000000002</c:v>
                </c:pt>
                <c:pt idx="21227">
                  <c:v>452.61520000000002</c:v>
                </c:pt>
                <c:pt idx="21228">
                  <c:v>452.61840000000001</c:v>
                </c:pt>
                <c:pt idx="21229">
                  <c:v>452.62049999999999</c:v>
                </c:pt>
                <c:pt idx="21230">
                  <c:v>452.62459999999999</c:v>
                </c:pt>
                <c:pt idx="21231">
                  <c:v>452.62599999999998</c:v>
                </c:pt>
                <c:pt idx="21232">
                  <c:v>452.62909999999999</c:v>
                </c:pt>
                <c:pt idx="21233">
                  <c:v>452.63060000000002</c:v>
                </c:pt>
                <c:pt idx="21234">
                  <c:v>452.63400000000001</c:v>
                </c:pt>
                <c:pt idx="21235">
                  <c:v>452.63740000000001</c:v>
                </c:pt>
                <c:pt idx="21236">
                  <c:v>452.64100000000002</c:v>
                </c:pt>
                <c:pt idx="21237">
                  <c:v>452.6422</c:v>
                </c:pt>
                <c:pt idx="21238">
                  <c:v>452.64499999999998</c:v>
                </c:pt>
                <c:pt idx="21239">
                  <c:v>452.6474</c:v>
                </c:pt>
                <c:pt idx="21240">
                  <c:v>452.65039999999999</c:v>
                </c:pt>
                <c:pt idx="21241">
                  <c:v>452.654</c:v>
                </c:pt>
                <c:pt idx="21242">
                  <c:v>452.6576</c:v>
                </c:pt>
                <c:pt idx="21243">
                  <c:v>452.65899999999999</c:v>
                </c:pt>
                <c:pt idx="21244">
                  <c:v>452.66250000000002</c:v>
                </c:pt>
                <c:pt idx="21245">
                  <c:v>452.6669</c:v>
                </c:pt>
                <c:pt idx="21246">
                  <c:v>452.66789999999997</c:v>
                </c:pt>
                <c:pt idx="21247">
                  <c:v>452.6694</c:v>
                </c:pt>
                <c:pt idx="21248">
                  <c:v>452.67160000000001</c:v>
                </c:pt>
                <c:pt idx="21249">
                  <c:v>452.6746</c:v>
                </c:pt>
                <c:pt idx="21250">
                  <c:v>452.67619999999999</c:v>
                </c:pt>
                <c:pt idx="21251">
                  <c:v>452.67950000000002</c:v>
                </c:pt>
                <c:pt idx="21252">
                  <c:v>452.68099999999998</c:v>
                </c:pt>
                <c:pt idx="21253">
                  <c:v>452.68459999999999</c:v>
                </c:pt>
                <c:pt idx="21254">
                  <c:v>452.68669999999997</c:v>
                </c:pt>
                <c:pt idx="21255">
                  <c:v>452.68959999999998</c:v>
                </c:pt>
                <c:pt idx="21256">
                  <c:v>452.69299999999998</c:v>
                </c:pt>
                <c:pt idx="21257">
                  <c:v>452.69299999999998</c:v>
                </c:pt>
                <c:pt idx="21258">
                  <c:v>452.69589999999999</c:v>
                </c:pt>
                <c:pt idx="21259">
                  <c:v>452.69709999999998</c:v>
                </c:pt>
                <c:pt idx="21260">
                  <c:v>452.69929999999999</c:v>
                </c:pt>
                <c:pt idx="21261">
                  <c:v>452.70269999999999</c:v>
                </c:pt>
                <c:pt idx="21262">
                  <c:v>452.70479999999998</c:v>
                </c:pt>
                <c:pt idx="21263">
                  <c:v>452.709</c:v>
                </c:pt>
                <c:pt idx="21264">
                  <c:v>452.71019999999999</c:v>
                </c:pt>
                <c:pt idx="21265">
                  <c:v>452.71390000000002</c:v>
                </c:pt>
                <c:pt idx="21266">
                  <c:v>452.71570000000003</c:v>
                </c:pt>
                <c:pt idx="21267">
                  <c:v>452.71940000000001</c:v>
                </c:pt>
                <c:pt idx="21268">
                  <c:v>452.7226</c:v>
                </c:pt>
                <c:pt idx="21269">
                  <c:v>452.72480000000002</c:v>
                </c:pt>
                <c:pt idx="21270">
                  <c:v>452.72840000000002</c:v>
                </c:pt>
                <c:pt idx="21271">
                  <c:v>452.73039999999997</c:v>
                </c:pt>
                <c:pt idx="21272">
                  <c:v>452.7328</c:v>
                </c:pt>
                <c:pt idx="21273">
                  <c:v>452.73599999999999</c:v>
                </c:pt>
                <c:pt idx="21274">
                  <c:v>452.738</c:v>
                </c:pt>
                <c:pt idx="21275">
                  <c:v>452.74149999999997</c:v>
                </c:pt>
                <c:pt idx="21276">
                  <c:v>452.74360000000001</c:v>
                </c:pt>
                <c:pt idx="21277">
                  <c:v>452.74700000000001</c:v>
                </c:pt>
                <c:pt idx="21278">
                  <c:v>452.75020000000001</c:v>
                </c:pt>
                <c:pt idx="21279">
                  <c:v>452.75110000000001</c:v>
                </c:pt>
                <c:pt idx="21280">
                  <c:v>452.755</c:v>
                </c:pt>
                <c:pt idx="21281">
                  <c:v>452.75659999999999</c:v>
                </c:pt>
                <c:pt idx="21282">
                  <c:v>452.75830000000002</c:v>
                </c:pt>
                <c:pt idx="21283">
                  <c:v>452.76170000000002</c:v>
                </c:pt>
                <c:pt idx="21284">
                  <c:v>452.76560000000001</c:v>
                </c:pt>
                <c:pt idx="21285">
                  <c:v>452.76870000000002</c:v>
                </c:pt>
                <c:pt idx="21286">
                  <c:v>452.77050000000003</c:v>
                </c:pt>
                <c:pt idx="21287">
                  <c:v>452.77539999999999</c:v>
                </c:pt>
                <c:pt idx="21288">
                  <c:v>452.77839999999998</c:v>
                </c:pt>
                <c:pt idx="21289">
                  <c:v>452.78379999999999</c:v>
                </c:pt>
                <c:pt idx="21290">
                  <c:v>452.78579999999999</c:v>
                </c:pt>
                <c:pt idx="21291">
                  <c:v>452.7912</c:v>
                </c:pt>
                <c:pt idx="21292">
                  <c:v>452.79570000000001</c:v>
                </c:pt>
                <c:pt idx="21293">
                  <c:v>452.7996</c:v>
                </c:pt>
                <c:pt idx="21294">
                  <c:v>452.80590000000001</c:v>
                </c:pt>
                <c:pt idx="21295">
                  <c:v>452.80840000000001</c:v>
                </c:pt>
                <c:pt idx="21296">
                  <c:v>452.81299999999999</c:v>
                </c:pt>
                <c:pt idx="21297">
                  <c:v>452.81650000000002</c:v>
                </c:pt>
                <c:pt idx="21298">
                  <c:v>452.82100000000003</c:v>
                </c:pt>
                <c:pt idx="21299">
                  <c:v>452.8252</c:v>
                </c:pt>
                <c:pt idx="21300">
                  <c:v>452.82909999999998</c:v>
                </c:pt>
                <c:pt idx="21301">
                  <c:v>452.83280000000002</c:v>
                </c:pt>
                <c:pt idx="21302">
                  <c:v>452.8372</c:v>
                </c:pt>
                <c:pt idx="21303">
                  <c:v>452.8415</c:v>
                </c:pt>
                <c:pt idx="21304">
                  <c:v>452.8458</c:v>
                </c:pt>
                <c:pt idx="21305">
                  <c:v>452.8492</c:v>
                </c:pt>
                <c:pt idx="21306">
                  <c:v>452.85250000000002</c:v>
                </c:pt>
                <c:pt idx="21307">
                  <c:v>452.85700000000003</c:v>
                </c:pt>
                <c:pt idx="21308">
                  <c:v>452.86099999999999</c:v>
                </c:pt>
                <c:pt idx="21309">
                  <c:v>452.86360000000002</c:v>
                </c:pt>
                <c:pt idx="21310">
                  <c:v>452.86720000000003</c:v>
                </c:pt>
                <c:pt idx="21311">
                  <c:v>452.87020000000001</c:v>
                </c:pt>
                <c:pt idx="21312">
                  <c:v>452.87130000000002</c:v>
                </c:pt>
                <c:pt idx="21313">
                  <c:v>452.8734</c:v>
                </c:pt>
                <c:pt idx="21314">
                  <c:v>452.87580000000003</c:v>
                </c:pt>
                <c:pt idx="21315">
                  <c:v>452.87619999999998</c:v>
                </c:pt>
                <c:pt idx="21316">
                  <c:v>452.87830000000002</c:v>
                </c:pt>
                <c:pt idx="21317">
                  <c:v>452.87970000000001</c:v>
                </c:pt>
                <c:pt idx="21318">
                  <c:v>452.87959999999998</c:v>
                </c:pt>
                <c:pt idx="21319">
                  <c:v>452.87950000000001</c:v>
                </c:pt>
                <c:pt idx="21320">
                  <c:v>452.8809</c:v>
                </c:pt>
                <c:pt idx="21321">
                  <c:v>452.88319999999999</c:v>
                </c:pt>
                <c:pt idx="21322">
                  <c:v>452.8843</c:v>
                </c:pt>
                <c:pt idx="21323">
                  <c:v>452.8843</c:v>
                </c:pt>
                <c:pt idx="21324">
                  <c:v>452.88409999999999</c:v>
                </c:pt>
                <c:pt idx="21325">
                  <c:v>452.88529999999997</c:v>
                </c:pt>
                <c:pt idx="21326">
                  <c:v>452.88549999999998</c:v>
                </c:pt>
                <c:pt idx="21327">
                  <c:v>452.88720000000001</c:v>
                </c:pt>
                <c:pt idx="21328">
                  <c:v>452.88940000000002</c:v>
                </c:pt>
                <c:pt idx="21329">
                  <c:v>452.88959999999997</c:v>
                </c:pt>
                <c:pt idx="21330">
                  <c:v>452.89030000000002</c:v>
                </c:pt>
                <c:pt idx="21331">
                  <c:v>452.89280000000002</c:v>
                </c:pt>
                <c:pt idx="21332">
                  <c:v>452.89319999999998</c:v>
                </c:pt>
                <c:pt idx="21333">
                  <c:v>452.89580000000001</c:v>
                </c:pt>
                <c:pt idx="21334">
                  <c:v>452.89800000000002</c:v>
                </c:pt>
                <c:pt idx="21335">
                  <c:v>452.8997</c:v>
                </c:pt>
                <c:pt idx="21336">
                  <c:v>452.90100000000001</c:v>
                </c:pt>
                <c:pt idx="21337">
                  <c:v>452.90339999999998</c:v>
                </c:pt>
                <c:pt idx="21338">
                  <c:v>452.90600000000001</c:v>
                </c:pt>
                <c:pt idx="21339">
                  <c:v>452.90929999999997</c:v>
                </c:pt>
                <c:pt idx="21340">
                  <c:v>452.91129999999998</c:v>
                </c:pt>
                <c:pt idx="21341">
                  <c:v>452.91340000000002</c:v>
                </c:pt>
                <c:pt idx="21342">
                  <c:v>452.916</c:v>
                </c:pt>
                <c:pt idx="21343">
                  <c:v>452.91829999999999</c:v>
                </c:pt>
                <c:pt idx="21344">
                  <c:v>452.92160000000001</c:v>
                </c:pt>
                <c:pt idx="21345">
                  <c:v>452.92579999999998</c:v>
                </c:pt>
                <c:pt idx="21346">
                  <c:v>452.92590000000001</c:v>
                </c:pt>
                <c:pt idx="21347">
                  <c:v>452.92919999999998</c:v>
                </c:pt>
                <c:pt idx="21348">
                  <c:v>452.93119999999999</c:v>
                </c:pt>
                <c:pt idx="21349">
                  <c:v>452.9325</c:v>
                </c:pt>
                <c:pt idx="21350">
                  <c:v>452.93599999999998</c:v>
                </c:pt>
                <c:pt idx="21351">
                  <c:v>452.93709999999999</c:v>
                </c:pt>
                <c:pt idx="21352">
                  <c:v>452.94110000000001</c:v>
                </c:pt>
                <c:pt idx="21353">
                  <c:v>452.94290000000001</c:v>
                </c:pt>
                <c:pt idx="21354">
                  <c:v>452.94569999999999</c:v>
                </c:pt>
                <c:pt idx="21355">
                  <c:v>452.94720000000001</c:v>
                </c:pt>
                <c:pt idx="21356">
                  <c:v>452.95159999999998</c:v>
                </c:pt>
                <c:pt idx="21357">
                  <c:v>452.95409999999998</c:v>
                </c:pt>
                <c:pt idx="21358">
                  <c:v>452.95580000000001</c:v>
                </c:pt>
                <c:pt idx="21359">
                  <c:v>452.95890000000003</c:v>
                </c:pt>
                <c:pt idx="21360">
                  <c:v>452.96050000000002</c:v>
                </c:pt>
                <c:pt idx="21361">
                  <c:v>452.96280000000002</c:v>
                </c:pt>
                <c:pt idx="21362">
                  <c:v>452.96519999999998</c:v>
                </c:pt>
                <c:pt idx="21363">
                  <c:v>452.96719999999999</c:v>
                </c:pt>
                <c:pt idx="21364">
                  <c:v>452.97120000000001</c:v>
                </c:pt>
                <c:pt idx="21365">
                  <c:v>452.9744</c:v>
                </c:pt>
                <c:pt idx="21366">
                  <c:v>452.976</c:v>
                </c:pt>
                <c:pt idx="21367">
                  <c:v>452.97840000000002</c:v>
                </c:pt>
                <c:pt idx="21368">
                  <c:v>452.9819</c:v>
                </c:pt>
                <c:pt idx="21369">
                  <c:v>452.98399999999998</c:v>
                </c:pt>
                <c:pt idx="21370">
                  <c:v>452.98700000000002</c:v>
                </c:pt>
                <c:pt idx="21371">
                  <c:v>452.98939999999999</c:v>
                </c:pt>
                <c:pt idx="21372">
                  <c:v>452.99149999999997</c:v>
                </c:pt>
                <c:pt idx="21373">
                  <c:v>452.99549999999999</c:v>
                </c:pt>
                <c:pt idx="21374">
                  <c:v>452.99740000000003</c:v>
                </c:pt>
                <c:pt idx="21375">
                  <c:v>452.99979999999999</c:v>
                </c:pt>
                <c:pt idx="21376">
                  <c:v>453.00099999999998</c:v>
                </c:pt>
                <c:pt idx="21377">
                  <c:v>453.00389999999999</c:v>
                </c:pt>
                <c:pt idx="21378">
                  <c:v>453.00670000000002</c:v>
                </c:pt>
                <c:pt idx="21379">
                  <c:v>453.00819999999999</c:v>
                </c:pt>
                <c:pt idx="21380">
                  <c:v>453.01100000000002</c:v>
                </c:pt>
                <c:pt idx="21381">
                  <c:v>453.01310000000001</c:v>
                </c:pt>
                <c:pt idx="21382">
                  <c:v>453.01580000000001</c:v>
                </c:pt>
                <c:pt idx="21383">
                  <c:v>453.01760000000002</c:v>
                </c:pt>
                <c:pt idx="21384">
                  <c:v>453.02260000000001</c:v>
                </c:pt>
                <c:pt idx="21385">
                  <c:v>453.02409999999998</c:v>
                </c:pt>
                <c:pt idx="21386">
                  <c:v>453.02589999999998</c:v>
                </c:pt>
                <c:pt idx="21387">
                  <c:v>453.02949999999998</c:v>
                </c:pt>
                <c:pt idx="21388">
                  <c:v>453.03129999999999</c:v>
                </c:pt>
                <c:pt idx="21389">
                  <c:v>453.03480000000002</c:v>
                </c:pt>
                <c:pt idx="21390">
                  <c:v>453.03739999999999</c:v>
                </c:pt>
                <c:pt idx="21391">
                  <c:v>453.0385</c:v>
                </c:pt>
                <c:pt idx="21392">
                  <c:v>453.04219999999998</c:v>
                </c:pt>
                <c:pt idx="21393">
                  <c:v>453.04360000000003</c:v>
                </c:pt>
                <c:pt idx="21394">
                  <c:v>453.04719999999998</c:v>
                </c:pt>
                <c:pt idx="21395">
                  <c:v>453.05110000000002</c:v>
                </c:pt>
                <c:pt idx="21396">
                  <c:v>453.0532</c:v>
                </c:pt>
                <c:pt idx="21397">
                  <c:v>453.05739999999997</c:v>
                </c:pt>
                <c:pt idx="21398">
                  <c:v>453.05869999999999</c:v>
                </c:pt>
                <c:pt idx="21399">
                  <c:v>453.06180000000001</c:v>
                </c:pt>
                <c:pt idx="21400">
                  <c:v>453.06470000000002</c:v>
                </c:pt>
                <c:pt idx="21401">
                  <c:v>453.06869999999998</c:v>
                </c:pt>
                <c:pt idx="21402">
                  <c:v>453.07100000000003</c:v>
                </c:pt>
                <c:pt idx="21403">
                  <c:v>453.07279999999997</c:v>
                </c:pt>
                <c:pt idx="21404">
                  <c:v>453.07499999999999</c:v>
                </c:pt>
                <c:pt idx="21405">
                  <c:v>453.07799999999997</c:v>
                </c:pt>
                <c:pt idx="21406">
                  <c:v>453.0788</c:v>
                </c:pt>
                <c:pt idx="21407">
                  <c:v>453.08170000000001</c:v>
                </c:pt>
                <c:pt idx="21408">
                  <c:v>453.08460000000002</c:v>
                </c:pt>
                <c:pt idx="21409">
                  <c:v>453.08690000000001</c:v>
                </c:pt>
                <c:pt idx="21410">
                  <c:v>453.08940000000001</c:v>
                </c:pt>
                <c:pt idx="21411">
                  <c:v>453.09039999999999</c:v>
                </c:pt>
                <c:pt idx="21412">
                  <c:v>453.09359999999998</c:v>
                </c:pt>
                <c:pt idx="21413">
                  <c:v>453.09750000000003</c:v>
                </c:pt>
                <c:pt idx="21414">
                  <c:v>453.1</c:v>
                </c:pt>
                <c:pt idx="21415">
                  <c:v>453.10140000000001</c:v>
                </c:pt>
                <c:pt idx="21416">
                  <c:v>453.10300000000001</c:v>
                </c:pt>
                <c:pt idx="21417">
                  <c:v>453.10559999999998</c:v>
                </c:pt>
                <c:pt idx="21418">
                  <c:v>453.10840000000002</c:v>
                </c:pt>
                <c:pt idx="21419">
                  <c:v>453.11279999999999</c:v>
                </c:pt>
                <c:pt idx="21420">
                  <c:v>453.11610000000002</c:v>
                </c:pt>
                <c:pt idx="21421">
                  <c:v>453.11799999999999</c:v>
                </c:pt>
                <c:pt idx="21422">
                  <c:v>453.1207</c:v>
                </c:pt>
                <c:pt idx="21423">
                  <c:v>453.12240000000003</c:v>
                </c:pt>
                <c:pt idx="21424">
                  <c:v>453.12560000000002</c:v>
                </c:pt>
                <c:pt idx="21425">
                  <c:v>453.12720000000002</c:v>
                </c:pt>
                <c:pt idx="21426">
                  <c:v>453.13119999999998</c:v>
                </c:pt>
                <c:pt idx="21427">
                  <c:v>453.13279999999997</c:v>
                </c:pt>
                <c:pt idx="21428">
                  <c:v>453.13499999999999</c:v>
                </c:pt>
                <c:pt idx="21429">
                  <c:v>453.13839999999999</c:v>
                </c:pt>
                <c:pt idx="21430">
                  <c:v>453.14159999999998</c:v>
                </c:pt>
                <c:pt idx="21431">
                  <c:v>453.1454</c:v>
                </c:pt>
                <c:pt idx="21432">
                  <c:v>453.1463</c:v>
                </c:pt>
                <c:pt idx="21433">
                  <c:v>453.14960000000002</c:v>
                </c:pt>
                <c:pt idx="21434">
                  <c:v>453.15280000000001</c:v>
                </c:pt>
                <c:pt idx="21435">
                  <c:v>453.15410000000003</c:v>
                </c:pt>
                <c:pt idx="21436">
                  <c:v>453.1574</c:v>
                </c:pt>
                <c:pt idx="21437">
                  <c:v>453.16</c:v>
                </c:pt>
                <c:pt idx="21438">
                  <c:v>453.16399999999999</c:v>
                </c:pt>
                <c:pt idx="21439">
                  <c:v>453.16500000000002</c:v>
                </c:pt>
                <c:pt idx="21440">
                  <c:v>453.16820000000001</c:v>
                </c:pt>
                <c:pt idx="21441">
                  <c:v>453.1696</c:v>
                </c:pt>
                <c:pt idx="21442">
                  <c:v>453.17239999999998</c:v>
                </c:pt>
                <c:pt idx="21443">
                  <c:v>453.17529999999999</c:v>
                </c:pt>
                <c:pt idx="21444">
                  <c:v>453.178</c:v>
                </c:pt>
                <c:pt idx="21445">
                  <c:v>453.1814</c:v>
                </c:pt>
                <c:pt idx="21446">
                  <c:v>453.1832</c:v>
                </c:pt>
                <c:pt idx="21447">
                  <c:v>453.18389999999999</c:v>
                </c:pt>
                <c:pt idx="21448">
                  <c:v>453.18799999999999</c:v>
                </c:pt>
                <c:pt idx="21449">
                  <c:v>453.19130000000001</c:v>
                </c:pt>
                <c:pt idx="21450">
                  <c:v>453.19499999999999</c:v>
                </c:pt>
                <c:pt idx="21451">
                  <c:v>453.19589999999999</c:v>
                </c:pt>
                <c:pt idx="21452">
                  <c:v>453.19880000000001</c:v>
                </c:pt>
                <c:pt idx="21453">
                  <c:v>453.20060000000001</c:v>
                </c:pt>
                <c:pt idx="21454">
                  <c:v>453.2045</c:v>
                </c:pt>
                <c:pt idx="21455">
                  <c:v>453.20740000000001</c:v>
                </c:pt>
                <c:pt idx="21456">
                  <c:v>453.20940000000002</c:v>
                </c:pt>
                <c:pt idx="21457">
                  <c:v>453.21319999999997</c:v>
                </c:pt>
                <c:pt idx="21458">
                  <c:v>453.21499999999997</c:v>
                </c:pt>
                <c:pt idx="21459">
                  <c:v>453.21620000000001</c:v>
                </c:pt>
                <c:pt idx="21460">
                  <c:v>453.21940000000001</c:v>
                </c:pt>
                <c:pt idx="21461">
                  <c:v>453.22219999999999</c:v>
                </c:pt>
                <c:pt idx="21462">
                  <c:v>453.22379999999998</c:v>
                </c:pt>
                <c:pt idx="21463">
                  <c:v>453.22800000000001</c:v>
                </c:pt>
                <c:pt idx="21464">
                  <c:v>453.23050000000001</c:v>
                </c:pt>
                <c:pt idx="21465">
                  <c:v>453.2337</c:v>
                </c:pt>
                <c:pt idx="21466">
                  <c:v>453.23669999999998</c:v>
                </c:pt>
                <c:pt idx="21467">
                  <c:v>453.24059999999997</c:v>
                </c:pt>
                <c:pt idx="21468">
                  <c:v>453.24200000000002</c:v>
                </c:pt>
                <c:pt idx="21469">
                  <c:v>453.24470000000002</c:v>
                </c:pt>
                <c:pt idx="21470">
                  <c:v>453.24680000000001</c:v>
                </c:pt>
                <c:pt idx="21471">
                  <c:v>453.25069999999999</c:v>
                </c:pt>
                <c:pt idx="21472">
                  <c:v>453.25279999999998</c:v>
                </c:pt>
                <c:pt idx="21473">
                  <c:v>453.25560000000002</c:v>
                </c:pt>
                <c:pt idx="21474">
                  <c:v>453.25779999999997</c:v>
                </c:pt>
                <c:pt idx="21475">
                  <c:v>453.2604</c:v>
                </c:pt>
                <c:pt idx="21476">
                  <c:v>453.26400000000001</c:v>
                </c:pt>
                <c:pt idx="21477">
                  <c:v>453.26670000000001</c:v>
                </c:pt>
                <c:pt idx="21478">
                  <c:v>453.26900000000001</c:v>
                </c:pt>
                <c:pt idx="21479">
                  <c:v>453.27199999999999</c:v>
                </c:pt>
                <c:pt idx="21480">
                  <c:v>453.27359999999999</c:v>
                </c:pt>
                <c:pt idx="21481">
                  <c:v>453.27679999999998</c:v>
                </c:pt>
                <c:pt idx="21482">
                  <c:v>453.27960000000002</c:v>
                </c:pt>
                <c:pt idx="21483">
                  <c:v>453.28109999999998</c:v>
                </c:pt>
                <c:pt idx="21484">
                  <c:v>453.28280000000001</c:v>
                </c:pt>
                <c:pt idx="21485">
                  <c:v>453.28590000000003</c:v>
                </c:pt>
                <c:pt idx="21486">
                  <c:v>453.28840000000002</c:v>
                </c:pt>
                <c:pt idx="21487">
                  <c:v>453.291</c:v>
                </c:pt>
                <c:pt idx="21488">
                  <c:v>453.29250000000002</c:v>
                </c:pt>
                <c:pt idx="21489">
                  <c:v>453.29559999999998</c:v>
                </c:pt>
                <c:pt idx="21490">
                  <c:v>453.29719999999998</c:v>
                </c:pt>
                <c:pt idx="21491">
                  <c:v>453.30040000000002</c:v>
                </c:pt>
                <c:pt idx="21492">
                  <c:v>453.303</c:v>
                </c:pt>
                <c:pt idx="21493">
                  <c:v>453.30520000000001</c:v>
                </c:pt>
                <c:pt idx="21494">
                  <c:v>453.30840000000001</c:v>
                </c:pt>
                <c:pt idx="21495">
                  <c:v>453.3109</c:v>
                </c:pt>
                <c:pt idx="21496">
                  <c:v>453.31400000000002</c:v>
                </c:pt>
                <c:pt idx="21497">
                  <c:v>453.31799999999998</c:v>
                </c:pt>
                <c:pt idx="21498">
                  <c:v>453.32080000000002</c:v>
                </c:pt>
                <c:pt idx="21499">
                  <c:v>453.32400000000001</c:v>
                </c:pt>
                <c:pt idx="21500">
                  <c:v>453.3261</c:v>
                </c:pt>
                <c:pt idx="21501">
                  <c:v>453.32870000000003</c:v>
                </c:pt>
                <c:pt idx="21502">
                  <c:v>453.33100000000002</c:v>
                </c:pt>
                <c:pt idx="21503">
                  <c:v>453.33319999999998</c:v>
                </c:pt>
                <c:pt idx="21504">
                  <c:v>453.33339999999998</c:v>
                </c:pt>
                <c:pt idx="21505">
                  <c:v>453.33600000000001</c:v>
                </c:pt>
                <c:pt idx="21506">
                  <c:v>453.33819999999997</c:v>
                </c:pt>
                <c:pt idx="21507">
                  <c:v>453.34100000000001</c:v>
                </c:pt>
                <c:pt idx="21508">
                  <c:v>453.34300000000002</c:v>
                </c:pt>
                <c:pt idx="21509">
                  <c:v>453.34570000000002</c:v>
                </c:pt>
                <c:pt idx="21510">
                  <c:v>453.34899999999999</c:v>
                </c:pt>
                <c:pt idx="21511">
                  <c:v>453.35120000000001</c:v>
                </c:pt>
                <c:pt idx="21512">
                  <c:v>453.35300000000001</c:v>
                </c:pt>
                <c:pt idx="21513">
                  <c:v>453.35649999999998</c:v>
                </c:pt>
                <c:pt idx="21514">
                  <c:v>453.35860000000002</c:v>
                </c:pt>
                <c:pt idx="21515">
                  <c:v>453.36099999999999</c:v>
                </c:pt>
                <c:pt idx="21516">
                  <c:v>453.36320000000001</c:v>
                </c:pt>
                <c:pt idx="21517">
                  <c:v>453.36599999999999</c:v>
                </c:pt>
                <c:pt idx="21518">
                  <c:v>453.37090000000001</c:v>
                </c:pt>
                <c:pt idx="21519">
                  <c:v>453.37279999999998</c:v>
                </c:pt>
                <c:pt idx="21520">
                  <c:v>453.37540000000001</c:v>
                </c:pt>
                <c:pt idx="21521">
                  <c:v>453.37700000000001</c:v>
                </c:pt>
                <c:pt idx="21522">
                  <c:v>453.37959999999998</c:v>
                </c:pt>
                <c:pt idx="21523">
                  <c:v>453.38249999999999</c:v>
                </c:pt>
                <c:pt idx="21524">
                  <c:v>453.38560000000001</c:v>
                </c:pt>
                <c:pt idx="21525">
                  <c:v>453.38909999999998</c:v>
                </c:pt>
                <c:pt idx="21526">
                  <c:v>453.39019999999999</c:v>
                </c:pt>
                <c:pt idx="21527">
                  <c:v>453.39370000000002</c:v>
                </c:pt>
                <c:pt idx="21528">
                  <c:v>453.39580000000001</c:v>
                </c:pt>
                <c:pt idx="21529">
                  <c:v>453.4</c:v>
                </c:pt>
                <c:pt idx="21530">
                  <c:v>453.40309999999999</c:v>
                </c:pt>
                <c:pt idx="21531">
                  <c:v>453.40559999999999</c:v>
                </c:pt>
                <c:pt idx="21532">
                  <c:v>453.40839999999997</c:v>
                </c:pt>
                <c:pt idx="21533">
                  <c:v>453.41019999999997</c:v>
                </c:pt>
                <c:pt idx="21534">
                  <c:v>453.4119</c:v>
                </c:pt>
                <c:pt idx="21535">
                  <c:v>453.41449999999998</c:v>
                </c:pt>
                <c:pt idx="21536">
                  <c:v>453.41879999999998</c:v>
                </c:pt>
                <c:pt idx="21537">
                  <c:v>453.42180000000002</c:v>
                </c:pt>
                <c:pt idx="21538">
                  <c:v>453.42520000000002</c:v>
                </c:pt>
                <c:pt idx="21539">
                  <c:v>453.42869999999999</c:v>
                </c:pt>
                <c:pt idx="21540">
                  <c:v>453.43119999999999</c:v>
                </c:pt>
                <c:pt idx="21541">
                  <c:v>453.43299999999999</c:v>
                </c:pt>
                <c:pt idx="21542">
                  <c:v>453.43540000000002</c:v>
                </c:pt>
                <c:pt idx="21543">
                  <c:v>453.43810000000002</c:v>
                </c:pt>
                <c:pt idx="21544">
                  <c:v>453.43889999999999</c:v>
                </c:pt>
                <c:pt idx="21545">
                  <c:v>453.4418</c:v>
                </c:pt>
                <c:pt idx="21546">
                  <c:v>453.44470000000001</c:v>
                </c:pt>
                <c:pt idx="21547">
                  <c:v>453.44439999999997</c:v>
                </c:pt>
                <c:pt idx="21548">
                  <c:v>453.4468</c:v>
                </c:pt>
                <c:pt idx="21549">
                  <c:v>453.44920000000002</c:v>
                </c:pt>
                <c:pt idx="21550">
                  <c:v>453.45159999999998</c:v>
                </c:pt>
                <c:pt idx="21551">
                  <c:v>453.45479999999998</c:v>
                </c:pt>
                <c:pt idx="21552">
                  <c:v>453.45530000000002</c:v>
                </c:pt>
                <c:pt idx="21553">
                  <c:v>453.45859999999999</c:v>
                </c:pt>
                <c:pt idx="21554">
                  <c:v>453.46080000000001</c:v>
                </c:pt>
                <c:pt idx="21555">
                  <c:v>453.4631</c:v>
                </c:pt>
                <c:pt idx="21556">
                  <c:v>453.46719999999999</c:v>
                </c:pt>
                <c:pt idx="21557">
                  <c:v>453.46940000000001</c:v>
                </c:pt>
                <c:pt idx="21558">
                  <c:v>453.47230000000002</c:v>
                </c:pt>
                <c:pt idx="21559">
                  <c:v>453.47359999999998</c:v>
                </c:pt>
                <c:pt idx="21560">
                  <c:v>453.47579999999999</c:v>
                </c:pt>
                <c:pt idx="21561">
                  <c:v>453.47809999999998</c:v>
                </c:pt>
                <c:pt idx="21562">
                  <c:v>453.48090000000002</c:v>
                </c:pt>
                <c:pt idx="21563">
                  <c:v>453.48239999999998</c:v>
                </c:pt>
                <c:pt idx="21564">
                  <c:v>453.48540000000003</c:v>
                </c:pt>
                <c:pt idx="21565">
                  <c:v>453.48689999999999</c:v>
                </c:pt>
                <c:pt idx="21566">
                  <c:v>453.49099999999999</c:v>
                </c:pt>
                <c:pt idx="21567">
                  <c:v>453.49329999999998</c:v>
                </c:pt>
                <c:pt idx="21568">
                  <c:v>453.49700000000001</c:v>
                </c:pt>
                <c:pt idx="21569">
                  <c:v>453.4991</c:v>
                </c:pt>
                <c:pt idx="21570">
                  <c:v>453.50139999999999</c:v>
                </c:pt>
                <c:pt idx="21571">
                  <c:v>453.50439999999998</c:v>
                </c:pt>
                <c:pt idx="21572">
                  <c:v>453.50799999999998</c:v>
                </c:pt>
                <c:pt idx="21573">
                  <c:v>453.50959999999998</c:v>
                </c:pt>
                <c:pt idx="21574">
                  <c:v>453.51170000000002</c:v>
                </c:pt>
                <c:pt idx="21575">
                  <c:v>453.51580000000001</c:v>
                </c:pt>
                <c:pt idx="21576">
                  <c:v>453.51760000000002</c:v>
                </c:pt>
                <c:pt idx="21577">
                  <c:v>453.52080000000001</c:v>
                </c:pt>
                <c:pt idx="21578">
                  <c:v>453.52199999999999</c:v>
                </c:pt>
                <c:pt idx="21579">
                  <c:v>453.52519999999998</c:v>
                </c:pt>
                <c:pt idx="21580">
                  <c:v>453.52690000000001</c:v>
                </c:pt>
                <c:pt idx="21581">
                  <c:v>453.52969999999999</c:v>
                </c:pt>
                <c:pt idx="21582">
                  <c:v>453.53070000000002</c:v>
                </c:pt>
                <c:pt idx="21583">
                  <c:v>453.5326</c:v>
                </c:pt>
                <c:pt idx="21584">
                  <c:v>453.53660000000002</c:v>
                </c:pt>
                <c:pt idx="21585">
                  <c:v>453.53969999999998</c:v>
                </c:pt>
                <c:pt idx="21586">
                  <c:v>453.54070000000002</c:v>
                </c:pt>
                <c:pt idx="21587">
                  <c:v>453.54329999999999</c:v>
                </c:pt>
                <c:pt idx="21588">
                  <c:v>453.54649999999998</c:v>
                </c:pt>
                <c:pt idx="21589">
                  <c:v>453.54880000000003</c:v>
                </c:pt>
                <c:pt idx="21590">
                  <c:v>453.553</c:v>
                </c:pt>
                <c:pt idx="21591">
                  <c:v>453.55430000000001</c:v>
                </c:pt>
                <c:pt idx="21592">
                  <c:v>453.55889999999999</c:v>
                </c:pt>
                <c:pt idx="21593">
                  <c:v>453.55930000000001</c:v>
                </c:pt>
                <c:pt idx="21594">
                  <c:v>453.5634</c:v>
                </c:pt>
                <c:pt idx="21595">
                  <c:v>453.56560000000002</c:v>
                </c:pt>
                <c:pt idx="21596">
                  <c:v>453.56799999999998</c:v>
                </c:pt>
                <c:pt idx="21597">
                  <c:v>453.57069999999999</c:v>
                </c:pt>
                <c:pt idx="21598">
                  <c:v>453.57260000000002</c:v>
                </c:pt>
                <c:pt idx="21599">
                  <c:v>453.57560000000001</c:v>
                </c:pt>
                <c:pt idx="21600">
                  <c:v>453.57760000000002</c:v>
                </c:pt>
                <c:pt idx="21601">
                  <c:v>453.57909999999998</c:v>
                </c:pt>
                <c:pt idx="21602">
                  <c:v>453.58249999999998</c:v>
                </c:pt>
                <c:pt idx="21603">
                  <c:v>453.58440000000002</c:v>
                </c:pt>
                <c:pt idx="21604">
                  <c:v>453.58710000000002</c:v>
                </c:pt>
                <c:pt idx="21605">
                  <c:v>453.59</c:v>
                </c:pt>
                <c:pt idx="21606">
                  <c:v>453.59210000000002</c:v>
                </c:pt>
                <c:pt idx="21607">
                  <c:v>453.59460000000001</c:v>
                </c:pt>
                <c:pt idx="21608">
                  <c:v>453.59690000000001</c:v>
                </c:pt>
                <c:pt idx="21609">
                  <c:v>453.6</c:v>
                </c:pt>
                <c:pt idx="21610">
                  <c:v>453.6019</c:v>
                </c:pt>
                <c:pt idx="21611">
                  <c:v>453.60410000000002</c:v>
                </c:pt>
                <c:pt idx="21612">
                  <c:v>453.60559999999998</c:v>
                </c:pt>
                <c:pt idx="21613">
                  <c:v>453.60809999999998</c:v>
                </c:pt>
                <c:pt idx="21614">
                  <c:v>453.61040000000003</c:v>
                </c:pt>
                <c:pt idx="21615">
                  <c:v>453.61279999999999</c:v>
                </c:pt>
                <c:pt idx="21616">
                  <c:v>453.61579999999998</c:v>
                </c:pt>
                <c:pt idx="21617">
                  <c:v>453.61779999999999</c:v>
                </c:pt>
                <c:pt idx="21618">
                  <c:v>453.62</c:v>
                </c:pt>
                <c:pt idx="21619">
                  <c:v>453.62299999999999</c:v>
                </c:pt>
                <c:pt idx="21620">
                  <c:v>453.62599999999998</c:v>
                </c:pt>
                <c:pt idx="21621">
                  <c:v>453.62970000000001</c:v>
                </c:pt>
                <c:pt idx="21622">
                  <c:v>453.63279999999997</c:v>
                </c:pt>
                <c:pt idx="21623">
                  <c:v>453.63499999999999</c:v>
                </c:pt>
                <c:pt idx="21624">
                  <c:v>453.63850000000002</c:v>
                </c:pt>
                <c:pt idx="21625">
                  <c:v>453.64170000000001</c:v>
                </c:pt>
                <c:pt idx="21626">
                  <c:v>453.64260000000002</c:v>
                </c:pt>
                <c:pt idx="21627">
                  <c:v>453.6463</c:v>
                </c:pt>
                <c:pt idx="21628">
                  <c:v>453.6472</c:v>
                </c:pt>
                <c:pt idx="21629">
                  <c:v>453.65019999999998</c:v>
                </c:pt>
                <c:pt idx="21630">
                  <c:v>453.65190000000001</c:v>
                </c:pt>
                <c:pt idx="21631">
                  <c:v>453.6542</c:v>
                </c:pt>
                <c:pt idx="21632">
                  <c:v>453.65620000000001</c:v>
                </c:pt>
                <c:pt idx="21633">
                  <c:v>453.65879999999999</c:v>
                </c:pt>
                <c:pt idx="21634">
                  <c:v>453.66120000000001</c:v>
                </c:pt>
                <c:pt idx="21635">
                  <c:v>453.66410000000002</c:v>
                </c:pt>
                <c:pt idx="21636">
                  <c:v>453.66669999999999</c:v>
                </c:pt>
                <c:pt idx="21637">
                  <c:v>453.66860000000003</c:v>
                </c:pt>
                <c:pt idx="21638">
                  <c:v>453.67160000000001</c:v>
                </c:pt>
                <c:pt idx="21639">
                  <c:v>453.67430000000002</c:v>
                </c:pt>
                <c:pt idx="21640">
                  <c:v>453.67770000000002</c:v>
                </c:pt>
                <c:pt idx="21641">
                  <c:v>453.6807</c:v>
                </c:pt>
                <c:pt idx="21642">
                  <c:v>453.6848</c:v>
                </c:pt>
                <c:pt idx="21643">
                  <c:v>453.68680000000001</c:v>
                </c:pt>
                <c:pt idx="21644">
                  <c:v>453.68939999999998</c:v>
                </c:pt>
                <c:pt idx="21645">
                  <c:v>453.6902</c:v>
                </c:pt>
                <c:pt idx="21646">
                  <c:v>453.69279999999998</c:v>
                </c:pt>
                <c:pt idx="21647">
                  <c:v>453.6968</c:v>
                </c:pt>
                <c:pt idx="21648">
                  <c:v>453.69720000000001</c:v>
                </c:pt>
                <c:pt idx="21649">
                  <c:v>453.70080000000002</c:v>
                </c:pt>
                <c:pt idx="21650">
                  <c:v>453.70549999999997</c:v>
                </c:pt>
                <c:pt idx="21651">
                  <c:v>453.7072</c:v>
                </c:pt>
                <c:pt idx="21652">
                  <c:v>453.71</c:v>
                </c:pt>
                <c:pt idx="21653">
                  <c:v>453.71089999999998</c:v>
                </c:pt>
                <c:pt idx="21654">
                  <c:v>453.71210000000002</c:v>
                </c:pt>
                <c:pt idx="21655">
                  <c:v>453.71679999999998</c:v>
                </c:pt>
                <c:pt idx="21656">
                  <c:v>453.71800000000002</c:v>
                </c:pt>
                <c:pt idx="21657">
                  <c:v>453.72059999999999</c:v>
                </c:pt>
                <c:pt idx="21658">
                  <c:v>453.72340000000003</c:v>
                </c:pt>
                <c:pt idx="21659">
                  <c:v>453.72539999999998</c:v>
                </c:pt>
                <c:pt idx="21660">
                  <c:v>453.72840000000002</c:v>
                </c:pt>
                <c:pt idx="21661">
                  <c:v>453.73059999999998</c:v>
                </c:pt>
                <c:pt idx="21662">
                  <c:v>453.73360000000002</c:v>
                </c:pt>
                <c:pt idx="21663">
                  <c:v>453.73599999999999</c:v>
                </c:pt>
                <c:pt idx="21664">
                  <c:v>453.73880000000003</c:v>
                </c:pt>
                <c:pt idx="21665">
                  <c:v>453.74220000000003</c:v>
                </c:pt>
                <c:pt idx="21666">
                  <c:v>453.74369999999999</c:v>
                </c:pt>
                <c:pt idx="21667">
                  <c:v>453.74650000000003</c:v>
                </c:pt>
                <c:pt idx="21668">
                  <c:v>453.7491</c:v>
                </c:pt>
                <c:pt idx="21669">
                  <c:v>453.75040000000001</c:v>
                </c:pt>
                <c:pt idx="21670">
                  <c:v>453.75400000000002</c:v>
                </c:pt>
                <c:pt idx="21671">
                  <c:v>453.7568</c:v>
                </c:pt>
                <c:pt idx="21672">
                  <c:v>453.76</c:v>
                </c:pt>
                <c:pt idx="21673">
                  <c:v>453.76249999999999</c:v>
                </c:pt>
                <c:pt idx="21674">
                  <c:v>453.76620000000003</c:v>
                </c:pt>
                <c:pt idx="21675">
                  <c:v>453.76760000000002</c:v>
                </c:pt>
                <c:pt idx="21676">
                  <c:v>453.7704</c:v>
                </c:pt>
                <c:pt idx="21677">
                  <c:v>453.77319999999997</c:v>
                </c:pt>
                <c:pt idx="21678">
                  <c:v>453.77569999999997</c:v>
                </c:pt>
                <c:pt idx="21679">
                  <c:v>453.77780000000001</c:v>
                </c:pt>
                <c:pt idx="21680">
                  <c:v>453.78129999999999</c:v>
                </c:pt>
                <c:pt idx="21681">
                  <c:v>453.78109999999998</c:v>
                </c:pt>
                <c:pt idx="21682">
                  <c:v>453.7842</c:v>
                </c:pt>
                <c:pt idx="21683">
                  <c:v>453.78620000000001</c:v>
                </c:pt>
                <c:pt idx="21684">
                  <c:v>453.79</c:v>
                </c:pt>
                <c:pt idx="21685">
                  <c:v>453.79160000000002</c:v>
                </c:pt>
                <c:pt idx="21686">
                  <c:v>453.7937</c:v>
                </c:pt>
                <c:pt idx="21687">
                  <c:v>453.79660000000001</c:v>
                </c:pt>
                <c:pt idx="21688">
                  <c:v>453.79840000000002</c:v>
                </c:pt>
                <c:pt idx="21689">
                  <c:v>453.80160000000001</c:v>
                </c:pt>
                <c:pt idx="21690">
                  <c:v>453.8032</c:v>
                </c:pt>
                <c:pt idx="21691">
                  <c:v>453.80520000000001</c:v>
                </c:pt>
                <c:pt idx="21692">
                  <c:v>453.80759999999998</c:v>
                </c:pt>
                <c:pt idx="21693">
                  <c:v>453.81200000000001</c:v>
                </c:pt>
                <c:pt idx="21694">
                  <c:v>453.81389999999999</c:v>
                </c:pt>
                <c:pt idx="21695">
                  <c:v>453.81760000000003</c:v>
                </c:pt>
                <c:pt idx="21696">
                  <c:v>453.81900000000002</c:v>
                </c:pt>
                <c:pt idx="21697">
                  <c:v>453.82220000000001</c:v>
                </c:pt>
                <c:pt idx="21698">
                  <c:v>453.82440000000003</c:v>
                </c:pt>
                <c:pt idx="21699">
                  <c:v>453.827</c:v>
                </c:pt>
                <c:pt idx="21700">
                  <c:v>453.82900000000001</c:v>
                </c:pt>
                <c:pt idx="21701">
                  <c:v>453.83</c:v>
                </c:pt>
                <c:pt idx="21702">
                  <c:v>453.83339999999998</c:v>
                </c:pt>
                <c:pt idx="21703">
                  <c:v>453.83699999999999</c:v>
                </c:pt>
                <c:pt idx="21704">
                  <c:v>453.83960000000002</c:v>
                </c:pt>
                <c:pt idx="21705">
                  <c:v>453.84199999999998</c:v>
                </c:pt>
                <c:pt idx="21706">
                  <c:v>453.84550000000002</c:v>
                </c:pt>
                <c:pt idx="21707">
                  <c:v>453.84870000000001</c:v>
                </c:pt>
                <c:pt idx="21708">
                  <c:v>453.85090000000002</c:v>
                </c:pt>
                <c:pt idx="21709">
                  <c:v>453.85300000000001</c:v>
                </c:pt>
                <c:pt idx="21710">
                  <c:v>453.8562</c:v>
                </c:pt>
                <c:pt idx="21711">
                  <c:v>453.8587</c:v>
                </c:pt>
                <c:pt idx="21712">
                  <c:v>453.86200000000002</c:v>
                </c:pt>
                <c:pt idx="21713">
                  <c:v>453.86430000000001</c:v>
                </c:pt>
                <c:pt idx="21714">
                  <c:v>453.86689999999999</c:v>
                </c:pt>
                <c:pt idx="21715">
                  <c:v>453.86959999999999</c:v>
                </c:pt>
                <c:pt idx="21716">
                  <c:v>453.87150000000003</c:v>
                </c:pt>
                <c:pt idx="21717">
                  <c:v>453.87479999999999</c:v>
                </c:pt>
                <c:pt idx="21718">
                  <c:v>453.87700000000001</c:v>
                </c:pt>
                <c:pt idx="21719">
                  <c:v>453.87920000000003</c:v>
                </c:pt>
                <c:pt idx="21720">
                  <c:v>453.88240000000002</c:v>
                </c:pt>
                <c:pt idx="21721">
                  <c:v>453.88380000000001</c:v>
                </c:pt>
                <c:pt idx="21722">
                  <c:v>453.88529999999997</c:v>
                </c:pt>
                <c:pt idx="21723">
                  <c:v>453.88810000000001</c:v>
                </c:pt>
                <c:pt idx="21724">
                  <c:v>453.89</c:v>
                </c:pt>
                <c:pt idx="21725">
                  <c:v>453.8922</c:v>
                </c:pt>
                <c:pt idx="21726">
                  <c:v>453.8956</c:v>
                </c:pt>
                <c:pt idx="21727">
                  <c:v>453.89659999999998</c:v>
                </c:pt>
                <c:pt idx="21728">
                  <c:v>453.90019999999998</c:v>
                </c:pt>
                <c:pt idx="21729">
                  <c:v>453.9024</c:v>
                </c:pt>
                <c:pt idx="21730">
                  <c:v>453.90530000000001</c:v>
                </c:pt>
                <c:pt idx="21731">
                  <c:v>453.90780000000001</c:v>
                </c:pt>
                <c:pt idx="21732">
                  <c:v>453.91019999999997</c:v>
                </c:pt>
                <c:pt idx="21733">
                  <c:v>453.9126</c:v>
                </c:pt>
                <c:pt idx="21734">
                  <c:v>453.91539999999998</c:v>
                </c:pt>
                <c:pt idx="21735">
                  <c:v>453.91699999999997</c:v>
                </c:pt>
                <c:pt idx="21736">
                  <c:v>453.91919999999999</c:v>
                </c:pt>
                <c:pt idx="21737">
                  <c:v>453.923</c:v>
                </c:pt>
                <c:pt idx="21738">
                  <c:v>453.92649999999998</c:v>
                </c:pt>
                <c:pt idx="21739">
                  <c:v>453.92899999999997</c:v>
                </c:pt>
                <c:pt idx="21740">
                  <c:v>453.93110000000001</c:v>
                </c:pt>
                <c:pt idx="21741">
                  <c:v>453.93430000000001</c:v>
                </c:pt>
                <c:pt idx="21742">
                  <c:v>453.93549999999999</c:v>
                </c:pt>
                <c:pt idx="21743">
                  <c:v>453.93759999999997</c:v>
                </c:pt>
                <c:pt idx="21744">
                  <c:v>453.94080000000002</c:v>
                </c:pt>
                <c:pt idx="21745">
                  <c:v>453.94389999999999</c:v>
                </c:pt>
                <c:pt idx="21746">
                  <c:v>453.94779999999997</c:v>
                </c:pt>
                <c:pt idx="21747">
                  <c:v>453.94909999999999</c:v>
                </c:pt>
                <c:pt idx="21748">
                  <c:v>453.95119999999997</c:v>
                </c:pt>
                <c:pt idx="21749">
                  <c:v>453.95490000000001</c:v>
                </c:pt>
                <c:pt idx="21750">
                  <c:v>453.9579</c:v>
                </c:pt>
                <c:pt idx="21751">
                  <c:v>453.96</c:v>
                </c:pt>
                <c:pt idx="21752">
                  <c:v>453.96280000000002</c:v>
                </c:pt>
                <c:pt idx="21753">
                  <c:v>453.96530000000001</c:v>
                </c:pt>
                <c:pt idx="21754">
                  <c:v>453.96780000000001</c:v>
                </c:pt>
                <c:pt idx="21755">
                  <c:v>453.97050000000002</c:v>
                </c:pt>
                <c:pt idx="21756">
                  <c:v>453.97399999999999</c:v>
                </c:pt>
                <c:pt idx="21757">
                  <c:v>453.97480000000002</c:v>
                </c:pt>
                <c:pt idx="21758">
                  <c:v>453.97719999999998</c:v>
                </c:pt>
                <c:pt idx="21759">
                  <c:v>453.97980000000001</c:v>
                </c:pt>
                <c:pt idx="21760">
                  <c:v>453.9812</c:v>
                </c:pt>
                <c:pt idx="21761">
                  <c:v>453.98320000000001</c:v>
                </c:pt>
                <c:pt idx="21762">
                  <c:v>453.98680000000002</c:v>
                </c:pt>
                <c:pt idx="21763">
                  <c:v>453.98919999999998</c:v>
                </c:pt>
                <c:pt idx="21764">
                  <c:v>453.99079999999998</c:v>
                </c:pt>
                <c:pt idx="21765">
                  <c:v>453.99160000000001</c:v>
                </c:pt>
                <c:pt idx="21766">
                  <c:v>453.99439999999998</c:v>
                </c:pt>
                <c:pt idx="21767">
                  <c:v>453.99740000000003</c:v>
                </c:pt>
                <c:pt idx="21768">
                  <c:v>454</c:v>
                </c:pt>
                <c:pt idx="21769">
                  <c:v>454.00299999999999</c:v>
                </c:pt>
                <c:pt idx="21770">
                  <c:v>454.00720000000001</c:v>
                </c:pt>
                <c:pt idx="21771">
                  <c:v>454.00900000000001</c:v>
                </c:pt>
                <c:pt idx="21772">
                  <c:v>454.01159999999999</c:v>
                </c:pt>
                <c:pt idx="21773">
                  <c:v>454.0129</c:v>
                </c:pt>
                <c:pt idx="21774">
                  <c:v>454.01569999999998</c:v>
                </c:pt>
                <c:pt idx="21775">
                  <c:v>454.01960000000003</c:v>
                </c:pt>
                <c:pt idx="21776">
                  <c:v>454.02260000000001</c:v>
                </c:pt>
                <c:pt idx="21777">
                  <c:v>454.02319999999997</c:v>
                </c:pt>
                <c:pt idx="21778">
                  <c:v>454.02699999999999</c:v>
                </c:pt>
                <c:pt idx="21779">
                  <c:v>454.02839999999998</c:v>
                </c:pt>
                <c:pt idx="21780">
                  <c:v>454.03089999999997</c:v>
                </c:pt>
                <c:pt idx="21781">
                  <c:v>454.0333</c:v>
                </c:pt>
                <c:pt idx="21782">
                  <c:v>454.0367</c:v>
                </c:pt>
                <c:pt idx="21783">
                  <c:v>454.04039999999998</c:v>
                </c:pt>
                <c:pt idx="21784">
                  <c:v>454.04199999999997</c:v>
                </c:pt>
                <c:pt idx="21785">
                  <c:v>454.04539999999997</c:v>
                </c:pt>
                <c:pt idx="21786">
                  <c:v>454.04680000000002</c:v>
                </c:pt>
                <c:pt idx="21787">
                  <c:v>454.04969999999997</c:v>
                </c:pt>
                <c:pt idx="21788">
                  <c:v>454.0523</c:v>
                </c:pt>
                <c:pt idx="21789">
                  <c:v>454.05500000000001</c:v>
                </c:pt>
                <c:pt idx="21790">
                  <c:v>454.05840000000001</c:v>
                </c:pt>
                <c:pt idx="21791">
                  <c:v>454.06119999999999</c:v>
                </c:pt>
                <c:pt idx="21792">
                  <c:v>454.06139999999999</c:v>
                </c:pt>
                <c:pt idx="21793">
                  <c:v>454.0641</c:v>
                </c:pt>
                <c:pt idx="21794">
                  <c:v>454.06779999999998</c:v>
                </c:pt>
                <c:pt idx="21795">
                  <c:v>454.06920000000002</c:v>
                </c:pt>
                <c:pt idx="21796">
                  <c:v>454.0718</c:v>
                </c:pt>
                <c:pt idx="21797">
                  <c:v>454.0754</c:v>
                </c:pt>
                <c:pt idx="21798">
                  <c:v>454.07619999999997</c:v>
                </c:pt>
                <c:pt idx="21799">
                  <c:v>454.08</c:v>
                </c:pt>
                <c:pt idx="21800">
                  <c:v>454.08139999999997</c:v>
                </c:pt>
                <c:pt idx="21801">
                  <c:v>454.08359999999999</c:v>
                </c:pt>
                <c:pt idx="21802">
                  <c:v>454.08629999999999</c:v>
                </c:pt>
                <c:pt idx="21803">
                  <c:v>454.08960000000002</c:v>
                </c:pt>
                <c:pt idx="21804">
                  <c:v>454.09140000000002</c:v>
                </c:pt>
                <c:pt idx="21805">
                  <c:v>454.09410000000003</c:v>
                </c:pt>
                <c:pt idx="21806">
                  <c:v>454.0967</c:v>
                </c:pt>
                <c:pt idx="21807">
                  <c:v>454.09870000000001</c:v>
                </c:pt>
                <c:pt idx="21808">
                  <c:v>454.1026</c:v>
                </c:pt>
                <c:pt idx="21809">
                  <c:v>454.10500000000002</c:v>
                </c:pt>
                <c:pt idx="21810">
                  <c:v>454.10660000000001</c:v>
                </c:pt>
                <c:pt idx="21811">
                  <c:v>454.10939999999999</c:v>
                </c:pt>
                <c:pt idx="21812">
                  <c:v>454.11149999999998</c:v>
                </c:pt>
                <c:pt idx="21813">
                  <c:v>454.11219999999997</c:v>
                </c:pt>
                <c:pt idx="21814">
                  <c:v>454.11520000000002</c:v>
                </c:pt>
                <c:pt idx="21815">
                  <c:v>454.11900000000003</c:v>
                </c:pt>
                <c:pt idx="21816">
                  <c:v>454.1216</c:v>
                </c:pt>
                <c:pt idx="21817">
                  <c:v>454.1223</c:v>
                </c:pt>
                <c:pt idx="21818">
                  <c:v>454.12439999999998</c:v>
                </c:pt>
                <c:pt idx="21819">
                  <c:v>454.12740000000002</c:v>
                </c:pt>
                <c:pt idx="21820">
                  <c:v>454.12959999999998</c:v>
                </c:pt>
                <c:pt idx="21821">
                  <c:v>454.13139999999999</c:v>
                </c:pt>
                <c:pt idx="21822">
                  <c:v>454.13400000000001</c:v>
                </c:pt>
                <c:pt idx="21823">
                  <c:v>454.13760000000002</c:v>
                </c:pt>
                <c:pt idx="21824">
                  <c:v>454.14030000000002</c:v>
                </c:pt>
                <c:pt idx="21825">
                  <c:v>454.14120000000003</c:v>
                </c:pt>
                <c:pt idx="21826">
                  <c:v>454.14440000000002</c:v>
                </c:pt>
                <c:pt idx="21827">
                  <c:v>454.14699999999999</c:v>
                </c:pt>
                <c:pt idx="21828">
                  <c:v>454.14940000000001</c:v>
                </c:pt>
                <c:pt idx="21829">
                  <c:v>454.15100000000001</c:v>
                </c:pt>
                <c:pt idx="21830">
                  <c:v>454.154</c:v>
                </c:pt>
                <c:pt idx="21831">
                  <c:v>454.15660000000003</c:v>
                </c:pt>
                <c:pt idx="21832">
                  <c:v>454.15940000000001</c:v>
                </c:pt>
                <c:pt idx="21833">
                  <c:v>454.16090000000003</c:v>
                </c:pt>
                <c:pt idx="21834">
                  <c:v>454.16399999999999</c:v>
                </c:pt>
                <c:pt idx="21835">
                  <c:v>454.16719999999998</c:v>
                </c:pt>
                <c:pt idx="21836">
                  <c:v>454.16930000000002</c:v>
                </c:pt>
                <c:pt idx="21837">
                  <c:v>454.17219999999998</c:v>
                </c:pt>
                <c:pt idx="21838">
                  <c:v>454.17380000000003</c:v>
                </c:pt>
                <c:pt idx="21839">
                  <c:v>454.17599999999999</c:v>
                </c:pt>
                <c:pt idx="21840">
                  <c:v>454.17779999999999</c:v>
                </c:pt>
                <c:pt idx="21841">
                  <c:v>454.17880000000002</c:v>
                </c:pt>
                <c:pt idx="21842">
                  <c:v>454.1832</c:v>
                </c:pt>
                <c:pt idx="21843">
                  <c:v>454.18360000000001</c:v>
                </c:pt>
                <c:pt idx="21844">
                  <c:v>454.18720000000002</c:v>
                </c:pt>
                <c:pt idx="21845">
                  <c:v>454.18860000000001</c:v>
                </c:pt>
                <c:pt idx="21846">
                  <c:v>454.1918</c:v>
                </c:pt>
                <c:pt idx="21847">
                  <c:v>454.19619999999998</c:v>
                </c:pt>
                <c:pt idx="21848">
                  <c:v>454.19720000000001</c:v>
                </c:pt>
                <c:pt idx="21849">
                  <c:v>454.20159999999998</c:v>
                </c:pt>
                <c:pt idx="21850">
                  <c:v>454.20330000000001</c:v>
                </c:pt>
                <c:pt idx="21851">
                  <c:v>454.20639999999997</c:v>
                </c:pt>
                <c:pt idx="21852">
                  <c:v>454.20920000000001</c:v>
                </c:pt>
                <c:pt idx="21853">
                  <c:v>454.21159999999998</c:v>
                </c:pt>
                <c:pt idx="21854">
                  <c:v>454.2122</c:v>
                </c:pt>
                <c:pt idx="21855">
                  <c:v>454.21600000000001</c:v>
                </c:pt>
                <c:pt idx="21856">
                  <c:v>454.21850000000001</c:v>
                </c:pt>
                <c:pt idx="21857">
                  <c:v>454.2217</c:v>
                </c:pt>
                <c:pt idx="21858">
                  <c:v>454.2226</c:v>
                </c:pt>
                <c:pt idx="21859">
                  <c:v>454.22460000000001</c:v>
                </c:pt>
                <c:pt idx="21860">
                  <c:v>454.22660000000002</c:v>
                </c:pt>
                <c:pt idx="21861">
                  <c:v>454.23</c:v>
                </c:pt>
                <c:pt idx="21862">
                  <c:v>454.23200000000003</c:v>
                </c:pt>
                <c:pt idx="21863">
                  <c:v>454.23379999999997</c:v>
                </c:pt>
                <c:pt idx="21864">
                  <c:v>454.2362</c:v>
                </c:pt>
                <c:pt idx="21865">
                  <c:v>454.23899999999998</c:v>
                </c:pt>
                <c:pt idx="21866">
                  <c:v>454.24029999999999</c:v>
                </c:pt>
                <c:pt idx="21867">
                  <c:v>454.24220000000003</c:v>
                </c:pt>
                <c:pt idx="21868">
                  <c:v>454.24470000000002</c:v>
                </c:pt>
                <c:pt idx="21869">
                  <c:v>454.2482</c:v>
                </c:pt>
                <c:pt idx="21870">
                  <c:v>454.25029999999998</c:v>
                </c:pt>
                <c:pt idx="21871">
                  <c:v>454.25220000000002</c:v>
                </c:pt>
                <c:pt idx="21872">
                  <c:v>454.25569999999999</c:v>
                </c:pt>
                <c:pt idx="21873">
                  <c:v>454.25880000000001</c:v>
                </c:pt>
                <c:pt idx="21874">
                  <c:v>454.26100000000002</c:v>
                </c:pt>
                <c:pt idx="21875">
                  <c:v>454.26339999999999</c:v>
                </c:pt>
                <c:pt idx="21876">
                  <c:v>454.2663</c:v>
                </c:pt>
                <c:pt idx="21877">
                  <c:v>454.26960000000003</c:v>
                </c:pt>
                <c:pt idx="21878">
                  <c:v>454.27</c:v>
                </c:pt>
                <c:pt idx="21879">
                  <c:v>454.27339999999998</c:v>
                </c:pt>
                <c:pt idx="21880">
                  <c:v>454.27589999999998</c:v>
                </c:pt>
                <c:pt idx="21881">
                  <c:v>454.27800000000002</c:v>
                </c:pt>
                <c:pt idx="21882">
                  <c:v>454.28070000000002</c:v>
                </c:pt>
                <c:pt idx="21883">
                  <c:v>454.28199999999998</c:v>
                </c:pt>
                <c:pt idx="21884">
                  <c:v>454.28320000000002</c:v>
                </c:pt>
                <c:pt idx="21885">
                  <c:v>454.28719999999998</c:v>
                </c:pt>
                <c:pt idx="21886">
                  <c:v>454.28840000000002</c:v>
                </c:pt>
                <c:pt idx="21887">
                  <c:v>454.29140000000001</c:v>
                </c:pt>
                <c:pt idx="21888">
                  <c:v>454.2937</c:v>
                </c:pt>
                <c:pt idx="21889">
                  <c:v>454.29539999999997</c:v>
                </c:pt>
                <c:pt idx="21890">
                  <c:v>454.2996</c:v>
                </c:pt>
                <c:pt idx="21891">
                  <c:v>454.30200000000002</c:v>
                </c:pt>
                <c:pt idx="21892">
                  <c:v>454.30439999999999</c:v>
                </c:pt>
                <c:pt idx="21893">
                  <c:v>454.30759999999998</c:v>
                </c:pt>
                <c:pt idx="21894">
                  <c:v>454.31169999999997</c:v>
                </c:pt>
                <c:pt idx="21895">
                  <c:v>454.31560000000002</c:v>
                </c:pt>
                <c:pt idx="21896">
                  <c:v>454.31740000000002</c:v>
                </c:pt>
                <c:pt idx="21897">
                  <c:v>454.31920000000002</c:v>
                </c:pt>
                <c:pt idx="21898">
                  <c:v>454.322</c:v>
                </c:pt>
                <c:pt idx="21899">
                  <c:v>454.32499999999999</c:v>
                </c:pt>
                <c:pt idx="21900">
                  <c:v>454.32709999999997</c:v>
                </c:pt>
                <c:pt idx="21901">
                  <c:v>454.3297</c:v>
                </c:pt>
                <c:pt idx="21902">
                  <c:v>454.3313</c:v>
                </c:pt>
                <c:pt idx="21903">
                  <c:v>454.33519999999999</c:v>
                </c:pt>
                <c:pt idx="21904">
                  <c:v>454.33699999999999</c:v>
                </c:pt>
                <c:pt idx="21905">
                  <c:v>454.34059999999999</c:v>
                </c:pt>
                <c:pt idx="21906">
                  <c:v>454.3424</c:v>
                </c:pt>
                <c:pt idx="21907">
                  <c:v>454.34370000000001</c:v>
                </c:pt>
                <c:pt idx="21908">
                  <c:v>454.34640000000002</c:v>
                </c:pt>
                <c:pt idx="21909">
                  <c:v>454.34820000000002</c:v>
                </c:pt>
                <c:pt idx="21910">
                  <c:v>454.35</c:v>
                </c:pt>
                <c:pt idx="21911">
                  <c:v>454.35180000000003</c:v>
                </c:pt>
                <c:pt idx="21912">
                  <c:v>454.35329999999999</c:v>
                </c:pt>
                <c:pt idx="21913">
                  <c:v>454.3553</c:v>
                </c:pt>
                <c:pt idx="21914">
                  <c:v>454.35919999999999</c:v>
                </c:pt>
                <c:pt idx="21915">
                  <c:v>454.36219999999997</c:v>
                </c:pt>
                <c:pt idx="21916">
                  <c:v>454.36529999999999</c:v>
                </c:pt>
                <c:pt idx="21917">
                  <c:v>454.36720000000003</c:v>
                </c:pt>
                <c:pt idx="21918">
                  <c:v>454.3698</c:v>
                </c:pt>
                <c:pt idx="21919">
                  <c:v>454.37299999999999</c:v>
                </c:pt>
                <c:pt idx="21920">
                  <c:v>454.37639999999999</c:v>
                </c:pt>
                <c:pt idx="21921">
                  <c:v>454.37810000000002</c:v>
                </c:pt>
                <c:pt idx="21922">
                  <c:v>454.38080000000002</c:v>
                </c:pt>
                <c:pt idx="21923">
                  <c:v>454.38150000000002</c:v>
                </c:pt>
                <c:pt idx="21924">
                  <c:v>454.38380000000001</c:v>
                </c:pt>
                <c:pt idx="21925">
                  <c:v>454.38740000000001</c:v>
                </c:pt>
                <c:pt idx="21926">
                  <c:v>454.38869999999997</c:v>
                </c:pt>
                <c:pt idx="21927">
                  <c:v>454.39159999999998</c:v>
                </c:pt>
                <c:pt idx="21928">
                  <c:v>454.39339999999999</c:v>
                </c:pt>
                <c:pt idx="21929">
                  <c:v>454.3963</c:v>
                </c:pt>
                <c:pt idx="21930">
                  <c:v>454.39920000000001</c:v>
                </c:pt>
                <c:pt idx="21931">
                  <c:v>454.4</c:v>
                </c:pt>
                <c:pt idx="21932">
                  <c:v>454.4033</c:v>
                </c:pt>
                <c:pt idx="21933">
                  <c:v>454.40339999999998</c:v>
                </c:pt>
                <c:pt idx="21934">
                  <c:v>454.40550000000002</c:v>
                </c:pt>
                <c:pt idx="21935">
                  <c:v>454.40899999999999</c:v>
                </c:pt>
                <c:pt idx="21936">
                  <c:v>454.41039999999998</c:v>
                </c:pt>
                <c:pt idx="21937">
                  <c:v>454.41379999999998</c:v>
                </c:pt>
                <c:pt idx="21938">
                  <c:v>454.4162</c:v>
                </c:pt>
                <c:pt idx="21939">
                  <c:v>454.41739999999999</c:v>
                </c:pt>
                <c:pt idx="21940">
                  <c:v>454.41860000000003</c:v>
                </c:pt>
                <c:pt idx="21941">
                  <c:v>454.4228</c:v>
                </c:pt>
                <c:pt idx="21942">
                  <c:v>454.42469999999997</c:v>
                </c:pt>
                <c:pt idx="21943">
                  <c:v>454.4264</c:v>
                </c:pt>
                <c:pt idx="21944">
                  <c:v>454.42919999999998</c:v>
                </c:pt>
                <c:pt idx="21945">
                  <c:v>454.43119999999999</c:v>
                </c:pt>
                <c:pt idx="21946">
                  <c:v>454.43369999999999</c:v>
                </c:pt>
                <c:pt idx="21947">
                  <c:v>454.4366</c:v>
                </c:pt>
                <c:pt idx="21948">
                  <c:v>454.43799999999999</c:v>
                </c:pt>
                <c:pt idx="21949">
                  <c:v>454.43979999999999</c:v>
                </c:pt>
                <c:pt idx="21950">
                  <c:v>454.44279999999998</c:v>
                </c:pt>
                <c:pt idx="21951">
                  <c:v>454.44639999999998</c:v>
                </c:pt>
                <c:pt idx="21952">
                  <c:v>454.44810000000001</c:v>
                </c:pt>
                <c:pt idx="21953">
                  <c:v>454.4511</c:v>
                </c:pt>
                <c:pt idx="21954">
                  <c:v>454.45510000000002</c:v>
                </c:pt>
                <c:pt idx="21955">
                  <c:v>454.45639999999997</c:v>
                </c:pt>
                <c:pt idx="21956">
                  <c:v>454.45890000000003</c:v>
                </c:pt>
                <c:pt idx="21957">
                  <c:v>454.46170000000001</c:v>
                </c:pt>
                <c:pt idx="21958">
                  <c:v>454.4624</c:v>
                </c:pt>
                <c:pt idx="21959">
                  <c:v>454.46390000000002</c:v>
                </c:pt>
                <c:pt idx="21960">
                  <c:v>454.46719999999999</c:v>
                </c:pt>
                <c:pt idx="21961">
                  <c:v>454.47</c:v>
                </c:pt>
                <c:pt idx="21962">
                  <c:v>454.4708</c:v>
                </c:pt>
                <c:pt idx="21963">
                  <c:v>454.47280000000001</c:v>
                </c:pt>
                <c:pt idx="21964">
                  <c:v>454.4744</c:v>
                </c:pt>
                <c:pt idx="21965">
                  <c:v>454.4769</c:v>
                </c:pt>
                <c:pt idx="21966">
                  <c:v>454.48009999999999</c:v>
                </c:pt>
                <c:pt idx="21967">
                  <c:v>454.48340000000002</c:v>
                </c:pt>
                <c:pt idx="21968">
                  <c:v>454.48590000000002</c:v>
                </c:pt>
                <c:pt idx="21969">
                  <c:v>454.488</c:v>
                </c:pt>
                <c:pt idx="21970">
                  <c:v>454.49059999999997</c:v>
                </c:pt>
                <c:pt idx="21971">
                  <c:v>454.4932</c:v>
                </c:pt>
                <c:pt idx="21972">
                  <c:v>454.495</c:v>
                </c:pt>
                <c:pt idx="21973">
                  <c:v>454.4982</c:v>
                </c:pt>
                <c:pt idx="21974">
                  <c:v>454.49939999999998</c:v>
                </c:pt>
                <c:pt idx="21975">
                  <c:v>454.50200000000001</c:v>
                </c:pt>
                <c:pt idx="21976">
                  <c:v>454.50479999999999</c:v>
                </c:pt>
                <c:pt idx="21977">
                  <c:v>454.50740000000002</c:v>
                </c:pt>
                <c:pt idx="21978">
                  <c:v>454.51</c:v>
                </c:pt>
                <c:pt idx="21979">
                  <c:v>454.51100000000002</c:v>
                </c:pt>
                <c:pt idx="21980">
                  <c:v>454.51420000000002</c:v>
                </c:pt>
                <c:pt idx="21981">
                  <c:v>454.5181</c:v>
                </c:pt>
                <c:pt idx="21982">
                  <c:v>454.51799999999997</c:v>
                </c:pt>
                <c:pt idx="21983">
                  <c:v>454.52199999999999</c:v>
                </c:pt>
                <c:pt idx="21984">
                  <c:v>454.52359999999999</c:v>
                </c:pt>
                <c:pt idx="21985">
                  <c:v>454.52480000000003</c:v>
                </c:pt>
                <c:pt idx="21986">
                  <c:v>454.529</c:v>
                </c:pt>
                <c:pt idx="21987">
                  <c:v>454.53280000000001</c:v>
                </c:pt>
                <c:pt idx="21988">
                  <c:v>454.53559999999999</c:v>
                </c:pt>
                <c:pt idx="21989">
                  <c:v>454.5385</c:v>
                </c:pt>
                <c:pt idx="21990">
                  <c:v>454.5394</c:v>
                </c:pt>
                <c:pt idx="21991">
                  <c:v>454.54129999999998</c:v>
                </c:pt>
                <c:pt idx="21992">
                  <c:v>454.54300000000001</c:v>
                </c:pt>
                <c:pt idx="21993">
                  <c:v>454.54629999999997</c:v>
                </c:pt>
                <c:pt idx="21994">
                  <c:v>454.54820000000001</c:v>
                </c:pt>
                <c:pt idx="21995">
                  <c:v>454.54910000000001</c:v>
                </c:pt>
                <c:pt idx="21996">
                  <c:v>454.5523</c:v>
                </c:pt>
                <c:pt idx="21997">
                  <c:v>454.55470000000003</c:v>
                </c:pt>
                <c:pt idx="21998">
                  <c:v>454.55720000000002</c:v>
                </c:pt>
                <c:pt idx="21999">
                  <c:v>454.56</c:v>
                </c:pt>
                <c:pt idx="22000">
                  <c:v>454.56020000000001</c:v>
                </c:pt>
                <c:pt idx="22001">
                  <c:v>454.56240000000003</c:v>
                </c:pt>
                <c:pt idx="22002">
                  <c:v>454.56560000000002</c:v>
                </c:pt>
                <c:pt idx="22003">
                  <c:v>454.5684</c:v>
                </c:pt>
                <c:pt idx="22004">
                  <c:v>454.57</c:v>
                </c:pt>
                <c:pt idx="22005">
                  <c:v>454.57380000000001</c:v>
                </c:pt>
                <c:pt idx="22006">
                  <c:v>454.57600000000002</c:v>
                </c:pt>
                <c:pt idx="22007">
                  <c:v>454.57850000000002</c:v>
                </c:pt>
                <c:pt idx="22008">
                  <c:v>454.58049999999997</c:v>
                </c:pt>
                <c:pt idx="22009">
                  <c:v>454.58260000000001</c:v>
                </c:pt>
                <c:pt idx="22010">
                  <c:v>454.58440000000002</c:v>
                </c:pt>
                <c:pt idx="22011">
                  <c:v>454.58609999999999</c:v>
                </c:pt>
                <c:pt idx="22012">
                  <c:v>454.58890000000002</c:v>
                </c:pt>
                <c:pt idx="22013">
                  <c:v>454.59210000000002</c:v>
                </c:pt>
                <c:pt idx="22014">
                  <c:v>454.59339999999997</c:v>
                </c:pt>
                <c:pt idx="22015">
                  <c:v>454.59550000000002</c:v>
                </c:pt>
                <c:pt idx="22016">
                  <c:v>454.59809999999999</c:v>
                </c:pt>
                <c:pt idx="22017">
                  <c:v>454.5994</c:v>
                </c:pt>
                <c:pt idx="22018">
                  <c:v>454.60340000000002</c:v>
                </c:pt>
                <c:pt idx="22019">
                  <c:v>454.60539999999997</c:v>
                </c:pt>
                <c:pt idx="22020">
                  <c:v>454.6069</c:v>
                </c:pt>
                <c:pt idx="22021">
                  <c:v>454.60930000000002</c:v>
                </c:pt>
                <c:pt idx="22022">
                  <c:v>454.61130000000003</c:v>
                </c:pt>
                <c:pt idx="22023">
                  <c:v>454.613</c:v>
                </c:pt>
                <c:pt idx="22024">
                  <c:v>454.61619999999999</c:v>
                </c:pt>
                <c:pt idx="22025">
                  <c:v>454.61779999999999</c:v>
                </c:pt>
                <c:pt idx="22026">
                  <c:v>454.62060000000002</c:v>
                </c:pt>
                <c:pt idx="22027">
                  <c:v>454.6234</c:v>
                </c:pt>
                <c:pt idx="22028">
                  <c:v>454.625</c:v>
                </c:pt>
                <c:pt idx="22029">
                  <c:v>454.6284</c:v>
                </c:pt>
                <c:pt idx="22030">
                  <c:v>454.63080000000002</c:v>
                </c:pt>
                <c:pt idx="22031">
                  <c:v>454.63459999999998</c:v>
                </c:pt>
                <c:pt idx="22032">
                  <c:v>454.63760000000002</c:v>
                </c:pt>
                <c:pt idx="22033">
                  <c:v>454.64019999999999</c:v>
                </c:pt>
                <c:pt idx="22034">
                  <c:v>454.64339999999999</c:v>
                </c:pt>
                <c:pt idx="22035">
                  <c:v>454.64499999999998</c:v>
                </c:pt>
                <c:pt idx="22036">
                  <c:v>454.64679999999998</c:v>
                </c:pt>
                <c:pt idx="22037">
                  <c:v>454.64929999999998</c:v>
                </c:pt>
                <c:pt idx="22038">
                  <c:v>454.65300000000002</c:v>
                </c:pt>
                <c:pt idx="22039">
                  <c:v>454.6542</c:v>
                </c:pt>
                <c:pt idx="22040">
                  <c:v>454.65589999999997</c:v>
                </c:pt>
                <c:pt idx="22041">
                  <c:v>454.65789999999998</c:v>
                </c:pt>
                <c:pt idx="22042">
                  <c:v>454.65980000000002</c:v>
                </c:pt>
                <c:pt idx="22043">
                  <c:v>454.66199999999998</c:v>
                </c:pt>
                <c:pt idx="22044">
                  <c:v>454.66329999999999</c:v>
                </c:pt>
                <c:pt idx="22045">
                  <c:v>454.66680000000002</c:v>
                </c:pt>
                <c:pt idx="22046">
                  <c:v>454.66899999999998</c:v>
                </c:pt>
                <c:pt idx="22047">
                  <c:v>454.67070000000001</c:v>
                </c:pt>
                <c:pt idx="22048">
                  <c:v>454.6739</c:v>
                </c:pt>
                <c:pt idx="22049">
                  <c:v>454.67619999999999</c:v>
                </c:pt>
                <c:pt idx="22050">
                  <c:v>454.67660000000001</c:v>
                </c:pt>
                <c:pt idx="22051">
                  <c:v>454.68040000000002</c:v>
                </c:pt>
                <c:pt idx="22052">
                  <c:v>454.68279999999999</c:v>
                </c:pt>
                <c:pt idx="22053">
                  <c:v>454.68419999999998</c:v>
                </c:pt>
                <c:pt idx="22054">
                  <c:v>454.6884</c:v>
                </c:pt>
                <c:pt idx="22055">
                  <c:v>454.68920000000003</c:v>
                </c:pt>
                <c:pt idx="22056">
                  <c:v>454.69139999999999</c:v>
                </c:pt>
                <c:pt idx="22057">
                  <c:v>454.69330000000002</c:v>
                </c:pt>
                <c:pt idx="22058">
                  <c:v>454.6952</c:v>
                </c:pt>
                <c:pt idx="22059">
                  <c:v>454.69819999999999</c:v>
                </c:pt>
                <c:pt idx="22060">
                  <c:v>454.70030000000003</c:v>
                </c:pt>
                <c:pt idx="22061">
                  <c:v>454.70339999999999</c:v>
                </c:pt>
                <c:pt idx="22062">
                  <c:v>454.70699999999999</c:v>
                </c:pt>
                <c:pt idx="22063">
                  <c:v>454.70940000000002</c:v>
                </c:pt>
                <c:pt idx="22064">
                  <c:v>454.71100000000001</c:v>
                </c:pt>
                <c:pt idx="22065">
                  <c:v>454.71080000000001</c:v>
                </c:pt>
                <c:pt idx="22066">
                  <c:v>454.71480000000003</c:v>
                </c:pt>
                <c:pt idx="22067">
                  <c:v>454.71839999999997</c:v>
                </c:pt>
                <c:pt idx="22068">
                  <c:v>454.71879999999999</c:v>
                </c:pt>
                <c:pt idx="22069">
                  <c:v>454.7217</c:v>
                </c:pt>
                <c:pt idx="22070">
                  <c:v>454.7244</c:v>
                </c:pt>
                <c:pt idx="22071">
                  <c:v>454.72699999999998</c:v>
                </c:pt>
                <c:pt idx="22072">
                  <c:v>454.7296</c:v>
                </c:pt>
                <c:pt idx="22073">
                  <c:v>454.73180000000002</c:v>
                </c:pt>
                <c:pt idx="22074">
                  <c:v>454.733</c:v>
                </c:pt>
                <c:pt idx="22075">
                  <c:v>454.73630000000003</c:v>
                </c:pt>
                <c:pt idx="22076">
                  <c:v>454.73899999999998</c:v>
                </c:pt>
                <c:pt idx="22077">
                  <c:v>454.74079999999998</c:v>
                </c:pt>
                <c:pt idx="22078">
                  <c:v>454.74340000000001</c:v>
                </c:pt>
                <c:pt idx="22079">
                  <c:v>454.74689999999998</c:v>
                </c:pt>
                <c:pt idx="22080">
                  <c:v>454.75029999999998</c:v>
                </c:pt>
                <c:pt idx="22081">
                  <c:v>454.75279999999998</c:v>
                </c:pt>
                <c:pt idx="22082">
                  <c:v>454.75619999999998</c:v>
                </c:pt>
                <c:pt idx="22083">
                  <c:v>454.75709999999998</c:v>
                </c:pt>
                <c:pt idx="22084">
                  <c:v>454.76089999999999</c:v>
                </c:pt>
                <c:pt idx="22085">
                  <c:v>454.762</c:v>
                </c:pt>
                <c:pt idx="22086">
                  <c:v>454.76479999999998</c:v>
                </c:pt>
                <c:pt idx="22087">
                  <c:v>454.76609999999999</c:v>
                </c:pt>
                <c:pt idx="22088">
                  <c:v>454.7706</c:v>
                </c:pt>
                <c:pt idx="22089">
                  <c:v>454.77179999999998</c:v>
                </c:pt>
                <c:pt idx="22090">
                  <c:v>454.77460000000002</c:v>
                </c:pt>
                <c:pt idx="22091">
                  <c:v>454.77620000000002</c:v>
                </c:pt>
                <c:pt idx="22092">
                  <c:v>454.779</c:v>
                </c:pt>
                <c:pt idx="22093">
                  <c:v>454.78039999999999</c:v>
                </c:pt>
                <c:pt idx="22094">
                  <c:v>454.7826</c:v>
                </c:pt>
                <c:pt idx="22095">
                  <c:v>454.78530000000001</c:v>
                </c:pt>
                <c:pt idx="22096">
                  <c:v>454.78750000000002</c:v>
                </c:pt>
                <c:pt idx="22097">
                  <c:v>454.79059999999998</c:v>
                </c:pt>
                <c:pt idx="22098">
                  <c:v>454.79340000000002</c:v>
                </c:pt>
                <c:pt idx="22099">
                  <c:v>454.7955</c:v>
                </c:pt>
                <c:pt idx="22100">
                  <c:v>454.79880000000003</c:v>
                </c:pt>
                <c:pt idx="22101">
                  <c:v>454.80119999999999</c:v>
                </c:pt>
                <c:pt idx="22102">
                  <c:v>454.803</c:v>
                </c:pt>
                <c:pt idx="22103">
                  <c:v>454.8066</c:v>
                </c:pt>
                <c:pt idx="22104">
                  <c:v>454.80759999999998</c:v>
                </c:pt>
                <c:pt idx="22105">
                  <c:v>454.80959999999999</c:v>
                </c:pt>
                <c:pt idx="22106">
                  <c:v>454.81119999999999</c:v>
                </c:pt>
                <c:pt idx="22107">
                  <c:v>454.815</c:v>
                </c:pt>
                <c:pt idx="22108">
                  <c:v>454.81670000000003</c:v>
                </c:pt>
                <c:pt idx="22109">
                  <c:v>454.81970000000001</c:v>
                </c:pt>
                <c:pt idx="22110">
                  <c:v>454.8218</c:v>
                </c:pt>
                <c:pt idx="22111">
                  <c:v>454.82369999999997</c:v>
                </c:pt>
                <c:pt idx="22112">
                  <c:v>454.82530000000003</c:v>
                </c:pt>
                <c:pt idx="22113">
                  <c:v>454.82830000000001</c:v>
                </c:pt>
                <c:pt idx="22114">
                  <c:v>454.83100000000002</c:v>
                </c:pt>
                <c:pt idx="22115">
                  <c:v>454.83300000000003</c:v>
                </c:pt>
                <c:pt idx="22116">
                  <c:v>454.83499999999998</c:v>
                </c:pt>
                <c:pt idx="22117">
                  <c:v>454.83589999999998</c:v>
                </c:pt>
                <c:pt idx="22118">
                  <c:v>454.83780000000002</c:v>
                </c:pt>
                <c:pt idx="22119">
                  <c:v>454.83960000000002</c:v>
                </c:pt>
                <c:pt idx="22120">
                  <c:v>454.84219999999999</c:v>
                </c:pt>
                <c:pt idx="22121">
                  <c:v>454.84500000000003</c:v>
                </c:pt>
                <c:pt idx="22122">
                  <c:v>454.84780000000001</c:v>
                </c:pt>
                <c:pt idx="22123">
                  <c:v>454.84890000000001</c:v>
                </c:pt>
                <c:pt idx="22124">
                  <c:v>454.85239999999999</c:v>
                </c:pt>
                <c:pt idx="22125">
                  <c:v>454.85500000000002</c:v>
                </c:pt>
                <c:pt idx="22126">
                  <c:v>454.85840000000002</c:v>
                </c:pt>
                <c:pt idx="22127">
                  <c:v>454.86149999999998</c:v>
                </c:pt>
                <c:pt idx="22128">
                  <c:v>454.86430000000001</c:v>
                </c:pt>
                <c:pt idx="22129">
                  <c:v>454.86559999999997</c:v>
                </c:pt>
                <c:pt idx="22130">
                  <c:v>454.86880000000002</c:v>
                </c:pt>
                <c:pt idx="22131">
                  <c:v>454.87029999999999</c:v>
                </c:pt>
                <c:pt idx="22132">
                  <c:v>454.87369999999999</c:v>
                </c:pt>
                <c:pt idx="22133">
                  <c:v>454.87610000000001</c:v>
                </c:pt>
                <c:pt idx="22134">
                  <c:v>454.87740000000002</c:v>
                </c:pt>
                <c:pt idx="22135">
                  <c:v>454.88</c:v>
                </c:pt>
                <c:pt idx="22136">
                  <c:v>454.8836</c:v>
                </c:pt>
                <c:pt idx="22137">
                  <c:v>454.8852</c:v>
                </c:pt>
                <c:pt idx="22138">
                  <c:v>454.88720000000001</c:v>
                </c:pt>
                <c:pt idx="22139">
                  <c:v>454.88920000000002</c:v>
                </c:pt>
                <c:pt idx="22140">
                  <c:v>454.89100000000002</c:v>
                </c:pt>
                <c:pt idx="22141">
                  <c:v>454.8954</c:v>
                </c:pt>
                <c:pt idx="22142">
                  <c:v>454.89710000000002</c:v>
                </c:pt>
                <c:pt idx="22143">
                  <c:v>454.9</c:v>
                </c:pt>
                <c:pt idx="22144">
                  <c:v>454.90280000000001</c:v>
                </c:pt>
                <c:pt idx="22145">
                  <c:v>454.90190000000001</c:v>
                </c:pt>
                <c:pt idx="22146">
                  <c:v>454.90570000000002</c:v>
                </c:pt>
                <c:pt idx="22147">
                  <c:v>454.9076</c:v>
                </c:pt>
                <c:pt idx="22148">
                  <c:v>454.91109999999998</c:v>
                </c:pt>
                <c:pt idx="22149">
                  <c:v>454.91399999999999</c:v>
                </c:pt>
                <c:pt idx="22150">
                  <c:v>454.91559999999998</c:v>
                </c:pt>
                <c:pt idx="22151">
                  <c:v>454.91840000000002</c:v>
                </c:pt>
                <c:pt idx="22152">
                  <c:v>454.91980000000001</c:v>
                </c:pt>
                <c:pt idx="22153">
                  <c:v>454.92160000000001</c:v>
                </c:pt>
                <c:pt idx="22154">
                  <c:v>454.92340000000002</c:v>
                </c:pt>
                <c:pt idx="22155">
                  <c:v>454.92540000000002</c:v>
                </c:pt>
                <c:pt idx="22156">
                  <c:v>454.92849999999999</c:v>
                </c:pt>
                <c:pt idx="22157">
                  <c:v>454.93</c:v>
                </c:pt>
                <c:pt idx="22158">
                  <c:v>454.93239999999997</c:v>
                </c:pt>
                <c:pt idx="22159">
                  <c:v>454.93560000000002</c:v>
                </c:pt>
                <c:pt idx="22160">
                  <c:v>454.93680000000001</c:v>
                </c:pt>
                <c:pt idx="22161">
                  <c:v>454.9402</c:v>
                </c:pt>
                <c:pt idx="22162">
                  <c:v>454.94170000000003</c:v>
                </c:pt>
                <c:pt idx="22163">
                  <c:v>454.9434</c:v>
                </c:pt>
                <c:pt idx="22164">
                  <c:v>454.94540000000001</c:v>
                </c:pt>
                <c:pt idx="22165">
                  <c:v>454.94810000000001</c:v>
                </c:pt>
                <c:pt idx="22166">
                  <c:v>454.95139999999998</c:v>
                </c:pt>
                <c:pt idx="22167">
                  <c:v>454.95280000000002</c:v>
                </c:pt>
                <c:pt idx="22168">
                  <c:v>454.95440000000002</c:v>
                </c:pt>
                <c:pt idx="22169">
                  <c:v>454.95670000000001</c:v>
                </c:pt>
                <c:pt idx="22170">
                  <c:v>454.95940000000002</c:v>
                </c:pt>
                <c:pt idx="22171">
                  <c:v>454.96190000000001</c:v>
                </c:pt>
                <c:pt idx="22172">
                  <c:v>454.96480000000003</c:v>
                </c:pt>
                <c:pt idx="22173">
                  <c:v>454.96749999999997</c:v>
                </c:pt>
                <c:pt idx="22174">
                  <c:v>454.97</c:v>
                </c:pt>
                <c:pt idx="22175">
                  <c:v>454.97199999999998</c:v>
                </c:pt>
                <c:pt idx="22176">
                  <c:v>454.97309999999999</c:v>
                </c:pt>
                <c:pt idx="22177">
                  <c:v>454.97559999999999</c:v>
                </c:pt>
                <c:pt idx="22178">
                  <c:v>454.97539999999998</c:v>
                </c:pt>
                <c:pt idx="22179">
                  <c:v>454.98059999999998</c:v>
                </c:pt>
                <c:pt idx="22180">
                  <c:v>454.98349999999999</c:v>
                </c:pt>
                <c:pt idx="22181">
                  <c:v>454.9855</c:v>
                </c:pt>
                <c:pt idx="22182">
                  <c:v>454.988</c:v>
                </c:pt>
                <c:pt idx="22183">
                  <c:v>454.99020000000002</c:v>
                </c:pt>
                <c:pt idx="22184">
                  <c:v>454.99220000000003</c:v>
                </c:pt>
                <c:pt idx="22185">
                  <c:v>454.9948</c:v>
                </c:pt>
                <c:pt idx="22186">
                  <c:v>454.9982</c:v>
                </c:pt>
                <c:pt idx="22187">
                  <c:v>455.00099999999998</c:v>
                </c:pt>
                <c:pt idx="22188">
                  <c:v>455.00080000000003</c:v>
                </c:pt>
                <c:pt idx="22189">
                  <c:v>455.00439999999998</c:v>
                </c:pt>
                <c:pt idx="22190">
                  <c:v>455.0059</c:v>
                </c:pt>
                <c:pt idx="22191">
                  <c:v>455.00630000000001</c:v>
                </c:pt>
                <c:pt idx="22192">
                  <c:v>455.01049999999998</c:v>
                </c:pt>
                <c:pt idx="22193">
                  <c:v>455.0129</c:v>
                </c:pt>
                <c:pt idx="22194">
                  <c:v>455.01620000000003</c:v>
                </c:pt>
                <c:pt idx="22195">
                  <c:v>455.01859999999999</c:v>
                </c:pt>
                <c:pt idx="22196">
                  <c:v>455.01920000000001</c:v>
                </c:pt>
                <c:pt idx="22197">
                  <c:v>455.02109999999999</c:v>
                </c:pt>
                <c:pt idx="22198">
                  <c:v>455.02289999999999</c:v>
                </c:pt>
                <c:pt idx="22199">
                  <c:v>455.02569999999997</c:v>
                </c:pt>
                <c:pt idx="22200">
                  <c:v>455.02949999999998</c:v>
                </c:pt>
                <c:pt idx="22201">
                  <c:v>455.03</c:v>
                </c:pt>
                <c:pt idx="22202">
                  <c:v>455.03300000000002</c:v>
                </c:pt>
                <c:pt idx="22203">
                  <c:v>455.03500000000003</c:v>
                </c:pt>
                <c:pt idx="22204">
                  <c:v>455.03730000000002</c:v>
                </c:pt>
                <c:pt idx="22205">
                  <c:v>455.04</c:v>
                </c:pt>
                <c:pt idx="22206">
                  <c:v>455.04239999999999</c:v>
                </c:pt>
                <c:pt idx="22207">
                  <c:v>455.0444</c:v>
                </c:pt>
                <c:pt idx="22208">
                  <c:v>455.0462</c:v>
                </c:pt>
                <c:pt idx="22209">
                  <c:v>455.05020000000002</c:v>
                </c:pt>
                <c:pt idx="22210">
                  <c:v>455.05220000000003</c:v>
                </c:pt>
                <c:pt idx="22211">
                  <c:v>455.0548</c:v>
                </c:pt>
                <c:pt idx="22212">
                  <c:v>455.05619999999999</c:v>
                </c:pt>
                <c:pt idx="22213">
                  <c:v>455.05939999999998</c:v>
                </c:pt>
                <c:pt idx="22214">
                  <c:v>455.06139999999999</c:v>
                </c:pt>
                <c:pt idx="22215">
                  <c:v>455.06319999999999</c:v>
                </c:pt>
                <c:pt idx="22216">
                  <c:v>455.06639999999999</c:v>
                </c:pt>
                <c:pt idx="22217">
                  <c:v>455.06830000000002</c:v>
                </c:pt>
                <c:pt idx="22218">
                  <c:v>455.07029999999997</c:v>
                </c:pt>
                <c:pt idx="22219">
                  <c:v>455.07279999999997</c:v>
                </c:pt>
                <c:pt idx="22220">
                  <c:v>455.0754</c:v>
                </c:pt>
                <c:pt idx="22221">
                  <c:v>455.0752</c:v>
                </c:pt>
                <c:pt idx="22222">
                  <c:v>455.07819999999998</c:v>
                </c:pt>
                <c:pt idx="22223">
                  <c:v>455.08300000000003</c:v>
                </c:pt>
                <c:pt idx="22224">
                  <c:v>455.08339999999998</c:v>
                </c:pt>
                <c:pt idx="22225">
                  <c:v>455.0856</c:v>
                </c:pt>
                <c:pt idx="22226">
                  <c:v>455.08839999999998</c:v>
                </c:pt>
                <c:pt idx="22227">
                  <c:v>455.08940000000001</c:v>
                </c:pt>
                <c:pt idx="22228">
                  <c:v>455.09300000000002</c:v>
                </c:pt>
                <c:pt idx="22229">
                  <c:v>455.09480000000002</c:v>
                </c:pt>
                <c:pt idx="22230">
                  <c:v>455.09800000000001</c:v>
                </c:pt>
                <c:pt idx="22231">
                  <c:v>455.10019999999997</c:v>
                </c:pt>
                <c:pt idx="22232">
                  <c:v>455.10129999999998</c:v>
                </c:pt>
                <c:pt idx="22233">
                  <c:v>455.10520000000002</c:v>
                </c:pt>
                <c:pt idx="22234">
                  <c:v>455.1046</c:v>
                </c:pt>
                <c:pt idx="22235">
                  <c:v>455.108</c:v>
                </c:pt>
                <c:pt idx="22236">
                  <c:v>455.11130000000003</c:v>
                </c:pt>
                <c:pt idx="22237">
                  <c:v>455.11189999999999</c:v>
                </c:pt>
                <c:pt idx="22238">
                  <c:v>455.11529999999999</c:v>
                </c:pt>
                <c:pt idx="22239">
                  <c:v>455.11829999999998</c:v>
                </c:pt>
                <c:pt idx="22240">
                  <c:v>455.12040000000002</c:v>
                </c:pt>
                <c:pt idx="22241">
                  <c:v>455.12310000000002</c:v>
                </c:pt>
                <c:pt idx="22242">
                  <c:v>455.12569999999999</c:v>
                </c:pt>
                <c:pt idx="22243">
                  <c:v>455.12920000000003</c:v>
                </c:pt>
                <c:pt idx="22244">
                  <c:v>455.13130000000001</c:v>
                </c:pt>
                <c:pt idx="22245">
                  <c:v>455.13369999999998</c:v>
                </c:pt>
                <c:pt idx="22246">
                  <c:v>455.13709999999998</c:v>
                </c:pt>
                <c:pt idx="22247">
                  <c:v>455.13940000000002</c:v>
                </c:pt>
                <c:pt idx="22248">
                  <c:v>455.1404</c:v>
                </c:pt>
                <c:pt idx="22249">
                  <c:v>455.14339999999999</c:v>
                </c:pt>
                <c:pt idx="22250">
                  <c:v>455.14499999999998</c:v>
                </c:pt>
                <c:pt idx="22251">
                  <c:v>455.14589999999998</c:v>
                </c:pt>
                <c:pt idx="22252">
                  <c:v>455.14699999999999</c:v>
                </c:pt>
                <c:pt idx="22253">
                  <c:v>455.15</c:v>
                </c:pt>
                <c:pt idx="22254">
                  <c:v>455.15260000000001</c:v>
                </c:pt>
                <c:pt idx="22255">
                  <c:v>455.15359999999998</c:v>
                </c:pt>
                <c:pt idx="22256">
                  <c:v>455.15530000000001</c:v>
                </c:pt>
                <c:pt idx="22257">
                  <c:v>455.15820000000002</c:v>
                </c:pt>
                <c:pt idx="22258">
                  <c:v>455.15899999999999</c:v>
                </c:pt>
                <c:pt idx="22259">
                  <c:v>455.16160000000002</c:v>
                </c:pt>
                <c:pt idx="22260">
                  <c:v>455.16419999999999</c:v>
                </c:pt>
                <c:pt idx="22261">
                  <c:v>455.1653</c:v>
                </c:pt>
                <c:pt idx="22262">
                  <c:v>455.1678</c:v>
                </c:pt>
                <c:pt idx="22263">
                  <c:v>455.17039999999997</c:v>
                </c:pt>
                <c:pt idx="22264">
                  <c:v>455.17129999999997</c:v>
                </c:pt>
                <c:pt idx="22265">
                  <c:v>455.17439999999999</c:v>
                </c:pt>
                <c:pt idx="22266">
                  <c:v>455.17619999999999</c:v>
                </c:pt>
                <c:pt idx="22267">
                  <c:v>455.17880000000002</c:v>
                </c:pt>
                <c:pt idx="22268">
                  <c:v>455.18220000000002</c:v>
                </c:pt>
                <c:pt idx="22269">
                  <c:v>455.18360000000001</c:v>
                </c:pt>
                <c:pt idx="22270">
                  <c:v>455.18720000000002</c:v>
                </c:pt>
                <c:pt idx="22271">
                  <c:v>455.1909</c:v>
                </c:pt>
                <c:pt idx="22272">
                  <c:v>455.19240000000002</c:v>
                </c:pt>
                <c:pt idx="22273">
                  <c:v>455.19510000000002</c:v>
                </c:pt>
                <c:pt idx="22274">
                  <c:v>455.197</c:v>
                </c:pt>
                <c:pt idx="22275">
                  <c:v>455.20170000000002</c:v>
                </c:pt>
                <c:pt idx="22276">
                  <c:v>455.20359999999999</c:v>
                </c:pt>
                <c:pt idx="22277">
                  <c:v>455.20499999999998</c:v>
                </c:pt>
                <c:pt idx="22278">
                  <c:v>455.20760000000001</c:v>
                </c:pt>
                <c:pt idx="22279">
                  <c:v>455.21129999999999</c:v>
                </c:pt>
                <c:pt idx="22280">
                  <c:v>455.2149</c:v>
                </c:pt>
                <c:pt idx="22281">
                  <c:v>455.21679999999998</c:v>
                </c:pt>
                <c:pt idx="22282">
                  <c:v>455.21879999999999</c:v>
                </c:pt>
                <c:pt idx="22283">
                  <c:v>455.22160000000002</c:v>
                </c:pt>
                <c:pt idx="22284">
                  <c:v>455.22359999999998</c:v>
                </c:pt>
                <c:pt idx="22285">
                  <c:v>455.22579999999999</c:v>
                </c:pt>
                <c:pt idx="22286">
                  <c:v>455.22710000000001</c:v>
                </c:pt>
                <c:pt idx="22287">
                  <c:v>455.23099999999999</c:v>
                </c:pt>
                <c:pt idx="22288">
                  <c:v>455.233</c:v>
                </c:pt>
                <c:pt idx="22289">
                  <c:v>455.23509999999999</c:v>
                </c:pt>
                <c:pt idx="22290">
                  <c:v>455.23739999999998</c:v>
                </c:pt>
                <c:pt idx="22291">
                  <c:v>455.24020000000002</c:v>
                </c:pt>
                <c:pt idx="22292">
                  <c:v>455.24059999999997</c:v>
                </c:pt>
                <c:pt idx="22293">
                  <c:v>455.24259999999998</c:v>
                </c:pt>
                <c:pt idx="22294">
                  <c:v>455.24439999999998</c:v>
                </c:pt>
                <c:pt idx="22295">
                  <c:v>455.2448</c:v>
                </c:pt>
                <c:pt idx="22296">
                  <c:v>455.2491</c:v>
                </c:pt>
                <c:pt idx="22297">
                  <c:v>455.25020000000001</c:v>
                </c:pt>
                <c:pt idx="22298">
                  <c:v>455.25119999999998</c:v>
                </c:pt>
                <c:pt idx="22299">
                  <c:v>455.2527</c:v>
                </c:pt>
                <c:pt idx="22300">
                  <c:v>455.25540000000001</c:v>
                </c:pt>
                <c:pt idx="22301">
                  <c:v>455.25959999999998</c:v>
                </c:pt>
                <c:pt idx="22302">
                  <c:v>455.26100000000002</c:v>
                </c:pt>
                <c:pt idx="22303">
                  <c:v>455.26459999999997</c:v>
                </c:pt>
                <c:pt idx="22304">
                  <c:v>455.26530000000002</c:v>
                </c:pt>
                <c:pt idx="22305">
                  <c:v>455.26799999999997</c:v>
                </c:pt>
                <c:pt idx="22306">
                  <c:v>455.2697</c:v>
                </c:pt>
                <c:pt idx="22307">
                  <c:v>455.2724</c:v>
                </c:pt>
                <c:pt idx="22308">
                  <c:v>455.27539999999999</c:v>
                </c:pt>
                <c:pt idx="22309">
                  <c:v>455.27749999999997</c:v>
                </c:pt>
                <c:pt idx="22310">
                  <c:v>455.28</c:v>
                </c:pt>
                <c:pt idx="22311">
                  <c:v>455.28160000000003</c:v>
                </c:pt>
                <c:pt idx="22312">
                  <c:v>455.286</c:v>
                </c:pt>
                <c:pt idx="22313">
                  <c:v>455.28949999999998</c:v>
                </c:pt>
                <c:pt idx="22314">
                  <c:v>455.29090000000002</c:v>
                </c:pt>
                <c:pt idx="22315">
                  <c:v>455.29320000000001</c:v>
                </c:pt>
                <c:pt idx="22316">
                  <c:v>455.29579999999999</c:v>
                </c:pt>
                <c:pt idx="22317">
                  <c:v>455.29660000000001</c:v>
                </c:pt>
                <c:pt idx="22318">
                  <c:v>455.30090000000001</c:v>
                </c:pt>
                <c:pt idx="22319">
                  <c:v>455.30149999999998</c:v>
                </c:pt>
                <c:pt idx="22320">
                  <c:v>455.30399999999997</c:v>
                </c:pt>
                <c:pt idx="22321">
                  <c:v>455.3048</c:v>
                </c:pt>
                <c:pt idx="22322">
                  <c:v>455.30779999999999</c:v>
                </c:pt>
                <c:pt idx="22323">
                  <c:v>455.31</c:v>
                </c:pt>
                <c:pt idx="22324">
                  <c:v>455.31130000000002</c:v>
                </c:pt>
                <c:pt idx="22325">
                  <c:v>455.31459999999998</c:v>
                </c:pt>
                <c:pt idx="22326">
                  <c:v>455.31630000000001</c:v>
                </c:pt>
                <c:pt idx="22327">
                  <c:v>455.31900000000002</c:v>
                </c:pt>
                <c:pt idx="22328">
                  <c:v>455.32100000000003</c:v>
                </c:pt>
                <c:pt idx="22329">
                  <c:v>455.32499999999999</c:v>
                </c:pt>
                <c:pt idx="22330">
                  <c:v>455.32600000000002</c:v>
                </c:pt>
                <c:pt idx="22331">
                  <c:v>455.32839999999999</c:v>
                </c:pt>
                <c:pt idx="22332">
                  <c:v>455.33019999999999</c:v>
                </c:pt>
                <c:pt idx="22333">
                  <c:v>455.33080000000001</c:v>
                </c:pt>
                <c:pt idx="22334">
                  <c:v>455.33330000000001</c:v>
                </c:pt>
                <c:pt idx="22335">
                  <c:v>455.33589999999998</c:v>
                </c:pt>
                <c:pt idx="22336">
                  <c:v>455.33699999999999</c:v>
                </c:pt>
                <c:pt idx="22337">
                  <c:v>455.33960000000002</c:v>
                </c:pt>
                <c:pt idx="22338">
                  <c:v>455.3424</c:v>
                </c:pt>
                <c:pt idx="22339">
                  <c:v>455.34429999999998</c:v>
                </c:pt>
                <c:pt idx="22340">
                  <c:v>455.34829999999999</c:v>
                </c:pt>
                <c:pt idx="22341">
                  <c:v>455.34969999999998</c:v>
                </c:pt>
                <c:pt idx="22342">
                  <c:v>455.35180000000003</c:v>
                </c:pt>
                <c:pt idx="22343">
                  <c:v>455.35359999999997</c:v>
                </c:pt>
                <c:pt idx="22344">
                  <c:v>455.35660000000001</c:v>
                </c:pt>
                <c:pt idx="22345">
                  <c:v>455.35789999999997</c:v>
                </c:pt>
                <c:pt idx="22346">
                  <c:v>455.3596</c:v>
                </c:pt>
                <c:pt idx="22347">
                  <c:v>455.36079999999998</c:v>
                </c:pt>
                <c:pt idx="22348">
                  <c:v>455.36279999999999</c:v>
                </c:pt>
                <c:pt idx="22349">
                  <c:v>455.36660000000001</c:v>
                </c:pt>
                <c:pt idx="22350">
                  <c:v>455.36630000000002</c:v>
                </c:pt>
                <c:pt idx="22351">
                  <c:v>455.36829999999998</c:v>
                </c:pt>
                <c:pt idx="22352">
                  <c:v>455.37200000000001</c:v>
                </c:pt>
                <c:pt idx="22353">
                  <c:v>455.37389999999999</c:v>
                </c:pt>
                <c:pt idx="22354">
                  <c:v>455.37740000000002</c:v>
                </c:pt>
                <c:pt idx="22355">
                  <c:v>455.38040000000001</c:v>
                </c:pt>
                <c:pt idx="22356">
                  <c:v>455.38139999999999</c:v>
                </c:pt>
                <c:pt idx="22357">
                  <c:v>455.38400000000001</c:v>
                </c:pt>
                <c:pt idx="22358">
                  <c:v>455.3861</c:v>
                </c:pt>
                <c:pt idx="22359">
                  <c:v>455.38889999999998</c:v>
                </c:pt>
                <c:pt idx="22360">
                  <c:v>455.3922</c:v>
                </c:pt>
                <c:pt idx="22361">
                  <c:v>455.39460000000003</c:v>
                </c:pt>
                <c:pt idx="22362">
                  <c:v>455.3956</c:v>
                </c:pt>
                <c:pt idx="22363">
                  <c:v>455.3974</c:v>
                </c:pt>
                <c:pt idx="22364">
                  <c:v>455.39920000000001</c:v>
                </c:pt>
                <c:pt idx="22365">
                  <c:v>455.40120000000002</c:v>
                </c:pt>
                <c:pt idx="22366">
                  <c:v>455.40410000000003</c:v>
                </c:pt>
                <c:pt idx="22367">
                  <c:v>455.40629999999999</c:v>
                </c:pt>
                <c:pt idx="22368">
                  <c:v>455.40899999999999</c:v>
                </c:pt>
                <c:pt idx="22369">
                  <c:v>455.411</c:v>
                </c:pt>
                <c:pt idx="22370">
                  <c:v>455.41180000000003</c:v>
                </c:pt>
                <c:pt idx="22371">
                  <c:v>455.41500000000002</c:v>
                </c:pt>
                <c:pt idx="22372">
                  <c:v>455.4162</c:v>
                </c:pt>
                <c:pt idx="22373">
                  <c:v>455.4196</c:v>
                </c:pt>
                <c:pt idx="22374">
                  <c:v>455.42129999999997</c:v>
                </c:pt>
                <c:pt idx="22375">
                  <c:v>455.42439999999999</c:v>
                </c:pt>
                <c:pt idx="22376">
                  <c:v>455.42770000000002</c:v>
                </c:pt>
                <c:pt idx="22377">
                  <c:v>455.42869999999999</c:v>
                </c:pt>
                <c:pt idx="22378">
                  <c:v>455.43239999999997</c:v>
                </c:pt>
                <c:pt idx="22379">
                  <c:v>455.43299999999999</c:v>
                </c:pt>
                <c:pt idx="22380">
                  <c:v>455.43529999999998</c:v>
                </c:pt>
                <c:pt idx="22381">
                  <c:v>455.43689999999998</c:v>
                </c:pt>
                <c:pt idx="22382">
                  <c:v>455.43920000000003</c:v>
                </c:pt>
                <c:pt idx="22383">
                  <c:v>455.44119999999998</c:v>
                </c:pt>
                <c:pt idx="22384">
                  <c:v>455.4436</c:v>
                </c:pt>
                <c:pt idx="22385">
                  <c:v>455.44589999999999</c:v>
                </c:pt>
                <c:pt idx="22386">
                  <c:v>455.44779999999997</c:v>
                </c:pt>
                <c:pt idx="22387">
                  <c:v>455.45139999999998</c:v>
                </c:pt>
                <c:pt idx="22388">
                  <c:v>455.452</c:v>
                </c:pt>
                <c:pt idx="22389">
                  <c:v>455.45479999999998</c:v>
                </c:pt>
                <c:pt idx="22390">
                  <c:v>455.4579</c:v>
                </c:pt>
                <c:pt idx="22391">
                  <c:v>455.46100000000001</c:v>
                </c:pt>
                <c:pt idx="22392">
                  <c:v>455.4624</c:v>
                </c:pt>
                <c:pt idx="22393">
                  <c:v>455.464</c:v>
                </c:pt>
                <c:pt idx="22394">
                  <c:v>455.46600000000001</c:v>
                </c:pt>
                <c:pt idx="22395">
                  <c:v>455.46879999999999</c:v>
                </c:pt>
                <c:pt idx="22396">
                  <c:v>455.46940000000001</c:v>
                </c:pt>
                <c:pt idx="22397">
                  <c:v>455.47239999999999</c:v>
                </c:pt>
                <c:pt idx="22398">
                  <c:v>455.47590000000002</c:v>
                </c:pt>
                <c:pt idx="22399">
                  <c:v>455.47739999999999</c:v>
                </c:pt>
                <c:pt idx="22400">
                  <c:v>455.47890000000001</c:v>
                </c:pt>
                <c:pt idx="22401">
                  <c:v>455.48259999999999</c:v>
                </c:pt>
                <c:pt idx="22402">
                  <c:v>455.48320000000001</c:v>
                </c:pt>
                <c:pt idx="22403">
                  <c:v>455.48590000000002</c:v>
                </c:pt>
                <c:pt idx="22404">
                  <c:v>455.48779999999999</c:v>
                </c:pt>
                <c:pt idx="22405">
                  <c:v>455.49059999999997</c:v>
                </c:pt>
                <c:pt idx="22406">
                  <c:v>455.49259999999998</c:v>
                </c:pt>
                <c:pt idx="22407">
                  <c:v>455.49590000000001</c:v>
                </c:pt>
                <c:pt idx="22408">
                  <c:v>455.49740000000003</c:v>
                </c:pt>
                <c:pt idx="22409">
                  <c:v>455.5</c:v>
                </c:pt>
                <c:pt idx="22410">
                  <c:v>455.50220000000002</c:v>
                </c:pt>
                <c:pt idx="22411">
                  <c:v>455.50420000000003</c:v>
                </c:pt>
                <c:pt idx="22412">
                  <c:v>455.50779999999997</c:v>
                </c:pt>
                <c:pt idx="22413">
                  <c:v>455.51049999999998</c:v>
                </c:pt>
                <c:pt idx="22414">
                  <c:v>455.51280000000003</c:v>
                </c:pt>
                <c:pt idx="22415">
                  <c:v>455.51530000000002</c:v>
                </c:pt>
                <c:pt idx="22416">
                  <c:v>455.51600000000002</c:v>
                </c:pt>
                <c:pt idx="22417">
                  <c:v>455.517</c:v>
                </c:pt>
                <c:pt idx="22418">
                  <c:v>455.52019999999999</c:v>
                </c:pt>
                <c:pt idx="22419">
                  <c:v>455.52179999999998</c:v>
                </c:pt>
                <c:pt idx="22420">
                  <c:v>455.52460000000002</c:v>
                </c:pt>
                <c:pt idx="22421">
                  <c:v>455.52640000000002</c:v>
                </c:pt>
                <c:pt idx="22422">
                  <c:v>455.52879999999999</c:v>
                </c:pt>
                <c:pt idx="22423">
                  <c:v>455.53109999999998</c:v>
                </c:pt>
                <c:pt idx="22424">
                  <c:v>455.5324</c:v>
                </c:pt>
                <c:pt idx="22425">
                  <c:v>455.53500000000003</c:v>
                </c:pt>
                <c:pt idx="22426">
                  <c:v>455.53800000000001</c:v>
                </c:pt>
                <c:pt idx="22427">
                  <c:v>455.54079999999999</c:v>
                </c:pt>
                <c:pt idx="22428">
                  <c:v>455.54219999999998</c:v>
                </c:pt>
                <c:pt idx="22429">
                  <c:v>455.5446</c:v>
                </c:pt>
                <c:pt idx="22430">
                  <c:v>455.54410000000001</c:v>
                </c:pt>
                <c:pt idx="22431">
                  <c:v>455.54739999999998</c:v>
                </c:pt>
                <c:pt idx="22432">
                  <c:v>455.55059999999997</c:v>
                </c:pt>
                <c:pt idx="22433">
                  <c:v>455.55220000000003</c:v>
                </c:pt>
                <c:pt idx="22434">
                  <c:v>455.55540000000002</c:v>
                </c:pt>
                <c:pt idx="22435">
                  <c:v>455.55669999999998</c:v>
                </c:pt>
                <c:pt idx="22436">
                  <c:v>455.55970000000002</c:v>
                </c:pt>
                <c:pt idx="22437">
                  <c:v>455.56180000000001</c:v>
                </c:pt>
                <c:pt idx="22438">
                  <c:v>455.56459999999998</c:v>
                </c:pt>
                <c:pt idx="22439">
                  <c:v>455.56630000000001</c:v>
                </c:pt>
                <c:pt idx="22440">
                  <c:v>455.56909999999999</c:v>
                </c:pt>
                <c:pt idx="22441">
                  <c:v>455.57089999999999</c:v>
                </c:pt>
                <c:pt idx="22442">
                  <c:v>455.57220000000001</c:v>
                </c:pt>
                <c:pt idx="22443">
                  <c:v>455.57459999999998</c:v>
                </c:pt>
                <c:pt idx="22444">
                  <c:v>455.57659999999998</c:v>
                </c:pt>
                <c:pt idx="22445">
                  <c:v>455.57920000000001</c:v>
                </c:pt>
                <c:pt idx="22446">
                  <c:v>455.5813</c:v>
                </c:pt>
                <c:pt idx="22447">
                  <c:v>455.58390000000003</c:v>
                </c:pt>
                <c:pt idx="22448">
                  <c:v>455.5865</c:v>
                </c:pt>
                <c:pt idx="22449">
                  <c:v>455.589</c:v>
                </c:pt>
                <c:pt idx="22450">
                  <c:v>455.59100000000001</c:v>
                </c:pt>
                <c:pt idx="22451">
                  <c:v>455.59339999999997</c:v>
                </c:pt>
                <c:pt idx="22452">
                  <c:v>455.59460000000001</c:v>
                </c:pt>
                <c:pt idx="22453">
                  <c:v>455.5976</c:v>
                </c:pt>
                <c:pt idx="22454">
                  <c:v>455.59879999999998</c:v>
                </c:pt>
                <c:pt idx="22455">
                  <c:v>455.60199999999998</c:v>
                </c:pt>
                <c:pt idx="22456">
                  <c:v>455.60480000000001</c:v>
                </c:pt>
                <c:pt idx="22457">
                  <c:v>455.60700000000003</c:v>
                </c:pt>
                <c:pt idx="22458">
                  <c:v>455.60840000000002</c:v>
                </c:pt>
                <c:pt idx="22459">
                  <c:v>455.6096</c:v>
                </c:pt>
                <c:pt idx="22460">
                  <c:v>455.61239999999998</c:v>
                </c:pt>
                <c:pt idx="22461">
                  <c:v>455.6148</c:v>
                </c:pt>
                <c:pt idx="22462">
                  <c:v>455.61720000000003</c:v>
                </c:pt>
                <c:pt idx="22463">
                  <c:v>455.61849999999998</c:v>
                </c:pt>
                <c:pt idx="22464">
                  <c:v>455.62090000000001</c:v>
                </c:pt>
                <c:pt idx="22465">
                  <c:v>455.62279999999998</c:v>
                </c:pt>
                <c:pt idx="22466">
                  <c:v>455.62419999999997</c:v>
                </c:pt>
                <c:pt idx="22467">
                  <c:v>455.62650000000002</c:v>
                </c:pt>
                <c:pt idx="22468">
                  <c:v>455.6302</c:v>
                </c:pt>
                <c:pt idx="22469">
                  <c:v>455.63040000000001</c:v>
                </c:pt>
                <c:pt idx="22470">
                  <c:v>455.63310000000001</c:v>
                </c:pt>
                <c:pt idx="22471">
                  <c:v>455.63690000000003</c:v>
                </c:pt>
                <c:pt idx="22472">
                  <c:v>455.63869999999997</c:v>
                </c:pt>
                <c:pt idx="22473">
                  <c:v>455.642</c:v>
                </c:pt>
                <c:pt idx="22474">
                  <c:v>455.64400000000001</c:v>
                </c:pt>
                <c:pt idx="22475">
                  <c:v>455.64569999999998</c:v>
                </c:pt>
                <c:pt idx="22476">
                  <c:v>455.64780000000002</c:v>
                </c:pt>
                <c:pt idx="22477">
                  <c:v>455.65019999999998</c:v>
                </c:pt>
                <c:pt idx="22478">
                  <c:v>455.65280000000001</c:v>
                </c:pt>
                <c:pt idx="22479">
                  <c:v>455.65469999999999</c:v>
                </c:pt>
                <c:pt idx="22480">
                  <c:v>455.65800000000002</c:v>
                </c:pt>
                <c:pt idx="22481">
                  <c:v>455.65899999999999</c:v>
                </c:pt>
                <c:pt idx="22482">
                  <c:v>455.66070000000002</c:v>
                </c:pt>
                <c:pt idx="22483">
                  <c:v>455.66500000000002</c:v>
                </c:pt>
                <c:pt idx="22484">
                  <c:v>455.66559999999998</c:v>
                </c:pt>
                <c:pt idx="22485">
                  <c:v>455.66879999999998</c:v>
                </c:pt>
                <c:pt idx="22486">
                  <c:v>455.67079999999999</c:v>
                </c:pt>
                <c:pt idx="22487">
                  <c:v>455.6728</c:v>
                </c:pt>
                <c:pt idx="22488">
                  <c:v>455.6746</c:v>
                </c:pt>
                <c:pt idx="22489">
                  <c:v>455.67720000000003</c:v>
                </c:pt>
                <c:pt idx="22490">
                  <c:v>455.67939999999999</c:v>
                </c:pt>
                <c:pt idx="22491">
                  <c:v>455.68130000000002</c:v>
                </c:pt>
                <c:pt idx="22492">
                  <c:v>455.68310000000002</c:v>
                </c:pt>
                <c:pt idx="22493">
                  <c:v>455.68520000000001</c:v>
                </c:pt>
                <c:pt idx="22494">
                  <c:v>455.68740000000003</c:v>
                </c:pt>
                <c:pt idx="22495">
                  <c:v>455.69029999999998</c:v>
                </c:pt>
                <c:pt idx="22496">
                  <c:v>455.69209999999998</c:v>
                </c:pt>
                <c:pt idx="22497">
                  <c:v>455.69279999999998</c:v>
                </c:pt>
                <c:pt idx="22498">
                  <c:v>455.69499999999999</c:v>
                </c:pt>
                <c:pt idx="22499">
                  <c:v>455.69639999999998</c:v>
                </c:pt>
                <c:pt idx="22500">
                  <c:v>455.69720000000001</c:v>
                </c:pt>
                <c:pt idx="22501">
                  <c:v>455.69979999999998</c:v>
                </c:pt>
                <c:pt idx="22502">
                  <c:v>455.7022</c:v>
                </c:pt>
                <c:pt idx="22503">
                  <c:v>455.70299999999997</c:v>
                </c:pt>
                <c:pt idx="22504">
                  <c:v>455.70510000000002</c:v>
                </c:pt>
                <c:pt idx="22505">
                  <c:v>455.70710000000003</c:v>
                </c:pt>
                <c:pt idx="22506">
                  <c:v>455.71039999999999</c:v>
                </c:pt>
                <c:pt idx="22507">
                  <c:v>455.71129999999999</c:v>
                </c:pt>
                <c:pt idx="22508">
                  <c:v>455.71440000000001</c:v>
                </c:pt>
                <c:pt idx="22509">
                  <c:v>455.71519999999998</c:v>
                </c:pt>
                <c:pt idx="22510">
                  <c:v>455.71870000000001</c:v>
                </c:pt>
                <c:pt idx="22511">
                  <c:v>455.72</c:v>
                </c:pt>
                <c:pt idx="22512">
                  <c:v>455.72320000000002</c:v>
                </c:pt>
                <c:pt idx="22513">
                  <c:v>455.72539999999998</c:v>
                </c:pt>
                <c:pt idx="22514">
                  <c:v>455.72660000000002</c:v>
                </c:pt>
                <c:pt idx="22515">
                  <c:v>455.73020000000002</c:v>
                </c:pt>
                <c:pt idx="22516">
                  <c:v>455.73239999999998</c:v>
                </c:pt>
                <c:pt idx="22517">
                  <c:v>455.73439999999999</c:v>
                </c:pt>
                <c:pt idx="22518">
                  <c:v>455.7364</c:v>
                </c:pt>
                <c:pt idx="22519">
                  <c:v>455.73869999999999</c:v>
                </c:pt>
                <c:pt idx="22520">
                  <c:v>455.74059999999997</c:v>
                </c:pt>
                <c:pt idx="22521">
                  <c:v>455.74369999999999</c:v>
                </c:pt>
                <c:pt idx="22522">
                  <c:v>455.74549999999999</c:v>
                </c:pt>
                <c:pt idx="22523">
                  <c:v>455.74790000000002</c:v>
                </c:pt>
                <c:pt idx="22524">
                  <c:v>455.75</c:v>
                </c:pt>
                <c:pt idx="22525">
                  <c:v>455.75259999999997</c:v>
                </c:pt>
                <c:pt idx="22526">
                  <c:v>455.75659999999999</c:v>
                </c:pt>
                <c:pt idx="22527">
                  <c:v>455.75810000000001</c:v>
                </c:pt>
                <c:pt idx="22528">
                  <c:v>455.75979999999998</c:v>
                </c:pt>
                <c:pt idx="22529">
                  <c:v>455.76100000000002</c:v>
                </c:pt>
                <c:pt idx="22530">
                  <c:v>455.76220000000001</c:v>
                </c:pt>
                <c:pt idx="22531">
                  <c:v>455.76569999999998</c:v>
                </c:pt>
                <c:pt idx="22532">
                  <c:v>455.76819999999998</c:v>
                </c:pt>
                <c:pt idx="22533">
                  <c:v>455.77</c:v>
                </c:pt>
                <c:pt idx="22534">
                  <c:v>455.77280000000002</c:v>
                </c:pt>
                <c:pt idx="22535">
                  <c:v>455.77339999999998</c:v>
                </c:pt>
                <c:pt idx="22536">
                  <c:v>455.77629999999999</c:v>
                </c:pt>
                <c:pt idx="22537">
                  <c:v>455.77679999999998</c:v>
                </c:pt>
                <c:pt idx="22538">
                  <c:v>455.78019999999998</c:v>
                </c:pt>
                <c:pt idx="22539">
                  <c:v>455.7826</c:v>
                </c:pt>
                <c:pt idx="22540">
                  <c:v>455.78629999999998</c:v>
                </c:pt>
                <c:pt idx="22541">
                  <c:v>455.7878</c:v>
                </c:pt>
                <c:pt idx="22542">
                  <c:v>455.79</c:v>
                </c:pt>
                <c:pt idx="22543">
                  <c:v>455.79259999999999</c:v>
                </c:pt>
                <c:pt idx="22544">
                  <c:v>455.79669999999999</c:v>
                </c:pt>
                <c:pt idx="22545">
                  <c:v>455.79730000000001</c:v>
                </c:pt>
                <c:pt idx="22546">
                  <c:v>455.80059999999997</c:v>
                </c:pt>
                <c:pt idx="22547">
                  <c:v>455.80200000000002</c:v>
                </c:pt>
                <c:pt idx="22548">
                  <c:v>455.80540000000002</c:v>
                </c:pt>
                <c:pt idx="22549">
                  <c:v>455.80779999999999</c:v>
                </c:pt>
                <c:pt idx="22550">
                  <c:v>455.80799999999999</c:v>
                </c:pt>
                <c:pt idx="22551">
                  <c:v>455.81009999999998</c:v>
                </c:pt>
                <c:pt idx="22552">
                  <c:v>455.81290000000001</c:v>
                </c:pt>
                <c:pt idx="22553">
                  <c:v>455.81439999999998</c:v>
                </c:pt>
                <c:pt idx="22554">
                  <c:v>455.81560000000002</c:v>
                </c:pt>
                <c:pt idx="22555">
                  <c:v>455.81760000000003</c:v>
                </c:pt>
                <c:pt idx="22556">
                  <c:v>455.81880000000001</c:v>
                </c:pt>
                <c:pt idx="22557">
                  <c:v>455.82040000000001</c:v>
                </c:pt>
                <c:pt idx="22558">
                  <c:v>455.8227</c:v>
                </c:pt>
                <c:pt idx="22559">
                  <c:v>455.82499999999999</c:v>
                </c:pt>
                <c:pt idx="22560">
                  <c:v>455.82740000000001</c:v>
                </c:pt>
                <c:pt idx="22561">
                  <c:v>455.8306</c:v>
                </c:pt>
                <c:pt idx="22562">
                  <c:v>455.83240000000001</c:v>
                </c:pt>
                <c:pt idx="22563">
                  <c:v>455.83460000000002</c:v>
                </c:pt>
                <c:pt idx="22564">
                  <c:v>455.83690000000001</c:v>
                </c:pt>
                <c:pt idx="22565">
                  <c:v>455.83839999999998</c:v>
                </c:pt>
                <c:pt idx="22566">
                  <c:v>455.84210000000002</c:v>
                </c:pt>
                <c:pt idx="22567">
                  <c:v>455.84410000000003</c:v>
                </c:pt>
                <c:pt idx="22568">
                  <c:v>455.84559999999999</c:v>
                </c:pt>
                <c:pt idx="22569">
                  <c:v>455.84840000000003</c:v>
                </c:pt>
                <c:pt idx="22570">
                  <c:v>455.84980000000002</c:v>
                </c:pt>
                <c:pt idx="22571">
                  <c:v>455.8528</c:v>
                </c:pt>
                <c:pt idx="22572">
                  <c:v>455.85500000000002</c:v>
                </c:pt>
                <c:pt idx="22573">
                  <c:v>455.85719999999998</c:v>
                </c:pt>
                <c:pt idx="22574">
                  <c:v>455.85879999999997</c:v>
                </c:pt>
                <c:pt idx="22575">
                  <c:v>455.86169999999998</c:v>
                </c:pt>
                <c:pt idx="22576">
                  <c:v>455.86320000000001</c:v>
                </c:pt>
                <c:pt idx="22577">
                  <c:v>455.86610000000002</c:v>
                </c:pt>
                <c:pt idx="22578">
                  <c:v>455.86779999999999</c:v>
                </c:pt>
                <c:pt idx="22579">
                  <c:v>455.87090000000001</c:v>
                </c:pt>
                <c:pt idx="22580">
                  <c:v>455.87299999999999</c:v>
                </c:pt>
                <c:pt idx="22581">
                  <c:v>455.87360000000001</c:v>
                </c:pt>
                <c:pt idx="22582">
                  <c:v>455.87779999999998</c:v>
                </c:pt>
                <c:pt idx="22583">
                  <c:v>455.87939999999998</c:v>
                </c:pt>
                <c:pt idx="22584">
                  <c:v>455.88119999999998</c:v>
                </c:pt>
                <c:pt idx="22585">
                  <c:v>455.88319999999999</c:v>
                </c:pt>
                <c:pt idx="22586">
                  <c:v>455.88440000000003</c:v>
                </c:pt>
                <c:pt idx="22587">
                  <c:v>455.88589999999999</c:v>
                </c:pt>
                <c:pt idx="22588">
                  <c:v>455.88679999999999</c:v>
                </c:pt>
                <c:pt idx="22589">
                  <c:v>455.89019999999999</c:v>
                </c:pt>
                <c:pt idx="22590">
                  <c:v>455.89179999999999</c:v>
                </c:pt>
                <c:pt idx="22591">
                  <c:v>455.89409999999998</c:v>
                </c:pt>
                <c:pt idx="22592">
                  <c:v>455.89600000000002</c:v>
                </c:pt>
                <c:pt idx="22593">
                  <c:v>455.8972</c:v>
                </c:pt>
                <c:pt idx="22594">
                  <c:v>455.90039999999999</c:v>
                </c:pt>
                <c:pt idx="22595">
                  <c:v>455.90260000000001</c:v>
                </c:pt>
                <c:pt idx="22596">
                  <c:v>455.90440000000001</c:v>
                </c:pt>
                <c:pt idx="22597">
                  <c:v>455.90750000000003</c:v>
                </c:pt>
                <c:pt idx="22598">
                  <c:v>455.90960000000001</c:v>
                </c:pt>
                <c:pt idx="22599">
                  <c:v>455.91160000000002</c:v>
                </c:pt>
                <c:pt idx="22600">
                  <c:v>455.91390000000001</c:v>
                </c:pt>
                <c:pt idx="22601">
                  <c:v>455.91640000000001</c:v>
                </c:pt>
                <c:pt idx="22602">
                  <c:v>455.91890000000001</c:v>
                </c:pt>
                <c:pt idx="22603">
                  <c:v>455.92239999999998</c:v>
                </c:pt>
                <c:pt idx="22604">
                  <c:v>455.92309999999998</c:v>
                </c:pt>
                <c:pt idx="22605">
                  <c:v>455.92540000000002</c:v>
                </c:pt>
                <c:pt idx="22606">
                  <c:v>455.92779999999999</c:v>
                </c:pt>
                <c:pt idx="22607">
                  <c:v>455.93</c:v>
                </c:pt>
                <c:pt idx="22608">
                  <c:v>455.93279999999999</c:v>
                </c:pt>
                <c:pt idx="22609">
                  <c:v>455.935</c:v>
                </c:pt>
                <c:pt idx="22610">
                  <c:v>455.93720000000002</c:v>
                </c:pt>
                <c:pt idx="22611">
                  <c:v>455.93869999999998</c:v>
                </c:pt>
                <c:pt idx="22612">
                  <c:v>455.94200000000001</c:v>
                </c:pt>
                <c:pt idx="22613">
                  <c:v>455.9434</c:v>
                </c:pt>
                <c:pt idx="22614">
                  <c:v>455.94499999999999</c:v>
                </c:pt>
                <c:pt idx="22615">
                  <c:v>455.94799999999998</c:v>
                </c:pt>
                <c:pt idx="22616">
                  <c:v>455.95119999999997</c:v>
                </c:pt>
                <c:pt idx="22617">
                  <c:v>455.952</c:v>
                </c:pt>
                <c:pt idx="22618">
                  <c:v>455.95330000000001</c:v>
                </c:pt>
                <c:pt idx="22619">
                  <c:v>455.95609999999999</c:v>
                </c:pt>
                <c:pt idx="22620">
                  <c:v>455.95690000000002</c:v>
                </c:pt>
                <c:pt idx="22621">
                  <c:v>455.95830000000001</c:v>
                </c:pt>
                <c:pt idx="22622">
                  <c:v>455.95940000000002</c:v>
                </c:pt>
                <c:pt idx="22623">
                  <c:v>455.96199999999999</c:v>
                </c:pt>
                <c:pt idx="22624">
                  <c:v>455.96379999999999</c:v>
                </c:pt>
                <c:pt idx="22625">
                  <c:v>455.96719999999999</c:v>
                </c:pt>
                <c:pt idx="22626">
                  <c:v>455.96940000000001</c:v>
                </c:pt>
                <c:pt idx="22627">
                  <c:v>455.97219999999999</c:v>
                </c:pt>
                <c:pt idx="22628">
                  <c:v>455.97460000000001</c:v>
                </c:pt>
                <c:pt idx="22629">
                  <c:v>455.97730000000001</c:v>
                </c:pt>
                <c:pt idx="22630">
                  <c:v>455.97890000000001</c:v>
                </c:pt>
                <c:pt idx="22631">
                  <c:v>455.98079999999999</c:v>
                </c:pt>
                <c:pt idx="22632">
                  <c:v>455.98200000000003</c:v>
                </c:pt>
                <c:pt idx="22633">
                  <c:v>455.98500000000001</c:v>
                </c:pt>
                <c:pt idx="22634">
                  <c:v>455.98860000000002</c:v>
                </c:pt>
                <c:pt idx="22635">
                  <c:v>455.99059999999997</c:v>
                </c:pt>
                <c:pt idx="22636">
                  <c:v>455.99340000000001</c:v>
                </c:pt>
                <c:pt idx="22637">
                  <c:v>455.995</c:v>
                </c:pt>
                <c:pt idx="22638">
                  <c:v>455.99779999999998</c:v>
                </c:pt>
                <c:pt idx="22639">
                  <c:v>455.99900000000002</c:v>
                </c:pt>
                <c:pt idx="22640">
                  <c:v>456.0009</c:v>
                </c:pt>
                <c:pt idx="22641">
                  <c:v>456.00279999999998</c:v>
                </c:pt>
                <c:pt idx="22642">
                  <c:v>456.00459999999998</c:v>
                </c:pt>
                <c:pt idx="22643">
                  <c:v>456.0068</c:v>
                </c:pt>
                <c:pt idx="22644">
                  <c:v>456.00799999999998</c:v>
                </c:pt>
                <c:pt idx="22645">
                  <c:v>456.01179999999999</c:v>
                </c:pt>
                <c:pt idx="22646">
                  <c:v>456.0136</c:v>
                </c:pt>
                <c:pt idx="22647">
                  <c:v>456.01560000000001</c:v>
                </c:pt>
                <c:pt idx="22648">
                  <c:v>456.01740000000001</c:v>
                </c:pt>
                <c:pt idx="22649">
                  <c:v>456.02030000000002</c:v>
                </c:pt>
                <c:pt idx="22650">
                  <c:v>456.02409999999998</c:v>
                </c:pt>
                <c:pt idx="22651">
                  <c:v>456.0258</c:v>
                </c:pt>
                <c:pt idx="22652">
                  <c:v>456.02809999999999</c:v>
                </c:pt>
                <c:pt idx="22653">
                  <c:v>456.03</c:v>
                </c:pt>
                <c:pt idx="22654">
                  <c:v>456.03219999999999</c:v>
                </c:pt>
                <c:pt idx="22655">
                  <c:v>456.03539999999998</c:v>
                </c:pt>
                <c:pt idx="22656">
                  <c:v>456.03640000000001</c:v>
                </c:pt>
                <c:pt idx="22657">
                  <c:v>456.03879999999998</c:v>
                </c:pt>
                <c:pt idx="22658">
                  <c:v>456.04070000000002</c:v>
                </c:pt>
                <c:pt idx="22659">
                  <c:v>456.04259999999999</c:v>
                </c:pt>
                <c:pt idx="22660">
                  <c:v>456.04399999999998</c:v>
                </c:pt>
                <c:pt idx="22661">
                  <c:v>456.04539999999997</c:v>
                </c:pt>
                <c:pt idx="22662">
                  <c:v>456.04770000000002</c:v>
                </c:pt>
                <c:pt idx="22663">
                  <c:v>456.04939999999999</c:v>
                </c:pt>
                <c:pt idx="22664">
                  <c:v>456.05239999999998</c:v>
                </c:pt>
                <c:pt idx="22665">
                  <c:v>456.05399999999997</c:v>
                </c:pt>
                <c:pt idx="22666">
                  <c:v>456.05599999999998</c:v>
                </c:pt>
                <c:pt idx="22667">
                  <c:v>456.05880000000002</c:v>
                </c:pt>
                <c:pt idx="22668">
                  <c:v>456.06</c:v>
                </c:pt>
                <c:pt idx="22669">
                  <c:v>456.06200000000001</c:v>
                </c:pt>
                <c:pt idx="22670">
                  <c:v>456.06470000000002</c:v>
                </c:pt>
                <c:pt idx="22671">
                  <c:v>456.06580000000002</c:v>
                </c:pt>
                <c:pt idx="22672">
                  <c:v>456.06830000000002</c:v>
                </c:pt>
                <c:pt idx="22673">
                  <c:v>456.06959999999998</c:v>
                </c:pt>
                <c:pt idx="22674">
                  <c:v>456.0718</c:v>
                </c:pt>
                <c:pt idx="22675">
                  <c:v>456.07440000000003</c:v>
                </c:pt>
                <c:pt idx="22676">
                  <c:v>456.07709999999997</c:v>
                </c:pt>
                <c:pt idx="22677">
                  <c:v>456.07900000000001</c:v>
                </c:pt>
                <c:pt idx="22678">
                  <c:v>456.08359999999999</c:v>
                </c:pt>
                <c:pt idx="22679">
                  <c:v>456.08499999999998</c:v>
                </c:pt>
                <c:pt idx="22680">
                  <c:v>456.08690000000001</c:v>
                </c:pt>
                <c:pt idx="22681">
                  <c:v>456.09019999999998</c:v>
                </c:pt>
                <c:pt idx="22682">
                  <c:v>456.09280000000001</c:v>
                </c:pt>
                <c:pt idx="22683">
                  <c:v>456.0951</c:v>
                </c:pt>
                <c:pt idx="22684">
                  <c:v>456.09719999999999</c:v>
                </c:pt>
                <c:pt idx="22685">
                  <c:v>456.09809999999999</c:v>
                </c:pt>
                <c:pt idx="22686">
                  <c:v>456.10120000000001</c:v>
                </c:pt>
                <c:pt idx="22687">
                  <c:v>456.10399999999998</c:v>
                </c:pt>
                <c:pt idx="22688">
                  <c:v>456.10610000000003</c:v>
                </c:pt>
                <c:pt idx="22689">
                  <c:v>456.1071</c:v>
                </c:pt>
                <c:pt idx="22690">
                  <c:v>456.10919999999999</c:v>
                </c:pt>
                <c:pt idx="22691">
                  <c:v>456.11329999999998</c:v>
                </c:pt>
                <c:pt idx="22692">
                  <c:v>456.1146</c:v>
                </c:pt>
                <c:pt idx="22693">
                  <c:v>456.11590000000001</c:v>
                </c:pt>
                <c:pt idx="22694">
                  <c:v>456.11840000000001</c:v>
                </c:pt>
                <c:pt idx="22695">
                  <c:v>456.12200000000001</c:v>
                </c:pt>
                <c:pt idx="22696">
                  <c:v>456.12419999999997</c:v>
                </c:pt>
                <c:pt idx="22697">
                  <c:v>456.12619999999998</c:v>
                </c:pt>
                <c:pt idx="22698">
                  <c:v>456.12689999999998</c:v>
                </c:pt>
                <c:pt idx="22699">
                  <c:v>456.12900000000002</c:v>
                </c:pt>
                <c:pt idx="22700">
                  <c:v>456.13139999999999</c:v>
                </c:pt>
                <c:pt idx="22701">
                  <c:v>456.13139999999999</c:v>
                </c:pt>
                <c:pt idx="22702">
                  <c:v>456.13470000000001</c:v>
                </c:pt>
                <c:pt idx="22703">
                  <c:v>456.1379</c:v>
                </c:pt>
                <c:pt idx="22704">
                  <c:v>456.13720000000001</c:v>
                </c:pt>
                <c:pt idx="22705">
                  <c:v>456.14120000000003</c:v>
                </c:pt>
                <c:pt idx="22706">
                  <c:v>456.14260000000002</c:v>
                </c:pt>
                <c:pt idx="22707">
                  <c:v>456.1456</c:v>
                </c:pt>
                <c:pt idx="22708">
                  <c:v>456.1481</c:v>
                </c:pt>
                <c:pt idx="22709">
                  <c:v>456.14960000000002</c:v>
                </c:pt>
                <c:pt idx="22710">
                  <c:v>456.1515</c:v>
                </c:pt>
                <c:pt idx="22711">
                  <c:v>456.15320000000003</c:v>
                </c:pt>
                <c:pt idx="22712">
                  <c:v>456.15620000000001</c:v>
                </c:pt>
                <c:pt idx="22713">
                  <c:v>456.15859999999998</c:v>
                </c:pt>
                <c:pt idx="22714">
                  <c:v>456.15980000000002</c:v>
                </c:pt>
                <c:pt idx="22715">
                  <c:v>456.16160000000002</c:v>
                </c:pt>
                <c:pt idx="22716">
                  <c:v>456.16469999999998</c:v>
                </c:pt>
                <c:pt idx="22717">
                  <c:v>456.16640000000001</c:v>
                </c:pt>
                <c:pt idx="22718">
                  <c:v>456.16800000000001</c:v>
                </c:pt>
                <c:pt idx="22719">
                  <c:v>456.17</c:v>
                </c:pt>
                <c:pt idx="22720">
                  <c:v>456.17129999999997</c:v>
                </c:pt>
                <c:pt idx="22721">
                  <c:v>456.1748</c:v>
                </c:pt>
                <c:pt idx="22722">
                  <c:v>456.17649999999998</c:v>
                </c:pt>
                <c:pt idx="22723">
                  <c:v>456.17950000000002</c:v>
                </c:pt>
                <c:pt idx="22724">
                  <c:v>456.18029999999999</c:v>
                </c:pt>
                <c:pt idx="22725">
                  <c:v>456.18299999999999</c:v>
                </c:pt>
                <c:pt idx="22726">
                  <c:v>456.18400000000003</c:v>
                </c:pt>
                <c:pt idx="22727">
                  <c:v>456.18740000000003</c:v>
                </c:pt>
                <c:pt idx="22728">
                  <c:v>456.1902</c:v>
                </c:pt>
                <c:pt idx="22729">
                  <c:v>456.19240000000002</c:v>
                </c:pt>
                <c:pt idx="22730">
                  <c:v>456.19400000000002</c:v>
                </c:pt>
                <c:pt idx="22731">
                  <c:v>456.19619999999998</c:v>
                </c:pt>
                <c:pt idx="22732">
                  <c:v>456.19909999999999</c:v>
                </c:pt>
                <c:pt idx="22733">
                  <c:v>456.20060000000001</c:v>
                </c:pt>
                <c:pt idx="22734">
                  <c:v>456.20170000000002</c:v>
                </c:pt>
                <c:pt idx="22735">
                  <c:v>456.20330000000001</c:v>
                </c:pt>
                <c:pt idx="22736">
                  <c:v>456.20650000000001</c:v>
                </c:pt>
                <c:pt idx="22737">
                  <c:v>456.20839999999998</c:v>
                </c:pt>
                <c:pt idx="22738">
                  <c:v>456.21039999999999</c:v>
                </c:pt>
                <c:pt idx="22739">
                  <c:v>456.21300000000002</c:v>
                </c:pt>
                <c:pt idx="22740">
                  <c:v>456.21460000000002</c:v>
                </c:pt>
                <c:pt idx="22741">
                  <c:v>456.21719999999999</c:v>
                </c:pt>
                <c:pt idx="22742">
                  <c:v>456.2201</c:v>
                </c:pt>
                <c:pt idx="22743">
                  <c:v>456.22199999999998</c:v>
                </c:pt>
                <c:pt idx="22744">
                  <c:v>456.22430000000003</c:v>
                </c:pt>
                <c:pt idx="22745">
                  <c:v>456.22620000000001</c:v>
                </c:pt>
                <c:pt idx="22746">
                  <c:v>456.22789999999998</c:v>
                </c:pt>
                <c:pt idx="22747">
                  <c:v>456.23020000000002</c:v>
                </c:pt>
                <c:pt idx="22748">
                  <c:v>456.23149999999998</c:v>
                </c:pt>
                <c:pt idx="22749">
                  <c:v>456.23500000000001</c:v>
                </c:pt>
                <c:pt idx="22750">
                  <c:v>456.23590000000002</c:v>
                </c:pt>
                <c:pt idx="22751">
                  <c:v>456.23899999999998</c:v>
                </c:pt>
                <c:pt idx="22752">
                  <c:v>456.24220000000003</c:v>
                </c:pt>
                <c:pt idx="22753">
                  <c:v>456.24459999999999</c:v>
                </c:pt>
                <c:pt idx="22754">
                  <c:v>456.24489999999997</c:v>
                </c:pt>
                <c:pt idx="22755">
                  <c:v>456.2466</c:v>
                </c:pt>
                <c:pt idx="22756">
                  <c:v>456.24849999999998</c:v>
                </c:pt>
                <c:pt idx="22757">
                  <c:v>456.25099999999998</c:v>
                </c:pt>
                <c:pt idx="22758">
                  <c:v>456.25259999999997</c:v>
                </c:pt>
                <c:pt idx="22759">
                  <c:v>456.255</c:v>
                </c:pt>
                <c:pt idx="22760">
                  <c:v>456.25779999999997</c:v>
                </c:pt>
                <c:pt idx="22761">
                  <c:v>456.25970000000001</c:v>
                </c:pt>
                <c:pt idx="22762">
                  <c:v>456.26080000000002</c:v>
                </c:pt>
                <c:pt idx="22763">
                  <c:v>456.2638</c:v>
                </c:pt>
                <c:pt idx="22764">
                  <c:v>456.26670000000001</c:v>
                </c:pt>
                <c:pt idx="22765">
                  <c:v>456.26650000000001</c:v>
                </c:pt>
                <c:pt idx="22766">
                  <c:v>456.2688</c:v>
                </c:pt>
                <c:pt idx="22767">
                  <c:v>456.27140000000003</c:v>
                </c:pt>
                <c:pt idx="22768">
                  <c:v>456.27379999999999</c:v>
                </c:pt>
                <c:pt idx="22769">
                  <c:v>456.27620000000002</c:v>
                </c:pt>
                <c:pt idx="22770">
                  <c:v>456.27839999999998</c:v>
                </c:pt>
                <c:pt idx="22771">
                  <c:v>456.27969999999999</c:v>
                </c:pt>
                <c:pt idx="22772">
                  <c:v>456.28100000000001</c:v>
                </c:pt>
                <c:pt idx="22773">
                  <c:v>456.28559999999999</c:v>
                </c:pt>
                <c:pt idx="22774">
                  <c:v>456.2876</c:v>
                </c:pt>
                <c:pt idx="22775">
                  <c:v>456.28910000000002</c:v>
                </c:pt>
                <c:pt idx="22776">
                  <c:v>456.29079999999999</c:v>
                </c:pt>
                <c:pt idx="22777">
                  <c:v>456.29340000000002</c:v>
                </c:pt>
                <c:pt idx="22778">
                  <c:v>456.29539999999997</c:v>
                </c:pt>
                <c:pt idx="22779">
                  <c:v>456.298</c:v>
                </c:pt>
                <c:pt idx="22780">
                  <c:v>456.2989</c:v>
                </c:pt>
                <c:pt idx="22781">
                  <c:v>456.30040000000002</c:v>
                </c:pt>
                <c:pt idx="22782">
                  <c:v>456.30279999999999</c:v>
                </c:pt>
                <c:pt idx="22783">
                  <c:v>456.30520000000001</c:v>
                </c:pt>
                <c:pt idx="22784">
                  <c:v>456.3066</c:v>
                </c:pt>
                <c:pt idx="22785">
                  <c:v>456.30959999999999</c:v>
                </c:pt>
                <c:pt idx="22786">
                  <c:v>456.31240000000003</c:v>
                </c:pt>
                <c:pt idx="22787">
                  <c:v>456.315</c:v>
                </c:pt>
                <c:pt idx="22788">
                  <c:v>456.31700000000001</c:v>
                </c:pt>
                <c:pt idx="22789">
                  <c:v>456.31779999999998</c:v>
                </c:pt>
                <c:pt idx="22790">
                  <c:v>456.32040000000001</c:v>
                </c:pt>
                <c:pt idx="22791">
                  <c:v>456.32100000000003</c:v>
                </c:pt>
                <c:pt idx="22792">
                  <c:v>456.32400000000001</c:v>
                </c:pt>
                <c:pt idx="22793">
                  <c:v>456.32729999999998</c:v>
                </c:pt>
                <c:pt idx="22794">
                  <c:v>456.32900000000001</c:v>
                </c:pt>
                <c:pt idx="22795">
                  <c:v>456.33010000000002</c:v>
                </c:pt>
                <c:pt idx="22796">
                  <c:v>456.33240000000001</c:v>
                </c:pt>
                <c:pt idx="22797">
                  <c:v>456.33440000000002</c:v>
                </c:pt>
                <c:pt idx="22798">
                  <c:v>456.33620000000002</c:v>
                </c:pt>
                <c:pt idx="22799">
                  <c:v>456.3383</c:v>
                </c:pt>
                <c:pt idx="22800">
                  <c:v>456.339</c:v>
                </c:pt>
                <c:pt idx="22801">
                  <c:v>456.3426</c:v>
                </c:pt>
                <c:pt idx="22802">
                  <c:v>456.34480000000002</c:v>
                </c:pt>
                <c:pt idx="22803">
                  <c:v>456.34750000000003</c:v>
                </c:pt>
                <c:pt idx="22804">
                  <c:v>456.3494</c:v>
                </c:pt>
                <c:pt idx="22805">
                  <c:v>456.35180000000003</c:v>
                </c:pt>
                <c:pt idx="22806">
                  <c:v>456.35340000000002</c:v>
                </c:pt>
                <c:pt idx="22807">
                  <c:v>456.35640000000001</c:v>
                </c:pt>
                <c:pt idx="22808">
                  <c:v>456.35829999999999</c:v>
                </c:pt>
                <c:pt idx="22809">
                  <c:v>456.36</c:v>
                </c:pt>
                <c:pt idx="22810">
                  <c:v>456.36239999999998</c:v>
                </c:pt>
                <c:pt idx="22811">
                  <c:v>456.36430000000001</c:v>
                </c:pt>
                <c:pt idx="22812">
                  <c:v>456.36559999999997</c:v>
                </c:pt>
                <c:pt idx="22813">
                  <c:v>456.36779999999999</c:v>
                </c:pt>
                <c:pt idx="22814">
                  <c:v>456.37079999999997</c:v>
                </c:pt>
                <c:pt idx="22815">
                  <c:v>456.37310000000002</c:v>
                </c:pt>
                <c:pt idx="22816">
                  <c:v>456.37459999999999</c:v>
                </c:pt>
                <c:pt idx="22817">
                  <c:v>456.37700000000001</c:v>
                </c:pt>
                <c:pt idx="22818">
                  <c:v>456.3793</c:v>
                </c:pt>
                <c:pt idx="22819">
                  <c:v>456.3811</c:v>
                </c:pt>
                <c:pt idx="22820">
                  <c:v>456.38459999999998</c:v>
                </c:pt>
                <c:pt idx="22821">
                  <c:v>456.38560000000001</c:v>
                </c:pt>
                <c:pt idx="22822">
                  <c:v>456.3888</c:v>
                </c:pt>
                <c:pt idx="22823">
                  <c:v>456.39</c:v>
                </c:pt>
                <c:pt idx="22824">
                  <c:v>456.392</c:v>
                </c:pt>
                <c:pt idx="22825">
                  <c:v>456.3938</c:v>
                </c:pt>
                <c:pt idx="22826">
                  <c:v>456.39640000000003</c:v>
                </c:pt>
                <c:pt idx="22827">
                  <c:v>456.39819999999997</c:v>
                </c:pt>
                <c:pt idx="22828">
                  <c:v>456.39929999999998</c:v>
                </c:pt>
                <c:pt idx="22829">
                  <c:v>456.40199999999999</c:v>
                </c:pt>
                <c:pt idx="22830">
                  <c:v>456.40309999999999</c:v>
                </c:pt>
                <c:pt idx="22831">
                  <c:v>456.40499999999997</c:v>
                </c:pt>
                <c:pt idx="22832">
                  <c:v>456.40719999999999</c:v>
                </c:pt>
                <c:pt idx="22833">
                  <c:v>456.4083</c:v>
                </c:pt>
                <c:pt idx="22834">
                  <c:v>456.4101</c:v>
                </c:pt>
                <c:pt idx="22835">
                  <c:v>456.41370000000001</c:v>
                </c:pt>
                <c:pt idx="22836">
                  <c:v>456.416</c:v>
                </c:pt>
                <c:pt idx="22837">
                  <c:v>456.41680000000002</c:v>
                </c:pt>
                <c:pt idx="22838">
                  <c:v>456.4196</c:v>
                </c:pt>
                <c:pt idx="22839">
                  <c:v>456.42169999999999</c:v>
                </c:pt>
                <c:pt idx="22840">
                  <c:v>456.42410000000001</c:v>
                </c:pt>
                <c:pt idx="22841">
                  <c:v>456.42739999999998</c:v>
                </c:pt>
                <c:pt idx="22842">
                  <c:v>456.43110000000001</c:v>
                </c:pt>
                <c:pt idx="22843">
                  <c:v>456.43299999999999</c:v>
                </c:pt>
                <c:pt idx="22844">
                  <c:v>456.43610000000001</c:v>
                </c:pt>
                <c:pt idx="22845">
                  <c:v>456.43770000000001</c:v>
                </c:pt>
                <c:pt idx="22846">
                  <c:v>456.43689999999998</c:v>
                </c:pt>
                <c:pt idx="22847">
                  <c:v>456.43979999999999</c:v>
                </c:pt>
                <c:pt idx="22848">
                  <c:v>456.44209999999998</c:v>
                </c:pt>
                <c:pt idx="22849">
                  <c:v>456.44380000000001</c:v>
                </c:pt>
                <c:pt idx="22850">
                  <c:v>456.4461</c:v>
                </c:pt>
                <c:pt idx="22851">
                  <c:v>456.44799999999998</c:v>
                </c:pt>
                <c:pt idx="22852">
                  <c:v>456.44900000000001</c:v>
                </c:pt>
                <c:pt idx="22853">
                  <c:v>456.452</c:v>
                </c:pt>
                <c:pt idx="22854">
                  <c:v>456.45420000000001</c:v>
                </c:pt>
                <c:pt idx="22855">
                  <c:v>456.4554</c:v>
                </c:pt>
                <c:pt idx="22856">
                  <c:v>456.45780000000002</c:v>
                </c:pt>
                <c:pt idx="22857">
                  <c:v>456.45979999999997</c:v>
                </c:pt>
                <c:pt idx="22858">
                  <c:v>456.46159999999998</c:v>
                </c:pt>
                <c:pt idx="22859">
                  <c:v>456.46390000000002</c:v>
                </c:pt>
                <c:pt idx="22860">
                  <c:v>456.46600000000001</c:v>
                </c:pt>
                <c:pt idx="22861">
                  <c:v>456.4674</c:v>
                </c:pt>
                <c:pt idx="22862">
                  <c:v>456.47179999999997</c:v>
                </c:pt>
                <c:pt idx="22863">
                  <c:v>456.47340000000003</c:v>
                </c:pt>
                <c:pt idx="22864">
                  <c:v>456.47379999999998</c:v>
                </c:pt>
                <c:pt idx="22865">
                  <c:v>456.47620000000001</c:v>
                </c:pt>
                <c:pt idx="22866">
                  <c:v>456.47890000000001</c:v>
                </c:pt>
                <c:pt idx="22867">
                  <c:v>456.48110000000003</c:v>
                </c:pt>
                <c:pt idx="22868">
                  <c:v>456.48289999999997</c:v>
                </c:pt>
                <c:pt idx="22869">
                  <c:v>456.48480000000001</c:v>
                </c:pt>
                <c:pt idx="22870">
                  <c:v>456.48899999999998</c:v>
                </c:pt>
                <c:pt idx="22871">
                  <c:v>456.49099999999999</c:v>
                </c:pt>
                <c:pt idx="22872">
                  <c:v>456.49160000000001</c:v>
                </c:pt>
                <c:pt idx="22873">
                  <c:v>456.4941</c:v>
                </c:pt>
                <c:pt idx="22874">
                  <c:v>456.4966</c:v>
                </c:pt>
                <c:pt idx="22875">
                  <c:v>456.49939999999998</c:v>
                </c:pt>
                <c:pt idx="22876">
                  <c:v>456.50139999999999</c:v>
                </c:pt>
                <c:pt idx="22877">
                  <c:v>456.50259999999997</c:v>
                </c:pt>
                <c:pt idx="22878">
                  <c:v>456.50479999999999</c:v>
                </c:pt>
                <c:pt idx="22879">
                  <c:v>456.5068</c:v>
                </c:pt>
                <c:pt idx="22880">
                  <c:v>456.50979999999998</c:v>
                </c:pt>
                <c:pt idx="22881">
                  <c:v>456.51190000000003</c:v>
                </c:pt>
                <c:pt idx="22882">
                  <c:v>456.51580000000001</c:v>
                </c:pt>
                <c:pt idx="22883">
                  <c:v>456.51659999999998</c:v>
                </c:pt>
                <c:pt idx="22884">
                  <c:v>456.51760000000002</c:v>
                </c:pt>
                <c:pt idx="22885">
                  <c:v>456.51960000000003</c:v>
                </c:pt>
                <c:pt idx="22886">
                  <c:v>456.52190000000002</c:v>
                </c:pt>
                <c:pt idx="22887">
                  <c:v>456.52280000000002</c:v>
                </c:pt>
                <c:pt idx="22888">
                  <c:v>456.52600000000001</c:v>
                </c:pt>
                <c:pt idx="22889">
                  <c:v>456.52699999999999</c:v>
                </c:pt>
                <c:pt idx="22890">
                  <c:v>456.52820000000003</c:v>
                </c:pt>
                <c:pt idx="22891">
                  <c:v>456.5292</c:v>
                </c:pt>
                <c:pt idx="22892">
                  <c:v>456.53120000000001</c:v>
                </c:pt>
                <c:pt idx="22893">
                  <c:v>456.53339999999997</c:v>
                </c:pt>
                <c:pt idx="22894">
                  <c:v>456.53660000000002</c:v>
                </c:pt>
                <c:pt idx="22895">
                  <c:v>456.53899999999999</c:v>
                </c:pt>
                <c:pt idx="22896">
                  <c:v>456.541</c:v>
                </c:pt>
                <c:pt idx="22897">
                  <c:v>456.54300000000001</c:v>
                </c:pt>
                <c:pt idx="22898">
                  <c:v>456.5462</c:v>
                </c:pt>
                <c:pt idx="22899">
                  <c:v>456.54820000000001</c:v>
                </c:pt>
                <c:pt idx="22900">
                  <c:v>456.54899999999998</c:v>
                </c:pt>
                <c:pt idx="22901">
                  <c:v>456.55</c:v>
                </c:pt>
                <c:pt idx="22902">
                  <c:v>456.55239999999998</c:v>
                </c:pt>
                <c:pt idx="22903">
                  <c:v>456.55520000000001</c:v>
                </c:pt>
                <c:pt idx="22904">
                  <c:v>456.55799999999999</c:v>
                </c:pt>
                <c:pt idx="22905">
                  <c:v>456.55919999999998</c:v>
                </c:pt>
                <c:pt idx="22906">
                  <c:v>456.56360000000001</c:v>
                </c:pt>
                <c:pt idx="22907">
                  <c:v>456.56540000000001</c:v>
                </c:pt>
                <c:pt idx="22908">
                  <c:v>456.56760000000003</c:v>
                </c:pt>
                <c:pt idx="22909">
                  <c:v>456.57049999999998</c:v>
                </c:pt>
                <c:pt idx="22910">
                  <c:v>456.57299999999998</c:v>
                </c:pt>
                <c:pt idx="22911">
                  <c:v>456.57499999999999</c:v>
                </c:pt>
                <c:pt idx="22912">
                  <c:v>456.57499999999999</c:v>
                </c:pt>
                <c:pt idx="22913">
                  <c:v>456.57819999999998</c:v>
                </c:pt>
                <c:pt idx="22914">
                  <c:v>456.58089999999999</c:v>
                </c:pt>
                <c:pt idx="22915">
                  <c:v>456.5822</c:v>
                </c:pt>
                <c:pt idx="22916">
                  <c:v>456.584</c:v>
                </c:pt>
                <c:pt idx="22917">
                  <c:v>456.58460000000002</c:v>
                </c:pt>
                <c:pt idx="22918">
                  <c:v>456.58839999999998</c:v>
                </c:pt>
                <c:pt idx="22919">
                  <c:v>456.59120000000001</c:v>
                </c:pt>
                <c:pt idx="22920">
                  <c:v>456.59280000000001</c:v>
                </c:pt>
                <c:pt idx="22921">
                  <c:v>456.59460000000001</c:v>
                </c:pt>
                <c:pt idx="22922">
                  <c:v>456.59719999999999</c:v>
                </c:pt>
                <c:pt idx="22923">
                  <c:v>456.60120000000001</c:v>
                </c:pt>
                <c:pt idx="22924">
                  <c:v>456.60160000000002</c:v>
                </c:pt>
                <c:pt idx="22925">
                  <c:v>456.60410000000002</c:v>
                </c:pt>
                <c:pt idx="22926">
                  <c:v>456.60660000000001</c:v>
                </c:pt>
                <c:pt idx="22927">
                  <c:v>456.60820000000001</c:v>
                </c:pt>
                <c:pt idx="22928">
                  <c:v>456.60980000000001</c:v>
                </c:pt>
                <c:pt idx="22929">
                  <c:v>456.61169999999998</c:v>
                </c:pt>
                <c:pt idx="22930">
                  <c:v>456.61309999999997</c:v>
                </c:pt>
                <c:pt idx="22931">
                  <c:v>456.6148</c:v>
                </c:pt>
                <c:pt idx="22932">
                  <c:v>456.61680000000001</c:v>
                </c:pt>
                <c:pt idx="22933">
                  <c:v>456.6189</c:v>
                </c:pt>
                <c:pt idx="22934">
                  <c:v>456.62220000000002</c:v>
                </c:pt>
                <c:pt idx="22935">
                  <c:v>456.62310000000002</c:v>
                </c:pt>
                <c:pt idx="22936">
                  <c:v>456.62479999999999</c:v>
                </c:pt>
                <c:pt idx="22937">
                  <c:v>456.6266</c:v>
                </c:pt>
                <c:pt idx="22938">
                  <c:v>456.62740000000002</c:v>
                </c:pt>
                <c:pt idx="22939">
                  <c:v>456.63040000000001</c:v>
                </c:pt>
                <c:pt idx="22940">
                  <c:v>456.63099999999997</c:v>
                </c:pt>
                <c:pt idx="22941">
                  <c:v>456.63380000000001</c:v>
                </c:pt>
                <c:pt idx="22942">
                  <c:v>456.6361</c:v>
                </c:pt>
                <c:pt idx="22943">
                  <c:v>456.63839999999999</c:v>
                </c:pt>
                <c:pt idx="22944">
                  <c:v>456.6422</c:v>
                </c:pt>
                <c:pt idx="22945">
                  <c:v>456.64339999999999</c:v>
                </c:pt>
                <c:pt idx="22946">
                  <c:v>456.64460000000003</c:v>
                </c:pt>
                <c:pt idx="22947">
                  <c:v>456.64839999999998</c:v>
                </c:pt>
                <c:pt idx="22948">
                  <c:v>456.649</c:v>
                </c:pt>
                <c:pt idx="22949">
                  <c:v>456.65159999999997</c:v>
                </c:pt>
                <c:pt idx="22950">
                  <c:v>456.65499999999997</c:v>
                </c:pt>
                <c:pt idx="22951">
                  <c:v>456.65620000000001</c:v>
                </c:pt>
                <c:pt idx="22952">
                  <c:v>456.65839999999997</c:v>
                </c:pt>
                <c:pt idx="22953">
                  <c:v>456.65980000000002</c:v>
                </c:pt>
                <c:pt idx="22954">
                  <c:v>456.66180000000003</c:v>
                </c:pt>
                <c:pt idx="22955">
                  <c:v>456.66469999999998</c:v>
                </c:pt>
                <c:pt idx="22956">
                  <c:v>456.66570000000002</c:v>
                </c:pt>
                <c:pt idx="22957">
                  <c:v>456.66759999999999</c:v>
                </c:pt>
                <c:pt idx="22958">
                  <c:v>456.6703</c:v>
                </c:pt>
                <c:pt idx="22959">
                  <c:v>456.6728</c:v>
                </c:pt>
                <c:pt idx="22960">
                  <c:v>456.67439999999999</c:v>
                </c:pt>
                <c:pt idx="22961">
                  <c:v>456.67720000000003</c:v>
                </c:pt>
                <c:pt idx="22962">
                  <c:v>456.68020000000001</c:v>
                </c:pt>
                <c:pt idx="22963">
                  <c:v>456.68220000000002</c:v>
                </c:pt>
                <c:pt idx="22964">
                  <c:v>456.68290000000002</c:v>
                </c:pt>
                <c:pt idx="22965">
                  <c:v>456.685</c:v>
                </c:pt>
                <c:pt idx="22966">
                  <c:v>456.68689999999998</c:v>
                </c:pt>
                <c:pt idx="22967">
                  <c:v>456.68889999999999</c:v>
                </c:pt>
                <c:pt idx="22968">
                  <c:v>456.69200000000001</c:v>
                </c:pt>
                <c:pt idx="22969">
                  <c:v>456.69549999999998</c:v>
                </c:pt>
                <c:pt idx="22970">
                  <c:v>456.69589999999999</c:v>
                </c:pt>
                <c:pt idx="22971">
                  <c:v>456.69889999999998</c:v>
                </c:pt>
                <c:pt idx="22972">
                  <c:v>456.69979999999998</c:v>
                </c:pt>
                <c:pt idx="22973">
                  <c:v>456.70260000000002</c:v>
                </c:pt>
                <c:pt idx="22974">
                  <c:v>456.70389999999998</c:v>
                </c:pt>
                <c:pt idx="22975">
                  <c:v>456.70440000000002</c:v>
                </c:pt>
                <c:pt idx="22976">
                  <c:v>456.70800000000003</c:v>
                </c:pt>
                <c:pt idx="22977">
                  <c:v>456.70929999999998</c:v>
                </c:pt>
                <c:pt idx="22978">
                  <c:v>456.71199999999999</c:v>
                </c:pt>
                <c:pt idx="22979">
                  <c:v>456.71379999999999</c:v>
                </c:pt>
                <c:pt idx="22980">
                  <c:v>456.71530000000001</c:v>
                </c:pt>
                <c:pt idx="22981">
                  <c:v>456.71589999999998</c:v>
                </c:pt>
                <c:pt idx="22982">
                  <c:v>456.71839999999997</c:v>
                </c:pt>
                <c:pt idx="22983">
                  <c:v>456.721</c:v>
                </c:pt>
                <c:pt idx="22984">
                  <c:v>456.72390000000001</c:v>
                </c:pt>
                <c:pt idx="22985">
                  <c:v>456.72620000000001</c:v>
                </c:pt>
                <c:pt idx="22986">
                  <c:v>456.72859999999997</c:v>
                </c:pt>
                <c:pt idx="22987">
                  <c:v>456.73039999999997</c:v>
                </c:pt>
                <c:pt idx="22988">
                  <c:v>456.7312</c:v>
                </c:pt>
                <c:pt idx="22989">
                  <c:v>456.73469999999998</c:v>
                </c:pt>
                <c:pt idx="22990">
                  <c:v>456.73599999999999</c:v>
                </c:pt>
                <c:pt idx="22991">
                  <c:v>456.73779999999999</c:v>
                </c:pt>
                <c:pt idx="22992">
                  <c:v>456.73939999999999</c:v>
                </c:pt>
                <c:pt idx="22993">
                  <c:v>456.74189999999999</c:v>
                </c:pt>
                <c:pt idx="22994">
                  <c:v>456.74549999999999</c:v>
                </c:pt>
                <c:pt idx="22995">
                  <c:v>456.74700000000001</c:v>
                </c:pt>
                <c:pt idx="22996">
                  <c:v>456.74979999999999</c:v>
                </c:pt>
                <c:pt idx="22997">
                  <c:v>456.75139999999999</c:v>
                </c:pt>
                <c:pt idx="22998">
                  <c:v>456.7552</c:v>
                </c:pt>
                <c:pt idx="22999">
                  <c:v>456.7561</c:v>
                </c:pt>
                <c:pt idx="23000">
                  <c:v>456.75740000000002</c:v>
                </c:pt>
                <c:pt idx="23001">
                  <c:v>456.7602</c:v>
                </c:pt>
                <c:pt idx="23002">
                  <c:v>456.76159999999999</c:v>
                </c:pt>
                <c:pt idx="23003">
                  <c:v>456.76409999999998</c:v>
                </c:pt>
                <c:pt idx="23004">
                  <c:v>456.76760000000002</c:v>
                </c:pt>
                <c:pt idx="23005">
                  <c:v>456.77010000000001</c:v>
                </c:pt>
                <c:pt idx="23006">
                  <c:v>456.77179999999998</c:v>
                </c:pt>
                <c:pt idx="23007">
                  <c:v>456.77190000000002</c:v>
                </c:pt>
                <c:pt idx="23008">
                  <c:v>456.77519999999998</c:v>
                </c:pt>
                <c:pt idx="23009">
                  <c:v>456.77710000000002</c:v>
                </c:pt>
                <c:pt idx="23010">
                  <c:v>456.77960000000002</c:v>
                </c:pt>
                <c:pt idx="23011">
                  <c:v>456.78019999999998</c:v>
                </c:pt>
                <c:pt idx="23012">
                  <c:v>456.78309999999999</c:v>
                </c:pt>
                <c:pt idx="23013">
                  <c:v>456.78519999999997</c:v>
                </c:pt>
                <c:pt idx="23014">
                  <c:v>456.78519999999997</c:v>
                </c:pt>
                <c:pt idx="23015">
                  <c:v>456.78719999999998</c:v>
                </c:pt>
                <c:pt idx="23016">
                  <c:v>456.79039999999998</c:v>
                </c:pt>
                <c:pt idx="23017">
                  <c:v>456.79199999999997</c:v>
                </c:pt>
                <c:pt idx="23018">
                  <c:v>456.79379999999998</c:v>
                </c:pt>
                <c:pt idx="23019">
                  <c:v>456.79419999999999</c:v>
                </c:pt>
                <c:pt idx="23020">
                  <c:v>456.79689999999999</c:v>
                </c:pt>
                <c:pt idx="23021">
                  <c:v>456.79939999999999</c:v>
                </c:pt>
                <c:pt idx="23022">
                  <c:v>456.80180000000001</c:v>
                </c:pt>
                <c:pt idx="23023">
                  <c:v>456.80360000000002</c:v>
                </c:pt>
                <c:pt idx="23024">
                  <c:v>456.80669999999998</c:v>
                </c:pt>
                <c:pt idx="23025">
                  <c:v>456.80959999999999</c:v>
                </c:pt>
                <c:pt idx="23026">
                  <c:v>456.81110000000001</c:v>
                </c:pt>
                <c:pt idx="23027">
                  <c:v>456.81200000000001</c:v>
                </c:pt>
                <c:pt idx="23028">
                  <c:v>456.8143</c:v>
                </c:pt>
                <c:pt idx="23029">
                  <c:v>456.81630000000001</c:v>
                </c:pt>
                <c:pt idx="23030">
                  <c:v>456.81889999999999</c:v>
                </c:pt>
                <c:pt idx="23031">
                  <c:v>456.82170000000002</c:v>
                </c:pt>
                <c:pt idx="23032">
                  <c:v>456.82339999999999</c:v>
                </c:pt>
                <c:pt idx="23033">
                  <c:v>456.82589999999999</c:v>
                </c:pt>
                <c:pt idx="23034">
                  <c:v>456.82889999999998</c:v>
                </c:pt>
                <c:pt idx="23035">
                  <c:v>456.83080000000001</c:v>
                </c:pt>
                <c:pt idx="23036">
                  <c:v>456.83150000000001</c:v>
                </c:pt>
                <c:pt idx="23037">
                  <c:v>456.8329</c:v>
                </c:pt>
                <c:pt idx="23038">
                  <c:v>456.83749999999998</c:v>
                </c:pt>
                <c:pt idx="23039">
                  <c:v>456.83960000000002</c:v>
                </c:pt>
                <c:pt idx="23040">
                  <c:v>456.84100000000001</c:v>
                </c:pt>
                <c:pt idx="23041">
                  <c:v>456.84320000000002</c:v>
                </c:pt>
                <c:pt idx="23042">
                  <c:v>456.84460000000001</c:v>
                </c:pt>
                <c:pt idx="23043">
                  <c:v>456.84530000000001</c:v>
                </c:pt>
                <c:pt idx="23044">
                  <c:v>456.84960000000001</c:v>
                </c:pt>
                <c:pt idx="23045">
                  <c:v>456.85160000000002</c:v>
                </c:pt>
                <c:pt idx="23046">
                  <c:v>456.85340000000002</c:v>
                </c:pt>
                <c:pt idx="23047">
                  <c:v>456.85599999999999</c:v>
                </c:pt>
                <c:pt idx="23048">
                  <c:v>456.85840000000002</c:v>
                </c:pt>
                <c:pt idx="23049">
                  <c:v>456.8596</c:v>
                </c:pt>
                <c:pt idx="23050">
                  <c:v>456.86099999999999</c:v>
                </c:pt>
                <c:pt idx="23051">
                  <c:v>456.86410000000001</c:v>
                </c:pt>
                <c:pt idx="23052">
                  <c:v>456.86630000000002</c:v>
                </c:pt>
                <c:pt idx="23053">
                  <c:v>456.86829999999998</c:v>
                </c:pt>
                <c:pt idx="23054">
                  <c:v>456.87060000000002</c:v>
                </c:pt>
                <c:pt idx="23055">
                  <c:v>456.87259999999998</c:v>
                </c:pt>
                <c:pt idx="23056">
                  <c:v>456.87619999999998</c:v>
                </c:pt>
                <c:pt idx="23057">
                  <c:v>456.87540000000001</c:v>
                </c:pt>
                <c:pt idx="23058">
                  <c:v>456.87779999999998</c:v>
                </c:pt>
                <c:pt idx="23059">
                  <c:v>456.88</c:v>
                </c:pt>
                <c:pt idx="23060">
                  <c:v>456.88220000000001</c:v>
                </c:pt>
                <c:pt idx="23061">
                  <c:v>456.88220000000001</c:v>
                </c:pt>
                <c:pt idx="23062">
                  <c:v>456.88459999999998</c:v>
                </c:pt>
                <c:pt idx="23063">
                  <c:v>456.88780000000003</c:v>
                </c:pt>
                <c:pt idx="23064">
                  <c:v>456.89019999999999</c:v>
                </c:pt>
                <c:pt idx="23065">
                  <c:v>456.89190000000002</c:v>
                </c:pt>
                <c:pt idx="23066">
                  <c:v>456.89370000000002</c:v>
                </c:pt>
                <c:pt idx="23067">
                  <c:v>456.89640000000003</c:v>
                </c:pt>
                <c:pt idx="23068">
                  <c:v>456.89960000000002</c:v>
                </c:pt>
                <c:pt idx="23069">
                  <c:v>456.90129999999999</c:v>
                </c:pt>
                <c:pt idx="23070">
                  <c:v>456.90339999999998</c:v>
                </c:pt>
                <c:pt idx="23071">
                  <c:v>456.90499999999997</c:v>
                </c:pt>
                <c:pt idx="23072">
                  <c:v>456.90710000000001</c:v>
                </c:pt>
                <c:pt idx="23073">
                  <c:v>456.90980000000002</c:v>
                </c:pt>
                <c:pt idx="23074">
                  <c:v>456.911</c:v>
                </c:pt>
                <c:pt idx="23075">
                  <c:v>456.91359999999997</c:v>
                </c:pt>
                <c:pt idx="23076">
                  <c:v>456.91419999999999</c:v>
                </c:pt>
                <c:pt idx="23077">
                  <c:v>456.91539999999998</c:v>
                </c:pt>
                <c:pt idx="23078">
                  <c:v>456.91699999999997</c:v>
                </c:pt>
                <c:pt idx="23079">
                  <c:v>456.91860000000003</c:v>
                </c:pt>
                <c:pt idx="23080">
                  <c:v>456.92160000000001</c:v>
                </c:pt>
                <c:pt idx="23081">
                  <c:v>456.92219999999998</c:v>
                </c:pt>
                <c:pt idx="23082">
                  <c:v>456.92619999999999</c:v>
                </c:pt>
                <c:pt idx="23083">
                  <c:v>456.92970000000003</c:v>
                </c:pt>
                <c:pt idx="23084">
                  <c:v>456.93060000000003</c:v>
                </c:pt>
                <c:pt idx="23085">
                  <c:v>456.93209999999999</c:v>
                </c:pt>
                <c:pt idx="23086">
                  <c:v>456.93419999999998</c:v>
                </c:pt>
                <c:pt idx="23087">
                  <c:v>456.93579999999997</c:v>
                </c:pt>
                <c:pt idx="23088">
                  <c:v>456.93810000000002</c:v>
                </c:pt>
                <c:pt idx="23089">
                  <c:v>456.9402</c:v>
                </c:pt>
                <c:pt idx="23090">
                  <c:v>456.94319999999999</c:v>
                </c:pt>
                <c:pt idx="23091">
                  <c:v>456.94490000000002</c:v>
                </c:pt>
                <c:pt idx="23092">
                  <c:v>456.94630000000001</c:v>
                </c:pt>
                <c:pt idx="23093">
                  <c:v>456.94760000000002</c:v>
                </c:pt>
                <c:pt idx="23094">
                  <c:v>456.94889999999998</c:v>
                </c:pt>
                <c:pt idx="23095">
                  <c:v>456.95030000000003</c:v>
                </c:pt>
                <c:pt idx="23096">
                  <c:v>456.95240000000001</c:v>
                </c:pt>
                <c:pt idx="23097">
                  <c:v>456.95409999999998</c:v>
                </c:pt>
                <c:pt idx="23098">
                  <c:v>456.95620000000002</c:v>
                </c:pt>
                <c:pt idx="23099">
                  <c:v>456.95890000000003</c:v>
                </c:pt>
                <c:pt idx="23100">
                  <c:v>456.96179999999998</c:v>
                </c:pt>
                <c:pt idx="23101">
                  <c:v>456.96409999999997</c:v>
                </c:pt>
                <c:pt idx="23102">
                  <c:v>456.96370000000002</c:v>
                </c:pt>
                <c:pt idx="23103">
                  <c:v>456.9665</c:v>
                </c:pt>
                <c:pt idx="23104">
                  <c:v>456.96839999999997</c:v>
                </c:pt>
                <c:pt idx="23105">
                  <c:v>456.97239999999999</c:v>
                </c:pt>
                <c:pt idx="23106">
                  <c:v>456.97480000000002</c:v>
                </c:pt>
                <c:pt idx="23107">
                  <c:v>456.97789999999998</c:v>
                </c:pt>
                <c:pt idx="23108">
                  <c:v>456.9796</c:v>
                </c:pt>
                <c:pt idx="23109">
                  <c:v>456.9828</c:v>
                </c:pt>
                <c:pt idx="23110">
                  <c:v>456.9828</c:v>
                </c:pt>
                <c:pt idx="23111">
                  <c:v>456.98559999999998</c:v>
                </c:pt>
                <c:pt idx="23112">
                  <c:v>456.988</c:v>
                </c:pt>
                <c:pt idx="23113">
                  <c:v>456.98919999999998</c:v>
                </c:pt>
                <c:pt idx="23114">
                  <c:v>456.99</c:v>
                </c:pt>
                <c:pt idx="23115">
                  <c:v>456.99119999999999</c:v>
                </c:pt>
                <c:pt idx="23116">
                  <c:v>456.99520000000001</c:v>
                </c:pt>
                <c:pt idx="23117">
                  <c:v>456.99610000000001</c:v>
                </c:pt>
                <c:pt idx="23118">
                  <c:v>456.99889999999999</c:v>
                </c:pt>
                <c:pt idx="23119">
                  <c:v>457</c:v>
                </c:pt>
                <c:pt idx="23120">
                  <c:v>457.00299999999999</c:v>
                </c:pt>
                <c:pt idx="23121">
                  <c:v>457.00529999999998</c:v>
                </c:pt>
                <c:pt idx="23122">
                  <c:v>457.00760000000002</c:v>
                </c:pt>
                <c:pt idx="23123">
                  <c:v>457.01100000000002</c:v>
                </c:pt>
                <c:pt idx="23124">
                  <c:v>457.01080000000002</c:v>
                </c:pt>
                <c:pt idx="23125">
                  <c:v>457.012</c:v>
                </c:pt>
                <c:pt idx="23126">
                  <c:v>457.0136</c:v>
                </c:pt>
                <c:pt idx="23127">
                  <c:v>457.01499999999999</c:v>
                </c:pt>
                <c:pt idx="23128">
                  <c:v>457.017</c:v>
                </c:pt>
                <c:pt idx="23129">
                  <c:v>457.01960000000003</c:v>
                </c:pt>
                <c:pt idx="23130">
                  <c:v>457.02280000000002</c:v>
                </c:pt>
                <c:pt idx="23131">
                  <c:v>457.02499999999998</c:v>
                </c:pt>
                <c:pt idx="23132">
                  <c:v>457.02530000000002</c:v>
                </c:pt>
                <c:pt idx="23133">
                  <c:v>457.0265</c:v>
                </c:pt>
                <c:pt idx="23134">
                  <c:v>457.02890000000002</c:v>
                </c:pt>
                <c:pt idx="23135">
                  <c:v>457.03100000000001</c:v>
                </c:pt>
                <c:pt idx="23136">
                  <c:v>457.03250000000003</c:v>
                </c:pt>
                <c:pt idx="23137">
                  <c:v>457.03399999999999</c:v>
                </c:pt>
                <c:pt idx="23138">
                  <c:v>457.03769999999997</c:v>
                </c:pt>
                <c:pt idx="23139">
                  <c:v>457.03829999999999</c:v>
                </c:pt>
                <c:pt idx="23140">
                  <c:v>457.04079999999999</c:v>
                </c:pt>
                <c:pt idx="23141">
                  <c:v>457.04360000000003</c:v>
                </c:pt>
                <c:pt idx="23142">
                  <c:v>457.04700000000003</c:v>
                </c:pt>
                <c:pt idx="23143">
                  <c:v>457.04880000000003</c:v>
                </c:pt>
                <c:pt idx="23144">
                  <c:v>457.05149999999998</c:v>
                </c:pt>
                <c:pt idx="23145">
                  <c:v>457.05340000000001</c:v>
                </c:pt>
                <c:pt idx="23146">
                  <c:v>457.05540000000002</c:v>
                </c:pt>
                <c:pt idx="23147">
                  <c:v>457.05700000000002</c:v>
                </c:pt>
                <c:pt idx="23148">
                  <c:v>457.05799999999999</c:v>
                </c:pt>
                <c:pt idx="23149">
                  <c:v>457.06</c:v>
                </c:pt>
                <c:pt idx="23150">
                  <c:v>457.06290000000001</c:v>
                </c:pt>
                <c:pt idx="23151">
                  <c:v>457.06439999999998</c:v>
                </c:pt>
                <c:pt idx="23152">
                  <c:v>457.06659999999999</c:v>
                </c:pt>
                <c:pt idx="23153">
                  <c:v>457.0702</c:v>
                </c:pt>
                <c:pt idx="23154">
                  <c:v>457.07069999999999</c:v>
                </c:pt>
                <c:pt idx="23155">
                  <c:v>457.07299999999998</c:v>
                </c:pt>
                <c:pt idx="23156">
                  <c:v>457.07299999999998</c:v>
                </c:pt>
                <c:pt idx="23157">
                  <c:v>457.07499999999999</c:v>
                </c:pt>
                <c:pt idx="23158">
                  <c:v>457.07740000000001</c:v>
                </c:pt>
                <c:pt idx="23159">
                  <c:v>457.07839999999999</c:v>
                </c:pt>
                <c:pt idx="23160">
                  <c:v>457.08080000000001</c:v>
                </c:pt>
                <c:pt idx="23161">
                  <c:v>457.08260000000001</c:v>
                </c:pt>
                <c:pt idx="23162">
                  <c:v>457.08440000000002</c:v>
                </c:pt>
                <c:pt idx="23163">
                  <c:v>457.08589999999998</c:v>
                </c:pt>
                <c:pt idx="23164">
                  <c:v>457.089</c:v>
                </c:pt>
                <c:pt idx="23165">
                  <c:v>457.09039999999999</c:v>
                </c:pt>
                <c:pt idx="23166">
                  <c:v>457.09390000000002</c:v>
                </c:pt>
                <c:pt idx="23167">
                  <c:v>457.09539999999998</c:v>
                </c:pt>
                <c:pt idx="23168">
                  <c:v>457.09879999999998</c:v>
                </c:pt>
                <c:pt idx="23169">
                  <c:v>457.09930000000003</c:v>
                </c:pt>
                <c:pt idx="23170">
                  <c:v>457.101</c:v>
                </c:pt>
                <c:pt idx="23171">
                  <c:v>457.10359999999997</c:v>
                </c:pt>
                <c:pt idx="23172">
                  <c:v>457.1037</c:v>
                </c:pt>
                <c:pt idx="23173">
                  <c:v>457.1069</c:v>
                </c:pt>
                <c:pt idx="23174">
                  <c:v>457.10700000000003</c:v>
                </c:pt>
                <c:pt idx="23175">
                  <c:v>457.10939999999999</c:v>
                </c:pt>
                <c:pt idx="23176">
                  <c:v>457.11279999999999</c:v>
                </c:pt>
                <c:pt idx="23177">
                  <c:v>457.11579999999998</c:v>
                </c:pt>
                <c:pt idx="23178">
                  <c:v>457.11840000000001</c:v>
                </c:pt>
                <c:pt idx="23179">
                  <c:v>457.12</c:v>
                </c:pt>
                <c:pt idx="23180">
                  <c:v>457.12220000000002</c:v>
                </c:pt>
                <c:pt idx="23181">
                  <c:v>457.125</c:v>
                </c:pt>
                <c:pt idx="23182">
                  <c:v>457.12619999999998</c:v>
                </c:pt>
                <c:pt idx="23183">
                  <c:v>457.12810000000002</c:v>
                </c:pt>
                <c:pt idx="23184">
                  <c:v>457.13200000000001</c:v>
                </c:pt>
                <c:pt idx="23185">
                  <c:v>457.13240000000002</c:v>
                </c:pt>
                <c:pt idx="23186">
                  <c:v>457.13400000000001</c:v>
                </c:pt>
                <c:pt idx="23187">
                  <c:v>457.13499999999999</c:v>
                </c:pt>
                <c:pt idx="23188">
                  <c:v>457.13839999999999</c:v>
                </c:pt>
                <c:pt idx="23189">
                  <c:v>457.13959999999997</c:v>
                </c:pt>
                <c:pt idx="23190">
                  <c:v>457.14120000000003</c:v>
                </c:pt>
                <c:pt idx="23191">
                  <c:v>457.14409999999998</c:v>
                </c:pt>
                <c:pt idx="23192">
                  <c:v>457.14530000000002</c:v>
                </c:pt>
                <c:pt idx="23193">
                  <c:v>457.14670000000001</c:v>
                </c:pt>
                <c:pt idx="23194">
                  <c:v>457.14780000000002</c:v>
                </c:pt>
                <c:pt idx="23195">
                  <c:v>457.1506</c:v>
                </c:pt>
                <c:pt idx="23196">
                  <c:v>457.15199999999999</c:v>
                </c:pt>
                <c:pt idx="23197">
                  <c:v>457.15499999999997</c:v>
                </c:pt>
                <c:pt idx="23198">
                  <c:v>457.15699999999998</c:v>
                </c:pt>
                <c:pt idx="23199">
                  <c:v>457.15839999999997</c:v>
                </c:pt>
                <c:pt idx="23200">
                  <c:v>457.16140000000001</c:v>
                </c:pt>
                <c:pt idx="23201">
                  <c:v>457.1644</c:v>
                </c:pt>
                <c:pt idx="23202">
                  <c:v>457.16590000000002</c:v>
                </c:pt>
                <c:pt idx="23203">
                  <c:v>457.16800000000001</c:v>
                </c:pt>
                <c:pt idx="23204">
                  <c:v>457.16899999999998</c:v>
                </c:pt>
                <c:pt idx="23205">
                  <c:v>457.17099999999999</c:v>
                </c:pt>
                <c:pt idx="23206">
                  <c:v>457.17259999999999</c:v>
                </c:pt>
                <c:pt idx="23207">
                  <c:v>457.17309999999998</c:v>
                </c:pt>
                <c:pt idx="23208">
                  <c:v>457.17500000000001</c:v>
                </c:pt>
                <c:pt idx="23209">
                  <c:v>457.17630000000003</c:v>
                </c:pt>
                <c:pt idx="23210">
                  <c:v>457.17939999999999</c:v>
                </c:pt>
                <c:pt idx="23211">
                  <c:v>457.1816</c:v>
                </c:pt>
                <c:pt idx="23212">
                  <c:v>457.18349999999998</c:v>
                </c:pt>
                <c:pt idx="23213">
                  <c:v>457.18459999999999</c:v>
                </c:pt>
                <c:pt idx="23214">
                  <c:v>457.18740000000003</c:v>
                </c:pt>
                <c:pt idx="23215">
                  <c:v>457.18860000000001</c:v>
                </c:pt>
                <c:pt idx="23216">
                  <c:v>457.19</c:v>
                </c:pt>
                <c:pt idx="23217">
                  <c:v>457.19139999999999</c:v>
                </c:pt>
                <c:pt idx="23218">
                  <c:v>457.19380000000001</c:v>
                </c:pt>
                <c:pt idx="23219">
                  <c:v>457.19589999999999</c:v>
                </c:pt>
                <c:pt idx="23220">
                  <c:v>457.197</c:v>
                </c:pt>
                <c:pt idx="23221">
                  <c:v>457.19900000000001</c:v>
                </c:pt>
                <c:pt idx="23222">
                  <c:v>457.20139999999998</c:v>
                </c:pt>
                <c:pt idx="23223">
                  <c:v>457.20429999999999</c:v>
                </c:pt>
                <c:pt idx="23224">
                  <c:v>457.20659999999998</c:v>
                </c:pt>
                <c:pt idx="23225">
                  <c:v>457.20870000000002</c:v>
                </c:pt>
                <c:pt idx="23226">
                  <c:v>457.21019999999999</c:v>
                </c:pt>
                <c:pt idx="23227">
                  <c:v>457.21179999999998</c:v>
                </c:pt>
                <c:pt idx="23228">
                  <c:v>457.21480000000003</c:v>
                </c:pt>
                <c:pt idx="23229">
                  <c:v>457.21600000000001</c:v>
                </c:pt>
                <c:pt idx="23230">
                  <c:v>457.21980000000002</c:v>
                </c:pt>
                <c:pt idx="23231">
                  <c:v>457.22039999999998</c:v>
                </c:pt>
                <c:pt idx="23232">
                  <c:v>457.22340000000003</c:v>
                </c:pt>
                <c:pt idx="23233">
                  <c:v>457.22579999999999</c:v>
                </c:pt>
                <c:pt idx="23234">
                  <c:v>457.22899999999998</c:v>
                </c:pt>
                <c:pt idx="23235">
                  <c:v>457.23149999999998</c:v>
                </c:pt>
                <c:pt idx="23236">
                  <c:v>457.2321</c:v>
                </c:pt>
                <c:pt idx="23237">
                  <c:v>457.23340000000002</c:v>
                </c:pt>
                <c:pt idx="23238">
                  <c:v>457.23719999999997</c:v>
                </c:pt>
                <c:pt idx="23239">
                  <c:v>457.23840000000001</c:v>
                </c:pt>
                <c:pt idx="23240">
                  <c:v>457.23970000000003</c:v>
                </c:pt>
                <c:pt idx="23241">
                  <c:v>457.24220000000003</c:v>
                </c:pt>
                <c:pt idx="23242">
                  <c:v>457.24520000000001</c:v>
                </c:pt>
                <c:pt idx="23243">
                  <c:v>457.24619999999999</c:v>
                </c:pt>
                <c:pt idx="23244">
                  <c:v>457.24779999999998</c:v>
                </c:pt>
                <c:pt idx="23245">
                  <c:v>457.25040000000001</c:v>
                </c:pt>
                <c:pt idx="23246">
                  <c:v>457.25029999999998</c:v>
                </c:pt>
                <c:pt idx="23247">
                  <c:v>457.25439999999998</c:v>
                </c:pt>
                <c:pt idx="23248">
                  <c:v>457.25490000000002</c:v>
                </c:pt>
                <c:pt idx="23249">
                  <c:v>457.2568</c:v>
                </c:pt>
                <c:pt idx="23250">
                  <c:v>457.25920000000002</c:v>
                </c:pt>
                <c:pt idx="23251">
                  <c:v>457.26069999999999</c:v>
                </c:pt>
                <c:pt idx="23252">
                  <c:v>457.26190000000003</c:v>
                </c:pt>
                <c:pt idx="23253">
                  <c:v>457.26409999999998</c:v>
                </c:pt>
                <c:pt idx="23254">
                  <c:v>457.26620000000003</c:v>
                </c:pt>
                <c:pt idx="23255">
                  <c:v>457.2688</c:v>
                </c:pt>
                <c:pt idx="23256">
                  <c:v>457.2704</c:v>
                </c:pt>
                <c:pt idx="23257">
                  <c:v>457.27359999999999</c:v>
                </c:pt>
                <c:pt idx="23258">
                  <c:v>457.27460000000002</c:v>
                </c:pt>
                <c:pt idx="23259">
                  <c:v>457.27730000000003</c:v>
                </c:pt>
                <c:pt idx="23260">
                  <c:v>457.27749999999997</c:v>
                </c:pt>
                <c:pt idx="23261">
                  <c:v>457.27850000000001</c:v>
                </c:pt>
                <c:pt idx="23262">
                  <c:v>457.28089999999997</c:v>
                </c:pt>
                <c:pt idx="23263">
                  <c:v>457.2824</c:v>
                </c:pt>
                <c:pt idx="23264">
                  <c:v>457.28399999999999</c:v>
                </c:pt>
                <c:pt idx="23265">
                  <c:v>457.28739999999999</c:v>
                </c:pt>
                <c:pt idx="23266">
                  <c:v>457.28879999999998</c:v>
                </c:pt>
                <c:pt idx="23267">
                  <c:v>457.29070000000002</c:v>
                </c:pt>
                <c:pt idx="23268">
                  <c:v>457.2921</c:v>
                </c:pt>
                <c:pt idx="23269">
                  <c:v>457.29500000000002</c:v>
                </c:pt>
                <c:pt idx="23270">
                  <c:v>457.29660000000001</c:v>
                </c:pt>
                <c:pt idx="23271">
                  <c:v>457.29730000000001</c:v>
                </c:pt>
                <c:pt idx="23272">
                  <c:v>457.29899999999998</c:v>
                </c:pt>
                <c:pt idx="23273">
                  <c:v>457.3</c:v>
                </c:pt>
                <c:pt idx="23274">
                  <c:v>457.30309999999997</c:v>
                </c:pt>
                <c:pt idx="23275">
                  <c:v>457.30540000000002</c:v>
                </c:pt>
                <c:pt idx="23276">
                  <c:v>457.30669999999998</c:v>
                </c:pt>
                <c:pt idx="23277">
                  <c:v>457.30849999999998</c:v>
                </c:pt>
                <c:pt idx="23278">
                  <c:v>457.31130000000002</c:v>
                </c:pt>
                <c:pt idx="23279">
                  <c:v>457.3134</c:v>
                </c:pt>
                <c:pt idx="23280">
                  <c:v>457.31580000000002</c:v>
                </c:pt>
                <c:pt idx="23281">
                  <c:v>457.31880000000001</c:v>
                </c:pt>
                <c:pt idx="23282">
                  <c:v>457.3184</c:v>
                </c:pt>
                <c:pt idx="23283">
                  <c:v>457.32190000000003</c:v>
                </c:pt>
                <c:pt idx="23284">
                  <c:v>457.32339999999999</c:v>
                </c:pt>
                <c:pt idx="23285">
                  <c:v>457.32459999999998</c:v>
                </c:pt>
                <c:pt idx="23286">
                  <c:v>457.32690000000002</c:v>
                </c:pt>
                <c:pt idx="23287">
                  <c:v>457.32889999999998</c:v>
                </c:pt>
                <c:pt idx="23288">
                  <c:v>457.3306</c:v>
                </c:pt>
                <c:pt idx="23289">
                  <c:v>457.33199999999999</c:v>
                </c:pt>
                <c:pt idx="23290">
                  <c:v>457.33420000000001</c:v>
                </c:pt>
                <c:pt idx="23291">
                  <c:v>457.33580000000001</c:v>
                </c:pt>
                <c:pt idx="23292">
                  <c:v>457.3374</c:v>
                </c:pt>
                <c:pt idx="23293">
                  <c:v>457.34019999999998</c:v>
                </c:pt>
                <c:pt idx="23294">
                  <c:v>457.34160000000003</c:v>
                </c:pt>
                <c:pt idx="23295">
                  <c:v>457.34339999999997</c:v>
                </c:pt>
                <c:pt idx="23296">
                  <c:v>457.34620000000001</c:v>
                </c:pt>
                <c:pt idx="23297">
                  <c:v>457.34800000000001</c:v>
                </c:pt>
                <c:pt idx="23298">
                  <c:v>457.35039999999998</c:v>
                </c:pt>
                <c:pt idx="23299">
                  <c:v>457.35129999999998</c:v>
                </c:pt>
                <c:pt idx="23300">
                  <c:v>457.35399999999998</c:v>
                </c:pt>
                <c:pt idx="23301">
                  <c:v>457.35539999999997</c:v>
                </c:pt>
                <c:pt idx="23302">
                  <c:v>457.3569</c:v>
                </c:pt>
                <c:pt idx="23303">
                  <c:v>457.35939999999999</c:v>
                </c:pt>
                <c:pt idx="23304">
                  <c:v>457.36239999999998</c:v>
                </c:pt>
                <c:pt idx="23305">
                  <c:v>457.36309999999997</c:v>
                </c:pt>
                <c:pt idx="23306">
                  <c:v>457.3646</c:v>
                </c:pt>
                <c:pt idx="23307">
                  <c:v>457.36739999999998</c:v>
                </c:pt>
                <c:pt idx="23308">
                  <c:v>457.36840000000001</c:v>
                </c:pt>
                <c:pt idx="23309">
                  <c:v>457.37020000000001</c:v>
                </c:pt>
                <c:pt idx="23310">
                  <c:v>457.37119999999999</c:v>
                </c:pt>
                <c:pt idx="23311">
                  <c:v>457.37279999999998</c:v>
                </c:pt>
                <c:pt idx="23312">
                  <c:v>457.37580000000003</c:v>
                </c:pt>
                <c:pt idx="23313">
                  <c:v>457.37819999999999</c:v>
                </c:pt>
                <c:pt idx="23314">
                  <c:v>457.3802</c:v>
                </c:pt>
                <c:pt idx="23315">
                  <c:v>457.38139999999999</c:v>
                </c:pt>
                <c:pt idx="23316">
                  <c:v>457.38350000000003</c:v>
                </c:pt>
                <c:pt idx="23317">
                  <c:v>457.38560000000001</c:v>
                </c:pt>
                <c:pt idx="23318">
                  <c:v>457.38830000000002</c:v>
                </c:pt>
                <c:pt idx="23319">
                  <c:v>457.38940000000002</c:v>
                </c:pt>
                <c:pt idx="23320">
                  <c:v>457.39260000000002</c:v>
                </c:pt>
                <c:pt idx="23321">
                  <c:v>457.39519999999999</c:v>
                </c:pt>
                <c:pt idx="23322">
                  <c:v>457.39659999999998</c:v>
                </c:pt>
                <c:pt idx="23323">
                  <c:v>457.39850000000001</c:v>
                </c:pt>
                <c:pt idx="23324">
                  <c:v>457.39960000000002</c:v>
                </c:pt>
                <c:pt idx="23325">
                  <c:v>457.40159999999997</c:v>
                </c:pt>
                <c:pt idx="23326">
                  <c:v>457.40440000000001</c:v>
                </c:pt>
                <c:pt idx="23327">
                  <c:v>457.40640000000002</c:v>
                </c:pt>
                <c:pt idx="23328">
                  <c:v>457.40940000000001</c:v>
                </c:pt>
                <c:pt idx="23329">
                  <c:v>457.40929999999997</c:v>
                </c:pt>
                <c:pt idx="23330">
                  <c:v>457.41269999999997</c:v>
                </c:pt>
                <c:pt idx="23331">
                  <c:v>457.41500000000002</c:v>
                </c:pt>
                <c:pt idx="23332">
                  <c:v>457.4153</c:v>
                </c:pt>
                <c:pt idx="23333">
                  <c:v>457.41899999999998</c:v>
                </c:pt>
                <c:pt idx="23334">
                  <c:v>457.4196</c:v>
                </c:pt>
                <c:pt idx="23335">
                  <c:v>457.42239999999998</c:v>
                </c:pt>
                <c:pt idx="23336">
                  <c:v>457.4248</c:v>
                </c:pt>
                <c:pt idx="23337">
                  <c:v>457.42570000000001</c:v>
                </c:pt>
                <c:pt idx="23338">
                  <c:v>457.43020000000001</c:v>
                </c:pt>
                <c:pt idx="23339">
                  <c:v>457.43290000000002</c:v>
                </c:pt>
                <c:pt idx="23340">
                  <c:v>457.43720000000002</c:v>
                </c:pt>
                <c:pt idx="23341">
                  <c:v>457.43759999999997</c:v>
                </c:pt>
                <c:pt idx="23342">
                  <c:v>457.44099999999997</c:v>
                </c:pt>
                <c:pt idx="23343">
                  <c:v>457.44400000000002</c:v>
                </c:pt>
                <c:pt idx="23344">
                  <c:v>457.44740000000002</c:v>
                </c:pt>
                <c:pt idx="23345">
                  <c:v>457.45179999999999</c:v>
                </c:pt>
                <c:pt idx="23346">
                  <c:v>457.45479999999998</c:v>
                </c:pt>
                <c:pt idx="23347">
                  <c:v>457.45859999999999</c:v>
                </c:pt>
                <c:pt idx="23348">
                  <c:v>457.46030000000002</c:v>
                </c:pt>
                <c:pt idx="23349">
                  <c:v>457.46469999999999</c:v>
                </c:pt>
                <c:pt idx="23350">
                  <c:v>457.46690000000001</c:v>
                </c:pt>
                <c:pt idx="23351">
                  <c:v>457.4701</c:v>
                </c:pt>
                <c:pt idx="23352">
                  <c:v>457.4742</c:v>
                </c:pt>
                <c:pt idx="23353">
                  <c:v>457.47739999999999</c:v>
                </c:pt>
                <c:pt idx="23354">
                  <c:v>457.4812</c:v>
                </c:pt>
                <c:pt idx="23355">
                  <c:v>457.48439999999999</c:v>
                </c:pt>
                <c:pt idx="23356">
                  <c:v>457.48739999999998</c:v>
                </c:pt>
                <c:pt idx="23357">
                  <c:v>457.49020000000002</c:v>
                </c:pt>
                <c:pt idx="23358">
                  <c:v>457.49380000000002</c:v>
                </c:pt>
                <c:pt idx="23359">
                  <c:v>457.4966</c:v>
                </c:pt>
                <c:pt idx="23360">
                  <c:v>457.4991</c:v>
                </c:pt>
                <c:pt idx="23361">
                  <c:v>457.50139999999999</c:v>
                </c:pt>
                <c:pt idx="23362">
                  <c:v>457.50470000000001</c:v>
                </c:pt>
                <c:pt idx="23363">
                  <c:v>457.50760000000002</c:v>
                </c:pt>
                <c:pt idx="23364">
                  <c:v>457.50880000000001</c:v>
                </c:pt>
                <c:pt idx="23365">
                  <c:v>457.51089999999999</c:v>
                </c:pt>
                <c:pt idx="23366">
                  <c:v>457.51330000000002</c:v>
                </c:pt>
                <c:pt idx="23367">
                  <c:v>457.51659999999998</c:v>
                </c:pt>
                <c:pt idx="23368">
                  <c:v>457.51780000000002</c:v>
                </c:pt>
                <c:pt idx="23369">
                  <c:v>457.5213</c:v>
                </c:pt>
                <c:pt idx="23370">
                  <c:v>457.52260000000001</c:v>
                </c:pt>
                <c:pt idx="23371">
                  <c:v>457.52379999999999</c:v>
                </c:pt>
                <c:pt idx="23372">
                  <c:v>457.5258</c:v>
                </c:pt>
                <c:pt idx="23373">
                  <c:v>457.52809999999999</c:v>
                </c:pt>
                <c:pt idx="23374">
                  <c:v>457.53030000000001</c:v>
                </c:pt>
                <c:pt idx="23375">
                  <c:v>457.53179999999998</c:v>
                </c:pt>
                <c:pt idx="23376">
                  <c:v>457.5333</c:v>
                </c:pt>
                <c:pt idx="23377">
                  <c:v>457.5351</c:v>
                </c:pt>
                <c:pt idx="23378">
                  <c:v>457.53680000000003</c:v>
                </c:pt>
                <c:pt idx="23379">
                  <c:v>457.53949999999998</c:v>
                </c:pt>
                <c:pt idx="23380">
                  <c:v>457.54199999999997</c:v>
                </c:pt>
                <c:pt idx="23381">
                  <c:v>457.54259999999999</c:v>
                </c:pt>
                <c:pt idx="23382">
                  <c:v>457.54360000000003</c:v>
                </c:pt>
                <c:pt idx="23383">
                  <c:v>457.54730000000001</c:v>
                </c:pt>
                <c:pt idx="23384">
                  <c:v>457.54820000000001</c:v>
                </c:pt>
                <c:pt idx="23385">
                  <c:v>457.54919999999998</c:v>
                </c:pt>
                <c:pt idx="23386">
                  <c:v>457.55189999999999</c:v>
                </c:pt>
                <c:pt idx="23387">
                  <c:v>457.55279999999999</c:v>
                </c:pt>
                <c:pt idx="23388">
                  <c:v>457.5566</c:v>
                </c:pt>
                <c:pt idx="23389">
                  <c:v>457.55880000000002</c:v>
                </c:pt>
                <c:pt idx="23390">
                  <c:v>457.56009999999998</c:v>
                </c:pt>
                <c:pt idx="23391">
                  <c:v>457.56169999999997</c:v>
                </c:pt>
                <c:pt idx="23392">
                  <c:v>457.5643</c:v>
                </c:pt>
                <c:pt idx="23393">
                  <c:v>457.56580000000002</c:v>
                </c:pt>
                <c:pt idx="23394">
                  <c:v>457.5693</c:v>
                </c:pt>
                <c:pt idx="23395">
                  <c:v>457.57010000000002</c:v>
                </c:pt>
                <c:pt idx="23396">
                  <c:v>457.57159999999999</c:v>
                </c:pt>
                <c:pt idx="23397">
                  <c:v>457.57400000000001</c:v>
                </c:pt>
                <c:pt idx="23398">
                  <c:v>457.5761</c:v>
                </c:pt>
                <c:pt idx="23399">
                  <c:v>457.57760000000002</c:v>
                </c:pt>
                <c:pt idx="23400">
                  <c:v>457.57979999999998</c:v>
                </c:pt>
                <c:pt idx="23401">
                  <c:v>457.58120000000002</c:v>
                </c:pt>
                <c:pt idx="23402">
                  <c:v>457.58359999999999</c:v>
                </c:pt>
                <c:pt idx="23403">
                  <c:v>457.58640000000003</c:v>
                </c:pt>
                <c:pt idx="23404">
                  <c:v>457.589</c:v>
                </c:pt>
                <c:pt idx="23405">
                  <c:v>457.58879999999999</c:v>
                </c:pt>
                <c:pt idx="23406">
                  <c:v>457.59300000000002</c:v>
                </c:pt>
                <c:pt idx="23407">
                  <c:v>457.59370000000001</c:v>
                </c:pt>
                <c:pt idx="23408">
                  <c:v>457.59559999999999</c:v>
                </c:pt>
                <c:pt idx="23409">
                  <c:v>457.5976</c:v>
                </c:pt>
                <c:pt idx="23410">
                  <c:v>457.59899999999999</c:v>
                </c:pt>
                <c:pt idx="23411">
                  <c:v>457.601</c:v>
                </c:pt>
                <c:pt idx="23412">
                  <c:v>457.60230000000001</c:v>
                </c:pt>
                <c:pt idx="23413">
                  <c:v>457.60599999999999</c:v>
                </c:pt>
                <c:pt idx="23414">
                  <c:v>457.6062</c:v>
                </c:pt>
                <c:pt idx="23415">
                  <c:v>457.60939999999999</c:v>
                </c:pt>
                <c:pt idx="23416">
                  <c:v>457.61219999999997</c:v>
                </c:pt>
                <c:pt idx="23417">
                  <c:v>457.61399999999998</c:v>
                </c:pt>
                <c:pt idx="23418">
                  <c:v>457.61520000000002</c:v>
                </c:pt>
                <c:pt idx="23419">
                  <c:v>457.61610000000002</c:v>
                </c:pt>
                <c:pt idx="23420">
                  <c:v>457.61880000000002</c:v>
                </c:pt>
                <c:pt idx="23421">
                  <c:v>457.62040000000002</c:v>
                </c:pt>
                <c:pt idx="23422">
                  <c:v>457.62180000000001</c:v>
                </c:pt>
                <c:pt idx="23423">
                  <c:v>457.62349999999998</c:v>
                </c:pt>
                <c:pt idx="23424">
                  <c:v>457.62610000000001</c:v>
                </c:pt>
                <c:pt idx="23425">
                  <c:v>457.62759999999997</c:v>
                </c:pt>
                <c:pt idx="23426">
                  <c:v>457.62880000000001</c:v>
                </c:pt>
                <c:pt idx="23427">
                  <c:v>457.63029999999998</c:v>
                </c:pt>
                <c:pt idx="23428">
                  <c:v>457.63139999999999</c:v>
                </c:pt>
                <c:pt idx="23429">
                  <c:v>457.63369999999998</c:v>
                </c:pt>
                <c:pt idx="23430">
                  <c:v>457.6352</c:v>
                </c:pt>
                <c:pt idx="23431">
                  <c:v>457.63619999999997</c:v>
                </c:pt>
                <c:pt idx="23432">
                  <c:v>457.6388</c:v>
                </c:pt>
                <c:pt idx="23433">
                  <c:v>457.64</c:v>
                </c:pt>
                <c:pt idx="23434">
                  <c:v>457.64100000000002</c:v>
                </c:pt>
                <c:pt idx="23435">
                  <c:v>457.64319999999998</c:v>
                </c:pt>
                <c:pt idx="23436">
                  <c:v>457.6438</c:v>
                </c:pt>
                <c:pt idx="23437">
                  <c:v>457.64330000000001</c:v>
                </c:pt>
                <c:pt idx="23438">
                  <c:v>457.6438</c:v>
                </c:pt>
                <c:pt idx="23439">
                  <c:v>457.6456</c:v>
                </c:pt>
                <c:pt idx="23440">
                  <c:v>457.64519999999999</c:v>
                </c:pt>
                <c:pt idx="23441">
                  <c:v>457.6456</c:v>
                </c:pt>
                <c:pt idx="23442">
                  <c:v>457.64699999999999</c:v>
                </c:pt>
                <c:pt idx="23443">
                  <c:v>457.6456</c:v>
                </c:pt>
                <c:pt idx="23444">
                  <c:v>457.64690000000002</c:v>
                </c:pt>
                <c:pt idx="23445">
                  <c:v>457.64670000000001</c:v>
                </c:pt>
                <c:pt idx="23446">
                  <c:v>457.64659999999998</c:v>
                </c:pt>
                <c:pt idx="23447">
                  <c:v>457.6481</c:v>
                </c:pt>
                <c:pt idx="23448">
                  <c:v>457.64960000000002</c:v>
                </c:pt>
                <c:pt idx="23449">
                  <c:v>457.64859999999999</c:v>
                </c:pt>
                <c:pt idx="23450">
                  <c:v>457.64980000000003</c:v>
                </c:pt>
                <c:pt idx="23451">
                  <c:v>457.64940000000001</c:v>
                </c:pt>
                <c:pt idx="23452">
                  <c:v>457.6506</c:v>
                </c:pt>
                <c:pt idx="23453">
                  <c:v>457.6524</c:v>
                </c:pt>
                <c:pt idx="23454">
                  <c:v>457.65440000000001</c:v>
                </c:pt>
                <c:pt idx="23455">
                  <c:v>457.65309999999999</c:v>
                </c:pt>
                <c:pt idx="23456">
                  <c:v>457.65350000000001</c:v>
                </c:pt>
                <c:pt idx="23457">
                  <c:v>457.65499999999997</c:v>
                </c:pt>
                <c:pt idx="23458">
                  <c:v>457.6574</c:v>
                </c:pt>
                <c:pt idx="23459">
                  <c:v>457.65890000000002</c:v>
                </c:pt>
                <c:pt idx="23460">
                  <c:v>457.66059999999999</c:v>
                </c:pt>
                <c:pt idx="23461">
                  <c:v>457.66199999999998</c:v>
                </c:pt>
                <c:pt idx="23462">
                  <c:v>457.66480000000001</c:v>
                </c:pt>
                <c:pt idx="23463">
                  <c:v>457.666</c:v>
                </c:pt>
                <c:pt idx="23464">
                  <c:v>457.66640000000001</c:v>
                </c:pt>
                <c:pt idx="23465">
                  <c:v>457.66899999999998</c:v>
                </c:pt>
                <c:pt idx="23466">
                  <c:v>457.67180000000002</c:v>
                </c:pt>
                <c:pt idx="23467">
                  <c:v>457.673</c:v>
                </c:pt>
                <c:pt idx="23468">
                  <c:v>457.67590000000001</c:v>
                </c:pt>
                <c:pt idx="23469">
                  <c:v>457.67700000000002</c:v>
                </c:pt>
                <c:pt idx="23470">
                  <c:v>457.67959999999999</c:v>
                </c:pt>
                <c:pt idx="23471">
                  <c:v>457.67989999999998</c:v>
                </c:pt>
                <c:pt idx="23472">
                  <c:v>457.68220000000002</c:v>
                </c:pt>
                <c:pt idx="23473">
                  <c:v>457.68400000000003</c:v>
                </c:pt>
                <c:pt idx="23474">
                  <c:v>457.68509999999998</c:v>
                </c:pt>
                <c:pt idx="23475">
                  <c:v>457.68700000000001</c:v>
                </c:pt>
                <c:pt idx="23476">
                  <c:v>457.68920000000003</c:v>
                </c:pt>
                <c:pt idx="23477">
                  <c:v>457.69159999999999</c:v>
                </c:pt>
                <c:pt idx="23478">
                  <c:v>457.69279999999998</c:v>
                </c:pt>
                <c:pt idx="23479">
                  <c:v>457.69459999999998</c:v>
                </c:pt>
                <c:pt idx="23480">
                  <c:v>457.697</c:v>
                </c:pt>
                <c:pt idx="23481">
                  <c:v>457.69909999999999</c:v>
                </c:pt>
                <c:pt idx="23482">
                  <c:v>457.69880000000001</c:v>
                </c:pt>
                <c:pt idx="23483">
                  <c:v>457.70240000000001</c:v>
                </c:pt>
                <c:pt idx="23484">
                  <c:v>457.70299999999997</c:v>
                </c:pt>
                <c:pt idx="23485">
                  <c:v>457.70359999999999</c:v>
                </c:pt>
                <c:pt idx="23486">
                  <c:v>457.70549999999997</c:v>
                </c:pt>
                <c:pt idx="23487">
                  <c:v>457.70620000000002</c:v>
                </c:pt>
                <c:pt idx="23488">
                  <c:v>457.71</c:v>
                </c:pt>
                <c:pt idx="23489">
                  <c:v>457.71089999999998</c:v>
                </c:pt>
                <c:pt idx="23490">
                  <c:v>457.71359999999999</c:v>
                </c:pt>
                <c:pt idx="23491">
                  <c:v>457.71460000000002</c:v>
                </c:pt>
                <c:pt idx="23492">
                  <c:v>457.7167</c:v>
                </c:pt>
                <c:pt idx="23493">
                  <c:v>457.71870000000001</c:v>
                </c:pt>
                <c:pt idx="23494">
                  <c:v>457.72089999999997</c:v>
                </c:pt>
                <c:pt idx="23495">
                  <c:v>457.72190000000001</c:v>
                </c:pt>
                <c:pt idx="23496">
                  <c:v>457.72460000000001</c:v>
                </c:pt>
                <c:pt idx="23497">
                  <c:v>457.726</c:v>
                </c:pt>
                <c:pt idx="23498">
                  <c:v>457.72840000000002</c:v>
                </c:pt>
                <c:pt idx="23499">
                  <c:v>457.72969999999998</c:v>
                </c:pt>
                <c:pt idx="23500">
                  <c:v>457.73</c:v>
                </c:pt>
                <c:pt idx="23501">
                  <c:v>457.73320000000001</c:v>
                </c:pt>
                <c:pt idx="23502">
                  <c:v>457.73399999999998</c:v>
                </c:pt>
                <c:pt idx="23503">
                  <c:v>457.73630000000003</c:v>
                </c:pt>
                <c:pt idx="23504">
                  <c:v>457.73899999999998</c:v>
                </c:pt>
                <c:pt idx="23505">
                  <c:v>457.7396</c:v>
                </c:pt>
                <c:pt idx="23506">
                  <c:v>457.74110000000002</c:v>
                </c:pt>
                <c:pt idx="23507">
                  <c:v>457.74279999999999</c:v>
                </c:pt>
                <c:pt idx="23508">
                  <c:v>457.74680000000001</c:v>
                </c:pt>
                <c:pt idx="23509">
                  <c:v>457.74700000000001</c:v>
                </c:pt>
                <c:pt idx="23510">
                  <c:v>457.74790000000002</c:v>
                </c:pt>
                <c:pt idx="23511">
                  <c:v>457.75119999999998</c:v>
                </c:pt>
                <c:pt idx="23512">
                  <c:v>457.7534</c:v>
                </c:pt>
                <c:pt idx="23513">
                  <c:v>457.7552</c:v>
                </c:pt>
                <c:pt idx="23514">
                  <c:v>457.75659999999999</c:v>
                </c:pt>
                <c:pt idx="23515">
                  <c:v>457.75920000000002</c:v>
                </c:pt>
                <c:pt idx="23516">
                  <c:v>457.76060000000001</c:v>
                </c:pt>
                <c:pt idx="23517">
                  <c:v>457.76240000000001</c:v>
                </c:pt>
                <c:pt idx="23518">
                  <c:v>457.76440000000002</c:v>
                </c:pt>
                <c:pt idx="23519">
                  <c:v>457.76499999999999</c:v>
                </c:pt>
                <c:pt idx="23520">
                  <c:v>457.76799999999997</c:v>
                </c:pt>
                <c:pt idx="23521">
                  <c:v>457.77</c:v>
                </c:pt>
                <c:pt idx="23522">
                  <c:v>457.7713</c:v>
                </c:pt>
                <c:pt idx="23523">
                  <c:v>457.77339999999998</c:v>
                </c:pt>
                <c:pt idx="23524">
                  <c:v>457.77480000000003</c:v>
                </c:pt>
                <c:pt idx="23525">
                  <c:v>457.77600000000001</c:v>
                </c:pt>
                <c:pt idx="23526">
                  <c:v>457.77780000000001</c:v>
                </c:pt>
                <c:pt idx="23527">
                  <c:v>457.77969999999999</c:v>
                </c:pt>
                <c:pt idx="23528">
                  <c:v>457.78129999999999</c:v>
                </c:pt>
                <c:pt idx="23529">
                  <c:v>457.78160000000003</c:v>
                </c:pt>
                <c:pt idx="23530">
                  <c:v>457.78559999999999</c:v>
                </c:pt>
                <c:pt idx="23531">
                  <c:v>457.78719999999998</c:v>
                </c:pt>
                <c:pt idx="23532">
                  <c:v>457.78800000000001</c:v>
                </c:pt>
                <c:pt idx="23533">
                  <c:v>457.79039999999998</c:v>
                </c:pt>
                <c:pt idx="23534">
                  <c:v>457.79199999999997</c:v>
                </c:pt>
                <c:pt idx="23535">
                  <c:v>457.79340000000002</c:v>
                </c:pt>
                <c:pt idx="23536">
                  <c:v>457.79840000000002</c:v>
                </c:pt>
                <c:pt idx="23537">
                  <c:v>457.79829999999998</c:v>
                </c:pt>
                <c:pt idx="23538">
                  <c:v>457.80040000000002</c:v>
                </c:pt>
                <c:pt idx="23539">
                  <c:v>457.80309999999997</c:v>
                </c:pt>
                <c:pt idx="23540">
                  <c:v>457.80410000000001</c:v>
                </c:pt>
                <c:pt idx="23541">
                  <c:v>457.80540000000002</c:v>
                </c:pt>
                <c:pt idx="23542">
                  <c:v>457.8082</c:v>
                </c:pt>
                <c:pt idx="23543">
                  <c:v>457.81060000000002</c:v>
                </c:pt>
                <c:pt idx="23544">
                  <c:v>457.81189999999998</c:v>
                </c:pt>
                <c:pt idx="23545">
                  <c:v>457.8141</c:v>
                </c:pt>
                <c:pt idx="23546">
                  <c:v>457.81560000000002</c:v>
                </c:pt>
                <c:pt idx="23547">
                  <c:v>457.81709999999998</c:v>
                </c:pt>
                <c:pt idx="23548">
                  <c:v>457.81959999999998</c:v>
                </c:pt>
                <c:pt idx="23549">
                  <c:v>457.82100000000003</c:v>
                </c:pt>
                <c:pt idx="23550">
                  <c:v>457.82369999999997</c:v>
                </c:pt>
                <c:pt idx="23551">
                  <c:v>457.82619999999997</c:v>
                </c:pt>
                <c:pt idx="23552">
                  <c:v>457.82580000000002</c:v>
                </c:pt>
                <c:pt idx="23553">
                  <c:v>457.82870000000003</c:v>
                </c:pt>
                <c:pt idx="23554">
                  <c:v>457.83010000000002</c:v>
                </c:pt>
                <c:pt idx="23555">
                  <c:v>457.83139999999997</c:v>
                </c:pt>
                <c:pt idx="23556">
                  <c:v>457.83429999999998</c:v>
                </c:pt>
                <c:pt idx="23557">
                  <c:v>457.83690000000001</c:v>
                </c:pt>
                <c:pt idx="23558">
                  <c:v>457.83760000000001</c:v>
                </c:pt>
                <c:pt idx="23559">
                  <c:v>457.84059999999999</c:v>
                </c:pt>
                <c:pt idx="23560">
                  <c:v>457.84300000000002</c:v>
                </c:pt>
                <c:pt idx="23561">
                  <c:v>457.84410000000003</c:v>
                </c:pt>
                <c:pt idx="23562">
                  <c:v>457.84640000000002</c:v>
                </c:pt>
                <c:pt idx="23563">
                  <c:v>457.8467</c:v>
                </c:pt>
                <c:pt idx="23564">
                  <c:v>457.8494</c:v>
                </c:pt>
                <c:pt idx="23565">
                  <c:v>457.851</c:v>
                </c:pt>
                <c:pt idx="23566">
                  <c:v>457.8526</c:v>
                </c:pt>
                <c:pt idx="23567">
                  <c:v>457.85410000000002</c:v>
                </c:pt>
                <c:pt idx="23568">
                  <c:v>457.85599999999999</c:v>
                </c:pt>
                <c:pt idx="23569">
                  <c:v>457.8578</c:v>
                </c:pt>
                <c:pt idx="23570">
                  <c:v>457.85939999999999</c:v>
                </c:pt>
                <c:pt idx="23571">
                  <c:v>457.8614</c:v>
                </c:pt>
                <c:pt idx="23572">
                  <c:v>457.86239999999998</c:v>
                </c:pt>
                <c:pt idx="23573">
                  <c:v>457.86410000000001</c:v>
                </c:pt>
                <c:pt idx="23574">
                  <c:v>457.86599999999999</c:v>
                </c:pt>
                <c:pt idx="23575">
                  <c:v>457.86759999999998</c:v>
                </c:pt>
                <c:pt idx="23576">
                  <c:v>457.86829999999998</c:v>
                </c:pt>
                <c:pt idx="23577">
                  <c:v>457.8716</c:v>
                </c:pt>
                <c:pt idx="23578">
                  <c:v>457.87470000000002</c:v>
                </c:pt>
                <c:pt idx="23579">
                  <c:v>457.87599999999998</c:v>
                </c:pt>
                <c:pt idx="23580">
                  <c:v>457.87799999999999</c:v>
                </c:pt>
                <c:pt idx="23581">
                  <c:v>457.87959999999998</c:v>
                </c:pt>
                <c:pt idx="23582">
                  <c:v>457.8811</c:v>
                </c:pt>
                <c:pt idx="23583">
                  <c:v>457.88200000000001</c:v>
                </c:pt>
                <c:pt idx="23584">
                  <c:v>457.88440000000003</c:v>
                </c:pt>
                <c:pt idx="23585">
                  <c:v>457.88479999999998</c:v>
                </c:pt>
                <c:pt idx="23586">
                  <c:v>457.88479999999998</c:v>
                </c:pt>
                <c:pt idx="23587">
                  <c:v>457.887</c:v>
                </c:pt>
                <c:pt idx="23588">
                  <c:v>457.88979999999998</c:v>
                </c:pt>
                <c:pt idx="23589">
                  <c:v>457.89260000000002</c:v>
                </c:pt>
                <c:pt idx="23590">
                  <c:v>457.89440000000002</c:v>
                </c:pt>
                <c:pt idx="23591">
                  <c:v>457.89679999999998</c:v>
                </c:pt>
                <c:pt idx="23592">
                  <c:v>457.8981</c:v>
                </c:pt>
                <c:pt idx="23593">
                  <c:v>457.8997</c:v>
                </c:pt>
                <c:pt idx="23594">
                  <c:v>457.90170000000001</c:v>
                </c:pt>
                <c:pt idx="23595">
                  <c:v>457.9042</c:v>
                </c:pt>
                <c:pt idx="23596">
                  <c:v>457.9058</c:v>
                </c:pt>
                <c:pt idx="23597">
                  <c:v>457.90780000000001</c:v>
                </c:pt>
                <c:pt idx="23598">
                  <c:v>457.90839999999997</c:v>
                </c:pt>
                <c:pt idx="23599">
                  <c:v>457.90969999999999</c:v>
                </c:pt>
                <c:pt idx="23600">
                  <c:v>457.91199999999998</c:v>
                </c:pt>
                <c:pt idx="23601">
                  <c:v>457.91300000000001</c:v>
                </c:pt>
                <c:pt idx="23602">
                  <c:v>457.916</c:v>
                </c:pt>
                <c:pt idx="23603">
                  <c:v>457.91719999999998</c:v>
                </c:pt>
                <c:pt idx="23604">
                  <c:v>457.91840000000002</c:v>
                </c:pt>
                <c:pt idx="23605">
                  <c:v>457.92110000000002</c:v>
                </c:pt>
                <c:pt idx="23606">
                  <c:v>457.9228</c:v>
                </c:pt>
                <c:pt idx="23607">
                  <c:v>457.92419999999998</c:v>
                </c:pt>
                <c:pt idx="23608">
                  <c:v>457.92680000000001</c:v>
                </c:pt>
                <c:pt idx="23609">
                  <c:v>457.9289</c:v>
                </c:pt>
                <c:pt idx="23610">
                  <c:v>457.93029999999999</c:v>
                </c:pt>
                <c:pt idx="23611">
                  <c:v>457.93279999999999</c:v>
                </c:pt>
                <c:pt idx="23612">
                  <c:v>457.935</c:v>
                </c:pt>
                <c:pt idx="23613">
                  <c:v>457.9359</c:v>
                </c:pt>
                <c:pt idx="23614">
                  <c:v>457.93810000000002</c:v>
                </c:pt>
                <c:pt idx="23615">
                  <c:v>457.9402</c:v>
                </c:pt>
                <c:pt idx="23616">
                  <c:v>457.94060000000002</c:v>
                </c:pt>
                <c:pt idx="23617">
                  <c:v>457.94279999999998</c:v>
                </c:pt>
                <c:pt idx="23618">
                  <c:v>457.94380000000001</c:v>
                </c:pt>
                <c:pt idx="23619">
                  <c:v>457.947</c:v>
                </c:pt>
                <c:pt idx="23620">
                  <c:v>457.94810000000001</c:v>
                </c:pt>
                <c:pt idx="23621">
                  <c:v>457.95100000000002</c:v>
                </c:pt>
                <c:pt idx="23622">
                  <c:v>457.95170000000002</c:v>
                </c:pt>
                <c:pt idx="23623">
                  <c:v>457.95409999999998</c:v>
                </c:pt>
                <c:pt idx="23624">
                  <c:v>457.95690000000002</c:v>
                </c:pt>
                <c:pt idx="23625">
                  <c:v>457.95780000000002</c:v>
                </c:pt>
                <c:pt idx="23626">
                  <c:v>457.95859999999999</c:v>
                </c:pt>
                <c:pt idx="23627">
                  <c:v>457.9606</c:v>
                </c:pt>
                <c:pt idx="23628">
                  <c:v>457.96159999999998</c:v>
                </c:pt>
                <c:pt idx="23629">
                  <c:v>457.96480000000003</c:v>
                </c:pt>
                <c:pt idx="23630">
                  <c:v>457.96609999999998</c:v>
                </c:pt>
                <c:pt idx="23631">
                  <c:v>457.96839999999997</c:v>
                </c:pt>
                <c:pt idx="23632">
                  <c:v>457.97059999999999</c:v>
                </c:pt>
                <c:pt idx="23633">
                  <c:v>457.97300000000001</c:v>
                </c:pt>
                <c:pt idx="23634">
                  <c:v>457.9742</c:v>
                </c:pt>
                <c:pt idx="23635">
                  <c:v>457.97680000000003</c:v>
                </c:pt>
                <c:pt idx="23636">
                  <c:v>457.9787</c:v>
                </c:pt>
                <c:pt idx="23637">
                  <c:v>457.9796</c:v>
                </c:pt>
                <c:pt idx="23638">
                  <c:v>457.98099999999999</c:v>
                </c:pt>
                <c:pt idx="23639">
                  <c:v>457.98340000000002</c:v>
                </c:pt>
                <c:pt idx="23640">
                  <c:v>457.9846</c:v>
                </c:pt>
                <c:pt idx="23641">
                  <c:v>457.98559999999998</c:v>
                </c:pt>
                <c:pt idx="23642">
                  <c:v>457.98739999999998</c:v>
                </c:pt>
                <c:pt idx="23643">
                  <c:v>457.98849999999999</c:v>
                </c:pt>
                <c:pt idx="23644">
                  <c:v>457.99180000000001</c:v>
                </c:pt>
                <c:pt idx="23645">
                  <c:v>457.99340000000001</c:v>
                </c:pt>
                <c:pt idx="23646">
                  <c:v>457.99360000000001</c:v>
                </c:pt>
                <c:pt idx="23647">
                  <c:v>457.99610000000001</c:v>
                </c:pt>
                <c:pt idx="23648">
                  <c:v>457.9984</c:v>
                </c:pt>
                <c:pt idx="23649">
                  <c:v>458.00060000000002</c:v>
                </c:pt>
                <c:pt idx="23650">
                  <c:v>458.0016</c:v>
                </c:pt>
                <c:pt idx="23651">
                  <c:v>458.00259999999997</c:v>
                </c:pt>
                <c:pt idx="23652">
                  <c:v>458.00450000000001</c:v>
                </c:pt>
                <c:pt idx="23653">
                  <c:v>458.00630000000001</c:v>
                </c:pt>
                <c:pt idx="23654">
                  <c:v>458.00869999999998</c:v>
                </c:pt>
                <c:pt idx="23655">
                  <c:v>458.01089999999999</c:v>
                </c:pt>
                <c:pt idx="23656">
                  <c:v>458.012</c:v>
                </c:pt>
                <c:pt idx="23657">
                  <c:v>458.01459999999997</c:v>
                </c:pt>
                <c:pt idx="23658">
                  <c:v>458.017</c:v>
                </c:pt>
                <c:pt idx="23659">
                  <c:v>458.01799999999997</c:v>
                </c:pt>
                <c:pt idx="23660">
                  <c:v>458.02120000000002</c:v>
                </c:pt>
                <c:pt idx="23661">
                  <c:v>458.02249999999998</c:v>
                </c:pt>
                <c:pt idx="23662">
                  <c:v>458.02390000000003</c:v>
                </c:pt>
                <c:pt idx="23663">
                  <c:v>458.0258</c:v>
                </c:pt>
                <c:pt idx="23664">
                  <c:v>458.0258</c:v>
                </c:pt>
                <c:pt idx="23665">
                  <c:v>458.02870000000001</c:v>
                </c:pt>
                <c:pt idx="23666">
                  <c:v>458.03089999999997</c:v>
                </c:pt>
                <c:pt idx="23667">
                  <c:v>458.03210000000001</c:v>
                </c:pt>
                <c:pt idx="23668">
                  <c:v>458.03440000000001</c:v>
                </c:pt>
                <c:pt idx="23669">
                  <c:v>458.03539999999998</c:v>
                </c:pt>
                <c:pt idx="23670">
                  <c:v>458.03769999999997</c:v>
                </c:pt>
                <c:pt idx="23671">
                  <c:v>458.03949999999998</c:v>
                </c:pt>
                <c:pt idx="23672">
                  <c:v>458.04090000000002</c:v>
                </c:pt>
                <c:pt idx="23673">
                  <c:v>458.04160000000002</c:v>
                </c:pt>
                <c:pt idx="23674">
                  <c:v>458.04379999999998</c:v>
                </c:pt>
                <c:pt idx="23675">
                  <c:v>458.04610000000002</c:v>
                </c:pt>
                <c:pt idx="23676">
                  <c:v>458.04730000000001</c:v>
                </c:pt>
                <c:pt idx="23677">
                  <c:v>458.04860000000002</c:v>
                </c:pt>
                <c:pt idx="23678">
                  <c:v>458.04899999999998</c:v>
                </c:pt>
                <c:pt idx="23679">
                  <c:v>458.05189999999999</c:v>
                </c:pt>
                <c:pt idx="23680">
                  <c:v>458.05560000000003</c:v>
                </c:pt>
                <c:pt idx="23681">
                  <c:v>458.05619999999999</c:v>
                </c:pt>
                <c:pt idx="23682">
                  <c:v>458.05680000000001</c:v>
                </c:pt>
                <c:pt idx="23683">
                  <c:v>458.05840000000001</c:v>
                </c:pt>
                <c:pt idx="23684">
                  <c:v>458.06180000000001</c:v>
                </c:pt>
                <c:pt idx="23685">
                  <c:v>458.06400000000002</c:v>
                </c:pt>
                <c:pt idx="23686">
                  <c:v>458.06560000000002</c:v>
                </c:pt>
                <c:pt idx="23687">
                  <c:v>458.06830000000002</c:v>
                </c:pt>
                <c:pt idx="23688">
                  <c:v>458.07049999999998</c:v>
                </c:pt>
                <c:pt idx="23689">
                  <c:v>458.07240000000002</c:v>
                </c:pt>
                <c:pt idx="23690">
                  <c:v>458.07310000000001</c:v>
                </c:pt>
                <c:pt idx="23691">
                  <c:v>458.07380000000001</c:v>
                </c:pt>
                <c:pt idx="23692">
                  <c:v>458.0772</c:v>
                </c:pt>
                <c:pt idx="23693">
                  <c:v>458.07810000000001</c:v>
                </c:pt>
                <c:pt idx="23694">
                  <c:v>458.0822</c:v>
                </c:pt>
                <c:pt idx="23695">
                  <c:v>458.08280000000002</c:v>
                </c:pt>
                <c:pt idx="23696">
                  <c:v>458.08499999999998</c:v>
                </c:pt>
                <c:pt idx="23697">
                  <c:v>458.08609999999999</c:v>
                </c:pt>
                <c:pt idx="23698">
                  <c:v>458.08960000000002</c:v>
                </c:pt>
                <c:pt idx="23699">
                  <c:v>458.09140000000002</c:v>
                </c:pt>
                <c:pt idx="23700">
                  <c:v>458.0917</c:v>
                </c:pt>
                <c:pt idx="23701">
                  <c:v>458.09339999999997</c:v>
                </c:pt>
                <c:pt idx="23702">
                  <c:v>458.09460000000001</c:v>
                </c:pt>
                <c:pt idx="23703">
                  <c:v>458.09690000000001</c:v>
                </c:pt>
                <c:pt idx="23704">
                  <c:v>458.09719999999999</c:v>
                </c:pt>
                <c:pt idx="23705">
                  <c:v>458.09960000000001</c:v>
                </c:pt>
                <c:pt idx="23706">
                  <c:v>458.10160000000002</c:v>
                </c:pt>
                <c:pt idx="23707">
                  <c:v>458.10309999999998</c:v>
                </c:pt>
                <c:pt idx="23708">
                  <c:v>458.10539999999997</c:v>
                </c:pt>
                <c:pt idx="23709">
                  <c:v>458.10640000000001</c:v>
                </c:pt>
                <c:pt idx="23710">
                  <c:v>458.10899999999998</c:v>
                </c:pt>
                <c:pt idx="23711">
                  <c:v>458.10969999999998</c:v>
                </c:pt>
                <c:pt idx="23712">
                  <c:v>458.11160000000001</c:v>
                </c:pt>
                <c:pt idx="23713">
                  <c:v>458.11559999999997</c:v>
                </c:pt>
                <c:pt idx="23714">
                  <c:v>458.11340000000001</c:v>
                </c:pt>
                <c:pt idx="23715">
                  <c:v>458.11680000000001</c:v>
                </c:pt>
                <c:pt idx="23716">
                  <c:v>458.11930000000001</c:v>
                </c:pt>
                <c:pt idx="23717">
                  <c:v>458.12020000000001</c:v>
                </c:pt>
                <c:pt idx="23718">
                  <c:v>458.12099999999998</c:v>
                </c:pt>
                <c:pt idx="23719">
                  <c:v>458.12290000000002</c:v>
                </c:pt>
                <c:pt idx="23720">
                  <c:v>458.1259</c:v>
                </c:pt>
                <c:pt idx="23721">
                  <c:v>458.1275</c:v>
                </c:pt>
                <c:pt idx="23722">
                  <c:v>458.12849999999997</c:v>
                </c:pt>
                <c:pt idx="23723">
                  <c:v>458.13099999999997</c:v>
                </c:pt>
                <c:pt idx="23724">
                  <c:v>458.13299999999998</c:v>
                </c:pt>
                <c:pt idx="23725">
                  <c:v>458.13560000000001</c:v>
                </c:pt>
                <c:pt idx="23726">
                  <c:v>458.13589999999999</c:v>
                </c:pt>
                <c:pt idx="23727">
                  <c:v>458.13839999999999</c:v>
                </c:pt>
                <c:pt idx="23728">
                  <c:v>458.1386</c:v>
                </c:pt>
                <c:pt idx="23729">
                  <c:v>458.1422</c:v>
                </c:pt>
                <c:pt idx="23730">
                  <c:v>458.14280000000002</c:v>
                </c:pt>
                <c:pt idx="23731">
                  <c:v>458.14479999999998</c:v>
                </c:pt>
                <c:pt idx="23732">
                  <c:v>458.14780000000002</c:v>
                </c:pt>
                <c:pt idx="23733">
                  <c:v>458.14940000000001</c:v>
                </c:pt>
                <c:pt idx="23734">
                  <c:v>458.15</c:v>
                </c:pt>
                <c:pt idx="23735">
                  <c:v>458.15199999999999</c:v>
                </c:pt>
                <c:pt idx="23736">
                  <c:v>458.1524</c:v>
                </c:pt>
                <c:pt idx="23737">
                  <c:v>458.15559999999999</c:v>
                </c:pt>
                <c:pt idx="23738">
                  <c:v>458.15690000000001</c:v>
                </c:pt>
                <c:pt idx="23739">
                  <c:v>458.15820000000002</c:v>
                </c:pt>
                <c:pt idx="23740">
                  <c:v>458.15899999999999</c:v>
                </c:pt>
                <c:pt idx="23741">
                  <c:v>458.16129999999998</c:v>
                </c:pt>
                <c:pt idx="23742">
                  <c:v>458.16300000000001</c:v>
                </c:pt>
                <c:pt idx="23743">
                  <c:v>458.16500000000002</c:v>
                </c:pt>
                <c:pt idx="23744">
                  <c:v>458.16789999999997</c:v>
                </c:pt>
                <c:pt idx="23745">
                  <c:v>458.1703</c:v>
                </c:pt>
                <c:pt idx="23746">
                  <c:v>458.17200000000003</c:v>
                </c:pt>
                <c:pt idx="23747">
                  <c:v>458.17340000000002</c:v>
                </c:pt>
                <c:pt idx="23748">
                  <c:v>458.17520000000002</c:v>
                </c:pt>
                <c:pt idx="23749">
                  <c:v>458.17720000000003</c:v>
                </c:pt>
                <c:pt idx="23750">
                  <c:v>458.18099999999998</c:v>
                </c:pt>
                <c:pt idx="23751">
                  <c:v>458.18040000000002</c:v>
                </c:pt>
                <c:pt idx="23752">
                  <c:v>458.18220000000002</c:v>
                </c:pt>
                <c:pt idx="23753">
                  <c:v>458.1832</c:v>
                </c:pt>
                <c:pt idx="23754">
                  <c:v>458.18360000000001</c:v>
                </c:pt>
                <c:pt idx="23755">
                  <c:v>458.185</c:v>
                </c:pt>
                <c:pt idx="23756">
                  <c:v>458.18650000000002</c:v>
                </c:pt>
                <c:pt idx="23757">
                  <c:v>458.18849999999998</c:v>
                </c:pt>
                <c:pt idx="23758">
                  <c:v>458.19040000000001</c:v>
                </c:pt>
                <c:pt idx="23759">
                  <c:v>458.19159999999999</c:v>
                </c:pt>
                <c:pt idx="23760">
                  <c:v>458.19330000000002</c:v>
                </c:pt>
                <c:pt idx="23761">
                  <c:v>458.19499999999999</c:v>
                </c:pt>
                <c:pt idx="23762">
                  <c:v>458.19499999999999</c:v>
                </c:pt>
                <c:pt idx="23763">
                  <c:v>458.197</c:v>
                </c:pt>
                <c:pt idx="23764">
                  <c:v>458.19920000000002</c:v>
                </c:pt>
                <c:pt idx="23765">
                  <c:v>458.20100000000002</c:v>
                </c:pt>
                <c:pt idx="23766">
                  <c:v>458.20299999999997</c:v>
                </c:pt>
                <c:pt idx="23767">
                  <c:v>458.20440000000002</c:v>
                </c:pt>
                <c:pt idx="23768">
                  <c:v>458.20670000000001</c:v>
                </c:pt>
                <c:pt idx="23769">
                  <c:v>458.209</c:v>
                </c:pt>
                <c:pt idx="23770">
                  <c:v>458.21100000000001</c:v>
                </c:pt>
                <c:pt idx="23771">
                  <c:v>458.21170000000001</c:v>
                </c:pt>
                <c:pt idx="23772">
                  <c:v>458.21319999999997</c:v>
                </c:pt>
                <c:pt idx="23773">
                  <c:v>458.21460000000002</c:v>
                </c:pt>
                <c:pt idx="23774">
                  <c:v>458.21620000000001</c:v>
                </c:pt>
                <c:pt idx="23775">
                  <c:v>458.21890000000002</c:v>
                </c:pt>
                <c:pt idx="23776">
                  <c:v>458.2199</c:v>
                </c:pt>
                <c:pt idx="23777">
                  <c:v>458.22300000000001</c:v>
                </c:pt>
                <c:pt idx="23778">
                  <c:v>458.22239999999999</c:v>
                </c:pt>
                <c:pt idx="23779">
                  <c:v>458.22460000000001</c:v>
                </c:pt>
                <c:pt idx="23780">
                  <c:v>458.22800000000001</c:v>
                </c:pt>
                <c:pt idx="23781">
                  <c:v>458.23039999999997</c:v>
                </c:pt>
                <c:pt idx="23782">
                  <c:v>458.2328</c:v>
                </c:pt>
                <c:pt idx="23783">
                  <c:v>458.23250000000002</c:v>
                </c:pt>
                <c:pt idx="23784">
                  <c:v>458.23540000000003</c:v>
                </c:pt>
                <c:pt idx="23785">
                  <c:v>458.23750000000001</c:v>
                </c:pt>
                <c:pt idx="23786">
                  <c:v>458.2396</c:v>
                </c:pt>
                <c:pt idx="23787">
                  <c:v>458.24160000000001</c:v>
                </c:pt>
                <c:pt idx="23788">
                  <c:v>458.24180000000001</c:v>
                </c:pt>
                <c:pt idx="23789">
                  <c:v>458.24470000000002</c:v>
                </c:pt>
                <c:pt idx="23790">
                  <c:v>458.24599999999998</c:v>
                </c:pt>
                <c:pt idx="23791">
                  <c:v>458.24829999999997</c:v>
                </c:pt>
                <c:pt idx="23792">
                  <c:v>458.24860000000001</c:v>
                </c:pt>
                <c:pt idx="23793">
                  <c:v>458.25040000000001</c:v>
                </c:pt>
                <c:pt idx="23794">
                  <c:v>458.25200000000001</c:v>
                </c:pt>
                <c:pt idx="23795">
                  <c:v>458.25400000000002</c:v>
                </c:pt>
                <c:pt idx="23796">
                  <c:v>458.25580000000002</c:v>
                </c:pt>
                <c:pt idx="23797">
                  <c:v>458.25760000000002</c:v>
                </c:pt>
                <c:pt idx="23798">
                  <c:v>458.25839999999999</c:v>
                </c:pt>
                <c:pt idx="23799">
                  <c:v>458.26080000000002</c:v>
                </c:pt>
                <c:pt idx="23800">
                  <c:v>458.26240000000001</c:v>
                </c:pt>
                <c:pt idx="23801">
                  <c:v>458.26339999999999</c:v>
                </c:pt>
                <c:pt idx="23802">
                  <c:v>458.26499999999999</c:v>
                </c:pt>
                <c:pt idx="23803">
                  <c:v>458.26580000000001</c:v>
                </c:pt>
                <c:pt idx="23804">
                  <c:v>458.26839999999999</c:v>
                </c:pt>
                <c:pt idx="23805">
                  <c:v>458.27030000000002</c:v>
                </c:pt>
                <c:pt idx="23806">
                  <c:v>458.2722</c:v>
                </c:pt>
                <c:pt idx="23807">
                  <c:v>458.27460000000002</c:v>
                </c:pt>
                <c:pt idx="23808">
                  <c:v>458.27600000000001</c:v>
                </c:pt>
                <c:pt idx="23809">
                  <c:v>458.27780000000001</c:v>
                </c:pt>
                <c:pt idx="23810">
                  <c:v>458.2792</c:v>
                </c:pt>
                <c:pt idx="23811">
                  <c:v>458.28179999999998</c:v>
                </c:pt>
                <c:pt idx="23812">
                  <c:v>458.2824</c:v>
                </c:pt>
                <c:pt idx="23813">
                  <c:v>458.28370000000001</c:v>
                </c:pt>
                <c:pt idx="23814">
                  <c:v>458.28570000000002</c:v>
                </c:pt>
                <c:pt idx="23815">
                  <c:v>458.28840000000002</c:v>
                </c:pt>
                <c:pt idx="23816">
                  <c:v>458.29</c:v>
                </c:pt>
                <c:pt idx="23817">
                  <c:v>458.29160000000002</c:v>
                </c:pt>
                <c:pt idx="23818">
                  <c:v>458.29410000000001</c:v>
                </c:pt>
                <c:pt idx="23819">
                  <c:v>458.29599999999999</c:v>
                </c:pt>
                <c:pt idx="23820">
                  <c:v>458.298</c:v>
                </c:pt>
                <c:pt idx="23821">
                  <c:v>458.29969999999997</c:v>
                </c:pt>
                <c:pt idx="23822">
                  <c:v>458.30130000000003</c:v>
                </c:pt>
                <c:pt idx="23823">
                  <c:v>458.303</c:v>
                </c:pt>
                <c:pt idx="23824">
                  <c:v>458.30340000000001</c:v>
                </c:pt>
                <c:pt idx="23825">
                  <c:v>458.30540000000002</c:v>
                </c:pt>
                <c:pt idx="23826">
                  <c:v>458.30720000000002</c:v>
                </c:pt>
                <c:pt idx="23827">
                  <c:v>458.3082</c:v>
                </c:pt>
                <c:pt idx="23828">
                  <c:v>458.30939999999998</c:v>
                </c:pt>
                <c:pt idx="23829">
                  <c:v>458.31</c:v>
                </c:pt>
                <c:pt idx="23830">
                  <c:v>458.31290000000001</c:v>
                </c:pt>
                <c:pt idx="23831">
                  <c:v>458.31459999999998</c:v>
                </c:pt>
                <c:pt idx="23832">
                  <c:v>458.31560000000002</c:v>
                </c:pt>
                <c:pt idx="23833">
                  <c:v>458.31880000000001</c:v>
                </c:pt>
                <c:pt idx="23834">
                  <c:v>458.32040000000001</c:v>
                </c:pt>
                <c:pt idx="23835">
                  <c:v>458.32330000000002</c:v>
                </c:pt>
                <c:pt idx="23836">
                  <c:v>458.32389999999998</c:v>
                </c:pt>
                <c:pt idx="23837">
                  <c:v>458.32459999999998</c:v>
                </c:pt>
                <c:pt idx="23838">
                  <c:v>458.32619999999997</c:v>
                </c:pt>
                <c:pt idx="23839">
                  <c:v>458.32889999999998</c:v>
                </c:pt>
                <c:pt idx="23840">
                  <c:v>458.3306</c:v>
                </c:pt>
                <c:pt idx="23841">
                  <c:v>458.33249999999998</c:v>
                </c:pt>
                <c:pt idx="23842">
                  <c:v>458.33359999999999</c:v>
                </c:pt>
                <c:pt idx="23843">
                  <c:v>458.33429999999998</c:v>
                </c:pt>
                <c:pt idx="23844">
                  <c:v>458.33600000000001</c:v>
                </c:pt>
                <c:pt idx="23845">
                  <c:v>458.3372</c:v>
                </c:pt>
                <c:pt idx="23846">
                  <c:v>458.33980000000003</c:v>
                </c:pt>
                <c:pt idx="23847">
                  <c:v>458.3417</c:v>
                </c:pt>
                <c:pt idx="23848">
                  <c:v>458.34359999999998</c:v>
                </c:pt>
                <c:pt idx="23849">
                  <c:v>458.3458</c:v>
                </c:pt>
                <c:pt idx="23850">
                  <c:v>458.34800000000001</c:v>
                </c:pt>
                <c:pt idx="23851">
                  <c:v>458.35019999999997</c:v>
                </c:pt>
                <c:pt idx="23852">
                  <c:v>458.351</c:v>
                </c:pt>
                <c:pt idx="23853">
                  <c:v>458.35410000000002</c:v>
                </c:pt>
                <c:pt idx="23854">
                  <c:v>458.35500000000002</c:v>
                </c:pt>
                <c:pt idx="23855">
                  <c:v>458.36020000000002</c:v>
                </c:pt>
                <c:pt idx="23856">
                  <c:v>458.36059999999998</c:v>
                </c:pt>
                <c:pt idx="23857">
                  <c:v>458.3648</c:v>
                </c:pt>
                <c:pt idx="23858">
                  <c:v>458.36619999999999</c:v>
                </c:pt>
                <c:pt idx="23859">
                  <c:v>458.36840000000001</c:v>
                </c:pt>
                <c:pt idx="23860">
                  <c:v>458.37</c:v>
                </c:pt>
                <c:pt idx="23861">
                  <c:v>458.37060000000002</c:v>
                </c:pt>
                <c:pt idx="23862">
                  <c:v>458.37419999999997</c:v>
                </c:pt>
                <c:pt idx="23863">
                  <c:v>458.37520000000001</c:v>
                </c:pt>
                <c:pt idx="23864">
                  <c:v>458.3775</c:v>
                </c:pt>
                <c:pt idx="23865">
                  <c:v>458.37849999999997</c:v>
                </c:pt>
                <c:pt idx="23866">
                  <c:v>458.38080000000002</c:v>
                </c:pt>
                <c:pt idx="23867">
                  <c:v>458.38260000000002</c:v>
                </c:pt>
                <c:pt idx="23868">
                  <c:v>458.38249999999999</c:v>
                </c:pt>
                <c:pt idx="23869">
                  <c:v>458.38459999999998</c:v>
                </c:pt>
                <c:pt idx="23870">
                  <c:v>458.3854</c:v>
                </c:pt>
                <c:pt idx="23871">
                  <c:v>458.38709999999998</c:v>
                </c:pt>
                <c:pt idx="23872">
                  <c:v>458.38909999999998</c:v>
                </c:pt>
                <c:pt idx="23873">
                  <c:v>458.3913</c:v>
                </c:pt>
                <c:pt idx="23874">
                  <c:v>458.39100000000002</c:v>
                </c:pt>
                <c:pt idx="23875">
                  <c:v>458.392</c:v>
                </c:pt>
                <c:pt idx="23876">
                  <c:v>458.39420000000001</c:v>
                </c:pt>
                <c:pt idx="23877">
                  <c:v>458.39640000000003</c:v>
                </c:pt>
                <c:pt idx="23878">
                  <c:v>458.39839999999998</c:v>
                </c:pt>
                <c:pt idx="23879">
                  <c:v>458.40039999999999</c:v>
                </c:pt>
                <c:pt idx="23880">
                  <c:v>458.40199999999999</c:v>
                </c:pt>
                <c:pt idx="23881">
                  <c:v>458.40390000000002</c:v>
                </c:pt>
                <c:pt idx="23882">
                  <c:v>458.4074</c:v>
                </c:pt>
                <c:pt idx="23883">
                  <c:v>458.40679999999998</c:v>
                </c:pt>
                <c:pt idx="23884">
                  <c:v>458.40899999999999</c:v>
                </c:pt>
                <c:pt idx="23885">
                  <c:v>458.41109999999998</c:v>
                </c:pt>
                <c:pt idx="23886">
                  <c:v>458.4144</c:v>
                </c:pt>
                <c:pt idx="23887">
                  <c:v>458.41520000000003</c:v>
                </c:pt>
                <c:pt idx="23888">
                  <c:v>458.41629999999998</c:v>
                </c:pt>
                <c:pt idx="23889">
                  <c:v>458.41759999999999</c:v>
                </c:pt>
                <c:pt idx="23890">
                  <c:v>458.41989999999998</c:v>
                </c:pt>
                <c:pt idx="23891">
                  <c:v>458.42140000000001</c:v>
                </c:pt>
                <c:pt idx="23892">
                  <c:v>458.42140000000001</c:v>
                </c:pt>
                <c:pt idx="23893">
                  <c:v>458.42320000000001</c:v>
                </c:pt>
                <c:pt idx="23894">
                  <c:v>458.42520000000002</c:v>
                </c:pt>
                <c:pt idx="23895">
                  <c:v>458.42619999999999</c:v>
                </c:pt>
                <c:pt idx="23896">
                  <c:v>458.42700000000002</c:v>
                </c:pt>
                <c:pt idx="23897">
                  <c:v>458.4289</c:v>
                </c:pt>
                <c:pt idx="23898">
                  <c:v>458.43040000000002</c:v>
                </c:pt>
                <c:pt idx="23899">
                  <c:v>458.43200000000002</c:v>
                </c:pt>
                <c:pt idx="23900">
                  <c:v>458.43380000000002</c:v>
                </c:pt>
                <c:pt idx="23901">
                  <c:v>458.43560000000002</c:v>
                </c:pt>
                <c:pt idx="23902">
                  <c:v>458.43729999999999</c:v>
                </c:pt>
                <c:pt idx="23903">
                  <c:v>458.43830000000003</c:v>
                </c:pt>
                <c:pt idx="23904">
                  <c:v>458.43979999999999</c:v>
                </c:pt>
                <c:pt idx="23905">
                  <c:v>458.44220000000001</c:v>
                </c:pt>
                <c:pt idx="23906">
                  <c:v>458.44499999999999</c:v>
                </c:pt>
                <c:pt idx="23907">
                  <c:v>458.44409999999999</c:v>
                </c:pt>
                <c:pt idx="23908">
                  <c:v>458.44619999999998</c:v>
                </c:pt>
                <c:pt idx="23909">
                  <c:v>458.44929999999999</c:v>
                </c:pt>
                <c:pt idx="23910">
                  <c:v>458.4502</c:v>
                </c:pt>
                <c:pt idx="23911">
                  <c:v>458.452</c:v>
                </c:pt>
                <c:pt idx="23912">
                  <c:v>458.45150000000001</c:v>
                </c:pt>
                <c:pt idx="23913">
                  <c:v>458.45440000000002</c:v>
                </c:pt>
                <c:pt idx="23914">
                  <c:v>458.45549999999997</c:v>
                </c:pt>
                <c:pt idx="23915">
                  <c:v>458.45819999999998</c:v>
                </c:pt>
                <c:pt idx="23916">
                  <c:v>458.4597</c:v>
                </c:pt>
                <c:pt idx="23917">
                  <c:v>458.4624</c:v>
                </c:pt>
                <c:pt idx="23918">
                  <c:v>458.46300000000002</c:v>
                </c:pt>
                <c:pt idx="23919">
                  <c:v>458.46480000000003</c:v>
                </c:pt>
                <c:pt idx="23920">
                  <c:v>458.4676</c:v>
                </c:pt>
                <c:pt idx="23921">
                  <c:v>458.46879999999999</c:v>
                </c:pt>
                <c:pt idx="23922">
                  <c:v>458.47059999999999</c:v>
                </c:pt>
                <c:pt idx="23923">
                  <c:v>458.47</c:v>
                </c:pt>
                <c:pt idx="23924">
                  <c:v>458.4717</c:v>
                </c:pt>
                <c:pt idx="23925">
                  <c:v>458.47430000000003</c:v>
                </c:pt>
                <c:pt idx="23926">
                  <c:v>458.47579999999999</c:v>
                </c:pt>
                <c:pt idx="23927">
                  <c:v>458.47820000000002</c:v>
                </c:pt>
                <c:pt idx="23928">
                  <c:v>458.48059999999998</c:v>
                </c:pt>
                <c:pt idx="23929">
                  <c:v>458.48200000000003</c:v>
                </c:pt>
                <c:pt idx="23930">
                  <c:v>458.4837</c:v>
                </c:pt>
                <c:pt idx="23931">
                  <c:v>458.48439999999999</c:v>
                </c:pt>
                <c:pt idx="23932">
                  <c:v>458.4871</c:v>
                </c:pt>
                <c:pt idx="23933">
                  <c:v>458.48880000000003</c:v>
                </c:pt>
                <c:pt idx="23934">
                  <c:v>458.49079999999998</c:v>
                </c:pt>
                <c:pt idx="23935">
                  <c:v>458.49360000000001</c:v>
                </c:pt>
                <c:pt idx="23936">
                  <c:v>458.49400000000003</c:v>
                </c:pt>
                <c:pt idx="23937">
                  <c:v>458.49540000000002</c:v>
                </c:pt>
                <c:pt idx="23938">
                  <c:v>458.49779999999998</c:v>
                </c:pt>
                <c:pt idx="23939">
                  <c:v>458.4982</c:v>
                </c:pt>
                <c:pt idx="23940">
                  <c:v>458.49939999999998</c:v>
                </c:pt>
                <c:pt idx="23941">
                  <c:v>458.50220000000002</c:v>
                </c:pt>
                <c:pt idx="23942">
                  <c:v>458.50330000000002</c:v>
                </c:pt>
                <c:pt idx="23943">
                  <c:v>458.505</c:v>
                </c:pt>
                <c:pt idx="23944">
                  <c:v>458.5068</c:v>
                </c:pt>
                <c:pt idx="23945">
                  <c:v>458.50799999999998</c:v>
                </c:pt>
                <c:pt idx="23946">
                  <c:v>458.5086</c:v>
                </c:pt>
                <c:pt idx="23947">
                  <c:v>458.51100000000002</c:v>
                </c:pt>
                <c:pt idx="23948">
                  <c:v>458.51130000000001</c:v>
                </c:pt>
                <c:pt idx="23949">
                  <c:v>458.51310000000001</c:v>
                </c:pt>
                <c:pt idx="23950">
                  <c:v>458.517</c:v>
                </c:pt>
                <c:pt idx="23951">
                  <c:v>458.5172</c:v>
                </c:pt>
                <c:pt idx="23952">
                  <c:v>458.52</c:v>
                </c:pt>
                <c:pt idx="23953">
                  <c:v>458.52100000000002</c:v>
                </c:pt>
                <c:pt idx="23954">
                  <c:v>458.52260000000001</c:v>
                </c:pt>
                <c:pt idx="23955">
                  <c:v>458.524</c:v>
                </c:pt>
                <c:pt idx="23956">
                  <c:v>458.52499999999998</c:v>
                </c:pt>
                <c:pt idx="23957">
                  <c:v>458.52659999999997</c:v>
                </c:pt>
                <c:pt idx="23958">
                  <c:v>458.52780000000001</c:v>
                </c:pt>
                <c:pt idx="23959">
                  <c:v>458.5317</c:v>
                </c:pt>
                <c:pt idx="23960">
                  <c:v>458.53179999999998</c:v>
                </c:pt>
                <c:pt idx="23961">
                  <c:v>458.53359999999998</c:v>
                </c:pt>
                <c:pt idx="23962">
                  <c:v>458.5342</c:v>
                </c:pt>
                <c:pt idx="23963">
                  <c:v>458.53680000000003</c:v>
                </c:pt>
                <c:pt idx="23964">
                  <c:v>458.53730000000002</c:v>
                </c:pt>
                <c:pt idx="23965">
                  <c:v>458.54</c:v>
                </c:pt>
                <c:pt idx="23966">
                  <c:v>458.54219999999998</c:v>
                </c:pt>
                <c:pt idx="23967">
                  <c:v>458.54300000000001</c:v>
                </c:pt>
                <c:pt idx="23968">
                  <c:v>458.54399999999998</c:v>
                </c:pt>
                <c:pt idx="23969">
                  <c:v>458.54559999999998</c:v>
                </c:pt>
                <c:pt idx="23970">
                  <c:v>458.548</c:v>
                </c:pt>
                <c:pt idx="23971">
                  <c:v>458.55079999999998</c:v>
                </c:pt>
                <c:pt idx="23972">
                  <c:v>458.55040000000002</c:v>
                </c:pt>
                <c:pt idx="23973">
                  <c:v>458.55259999999998</c:v>
                </c:pt>
                <c:pt idx="23974">
                  <c:v>458.55459999999999</c:v>
                </c:pt>
                <c:pt idx="23975">
                  <c:v>458.55399999999997</c:v>
                </c:pt>
                <c:pt idx="23976">
                  <c:v>458.55619999999999</c:v>
                </c:pt>
                <c:pt idx="23977">
                  <c:v>458.55900000000003</c:v>
                </c:pt>
                <c:pt idx="23978">
                  <c:v>458.56099999999998</c:v>
                </c:pt>
                <c:pt idx="23979">
                  <c:v>458.56299999999999</c:v>
                </c:pt>
                <c:pt idx="23980">
                  <c:v>458.565</c:v>
                </c:pt>
                <c:pt idx="23981">
                  <c:v>458.56560000000002</c:v>
                </c:pt>
                <c:pt idx="23982">
                  <c:v>458.5668</c:v>
                </c:pt>
                <c:pt idx="23983">
                  <c:v>458.56799999999998</c:v>
                </c:pt>
                <c:pt idx="23984">
                  <c:v>458.56979999999999</c:v>
                </c:pt>
                <c:pt idx="23985">
                  <c:v>458.57170000000002</c:v>
                </c:pt>
                <c:pt idx="23986">
                  <c:v>458.57499999999999</c:v>
                </c:pt>
                <c:pt idx="23987">
                  <c:v>458.57580000000002</c:v>
                </c:pt>
                <c:pt idx="23988">
                  <c:v>458.57760000000002</c:v>
                </c:pt>
                <c:pt idx="23989">
                  <c:v>458.57859999999999</c:v>
                </c:pt>
                <c:pt idx="23990">
                  <c:v>458.58019999999999</c:v>
                </c:pt>
                <c:pt idx="23991">
                  <c:v>458.58280000000002</c:v>
                </c:pt>
                <c:pt idx="23992">
                  <c:v>458.58499999999998</c:v>
                </c:pt>
                <c:pt idx="23993">
                  <c:v>458.58629999999999</c:v>
                </c:pt>
                <c:pt idx="23994">
                  <c:v>458.58769999999998</c:v>
                </c:pt>
                <c:pt idx="23995">
                  <c:v>458.58960000000002</c:v>
                </c:pt>
                <c:pt idx="23996">
                  <c:v>458.59219999999999</c:v>
                </c:pt>
                <c:pt idx="23997">
                  <c:v>458.5924</c:v>
                </c:pt>
                <c:pt idx="23998">
                  <c:v>458.5951</c:v>
                </c:pt>
                <c:pt idx="23999">
                  <c:v>458.59800000000001</c:v>
                </c:pt>
                <c:pt idx="24000">
                  <c:v>458.59840000000003</c:v>
                </c:pt>
                <c:pt idx="24001">
                  <c:v>458.5992</c:v>
                </c:pt>
                <c:pt idx="24002">
                  <c:v>458.60039999999998</c:v>
                </c:pt>
                <c:pt idx="24003">
                  <c:v>458.60399999999998</c:v>
                </c:pt>
                <c:pt idx="24004">
                  <c:v>458.60410000000002</c:v>
                </c:pt>
                <c:pt idx="24005">
                  <c:v>458.6046</c:v>
                </c:pt>
                <c:pt idx="24006">
                  <c:v>458.60629999999998</c:v>
                </c:pt>
                <c:pt idx="24007">
                  <c:v>458.608</c:v>
                </c:pt>
                <c:pt idx="24008">
                  <c:v>458.60969999999998</c:v>
                </c:pt>
                <c:pt idx="24009">
                  <c:v>458.61009999999999</c:v>
                </c:pt>
                <c:pt idx="24010">
                  <c:v>458.6112</c:v>
                </c:pt>
                <c:pt idx="24011">
                  <c:v>458.61340000000001</c:v>
                </c:pt>
                <c:pt idx="24012">
                  <c:v>458.61660000000001</c:v>
                </c:pt>
                <c:pt idx="24013">
                  <c:v>458.61799999999999</c:v>
                </c:pt>
                <c:pt idx="24014">
                  <c:v>458.61720000000003</c:v>
                </c:pt>
                <c:pt idx="24015">
                  <c:v>458.6207</c:v>
                </c:pt>
                <c:pt idx="24016">
                  <c:v>458.6223</c:v>
                </c:pt>
                <c:pt idx="24017">
                  <c:v>458.62430000000001</c:v>
                </c:pt>
                <c:pt idx="24018">
                  <c:v>458.62540000000001</c:v>
                </c:pt>
                <c:pt idx="24019">
                  <c:v>458.6266</c:v>
                </c:pt>
                <c:pt idx="24020">
                  <c:v>458.62869999999998</c:v>
                </c:pt>
                <c:pt idx="24021">
                  <c:v>458.6302</c:v>
                </c:pt>
                <c:pt idx="24022">
                  <c:v>458.63170000000002</c:v>
                </c:pt>
                <c:pt idx="24023">
                  <c:v>458.6352</c:v>
                </c:pt>
                <c:pt idx="24024">
                  <c:v>458.63560000000001</c:v>
                </c:pt>
                <c:pt idx="24025">
                  <c:v>458.63600000000002</c:v>
                </c:pt>
                <c:pt idx="24026">
                  <c:v>458.63839999999999</c:v>
                </c:pt>
                <c:pt idx="24027">
                  <c:v>458.63900000000001</c:v>
                </c:pt>
                <c:pt idx="24028">
                  <c:v>458.64019999999999</c:v>
                </c:pt>
                <c:pt idx="24029">
                  <c:v>458.64170000000001</c:v>
                </c:pt>
                <c:pt idx="24030">
                  <c:v>458.64299999999997</c:v>
                </c:pt>
                <c:pt idx="24031">
                  <c:v>458.64510000000001</c:v>
                </c:pt>
                <c:pt idx="24032">
                  <c:v>458.64710000000002</c:v>
                </c:pt>
                <c:pt idx="24033">
                  <c:v>458.64760000000001</c:v>
                </c:pt>
                <c:pt idx="24034">
                  <c:v>458.64960000000002</c:v>
                </c:pt>
                <c:pt idx="24035">
                  <c:v>458.65120000000002</c:v>
                </c:pt>
                <c:pt idx="24036">
                  <c:v>458.65140000000002</c:v>
                </c:pt>
                <c:pt idx="24037">
                  <c:v>458.6533</c:v>
                </c:pt>
                <c:pt idx="24038">
                  <c:v>458.6558</c:v>
                </c:pt>
                <c:pt idx="24039">
                  <c:v>458.65629999999999</c:v>
                </c:pt>
                <c:pt idx="24040">
                  <c:v>458.65800000000002</c:v>
                </c:pt>
                <c:pt idx="24041">
                  <c:v>458.65899999999999</c:v>
                </c:pt>
                <c:pt idx="24042">
                  <c:v>458.6626</c:v>
                </c:pt>
                <c:pt idx="24043">
                  <c:v>458.66390000000001</c:v>
                </c:pt>
                <c:pt idx="24044">
                  <c:v>458.66520000000003</c:v>
                </c:pt>
                <c:pt idx="24045">
                  <c:v>458.66660000000002</c:v>
                </c:pt>
                <c:pt idx="24046">
                  <c:v>458.66840000000002</c:v>
                </c:pt>
                <c:pt idx="24047">
                  <c:v>458.67</c:v>
                </c:pt>
                <c:pt idx="24048">
                  <c:v>458.67239999999998</c:v>
                </c:pt>
                <c:pt idx="24049">
                  <c:v>458.67410000000001</c:v>
                </c:pt>
                <c:pt idx="24050">
                  <c:v>458.67579999999998</c:v>
                </c:pt>
                <c:pt idx="24051">
                  <c:v>458.6773</c:v>
                </c:pt>
                <c:pt idx="24052">
                  <c:v>458.67809999999997</c:v>
                </c:pt>
                <c:pt idx="24053">
                  <c:v>458.67880000000002</c:v>
                </c:pt>
                <c:pt idx="24054">
                  <c:v>458.68150000000003</c:v>
                </c:pt>
                <c:pt idx="24055">
                  <c:v>458.68279999999999</c:v>
                </c:pt>
                <c:pt idx="24056">
                  <c:v>458.68459999999999</c:v>
                </c:pt>
                <c:pt idx="24057">
                  <c:v>458.68619999999999</c:v>
                </c:pt>
                <c:pt idx="24058">
                  <c:v>458.6891</c:v>
                </c:pt>
                <c:pt idx="24059">
                  <c:v>458.68979999999999</c:v>
                </c:pt>
                <c:pt idx="24060">
                  <c:v>458.69170000000003</c:v>
                </c:pt>
                <c:pt idx="24061">
                  <c:v>458.69260000000003</c:v>
                </c:pt>
                <c:pt idx="24062">
                  <c:v>458.69389999999999</c:v>
                </c:pt>
                <c:pt idx="24063">
                  <c:v>458.69459999999998</c:v>
                </c:pt>
                <c:pt idx="24064">
                  <c:v>458.69729999999998</c:v>
                </c:pt>
                <c:pt idx="24065">
                  <c:v>458.69929999999999</c:v>
                </c:pt>
                <c:pt idx="24066">
                  <c:v>458.7002</c:v>
                </c:pt>
                <c:pt idx="24067">
                  <c:v>458.7011</c:v>
                </c:pt>
                <c:pt idx="24068">
                  <c:v>458.70339999999999</c:v>
                </c:pt>
                <c:pt idx="24069">
                  <c:v>458.70530000000002</c:v>
                </c:pt>
                <c:pt idx="24070">
                  <c:v>458.70740000000001</c:v>
                </c:pt>
                <c:pt idx="24071">
                  <c:v>458.70839999999998</c:v>
                </c:pt>
                <c:pt idx="24072">
                  <c:v>458.70940000000002</c:v>
                </c:pt>
                <c:pt idx="24073">
                  <c:v>458.71170000000001</c:v>
                </c:pt>
                <c:pt idx="24074">
                  <c:v>458.7133</c:v>
                </c:pt>
                <c:pt idx="24075">
                  <c:v>458.71390000000002</c:v>
                </c:pt>
                <c:pt idx="24076">
                  <c:v>458.71640000000002</c:v>
                </c:pt>
                <c:pt idx="24077">
                  <c:v>458.71719999999999</c:v>
                </c:pt>
                <c:pt idx="24078">
                  <c:v>458.71710000000002</c:v>
                </c:pt>
                <c:pt idx="24079">
                  <c:v>458.71870000000001</c:v>
                </c:pt>
                <c:pt idx="24080">
                  <c:v>458.72129999999999</c:v>
                </c:pt>
                <c:pt idx="24081">
                  <c:v>458.72300000000001</c:v>
                </c:pt>
                <c:pt idx="24082">
                  <c:v>458.72539999999998</c:v>
                </c:pt>
                <c:pt idx="24083">
                  <c:v>458.72660000000002</c:v>
                </c:pt>
                <c:pt idx="24084">
                  <c:v>458.72840000000002</c:v>
                </c:pt>
                <c:pt idx="24085">
                  <c:v>458.73079999999999</c:v>
                </c:pt>
                <c:pt idx="24086">
                  <c:v>458.7321</c:v>
                </c:pt>
                <c:pt idx="24087">
                  <c:v>458.7328</c:v>
                </c:pt>
                <c:pt idx="24088">
                  <c:v>458.73520000000002</c:v>
                </c:pt>
                <c:pt idx="24089">
                  <c:v>458.7362</c:v>
                </c:pt>
                <c:pt idx="24090">
                  <c:v>458.73759999999999</c:v>
                </c:pt>
                <c:pt idx="24091">
                  <c:v>458.7398</c:v>
                </c:pt>
                <c:pt idx="24092">
                  <c:v>458.74209999999999</c:v>
                </c:pt>
                <c:pt idx="24093">
                  <c:v>458.74310000000003</c:v>
                </c:pt>
                <c:pt idx="24094">
                  <c:v>458.74529999999999</c:v>
                </c:pt>
                <c:pt idx="24095">
                  <c:v>458.74720000000002</c:v>
                </c:pt>
                <c:pt idx="24096">
                  <c:v>458.74900000000002</c:v>
                </c:pt>
                <c:pt idx="24097">
                  <c:v>458.7509</c:v>
                </c:pt>
                <c:pt idx="24098">
                  <c:v>458.75119999999998</c:v>
                </c:pt>
                <c:pt idx="24099">
                  <c:v>458.75220000000002</c:v>
                </c:pt>
                <c:pt idx="24100">
                  <c:v>458.75319999999999</c:v>
                </c:pt>
                <c:pt idx="24101">
                  <c:v>458.75470000000001</c:v>
                </c:pt>
                <c:pt idx="24102">
                  <c:v>458.75670000000002</c:v>
                </c:pt>
                <c:pt idx="24103">
                  <c:v>458.75799999999998</c:v>
                </c:pt>
                <c:pt idx="24104">
                  <c:v>458.75819999999999</c:v>
                </c:pt>
                <c:pt idx="24105">
                  <c:v>458.7604</c:v>
                </c:pt>
                <c:pt idx="24106">
                  <c:v>458.76080000000002</c:v>
                </c:pt>
                <c:pt idx="24107">
                  <c:v>458.76299999999998</c:v>
                </c:pt>
                <c:pt idx="24108">
                  <c:v>458.7638</c:v>
                </c:pt>
                <c:pt idx="24109">
                  <c:v>458.76560000000001</c:v>
                </c:pt>
                <c:pt idx="24110">
                  <c:v>458.76929999999999</c:v>
                </c:pt>
                <c:pt idx="24111">
                  <c:v>458.76940000000002</c:v>
                </c:pt>
                <c:pt idx="24112">
                  <c:v>458.7697</c:v>
                </c:pt>
                <c:pt idx="24113">
                  <c:v>458.77170000000001</c:v>
                </c:pt>
                <c:pt idx="24114">
                  <c:v>458.77300000000002</c:v>
                </c:pt>
                <c:pt idx="24115">
                  <c:v>458.77539999999999</c:v>
                </c:pt>
                <c:pt idx="24116">
                  <c:v>458.77620000000002</c:v>
                </c:pt>
                <c:pt idx="24117">
                  <c:v>458.7774</c:v>
                </c:pt>
                <c:pt idx="24118">
                  <c:v>458.7817</c:v>
                </c:pt>
                <c:pt idx="24119">
                  <c:v>458.78410000000002</c:v>
                </c:pt>
                <c:pt idx="24120">
                  <c:v>458.7835</c:v>
                </c:pt>
                <c:pt idx="24121">
                  <c:v>458.78500000000003</c:v>
                </c:pt>
                <c:pt idx="24122">
                  <c:v>458.7876</c:v>
                </c:pt>
                <c:pt idx="24123">
                  <c:v>458.78859999999997</c:v>
                </c:pt>
                <c:pt idx="24124">
                  <c:v>458.79</c:v>
                </c:pt>
                <c:pt idx="24125">
                  <c:v>458.79199999999997</c:v>
                </c:pt>
                <c:pt idx="24126">
                  <c:v>458.79450000000003</c:v>
                </c:pt>
                <c:pt idx="24127">
                  <c:v>458.79719999999998</c:v>
                </c:pt>
                <c:pt idx="24128">
                  <c:v>458.79759999999999</c:v>
                </c:pt>
                <c:pt idx="24129">
                  <c:v>458.79849999999999</c:v>
                </c:pt>
                <c:pt idx="24130">
                  <c:v>458.80059999999997</c:v>
                </c:pt>
                <c:pt idx="24131">
                  <c:v>458.8032</c:v>
                </c:pt>
                <c:pt idx="24132">
                  <c:v>458.8039</c:v>
                </c:pt>
                <c:pt idx="24133">
                  <c:v>458.80520000000001</c:v>
                </c:pt>
                <c:pt idx="24134">
                  <c:v>458.80500000000001</c:v>
                </c:pt>
                <c:pt idx="24135">
                  <c:v>458.80779999999999</c:v>
                </c:pt>
                <c:pt idx="24136">
                  <c:v>458.80829999999997</c:v>
                </c:pt>
                <c:pt idx="24137">
                  <c:v>458.81099999999998</c:v>
                </c:pt>
                <c:pt idx="24138">
                  <c:v>458.81139999999999</c:v>
                </c:pt>
                <c:pt idx="24139">
                  <c:v>458.81479999999999</c:v>
                </c:pt>
                <c:pt idx="24140">
                  <c:v>458.8168</c:v>
                </c:pt>
                <c:pt idx="24141">
                  <c:v>458.81760000000003</c:v>
                </c:pt>
                <c:pt idx="24142">
                  <c:v>458.81979999999999</c:v>
                </c:pt>
                <c:pt idx="24143">
                  <c:v>458.82</c:v>
                </c:pt>
                <c:pt idx="24144">
                  <c:v>458.8227</c:v>
                </c:pt>
                <c:pt idx="24145">
                  <c:v>458.82479999999998</c:v>
                </c:pt>
                <c:pt idx="24146">
                  <c:v>458.82499999999999</c:v>
                </c:pt>
                <c:pt idx="24147">
                  <c:v>458.82760000000002</c:v>
                </c:pt>
                <c:pt idx="24148">
                  <c:v>458.83</c:v>
                </c:pt>
                <c:pt idx="24149">
                  <c:v>458.8304</c:v>
                </c:pt>
                <c:pt idx="24150">
                  <c:v>458.83139999999997</c:v>
                </c:pt>
                <c:pt idx="24151">
                  <c:v>458.83370000000002</c:v>
                </c:pt>
                <c:pt idx="24152">
                  <c:v>458.83460000000002</c:v>
                </c:pt>
                <c:pt idx="24153">
                  <c:v>458.83569999999997</c:v>
                </c:pt>
                <c:pt idx="24154">
                  <c:v>458.83730000000003</c:v>
                </c:pt>
                <c:pt idx="24155">
                  <c:v>458.83870000000002</c:v>
                </c:pt>
                <c:pt idx="24156">
                  <c:v>458.83949999999999</c:v>
                </c:pt>
                <c:pt idx="24157">
                  <c:v>458.84140000000002</c:v>
                </c:pt>
                <c:pt idx="24158">
                  <c:v>458.84379999999999</c:v>
                </c:pt>
                <c:pt idx="24159">
                  <c:v>458.84410000000003</c:v>
                </c:pt>
                <c:pt idx="24160">
                  <c:v>458.84699999999998</c:v>
                </c:pt>
                <c:pt idx="24161">
                  <c:v>458.84739999999999</c:v>
                </c:pt>
                <c:pt idx="24162">
                  <c:v>458.84769999999997</c:v>
                </c:pt>
                <c:pt idx="24163">
                  <c:v>458.8494</c:v>
                </c:pt>
                <c:pt idx="24164">
                  <c:v>458.85120000000001</c:v>
                </c:pt>
                <c:pt idx="24165">
                  <c:v>458.8526</c:v>
                </c:pt>
                <c:pt idx="24166">
                  <c:v>458.85340000000002</c:v>
                </c:pt>
                <c:pt idx="24167">
                  <c:v>458.85559999999998</c:v>
                </c:pt>
                <c:pt idx="24168">
                  <c:v>458.8578</c:v>
                </c:pt>
                <c:pt idx="24169">
                  <c:v>458.86090000000002</c:v>
                </c:pt>
                <c:pt idx="24170">
                  <c:v>458.86</c:v>
                </c:pt>
                <c:pt idx="24171">
                  <c:v>458.86200000000002</c:v>
                </c:pt>
                <c:pt idx="24172">
                  <c:v>458.8648</c:v>
                </c:pt>
                <c:pt idx="24173">
                  <c:v>458.86709999999999</c:v>
                </c:pt>
                <c:pt idx="24174">
                  <c:v>458.86619999999999</c:v>
                </c:pt>
                <c:pt idx="24175">
                  <c:v>458.86959999999999</c:v>
                </c:pt>
                <c:pt idx="24176">
                  <c:v>458.87099999999998</c:v>
                </c:pt>
                <c:pt idx="24177">
                  <c:v>458.8734</c:v>
                </c:pt>
                <c:pt idx="24178">
                  <c:v>458.87360000000001</c:v>
                </c:pt>
                <c:pt idx="24179">
                  <c:v>458.87569999999999</c:v>
                </c:pt>
                <c:pt idx="24180">
                  <c:v>458.87540000000001</c:v>
                </c:pt>
                <c:pt idx="24181">
                  <c:v>458.8775</c:v>
                </c:pt>
                <c:pt idx="24182">
                  <c:v>458.8784</c:v>
                </c:pt>
                <c:pt idx="24183">
                  <c:v>458.88029999999998</c:v>
                </c:pt>
                <c:pt idx="24184">
                  <c:v>458.88200000000001</c:v>
                </c:pt>
                <c:pt idx="24185">
                  <c:v>458.8836</c:v>
                </c:pt>
                <c:pt idx="24186">
                  <c:v>458.88470000000001</c:v>
                </c:pt>
                <c:pt idx="24187">
                  <c:v>458.88740000000001</c:v>
                </c:pt>
                <c:pt idx="24188">
                  <c:v>458.88909999999998</c:v>
                </c:pt>
                <c:pt idx="24189">
                  <c:v>458.88959999999997</c:v>
                </c:pt>
                <c:pt idx="24190">
                  <c:v>458.89170000000001</c:v>
                </c:pt>
                <c:pt idx="24191">
                  <c:v>458.89299999999997</c:v>
                </c:pt>
                <c:pt idx="24192">
                  <c:v>458.89359999999999</c:v>
                </c:pt>
                <c:pt idx="24193">
                  <c:v>458.89490000000001</c:v>
                </c:pt>
                <c:pt idx="24194">
                  <c:v>458.89589999999998</c:v>
                </c:pt>
                <c:pt idx="24195">
                  <c:v>458.89800000000002</c:v>
                </c:pt>
                <c:pt idx="24196">
                  <c:v>458.89890000000003</c:v>
                </c:pt>
                <c:pt idx="24197">
                  <c:v>458.9008</c:v>
                </c:pt>
                <c:pt idx="24198">
                  <c:v>458.90379999999999</c:v>
                </c:pt>
                <c:pt idx="24199">
                  <c:v>458.90449999999998</c:v>
                </c:pt>
                <c:pt idx="24200">
                  <c:v>458.90620000000001</c:v>
                </c:pt>
                <c:pt idx="24201">
                  <c:v>458.9074</c:v>
                </c:pt>
                <c:pt idx="24202">
                  <c:v>458.90910000000002</c:v>
                </c:pt>
                <c:pt idx="24203">
                  <c:v>458.90980000000002</c:v>
                </c:pt>
                <c:pt idx="24204">
                  <c:v>458.91269999999997</c:v>
                </c:pt>
                <c:pt idx="24205">
                  <c:v>458.91399999999999</c:v>
                </c:pt>
                <c:pt idx="24206">
                  <c:v>458.91480000000001</c:v>
                </c:pt>
                <c:pt idx="24207">
                  <c:v>458.91660000000002</c:v>
                </c:pt>
                <c:pt idx="24208">
                  <c:v>458.91719999999998</c:v>
                </c:pt>
                <c:pt idx="24209">
                  <c:v>458.92070000000001</c:v>
                </c:pt>
                <c:pt idx="24210">
                  <c:v>458.92090000000002</c:v>
                </c:pt>
                <c:pt idx="24211">
                  <c:v>458.92340000000002</c:v>
                </c:pt>
                <c:pt idx="24212">
                  <c:v>458.92239999999998</c:v>
                </c:pt>
                <c:pt idx="24213">
                  <c:v>458.92439999999999</c:v>
                </c:pt>
                <c:pt idx="24214">
                  <c:v>458.92540000000002</c:v>
                </c:pt>
                <c:pt idx="24215">
                  <c:v>458.92770000000002</c:v>
                </c:pt>
                <c:pt idx="24216">
                  <c:v>458.92689999999999</c:v>
                </c:pt>
                <c:pt idx="24217">
                  <c:v>458.92809999999997</c:v>
                </c:pt>
                <c:pt idx="24218">
                  <c:v>458.92880000000002</c:v>
                </c:pt>
                <c:pt idx="24219">
                  <c:v>458.93099999999998</c:v>
                </c:pt>
                <c:pt idx="24220">
                  <c:v>458.93259999999998</c:v>
                </c:pt>
                <c:pt idx="24221">
                  <c:v>458.93439999999998</c:v>
                </c:pt>
                <c:pt idx="24222">
                  <c:v>458.93759999999997</c:v>
                </c:pt>
                <c:pt idx="24223">
                  <c:v>458.93799999999999</c:v>
                </c:pt>
                <c:pt idx="24224">
                  <c:v>458.93950000000001</c:v>
                </c:pt>
                <c:pt idx="24225">
                  <c:v>458.94040000000001</c:v>
                </c:pt>
                <c:pt idx="24226">
                  <c:v>458.94220000000001</c:v>
                </c:pt>
                <c:pt idx="24227">
                  <c:v>458.9434</c:v>
                </c:pt>
                <c:pt idx="24228">
                  <c:v>458.9468</c:v>
                </c:pt>
                <c:pt idx="24229">
                  <c:v>458.9477</c:v>
                </c:pt>
                <c:pt idx="24230">
                  <c:v>458.94799999999998</c:v>
                </c:pt>
                <c:pt idx="24231">
                  <c:v>458.95080000000002</c:v>
                </c:pt>
                <c:pt idx="24232">
                  <c:v>458.95100000000002</c:v>
                </c:pt>
                <c:pt idx="24233">
                  <c:v>458.9522</c:v>
                </c:pt>
                <c:pt idx="24234">
                  <c:v>458.95429999999999</c:v>
                </c:pt>
                <c:pt idx="24235">
                  <c:v>458.95549999999997</c:v>
                </c:pt>
                <c:pt idx="24236">
                  <c:v>458.95620000000002</c:v>
                </c:pt>
                <c:pt idx="24237">
                  <c:v>458.95909999999998</c:v>
                </c:pt>
                <c:pt idx="24238">
                  <c:v>458.96089999999998</c:v>
                </c:pt>
                <c:pt idx="24239">
                  <c:v>458.9606</c:v>
                </c:pt>
                <c:pt idx="24240">
                  <c:v>458.96339999999998</c:v>
                </c:pt>
                <c:pt idx="24241">
                  <c:v>458.96460000000002</c:v>
                </c:pt>
                <c:pt idx="24242">
                  <c:v>458.9665</c:v>
                </c:pt>
                <c:pt idx="24243">
                  <c:v>458.96719999999999</c:v>
                </c:pt>
                <c:pt idx="24244">
                  <c:v>458.9683</c:v>
                </c:pt>
                <c:pt idx="24245">
                  <c:v>458.96890000000002</c:v>
                </c:pt>
                <c:pt idx="24246">
                  <c:v>458.97129999999999</c:v>
                </c:pt>
                <c:pt idx="24247">
                  <c:v>458.97210000000001</c:v>
                </c:pt>
                <c:pt idx="24248">
                  <c:v>458.97370000000001</c:v>
                </c:pt>
                <c:pt idx="24249">
                  <c:v>458.97710000000001</c:v>
                </c:pt>
                <c:pt idx="24250">
                  <c:v>458.9787</c:v>
                </c:pt>
                <c:pt idx="24251">
                  <c:v>458.97910000000002</c:v>
                </c:pt>
                <c:pt idx="24252">
                  <c:v>458.98099999999999</c:v>
                </c:pt>
                <c:pt idx="24253">
                  <c:v>458.9828</c:v>
                </c:pt>
                <c:pt idx="24254">
                  <c:v>458.98500000000001</c:v>
                </c:pt>
                <c:pt idx="24255">
                  <c:v>458.98630000000003</c:v>
                </c:pt>
                <c:pt idx="24256">
                  <c:v>458.988</c:v>
                </c:pt>
                <c:pt idx="24257">
                  <c:v>458.98869999999999</c:v>
                </c:pt>
                <c:pt idx="24258">
                  <c:v>458.99040000000002</c:v>
                </c:pt>
                <c:pt idx="24259">
                  <c:v>458.99239999999998</c:v>
                </c:pt>
                <c:pt idx="24260">
                  <c:v>458.99369999999999</c:v>
                </c:pt>
                <c:pt idx="24261">
                  <c:v>458.99579999999997</c:v>
                </c:pt>
                <c:pt idx="24262">
                  <c:v>458.99650000000003</c:v>
                </c:pt>
                <c:pt idx="24263">
                  <c:v>458.99880000000002</c:v>
                </c:pt>
                <c:pt idx="24264">
                  <c:v>459</c:v>
                </c:pt>
                <c:pt idx="24265">
                  <c:v>459.00080000000003</c:v>
                </c:pt>
                <c:pt idx="24266">
                  <c:v>459.00400000000002</c:v>
                </c:pt>
                <c:pt idx="24267">
                  <c:v>459.00360000000001</c:v>
                </c:pt>
                <c:pt idx="24268">
                  <c:v>459.00479999999999</c:v>
                </c:pt>
                <c:pt idx="24269">
                  <c:v>459.00540000000001</c:v>
                </c:pt>
                <c:pt idx="24270">
                  <c:v>459.00700000000001</c:v>
                </c:pt>
                <c:pt idx="24271">
                  <c:v>459.00839999999999</c:v>
                </c:pt>
                <c:pt idx="24272">
                  <c:v>459.0104</c:v>
                </c:pt>
                <c:pt idx="24273">
                  <c:v>459.0127</c:v>
                </c:pt>
                <c:pt idx="24274">
                  <c:v>459.01260000000002</c:v>
                </c:pt>
                <c:pt idx="24275">
                  <c:v>459.01310000000001</c:v>
                </c:pt>
                <c:pt idx="24276">
                  <c:v>459.01479999999998</c:v>
                </c:pt>
                <c:pt idx="24277">
                  <c:v>459.0163</c:v>
                </c:pt>
                <c:pt idx="24278">
                  <c:v>459.01760000000002</c:v>
                </c:pt>
                <c:pt idx="24279">
                  <c:v>459.02</c:v>
                </c:pt>
                <c:pt idx="24280">
                  <c:v>459.02159999999998</c:v>
                </c:pt>
                <c:pt idx="24281">
                  <c:v>459.02179999999998</c:v>
                </c:pt>
                <c:pt idx="24282">
                  <c:v>459.02359999999999</c:v>
                </c:pt>
                <c:pt idx="24283">
                  <c:v>459.02699999999999</c:v>
                </c:pt>
                <c:pt idx="24284">
                  <c:v>459.02879999999999</c:v>
                </c:pt>
                <c:pt idx="24285">
                  <c:v>459.03</c:v>
                </c:pt>
                <c:pt idx="24286">
                  <c:v>459.03129999999999</c:v>
                </c:pt>
                <c:pt idx="24287">
                  <c:v>459.03359999999998</c:v>
                </c:pt>
                <c:pt idx="24288">
                  <c:v>459.03480000000002</c:v>
                </c:pt>
                <c:pt idx="24289">
                  <c:v>459.03460000000001</c:v>
                </c:pt>
                <c:pt idx="24290">
                  <c:v>459.03660000000002</c:v>
                </c:pt>
                <c:pt idx="24291">
                  <c:v>459.03800000000001</c:v>
                </c:pt>
                <c:pt idx="24292">
                  <c:v>459.0385</c:v>
                </c:pt>
                <c:pt idx="24293">
                  <c:v>459.03859999999997</c:v>
                </c:pt>
                <c:pt idx="24294">
                  <c:v>459.04340000000002</c:v>
                </c:pt>
                <c:pt idx="24295">
                  <c:v>459.04480000000001</c:v>
                </c:pt>
                <c:pt idx="24296">
                  <c:v>459.04539999999997</c:v>
                </c:pt>
                <c:pt idx="24297">
                  <c:v>459.04680000000002</c:v>
                </c:pt>
                <c:pt idx="24298">
                  <c:v>459.04849999999999</c:v>
                </c:pt>
                <c:pt idx="24299">
                  <c:v>459.04919999999998</c:v>
                </c:pt>
                <c:pt idx="24300">
                  <c:v>459.05040000000002</c:v>
                </c:pt>
                <c:pt idx="24301">
                  <c:v>459.05239999999998</c:v>
                </c:pt>
                <c:pt idx="24302">
                  <c:v>459.05500000000001</c:v>
                </c:pt>
                <c:pt idx="24303">
                  <c:v>459.05500000000001</c:v>
                </c:pt>
                <c:pt idx="24304">
                  <c:v>459.05599999999998</c:v>
                </c:pt>
                <c:pt idx="24305">
                  <c:v>459.0582</c:v>
                </c:pt>
                <c:pt idx="24306">
                  <c:v>459.0598</c:v>
                </c:pt>
                <c:pt idx="24307">
                  <c:v>459.06189999999998</c:v>
                </c:pt>
                <c:pt idx="24308">
                  <c:v>459.06479999999999</c:v>
                </c:pt>
                <c:pt idx="24309">
                  <c:v>459.0652</c:v>
                </c:pt>
                <c:pt idx="24310">
                  <c:v>459.06560000000002</c:v>
                </c:pt>
                <c:pt idx="24311">
                  <c:v>459.06830000000002</c:v>
                </c:pt>
                <c:pt idx="24312">
                  <c:v>459.06979999999999</c:v>
                </c:pt>
                <c:pt idx="24313">
                  <c:v>459.06970000000001</c:v>
                </c:pt>
                <c:pt idx="24314">
                  <c:v>459.07150000000001</c:v>
                </c:pt>
                <c:pt idx="24315">
                  <c:v>459.07389999999998</c:v>
                </c:pt>
                <c:pt idx="24316">
                  <c:v>459.0754</c:v>
                </c:pt>
                <c:pt idx="24317">
                  <c:v>459.07580000000002</c:v>
                </c:pt>
                <c:pt idx="24318">
                  <c:v>459.07600000000002</c:v>
                </c:pt>
                <c:pt idx="24319">
                  <c:v>459.0788</c:v>
                </c:pt>
                <c:pt idx="24320">
                  <c:v>459.0813</c:v>
                </c:pt>
                <c:pt idx="24321">
                  <c:v>459.08210000000003</c:v>
                </c:pt>
                <c:pt idx="24322">
                  <c:v>459.08429999999998</c:v>
                </c:pt>
                <c:pt idx="24323">
                  <c:v>459.08589999999998</c:v>
                </c:pt>
                <c:pt idx="24324">
                  <c:v>459.08609999999999</c:v>
                </c:pt>
                <c:pt idx="24325">
                  <c:v>459.08839999999998</c:v>
                </c:pt>
                <c:pt idx="24326">
                  <c:v>459.09</c:v>
                </c:pt>
                <c:pt idx="24327">
                  <c:v>459.08940000000001</c:v>
                </c:pt>
                <c:pt idx="24328">
                  <c:v>459.09179999999998</c:v>
                </c:pt>
                <c:pt idx="24329">
                  <c:v>459.09370000000001</c:v>
                </c:pt>
                <c:pt idx="24330">
                  <c:v>459.09440000000001</c:v>
                </c:pt>
                <c:pt idx="24331">
                  <c:v>459.09589999999997</c:v>
                </c:pt>
                <c:pt idx="24332">
                  <c:v>459.0992</c:v>
                </c:pt>
                <c:pt idx="24333">
                  <c:v>459.0994</c:v>
                </c:pt>
                <c:pt idx="24334">
                  <c:v>459.10160000000002</c:v>
                </c:pt>
                <c:pt idx="24335">
                  <c:v>459.10300000000001</c:v>
                </c:pt>
                <c:pt idx="24336">
                  <c:v>459.1046</c:v>
                </c:pt>
                <c:pt idx="24337">
                  <c:v>459.10700000000003</c:v>
                </c:pt>
                <c:pt idx="24338">
                  <c:v>459.1087</c:v>
                </c:pt>
                <c:pt idx="24339">
                  <c:v>459.10879999999997</c:v>
                </c:pt>
                <c:pt idx="24340">
                  <c:v>459.1096</c:v>
                </c:pt>
                <c:pt idx="24341">
                  <c:v>459.10969999999998</c:v>
                </c:pt>
                <c:pt idx="24342">
                  <c:v>459.11189999999999</c:v>
                </c:pt>
                <c:pt idx="24343">
                  <c:v>459.11340000000001</c:v>
                </c:pt>
                <c:pt idx="24344">
                  <c:v>459.11369999999999</c:v>
                </c:pt>
                <c:pt idx="24345">
                  <c:v>459.11399999999998</c:v>
                </c:pt>
                <c:pt idx="24346">
                  <c:v>459.11619999999999</c:v>
                </c:pt>
                <c:pt idx="24347">
                  <c:v>459.11840000000001</c:v>
                </c:pt>
                <c:pt idx="24348">
                  <c:v>459.11869999999999</c:v>
                </c:pt>
                <c:pt idx="24349">
                  <c:v>459.12169999999998</c:v>
                </c:pt>
                <c:pt idx="24350">
                  <c:v>459.12240000000003</c:v>
                </c:pt>
                <c:pt idx="24351">
                  <c:v>459.12279999999998</c:v>
                </c:pt>
                <c:pt idx="24352">
                  <c:v>459.125</c:v>
                </c:pt>
                <c:pt idx="24353">
                  <c:v>459.12599999999998</c:v>
                </c:pt>
                <c:pt idx="24354">
                  <c:v>459.1284</c:v>
                </c:pt>
                <c:pt idx="24355">
                  <c:v>459.12950000000001</c:v>
                </c:pt>
                <c:pt idx="24356">
                  <c:v>459.13159999999999</c:v>
                </c:pt>
                <c:pt idx="24357">
                  <c:v>459.1336</c:v>
                </c:pt>
                <c:pt idx="24358">
                  <c:v>459.13529999999997</c:v>
                </c:pt>
                <c:pt idx="24359">
                  <c:v>459.13679999999999</c:v>
                </c:pt>
                <c:pt idx="24360">
                  <c:v>459.13729999999998</c:v>
                </c:pt>
                <c:pt idx="24361">
                  <c:v>459.13830000000002</c:v>
                </c:pt>
                <c:pt idx="24362">
                  <c:v>459.14030000000002</c:v>
                </c:pt>
                <c:pt idx="24363">
                  <c:v>459.14109999999999</c:v>
                </c:pt>
                <c:pt idx="24364">
                  <c:v>459.14260000000002</c:v>
                </c:pt>
                <c:pt idx="24365">
                  <c:v>459.14510000000001</c:v>
                </c:pt>
                <c:pt idx="24366">
                  <c:v>459.1456</c:v>
                </c:pt>
                <c:pt idx="24367">
                  <c:v>459.14800000000002</c:v>
                </c:pt>
                <c:pt idx="24368">
                  <c:v>459.1481</c:v>
                </c:pt>
                <c:pt idx="24369">
                  <c:v>459.15039999999999</c:v>
                </c:pt>
                <c:pt idx="24370">
                  <c:v>459.15140000000002</c:v>
                </c:pt>
                <c:pt idx="24371">
                  <c:v>459.15300000000002</c:v>
                </c:pt>
                <c:pt idx="24372">
                  <c:v>459.15480000000002</c:v>
                </c:pt>
                <c:pt idx="24373">
                  <c:v>459.15620000000001</c:v>
                </c:pt>
                <c:pt idx="24374">
                  <c:v>459.15839999999997</c:v>
                </c:pt>
                <c:pt idx="24375">
                  <c:v>459.15780000000001</c:v>
                </c:pt>
                <c:pt idx="24376">
                  <c:v>459.15980000000002</c:v>
                </c:pt>
                <c:pt idx="24377">
                  <c:v>459.16019999999997</c:v>
                </c:pt>
                <c:pt idx="24378">
                  <c:v>459.16039999999998</c:v>
                </c:pt>
                <c:pt idx="24379">
                  <c:v>459.1626</c:v>
                </c:pt>
                <c:pt idx="24380">
                  <c:v>459.1626</c:v>
                </c:pt>
                <c:pt idx="24381">
                  <c:v>459.16539999999998</c:v>
                </c:pt>
                <c:pt idx="24382">
                  <c:v>459.16739999999999</c:v>
                </c:pt>
                <c:pt idx="24383">
                  <c:v>459.1678</c:v>
                </c:pt>
                <c:pt idx="24384">
                  <c:v>459.16980000000001</c:v>
                </c:pt>
                <c:pt idx="24385">
                  <c:v>459.17110000000002</c:v>
                </c:pt>
                <c:pt idx="24386">
                  <c:v>459.17200000000003</c:v>
                </c:pt>
                <c:pt idx="24387">
                  <c:v>459.17349999999999</c:v>
                </c:pt>
                <c:pt idx="24388">
                  <c:v>459.17599999999999</c:v>
                </c:pt>
                <c:pt idx="24389">
                  <c:v>459.17689999999999</c:v>
                </c:pt>
                <c:pt idx="24390">
                  <c:v>459.17840000000001</c:v>
                </c:pt>
                <c:pt idx="24391">
                  <c:v>459.18119999999999</c:v>
                </c:pt>
                <c:pt idx="24392">
                  <c:v>459.18239999999997</c:v>
                </c:pt>
                <c:pt idx="24393">
                  <c:v>459.18439999999998</c:v>
                </c:pt>
                <c:pt idx="24394">
                  <c:v>459.1866</c:v>
                </c:pt>
                <c:pt idx="24395">
                  <c:v>459.18720000000002</c:v>
                </c:pt>
                <c:pt idx="24396">
                  <c:v>459.18799999999999</c:v>
                </c:pt>
                <c:pt idx="24397">
                  <c:v>459.18939999999998</c:v>
                </c:pt>
                <c:pt idx="24398">
                  <c:v>459.19139999999999</c:v>
                </c:pt>
                <c:pt idx="24399">
                  <c:v>459.19260000000003</c:v>
                </c:pt>
                <c:pt idx="24400">
                  <c:v>459.19459999999998</c:v>
                </c:pt>
                <c:pt idx="24401">
                  <c:v>459.19529999999997</c:v>
                </c:pt>
                <c:pt idx="24402">
                  <c:v>459.19740000000002</c:v>
                </c:pt>
                <c:pt idx="24403">
                  <c:v>459.19779999999997</c:v>
                </c:pt>
                <c:pt idx="24404">
                  <c:v>459.19959999999998</c:v>
                </c:pt>
                <c:pt idx="24405">
                  <c:v>459.20190000000002</c:v>
                </c:pt>
                <c:pt idx="24406">
                  <c:v>459.20280000000002</c:v>
                </c:pt>
                <c:pt idx="24407">
                  <c:v>459.20260000000002</c:v>
                </c:pt>
                <c:pt idx="24408">
                  <c:v>459.20499999999998</c:v>
                </c:pt>
                <c:pt idx="24409">
                  <c:v>459.2072</c:v>
                </c:pt>
                <c:pt idx="24410">
                  <c:v>459.20839999999998</c:v>
                </c:pt>
                <c:pt idx="24411">
                  <c:v>459.20819999999998</c:v>
                </c:pt>
                <c:pt idx="24412">
                  <c:v>459.20979999999997</c:v>
                </c:pt>
                <c:pt idx="24413">
                  <c:v>459.21039999999999</c:v>
                </c:pt>
                <c:pt idx="24414">
                  <c:v>459.2131</c:v>
                </c:pt>
                <c:pt idx="24415">
                  <c:v>459.21420000000001</c:v>
                </c:pt>
                <c:pt idx="24416">
                  <c:v>459.21620000000001</c:v>
                </c:pt>
                <c:pt idx="24417">
                  <c:v>459.21859999999998</c:v>
                </c:pt>
                <c:pt idx="24418">
                  <c:v>459.22019999999998</c:v>
                </c:pt>
                <c:pt idx="24419">
                  <c:v>459.22140000000002</c:v>
                </c:pt>
                <c:pt idx="24420">
                  <c:v>459.22280000000001</c:v>
                </c:pt>
                <c:pt idx="24421">
                  <c:v>459.22340000000003</c:v>
                </c:pt>
                <c:pt idx="24422">
                  <c:v>459.22500000000002</c:v>
                </c:pt>
                <c:pt idx="24423">
                  <c:v>459.22719999999998</c:v>
                </c:pt>
                <c:pt idx="24424">
                  <c:v>459.22699999999998</c:v>
                </c:pt>
                <c:pt idx="24425">
                  <c:v>459.23009999999999</c:v>
                </c:pt>
                <c:pt idx="24426">
                  <c:v>459.2312</c:v>
                </c:pt>
                <c:pt idx="24427">
                  <c:v>459.23160000000001</c:v>
                </c:pt>
                <c:pt idx="24428">
                  <c:v>459.23200000000003</c:v>
                </c:pt>
                <c:pt idx="24429">
                  <c:v>459.23250000000002</c:v>
                </c:pt>
                <c:pt idx="24430">
                  <c:v>459.23320000000001</c:v>
                </c:pt>
                <c:pt idx="24431">
                  <c:v>459.23419999999999</c:v>
                </c:pt>
                <c:pt idx="24432">
                  <c:v>459.23610000000002</c:v>
                </c:pt>
                <c:pt idx="24433">
                  <c:v>459.238</c:v>
                </c:pt>
                <c:pt idx="24434">
                  <c:v>459.24040000000002</c:v>
                </c:pt>
                <c:pt idx="24435">
                  <c:v>459.24279999999999</c:v>
                </c:pt>
                <c:pt idx="24436">
                  <c:v>459.24540000000002</c:v>
                </c:pt>
                <c:pt idx="24437">
                  <c:v>459.24779999999998</c:v>
                </c:pt>
                <c:pt idx="24438">
                  <c:v>459.25150000000002</c:v>
                </c:pt>
                <c:pt idx="24439">
                  <c:v>459.25409999999999</c:v>
                </c:pt>
                <c:pt idx="24440">
                  <c:v>459.25819999999999</c:v>
                </c:pt>
                <c:pt idx="24441">
                  <c:v>459.26260000000002</c:v>
                </c:pt>
                <c:pt idx="24442">
                  <c:v>459.26580000000001</c:v>
                </c:pt>
                <c:pt idx="24443">
                  <c:v>459.27109999999999</c:v>
                </c:pt>
                <c:pt idx="24444">
                  <c:v>459.27620000000002</c:v>
                </c:pt>
                <c:pt idx="24445">
                  <c:v>459.27850000000001</c:v>
                </c:pt>
                <c:pt idx="24446">
                  <c:v>459.28250000000003</c:v>
                </c:pt>
                <c:pt idx="24447">
                  <c:v>459.28660000000002</c:v>
                </c:pt>
                <c:pt idx="24448">
                  <c:v>459.29</c:v>
                </c:pt>
                <c:pt idx="24449">
                  <c:v>459.2944</c:v>
                </c:pt>
                <c:pt idx="24450">
                  <c:v>459.29820000000001</c:v>
                </c:pt>
                <c:pt idx="24451">
                  <c:v>459.30220000000003</c:v>
                </c:pt>
                <c:pt idx="24452">
                  <c:v>459.30430000000001</c:v>
                </c:pt>
                <c:pt idx="24453">
                  <c:v>459.30779999999999</c:v>
                </c:pt>
                <c:pt idx="24454">
                  <c:v>459.30849999999998</c:v>
                </c:pt>
                <c:pt idx="24455">
                  <c:v>459.31400000000002</c:v>
                </c:pt>
                <c:pt idx="24456">
                  <c:v>459.31540000000001</c:v>
                </c:pt>
                <c:pt idx="24457">
                  <c:v>459.31830000000002</c:v>
                </c:pt>
                <c:pt idx="24458">
                  <c:v>459.31830000000002</c:v>
                </c:pt>
                <c:pt idx="24459">
                  <c:v>459.32060000000001</c:v>
                </c:pt>
                <c:pt idx="24460">
                  <c:v>459.32240000000002</c:v>
                </c:pt>
                <c:pt idx="24461">
                  <c:v>459.32499999999999</c:v>
                </c:pt>
                <c:pt idx="24462">
                  <c:v>459.32499999999999</c:v>
                </c:pt>
                <c:pt idx="24463">
                  <c:v>459.32909999999998</c:v>
                </c:pt>
                <c:pt idx="24464">
                  <c:v>459.32889999999998</c:v>
                </c:pt>
                <c:pt idx="24465">
                  <c:v>459.3304</c:v>
                </c:pt>
                <c:pt idx="24466">
                  <c:v>459.33179999999999</c:v>
                </c:pt>
                <c:pt idx="24467">
                  <c:v>459.33339999999998</c:v>
                </c:pt>
                <c:pt idx="24468">
                  <c:v>459.334</c:v>
                </c:pt>
                <c:pt idx="24469">
                  <c:v>459.33589999999998</c:v>
                </c:pt>
                <c:pt idx="24470">
                  <c:v>459.33519999999999</c:v>
                </c:pt>
                <c:pt idx="24471">
                  <c:v>459.33499999999998</c:v>
                </c:pt>
                <c:pt idx="24472">
                  <c:v>459.33640000000003</c:v>
                </c:pt>
                <c:pt idx="24473">
                  <c:v>459.33760000000001</c:v>
                </c:pt>
                <c:pt idx="24474">
                  <c:v>459.34089999999998</c:v>
                </c:pt>
                <c:pt idx="24475">
                  <c:v>459.34059999999999</c:v>
                </c:pt>
                <c:pt idx="24476">
                  <c:v>459.3424</c:v>
                </c:pt>
                <c:pt idx="24477">
                  <c:v>459.3433</c:v>
                </c:pt>
                <c:pt idx="24478">
                  <c:v>459.34249999999997</c:v>
                </c:pt>
                <c:pt idx="24479">
                  <c:v>459.34519999999998</c:v>
                </c:pt>
                <c:pt idx="24480">
                  <c:v>459.34660000000002</c:v>
                </c:pt>
                <c:pt idx="24481">
                  <c:v>459.34980000000002</c:v>
                </c:pt>
                <c:pt idx="24482">
                  <c:v>459.35109999999997</c:v>
                </c:pt>
                <c:pt idx="24483">
                  <c:v>459.35329999999999</c:v>
                </c:pt>
                <c:pt idx="24484">
                  <c:v>459.35480000000001</c:v>
                </c:pt>
                <c:pt idx="24485">
                  <c:v>459.3562</c:v>
                </c:pt>
                <c:pt idx="24486">
                  <c:v>459.358</c:v>
                </c:pt>
                <c:pt idx="24487">
                  <c:v>459.35910000000001</c:v>
                </c:pt>
                <c:pt idx="24488">
                  <c:v>459.36200000000002</c:v>
                </c:pt>
                <c:pt idx="24489">
                  <c:v>459.36239999999998</c:v>
                </c:pt>
                <c:pt idx="24490">
                  <c:v>459.3648</c:v>
                </c:pt>
                <c:pt idx="24491">
                  <c:v>459.36559999999997</c:v>
                </c:pt>
                <c:pt idx="24492">
                  <c:v>459.36799999999999</c:v>
                </c:pt>
                <c:pt idx="24493">
                  <c:v>459.3682</c:v>
                </c:pt>
                <c:pt idx="24494">
                  <c:v>459.36930000000001</c:v>
                </c:pt>
                <c:pt idx="24495">
                  <c:v>459.37090000000001</c:v>
                </c:pt>
                <c:pt idx="24496">
                  <c:v>459.37360000000001</c:v>
                </c:pt>
                <c:pt idx="24497">
                  <c:v>459.37459999999999</c:v>
                </c:pt>
                <c:pt idx="24498">
                  <c:v>459.37540000000001</c:v>
                </c:pt>
                <c:pt idx="24499">
                  <c:v>459.37740000000002</c:v>
                </c:pt>
                <c:pt idx="24500">
                  <c:v>459.37779999999998</c:v>
                </c:pt>
                <c:pt idx="24501">
                  <c:v>459.3784</c:v>
                </c:pt>
                <c:pt idx="24502">
                  <c:v>459.38</c:v>
                </c:pt>
                <c:pt idx="24503">
                  <c:v>459.37959999999998</c:v>
                </c:pt>
                <c:pt idx="24504">
                  <c:v>459.38240000000002</c:v>
                </c:pt>
                <c:pt idx="24505">
                  <c:v>459.38240000000002</c:v>
                </c:pt>
                <c:pt idx="24506">
                  <c:v>459.38459999999998</c:v>
                </c:pt>
                <c:pt idx="24507">
                  <c:v>459.38619999999997</c:v>
                </c:pt>
                <c:pt idx="24508">
                  <c:v>459.38720000000001</c:v>
                </c:pt>
                <c:pt idx="24509">
                  <c:v>459.38839999999999</c:v>
                </c:pt>
                <c:pt idx="24510">
                  <c:v>459.3886</c:v>
                </c:pt>
                <c:pt idx="24511">
                  <c:v>459.39120000000003</c:v>
                </c:pt>
                <c:pt idx="24512">
                  <c:v>459.3922</c:v>
                </c:pt>
                <c:pt idx="24513">
                  <c:v>459.39260000000002</c:v>
                </c:pt>
                <c:pt idx="24514">
                  <c:v>459.39339999999999</c:v>
                </c:pt>
                <c:pt idx="24515">
                  <c:v>459.39569999999998</c:v>
                </c:pt>
                <c:pt idx="24516">
                  <c:v>459.39499999999998</c:v>
                </c:pt>
                <c:pt idx="24517">
                  <c:v>459.39569999999998</c:v>
                </c:pt>
                <c:pt idx="24518">
                  <c:v>459.39830000000001</c:v>
                </c:pt>
                <c:pt idx="24519">
                  <c:v>459.39800000000002</c:v>
                </c:pt>
                <c:pt idx="24520">
                  <c:v>459.39960000000002</c:v>
                </c:pt>
                <c:pt idx="24521">
                  <c:v>459.40039999999999</c:v>
                </c:pt>
                <c:pt idx="24522">
                  <c:v>459.40140000000002</c:v>
                </c:pt>
                <c:pt idx="24523">
                  <c:v>459.40300000000002</c:v>
                </c:pt>
                <c:pt idx="24524">
                  <c:v>459.40539999999999</c:v>
                </c:pt>
                <c:pt idx="24525">
                  <c:v>459.40629999999999</c:v>
                </c:pt>
                <c:pt idx="24526">
                  <c:v>459.4074</c:v>
                </c:pt>
                <c:pt idx="24527">
                  <c:v>459.41059999999999</c:v>
                </c:pt>
                <c:pt idx="24528">
                  <c:v>459.41079999999999</c:v>
                </c:pt>
                <c:pt idx="24529">
                  <c:v>459.4119</c:v>
                </c:pt>
                <c:pt idx="24530">
                  <c:v>459.41390000000001</c:v>
                </c:pt>
                <c:pt idx="24531">
                  <c:v>459.41559999999998</c:v>
                </c:pt>
                <c:pt idx="24532">
                  <c:v>459.41609999999997</c:v>
                </c:pt>
                <c:pt idx="24533">
                  <c:v>459.41759999999999</c:v>
                </c:pt>
                <c:pt idx="24534">
                  <c:v>459.41930000000002</c:v>
                </c:pt>
                <c:pt idx="24535">
                  <c:v>459.42149999999998</c:v>
                </c:pt>
                <c:pt idx="24536">
                  <c:v>459.42340000000002</c:v>
                </c:pt>
                <c:pt idx="24537">
                  <c:v>459.42419999999998</c:v>
                </c:pt>
                <c:pt idx="24538">
                  <c:v>459.42579999999998</c:v>
                </c:pt>
                <c:pt idx="24539">
                  <c:v>459.42829999999998</c:v>
                </c:pt>
                <c:pt idx="24540">
                  <c:v>459.42739999999998</c:v>
                </c:pt>
                <c:pt idx="24541">
                  <c:v>459.428</c:v>
                </c:pt>
                <c:pt idx="24542">
                  <c:v>459.43119999999999</c:v>
                </c:pt>
                <c:pt idx="24543">
                  <c:v>459.43020000000001</c:v>
                </c:pt>
                <c:pt idx="24544">
                  <c:v>459.43110000000001</c:v>
                </c:pt>
                <c:pt idx="24545">
                  <c:v>459.4341</c:v>
                </c:pt>
                <c:pt idx="24546">
                  <c:v>459.4348</c:v>
                </c:pt>
                <c:pt idx="24547">
                  <c:v>459.43560000000002</c:v>
                </c:pt>
                <c:pt idx="24548">
                  <c:v>459.43599999999998</c:v>
                </c:pt>
                <c:pt idx="24549">
                  <c:v>459.43740000000003</c:v>
                </c:pt>
                <c:pt idx="24550">
                  <c:v>459.43979999999999</c:v>
                </c:pt>
                <c:pt idx="24551">
                  <c:v>459.44119999999998</c:v>
                </c:pt>
                <c:pt idx="24552">
                  <c:v>459.4425</c:v>
                </c:pt>
                <c:pt idx="24553">
                  <c:v>459.4434</c:v>
                </c:pt>
                <c:pt idx="24554">
                  <c:v>459.44540000000001</c:v>
                </c:pt>
                <c:pt idx="24555">
                  <c:v>459.44639999999998</c:v>
                </c:pt>
                <c:pt idx="24556">
                  <c:v>459.44799999999998</c:v>
                </c:pt>
                <c:pt idx="24557">
                  <c:v>459.4502</c:v>
                </c:pt>
                <c:pt idx="24558">
                  <c:v>459.45030000000003</c:v>
                </c:pt>
                <c:pt idx="24559">
                  <c:v>459.45249999999999</c:v>
                </c:pt>
                <c:pt idx="24560">
                  <c:v>459.45400000000001</c:v>
                </c:pt>
                <c:pt idx="24561">
                  <c:v>459.45499999999998</c:v>
                </c:pt>
                <c:pt idx="24562">
                  <c:v>459.45600000000002</c:v>
                </c:pt>
                <c:pt idx="24563">
                  <c:v>459.45679999999999</c:v>
                </c:pt>
                <c:pt idx="24564">
                  <c:v>459.4572</c:v>
                </c:pt>
                <c:pt idx="24565">
                  <c:v>459.45890000000003</c:v>
                </c:pt>
                <c:pt idx="24566">
                  <c:v>459.46</c:v>
                </c:pt>
                <c:pt idx="24567">
                  <c:v>459.4606</c:v>
                </c:pt>
                <c:pt idx="24568">
                  <c:v>459.4622</c:v>
                </c:pt>
                <c:pt idx="24569">
                  <c:v>459.46300000000002</c:v>
                </c:pt>
                <c:pt idx="24570">
                  <c:v>459.46480000000003</c:v>
                </c:pt>
                <c:pt idx="24571">
                  <c:v>459.46600000000001</c:v>
                </c:pt>
                <c:pt idx="24572">
                  <c:v>459.46780000000001</c:v>
                </c:pt>
                <c:pt idx="24573">
                  <c:v>459.46699999999998</c:v>
                </c:pt>
                <c:pt idx="24574">
                  <c:v>459.4683</c:v>
                </c:pt>
                <c:pt idx="24575">
                  <c:v>459.47179999999997</c:v>
                </c:pt>
                <c:pt idx="24576">
                  <c:v>459.47399999999999</c:v>
                </c:pt>
                <c:pt idx="24577">
                  <c:v>459.47469999999998</c:v>
                </c:pt>
                <c:pt idx="24578">
                  <c:v>459.47460000000001</c:v>
                </c:pt>
                <c:pt idx="24579">
                  <c:v>459.47500000000002</c:v>
                </c:pt>
                <c:pt idx="24580">
                  <c:v>459.47609999999997</c:v>
                </c:pt>
                <c:pt idx="24581">
                  <c:v>459.47660000000002</c:v>
                </c:pt>
                <c:pt idx="24582">
                  <c:v>459.47969999999998</c:v>
                </c:pt>
                <c:pt idx="24583">
                  <c:v>459.47980000000001</c:v>
                </c:pt>
                <c:pt idx="24584">
                  <c:v>459.48200000000003</c:v>
                </c:pt>
                <c:pt idx="24585">
                  <c:v>459.4828</c:v>
                </c:pt>
                <c:pt idx="24586">
                  <c:v>459.48320000000001</c:v>
                </c:pt>
                <c:pt idx="24587">
                  <c:v>459.48439999999999</c:v>
                </c:pt>
                <c:pt idx="24588">
                  <c:v>459.48379999999997</c:v>
                </c:pt>
                <c:pt idx="24589">
                  <c:v>459.48579999999998</c:v>
                </c:pt>
                <c:pt idx="24590">
                  <c:v>459.48840000000001</c:v>
                </c:pt>
                <c:pt idx="24591">
                  <c:v>459.4898</c:v>
                </c:pt>
                <c:pt idx="24592">
                  <c:v>459.49029999999999</c:v>
                </c:pt>
                <c:pt idx="24593">
                  <c:v>459.49119999999999</c:v>
                </c:pt>
                <c:pt idx="24594">
                  <c:v>459.49200000000002</c:v>
                </c:pt>
                <c:pt idx="24595">
                  <c:v>459.4932</c:v>
                </c:pt>
                <c:pt idx="24596">
                  <c:v>459.49459999999999</c:v>
                </c:pt>
                <c:pt idx="24597">
                  <c:v>459.49590000000001</c:v>
                </c:pt>
                <c:pt idx="24598">
                  <c:v>459.49639999999999</c:v>
                </c:pt>
                <c:pt idx="24599">
                  <c:v>459.49770000000001</c:v>
                </c:pt>
                <c:pt idx="24600">
                  <c:v>459.49889999999999</c:v>
                </c:pt>
                <c:pt idx="24601">
                  <c:v>459.49959999999999</c:v>
                </c:pt>
                <c:pt idx="24602">
                  <c:v>459.50119999999998</c:v>
                </c:pt>
                <c:pt idx="24603">
                  <c:v>459.50189999999998</c:v>
                </c:pt>
                <c:pt idx="24604">
                  <c:v>459.50369999999998</c:v>
                </c:pt>
                <c:pt idx="24605">
                  <c:v>459.50330000000002</c:v>
                </c:pt>
                <c:pt idx="24606">
                  <c:v>459.50470000000001</c:v>
                </c:pt>
                <c:pt idx="24607">
                  <c:v>459.50420000000003</c:v>
                </c:pt>
                <c:pt idx="24608">
                  <c:v>459.50659999999999</c:v>
                </c:pt>
                <c:pt idx="24609">
                  <c:v>459.50779999999997</c:v>
                </c:pt>
                <c:pt idx="24610">
                  <c:v>459.50970000000001</c:v>
                </c:pt>
                <c:pt idx="24611">
                  <c:v>459.51150000000001</c:v>
                </c:pt>
                <c:pt idx="24612">
                  <c:v>459.51299999999998</c:v>
                </c:pt>
                <c:pt idx="24613">
                  <c:v>459.51429999999999</c:v>
                </c:pt>
                <c:pt idx="24614">
                  <c:v>459.51530000000002</c:v>
                </c:pt>
                <c:pt idx="24615">
                  <c:v>459.51740000000001</c:v>
                </c:pt>
                <c:pt idx="24616">
                  <c:v>459.51799999999997</c:v>
                </c:pt>
                <c:pt idx="24617">
                  <c:v>459.5206</c:v>
                </c:pt>
                <c:pt idx="24618">
                  <c:v>459.52199999999999</c:v>
                </c:pt>
                <c:pt idx="24619">
                  <c:v>459.5231</c:v>
                </c:pt>
                <c:pt idx="24620">
                  <c:v>459.52379999999999</c:v>
                </c:pt>
                <c:pt idx="24621">
                  <c:v>459.52460000000002</c:v>
                </c:pt>
                <c:pt idx="24622">
                  <c:v>459.52589999999998</c:v>
                </c:pt>
                <c:pt idx="24623">
                  <c:v>459.52710000000002</c:v>
                </c:pt>
                <c:pt idx="24624">
                  <c:v>459.5274</c:v>
                </c:pt>
                <c:pt idx="24625">
                  <c:v>459.52929999999998</c:v>
                </c:pt>
                <c:pt idx="24626">
                  <c:v>459.52960000000002</c:v>
                </c:pt>
                <c:pt idx="24627">
                  <c:v>459.53070000000002</c:v>
                </c:pt>
                <c:pt idx="24628">
                  <c:v>459.53300000000002</c:v>
                </c:pt>
                <c:pt idx="24629">
                  <c:v>459.5326</c:v>
                </c:pt>
                <c:pt idx="24630">
                  <c:v>459.53519999999997</c:v>
                </c:pt>
                <c:pt idx="24631">
                  <c:v>459.53699999999998</c:v>
                </c:pt>
                <c:pt idx="24632">
                  <c:v>459.53890000000001</c:v>
                </c:pt>
                <c:pt idx="24633">
                  <c:v>459.54020000000003</c:v>
                </c:pt>
                <c:pt idx="24634">
                  <c:v>459.54199999999997</c:v>
                </c:pt>
                <c:pt idx="24635">
                  <c:v>459.5428</c:v>
                </c:pt>
                <c:pt idx="24636">
                  <c:v>459.54259999999999</c:v>
                </c:pt>
                <c:pt idx="24637">
                  <c:v>459.54419999999999</c:v>
                </c:pt>
                <c:pt idx="24638">
                  <c:v>459.54599999999999</c:v>
                </c:pt>
                <c:pt idx="24639">
                  <c:v>459.54669999999999</c:v>
                </c:pt>
                <c:pt idx="24640">
                  <c:v>459.54680000000002</c:v>
                </c:pt>
                <c:pt idx="24641">
                  <c:v>459.54880000000003</c:v>
                </c:pt>
                <c:pt idx="24642">
                  <c:v>459.55070000000001</c:v>
                </c:pt>
                <c:pt idx="24643">
                  <c:v>459.55180000000001</c:v>
                </c:pt>
                <c:pt idx="24644">
                  <c:v>459.55270000000002</c:v>
                </c:pt>
                <c:pt idx="24645">
                  <c:v>459.55399999999997</c:v>
                </c:pt>
                <c:pt idx="24646">
                  <c:v>459.55430000000001</c:v>
                </c:pt>
                <c:pt idx="24647">
                  <c:v>459.55560000000003</c:v>
                </c:pt>
                <c:pt idx="24648">
                  <c:v>459.55779999999999</c:v>
                </c:pt>
                <c:pt idx="24649">
                  <c:v>459.55779999999999</c:v>
                </c:pt>
                <c:pt idx="24650">
                  <c:v>459.56</c:v>
                </c:pt>
                <c:pt idx="24651">
                  <c:v>459.56</c:v>
                </c:pt>
                <c:pt idx="24652">
                  <c:v>459.56099999999998</c:v>
                </c:pt>
                <c:pt idx="24653">
                  <c:v>459.56330000000003</c:v>
                </c:pt>
                <c:pt idx="24654">
                  <c:v>459.56459999999998</c:v>
                </c:pt>
                <c:pt idx="24655">
                  <c:v>459.5652</c:v>
                </c:pt>
                <c:pt idx="24656">
                  <c:v>459.56639999999999</c:v>
                </c:pt>
                <c:pt idx="24657">
                  <c:v>459.56740000000002</c:v>
                </c:pt>
                <c:pt idx="24658">
                  <c:v>459.56779999999998</c:v>
                </c:pt>
                <c:pt idx="24659">
                  <c:v>459.56920000000002</c:v>
                </c:pt>
                <c:pt idx="24660">
                  <c:v>459.57119999999998</c:v>
                </c:pt>
                <c:pt idx="24661">
                  <c:v>459.57130000000001</c:v>
                </c:pt>
                <c:pt idx="24662">
                  <c:v>459.57260000000002</c:v>
                </c:pt>
                <c:pt idx="24663">
                  <c:v>459.57389999999998</c:v>
                </c:pt>
                <c:pt idx="24664">
                  <c:v>459.57479999999998</c:v>
                </c:pt>
                <c:pt idx="24665">
                  <c:v>459.5772</c:v>
                </c:pt>
                <c:pt idx="24666">
                  <c:v>459.57799999999997</c:v>
                </c:pt>
                <c:pt idx="24667">
                  <c:v>459.57810000000001</c:v>
                </c:pt>
                <c:pt idx="24668">
                  <c:v>459.57859999999999</c:v>
                </c:pt>
                <c:pt idx="24669">
                  <c:v>459.57940000000002</c:v>
                </c:pt>
                <c:pt idx="24670">
                  <c:v>459.58100000000002</c:v>
                </c:pt>
                <c:pt idx="24671">
                  <c:v>459.5831</c:v>
                </c:pt>
                <c:pt idx="24672">
                  <c:v>459.584</c:v>
                </c:pt>
                <c:pt idx="24673">
                  <c:v>459.58629999999999</c:v>
                </c:pt>
                <c:pt idx="24674">
                  <c:v>459.58640000000003</c:v>
                </c:pt>
                <c:pt idx="24675">
                  <c:v>459.58839999999998</c:v>
                </c:pt>
                <c:pt idx="24676">
                  <c:v>459.58929999999998</c:v>
                </c:pt>
                <c:pt idx="24677">
                  <c:v>459.59039999999999</c:v>
                </c:pt>
                <c:pt idx="24678">
                  <c:v>459.59300000000002</c:v>
                </c:pt>
                <c:pt idx="24679">
                  <c:v>459.5917</c:v>
                </c:pt>
                <c:pt idx="24680">
                  <c:v>459.59519999999998</c:v>
                </c:pt>
                <c:pt idx="24681">
                  <c:v>459.59809999999999</c:v>
                </c:pt>
                <c:pt idx="24682">
                  <c:v>459.59930000000003</c:v>
                </c:pt>
                <c:pt idx="24683">
                  <c:v>459.59780000000001</c:v>
                </c:pt>
                <c:pt idx="24684">
                  <c:v>459.59980000000002</c:v>
                </c:pt>
                <c:pt idx="24685">
                  <c:v>459.60120000000001</c:v>
                </c:pt>
                <c:pt idx="24686">
                  <c:v>459.60250000000002</c:v>
                </c:pt>
                <c:pt idx="24687">
                  <c:v>459.6037</c:v>
                </c:pt>
                <c:pt idx="24688">
                  <c:v>459.60489999999999</c:v>
                </c:pt>
                <c:pt idx="24689">
                  <c:v>459.6062</c:v>
                </c:pt>
                <c:pt idx="24690">
                  <c:v>459.60739999999998</c:v>
                </c:pt>
                <c:pt idx="24691">
                  <c:v>459.6078</c:v>
                </c:pt>
                <c:pt idx="24692">
                  <c:v>459.608</c:v>
                </c:pt>
                <c:pt idx="24693">
                  <c:v>459.60969999999998</c:v>
                </c:pt>
                <c:pt idx="24694">
                  <c:v>459.61130000000003</c:v>
                </c:pt>
                <c:pt idx="24695">
                  <c:v>459.61200000000002</c:v>
                </c:pt>
                <c:pt idx="24696">
                  <c:v>459.61259999999999</c:v>
                </c:pt>
                <c:pt idx="24697">
                  <c:v>459.61450000000002</c:v>
                </c:pt>
                <c:pt idx="24698">
                  <c:v>459.61559999999997</c:v>
                </c:pt>
                <c:pt idx="24699">
                  <c:v>459.61700000000002</c:v>
                </c:pt>
                <c:pt idx="24700">
                  <c:v>459.61720000000003</c:v>
                </c:pt>
                <c:pt idx="24701">
                  <c:v>459.61959999999999</c:v>
                </c:pt>
                <c:pt idx="24702">
                  <c:v>459.61900000000003</c:v>
                </c:pt>
                <c:pt idx="24703">
                  <c:v>459.62110000000001</c:v>
                </c:pt>
                <c:pt idx="24704">
                  <c:v>459.62189999999998</c:v>
                </c:pt>
                <c:pt idx="24705">
                  <c:v>459.62200000000001</c:v>
                </c:pt>
                <c:pt idx="24706">
                  <c:v>459.62290000000002</c:v>
                </c:pt>
                <c:pt idx="24707">
                  <c:v>459.6234</c:v>
                </c:pt>
                <c:pt idx="24708">
                  <c:v>459.62459999999999</c:v>
                </c:pt>
                <c:pt idx="24709">
                  <c:v>459.62479999999999</c:v>
                </c:pt>
                <c:pt idx="24710">
                  <c:v>459.62520000000001</c:v>
                </c:pt>
                <c:pt idx="24711">
                  <c:v>459.62599999999998</c:v>
                </c:pt>
                <c:pt idx="24712">
                  <c:v>459.62700000000001</c:v>
                </c:pt>
                <c:pt idx="24713">
                  <c:v>459.63</c:v>
                </c:pt>
                <c:pt idx="24714">
                  <c:v>459.63099999999997</c:v>
                </c:pt>
                <c:pt idx="24715">
                  <c:v>459.63279999999997</c:v>
                </c:pt>
                <c:pt idx="24716">
                  <c:v>459.63380000000001</c:v>
                </c:pt>
                <c:pt idx="24717">
                  <c:v>459.63470000000001</c:v>
                </c:pt>
                <c:pt idx="24718">
                  <c:v>459.6361</c:v>
                </c:pt>
                <c:pt idx="24719">
                  <c:v>459.637</c:v>
                </c:pt>
                <c:pt idx="24720">
                  <c:v>459.63839999999999</c:v>
                </c:pt>
                <c:pt idx="24721">
                  <c:v>459.63959999999997</c:v>
                </c:pt>
                <c:pt idx="24722">
                  <c:v>459.64159999999998</c:v>
                </c:pt>
                <c:pt idx="24723">
                  <c:v>459.64139999999998</c:v>
                </c:pt>
                <c:pt idx="24724">
                  <c:v>459.64260000000002</c:v>
                </c:pt>
                <c:pt idx="24725">
                  <c:v>459.64350000000002</c:v>
                </c:pt>
                <c:pt idx="24726">
                  <c:v>459.64499999999998</c:v>
                </c:pt>
                <c:pt idx="24727">
                  <c:v>459.64600000000002</c:v>
                </c:pt>
                <c:pt idx="24728">
                  <c:v>459.64789999999999</c:v>
                </c:pt>
                <c:pt idx="24729">
                  <c:v>459.6481</c:v>
                </c:pt>
                <c:pt idx="24730">
                  <c:v>459.65100000000001</c:v>
                </c:pt>
                <c:pt idx="24731">
                  <c:v>459.65140000000002</c:v>
                </c:pt>
                <c:pt idx="24732">
                  <c:v>459.65219999999999</c:v>
                </c:pt>
                <c:pt idx="24733">
                  <c:v>459.65379999999999</c:v>
                </c:pt>
                <c:pt idx="24734">
                  <c:v>459.65539999999999</c:v>
                </c:pt>
                <c:pt idx="24735">
                  <c:v>459.65620000000001</c:v>
                </c:pt>
                <c:pt idx="24736">
                  <c:v>459.65780000000001</c:v>
                </c:pt>
                <c:pt idx="24737">
                  <c:v>459.65780000000001</c:v>
                </c:pt>
                <c:pt idx="24738">
                  <c:v>459.65910000000002</c:v>
                </c:pt>
                <c:pt idx="24739">
                  <c:v>459.66120000000001</c:v>
                </c:pt>
                <c:pt idx="24740">
                  <c:v>459.66239999999999</c:v>
                </c:pt>
                <c:pt idx="24741">
                  <c:v>459.6628</c:v>
                </c:pt>
                <c:pt idx="24742">
                  <c:v>459.66520000000003</c:v>
                </c:pt>
                <c:pt idx="24743">
                  <c:v>459.66579999999999</c:v>
                </c:pt>
                <c:pt idx="24744">
                  <c:v>459.66660000000002</c:v>
                </c:pt>
                <c:pt idx="24745">
                  <c:v>459.66759999999999</c:v>
                </c:pt>
                <c:pt idx="24746">
                  <c:v>459.66899999999998</c:v>
                </c:pt>
                <c:pt idx="24747">
                  <c:v>459.67039999999997</c:v>
                </c:pt>
                <c:pt idx="24748">
                  <c:v>459.67039999999997</c:v>
                </c:pt>
                <c:pt idx="24749">
                  <c:v>459.67219999999998</c:v>
                </c:pt>
                <c:pt idx="24750">
                  <c:v>459.6728</c:v>
                </c:pt>
                <c:pt idx="24751">
                  <c:v>459.67579999999998</c:v>
                </c:pt>
                <c:pt idx="24752">
                  <c:v>459.6764</c:v>
                </c:pt>
                <c:pt idx="24753">
                  <c:v>459.67779999999999</c:v>
                </c:pt>
                <c:pt idx="24754">
                  <c:v>459.67880000000002</c:v>
                </c:pt>
                <c:pt idx="24755">
                  <c:v>459.67959999999999</c:v>
                </c:pt>
                <c:pt idx="24756">
                  <c:v>459.68110000000001</c:v>
                </c:pt>
                <c:pt idx="24757">
                  <c:v>459.68220000000002</c:v>
                </c:pt>
                <c:pt idx="24758">
                  <c:v>459.68200000000002</c:v>
                </c:pt>
                <c:pt idx="24759">
                  <c:v>459.68200000000002</c:v>
                </c:pt>
                <c:pt idx="24760">
                  <c:v>459.68400000000003</c:v>
                </c:pt>
                <c:pt idx="24761">
                  <c:v>459.68529999999998</c:v>
                </c:pt>
                <c:pt idx="24762">
                  <c:v>459.68610000000001</c:v>
                </c:pt>
                <c:pt idx="24763">
                  <c:v>459.68759999999997</c:v>
                </c:pt>
                <c:pt idx="24764">
                  <c:v>459.6866</c:v>
                </c:pt>
                <c:pt idx="24765">
                  <c:v>459.68729999999999</c:v>
                </c:pt>
                <c:pt idx="24766">
                  <c:v>459.68819999999999</c:v>
                </c:pt>
                <c:pt idx="24767">
                  <c:v>459.68979999999999</c:v>
                </c:pt>
                <c:pt idx="24768">
                  <c:v>459.69069999999999</c:v>
                </c:pt>
                <c:pt idx="24769">
                  <c:v>459.69119999999998</c:v>
                </c:pt>
                <c:pt idx="24770">
                  <c:v>459.69260000000003</c:v>
                </c:pt>
                <c:pt idx="24771">
                  <c:v>459.69260000000003</c:v>
                </c:pt>
                <c:pt idx="24772">
                  <c:v>459.69400000000002</c:v>
                </c:pt>
                <c:pt idx="24773">
                  <c:v>459.69479999999999</c:v>
                </c:pt>
                <c:pt idx="24774">
                  <c:v>459.69560000000001</c:v>
                </c:pt>
                <c:pt idx="24775">
                  <c:v>459.69720000000001</c:v>
                </c:pt>
                <c:pt idx="24776">
                  <c:v>459.69880000000001</c:v>
                </c:pt>
                <c:pt idx="24777">
                  <c:v>459.7011</c:v>
                </c:pt>
                <c:pt idx="24778">
                  <c:v>459.70280000000002</c:v>
                </c:pt>
                <c:pt idx="24779">
                  <c:v>459.70409999999998</c:v>
                </c:pt>
                <c:pt idx="24780">
                  <c:v>459.7045</c:v>
                </c:pt>
                <c:pt idx="24781">
                  <c:v>459.70499999999998</c:v>
                </c:pt>
                <c:pt idx="24782">
                  <c:v>459.70589999999999</c:v>
                </c:pt>
                <c:pt idx="24783">
                  <c:v>459.70839999999998</c:v>
                </c:pt>
                <c:pt idx="24784">
                  <c:v>459.70960000000002</c:v>
                </c:pt>
                <c:pt idx="24785">
                  <c:v>459.70859999999999</c:v>
                </c:pt>
                <c:pt idx="24786">
                  <c:v>459.71</c:v>
                </c:pt>
                <c:pt idx="24787">
                  <c:v>459.7122</c:v>
                </c:pt>
                <c:pt idx="24788">
                  <c:v>459.71260000000001</c:v>
                </c:pt>
                <c:pt idx="24789">
                  <c:v>459.71429999999998</c:v>
                </c:pt>
                <c:pt idx="24790">
                  <c:v>459.71460000000002</c:v>
                </c:pt>
                <c:pt idx="24791">
                  <c:v>459.71480000000003</c:v>
                </c:pt>
                <c:pt idx="24792">
                  <c:v>459.71600000000001</c:v>
                </c:pt>
                <c:pt idx="24793">
                  <c:v>459.71719999999999</c:v>
                </c:pt>
                <c:pt idx="24794">
                  <c:v>459.7192</c:v>
                </c:pt>
                <c:pt idx="24795">
                  <c:v>459.71940000000001</c:v>
                </c:pt>
                <c:pt idx="24796">
                  <c:v>459.72199999999998</c:v>
                </c:pt>
                <c:pt idx="24797">
                  <c:v>459.72239999999999</c:v>
                </c:pt>
                <c:pt idx="24798">
                  <c:v>459.72309999999999</c:v>
                </c:pt>
                <c:pt idx="24799">
                  <c:v>459.72329999999999</c:v>
                </c:pt>
                <c:pt idx="24800">
                  <c:v>459.7244</c:v>
                </c:pt>
                <c:pt idx="24801">
                  <c:v>459.72460000000001</c:v>
                </c:pt>
                <c:pt idx="24802">
                  <c:v>459.726</c:v>
                </c:pt>
                <c:pt idx="24803">
                  <c:v>459.72789999999998</c:v>
                </c:pt>
                <c:pt idx="24804">
                  <c:v>459.7287</c:v>
                </c:pt>
                <c:pt idx="24805">
                  <c:v>459.73059999999998</c:v>
                </c:pt>
                <c:pt idx="24806">
                  <c:v>459.73360000000002</c:v>
                </c:pt>
                <c:pt idx="24807">
                  <c:v>459.733</c:v>
                </c:pt>
                <c:pt idx="24808">
                  <c:v>459.73520000000002</c:v>
                </c:pt>
                <c:pt idx="24809">
                  <c:v>459.73500000000001</c:v>
                </c:pt>
                <c:pt idx="24810">
                  <c:v>459.73610000000002</c:v>
                </c:pt>
                <c:pt idx="24811">
                  <c:v>459.7371</c:v>
                </c:pt>
                <c:pt idx="24812">
                  <c:v>459.73739999999998</c:v>
                </c:pt>
                <c:pt idx="24813">
                  <c:v>459.7389</c:v>
                </c:pt>
                <c:pt idx="24814">
                  <c:v>459.7396</c:v>
                </c:pt>
                <c:pt idx="24815">
                  <c:v>459.74099999999999</c:v>
                </c:pt>
                <c:pt idx="24816">
                  <c:v>459.74160000000001</c:v>
                </c:pt>
                <c:pt idx="24817">
                  <c:v>459.74160000000001</c:v>
                </c:pt>
                <c:pt idx="24818">
                  <c:v>459.74450000000002</c:v>
                </c:pt>
                <c:pt idx="24819">
                  <c:v>459.74470000000002</c:v>
                </c:pt>
                <c:pt idx="24820">
                  <c:v>459.74669999999998</c:v>
                </c:pt>
                <c:pt idx="24821">
                  <c:v>459.74720000000002</c:v>
                </c:pt>
                <c:pt idx="24822">
                  <c:v>459.75</c:v>
                </c:pt>
                <c:pt idx="24823">
                  <c:v>459.75060000000002</c:v>
                </c:pt>
                <c:pt idx="24824">
                  <c:v>459.75220000000002</c:v>
                </c:pt>
                <c:pt idx="24825">
                  <c:v>459.75319999999999</c:v>
                </c:pt>
                <c:pt idx="24826">
                  <c:v>459.75389999999999</c:v>
                </c:pt>
                <c:pt idx="24827">
                  <c:v>459.75560000000002</c:v>
                </c:pt>
                <c:pt idx="24828">
                  <c:v>459.75529999999998</c:v>
                </c:pt>
                <c:pt idx="24829">
                  <c:v>459.75599999999997</c:v>
                </c:pt>
                <c:pt idx="24830">
                  <c:v>459.75799999999998</c:v>
                </c:pt>
                <c:pt idx="24831">
                  <c:v>459.75920000000002</c:v>
                </c:pt>
                <c:pt idx="24832">
                  <c:v>459.76100000000002</c:v>
                </c:pt>
                <c:pt idx="24833">
                  <c:v>459.76260000000002</c:v>
                </c:pt>
                <c:pt idx="24834">
                  <c:v>459.76389999999998</c:v>
                </c:pt>
                <c:pt idx="24835">
                  <c:v>459.76350000000002</c:v>
                </c:pt>
                <c:pt idx="24836">
                  <c:v>459.76560000000001</c:v>
                </c:pt>
                <c:pt idx="24837">
                  <c:v>459.767</c:v>
                </c:pt>
                <c:pt idx="24838">
                  <c:v>459.7672</c:v>
                </c:pt>
                <c:pt idx="24839">
                  <c:v>459.76780000000002</c:v>
                </c:pt>
                <c:pt idx="24840">
                  <c:v>459.7704</c:v>
                </c:pt>
                <c:pt idx="24841">
                  <c:v>459.7704</c:v>
                </c:pt>
                <c:pt idx="24842">
                  <c:v>459.77140000000003</c:v>
                </c:pt>
                <c:pt idx="24843">
                  <c:v>459.77350000000001</c:v>
                </c:pt>
                <c:pt idx="24844">
                  <c:v>459.77359999999999</c:v>
                </c:pt>
                <c:pt idx="24845">
                  <c:v>459.77339999999998</c:v>
                </c:pt>
                <c:pt idx="24846">
                  <c:v>459.77339999999998</c:v>
                </c:pt>
                <c:pt idx="24847">
                  <c:v>459.77600000000001</c:v>
                </c:pt>
                <c:pt idx="24848">
                  <c:v>459.77659999999997</c:v>
                </c:pt>
                <c:pt idx="24849">
                  <c:v>459.77749999999997</c:v>
                </c:pt>
                <c:pt idx="24850">
                  <c:v>459.7783</c:v>
                </c:pt>
                <c:pt idx="24851">
                  <c:v>459.7792</c:v>
                </c:pt>
                <c:pt idx="24852">
                  <c:v>459.7824</c:v>
                </c:pt>
                <c:pt idx="24853">
                  <c:v>459.78160000000003</c:v>
                </c:pt>
                <c:pt idx="24854">
                  <c:v>459.78199999999998</c:v>
                </c:pt>
                <c:pt idx="24855">
                  <c:v>459.78429999999997</c:v>
                </c:pt>
                <c:pt idx="24856">
                  <c:v>459.7842</c:v>
                </c:pt>
                <c:pt idx="24857">
                  <c:v>459.78570000000002</c:v>
                </c:pt>
                <c:pt idx="24858">
                  <c:v>459.78640000000001</c:v>
                </c:pt>
                <c:pt idx="24859">
                  <c:v>459.78840000000002</c:v>
                </c:pt>
                <c:pt idx="24860">
                  <c:v>459.78899999999999</c:v>
                </c:pt>
                <c:pt idx="24861">
                  <c:v>459.78949999999998</c:v>
                </c:pt>
                <c:pt idx="24862">
                  <c:v>459.79160000000002</c:v>
                </c:pt>
                <c:pt idx="24863">
                  <c:v>459.79259999999999</c:v>
                </c:pt>
                <c:pt idx="24864">
                  <c:v>459.7928</c:v>
                </c:pt>
                <c:pt idx="24865">
                  <c:v>459.79520000000002</c:v>
                </c:pt>
                <c:pt idx="24866">
                  <c:v>459.79629999999997</c:v>
                </c:pt>
                <c:pt idx="24867">
                  <c:v>459.79660000000001</c:v>
                </c:pt>
                <c:pt idx="24868">
                  <c:v>459.79759999999999</c:v>
                </c:pt>
                <c:pt idx="24869">
                  <c:v>459.79860000000002</c:v>
                </c:pt>
                <c:pt idx="24870">
                  <c:v>459.7989</c:v>
                </c:pt>
                <c:pt idx="24871">
                  <c:v>459.79809999999998</c:v>
                </c:pt>
                <c:pt idx="24872">
                  <c:v>459.80040000000002</c:v>
                </c:pt>
                <c:pt idx="24873">
                  <c:v>459.80130000000003</c:v>
                </c:pt>
                <c:pt idx="24874">
                  <c:v>459.80110000000002</c:v>
                </c:pt>
                <c:pt idx="24875">
                  <c:v>459.80239999999998</c:v>
                </c:pt>
                <c:pt idx="24876">
                  <c:v>459.80279999999999</c:v>
                </c:pt>
                <c:pt idx="24877">
                  <c:v>459.80349999999999</c:v>
                </c:pt>
                <c:pt idx="24878">
                  <c:v>459.80540000000002</c:v>
                </c:pt>
                <c:pt idx="24879">
                  <c:v>459.8057</c:v>
                </c:pt>
                <c:pt idx="24880">
                  <c:v>459.80630000000002</c:v>
                </c:pt>
                <c:pt idx="24881">
                  <c:v>459.80739999999997</c:v>
                </c:pt>
                <c:pt idx="24882">
                  <c:v>459.80840000000001</c:v>
                </c:pt>
                <c:pt idx="24883">
                  <c:v>459.80970000000002</c:v>
                </c:pt>
                <c:pt idx="24884">
                  <c:v>459.81110000000001</c:v>
                </c:pt>
                <c:pt idx="24885">
                  <c:v>459.81200000000001</c:v>
                </c:pt>
                <c:pt idx="24886">
                  <c:v>459.81459999999998</c:v>
                </c:pt>
                <c:pt idx="24887">
                  <c:v>459.81470000000002</c:v>
                </c:pt>
                <c:pt idx="24888">
                  <c:v>459.815</c:v>
                </c:pt>
                <c:pt idx="24889">
                  <c:v>459.81799999999998</c:v>
                </c:pt>
                <c:pt idx="24890">
                  <c:v>459.81900000000002</c:v>
                </c:pt>
                <c:pt idx="24891">
                  <c:v>459.8211</c:v>
                </c:pt>
                <c:pt idx="24892">
                  <c:v>459.82119999999998</c:v>
                </c:pt>
                <c:pt idx="24893">
                  <c:v>459.82299999999998</c:v>
                </c:pt>
                <c:pt idx="24894">
                  <c:v>459.82389999999998</c:v>
                </c:pt>
                <c:pt idx="24895">
                  <c:v>459.82420000000002</c:v>
                </c:pt>
                <c:pt idx="24896">
                  <c:v>459.82459999999998</c:v>
                </c:pt>
                <c:pt idx="24897">
                  <c:v>459.82740000000001</c:v>
                </c:pt>
                <c:pt idx="24898">
                  <c:v>459.82760000000002</c:v>
                </c:pt>
                <c:pt idx="24899">
                  <c:v>459.82920000000001</c:v>
                </c:pt>
                <c:pt idx="24900">
                  <c:v>459.83030000000002</c:v>
                </c:pt>
                <c:pt idx="24901">
                  <c:v>459.83159999999998</c:v>
                </c:pt>
                <c:pt idx="24902">
                  <c:v>459.83260000000001</c:v>
                </c:pt>
                <c:pt idx="24903">
                  <c:v>459.8331</c:v>
                </c:pt>
                <c:pt idx="24904">
                  <c:v>459.834</c:v>
                </c:pt>
                <c:pt idx="24905">
                  <c:v>459.8347</c:v>
                </c:pt>
                <c:pt idx="24906">
                  <c:v>459.83569999999997</c:v>
                </c:pt>
                <c:pt idx="24907">
                  <c:v>459.8356</c:v>
                </c:pt>
                <c:pt idx="24908">
                  <c:v>459.83679999999998</c:v>
                </c:pt>
                <c:pt idx="24909">
                  <c:v>459.83760000000001</c:v>
                </c:pt>
                <c:pt idx="24910">
                  <c:v>459.8383</c:v>
                </c:pt>
                <c:pt idx="24911">
                  <c:v>459.84059999999999</c:v>
                </c:pt>
                <c:pt idx="24912">
                  <c:v>459.84059999999999</c:v>
                </c:pt>
                <c:pt idx="24913">
                  <c:v>459.84109999999998</c:v>
                </c:pt>
                <c:pt idx="24914">
                  <c:v>459.8426</c:v>
                </c:pt>
                <c:pt idx="24915">
                  <c:v>459.8426</c:v>
                </c:pt>
                <c:pt idx="24916">
                  <c:v>459.84480000000002</c:v>
                </c:pt>
                <c:pt idx="24917">
                  <c:v>459.84460000000001</c:v>
                </c:pt>
                <c:pt idx="24918">
                  <c:v>459.846</c:v>
                </c:pt>
                <c:pt idx="24919">
                  <c:v>459.84620000000001</c:v>
                </c:pt>
                <c:pt idx="24920">
                  <c:v>459.84690000000001</c:v>
                </c:pt>
                <c:pt idx="24921">
                  <c:v>459.84879999999998</c:v>
                </c:pt>
                <c:pt idx="24922">
                  <c:v>459.84960000000001</c:v>
                </c:pt>
                <c:pt idx="24923">
                  <c:v>459.85120000000001</c:v>
                </c:pt>
                <c:pt idx="24924">
                  <c:v>459.85230000000001</c:v>
                </c:pt>
                <c:pt idx="24925">
                  <c:v>459.85140000000001</c:v>
                </c:pt>
                <c:pt idx="24926">
                  <c:v>459.8537</c:v>
                </c:pt>
                <c:pt idx="24927">
                  <c:v>459.85520000000002</c:v>
                </c:pt>
                <c:pt idx="24928">
                  <c:v>459.85719999999998</c:v>
                </c:pt>
                <c:pt idx="24929">
                  <c:v>459.85700000000003</c:v>
                </c:pt>
                <c:pt idx="24930">
                  <c:v>459.858</c:v>
                </c:pt>
                <c:pt idx="24931">
                  <c:v>459.85879999999997</c:v>
                </c:pt>
                <c:pt idx="24932">
                  <c:v>459.85899999999998</c:v>
                </c:pt>
                <c:pt idx="24933">
                  <c:v>459.86180000000002</c:v>
                </c:pt>
                <c:pt idx="24934">
                  <c:v>459.86180000000002</c:v>
                </c:pt>
                <c:pt idx="24935">
                  <c:v>459.86340000000001</c:v>
                </c:pt>
                <c:pt idx="24936">
                  <c:v>459.86430000000001</c:v>
                </c:pt>
                <c:pt idx="24937">
                  <c:v>459.8648</c:v>
                </c:pt>
                <c:pt idx="24938">
                  <c:v>459.8646</c:v>
                </c:pt>
                <c:pt idx="24939">
                  <c:v>459.8657</c:v>
                </c:pt>
                <c:pt idx="24940">
                  <c:v>459.8664</c:v>
                </c:pt>
                <c:pt idx="24941">
                  <c:v>459.86750000000001</c:v>
                </c:pt>
                <c:pt idx="24942">
                  <c:v>459.8691</c:v>
                </c:pt>
                <c:pt idx="24943">
                  <c:v>459.87</c:v>
                </c:pt>
                <c:pt idx="24944">
                  <c:v>459.86970000000002</c:v>
                </c:pt>
                <c:pt idx="24945">
                  <c:v>459.87150000000003</c:v>
                </c:pt>
                <c:pt idx="24946">
                  <c:v>459.87220000000002</c:v>
                </c:pt>
                <c:pt idx="24947">
                  <c:v>459.8734</c:v>
                </c:pt>
                <c:pt idx="24948">
                  <c:v>459.87479999999999</c:v>
                </c:pt>
                <c:pt idx="24949">
                  <c:v>459.87520000000001</c:v>
                </c:pt>
                <c:pt idx="24950">
                  <c:v>459.87759999999997</c:v>
                </c:pt>
                <c:pt idx="24951">
                  <c:v>459.87779999999998</c:v>
                </c:pt>
                <c:pt idx="24952">
                  <c:v>459.87849999999997</c:v>
                </c:pt>
                <c:pt idx="24953">
                  <c:v>459.8793</c:v>
                </c:pt>
                <c:pt idx="24954">
                  <c:v>459.88060000000002</c:v>
                </c:pt>
                <c:pt idx="24955">
                  <c:v>459.8818</c:v>
                </c:pt>
                <c:pt idx="24956">
                  <c:v>459.88279999999997</c:v>
                </c:pt>
                <c:pt idx="24957">
                  <c:v>459.88440000000003</c:v>
                </c:pt>
                <c:pt idx="24958">
                  <c:v>459.88529999999997</c:v>
                </c:pt>
                <c:pt idx="24959">
                  <c:v>459.8877</c:v>
                </c:pt>
                <c:pt idx="24960">
                  <c:v>459.8888</c:v>
                </c:pt>
                <c:pt idx="24961">
                  <c:v>459.8879</c:v>
                </c:pt>
                <c:pt idx="24962">
                  <c:v>459.8897</c:v>
                </c:pt>
                <c:pt idx="24963">
                  <c:v>459.89100000000002</c:v>
                </c:pt>
                <c:pt idx="24964">
                  <c:v>459.89060000000001</c:v>
                </c:pt>
                <c:pt idx="24965">
                  <c:v>459.89330000000001</c:v>
                </c:pt>
                <c:pt idx="24966">
                  <c:v>459.89359999999999</c:v>
                </c:pt>
                <c:pt idx="24967">
                  <c:v>459.89589999999998</c:v>
                </c:pt>
                <c:pt idx="24968">
                  <c:v>459.8956</c:v>
                </c:pt>
                <c:pt idx="24969">
                  <c:v>459.89620000000002</c:v>
                </c:pt>
                <c:pt idx="24970">
                  <c:v>459.89699999999999</c:v>
                </c:pt>
                <c:pt idx="24971">
                  <c:v>459.89780000000002</c:v>
                </c:pt>
                <c:pt idx="24972">
                  <c:v>459.89859999999999</c:v>
                </c:pt>
                <c:pt idx="24973">
                  <c:v>459.89940000000001</c:v>
                </c:pt>
                <c:pt idx="24974">
                  <c:v>459.90100000000001</c:v>
                </c:pt>
                <c:pt idx="24975">
                  <c:v>459.90100000000001</c:v>
                </c:pt>
                <c:pt idx="24976">
                  <c:v>459.904</c:v>
                </c:pt>
                <c:pt idx="24977">
                  <c:v>459.90390000000002</c:v>
                </c:pt>
                <c:pt idx="24978">
                  <c:v>459.90359999999998</c:v>
                </c:pt>
                <c:pt idx="24979">
                  <c:v>459.90480000000002</c:v>
                </c:pt>
                <c:pt idx="24980">
                  <c:v>459.90539999999999</c:v>
                </c:pt>
                <c:pt idx="24981">
                  <c:v>459.90660000000003</c:v>
                </c:pt>
                <c:pt idx="24982">
                  <c:v>459.9085</c:v>
                </c:pt>
                <c:pt idx="24983">
                  <c:v>459.90980000000002</c:v>
                </c:pt>
                <c:pt idx="24984">
                  <c:v>459.90899999999999</c:v>
                </c:pt>
                <c:pt idx="24985">
                  <c:v>459.9117</c:v>
                </c:pt>
                <c:pt idx="24986">
                  <c:v>459.9128</c:v>
                </c:pt>
                <c:pt idx="24987">
                  <c:v>459.91410000000002</c:v>
                </c:pt>
                <c:pt idx="24988">
                  <c:v>459.9162</c:v>
                </c:pt>
                <c:pt idx="24989">
                  <c:v>459.91719999999998</c:v>
                </c:pt>
                <c:pt idx="24990">
                  <c:v>459.91809999999998</c:v>
                </c:pt>
                <c:pt idx="24991">
                  <c:v>459.9194</c:v>
                </c:pt>
                <c:pt idx="24992">
                  <c:v>459.92039999999997</c:v>
                </c:pt>
                <c:pt idx="24993">
                  <c:v>459.92270000000002</c:v>
                </c:pt>
                <c:pt idx="24994">
                  <c:v>459.92099999999999</c:v>
                </c:pt>
                <c:pt idx="24995">
                  <c:v>459.9212</c:v>
                </c:pt>
                <c:pt idx="24996">
                  <c:v>459.92380000000003</c:v>
                </c:pt>
                <c:pt idx="24997">
                  <c:v>459.92180000000002</c:v>
                </c:pt>
                <c:pt idx="24998">
                  <c:v>459.92259999999999</c:v>
                </c:pt>
                <c:pt idx="24999">
                  <c:v>459.92430000000002</c:v>
                </c:pt>
                <c:pt idx="25000">
                  <c:v>459.92630000000003</c:v>
                </c:pt>
                <c:pt idx="25001">
                  <c:v>459.9264</c:v>
                </c:pt>
                <c:pt idx="25002">
                  <c:v>459.92770000000002</c:v>
                </c:pt>
                <c:pt idx="25003">
                  <c:v>459.92759999999998</c:v>
                </c:pt>
                <c:pt idx="25004">
                  <c:v>459.93040000000002</c:v>
                </c:pt>
                <c:pt idx="25005">
                  <c:v>459.93060000000003</c:v>
                </c:pt>
                <c:pt idx="25006">
                  <c:v>459.93200000000002</c:v>
                </c:pt>
                <c:pt idx="25007">
                  <c:v>459.93360000000001</c:v>
                </c:pt>
                <c:pt idx="25008">
                  <c:v>459.9348</c:v>
                </c:pt>
                <c:pt idx="25009">
                  <c:v>459.93560000000002</c:v>
                </c:pt>
                <c:pt idx="25010">
                  <c:v>459.93439999999998</c:v>
                </c:pt>
                <c:pt idx="25011">
                  <c:v>459.9366</c:v>
                </c:pt>
                <c:pt idx="25012">
                  <c:v>459.93700000000001</c:v>
                </c:pt>
                <c:pt idx="25013">
                  <c:v>459.9366</c:v>
                </c:pt>
                <c:pt idx="25014">
                  <c:v>459.93889999999999</c:v>
                </c:pt>
                <c:pt idx="25015">
                  <c:v>459.93939999999998</c:v>
                </c:pt>
                <c:pt idx="25016">
                  <c:v>459.9402</c:v>
                </c:pt>
                <c:pt idx="25017">
                  <c:v>459.9418</c:v>
                </c:pt>
                <c:pt idx="25018">
                  <c:v>459.94380000000001</c:v>
                </c:pt>
                <c:pt idx="25019">
                  <c:v>459.94630000000001</c:v>
                </c:pt>
                <c:pt idx="25020">
                  <c:v>459.94670000000002</c:v>
                </c:pt>
                <c:pt idx="25021">
                  <c:v>459.94799999999998</c:v>
                </c:pt>
                <c:pt idx="25022">
                  <c:v>459.9502</c:v>
                </c:pt>
                <c:pt idx="25023">
                  <c:v>459.9504</c:v>
                </c:pt>
                <c:pt idx="25024">
                  <c:v>459.9511</c:v>
                </c:pt>
                <c:pt idx="25025">
                  <c:v>459.95159999999998</c:v>
                </c:pt>
                <c:pt idx="25026">
                  <c:v>459.95319999999998</c:v>
                </c:pt>
                <c:pt idx="25027">
                  <c:v>459.95350000000002</c:v>
                </c:pt>
                <c:pt idx="25028">
                  <c:v>459.95530000000002</c:v>
                </c:pt>
                <c:pt idx="25029">
                  <c:v>459.95499999999998</c:v>
                </c:pt>
                <c:pt idx="25030">
                  <c:v>459.95740000000001</c:v>
                </c:pt>
                <c:pt idx="25031">
                  <c:v>459.95760000000001</c:v>
                </c:pt>
                <c:pt idx="25032">
                  <c:v>459.95830000000001</c:v>
                </c:pt>
                <c:pt idx="25033">
                  <c:v>459.95940000000002</c:v>
                </c:pt>
                <c:pt idx="25034">
                  <c:v>459.96</c:v>
                </c:pt>
                <c:pt idx="25035">
                  <c:v>459.96039999999999</c:v>
                </c:pt>
                <c:pt idx="25036">
                  <c:v>459.96120000000002</c:v>
                </c:pt>
                <c:pt idx="25037">
                  <c:v>459.9606</c:v>
                </c:pt>
                <c:pt idx="25038">
                  <c:v>459.96190000000001</c:v>
                </c:pt>
                <c:pt idx="25039">
                  <c:v>459.9606</c:v>
                </c:pt>
                <c:pt idx="25040">
                  <c:v>459.96129999999999</c:v>
                </c:pt>
                <c:pt idx="25041">
                  <c:v>459.96289999999999</c:v>
                </c:pt>
                <c:pt idx="25042">
                  <c:v>459.96370000000002</c:v>
                </c:pt>
                <c:pt idx="25043">
                  <c:v>459.96499999999997</c:v>
                </c:pt>
                <c:pt idx="25044">
                  <c:v>459.9658</c:v>
                </c:pt>
                <c:pt idx="25045">
                  <c:v>459.96640000000002</c:v>
                </c:pt>
                <c:pt idx="25046">
                  <c:v>459.96719999999999</c:v>
                </c:pt>
                <c:pt idx="25047">
                  <c:v>459.96879999999999</c:v>
                </c:pt>
                <c:pt idx="25048">
                  <c:v>459.97</c:v>
                </c:pt>
                <c:pt idx="25049">
                  <c:v>459.97250000000003</c:v>
                </c:pt>
                <c:pt idx="25050">
                  <c:v>459.97199999999998</c:v>
                </c:pt>
                <c:pt idx="25051">
                  <c:v>459.97340000000003</c:v>
                </c:pt>
                <c:pt idx="25052">
                  <c:v>459.97469999999998</c:v>
                </c:pt>
                <c:pt idx="25053">
                  <c:v>459.97519999999997</c:v>
                </c:pt>
                <c:pt idx="25054">
                  <c:v>459.97660000000002</c:v>
                </c:pt>
                <c:pt idx="25055">
                  <c:v>459.97739999999999</c:v>
                </c:pt>
                <c:pt idx="25056">
                  <c:v>459.97800000000001</c:v>
                </c:pt>
                <c:pt idx="25057">
                  <c:v>459.97899999999998</c:v>
                </c:pt>
                <c:pt idx="25058">
                  <c:v>459.97899999999998</c:v>
                </c:pt>
                <c:pt idx="25059">
                  <c:v>459.98039999999997</c:v>
                </c:pt>
                <c:pt idx="25060">
                  <c:v>459.98059999999998</c:v>
                </c:pt>
                <c:pt idx="25061">
                  <c:v>459.98169999999999</c:v>
                </c:pt>
                <c:pt idx="25062">
                  <c:v>459.98239999999998</c:v>
                </c:pt>
                <c:pt idx="25063">
                  <c:v>459.98329999999999</c:v>
                </c:pt>
                <c:pt idx="25064">
                  <c:v>459.98320000000001</c:v>
                </c:pt>
                <c:pt idx="25065">
                  <c:v>459.98520000000002</c:v>
                </c:pt>
                <c:pt idx="25066">
                  <c:v>459.98829999999998</c:v>
                </c:pt>
                <c:pt idx="25067">
                  <c:v>459.98820000000001</c:v>
                </c:pt>
                <c:pt idx="25068">
                  <c:v>459.99099999999999</c:v>
                </c:pt>
                <c:pt idx="25069">
                  <c:v>459.99040000000002</c:v>
                </c:pt>
                <c:pt idx="25070">
                  <c:v>459.99119999999999</c:v>
                </c:pt>
                <c:pt idx="25071">
                  <c:v>459.99299999999999</c:v>
                </c:pt>
                <c:pt idx="25072">
                  <c:v>459.99459999999999</c:v>
                </c:pt>
                <c:pt idx="25073">
                  <c:v>459.99619999999999</c:v>
                </c:pt>
                <c:pt idx="25074">
                  <c:v>459.99700000000001</c:v>
                </c:pt>
                <c:pt idx="25075">
                  <c:v>459.99549999999999</c:v>
                </c:pt>
                <c:pt idx="25076">
                  <c:v>459.99720000000002</c:v>
                </c:pt>
                <c:pt idx="25077">
                  <c:v>459.99970000000002</c:v>
                </c:pt>
                <c:pt idx="25078">
                  <c:v>460</c:v>
                </c:pt>
                <c:pt idx="25079">
                  <c:v>460.00060000000002</c:v>
                </c:pt>
                <c:pt idx="25080">
                  <c:v>460.0016</c:v>
                </c:pt>
                <c:pt idx="25081">
                  <c:v>460.00389999999999</c:v>
                </c:pt>
                <c:pt idx="25082">
                  <c:v>460.00259999999997</c:v>
                </c:pt>
                <c:pt idx="25083">
                  <c:v>460.00369999999998</c:v>
                </c:pt>
                <c:pt idx="25084">
                  <c:v>460.00560000000002</c:v>
                </c:pt>
                <c:pt idx="25085">
                  <c:v>460.00599999999997</c:v>
                </c:pt>
                <c:pt idx="25086">
                  <c:v>460.00619999999998</c:v>
                </c:pt>
                <c:pt idx="25087">
                  <c:v>460.00720000000001</c:v>
                </c:pt>
                <c:pt idx="25088">
                  <c:v>460.00900000000001</c:v>
                </c:pt>
                <c:pt idx="25089">
                  <c:v>460.00819999999999</c:v>
                </c:pt>
                <c:pt idx="25090">
                  <c:v>460.0102</c:v>
                </c:pt>
                <c:pt idx="25091">
                  <c:v>460.0111</c:v>
                </c:pt>
                <c:pt idx="25092">
                  <c:v>460.0111</c:v>
                </c:pt>
                <c:pt idx="25093">
                  <c:v>460.01179999999999</c:v>
                </c:pt>
                <c:pt idx="25094">
                  <c:v>460.01299999999998</c:v>
                </c:pt>
                <c:pt idx="25095">
                  <c:v>460.01409999999998</c:v>
                </c:pt>
                <c:pt idx="25096">
                  <c:v>460.01479999999998</c:v>
                </c:pt>
                <c:pt idx="25097">
                  <c:v>460.0154</c:v>
                </c:pt>
                <c:pt idx="25098">
                  <c:v>460.01639999999998</c:v>
                </c:pt>
                <c:pt idx="25099">
                  <c:v>460.01670000000001</c:v>
                </c:pt>
                <c:pt idx="25100">
                  <c:v>460.01859999999999</c:v>
                </c:pt>
                <c:pt idx="25101">
                  <c:v>460.01949999999999</c:v>
                </c:pt>
                <c:pt idx="25102">
                  <c:v>460.01979999999998</c:v>
                </c:pt>
                <c:pt idx="25103">
                  <c:v>460.0222</c:v>
                </c:pt>
                <c:pt idx="25104">
                  <c:v>460.02319999999997</c:v>
                </c:pt>
                <c:pt idx="25105">
                  <c:v>460.02530000000002</c:v>
                </c:pt>
                <c:pt idx="25106">
                  <c:v>460.0258</c:v>
                </c:pt>
                <c:pt idx="25107">
                  <c:v>460.02659999999997</c:v>
                </c:pt>
                <c:pt idx="25108">
                  <c:v>460.02719999999999</c:v>
                </c:pt>
                <c:pt idx="25109">
                  <c:v>460.02629999999999</c:v>
                </c:pt>
                <c:pt idx="25110">
                  <c:v>460.02780000000001</c:v>
                </c:pt>
                <c:pt idx="25111">
                  <c:v>460.02800000000002</c:v>
                </c:pt>
                <c:pt idx="25112">
                  <c:v>460.02890000000002</c:v>
                </c:pt>
                <c:pt idx="25113">
                  <c:v>460.03</c:v>
                </c:pt>
                <c:pt idx="25114">
                  <c:v>460.03019999999998</c:v>
                </c:pt>
                <c:pt idx="25115">
                  <c:v>460.03140000000002</c:v>
                </c:pt>
                <c:pt idx="25116">
                  <c:v>460.03129999999999</c:v>
                </c:pt>
                <c:pt idx="25117">
                  <c:v>460.03160000000003</c:v>
                </c:pt>
                <c:pt idx="25118">
                  <c:v>460.03309999999999</c:v>
                </c:pt>
                <c:pt idx="25119">
                  <c:v>460.03500000000003</c:v>
                </c:pt>
                <c:pt idx="25120">
                  <c:v>460.03480000000002</c:v>
                </c:pt>
                <c:pt idx="25121">
                  <c:v>460.03680000000003</c:v>
                </c:pt>
                <c:pt idx="25122">
                  <c:v>460.0367</c:v>
                </c:pt>
                <c:pt idx="25123">
                  <c:v>460.03789999999998</c:v>
                </c:pt>
                <c:pt idx="25124">
                  <c:v>460.0394</c:v>
                </c:pt>
                <c:pt idx="25125">
                  <c:v>460.03910000000002</c:v>
                </c:pt>
                <c:pt idx="25126">
                  <c:v>460.04079999999999</c:v>
                </c:pt>
                <c:pt idx="25127">
                  <c:v>460.04300000000001</c:v>
                </c:pt>
                <c:pt idx="25128">
                  <c:v>460.04219999999998</c:v>
                </c:pt>
                <c:pt idx="25129">
                  <c:v>460.04349999999999</c:v>
                </c:pt>
                <c:pt idx="25130">
                  <c:v>460.04509999999999</c:v>
                </c:pt>
                <c:pt idx="25131">
                  <c:v>460.04730000000001</c:v>
                </c:pt>
                <c:pt idx="25132">
                  <c:v>460.04669999999999</c:v>
                </c:pt>
                <c:pt idx="25133">
                  <c:v>460.05020000000002</c:v>
                </c:pt>
                <c:pt idx="25134">
                  <c:v>460.04919999999998</c:v>
                </c:pt>
                <c:pt idx="25135">
                  <c:v>460.0498</c:v>
                </c:pt>
                <c:pt idx="25136">
                  <c:v>460.05239999999998</c:v>
                </c:pt>
                <c:pt idx="25137">
                  <c:v>460.05200000000002</c:v>
                </c:pt>
                <c:pt idx="25138">
                  <c:v>460.05259999999998</c:v>
                </c:pt>
                <c:pt idx="25139">
                  <c:v>460.053</c:v>
                </c:pt>
                <c:pt idx="25140">
                  <c:v>460.0539</c:v>
                </c:pt>
                <c:pt idx="25141">
                  <c:v>460.05529999999999</c:v>
                </c:pt>
                <c:pt idx="25142">
                  <c:v>460.05579999999998</c:v>
                </c:pt>
                <c:pt idx="25143">
                  <c:v>460.05689999999998</c:v>
                </c:pt>
                <c:pt idx="25144">
                  <c:v>460.05700000000002</c:v>
                </c:pt>
                <c:pt idx="25145">
                  <c:v>460.0582</c:v>
                </c:pt>
                <c:pt idx="25146">
                  <c:v>460.06040000000002</c:v>
                </c:pt>
                <c:pt idx="25147">
                  <c:v>460.06060000000002</c:v>
                </c:pt>
                <c:pt idx="25148">
                  <c:v>460.0616</c:v>
                </c:pt>
                <c:pt idx="25149">
                  <c:v>460.0616</c:v>
                </c:pt>
                <c:pt idx="25150">
                  <c:v>460.06259999999997</c:v>
                </c:pt>
                <c:pt idx="25151">
                  <c:v>460.06369999999998</c:v>
                </c:pt>
                <c:pt idx="25152">
                  <c:v>460.0641</c:v>
                </c:pt>
                <c:pt idx="25153">
                  <c:v>460.065</c:v>
                </c:pt>
                <c:pt idx="25154">
                  <c:v>460.06799999999998</c:v>
                </c:pt>
                <c:pt idx="25155">
                  <c:v>460.06810000000002</c:v>
                </c:pt>
                <c:pt idx="25156">
                  <c:v>460.06869999999998</c:v>
                </c:pt>
                <c:pt idx="25157">
                  <c:v>460.07010000000002</c:v>
                </c:pt>
                <c:pt idx="25158">
                  <c:v>460.07130000000001</c:v>
                </c:pt>
                <c:pt idx="25159">
                  <c:v>460.0727</c:v>
                </c:pt>
                <c:pt idx="25160">
                  <c:v>460.07420000000002</c:v>
                </c:pt>
                <c:pt idx="25161">
                  <c:v>460.07420000000002</c:v>
                </c:pt>
                <c:pt idx="25162">
                  <c:v>460.07459999999998</c:v>
                </c:pt>
                <c:pt idx="25163">
                  <c:v>460.07420000000002</c:v>
                </c:pt>
                <c:pt idx="25164">
                  <c:v>460.07659999999998</c:v>
                </c:pt>
                <c:pt idx="25165">
                  <c:v>460.077</c:v>
                </c:pt>
                <c:pt idx="25166">
                  <c:v>460.07780000000002</c:v>
                </c:pt>
                <c:pt idx="25167">
                  <c:v>460.0788</c:v>
                </c:pt>
                <c:pt idx="25168">
                  <c:v>460.07889999999998</c:v>
                </c:pt>
                <c:pt idx="25169">
                  <c:v>460.07909999999998</c:v>
                </c:pt>
                <c:pt idx="25170">
                  <c:v>460.07900000000001</c:v>
                </c:pt>
                <c:pt idx="25171">
                  <c:v>460.0806</c:v>
                </c:pt>
                <c:pt idx="25172">
                  <c:v>460.08199999999999</c:v>
                </c:pt>
                <c:pt idx="25173">
                  <c:v>460.08260000000001</c:v>
                </c:pt>
                <c:pt idx="25174">
                  <c:v>460.084</c:v>
                </c:pt>
                <c:pt idx="25175">
                  <c:v>460.08440000000002</c:v>
                </c:pt>
                <c:pt idx="25176">
                  <c:v>460.08390000000003</c:v>
                </c:pt>
                <c:pt idx="25177">
                  <c:v>460.08479999999997</c:v>
                </c:pt>
                <c:pt idx="25178">
                  <c:v>460.08699999999999</c:v>
                </c:pt>
                <c:pt idx="25179">
                  <c:v>460.08730000000003</c:v>
                </c:pt>
                <c:pt idx="25180">
                  <c:v>460.08780000000002</c:v>
                </c:pt>
                <c:pt idx="25181">
                  <c:v>460.09</c:v>
                </c:pt>
                <c:pt idx="25182">
                  <c:v>460.09190000000001</c:v>
                </c:pt>
                <c:pt idx="25183">
                  <c:v>460.09190000000001</c:v>
                </c:pt>
                <c:pt idx="25184">
                  <c:v>460.09280000000001</c:v>
                </c:pt>
                <c:pt idx="25185">
                  <c:v>460.09339999999997</c:v>
                </c:pt>
                <c:pt idx="25186">
                  <c:v>460.09480000000002</c:v>
                </c:pt>
                <c:pt idx="25187">
                  <c:v>460.09440000000001</c:v>
                </c:pt>
                <c:pt idx="25188">
                  <c:v>460.09339999999997</c:v>
                </c:pt>
                <c:pt idx="25189">
                  <c:v>460.09530000000001</c:v>
                </c:pt>
                <c:pt idx="25190">
                  <c:v>460.09539999999998</c:v>
                </c:pt>
                <c:pt idx="25191">
                  <c:v>460.096</c:v>
                </c:pt>
                <c:pt idx="25192">
                  <c:v>460.09780000000001</c:v>
                </c:pt>
                <c:pt idx="25193">
                  <c:v>460.09809999999999</c:v>
                </c:pt>
                <c:pt idx="25194">
                  <c:v>460.09960000000001</c:v>
                </c:pt>
                <c:pt idx="25195">
                  <c:v>460.101</c:v>
                </c:pt>
                <c:pt idx="25196">
                  <c:v>460.10019999999997</c:v>
                </c:pt>
                <c:pt idx="25197">
                  <c:v>460.10210000000001</c:v>
                </c:pt>
                <c:pt idx="25198">
                  <c:v>460.10239999999999</c:v>
                </c:pt>
                <c:pt idx="25199">
                  <c:v>460.1028</c:v>
                </c:pt>
                <c:pt idx="25200">
                  <c:v>460.10359999999997</c:v>
                </c:pt>
                <c:pt idx="25201">
                  <c:v>460.10399999999998</c:v>
                </c:pt>
                <c:pt idx="25202">
                  <c:v>460.10660000000001</c:v>
                </c:pt>
                <c:pt idx="25203">
                  <c:v>460.10820000000001</c:v>
                </c:pt>
                <c:pt idx="25204">
                  <c:v>460.10739999999998</c:v>
                </c:pt>
                <c:pt idx="25205">
                  <c:v>460.10860000000002</c:v>
                </c:pt>
                <c:pt idx="25206">
                  <c:v>460.10969999999998</c:v>
                </c:pt>
                <c:pt idx="25207">
                  <c:v>460.1114</c:v>
                </c:pt>
                <c:pt idx="25208">
                  <c:v>460.11200000000002</c:v>
                </c:pt>
                <c:pt idx="25209">
                  <c:v>460.11340000000001</c:v>
                </c:pt>
                <c:pt idx="25210">
                  <c:v>460.1139</c:v>
                </c:pt>
                <c:pt idx="25211">
                  <c:v>460.11320000000001</c:v>
                </c:pt>
                <c:pt idx="25212">
                  <c:v>460.11559999999997</c:v>
                </c:pt>
                <c:pt idx="25213">
                  <c:v>460.11529999999999</c:v>
                </c:pt>
                <c:pt idx="25214">
                  <c:v>460.11610000000002</c:v>
                </c:pt>
                <c:pt idx="25215">
                  <c:v>460.11700000000002</c:v>
                </c:pt>
                <c:pt idx="25216">
                  <c:v>460.11840000000001</c:v>
                </c:pt>
                <c:pt idx="25217">
                  <c:v>460.11970000000002</c:v>
                </c:pt>
                <c:pt idx="25218">
                  <c:v>460.11939999999998</c:v>
                </c:pt>
                <c:pt idx="25219">
                  <c:v>460.12130000000002</c:v>
                </c:pt>
                <c:pt idx="25220">
                  <c:v>460.12389999999999</c:v>
                </c:pt>
                <c:pt idx="25221">
                  <c:v>460.12400000000002</c:v>
                </c:pt>
                <c:pt idx="25222">
                  <c:v>460.12540000000001</c:v>
                </c:pt>
                <c:pt idx="25223">
                  <c:v>460.1266</c:v>
                </c:pt>
                <c:pt idx="25224">
                  <c:v>460.1259</c:v>
                </c:pt>
                <c:pt idx="25225">
                  <c:v>460.12580000000003</c:v>
                </c:pt>
                <c:pt idx="25226">
                  <c:v>460.1268</c:v>
                </c:pt>
                <c:pt idx="25227">
                  <c:v>460.12790000000001</c:v>
                </c:pt>
                <c:pt idx="25228">
                  <c:v>460.1284</c:v>
                </c:pt>
                <c:pt idx="25229">
                  <c:v>460.13080000000002</c:v>
                </c:pt>
                <c:pt idx="25230">
                  <c:v>460.13139999999999</c:v>
                </c:pt>
                <c:pt idx="25231">
                  <c:v>460.13339999999999</c:v>
                </c:pt>
                <c:pt idx="25232">
                  <c:v>460.13279999999997</c:v>
                </c:pt>
                <c:pt idx="25233">
                  <c:v>460.13260000000002</c:v>
                </c:pt>
                <c:pt idx="25234">
                  <c:v>460.13350000000003</c:v>
                </c:pt>
                <c:pt idx="25235">
                  <c:v>460.13440000000003</c:v>
                </c:pt>
                <c:pt idx="25236">
                  <c:v>460.13499999999999</c:v>
                </c:pt>
                <c:pt idx="25237">
                  <c:v>460.13810000000001</c:v>
                </c:pt>
                <c:pt idx="25238">
                  <c:v>460.1379</c:v>
                </c:pt>
                <c:pt idx="25239">
                  <c:v>460.13900000000001</c:v>
                </c:pt>
                <c:pt idx="25240">
                  <c:v>460.13940000000002</c:v>
                </c:pt>
                <c:pt idx="25241">
                  <c:v>460.13979999999998</c:v>
                </c:pt>
                <c:pt idx="25242">
                  <c:v>460.14080000000001</c:v>
                </c:pt>
                <c:pt idx="25243">
                  <c:v>460.14100000000002</c:v>
                </c:pt>
                <c:pt idx="25244">
                  <c:v>460.1422</c:v>
                </c:pt>
                <c:pt idx="25245">
                  <c:v>460.14299999999997</c:v>
                </c:pt>
                <c:pt idx="25246">
                  <c:v>460.14569999999998</c:v>
                </c:pt>
                <c:pt idx="25247">
                  <c:v>460.14600000000002</c:v>
                </c:pt>
                <c:pt idx="25248">
                  <c:v>460.14600000000002</c:v>
                </c:pt>
                <c:pt idx="25249">
                  <c:v>460.14699999999999</c:v>
                </c:pt>
                <c:pt idx="25250">
                  <c:v>460.14929999999998</c:v>
                </c:pt>
                <c:pt idx="25251">
                  <c:v>460.14839999999998</c:v>
                </c:pt>
                <c:pt idx="25252">
                  <c:v>460.14920000000001</c:v>
                </c:pt>
                <c:pt idx="25253">
                  <c:v>460.1508</c:v>
                </c:pt>
                <c:pt idx="25254">
                  <c:v>460.14980000000003</c:v>
                </c:pt>
                <c:pt idx="25255">
                  <c:v>460.15100000000001</c:v>
                </c:pt>
                <c:pt idx="25256">
                  <c:v>460.15129999999999</c:v>
                </c:pt>
                <c:pt idx="25257">
                  <c:v>460.15190000000001</c:v>
                </c:pt>
                <c:pt idx="25258">
                  <c:v>460.1533</c:v>
                </c:pt>
                <c:pt idx="25259">
                  <c:v>460.15350000000001</c:v>
                </c:pt>
                <c:pt idx="25260">
                  <c:v>460.154</c:v>
                </c:pt>
                <c:pt idx="25261">
                  <c:v>460.15600000000001</c:v>
                </c:pt>
                <c:pt idx="25262">
                  <c:v>460.15640000000002</c:v>
                </c:pt>
                <c:pt idx="25263">
                  <c:v>460.15719999999999</c:v>
                </c:pt>
                <c:pt idx="25264">
                  <c:v>460.15719999999999</c:v>
                </c:pt>
                <c:pt idx="25265">
                  <c:v>460.1585</c:v>
                </c:pt>
                <c:pt idx="25266">
                  <c:v>460.1592</c:v>
                </c:pt>
                <c:pt idx="25267">
                  <c:v>460.16129999999998</c:v>
                </c:pt>
                <c:pt idx="25268">
                  <c:v>460.15969999999999</c:v>
                </c:pt>
                <c:pt idx="25269">
                  <c:v>460.16180000000003</c:v>
                </c:pt>
                <c:pt idx="25270">
                  <c:v>460.16059999999999</c:v>
                </c:pt>
                <c:pt idx="25271">
                  <c:v>460.1619</c:v>
                </c:pt>
                <c:pt idx="25272">
                  <c:v>460.16379999999998</c:v>
                </c:pt>
                <c:pt idx="25273">
                  <c:v>460.16329999999999</c:v>
                </c:pt>
                <c:pt idx="25274">
                  <c:v>460.16399999999999</c:v>
                </c:pt>
                <c:pt idx="25275">
                  <c:v>460.16309999999999</c:v>
                </c:pt>
                <c:pt idx="25276">
                  <c:v>460.16489999999999</c:v>
                </c:pt>
                <c:pt idx="25277">
                  <c:v>460.1653</c:v>
                </c:pt>
                <c:pt idx="25278">
                  <c:v>460.16500000000002</c:v>
                </c:pt>
                <c:pt idx="25279">
                  <c:v>460.16579999999999</c:v>
                </c:pt>
                <c:pt idx="25280">
                  <c:v>460.16719999999998</c:v>
                </c:pt>
                <c:pt idx="25281">
                  <c:v>460.16860000000003</c:v>
                </c:pt>
                <c:pt idx="25282">
                  <c:v>460.1705</c:v>
                </c:pt>
                <c:pt idx="25283">
                  <c:v>460.17129999999997</c:v>
                </c:pt>
                <c:pt idx="25284">
                  <c:v>460.17259999999999</c:v>
                </c:pt>
                <c:pt idx="25285">
                  <c:v>460.1728</c:v>
                </c:pt>
                <c:pt idx="25286">
                  <c:v>460.17419999999998</c:v>
                </c:pt>
                <c:pt idx="25287">
                  <c:v>460.17419999999998</c:v>
                </c:pt>
                <c:pt idx="25288">
                  <c:v>460.17500000000001</c:v>
                </c:pt>
                <c:pt idx="25289">
                  <c:v>460.17610000000002</c:v>
                </c:pt>
                <c:pt idx="25290">
                  <c:v>460.17700000000002</c:v>
                </c:pt>
                <c:pt idx="25291">
                  <c:v>460.17669999999998</c:v>
                </c:pt>
                <c:pt idx="25292">
                  <c:v>460.17720000000003</c:v>
                </c:pt>
                <c:pt idx="25293">
                  <c:v>460.178</c:v>
                </c:pt>
                <c:pt idx="25294">
                  <c:v>460.17919999999998</c:v>
                </c:pt>
                <c:pt idx="25295">
                  <c:v>460.17950000000002</c:v>
                </c:pt>
                <c:pt idx="25296">
                  <c:v>460.18</c:v>
                </c:pt>
                <c:pt idx="25297">
                  <c:v>460.18</c:v>
                </c:pt>
                <c:pt idx="25298">
                  <c:v>460.18239999999997</c:v>
                </c:pt>
                <c:pt idx="25299">
                  <c:v>460.18239999999997</c:v>
                </c:pt>
                <c:pt idx="25300">
                  <c:v>460.18340000000001</c:v>
                </c:pt>
                <c:pt idx="25301">
                  <c:v>460.1848</c:v>
                </c:pt>
                <c:pt idx="25302">
                  <c:v>460.185</c:v>
                </c:pt>
                <c:pt idx="25303">
                  <c:v>460.18419999999998</c:v>
                </c:pt>
                <c:pt idx="25304">
                  <c:v>460.18520000000001</c:v>
                </c:pt>
                <c:pt idx="25305">
                  <c:v>460.18529999999998</c:v>
                </c:pt>
                <c:pt idx="25306">
                  <c:v>460.18549999999999</c:v>
                </c:pt>
                <c:pt idx="25307">
                  <c:v>460.18610000000001</c:v>
                </c:pt>
                <c:pt idx="25308">
                  <c:v>460.18799999999999</c:v>
                </c:pt>
                <c:pt idx="25309">
                  <c:v>460.18799999999999</c:v>
                </c:pt>
                <c:pt idx="25310">
                  <c:v>460.19040000000001</c:v>
                </c:pt>
                <c:pt idx="25311">
                  <c:v>460.19040000000001</c:v>
                </c:pt>
                <c:pt idx="25312">
                  <c:v>460.19040000000001</c:v>
                </c:pt>
                <c:pt idx="25313">
                  <c:v>460.19260000000003</c:v>
                </c:pt>
                <c:pt idx="25314">
                  <c:v>460.19380000000001</c:v>
                </c:pt>
                <c:pt idx="25315">
                  <c:v>460.19330000000002</c:v>
                </c:pt>
                <c:pt idx="25316">
                  <c:v>460.19459999999998</c:v>
                </c:pt>
                <c:pt idx="25317">
                  <c:v>460.19439999999997</c:v>
                </c:pt>
                <c:pt idx="25318">
                  <c:v>460.19560000000001</c:v>
                </c:pt>
                <c:pt idx="25319">
                  <c:v>460.19560000000001</c:v>
                </c:pt>
                <c:pt idx="25320">
                  <c:v>460.1952</c:v>
                </c:pt>
                <c:pt idx="25321">
                  <c:v>460.19529999999997</c:v>
                </c:pt>
                <c:pt idx="25322">
                  <c:v>460.19630000000001</c:v>
                </c:pt>
                <c:pt idx="25323">
                  <c:v>460.19720000000001</c:v>
                </c:pt>
                <c:pt idx="25324">
                  <c:v>460.19720000000001</c:v>
                </c:pt>
                <c:pt idx="25325">
                  <c:v>460.19880000000001</c:v>
                </c:pt>
                <c:pt idx="25326">
                  <c:v>460.2004</c:v>
                </c:pt>
                <c:pt idx="25327">
                  <c:v>460.2</c:v>
                </c:pt>
                <c:pt idx="25328">
                  <c:v>460.20139999999998</c:v>
                </c:pt>
                <c:pt idx="25329">
                  <c:v>460.202</c:v>
                </c:pt>
                <c:pt idx="25330">
                  <c:v>460.20240000000001</c:v>
                </c:pt>
                <c:pt idx="25331">
                  <c:v>460.20339999999999</c:v>
                </c:pt>
                <c:pt idx="25332">
                  <c:v>460.2056</c:v>
                </c:pt>
                <c:pt idx="25333">
                  <c:v>460.20479999999998</c:v>
                </c:pt>
                <c:pt idx="25334">
                  <c:v>460.20440000000002</c:v>
                </c:pt>
                <c:pt idx="25335">
                  <c:v>460.20400000000001</c:v>
                </c:pt>
                <c:pt idx="25336">
                  <c:v>460.20339999999999</c:v>
                </c:pt>
                <c:pt idx="25337">
                  <c:v>460.20119999999997</c:v>
                </c:pt>
                <c:pt idx="25338">
                  <c:v>460.20139999999998</c:v>
                </c:pt>
                <c:pt idx="25339">
                  <c:v>460.20100000000002</c:v>
                </c:pt>
                <c:pt idx="25340">
                  <c:v>460.2</c:v>
                </c:pt>
                <c:pt idx="25341">
                  <c:v>460.19850000000002</c:v>
                </c:pt>
                <c:pt idx="25342">
                  <c:v>460.19540000000001</c:v>
                </c:pt>
                <c:pt idx="25343">
                  <c:v>460.19470000000001</c:v>
                </c:pt>
                <c:pt idx="25344">
                  <c:v>460.1936</c:v>
                </c:pt>
                <c:pt idx="25345">
                  <c:v>460.19110000000001</c:v>
                </c:pt>
                <c:pt idx="25346">
                  <c:v>460.19130000000001</c:v>
                </c:pt>
                <c:pt idx="25347">
                  <c:v>460.1891</c:v>
                </c:pt>
                <c:pt idx="25348">
                  <c:v>460.18819999999999</c:v>
                </c:pt>
                <c:pt idx="25349">
                  <c:v>460.18759999999997</c:v>
                </c:pt>
                <c:pt idx="25350">
                  <c:v>460.18540000000002</c:v>
                </c:pt>
                <c:pt idx="25351">
                  <c:v>460.18470000000002</c:v>
                </c:pt>
                <c:pt idx="25352">
                  <c:v>460.18180000000001</c:v>
                </c:pt>
                <c:pt idx="25353">
                  <c:v>460.18169999999998</c:v>
                </c:pt>
                <c:pt idx="25354">
                  <c:v>460.18119999999999</c:v>
                </c:pt>
                <c:pt idx="25355">
                  <c:v>460.18</c:v>
                </c:pt>
                <c:pt idx="25356">
                  <c:v>460.18119999999999</c:v>
                </c:pt>
                <c:pt idx="25357">
                  <c:v>460.17959999999999</c:v>
                </c:pt>
                <c:pt idx="25358">
                  <c:v>460.18130000000002</c:v>
                </c:pt>
                <c:pt idx="25359">
                  <c:v>460.18090000000001</c:v>
                </c:pt>
                <c:pt idx="25360">
                  <c:v>460.17910000000001</c:v>
                </c:pt>
                <c:pt idx="25361">
                  <c:v>460.18040000000002</c:v>
                </c:pt>
                <c:pt idx="25362">
                  <c:v>460.17959999999999</c:v>
                </c:pt>
                <c:pt idx="25363">
                  <c:v>460.1807</c:v>
                </c:pt>
                <c:pt idx="25364">
                  <c:v>460.18279999999999</c:v>
                </c:pt>
                <c:pt idx="25365">
                  <c:v>460.18220000000002</c:v>
                </c:pt>
                <c:pt idx="25366">
                  <c:v>460.18099999999998</c:v>
                </c:pt>
                <c:pt idx="25367">
                  <c:v>460.18340000000001</c:v>
                </c:pt>
                <c:pt idx="25368">
                  <c:v>460.18340000000001</c:v>
                </c:pt>
                <c:pt idx="25369">
                  <c:v>460.18459999999999</c:v>
                </c:pt>
                <c:pt idx="25370">
                  <c:v>460.1841</c:v>
                </c:pt>
                <c:pt idx="25371">
                  <c:v>460.1859</c:v>
                </c:pt>
                <c:pt idx="25372">
                  <c:v>460.1866</c:v>
                </c:pt>
                <c:pt idx="25373">
                  <c:v>460.1866</c:v>
                </c:pt>
                <c:pt idx="25374">
                  <c:v>460.18740000000003</c:v>
                </c:pt>
                <c:pt idx="25375">
                  <c:v>460.18759999999997</c:v>
                </c:pt>
                <c:pt idx="25376">
                  <c:v>460.18900000000002</c:v>
                </c:pt>
                <c:pt idx="25377">
                  <c:v>460.19</c:v>
                </c:pt>
                <c:pt idx="25378">
                  <c:v>460.1902</c:v>
                </c:pt>
                <c:pt idx="25379">
                  <c:v>460.19060000000002</c:v>
                </c:pt>
                <c:pt idx="25380">
                  <c:v>460.19099999999997</c:v>
                </c:pt>
                <c:pt idx="25381">
                  <c:v>460.19159999999999</c:v>
                </c:pt>
                <c:pt idx="25382">
                  <c:v>460.19299999999998</c:v>
                </c:pt>
                <c:pt idx="25383">
                  <c:v>460.19299999999998</c:v>
                </c:pt>
                <c:pt idx="25384">
                  <c:v>460.19420000000002</c:v>
                </c:pt>
                <c:pt idx="25385">
                  <c:v>460.19220000000001</c:v>
                </c:pt>
                <c:pt idx="25386">
                  <c:v>460.19330000000002</c:v>
                </c:pt>
                <c:pt idx="25387">
                  <c:v>460.19209999999998</c:v>
                </c:pt>
                <c:pt idx="25388">
                  <c:v>460.19260000000003</c:v>
                </c:pt>
                <c:pt idx="25389">
                  <c:v>460.19139999999999</c:v>
                </c:pt>
                <c:pt idx="25390">
                  <c:v>460.19400000000002</c:v>
                </c:pt>
                <c:pt idx="25391">
                  <c:v>460.19299999999998</c:v>
                </c:pt>
                <c:pt idx="25392">
                  <c:v>460.19439999999997</c:v>
                </c:pt>
                <c:pt idx="25393">
                  <c:v>460.19459999999998</c:v>
                </c:pt>
                <c:pt idx="25394">
                  <c:v>460.1934</c:v>
                </c:pt>
                <c:pt idx="25395">
                  <c:v>460.19600000000003</c:v>
                </c:pt>
                <c:pt idx="25396">
                  <c:v>460.19560000000001</c:v>
                </c:pt>
                <c:pt idx="25397">
                  <c:v>460.19740000000002</c:v>
                </c:pt>
                <c:pt idx="25398">
                  <c:v>460.19729999999998</c:v>
                </c:pt>
                <c:pt idx="25399">
                  <c:v>460.19670000000002</c:v>
                </c:pt>
                <c:pt idx="25400">
                  <c:v>460.19779999999997</c:v>
                </c:pt>
                <c:pt idx="25401">
                  <c:v>460.19830000000002</c:v>
                </c:pt>
                <c:pt idx="25402">
                  <c:v>460.19889999999998</c:v>
                </c:pt>
                <c:pt idx="25403">
                  <c:v>460.20080000000002</c:v>
                </c:pt>
                <c:pt idx="25404">
                  <c:v>460.20100000000002</c:v>
                </c:pt>
                <c:pt idx="25405">
                  <c:v>460.20389999999998</c:v>
                </c:pt>
                <c:pt idx="25406">
                  <c:v>460.20330000000001</c:v>
                </c:pt>
                <c:pt idx="25407">
                  <c:v>460.20479999999998</c:v>
                </c:pt>
                <c:pt idx="25408">
                  <c:v>460.2056</c:v>
                </c:pt>
                <c:pt idx="25409">
                  <c:v>460.20639999999997</c:v>
                </c:pt>
                <c:pt idx="25410">
                  <c:v>460.20740000000001</c:v>
                </c:pt>
                <c:pt idx="25411">
                  <c:v>460.20740000000001</c:v>
                </c:pt>
                <c:pt idx="25412">
                  <c:v>460.20819999999998</c:v>
                </c:pt>
                <c:pt idx="25413">
                  <c:v>460.209</c:v>
                </c:pt>
                <c:pt idx="25414">
                  <c:v>460.21039999999999</c:v>
                </c:pt>
                <c:pt idx="25415">
                  <c:v>460.2106</c:v>
                </c:pt>
                <c:pt idx="25416">
                  <c:v>460.21019999999999</c:v>
                </c:pt>
                <c:pt idx="25417">
                  <c:v>460.20920000000001</c:v>
                </c:pt>
                <c:pt idx="25418">
                  <c:v>460.2106</c:v>
                </c:pt>
                <c:pt idx="25419">
                  <c:v>460.21140000000003</c:v>
                </c:pt>
                <c:pt idx="25420">
                  <c:v>460.2122</c:v>
                </c:pt>
                <c:pt idx="25421">
                  <c:v>460.2124</c:v>
                </c:pt>
                <c:pt idx="25422">
                  <c:v>460.21199999999999</c:v>
                </c:pt>
                <c:pt idx="25423">
                  <c:v>460.21339999999998</c:v>
                </c:pt>
                <c:pt idx="25424">
                  <c:v>460.21359999999999</c:v>
                </c:pt>
                <c:pt idx="25425">
                  <c:v>460.21499999999997</c:v>
                </c:pt>
                <c:pt idx="25426">
                  <c:v>460.214</c:v>
                </c:pt>
                <c:pt idx="25427">
                  <c:v>460.21530000000001</c:v>
                </c:pt>
                <c:pt idx="25428">
                  <c:v>460.21539999999999</c:v>
                </c:pt>
                <c:pt idx="25429">
                  <c:v>460.21570000000003</c:v>
                </c:pt>
                <c:pt idx="25430">
                  <c:v>460.2174</c:v>
                </c:pt>
                <c:pt idx="25431">
                  <c:v>460.21660000000003</c:v>
                </c:pt>
                <c:pt idx="25432">
                  <c:v>460.21679999999998</c:v>
                </c:pt>
                <c:pt idx="25433">
                  <c:v>460.21940000000001</c:v>
                </c:pt>
                <c:pt idx="25434">
                  <c:v>460.21820000000002</c:v>
                </c:pt>
                <c:pt idx="25435">
                  <c:v>460.2208</c:v>
                </c:pt>
                <c:pt idx="25436">
                  <c:v>460.22</c:v>
                </c:pt>
                <c:pt idx="25437">
                  <c:v>460.22149999999999</c:v>
                </c:pt>
                <c:pt idx="25438">
                  <c:v>460.22329999999999</c:v>
                </c:pt>
                <c:pt idx="25439">
                  <c:v>460.22399999999999</c:v>
                </c:pt>
                <c:pt idx="25440">
                  <c:v>460.22500000000002</c:v>
                </c:pt>
                <c:pt idx="25441">
                  <c:v>460.22460000000001</c:v>
                </c:pt>
                <c:pt idx="25442">
                  <c:v>460.22699999999998</c:v>
                </c:pt>
                <c:pt idx="25443">
                  <c:v>460.2269</c:v>
                </c:pt>
                <c:pt idx="25444">
                  <c:v>460.22640000000001</c:v>
                </c:pt>
                <c:pt idx="25445">
                  <c:v>460.22820000000002</c:v>
                </c:pt>
                <c:pt idx="25446">
                  <c:v>460.22879999999998</c:v>
                </c:pt>
                <c:pt idx="25447">
                  <c:v>460.23020000000002</c:v>
                </c:pt>
                <c:pt idx="25448">
                  <c:v>460.23</c:v>
                </c:pt>
                <c:pt idx="25449">
                  <c:v>460.23059999999998</c:v>
                </c:pt>
                <c:pt idx="25450">
                  <c:v>460.23129999999998</c:v>
                </c:pt>
                <c:pt idx="25451">
                  <c:v>460.23200000000003</c:v>
                </c:pt>
                <c:pt idx="25452">
                  <c:v>460.23349999999999</c:v>
                </c:pt>
                <c:pt idx="25453">
                  <c:v>460.23239999999998</c:v>
                </c:pt>
                <c:pt idx="25454">
                  <c:v>460.2337</c:v>
                </c:pt>
                <c:pt idx="25455">
                  <c:v>460.23360000000002</c:v>
                </c:pt>
                <c:pt idx="25456">
                  <c:v>460.23430000000002</c:v>
                </c:pt>
                <c:pt idx="25457">
                  <c:v>460.23500000000001</c:v>
                </c:pt>
                <c:pt idx="25458">
                  <c:v>460.23599999999999</c:v>
                </c:pt>
                <c:pt idx="25459">
                  <c:v>460.23520000000002</c:v>
                </c:pt>
                <c:pt idx="25460">
                  <c:v>460.23739999999998</c:v>
                </c:pt>
                <c:pt idx="25461">
                  <c:v>460.23739999999998</c:v>
                </c:pt>
                <c:pt idx="25462">
                  <c:v>460.23739999999998</c:v>
                </c:pt>
                <c:pt idx="25463">
                  <c:v>460.23739999999998</c:v>
                </c:pt>
                <c:pt idx="25464">
                  <c:v>460.23680000000002</c:v>
                </c:pt>
                <c:pt idx="25465">
                  <c:v>460.2389</c:v>
                </c:pt>
                <c:pt idx="25466">
                  <c:v>460.2398</c:v>
                </c:pt>
                <c:pt idx="25467">
                  <c:v>460.23989999999998</c:v>
                </c:pt>
                <c:pt idx="25468">
                  <c:v>460.24079999999998</c:v>
                </c:pt>
                <c:pt idx="25469">
                  <c:v>460.24079999999998</c:v>
                </c:pt>
                <c:pt idx="25470">
                  <c:v>460.24160000000001</c:v>
                </c:pt>
                <c:pt idx="25471">
                  <c:v>460.24290000000002</c:v>
                </c:pt>
                <c:pt idx="25472">
                  <c:v>460.245</c:v>
                </c:pt>
                <c:pt idx="25473">
                  <c:v>460.24520000000001</c:v>
                </c:pt>
                <c:pt idx="25474">
                  <c:v>460.2448</c:v>
                </c:pt>
                <c:pt idx="25475">
                  <c:v>460.2457</c:v>
                </c:pt>
                <c:pt idx="25476">
                  <c:v>460.2466</c:v>
                </c:pt>
                <c:pt idx="25477">
                  <c:v>460.24669999999998</c:v>
                </c:pt>
                <c:pt idx="25478">
                  <c:v>460.24630000000002</c:v>
                </c:pt>
                <c:pt idx="25479">
                  <c:v>460.24720000000002</c:v>
                </c:pt>
                <c:pt idx="25480">
                  <c:v>460.2475</c:v>
                </c:pt>
                <c:pt idx="25481">
                  <c:v>460.24639999999999</c:v>
                </c:pt>
                <c:pt idx="25482">
                  <c:v>460.24759999999998</c:v>
                </c:pt>
                <c:pt idx="25483">
                  <c:v>460.24959999999999</c:v>
                </c:pt>
                <c:pt idx="25484">
                  <c:v>460.25</c:v>
                </c:pt>
                <c:pt idx="25485">
                  <c:v>460.25</c:v>
                </c:pt>
                <c:pt idx="25486">
                  <c:v>460.25020000000001</c:v>
                </c:pt>
                <c:pt idx="25487">
                  <c:v>460.25040000000001</c:v>
                </c:pt>
                <c:pt idx="25488">
                  <c:v>460.25240000000002</c:v>
                </c:pt>
                <c:pt idx="25489">
                  <c:v>460.25380000000001</c:v>
                </c:pt>
                <c:pt idx="25490">
                  <c:v>460.25450000000001</c:v>
                </c:pt>
                <c:pt idx="25491">
                  <c:v>460.25459999999998</c:v>
                </c:pt>
                <c:pt idx="25492">
                  <c:v>460.25659999999999</c:v>
                </c:pt>
                <c:pt idx="25493">
                  <c:v>460.25779999999997</c:v>
                </c:pt>
                <c:pt idx="25494">
                  <c:v>460.25740000000002</c:v>
                </c:pt>
                <c:pt idx="25495">
                  <c:v>460.25940000000003</c:v>
                </c:pt>
                <c:pt idx="25496">
                  <c:v>460.26</c:v>
                </c:pt>
                <c:pt idx="25497">
                  <c:v>460.25900000000001</c:v>
                </c:pt>
                <c:pt idx="25498">
                  <c:v>460.25959999999998</c:v>
                </c:pt>
                <c:pt idx="25499">
                  <c:v>460.26069999999999</c:v>
                </c:pt>
                <c:pt idx="25500">
                  <c:v>460.2604</c:v>
                </c:pt>
                <c:pt idx="25501">
                  <c:v>460.26229999999998</c:v>
                </c:pt>
                <c:pt idx="25502">
                  <c:v>460.26409999999998</c:v>
                </c:pt>
                <c:pt idx="25503">
                  <c:v>460.26400000000001</c:v>
                </c:pt>
                <c:pt idx="25504">
                  <c:v>460.26530000000002</c:v>
                </c:pt>
                <c:pt idx="25505">
                  <c:v>460.26560000000001</c:v>
                </c:pt>
                <c:pt idx="25506">
                  <c:v>460.26740000000001</c:v>
                </c:pt>
                <c:pt idx="25507">
                  <c:v>460.26780000000002</c:v>
                </c:pt>
                <c:pt idx="25508">
                  <c:v>460.26859999999999</c:v>
                </c:pt>
                <c:pt idx="25509">
                  <c:v>460.26979999999998</c:v>
                </c:pt>
                <c:pt idx="25510">
                  <c:v>460.27</c:v>
                </c:pt>
                <c:pt idx="25511">
                  <c:v>460.2704</c:v>
                </c:pt>
                <c:pt idx="25512">
                  <c:v>460.26960000000003</c:v>
                </c:pt>
                <c:pt idx="25513">
                  <c:v>460.27089999999998</c:v>
                </c:pt>
                <c:pt idx="25514">
                  <c:v>460.27100000000002</c:v>
                </c:pt>
                <c:pt idx="25515">
                  <c:v>460.27140000000003</c:v>
                </c:pt>
                <c:pt idx="25516">
                  <c:v>460.27109999999999</c:v>
                </c:pt>
                <c:pt idx="25517">
                  <c:v>460.27100000000002</c:v>
                </c:pt>
                <c:pt idx="25518">
                  <c:v>460.27350000000001</c:v>
                </c:pt>
                <c:pt idx="25519">
                  <c:v>460.27249999999998</c:v>
                </c:pt>
                <c:pt idx="25520">
                  <c:v>460.2722</c:v>
                </c:pt>
                <c:pt idx="25521">
                  <c:v>460.27199999999999</c:v>
                </c:pt>
                <c:pt idx="25522">
                  <c:v>460.27350000000001</c:v>
                </c:pt>
                <c:pt idx="25523">
                  <c:v>460.27519999999998</c:v>
                </c:pt>
                <c:pt idx="25524">
                  <c:v>460.27600000000001</c:v>
                </c:pt>
                <c:pt idx="25525">
                  <c:v>460.2765</c:v>
                </c:pt>
                <c:pt idx="25526">
                  <c:v>460.27620000000002</c:v>
                </c:pt>
                <c:pt idx="25527">
                  <c:v>460.27699999999999</c:v>
                </c:pt>
                <c:pt idx="25528">
                  <c:v>460.27820000000003</c:v>
                </c:pt>
                <c:pt idx="25529">
                  <c:v>460.27949999999998</c:v>
                </c:pt>
                <c:pt idx="25530">
                  <c:v>460.27940000000001</c:v>
                </c:pt>
                <c:pt idx="25531">
                  <c:v>460.28100000000001</c:v>
                </c:pt>
                <c:pt idx="25532">
                  <c:v>460.28120000000001</c:v>
                </c:pt>
                <c:pt idx="25533">
                  <c:v>460.28219999999999</c:v>
                </c:pt>
                <c:pt idx="25534">
                  <c:v>460.2826</c:v>
                </c:pt>
                <c:pt idx="25535">
                  <c:v>460.28210000000001</c:v>
                </c:pt>
                <c:pt idx="25536">
                  <c:v>460.28309999999999</c:v>
                </c:pt>
                <c:pt idx="25537">
                  <c:v>460.28390000000002</c:v>
                </c:pt>
                <c:pt idx="25538">
                  <c:v>460.28440000000001</c:v>
                </c:pt>
                <c:pt idx="25539">
                  <c:v>460.28629999999998</c:v>
                </c:pt>
                <c:pt idx="25540">
                  <c:v>460.28500000000003</c:v>
                </c:pt>
                <c:pt idx="25541">
                  <c:v>460.28680000000003</c:v>
                </c:pt>
                <c:pt idx="25542">
                  <c:v>460.2869</c:v>
                </c:pt>
                <c:pt idx="25543">
                  <c:v>460.28789999999998</c:v>
                </c:pt>
                <c:pt idx="25544">
                  <c:v>460.28890000000001</c:v>
                </c:pt>
                <c:pt idx="25545">
                  <c:v>460.28719999999998</c:v>
                </c:pt>
                <c:pt idx="25546">
                  <c:v>460.28870000000001</c:v>
                </c:pt>
                <c:pt idx="25547">
                  <c:v>460.28919999999999</c:v>
                </c:pt>
                <c:pt idx="25548">
                  <c:v>460.29</c:v>
                </c:pt>
                <c:pt idx="25549">
                  <c:v>460.29180000000002</c:v>
                </c:pt>
                <c:pt idx="25550">
                  <c:v>460.29149999999998</c:v>
                </c:pt>
                <c:pt idx="25551">
                  <c:v>460.2919</c:v>
                </c:pt>
                <c:pt idx="25552">
                  <c:v>460.29219999999998</c:v>
                </c:pt>
                <c:pt idx="25553">
                  <c:v>460.29399999999998</c:v>
                </c:pt>
                <c:pt idx="25554">
                  <c:v>460.2944</c:v>
                </c:pt>
                <c:pt idx="25555">
                  <c:v>460.29509999999999</c:v>
                </c:pt>
                <c:pt idx="25556">
                  <c:v>460.2962</c:v>
                </c:pt>
                <c:pt idx="25557">
                  <c:v>460.29579999999999</c:v>
                </c:pt>
                <c:pt idx="25558">
                  <c:v>460.29629999999997</c:v>
                </c:pt>
                <c:pt idx="25559">
                  <c:v>460.29559999999998</c:v>
                </c:pt>
                <c:pt idx="25560">
                  <c:v>460.29759999999999</c:v>
                </c:pt>
                <c:pt idx="25561">
                  <c:v>460.29809999999998</c:v>
                </c:pt>
                <c:pt idx="25562">
                  <c:v>460.29820000000001</c:v>
                </c:pt>
                <c:pt idx="25563">
                  <c:v>460.2996</c:v>
                </c:pt>
                <c:pt idx="25564">
                  <c:v>460.2996</c:v>
                </c:pt>
                <c:pt idx="25565">
                  <c:v>460.30110000000002</c:v>
                </c:pt>
                <c:pt idx="25566">
                  <c:v>460.30180000000001</c:v>
                </c:pt>
                <c:pt idx="25567">
                  <c:v>460.3032</c:v>
                </c:pt>
                <c:pt idx="25568">
                  <c:v>460.30349999999999</c:v>
                </c:pt>
                <c:pt idx="25569">
                  <c:v>460.30279999999999</c:v>
                </c:pt>
                <c:pt idx="25570">
                  <c:v>460.30369999999999</c:v>
                </c:pt>
                <c:pt idx="25571">
                  <c:v>460.30500000000001</c:v>
                </c:pt>
                <c:pt idx="25572">
                  <c:v>460.30419999999998</c:v>
                </c:pt>
                <c:pt idx="25573">
                  <c:v>460.30450000000002</c:v>
                </c:pt>
                <c:pt idx="25574">
                  <c:v>460.3075</c:v>
                </c:pt>
                <c:pt idx="25575">
                  <c:v>460.3082</c:v>
                </c:pt>
                <c:pt idx="25576">
                  <c:v>460.30840000000001</c:v>
                </c:pt>
                <c:pt idx="25577">
                  <c:v>460.30939999999998</c:v>
                </c:pt>
                <c:pt idx="25578">
                  <c:v>460.3098</c:v>
                </c:pt>
                <c:pt idx="25579">
                  <c:v>460.31060000000002</c:v>
                </c:pt>
                <c:pt idx="25580">
                  <c:v>460.31130000000002</c:v>
                </c:pt>
                <c:pt idx="25581">
                  <c:v>460.31279999999998</c:v>
                </c:pt>
                <c:pt idx="25582">
                  <c:v>460.3116</c:v>
                </c:pt>
                <c:pt idx="25583">
                  <c:v>460.31240000000003</c:v>
                </c:pt>
                <c:pt idx="25584">
                  <c:v>460.31270000000001</c:v>
                </c:pt>
                <c:pt idx="25585">
                  <c:v>460.3134</c:v>
                </c:pt>
                <c:pt idx="25586">
                  <c:v>460.31389999999999</c:v>
                </c:pt>
                <c:pt idx="25587">
                  <c:v>460.31360000000001</c:v>
                </c:pt>
                <c:pt idx="25588">
                  <c:v>460.31619999999998</c:v>
                </c:pt>
                <c:pt idx="25589">
                  <c:v>460.31540000000001</c:v>
                </c:pt>
                <c:pt idx="25590">
                  <c:v>460.31599999999997</c:v>
                </c:pt>
                <c:pt idx="25591">
                  <c:v>460.31639999999999</c:v>
                </c:pt>
                <c:pt idx="25592">
                  <c:v>460.31720000000001</c:v>
                </c:pt>
                <c:pt idx="25593">
                  <c:v>460.31639999999999</c:v>
                </c:pt>
                <c:pt idx="25594">
                  <c:v>460.31740000000002</c:v>
                </c:pt>
                <c:pt idx="25595">
                  <c:v>460.3168</c:v>
                </c:pt>
                <c:pt idx="25596">
                  <c:v>460.31709999999998</c:v>
                </c:pt>
                <c:pt idx="25597">
                  <c:v>460.31790000000001</c:v>
                </c:pt>
                <c:pt idx="25598">
                  <c:v>460.32080000000002</c:v>
                </c:pt>
                <c:pt idx="25599">
                  <c:v>460.32100000000003</c:v>
                </c:pt>
                <c:pt idx="25600">
                  <c:v>460.32220000000001</c:v>
                </c:pt>
                <c:pt idx="25601">
                  <c:v>460.3211</c:v>
                </c:pt>
                <c:pt idx="25602">
                  <c:v>460.32170000000002</c:v>
                </c:pt>
                <c:pt idx="25603">
                  <c:v>460.32229999999998</c:v>
                </c:pt>
                <c:pt idx="25604">
                  <c:v>460.32369999999997</c:v>
                </c:pt>
                <c:pt idx="25605">
                  <c:v>460.3254</c:v>
                </c:pt>
                <c:pt idx="25606">
                  <c:v>460.32560000000001</c:v>
                </c:pt>
                <c:pt idx="25607">
                  <c:v>460.32560000000001</c:v>
                </c:pt>
                <c:pt idx="25608">
                  <c:v>460.32659999999998</c:v>
                </c:pt>
                <c:pt idx="25609">
                  <c:v>460.32690000000002</c:v>
                </c:pt>
                <c:pt idx="25610">
                  <c:v>460.32859999999999</c:v>
                </c:pt>
                <c:pt idx="25611">
                  <c:v>460.3279</c:v>
                </c:pt>
                <c:pt idx="25612">
                  <c:v>460.32819999999998</c:v>
                </c:pt>
                <c:pt idx="25613">
                  <c:v>460.33089999999999</c:v>
                </c:pt>
                <c:pt idx="25614">
                  <c:v>460.33089999999999</c:v>
                </c:pt>
                <c:pt idx="25615">
                  <c:v>460.3313</c:v>
                </c:pt>
                <c:pt idx="25616">
                  <c:v>460.33199999999999</c:v>
                </c:pt>
                <c:pt idx="25617">
                  <c:v>460.33240000000001</c:v>
                </c:pt>
                <c:pt idx="25618">
                  <c:v>460.33359999999999</c:v>
                </c:pt>
                <c:pt idx="25619">
                  <c:v>460.33280000000002</c:v>
                </c:pt>
                <c:pt idx="25620">
                  <c:v>460.33170000000001</c:v>
                </c:pt>
                <c:pt idx="25621">
                  <c:v>460.33199999999999</c:v>
                </c:pt>
                <c:pt idx="25622">
                  <c:v>460.33330000000001</c:v>
                </c:pt>
                <c:pt idx="25623">
                  <c:v>460.334</c:v>
                </c:pt>
                <c:pt idx="25624">
                  <c:v>460.33420000000001</c:v>
                </c:pt>
                <c:pt idx="25625">
                  <c:v>460.33580000000001</c:v>
                </c:pt>
                <c:pt idx="25626">
                  <c:v>460.33499999999998</c:v>
                </c:pt>
                <c:pt idx="25627">
                  <c:v>460.33730000000003</c:v>
                </c:pt>
                <c:pt idx="25628">
                  <c:v>460.3374</c:v>
                </c:pt>
                <c:pt idx="25629">
                  <c:v>460.339</c:v>
                </c:pt>
                <c:pt idx="25630">
                  <c:v>460.33980000000003</c:v>
                </c:pt>
                <c:pt idx="25631">
                  <c:v>460.33879999999999</c:v>
                </c:pt>
                <c:pt idx="25632">
                  <c:v>460.3415</c:v>
                </c:pt>
                <c:pt idx="25633">
                  <c:v>460.34190000000001</c:v>
                </c:pt>
                <c:pt idx="25634">
                  <c:v>460.3426</c:v>
                </c:pt>
                <c:pt idx="25635">
                  <c:v>460.3426</c:v>
                </c:pt>
                <c:pt idx="25636">
                  <c:v>460.34120000000001</c:v>
                </c:pt>
                <c:pt idx="25637">
                  <c:v>460.34100000000001</c:v>
                </c:pt>
                <c:pt idx="25638">
                  <c:v>460.3415</c:v>
                </c:pt>
                <c:pt idx="25639">
                  <c:v>460.34160000000003</c:v>
                </c:pt>
                <c:pt idx="25640">
                  <c:v>460.34300000000002</c:v>
                </c:pt>
                <c:pt idx="25641">
                  <c:v>460.34399999999999</c:v>
                </c:pt>
                <c:pt idx="25642">
                  <c:v>460.3458</c:v>
                </c:pt>
                <c:pt idx="25643">
                  <c:v>460.34660000000002</c:v>
                </c:pt>
                <c:pt idx="25644">
                  <c:v>460.34629999999999</c:v>
                </c:pt>
                <c:pt idx="25645">
                  <c:v>460.34699999999998</c:v>
                </c:pt>
                <c:pt idx="25646">
                  <c:v>460.34769999999997</c:v>
                </c:pt>
                <c:pt idx="25647">
                  <c:v>460.34800000000001</c:v>
                </c:pt>
                <c:pt idx="25648">
                  <c:v>460.3485</c:v>
                </c:pt>
                <c:pt idx="25649">
                  <c:v>460.34739999999999</c:v>
                </c:pt>
                <c:pt idx="25650">
                  <c:v>460.34820000000002</c:v>
                </c:pt>
                <c:pt idx="25651">
                  <c:v>460.34859999999998</c:v>
                </c:pt>
                <c:pt idx="25652">
                  <c:v>460.34930000000003</c:v>
                </c:pt>
                <c:pt idx="25653">
                  <c:v>460.35</c:v>
                </c:pt>
                <c:pt idx="25654">
                  <c:v>460.35160000000002</c:v>
                </c:pt>
                <c:pt idx="25655">
                  <c:v>460.35140000000001</c:v>
                </c:pt>
                <c:pt idx="25656">
                  <c:v>460.35180000000003</c:v>
                </c:pt>
                <c:pt idx="25657">
                  <c:v>460.35250000000002</c:v>
                </c:pt>
                <c:pt idx="25658">
                  <c:v>460.35340000000002</c:v>
                </c:pt>
                <c:pt idx="25659">
                  <c:v>460.35500000000002</c:v>
                </c:pt>
                <c:pt idx="25660">
                  <c:v>460.35590000000002</c:v>
                </c:pt>
                <c:pt idx="25661">
                  <c:v>460.35379999999998</c:v>
                </c:pt>
                <c:pt idx="25662">
                  <c:v>460.35599999999999</c:v>
                </c:pt>
                <c:pt idx="25663">
                  <c:v>460.35660000000001</c:v>
                </c:pt>
                <c:pt idx="25664">
                  <c:v>460.35759999999999</c:v>
                </c:pt>
                <c:pt idx="25665">
                  <c:v>460.35719999999998</c:v>
                </c:pt>
                <c:pt idx="25666">
                  <c:v>460.3569</c:v>
                </c:pt>
                <c:pt idx="25667">
                  <c:v>460.35669999999999</c:v>
                </c:pt>
                <c:pt idx="25668">
                  <c:v>460.3578</c:v>
                </c:pt>
                <c:pt idx="25669">
                  <c:v>460.3596</c:v>
                </c:pt>
                <c:pt idx="25670">
                  <c:v>460.36040000000003</c:v>
                </c:pt>
                <c:pt idx="25671">
                  <c:v>460.36</c:v>
                </c:pt>
                <c:pt idx="25672">
                  <c:v>460.36130000000003</c:v>
                </c:pt>
                <c:pt idx="25673">
                  <c:v>460.36040000000003</c:v>
                </c:pt>
                <c:pt idx="25674">
                  <c:v>460.36059999999998</c:v>
                </c:pt>
                <c:pt idx="25675">
                  <c:v>460.36340000000001</c:v>
                </c:pt>
                <c:pt idx="25676">
                  <c:v>460.36329999999998</c:v>
                </c:pt>
                <c:pt idx="25677">
                  <c:v>460.36439999999999</c:v>
                </c:pt>
                <c:pt idx="25678">
                  <c:v>460.36619999999999</c:v>
                </c:pt>
                <c:pt idx="25679">
                  <c:v>460.36559999999997</c:v>
                </c:pt>
                <c:pt idx="25680">
                  <c:v>460.36750000000001</c:v>
                </c:pt>
                <c:pt idx="25681">
                  <c:v>460.36750000000001</c:v>
                </c:pt>
                <c:pt idx="25682">
                  <c:v>460.36829999999998</c:v>
                </c:pt>
                <c:pt idx="25683">
                  <c:v>460.36869999999999</c:v>
                </c:pt>
                <c:pt idx="25684">
                  <c:v>460.3698</c:v>
                </c:pt>
                <c:pt idx="25685">
                  <c:v>460.37060000000002</c:v>
                </c:pt>
                <c:pt idx="25686">
                  <c:v>460.37130000000002</c:v>
                </c:pt>
                <c:pt idx="25687">
                  <c:v>460.37220000000002</c:v>
                </c:pt>
                <c:pt idx="25688">
                  <c:v>460.37310000000002</c:v>
                </c:pt>
                <c:pt idx="25689">
                  <c:v>460.37389999999999</c:v>
                </c:pt>
                <c:pt idx="25690">
                  <c:v>460.37299999999999</c:v>
                </c:pt>
                <c:pt idx="25691">
                  <c:v>460.37419999999997</c:v>
                </c:pt>
                <c:pt idx="25692">
                  <c:v>460.37459999999999</c:v>
                </c:pt>
                <c:pt idx="25693">
                  <c:v>460.37439999999998</c:v>
                </c:pt>
                <c:pt idx="25694">
                  <c:v>460.37360000000001</c:v>
                </c:pt>
                <c:pt idx="25695">
                  <c:v>460.37419999999997</c:v>
                </c:pt>
                <c:pt idx="25696">
                  <c:v>460.37639999999999</c:v>
                </c:pt>
                <c:pt idx="25697">
                  <c:v>460.37569999999999</c:v>
                </c:pt>
                <c:pt idx="25698">
                  <c:v>460.37639999999999</c:v>
                </c:pt>
                <c:pt idx="25699">
                  <c:v>460.37610000000001</c:v>
                </c:pt>
                <c:pt idx="25700">
                  <c:v>460.37619999999998</c:v>
                </c:pt>
                <c:pt idx="25701">
                  <c:v>460.37799999999999</c:v>
                </c:pt>
                <c:pt idx="25702">
                  <c:v>460.37889999999999</c:v>
                </c:pt>
                <c:pt idx="25703">
                  <c:v>460.37990000000002</c:v>
                </c:pt>
                <c:pt idx="25704">
                  <c:v>460.38060000000002</c:v>
                </c:pt>
                <c:pt idx="25705">
                  <c:v>460.37979999999999</c:v>
                </c:pt>
                <c:pt idx="25706">
                  <c:v>460.38240000000002</c:v>
                </c:pt>
                <c:pt idx="25707">
                  <c:v>460.38319999999999</c:v>
                </c:pt>
                <c:pt idx="25708">
                  <c:v>460.38299999999998</c:v>
                </c:pt>
                <c:pt idx="25709">
                  <c:v>460.38240000000002</c:v>
                </c:pt>
                <c:pt idx="25710">
                  <c:v>460.38459999999998</c:v>
                </c:pt>
                <c:pt idx="25711">
                  <c:v>460.3854</c:v>
                </c:pt>
                <c:pt idx="25712">
                  <c:v>460.3861</c:v>
                </c:pt>
                <c:pt idx="25713">
                  <c:v>460.38690000000003</c:v>
                </c:pt>
                <c:pt idx="25714">
                  <c:v>460.3897</c:v>
                </c:pt>
                <c:pt idx="25715">
                  <c:v>460.38920000000002</c:v>
                </c:pt>
                <c:pt idx="25716">
                  <c:v>460.39089999999999</c:v>
                </c:pt>
                <c:pt idx="25717">
                  <c:v>460.39190000000002</c:v>
                </c:pt>
                <c:pt idx="25718">
                  <c:v>460.3922</c:v>
                </c:pt>
                <c:pt idx="25719">
                  <c:v>460.39280000000002</c:v>
                </c:pt>
                <c:pt idx="25720">
                  <c:v>460.3938</c:v>
                </c:pt>
                <c:pt idx="25721">
                  <c:v>460.39400000000001</c:v>
                </c:pt>
                <c:pt idx="25722">
                  <c:v>460.39499999999998</c:v>
                </c:pt>
                <c:pt idx="25723">
                  <c:v>460.39449999999999</c:v>
                </c:pt>
                <c:pt idx="25724">
                  <c:v>460.39400000000001</c:v>
                </c:pt>
                <c:pt idx="25725">
                  <c:v>460.3972</c:v>
                </c:pt>
                <c:pt idx="25726">
                  <c:v>460.39670000000001</c:v>
                </c:pt>
                <c:pt idx="25727">
                  <c:v>460.39920000000001</c:v>
                </c:pt>
                <c:pt idx="25728">
                  <c:v>460.39940000000001</c:v>
                </c:pt>
                <c:pt idx="25729">
                  <c:v>460.399</c:v>
                </c:pt>
                <c:pt idx="25730">
                  <c:v>460.39960000000002</c:v>
                </c:pt>
                <c:pt idx="25731">
                  <c:v>460.39960000000002</c:v>
                </c:pt>
                <c:pt idx="25732">
                  <c:v>460.40039999999999</c:v>
                </c:pt>
                <c:pt idx="25733">
                  <c:v>460.39980000000003</c:v>
                </c:pt>
                <c:pt idx="25734">
                  <c:v>460.3997</c:v>
                </c:pt>
                <c:pt idx="25735">
                  <c:v>460.40350000000001</c:v>
                </c:pt>
                <c:pt idx="25736">
                  <c:v>460.40379999999999</c:v>
                </c:pt>
                <c:pt idx="25737">
                  <c:v>460.40530000000001</c:v>
                </c:pt>
                <c:pt idx="25738">
                  <c:v>460.40539999999999</c:v>
                </c:pt>
                <c:pt idx="25739">
                  <c:v>460.40679999999998</c:v>
                </c:pt>
                <c:pt idx="25740">
                  <c:v>460.40640000000002</c:v>
                </c:pt>
                <c:pt idx="25741">
                  <c:v>460.40899999999999</c:v>
                </c:pt>
                <c:pt idx="25742">
                  <c:v>460.40789999999998</c:v>
                </c:pt>
                <c:pt idx="25743">
                  <c:v>460.41039999999998</c:v>
                </c:pt>
                <c:pt idx="25744">
                  <c:v>460.40960000000001</c:v>
                </c:pt>
                <c:pt idx="25745">
                  <c:v>460.41050000000001</c:v>
                </c:pt>
                <c:pt idx="25746">
                  <c:v>460.41289999999998</c:v>
                </c:pt>
                <c:pt idx="25747">
                  <c:v>460.41320000000002</c:v>
                </c:pt>
                <c:pt idx="25748">
                  <c:v>460.41340000000002</c:v>
                </c:pt>
                <c:pt idx="25749">
                  <c:v>460.41500000000002</c:v>
                </c:pt>
                <c:pt idx="25750">
                  <c:v>460.41640000000001</c:v>
                </c:pt>
                <c:pt idx="25751">
                  <c:v>460.4171</c:v>
                </c:pt>
                <c:pt idx="25752">
                  <c:v>460.41739999999999</c:v>
                </c:pt>
                <c:pt idx="25753">
                  <c:v>460.41640000000001</c:v>
                </c:pt>
                <c:pt idx="25754">
                  <c:v>460.41739999999999</c:v>
                </c:pt>
                <c:pt idx="25755">
                  <c:v>460.4178</c:v>
                </c:pt>
                <c:pt idx="25756">
                  <c:v>460.41820000000001</c:v>
                </c:pt>
                <c:pt idx="25757">
                  <c:v>460.41840000000002</c:v>
                </c:pt>
                <c:pt idx="25758">
                  <c:v>460.41800000000001</c:v>
                </c:pt>
                <c:pt idx="25759">
                  <c:v>460.4171</c:v>
                </c:pt>
                <c:pt idx="25760">
                  <c:v>460.4194</c:v>
                </c:pt>
                <c:pt idx="25761">
                  <c:v>460.42059999999998</c:v>
                </c:pt>
                <c:pt idx="25762">
                  <c:v>460.42</c:v>
                </c:pt>
                <c:pt idx="25763">
                  <c:v>460.42259999999999</c:v>
                </c:pt>
                <c:pt idx="25764">
                  <c:v>460.423</c:v>
                </c:pt>
                <c:pt idx="25765">
                  <c:v>460.42340000000002</c:v>
                </c:pt>
                <c:pt idx="25766">
                  <c:v>460.42399999999998</c:v>
                </c:pt>
                <c:pt idx="25767">
                  <c:v>460.42360000000002</c:v>
                </c:pt>
                <c:pt idx="25768">
                  <c:v>460.42500000000001</c:v>
                </c:pt>
                <c:pt idx="25769">
                  <c:v>460.42500000000001</c:v>
                </c:pt>
                <c:pt idx="25770">
                  <c:v>460.42599999999999</c:v>
                </c:pt>
                <c:pt idx="25771">
                  <c:v>460.42540000000002</c:v>
                </c:pt>
                <c:pt idx="25772">
                  <c:v>460.42540000000002</c:v>
                </c:pt>
                <c:pt idx="25773">
                  <c:v>460.42579999999998</c:v>
                </c:pt>
                <c:pt idx="25774">
                  <c:v>460.4271</c:v>
                </c:pt>
                <c:pt idx="25775">
                  <c:v>460.42759999999998</c:v>
                </c:pt>
                <c:pt idx="25776">
                  <c:v>460.42840000000001</c:v>
                </c:pt>
                <c:pt idx="25777">
                  <c:v>460.4271</c:v>
                </c:pt>
                <c:pt idx="25778">
                  <c:v>460.42779999999999</c:v>
                </c:pt>
                <c:pt idx="25779">
                  <c:v>460.42959999999999</c:v>
                </c:pt>
                <c:pt idx="25780">
                  <c:v>460.4298</c:v>
                </c:pt>
                <c:pt idx="25781">
                  <c:v>460.43</c:v>
                </c:pt>
                <c:pt idx="25782">
                  <c:v>460.4316</c:v>
                </c:pt>
                <c:pt idx="25783">
                  <c:v>460.43119999999999</c:v>
                </c:pt>
                <c:pt idx="25784">
                  <c:v>460.43150000000003</c:v>
                </c:pt>
                <c:pt idx="25785">
                  <c:v>460.43200000000002</c:v>
                </c:pt>
                <c:pt idx="25786">
                  <c:v>460.43340000000001</c:v>
                </c:pt>
                <c:pt idx="25787">
                  <c:v>460.43360000000001</c:v>
                </c:pt>
                <c:pt idx="25788">
                  <c:v>460.43459999999999</c:v>
                </c:pt>
                <c:pt idx="25789">
                  <c:v>460.43540000000002</c:v>
                </c:pt>
                <c:pt idx="25790">
                  <c:v>460.43459999999999</c:v>
                </c:pt>
                <c:pt idx="25791">
                  <c:v>460.43650000000002</c:v>
                </c:pt>
                <c:pt idx="25792">
                  <c:v>460.43709999999999</c:v>
                </c:pt>
                <c:pt idx="25793">
                  <c:v>460.43799999999999</c:v>
                </c:pt>
                <c:pt idx="25794">
                  <c:v>460.43860000000001</c:v>
                </c:pt>
                <c:pt idx="25795">
                  <c:v>460.43799999999999</c:v>
                </c:pt>
                <c:pt idx="25796">
                  <c:v>460.43900000000002</c:v>
                </c:pt>
                <c:pt idx="25797">
                  <c:v>460.44</c:v>
                </c:pt>
                <c:pt idx="25798">
                  <c:v>460.4402</c:v>
                </c:pt>
                <c:pt idx="25799">
                  <c:v>460.43920000000003</c:v>
                </c:pt>
                <c:pt idx="25800">
                  <c:v>460.44</c:v>
                </c:pt>
                <c:pt idx="25801">
                  <c:v>460.44060000000002</c:v>
                </c:pt>
                <c:pt idx="25802">
                  <c:v>460.44099999999997</c:v>
                </c:pt>
                <c:pt idx="25803">
                  <c:v>460.44119999999998</c:v>
                </c:pt>
                <c:pt idx="25804">
                  <c:v>460.44040000000001</c:v>
                </c:pt>
                <c:pt idx="25805">
                  <c:v>460.44060000000002</c:v>
                </c:pt>
                <c:pt idx="25806">
                  <c:v>460.4425</c:v>
                </c:pt>
                <c:pt idx="25807">
                  <c:v>460.44150000000002</c:v>
                </c:pt>
                <c:pt idx="25808">
                  <c:v>460.44069999999999</c:v>
                </c:pt>
                <c:pt idx="25809">
                  <c:v>460.4418</c:v>
                </c:pt>
                <c:pt idx="25810">
                  <c:v>460.4434</c:v>
                </c:pt>
                <c:pt idx="25811">
                  <c:v>460.44159999999999</c:v>
                </c:pt>
                <c:pt idx="25812">
                  <c:v>460.44439999999997</c:v>
                </c:pt>
                <c:pt idx="25813">
                  <c:v>460.44389999999999</c:v>
                </c:pt>
                <c:pt idx="25814">
                  <c:v>460.44490000000002</c:v>
                </c:pt>
                <c:pt idx="25815">
                  <c:v>460.44600000000003</c:v>
                </c:pt>
                <c:pt idx="25816">
                  <c:v>460.44720000000001</c:v>
                </c:pt>
                <c:pt idx="25817">
                  <c:v>460.44600000000003</c:v>
                </c:pt>
                <c:pt idx="25818">
                  <c:v>460.44659999999999</c:v>
                </c:pt>
                <c:pt idx="25819">
                  <c:v>460.44690000000003</c:v>
                </c:pt>
                <c:pt idx="25820">
                  <c:v>460.44740000000002</c:v>
                </c:pt>
                <c:pt idx="25821">
                  <c:v>460.44839999999999</c:v>
                </c:pt>
                <c:pt idx="25822">
                  <c:v>460.44810000000001</c:v>
                </c:pt>
                <c:pt idx="25823">
                  <c:v>460.44850000000002</c:v>
                </c:pt>
                <c:pt idx="25824">
                  <c:v>460.44729999999998</c:v>
                </c:pt>
                <c:pt idx="25825">
                  <c:v>460.44819999999999</c:v>
                </c:pt>
                <c:pt idx="25826">
                  <c:v>460.44819999999999</c:v>
                </c:pt>
                <c:pt idx="25827">
                  <c:v>460.45030000000003</c:v>
                </c:pt>
                <c:pt idx="25828">
                  <c:v>460.44970000000001</c:v>
                </c:pt>
                <c:pt idx="25829">
                  <c:v>460.44970000000001</c:v>
                </c:pt>
                <c:pt idx="25830">
                  <c:v>460.44959999999998</c:v>
                </c:pt>
                <c:pt idx="25831">
                  <c:v>460.45030000000003</c:v>
                </c:pt>
                <c:pt idx="25832">
                  <c:v>460.44889999999998</c:v>
                </c:pt>
                <c:pt idx="25833">
                  <c:v>460.45080000000002</c:v>
                </c:pt>
                <c:pt idx="25834">
                  <c:v>460.4502</c:v>
                </c:pt>
                <c:pt idx="25835">
                  <c:v>460.45159999999998</c:v>
                </c:pt>
                <c:pt idx="25836">
                  <c:v>460.45089999999999</c:v>
                </c:pt>
                <c:pt idx="25837">
                  <c:v>460.45119999999997</c:v>
                </c:pt>
                <c:pt idx="25838">
                  <c:v>460.452</c:v>
                </c:pt>
                <c:pt idx="25839">
                  <c:v>460.45150000000001</c:v>
                </c:pt>
                <c:pt idx="25840">
                  <c:v>460.45139999999998</c:v>
                </c:pt>
                <c:pt idx="25841">
                  <c:v>460.4522</c:v>
                </c:pt>
                <c:pt idx="25842">
                  <c:v>460.45359999999999</c:v>
                </c:pt>
                <c:pt idx="25843">
                  <c:v>460.45319999999998</c:v>
                </c:pt>
                <c:pt idx="25844">
                  <c:v>460.45440000000002</c:v>
                </c:pt>
                <c:pt idx="25845">
                  <c:v>460.45600000000002</c:v>
                </c:pt>
                <c:pt idx="25846">
                  <c:v>460.45409999999998</c:v>
                </c:pt>
                <c:pt idx="25847">
                  <c:v>460.45460000000003</c:v>
                </c:pt>
                <c:pt idx="25848">
                  <c:v>460.45319999999998</c:v>
                </c:pt>
                <c:pt idx="25849">
                  <c:v>460.45420000000001</c:v>
                </c:pt>
                <c:pt idx="25850">
                  <c:v>460.45350000000002</c:v>
                </c:pt>
                <c:pt idx="25851">
                  <c:v>460.45429999999999</c:v>
                </c:pt>
                <c:pt idx="25852">
                  <c:v>460.45479999999998</c:v>
                </c:pt>
                <c:pt idx="25853">
                  <c:v>460.4554</c:v>
                </c:pt>
                <c:pt idx="25854">
                  <c:v>460.45679999999999</c:v>
                </c:pt>
                <c:pt idx="25855">
                  <c:v>460.45670000000001</c:v>
                </c:pt>
                <c:pt idx="25856">
                  <c:v>460.45839999999998</c:v>
                </c:pt>
                <c:pt idx="25857">
                  <c:v>460.45830000000001</c:v>
                </c:pt>
                <c:pt idx="25858">
                  <c:v>460.45890000000003</c:v>
                </c:pt>
                <c:pt idx="25859">
                  <c:v>460.45890000000003</c:v>
                </c:pt>
                <c:pt idx="25860">
                  <c:v>460.45979999999997</c:v>
                </c:pt>
                <c:pt idx="25861">
                  <c:v>460.46019999999999</c:v>
                </c:pt>
                <c:pt idx="25862">
                  <c:v>460.4606</c:v>
                </c:pt>
                <c:pt idx="25863">
                  <c:v>460.46080000000001</c:v>
                </c:pt>
                <c:pt idx="25864">
                  <c:v>460.46199999999999</c:v>
                </c:pt>
                <c:pt idx="25865">
                  <c:v>460.4615</c:v>
                </c:pt>
                <c:pt idx="25866">
                  <c:v>460.46159999999998</c:v>
                </c:pt>
                <c:pt idx="25867">
                  <c:v>460.4633</c:v>
                </c:pt>
                <c:pt idx="25868">
                  <c:v>460.46249999999998</c:v>
                </c:pt>
                <c:pt idx="25869">
                  <c:v>460.46390000000002</c:v>
                </c:pt>
                <c:pt idx="25870">
                  <c:v>460.46409999999997</c:v>
                </c:pt>
                <c:pt idx="25871">
                  <c:v>460.46519999999998</c:v>
                </c:pt>
                <c:pt idx="25872">
                  <c:v>460.46609999999998</c:v>
                </c:pt>
                <c:pt idx="25873">
                  <c:v>460.46620000000001</c:v>
                </c:pt>
                <c:pt idx="25874">
                  <c:v>460.46570000000003</c:v>
                </c:pt>
                <c:pt idx="25875">
                  <c:v>460.46749999999997</c:v>
                </c:pt>
                <c:pt idx="25876">
                  <c:v>460.4676</c:v>
                </c:pt>
                <c:pt idx="25877">
                  <c:v>460.46809999999999</c:v>
                </c:pt>
                <c:pt idx="25878">
                  <c:v>460.46800000000002</c:v>
                </c:pt>
                <c:pt idx="25879">
                  <c:v>460.46859999999998</c:v>
                </c:pt>
                <c:pt idx="25880">
                  <c:v>460.46719999999999</c:v>
                </c:pt>
                <c:pt idx="25881">
                  <c:v>460.4674</c:v>
                </c:pt>
                <c:pt idx="25882">
                  <c:v>460.46879999999999</c:v>
                </c:pt>
                <c:pt idx="25883">
                  <c:v>460.46980000000002</c:v>
                </c:pt>
                <c:pt idx="25884">
                  <c:v>460.46879999999999</c:v>
                </c:pt>
                <c:pt idx="25885">
                  <c:v>460.47</c:v>
                </c:pt>
                <c:pt idx="25886">
                  <c:v>460.4699</c:v>
                </c:pt>
                <c:pt idx="25887">
                  <c:v>460.47179999999997</c:v>
                </c:pt>
                <c:pt idx="25888">
                  <c:v>460.471</c:v>
                </c:pt>
                <c:pt idx="25889">
                  <c:v>460.4708</c:v>
                </c:pt>
                <c:pt idx="25890">
                  <c:v>460.47160000000002</c:v>
                </c:pt>
                <c:pt idx="25891">
                  <c:v>460.47179999999997</c:v>
                </c:pt>
                <c:pt idx="25892">
                  <c:v>460.47340000000003</c:v>
                </c:pt>
                <c:pt idx="25893">
                  <c:v>460.4742</c:v>
                </c:pt>
                <c:pt idx="25894">
                  <c:v>460.4744</c:v>
                </c:pt>
                <c:pt idx="25895">
                  <c:v>460.47340000000003</c:v>
                </c:pt>
                <c:pt idx="25896">
                  <c:v>460.47559999999999</c:v>
                </c:pt>
                <c:pt idx="25897">
                  <c:v>460.47660000000002</c:v>
                </c:pt>
                <c:pt idx="25898">
                  <c:v>460.47829999999999</c:v>
                </c:pt>
                <c:pt idx="25899">
                  <c:v>460.47890000000001</c:v>
                </c:pt>
                <c:pt idx="25900">
                  <c:v>460.4778</c:v>
                </c:pt>
                <c:pt idx="25901">
                  <c:v>460.47800000000001</c:v>
                </c:pt>
                <c:pt idx="25902">
                  <c:v>460.47680000000003</c:v>
                </c:pt>
                <c:pt idx="25903">
                  <c:v>460.47859999999997</c:v>
                </c:pt>
                <c:pt idx="25904">
                  <c:v>460.47820000000002</c:v>
                </c:pt>
                <c:pt idx="25905">
                  <c:v>460.47969999999998</c:v>
                </c:pt>
                <c:pt idx="25906">
                  <c:v>460.47820000000002</c:v>
                </c:pt>
                <c:pt idx="25907">
                  <c:v>460.47829999999999</c:v>
                </c:pt>
                <c:pt idx="25908">
                  <c:v>460.47919999999999</c:v>
                </c:pt>
                <c:pt idx="25909">
                  <c:v>460.4812</c:v>
                </c:pt>
                <c:pt idx="25910">
                  <c:v>460.48099999999999</c:v>
                </c:pt>
                <c:pt idx="25911">
                  <c:v>460.48239999999998</c:v>
                </c:pt>
                <c:pt idx="25912">
                  <c:v>460.48180000000002</c:v>
                </c:pt>
                <c:pt idx="25913">
                  <c:v>460.48239999999998</c:v>
                </c:pt>
                <c:pt idx="25914">
                  <c:v>460.48200000000003</c:v>
                </c:pt>
                <c:pt idx="25915">
                  <c:v>460.48239999999998</c:v>
                </c:pt>
                <c:pt idx="25916">
                  <c:v>460.48320000000001</c:v>
                </c:pt>
                <c:pt idx="25917">
                  <c:v>460.48160000000001</c:v>
                </c:pt>
                <c:pt idx="25918">
                  <c:v>460.48039999999997</c:v>
                </c:pt>
                <c:pt idx="25919">
                  <c:v>460.48200000000003</c:v>
                </c:pt>
                <c:pt idx="25920">
                  <c:v>460.48289999999997</c:v>
                </c:pt>
                <c:pt idx="25921">
                  <c:v>460.48379999999997</c:v>
                </c:pt>
                <c:pt idx="25922">
                  <c:v>460.48360000000002</c:v>
                </c:pt>
                <c:pt idx="25923">
                  <c:v>460.48480000000001</c:v>
                </c:pt>
                <c:pt idx="25924">
                  <c:v>460.48630000000003</c:v>
                </c:pt>
                <c:pt idx="25925">
                  <c:v>460.4862</c:v>
                </c:pt>
                <c:pt idx="25926">
                  <c:v>460.48739999999998</c:v>
                </c:pt>
                <c:pt idx="25927">
                  <c:v>460.48779999999999</c:v>
                </c:pt>
                <c:pt idx="25928">
                  <c:v>460.48939999999999</c:v>
                </c:pt>
                <c:pt idx="25929">
                  <c:v>460.48939999999999</c:v>
                </c:pt>
                <c:pt idx="25930">
                  <c:v>460.48919999999998</c:v>
                </c:pt>
                <c:pt idx="25931">
                  <c:v>460.48939999999999</c:v>
                </c:pt>
                <c:pt idx="25932">
                  <c:v>460.48910000000001</c:v>
                </c:pt>
                <c:pt idx="25933">
                  <c:v>460.49040000000002</c:v>
                </c:pt>
                <c:pt idx="25934">
                  <c:v>460.49040000000002</c:v>
                </c:pt>
                <c:pt idx="25935">
                  <c:v>460.4898</c:v>
                </c:pt>
                <c:pt idx="25936">
                  <c:v>460.48939999999999</c:v>
                </c:pt>
                <c:pt idx="25937">
                  <c:v>460.4914</c:v>
                </c:pt>
                <c:pt idx="25938">
                  <c:v>460.49239999999998</c:v>
                </c:pt>
                <c:pt idx="25939">
                  <c:v>460.49160000000001</c:v>
                </c:pt>
                <c:pt idx="25940">
                  <c:v>460.49220000000003</c:v>
                </c:pt>
                <c:pt idx="25941">
                  <c:v>460.49180000000001</c:v>
                </c:pt>
                <c:pt idx="25942">
                  <c:v>460.49040000000002</c:v>
                </c:pt>
                <c:pt idx="25943">
                  <c:v>460.49259999999998</c:v>
                </c:pt>
                <c:pt idx="25944">
                  <c:v>460.49160000000001</c:v>
                </c:pt>
                <c:pt idx="25945">
                  <c:v>460.4941</c:v>
                </c:pt>
                <c:pt idx="25946">
                  <c:v>460.49400000000003</c:v>
                </c:pt>
                <c:pt idx="25947">
                  <c:v>460.495</c:v>
                </c:pt>
                <c:pt idx="25948">
                  <c:v>460.495</c:v>
                </c:pt>
                <c:pt idx="25949">
                  <c:v>460.49740000000003</c:v>
                </c:pt>
                <c:pt idx="25950">
                  <c:v>460.49779999999998</c:v>
                </c:pt>
                <c:pt idx="25951">
                  <c:v>460.49939999999998</c:v>
                </c:pt>
                <c:pt idx="25952">
                  <c:v>460.49689999999998</c:v>
                </c:pt>
                <c:pt idx="25953">
                  <c:v>460.49919999999997</c:v>
                </c:pt>
                <c:pt idx="25954">
                  <c:v>460.50099999999998</c:v>
                </c:pt>
                <c:pt idx="25955">
                  <c:v>460.5016</c:v>
                </c:pt>
                <c:pt idx="25956">
                  <c:v>460.50139999999999</c:v>
                </c:pt>
                <c:pt idx="25957">
                  <c:v>460.50229999999999</c:v>
                </c:pt>
                <c:pt idx="25958">
                  <c:v>460.50220000000002</c:v>
                </c:pt>
                <c:pt idx="25959">
                  <c:v>460.50259999999997</c:v>
                </c:pt>
                <c:pt idx="25960">
                  <c:v>460.50299999999999</c:v>
                </c:pt>
                <c:pt idx="25961">
                  <c:v>460.50389999999999</c:v>
                </c:pt>
                <c:pt idx="25962">
                  <c:v>460.50439999999998</c:v>
                </c:pt>
                <c:pt idx="25963">
                  <c:v>460.50549999999998</c:v>
                </c:pt>
                <c:pt idx="25964">
                  <c:v>460.5059</c:v>
                </c:pt>
                <c:pt idx="25965">
                  <c:v>460.50659999999999</c:v>
                </c:pt>
                <c:pt idx="25966">
                  <c:v>460.50580000000002</c:v>
                </c:pt>
                <c:pt idx="25967">
                  <c:v>460.50700000000001</c:v>
                </c:pt>
                <c:pt idx="25968">
                  <c:v>460.50639999999999</c:v>
                </c:pt>
                <c:pt idx="25969">
                  <c:v>460.50720000000001</c:v>
                </c:pt>
                <c:pt idx="25970">
                  <c:v>460.50720000000001</c:v>
                </c:pt>
                <c:pt idx="25971">
                  <c:v>460.50900000000001</c:v>
                </c:pt>
                <c:pt idx="25972">
                  <c:v>460.50810000000001</c:v>
                </c:pt>
                <c:pt idx="25973">
                  <c:v>460.50779999999997</c:v>
                </c:pt>
                <c:pt idx="25974">
                  <c:v>460.50880000000001</c:v>
                </c:pt>
                <c:pt idx="25975">
                  <c:v>460.50900000000001</c:v>
                </c:pt>
                <c:pt idx="25976">
                  <c:v>460.50920000000002</c:v>
                </c:pt>
                <c:pt idx="25977">
                  <c:v>460.50970000000001</c:v>
                </c:pt>
                <c:pt idx="25978">
                  <c:v>460.50940000000003</c:v>
                </c:pt>
                <c:pt idx="25979">
                  <c:v>460.5104</c:v>
                </c:pt>
                <c:pt idx="25980">
                  <c:v>460.51100000000002</c:v>
                </c:pt>
                <c:pt idx="25981">
                  <c:v>460.51089999999999</c:v>
                </c:pt>
                <c:pt idx="25982">
                  <c:v>460.51060000000001</c:v>
                </c:pt>
                <c:pt idx="25983">
                  <c:v>460.51220000000001</c:v>
                </c:pt>
                <c:pt idx="25984">
                  <c:v>460.5129</c:v>
                </c:pt>
                <c:pt idx="25985">
                  <c:v>460.51299999999998</c:v>
                </c:pt>
                <c:pt idx="25986">
                  <c:v>460.51260000000002</c:v>
                </c:pt>
                <c:pt idx="25987">
                  <c:v>460.51310000000001</c:v>
                </c:pt>
                <c:pt idx="25988">
                  <c:v>460.51339999999999</c:v>
                </c:pt>
                <c:pt idx="25989">
                  <c:v>460.51389999999998</c:v>
                </c:pt>
                <c:pt idx="25990">
                  <c:v>460.51339999999999</c:v>
                </c:pt>
                <c:pt idx="25991">
                  <c:v>460.51420000000002</c:v>
                </c:pt>
                <c:pt idx="25992">
                  <c:v>460.51440000000002</c:v>
                </c:pt>
                <c:pt idx="25993">
                  <c:v>460.51499999999999</c:v>
                </c:pt>
                <c:pt idx="25994">
                  <c:v>460.51479999999998</c:v>
                </c:pt>
                <c:pt idx="25995">
                  <c:v>460.51679999999999</c:v>
                </c:pt>
                <c:pt idx="25996">
                  <c:v>460.51650000000001</c:v>
                </c:pt>
                <c:pt idx="25997">
                  <c:v>460.51780000000002</c:v>
                </c:pt>
                <c:pt idx="25998">
                  <c:v>460.51760000000002</c:v>
                </c:pt>
                <c:pt idx="25999">
                  <c:v>460.52</c:v>
                </c:pt>
                <c:pt idx="26000">
                  <c:v>460.52</c:v>
                </c:pt>
                <c:pt idx="26001">
                  <c:v>460.52</c:v>
                </c:pt>
                <c:pt idx="26002">
                  <c:v>460.52100000000002</c:v>
                </c:pt>
                <c:pt idx="26003">
                  <c:v>460.52199999999999</c:v>
                </c:pt>
                <c:pt idx="26004">
                  <c:v>460.5224</c:v>
                </c:pt>
                <c:pt idx="26005">
                  <c:v>460.52260000000001</c:v>
                </c:pt>
                <c:pt idx="26006">
                  <c:v>460.52260000000001</c:v>
                </c:pt>
                <c:pt idx="26007">
                  <c:v>460.52199999999999</c:v>
                </c:pt>
                <c:pt idx="26008">
                  <c:v>460.52409999999998</c:v>
                </c:pt>
                <c:pt idx="26009">
                  <c:v>460.52260000000001</c:v>
                </c:pt>
                <c:pt idx="26010">
                  <c:v>460.5231</c:v>
                </c:pt>
                <c:pt idx="26011">
                  <c:v>460.5222</c:v>
                </c:pt>
                <c:pt idx="26012">
                  <c:v>460.52280000000002</c:v>
                </c:pt>
                <c:pt idx="26013">
                  <c:v>460.52190000000002</c:v>
                </c:pt>
                <c:pt idx="26014">
                  <c:v>460.5224</c:v>
                </c:pt>
                <c:pt idx="26015">
                  <c:v>460.5222</c:v>
                </c:pt>
                <c:pt idx="26016">
                  <c:v>460.5224</c:v>
                </c:pt>
                <c:pt idx="26017">
                  <c:v>460.52260000000001</c:v>
                </c:pt>
                <c:pt idx="26018">
                  <c:v>460.52379999999999</c:v>
                </c:pt>
                <c:pt idx="26019">
                  <c:v>460.52480000000003</c:v>
                </c:pt>
                <c:pt idx="26020">
                  <c:v>460.52429999999998</c:v>
                </c:pt>
                <c:pt idx="26021">
                  <c:v>460.52499999999998</c:v>
                </c:pt>
                <c:pt idx="26022">
                  <c:v>460.52519999999998</c:v>
                </c:pt>
                <c:pt idx="26023">
                  <c:v>460.52379999999999</c:v>
                </c:pt>
                <c:pt idx="26024">
                  <c:v>460.52600000000001</c:v>
                </c:pt>
                <c:pt idx="26025">
                  <c:v>460.52699999999999</c:v>
                </c:pt>
                <c:pt idx="26026">
                  <c:v>460.52780000000001</c:v>
                </c:pt>
                <c:pt idx="26027">
                  <c:v>460.52890000000002</c:v>
                </c:pt>
                <c:pt idx="26028">
                  <c:v>460.52809999999999</c:v>
                </c:pt>
                <c:pt idx="26029">
                  <c:v>460.52800000000002</c:v>
                </c:pt>
                <c:pt idx="26030">
                  <c:v>460.5292</c:v>
                </c:pt>
                <c:pt idx="26031">
                  <c:v>460.52960000000002</c:v>
                </c:pt>
                <c:pt idx="26032">
                  <c:v>460.53059999999999</c:v>
                </c:pt>
                <c:pt idx="26033">
                  <c:v>460.53199999999998</c:v>
                </c:pt>
                <c:pt idx="26034">
                  <c:v>460.5326</c:v>
                </c:pt>
                <c:pt idx="26035">
                  <c:v>460.53390000000002</c:v>
                </c:pt>
                <c:pt idx="26036">
                  <c:v>460.53320000000002</c:v>
                </c:pt>
                <c:pt idx="26037">
                  <c:v>460.53429999999997</c:v>
                </c:pt>
                <c:pt idx="26038">
                  <c:v>460.53460000000001</c:v>
                </c:pt>
                <c:pt idx="26039">
                  <c:v>460.53480000000002</c:v>
                </c:pt>
                <c:pt idx="26040">
                  <c:v>460.53480000000002</c:v>
                </c:pt>
                <c:pt idx="26041">
                  <c:v>460.53559999999999</c:v>
                </c:pt>
                <c:pt idx="26042">
                  <c:v>460.53609999999998</c:v>
                </c:pt>
                <c:pt idx="26043">
                  <c:v>460.53699999999998</c:v>
                </c:pt>
                <c:pt idx="26044">
                  <c:v>460.53620000000001</c:v>
                </c:pt>
                <c:pt idx="26045">
                  <c:v>460.53680000000003</c:v>
                </c:pt>
                <c:pt idx="26046">
                  <c:v>460.53660000000002</c:v>
                </c:pt>
                <c:pt idx="26047">
                  <c:v>460.5342</c:v>
                </c:pt>
                <c:pt idx="26048">
                  <c:v>460.53539999999998</c:v>
                </c:pt>
                <c:pt idx="26049">
                  <c:v>460.536</c:v>
                </c:pt>
                <c:pt idx="26050">
                  <c:v>460.53559999999999</c:v>
                </c:pt>
                <c:pt idx="26051">
                  <c:v>460.53629999999998</c:v>
                </c:pt>
                <c:pt idx="26052">
                  <c:v>460.53629999999998</c:v>
                </c:pt>
                <c:pt idx="26053">
                  <c:v>460.53559999999999</c:v>
                </c:pt>
                <c:pt idx="26054">
                  <c:v>460.53629999999998</c:v>
                </c:pt>
                <c:pt idx="26055">
                  <c:v>460.53750000000002</c:v>
                </c:pt>
                <c:pt idx="26056">
                  <c:v>460.53879999999998</c:v>
                </c:pt>
                <c:pt idx="26057">
                  <c:v>460.54</c:v>
                </c:pt>
                <c:pt idx="26058">
                  <c:v>460.54160000000002</c:v>
                </c:pt>
                <c:pt idx="26059">
                  <c:v>460.53949999999998</c:v>
                </c:pt>
                <c:pt idx="26060">
                  <c:v>460.54199999999997</c:v>
                </c:pt>
                <c:pt idx="26061">
                  <c:v>460.54219999999998</c:v>
                </c:pt>
                <c:pt idx="26062">
                  <c:v>460.54259999999999</c:v>
                </c:pt>
                <c:pt idx="26063">
                  <c:v>460.5421</c:v>
                </c:pt>
                <c:pt idx="26064">
                  <c:v>460.5437</c:v>
                </c:pt>
                <c:pt idx="26065">
                  <c:v>460.54300000000001</c:v>
                </c:pt>
                <c:pt idx="26066">
                  <c:v>460.54300000000001</c:v>
                </c:pt>
                <c:pt idx="26067">
                  <c:v>460.54340000000002</c:v>
                </c:pt>
                <c:pt idx="26068">
                  <c:v>460.5437</c:v>
                </c:pt>
                <c:pt idx="26069">
                  <c:v>460.54520000000002</c:v>
                </c:pt>
                <c:pt idx="26070">
                  <c:v>460.54520000000002</c:v>
                </c:pt>
                <c:pt idx="26071">
                  <c:v>460.5455</c:v>
                </c:pt>
                <c:pt idx="26072">
                  <c:v>460.5462</c:v>
                </c:pt>
                <c:pt idx="26073">
                  <c:v>460.54640000000001</c:v>
                </c:pt>
                <c:pt idx="26074">
                  <c:v>460.54919999999998</c:v>
                </c:pt>
                <c:pt idx="26075">
                  <c:v>460.54840000000002</c:v>
                </c:pt>
                <c:pt idx="26076">
                  <c:v>460.5496</c:v>
                </c:pt>
                <c:pt idx="26077">
                  <c:v>460.55099999999999</c:v>
                </c:pt>
                <c:pt idx="26078">
                  <c:v>460.55</c:v>
                </c:pt>
                <c:pt idx="26079">
                  <c:v>460.55</c:v>
                </c:pt>
                <c:pt idx="26080">
                  <c:v>460.55099999999999</c:v>
                </c:pt>
                <c:pt idx="26081">
                  <c:v>460.55200000000002</c:v>
                </c:pt>
                <c:pt idx="26082">
                  <c:v>460.55349999999999</c:v>
                </c:pt>
                <c:pt idx="26083">
                  <c:v>460.55270000000002</c:v>
                </c:pt>
                <c:pt idx="26084">
                  <c:v>460.55279999999999</c:v>
                </c:pt>
                <c:pt idx="26085">
                  <c:v>460.55349999999999</c:v>
                </c:pt>
                <c:pt idx="26086">
                  <c:v>460.55180000000001</c:v>
                </c:pt>
                <c:pt idx="26087">
                  <c:v>460.55279999999999</c:v>
                </c:pt>
                <c:pt idx="26088">
                  <c:v>460.55340000000001</c:v>
                </c:pt>
                <c:pt idx="26089">
                  <c:v>460.55360000000002</c:v>
                </c:pt>
                <c:pt idx="26090">
                  <c:v>460.5532</c:v>
                </c:pt>
                <c:pt idx="26091">
                  <c:v>460.55399999999997</c:v>
                </c:pt>
                <c:pt idx="26092">
                  <c:v>460.553</c:v>
                </c:pt>
                <c:pt idx="26093">
                  <c:v>460.55419999999998</c:v>
                </c:pt>
                <c:pt idx="26094">
                  <c:v>460.55410000000001</c:v>
                </c:pt>
                <c:pt idx="26095">
                  <c:v>460.55399999999997</c:v>
                </c:pt>
                <c:pt idx="26096">
                  <c:v>460.55700000000002</c:v>
                </c:pt>
                <c:pt idx="26097">
                  <c:v>460.5557</c:v>
                </c:pt>
                <c:pt idx="26098">
                  <c:v>460.5564</c:v>
                </c:pt>
                <c:pt idx="26099">
                  <c:v>460.55610000000001</c:v>
                </c:pt>
                <c:pt idx="26100">
                  <c:v>460.55700000000002</c:v>
                </c:pt>
                <c:pt idx="26101">
                  <c:v>460.55720000000002</c:v>
                </c:pt>
                <c:pt idx="26102">
                  <c:v>460.55799999999999</c:v>
                </c:pt>
                <c:pt idx="26103">
                  <c:v>460.55930000000001</c:v>
                </c:pt>
                <c:pt idx="26104">
                  <c:v>460.55900000000003</c:v>
                </c:pt>
                <c:pt idx="26105">
                  <c:v>460.56040000000002</c:v>
                </c:pt>
                <c:pt idx="26106">
                  <c:v>460.55939999999998</c:v>
                </c:pt>
                <c:pt idx="26107">
                  <c:v>460.55939999999998</c:v>
                </c:pt>
                <c:pt idx="26108">
                  <c:v>460.5616</c:v>
                </c:pt>
                <c:pt idx="26109">
                  <c:v>460.56079999999997</c:v>
                </c:pt>
                <c:pt idx="26110">
                  <c:v>460.56139999999999</c:v>
                </c:pt>
                <c:pt idx="26111">
                  <c:v>460.56099999999998</c:v>
                </c:pt>
                <c:pt idx="26112">
                  <c:v>460.56060000000002</c:v>
                </c:pt>
                <c:pt idx="26113">
                  <c:v>460.56180000000001</c:v>
                </c:pt>
                <c:pt idx="26114">
                  <c:v>460.56189999999998</c:v>
                </c:pt>
                <c:pt idx="26115">
                  <c:v>460.56319999999999</c:v>
                </c:pt>
                <c:pt idx="26116">
                  <c:v>460.56189999999998</c:v>
                </c:pt>
                <c:pt idx="26117">
                  <c:v>460.56319999999999</c:v>
                </c:pt>
                <c:pt idx="26118">
                  <c:v>460.56360000000001</c:v>
                </c:pt>
                <c:pt idx="26119">
                  <c:v>460.56290000000001</c:v>
                </c:pt>
                <c:pt idx="26120">
                  <c:v>460.56439999999998</c:v>
                </c:pt>
                <c:pt idx="26121">
                  <c:v>460.56360000000001</c:v>
                </c:pt>
                <c:pt idx="26122">
                  <c:v>460.565</c:v>
                </c:pt>
                <c:pt idx="26123">
                  <c:v>460.56540000000001</c:v>
                </c:pt>
                <c:pt idx="26124">
                  <c:v>460.56700000000001</c:v>
                </c:pt>
                <c:pt idx="26125">
                  <c:v>460.56670000000003</c:v>
                </c:pt>
                <c:pt idx="26126">
                  <c:v>460.56779999999998</c:v>
                </c:pt>
                <c:pt idx="26127">
                  <c:v>460.56779999999998</c:v>
                </c:pt>
                <c:pt idx="26128">
                  <c:v>460.5686</c:v>
                </c:pt>
                <c:pt idx="26129">
                  <c:v>460.56779999999998</c:v>
                </c:pt>
                <c:pt idx="26130">
                  <c:v>460.56779999999998</c:v>
                </c:pt>
                <c:pt idx="26131">
                  <c:v>460.56779999999998</c:v>
                </c:pt>
                <c:pt idx="26132">
                  <c:v>460.56939999999997</c:v>
                </c:pt>
                <c:pt idx="26133">
                  <c:v>460.57010000000002</c:v>
                </c:pt>
                <c:pt idx="26134">
                  <c:v>460.56979999999999</c:v>
                </c:pt>
                <c:pt idx="26135">
                  <c:v>460.56959999999998</c:v>
                </c:pt>
                <c:pt idx="26136">
                  <c:v>460.57040000000001</c:v>
                </c:pt>
                <c:pt idx="26137">
                  <c:v>460.57010000000002</c:v>
                </c:pt>
                <c:pt idx="26138">
                  <c:v>460.572</c:v>
                </c:pt>
                <c:pt idx="26139">
                  <c:v>460.57100000000003</c:v>
                </c:pt>
                <c:pt idx="26140">
                  <c:v>460.57279999999997</c:v>
                </c:pt>
                <c:pt idx="26141">
                  <c:v>460.572</c:v>
                </c:pt>
                <c:pt idx="26142">
                  <c:v>460.57209999999998</c:v>
                </c:pt>
                <c:pt idx="26143">
                  <c:v>460.57310000000001</c:v>
                </c:pt>
                <c:pt idx="26144">
                  <c:v>460.57299999999998</c:v>
                </c:pt>
                <c:pt idx="26145">
                  <c:v>460.57260000000002</c:v>
                </c:pt>
                <c:pt idx="26146">
                  <c:v>460.57299999999998</c:v>
                </c:pt>
                <c:pt idx="26147">
                  <c:v>460.57380000000001</c:v>
                </c:pt>
                <c:pt idx="26148">
                  <c:v>460.57440000000003</c:v>
                </c:pt>
                <c:pt idx="26149">
                  <c:v>460.57380000000001</c:v>
                </c:pt>
                <c:pt idx="26150">
                  <c:v>460.57479999999998</c:v>
                </c:pt>
                <c:pt idx="26151">
                  <c:v>460.57690000000002</c:v>
                </c:pt>
                <c:pt idx="26152">
                  <c:v>460.57619999999997</c:v>
                </c:pt>
                <c:pt idx="26153">
                  <c:v>460.57659999999998</c:v>
                </c:pt>
                <c:pt idx="26154">
                  <c:v>460.5761</c:v>
                </c:pt>
                <c:pt idx="26155">
                  <c:v>460.57729999999998</c:v>
                </c:pt>
                <c:pt idx="26156">
                  <c:v>460.57740000000001</c:v>
                </c:pt>
                <c:pt idx="26157">
                  <c:v>460.57810000000001</c:v>
                </c:pt>
                <c:pt idx="26158">
                  <c:v>460.57780000000002</c:v>
                </c:pt>
                <c:pt idx="26159">
                  <c:v>460.57799999999997</c:v>
                </c:pt>
                <c:pt idx="26160">
                  <c:v>460.58049999999997</c:v>
                </c:pt>
                <c:pt idx="26161">
                  <c:v>460.57909999999998</c:v>
                </c:pt>
                <c:pt idx="26162">
                  <c:v>460.58019999999999</c:v>
                </c:pt>
                <c:pt idx="26163">
                  <c:v>460.57940000000002</c:v>
                </c:pt>
                <c:pt idx="26164">
                  <c:v>460.5804</c:v>
                </c:pt>
                <c:pt idx="26165">
                  <c:v>460.58170000000001</c:v>
                </c:pt>
                <c:pt idx="26166">
                  <c:v>460.58120000000002</c:v>
                </c:pt>
                <c:pt idx="26167">
                  <c:v>460.58080000000001</c:v>
                </c:pt>
                <c:pt idx="26168">
                  <c:v>460.58199999999999</c:v>
                </c:pt>
                <c:pt idx="26169">
                  <c:v>460.58240000000001</c:v>
                </c:pt>
                <c:pt idx="26170">
                  <c:v>460.58240000000001</c:v>
                </c:pt>
                <c:pt idx="26171">
                  <c:v>460.58280000000002</c:v>
                </c:pt>
                <c:pt idx="26172">
                  <c:v>460.58440000000002</c:v>
                </c:pt>
                <c:pt idx="26173">
                  <c:v>460.5838</c:v>
                </c:pt>
                <c:pt idx="26174">
                  <c:v>460.58280000000002</c:v>
                </c:pt>
                <c:pt idx="26175">
                  <c:v>460.58420000000001</c:v>
                </c:pt>
                <c:pt idx="26176">
                  <c:v>460.58280000000002</c:v>
                </c:pt>
                <c:pt idx="26177">
                  <c:v>460.5847</c:v>
                </c:pt>
                <c:pt idx="26178">
                  <c:v>460.5874</c:v>
                </c:pt>
                <c:pt idx="26179">
                  <c:v>460.58730000000003</c:v>
                </c:pt>
                <c:pt idx="26180">
                  <c:v>460.58839999999998</c:v>
                </c:pt>
                <c:pt idx="26181">
                  <c:v>460.58859999999999</c:v>
                </c:pt>
                <c:pt idx="26182">
                  <c:v>460.58909999999997</c:v>
                </c:pt>
                <c:pt idx="26183">
                  <c:v>460.58949999999999</c:v>
                </c:pt>
                <c:pt idx="26184">
                  <c:v>460.59039999999999</c:v>
                </c:pt>
                <c:pt idx="26185">
                  <c:v>460.58980000000003</c:v>
                </c:pt>
                <c:pt idx="26186">
                  <c:v>460.58940000000001</c:v>
                </c:pt>
                <c:pt idx="26187">
                  <c:v>460.59199999999998</c:v>
                </c:pt>
                <c:pt idx="26188">
                  <c:v>460.59100000000001</c:v>
                </c:pt>
                <c:pt idx="26189">
                  <c:v>460.59059999999999</c:v>
                </c:pt>
                <c:pt idx="26190">
                  <c:v>460.59089999999998</c:v>
                </c:pt>
                <c:pt idx="26191">
                  <c:v>460.59140000000002</c:v>
                </c:pt>
                <c:pt idx="26192">
                  <c:v>460.59129999999999</c:v>
                </c:pt>
                <c:pt idx="26193">
                  <c:v>460.59219999999999</c:v>
                </c:pt>
                <c:pt idx="26194">
                  <c:v>460.59</c:v>
                </c:pt>
                <c:pt idx="26195">
                  <c:v>460.59100000000001</c:v>
                </c:pt>
                <c:pt idx="26196">
                  <c:v>460.5908</c:v>
                </c:pt>
                <c:pt idx="26197">
                  <c:v>460.59179999999998</c:v>
                </c:pt>
                <c:pt idx="26198">
                  <c:v>460.59199999999998</c:v>
                </c:pt>
                <c:pt idx="26199">
                  <c:v>460.59190000000001</c:v>
                </c:pt>
                <c:pt idx="26200">
                  <c:v>460.59399999999999</c:v>
                </c:pt>
                <c:pt idx="26201">
                  <c:v>460.59379999999999</c:v>
                </c:pt>
                <c:pt idx="26202">
                  <c:v>460.5958</c:v>
                </c:pt>
                <c:pt idx="26203">
                  <c:v>460.59500000000003</c:v>
                </c:pt>
                <c:pt idx="26204">
                  <c:v>460.59559999999999</c:v>
                </c:pt>
                <c:pt idx="26205">
                  <c:v>460.59660000000002</c:v>
                </c:pt>
                <c:pt idx="26206">
                  <c:v>460.5976</c:v>
                </c:pt>
                <c:pt idx="26207">
                  <c:v>460.59739999999999</c:v>
                </c:pt>
                <c:pt idx="26208">
                  <c:v>460.59960000000001</c:v>
                </c:pt>
                <c:pt idx="26209">
                  <c:v>460.59879999999998</c:v>
                </c:pt>
                <c:pt idx="26210">
                  <c:v>460.59879999999998</c:v>
                </c:pt>
                <c:pt idx="26211">
                  <c:v>460.59840000000003</c:v>
                </c:pt>
                <c:pt idx="26212">
                  <c:v>460.5994</c:v>
                </c:pt>
                <c:pt idx="26213">
                  <c:v>460.60039999999998</c:v>
                </c:pt>
                <c:pt idx="26214">
                  <c:v>460.60090000000002</c:v>
                </c:pt>
                <c:pt idx="26215">
                  <c:v>460.60140000000001</c:v>
                </c:pt>
                <c:pt idx="26216">
                  <c:v>460.60219999999998</c:v>
                </c:pt>
                <c:pt idx="26217">
                  <c:v>460.60419999999999</c:v>
                </c:pt>
                <c:pt idx="26218">
                  <c:v>460.6037</c:v>
                </c:pt>
                <c:pt idx="26219">
                  <c:v>460.60469999999998</c:v>
                </c:pt>
                <c:pt idx="26220">
                  <c:v>460.60410000000002</c:v>
                </c:pt>
                <c:pt idx="26221">
                  <c:v>460.60300000000001</c:v>
                </c:pt>
                <c:pt idx="26222">
                  <c:v>460.6028</c:v>
                </c:pt>
                <c:pt idx="26223">
                  <c:v>460.6053</c:v>
                </c:pt>
                <c:pt idx="26224">
                  <c:v>460.60419999999999</c:v>
                </c:pt>
                <c:pt idx="26225">
                  <c:v>460.60430000000002</c:v>
                </c:pt>
                <c:pt idx="26226">
                  <c:v>460.60399999999998</c:v>
                </c:pt>
                <c:pt idx="26227">
                  <c:v>460.60419999999999</c:v>
                </c:pt>
                <c:pt idx="26228">
                  <c:v>460.60590000000002</c:v>
                </c:pt>
                <c:pt idx="26229">
                  <c:v>460.60539999999997</c:v>
                </c:pt>
                <c:pt idx="26230">
                  <c:v>460.60739999999998</c:v>
                </c:pt>
                <c:pt idx="26231">
                  <c:v>460.6071</c:v>
                </c:pt>
                <c:pt idx="26232">
                  <c:v>460.60640000000001</c:v>
                </c:pt>
                <c:pt idx="26233">
                  <c:v>460.60590000000002</c:v>
                </c:pt>
                <c:pt idx="26234">
                  <c:v>460.6087</c:v>
                </c:pt>
                <c:pt idx="26235">
                  <c:v>460.60829999999999</c:v>
                </c:pt>
                <c:pt idx="26236">
                  <c:v>460.60930000000002</c:v>
                </c:pt>
                <c:pt idx="26237">
                  <c:v>460.60899999999998</c:v>
                </c:pt>
                <c:pt idx="26238">
                  <c:v>460.60919999999999</c:v>
                </c:pt>
                <c:pt idx="26239">
                  <c:v>460.60919999999999</c:v>
                </c:pt>
                <c:pt idx="26240">
                  <c:v>460.60879999999997</c:v>
                </c:pt>
                <c:pt idx="26241">
                  <c:v>460.61</c:v>
                </c:pt>
                <c:pt idx="26242">
                  <c:v>460.60879999999997</c:v>
                </c:pt>
                <c:pt idx="26243">
                  <c:v>460.61090000000002</c:v>
                </c:pt>
                <c:pt idx="26244">
                  <c:v>460.61200000000002</c:v>
                </c:pt>
                <c:pt idx="26245">
                  <c:v>460.61160000000001</c:v>
                </c:pt>
                <c:pt idx="26246">
                  <c:v>460.61360000000002</c:v>
                </c:pt>
                <c:pt idx="26247">
                  <c:v>460.61149999999998</c:v>
                </c:pt>
                <c:pt idx="26248">
                  <c:v>460.61290000000002</c:v>
                </c:pt>
                <c:pt idx="26249">
                  <c:v>460.613</c:v>
                </c:pt>
                <c:pt idx="26250">
                  <c:v>460.61329999999998</c:v>
                </c:pt>
                <c:pt idx="26251">
                  <c:v>460.61430000000001</c:v>
                </c:pt>
                <c:pt idx="26252">
                  <c:v>460.61540000000002</c:v>
                </c:pt>
                <c:pt idx="26253">
                  <c:v>460.61559999999997</c:v>
                </c:pt>
                <c:pt idx="26254">
                  <c:v>460.61739999999998</c:v>
                </c:pt>
                <c:pt idx="26255">
                  <c:v>460.61759999999998</c:v>
                </c:pt>
                <c:pt idx="26256">
                  <c:v>460.61799999999999</c:v>
                </c:pt>
                <c:pt idx="26257">
                  <c:v>460.61869999999999</c:v>
                </c:pt>
                <c:pt idx="26258">
                  <c:v>460.61930000000001</c:v>
                </c:pt>
                <c:pt idx="26259">
                  <c:v>460.62079999999997</c:v>
                </c:pt>
                <c:pt idx="26260">
                  <c:v>460.6216</c:v>
                </c:pt>
                <c:pt idx="26261">
                  <c:v>460.61970000000002</c:v>
                </c:pt>
                <c:pt idx="26262">
                  <c:v>460.62009999999998</c:v>
                </c:pt>
                <c:pt idx="26263">
                  <c:v>460.62150000000003</c:v>
                </c:pt>
                <c:pt idx="26264">
                  <c:v>460.62029999999999</c:v>
                </c:pt>
                <c:pt idx="26265">
                  <c:v>460.62020000000001</c:v>
                </c:pt>
                <c:pt idx="26266">
                  <c:v>460.62090000000001</c:v>
                </c:pt>
                <c:pt idx="26267">
                  <c:v>460.62150000000003</c:v>
                </c:pt>
                <c:pt idx="26268">
                  <c:v>460.62189999999998</c:v>
                </c:pt>
                <c:pt idx="26269">
                  <c:v>460.62299999999999</c:v>
                </c:pt>
                <c:pt idx="26270">
                  <c:v>460.6234</c:v>
                </c:pt>
                <c:pt idx="26271">
                  <c:v>460.6234</c:v>
                </c:pt>
                <c:pt idx="26272">
                  <c:v>460.62389999999999</c:v>
                </c:pt>
                <c:pt idx="26273">
                  <c:v>460.62520000000001</c:v>
                </c:pt>
                <c:pt idx="26274">
                  <c:v>460.62560000000002</c:v>
                </c:pt>
                <c:pt idx="26275">
                  <c:v>460.62439999999998</c:v>
                </c:pt>
                <c:pt idx="26276">
                  <c:v>460.62529999999998</c:v>
                </c:pt>
                <c:pt idx="26277">
                  <c:v>460.62380000000002</c:v>
                </c:pt>
                <c:pt idx="26278">
                  <c:v>460.62400000000002</c:v>
                </c:pt>
                <c:pt idx="26279">
                  <c:v>460.62369999999999</c:v>
                </c:pt>
                <c:pt idx="26280">
                  <c:v>460.62599999999998</c:v>
                </c:pt>
                <c:pt idx="26281">
                  <c:v>460.62599999999998</c:v>
                </c:pt>
                <c:pt idx="26282">
                  <c:v>460.62599999999998</c:v>
                </c:pt>
                <c:pt idx="26283">
                  <c:v>460.6266</c:v>
                </c:pt>
                <c:pt idx="26284">
                  <c:v>460.6266</c:v>
                </c:pt>
                <c:pt idx="26285">
                  <c:v>460.62639999999999</c:v>
                </c:pt>
                <c:pt idx="26286">
                  <c:v>460.62779999999998</c:v>
                </c:pt>
                <c:pt idx="26287">
                  <c:v>460.62889999999999</c:v>
                </c:pt>
                <c:pt idx="26288">
                  <c:v>460.62810000000002</c:v>
                </c:pt>
                <c:pt idx="26289">
                  <c:v>460.62880000000001</c:v>
                </c:pt>
                <c:pt idx="26290">
                  <c:v>460.6275</c:v>
                </c:pt>
                <c:pt idx="26291">
                  <c:v>460.62720000000002</c:v>
                </c:pt>
                <c:pt idx="26292">
                  <c:v>460.62799999999999</c:v>
                </c:pt>
                <c:pt idx="26293">
                  <c:v>460.62970000000001</c:v>
                </c:pt>
                <c:pt idx="26294">
                  <c:v>460.62799999999999</c:v>
                </c:pt>
                <c:pt idx="26295">
                  <c:v>460.62860000000001</c:v>
                </c:pt>
                <c:pt idx="26296">
                  <c:v>460.63080000000002</c:v>
                </c:pt>
                <c:pt idx="26297">
                  <c:v>460.63040000000001</c:v>
                </c:pt>
                <c:pt idx="26298">
                  <c:v>460.63060000000002</c:v>
                </c:pt>
                <c:pt idx="26299">
                  <c:v>460.63159999999999</c:v>
                </c:pt>
                <c:pt idx="26300">
                  <c:v>460.63080000000002</c:v>
                </c:pt>
                <c:pt idx="26301">
                  <c:v>460.63119999999998</c:v>
                </c:pt>
                <c:pt idx="26302">
                  <c:v>460.63099999999997</c:v>
                </c:pt>
                <c:pt idx="26303">
                  <c:v>460.63279999999997</c:v>
                </c:pt>
                <c:pt idx="26304">
                  <c:v>460.63279999999997</c:v>
                </c:pt>
                <c:pt idx="26305">
                  <c:v>460.6336</c:v>
                </c:pt>
                <c:pt idx="26306">
                  <c:v>460.6336</c:v>
                </c:pt>
                <c:pt idx="26307">
                  <c:v>460.63440000000003</c:v>
                </c:pt>
                <c:pt idx="26308">
                  <c:v>460.63389999999998</c:v>
                </c:pt>
                <c:pt idx="26309">
                  <c:v>460.63600000000002</c:v>
                </c:pt>
                <c:pt idx="26310">
                  <c:v>460.63409999999999</c:v>
                </c:pt>
                <c:pt idx="26311">
                  <c:v>460.63479999999998</c:v>
                </c:pt>
                <c:pt idx="26312">
                  <c:v>460.63639999999998</c:v>
                </c:pt>
                <c:pt idx="26313">
                  <c:v>460.63749999999999</c:v>
                </c:pt>
                <c:pt idx="26314">
                  <c:v>460.63659999999999</c:v>
                </c:pt>
                <c:pt idx="26315">
                  <c:v>460.63690000000003</c:v>
                </c:pt>
                <c:pt idx="26316">
                  <c:v>460.63679999999999</c:v>
                </c:pt>
                <c:pt idx="26317">
                  <c:v>460.63569999999999</c:v>
                </c:pt>
                <c:pt idx="26318">
                  <c:v>460.63720000000001</c:v>
                </c:pt>
                <c:pt idx="26319">
                  <c:v>460.63619999999997</c:v>
                </c:pt>
                <c:pt idx="26320">
                  <c:v>460.63839999999999</c:v>
                </c:pt>
                <c:pt idx="26321">
                  <c:v>460.63869999999997</c:v>
                </c:pt>
                <c:pt idx="26322">
                  <c:v>460.64019999999999</c:v>
                </c:pt>
                <c:pt idx="26323">
                  <c:v>460.64019999999999</c:v>
                </c:pt>
                <c:pt idx="26324">
                  <c:v>460.63940000000002</c:v>
                </c:pt>
                <c:pt idx="26325">
                  <c:v>460.63909999999998</c:v>
                </c:pt>
                <c:pt idx="26326">
                  <c:v>460.64080000000001</c:v>
                </c:pt>
                <c:pt idx="26327">
                  <c:v>460.64060000000001</c:v>
                </c:pt>
                <c:pt idx="26328">
                  <c:v>460.63979999999998</c:v>
                </c:pt>
                <c:pt idx="26329">
                  <c:v>460.64150000000001</c:v>
                </c:pt>
                <c:pt idx="26330">
                  <c:v>460.64109999999999</c:v>
                </c:pt>
                <c:pt idx="26331">
                  <c:v>460.64159999999998</c:v>
                </c:pt>
                <c:pt idx="26332">
                  <c:v>460.64179999999999</c:v>
                </c:pt>
                <c:pt idx="26333">
                  <c:v>460.64179999999999</c:v>
                </c:pt>
                <c:pt idx="26334">
                  <c:v>460.64339999999999</c:v>
                </c:pt>
                <c:pt idx="26335">
                  <c:v>460.64339999999999</c:v>
                </c:pt>
                <c:pt idx="26336">
                  <c:v>460.64350000000002</c:v>
                </c:pt>
                <c:pt idx="26337">
                  <c:v>460.64499999999998</c:v>
                </c:pt>
                <c:pt idx="26338">
                  <c:v>460.64420000000001</c:v>
                </c:pt>
                <c:pt idx="26339">
                  <c:v>460.64490000000001</c:v>
                </c:pt>
                <c:pt idx="26340">
                  <c:v>460.64440000000002</c:v>
                </c:pt>
                <c:pt idx="26341">
                  <c:v>460.64460000000003</c:v>
                </c:pt>
                <c:pt idx="26342">
                  <c:v>460.64460000000003</c:v>
                </c:pt>
                <c:pt idx="26343">
                  <c:v>460.6454</c:v>
                </c:pt>
                <c:pt idx="26344">
                  <c:v>460.6465</c:v>
                </c:pt>
                <c:pt idx="26345">
                  <c:v>460.64600000000002</c:v>
                </c:pt>
                <c:pt idx="26346">
                  <c:v>460.6456</c:v>
                </c:pt>
                <c:pt idx="26347">
                  <c:v>460.64640000000003</c:v>
                </c:pt>
                <c:pt idx="26348">
                  <c:v>460.6474</c:v>
                </c:pt>
                <c:pt idx="26349">
                  <c:v>460.64819999999997</c:v>
                </c:pt>
                <c:pt idx="26350">
                  <c:v>460.64690000000002</c:v>
                </c:pt>
                <c:pt idx="26351">
                  <c:v>460.64839999999998</c:v>
                </c:pt>
                <c:pt idx="26352">
                  <c:v>460.64690000000002</c:v>
                </c:pt>
                <c:pt idx="26353">
                  <c:v>460.64850000000001</c:v>
                </c:pt>
                <c:pt idx="26354">
                  <c:v>460.64640000000003</c:v>
                </c:pt>
                <c:pt idx="26355">
                  <c:v>460.64819999999997</c:v>
                </c:pt>
                <c:pt idx="26356">
                  <c:v>460.649</c:v>
                </c:pt>
                <c:pt idx="26357">
                  <c:v>460.64839999999998</c:v>
                </c:pt>
                <c:pt idx="26358">
                  <c:v>460.64819999999997</c:v>
                </c:pt>
                <c:pt idx="26359">
                  <c:v>460.64879999999999</c:v>
                </c:pt>
                <c:pt idx="26360">
                  <c:v>460.64940000000001</c:v>
                </c:pt>
                <c:pt idx="26361">
                  <c:v>460.64760000000001</c:v>
                </c:pt>
                <c:pt idx="26362">
                  <c:v>460.64909999999998</c:v>
                </c:pt>
                <c:pt idx="26363">
                  <c:v>460.6506</c:v>
                </c:pt>
                <c:pt idx="26364">
                  <c:v>460.65</c:v>
                </c:pt>
                <c:pt idx="26365">
                  <c:v>460.64920000000001</c:v>
                </c:pt>
                <c:pt idx="26366">
                  <c:v>460.65120000000002</c:v>
                </c:pt>
                <c:pt idx="26367">
                  <c:v>460.65089999999998</c:v>
                </c:pt>
                <c:pt idx="26368">
                  <c:v>460.65280000000001</c:v>
                </c:pt>
                <c:pt idx="26369">
                  <c:v>460.65280000000001</c:v>
                </c:pt>
                <c:pt idx="26370">
                  <c:v>460.65350000000001</c:v>
                </c:pt>
                <c:pt idx="26371">
                  <c:v>460.6533</c:v>
                </c:pt>
                <c:pt idx="26372">
                  <c:v>460.65469999999999</c:v>
                </c:pt>
                <c:pt idx="26373">
                  <c:v>460.65339999999998</c:v>
                </c:pt>
                <c:pt idx="26374">
                  <c:v>460.6542</c:v>
                </c:pt>
                <c:pt idx="26375">
                  <c:v>460.65499999999997</c:v>
                </c:pt>
                <c:pt idx="26376">
                  <c:v>460.65460000000002</c:v>
                </c:pt>
                <c:pt idx="26377">
                  <c:v>460.65550000000002</c:v>
                </c:pt>
                <c:pt idx="26378">
                  <c:v>460.65620000000001</c:v>
                </c:pt>
                <c:pt idx="26379">
                  <c:v>460.65620000000001</c:v>
                </c:pt>
                <c:pt idx="26380">
                  <c:v>460.65679999999998</c:v>
                </c:pt>
                <c:pt idx="26381">
                  <c:v>460.6574</c:v>
                </c:pt>
                <c:pt idx="26382">
                  <c:v>460.65679999999998</c:v>
                </c:pt>
                <c:pt idx="26383">
                  <c:v>460.65699999999998</c:v>
                </c:pt>
                <c:pt idx="26384">
                  <c:v>460.6576</c:v>
                </c:pt>
                <c:pt idx="26385">
                  <c:v>460.65600000000001</c:v>
                </c:pt>
                <c:pt idx="26386">
                  <c:v>460.65839999999997</c:v>
                </c:pt>
                <c:pt idx="26387">
                  <c:v>460.65879999999999</c:v>
                </c:pt>
                <c:pt idx="26388">
                  <c:v>460.65750000000003</c:v>
                </c:pt>
                <c:pt idx="26389">
                  <c:v>460.6601</c:v>
                </c:pt>
                <c:pt idx="26390">
                  <c:v>460.65960000000001</c:v>
                </c:pt>
                <c:pt idx="26391">
                  <c:v>460.6592</c:v>
                </c:pt>
                <c:pt idx="26392">
                  <c:v>460.66050000000001</c:v>
                </c:pt>
                <c:pt idx="26393">
                  <c:v>460.661</c:v>
                </c:pt>
                <c:pt idx="26394">
                  <c:v>460.661</c:v>
                </c:pt>
                <c:pt idx="26395">
                  <c:v>460.66109999999998</c:v>
                </c:pt>
                <c:pt idx="26396">
                  <c:v>460.661</c:v>
                </c:pt>
                <c:pt idx="26397">
                  <c:v>460.66239999999999</c:v>
                </c:pt>
                <c:pt idx="26398">
                  <c:v>460.66370000000001</c:v>
                </c:pt>
                <c:pt idx="26399">
                  <c:v>460.66239999999999</c:v>
                </c:pt>
                <c:pt idx="26400">
                  <c:v>460.66340000000002</c:v>
                </c:pt>
                <c:pt idx="26401">
                  <c:v>460.66559999999998</c:v>
                </c:pt>
                <c:pt idx="26402">
                  <c:v>460.66480000000001</c:v>
                </c:pt>
                <c:pt idx="26403">
                  <c:v>460.66300000000001</c:v>
                </c:pt>
                <c:pt idx="26404">
                  <c:v>460.66419999999999</c:v>
                </c:pt>
                <c:pt idx="26405">
                  <c:v>460.66539999999998</c:v>
                </c:pt>
                <c:pt idx="26406">
                  <c:v>460.66460000000001</c:v>
                </c:pt>
                <c:pt idx="26407">
                  <c:v>460.666</c:v>
                </c:pt>
                <c:pt idx="26408">
                  <c:v>460.66629999999998</c:v>
                </c:pt>
                <c:pt idx="26409">
                  <c:v>460.6671</c:v>
                </c:pt>
                <c:pt idx="26410">
                  <c:v>460.66669999999999</c:v>
                </c:pt>
                <c:pt idx="26411">
                  <c:v>460.66719999999998</c:v>
                </c:pt>
                <c:pt idx="26412">
                  <c:v>460.66820000000001</c:v>
                </c:pt>
                <c:pt idx="26413">
                  <c:v>460.66910000000001</c:v>
                </c:pt>
                <c:pt idx="26414">
                  <c:v>460.66910000000001</c:v>
                </c:pt>
                <c:pt idx="26415">
                  <c:v>460.66879999999998</c:v>
                </c:pt>
                <c:pt idx="26416">
                  <c:v>460.67140000000001</c:v>
                </c:pt>
                <c:pt idx="26417">
                  <c:v>460.67</c:v>
                </c:pt>
                <c:pt idx="26418">
                  <c:v>460.6696</c:v>
                </c:pt>
                <c:pt idx="26419">
                  <c:v>460.66989999999998</c:v>
                </c:pt>
                <c:pt idx="26420">
                  <c:v>460.6705</c:v>
                </c:pt>
                <c:pt idx="26421">
                  <c:v>460.6712</c:v>
                </c:pt>
                <c:pt idx="26422">
                  <c:v>460.67180000000002</c:v>
                </c:pt>
                <c:pt idx="26423">
                  <c:v>460.67020000000002</c:v>
                </c:pt>
                <c:pt idx="26424">
                  <c:v>460.67059999999998</c:v>
                </c:pt>
                <c:pt idx="26425">
                  <c:v>460.67169999999999</c:v>
                </c:pt>
                <c:pt idx="26426">
                  <c:v>460.67039999999997</c:v>
                </c:pt>
                <c:pt idx="26427">
                  <c:v>460.67180000000002</c:v>
                </c:pt>
                <c:pt idx="26428">
                  <c:v>460.6712</c:v>
                </c:pt>
                <c:pt idx="26429">
                  <c:v>460.67219999999998</c:v>
                </c:pt>
                <c:pt idx="26430">
                  <c:v>460.67180000000002</c:v>
                </c:pt>
                <c:pt idx="26431">
                  <c:v>460.67259999999999</c:v>
                </c:pt>
                <c:pt idx="26432">
                  <c:v>460.67189999999999</c:v>
                </c:pt>
                <c:pt idx="26433">
                  <c:v>460.6739</c:v>
                </c:pt>
                <c:pt idx="26434">
                  <c:v>460.67200000000003</c:v>
                </c:pt>
                <c:pt idx="26435">
                  <c:v>460.67340000000002</c:v>
                </c:pt>
                <c:pt idx="26436">
                  <c:v>460.67340000000002</c:v>
                </c:pt>
                <c:pt idx="26437">
                  <c:v>460.67349999999999</c:v>
                </c:pt>
                <c:pt idx="26438">
                  <c:v>460.67419999999998</c:v>
                </c:pt>
                <c:pt idx="26439">
                  <c:v>460.67579999999998</c:v>
                </c:pt>
                <c:pt idx="26440">
                  <c:v>460.67779999999999</c:v>
                </c:pt>
                <c:pt idx="26441">
                  <c:v>460.67910000000001</c:v>
                </c:pt>
                <c:pt idx="26442">
                  <c:v>460.678</c:v>
                </c:pt>
                <c:pt idx="26443">
                  <c:v>460.67739999999998</c:v>
                </c:pt>
                <c:pt idx="26444">
                  <c:v>460.67779999999999</c:v>
                </c:pt>
                <c:pt idx="26445">
                  <c:v>460.67930000000001</c:v>
                </c:pt>
                <c:pt idx="26446">
                  <c:v>460.678</c:v>
                </c:pt>
                <c:pt idx="26447">
                  <c:v>460.6789</c:v>
                </c:pt>
                <c:pt idx="26448">
                  <c:v>460.67869999999999</c:v>
                </c:pt>
                <c:pt idx="26449">
                  <c:v>460.68</c:v>
                </c:pt>
                <c:pt idx="26450">
                  <c:v>460.68099999999998</c:v>
                </c:pt>
                <c:pt idx="26451">
                  <c:v>460.67869999999999</c:v>
                </c:pt>
                <c:pt idx="26452">
                  <c:v>460.68060000000003</c:v>
                </c:pt>
                <c:pt idx="26453">
                  <c:v>460.68009999999998</c:v>
                </c:pt>
                <c:pt idx="26454">
                  <c:v>460.68040000000002</c:v>
                </c:pt>
                <c:pt idx="26455">
                  <c:v>460.68099999999998</c:v>
                </c:pt>
                <c:pt idx="26456">
                  <c:v>460.67959999999999</c:v>
                </c:pt>
                <c:pt idx="26457">
                  <c:v>460.68119999999999</c:v>
                </c:pt>
                <c:pt idx="26458">
                  <c:v>460.68259999999998</c:v>
                </c:pt>
                <c:pt idx="26459">
                  <c:v>460.68220000000002</c:v>
                </c:pt>
                <c:pt idx="26460">
                  <c:v>460.68360000000001</c:v>
                </c:pt>
                <c:pt idx="26461">
                  <c:v>460.68239999999997</c:v>
                </c:pt>
                <c:pt idx="26462">
                  <c:v>460.68389999999999</c:v>
                </c:pt>
                <c:pt idx="26463">
                  <c:v>460.68259999999998</c:v>
                </c:pt>
                <c:pt idx="26464">
                  <c:v>460.68220000000002</c:v>
                </c:pt>
                <c:pt idx="26465">
                  <c:v>460.6825</c:v>
                </c:pt>
                <c:pt idx="26466">
                  <c:v>460.68220000000002</c:v>
                </c:pt>
                <c:pt idx="26467">
                  <c:v>460.68470000000002</c:v>
                </c:pt>
                <c:pt idx="26468">
                  <c:v>460.68439999999998</c:v>
                </c:pt>
                <c:pt idx="26469">
                  <c:v>460.685</c:v>
                </c:pt>
                <c:pt idx="26470">
                  <c:v>460.6857</c:v>
                </c:pt>
                <c:pt idx="26471">
                  <c:v>460.68459999999999</c:v>
                </c:pt>
                <c:pt idx="26472">
                  <c:v>460.68610000000001</c:v>
                </c:pt>
                <c:pt idx="26473">
                  <c:v>460.68599999999998</c:v>
                </c:pt>
                <c:pt idx="26474">
                  <c:v>460.68639999999999</c:v>
                </c:pt>
                <c:pt idx="26475">
                  <c:v>460.68790000000001</c:v>
                </c:pt>
                <c:pt idx="26476">
                  <c:v>460.68709999999999</c:v>
                </c:pt>
                <c:pt idx="26477">
                  <c:v>460.68830000000003</c:v>
                </c:pt>
                <c:pt idx="26478">
                  <c:v>460.68860000000001</c:v>
                </c:pt>
                <c:pt idx="26479">
                  <c:v>460.68900000000002</c:v>
                </c:pt>
                <c:pt idx="26480">
                  <c:v>460.68970000000002</c:v>
                </c:pt>
                <c:pt idx="26481">
                  <c:v>460.69060000000002</c:v>
                </c:pt>
                <c:pt idx="26482">
                  <c:v>460.68950000000001</c:v>
                </c:pt>
                <c:pt idx="26483">
                  <c:v>460.69060000000002</c:v>
                </c:pt>
                <c:pt idx="26484">
                  <c:v>460.69299999999998</c:v>
                </c:pt>
                <c:pt idx="26485">
                  <c:v>460.69240000000002</c:v>
                </c:pt>
                <c:pt idx="26486">
                  <c:v>460.69159999999999</c:v>
                </c:pt>
                <c:pt idx="26487">
                  <c:v>460.68959999999998</c:v>
                </c:pt>
                <c:pt idx="26488">
                  <c:v>460.69119999999998</c:v>
                </c:pt>
                <c:pt idx="26489">
                  <c:v>460.69099999999997</c:v>
                </c:pt>
                <c:pt idx="26490">
                  <c:v>460.69139999999999</c:v>
                </c:pt>
                <c:pt idx="26491">
                  <c:v>460.69200000000001</c:v>
                </c:pt>
                <c:pt idx="26492">
                  <c:v>460.69220000000001</c:v>
                </c:pt>
                <c:pt idx="26493">
                  <c:v>460.69119999999998</c:v>
                </c:pt>
                <c:pt idx="26494">
                  <c:v>460.69200000000001</c:v>
                </c:pt>
                <c:pt idx="26495">
                  <c:v>460.69200000000001</c:v>
                </c:pt>
                <c:pt idx="26496">
                  <c:v>460.69260000000003</c:v>
                </c:pt>
                <c:pt idx="26497">
                  <c:v>460.69389999999999</c:v>
                </c:pt>
                <c:pt idx="26498">
                  <c:v>460.69330000000002</c:v>
                </c:pt>
                <c:pt idx="26499">
                  <c:v>460.6936</c:v>
                </c:pt>
                <c:pt idx="26500">
                  <c:v>460.6952</c:v>
                </c:pt>
                <c:pt idx="26501">
                  <c:v>460.6961</c:v>
                </c:pt>
                <c:pt idx="26502">
                  <c:v>460.69619999999998</c:v>
                </c:pt>
                <c:pt idx="26503">
                  <c:v>460.69720000000001</c:v>
                </c:pt>
                <c:pt idx="26504">
                  <c:v>460.69749999999999</c:v>
                </c:pt>
                <c:pt idx="26505">
                  <c:v>460.69690000000003</c:v>
                </c:pt>
                <c:pt idx="26506">
                  <c:v>460.69779999999997</c:v>
                </c:pt>
                <c:pt idx="26507">
                  <c:v>460.69760000000002</c:v>
                </c:pt>
                <c:pt idx="26508">
                  <c:v>460.69749999999999</c:v>
                </c:pt>
                <c:pt idx="26509">
                  <c:v>460.69889999999998</c:v>
                </c:pt>
                <c:pt idx="26510">
                  <c:v>460.7</c:v>
                </c:pt>
                <c:pt idx="26511">
                  <c:v>460.69909999999999</c:v>
                </c:pt>
                <c:pt idx="26512">
                  <c:v>460.69819999999999</c:v>
                </c:pt>
                <c:pt idx="26513">
                  <c:v>460.6977</c:v>
                </c:pt>
                <c:pt idx="26514">
                  <c:v>460.69880000000001</c:v>
                </c:pt>
                <c:pt idx="26515">
                  <c:v>460.69959999999998</c:v>
                </c:pt>
                <c:pt idx="26516">
                  <c:v>460.69929999999999</c:v>
                </c:pt>
                <c:pt idx="26517">
                  <c:v>460.69920000000002</c:v>
                </c:pt>
                <c:pt idx="26518">
                  <c:v>460.69979999999998</c:v>
                </c:pt>
                <c:pt idx="26519">
                  <c:v>460.69940000000003</c:v>
                </c:pt>
                <c:pt idx="26520">
                  <c:v>460.7002</c:v>
                </c:pt>
                <c:pt idx="26521">
                  <c:v>460.702</c:v>
                </c:pt>
                <c:pt idx="26522">
                  <c:v>460.70240000000001</c:v>
                </c:pt>
                <c:pt idx="26523">
                  <c:v>460.70299999999997</c:v>
                </c:pt>
                <c:pt idx="26524">
                  <c:v>460.70190000000002</c:v>
                </c:pt>
                <c:pt idx="26525">
                  <c:v>460.70330000000001</c:v>
                </c:pt>
                <c:pt idx="26526">
                  <c:v>460.7045</c:v>
                </c:pt>
                <c:pt idx="26527">
                  <c:v>460.70330000000001</c:v>
                </c:pt>
                <c:pt idx="26528">
                  <c:v>460.70299999999997</c:v>
                </c:pt>
                <c:pt idx="26529">
                  <c:v>460.70330000000001</c:v>
                </c:pt>
                <c:pt idx="26530">
                  <c:v>460.70310000000001</c:v>
                </c:pt>
                <c:pt idx="26531">
                  <c:v>460.70510000000002</c:v>
                </c:pt>
                <c:pt idx="26532">
                  <c:v>460.70609999999999</c:v>
                </c:pt>
                <c:pt idx="26533">
                  <c:v>460.70530000000002</c:v>
                </c:pt>
                <c:pt idx="26534">
                  <c:v>460.70749999999998</c:v>
                </c:pt>
                <c:pt idx="26535">
                  <c:v>460.7072</c:v>
                </c:pt>
                <c:pt idx="26536">
                  <c:v>460.70819999999998</c:v>
                </c:pt>
                <c:pt idx="26537">
                  <c:v>460.70800000000003</c:v>
                </c:pt>
                <c:pt idx="26538">
                  <c:v>460.7072</c:v>
                </c:pt>
                <c:pt idx="26539">
                  <c:v>460.70839999999998</c:v>
                </c:pt>
                <c:pt idx="26540">
                  <c:v>460.7081</c:v>
                </c:pt>
                <c:pt idx="26541">
                  <c:v>460.70670000000001</c:v>
                </c:pt>
                <c:pt idx="26542">
                  <c:v>460.70859999999999</c:v>
                </c:pt>
                <c:pt idx="26543">
                  <c:v>460.7081</c:v>
                </c:pt>
                <c:pt idx="26544">
                  <c:v>460.70839999999998</c:v>
                </c:pt>
                <c:pt idx="26545">
                  <c:v>460.70659999999998</c:v>
                </c:pt>
                <c:pt idx="26546">
                  <c:v>460.70780000000002</c:v>
                </c:pt>
                <c:pt idx="26547">
                  <c:v>460.70929999999998</c:v>
                </c:pt>
                <c:pt idx="26548">
                  <c:v>460.70960000000002</c:v>
                </c:pt>
                <c:pt idx="26549">
                  <c:v>460.70800000000003</c:v>
                </c:pt>
                <c:pt idx="26550">
                  <c:v>460.70920000000001</c:v>
                </c:pt>
                <c:pt idx="26551">
                  <c:v>460.709</c:v>
                </c:pt>
                <c:pt idx="26552">
                  <c:v>460.709</c:v>
                </c:pt>
                <c:pt idx="26553">
                  <c:v>460.7097</c:v>
                </c:pt>
                <c:pt idx="26554">
                  <c:v>460.71100000000001</c:v>
                </c:pt>
                <c:pt idx="26555">
                  <c:v>460.71129999999999</c:v>
                </c:pt>
                <c:pt idx="26556">
                  <c:v>460.71199999999999</c:v>
                </c:pt>
                <c:pt idx="26557">
                  <c:v>460.71269999999998</c:v>
                </c:pt>
                <c:pt idx="26558">
                  <c:v>460.7133</c:v>
                </c:pt>
                <c:pt idx="26559">
                  <c:v>460.71300000000002</c:v>
                </c:pt>
                <c:pt idx="26560">
                  <c:v>460.71260000000001</c:v>
                </c:pt>
                <c:pt idx="26561">
                  <c:v>460.71440000000001</c:v>
                </c:pt>
                <c:pt idx="26562">
                  <c:v>460.71420000000001</c:v>
                </c:pt>
                <c:pt idx="26563">
                  <c:v>460.714</c:v>
                </c:pt>
                <c:pt idx="26564">
                  <c:v>460.71480000000003</c:v>
                </c:pt>
                <c:pt idx="26565">
                  <c:v>460.71460000000002</c:v>
                </c:pt>
                <c:pt idx="26566">
                  <c:v>460.71429999999998</c:v>
                </c:pt>
                <c:pt idx="26567">
                  <c:v>460.7167</c:v>
                </c:pt>
                <c:pt idx="26568">
                  <c:v>460.71559999999999</c:v>
                </c:pt>
                <c:pt idx="26569">
                  <c:v>460.7176</c:v>
                </c:pt>
                <c:pt idx="26570">
                  <c:v>460.71699999999998</c:v>
                </c:pt>
                <c:pt idx="26571">
                  <c:v>460.7174</c:v>
                </c:pt>
                <c:pt idx="26572">
                  <c:v>460.71850000000001</c:v>
                </c:pt>
                <c:pt idx="26573">
                  <c:v>460.71879999999999</c:v>
                </c:pt>
                <c:pt idx="26574">
                  <c:v>460.71960000000001</c:v>
                </c:pt>
                <c:pt idx="26575">
                  <c:v>460.71870000000001</c:v>
                </c:pt>
                <c:pt idx="26576">
                  <c:v>460.71949999999998</c:v>
                </c:pt>
                <c:pt idx="26577">
                  <c:v>460.71899999999999</c:v>
                </c:pt>
                <c:pt idx="26578">
                  <c:v>460.7176</c:v>
                </c:pt>
                <c:pt idx="26579">
                  <c:v>460.7192</c:v>
                </c:pt>
                <c:pt idx="26580">
                  <c:v>460.71960000000001</c:v>
                </c:pt>
                <c:pt idx="26581">
                  <c:v>460.71899999999999</c:v>
                </c:pt>
                <c:pt idx="26582">
                  <c:v>460.71879999999999</c:v>
                </c:pt>
                <c:pt idx="26583">
                  <c:v>460.71940000000001</c:v>
                </c:pt>
                <c:pt idx="26584">
                  <c:v>460.71879999999999</c:v>
                </c:pt>
                <c:pt idx="26585">
                  <c:v>460.71800000000002</c:v>
                </c:pt>
                <c:pt idx="26586">
                  <c:v>460.71859999999998</c:v>
                </c:pt>
                <c:pt idx="26587">
                  <c:v>460.72059999999999</c:v>
                </c:pt>
                <c:pt idx="26588">
                  <c:v>460.71879999999999</c:v>
                </c:pt>
                <c:pt idx="26589">
                  <c:v>460.7201</c:v>
                </c:pt>
                <c:pt idx="26590">
                  <c:v>460.7217</c:v>
                </c:pt>
                <c:pt idx="26591">
                  <c:v>460.72280000000001</c:v>
                </c:pt>
                <c:pt idx="26592">
                  <c:v>460.72199999999998</c:v>
                </c:pt>
                <c:pt idx="26593">
                  <c:v>460.72239999999999</c:v>
                </c:pt>
                <c:pt idx="26594">
                  <c:v>460.72280000000001</c:v>
                </c:pt>
                <c:pt idx="26595">
                  <c:v>460.72289999999998</c:v>
                </c:pt>
                <c:pt idx="26596">
                  <c:v>460.72320000000002</c:v>
                </c:pt>
                <c:pt idx="26597">
                  <c:v>460.72340000000003</c:v>
                </c:pt>
                <c:pt idx="26598">
                  <c:v>460.72309999999999</c:v>
                </c:pt>
                <c:pt idx="26599">
                  <c:v>460.72399999999999</c:v>
                </c:pt>
                <c:pt idx="26600">
                  <c:v>460.72500000000002</c:v>
                </c:pt>
                <c:pt idx="26601">
                  <c:v>460.72559999999999</c:v>
                </c:pt>
                <c:pt idx="26602">
                  <c:v>460.72620000000001</c:v>
                </c:pt>
                <c:pt idx="26603">
                  <c:v>460.72609999999997</c:v>
                </c:pt>
                <c:pt idx="26604">
                  <c:v>460.72739999999999</c:v>
                </c:pt>
                <c:pt idx="26605">
                  <c:v>460.72820000000002</c:v>
                </c:pt>
                <c:pt idx="26606">
                  <c:v>460.72859999999997</c:v>
                </c:pt>
                <c:pt idx="26607">
                  <c:v>460.7278</c:v>
                </c:pt>
                <c:pt idx="26608">
                  <c:v>460.72919999999999</c:v>
                </c:pt>
                <c:pt idx="26609">
                  <c:v>460.73009999999999</c:v>
                </c:pt>
                <c:pt idx="26610">
                  <c:v>460.72919999999999</c:v>
                </c:pt>
                <c:pt idx="26611">
                  <c:v>460.72879999999998</c:v>
                </c:pt>
                <c:pt idx="26612">
                  <c:v>460.72829999999999</c:v>
                </c:pt>
                <c:pt idx="26613">
                  <c:v>460.7276</c:v>
                </c:pt>
                <c:pt idx="26614">
                  <c:v>460.72710000000001</c:v>
                </c:pt>
                <c:pt idx="26615">
                  <c:v>460.72719999999998</c:v>
                </c:pt>
                <c:pt idx="26616">
                  <c:v>460.72719999999998</c:v>
                </c:pt>
                <c:pt idx="26617">
                  <c:v>460.72800000000001</c:v>
                </c:pt>
                <c:pt idx="26618">
                  <c:v>460.7276</c:v>
                </c:pt>
                <c:pt idx="26619">
                  <c:v>460.72840000000002</c:v>
                </c:pt>
                <c:pt idx="26620">
                  <c:v>460.72820000000002</c:v>
                </c:pt>
                <c:pt idx="26621">
                  <c:v>460.7278</c:v>
                </c:pt>
                <c:pt idx="26622">
                  <c:v>460.73</c:v>
                </c:pt>
                <c:pt idx="26623">
                  <c:v>460.73</c:v>
                </c:pt>
                <c:pt idx="26624">
                  <c:v>460.73090000000002</c:v>
                </c:pt>
                <c:pt idx="26625">
                  <c:v>460.73160000000001</c:v>
                </c:pt>
                <c:pt idx="26626">
                  <c:v>460.73090000000002</c:v>
                </c:pt>
                <c:pt idx="26627">
                  <c:v>460.73200000000003</c:v>
                </c:pt>
                <c:pt idx="26628">
                  <c:v>460.73090000000002</c:v>
                </c:pt>
                <c:pt idx="26629">
                  <c:v>460.73140000000001</c:v>
                </c:pt>
                <c:pt idx="26630">
                  <c:v>460.7328</c:v>
                </c:pt>
                <c:pt idx="26631">
                  <c:v>460.733</c:v>
                </c:pt>
                <c:pt idx="26632">
                  <c:v>460.73289999999997</c:v>
                </c:pt>
                <c:pt idx="26633">
                  <c:v>460.73239999999998</c:v>
                </c:pt>
                <c:pt idx="26634">
                  <c:v>460.73439999999999</c:v>
                </c:pt>
                <c:pt idx="26635">
                  <c:v>460.73340000000002</c:v>
                </c:pt>
                <c:pt idx="26636">
                  <c:v>460.73259999999999</c:v>
                </c:pt>
                <c:pt idx="26637">
                  <c:v>460.7337</c:v>
                </c:pt>
                <c:pt idx="26638">
                  <c:v>460.73399999999998</c:v>
                </c:pt>
                <c:pt idx="26639">
                  <c:v>460.73480000000001</c:v>
                </c:pt>
                <c:pt idx="26640">
                  <c:v>460.73469999999998</c:v>
                </c:pt>
                <c:pt idx="26641">
                  <c:v>460.73599999999999</c:v>
                </c:pt>
                <c:pt idx="26642">
                  <c:v>460.73739999999998</c:v>
                </c:pt>
                <c:pt idx="26643">
                  <c:v>460.73689999999999</c:v>
                </c:pt>
                <c:pt idx="26644">
                  <c:v>460.73700000000002</c:v>
                </c:pt>
                <c:pt idx="26645">
                  <c:v>460.73759999999999</c:v>
                </c:pt>
                <c:pt idx="26646">
                  <c:v>460.73689999999999</c:v>
                </c:pt>
                <c:pt idx="26647">
                  <c:v>460.73779999999999</c:v>
                </c:pt>
                <c:pt idx="26648">
                  <c:v>460.73759999999999</c:v>
                </c:pt>
                <c:pt idx="26649">
                  <c:v>460.73939999999999</c:v>
                </c:pt>
                <c:pt idx="26650">
                  <c:v>460.73700000000002</c:v>
                </c:pt>
                <c:pt idx="26651">
                  <c:v>460.73630000000003</c:v>
                </c:pt>
                <c:pt idx="26652">
                  <c:v>460.73779999999999</c:v>
                </c:pt>
                <c:pt idx="26653">
                  <c:v>460.73779999999999</c:v>
                </c:pt>
                <c:pt idx="26654">
                  <c:v>460.73840000000001</c:v>
                </c:pt>
                <c:pt idx="26655">
                  <c:v>460.73779999999999</c:v>
                </c:pt>
                <c:pt idx="26656">
                  <c:v>460.73840000000001</c:v>
                </c:pt>
                <c:pt idx="26657">
                  <c:v>460.73910000000001</c:v>
                </c:pt>
                <c:pt idx="26658">
                  <c:v>460.73869999999999</c:v>
                </c:pt>
                <c:pt idx="26659">
                  <c:v>460.73849999999999</c:v>
                </c:pt>
                <c:pt idx="26660">
                  <c:v>460.73869999999999</c:v>
                </c:pt>
                <c:pt idx="26661">
                  <c:v>460.7389</c:v>
                </c:pt>
                <c:pt idx="26662">
                  <c:v>460.74099999999999</c:v>
                </c:pt>
                <c:pt idx="26663">
                  <c:v>460.73930000000001</c:v>
                </c:pt>
                <c:pt idx="26664">
                  <c:v>460.74020000000002</c:v>
                </c:pt>
                <c:pt idx="26665">
                  <c:v>460.74160000000001</c:v>
                </c:pt>
                <c:pt idx="26666">
                  <c:v>460.74380000000002</c:v>
                </c:pt>
                <c:pt idx="26667">
                  <c:v>460.74310000000003</c:v>
                </c:pt>
                <c:pt idx="26668">
                  <c:v>460.745</c:v>
                </c:pt>
                <c:pt idx="26669">
                  <c:v>460.74459999999999</c:v>
                </c:pt>
                <c:pt idx="26670">
                  <c:v>460.74470000000002</c:v>
                </c:pt>
                <c:pt idx="26671">
                  <c:v>460.745</c:v>
                </c:pt>
                <c:pt idx="26672">
                  <c:v>460.745</c:v>
                </c:pt>
                <c:pt idx="26673">
                  <c:v>460.74540000000002</c:v>
                </c:pt>
                <c:pt idx="26674">
                  <c:v>460.74520000000001</c:v>
                </c:pt>
                <c:pt idx="26675">
                  <c:v>460.74740000000003</c:v>
                </c:pt>
                <c:pt idx="26676">
                  <c:v>460.74610000000001</c:v>
                </c:pt>
                <c:pt idx="26677">
                  <c:v>460.74630000000002</c:v>
                </c:pt>
                <c:pt idx="26678">
                  <c:v>460.74669999999998</c:v>
                </c:pt>
                <c:pt idx="26679">
                  <c:v>460.74630000000002</c:v>
                </c:pt>
                <c:pt idx="26680">
                  <c:v>460.74650000000003</c:v>
                </c:pt>
                <c:pt idx="26681">
                  <c:v>460.74680000000001</c:v>
                </c:pt>
                <c:pt idx="26682">
                  <c:v>460.74709999999999</c:v>
                </c:pt>
                <c:pt idx="26683">
                  <c:v>460.74669999999998</c:v>
                </c:pt>
                <c:pt idx="26684">
                  <c:v>460.74919999999997</c:v>
                </c:pt>
                <c:pt idx="26685">
                  <c:v>460.74979999999999</c:v>
                </c:pt>
                <c:pt idx="26686">
                  <c:v>460.74930000000001</c:v>
                </c:pt>
                <c:pt idx="26687">
                  <c:v>460.74979999999999</c:v>
                </c:pt>
                <c:pt idx="26688">
                  <c:v>460.74900000000002</c:v>
                </c:pt>
                <c:pt idx="26689">
                  <c:v>460.75119999999998</c:v>
                </c:pt>
                <c:pt idx="26690">
                  <c:v>460.75080000000003</c:v>
                </c:pt>
                <c:pt idx="26691">
                  <c:v>460.75220000000002</c:v>
                </c:pt>
                <c:pt idx="26692">
                  <c:v>460.75240000000002</c:v>
                </c:pt>
                <c:pt idx="26693">
                  <c:v>460.7525</c:v>
                </c:pt>
                <c:pt idx="26694">
                  <c:v>460.75389999999999</c:v>
                </c:pt>
                <c:pt idx="26695">
                  <c:v>460.75369999999998</c:v>
                </c:pt>
                <c:pt idx="26696">
                  <c:v>460.75209999999998</c:v>
                </c:pt>
                <c:pt idx="26697">
                  <c:v>460.75259999999997</c:v>
                </c:pt>
                <c:pt idx="26698">
                  <c:v>460.7525</c:v>
                </c:pt>
                <c:pt idx="26699">
                  <c:v>460.75139999999999</c:v>
                </c:pt>
                <c:pt idx="26700">
                  <c:v>460.7525</c:v>
                </c:pt>
                <c:pt idx="26701">
                  <c:v>460.7525</c:v>
                </c:pt>
                <c:pt idx="26702">
                  <c:v>460.75330000000002</c:v>
                </c:pt>
                <c:pt idx="26703">
                  <c:v>460.75450000000001</c:v>
                </c:pt>
                <c:pt idx="26704">
                  <c:v>460.7552</c:v>
                </c:pt>
                <c:pt idx="26705">
                  <c:v>460.75479999999999</c:v>
                </c:pt>
                <c:pt idx="26706">
                  <c:v>460.75439999999998</c:v>
                </c:pt>
                <c:pt idx="26707">
                  <c:v>460.75540000000001</c:v>
                </c:pt>
                <c:pt idx="26708">
                  <c:v>460.75540000000001</c:v>
                </c:pt>
                <c:pt idx="26709">
                  <c:v>460.75529999999998</c:v>
                </c:pt>
                <c:pt idx="26710">
                  <c:v>460.75529999999998</c:v>
                </c:pt>
                <c:pt idx="26711">
                  <c:v>460.75560000000002</c:v>
                </c:pt>
                <c:pt idx="26712">
                  <c:v>460.75400000000002</c:v>
                </c:pt>
                <c:pt idx="26713">
                  <c:v>460.75619999999998</c:v>
                </c:pt>
                <c:pt idx="26714">
                  <c:v>460.75709999999998</c:v>
                </c:pt>
                <c:pt idx="26715">
                  <c:v>460.75580000000002</c:v>
                </c:pt>
                <c:pt idx="26716">
                  <c:v>460.75560000000002</c:v>
                </c:pt>
                <c:pt idx="26717">
                  <c:v>460.75720000000001</c:v>
                </c:pt>
                <c:pt idx="26718">
                  <c:v>460.75869999999998</c:v>
                </c:pt>
                <c:pt idx="26719">
                  <c:v>460.75779999999997</c:v>
                </c:pt>
                <c:pt idx="26720">
                  <c:v>460.75900000000001</c:v>
                </c:pt>
                <c:pt idx="26721">
                  <c:v>460.75900000000001</c:v>
                </c:pt>
                <c:pt idx="26722">
                  <c:v>460.75900000000001</c:v>
                </c:pt>
                <c:pt idx="26723">
                  <c:v>460.75900000000001</c:v>
                </c:pt>
                <c:pt idx="26724">
                  <c:v>460.76049999999998</c:v>
                </c:pt>
                <c:pt idx="26725">
                  <c:v>460.75900000000001</c:v>
                </c:pt>
                <c:pt idx="26726">
                  <c:v>460.75920000000002</c:v>
                </c:pt>
                <c:pt idx="26727">
                  <c:v>460.76</c:v>
                </c:pt>
                <c:pt idx="26728">
                  <c:v>460.75979999999998</c:v>
                </c:pt>
                <c:pt idx="26729">
                  <c:v>460.7604</c:v>
                </c:pt>
                <c:pt idx="26730">
                  <c:v>460.76069999999999</c:v>
                </c:pt>
                <c:pt idx="26731">
                  <c:v>460.76100000000002</c:v>
                </c:pt>
                <c:pt idx="26732">
                  <c:v>460.76089999999999</c:v>
                </c:pt>
                <c:pt idx="26733">
                  <c:v>460.76170000000002</c:v>
                </c:pt>
                <c:pt idx="26734">
                  <c:v>460.76179999999999</c:v>
                </c:pt>
                <c:pt idx="26735">
                  <c:v>460.76060000000001</c:v>
                </c:pt>
                <c:pt idx="26736">
                  <c:v>460.7602</c:v>
                </c:pt>
                <c:pt idx="26737">
                  <c:v>460.76339999999999</c:v>
                </c:pt>
                <c:pt idx="26738">
                  <c:v>460.76240000000001</c:v>
                </c:pt>
                <c:pt idx="26739">
                  <c:v>460.76420000000002</c:v>
                </c:pt>
                <c:pt idx="26740">
                  <c:v>460.76400000000001</c:v>
                </c:pt>
                <c:pt idx="26741">
                  <c:v>460.76240000000001</c:v>
                </c:pt>
                <c:pt idx="26742">
                  <c:v>460.76159999999999</c:v>
                </c:pt>
                <c:pt idx="26743">
                  <c:v>460.76339999999999</c:v>
                </c:pt>
                <c:pt idx="26744">
                  <c:v>460.76530000000002</c:v>
                </c:pt>
                <c:pt idx="26745">
                  <c:v>460.76440000000002</c:v>
                </c:pt>
                <c:pt idx="26746">
                  <c:v>460.76560000000001</c:v>
                </c:pt>
                <c:pt idx="26747">
                  <c:v>460.76609999999999</c:v>
                </c:pt>
                <c:pt idx="26748">
                  <c:v>460.76659999999998</c:v>
                </c:pt>
                <c:pt idx="26749">
                  <c:v>460.76499999999999</c:v>
                </c:pt>
                <c:pt idx="26750">
                  <c:v>460.76499999999999</c:v>
                </c:pt>
                <c:pt idx="26751">
                  <c:v>460.76600000000002</c:v>
                </c:pt>
                <c:pt idx="26752">
                  <c:v>460.76620000000003</c:v>
                </c:pt>
                <c:pt idx="26753">
                  <c:v>460.76589999999999</c:v>
                </c:pt>
                <c:pt idx="26754">
                  <c:v>460.76780000000002</c:v>
                </c:pt>
                <c:pt idx="26755">
                  <c:v>460.76679999999999</c:v>
                </c:pt>
                <c:pt idx="26756">
                  <c:v>460.76780000000002</c:v>
                </c:pt>
                <c:pt idx="26757">
                  <c:v>460.76900000000001</c:v>
                </c:pt>
                <c:pt idx="26758">
                  <c:v>460.76940000000002</c:v>
                </c:pt>
                <c:pt idx="26759">
                  <c:v>460.76940000000002</c:v>
                </c:pt>
                <c:pt idx="26760">
                  <c:v>460.76920000000001</c:v>
                </c:pt>
                <c:pt idx="26761">
                  <c:v>460.76960000000003</c:v>
                </c:pt>
                <c:pt idx="26762">
                  <c:v>460.77030000000002</c:v>
                </c:pt>
                <c:pt idx="26763">
                  <c:v>460.77030000000002</c:v>
                </c:pt>
                <c:pt idx="26764">
                  <c:v>460.77019999999999</c:v>
                </c:pt>
                <c:pt idx="26765">
                  <c:v>460.77010000000001</c:v>
                </c:pt>
                <c:pt idx="26766">
                  <c:v>460.77159999999998</c:v>
                </c:pt>
                <c:pt idx="26767">
                  <c:v>460.77170000000001</c:v>
                </c:pt>
                <c:pt idx="26768">
                  <c:v>460.77260000000001</c:v>
                </c:pt>
                <c:pt idx="26769">
                  <c:v>460.77170000000001</c:v>
                </c:pt>
                <c:pt idx="26770">
                  <c:v>460.77199999999999</c:v>
                </c:pt>
                <c:pt idx="26771">
                  <c:v>460.77319999999997</c:v>
                </c:pt>
                <c:pt idx="26772">
                  <c:v>460.77140000000003</c:v>
                </c:pt>
                <c:pt idx="26773">
                  <c:v>460.77300000000002</c:v>
                </c:pt>
                <c:pt idx="26774">
                  <c:v>460.7724</c:v>
                </c:pt>
                <c:pt idx="26775">
                  <c:v>460.77179999999998</c:v>
                </c:pt>
                <c:pt idx="26776">
                  <c:v>460.77280000000002</c:v>
                </c:pt>
                <c:pt idx="26777">
                  <c:v>460.77300000000002</c:v>
                </c:pt>
                <c:pt idx="26778">
                  <c:v>460.77390000000003</c:v>
                </c:pt>
                <c:pt idx="26779">
                  <c:v>460.77390000000003</c:v>
                </c:pt>
                <c:pt idx="26780">
                  <c:v>460.77379999999999</c:v>
                </c:pt>
                <c:pt idx="26781">
                  <c:v>460.77420000000001</c:v>
                </c:pt>
                <c:pt idx="26782">
                  <c:v>460.77480000000003</c:v>
                </c:pt>
                <c:pt idx="26783">
                  <c:v>460.77460000000002</c:v>
                </c:pt>
                <c:pt idx="26784">
                  <c:v>460.7747</c:v>
                </c:pt>
                <c:pt idx="26785">
                  <c:v>460.77460000000002</c:v>
                </c:pt>
                <c:pt idx="26786">
                  <c:v>460.77379999999999</c:v>
                </c:pt>
                <c:pt idx="26787">
                  <c:v>460.77460000000002</c:v>
                </c:pt>
                <c:pt idx="26788">
                  <c:v>460.77339999999998</c:v>
                </c:pt>
                <c:pt idx="26789">
                  <c:v>460.7747</c:v>
                </c:pt>
                <c:pt idx="26790">
                  <c:v>460.7756</c:v>
                </c:pt>
                <c:pt idx="26791">
                  <c:v>460.77600000000001</c:v>
                </c:pt>
                <c:pt idx="26792">
                  <c:v>460.77699999999999</c:v>
                </c:pt>
                <c:pt idx="26793">
                  <c:v>460.77609999999999</c:v>
                </c:pt>
                <c:pt idx="26794">
                  <c:v>460.77730000000003</c:v>
                </c:pt>
                <c:pt idx="26795">
                  <c:v>460.77839999999998</c:v>
                </c:pt>
                <c:pt idx="26796">
                  <c:v>460.77670000000001</c:v>
                </c:pt>
                <c:pt idx="26797">
                  <c:v>460.77760000000001</c:v>
                </c:pt>
                <c:pt idx="26798">
                  <c:v>460.77969999999999</c:v>
                </c:pt>
                <c:pt idx="26799">
                  <c:v>460.77949999999998</c:v>
                </c:pt>
                <c:pt idx="26800">
                  <c:v>460.78100000000001</c:v>
                </c:pt>
                <c:pt idx="26801">
                  <c:v>460.78100000000001</c:v>
                </c:pt>
                <c:pt idx="26802">
                  <c:v>460.78059999999999</c:v>
                </c:pt>
                <c:pt idx="26803">
                  <c:v>460.78059999999999</c:v>
                </c:pt>
                <c:pt idx="26804">
                  <c:v>460.78129999999999</c:v>
                </c:pt>
                <c:pt idx="26805">
                  <c:v>460.78019999999998</c:v>
                </c:pt>
                <c:pt idx="26806">
                  <c:v>460.78100000000001</c:v>
                </c:pt>
                <c:pt idx="26807">
                  <c:v>460.78070000000002</c:v>
                </c:pt>
                <c:pt idx="26808">
                  <c:v>460.78129999999999</c:v>
                </c:pt>
                <c:pt idx="26809">
                  <c:v>460.78320000000002</c:v>
                </c:pt>
                <c:pt idx="26810">
                  <c:v>460.7824</c:v>
                </c:pt>
                <c:pt idx="26811">
                  <c:v>460.7817</c:v>
                </c:pt>
                <c:pt idx="26812">
                  <c:v>460.7824</c:v>
                </c:pt>
                <c:pt idx="26813">
                  <c:v>460.78199999999998</c:v>
                </c:pt>
                <c:pt idx="26814">
                  <c:v>460.7824</c:v>
                </c:pt>
                <c:pt idx="26815">
                  <c:v>460.7824</c:v>
                </c:pt>
                <c:pt idx="26816">
                  <c:v>460.78280000000001</c:v>
                </c:pt>
                <c:pt idx="26817">
                  <c:v>460.78289999999998</c:v>
                </c:pt>
                <c:pt idx="26818">
                  <c:v>460.7826</c:v>
                </c:pt>
                <c:pt idx="26819">
                  <c:v>460.7826</c:v>
                </c:pt>
                <c:pt idx="26820">
                  <c:v>460.78280000000001</c:v>
                </c:pt>
                <c:pt idx="26821">
                  <c:v>460.78480000000002</c:v>
                </c:pt>
                <c:pt idx="26822">
                  <c:v>460.78440000000001</c:v>
                </c:pt>
                <c:pt idx="26823">
                  <c:v>460.78379999999999</c:v>
                </c:pt>
                <c:pt idx="26824">
                  <c:v>460.78399999999999</c:v>
                </c:pt>
                <c:pt idx="26825">
                  <c:v>460.78539999999998</c:v>
                </c:pt>
                <c:pt idx="26826">
                  <c:v>460.78480000000002</c:v>
                </c:pt>
                <c:pt idx="26827">
                  <c:v>460.78460000000001</c:v>
                </c:pt>
                <c:pt idx="26828">
                  <c:v>460.78570000000002</c:v>
                </c:pt>
                <c:pt idx="26829">
                  <c:v>460.786</c:v>
                </c:pt>
                <c:pt idx="26830">
                  <c:v>460.78570000000002</c:v>
                </c:pt>
                <c:pt idx="26831">
                  <c:v>460.78559999999999</c:v>
                </c:pt>
                <c:pt idx="26832">
                  <c:v>460.78480000000002</c:v>
                </c:pt>
                <c:pt idx="26833">
                  <c:v>460.78660000000002</c:v>
                </c:pt>
                <c:pt idx="26834">
                  <c:v>460.786</c:v>
                </c:pt>
                <c:pt idx="26835">
                  <c:v>460.78640000000001</c:v>
                </c:pt>
                <c:pt idx="26836">
                  <c:v>460.78640000000001</c:v>
                </c:pt>
                <c:pt idx="26837">
                  <c:v>460.78789999999998</c:v>
                </c:pt>
                <c:pt idx="26838">
                  <c:v>460.78960000000001</c:v>
                </c:pt>
                <c:pt idx="26839">
                  <c:v>460.78899999999999</c:v>
                </c:pt>
                <c:pt idx="26840">
                  <c:v>460.78980000000001</c:v>
                </c:pt>
                <c:pt idx="26841">
                  <c:v>460.78919999999999</c:v>
                </c:pt>
                <c:pt idx="26842">
                  <c:v>460.7894</c:v>
                </c:pt>
                <c:pt idx="26843">
                  <c:v>460.79180000000002</c:v>
                </c:pt>
                <c:pt idx="26844">
                  <c:v>460.79140000000001</c:v>
                </c:pt>
                <c:pt idx="26845">
                  <c:v>460.78980000000001</c:v>
                </c:pt>
                <c:pt idx="26846">
                  <c:v>460.79090000000002</c:v>
                </c:pt>
                <c:pt idx="26847">
                  <c:v>460.79059999999998</c:v>
                </c:pt>
                <c:pt idx="26848">
                  <c:v>460.79</c:v>
                </c:pt>
                <c:pt idx="26849">
                  <c:v>460.79079999999999</c:v>
                </c:pt>
                <c:pt idx="26850">
                  <c:v>460.78879999999998</c:v>
                </c:pt>
                <c:pt idx="26851">
                  <c:v>460.79109999999997</c:v>
                </c:pt>
                <c:pt idx="26852">
                  <c:v>460.791</c:v>
                </c:pt>
                <c:pt idx="26853">
                  <c:v>460.79239999999999</c:v>
                </c:pt>
                <c:pt idx="26854">
                  <c:v>460.79250000000002</c:v>
                </c:pt>
                <c:pt idx="26855">
                  <c:v>460.7928</c:v>
                </c:pt>
                <c:pt idx="26856">
                  <c:v>460.79379999999998</c:v>
                </c:pt>
                <c:pt idx="26857">
                  <c:v>460.79419999999999</c:v>
                </c:pt>
                <c:pt idx="26858">
                  <c:v>460.79450000000003</c:v>
                </c:pt>
                <c:pt idx="26859">
                  <c:v>460.7928</c:v>
                </c:pt>
                <c:pt idx="26860">
                  <c:v>460.79239999999999</c:v>
                </c:pt>
                <c:pt idx="26861">
                  <c:v>460.79320000000001</c:v>
                </c:pt>
                <c:pt idx="26862">
                  <c:v>460.79379999999998</c:v>
                </c:pt>
                <c:pt idx="26863">
                  <c:v>460.79259999999999</c:v>
                </c:pt>
                <c:pt idx="26864">
                  <c:v>460.79340000000002</c:v>
                </c:pt>
                <c:pt idx="26865">
                  <c:v>460.7944</c:v>
                </c:pt>
                <c:pt idx="26866">
                  <c:v>460.79419999999999</c:v>
                </c:pt>
                <c:pt idx="26867">
                  <c:v>460.7944</c:v>
                </c:pt>
                <c:pt idx="26868">
                  <c:v>460.79599999999999</c:v>
                </c:pt>
                <c:pt idx="26869">
                  <c:v>460.79730000000001</c:v>
                </c:pt>
                <c:pt idx="26870">
                  <c:v>460.79739999999998</c:v>
                </c:pt>
                <c:pt idx="26871">
                  <c:v>460.798</c:v>
                </c:pt>
                <c:pt idx="26872">
                  <c:v>460.7989</c:v>
                </c:pt>
                <c:pt idx="26873">
                  <c:v>460.79669999999999</c:v>
                </c:pt>
                <c:pt idx="26874">
                  <c:v>460.79759999999999</c:v>
                </c:pt>
                <c:pt idx="26875">
                  <c:v>460.7987</c:v>
                </c:pt>
                <c:pt idx="26876">
                  <c:v>460.79649999999998</c:v>
                </c:pt>
                <c:pt idx="26877">
                  <c:v>460.79689999999999</c:v>
                </c:pt>
                <c:pt idx="26878">
                  <c:v>460.79730000000001</c:v>
                </c:pt>
                <c:pt idx="26879">
                  <c:v>460.79809999999998</c:v>
                </c:pt>
                <c:pt idx="26880">
                  <c:v>460.79880000000003</c:v>
                </c:pt>
                <c:pt idx="26881">
                  <c:v>460.798</c:v>
                </c:pt>
                <c:pt idx="26882">
                  <c:v>460.79840000000002</c:v>
                </c:pt>
                <c:pt idx="26883">
                  <c:v>460.79930000000002</c:v>
                </c:pt>
                <c:pt idx="26884">
                  <c:v>460.7996</c:v>
                </c:pt>
                <c:pt idx="26885">
                  <c:v>460.8</c:v>
                </c:pt>
                <c:pt idx="26886">
                  <c:v>460.80070000000001</c:v>
                </c:pt>
                <c:pt idx="26887">
                  <c:v>460.80079999999998</c:v>
                </c:pt>
                <c:pt idx="26888">
                  <c:v>460.80099999999999</c:v>
                </c:pt>
                <c:pt idx="26889">
                  <c:v>460.80309999999997</c:v>
                </c:pt>
                <c:pt idx="26890">
                  <c:v>460.80070000000001</c:v>
                </c:pt>
                <c:pt idx="26891">
                  <c:v>460.8014</c:v>
                </c:pt>
                <c:pt idx="26892">
                  <c:v>460.80279999999999</c:v>
                </c:pt>
                <c:pt idx="26893">
                  <c:v>460.80329999999998</c:v>
                </c:pt>
                <c:pt idx="26894">
                  <c:v>460.80200000000002</c:v>
                </c:pt>
                <c:pt idx="26895">
                  <c:v>460.80259999999998</c:v>
                </c:pt>
                <c:pt idx="26896">
                  <c:v>460.80259999999998</c:v>
                </c:pt>
                <c:pt idx="26897">
                  <c:v>460.80369999999999</c:v>
                </c:pt>
                <c:pt idx="26898">
                  <c:v>460.80340000000001</c:v>
                </c:pt>
                <c:pt idx="26899">
                  <c:v>460.80340000000001</c:v>
                </c:pt>
                <c:pt idx="26900">
                  <c:v>460.8039</c:v>
                </c:pt>
                <c:pt idx="26901">
                  <c:v>460.80590000000001</c:v>
                </c:pt>
                <c:pt idx="26902">
                  <c:v>460.80489999999998</c:v>
                </c:pt>
                <c:pt idx="26903">
                  <c:v>460.8048</c:v>
                </c:pt>
                <c:pt idx="26904">
                  <c:v>460.80509999999998</c:v>
                </c:pt>
                <c:pt idx="26905">
                  <c:v>460.8057</c:v>
                </c:pt>
                <c:pt idx="26906">
                  <c:v>460.80680000000001</c:v>
                </c:pt>
                <c:pt idx="26907">
                  <c:v>460.80779999999999</c:v>
                </c:pt>
                <c:pt idx="26908">
                  <c:v>460.80739999999997</c:v>
                </c:pt>
                <c:pt idx="26909">
                  <c:v>460.80810000000002</c:v>
                </c:pt>
                <c:pt idx="26910">
                  <c:v>460.80860000000001</c:v>
                </c:pt>
                <c:pt idx="26911">
                  <c:v>460.80869999999999</c:v>
                </c:pt>
                <c:pt idx="26912">
                  <c:v>460.80939999999998</c:v>
                </c:pt>
                <c:pt idx="26913">
                  <c:v>460.8091</c:v>
                </c:pt>
                <c:pt idx="26914">
                  <c:v>460.80860000000001</c:v>
                </c:pt>
                <c:pt idx="26915">
                  <c:v>460.80900000000003</c:v>
                </c:pt>
                <c:pt idx="26916">
                  <c:v>460.80959999999999</c:v>
                </c:pt>
                <c:pt idx="26917">
                  <c:v>460.81020000000001</c:v>
                </c:pt>
                <c:pt idx="26918">
                  <c:v>460.80939999999998</c:v>
                </c:pt>
                <c:pt idx="26919">
                  <c:v>460.81</c:v>
                </c:pt>
                <c:pt idx="26920">
                  <c:v>460.81079999999997</c:v>
                </c:pt>
                <c:pt idx="26921">
                  <c:v>460.81110000000001</c:v>
                </c:pt>
                <c:pt idx="26922">
                  <c:v>460.80939999999998</c:v>
                </c:pt>
                <c:pt idx="26923">
                  <c:v>460.81040000000002</c:v>
                </c:pt>
                <c:pt idx="26924">
                  <c:v>460.81169999999997</c:v>
                </c:pt>
                <c:pt idx="26925">
                  <c:v>460.81130000000002</c:v>
                </c:pt>
                <c:pt idx="26926">
                  <c:v>460.81259999999997</c:v>
                </c:pt>
                <c:pt idx="26927">
                  <c:v>460.81279999999998</c:v>
                </c:pt>
                <c:pt idx="26928">
                  <c:v>460.81220000000002</c:v>
                </c:pt>
                <c:pt idx="26929">
                  <c:v>460.81259999999997</c:v>
                </c:pt>
                <c:pt idx="26930">
                  <c:v>460.81180000000001</c:v>
                </c:pt>
                <c:pt idx="26931">
                  <c:v>460.8116</c:v>
                </c:pt>
                <c:pt idx="26932">
                  <c:v>460.81189999999998</c:v>
                </c:pt>
                <c:pt idx="26933">
                  <c:v>460.8109</c:v>
                </c:pt>
                <c:pt idx="26934">
                  <c:v>460.81279999999998</c:v>
                </c:pt>
                <c:pt idx="26935">
                  <c:v>460.81299999999999</c:v>
                </c:pt>
                <c:pt idx="26936">
                  <c:v>460.81299999999999</c:v>
                </c:pt>
                <c:pt idx="26937">
                  <c:v>460.81459999999998</c:v>
                </c:pt>
                <c:pt idx="26938">
                  <c:v>460.8134</c:v>
                </c:pt>
                <c:pt idx="26939">
                  <c:v>460.81310000000002</c:v>
                </c:pt>
                <c:pt idx="26940">
                  <c:v>460.81560000000002</c:v>
                </c:pt>
                <c:pt idx="26941">
                  <c:v>460.81560000000002</c:v>
                </c:pt>
                <c:pt idx="26942">
                  <c:v>460.81700000000001</c:v>
                </c:pt>
                <c:pt idx="26943">
                  <c:v>460.81560000000002</c:v>
                </c:pt>
                <c:pt idx="26944">
                  <c:v>460.81700000000001</c:v>
                </c:pt>
                <c:pt idx="26945">
                  <c:v>460.81799999999998</c:v>
                </c:pt>
                <c:pt idx="26946">
                  <c:v>460.8184</c:v>
                </c:pt>
                <c:pt idx="26947">
                  <c:v>460.81799999999998</c:v>
                </c:pt>
                <c:pt idx="26948">
                  <c:v>460.82040000000001</c:v>
                </c:pt>
                <c:pt idx="26949">
                  <c:v>460.82069999999999</c:v>
                </c:pt>
                <c:pt idx="26950">
                  <c:v>460.81920000000002</c:v>
                </c:pt>
                <c:pt idx="26951">
                  <c:v>460.82089999999999</c:v>
                </c:pt>
                <c:pt idx="26952">
                  <c:v>460.82060000000001</c:v>
                </c:pt>
                <c:pt idx="26953">
                  <c:v>460.82</c:v>
                </c:pt>
                <c:pt idx="26954">
                  <c:v>460.81939999999997</c:v>
                </c:pt>
                <c:pt idx="26955">
                  <c:v>460.82029999999997</c:v>
                </c:pt>
                <c:pt idx="26956">
                  <c:v>460.82010000000002</c:v>
                </c:pt>
                <c:pt idx="26957">
                  <c:v>460.82089999999999</c:v>
                </c:pt>
                <c:pt idx="26958">
                  <c:v>460.82060000000001</c:v>
                </c:pt>
                <c:pt idx="26959">
                  <c:v>460.82100000000003</c:v>
                </c:pt>
                <c:pt idx="26960">
                  <c:v>460.822</c:v>
                </c:pt>
                <c:pt idx="26961">
                  <c:v>460.8211</c:v>
                </c:pt>
                <c:pt idx="26962">
                  <c:v>460.82170000000002</c:v>
                </c:pt>
                <c:pt idx="26963">
                  <c:v>460.82130000000001</c:v>
                </c:pt>
                <c:pt idx="26964">
                  <c:v>460.822</c:v>
                </c:pt>
                <c:pt idx="26965">
                  <c:v>460.8236</c:v>
                </c:pt>
                <c:pt idx="26966">
                  <c:v>460.82380000000001</c:v>
                </c:pt>
                <c:pt idx="26967">
                  <c:v>460.82389999999998</c:v>
                </c:pt>
                <c:pt idx="26968">
                  <c:v>460.82339999999999</c:v>
                </c:pt>
                <c:pt idx="26969">
                  <c:v>460.82279999999997</c:v>
                </c:pt>
                <c:pt idx="26970">
                  <c:v>460.82170000000002</c:v>
                </c:pt>
                <c:pt idx="26971">
                  <c:v>460.822</c:v>
                </c:pt>
                <c:pt idx="26972">
                  <c:v>460.82159999999999</c:v>
                </c:pt>
                <c:pt idx="26973">
                  <c:v>460.82240000000002</c:v>
                </c:pt>
                <c:pt idx="26974">
                  <c:v>460.82159999999999</c:v>
                </c:pt>
                <c:pt idx="26975">
                  <c:v>460.82220000000001</c:v>
                </c:pt>
                <c:pt idx="26976">
                  <c:v>460.82260000000002</c:v>
                </c:pt>
                <c:pt idx="26977">
                  <c:v>460.82299999999998</c:v>
                </c:pt>
                <c:pt idx="26978">
                  <c:v>460.82400000000001</c:v>
                </c:pt>
                <c:pt idx="26979">
                  <c:v>460.8236</c:v>
                </c:pt>
                <c:pt idx="26980">
                  <c:v>460.82400000000001</c:v>
                </c:pt>
                <c:pt idx="26981">
                  <c:v>460.82400000000001</c:v>
                </c:pt>
                <c:pt idx="26982">
                  <c:v>460.82499999999999</c:v>
                </c:pt>
                <c:pt idx="26983">
                  <c:v>460.8254</c:v>
                </c:pt>
                <c:pt idx="26984">
                  <c:v>460.82459999999998</c:v>
                </c:pt>
                <c:pt idx="26985">
                  <c:v>460.8254</c:v>
                </c:pt>
                <c:pt idx="26986">
                  <c:v>460.82389999999998</c:v>
                </c:pt>
                <c:pt idx="26987">
                  <c:v>460.82580000000002</c:v>
                </c:pt>
                <c:pt idx="26988">
                  <c:v>460.82659999999998</c:v>
                </c:pt>
                <c:pt idx="26989">
                  <c:v>460.82499999999999</c:v>
                </c:pt>
                <c:pt idx="26990">
                  <c:v>460.82639999999998</c:v>
                </c:pt>
                <c:pt idx="26991">
                  <c:v>460.82659999999998</c:v>
                </c:pt>
                <c:pt idx="26992">
                  <c:v>460.82729999999998</c:v>
                </c:pt>
                <c:pt idx="26993">
                  <c:v>460.82760000000002</c:v>
                </c:pt>
                <c:pt idx="26994">
                  <c:v>460.82819999999998</c:v>
                </c:pt>
                <c:pt idx="26995">
                  <c:v>460.82889999999998</c:v>
                </c:pt>
                <c:pt idx="26996">
                  <c:v>460.82760000000002</c:v>
                </c:pt>
                <c:pt idx="26997">
                  <c:v>460.82839999999999</c:v>
                </c:pt>
                <c:pt idx="26998">
                  <c:v>460.82889999999998</c:v>
                </c:pt>
                <c:pt idx="26999">
                  <c:v>460.82960000000003</c:v>
                </c:pt>
                <c:pt idx="27000">
                  <c:v>460.82920000000001</c:v>
                </c:pt>
                <c:pt idx="27001">
                  <c:v>460.8288</c:v>
                </c:pt>
                <c:pt idx="27002">
                  <c:v>460.8306</c:v>
                </c:pt>
                <c:pt idx="27003">
                  <c:v>460.83120000000002</c:v>
                </c:pt>
                <c:pt idx="27004">
                  <c:v>460.8306</c:v>
                </c:pt>
                <c:pt idx="27005">
                  <c:v>460.83240000000001</c:v>
                </c:pt>
                <c:pt idx="27006">
                  <c:v>460.83190000000002</c:v>
                </c:pt>
                <c:pt idx="27007">
                  <c:v>460.83199999999999</c:v>
                </c:pt>
                <c:pt idx="27008">
                  <c:v>460.83240000000001</c:v>
                </c:pt>
                <c:pt idx="27009">
                  <c:v>460.83199999999999</c:v>
                </c:pt>
                <c:pt idx="27010">
                  <c:v>460.8322</c:v>
                </c:pt>
                <c:pt idx="27011">
                  <c:v>460.83159999999998</c:v>
                </c:pt>
                <c:pt idx="27012">
                  <c:v>460.83139999999997</c:v>
                </c:pt>
                <c:pt idx="27013">
                  <c:v>460.83120000000002</c:v>
                </c:pt>
                <c:pt idx="27014">
                  <c:v>460.8329</c:v>
                </c:pt>
                <c:pt idx="27015">
                  <c:v>460.83260000000001</c:v>
                </c:pt>
                <c:pt idx="27016">
                  <c:v>460.83089999999999</c:v>
                </c:pt>
                <c:pt idx="27017">
                  <c:v>460.8329</c:v>
                </c:pt>
                <c:pt idx="27018">
                  <c:v>460.83170000000001</c:v>
                </c:pt>
                <c:pt idx="27019">
                  <c:v>460.83240000000001</c:v>
                </c:pt>
                <c:pt idx="27020">
                  <c:v>460.83319999999998</c:v>
                </c:pt>
                <c:pt idx="27021">
                  <c:v>460.83409999999998</c:v>
                </c:pt>
                <c:pt idx="27022">
                  <c:v>460.83530000000002</c:v>
                </c:pt>
                <c:pt idx="27023">
                  <c:v>460.83510000000001</c:v>
                </c:pt>
                <c:pt idx="27024">
                  <c:v>460.83479999999997</c:v>
                </c:pt>
                <c:pt idx="27025">
                  <c:v>460.834</c:v>
                </c:pt>
                <c:pt idx="27026">
                  <c:v>460.83499999999998</c:v>
                </c:pt>
                <c:pt idx="27027">
                  <c:v>460.83499999999998</c:v>
                </c:pt>
                <c:pt idx="27028">
                  <c:v>460.83580000000001</c:v>
                </c:pt>
                <c:pt idx="27029">
                  <c:v>460.83679999999998</c:v>
                </c:pt>
                <c:pt idx="27030">
                  <c:v>460.83769999999998</c:v>
                </c:pt>
                <c:pt idx="27031">
                  <c:v>460.83699999999999</c:v>
                </c:pt>
                <c:pt idx="27032">
                  <c:v>460.83699999999999</c:v>
                </c:pt>
                <c:pt idx="27033">
                  <c:v>460.83659999999998</c:v>
                </c:pt>
                <c:pt idx="27034">
                  <c:v>460.83870000000002</c:v>
                </c:pt>
                <c:pt idx="27035">
                  <c:v>460.839</c:v>
                </c:pt>
                <c:pt idx="27036">
                  <c:v>460.83859999999999</c:v>
                </c:pt>
                <c:pt idx="27037">
                  <c:v>460.83780000000002</c:v>
                </c:pt>
                <c:pt idx="27038">
                  <c:v>460.83859999999999</c:v>
                </c:pt>
                <c:pt idx="27039">
                  <c:v>460.8383</c:v>
                </c:pt>
                <c:pt idx="27040">
                  <c:v>460.83879999999999</c:v>
                </c:pt>
                <c:pt idx="27041">
                  <c:v>460.83980000000003</c:v>
                </c:pt>
                <c:pt idx="27042">
                  <c:v>460.84030000000001</c:v>
                </c:pt>
                <c:pt idx="27043">
                  <c:v>460.84059999999999</c:v>
                </c:pt>
                <c:pt idx="27044">
                  <c:v>460.84059999999999</c:v>
                </c:pt>
                <c:pt idx="27045">
                  <c:v>460.84109999999998</c:v>
                </c:pt>
                <c:pt idx="27046">
                  <c:v>460.84039999999999</c:v>
                </c:pt>
                <c:pt idx="27047">
                  <c:v>460.84140000000002</c:v>
                </c:pt>
                <c:pt idx="27048">
                  <c:v>460.84120000000001</c:v>
                </c:pt>
                <c:pt idx="27049">
                  <c:v>460.84030000000001</c:v>
                </c:pt>
                <c:pt idx="27050">
                  <c:v>460.84030000000001</c:v>
                </c:pt>
                <c:pt idx="27051">
                  <c:v>460.84019999999998</c:v>
                </c:pt>
                <c:pt idx="27052">
                  <c:v>460.84219999999999</c:v>
                </c:pt>
                <c:pt idx="27053">
                  <c:v>460.84190000000001</c:v>
                </c:pt>
                <c:pt idx="27054">
                  <c:v>460.84249999999997</c:v>
                </c:pt>
                <c:pt idx="27055">
                  <c:v>460.8433</c:v>
                </c:pt>
                <c:pt idx="27056">
                  <c:v>460.8424</c:v>
                </c:pt>
                <c:pt idx="27057">
                  <c:v>460.8433</c:v>
                </c:pt>
                <c:pt idx="27058">
                  <c:v>460.8426</c:v>
                </c:pt>
                <c:pt idx="27059">
                  <c:v>460.84339999999997</c:v>
                </c:pt>
                <c:pt idx="27060">
                  <c:v>460.8433</c:v>
                </c:pt>
                <c:pt idx="27061">
                  <c:v>460.84370000000001</c:v>
                </c:pt>
                <c:pt idx="27062">
                  <c:v>460.84469999999999</c:v>
                </c:pt>
                <c:pt idx="27063">
                  <c:v>460.84550000000002</c:v>
                </c:pt>
                <c:pt idx="27064">
                  <c:v>460.84519999999998</c:v>
                </c:pt>
                <c:pt idx="27065">
                  <c:v>460.84500000000003</c:v>
                </c:pt>
                <c:pt idx="27066">
                  <c:v>460.8451</c:v>
                </c:pt>
                <c:pt idx="27067">
                  <c:v>460.84460000000001</c:v>
                </c:pt>
                <c:pt idx="27068">
                  <c:v>460.84609999999998</c:v>
                </c:pt>
                <c:pt idx="27069">
                  <c:v>460.84530000000001</c:v>
                </c:pt>
                <c:pt idx="27070">
                  <c:v>460.84500000000003</c:v>
                </c:pt>
                <c:pt idx="27071">
                  <c:v>460.84519999999998</c:v>
                </c:pt>
                <c:pt idx="27072">
                  <c:v>460.84710000000001</c:v>
                </c:pt>
                <c:pt idx="27073">
                  <c:v>460.84649999999999</c:v>
                </c:pt>
                <c:pt idx="27074">
                  <c:v>460.84629999999999</c:v>
                </c:pt>
                <c:pt idx="27075">
                  <c:v>460.84629999999999</c:v>
                </c:pt>
                <c:pt idx="27076">
                  <c:v>460.84679999999997</c:v>
                </c:pt>
                <c:pt idx="27077">
                  <c:v>460.8485</c:v>
                </c:pt>
                <c:pt idx="27078">
                  <c:v>460.8494</c:v>
                </c:pt>
                <c:pt idx="27079">
                  <c:v>460.8503</c:v>
                </c:pt>
                <c:pt idx="27080">
                  <c:v>460.85019999999997</c:v>
                </c:pt>
                <c:pt idx="27081">
                  <c:v>460.85039999999998</c:v>
                </c:pt>
                <c:pt idx="27082">
                  <c:v>460.85239999999999</c:v>
                </c:pt>
                <c:pt idx="27083">
                  <c:v>460.85059999999999</c:v>
                </c:pt>
                <c:pt idx="27084">
                  <c:v>460.851</c:v>
                </c:pt>
                <c:pt idx="27085">
                  <c:v>460.85160000000002</c:v>
                </c:pt>
                <c:pt idx="27086">
                  <c:v>460.85120000000001</c:v>
                </c:pt>
                <c:pt idx="27087">
                  <c:v>460.851</c:v>
                </c:pt>
                <c:pt idx="27088">
                  <c:v>460.85120000000001</c:v>
                </c:pt>
                <c:pt idx="27089">
                  <c:v>460.85180000000003</c:v>
                </c:pt>
                <c:pt idx="27090">
                  <c:v>460.8526</c:v>
                </c:pt>
                <c:pt idx="27091">
                  <c:v>460.85199999999998</c:v>
                </c:pt>
                <c:pt idx="27092">
                  <c:v>460.85210000000001</c:v>
                </c:pt>
                <c:pt idx="27093">
                  <c:v>460.8526</c:v>
                </c:pt>
                <c:pt idx="27094">
                  <c:v>460.85309999999998</c:v>
                </c:pt>
                <c:pt idx="27095">
                  <c:v>460.8537</c:v>
                </c:pt>
                <c:pt idx="27096">
                  <c:v>460.8537</c:v>
                </c:pt>
                <c:pt idx="27097">
                  <c:v>460.85210000000001</c:v>
                </c:pt>
                <c:pt idx="27098">
                  <c:v>460.85340000000002</c:v>
                </c:pt>
                <c:pt idx="27099">
                  <c:v>460.85329999999999</c:v>
                </c:pt>
                <c:pt idx="27100">
                  <c:v>460.85309999999998</c:v>
                </c:pt>
                <c:pt idx="27101">
                  <c:v>460.85320000000002</c:v>
                </c:pt>
                <c:pt idx="27102">
                  <c:v>460.85430000000002</c:v>
                </c:pt>
                <c:pt idx="27103">
                  <c:v>460.85419999999999</c:v>
                </c:pt>
                <c:pt idx="27104">
                  <c:v>460.8546</c:v>
                </c:pt>
                <c:pt idx="27105">
                  <c:v>460.8546</c:v>
                </c:pt>
                <c:pt idx="27106">
                  <c:v>460.85559999999998</c:v>
                </c:pt>
                <c:pt idx="27107">
                  <c:v>460.85570000000001</c:v>
                </c:pt>
                <c:pt idx="27108">
                  <c:v>460.85480000000001</c:v>
                </c:pt>
                <c:pt idx="27109">
                  <c:v>460.85500000000002</c:v>
                </c:pt>
                <c:pt idx="27110">
                  <c:v>460.85489999999999</c:v>
                </c:pt>
                <c:pt idx="27111">
                  <c:v>460.85559999999998</c:v>
                </c:pt>
                <c:pt idx="27112">
                  <c:v>460.85680000000002</c:v>
                </c:pt>
                <c:pt idx="27113">
                  <c:v>460.85759999999999</c:v>
                </c:pt>
                <c:pt idx="27114">
                  <c:v>460.85840000000002</c:v>
                </c:pt>
                <c:pt idx="27115">
                  <c:v>460.85669999999999</c:v>
                </c:pt>
                <c:pt idx="27116">
                  <c:v>460.8562</c:v>
                </c:pt>
                <c:pt idx="27117">
                  <c:v>460.85660000000001</c:v>
                </c:pt>
                <c:pt idx="27118">
                  <c:v>460.85719999999998</c:v>
                </c:pt>
                <c:pt idx="27119">
                  <c:v>460.85849999999999</c:v>
                </c:pt>
                <c:pt idx="27120">
                  <c:v>460.85739999999998</c:v>
                </c:pt>
                <c:pt idx="27121">
                  <c:v>460.85879999999997</c:v>
                </c:pt>
                <c:pt idx="27122">
                  <c:v>460.85739999999998</c:v>
                </c:pt>
                <c:pt idx="27123">
                  <c:v>460.85739999999998</c:v>
                </c:pt>
                <c:pt idx="27124">
                  <c:v>460.85899999999998</c:v>
                </c:pt>
                <c:pt idx="27125">
                  <c:v>460.8578</c:v>
                </c:pt>
                <c:pt idx="27126">
                  <c:v>460.85750000000002</c:v>
                </c:pt>
                <c:pt idx="27127">
                  <c:v>460.85899999999998</c:v>
                </c:pt>
                <c:pt idx="27128">
                  <c:v>460.85939999999999</c:v>
                </c:pt>
                <c:pt idx="27129">
                  <c:v>460.85860000000002</c:v>
                </c:pt>
                <c:pt idx="27130">
                  <c:v>460.85879999999997</c:v>
                </c:pt>
                <c:pt idx="27131">
                  <c:v>460.85910000000001</c:v>
                </c:pt>
                <c:pt idx="27132">
                  <c:v>460.85939999999999</c:v>
                </c:pt>
                <c:pt idx="27133">
                  <c:v>460.8612</c:v>
                </c:pt>
                <c:pt idx="27134">
                  <c:v>460.86160000000001</c:v>
                </c:pt>
                <c:pt idx="27135">
                  <c:v>460.8612</c:v>
                </c:pt>
                <c:pt idx="27136">
                  <c:v>460.86099999999999</c:v>
                </c:pt>
                <c:pt idx="27137">
                  <c:v>460.86020000000002</c:v>
                </c:pt>
                <c:pt idx="27138">
                  <c:v>460.8614</c:v>
                </c:pt>
                <c:pt idx="27139">
                  <c:v>460.86079999999998</c:v>
                </c:pt>
                <c:pt idx="27140">
                  <c:v>460.86189999999999</c:v>
                </c:pt>
                <c:pt idx="27141">
                  <c:v>460.86189999999999</c:v>
                </c:pt>
                <c:pt idx="27142">
                  <c:v>460.86320000000001</c:v>
                </c:pt>
                <c:pt idx="27143">
                  <c:v>460.86250000000001</c:v>
                </c:pt>
                <c:pt idx="27144">
                  <c:v>460.86399999999998</c:v>
                </c:pt>
                <c:pt idx="27145">
                  <c:v>460.86559999999997</c:v>
                </c:pt>
                <c:pt idx="27146">
                  <c:v>460.86349999999999</c:v>
                </c:pt>
                <c:pt idx="27147">
                  <c:v>460.86369999999999</c:v>
                </c:pt>
                <c:pt idx="27148">
                  <c:v>460.86419999999998</c:v>
                </c:pt>
                <c:pt idx="27149">
                  <c:v>460.86520000000002</c:v>
                </c:pt>
                <c:pt idx="27150">
                  <c:v>460.86450000000002</c:v>
                </c:pt>
                <c:pt idx="27151">
                  <c:v>460.86450000000002</c:v>
                </c:pt>
                <c:pt idx="27152">
                  <c:v>460.86439999999999</c:v>
                </c:pt>
                <c:pt idx="27153">
                  <c:v>460.86500000000001</c:v>
                </c:pt>
                <c:pt idx="27154">
                  <c:v>460.8664</c:v>
                </c:pt>
                <c:pt idx="27155">
                  <c:v>460.86669999999998</c:v>
                </c:pt>
                <c:pt idx="27156">
                  <c:v>460.8664</c:v>
                </c:pt>
                <c:pt idx="27157">
                  <c:v>460.86599999999999</c:v>
                </c:pt>
                <c:pt idx="27158">
                  <c:v>460.86720000000003</c:v>
                </c:pt>
                <c:pt idx="27159">
                  <c:v>460.86869999999999</c:v>
                </c:pt>
                <c:pt idx="27160">
                  <c:v>460.86720000000003</c:v>
                </c:pt>
                <c:pt idx="27161">
                  <c:v>460.86579999999998</c:v>
                </c:pt>
                <c:pt idx="27162">
                  <c:v>460.86829999999998</c:v>
                </c:pt>
                <c:pt idx="27163">
                  <c:v>460.86660000000001</c:v>
                </c:pt>
                <c:pt idx="27164">
                  <c:v>460.86799999999999</c:v>
                </c:pt>
                <c:pt idx="27165">
                  <c:v>460.86919999999998</c:v>
                </c:pt>
                <c:pt idx="27166">
                  <c:v>460.86779999999999</c:v>
                </c:pt>
                <c:pt idx="27167">
                  <c:v>460.86759999999998</c:v>
                </c:pt>
                <c:pt idx="27168">
                  <c:v>460.86939999999998</c:v>
                </c:pt>
                <c:pt idx="27169">
                  <c:v>460.86900000000003</c:v>
                </c:pt>
                <c:pt idx="27170">
                  <c:v>460.86959999999999</c:v>
                </c:pt>
                <c:pt idx="27171">
                  <c:v>460.86840000000001</c:v>
                </c:pt>
                <c:pt idx="27172">
                  <c:v>460.8698</c:v>
                </c:pt>
                <c:pt idx="27173">
                  <c:v>460.87060000000002</c:v>
                </c:pt>
                <c:pt idx="27174">
                  <c:v>460.87090000000001</c:v>
                </c:pt>
                <c:pt idx="27175">
                  <c:v>460.87189999999998</c:v>
                </c:pt>
                <c:pt idx="27176">
                  <c:v>460.87310000000002</c:v>
                </c:pt>
                <c:pt idx="27177">
                  <c:v>460.87299999999999</c:v>
                </c:pt>
                <c:pt idx="27178">
                  <c:v>460.87560000000002</c:v>
                </c:pt>
                <c:pt idx="27179">
                  <c:v>460.87619999999998</c:v>
                </c:pt>
                <c:pt idx="27180">
                  <c:v>460.87650000000002</c:v>
                </c:pt>
                <c:pt idx="27181">
                  <c:v>460.8768</c:v>
                </c:pt>
                <c:pt idx="27182">
                  <c:v>460.87819999999999</c:v>
                </c:pt>
                <c:pt idx="27183">
                  <c:v>460.87970000000001</c:v>
                </c:pt>
                <c:pt idx="27184">
                  <c:v>460.87939999999998</c:v>
                </c:pt>
                <c:pt idx="27185">
                  <c:v>460.87900000000002</c:v>
                </c:pt>
                <c:pt idx="27186">
                  <c:v>460.87920000000003</c:v>
                </c:pt>
                <c:pt idx="27187">
                  <c:v>460.87990000000002</c:v>
                </c:pt>
                <c:pt idx="27188">
                  <c:v>460.88010000000003</c:v>
                </c:pt>
                <c:pt idx="27189">
                  <c:v>460.88099999999997</c:v>
                </c:pt>
                <c:pt idx="27190">
                  <c:v>460.88279999999997</c:v>
                </c:pt>
                <c:pt idx="27191">
                  <c:v>460.88279999999997</c:v>
                </c:pt>
                <c:pt idx="27192">
                  <c:v>460.88420000000002</c:v>
                </c:pt>
                <c:pt idx="27193">
                  <c:v>460.88479999999998</c:v>
                </c:pt>
                <c:pt idx="27194">
                  <c:v>460.88499999999999</c:v>
                </c:pt>
                <c:pt idx="27195">
                  <c:v>460.88479999999998</c:v>
                </c:pt>
                <c:pt idx="27196">
                  <c:v>460.88549999999998</c:v>
                </c:pt>
                <c:pt idx="27197">
                  <c:v>460.88679999999999</c:v>
                </c:pt>
                <c:pt idx="27198">
                  <c:v>460.88589999999999</c:v>
                </c:pt>
                <c:pt idx="27199">
                  <c:v>460.8861</c:v>
                </c:pt>
                <c:pt idx="27200">
                  <c:v>460.88639999999998</c:v>
                </c:pt>
                <c:pt idx="27201">
                  <c:v>460.88569999999999</c:v>
                </c:pt>
                <c:pt idx="27202">
                  <c:v>460.88600000000002</c:v>
                </c:pt>
                <c:pt idx="27203">
                  <c:v>460.8852</c:v>
                </c:pt>
                <c:pt idx="27204">
                  <c:v>460.88470000000001</c:v>
                </c:pt>
                <c:pt idx="27205">
                  <c:v>460.88420000000002</c:v>
                </c:pt>
                <c:pt idx="27206">
                  <c:v>460.88400000000001</c:v>
                </c:pt>
                <c:pt idx="27207">
                  <c:v>460.8854</c:v>
                </c:pt>
                <c:pt idx="27208">
                  <c:v>460.88499999999999</c:v>
                </c:pt>
                <c:pt idx="27209">
                  <c:v>460.8836</c:v>
                </c:pt>
                <c:pt idx="27210">
                  <c:v>460.88380000000001</c:v>
                </c:pt>
                <c:pt idx="27211">
                  <c:v>460.88350000000003</c:v>
                </c:pt>
                <c:pt idx="27212">
                  <c:v>460.88470000000001</c:v>
                </c:pt>
                <c:pt idx="27213">
                  <c:v>460.88499999999999</c:v>
                </c:pt>
                <c:pt idx="27214">
                  <c:v>460.88479999999998</c:v>
                </c:pt>
                <c:pt idx="27215">
                  <c:v>460.88440000000003</c:v>
                </c:pt>
                <c:pt idx="27216">
                  <c:v>460.8852</c:v>
                </c:pt>
                <c:pt idx="27217">
                  <c:v>460.88569999999999</c:v>
                </c:pt>
                <c:pt idx="27218">
                  <c:v>460.88600000000002</c:v>
                </c:pt>
                <c:pt idx="27219">
                  <c:v>460.88529999999997</c:v>
                </c:pt>
                <c:pt idx="27220">
                  <c:v>460.88690000000003</c:v>
                </c:pt>
                <c:pt idx="27221">
                  <c:v>460.8888</c:v>
                </c:pt>
                <c:pt idx="27222">
                  <c:v>460.88839999999999</c:v>
                </c:pt>
                <c:pt idx="27223">
                  <c:v>460.88869999999997</c:v>
                </c:pt>
                <c:pt idx="27224">
                  <c:v>460.88740000000001</c:v>
                </c:pt>
                <c:pt idx="27225">
                  <c:v>460.88920000000002</c:v>
                </c:pt>
                <c:pt idx="27226">
                  <c:v>460.88979999999998</c:v>
                </c:pt>
                <c:pt idx="27227">
                  <c:v>460.88869999999997</c:v>
                </c:pt>
                <c:pt idx="27228">
                  <c:v>460.89060000000001</c:v>
                </c:pt>
                <c:pt idx="27229">
                  <c:v>460.88920000000002</c:v>
                </c:pt>
                <c:pt idx="27230">
                  <c:v>460.88889999999998</c:v>
                </c:pt>
                <c:pt idx="27231">
                  <c:v>460.89</c:v>
                </c:pt>
                <c:pt idx="27232">
                  <c:v>460.88839999999999</c:v>
                </c:pt>
                <c:pt idx="27233">
                  <c:v>460.88959999999997</c:v>
                </c:pt>
                <c:pt idx="27234">
                  <c:v>460.88940000000002</c:v>
                </c:pt>
                <c:pt idx="27235">
                  <c:v>460.88979999999998</c:v>
                </c:pt>
                <c:pt idx="27236">
                  <c:v>460.88909999999998</c:v>
                </c:pt>
                <c:pt idx="27237">
                  <c:v>460.88940000000002</c:v>
                </c:pt>
                <c:pt idx="27238">
                  <c:v>460.8895</c:v>
                </c:pt>
                <c:pt idx="27239">
                  <c:v>460.88889999999998</c:v>
                </c:pt>
                <c:pt idx="27240">
                  <c:v>460.88869999999997</c:v>
                </c:pt>
                <c:pt idx="27241">
                  <c:v>460.88990000000001</c:v>
                </c:pt>
                <c:pt idx="27242">
                  <c:v>460.89030000000002</c:v>
                </c:pt>
                <c:pt idx="27243">
                  <c:v>460.89</c:v>
                </c:pt>
                <c:pt idx="27244">
                  <c:v>460.8886</c:v>
                </c:pt>
                <c:pt idx="27245">
                  <c:v>460.88940000000002</c:v>
                </c:pt>
                <c:pt idx="27246">
                  <c:v>460.89089999999999</c:v>
                </c:pt>
                <c:pt idx="27247">
                  <c:v>460.8922</c:v>
                </c:pt>
                <c:pt idx="27248">
                  <c:v>460.89179999999999</c:v>
                </c:pt>
                <c:pt idx="27249">
                  <c:v>460.89240000000001</c:v>
                </c:pt>
                <c:pt idx="27250">
                  <c:v>460.89260000000002</c:v>
                </c:pt>
                <c:pt idx="27251">
                  <c:v>460.89240000000001</c:v>
                </c:pt>
                <c:pt idx="27252">
                  <c:v>460.89260000000002</c:v>
                </c:pt>
                <c:pt idx="27253">
                  <c:v>460.89100000000002</c:v>
                </c:pt>
                <c:pt idx="27254">
                  <c:v>460.89100000000002</c:v>
                </c:pt>
                <c:pt idx="27255">
                  <c:v>460.89100000000002</c:v>
                </c:pt>
                <c:pt idx="27256">
                  <c:v>460.89100000000002</c:v>
                </c:pt>
                <c:pt idx="27257">
                  <c:v>460.892</c:v>
                </c:pt>
                <c:pt idx="27258">
                  <c:v>460.89299999999997</c:v>
                </c:pt>
                <c:pt idx="27259">
                  <c:v>460.89409999999998</c:v>
                </c:pt>
                <c:pt idx="27260">
                  <c:v>460.89420000000001</c:v>
                </c:pt>
                <c:pt idx="27261">
                  <c:v>460.89409999999998</c:v>
                </c:pt>
                <c:pt idx="27262">
                  <c:v>460.89440000000002</c:v>
                </c:pt>
                <c:pt idx="27263">
                  <c:v>460.8931</c:v>
                </c:pt>
                <c:pt idx="27264">
                  <c:v>460.8947</c:v>
                </c:pt>
                <c:pt idx="27265">
                  <c:v>460.89449999999999</c:v>
                </c:pt>
                <c:pt idx="27266">
                  <c:v>460.89600000000002</c:v>
                </c:pt>
                <c:pt idx="27267">
                  <c:v>460.89620000000002</c:v>
                </c:pt>
                <c:pt idx="27268">
                  <c:v>460.89699999999999</c:v>
                </c:pt>
                <c:pt idx="27269">
                  <c:v>460.89699999999999</c:v>
                </c:pt>
                <c:pt idx="27270">
                  <c:v>460.89569999999998</c:v>
                </c:pt>
                <c:pt idx="27271">
                  <c:v>460.8972</c:v>
                </c:pt>
                <c:pt idx="27272">
                  <c:v>460.89499999999998</c:v>
                </c:pt>
                <c:pt idx="27273">
                  <c:v>460.89670000000001</c:v>
                </c:pt>
                <c:pt idx="27274">
                  <c:v>460.8965</c:v>
                </c:pt>
                <c:pt idx="27275">
                  <c:v>460.89760000000001</c:v>
                </c:pt>
                <c:pt idx="27276">
                  <c:v>460.89690000000002</c:v>
                </c:pt>
                <c:pt idx="27277">
                  <c:v>460.89800000000002</c:v>
                </c:pt>
                <c:pt idx="27278">
                  <c:v>460.89960000000002</c:v>
                </c:pt>
                <c:pt idx="27279">
                  <c:v>460.89940000000001</c:v>
                </c:pt>
                <c:pt idx="27280">
                  <c:v>460.89920000000001</c:v>
                </c:pt>
                <c:pt idx="27281">
                  <c:v>460.9</c:v>
                </c:pt>
                <c:pt idx="27282">
                  <c:v>460.89909999999998</c:v>
                </c:pt>
                <c:pt idx="27283">
                  <c:v>460.9006</c:v>
                </c:pt>
                <c:pt idx="27284">
                  <c:v>460.89960000000002</c:v>
                </c:pt>
                <c:pt idx="27285">
                  <c:v>460.89909999999998</c:v>
                </c:pt>
                <c:pt idx="27286">
                  <c:v>460.90089999999998</c:v>
                </c:pt>
                <c:pt idx="27287">
                  <c:v>460.9</c:v>
                </c:pt>
                <c:pt idx="27288">
                  <c:v>460.89980000000003</c:v>
                </c:pt>
                <c:pt idx="27289">
                  <c:v>460.90039999999999</c:v>
                </c:pt>
                <c:pt idx="27290">
                  <c:v>460.89960000000002</c:v>
                </c:pt>
                <c:pt idx="27291">
                  <c:v>460.89879999999999</c:v>
                </c:pt>
                <c:pt idx="27292">
                  <c:v>460.90039999999999</c:v>
                </c:pt>
                <c:pt idx="27293">
                  <c:v>460.90030000000002</c:v>
                </c:pt>
                <c:pt idx="27294">
                  <c:v>460.9006</c:v>
                </c:pt>
                <c:pt idx="27295">
                  <c:v>460.90030000000002</c:v>
                </c:pt>
                <c:pt idx="27296">
                  <c:v>460.90230000000003</c:v>
                </c:pt>
                <c:pt idx="27297">
                  <c:v>460.90260000000001</c:v>
                </c:pt>
                <c:pt idx="27298">
                  <c:v>460.90230000000003</c:v>
                </c:pt>
                <c:pt idx="27299">
                  <c:v>460.9</c:v>
                </c:pt>
                <c:pt idx="27300">
                  <c:v>460.9008</c:v>
                </c:pt>
                <c:pt idx="27301">
                  <c:v>460.90260000000001</c:v>
                </c:pt>
                <c:pt idx="27302">
                  <c:v>460.9008</c:v>
                </c:pt>
                <c:pt idx="27303">
                  <c:v>460.9024</c:v>
                </c:pt>
                <c:pt idx="27304">
                  <c:v>460.90370000000001</c:v>
                </c:pt>
                <c:pt idx="27305">
                  <c:v>460.90370000000001</c:v>
                </c:pt>
                <c:pt idx="27306">
                  <c:v>460.9042</c:v>
                </c:pt>
                <c:pt idx="27307">
                  <c:v>460.90429999999998</c:v>
                </c:pt>
                <c:pt idx="27308">
                  <c:v>460.9042</c:v>
                </c:pt>
                <c:pt idx="27309">
                  <c:v>460.90469999999999</c:v>
                </c:pt>
                <c:pt idx="27310">
                  <c:v>460.90589999999997</c:v>
                </c:pt>
                <c:pt idx="27311">
                  <c:v>460.90499999999997</c:v>
                </c:pt>
                <c:pt idx="27312">
                  <c:v>460.9042</c:v>
                </c:pt>
                <c:pt idx="27313">
                  <c:v>460.90600000000001</c:v>
                </c:pt>
                <c:pt idx="27314">
                  <c:v>460.90480000000002</c:v>
                </c:pt>
                <c:pt idx="27315">
                  <c:v>460.90539999999999</c:v>
                </c:pt>
                <c:pt idx="27316">
                  <c:v>460.90589999999997</c:v>
                </c:pt>
                <c:pt idx="27317">
                  <c:v>460.9058</c:v>
                </c:pt>
                <c:pt idx="27318">
                  <c:v>460.9058</c:v>
                </c:pt>
                <c:pt idx="27319">
                  <c:v>460.90589999999997</c:v>
                </c:pt>
                <c:pt idx="27320">
                  <c:v>460.90499999999997</c:v>
                </c:pt>
                <c:pt idx="27321">
                  <c:v>460.90660000000003</c:v>
                </c:pt>
                <c:pt idx="27322">
                  <c:v>460.90789999999998</c:v>
                </c:pt>
                <c:pt idx="27323">
                  <c:v>460.90699999999998</c:v>
                </c:pt>
                <c:pt idx="27324">
                  <c:v>460.90589999999997</c:v>
                </c:pt>
                <c:pt idx="27325">
                  <c:v>460.90699999999998</c:v>
                </c:pt>
                <c:pt idx="27326">
                  <c:v>460.90640000000002</c:v>
                </c:pt>
                <c:pt idx="27327">
                  <c:v>460.9076</c:v>
                </c:pt>
                <c:pt idx="27328">
                  <c:v>460.9074</c:v>
                </c:pt>
                <c:pt idx="27329">
                  <c:v>460.90820000000002</c:v>
                </c:pt>
                <c:pt idx="27330">
                  <c:v>460.90839999999997</c:v>
                </c:pt>
                <c:pt idx="27331">
                  <c:v>460.90910000000002</c:v>
                </c:pt>
                <c:pt idx="27332">
                  <c:v>460.9085</c:v>
                </c:pt>
                <c:pt idx="27333">
                  <c:v>460.90890000000002</c:v>
                </c:pt>
                <c:pt idx="27334">
                  <c:v>460.90899999999999</c:v>
                </c:pt>
                <c:pt idx="27335">
                  <c:v>460.91</c:v>
                </c:pt>
                <c:pt idx="27336">
                  <c:v>460.91</c:v>
                </c:pt>
                <c:pt idx="27337">
                  <c:v>460.90820000000002</c:v>
                </c:pt>
                <c:pt idx="27338">
                  <c:v>460.90699999999998</c:v>
                </c:pt>
                <c:pt idx="27339">
                  <c:v>460.90899999999999</c:v>
                </c:pt>
                <c:pt idx="27340">
                  <c:v>460.90870000000001</c:v>
                </c:pt>
                <c:pt idx="27341">
                  <c:v>460.90839999999997</c:v>
                </c:pt>
                <c:pt idx="27342">
                  <c:v>460.90870000000001</c:v>
                </c:pt>
                <c:pt idx="27343">
                  <c:v>460.9085</c:v>
                </c:pt>
                <c:pt idx="27344">
                  <c:v>460.90890000000002</c:v>
                </c:pt>
                <c:pt idx="27345">
                  <c:v>460.90839999999997</c:v>
                </c:pt>
                <c:pt idx="27346">
                  <c:v>460.90859999999998</c:v>
                </c:pt>
                <c:pt idx="27347">
                  <c:v>460.91</c:v>
                </c:pt>
                <c:pt idx="27348">
                  <c:v>460.91160000000002</c:v>
                </c:pt>
                <c:pt idx="27349">
                  <c:v>460.91090000000003</c:v>
                </c:pt>
                <c:pt idx="27350">
                  <c:v>460.91129999999998</c:v>
                </c:pt>
                <c:pt idx="27351">
                  <c:v>460.91160000000002</c:v>
                </c:pt>
                <c:pt idx="27352">
                  <c:v>460.91219999999998</c:v>
                </c:pt>
                <c:pt idx="27353">
                  <c:v>460.91239999999999</c:v>
                </c:pt>
                <c:pt idx="27354">
                  <c:v>460.91199999999998</c:v>
                </c:pt>
                <c:pt idx="27355">
                  <c:v>460.9135</c:v>
                </c:pt>
                <c:pt idx="27356">
                  <c:v>460.91219999999998</c:v>
                </c:pt>
                <c:pt idx="27357">
                  <c:v>460.9144</c:v>
                </c:pt>
                <c:pt idx="27358">
                  <c:v>460.91390000000001</c:v>
                </c:pt>
                <c:pt idx="27359">
                  <c:v>460.91359999999997</c:v>
                </c:pt>
                <c:pt idx="27360">
                  <c:v>460.91399999999999</c:v>
                </c:pt>
                <c:pt idx="27361">
                  <c:v>460.91460000000001</c:v>
                </c:pt>
                <c:pt idx="27362">
                  <c:v>460.91539999999998</c:v>
                </c:pt>
                <c:pt idx="27363">
                  <c:v>460.91609999999997</c:v>
                </c:pt>
                <c:pt idx="27364">
                  <c:v>460.91500000000002</c:v>
                </c:pt>
                <c:pt idx="27365">
                  <c:v>460.91559999999998</c:v>
                </c:pt>
                <c:pt idx="27366">
                  <c:v>460.916</c:v>
                </c:pt>
                <c:pt idx="27367">
                  <c:v>460.9162</c:v>
                </c:pt>
                <c:pt idx="27368">
                  <c:v>460.91660000000002</c:v>
                </c:pt>
                <c:pt idx="27369">
                  <c:v>460.91759999999999</c:v>
                </c:pt>
                <c:pt idx="27370">
                  <c:v>460.91789999999997</c:v>
                </c:pt>
                <c:pt idx="27371">
                  <c:v>460.91640000000001</c:v>
                </c:pt>
                <c:pt idx="27372">
                  <c:v>460.91840000000002</c:v>
                </c:pt>
                <c:pt idx="27373">
                  <c:v>460.91750000000002</c:v>
                </c:pt>
                <c:pt idx="27374">
                  <c:v>460.92009999999999</c:v>
                </c:pt>
                <c:pt idx="27375">
                  <c:v>460.91980000000001</c:v>
                </c:pt>
                <c:pt idx="27376">
                  <c:v>460.9205</c:v>
                </c:pt>
                <c:pt idx="27377">
                  <c:v>460.92039999999997</c:v>
                </c:pt>
                <c:pt idx="27378">
                  <c:v>460.91890000000001</c:v>
                </c:pt>
                <c:pt idx="27379">
                  <c:v>460.91899999999998</c:v>
                </c:pt>
                <c:pt idx="27380">
                  <c:v>460.91930000000002</c:v>
                </c:pt>
                <c:pt idx="27381">
                  <c:v>460.92</c:v>
                </c:pt>
                <c:pt idx="27382">
                  <c:v>460.91910000000001</c:v>
                </c:pt>
                <c:pt idx="27383">
                  <c:v>460.91820000000001</c:v>
                </c:pt>
                <c:pt idx="27384">
                  <c:v>460.9194</c:v>
                </c:pt>
                <c:pt idx="27385">
                  <c:v>460.91890000000001</c:v>
                </c:pt>
                <c:pt idx="27386">
                  <c:v>460.91849999999999</c:v>
                </c:pt>
                <c:pt idx="27387">
                  <c:v>460.91759999999999</c:v>
                </c:pt>
                <c:pt idx="27388">
                  <c:v>460.92</c:v>
                </c:pt>
                <c:pt idx="27389">
                  <c:v>460.92039999999997</c:v>
                </c:pt>
                <c:pt idx="27390">
                  <c:v>460.92140000000001</c:v>
                </c:pt>
                <c:pt idx="27391">
                  <c:v>460.92180000000002</c:v>
                </c:pt>
                <c:pt idx="27392">
                  <c:v>460.92259999999999</c:v>
                </c:pt>
                <c:pt idx="27393">
                  <c:v>460.92290000000003</c:v>
                </c:pt>
                <c:pt idx="27394">
                  <c:v>460.92250000000001</c:v>
                </c:pt>
                <c:pt idx="27395">
                  <c:v>460.92320000000001</c:v>
                </c:pt>
                <c:pt idx="27396">
                  <c:v>460.92320000000001</c:v>
                </c:pt>
                <c:pt idx="27397">
                  <c:v>460.92329999999998</c:v>
                </c:pt>
                <c:pt idx="27398">
                  <c:v>460.9246</c:v>
                </c:pt>
                <c:pt idx="27399">
                  <c:v>460.92219999999998</c:v>
                </c:pt>
                <c:pt idx="27400">
                  <c:v>460.92160000000001</c:v>
                </c:pt>
                <c:pt idx="27401">
                  <c:v>460.92219999999998</c:v>
                </c:pt>
                <c:pt idx="27402">
                  <c:v>460.92239999999998</c:v>
                </c:pt>
                <c:pt idx="27403">
                  <c:v>460.92099999999999</c:v>
                </c:pt>
                <c:pt idx="27404">
                  <c:v>460.92239999999998</c:v>
                </c:pt>
                <c:pt idx="27405">
                  <c:v>460.92469999999997</c:v>
                </c:pt>
                <c:pt idx="27406">
                  <c:v>460.92380000000003</c:v>
                </c:pt>
                <c:pt idx="27407">
                  <c:v>460.92399999999998</c:v>
                </c:pt>
                <c:pt idx="27408">
                  <c:v>460.9248</c:v>
                </c:pt>
                <c:pt idx="27409">
                  <c:v>460.92469999999997</c:v>
                </c:pt>
                <c:pt idx="27410">
                  <c:v>460.92399999999998</c:v>
                </c:pt>
                <c:pt idx="27411">
                  <c:v>460.92419999999998</c:v>
                </c:pt>
                <c:pt idx="27412">
                  <c:v>460.92419999999998</c:v>
                </c:pt>
                <c:pt idx="27413">
                  <c:v>460.92520000000002</c:v>
                </c:pt>
                <c:pt idx="27414">
                  <c:v>460.92540000000002</c:v>
                </c:pt>
                <c:pt idx="27415">
                  <c:v>460.92540000000002</c:v>
                </c:pt>
                <c:pt idx="27416">
                  <c:v>460.92529999999999</c:v>
                </c:pt>
                <c:pt idx="27417">
                  <c:v>460.92540000000002</c:v>
                </c:pt>
                <c:pt idx="27418">
                  <c:v>460.92660000000001</c:v>
                </c:pt>
                <c:pt idx="27419">
                  <c:v>460.92689999999999</c:v>
                </c:pt>
                <c:pt idx="27420">
                  <c:v>460.92590000000001</c:v>
                </c:pt>
                <c:pt idx="27421">
                  <c:v>460.92660000000001</c:v>
                </c:pt>
                <c:pt idx="27422">
                  <c:v>460.92720000000003</c:v>
                </c:pt>
                <c:pt idx="27423">
                  <c:v>460.92619999999999</c:v>
                </c:pt>
                <c:pt idx="27424">
                  <c:v>460.92689999999999</c:v>
                </c:pt>
                <c:pt idx="27425">
                  <c:v>460.92779999999999</c:v>
                </c:pt>
                <c:pt idx="27426">
                  <c:v>460.92779999999999</c:v>
                </c:pt>
                <c:pt idx="27427">
                  <c:v>460.92930000000001</c:v>
                </c:pt>
                <c:pt idx="27428">
                  <c:v>460.92720000000003</c:v>
                </c:pt>
                <c:pt idx="27429">
                  <c:v>460.9282</c:v>
                </c:pt>
                <c:pt idx="27430">
                  <c:v>460.92809999999997</c:v>
                </c:pt>
                <c:pt idx="27431">
                  <c:v>460.92880000000002</c:v>
                </c:pt>
                <c:pt idx="27432">
                  <c:v>460.9298</c:v>
                </c:pt>
                <c:pt idx="27433">
                  <c:v>460.93040000000002</c:v>
                </c:pt>
                <c:pt idx="27434">
                  <c:v>460.93060000000003</c:v>
                </c:pt>
                <c:pt idx="27435">
                  <c:v>460.92829999999998</c:v>
                </c:pt>
                <c:pt idx="27436">
                  <c:v>460.92880000000002</c:v>
                </c:pt>
                <c:pt idx="27437">
                  <c:v>460.92950000000002</c:v>
                </c:pt>
                <c:pt idx="27438">
                  <c:v>460.92910000000001</c:v>
                </c:pt>
                <c:pt idx="27439">
                  <c:v>460.92959999999999</c:v>
                </c:pt>
                <c:pt idx="27440">
                  <c:v>460.92809999999997</c:v>
                </c:pt>
                <c:pt idx="27441">
                  <c:v>460.9298</c:v>
                </c:pt>
                <c:pt idx="27442">
                  <c:v>460.9298</c:v>
                </c:pt>
                <c:pt idx="27443">
                  <c:v>460.93029999999999</c:v>
                </c:pt>
                <c:pt idx="27444">
                  <c:v>460.93020000000001</c:v>
                </c:pt>
                <c:pt idx="27445">
                  <c:v>460.92989999999998</c:v>
                </c:pt>
                <c:pt idx="27446">
                  <c:v>460.9325</c:v>
                </c:pt>
                <c:pt idx="27447">
                  <c:v>460.93169999999998</c:v>
                </c:pt>
                <c:pt idx="27448">
                  <c:v>460.93239999999997</c:v>
                </c:pt>
                <c:pt idx="27449">
                  <c:v>460.93200000000002</c:v>
                </c:pt>
                <c:pt idx="27450">
                  <c:v>460.93299999999999</c:v>
                </c:pt>
                <c:pt idx="27451">
                  <c:v>460.93279999999999</c:v>
                </c:pt>
                <c:pt idx="27452">
                  <c:v>460.93220000000002</c:v>
                </c:pt>
                <c:pt idx="27453">
                  <c:v>460.93279999999999</c:v>
                </c:pt>
                <c:pt idx="27454">
                  <c:v>460.93220000000002</c:v>
                </c:pt>
                <c:pt idx="27455">
                  <c:v>460.9332</c:v>
                </c:pt>
                <c:pt idx="27456">
                  <c:v>460.93459999999999</c:v>
                </c:pt>
                <c:pt idx="27457">
                  <c:v>460.93369999999999</c:v>
                </c:pt>
                <c:pt idx="27458">
                  <c:v>460.93439999999998</c:v>
                </c:pt>
                <c:pt idx="27459">
                  <c:v>460.9359</c:v>
                </c:pt>
                <c:pt idx="27460">
                  <c:v>460.93529999999998</c:v>
                </c:pt>
                <c:pt idx="27461">
                  <c:v>460.93579999999997</c:v>
                </c:pt>
                <c:pt idx="27462">
                  <c:v>460.93650000000002</c:v>
                </c:pt>
                <c:pt idx="27463">
                  <c:v>460.93790000000001</c:v>
                </c:pt>
                <c:pt idx="27464">
                  <c:v>460.93680000000001</c:v>
                </c:pt>
                <c:pt idx="27465">
                  <c:v>460.93680000000001</c:v>
                </c:pt>
                <c:pt idx="27466">
                  <c:v>460.93709999999999</c:v>
                </c:pt>
                <c:pt idx="27467">
                  <c:v>460.93759999999997</c:v>
                </c:pt>
                <c:pt idx="27468">
                  <c:v>460.93740000000003</c:v>
                </c:pt>
                <c:pt idx="27469">
                  <c:v>460.93689999999998</c:v>
                </c:pt>
                <c:pt idx="27470">
                  <c:v>460.93869999999998</c:v>
                </c:pt>
                <c:pt idx="27471">
                  <c:v>460.93819999999999</c:v>
                </c:pt>
                <c:pt idx="27472">
                  <c:v>460.93759999999997</c:v>
                </c:pt>
                <c:pt idx="27473">
                  <c:v>460.93720000000002</c:v>
                </c:pt>
                <c:pt idx="27474">
                  <c:v>460.93759999999997</c:v>
                </c:pt>
                <c:pt idx="27475">
                  <c:v>460.93790000000001</c:v>
                </c:pt>
                <c:pt idx="27476">
                  <c:v>460.93799999999999</c:v>
                </c:pt>
                <c:pt idx="27477">
                  <c:v>460.93700000000001</c:v>
                </c:pt>
                <c:pt idx="27478">
                  <c:v>460.93720000000002</c:v>
                </c:pt>
                <c:pt idx="27479">
                  <c:v>460.93779999999998</c:v>
                </c:pt>
                <c:pt idx="27480">
                  <c:v>460.93830000000003</c:v>
                </c:pt>
                <c:pt idx="27481">
                  <c:v>460.93869999999998</c:v>
                </c:pt>
                <c:pt idx="27482">
                  <c:v>460.93779999999998</c:v>
                </c:pt>
                <c:pt idx="27483">
                  <c:v>460.93700000000001</c:v>
                </c:pt>
                <c:pt idx="27484">
                  <c:v>460.93889999999999</c:v>
                </c:pt>
                <c:pt idx="27485">
                  <c:v>460.93860000000001</c:v>
                </c:pt>
                <c:pt idx="27486">
                  <c:v>460.94</c:v>
                </c:pt>
                <c:pt idx="27487">
                  <c:v>460.93979999999999</c:v>
                </c:pt>
                <c:pt idx="27488">
                  <c:v>460.94099999999997</c:v>
                </c:pt>
                <c:pt idx="27489">
                  <c:v>460.94060000000002</c:v>
                </c:pt>
                <c:pt idx="27490">
                  <c:v>460.93950000000001</c:v>
                </c:pt>
                <c:pt idx="27491">
                  <c:v>460.94029999999998</c:v>
                </c:pt>
                <c:pt idx="27492">
                  <c:v>460.94220000000001</c:v>
                </c:pt>
                <c:pt idx="27493">
                  <c:v>460.94200000000001</c:v>
                </c:pt>
                <c:pt idx="27494">
                  <c:v>460.94200000000001</c:v>
                </c:pt>
                <c:pt idx="27495">
                  <c:v>460.94200000000001</c:v>
                </c:pt>
                <c:pt idx="27496">
                  <c:v>460.94189999999998</c:v>
                </c:pt>
                <c:pt idx="27497">
                  <c:v>460.94170000000003</c:v>
                </c:pt>
                <c:pt idx="27498">
                  <c:v>460.94279999999998</c:v>
                </c:pt>
                <c:pt idx="27499">
                  <c:v>460.94240000000002</c:v>
                </c:pt>
                <c:pt idx="27500">
                  <c:v>460.94200000000001</c:v>
                </c:pt>
                <c:pt idx="27501">
                  <c:v>460.9418</c:v>
                </c:pt>
                <c:pt idx="27502">
                  <c:v>460.94310000000002</c:v>
                </c:pt>
                <c:pt idx="27503">
                  <c:v>460.94189999999998</c:v>
                </c:pt>
                <c:pt idx="27504">
                  <c:v>460.94409999999999</c:v>
                </c:pt>
                <c:pt idx="27505">
                  <c:v>460.94400000000002</c:v>
                </c:pt>
                <c:pt idx="27506">
                  <c:v>460.94380000000001</c:v>
                </c:pt>
                <c:pt idx="27507">
                  <c:v>460.94470000000001</c:v>
                </c:pt>
                <c:pt idx="27508">
                  <c:v>460.94589999999999</c:v>
                </c:pt>
                <c:pt idx="27509">
                  <c:v>460.94490000000002</c:v>
                </c:pt>
                <c:pt idx="27510">
                  <c:v>460.94459999999998</c:v>
                </c:pt>
                <c:pt idx="27511">
                  <c:v>460.94569999999999</c:v>
                </c:pt>
                <c:pt idx="27512">
                  <c:v>460.94499999999999</c:v>
                </c:pt>
                <c:pt idx="27513">
                  <c:v>460.94560000000001</c:v>
                </c:pt>
                <c:pt idx="27514">
                  <c:v>460.9452</c:v>
                </c:pt>
                <c:pt idx="27515">
                  <c:v>460.94459999999998</c:v>
                </c:pt>
                <c:pt idx="27516">
                  <c:v>460.94589999999999</c:v>
                </c:pt>
                <c:pt idx="27517">
                  <c:v>460.94619999999998</c:v>
                </c:pt>
                <c:pt idx="27518">
                  <c:v>460.947</c:v>
                </c:pt>
                <c:pt idx="27519">
                  <c:v>460.94420000000002</c:v>
                </c:pt>
                <c:pt idx="27520">
                  <c:v>460.94560000000001</c:v>
                </c:pt>
                <c:pt idx="27521">
                  <c:v>460.94540000000001</c:v>
                </c:pt>
                <c:pt idx="27522">
                  <c:v>460.94690000000003</c:v>
                </c:pt>
                <c:pt idx="27523">
                  <c:v>460.94600000000003</c:v>
                </c:pt>
                <c:pt idx="27524">
                  <c:v>460.94600000000003</c:v>
                </c:pt>
                <c:pt idx="27525">
                  <c:v>460.947</c:v>
                </c:pt>
                <c:pt idx="27526">
                  <c:v>460.947</c:v>
                </c:pt>
                <c:pt idx="27527">
                  <c:v>460.94639999999998</c:v>
                </c:pt>
                <c:pt idx="27528">
                  <c:v>460.94630000000001</c:v>
                </c:pt>
                <c:pt idx="27529">
                  <c:v>460.94720000000001</c:v>
                </c:pt>
                <c:pt idx="27530">
                  <c:v>460.94810000000001</c:v>
                </c:pt>
                <c:pt idx="27531">
                  <c:v>460.94880000000001</c:v>
                </c:pt>
                <c:pt idx="27532">
                  <c:v>460.94900000000001</c:v>
                </c:pt>
                <c:pt idx="27533">
                  <c:v>460.94889999999998</c:v>
                </c:pt>
                <c:pt idx="27534">
                  <c:v>460.94900000000001</c:v>
                </c:pt>
                <c:pt idx="27535">
                  <c:v>460.94959999999998</c:v>
                </c:pt>
                <c:pt idx="27536">
                  <c:v>460.94959999999998</c:v>
                </c:pt>
                <c:pt idx="27537">
                  <c:v>460.94830000000002</c:v>
                </c:pt>
                <c:pt idx="27538">
                  <c:v>460.94959999999998</c:v>
                </c:pt>
                <c:pt idx="27539">
                  <c:v>460.94929999999999</c:v>
                </c:pt>
                <c:pt idx="27540">
                  <c:v>460.94839999999999</c:v>
                </c:pt>
                <c:pt idx="27541">
                  <c:v>460.94979999999998</c:v>
                </c:pt>
                <c:pt idx="27542">
                  <c:v>460.95080000000002</c:v>
                </c:pt>
                <c:pt idx="27543">
                  <c:v>460.95089999999999</c:v>
                </c:pt>
                <c:pt idx="27544">
                  <c:v>460.95100000000002</c:v>
                </c:pt>
                <c:pt idx="27545">
                  <c:v>460.95190000000002</c:v>
                </c:pt>
                <c:pt idx="27546">
                  <c:v>460.95209999999997</c:v>
                </c:pt>
                <c:pt idx="27547">
                  <c:v>460.9522</c:v>
                </c:pt>
                <c:pt idx="27548">
                  <c:v>460.95319999999998</c:v>
                </c:pt>
                <c:pt idx="27549">
                  <c:v>460.95240000000001</c:v>
                </c:pt>
                <c:pt idx="27550">
                  <c:v>460.95460000000003</c:v>
                </c:pt>
                <c:pt idx="27551">
                  <c:v>460.9545</c:v>
                </c:pt>
                <c:pt idx="27552">
                  <c:v>460.95429999999999</c:v>
                </c:pt>
                <c:pt idx="27553">
                  <c:v>460.95580000000001</c:v>
                </c:pt>
                <c:pt idx="27554">
                  <c:v>460.95659999999998</c:v>
                </c:pt>
                <c:pt idx="27555">
                  <c:v>460.95530000000002</c:v>
                </c:pt>
                <c:pt idx="27556">
                  <c:v>460.95440000000002</c:v>
                </c:pt>
                <c:pt idx="27557">
                  <c:v>460.95440000000002</c:v>
                </c:pt>
                <c:pt idx="27558">
                  <c:v>460.95409999999998</c:v>
                </c:pt>
                <c:pt idx="27559">
                  <c:v>460.95490000000001</c:v>
                </c:pt>
                <c:pt idx="27560">
                  <c:v>460.95460000000003</c:v>
                </c:pt>
                <c:pt idx="27561">
                  <c:v>460.95389999999998</c:v>
                </c:pt>
                <c:pt idx="27562">
                  <c:v>460.95549999999997</c:v>
                </c:pt>
                <c:pt idx="27563">
                  <c:v>460.95420000000001</c:v>
                </c:pt>
                <c:pt idx="27564">
                  <c:v>460.95510000000002</c:v>
                </c:pt>
                <c:pt idx="27565">
                  <c:v>460.95589999999999</c:v>
                </c:pt>
                <c:pt idx="27566">
                  <c:v>460.95589999999999</c:v>
                </c:pt>
                <c:pt idx="27567">
                  <c:v>460.9554</c:v>
                </c:pt>
                <c:pt idx="27568">
                  <c:v>460.95499999999998</c:v>
                </c:pt>
                <c:pt idx="27569">
                  <c:v>460.95679999999999</c:v>
                </c:pt>
                <c:pt idx="27570">
                  <c:v>460.95839999999998</c:v>
                </c:pt>
                <c:pt idx="27571">
                  <c:v>460.95859999999999</c:v>
                </c:pt>
                <c:pt idx="27572">
                  <c:v>460.95839999999998</c:v>
                </c:pt>
                <c:pt idx="27573">
                  <c:v>460.95940000000002</c:v>
                </c:pt>
                <c:pt idx="27574">
                  <c:v>460.96</c:v>
                </c:pt>
                <c:pt idx="27575">
                  <c:v>460.96</c:v>
                </c:pt>
                <c:pt idx="27576">
                  <c:v>460.96</c:v>
                </c:pt>
                <c:pt idx="27577">
                  <c:v>460.95859999999999</c:v>
                </c:pt>
                <c:pt idx="27578">
                  <c:v>460.96030000000002</c:v>
                </c:pt>
                <c:pt idx="27579">
                  <c:v>460.9624</c:v>
                </c:pt>
                <c:pt idx="27580">
                  <c:v>460.96210000000002</c:v>
                </c:pt>
                <c:pt idx="27581">
                  <c:v>460.96230000000003</c:v>
                </c:pt>
                <c:pt idx="27582">
                  <c:v>460.9633</c:v>
                </c:pt>
                <c:pt idx="27583">
                  <c:v>460.9624</c:v>
                </c:pt>
                <c:pt idx="27584">
                  <c:v>460.96499999999997</c:v>
                </c:pt>
                <c:pt idx="27585">
                  <c:v>460.96379999999999</c:v>
                </c:pt>
                <c:pt idx="27586">
                  <c:v>460.96519999999998</c:v>
                </c:pt>
                <c:pt idx="27587">
                  <c:v>460.96480000000003</c:v>
                </c:pt>
                <c:pt idx="27588">
                  <c:v>460.9658</c:v>
                </c:pt>
                <c:pt idx="27589">
                  <c:v>460.96559999999999</c:v>
                </c:pt>
                <c:pt idx="27590">
                  <c:v>460.96679999999998</c:v>
                </c:pt>
                <c:pt idx="27591">
                  <c:v>460.96679999999998</c:v>
                </c:pt>
                <c:pt idx="27592">
                  <c:v>460.96899999999999</c:v>
                </c:pt>
                <c:pt idx="27593">
                  <c:v>460.96960000000001</c:v>
                </c:pt>
                <c:pt idx="27594">
                  <c:v>460.96940000000001</c:v>
                </c:pt>
                <c:pt idx="27595">
                  <c:v>460.9683</c:v>
                </c:pt>
                <c:pt idx="27596">
                  <c:v>460.96800000000002</c:v>
                </c:pt>
                <c:pt idx="27597">
                  <c:v>460.96800000000002</c:v>
                </c:pt>
                <c:pt idx="27598">
                  <c:v>460.9676</c:v>
                </c:pt>
                <c:pt idx="27599">
                  <c:v>460.96850000000001</c:v>
                </c:pt>
                <c:pt idx="27600">
                  <c:v>460.96850000000001</c:v>
                </c:pt>
                <c:pt idx="27601">
                  <c:v>460.96679999999998</c:v>
                </c:pt>
                <c:pt idx="27602">
                  <c:v>460.9674</c:v>
                </c:pt>
                <c:pt idx="27603">
                  <c:v>460.96780000000001</c:v>
                </c:pt>
                <c:pt idx="27604">
                  <c:v>460.96800000000002</c:v>
                </c:pt>
                <c:pt idx="27605">
                  <c:v>460.96850000000001</c:v>
                </c:pt>
                <c:pt idx="27606">
                  <c:v>460.9692</c:v>
                </c:pt>
                <c:pt idx="27607">
                  <c:v>460.96940000000001</c:v>
                </c:pt>
                <c:pt idx="27608">
                  <c:v>460.96879999999999</c:v>
                </c:pt>
                <c:pt idx="27609">
                  <c:v>460.96980000000002</c:v>
                </c:pt>
                <c:pt idx="27610">
                  <c:v>460.96839999999997</c:v>
                </c:pt>
                <c:pt idx="27611">
                  <c:v>460.96850000000001</c:v>
                </c:pt>
                <c:pt idx="27612">
                  <c:v>460.96980000000002</c:v>
                </c:pt>
                <c:pt idx="27613">
                  <c:v>460.96980000000002</c:v>
                </c:pt>
                <c:pt idx="27614">
                  <c:v>460.9674</c:v>
                </c:pt>
                <c:pt idx="27615">
                  <c:v>460.96850000000001</c:v>
                </c:pt>
                <c:pt idx="27616">
                  <c:v>460.9683</c:v>
                </c:pt>
                <c:pt idx="27617">
                  <c:v>460.9683</c:v>
                </c:pt>
                <c:pt idx="27618">
                  <c:v>460.96899999999999</c:v>
                </c:pt>
                <c:pt idx="27619">
                  <c:v>460.96800000000002</c:v>
                </c:pt>
                <c:pt idx="27620">
                  <c:v>460.96879999999999</c:v>
                </c:pt>
                <c:pt idx="27621">
                  <c:v>460.96910000000003</c:v>
                </c:pt>
                <c:pt idx="27622">
                  <c:v>460.96929999999998</c:v>
                </c:pt>
                <c:pt idx="27623">
                  <c:v>460.9683</c:v>
                </c:pt>
                <c:pt idx="27624">
                  <c:v>460.96820000000002</c:v>
                </c:pt>
                <c:pt idx="27625">
                  <c:v>460.9683</c:v>
                </c:pt>
                <c:pt idx="27626">
                  <c:v>460.97019999999998</c:v>
                </c:pt>
                <c:pt idx="27627">
                  <c:v>460.97039999999998</c:v>
                </c:pt>
                <c:pt idx="27628">
                  <c:v>460.97019999999998</c:v>
                </c:pt>
                <c:pt idx="27629">
                  <c:v>460.97039999999998</c:v>
                </c:pt>
                <c:pt idx="27630">
                  <c:v>460.97239999999999</c:v>
                </c:pt>
                <c:pt idx="27631">
                  <c:v>460.97219999999999</c:v>
                </c:pt>
                <c:pt idx="27632">
                  <c:v>460.97250000000003</c:v>
                </c:pt>
                <c:pt idx="27633">
                  <c:v>460.97160000000002</c:v>
                </c:pt>
                <c:pt idx="27634">
                  <c:v>460.97199999999998</c:v>
                </c:pt>
                <c:pt idx="27635">
                  <c:v>460.97280000000001</c:v>
                </c:pt>
                <c:pt idx="27636">
                  <c:v>460.97280000000001</c:v>
                </c:pt>
                <c:pt idx="27637">
                  <c:v>460.97309999999999</c:v>
                </c:pt>
                <c:pt idx="27638">
                  <c:v>460.97379999999998</c:v>
                </c:pt>
                <c:pt idx="27639">
                  <c:v>460.97399999999999</c:v>
                </c:pt>
                <c:pt idx="27640">
                  <c:v>460.97379999999998</c:v>
                </c:pt>
                <c:pt idx="27641">
                  <c:v>460.97460000000001</c:v>
                </c:pt>
                <c:pt idx="27642">
                  <c:v>460.97359999999998</c:v>
                </c:pt>
                <c:pt idx="27643">
                  <c:v>460.9753</c:v>
                </c:pt>
                <c:pt idx="27644">
                  <c:v>460.97660000000002</c:v>
                </c:pt>
                <c:pt idx="27645">
                  <c:v>460.97579999999999</c:v>
                </c:pt>
                <c:pt idx="27646">
                  <c:v>460.97609999999997</c:v>
                </c:pt>
                <c:pt idx="27647">
                  <c:v>460.97460000000001</c:v>
                </c:pt>
                <c:pt idx="27648">
                  <c:v>460.97519999999997</c:v>
                </c:pt>
                <c:pt idx="27649">
                  <c:v>460.97340000000003</c:v>
                </c:pt>
                <c:pt idx="27650">
                  <c:v>460.97539999999998</c:v>
                </c:pt>
                <c:pt idx="27651">
                  <c:v>460.97370000000001</c:v>
                </c:pt>
                <c:pt idx="27652">
                  <c:v>460.97340000000003</c:v>
                </c:pt>
                <c:pt idx="27653">
                  <c:v>460.97320000000002</c:v>
                </c:pt>
                <c:pt idx="27654">
                  <c:v>460.97340000000003</c:v>
                </c:pt>
                <c:pt idx="27655">
                  <c:v>460.97399999999999</c:v>
                </c:pt>
                <c:pt idx="27656">
                  <c:v>460.97309999999999</c:v>
                </c:pt>
                <c:pt idx="27657">
                  <c:v>460.9742</c:v>
                </c:pt>
                <c:pt idx="27658">
                  <c:v>460.97500000000002</c:v>
                </c:pt>
                <c:pt idx="27659">
                  <c:v>460.97460000000001</c:v>
                </c:pt>
                <c:pt idx="27660">
                  <c:v>460.97539999999998</c:v>
                </c:pt>
                <c:pt idx="27661">
                  <c:v>460.9753</c:v>
                </c:pt>
                <c:pt idx="27662">
                  <c:v>460.97460000000001</c:v>
                </c:pt>
                <c:pt idx="27663">
                  <c:v>460.97640000000001</c:v>
                </c:pt>
                <c:pt idx="27664">
                  <c:v>460.97539999999998</c:v>
                </c:pt>
                <c:pt idx="27665">
                  <c:v>460.97579999999999</c:v>
                </c:pt>
                <c:pt idx="27666">
                  <c:v>460.97609999999997</c:v>
                </c:pt>
                <c:pt idx="27667">
                  <c:v>460.97379999999998</c:v>
                </c:pt>
                <c:pt idx="27668">
                  <c:v>460.97620000000001</c:v>
                </c:pt>
                <c:pt idx="27669">
                  <c:v>460.97539999999998</c:v>
                </c:pt>
                <c:pt idx="27670">
                  <c:v>460.97710000000001</c:v>
                </c:pt>
                <c:pt idx="27671">
                  <c:v>460.97579999999999</c:v>
                </c:pt>
                <c:pt idx="27672">
                  <c:v>460.976</c:v>
                </c:pt>
                <c:pt idx="27673">
                  <c:v>460.97660000000002</c:v>
                </c:pt>
                <c:pt idx="27674">
                  <c:v>460.97800000000001</c:v>
                </c:pt>
                <c:pt idx="27675">
                  <c:v>460.97750000000002</c:v>
                </c:pt>
                <c:pt idx="27676">
                  <c:v>460.97879999999998</c:v>
                </c:pt>
                <c:pt idx="27677">
                  <c:v>460.97800000000001</c:v>
                </c:pt>
                <c:pt idx="27678">
                  <c:v>460.97829999999999</c:v>
                </c:pt>
                <c:pt idx="27679">
                  <c:v>460.9776</c:v>
                </c:pt>
                <c:pt idx="27680">
                  <c:v>460.9812</c:v>
                </c:pt>
                <c:pt idx="27681">
                  <c:v>460.97859999999997</c:v>
                </c:pt>
                <c:pt idx="27682">
                  <c:v>460.97910000000002</c:v>
                </c:pt>
                <c:pt idx="27683">
                  <c:v>460.97899999999998</c:v>
                </c:pt>
                <c:pt idx="27684">
                  <c:v>460.98050000000001</c:v>
                </c:pt>
                <c:pt idx="27685">
                  <c:v>460.98090000000002</c:v>
                </c:pt>
                <c:pt idx="27686">
                  <c:v>460.9821</c:v>
                </c:pt>
                <c:pt idx="27687">
                  <c:v>460.98149999999998</c:v>
                </c:pt>
                <c:pt idx="27688">
                  <c:v>460.9828</c:v>
                </c:pt>
                <c:pt idx="27689">
                  <c:v>460.98239999999998</c:v>
                </c:pt>
                <c:pt idx="27690">
                  <c:v>460.9819</c:v>
                </c:pt>
                <c:pt idx="27691">
                  <c:v>460.98169999999999</c:v>
                </c:pt>
                <c:pt idx="27692">
                  <c:v>460.98410000000001</c:v>
                </c:pt>
                <c:pt idx="27693">
                  <c:v>460.98289999999997</c:v>
                </c:pt>
                <c:pt idx="27694">
                  <c:v>460.98340000000002</c:v>
                </c:pt>
                <c:pt idx="27695">
                  <c:v>460.98439999999999</c:v>
                </c:pt>
                <c:pt idx="27696">
                  <c:v>460.98289999999997</c:v>
                </c:pt>
                <c:pt idx="27697">
                  <c:v>460.98379999999997</c:v>
                </c:pt>
                <c:pt idx="27698">
                  <c:v>460.98320000000001</c:v>
                </c:pt>
                <c:pt idx="27699">
                  <c:v>460.98439999999999</c:v>
                </c:pt>
                <c:pt idx="27700">
                  <c:v>460.98360000000002</c:v>
                </c:pt>
                <c:pt idx="27701">
                  <c:v>460.98360000000002</c:v>
                </c:pt>
                <c:pt idx="27702">
                  <c:v>460.98320000000001</c:v>
                </c:pt>
                <c:pt idx="27703">
                  <c:v>460.98399999999998</c:v>
                </c:pt>
                <c:pt idx="27704">
                  <c:v>460.98439999999999</c:v>
                </c:pt>
                <c:pt idx="27705">
                  <c:v>460.98540000000003</c:v>
                </c:pt>
                <c:pt idx="27706">
                  <c:v>460.98669999999998</c:v>
                </c:pt>
                <c:pt idx="27707">
                  <c:v>460.98579999999998</c:v>
                </c:pt>
                <c:pt idx="27708">
                  <c:v>460.9862</c:v>
                </c:pt>
                <c:pt idx="27709">
                  <c:v>460.98540000000003</c:v>
                </c:pt>
                <c:pt idx="27710">
                  <c:v>460.9864</c:v>
                </c:pt>
                <c:pt idx="27711">
                  <c:v>460.98590000000002</c:v>
                </c:pt>
                <c:pt idx="27712">
                  <c:v>460.9846</c:v>
                </c:pt>
                <c:pt idx="27713">
                  <c:v>460.98480000000001</c:v>
                </c:pt>
                <c:pt idx="27714">
                  <c:v>460.98559999999998</c:v>
                </c:pt>
                <c:pt idx="27715">
                  <c:v>460.98700000000002</c:v>
                </c:pt>
                <c:pt idx="27716">
                  <c:v>460.98700000000002</c:v>
                </c:pt>
                <c:pt idx="27717">
                  <c:v>460.98700000000002</c:v>
                </c:pt>
                <c:pt idx="27718">
                  <c:v>460.98739999999998</c:v>
                </c:pt>
                <c:pt idx="27719">
                  <c:v>460.98739999999998</c:v>
                </c:pt>
                <c:pt idx="27720">
                  <c:v>460.9871</c:v>
                </c:pt>
                <c:pt idx="27721">
                  <c:v>460.98759999999999</c:v>
                </c:pt>
                <c:pt idx="27722">
                  <c:v>460.98739999999998</c:v>
                </c:pt>
                <c:pt idx="27723">
                  <c:v>460.98820000000001</c:v>
                </c:pt>
                <c:pt idx="27724">
                  <c:v>460.98820000000001</c:v>
                </c:pt>
                <c:pt idx="27725">
                  <c:v>460.98820000000001</c:v>
                </c:pt>
                <c:pt idx="27726">
                  <c:v>460.9889</c:v>
                </c:pt>
                <c:pt idx="27727">
                  <c:v>460.98910000000001</c:v>
                </c:pt>
                <c:pt idx="27728">
                  <c:v>460.98939999999999</c:v>
                </c:pt>
                <c:pt idx="27729">
                  <c:v>460.99119999999999</c:v>
                </c:pt>
                <c:pt idx="27730">
                  <c:v>460.99040000000002</c:v>
                </c:pt>
                <c:pt idx="27731">
                  <c:v>460.99160000000001</c:v>
                </c:pt>
                <c:pt idx="27732">
                  <c:v>460.99110000000002</c:v>
                </c:pt>
                <c:pt idx="27733">
                  <c:v>460.99059999999997</c:v>
                </c:pt>
                <c:pt idx="27734">
                  <c:v>460.99220000000003</c:v>
                </c:pt>
                <c:pt idx="27735">
                  <c:v>460.99040000000002</c:v>
                </c:pt>
                <c:pt idx="27736">
                  <c:v>460.99200000000002</c:v>
                </c:pt>
                <c:pt idx="27737">
                  <c:v>460.99119999999999</c:v>
                </c:pt>
                <c:pt idx="27738">
                  <c:v>460.9914</c:v>
                </c:pt>
                <c:pt idx="27739">
                  <c:v>460.99020000000002</c:v>
                </c:pt>
                <c:pt idx="27740">
                  <c:v>460.99180000000001</c:v>
                </c:pt>
                <c:pt idx="27741">
                  <c:v>460.99079999999998</c:v>
                </c:pt>
                <c:pt idx="27742">
                  <c:v>460.99220000000003</c:v>
                </c:pt>
                <c:pt idx="27743">
                  <c:v>460.99340000000001</c:v>
                </c:pt>
                <c:pt idx="27744">
                  <c:v>460.99329999999998</c:v>
                </c:pt>
                <c:pt idx="27745">
                  <c:v>460.99259999999998</c:v>
                </c:pt>
                <c:pt idx="27746">
                  <c:v>460.99340000000001</c:v>
                </c:pt>
                <c:pt idx="27747">
                  <c:v>460.99299999999999</c:v>
                </c:pt>
                <c:pt idx="27748">
                  <c:v>460.9932</c:v>
                </c:pt>
                <c:pt idx="27749">
                  <c:v>460.99459999999999</c:v>
                </c:pt>
                <c:pt idx="27750">
                  <c:v>460.99360000000001</c:v>
                </c:pt>
                <c:pt idx="27751">
                  <c:v>460.9939</c:v>
                </c:pt>
                <c:pt idx="27752">
                  <c:v>460.99520000000001</c:v>
                </c:pt>
                <c:pt idx="27753">
                  <c:v>460.99419999999998</c:v>
                </c:pt>
                <c:pt idx="27754">
                  <c:v>460.9939</c:v>
                </c:pt>
                <c:pt idx="27755">
                  <c:v>460.99459999999999</c:v>
                </c:pt>
                <c:pt idx="27756">
                  <c:v>460.99650000000003</c:v>
                </c:pt>
                <c:pt idx="27757">
                  <c:v>460.9939</c:v>
                </c:pt>
                <c:pt idx="27758">
                  <c:v>460.99419999999998</c:v>
                </c:pt>
                <c:pt idx="27759">
                  <c:v>460.99639999999999</c:v>
                </c:pt>
                <c:pt idx="27760">
                  <c:v>460.9941</c:v>
                </c:pt>
                <c:pt idx="27761">
                  <c:v>460.99599999999998</c:v>
                </c:pt>
                <c:pt idx="27762">
                  <c:v>460.99689999999998</c:v>
                </c:pt>
                <c:pt idx="27763">
                  <c:v>460.99639999999999</c:v>
                </c:pt>
                <c:pt idx="27764">
                  <c:v>460.9966</c:v>
                </c:pt>
                <c:pt idx="27765">
                  <c:v>460.99700000000001</c:v>
                </c:pt>
                <c:pt idx="27766">
                  <c:v>460.99650000000003</c:v>
                </c:pt>
                <c:pt idx="27767">
                  <c:v>460.99740000000003</c:v>
                </c:pt>
                <c:pt idx="27768">
                  <c:v>460.99700000000001</c:v>
                </c:pt>
                <c:pt idx="27769">
                  <c:v>460.99599999999998</c:v>
                </c:pt>
                <c:pt idx="27770">
                  <c:v>460.99869999999999</c:v>
                </c:pt>
                <c:pt idx="27771">
                  <c:v>460.99849999999998</c:v>
                </c:pt>
                <c:pt idx="27772">
                  <c:v>460.99979999999999</c:v>
                </c:pt>
                <c:pt idx="27773">
                  <c:v>461</c:v>
                </c:pt>
                <c:pt idx="27774">
                  <c:v>460.99959999999999</c:v>
                </c:pt>
                <c:pt idx="27775">
                  <c:v>461.00099999999998</c:v>
                </c:pt>
                <c:pt idx="27776">
                  <c:v>461.0009</c:v>
                </c:pt>
                <c:pt idx="27777">
                  <c:v>461.00080000000003</c:v>
                </c:pt>
                <c:pt idx="27778">
                  <c:v>461.00299999999999</c:v>
                </c:pt>
                <c:pt idx="27779">
                  <c:v>461.00220000000002</c:v>
                </c:pt>
                <c:pt idx="27780">
                  <c:v>461.00189999999998</c:v>
                </c:pt>
                <c:pt idx="27781">
                  <c:v>461.00360000000001</c:v>
                </c:pt>
                <c:pt idx="27782">
                  <c:v>461.00319999999999</c:v>
                </c:pt>
                <c:pt idx="27783">
                  <c:v>461.00240000000002</c:v>
                </c:pt>
                <c:pt idx="27784">
                  <c:v>461.00279999999998</c:v>
                </c:pt>
                <c:pt idx="27785">
                  <c:v>461.00420000000003</c:v>
                </c:pt>
                <c:pt idx="27786">
                  <c:v>461.00380000000001</c:v>
                </c:pt>
                <c:pt idx="27787">
                  <c:v>461.00220000000002</c:v>
                </c:pt>
                <c:pt idx="27788">
                  <c:v>461.00310000000002</c:v>
                </c:pt>
                <c:pt idx="27789">
                  <c:v>461.00389999999999</c:v>
                </c:pt>
                <c:pt idx="27790">
                  <c:v>461.00240000000002</c:v>
                </c:pt>
                <c:pt idx="27791">
                  <c:v>461.0034</c:v>
                </c:pt>
                <c:pt idx="27792">
                  <c:v>461.00409999999999</c:v>
                </c:pt>
                <c:pt idx="27793">
                  <c:v>461.00360000000001</c:v>
                </c:pt>
                <c:pt idx="27794">
                  <c:v>461.00420000000003</c:v>
                </c:pt>
                <c:pt idx="27795">
                  <c:v>461.00479999999999</c:v>
                </c:pt>
                <c:pt idx="27796">
                  <c:v>461.005</c:v>
                </c:pt>
                <c:pt idx="27797">
                  <c:v>461.00360000000001</c:v>
                </c:pt>
                <c:pt idx="27798">
                  <c:v>461.00540000000001</c:v>
                </c:pt>
                <c:pt idx="27799">
                  <c:v>461.00670000000002</c:v>
                </c:pt>
                <c:pt idx="27800">
                  <c:v>461.00659999999999</c:v>
                </c:pt>
                <c:pt idx="27801">
                  <c:v>461.00790000000001</c:v>
                </c:pt>
                <c:pt idx="27802">
                  <c:v>461.00650000000002</c:v>
                </c:pt>
                <c:pt idx="27803">
                  <c:v>461.00760000000002</c:v>
                </c:pt>
                <c:pt idx="27804">
                  <c:v>461.00889999999998</c:v>
                </c:pt>
                <c:pt idx="27805">
                  <c:v>461.00819999999999</c:v>
                </c:pt>
                <c:pt idx="27806">
                  <c:v>461.00760000000002</c:v>
                </c:pt>
                <c:pt idx="27807">
                  <c:v>461.00850000000003</c:v>
                </c:pt>
                <c:pt idx="27808">
                  <c:v>461.00889999999998</c:v>
                </c:pt>
                <c:pt idx="27809">
                  <c:v>461.00779999999997</c:v>
                </c:pt>
                <c:pt idx="27810">
                  <c:v>461.00819999999999</c:v>
                </c:pt>
                <c:pt idx="27811">
                  <c:v>461.00779999999997</c:v>
                </c:pt>
                <c:pt idx="27812">
                  <c:v>461.00830000000002</c:v>
                </c:pt>
                <c:pt idx="27813">
                  <c:v>461.00940000000003</c:v>
                </c:pt>
                <c:pt idx="27814">
                  <c:v>461.00979999999998</c:v>
                </c:pt>
                <c:pt idx="27815">
                  <c:v>461.00940000000003</c:v>
                </c:pt>
                <c:pt idx="27816">
                  <c:v>461.00940000000003</c:v>
                </c:pt>
                <c:pt idx="27817">
                  <c:v>461.01159999999999</c:v>
                </c:pt>
                <c:pt idx="27818">
                  <c:v>461.0102</c:v>
                </c:pt>
                <c:pt idx="27819">
                  <c:v>461.01159999999999</c:v>
                </c:pt>
                <c:pt idx="27820">
                  <c:v>461.01190000000003</c:v>
                </c:pt>
                <c:pt idx="27821">
                  <c:v>461.01220000000001</c:v>
                </c:pt>
                <c:pt idx="27822">
                  <c:v>461.01240000000001</c:v>
                </c:pt>
                <c:pt idx="27823">
                  <c:v>461.01260000000002</c:v>
                </c:pt>
                <c:pt idx="27824">
                  <c:v>461.01299999999998</c:v>
                </c:pt>
                <c:pt idx="27825">
                  <c:v>461.01280000000003</c:v>
                </c:pt>
                <c:pt idx="27826">
                  <c:v>461.01150000000001</c:v>
                </c:pt>
                <c:pt idx="27827">
                  <c:v>461.01229999999998</c:v>
                </c:pt>
                <c:pt idx="27828">
                  <c:v>461.01280000000003</c:v>
                </c:pt>
                <c:pt idx="27829">
                  <c:v>461.01280000000003</c:v>
                </c:pt>
                <c:pt idx="27830">
                  <c:v>461.01339999999999</c:v>
                </c:pt>
                <c:pt idx="27831">
                  <c:v>461.0136</c:v>
                </c:pt>
                <c:pt idx="27832">
                  <c:v>461.01369999999997</c:v>
                </c:pt>
                <c:pt idx="27833">
                  <c:v>461.01339999999999</c:v>
                </c:pt>
                <c:pt idx="27834">
                  <c:v>461.0138</c:v>
                </c:pt>
                <c:pt idx="27835">
                  <c:v>461.01519999999999</c:v>
                </c:pt>
                <c:pt idx="27836">
                  <c:v>461.01490000000001</c:v>
                </c:pt>
                <c:pt idx="27837">
                  <c:v>461.0145</c:v>
                </c:pt>
                <c:pt idx="27838">
                  <c:v>461.01560000000001</c:v>
                </c:pt>
                <c:pt idx="27839">
                  <c:v>461.01589999999999</c:v>
                </c:pt>
                <c:pt idx="27840">
                  <c:v>461.01519999999999</c:v>
                </c:pt>
                <c:pt idx="27841">
                  <c:v>461.0163</c:v>
                </c:pt>
                <c:pt idx="27842">
                  <c:v>461.017</c:v>
                </c:pt>
                <c:pt idx="27843">
                  <c:v>461.01819999999998</c:v>
                </c:pt>
                <c:pt idx="27844">
                  <c:v>461.01940000000002</c:v>
                </c:pt>
                <c:pt idx="27845">
                  <c:v>461.01760000000002</c:v>
                </c:pt>
                <c:pt idx="27846">
                  <c:v>461.01839999999999</c:v>
                </c:pt>
                <c:pt idx="27847">
                  <c:v>461.0188</c:v>
                </c:pt>
                <c:pt idx="27848">
                  <c:v>461.0172</c:v>
                </c:pt>
                <c:pt idx="27849">
                  <c:v>461.01639999999998</c:v>
                </c:pt>
                <c:pt idx="27850">
                  <c:v>461.01760000000002</c:v>
                </c:pt>
                <c:pt idx="27851">
                  <c:v>461.0197</c:v>
                </c:pt>
                <c:pt idx="27852">
                  <c:v>461.02100000000002</c:v>
                </c:pt>
                <c:pt idx="27853">
                  <c:v>461.01960000000003</c:v>
                </c:pt>
                <c:pt idx="27854">
                  <c:v>461.0188</c:v>
                </c:pt>
                <c:pt idx="27855">
                  <c:v>461.01960000000003</c:v>
                </c:pt>
                <c:pt idx="27856">
                  <c:v>461.01850000000002</c:v>
                </c:pt>
                <c:pt idx="27857">
                  <c:v>461.01979999999998</c:v>
                </c:pt>
                <c:pt idx="27858">
                  <c:v>461.02010000000001</c:v>
                </c:pt>
                <c:pt idx="27859">
                  <c:v>461.02100000000002</c:v>
                </c:pt>
                <c:pt idx="27860">
                  <c:v>461.02100000000002</c:v>
                </c:pt>
                <c:pt idx="27861">
                  <c:v>461.02100000000002</c:v>
                </c:pt>
                <c:pt idx="27862">
                  <c:v>461.02199999999999</c:v>
                </c:pt>
                <c:pt idx="27863">
                  <c:v>461.0224</c:v>
                </c:pt>
                <c:pt idx="27864">
                  <c:v>461.0224</c:v>
                </c:pt>
                <c:pt idx="27865">
                  <c:v>461.02339999999998</c:v>
                </c:pt>
                <c:pt idx="27866">
                  <c:v>461.02190000000002</c:v>
                </c:pt>
                <c:pt idx="27867">
                  <c:v>461.02199999999999</c:v>
                </c:pt>
                <c:pt idx="27868">
                  <c:v>461.02280000000002</c:v>
                </c:pt>
                <c:pt idx="27869">
                  <c:v>461.02429999999998</c:v>
                </c:pt>
                <c:pt idx="27870">
                  <c:v>461.02379999999999</c:v>
                </c:pt>
                <c:pt idx="27871">
                  <c:v>461.02339999999998</c:v>
                </c:pt>
                <c:pt idx="27872">
                  <c:v>461.02359999999999</c:v>
                </c:pt>
                <c:pt idx="27873">
                  <c:v>461.02159999999998</c:v>
                </c:pt>
                <c:pt idx="27874">
                  <c:v>461.02159999999998</c:v>
                </c:pt>
                <c:pt idx="27875">
                  <c:v>461.02170000000001</c:v>
                </c:pt>
                <c:pt idx="27876">
                  <c:v>461.02339999999998</c:v>
                </c:pt>
                <c:pt idx="27877">
                  <c:v>461.02330000000001</c:v>
                </c:pt>
                <c:pt idx="27878">
                  <c:v>461.02460000000002</c:v>
                </c:pt>
                <c:pt idx="27879">
                  <c:v>461.02379999999999</c:v>
                </c:pt>
                <c:pt idx="27880">
                  <c:v>461.02440000000001</c:v>
                </c:pt>
                <c:pt idx="27881">
                  <c:v>461.02359999999999</c:v>
                </c:pt>
                <c:pt idx="27882">
                  <c:v>461.02460000000002</c:v>
                </c:pt>
                <c:pt idx="27883">
                  <c:v>461.02600000000001</c:v>
                </c:pt>
                <c:pt idx="27884">
                  <c:v>461.02620000000002</c:v>
                </c:pt>
                <c:pt idx="27885">
                  <c:v>461.02730000000003</c:v>
                </c:pt>
                <c:pt idx="27886">
                  <c:v>461.02780000000001</c:v>
                </c:pt>
                <c:pt idx="27887">
                  <c:v>461.02839999999998</c:v>
                </c:pt>
                <c:pt idx="27888">
                  <c:v>461.02870000000001</c:v>
                </c:pt>
                <c:pt idx="27889">
                  <c:v>461.02870000000001</c:v>
                </c:pt>
                <c:pt idx="27890">
                  <c:v>461.02870000000001</c:v>
                </c:pt>
                <c:pt idx="27891">
                  <c:v>461.02960000000002</c:v>
                </c:pt>
                <c:pt idx="27892">
                  <c:v>461.02719999999999</c:v>
                </c:pt>
                <c:pt idx="27893">
                  <c:v>461.02800000000002</c:v>
                </c:pt>
                <c:pt idx="27894">
                  <c:v>461.029</c:v>
                </c:pt>
                <c:pt idx="27895">
                  <c:v>461.03</c:v>
                </c:pt>
                <c:pt idx="27896">
                  <c:v>461.03059999999999</c:v>
                </c:pt>
                <c:pt idx="27897">
                  <c:v>461.03019999999998</c:v>
                </c:pt>
                <c:pt idx="27898">
                  <c:v>461.02910000000003</c:v>
                </c:pt>
                <c:pt idx="27899">
                  <c:v>461.029</c:v>
                </c:pt>
                <c:pt idx="27900">
                  <c:v>461.02859999999998</c:v>
                </c:pt>
                <c:pt idx="27901">
                  <c:v>461.03</c:v>
                </c:pt>
                <c:pt idx="27902">
                  <c:v>461.03070000000002</c:v>
                </c:pt>
                <c:pt idx="27903">
                  <c:v>461.0292</c:v>
                </c:pt>
                <c:pt idx="27904">
                  <c:v>461.03059999999999</c:v>
                </c:pt>
                <c:pt idx="27905">
                  <c:v>461.02960000000002</c:v>
                </c:pt>
                <c:pt idx="27906">
                  <c:v>461.03140000000002</c:v>
                </c:pt>
                <c:pt idx="27907">
                  <c:v>461.03070000000002</c:v>
                </c:pt>
                <c:pt idx="27908">
                  <c:v>461.03109999999998</c:v>
                </c:pt>
                <c:pt idx="27909">
                  <c:v>461.03070000000002</c:v>
                </c:pt>
                <c:pt idx="27910">
                  <c:v>461.03</c:v>
                </c:pt>
                <c:pt idx="27911">
                  <c:v>461.03</c:v>
                </c:pt>
                <c:pt idx="27912">
                  <c:v>461.02940000000001</c:v>
                </c:pt>
                <c:pt idx="27913">
                  <c:v>461.03039999999999</c:v>
                </c:pt>
                <c:pt idx="27914">
                  <c:v>461.03070000000002</c:v>
                </c:pt>
                <c:pt idx="27915">
                  <c:v>461.03059999999999</c:v>
                </c:pt>
                <c:pt idx="27916">
                  <c:v>461.03140000000002</c:v>
                </c:pt>
                <c:pt idx="27917">
                  <c:v>461.03140000000002</c:v>
                </c:pt>
                <c:pt idx="27918">
                  <c:v>461.03359999999998</c:v>
                </c:pt>
                <c:pt idx="27919">
                  <c:v>461.03379999999999</c:v>
                </c:pt>
                <c:pt idx="27920">
                  <c:v>461.03359999999998</c:v>
                </c:pt>
                <c:pt idx="27921">
                  <c:v>461.03539999999998</c:v>
                </c:pt>
                <c:pt idx="27922">
                  <c:v>461.03359999999998</c:v>
                </c:pt>
                <c:pt idx="27923">
                  <c:v>461.03320000000002</c:v>
                </c:pt>
                <c:pt idx="27924">
                  <c:v>461.03359999999998</c:v>
                </c:pt>
                <c:pt idx="27925">
                  <c:v>461.0342</c:v>
                </c:pt>
                <c:pt idx="27926">
                  <c:v>461.03399999999999</c:v>
                </c:pt>
                <c:pt idx="27927">
                  <c:v>461.03399999999999</c:v>
                </c:pt>
                <c:pt idx="27928">
                  <c:v>461.03480000000002</c:v>
                </c:pt>
                <c:pt idx="27929">
                  <c:v>461.03519999999997</c:v>
                </c:pt>
                <c:pt idx="27930">
                  <c:v>461.03379999999999</c:v>
                </c:pt>
                <c:pt idx="27931">
                  <c:v>461.0342</c:v>
                </c:pt>
                <c:pt idx="27932">
                  <c:v>461.03370000000001</c:v>
                </c:pt>
                <c:pt idx="27933">
                  <c:v>461.0351</c:v>
                </c:pt>
                <c:pt idx="27934">
                  <c:v>461.0367</c:v>
                </c:pt>
                <c:pt idx="27935">
                  <c:v>461.03640000000001</c:v>
                </c:pt>
                <c:pt idx="27936">
                  <c:v>461.03699999999998</c:v>
                </c:pt>
                <c:pt idx="27937">
                  <c:v>461.03629999999998</c:v>
                </c:pt>
                <c:pt idx="27938">
                  <c:v>461.03590000000003</c:v>
                </c:pt>
                <c:pt idx="27939">
                  <c:v>461.03739999999999</c:v>
                </c:pt>
                <c:pt idx="27940">
                  <c:v>461.03730000000002</c:v>
                </c:pt>
                <c:pt idx="27941">
                  <c:v>461.0376</c:v>
                </c:pt>
                <c:pt idx="27942">
                  <c:v>461.0376</c:v>
                </c:pt>
                <c:pt idx="27943">
                  <c:v>461.0369</c:v>
                </c:pt>
                <c:pt idx="27944">
                  <c:v>461.03660000000002</c:v>
                </c:pt>
                <c:pt idx="27945">
                  <c:v>461.03620000000001</c:v>
                </c:pt>
                <c:pt idx="27946">
                  <c:v>461.03820000000002</c:v>
                </c:pt>
                <c:pt idx="27947">
                  <c:v>461.0376</c:v>
                </c:pt>
                <c:pt idx="27948">
                  <c:v>461.03870000000001</c:v>
                </c:pt>
                <c:pt idx="27949">
                  <c:v>461.0394</c:v>
                </c:pt>
                <c:pt idx="27950">
                  <c:v>461.04</c:v>
                </c:pt>
                <c:pt idx="27951">
                  <c:v>461.04020000000003</c:v>
                </c:pt>
                <c:pt idx="27952">
                  <c:v>461.04180000000002</c:v>
                </c:pt>
                <c:pt idx="27953">
                  <c:v>461.04020000000003</c:v>
                </c:pt>
                <c:pt idx="27954">
                  <c:v>461.04020000000003</c:v>
                </c:pt>
                <c:pt idx="27955">
                  <c:v>461.04079999999999</c:v>
                </c:pt>
                <c:pt idx="27956">
                  <c:v>461.04070000000002</c:v>
                </c:pt>
                <c:pt idx="27957">
                  <c:v>461.04300000000001</c:v>
                </c:pt>
                <c:pt idx="27958">
                  <c:v>461.04329999999999</c:v>
                </c:pt>
                <c:pt idx="27959">
                  <c:v>461.04160000000002</c:v>
                </c:pt>
                <c:pt idx="27960">
                  <c:v>461.04239999999999</c:v>
                </c:pt>
                <c:pt idx="27961">
                  <c:v>461.04180000000002</c:v>
                </c:pt>
                <c:pt idx="27962">
                  <c:v>461.04219999999998</c:v>
                </c:pt>
                <c:pt idx="27963">
                  <c:v>461.04329999999999</c:v>
                </c:pt>
                <c:pt idx="27964">
                  <c:v>461.04390000000001</c:v>
                </c:pt>
                <c:pt idx="27965">
                  <c:v>461.04539999999997</c:v>
                </c:pt>
                <c:pt idx="27966">
                  <c:v>461.04500000000002</c:v>
                </c:pt>
                <c:pt idx="27967">
                  <c:v>461.04480000000001</c:v>
                </c:pt>
                <c:pt idx="27968">
                  <c:v>461.0462</c:v>
                </c:pt>
                <c:pt idx="27969">
                  <c:v>461.04570000000001</c:v>
                </c:pt>
                <c:pt idx="27970">
                  <c:v>461.04590000000002</c:v>
                </c:pt>
                <c:pt idx="27971">
                  <c:v>461.04730000000001</c:v>
                </c:pt>
                <c:pt idx="27972">
                  <c:v>461.04660000000001</c:v>
                </c:pt>
                <c:pt idx="27973">
                  <c:v>461.04660000000001</c:v>
                </c:pt>
                <c:pt idx="27974">
                  <c:v>461.04570000000001</c:v>
                </c:pt>
                <c:pt idx="27975">
                  <c:v>461.04610000000002</c:v>
                </c:pt>
                <c:pt idx="27976">
                  <c:v>461.0478</c:v>
                </c:pt>
                <c:pt idx="27977">
                  <c:v>461.04840000000002</c:v>
                </c:pt>
                <c:pt idx="27978">
                  <c:v>461.04919999999998</c:v>
                </c:pt>
                <c:pt idx="27979">
                  <c:v>461.048</c:v>
                </c:pt>
                <c:pt idx="27980">
                  <c:v>461.04759999999999</c:v>
                </c:pt>
                <c:pt idx="27981">
                  <c:v>461.04820000000001</c:v>
                </c:pt>
                <c:pt idx="27982">
                  <c:v>461.05040000000002</c:v>
                </c:pt>
                <c:pt idx="27983">
                  <c:v>461.05020000000002</c:v>
                </c:pt>
                <c:pt idx="27984">
                  <c:v>461.0496</c:v>
                </c:pt>
                <c:pt idx="27985">
                  <c:v>461.05130000000003</c:v>
                </c:pt>
                <c:pt idx="27986">
                  <c:v>461.05</c:v>
                </c:pt>
                <c:pt idx="27987">
                  <c:v>461.0489</c:v>
                </c:pt>
                <c:pt idx="27988">
                  <c:v>461.05099999999999</c:v>
                </c:pt>
                <c:pt idx="27989">
                  <c:v>461.05090000000001</c:v>
                </c:pt>
                <c:pt idx="27990">
                  <c:v>461.05</c:v>
                </c:pt>
                <c:pt idx="27991">
                  <c:v>461.05059999999997</c:v>
                </c:pt>
                <c:pt idx="27992">
                  <c:v>461.0498</c:v>
                </c:pt>
                <c:pt idx="27993">
                  <c:v>461.05160000000001</c:v>
                </c:pt>
                <c:pt idx="27994">
                  <c:v>461.05130000000003</c:v>
                </c:pt>
                <c:pt idx="27995">
                  <c:v>461.05040000000002</c:v>
                </c:pt>
                <c:pt idx="27996">
                  <c:v>461.05079999999998</c:v>
                </c:pt>
                <c:pt idx="27997">
                  <c:v>461.05040000000002</c:v>
                </c:pt>
                <c:pt idx="27998">
                  <c:v>461.05090000000001</c:v>
                </c:pt>
                <c:pt idx="27999">
                  <c:v>461.05079999999998</c:v>
                </c:pt>
                <c:pt idx="28000">
                  <c:v>461.05090000000001</c:v>
                </c:pt>
                <c:pt idx="28001">
                  <c:v>461.05040000000002</c:v>
                </c:pt>
                <c:pt idx="28002">
                  <c:v>461.05099999999999</c:v>
                </c:pt>
                <c:pt idx="28003">
                  <c:v>461.05259999999998</c:v>
                </c:pt>
                <c:pt idx="28004">
                  <c:v>461.05259999999998</c:v>
                </c:pt>
                <c:pt idx="28005">
                  <c:v>461.0532</c:v>
                </c:pt>
                <c:pt idx="28006">
                  <c:v>461.05079999999998</c:v>
                </c:pt>
                <c:pt idx="28007">
                  <c:v>461.0514</c:v>
                </c:pt>
                <c:pt idx="28008">
                  <c:v>461.05169999999998</c:v>
                </c:pt>
                <c:pt idx="28009">
                  <c:v>461.05200000000002</c:v>
                </c:pt>
                <c:pt idx="28010">
                  <c:v>461.05270000000002</c:v>
                </c:pt>
                <c:pt idx="28011">
                  <c:v>461.05340000000001</c:v>
                </c:pt>
                <c:pt idx="28012">
                  <c:v>461.0548</c:v>
                </c:pt>
                <c:pt idx="28013">
                  <c:v>461.05540000000002</c:v>
                </c:pt>
                <c:pt idx="28014">
                  <c:v>461.05549999999999</c:v>
                </c:pt>
                <c:pt idx="28015">
                  <c:v>461.05540000000002</c:v>
                </c:pt>
                <c:pt idx="28016">
                  <c:v>461.05410000000001</c:v>
                </c:pt>
                <c:pt idx="28017">
                  <c:v>461.0566</c:v>
                </c:pt>
                <c:pt idx="28018">
                  <c:v>461.0557</c:v>
                </c:pt>
                <c:pt idx="28019">
                  <c:v>461.05739999999997</c:v>
                </c:pt>
                <c:pt idx="28020">
                  <c:v>461.05630000000002</c:v>
                </c:pt>
                <c:pt idx="28021">
                  <c:v>461.05779999999999</c:v>
                </c:pt>
                <c:pt idx="28022">
                  <c:v>461.05799999999999</c:v>
                </c:pt>
                <c:pt idx="28023">
                  <c:v>461.05829999999997</c:v>
                </c:pt>
                <c:pt idx="28024">
                  <c:v>461.05739999999997</c:v>
                </c:pt>
                <c:pt idx="28025">
                  <c:v>461.05720000000002</c:v>
                </c:pt>
                <c:pt idx="28026">
                  <c:v>461.05669999999998</c:v>
                </c:pt>
                <c:pt idx="28027">
                  <c:v>461.05680000000001</c:v>
                </c:pt>
                <c:pt idx="28028">
                  <c:v>461.05840000000001</c:v>
                </c:pt>
                <c:pt idx="28029">
                  <c:v>461.0582</c:v>
                </c:pt>
                <c:pt idx="28030">
                  <c:v>461.05959999999999</c:v>
                </c:pt>
                <c:pt idx="28031">
                  <c:v>461.05860000000001</c:v>
                </c:pt>
                <c:pt idx="28032">
                  <c:v>461.05860000000001</c:v>
                </c:pt>
                <c:pt idx="28033">
                  <c:v>461.05919999999998</c:v>
                </c:pt>
                <c:pt idx="28034">
                  <c:v>461.06</c:v>
                </c:pt>
                <c:pt idx="28035">
                  <c:v>461.06119999999999</c:v>
                </c:pt>
                <c:pt idx="28036">
                  <c:v>461.05959999999999</c:v>
                </c:pt>
                <c:pt idx="28037">
                  <c:v>461.0598</c:v>
                </c:pt>
                <c:pt idx="28038">
                  <c:v>461.06040000000002</c:v>
                </c:pt>
                <c:pt idx="28039">
                  <c:v>461.06</c:v>
                </c:pt>
                <c:pt idx="28040">
                  <c:v>461.06079999999997</c:v>
                </c:pt>
                <c:pt idx="28041">
                  <c:v>461.06020000000001</c:v>
                </c:pt>
                <c:pt idx="28042">
                  <c:v>461.05970000000002</c:v>
                </c:pt>
                <c:pt idx="28043">
                  <c:v>461.06110000000001</c:v>
                </c:pt>
                <c:pt idx="28044">
                  <c:v>461.06220000000002</c:v>
                </c:pt>
                <c:pt idx="28045">
                  <c:v>461.06110000000001</c:v>
                </c:pt>
                <c:pt idx="28046">
                  <c:v>461.06099999999998</c:v>
                </c:pt>
                <c:pt idx="28047">
                  <c:v>461.06099999999998</c:v>
                </c:pt>
                <c:pt idx="28048">
                  <c:v>461.06189999999998</c:v>
                </c:pt>
                <c:pt idx="28049">
                  <c:v>461.06240000000003</c:v>
                </c:pt>
                <c:pt idx="28050">
                  <c:v>461.0616</c:v>
                </c:pt>
                <c:pt idx="28051">
                  <c:v>461.06259999999997</c:v>
                </c:pt>
                <c:pt idx="28052">
                  <c:v>461.06180000000001</c:v>
                </c:pt>
                <c:pt idx="28053">
                  <c:v>461.06200000000001</c:v>
                </c:pt>
                <c:pt idx="28054">
                  <c:v>461.06299999999999</c:v>
                </c:pt>
                <c:pt idx="28055">
                  <c:v>461.06200000000001</c:v>
                </c:pt>
                <c:pt idx="28056">
                  <c:v>461.06099999999998</c:v>
                </c:pt>
                <c:pt idx="28057">
                  <c:v>461.0616</c:v>
                </c:pt>
                <c:pt idx="28058">
                  <c:v>461.06200000000001</c:v>
                </c:pt>
                <c:pt idx="28059">
                  <c:v>461.06169999999997</c:v>
                </c:pt>
                <c:pt idx="28060">
                  <c:v>461.06209999999999</c:v>
                </c:pt>
                <c:pt idx="28061">
                  <c:v>461.06360000000001</c:v>
                </c:pt>
                <c:pt idx="28062">
                  <c:v>461.06220000000002</c:v>
                </c:pt>
                <c:pt idx="28063">
                  <c:v>461.06279999999998</c:v>
                </c:pt>
                <c:pt idx="28064">
                  <c:v>461.06439999999998</c:v>
                </c:pt>
                <c:pt idx="28065">
                  <c:v>461.06310000000002</c:v>
                </c:pt>
                <c:pt idx="28066">
                  <c:v>461.06400000000002</c:v>
                </c:pt>
                <c:pt idx="28067">
                  <c:v>461.06360000000001</c:v>
                </c:pt>
                <c:pt idx="28068">
                  <c:v>461.065</c:v>
                </c:pt>
                <c:pt idx="28069">
                  <c:v>461.06369999999998</c:v>
                </c:pt>
                <c:pt idx="28070">
                  <c:v>461.06560000000002</c:v>
                </c:pt>
                <c:pt idx="28071">
                  <c:v>461.06659999999999</c:v>
                </c:pt>
                <c:pt idx="28072">
                  <c:v>461.06599999999997</c:v>
                </c:pt>
                <c:pt idx="28073">
                  <c:v>461.06610000000001</c:v>
                </c:pt>
                <c:pt idx="28074">
                  <c:v>461.06479999999999</c:v>
                </c:pt>
                <c:pt idx="28075">
                  <c:v>461.06639999999999</c:v>
                </c:pt>
                <c:pt idx="28076">
                  <c:v>461.06630000000001</c:v>
                </c:pt>
                <c:pt idx="28077">
                  <c:v>461.06599999999997</c:v>
                </c:pt>
                <c:pt idx="28078">
                  <c:v>461.06599999999997</c:v>
                </c:pt>
                <c:pt idx="28079">
                  <c:v>461.06720000000001</c:v>
                </c:pt>
                <c:pt idx="28080">
                  <c:v>461.06830000000002</c:v>
                </c:pt>
                <c:pt idx="28081">
                  <c:v>461.07</c:v>
                </c:pt>
                <c:pt idx="28082">
                  <c:v>461.0693</c:v>
                </c:pt>
                <c:pt idx="28083">
                  <c:v>461.06900000000002</c:v>
                </c:pt>
                <c:pt idx="28084">
                  <c:v>461.0686</c:v>
                </c:pt>
                <c:pt idx="28085">
                  <c:v>461.07</c:v>
                </c:pt>
                <c:pt idx="28086">
                  <c:v>461.06970000000001</c:v>
                </c:pt>
                <c:pt idx="28087">
                  <c:v>461.0684</c:v>
                </c:pt>
                <c:pt idx="28088">
                  <c:v>461.0684</c:v>
                </c:pt>
                <c:pt idx="28089">
                  <c:v>461.06819999999999</c:v>
                </c:pt>
                <c:pt idx="28090">
                  <c:v>461.06740000000002</c:v>
                </c:pt>
                <c:pt idx="28091">
                  <c:v>461.06880000000001</c:v>
                </c:pt>
                <c:pt idx="28092">
                  <c:v>461.06889999999999</c:v>
                </c:pt>
                <c:pt idx="28093">
                  <c:v>461.0684</c:v>
                </c:pt>
                <c:pt idx="28094">
                  <c:v>461.06959999999998</c:v>
                </c:pt>
                <c:pt idx="28095">
                  <c:v>461.06909999999999</c:v>
                </c:pt>
                <c:pt idx="28096">
                  <c:v>461.06889999999999</c:v>
                </c:pt>
                <c:pt idx="28097">
                  <c:v>461.06830000000002</c:v>
                </c:pt>
                <c:pt idx="28098">
                  <c:v>461.0684</c:v>
                </c:pt>
                <c:pt idx="28099">
                  <c:v>461.06959999999998</c:v>
                </c:pt>
                <c:pt idx="28100">
                  <c:v>461.06889999999999</c:v>
                </c:pt>
                <c:pt idx="28101">
                  <c:v>461.06939999999997</c:v>
                </c:pt>
                <c:pt idx="28102">
                  <c:v>461.06970000000001</c:v>
                </c:pt>
                <c:pt idx="28103">
                  <c:v>461.07040000000001</c:v>
                </c:pt>
                <c:pt idx="28104">
                  <c:v>461.07279999999997</c:v>
                </c:pt>
                <c:pt idx="28105">
                  <c:v>461.07100000000003</c:v>
                </c:pt>
                <c:pt idx="28106">
                  <c:v>461.07319999999999</c:v>
                </c:pt>
                <c:pt idx="28107">
                  <c:v>461.07380000000001</c:v>
                </c:pt>
                <c:pt idx="28108">
                  <c:v>461.07380000000001</c:v>
                </c:pt>
                <c:pt idx="28109">
                  <c:v>461.07400000000001</c:v>
                </c:pt>
                <c:pt idx="28110">
                  <c:v>461.0754</c:v>
                </c:pt>
                <c:pt idx="28111">
                  <c:v>461.0772</c:v>
                </c:pt>
                <c:pt idx="28112">
                  <c:v>461.07659999999998</c:v>
                </c:pt>
                <c:pt idx="28113">
                  <c:v>461.077</c:v>
                </c:pt>
                <c:pt idx="28114">
                  <c:v>461.07659999999998</c:v>
                </c:pt>
                <c:pt idx="28115">
                  <c:v>461.07580000000002</c:v>
                </c:pt>
                <c:pt idx="28116">
                  <c:v>461.0752</c:v>
                </c:pt>
                <c:pt idx="28117">
                  <c:v>461.07499999999999</c:v>
                </c:pt>
                <c:pt idx="28118">
                  <c:v>461.0754</c:v>
                </c:pt>
                <c:pt idx="28119">
                  <c:v>461.07659999999998</c:v>
                </c:pt>
                <c:pt idx="28120">
                  <c:v>461.0754</c:v>
                </c:pt>
                <c:pt idx="28121">
                  <c:v>461.07589999999999</c:v>
                </c:pt>
                <c:pt idx="28122">
                  <c:v>461.0761</c:v>
                </c:pt>
                <c:pt idx="28123">
                  <c:v>461.07740000000001</c:v>
                </c:pt>
                <c:pt idx="28124">
                  <c:v>461.07690000000002</c:v>
                </c:pt>
                <c:pt idx="28125">
                  <c:v>461.07839999999999</c:v>
                </c:pt>
                <c:pt idx="28126">
                  <c:v>461.07830000000001</c:v>
                </c:pt>
                <c:pt idx="28127">
                  <c:v>461.0788</c:v>
                </c:pt>
                <c:pt idx="28128">
                  <c:v>461.07760000000002</c:v>
                </c:pt>
                <c:pt idx="28129">
                  <c:v>461.07810000000001</c:v>
                </c:pt>
                <c:pt idx="28130">
                  <c:v>461.07889999999998</c:v>
                </c:pt>
                <c:pt idx="28131">
                  <c:v>461.07839999999999</c:v>
                </c:pt>
                <c:pt idx="28132">
                  <c:v>461.07799999999997</c:v>
                </c:pt>
                <c:pt idx="28133">
                  <c:v>461.07839999999999</c:v>
                </c:pt>
                <c:pt idx="28134">
                  <c:v>461.077</c:v>
                </c:pt>
                <c:pt idx="28135">
                  <c:v>461.07900000000001</c:v>
                </c:pt>
                <c:pt idx="28136">
                  <c:v>461.07859999999999</c:v>
                </c:pt>
                <c:pt idx="28137">
                  <c:v>461.07900000000001</c:v>
                </c:pt>
                <c:pt idx="28138">
                  <c:v>461.07900000000001</c:v>
                </c:pt>
                <c:pt idx="28139">
                  <c:v>461.07929999999999</c:v>
                </c:pt>
                <c:pt idx="28140">
                  <c:v>461.0797</c:v>
                </c:pt>
                <c:pt idx="28141">
                  <c:v>461.08100000000002</c:v>
                </c:pt>
                <c:pt idx="28142">
                  <c:v>461.08069999999998</c:v>
                </c:pt>
                <c:pt idx="28143">
                  <c:v>461.0813</c:v>
                </c:pt>
                <c:pt idx="28144">
                  <c:v>461.08080000000001</c:v>
                </c:pt>
                <c:pt idx="28145">
                  <c:v>461.08010000000002</c:v>
                </c:pt>
                <c:pt idx="28146">
                  <c:v>461.08139999999997</c:v>
                </c:pt>
                <c:pt idx="28147">
                  <c:v>461.08280000000002</c:v>
                </c:pt>
                <c:pt idx="28148">
                  <c:v>461.08199999999999</c:v>
                </c:pt>
                <c:pt idx="28149">
                  <c:v>461.08280000000002</c:v>
                </c:pt>
                <c:pt idx="28150">
                  <c:v>461.08240000000001</c:v>
                </c:pt>
                <c:pt idx="28151">
                  <c:v>461.08139999999997</c:v>
                </c:pt>
                <c:pt idx="28152">
                  <c:v>461.08359999999999</c:v>
                </c:pt>
                <c:pt idx="28153">
                  <c:v>461.08300000000003</c:v>
                </c:pt>
                <c:pt idx="28154">
                  <c:v>461.08249999999998</c:v>
                </c:pt>
                <c:pt idx="28155">
                  <c:v>461.08199999999999</c:v>
                </c:pt>
                <c:pt idx="28156">
                  <c:v>461.08280000000002</c:v>
                </c:pt>
                <c:pt idx="28157">
                  <c:v>461.084</c:v>
                </c:pt>
                <c:pt idx="28158">
                  <c:v>461.0829</c:v>
                </c:pt>
                <c:pt idx="28159">
                  <c:v>461.084</c:v>
                </c:pt>
                <c:pt idx="28160">
                  <c:v>461.08429999999998</c:v>
                </c:pt>
                <c:pt idx="28161">
                  <c:v>461.08359999999999</c:v>
                </c:pt>
                <c:pt idx="28162">
                  <c:v>461.08339999999998</c:v>
                </c:pt>
                <c:pt idx="28163">
                  <c:v>461.08539999999999</c:v>
                </c:pt>
                <c:pt idx="28164">
                  <c:v>461.08539999999999</c:v>
                </c:pt>
                <c:pt idx="28165">
                  <c:v>461.08539999999999</c:v>
                </c:pt>
                <c:pt idx="28166">
                  <c:v>461.08600000000001</c:v>
                </c:pt>
                <c:pt idx="28167">
                  <c:v>461.08499999999998</c:v>
                </c:pt>
                <c:pt idx="28168">
                  <c:v>461.08460000000002</c:v>
                </c:pt>
                <c:pt idx="28169">
                  <c:v>461.08550000000002</c:v>
                </c:pt>
                <c:pt idx="28170">
                  <c:v>461.0865</c:v>
                </c:pt>
                <c:pt idx="28171">
                  <c:v>461.0874</c:v>
                </c:pt>
                <c:pt idx="28172">
                  <c:v>461.08800000000002</c:v>
                </c:pt>
                <c:pt idx="28173">
                  <c:v>461.08679999999998</c:v>
                </c:pt>
                <c:pt idx="28174">
                  <c:v>461.08730000000003</c:v>
                </c:pt>
                <c:pt idx="28175">
                  <c:v>461.0874</c:v>
                </c:pt>
                <c:pt idx="28176">
                  <c:v>461.08670000000001</c:v>
                </c:pt>
                <c:pt idx="28177">
                  <c:v>461.09</c:v>
                </c:pt>
                <c:pt idx="28178">
                  <c:v>461.08980000000003</c:v>
                </c:pt>
                <c:pt idx="28179">
                  <c:v>461.08920000000001</c:v>
                </c:pt>
                <c:pt idx="28180">
                  <c:v>461.08879999999999</c:v>
                </c:pt>
                <c:pt idx="28181">
                  <c:v>461.08870000000002</c:v>
                </c:pt>
                <c:pt idx="28182">
                  <c:v>461.09</c:v>
                </c:pt>
                <c:pt idx="28183">
                  <c:v>461.08879999999999</c:v>
                </c:pt>
                <c:pt idx="28184">
                  <c:v>461.0899</c:v>
                </c:pt>
                <c:pt idx="28185">
                  <c:v>461.09030000000001</c:v>
                </c:pt>
                <c:pt idx="28186">
                  <c:v>461.08890000000002</c:v>
                </c:pt>
                <c:pt idx="28187">
                  <c:v>461.089</c:v>
                </c:pt>
                <c:pt idx="28188">
                  <c:v>461.09100000000001</c:v>
                </c:pt>
                <c:pt idx="28189">
                  <c:v>461.09</c:v>
                </c:pt>
                <c:pt idx="28190">
                  <c:v>461.09059999999999</c:v>
                </c:pt>
                <c:pt idx="28191">
                  <c:v>461.09059999999999</c:v>
                </c:pt>
                <c:pt idx="28192">
                  <c:v>461.09100000000001</c:v>
                </c:pt>
                <c:pt idx="28193">
                  <c:v>461.09120000000001</c:v>
                </c:pt>
                <c:pt idx="28194">
                  <c:v>461.09120000000001</c:v>
                </c:pt>
                <c:pt idx="28195">
                  <c:v>461.0924</c:v>
                </c:pt>
                <c:pt idx="28196">
                  <c:v>461.0924</c:v>
                </c:pt>
                <c:pt idx="28197">
                  <c:v>461.09160000000003</c:v>
                </c:pt>
                <c:pt idx="28198">
                  <c:v>461.09160000000003</c:v>
                </c:pt>
                <c:pt idx="28199">
                  <c:v>461.09160000000003</c:v>
                </c:pt>
                <c:pt idx="28200">
                  <c:v>461.09219999999999</c:v>
                </c:pt>
                <c:pt idx="28201">
                  <c:v>461.09219999999999</c:v>
                </c:pt>
                <c:pt idx="28202">
                  <c:v>461.09219999999999</c:v>
                </c:pt>
                <c:pt idx="28203">
                  <c:v>461.09399999999999</c:v>
                </c:pt>
                <c:pt idx="28204">
                  <c:v>461.09320000000002</c:v>
                </c:pt>
                <c:pt idx="28205">
                  <c:v>461.09339999999997</c:v>
                </c:pt>
                <c:pt idx="28206">
                  <c:v>461.0942</c:v>
                </c:pt>
                <c:pt idx="28207">
                  <c:v>461.09410000000003</c:v>
                </c:pt>
                <c:pt idx="28208">
                  <c:v>461.09559999999999</c:v>
                </c:pt>
                <c:pt idx="28209">
                  <c:v>461.09429999999998</c:v>
                </c:pt>
                <c:pt idx="28210">
                  <c:v>461.09469999999999</c:v>
                </c:pt>
                <c:pt idx="28211">
                  <c:v>461.09519999999998</c:v>
                </c:pt>
                <c:pt idx="28212">
                  <c:v>461.09469999999999</c:v>
                </c:pt>
                <c:pt idx="28213">
                  <c:v>461.09460000000001</c:v>
                </c:pt>
                <c:pt idx="28214">
                  <c:v>461.09530000000001</c:v>
                </c:pt>
                <c:pt idx="28215">
                  <c:v>461.09519999999998</c:v>
                </c:pt>
                <c:pt idx="28216">
                  <c:v>461.09550000000002</c:v>
                </c:pt>
                <c:pt idx="28217">
                  <c:v>461.09539999999998</c:v>
                </c:pt>
                <c:pt idx="28218">
                  <c:v>461.09559999999999</c:v>
                </c:pt>
                <c:pt idx="28219">
                  <c:v>461.09609999999998</c:v>
                </c:pt>
                <c:pt idx="28220">
                  <c:v>461.09719999999999</c:v>
                </c:pt>
                <c:pt idx="28221">
                  <c:v>461.09739999999999</c:v>
                </c:pt>
                <c:pt idx="28222">
                  <c:v>461.09780000000001</c:v>
                </c:pt>
                <c:pt idx="28223">
                  <c:v>461.09710000000001</c:v>
                </c:pt>
                <c:pt idx="28224">
                  <c:v>461.09789999999998</c:v>
                </c:pt>
                <c:pt idx="28225">
                  <c:v>461.09840000000003</c:v>
                </c:pt>
                <c:pt idx="28226">
                  <c:v>461.09980000000002</c:v>
                </c:pt>
                <c:pt idx="28227">
                  <c:v>461.09870000000001</c:v>
                </c:pt>
                <c:pt idx="28228">
                  <c:v>461.0992</c:v>
                </c:pt>
                <c:pt idx="28229">
                  <c:v>461.1</c:v>
                </c:pt>
                <c:pt idx="28230">
                  <c:v>461.0994</c:v>
                </c:pt>
                <c:pt idx="28231">
                  <c:v>461.09960000000001</c:v>
                </c:pt>
                <c:pt idx="28232">
                  <c:v>461.0994</c:v>
                </c:pt>
                <c:pt idx="28233">
                  <c:v>461.10019999999997</c:v>
                </c:pt>
                <c:pt idx="28234">
                  <c:v>461.10149999999999</c:v>
                </c:pt>
                <c:pt idx="28235">
                  <c:v>461.10090000000002</c:v>
                </c:pt>
                <c:pt idx="28236">
                  <c:v>461.10300000000001</c:v>
                </c:pt>
                <c:pt idx="28237">
                  <c:v>461.10480000000001</c:v>
                </c:pt>
                <c:pt idx="28238">
                  <c:v>461.10329999999999</c:v>
                </c:pt>
                <c:pt idx="28239">
                  <c:v>461.10329999999999</c:v>
                </c:pt>
                <c:pt idx="28240">
                  <c:v>461.1037</c:v>
                </c:pt>
                <c:pt idx="28241">
                  <c:v>461.1046</c:v>
                </c:pt>
                <c:pt idx="28242">
                  <c:v>461.10359999999997</c:v>
                </c:pt>
                <c:pt idx="28243">
                  <c:v>461.10340000000002</c:v>
                </c:pt>
                <c:pt idx="28244">
                  <c:v>461.1044</c:v>
                </c:pt>
                <c:pt idx="28245">
                  <c:v>461.1046</c:v>
                </c:pt>
                <c:pt idx="28246">
                  <c:v>461.10379999999998</c:v>
                </c:pt>
                <c:pt idx="28247">
                  <c:v>461.10419999999999</c:v>
                </c:pt>
                <c:pt idx="28248">
                  <c:v>461.1028</c:v>
                </c:pt>
                <c:pt idx="28249">
                  <c:v>461.10390000000001</c:v>
                </c:pt>
                <c:pt idx="28250">
                  <c:v>461.1028</c:v>
                </c:pt>
                <c:pt idx="28251">
                  <c:v>461.10410000000002</c:v>
                </c:pt>
                <c:pt idx="28252">
                  <c:v>461.10309999999998</c:v>
                </c:pt>
                <c:pt idx="28253">
                  <c:v>461.10419999999999</c:v>
                </c:pt>
                <c:pt idx="28254">
                  <c:v>461.10500000000002</c:v>
                </c:pt>
                <c:pt idx="28255">
                  <c:v>461.10520000000002</c:v>
                </c:pt>
                <c:pt idx="28256">
                  <c:v>461.1062</c:v>
                </c:pt>
                <c:pt idx="28257">
                  <c:v>461.10739999999998</c:v>
                </c:pt>
                <c:pt idx="28258">
                  <c:v>461.1078</c:v>
                </c:pt>
                <c:pt idx="28259">
                  <c:v>461.10759999999999</c:v>
                </c:pt>
                <c:pt idx="28260">
                  <c:v>461.10969999999998</c:v>
                </c:pt>
                <c:pt idx="28261">
                  <c:v>461.10939999999999</c:v>
                </c:pt>
                <c:pt idx="28262">
                  <c:v>461.10939999999999</c:v>
                </c:pt>
                <c:pt idx="28263">
                  <c:v>461.11079999999998</c:v>
                </c:pt>
                <c:pt idx="28264">
                  <c:v>461.11</c:v>
                </c:pt>
                <c:pt idx="28265">
                  <c:v>461.11180000000002</c:v>
                </c:pt>
                <c:pt idx="28266">
                  <c:v>461.11130000000003</c:v>
                </c:pt>
                <c:pt idx="28267">
                  <c:v>461.11110000000002</c:v>
                </c:pt>
                <c:pt idx="28268">
                  <c:v>461.11200000000002</c:v>
                </c:pt>
                <c:pt idx="28269">
                  <c:v>461.11160000000001</c:v>
                </c:pt>
                <c:pt idx="28270">
                  <c:v>461.11180000000002</c:v>
                </c:pt>
                <c:pt idx="28271">
                  <c:v>461.11189999999999</c:v>
                </c:pt>
                <c:pt idx="28272">
                  <c:v>461.11130000000003</c:v>
                </c:pt>
                <c:pt idx="28273">
                  <c:v>461.11160000000001</c:v>
                </c:pt>
                <c:pt idx="28274">
                  <c:v>461.11279999999999</c:v>
                </c:pt>
                <c:pt idx="28275">
                  <c:v>461.11419999999998</c:v>
                </c:pt>
                <c:pt idx="28276">
                  <c:v>461.11529999999999</c:v>
                </c:pt>
                <c:pt idx="28277">
                  <c:v>461.11559999999997</c:v>
                </c:pt>
                <c:pt idx="28278">
                  <c:v>461.11579999999998</c:v>
                </c:pt>
                <c:pt idx="28279">
                  <c:v>461.11700000000002</c:v>
                </c:pt>
                <c:pt idx="28280">
                  <c:v>461.11649999999997</c:v>
                </c:pt>
                <c:pt idx="28281">
                  <c:v>461.11700000000002</c:v>
                </c:pt>
                <c:pt idx="28282">
                  <c:v>461.11799999999999</c:v>
                </c:pt>
                <c:pt idx="28283">
                  <c:v>461.11750000000001</c:v>
                </c:pt>
                <c:pt idx="28284">
                  <c:v>461.11680000000001</c:v>
                </c:pt>
                <c:pt idx="28285">
                  <c:v>461.11660000000001</c:v>
                </c:pt>
                <c:pt idx="28286">
                  <c:v>461.11559999999997</c:v>
                </c:pt>
                <c:pt idx="28287">
                  <c:v>461.11599999999999</c:v>
                </c:pt>
                <c:pt idx="28288">
                  <c:v>461.11619999999999</c:v>
                </c:pt>
                <c:pt idx="28289">
                  <c:v>461.11579999999998</c:v>
                </c:pt>
                <c:pt idx="28290">
                  <c:v>461.11529999999999</c:v>
                </c:pt>
                <c:pt idx="28291">
                  <c:v>461.11579999999998</c:v>
                </c:pt>
                <c:pt idx="28292">
                  <c:v>461.11410000000001</c:v>
                </c:pt>
                <c:pt idx="28293">
                  <c:v>461.11559999999997</c:v>
                </c:pt>
                <c:pt idx="28294">
                  <c:v>461.11419999999998</c:v>
                </c:pt>
                <c:pt idx="28295">
                  <c:v>461.11340000000001</c:v>
                </c:pt>
                <c:pt idx="28296">
                  <c:v>461.11279999999999</c:v>
                </c:pt>
                <c:pt idx="28297">
                  <c:v>461.11259999999999</c:v>
                </c:pt>
                <c:pt idx="28298">
                  <c:v>461.11180000000002</c:v>
                </c:pt>
                <c:pt idx="28299">
                  <c:v>461.11239999999998</c:v>
                </c:pt>
                <c:pt idx="28300">
                  <c:v>461.11340000000001</c:v>
                </c:pt>
                <c:pt idx="28301">
                  <c:v>461.11340000000001</c:v>
                </c:pt>
                <c:pt idx="28302">
                  <c:v>461.11200000000002</c:v>
                </c:pt>
                <c:pt idx="28303">
                  <c:v>461.11399999999998</c:v>
                </c:pt>
                <c:pt idx="28304">
                  <c:v>461.11169999999998</c:v>
                </c:pt>
                <c:pt idx="28305">
                  <c:v>461.113</c:v>
                </c:pt>
                <c:pt idx="28306">
                  <c:v>461.1146</c:v>
                </c:pt>
                <c:pt idx="28307">
                  <c:v>461.11520000000002</c:v>
                </c:pt>
                <c:pt idx="28308">
                  <c:v>461.11529999999999</c:v>
                </c:pt>
                <c:pt idx="28309">
                  <c:v>461.11540000000002</c:v>
                </c:pt>
                <c:pt idx="28310">
                  <c:v>461.11689999999999</c:v>
                </c:pt>
                <c:pt idx="28311">
                  <c:v>461.11540000000002</c:v>
                </c:pt>
                <c:pt idx="28312">
                  <c:v>461.11630000000002</c:v>
                </c:pt>
                <c:pt idx="28313">
                  <c:v>461.11579999999998</c:v>
                </c:pt>
                <c:pt idx="28314">
                  <c:v>461.11599999999999</c:v>
                </c:pt>
                <c:pt idx="28315">
                  <c:v>461.11759999999998</c:v>
                </c:pt>
                <c:pt idx="28316">
                  <c:v>461.11750000000001</c:v>
                </c:pt>
                <c:pt idx="28317">
                  <c:v>461.11779999999999</c:v>
                </c:pt>
                <c:pt idx="28318">
                  <c:v>461.11799999999999</c:v>
                </c:pt>
                <c:pt idx="28319">
                  <c:v>461.11680000000001</c:v>
                </c:pt>
                <c:pt idx="28320">
                  <c:v>461.11840000000001</c:v>
                </c:pt>
                <c:pt idx="28321">
                  <c:v>461.11840000000001</c:v>
                </c:pt>
                <c:pt idx="28322">
                  <c:v>461.1191</c:v>
                </c:pt>
                <c:pt idx="28323">
                  <c:v>461.11970000000002</c:v>
                </c:pt>
                <c:pt idx="28324">
                  <c:v>461.12099999999998</c:v>
                </c:pt>
                <c:pt idx="28325">
                  <c:v>461.12139999999999</c:v>
                </c:pt>
                <c:pt idx="28326">
                  <c:v>461.12090000000001</c:v>
                </c:pt>
                <c:pt idx="28327">
                  <c:v>461.12</c:v>
                </c:pt>
                <c:pt idx="28328">
                  <c:v>461.11959999999999</c:v>
                </c:pt>
                <c:pt idx="28329">
                  <c:v>461.12200000000001</c:v>
                </c:pt>
                <c:pt idx="28330">
                  <c:v>461.12110000000001</c:v>
                </c:pt>
                <c:pt idx="28331">
                  <c:v>461.12189999999998</c:v>
                </c:pt>
                <c:pt idx="28332">
                  <c:v>461.12240000000003</c:v>
                </c:pt>
                <c:pt idx="28333">
                  <c:v>461.1216</c:v>
                </c:pt>
                <c:pt idx="28334">
                  <c:v>461.12240000000003</c:v>
                </c:pt>
                <c:pt idx="28335">
                  <c:v>461.12220000000002</c:v>
                </c:pt>
                <c:pt idx="28336">
                  <c:v>461.12020000000001</c:v>
                </c:pt>
                <c:pt idx="28337">
                  <c:v>461.12099999999998</c:v>
                </c:pt>
                <c:pt idx="28338">
                  <c:v>461.12279999999998</c:v>
                </c:pt>
                <c:pt idx="28339">
                  <c:v>461.12279999999998</c:v>
                </c:pt>
                <c:pt idx="28340">
                  <c:v>461.1232</c:v>
                </c:pt>
                <c:pt idx="28341">
                  <c:v>461.12299999999999</c:v>
                </c:pt>
                <c:pt idx="28342">
                  <c:v>461.12240000000003</c:v>
                </c:pt>
                <c:pt idx="28343">
                  <c:v>461.1216</c:v>
                </c:pt>
                <c:pt idx="28344">
                  <c:v>461.12310000000002</c:v>
                </c:pt>
                <c:pt idx="28345">
                  <c:v>461.12360000000001</c:v>
                </c:pt>
                <c:pt idx="28346">
                  <c:v>461.12360000000001</c:v>
                </c:pt>
                <c:pt idx="28347">
                  <c:v>461.12439999999998</c:v>
                </c:pt>
                <c:pt idx="28348">
                  <c:v>461.125</c:v>
                </c:pt>
                <c:pt idx="28349">
                  <c:v>461.12610000000001</c:v>
                </c:pt>
                <c:pt idx="28350">
                  <c:v>461.1241</c:v>
                </c:pt>
                <c:pt idx="28351">
                  <c:v>461.12479999999999</c:v>
                </c:pt>
                <c:pt idx="28352">
                  <c:v>461.12529999999998</c:v>
                </c:pt>
                <c:pt idx="28353">
                  <c:v>461.12540000000001</c:v>
                </c:pt>
                <c:pt idx="28354">
                  <c:v>461.12700000000001</c:v>
                </c:pt>
                <c:pt idx="28355">
                  <c:v>461.12599999999998</c:v>
                </c:pt>
                <c:pt idx="28356">
                  <c:v>461.12689999999998</c:v>
                </c:pt>
                <c:pt idx="28357">
                  <c:v>461.1268</c:v>
                </c:pt>
                <c:pt idx="28358">
                  <c:v>461.1284</c:v>
                </c:pt>
                <c:pt idx="28359">
                  <c:v>461.12650000000002</c:v>
                </c:pt>
                <c:pt idx="28360">
                  <c:v>461.12740000000002</c:v>
                </c:pt>
                <c:pt idx="28361">
                  <c:v>461.12689999999998</c:v>
                </c:pt>
                <c:pt idx="28362">
                  <c:v>461.12790000000001</c:v>
                </c:pt>
                <c:pt idx="28363">
                  <c:v>461.12860000000001</c:v>
                </c:pt>
                <c:pt idx="28364">
                  <c:v>461.12880000000001</c:v>
                </c:pt>
                <c:pt idx="28365">
                  <c:v>461.12740000000002</c:v>
                </c:pt>
                <c:pt idx="28366">
                  <c:v>461.12639999999999</c:v>
                </c:pt>
                <c:pt idx="28367">
                  <c:v>461.12740000000002</c:v>
                </c:pt>
                <c:pt idx="28368">
                  <c:v>461.1284</c:v>
                </c:pt>
                <c:pt idx="28369">
                  <c:v>461.12909999999999</c:v>
                </c:pt>
                <c:pt idx="28370">
                  <c:v>461.13060000000002</c:v>
                </c:pt>
                <c:pt idx="28371">
                  <c:v>461.1309</c:v>
                </c:pt>
                <c:pt idx="28372">
                  <c:v>461.13200000000001</c:v>
                </c:pt>
                <c:pt idx="28373">
                  <c:v>461.1309</c:v>
                </c:pt>
                <c:pt idx="28374">
                  <c:v>461.13130000000001</c:v>
                </c:pt>
                <c:pt idx="28375">
                  <c:v>461.13130000000001</c:v>
                </c:pt>
                <c:pt idx="28376">
                  <c:v>461.13069999999999</c:v>
                </c:pt>
                <c:pt idx="28377">
                  <c:v>461.13080000000002</c:v>
                </c:pt>
                <c:pt idx="28378">
                  <c:v>461.13040000000001</c:v>
                </c:pt>
                <c:pt idx="28379">
                  <c:v>461.12979999999999</c:v>
                </c:pt>
                <c:pt idx="28380">
                  <c:v>461.1309</c:v>
                </c:pt>
                <c:pt idx="28381">
                  <c:v>461.1309</c:v>
                </c:pt>
                <c:pt idx="28382">
                  <c:v>461.13139999999999</c:v>
                </c:pt>
                <c:pt idx="28383">
                  <c:v>461.13130000000001</c:v>
                </c:pt>
                <c:pt idx="28384">
                  <c:v>461.13220000000001</c:v>
                </c:pt>
                <c:pt idx="28385">
                  <c:v>461.13310000000001</c:v>
                </c:pt>
                <c:pt idx="28386">
                  <c:v>461.13339999999999</c:v>
                </c:pt>
                <c:pt idx="28387">
                  <c:v>461.13479999999998</c:v>
                </c:pt>
                <c:pt idx="28388">
                  <c:v>461.13479999999998</c:v>
                </c:pt>
                <c:pt idx="28389">
                  <c:v>461.13380000000001</c:v>
                </c:pt>
                <c:pt idx="28390">
                  <c:v>461.13479999999998</c:v>
                </c:pt>
                <c:pt idx="28391">
                  <c:v>461.13529999999997</c:v>
                </c:pt>
                <c:pt idx="28392">
                  <c:v>461.13659999999999</c:v>
                </c:pt>
                <c:pt idx="28393">
                  <c:v>461.13760000000002</c:v>
                </c:pt>
                <c:pt idx="28394">
                  <c:v>461.13639999999998</c:v>
                </c:pt>
                <c:pt idx="28395">
                  <c:v>461.13810000000001</c:v>
                </c:pt>
                <c:pt idx="28396">
                  <c:v>461.13589999999999</c:v>
                </c:pt>
                <c:pt idx="28397">
                  <c:v>461.13740000000001</c:v>
                </c:pt>
                <c:pt idx="28398">
                  <c:v>461.13690000000003</c:v>
                </c:pt>
                <c:pt idx="28399">
                  <c:v>461.13830000000002</c:v>
                </c:pt>
                <c:pt idx="28400">
                  <c:v>461.1386</c:v>
                </c:pt>
                <c:pt idx="28401">
                  <c:v>461.137</c:v>
                </c:pt>
                <c:pt idx="28402">
                  <c:v>461.13720000000001</c:v>
                </c:pt>
                <c:pt idx="28403">
                  <c:v>461.13819999999998</c:v>
                </c:pt>
                <c:pt idx="28404">
                  <c:v>461.13799999999998</c:v>
                </c:pt>
                <c:pt idx="28405">
                  <c:v>461.13920000000002</c:v>
                </c:pt>
                <c:pt idx="28406">
                  <c:v>461.13850000000002</c:v>
                </c:pt>
                <c:pt idx="28407">
                  <c:v>461.1397</c:v>
                </c:pt>
                <c:pt idx="28408">
                  <c:v>461.14</c:v>
                </c:pt>
                <c:pt idx="28409">
                  <c:v>461.1397</c:v>
                </c:pt>
                <c:pt idx="28410">
                  <c:v>461.1404</c:v>
                </c:pt>
                <c:pt idx="28411">
                  <c:v>461.13900000000001</c:v>
                </c:pt>
                <c:pt idx="28412">
                  <c:v>461.14080000000001</c:v>
                </c:pt>
                <c:pt idx="28413">
                  <c:v>461.14080000000001</c:v>
                </c:pt>
                <c:pt idx="28414">
                  <c:v>461.13979999999998</c:v>
                </c:pt>
                <c:pt idx="28415">
                  <c:v>461.13979999999998</c:v>
                </c:pt>
                <c:pt idx="28416">
                  <c:v>461.13869999999997</c:v>
                </c:pt>
                <c:pt idx="28417">
                  <c:v>461.13810000000001</c:v>
                </c:pt>
                <c:pt idx="28418">
                  <c:v>461.14019999999999</c:v>
                </c:pt>
                <c:pt idx="28419">
                  <c:v>461.14100000000002</c:v>
                </c:pt>
                <c:pt idx="28420">
                  <c:v>461.14080000000001</c:v>
                </c:pt>
                <c:pt idx="28421">
                  <c:v>461.14100000000002</c:v>
                </c:pt>
                <c:pt idx="28422">
                  <c:v>461.14120000000003</c:v>
                </c:pt>
                <c:pt idx="28423">
                  <c:v>461.14159999999998</c:v>
                </c:pt>
                <c:pt idx="28424">
                  <c:v>461.14080000000001</c:v>
                </c:pt>
                <c:pt idx="28425">
                  <c:v>461.1422</c:v>
                </c:pt>
                <c:pt idx="28426">
                  <c:v>461.14210000000003</c:v>
                </c:pt>
                <c:pt idx="28427">
                  <c:v>461.14260000000002</c:v>
                </c:pt>
                <c:pt idx="28428">
                  <c:v>461.14280000000002</c:v>
                </c:pt>
                <c:pt idx="28429">
                  <c:v>461.14299999999997</c:v>
                </c:pt>
                <c:pt idx="28430">
                  <c:v>461.14319999999998</c:v>
                </c:pt>
                <c:pt idx="28431">
                  <c:v>461.1422</c:v>
                </c:pt>
                <c:pt idx="28432">
                  <c:v>461.14260000000002</c:v>
                </c:pt>
                <c:pt idx="28433">
                  <c:v>461.14400000000001</c:v>
                </c:pt>
                <c:pt idx="28434">
                  <c:v>461.14400000000001</c:v>
                </c:pt>
                <c:pt idx="28435">
                  <c:v>461.14510000000001</c:v>
                </c:pt>
                <c:pt idx="28436">
                  <c:v>461.14389999999997</c:v>
                </c:pt>
                <c:pt idx="28437">
                  <c:v>461.14389999999997</c:v>
                </c:pt>
                <c:pt idx="28438">
                  <c:v>461.1422</c:v>
                </c:pt>
                <c:pt idx="28439">
                  <c:v>461.14409999999998</c:v>
                </c:pt>
                <c:pt idx="28440">
                  <c:v>461.14499999999998</c:v>
                </c:pt>
                <c:pt idx="28441">
                  <c:v>461.14420000000001</c:v>
                </c:pt>
                <c:pt idx="28442">
                  <c:v>461.14370000000002</c:v>
                </c:pt>
                <c:pt idx="28443">
                  <c:v>461.14400000000001</c:v>
                </c:pt>
                <c:pt idx="28444">
                  <c:v>461.1454</c:v>
                </c:pt>
                <c:pt idx="28445">
                  <c:v>461.1454</c:v>
                </c:pt>
                <c:pt idx="28446">
                  <c:v>461.14580000000001</c:v>
                </c:pt>
                <c:pt idx="28447">
                  <c:v>461.14519999999999</c:v>
                </c:pt>
                <c:pt idx="28448">
                  <c:v>461.14600000000002</c:v>
                </c:pt>
                <c:pt idx="28449">
                  <c:v>461.14609999999999</c:v>
                </c:pt>
                <c:pt idx="28450">
                  <c:v>461.14699999999999</c:v>
                </c:pt>
                <c:pt idx="28451">
                  <c:v>461.14620000000002</c:v>
                </c:pt>
                <c:pt idx="28452">
                  <c:v>461.14640000000003</c:v>
                </c:pt>
                <c:pt idx="28453">
                  <c:v>461.14659999999998</c:v>
                </c:pt>
                <c:pt idx="28454">
                  <c:v>461.14679999999998</c:v>
                </c:pt>
                <c:pt idx="28455">
                  <c:v>461.1481</c:v>
                </c:pt>
                <c:pt idx="28456">
                  <c:v>461.14760000000001</c:v>
                </c:pt>
                <c:pt idx="28457">
                  <c:v>461.14890000000003</c:v>
                </c:pt>
                <c:pt idx="28458">
                  <c:v>461.14800000000002</c:v>
                </c:pt>
                <c:pt idx="28459">
                  <c:v>461.14819999999997</c:v>
                </c:pt>
                <c:pt idx="28460">
                  <c:v>461.14850000000001</c:v>
                </c:pt>
                <c:pt idx="28461">
                  <c:v>461.14879999999999</c:v>
                </c:pt>
                <c:pt idx="28462">
                  <c:v>461.14960000000002</c:v>
                </c:pt>
                <c:pt idx="28463">
                  <c:v>461.14890000000003</c:v>
                </c:pt>
                <c:pt idx="28464">
                  <c:v>461.14929999999998</c:v>
                </c:pt>
                <c:pt idx="28465">
                  <c:v>461.14980000000003</c:v>
                </c:pt>
                <c:pt idx="28466">
                  <c:v>461.1497</c:v>
                </c:pt>
                <c:pt idx="28467">
                  <c:v>461.15120000000002</c:v>
                </c:pt>
                <c:pt idx="28468">
                  <c:v>461.15</c:v>
                </c:pt>
                <c:pt idx="28469">
                  <c:v>461.14980000000003</c:v>
                </c:pt>
                <c:pt idx="28470">
                  <c:v>461.15100000000001</c:v>
                </c:pt>
                <c:pt idx="28471">
                  <c:v>461.15159999999997</c:v>
                </c:pt>
                <c:pt idx="28472">
                  <c:v>461.15159999999997</c:v>
                </c:pt>
                <c:pt idx="28473">
                  <c:v>461.15069999999997</c:v>
                </c:pt>
                <c:pt idx="28474">
                  <c:v>461.15320000000003</c:v>
                </c:pt>
                <c:pt idx="28475">
                  <c:v>461.15260000000001</c:v>
                </c:pt>
                <c:pt idx="28476">
                  <c:v>461.15390000000002</c:v>
                </c:pt>
                <c:pt idx="28477">
                  <c:v>461.15260000000001</c:v>
                </c:pt>
                <c:pt idx="28478">
                  <c:v>461.15190000000001</c:v>
                </c:pt>
                <c:pt idx="28479">
                  <c:v>461.15289999999999</c:v>
                </c:pt>
                <c:pt idx="28480">
                  <c:v>461.15109999999999</c:v>
                </c:pt>
                <c:pt idx="28481">
                  <c:v>461.1524</c:v>
                </c:pt>
                <c:pt idx="28482">
                  <c:v>461.15379999999999</c:v>
                </c:pt>
                <c:pt idx="28483">
                  <c:v>461.15390000000002</c:v>
                </c:pt>
                <c:pt idx="28484">
                  <c:v>461.1542</c:v>
                </c:pt>
                <c:pt idx="28485">
                  <c:v>461.15460000000002</c:v>
                </c:pt>
                <c:pt idx="28486">
                  <c:v>461.15410000000003</c:v>
                </c:pt>
                <c:pt idx="28487">
                  <c:v>461.15620000000001</c:v>
                </c:pt>
                <c:pt idx="28488">
                  <c:v>461.15699999999998</c:v>
                </c:pt>
                <c:pt idx="28489">
                  <c:v>461.15600000000001</c:v>
                </c:pt>
                <c:pt idx="28490">
                  <c:v>461.1574</c:v>
                </c:pt>
                <c:pt idx="28491">
                  <c:v>461.15600000000001</c:v>
                </c:pt>
                <c:pt idx="28492">
                  <c:v>461.15539999999999</c:v>
                </c:pt>
                <c:pt idx="28493">
                  <c:v>461.1558</c:v>
                </c:pt>
                <c:pt idx="28494">
                  <c:v>461.15679999999998</c:v>
                </c:pt>
                <c:pt idx="28495">
                  <c:v>461.15699999999998</c:v>
                </c:pt>
                <c:pt idx="28496">
                  <c:v>461.15600000000001</c:v>
                </c:pt>
                <c:pt idx="28497">
                  <c:v>461.15699999999998</c:v>
                </c:pt>
                <c:pt idx="28498">
                  <c:v>461.15809999999999</c:v>
                </c:pt>
                <c:pt idx="28499">
                  <c:v>461.1592</c:v>
                </c:pt>
                <c:pt idx="28500">
                  <c:v>461.15789999999998</c:v>
                </c:pt>
                <c:pt idx="28501">
                  <c:v>461.1574</c:v>
                </c:pt>
                <c:pt idx="28502">
                  <c:v>461.15789999999998</c:v>
                </c:pt>
                <c:pt idx="28503">
                  <c:v>461.15750000000003</c:v>
                </c:pt>
                <c:pt idx="28504">
                  <c:v>461.15789999999998</c:v>
                </c:pt>
                <c:pt idx="28505">
                  <c:v>461.15780000000001</c:v>
                </c:pt>
                <c:pt idx="28506">
                  <c:v>461.15879999999999</c:v>
                </c:pt>
                <c:pt idx="28507">
                  <c:v>461.15980000000002</c:v>
                </c:pt>
                <c:pt idx="28508">
                  <c:v>461.16079999999999</c:v>
                </c:pt>
                <c:pt idx="28509">
                  <c:v>461.15910000000002</c:v>
                </c:pt>
                <c:pt idx="28510">
                  <c:v>461.15980000000002</c:v>
                </c:pt>
                <c:pt idx="28511">
                  <c:v>461.16039999999998</c:v>
                </c:pt>
                <c:pt idx="28512">
                  <c:v>461.1601</c:v>
                </c:pt>
                <c:pt idx="28513">
                  <c:v>461.161</c:v>
                </c:pt>
                <c:pt idx="28514">
                  <c:v>461.1617</c:v>
                </c:pt>
                <c:pt idx="28515">
                  <c:v>461.16219999999998</c:v>
                </c:pt>
                <c:pt idx="28516">
                  <c:v>461.1628</c:v>
                </c:pt>
                <c:pt idx="28517">
                  <c:v>461.1628</c:v>
                </c:pt>
                <c:pt idx="28518">
                  <c:v>461.1635</c:v>
                </c:pt>
                <c:pt idx="28519">
                  <c:v>461.16320000000002</c:v>
                </c:pt>
                <c:pt idx="28520">
                  <c:v>461.16379999999998</c:v>
                </c:pt>
                <c:pt idx="28521">
                  <c:v>461.16399999999999</c:v>
                </c:pt>
                <c:pt idx="28522">
                  <c:v>461.16300000000001</c:v>
                </c:pt>
                <c:pt idx="28523">
                  <c:v>461.16430000000003</c:v>
                </c:pt>
                <c:pt idx="28524">
                  <c:v>461.16379999999998</c:v>
                </c:pt>
                <c:pt idx="28525">
                  <c:v>461.16199999999998</c:v>
                </c:pt>
                <c:pt idx="28526">
                  <c:v>461.16480000000001</c:v>
                </c:pt>
                <c:pt idx="28527">
                  <c:v>461.16419999999999</c:v>
                </c:pt>
                <c:pt idx="28528">
                  <c:v>461.16359999999997</c:v>
                </c:pt>
                <c:pt idx="28529">
                  <c:v>461.16399999999999</c:v>
                </c:pt>
                <c:pt idx="28530">
                  <c:v>461.16460000000001</c:v>
                </c:pt>
                <c:pt idx="28531">
                  <c:v>461.16410000000002</c:v>
                </c:pt>
                <c:pt idx="28532">
                  <c:v>461.16629999999998</c:v>
                </c:pt>
                <c:pt idx="28533">
                  <c:v>461.16520000000003</c:v>
                </c:pt>
                <c:pt idx="28534">
                  <c:v>461.16739999999999</c:v>
                </c:pt>
                <c:pt idx="28535">
                  <c:v>461.16680000000002</c:v>
                </c:pt>
                <c:pt idx="28536">
                  <c:v>461.16660000000002</c:v>
                </c:pt>
                <c:pt idx="28537">
                  <c:v>461.16739999999999</c:v>
                </c:pt>
                <c:pt idx="28538">
                  <c:v>461.16820000000001</c:v>
                </c:pt>
                <c:pt idx="28539">
                  <c:v>461.16640000000001</c:v>
                </c:pt>
                <c:pt idx="28540">
                  <c:v>461.16699999999997</c:v>
                </c:pt>
                <c:pt idx="28541">
                  <c:v>461.16759999999999</c:v>
                </c:pt>
                <c:pt idx="28542">
                  <c:v>461.16660000000002</c:v>
                </c:pt>
                <c:pt idx="28543">
                  <c:v>461.16750000000002</c:v>
                </c:pt>
                <c:pt idx="28544">
                  <c:v>461.16669999999999</c:v>
                </c:pt>
                <c:pt idx="28545">
                  <c:v>461.16759999999999</c:v>
                </c:pt>
                <c:pt idx="28546">
                  <c:v>461.16660000000002</c:v>
                </c:pt>
                <c:pt idx="28547">
                  <c:v>461.16739999999999</c:v>
                </c:pt>
                <c:pt idx="28548">
                  <c:v>461.16820000000001</c:v>
                </c:pt>
                <c:pt idx="28549">
                  <c:v>461.16879999999998</c:v>
                </c:pt>
                <c:pt idx="28550">
                  <c:v>461.1687</c:v>
                </c:pt>
                <c:pt idx="28551">
                  <c:v>461.16879999999998</c:v>
                </c:pt>
                <c:pt idx="28552">
                  <c:v>461.16820000000001</c:v>
                </c:pt>
                <c:pt idx="28553">
                  <c:v>461.16899999999998</c:v>
                </c:pt>
                <c:pt idx="28554">
                  <c:v>461.1694</c:v>
                </c:pt>
                <c:pt idx="28555">
                  <c:v>461.17090000000002</c:v>
                </c:pt>
                <c:pt idx="28556">
                  <c:v>461.16989999999998</c:v>
                </c:pt>
                <c:pt idx="28557">
                  <c:v>461.1705</c:v>
                </c:pt>
                <c:pt idx="28558">
                  <c:v>461.17090000000002</c:v>
                </c:pt>
                <c:pt idx="28559">
                  <c:v>461.17090000000002</c:v>
                </c:pt>
                <c:pt idx="28560">
                  <c:v>461.17149999999998</c:v>
                </c:pt>
                <c:pt idx="28561">
                  <c:v>461.1712</c:v>
                </c:pt>
                <c:pt idx="28562">
                  <c:v>461.1721</c:v>
                </c:pt>
                <c:pt idx="28563">
                  <c:v>461.17239999999998</c:v>
                </c:pt>
                <c:pt idx="28564">
                  <c:v>461.17380000000003</c:v>
                </c:pt>
                <c:pt idx="28565">
                  <c:v>461.17419999999998</c:v>
                </c:pt>
                <c:pt idx="28566">
                  <c:v>461.17200000000003</c:v>
                </c:pt>
                <c:pt idx="28567">
                  <c:v>461.17259999999999</c:v>
                </c:pt>
                <c:pt idx="28568">
                  <c:v>461.17469999999997</c:v>
                </c:pt>
                <c:pt idx="28569">
                  <c:v>461.1739</c:v>
                </c:pt>
                <c:pt idx="28570">
                  <c:v>461.17410000000001</c:v>
                </c:pt>
                <c:pt idx="28571">
                  <c:v>461.17599999999999</c:v>
                </c:pt>
                <c:pt idx="28572">
                  <c:v>461.17660000000001</c:v>
                </c:pt>
                <c:pt idx="28573">
                  <c:v>461.17630000000003</c:v>
                </c:pt>
                <c:pt idx="28574">
                  <c:v>461.1782</c:v>
                </c:pt>
                <c:pt idx="28575">
                  <c:v>461.17809999999997</c:v>
                </c:pt>
                <c:pt idx="28576">
                  <c:v>461.1773</c:v>
                </c:pt>
                <c:pt idx="28577">
                  <c:v>461.17669999999998</c:v>
                </c:pt>
                <c:pt idx="28578">
                  <c:v>461.17680000000001</c:v>
                </c:pt>
                <c:pt idx="28579">
                  <c:v>461.1782</c:v>
                </c:pt>
                <c:pt idx="28580">
                  <c:v>461.17759999999998</c:v>
                </c:pt>
                <c:pt idx="28581">
                  <c:v>461.178</c:v>
                </c:pt>
                <c:pt idx="28582">
                  <c:v>461.17739999999998</c:v>
                </c:pt>
                <c:pt idx="28583">
                  <c:v>461.17669999999998</c:v>
                </c:pt>
                <c:pt idx="28584">
                  <c:v>461.17660000000001</c:v>
                </c:pt>
                <c:pt idx="28585">
                  <c:v>461.17720000000003</c:v>
                </c:pt>
                <c:pt idx="28586">
                  <c:v>461.17669999999998</c:v>
                </c:pt>
                <c:pt idx="28587">
                  <c:v>461.17660000000001</c:v>
                </c:pt>
                <c:pt idx="28588">
                  <c:v>461.17669999999998</c:v>
                </c:pt>
                <c:pt idx="28589">
                  <c:v>461.17750000000001</c:v>
                </c:pt>
                <c:pt idx="28590">
                  <c:v>461.17880000000002</c:v>
                </c:pt>
                <c:pt idx="28591">
                  <c:v>461.178</c:v>
                </c:pt>
                <c:pt idx="28592">
                  <c:v>461.17849999999999</c:v>
                </c:pt>
                <c:pt idx="28593">
                  <c:v>461.17970000000003</c:v>
                </c:pt>
                <c:pt idx="28594">
                  <c:v>461.17910000000001</c:v>
                </c:pt>
                <c:pt idx="28595">
                  <c:v>461.17880000000002</c:v>
                </c:pt>
                <c:pt idx="28596">
                  <c:v>461.17860000000002</c:v>
                </c:pt>
                <c:pt idx="28597">
                  <c:v>461.18020000000001</c:v>
                </c:pt>
                <c:pt idx="28598">
                  <c:v>461.1814</c:v>
                </c:pt>
                <c:pt idx="28599">
                  <c:v>461.18200000000002</c:v>
                </c:pt>
                <c:pt idx="28600">
                  <c:v>461.1816</c:v>
                </c:pt>
                <c:pt idx="28601">
                  <c:v>461.18239999999997</c:v>
                </c:pt>
                <c:pt idx="28602">
                  <c:v>461.1825</c:v>
                </c:pt>
                <c:pt idx="28603">
                  <c:v>461.18360000000001</c:v>
                </c:pt>
                <c:pt idx="28604">
                  <c:v>461.18540000000002</c:v>
                </c:pt>
                <c:pt idx="28605">
                  <c:v>461.1866</c:v>
                </c:pt>
                <c:pt idx="28606">
                  <c:v>461.18819999999999</c:v>
                </c:pt>
                <c:pt idx="28607">
                  <c:v>461.18889999999999</c:v>
                </c:pt>
                <c:pt idx="28608">
                  <c:v>461.18680000000001</c:v>
                </c:pt>
                <c:pt idx="28609">
                  <c:v>461.1866</c:v>
                </c:pt>
                <c:pt idx="28610">
                  <c:v>461.18639999999999</c:v>
                </c:pt>
                <c:pt idx="28611">
                  <c:v>461.18799999999999</c:v>
                </c:pt>
                <c:pt idx="28612">
                  <c:v>461.18869999999998</c:v>
                </c:pt>
                <c:pt idx="28613">
                  <c:v>461.18959999999998</c:v>
                </c:pt>
                <c:pt idx="28614">
                  <c:v>461.18959999999998</c:v>
                </c:pt>
                <c:pt idx="28615">
                  <c:v>461.1884</c:v>
                </c:pt>
                <c:pt idx="28616">
                  <c:v>461.18889999999999</c:v>
                </c:pt>
                <c:pt idx="28617">
                  <c:v>461.18770000000001</c:v>
                </c:pt>
                <c:pt idx="28618">
                  <c:v>461.18920000000003</c:v>
                </c:pt>
                <c:pt idx="28619">
                  <c:v>461.18819999999999</c:v>
                </c:pt>
                <c:pt idx="28620">
                  <c:v>461.1884</c:v>
                </c:pt>
                <c:pt idx="28621">
                  <c:v>461.18889999999999</c:v>
                </c:pt>
                <c:pt idx="28622">
                  <c:v>461.1891</c:v>
                </c:pt>
                <c:pt idx="28623">
                  <c:v>461.19</c:v>
                </c:pt>
                <c:pt idx="28624">
                  <c:v>461.19</c:v>
                </c:pt>
                <c:pt idx="28625">
                  <c:v>461.18979999999999</c:v>
                </c:pt>
                <c:pt idx="28626">
                  <c:v>461.19080000000002</c:v>
                </c:pt>
                <c:pt idx="28627">
                  <c:v>461.19099999999997</c:v>
                </c:pt>
                <c:pt idx="28628">
                  <c:v>461.19110000000001</c:v>
                </c:pt>
                <c:pt idx="28629">
                  <c:v>461.19299999999998</c:v>
                </c:pt>
                <c:pt idx="28630">
                  <c:v>461.19299999999998</c:v>
                </c:pt>
                <c:pt idx="28631">
                  <c:v>461.19400000000002</c:v>
                </c:pt>
                <c:pt idx="28632">
                  <c:v>461.19459999999998</c:v>
                </c:pt>
                <c:pt idx="28633">
                  <c:v>461.19499999999999</c:v>
                </c:pt>
                <c:pt idx="28634">
                  <c:v>461.19439999999997</c:v>
                </c:pt>
                <c:pt idx="28635">
                  <c:v>461.19670000000002</c:v>
                </c:pt>
                <c:pt idx="28636">
                  <c:v>461.19830000000002</c:v>
                </c:pt>
                <c:pt idx="28637">
                  <c:v>461.19779999999997</c:v>
                </c:pt>
                <c:pt idx="28638">
                  <c:v>461.19779999999997</c:v>
                </c:pt>
                <c:pt idx="28639">
                  <c:v>461.19929999999999</c:v>
                </c:pt>
                <c:pt idx="28640">
                  <c:v>461.2004</c:v>
                </c:pt>
                <c:pt idx="28641">
                  <c:v>461.2004</c:v>
                </c:pt>
                <c:pt idx="28642">
                  <c:v>461.20119999999997</c:v>
                </c:pt>
                <c:pt idx="28643">
                  <c:v>461.20310000000001</c:v>
                </c:pt>
                <c:pt idx="28644">
                  <c:v>461.20319999999998</c:v>
                </c:pt>
                <c:pt idx="28645">
                  <c:v>461.20319999999998</c:v>
                </c:pt>
                <c:pt idx="28646">
                  <c:v>461.20440000000002</c:v>
                </c:pt>
                <c:pt idx="28647">
                  <c:v>461.2056</c:v>
                </c:pt>
                <c:pt idx="28648">
                  <c:v>461.20589999999999</c:v>
                </c:pt>
                <c:pt idx="28649">
                  <c:v>461.20580000000001</c:v>
                </c:pt>
                <c:pt idx="28650">
                  <c:v>461.20620000000002</c:v>
                </c:pt>
                <c:pt idx="28651">
                  <c:v>461.20650000000001</c:v>
                </c:pt>
                <c:pt idx="28652">
                  <c:v>461.20830000000001</c:v>
                </c:pt>
                <c:pt idx="28653">
                  <c:v>461.20839999999998</c:v>
                </c:pt>
                <c:pt idx="28654">
                  <c:v>461.20929999999998</c:v>
                </c:pt>
                <c:pt idx="28655">
                  <c:v>461.21100000000001</c:v>
                </c:pt>
                <c:pt idx="28656">
                  <c:v>461.21069999999997</c:v>
                </c:pt>
                <c:pt idx="28657">
                  <c:v>461.21089999999998</c:v>
                </c:pt>
                <c:pt idx="28658">
                  <c:v>461.20940000000002</c:v>
                </c:pt>
                <c:pt idx="28659">
                  <c:v>461.21120000000002</c:v>
                </c:pt>
                <c:pt idx="28660">
                  <c:v>461.2122</c:v>
                </c:pt>
                <c:pt idx="28661">
                  <c:v>461.21260000000001</c:v>
                </c:pt>
                <c:pt idx="28662">
                  <c:v>461.21199999999999</c:v>
                </c:pt>
                <c:pt idx="28663">
                  <c:v>461.21280000000002</c:v>
                </c:pt>
                <c:pt idx="28664">
                  <c:v>461.21249999999998</c:v>
                </c:pt>
                <c:pt idx="28665">
                  <c:v>461.21230000000003</c:v>
                </c:pt>
                <c:pt idx="28666">
                  <c:v>461.21269999999998</c:v>
                </c:pt>
                <c:pt idx="28667">
                  <c:v>461.214</c:v>
                </c:pt>
                <c:pt idx="28668">
                  <c:v>461.21440000000001</c:v>
                </c:pt>
                <c:pt idx="28669">
                  <c:v>461.214</c:v>
                </c:pt>
                <c:pt idx="28670">
                  <c:v>461.21339999999998</c:v>
                </c:pt>
                <c:pt idx="28671">
                  <c:v>461.21460000000002</c:v>
                </c:pt>
                <c:pt idx="28672">
                  <c:v>461.21640000000002</c:v>
                </c:pt>
                <c:pt idx="28673">
                  <c:v>461.21539999999999</c:v>
                </c:pt>
                <c:pt idx="28674">
                  <c:v>461.21339999999998</c:v>
                </c:pt>
                <c:pt idx="28675">
                  <c:v>461.21530000000001</c:v>
                </c:pt>
                <c:pt idx="28676">
                  <c:v>461.21519999999998</c:v>
                </c:pt>
                <c:pt idx="28677">
                  <c:v>461.21539999999999</c:v>
                </c:pt>
                <c:pt idx="28678">
                  <c:v>461.21440000000001</c:v>
                </c:pt>
                <c:pt idx="28679">
                  <c:v>461.21499999999997</c:v>
                </c:pt>
                <c:pt idx="28680">
                  <c:v>461.21679999999998</c:v>
                </c:pt>
                <c:pt idx="28681">
                  <c:v>461.21780000000001</c:v>
                </c:pt>
                <c:pt idx="28682">
                  <c:v>461.21679999999998</c:v>
                </c:pt>
                <c:pt idx="28683">
                  <c:v>461.2176</c:v>
                </c:pt>
                <c:pt idx="28684">
                  <c:v>461.2176</c:v>
                </c:pt>
                <c:pt idx="28685">
                  <c:v>461.21620000000001</c:v>
                </c:pt>
                <c:pt idx="28686">
                  <c:v>461.21780000000001</c:v>
                </c:pt>
                <c:pt idx="28687">
                  <c:v>461.21589999999998</c:v>
                </c:pt>
                <c:pt idx="28688">
                  <c:v>461.21780000000001</c:v>
                </c:pt>
                <c:pt idx="28689">
                  <c:v>461.21780000000001</c:v>
                </c:pt>
                <c:pt idx="28690">
                  <c:v>461.21839999999997</c:v>
                </c:pt>
                <c:pt idx="28691">
                  <c:v>461.22059999999999</c:v>
                </c:pt>
                <c:pt idx="28692">
                  <c:v>461.22149999999999</c:v>
                </c:pt>
                <c:pt idx="28693">
                  <c:v>461.22190000000001</c:v>
                </c:pt>
                <c:pt idx="28694">
                  <c:v>461.22219999999999</c:v>
                </c:pt>
                <c:pt idx="28695">
                  <c:v>461.22199999999998</c:v>
                </c:pt>
                <c:pt idx="28696">
                  <c:v>461.22379999999998</c:v>
                </c:pt>
                <c:pt idx="28697">
                  <c:v>461.22269999999997</c:v>
                </c:pt>
                <c:pt idx="28698">
                  <c:v>461.22190000000001</c:v>
                </c:pt>
                <c:pt idx="28699">
                  <c:v>461.22179999999997</c:v>
                </c:pt>
                <c:pt idx="28700">
                  <c:v>461.22219999999999</c:v>
                </c:pt>
                <c:pt idx="28701">
                  <c:v>461.22300000000001</c:v>
                </c:pt>
                <c:pt idx="28702">
                  <c:v>461.22340000000003</c:v>
                </c:pt>
                <c:pt idx="28703">
                  <c:v>461.22219999999999</c:v>
                </c:pt>
                <c:pt idx="28704">
                  <c:v>461.22399999999999</c:v>
                </c:pt>
                <c:pt idx="28705">
                  <c:v>461.22379999999998</c:v>
                </c:pt>
                <c:pt idx="28706">
                  <c:v>461.22410000000002</c:v>
                </c:pt>
                <c:pt idx="28707">
                  <c:v>461.22359999999998</c:v>
                </c:pt>
                <c:pt idx="28708">
                  <c:v>461.226</c:v>
                </c:pt>
                <c:pt idx="28709">
                  <c:v>461.22500000000002</c:v>
                </c:pt>
                <c:pt idx="28710">
                  <c:v>461.2244</c:v>
                </c:pt>
                <c:pt idx="28711">
                  <c:v>461.2253</c:v>
                </c:pt>
                <c:pt idx="28712">
                  <c:v>461.226</c:v>
                </c:pt>
                <c:pt idx="28713">
                  <c:v>461.22460000000001</c:v>
                </c:pt>
                <c:pt idx="28714">
                  <c:v>461.2278</c:v>
                </c:pt>
                <c:pt idx="28715">
                  <c:v>461.2276</c:v>
                </c:pt>
                <c:pt idx="28716">
                  <c:v>461.22879999999998</c:v>
                </c:pt>
                <c:pt idx="28717">
                  <c:v>461.22910000000002</c:v>
                </c:pt>
                <c:pt idx="28718">
                  <c:v>461.22800000000001</c:v>
                </c:pt>
                <c:pt idx="28719">
                  <c:v>461.22719999999998</c:v>
                </c:pt>
                <c:pt idx="28720">
                  <c:v>461.22800000000001</c:v>
                </c:pt>
                <c:pt idx="28721">
                  <c:v>461.22859999999997</c:v>
                </c:pt>
                <c:pt idx="28722">
                  <c:v>461.2278</c:v>
                </c:pt>
                <c:pt idx="28723">
                  <c:v>461.22750000000002</c:v>
                </c:pt>
                <c:pt idx="28724">
                  <c:v>461.22719999999998</c:v>
                </c:pt>
                <c:pt idx="28725">
                  <c:v>461.22890000000001</c:v>
                </c:pt>
                <c:pt idx="28726">
                  <c:v>461.22919999999999</c:v>
                </c:pt>
                <c:pt idx="28727">
                  <c:v>461.22910000000002</c:v>
                </c:pt>
                <c:pt idx="28728">
                  <c:v>461.23020000000002</c:v>
                </c:pt>
                <c:pt idx="28729">
                  <c:v>461.23</c:v>
                </c:pt>
                <c:pt idx="28730">
                  <c:v>461.23129999999998</c:v>
                </c:pt>
                <c:pt idx="28731">
                  <c:v>461.23250000000002</c:v>
                </c:pt>
                <c:pt idx="28732">
                  <c:v>461.233</c:v>
                </c:pt>
                <c:pt idx="28733">
                  <c:v>461.23219999999998</c:v>
                </c:pt>
                <c:pt idx="28734">
                  <c:v>461.23250000000002</c:v>
                </c:pt>
                <c:pt idx="28735">
                  <c:v>461.23329999999999</c:v>
                </c:pt>
                <c:pt idx="28736">
                  <c:v>461.23410000000001</c:v>
                </c:pt>
                <c:pt idx="28737">
                  <c:v>461.23360000000002</c:v>
                </c:pt>
                <c:pt idx="28738">
                  <c:v>461.23360000000002</c:v>
                </c:pt>
                <c:pt idx="28739">
                  <c:v>461.23390000000001</c:v>
                </c:pt>
                <c:pt idx="28740">
                  <c:v>461.23349999999999</c:v>
                </c:pt>
                <c:pt idx="28741">
                  <c:v>461.2346</c:v>
                </c:pt>
                <c:pt idx="28742">
                  <c:v>461.23439999999999</c:v>
                </c:pt>
                <c:pt idx="28743">
                  <c:v>461.23579999999998</c:v>
                </c:pt>
                <c:pt idx="28744">
                  <c:v>461.23500000000001</c:v>
                </c:pt>
                <c:pt idx="28745">
                  <c:v>461.23610000000002</c:v>
                </c:pt>
                <c:pt idx="28746">
                  <c:v>461.23559999999998</c:v>
                </c:pt>
                <c:pt idx="28747">
                  <c:v>461.23680000000002</c:v>
                </c:pt>
                <c:pt idx="28748">
                  <c:v>461.23579999999998</c:v>
                </c:pt>
                <c:pt idx="28749">
                  <c:v>461.23779999999999</c:v>
                </c:pt>
                <c:pt idx="28750">
                  <c:v>461.23759999999999</c:v>
                </c:pt>
                <c:pt idx="28751">
                  <c:v>461.23689999999999</c:v>
                </c:pt>
                <c:pt idx="28752">
                  <c:v>461.23869999999999</c:v>
                </c:pt>
                <c:pt idx="28753">
                  <c:v>461.23829999999998</c:v>
                </c:pt>
                <c:pt idx="28754">
                  <c:v>461.23660000000001</c:v>
                </c:pt>
                <c:pt idx="28755">
                  <c:v>461.238</c:v>
                </c:pt>
                <c:pt idx="28756">
                  <c:v>461.238</c:v>
                </c:pt>
                <c:pt idx="28757">
                  <c:v>461.23829999999998</c:v>
                </c:pt>
                <c:pt idx="28758">
                  <c:v>461.23840000000001</c:v>
                </c:pt>
                <c:pt idx="28759">
                  <c:v>461.23939999999999</c:v>
                </c:pt>
                <c:pt idx="28760">
                  <c:v>461.2389</c:v>
                </c:pt>
                <c:pt idx="28761">
                  <c:v>461.23939999999999</c:v>
                </c:pt>
                <c:pt idx="28762">
                  <c:v>461.23899999999998</c:v>
                </c:pt>
                <c:pt idx="28763">
                  <c:v>461.24</c:v>
                </c:pt>
                <c:pt idx="28764">
                  <c:v>461.2396</c:v>
                </c:pt>
                <c:pt idx="28765">
                  <c:v>461.24</c:v>
                </c:pt>
                <c:pt idx="28766">
                  <c:v>461.2398</c:v>
                </c:pt>
                <c:pt idx="28767">
                  <c:v>461.24059999999997</c:v>
                </c:pt>
                <c:pt idx="28768">
                  <c:v>461.24149999999997</c:v>
                </c:pt>
                <c:pt idx="28769">
                  <c:v>461.24160000000001</c:v>
                </c:pt>
                <c:pt idx="28770">
                  <c:v>461.24160000000001</c:v>
                </c:pt>
                <c:pt idx="28771">
                  <c:v>461.24160000000001</c:v>
                </c:pt>
                <c:pt idx="28772">
                  <c:v>461.24239999999998</c:v>
                </c:pt>
                <c:pt idx="28773">
                  <c:v>461.24180000000001</c:v>
                </c:pt>
                <c:pt idx="28774">
                  <c:v>461.24279999999999</c:v>
                </c:pt>
                <c:pt idx="28775">
                  <c:v>461.24310000000003</c:v>
                </c:pt>
                <c:pt idx="28776">
                  <c:v>461.24310000000003</c:v>
                </c:pt>
                <c:pt idx="28777">
                  <c:v>461.24160000000001</c:v>
                </c:pt>
                <c:pt idx="28778">
                  <c:v>461.24209999999999</c:v>
                </c:pt>
                <c:pt idx="28779">
                  <c:v>461.24119999999999</c:v>
                </c:pt>
                <c:pt idx="28780">
                  <c:v>461.24200000000002</c:v>
                </c:pt>
                <c:pt idx="28781">
                  <c:v>461.24360000000001</c:v>
                </c:pt>
                <c:pt idx="28782">
                  <c:v>461.2432</c:v>
                </c:pt>
                <c:pt idx="28783">
                  <c:v>461.24360000000001</c:v>
                </c:pt>
                <c:pt idx="28784">
                  <c:v>461.24430000000001</c:v>
                </c:pt>
                <c:pt idx="28785">
                  <c:v>461.24400000000003</c:v>
                </c:pt>
                <c:pt idx="28786">
                  <c:v>461.24400000000003</c:v>
                </c:pt>
                <c:pt idx="28787">
                  <c:v>461.24470000000002</c:v>
                </c:pt>
                <c:pt idx="28788">
                  <c:v>461.24419999999998</c:v>
                </c:pt>
                <c:pt idx="28789">
                  <c:v>461.24450000000002</c:v>
                </c:pt>
                <c:pt idx="28790">
                  <c:v>461.24430000000001</c:v>
                </c:pt>
                <c:pt idx="28791">
                  <c:v>461.2457</c:v>
                </c:pt>
                <c:pt idx="28792">
                  <c:v>461.24329999999998</c:v>
                </c:pt>
                <c:pt idx="28793">
                  <c:v>461.24450000000002</c:v>
                </c:pt>
                <c:pt idx="28794">
                  <c:v>461.24560000000002</c:v>
                </c:pt>
                <c:pt idx="28795">
                  <c:v>461.24720000000002</c:v>
                </c:pt>
                <c:pt idx="28796">
                  <c:v>461.24669999999998</c:v>
                </c:pt>
                <c:pt idx="28797">
                  <c:v>461.24799999999999</c:v>
                </c:pt>
                <c:pt idx="28798">
                  <c:v>461.2475</c:v>
                </c:pt>
                <c:pt idx="28799">
                  <c:v>461.24759999999998</c:v>
                </c:pt>
                <c:pt idx="28800">
                  <c:v>461.24889999999999</c:v>
                </c:pt>
                <c:pt idx="28801">
                  <c:v>461.2484</c:v>
                </c:pt>
                <c:pt idx="28802">
                  <c:v>461.24970000000002</c:v>
                </c:pt>
                <c:pt idx="28803">
                  <c:v>461.25</c:v>
                </c:pt>
                <c:pt idx="28804">
                  <c:v>461.25119999999998</c:v>
                </c:pt>
                <c:pt idx="28805">
                  <c:v>461.25029999999998</c:v>
                </c:pt>
                <c:pt idx="28806">
                  <c:v>461.25</c:v>
                </c:pt>
                <c:pt idx="28807">
                  <c:v>461.24939999999998</c:v>
                </c:pt>
                <c:pt idx="28808">
                  <c:v>461.25110000000001</c:v>
                </c:pt>
                <c:pt idx="28809">
                  <c:v>461.25069999999999</c:v>
                </c:pt>
                <c:pt idx="28810">
                  <c:v>461.25119999999998</c:v>
                </c:pt>
                <c:pt idx="28811">
                  <c:v>461.25220000000002</c:v>
                </c:pt>
                <c:pt idx="28812">
                  <c:v>461.25189999999998</c:v>
                </c:pt>
                <c:pt idx="28813">
                  <c:v>461.25110000000001</c:v>
                </c:pt>
                <c:pt idx="28814">
                  <c:v>461.25119999999998</c:v>
                </c:pt>
                <c:pt idx="28815">
                  <c:v>461.25080000000003</c:v>
                </c:pt>
                <c:pt idx="28816">
                  <c:v>461.25069999999999</c:v>
                </c:pt>
                <c:pt idx="28817">
                  <c:v>461.24900000000002</c:v>
                </c:pt>
                <c:pt idx="28818">
                  <c:v>461.24979999999999</c:v>
                </c:pt>
                <c:pt idx="28819">
                  <c:v>461.25080000000003</c:v>
                </c:pt>
                <c:pt idx="28820">
                  <c:v>461.2516</c:v>
                </c:pt>
                <c:pt idx="28821">
                  <c:v>461.25240000000002</c:v>
                </c:pt>
                <c:pt idx="28822">
                  <c:v>461.25279999999998</c:v>
                </c:pt>
                <c:pt idx="28823">
                  <c:v>461.25299999999999</c:v>
                </c:pt>
                <c:pt idx="28824">
                  <c:v>461.25279999999998</c:v>
                </c:pt>
                <c:pt idx="28825">
                  <c:v>461.25420000000003</c:v>
                </c:pt>
                <c:pt idx="28826">
                  <c:v>461.25420000000003</c:v>
                </c:pt>
                <c:pt idx="28827">
                  <c:v>461.25369999999998</c:v>
                </c:pt>
                <c:pt idx="28828">
                  <c:v>461.25349999999997</c:v>
                </c:pt>
                <c:pt idx="28829">
                  <c:v>461.25439999999998</c:v>
                </c:pt>
                <c:pt idx="28830">
                  <c:v>461.25439999999998</c:v>
                </c:pt>
                <c:pt idx="28831">
                  <c:v>461.2543</c:v>
                </c:pt>
                <c:pt idx="28832">
                  <c:v>461.25409999999999</c:v>
                </c:pt>
                <c:pt idx="28833">
                  <c:v>461.25369999999998</c:v>
                </c:pt>
                <c:pt idx="28834">
                  <c:v>461.25409999999999</c:v>
                </c:pt>
                <c:pt idx="28835">
                  <c:v>461.25510000000003</c:v>
                </c:pt>
                <c:pt idx="28836">
                  <c:v>461.25529999999998</c:v>
                </c:pt>
                <c:pt idx="28837">
                  <c:v>461.25439999999998</c:v>
                </c:pt>
                <c:pt idx="28838">
                  <c:v>461.25560000000002</c:v>
                </c:pt>
                <c:pt idx="28839">
                  <c:v>461.2559</c:v>
                </c:pt>
                <c:pt idx="28840">
                  <c:v>461.25619999999998</c:v>
                </c:pt>
                <c:pt idx="28841">
                  <c:v>461.25639999999999</c:v>
                </c:pt>
                <c:pt idx="28842">
                  <c:v>461.25740000000002</c:v>
                </c:pt>
                <c:pt idx="28843">
                  <c:v>461.25639999999999</c:v>
                </c:pt>
                <c:pt idx="28844">
                  <c:v>461.25920000000002</c:v>
                </c:pt>
                <c:pt idx="28845">
                  <c:v>461.25779999999997</c:v>
                </c:pt>
                <c:pt idx="28846">
                  <c:v>461.2586</c:v>
                </c:pt>
                <c:pt idx="28847">
                  <c:v>461.25819999999999</c:v>
                </c:pt>
                <c:pt idx="28848">
                  <c:v>461.25839999999999</c:v>
                </c:pt>
                <c:pt idx="28849">
                  <c:v>461.2602</c:v>
                </c:pt>
                <c:pt idx="28850">
                  <c:v>461.25900000000001</c:v>
                </c:pt>
                <c:pt idx="28851">
                  <c:v>461.25790000000001</c:v>
                </c:pt>
                <c:pt idx="28852">
                  <c:v>461.25880000000001</c:v>
                </c:pt>
                <c:pt idx="28853">
                  <c:v>461.25839999999999</c:v>
                </c:pt>
                <c:pt idx="28854">
                  <c:v>461.25920000000002</c:v>
                </c:pt>
                <c:pt idx="28855">
                  <c:v>461.25819999999999</c:v>
                </c:pt>
                <c:pt idx="28856">
                  <c:v>461.25810000000001</c:v>
                </c:pt>
                <c:pt idx="28857">
                  <c:v>461.25749999999999</c:v>
                </c:pt>
                <c:pt idx="28858">
                  <c:v>461.25799999999998</c:v>
                </c:pt>
                <c:pt idx="28859">
                  <c:v>461.25920000000002</c:v>
                </c:pt>
                <c:pt idx="28860">
                  <c:v>461.25819999999999</c:v>
                </c:pt>
                <c:pt idx="28861">
                  <c:v>461.25900000000001</c:v>
                </c:pt>
                <c:pt idx="28862">
                  <c:v>461.25779999999997</c:v>
                </c:pt>
                <c:pt idx="28863">
                  <c:v>461.25850000000003</c:v>
                </c:pt>
                <c:pt idx="28864">
                  <c:v>461.25959999999998</c:v>
                </c:pt>
                <c:pt idx="28865">
                  <c:v>461.25940000000003</c:v>
                </c:pt>
                <c:pt idx="28866">
                  <c:v>461.25880000000001</c:v>
                </c:pt>
                <c:pt idx="28867">
                  <c:v>461.26029999999997</c:v>
                </c:pt>
                <c:pt idx="28868">
                  <c:v>461.25909999999999</c:v>
                </c:pt>
                <c:pt idx="28869">
                  <c:v>461.25819999999999</c:v>
                </c:pt>
                <c:pt idx="28870">
                  <c:v>461.25959999999998</c:v>
                </c:pt>
                <c:pt idx="28871">
                  <c:v>461.25900000000001</c:v>
                </c:pt>
                <c:pt idx="28872">
                  <c:v>461.25869999999998</c:v>
                </c:pt>
                <c:pt idx="28873">
                  <c:v>461.25839999999999</c:v>
                </c:pt>
                <c:pt idx="28874">
                  <c:v>461.2593</c:v>
                </c:pt>
                <c:pt idx="28875">
                  <c:v>461.26100000000002</c:v>
                </c:pt>
                <c:pt idx="28876">
                  <c:v>461.26100000000002</c:v>
                </c:pt>
                <c:pt idx="28877">
                  <c:v>461.26130000000001</c:v>
                </c:pt>
                <c:pt idx="28878">
                  <c:v>461.26119999999997</c:v>
                </c:pt>
                <c:pt idx="28879">
                  <c:v>461.2604</c:v>
                </c:pt>
                <c:pt idx="28880">
                  <c:v>461.26049999999998</c:v>
                </c:pt>
                <c:pt idx="28881">
                  <c:v>461.26220000000001</c:v>
                </c:pt>
                <c:pt idx="28882">
                  <c:v>461.26260000000002</c:v>
                </c:pt>
                <c:pt idx="28883">
                  <c:v>461.26179999999999</c:v>
                </c:pt>
                <c:pt idx="28884">
                  <c:v>461.26260000000002</c:v>
                </c:pt>
                <c:pt idx="28885">
                  <c:v>461.26060000000001</c:v>
                </c:pt>
                <c:pt idx="28886">
                  <c:v>461.2611</c:v>
                </c:pt>
                <c:pt idx="28887">
                  <c:v>461.26119999999997</c:v>
                </c:pt>
                <c:pt idx="28888">
                  <c:v>461.26240000000001</c:v>
                </c:pt>
                <c:pt idx="28889">
                  <c:v>461.26310000000001</c:v>
                </c:pt>
                <c:pt idx="28890">
                  <c:v>461.26310000000001</c:v>
                </c:pt>
                <c:pt idx="28891">
                  <c:v>461.26369999999997</c:v>
                </c:pt>
                <c:pt idx="28892">
                  <c:v>461.26409999999998</c:v>
                </c:pt>
                <c:pt idx="28893">
                  <c:v>461.26459999999997</c:v>
                </c:pt>
                <c:pt idx="28894">
                  <c:v>461.26400000000001</c:v>
                </c:pt>
                <c:pt idx="28895">
                  <c:v>461.26440000000002</c:v>
                </c:pt>
                <c:pt idx="28896">
                  <c:v>461.2647</c:v>
                </c:pt>
                <c:pt idx="28897">
                  <c:v>461.26560000000001</c:v>
                </c:pt>
                <c:pt idx="28898">
                  <c:v>461.26600000000002</c:v>
                </c:pt>
                <c:pt idx="28899">
                  <c:v>461.26600000000002</c:v>
                </c:pt>
                <c:pt idx="28900">
                  <c:v>461.26569999999998</c:v>
                </c:pt>
                <c:pt idx="28901">
                  <c:v>461.2672</c:v>
                </c:pt>
                <c:pt idx="28902">
                  <c:v>461.26679999999999</c:v>
                </c:pt>
                <c:pt idx="28903">
                  <c:v>461.26799999999997</c:v>
                </c:pt>
                <c:pt idx="28904">
                  <c:v>461.2679</c:v>
                </c:pt>
                <c:pt idx="28905">
                  <c:v>461.26819999999998</c:v>
                </c:pt>
                <c:pt idx="28906">
                  <c:v>461.26940000000002</c:v>
                </c:pt>
                <c:pt idx="28907">
                  <c:v>461.27100000000002</c:v>
                </c:pt>
                <c:pt idx="28908">
                  <c:v>461.27140000000003</c:v>
                </c:pt>
                <c:pt idx="28909">
                  <c:v>461.27170000000001</c:v>
                </c:pt>
                <c:pt idx="28910">
                  <c:v>461.27190000000002</c:v>
                </c:pt>
                <c:pt idx="28911">
                  <c:v>461.26940000000002</c:v>
                </c:pt>
                <c:pt idx="28912">
                  <c:v>461.27069999999998</c:v>
                </c:pt>
                <c:pt idx="28913">
                  <c:v>461.27100000000002</c:v>
                </c:pt>
                <c:pt idx="28914">
                  <c:v>461.26960000000003</c:v>
                </c:pt>
                <c:pt idx="28915">
                  <c:v>461.2706</c:v>
                </c:pt>
                <c:pt idx="28916">
                  <c:v>461.27100000000002</c:v>
                </c:pt>
                <c:pt idx="28917">
                  <c:v>461.27120000000002</c:v>
                </c:pt>
                <c:pt idx="28918">
                  <c:v>461.2722</c:v>
                </c:pt>
                <c:pt idx="28919">
                  <c:v>461.2704</c:v>
                </c:pt>
                <c:pt idx="28920">
                  <c:v>461.27199999999999</c:v>
                </c:pt>
                <c:pt idx="28921">
                  <c:v>461.2724</c:v>
                </c:pt>
                <c:pt idx="28922">
                  <c:v>461.2724</c:v>
                </c:pt>
                <c:pt idx="28923">
                  <c:v>461.27300000000002</c:v>
                </c:pt>
                <c:pt idx="28924">
                  <c:v>461.27359999999999</c:v>
                </c:pt>
                <c:pt idx="28925">
                  <c:v>461.2724</c:v>
                </c:pt>
                <c:pt idx="28926">
                  <c:v>461.27330000000001</c:v>
                </c:pt>
                <c:pt idx="28927">
                  <c:v>461.27499999999998</c:v>
                </c:pt>
                <c:pt idx="28928">
                  <c:v>461.27420000000001</c:v>
                </c:pt>
                <c:pt idx="28929">
                  <c:v>461.27460000000002</c:v>
                </c:pt>
                <c:pt idx="28930">
                  <c:v>461.27480000000003</c:v>
                </c:pt>
                <c:pt idx="28931">
                  <c:v>461.27359999999999</c:v>
                </c:pt>
                <c:pt idx="28932">
                  <c:v>461.27359999999999</c:v>
                </c:pt>
                <c:pt idx="28933">
                  <c:v>461.27519999999998</c:v>
                </c:pt>
                <c:pt idx="28934">
                  <c:v>461.27499999999998</c:v>
                </c:pt>
                <c:pt idx="28935">
                  <c:v>461.27460000000002</c:v>
                </c:pt>
                <c:pt idx="28936">
                  <c:v>461.27609999999999</c:v>
                </c:pt>
                <c:pt idx="28937">
                  <c:v>461.27499999999998</c:v>
                </c:pt>
                <c:pt idx="28938">
                  <c:v>461.27530000000002</c:v>
                </c:pt>
                <c:pt idx="28939">
                  <c:v>461.27499999999998</c:v>
                </c:pt>
                <c:pt idx="28940">
                  <c:v>461.2758</c:v>
                </c:pt>
                <c:pt idx="28941">
                  <c:v>461.27440000000001</c:v>
                </c:pt>
                <c:pt idx="28942">
                  <c:v>461.27659999999997</c:v>
                </c:pt>
                <c:pt idx="28943">
                  <c:v>461.2758</c:v>
                </c:pt>
                <c:pt idx="28944">
                  <c:v>461.27620000000002</c:v>
                </c:pt>
                <c:pt idx="28945">
                  <c:v>461.27530000000002</c:v>
                </c:pt>
                <c:pt idx="28946">
                  <c:v>461.2774</c:v>
                </c:pt>
                <c:pt idx="28947">
                  <c:v>461.27780000000001</c:v>
                </c:pt>
                <c:pt idx="28948">
                  <c:v>461.27839999999998</c:v>
                </c:pt>
                <c:pt idx="28949">
                  <c:v>461.27960000000002</c:v>
                </c:pt>
                <c:pt idx="28950">
                  <c:v>461.27870000000001</c:v>
                </c:pt>
                <c:pt idx="28951">
                  <c:v>461.27960000000002</c:v>
                </c:pt>
                <c:pt idx="28952">
                  <c:v>461.27839999999998</c:v>
                </c:pt>
                <c:pt idx="28953">
                  <c:v>461.2792</c:v>
                </c:pt>
                <c:pt idx="28954">
                  <c:v>461.27940000000001</c:v>
                </c:pt>
                <c:pt idx="28955">
                  <c:v>461.27940000000001</c:v>
                </c:pt>
                <c:pt idx="28956">
                  <c:v>461.27839999999998</c:v>
                </c:pt>
                <c:pt idx="28957">
                  <c:v>461.27949999999998</c:v>
                </c:pt>
                <c:pt idx="28958">
                  <c:v>461.27960000000002</c:v>
                </c:pt>
                <c:pt idx="28959">
                  <c:v>461.27940000000001</c:v>
                </c:pt>
                <c:pt idx="28960">
                  <c:v>461.28089999999997</c:v>
                </c:pt>
                <c:pt idx="28961">
                  <c:v>461.28070000000002</c:v>
                </c:pt>
                <c:pt idx="28962">
                  <c:v>461.28089999999997</c:v>
                </c:pt>
                <c:pt idx="28963">
                  <c:v>461.28059999999999</c:v>
                </c:pt>
                <c:pt idx="28964">
                  <c:v>461.28160000000003</c:v>
                </c:pt>
                <c:pt idx="28965">
                  <c:v>461.28129999999999</c:v>
                </c:pt>
                <c:pt idx="28966">
                  <c:v>461.279</c:v>
                </c:pt>
                <c:pt idx="28967">
                  <c:v>461.28039999999999</c:v>
                </c:pt>
                <c:pt idx="28968">
                  <c:v>461.28100000000001</c:v>
                </c:pt>
                <c:pt idx="28969">
                  <c:v>461.279</c:v>
                </c:pt>
                <c:pt idx="28970">
                  <c:v>461.27910000000003</c:v>
                </c:pt>
                <c:pt idx="28971">
                  <c:v>461.28019999999998</c:v>
                </c:pt>
                <c:pt idx="28972">
                  <c:v>461.28059999999999</c:v>
                </c:pt>
                <c:pt idx="28973">
                  <c:v>461.2817</c:v>
                </c:pt>
                <c:pt idx="28974">
                  <c:v>461.28160000000003</c:v>
                </c:pt>
                <c:pt idx="28975">
                  <c:v>461.2824</c:v>
                </c:pt>
                <c:pt idx="28976">
                  <c:v>461.28120000000001</c:v>
                </c:pt>
                <c:pt idx="28977">
                  <c:v>461.2824</c:v>
                </c:pt>
                <c:pt idx="28978">
                  <c:v>461.28190000000001</c:v>
                </c:pt>
                <c:pt idx="28979">
                  <c:v>461.28339999999997</c:v>
                </c:pt>
                <c:pt idx="28980">
                  <c:v>461.28500000000003</c:v>
                </c:pt>
                <c:pt idx="28981">
                  <c:v>461.28469999999999</c:v>
                </c:pt>
                <c:pt idx="28982">
                  <c:v>461.28559999999999</c:v>
                </c:pt>
                <c:pt idx="28983">
                  <c:v>461.28640000000001</c:v>
                </c:pt>
                <c:pt idx="28984">
                  <c:v>461.286</c:v>
                </c:pt>
                <c:pt idx="28985">
                  <c:v>461.286</c:v>
                </c:pt>
                <c:pt idx="28986">
                  <c:v>461.28579999999999</c:v>
                </c:pt>
                <c:pt idx="28987">
                  <c:v>461.28609999999998</c:v>
                </c:pt>
                <c:pt idx="28988">
                  <c:v>461.2869</c:v>
                </c:pt>
                <c:pt idx="28989">
                  <c:v>461.28719999999998</c:v>
                </c:pt>
                <c:pt idx="28990">
                  <c:v>461.2885</c:v>
                </c:pt>
                <c:pt idx="28991">
                  <c:v>461.2894</c:v>
                </c:pt>
                <c:pt idx="28992">
                  <c:v>461.2894</c:v>
                </c:pt>
                <c:pt idx="28993">
                  <c:v>461.28789999999998</c:v>
                </c:pt>
                <c:pt idx="28994">
                  <c:v>461.2878</c:v>
                </c:pt>
                <c:pt idx="28995">
                  <c:v>461.28809999999999</c:v>
                </c:pt>
                <c:pt idx="28996">
                  <c:v>461.28739999999999</c:v>
                </c:pt>
                <c:pt idx="28997">
                  <c:v>461.28840000000002</c:v>
                </c:pt>
                <c:pt idx="28998">
                  <c:v>461.2885</c:v>
                </c:pt>
                <c:pt idx="28999">
                  <c:v>461.28769999999997</c:v>
                </c:pt>
                <c:pt idx="29000">
                  <c:v>461.28919999999999</c:v>
                </c:pt>
                <c:pt idx="29001">
                  <c:v>461.28980000000001</c:v>
                </c:pt>
                <c:pt idx="29002">
                  <c:v>461.2894</c:v>
                </c:pt>
                <c:pt idx="29003">
                  <c:v>461.29</c:v>
                </c:pt>
                <c:pt idx="29004">
                  <c:v>461.29</c:v>
                </c:pt>
                <c:pt idx="29005">
                  <c:v>461.28989999999999</c:v>
                </c:pt>
                <c:pt idx="29006">
                  <c:v>461.29</c:v>
                </c:pt>
                <c:pt idx="29007">
                  <c:v>461.28980000000001</c:v>
                </c:pt>
                <c:pt idx="29008">
                  <c:v>461.29039999999998</c:v>
                </c:pt>
                <c:pt idx="29009">
                  <c:v>461.28910000000002</c:v>
                </c:pt>
                <c:pt idx="29010">
                  <c:v>461.29</c:v>
                </c:pt>
                <c:pt idx="29011">
                  <c:v>461.28980000000001</c:v>
                </c:pt>
                <c:pt idx="29012">
                  <c:v>461.28919999999999</c:v>
                </c:pt>
                <c:pt idx="29013">
                  <c:v>461.28930000000003</c:v>
                </c:pt>
                <c:pt idx="29014">
                  <c:v>461.29</c:v>
                </c:pt>
                <c:pt idx="29015">
                  <c:v>461.29169999999999</c:v>
                </c:pt>
                <c:pt idx="29016">
                  <c:v>461.29199999999997</c:v>
                </c:pt>
                <c:pt idx="29017">
                  <c:v>461.29109999999997</c:v>
                </c:pt>
                <c:pt idx="29018">
                  <c:v>461.29239999999999</c:v>
                </c:pt>
                <c:pt idx="29019">
                  <c:v>461.29329999999999</c:v>
                </c:pt>
                <c:pt idx="29020">
                  <c:v>461.29259999999999</c:v>
                </c:pt>
                <c:pt idx="29021">
                  <c:v>461.29379999999998</c:v>
                </c:pt>
                <c:pt idx="29022">
                  <c:v>461.29379999999998</c:v>
                </c:pt>
                <c:pt idx="29023">
                  <c:v>461.29390000000001</c:v>
                </c:pt>
                <c:pt idx="29024">
                  <c:v>461.29469999999998</c:v>
                </c:pt>
                <c:pt idx="29025">
                  <c:v>461.29379999999998</c:v>
                </c:pt>
                <c:pt idx="29026">
                  <c:v>461.2946</c:v>
                </c:pt>
                <c:pt idx="29027">
                  <c:v>461.29599999999999</c:v>
                </c:pt>
                <c:pt idx="29028">
                  <c:v>461.29689999999999</c:v>
                </c:pt>
                <c:pt idx="29029">
                  <c:v>461.298</c:v>
                </c:pt>
                <c:pt idx="29030">
                  <c:v>461.29750000000001</c:v>
                </c:pt>
                <c:pt idx="29031">
                  <c:v>461.29840000000002</c:v>
                </c:pt>
                <c:pt idx="29032">
                  <c:v>461.29939999999999</c:v>
                </c:pt>
                <c:pt idx="29033">
                  <c:v>461.29829999999998</c:v>
                </c:pt>
                <c:pt idx="29034">
                  <c:v>461.2998</c:v>
                </c:pt>
                <c:pt idx="29035">
                  <c:v>461.29820000000001</c:v>
                </c:pt>
                <c:pt idx="29036">
                  <c:v>461.29939999999999</c:v>
                </c:pt>
                <c:pt idx="29037">
                  <c:v>461.29840000000002</c:v>
                </c:pt>
                <c:pt idx="29038">
                  <c:v>461.3</c:v>
                </c:pt>
                <c:pt idx="29039">
                  <c:v>461.29969999999997</c:v>
                </c:pt>
                <c:pt idx="29040">
                  <c:v>461.29939999999999</c:v>
                </c:pt>
                <c:pt idx="29041">
                  <c:v>461.30059999999997</c:v>
                </c:pt>
                <c:pt idx="29042">
                  <c:v>461.3</c:v>
                </c:pt>
                <c:pt idx="29043">
                  <c:v>461.30070000000001</c:v>
                </c:pt>
                <c:pt idx="29044">
                  <c:v>461.30220000000003</c:v>
                </c:pt>
                <c:pt idx="29045">
                  <c:v>461.30200000000002</c:v>
                </c:pt>
                <c:pt idx="29046">
                  <c:v>461.30340000000001</c:v>
                </c:pt>
                <c:pt idx="29047">
                  <c:v>461.30349999999999</c:v>
                </c:pt>
                <c:pt idx="29048">
                  <c:v>461.30439999999999</c:v>
                </c:pt>
                <c:pt idx="29049">
                  <c:v>461.30520000000001</c:v>
                </c:pt>
                <c:pt idx="29050">
                  <c:v>461.30630000000002</c:v>
                </c:pt>
                <c:pt idx="29051">
                  <c:v>461.30599999999998</c:v>
                </c:pt>
                <c:pt idx="29052">
                  <c:v>461.30509999999998</c:v>
                </c:pt>
                <c:pt idx="29053">
                  <c:v>461.30459999999999</c:v>
                </c:pt>
                <c:pt idx="29054">
                  <c:v>461.30610000000001</c:v>
                </c:pt>
                <c:pt idx="29055">
                  <c:v>461.30590000000001</c:v>
                </c:pt>
                <c:pt idx="29056">
                  <c:v>461.30590000000001</c:v>
                </c:pt>
                <c:pt idx="29057">
                  <c:v>461.30560000000003</c:v>
                </c:pt>
                <c:pt idx="29058">
                  <c:v>461.3066</c:v>
                </c:pt>
                <c:pt idx="29059">
                  <c:v>461.3066</c:v>
                </c:pt>
                <c:pt idx="29060">
                  <c:v>461.30619999999999</c:v>
                </c:pt>
                <c:pt idx="29061">
                  <c:v>461.30560000000003</c:v>
                </c:pt>
                <c:pt idx="29062">
                  <c:v>461.30700000000002</c:v>
                </c:pt>
                <c:pt idx="29063">
                  <c:v>461.30579999999998</c:v>
                </c:pt>
                <c:pt idx="29064">
                  <c:v>461.30610000000001</c:v>
                </c:pt>
                <c:pt idx="29065">
                  <c:v>461.30619999999999</c:v>
                </c:pt>
                <c:pt idx="29066">
                  <c:v>461.3066</c:v>
                </c:pt>
                <c:pt idx="29067">
                  <c:v>461.3066</c:v>
                </c:pt>
                <c:pt idx="29068">
                  <c:v>461.30720000000002</c:v>
                </c:pt>
                <c:pt idx="29069">
                  <c:v>461.30860000000001</c:v>
                </c:pt>
                <c:pt idx="29070">
                  <c:v>461.30790000000002</c:v>
                </c:pt>
                <c:pt idx="29071">
                  <c:v>461.30930000000001</c:v>
                </c:pt>
                <c:pt idx="29072">
                  <c:v>461.30939999999998</c:v>
                </c:pt>
                <c:pt idx="29073">
                  <c:v>461.31</c:v>
                </c:pt>
                <c:pt idx="29074">
                  <c:v>461.31119999999999</c:v>
                </c:pt>
                <c:pt idx="29075">
                  <c:v>461.31020000000001</c:v>
                </c:pt>
                <c:pt idx="29076">
                  <c:v>461.31060000000002</c:v>
                </c:pt>
                <c:pt idx="29077">
                  <c:v>461.3134</c:v>
                </c:pt>
                <c:pt idx="29078">
                  <c:v>461.31130000000002</c:v>
                </c:pt>
                <c:pt idx="29079">
                  <c:v>461.3116</c:v>
                </c:pt>
                <c:pt idx="29080">
                  <c:v>461.31169999999997</c:v>
                </c:pt>
                <c:pt idx="29081">
                  <c:v>461.3141</c:v>
                </c:pt>
                <c:pt idx="29082">
                  <c:v>461.31389999999999</c:v>
                </c:pt>
                <c:pt idx="29083">
                  <c:v>461.31420000000003</c:v>
                </c:pt>
                <c:pt idx="29084">
                  <c:v>461.31560000000002</c:v>
                </c:pt>
                <c:pt idx="29085">
                  <c:v>461.3152</c:v>
                </c:pt>
                <c:pt idx="29086">
                  <c:v>461.3152</c:v>
                </c:pt>
                <c:pt idx="29087">
                  <c:v>461.3152</c:v>
                </c:pt>
                <c:pt idx="29088">
                  <c:v>461.31560000000002</c:v>
                </c:pt>
                <c:pt idx="29089">
                  <c:v>461.31760000000003</c:v>
                </c:pt>
                <c:pt idx="29090">
                  <c:v>461.31700000000001</c:v>
                </c:pt>
                <c:pt idx="29091">
                  <c:v>461.31740000000002</c:v>
                </c:pt>
                <c:pt idx="29092">
                  <c:v>461.31779999999998</c:v>
                </c:pt>
                <c:pt idx="29093">
                  <c:v>461.31799999999998</c:v>
                </c:pt>
                <c:pt idx="29094">
                  <c:v>461.31639999999999</c:v>
                </c:pt>
                <c:pt idx="29095">
                  <c:v>461.31799999999998</c:v>
                </c:pt>
                <c:pt idx="29096">
                  <c:v>461.315</c:v>
                </c:pt>
                <c:pt idx="29097">
                  <c:v>461.31639999999999</c:v>
                </c:pt>
                <c:pt idx="29098">
                  <c:v>461.31670000000003</c:v>
                </c:pt>
                <c:pt idx="29099">
                  <c:v>461.31810000000002</c:v>
                </c:pt>
                <c:pt idx="29100">
                  <c:v>461.31799999999998</c:v>
                </c:pt>
                <c:pt idx="29101">
                  <c:v>461.3186</c:v>
                </c:pt>
                <c:pt idx="29102">
                  <c:v>461.3184</c:v>
                </c:pt>
                <c:pt idx="29103">
                  <c:v>461.32</c:v>
                </c:pt>
                <c:pt idx="29104">
                  <c:v>461.32010000000002</c:v>
                </c:pt>
                <c:pt idx="29105">
                  <c:v>461.32010000000002</c:v>
                </c:pt>
                <c:pt idx="29106">
                  <c:v>461.3193</c:v>
                </c:pt>
                <c:pt idx="29107">
                  <c:v>461.31900000000002</c:v>
                </c:pt>
                <c:pt idx="29108">
                  <c:v>461.3202</c:v>
                </c:pt>
                <c:pt idx="29109">
                  <c:v>461.32130000000001</c:v>
                </c:pt>
                <c:pt idx="29110">
                  <c:v>461.31990000000002</c:v>
                </c:pt>
                <c:pt idx="29111">
                  <c:v>461.32139999999998</c:v>
                </c:pt>
                <c:pt idx="29112">
                  <c:v>461.32170000000002</c:v>
                </c:pt>
                <c:pt idx="29113">
                  <c:v>461.32220000000001</c:v>
                </c:pt>
                <c:pt idx="29114">
                  <c:v>461.3227</c:v>
                </c:pt>
                <c:pt idx="29115">
                  <c:v>461.32299999999998</c:v>
                </c:pt>
                <c:pt idx="29116">
                  <c:v>461.3227</c:v>
                </c:pt>
                <c:pt idx="29117">
                  <c:v>461.3227</c:v>
                </c:pt>
                <c:pt idx="29118">
                  <c:v>461.32459999999998</c:v>
                </c:pt>
                <c:pt idx="29119">
                  <c:v>461.32639999999998</c:v>
                </c:pt>
                <c:pt idx="29120">
                  <c:v>461.32600000000002</c:v>
                </c:pt>
                <c:pt idx="29121">
                  <c:v>461.3272</c:v>
                </c:pt>
                <c:pt idx="29122">
                  <c:v>461.32740000000001</c:v>
                </c:pt>
                <c:pt idx="29123">
                  <c:v>461.32729999999998</c:v>
                </c:pt>
                <c:pt idx="29124">
                  <c:v>461.32909999999998</c:v>
                </c:pt>
                <c:pt idx="29125">
                  <c:v>461.32819999999998</c:v>
                </c:pt>
                <c:pt idx="29126">
                  <c:v>461.32870000000003</c:v>
                </c:pt>
                <c:pt idx="29127">
                  <c:v>461.32810000000001</c:v>
                </c:pt>
                <c:pt idx="29128">
                  <c:v>461.32760000000002</c:v>
                </c:pt>
                <c:pt idx="29129">
                  <c:v>461.32859999999999</c:v>
                </c:pt>
                <c:pt idx="29130">
                  <c:v>461.3288</c:v>
                </c:pt>
                <c:pt idx="29131">
                  <c:v>461.32889999999998</c:v>
                </c:pt>
                <c:pt idx="29132">
                  <c:v>461.32859999999999</c:v>
                </c:pt>
                <c:pt idx="29133">
                  <c:v>461.32810000000001</c:v>
                </c:pt>
                <c:pt idx="29134">
                  <c:v>461.33010000000002</c:v>
                </c:pt>
                <c:pt idx="29135">
                  <c:v>461.32940000000002</c:v>
                </c:pt>
                <c:pt idx="29136">
                  <c:v>461.32990000000001</c:v>
                </c:pt>
                <c:pt idx="29137">
                  <c:v>461.32760000000002</c:v>
                </c:pt>
                <c:pt idx="29138">
                  <c:v>461.32900000000001</c:v>
                </c:pt>
                <c:pt idx="29139">
                  <c:v>461.32870000000003</c:v>
                </c:pt>
                <c:pt idx="29140">
                  <c:v>461.33100000000002</c:v>
                </c:pt>
                <c:pt idx="29141">
                  <c:v>461.33049999999997</c:v>
                </c:pt>
                <c:pt idx="29142">
                  <c:v>461.33170000000001</c:v>
                </c:pt>
                <c:pt idx="29143">
                  <c:v>461.33100000000002</c:v>
                </c:pt>
                <c:pt idx="29144">
                  <c:v>461.33199999999999</c:v>
                </c:pt>
                <c:pt idx="29145">
                  <c:v>461.33150000000001</c:v>
                </c:pt>
                <c:pt idx="29146">
                  <c:v>461.33319999999998</c:v>
                </c:pt>
                <c:pt idx="29147">
                  <c:v>461.3331</c:v>
                </c:pt>
                <c:pt idx="29148">
                  <c:v>461.33330000000001</c:v>
                </c:pt>
                <c:pt idx="29149">
                  <c:v>461.33499999999998</c:v>
                </c:pt>
                <c:pt idx="29150">
                  <c:v>461.334</c:v>
                </c:pt>
                <c:pt idx="29151">
                  <c:v>461.33460000000002</c:v>
                </c:pt>
                <c:pt idx="29152">
                  <c:v>461.3338</c:v>
                </c:pt>
                <c:pt idx="29153">
                  <c:v>461.33359999999999</c:v>
                </c:pt>
                <c:pt idx="29154">
                  <c:v>461.33429999999998</c:v>
                </c:pt>
                <c:pt idx="29155">
                  <c:v>461.33550000000002</c:v>
                </c:pt>
                <c:pt idx="29156">
                  <c:v>461.33620000000002</c:v>
                </c:pt>
                <c:pt idx="29157">
                  <c:v>461.33819999999997</c:v>
                </c:pt>
                <c:pt idx="29158">
                  <c:v>461.33980000000003</c:v>
                </c:pt>
                <c:pt idx="29159">
                  <c:v>461.33980000000003</c:v>
                </c:pt>
                <c:pt idx="29160">
                  <c:v>461.34039999999999</c:v>
                </c:pt>
                <c:pt idx="29161">
                  <c:v>461.34089999999998</c:v>
                </c:pt>
                <c:pt idx="29162">
                  <c:v>461.34120000000001</c:v>
                </c:pt>
                <c:pt idx="29163">
                  <c:v>461.34100000000001</c:v>
                </c:pt>
                <c:pt idx="29164">
                  <c:v>461.3424</c:v>
                </c:pt>
                <c:pt idx="29165">
                  <c:v>461.34100000000001</c:v>
                </c:pt>
                <c:pt idx="29166">
                  <c:v>461.34289999999999</c:v>
                </c:pt>
                <c:pt idx="29167">
                  <c:v>461.34350000000001</c:v>
                </c:pt>
                <c:pt idx="29168">
                  <c:v>461.34190000000001</c:v>
                </c:pt>
                <c:pt idx="29169">
                  <c:v>461.3426</c:v>
                </c:pt>
                <c:pt idx="29170">
                  <c:v>461.3433</c:v>
                </c:pt>
                <c:pt idx="29171">
                  <c:v>461.34379999999999</c:v>
                </c:pt>
                <c:pt idx="29172">
                  <c:v>461.34219999999999</c:v>
                </c:pt>
                <c:pt idx="29173">
                  <c:v>461.34320000000002</c:v>
                </c:pt>
                <c:pt idx="29174">
                  <c:v>461.34210000000002</c:v>
                </c:pt>
                <c:pt idx="29175">
                  <c:v>461.34300000000002</c:v>
                </c:pt>
                <c:pt idx="29176">
                  <c:v>461.3433</c:v>
                </c:pt>
                <c:pt idx="29177">
                  <c:v>461.34500000000003</c:v>
                </c:pt>
                <c:pt idx="29178">
                  <c:v>461.34399999999999</c:v>
                </c:pt>
                <c:pt idx="29179">
                  <c:v>461.34500000000003</c:v>
                </c:pt>
                <c:pt idx="29180">
                  <c:v>461.34469999999999</c:v>
                </c:pt>
                <c:pt idx="29181">
                  <c:v>461.34410000000003</c:v>
                </c:pt>
                <c:pt idx="29182">
                  <c:v>461.34399999999999</c:v>
                </c:pt>
                <c:pt idx="29183">
                  <c:v>461.34399999999999</c:v>
                </c:pt>
                <c:pt idx="29184">
                  <c:v>461.34429999999998</c:v>
                </c:pt>
                <c:pt idx="29185">
                  <c:v>461.346</c:v>
                </c:pt>
                <c:pt idx="29186">
                  <c:v>461.3467</c:v>
                </c:pt>
                <c:pt idx="29187">
                  <c:v>461.3458</c:v>
                </c:pt>
                <c:pt idx="29188">
                  <c:v>461.34690000000001</c:v>
                </c:pt>
                <c:pt idx="29189">
                  <c:v>461.34699999999998</c:v>
                </c:pt>
                <c:pt idx="29190">
                  <c:v>461.34739999999999</c:v>
                </c:pt>
                <c:pt idx="29191">
                  <c:v>461.34840000000003</c:v>
                </c:pt>
                <c:pt idx="29192">
                  <c:v>461.34960000000001</c:v>
                </c:pt>
                <c:pt idx="29193">
                  <c:v>461.34930000000003</c:v>
                </c:pt>
                <c:pt idx="29194">
                  <c:v>461.34899999999999</c:v>
                </c:pt>
                <c:pt idx="29195">
                  <c:v>461.34879999999998</c:v>
                </c:pt>
                <c:pt idx="29196">
                  <c:v>461.34960000000001</c:v>
                </c:pt>
                <c:pt idx="29197">
                  <c:v>461.34980000000002</c:v>
                </c:pt>
                <c:pt idx="29198">
                  <c:v>461.34910000000002</c:v>
                </c:pt>
                <c:pt idx="29199">
                  <c:v>461.35</c:v>
                </c:pt>
                <c:pt idx="29200">
                  <c:v>461.34969999999998</c:v>
                </c:pt>
                <c:pt idx="29201">
                  <c:v>461.351</c:v>
                </c:pt>
                <c:pt idx="29202">
                  <c:v>461.35019999999997</c:v>
                </c:pt>
                <c:pt idx="29203">
                  <c:v>461.35019999999997</c:v>
                </c:pt>
                <c:pt idx="29204">
                  <c:v>461.35109999999997</c:v>
                </c:pt>
                <c:pt idx="29205">
                  <c:v>461.3528</c:v>
                </c:pt>
                <c:pt idx="29206">
                  <c:v>461.35340000000002</c:v>
                </c:pt>
                <c:pt idx="29207">
                  <c:v>461.35300000000001</c:v>
                </c:pt>
                <c:pt idx="29208">
                  <c:v>461.35399999999998</c:v>
                </c:pt>
                <c:pt idx="29209">
                  <c:v>461.3528</c:v>
                </c:pt>
                <c:pt idx="29210">
                  <c:v>461.35399999999998</c:v>
                </c:pt>
                <c:pt idx="29211">
                  <c:v>461.35399999999998</c:v>
                </c:pt>
                <c:pt idx="29212">
                  <c:v>461.3544</c:v>
                </c:pt>
                <c:pt idx="29213">
                  <c:v>461.35469999999998</c:v>
                </c:pt>
                <c:pt idx="29214">
                  <c:v>461.35579999999999</c:v>
                </c:pt>
                <c:pt idx="29215">
                  <c:v>461.35550000000001</c:v>
                </c:pt>
                <c:pt idx="29216">
                  <c:v>461.35430000000002</c:v>
                </c:pt>
                <c:pt idx="29217">
                  <c:v>461.35520000000002</c:v>
                </c:pt>
                <c:pt idx="29218">
                  <c:v>461.35579999999999</c:v>
                </c:pt>
                <c:pt idx="29219">
                  <c:v>461.35419999999999</c:v>
                </c:pt>
                <c:pt idx="29220">
                  <c:v>461.3553</c:v>
                </c:pt>
                <c:pt idx="29221">
                  <c:v>461.358</c:v>
                </c:pt>
                <c:pt idx="29222">
                  <c:v>461.35840000000002</c:v>
                </c:pt>
                <c:pt idx="29223">
                  <c:v>461.35879999999997</c:v>
                </c:pt>
                <c:pt idx="29224">
                  <c:v>461.3587</c:v>
                </c:pt>
                <c:pt idx="29225">
                  <c:v>461.35930000000002</c:v>
                </c:pt>
                <c:pt idx="29226">
                  <c:v>461.36040000000003</c:v>
                </c:pt>
                <c:pt idx="29227">
                  <c:v>461.3596</c:v>
                </c:pt>
                <c:pt idx="29228">
                  <c:v>461.36040000000003</c:v>
                </c:pt>
                <c:pt idx="29229">
                  <c:v>461.35930000000002</c:v>
                </c:pt>
                <c:pt idx="29230">
                  <c:v>461.3605</c:v>
                </c:pt>
                <c:pt idx="29231">
                  <c:v>461.35980000000001</c:v>
                </c:pt>
                <c:pt idx="29232">
                  <c:v>461.35939999999999</c:v>
                </c:pt>
                <c:pt idx="29233">
                  <c:v>461.36020000000002</c:v>
                </c:pt>
                <c:pt idx="29234">
                  <c:v>461.36079999999998</c:v>
                </c:pt>
                <c:pt idx="29235">
                  <c:v>461.3614</c:v>
                </c:pt>
                <c:pt idx="29236">
                  <c:v>461.363</c:v>
                </c:pt>
                <c:pt idx="29237">
                  <c:v>461.36320000000001</c:v>
                </c:pt>
                <c:pt idx="29238">
                  <c:v>461.363</c:v>
                </c:pt>
                <c:pt idx="29239">
                  <c:v>461.36399999999998</c:v>
                </c:pt>
                <c:pt idx="29240">
                  <c:v>461.3648</c:v>
                </c:pt>
                <c:pt idx="29241">
                  <c:v>461.36399999999998</c:v>
                </c:pt>
                <c:pt idx="29242">
                  <c:v>461.36559999999997</c:v>
                </c:pt>
                <c:pt idx="29243">
                  <c:v>461.36559999999997</c:v>
                </c:pt>
                <c:pt idx="29244">
                  <c:v>461.36619999999999</c:v>
                </c:pt>
                <c:pt idx="29245">
                  <c:v>461.36500000000001</c:v>
                </c:pt>
                <c:pt idx="29246">
                  <c:v>461.36500000000001</c:v>
                </c:pt>
                <c:pt idx="29247">
                  <c:v>461.36660000000001</c:v>
                </c:pt>
                <c:pt idx="29248">
                  <c:v>461.36759999999998</c:v>
                </c:pt>
                <c:pt idx="29249">
                  <c:v>461.36739999999998</c:v>
                </c:pt>
                <c:pt idx="29250">
                  <c:v>461.36660000000001</c:v>
                </c:pt>
                <c:pt idx="29251">
                  <c:v>461.36720000000003</c:v>
                </c:pt>
                <c:pt idx="29252">
                  <c:v>461.36739999999998</c:v>
                </c:pt>
                <c:pt idx="29253">
                  <c:v>461.36900000000003</c:v>
                </c:pt>
                <c:pt idx="29254">
                  <c:v>461.36939999999998</c:v>
                </c:pt>
                <c:pt idx="29255">
                  <c:v>461.36880000000002</c:v>
                </c:pt>
                <c:pt idx="29256">
                  <c:v>461.36959999999999</c:v>
                </c:pt>
                <c:pt idx="29257">
                  <c:v>461.36939999999998</c:v>
                </c:pt>
                <c:pt idx="29258">
                  <c:v>461.36970000000002</c:v>
                </c:pt>
                <c:pt idx="29259">
                  <c:v>461.37020000000001</c:v>
                </c:pt>
                <c:pt idx="29260">
                  <c:v>461.36900000000003</c:v>
                </c:pt>
                <c:pt idx="29261">
                  <c:v>461.37060000000002</c:v>
                </c:pt>
                <c:pt idx="29262">
                  <c:v>461.37130000000002</c:v>
                </c:pt>
                <c:pt idx="29263">
                  <c:v>461.37</c:v>
                </c:pt>
                <c:pt idx="29264">
                  <c:v>461.36939999999998</c:v>
                </c:pt>
                <c:pt idx="29265">
                  <c:v>461.37169999999998</c:v>
                </c:pt>
                <c:pt idx="29266">
                  <c:v>461.37119999999999</c:v>
                </c:pt>
                <c:pt idx="29267">
                  <c:v>461.37259999999998</c:v>
                </c:pt>
                <c:pt idx="29268">
                  <c:v>461.37240000000003</c:v>
                </c:pt>
                <c:pt idx="29269">
                  <c:v>461.37240000000003</c:v>
                </c:pt>
                <c:pt idx="29270">
                  <c:v>461.3734</c:v>
                </c:pt>
                <c:pt idx="29271">
                  <c:v>461.37459999999999</c:v>
                </c:pt>
                <c:pt idx="29272">
                  <c:v>461.37540000000001</c:v>
                </c:pt>
                <c:pt idx="29273">
                  <c:v>461.37540000000001</c:v>
                </c:pt>
                <c:pt idx="29274">
                  <c:v>461.37560000000002</c:v>
                </c:pt>
                <c:pt idx="29275">
                  <c:v>461.37759999999997</c:v>
                </c:pt>
                <c:pt idx="29276">
                  <c:v>461.37700000000001</c:v>
                </c:pt>
                <c:pt idx="29277">
                  <c:v>461.3775</c:v>
                </c:pt>
                <c:pt idx="29278">
                  <c:v>461.37740000000002</c:v>
                </c:pt>
                <c:pt idx="29279">
                  <c:v>461.37909999999999</c:v>
                </c:pt>
                <c:pt idx="29280">
                  <c:v>461.38029999999998</c:v>
                </c:pt>
                <c:pt idx="29281">
                  <c:v>461.37909999999999</c:v>
                </c:pt>
                <c:pt idx="29282">
                  <c:v>461.38</c:v>
                </c:pt>
                <c:pt idx="29283">
                  <c:v>461.37990000000002</c:v>
                </c:pt>
                <c:pt idx="29284">
                  <c:v>461.38220000000001</c:v>
                </c:pt>
                <c:pt idx="29285">
                  <c:v>461.3809</c:v>
                </c:pt>
                <c:pt idx="29286">
                  <c:v>461.3811</c:v>
                </c:pt>
                <c:pt idx="29287">
                  <c:v>461.38099999999997</c:v>
                </c:pt>
                <c:pt idx="29288">
                  <c:v>461.3809</c:v>
                </c:pt>
                <c:pt idx="29289">
                  <c:v>461.38159999999999</c:v>
                </c:pt>
                <c:pt idx="29290">
                  <c:v>461.3818</c:v>
                </c:pt>
                <c:pt idx="29291">
                  <c:v>461.38200000000001</c:v>
                </c:pt>
                <c:pt idx="29292">
                  <c:v>461.38069999999999</c:v>
                </c:pt>
                <c:pt idx="29293">
                  <c:v>461.3818</c:v>
                </c:pt>
                <c:pt idx="29294">
                  <c:v>461.38200000000001</c:v>
                </c:pt>
                <c:pt idx="29295">
                  <c:v>461.38200000000001</c:v>
                </c:pt>
                <c:pt idx="29296">
                  <c:v>461.38159999999999</c:v>
                </c:pt>
                <c:pt idx="29297">
                  <c:v>461.38170000000002</c:v>
                </c:pt>
                <c:pt idx="29298">
                  <c:v>461.38240000000002</c:v>
                </c:pt>
                <c:pt idx="29299">
                  <c:v>461.38209999999998</c:v>
                </c:pt>
                <c:pt idx="29300">
                  <c:v>461.3836</c:v>
                </c:pt>
                <c:pt idx="29301">
                  <c:v>461.38290000000001</c:v>
                </c:pt>
                <c:pt idx="29302">
                  <c:v>461.38369999999998</c:v>
                </c:pt>
                <c:pt idx="29303">
                  <c:v>461.38580000000002</c:v>
                </c:pt>
                <c:pt idx="29304">
                  <c:v>461.38630000000001</c:v>
                </c:pt>
                <c:pt idx="29305">
                  <c:v>461.38659999999999</c:v>
                </c:pt>
                <c:pt idx="29306">
                  <c:v>461.38650000000001</c:v>
                </c:pt>
                <c:pt idx="29307">
                  <c:v>461.38839999999999</c:v>
                </c:pt>
                <c:pt idx="29308">
                  <c:v>461.38780000000003</c:v>
                </c:pt>
                <c:pt idx="29309">
                  <c:v>461.38959999999997</c:v>
                </c:pt>
                <c:pt idx="29310">
                  <c:v>461.38900000000001</c:v>
                </c:pt>
                <c:pt idx="29311">
                  <c:v>461.3888</c:v>
                </c:pt>
                <c:pt idx="29312">
                  <c:v>461.38940000000002</c:v>
                </c:pt>
                <c:pt idx="29313">
                  <c:v>461.38830000000002</c:v>
                </c:pt>
                <c:pt idx="29314">
                  <c:v>461.39080000000001</c:v>
                </c:pt>
                <c:pt idx="29315">
                  <c:v>461.39069999999998</c:v>
                </c:pt>
                <c:pt idx="29316">
                  <c:v>461.39080000000001</c:v>
                </c:pt>
                <c:pt idx="29317">
                  <c:v>461.3897</c:v>
                </c:pt>
                <c:pt idx="29318">
                  <c:v>461.39100000000002</c:v>
                </c:pt>
                <c:pt idx="29319">
                  <c:v>461.39030000000002</c:v>
                </c:pt>
                <c:pt idx="29320">
                  <c:v>461.39170000000001</c:v>
                </c:pt>
                <c:pt idx="29321">
                  <c:v>461.39299999999997</c:v>
                </c:pt>
                <c:pt idx="29322">
                  <c:v>461.3938</c:v>
                </c:pt>
                <c:pt idx="29323">
                  <c:v>461.39319999999998</c:v>
                </c:pt>
                <c:pt idx="29324">
                  <c:v>461.39409999999998</c:v>
                </c:pt>
                <c:pt idx="29325">
                  <c:v>461.39449999999999</c:v>
                </c:pt>
                <c:pt idx="29326">
                  <c:v>461.39429999999999</c:v>
                </c:pt>
                <c:pt idx="29327">
                  <c:v>461.39530000000002</c:v>
                </c:pt>
                <c:pt idx="29328">
                  <c:v>461.39530000000002</c:v>
                </c:pt>
                <c:pt idx="29329">
                  <c:v>461.39640000000003</c:v>
                </c:pt>
                <c:pt idx="29330">
                  <c:v>461.39690000000002</c:v>
                </c:pt>
                <c:pt idx="29331">
                  <c:v>461.39609999999999</c:v>
                </c:pt>
                <c:pt idx="29332">
                  <c:v>461.39780000000002</c:v>
                </c:pt>
                <c:pt idx="29333">
                  <c:v>461.399</c:v>
                </c:pt>
                <c:pt idx="29334">
                  <c:v>461.39690000000002</c:v>
                </c:pt>
                <c:pt idx="29335">
                  <c:v>461.39909999999998</c:v>
                </c:pt>
                <c:pt idx="29336">
                  <c:v>461.39800000000002</c:v>
                </c:pt>
                <c:pt idx="29337">
                  <c:v>461.39760000000001</c:v>
                </c:pt>
                <c:pt idx="29338">
                  <c:v>461.39960000000002</c:v>
                </c:pt>
                <c:pt idx="29339">
                  <c:v>461.39940000000001</c:v>
                </c:pt>
                <c:pt idx="29340">
                  <c:v>461.39920000000001</c:v>
                </c:pt>
                <c:pt idx="29341">
                  <c:v>461.399</c:v>
                </c:pt>
                <c:pt idx="29342">
                  <c:v>461.40039999999999</c:v>
                </c:pt>
                <c:pt idx="29343">
                  <c:v>461.40120000000002</c:v>
                </c:pt>
                <c:pt idx="29344">
                  <c:v>461.40199999999999</c:v>
                </c:pt>
                <c:pt idx="29345">
                  <c:v>461.40039999999999</c:v>
                </c:pt>
                <c:pt idx="29346">
                  <c:v>461.4008</c:v>
                </c:pt>
                <c:pt idx="29347">
                  <c:v>461.40199999999999</c:v>
                </c:pt>
                <c:pt idx="29348">
                  <c:v>461.40309999999999</c:v>
                </c:pt>
                <c:pt idx="29349">
                  <c:v>461.40339999999998</c:v>
                </c:pt>
                <c:pt idx="29350">
                  <c:v>461.40440000000001</c:v>
                </c:pt>
                <c:pt idx="29351">
                  <c:v>461.40519999999998</c:v>
                </c:pt>
                <c:pt idx="29352">
                  <c:v>461.40600000000001</c:v>
                </c:pt>
                <c:pt idx="29353">
                  <c:v>461.40620000000001</c:v>
                </c:pt>
                <c:pt idx="29354">
                  <c:v>461.40679999999998</c:v>
                </c:pt>
                <c:pt idx="29355">
                  <c:v>461.40699999999998</c:v>
                </c:pt>
                <c:pt idx="29356">
                  <c:v>461.40679999999998</c:v>
                </c:pt>
                <c:pt idx="29357">
                  <c:v>461.40710000000001</c:v>
                </c:pt>
                <c:pt idx="29358">
                  <c:v>461.40690000000001</c:v>
                </c:pt>
                <c:pt idx="29359">
                  <c:v>461.4076</c:v>
                </c:pt>
                <c:pt idx="29360">
                  <c:v>461.4074</c:v>
                </c:pt>
                <c:pt idx="29361">
                  <c:v>461.40660000000003</c:v>
                </c:pt>
                <c:pt idx="29362">
                  <c:v>461.4083</c:v>
                </c:pt>
                <c:pt idx="29363">
                  <c:v>461.40649999999999</c:v>
                </c:pt>
                <c:pt idx="29364">
                  <c:v>461.40839999999997</c:v>
                </c:pt>
                <c:pt idx="29365">
                  <c:v>461.40980000000002</c:v>
                </c:pt>
                <c:pt idx="29366">
                  <c:v>461.40960000000001</c:v>
                </c:pt>
                <c:pt idx="29367">
                  <c:v>461.41120000000001</c:v>
                </c:pt>
                <c:pt idx="29368">
                  <c:v>461.41059999999999</c:v>
                </c:pt>
                <c:pt idx="29369">
                  <c:v>461.40969999999999</c:v>
                </c:pt>
                <c:pt idx="29370">
                  <c:v>461.41019999999997</c:v>
                </c:pt>
                <c:pt idx="29371">
                  <c:v>461.41199999999998</c:v>
                </c:pt>
                <c:pt idx="29372">
                  <c:v>461.41199999999998</c:v>
                </c:pt>
                <c:pt idx="29373">
                  <c:v>461.4126</c:v>
                </c:pt>
                <c:pt idx="29374">
                  <c:v>461.41320000000002</c:v>
                </c:pt>
                <c:pt idx="29375">
                  <c:v>461.4128</c:v>
                </c:pt>
                <c:pt idx="29376">
                  <c:v>461.4153</c:v>
                </c:pt>
                <c:pt idx="29377">
                  <c:v>461.4144</c:v>
                </c:pt>
                <c:pt idx="29378">
                  <c:v>461.41500000000002</c:v>
                </c:pt>
                <c:pt idx="29379">
                  <c:v>461.41539999999998</c:v>
                </c:pt>
                <c:pt idx="29380">
                  <c:v>461.41640000000001</c:v>
                </c:pt>
                <c:pt idx="29381">
                  <c:v>461.41719999999998</c:v>
                </c:pt>
                <c:pt idx="29382">
                  <c:v>461.41739999999999</c:v>
                </c:pt>
                <c:pt idx="29383">
                  <c:v>461.41660000000002</c:v>
                </c:pt>
                <c:pt idx="29384">
                  <c:v>461.41719999999998</c:v>
                </c:pt>
                <c:pt idx="29385">
                  <c:v>461.41660000000002</c:v>
                </c:pt>
                <c:pt idx="29386">
                  <c:v>461.41609999999997</c:v>
                </c:pt>
                <c:pt idx="29387">
                  <c:v>461.41640000000001</c:v>
                </c:pt>
                <c:pt idx="29388">
                  <c:v>461.41759999999999</c:v>
                </c:pt>
                <c:pt idx="29389">
                  <c:v>461.41860000000003</c:v>
                </c:pt>
                <c:pt idx="29390">
                  <c:v>461.41840000000002</c:v>
                </c:pt>
                <c:pt idx="29391">
                  <c:v>461.42</c:v>
                </c:pt>
                <c:pt idx="29392">
                  <c:v>461.41899999999998</c:v>
                </c:pt>
                <c:pt idx="29393">
                  <c:v>461.41969999999998</c:v>
                </c:pt>
                <c:pt idx="29394">
                  <c:v>461.4196</c:v>
                </c:pt>
                <c:pt idx="29395">
                  <c:v>461.4196</c:v>
                </c:pt>
                <c:pt idx="29396">
                  <c:v>461.42169999999999</c:v>
                </c:pt>
                <c:pt idx="29397">
                  <c:v>461.42140000000001</c:v>
                </c:pt>
                <c:pt idx="29398">
                  <c:v>461.4246</c:v>
                </c:pt>
                <c:pt idx="29399">
                  <c:v>461.42410000000001</c:v>
                </c:pt>
                <c:pt idx="29400">
                  <c:v>461.42380000000003</c:v>
                </c:pt>
                <c:pt idx="29401">
                  <c:v>461.42309999999998</c:v>
                </c:pt>
                <c:pt idx="29402">
                  <c:v>461.42259999999999</c:v>
                </c:pt>
                <c:pt idx="29403">
                  <c:v>461.423</c:v>
                </c:pt>
                <c:pt idx="29404">
                  <c:v>461.4237</c:v>
                </c:pt>
                <c:pt idx="29405">
                  <c:v>461.4237</c:v>
                </c:pt>
                <c:pt idx="29406">
                  <c:v>461.42529999999999</c:v>
                </c:pt>
                <c:pt idx="29407">
                  <c:v>461.4248</c:v>
                </c:pt>
                <c:pt idx="29408">
                  <c:v>461.42570000000001</c:v>
                </c:pt>
                <c:pt idx="29409">
                  <c:v>461.42439999999999</c:v>
                </c:pt>
                <c:pt idx="29410">
                  <c:v>461.42410000000001</c:v>
                </c:pt>
                <c:pt idx="29411">
                  <c:v>461.4248</c:v>
                </c:pt>
                <c:pt idx="29412">
                  <c:v>461.42570000000001</c:v>
                </c:pt>
                <c:pt idx="29413">
                  <c:v>461.42720000000003</c:v>
                </c:pt>
                <c:pt idx="29414">
                  <c:v>461.4271</c:v>
                </c:pt>
                <c:pt idx="29415">
                  <c:v>461.428</c:v>
                </c:pt>
                <c:pt idx="29416">
                  <c:v>461.42759999999998</c:v>
                </c:pt>
                <c:pt idx="29417">
                  <c:v>461.428</c:v>
                </c:pt>
                <c:pt idx="29418">
                  <c:v>461.42930000000001</c:v>
                </c:pt>
                <c:pt idx="29419">
                  <c:v>461.43029999999999</c:v>
                </c:pt>
                <c:pt idx="29420">
                  <c:v>461.43</c:v>
                </c:pt>
                <c:pt idx="29421">
                  <c:v>461.4298</c:v>
                </c:pt>
                <c:pt idx="29422">
                  <c:v>461.43099999999998</c:v>
                </c:pt>
                <c:pt idx="29423">
                  <c:v>461.43099999999998</c:v>
                </c:pt>
                <c:pt idx="29424">
                  <c:v>461.4316</c:v>
                </c:pt>
                <c:pt idx="29425">
                  <c:v>461.43220000000002</c:v>
                </c:pt>
                <c:pt idx="29426">
                  <c:v>461.43299999999999</c:v>
                </c:pt>
                <c:pt idx="29427">
                  <c:v>461.43279999999999</c:v>
                </c:pt>
                <c:pt idx="29428">
                  <c:v>461.43360000000001</c:v>
                </c:pt>
                <c:pt idx="29429">
                  <c:v>461.4341</c:v>
                </c:pt>
                <c:pt idx="29430">
                  <c:v>461.4341</c:v>
                </c:pt>
                <c:pt idx="29431">
                  <c:v>461.43520000000001</c:v>
                </c:pt>
                <c:pt idx="29432">
                  <c:v>461.43540000000002</c:v>
                </c:pt>
                <c:pt idx="29433">
                  <c:v>461.43610000000001</c:v>
                </c:pt>
                <c:pt idx="29434">
                  <c:v>461.4359</c:v>
                </c:pt>
                <c:pt idx="29435">
                  <c:v>461.43619999999999</c:v>
                </c:pt>
                <c:pt idx="29436">
                  <c:v>461.43619999999999</c:v>
                </c:pt>
                <c:pt idx="29437">
                  <c:v>461.43720000000002</c:v>
                </c:pt>
                <c:pt idx="29438">
                  <c:v>461.43900000000002</c:v>
                </c:pt>
                <c:pt idx="29439">
                  <c:v>461.43860000000001</c:v>
                </c:pt>
                <c:pt idx="29440">
                  <c:v>461.4384</c:v>
                </c:pt>
                <c:pt idx="29441">
                  <c:v>461.43779999999998</c:v>
                </c:pt>
                <c:pt idx="29442">
                  <c:v>461.43959999999998</c:v>
                </c:pt>
                <c:pt idx="29443">
                  <c:v>461.43950000000001</c:v>
                </c:pt>
                <c:pt idx="29444">
                  <c:v>461.44029999999998</c:v>
                </c:pt>
                <c:pt idx="29445">
                  <c:v>461.44040000000001</c:v>
                </c:pt>
                <c:pt idx="29446">
                  <c:v>461.44220000000001</c:v>
                </c:pt>
                <c:pt idx="29447">
                  <c:v>461.44029999999998</c:v>
                </c:pt>
                <c:pt idx="29448">
                  <c:v>461.4402</c:v>
                </c:pt>
                <c:pt idx="29449">
                  <c:v>461.44130000000001</c:v>
                </c:pt>
                <c:pt idx="29450">
                  <c:v>461.44510000000002</c:v>
                </c:pt>
                <c:pt idx="29451">
                  <c:v>461.44459999999998</c:v>
                </c:pt>
                <c:pt idx="29452">
                  <c:v>461.44450000000001</c:v>
                </c:pt>
                <c:pt idx="29453">
                  <c:v>461.4452</c:v>
                </c:pt>
                <c:pt idx="29454">
                  <c:v>461.44589999999999</c:v>
                </c:pt>
                <c:pt idx="29455">
                  <c:v>461.44549999999998</c:v>
                </c:pt>
                <c:pt idx="29456">
                  <c:v>461.44569999999999</c:v>
                </c:pt>
                <c:pt idx="29457">
                  <c:v>461.44720000000001</c:v>
                </c:pt>
                <c:pt idx="29458">
                  <c:v>461.44740000000002</c:v>
                </c:pt>
                <c:pt idx="29459">
                  <c:v>461.4479</c:v>
                </c:pt>
                <c:pt idx="29460">
                  <c:v>461.44850000000002</c:v>
                </c:pt>
                <c:pt idx="29461">
                  <c:v>461.4486</c:v>
                </c:pt>
                <c:pt idx="29462">
                  <c:v>461.44889999999998</c:v>
                </c:pt>
                <c:pt idx="29463">
                  <c:v>461.44940000000003</c:v>
                </c:pt>
                <c:pt idx="29464">
                  <c:v>461.45</c:v>
                </c:pt>
                <c:pt idx="29465">
                  <c:v>461.44979999999998</c:v>
                </c:pt>
                <c:pt idx="29466">
                  <c:v>461.44959999999998</c:v>
                </c:pt>
                <c:pt idx="29467">
                  <c:v>461.4502</c:v>
                </c:pt>
                <c:pt idx="29468">
                  <c:v>461.44979999999998</c:v>
                </c:pt>
                <c:pt idx="29469">
                  <c:v>461.45</c:v>
                </c:pt>
                <c:pt idx="29470">
                  <c:v>461.44940000000003</c:v>
                </c:pt>
                <c:pt idx="29471">
                  <c:v>461.45</c:v>
                </c:pt>
                <c:pt idx="29472">
                  <c:v>461.4511</c:v>
                </c:pt>
                <c:pt idx="29473">
                  <c:v>461.45139999999998</c:v>
                </c:pt>
                <c:pt idx="29474">
                  <c:v>461.45159999999998</c:v>
                </c:pt>
                <c:pt idx="29475">
                  <c:v>461.4522</c:v>
                </c:pt>
                <c:pt idx="29476">
                  <c:v>461.45359999999999</c:v>
                </c:pt>
                <c:pt idx="29477">
                  <c:v>461.45280000000002</c:v>
                </c:pt>
                <c:pt idx="29478">
                  <c:v>461.45370000000003</c:v>
                </c:pt>
                <c:pt idx="29479">
                  <c:v>461.45359999999999</c:v>
                </c:pt>
                <c:pt idx="29480">
                  <c:v>461.45389999999998</c:v>
                </c:pt>
                <c:pt idx="29481">
                  <c:v>461.45499999999998</c:v>
                </c:pt>
                <c:pt idx="29482">
                  <c:v>461.45420000000001</c:v>
                </c:pt>
                <c:pt idx="29483">
                  <c:v>461.45569999999998</c:v>
                </c:pt>
                <c:pt idx="29484">
                  <c:v>461.4563</c:v>
                </c:pt>
                <c:pt idx="29485">
                  <c:v>461.45859999999999</c:v>
                </c:pt>
                <c:pt idx="29486">
                  <c:v>461.45780000000002</c:v>
                </c:pt>
                <c:pt idx="29487">
                  <c:v>461.45760000000001</c:v>
                </c:pt>
                <c:pt idx="29488">
                  <c:v>461.45940000000002</c:v>
                </c:pt>
                <c:pt idx="29489">
                  <c:v>461.45960000000002</c:v>
                </c:pt>
                <c:pt idx="29490">
                  <c:v>461.45960000000002</c:v>
                </c:pt>
                <c:pt idx="29491">
                  <c:v>461.45940000000002</c:v>
                </c:pt>
                <c:pt idx="29492">
                  <c:v>461.45940000000002</c:v>
                </c:pt>
                <c:pt idx="29493">
                  <c:v>461.46120000000002</c:v>
                </c:pt>
                <c:pt idx="29494">
                  <c:v>461.46170000000001</c:v>
                </c:pt>
                <c:pt idx="29495">
                  <c:v>461.45979999999997</c:v>
                </c:pt>
                <c:pt idx="29496">
                  <c:v>461.46019999999999</c:v>
                </c:pt>
                <c:pt idx="29497">
                  <c:v>461.46269999999998</c:v>
                </c:pt>
                <c:pt idx="29498">
                  <c:v>461.46129999999999</c:v>
                </c:pt>
                <c:pt idx="29499">
                  <c:v>461.46089999999998</c:v>
                </c:pt>
                <c:pt idx="29500">
                  <c:v>461.46260000000001</c:v>
                </c:pt>
                <c:pt idx="29501">
                  <c:v>461.46300000000002</c:v>
                </c:pt>
                <c:pt idx="29502">
                  <c:v>461.46420000000001</c:v>
                </c:pt>
                <c:pt idx="29503">
                  <c:v>461.46480000000003</c:v>
                </c:pt>
                <c:pt idx="29504">
                  <c:v>461.46719999999999</c:v>
                </c:pt>
                <c:pt idx="29505">
                  <c:v>461.46719999999999</c:v>
                </c:pt>
                <c:pt idx="29506">
                  <c:v>461.4674</c:v>
                </c:pt>
                <c:pt idx="29507">
                  <c:v>461.4683</c:v>
                </c:pt>
                <c:pt idx="29508">
                  <c:v>461.46780000000001</c:v>
                </c:pt>
                <c:pt idx="29509">
                  <c:v>461.46789999999999</c:v>
                </c:pt>
                <c:pt idx="29510">
                  <c:v>461.47</c:v>
                </c:pt>
                <c:pt idx="29511">
                  <c:v>461.46879999999999</c:v>
                </c:pt>
                <c:pt idx="29512">
                  <c:v>461.46879999999999</c:v>
                </c:pt>
                <c:pt idx="29513">
                  <c:v>461.47</c:v>
                </c:pt>
                <c:pt idx="29514">
                  <c:v>461.46969999999999</c:v>
                </c:pt>
                <c:pt idx="29515">
                  <c:v>461.47059999999999</c:v>
                </c:pt>
                <c:pt idx="29516">
                  <c:v>461.46980000000002</c:v>
                </c:pt>
                <c:pt idx="29517">
                  <c:v>461.47149999999999</c:v>
                </c:pt>
                <c:pt idx="29518">
                  <c:v>461.47140000000002</c:v>
                </c:pt>
                <c:pt idx="29519">
                  <c:v>461.47219999999999</c:v>
                </c:pt>
                <c:pt idx="29520">
                  <c:v>461.47199999999998</c:v>
                </c:pt>
                <c:pt idx="29521">
                  <c:v>461.47070000000002</c:v>
                </c:pt>
                <c:pt idx="29522">
                  <c:v>461.47239999999999</c:v>
                </c:pt>
                <c:pt idx="29523">
                  <c:v>461.47340000000003</c:v>
                </c:pt>
                <c:pt idx="29524">
                  <c:v>461.47460000000001</c:v>
                </c:pt>
                <c:pt idx="29525">
                  <c:v>461.4744</c:v>
                </c:pt>
                <c:pt idx="29526">
                  <c:v>461.4742</c:v>
                </c:pt>
                <c:pt idx="29527">
                  <c:v>461.47460000000001</c:v>
                </c:pt>
                <c:pt idx="29528">
                  <c:v>461.4744</c:v>
                </c:pt>
                <c:pt idx="29529">
                  <c:v>461.47579999999999</c:v>
                </c:pt>
                <c:pt idx="29530">
                  <c:v>461.47719999999998</c:v>
                </c:pt>
                <c:pt idx="29531">
                  <c:v>461.47640000000001</c:v>
                </c:pt>
                <c:pt idx="29532">
                  <c:v>461.47820000000002</c:v>
                </c:pt>
                <c:pt idx="29533">
                  <c:v>461.47890000000001</c:v>
                </c:pt>
                <c:pt idx="29534">
                  <c:v>461.47719999999998</c:v>
                </c:pt>
                <c:pt idx="29535">
                  <c:v>461.47789999999998</c:v>
                </c:pt>
                <c:pt idx="29536">
                  <c:v>461.4794</c:v>
                </c:pt>
                <c:pt idx="29537">
                  <c:v>461.47840000000002</c:v>
                </c:pt>
                <c:pt idx="29538">
                  <c:v>461.48020000000002</c:v>
                </c:pt>
                <c:pt idx="29539">
                  <c:v>461.48140000000001</c:v>
                </c:pt>
                <c:pt idx="29540">
                  <c:v>461.48050000000001</c:v>
                </c:pt>
                <c:pt idx="29541">
                  <c:v>461.48059999999998</c:v>
                </c:pt>
                <c:pt idx="29542">
                  <c:v>461.48200000000003</c:v>
                </c:pt>
                <c:pt idx="29543">
                  <c:v>461.48219999999998</c:v>
                </c:pt>
                <c:pt idx="29544">
                  <c:v>461.48320000000001</c:v>
                </c:pt>
                <c:pt idx="29545">
                  <c:v>461.48180000000002</c:v>
                </c:pt>
                <c:pt idx="29546">
                  <c:v>461.48259999999999</c:v>
                </c:pt>
                <c:pt idx="29547">
                  <c:v>461.4828</c:v>
                </c:pt>
                <c:pt idx="29548">
                  <c:v>461.48469999999998</c:v>
                </c:pt>
                <c:pt idx="29549">
                  <c:v>461.48500000000001</c:v>
                </c:pt>
                <c:pt idx="29550">
                  <c:v>461.48480000000001</c:v>
                </c:pt>
                <c:pt idx="29551">
                  <c:v>461.48660000000001</c:v>
                </c:pt>
                <c:pt idx="29552">
                  <c:v>461.48649999999998</c:v>
                </c:pt>
                <c:pt idx="29553">
                  <c:v>461.48719999999997</c:v>
                </c:pt>
                <c:pt idx="29554">
                  <c:v>461.48899999999998</c:v>
                </c:pt>
                <c:pt idx="29555">
                  <c:v>461.49020000000002</c:v>
                </c:pt>
                <c:pt idx="29556">
                  <c:v>461.49040000000002</c:v>
                </c:pt>
                <c:pt idx="29557">
                  <c:v>461.49</c:v>
                </c:pt>
                <c:pt idx="29558">
                  <c:v>461.4898</c:v>
                </c:pt>
                <c:pt idx="29559">
                  <c:v>461.49130000000002</c:v>
                </c:pt>
                <c:pt idx="29560">
                  <c:v>461.49160000000001</c:v>
                </c:pt>
                <c:pt idx="29561">
                  <c:v>461.49329999999998</c:v>
                </c:pt>
                <c:pt idx="29562">
                  <c:v>461.49099999999999</c:v>
                </c:pt>
                <c:pt idx="29563">
                  <c:v>461.49259999999998</c:v>
                </c:pt>
                <c:pt idx="29564">
                  <c:v>461.49380000000002</c:v>
                </c:pt>
                <c:pt idx="29565">
                  <c:v>461.49419999999998</c:v>
                </c:pt>
                <c:pt idx="29566">
                  <c:v>461.49439999999998</c:v>
                </c:pt>
                <c:pt idx="29567">
                  <c:v>461.49590000000001</c:v>
                </c:pt>
                <c:pt idx="29568">
                  <c:v>461.49740000000003</c:v>
                </c:pt>
                <c:pt idx="29569">
                  <c:v>461.49779999999998</c:v>
                </c:pt>
                <c:pt idx="29570">
                  <c:v>461.49770000000001</c:v>
                </c:pt>
                <c:pt idx="29571">
                  <c:v>461.49619999999999</c:v>
                </c:pt>
                <c:pt idx="29572">
                  <c:v>461.49700000000001</c:v>
                </c:pt>
                <c:pt idx="29573">
                  <c:v>461.49740000000003</c:v>
                </c:pt>
                <c:pt idx="29574">
                  <c:v>461.49779999999998</c:v>
                </c:pt>
                <c:pt idx="29575">
                  <c:v>461.49740000000003</c:v>
                </c:pt>
                <c:pt idx="29576">
                  <c:v>461.49759999999998</c:v>
                </c:pt>
                <c:pt idx="29577">
                  <c:v>461.49939999999998</c:v>
                </c:pt>
                <c:pt idx="29578">
                  <c:v>461.49889999999999</c:v>
                </c:pt>
                <c:pt idx="29579">
                  <c:v>461.5</c:v>
                </c:pt>
                <c:pt idx="29580">
                  <c:v>461.49959999999999</c:v>
                </c:pt>
                <c:pt idx="29581">
                  <c:v>461.5</c:v>
                </c:pt>
                <c:pt idx="29582">
                  <c:v>461.49939999999998</c:v>
                </c:pt>
                <c:pt idx="29583">
                  <c:v>461.5</c:v>
                </c:pt>
                <c:pt idx="29584">
                  <c:v>461.50020000000001</c:v>
                </c:pt>
                <c:pt idx="29585">
                  <c:v>461.50040000000001</c:v>
                </c:pt>
                <c:pt idx="29586">
                  <c:v>461.50119999999998</c:v>
                </c:pt>
                <c:pt idx="29587">
                  <c:v>461.50240000000002</c:v>
                </c:pt>
                <c:pt idx="29588">
                  <c:v>461.50229999999999</c:v>
                </c:pt>
                <c:pt idx="29589">
                  <c:v>461.50119999999998</c:v>
                </c:pt>
                <c:pt idx="29590">
                  <c:v>461.50150000000002</c:v>
                </c:pt>
                <c:pt idx="29591">
                  <c:v>461.50279999999998</c:v>
                </c:pt>
                <c:pt idx="29592">
                  <c:v>461.50439999999998</c:v>
                </c:pt>
                <c:pt idx="29593">
                  <c:v>461.50360000000001</c:v>
                </c:pt>
                <c:pt idx="29594">
                  <c:v>461.50409999999999</c:v>
                </c:pt>
                <c:pt idx="29595">
                  <c:v>461.5052</c:v>
                </c:pt>
                <c:pt idx="29596">
                  <c:v>461.50619999999998</c:v>
                </c:pt>
                <c:pt idx="29597">
                  <c:v>461.50689999999997</c:v>
                </c:pt>
                <c:pt idx="29598">
                  <c:v>461.50720000000001</c:v>
                </c:pt>
                <c:pt idx="29599">
                  <c:v>461.50659999999999</c:v>
                </c:pt>
                <c:pt idx="29600">
                  <c:v>461.50779999999997</c:v>
                </c:pt>
                <c:pt idx="29601">
                  <c:v>461.50839999999999</c:v>
                </c:pt>
                <c:pt idx="29602">
                  <c:v>461.5102</c:v>
                </c:pt>
                <c:pt idx="29603">
                  <c:v>461.50959999999998</c:v>
                </c:pt>
                <c:pt idx="29604">
                  <c:v>461.51100000000002</c:v>
                </c:pt>
                <c:pt idx="29605">
                  <c:v>461.51100000000002</c:v>
                </c:pt>
                <c:pt idx="29606">
                  <c:v>461.512</c:v>
                </c:pt>
                <c:pt idx="29607">
                  <c:v>461.51280000000003</c:v>
                </c:pt>
                <c:pt idx="29608">
                  <c:v>461.51190000000003</c:v>
                </c:pt>
                <c:pt idx="29609">
                  <c:v>461.51260000000002</c:v>
                </c:pt>
                <c:pt idx="29610">
                  <c:v>461.51280000000003</c:v>
                </c:pt>
                <c:pt idx="29611">
                  <c:v>461.51420000000002</c:v>
                </c:pt>
                <c:pt idx="29612">
                  <c:v>461.51389999999998</c:v>
                </c:pt>
                <c:pt idx="29613">
                  <c:v>461.51479999999998</c:v>
                </c:pt>
                <c:pt idx="29614">
                  <c:v>461.51420000000002</c:v>
                </c:pt>
                <c:pt idx="29615">
                  <c:v>461.51420000000002</c:v>
                </c:pt>
                <c:pt idx="29616">
                  <c:v>461.51440000000002</c:v>
                </c:pt>
                <c:pt idx="29617">
                  <c:v>461.51179999999999</c:v>
                </c:pt>
                <c:pt idx="29618">
                  <c:v>461.51260000000002</c:v>
                </c:pt>
                <c:pt idx="29619">
                  <c:v>461.5147</c:v>
                </c:pt>
                <c:pt idx="29620">
                  <c:v>461.5154</c:v>
                </c:pt>
                <c:pt idx="29621">
                  <c:v>461.51560000000001</c:v>
                </c:pt>
                <c:pt idx="29622">
                  <c:v>461.5154</c:v>
                </c:pt>
                <c:pt idx="29623">
                  <c:v>461.51659999999998</c:v>
                </c:pt>
                <c:pt idx="29624">
                  <c:v>461.51740000000001</c:v>
                </c:pt>
                <c:pt idx="29625">
                  <c:v>461.51780000000002</c:v>
                </c:pt>
                <c:pt idx="29626">
                  <c:v>461.51819999999998</c:v>
                </c:pt>
                <c:pt idx="29627">
                  <c:v>461.51740000000001</c:v>
                </c:pt>
                <c:pt idx="29628">
                  <c:v>461.51839999999999</c:v>
                </c:pt>
                <c:pt idx="29629">
                  <c:v>461.51960000000003</c:v>
                </c:pt>
                <c:pt idx="29630">
                  <c:v>461.5204</c:v>
                </c:pt>
                <c:pt idx="29631">
                  <c:v>461.52190000000002</c:v>
                </c:pt>
                <c:pt idx="29632">
                  <c:v>461.5206</c:v>
                </c:pt>
                <c:pt idx="29633">
                  <c:v>461.5215</c:v>
                </c:pt>
                <c:pt idx="29634">
                  <c:v>461.5224</c:v>
                </c:pt>
                <c:pt idx="29635">
                  <c:v>461.5222</c:v>
                </c:pt>
                <c:pt idx="29636">
                  <c:v>461.52429999999998</c:v>
                </c:pt>
                <c:pt idx="29637">
                  <c:v>461.5222</c:v>
                </c:pt>
                <c:pt idx="29638">
                  <c:v>461.52379999999999</c:v>
                </c:pt>
                <c:pt idx="29639">
                  <c:v>461.52499999999998</c:v>
                </c:pt>
                <c:pt idx="29640">
                  <c:v>461.52600000000001</c:v>
                </c:pt>
                <c:pt idx="29641">
                  <c:v>461.52690000000001</c:v>
                </c:pt>
                <c:pt idx="29642">
                  <c:v>461.52710000000002</c:v>
                </c:pt>
                <c:pt idx="29643">
                  <c:v>461.52730000000003</c:v>
                </c:pt>
                <c:pt idx="29644">
                  <c:v>461.52699999999999</c:v>
                </c:pt>
                <c:pt idx="29645">
                  <c:v>461.52679999999998</c:v>
                </c:pt>
                <c:pt idx="29646">
                  <c:v>461.52800000000002</c:v>
                </c:pt>
                <c:pt idx="29647">
                  <c:v>461.52760000000001</c:v>
                </c:pt>
                <c:pt idx="29648">
                  <c:v>461.529</c:v>
                </c:pt>
                <c:pt idx="29649">
                  <c:v>461.5299</c:v>
                </c:pt>
                <c:pt idx="29650">
                  <c:v>461.5299</c:v>
                </c:pt>
                <c:pt idx="29651">
                  <c:v>461.53089999999997</c:v>
                </c:pt>
                <c:pt idx="29652">
                  <c:v>461.53109999999998</c:v>
                </c:pt>
                <c:pt idx="29653">
                  <c:v>461.53129999999999</c:v>
                </c:pt>
                <c:pt idx="29654">
                  <c:v>461.53210000000001</c:v>
                </c:pt>
                <c:pt idx="29655">
                  <c:v>461.5324</c:v>
                </c:pt>
                <c:pt idx="29656">
                  <c:v>461.53379999999999</c:v>
                </c:pt>
                <c:pt idx="29657">
                  <c:v>461.53500000000003</c:v>
                </c:pt>
                <c:pt idx="29658">
                  <c:v>461.53469999999999</c:v>
                </c:pt>
                <c:pt idx="29659">
                  <c:v>461.53399999999999</c:v>
                </c:pt>
                <c:pt idx="29660">
                  <c:v>461.5342</c:v>
                </c:pt>
                <c:pt idx="29661">
                  <c:v>461.53680000000003</c:v>
                </c:pt>
                <c:pt idx="29662">
                  <c:v>461.53699999999998</c:v>
                </c:pt>
                <c:pt idx="29663">
                  <c:v>461.53699999999998</c:v>
                </c:pt>
                <c:pt idx="29664">
                  <c:v>461.53649999999999</c:v>
                </c:pt>
                <c:pt idx="29665">
                  <c:v>461.53840000000002</c:v>
                </c:pt>
                <c:pt idx="29666">
                  <c:v>461.54059999999998</c:v>
                </c:pt>
                <c:pt idx="29667">
                  <c:v>461.5394</c:v>
                </c:pt>
                <c:pt idx="29668">
                  <c:v>461.53789999999998</c:v>
                </c:pt>
                <c:pt idx="29669">
                  <c:v>461.54020000000003</c:v>
                </c:pt>
                <c:pt idx="29670">
                  <c:v>461.53910000000002</c:v>
                </c:pt>
                <c:pt idx="29671">
                  <c:v>461.53969999999998</c:v>
                </c:pt>
                <c:pt idx="29672">
                  <c:v>461.541</c:v>
                </c:pt>
                <c:pt idx="29673">
                  <c:v>461.54140000000001</c:v>
                </c:pt>
                <c:pt idx="29674">
                  <c:v>461.54259999999999</c:v>
                </c:pt>
                <c:pt idx="29675">
                  <c:v>461.54250000000002</c:v>
                </c:pt>
                <c:pt idx="29676">
                  <c:v>461.54379999999998</c:v>
                </c:pt>
                <c:pt idx="29677">
                  <c:v>461.5444</c:v>
                </c:pt>
                <c:pt idx="29678">
                  <c:v>461.54349999999999</c:v>
                </c:pt>
                <c:pt idx="29679">
                  <c:v>461.54520000000002</c:v>
                </c:pt>
                <c:pt idx="29680">
                  <c:v>461.54520000000002</c:v>
                </c:pt>
                <c:pt idx="29681">
                  <c:v>461.5462</c:v>
                </c:pt>
                <c:pt idx="29682">
                  <c:v>461.54480000000001</c:v>
                </c:pt>
                <c:pt idx="29683">
                  <c:v>461.54640000000001</c:v>
                </c:pt>
                <c:pt idx="29684">
                  <c:v>461.54660000000001</c:v>
                </c:pt>
                <c:pt idx="29685">
                  <c:v>461.54590000000002</c:v>
                </c:pt>
                <c:pt idx="29686">
                  <c:v>461.54610000000002</c:v>
                </c:pt>
                <c:pt idx="29687">
                  <c:v>461.54689999999999</c:v>
                </c:pt>
                <c:pt idx="29688">
                  <c:v>461.5471</c:v>
                </c:pt>
                <c:pt idx="29689">
                  <c:v>461.54840000000002</c:v>
                </c:pt>
                <c:pt idx="29690">
                  <c:v>461.54899999999998</c:v>
                </c:pt>
                <c:pt idx="29691">
                  <c:v>461.55020000000002</c:v>
                </c:pt>
                <c:pt idx="29692">
                  <c:v>461.55099999999999</c:v>
                </c:pt>
                <c:pt idx="29693">
                  <c:v>461.54919999999998</c:v>
                </c:pt>
                <c:pt idx="29694">
                  <c:v>461.54969999999997</c:v>
                </c:pt>
                <c:pt idx="29695">
                  <c:v>461.5498</c:v>
                </c:pt>
                <c:pt idx="29696">
                  <c:v>461.5498</c:v>
                </c:pt>
                <c:pt idx="29697">
                  <c:v>461.55110000000002</c:v>
                </c:pt>
                <c:pt idx="29698">
                  <c:v>461.55020000000002</c:v>
                </c:pt>
                <c:pt idx="29699">
                  <c:v>461.55040000000002</c:v>
                </c:pt>
                <c:pt idx="29700">
                  <c:v>461.55169999999998</c:v>
                </c:pt>
                <c:pt idx="29701">
                  <c:v>461.55380000000002</c:v>
                </c:pt>
                <c:pt idx="29702">
                  <c:v>461.55419999999998</c:v>
                </c:pt>
                <c:pt idx="29703">
                  <c:v>461.55470000000003</c:v>
                </c:pt>
                <c:pt idx="29704">
                  <c:v>461.55500000000001</c:v>
                </c:pt>
                <c:pt idx="29705">
                  <c:v>461.5557</c:v>
                </c:pt>
                <c:pt idx="29706">
                  <c:v>461.55759999999998</c:v>
                </c:pt>
                <c:pt idx="29707">
                  <c:v>461.55739999999997</c:v>
                </c:pt>
                <c:pt idx="29708">
                  <c:v>461.55630000000002</c:v>
                </c:pt>
                <c:pt idx="29709">
                  <c:v>461.5591</c:v>
                </c:pt>
                <c:pt idx="29710">
                  <c:v>461.55900000000003</c:v>
                </c:pt>
                <c:pt idx="29711">
                  <c:v>461.55829999999997</c:v>
                </c:pt>
                <c:pt idx="29712">
                  <c:v>461.55860000000001</c:v>
                </c:pt>
                <c:pt idx="29713">
                  <c:v>461.56</c:v>
                </c:pt>
                <c:pt idx="29714">
                  <c:v>461.55970000000002</c:v>
                </c:pt>
                <c:pt idx="29715">
                  <c:v>461.56099999999998</c:v>
                </c:pt>
                <c:pt idx="29716">
                  <c:v>461.56299999999999</c:v>
                </c:pt>
                <c:pt idx="29717">
                  <c:v>461.56200000000001</c:v>
                </c:pt>
                <c:pt idx="29718">
                  <c:v>461.56319999999999</c:v>
                </c:pt>
                <c:pt idx="29719">
                  <c:v>461.56479999999999</c:v>
                </c:pt>
                <c:pt idx="29720">
                  <c:v>461.56439999999998</c:v>
                </c:pt>
                <c:pt idx="29721">
                  <c:v>461.5659</c:v>
                </c:pt>
                <c:pt idx="29722">
                  <c:v>461.56659999999999</c:v>
                </c:pt>
                <c:pt idx="29723">
                  <c:v>461.56610000000001</c:v>
                </c:pt>
                <c:pt idx="29724">
                  <c:v>461.56779999999998</c:v>
                </c:pt>
                <c:pt idx="29725">
                  <c:v>461.56779999999998</c:v>
                </c:pt>
                <c:pt idx="29726">
                  <c:v>461.56720000000001</c:v>
                </c:pt>
                <c:pt idx="29727">
                  <c:v>461.56779999999998</c:v>
                </c:pt>
                <c:pt idx="29728">
                  <c:v>461.56869999999998</c:v>
                </c:pt>
                <c:pt idx="29729">
                  <c:v>461.56869999999998</c:v>
                </c:pt>
                <c:pt idx="29730">
                  <c:v>461.56830000000002</c:v>
                </c:pt>
                <c:pt idx="29731">
                  <c:v>461.56920000000002</c:v>
                </c:pt>
                <c:pt idx="29732">
                  <c:v>461.57060000000001</c:v>
                </c:pt>
                <c:pt idx="29733">
                  <c:v>461.57159999999999</c:v>
                </c:pt>
                <c:pt idx="29734">
                  <c:v>461.57190000000003</c:v>
                </c:pt>
                <c:pt idx="29735">
                  <c:v>461.57100000000003</c:v>
                </c:pt>
                <c:pt idx="29736">
                  <c:v>461.57089999999999</c:v>
                </c:pt>
                <c:pt idx="29737">
                  <c:v>461.57220000000001</c:v>
                </c:pt>
                <c:pt idx="29738">
                  <c:v>461.57260000000002</c:v>
                </c:pt>
                <c:pt idx="29739">
                  <c:v>461.57089999999999</c:v>
                </c:pt>
                <c:pt idx="29740">
                  <c:v>461.57220000000001</c:v>
                </c:pt>
                <c:pt idx="29741">
                  <c:v>461.57159999999999</c:v>
                </c:pt>
                <c:pt idx="29742">
                  <c:v>461.57229999999998</c:v>
                </c:pt>
                <c:pt idx="29743">
                  <c:v>461.57339999999999</c:v>
                </c:pt>
                <c:pt idx="29744">
                  <c:v>461.57479999999998</c:v>
                </c:pt>
                <c:pt idx="29745">
                  <c:v>461.57459999999998</c:v>
                </c:pt>
                <c:pt idx="29746">
                  <c:v>461.57580000000002</c:v>
                </c:pt>
                <c:pt idx="29747">
                  <c:v>461.577</c:v>
                </c:pt>
                <c:pt idx="29748">
                  <c:v>461.577</c:v>
                </c:pt>
                <c:pt idx="29749">
                  <c:v>461.57810000000001</c:v>
                </c:pt>
                <c:pt idx="29750">
                  <c:v>461.58</c:v>
                </c:pt>
                <c:pt idx="29751">
                  <c:v>461.58</c:v>
                </c:pt>
                <c:pt idx="29752">
                  <c:v>461.5813</c:v>
                </c:pt>
                <c:pt idx="29753">
                  <c:v>461.58100000000002</c:v>
                </c:pt>
                <c:pt idx="29754">
                  <c:v>461.58150000000001</c:v>
                </c:pt>
                <c:pt idx="29755">
                  <c:v>461.5829</c:v>
                </c:pt>
                <c:pt idx="29756">
                  <c:v>461.58300000000003</c:v>
                </c:pt>
                <c:pt idx="29757">
                  <c:v>461.58359999999999</c:v>
                </c:pt>
                <c:pt idx="29758">
                  <c:v>461.58460000000002</c:v>
                </c:pt>
                <c:pt idx="29759">
                  <c:v>461.58429999999998</c:v>
                </c:pt>
                <c:pt idx="29760">
                  <c:v>461.5847</c:v>
                </c:pt>
                <c:pt idx="29761">
                  <c:v>461.58460000000002</c:v>
                </c:pt>
                <c:pt idx="29762">
                  <c:v>461.58519999999999</c:v>
                </c:pt>
                <c:pt idx="29763">
                  <c:v>461.58460000000002</c:v>
                </c:pt>
                <c:pt idx="29764">
                  <c:v>461.584</c:v>
                </c:pt>
                <c:pt idx="29765">
                  <c:v>461.58479999999997</c:v>
                </c:pt>
                <c:pt idx="29766">
                  <c:v>461.5856</c:v>
                </c:pt>
                <c:pt idx="29767">
                  <c:v>461.58499999999998</c:v>
                </c:pt>
                <c:pt idx="29768">
                  <c:v>461.58659999999998</c:v>
                </c:pt>
                <c:pt idx="29769">
                  <c:v>461.58749999999998</c:v>
                </c:pt>
                <c:pt idx="29770">
                  <c:v>461.5881</c:v>
                </c:pt>
                <c:pt idx="29771">
                  <c:v>461.58699999999999</c:v>
                </c:pt>
                <c:pt idx="29772">
                  <c:v>461.5872</c:v>
                </c:pt>
                <c:pt idx="29773">
                  <c:v>461.58780000000002</c:v>
                </c:pt>
                <c:pt idx="29774">
                  <c:v>461.58909999999997</c:v>
                </c:pt>
                <c:pt idx="29775">
                  <c:v>461.59</c:v>
                </c:pt>
                <c:pt idx="29776">
                  <c:v>461.59140000000002</c:v>
                </c:pt>
                <c:pt idx="29777">
                  <c:v>461.5926</c:v>
                </c:pt>
                <c:pt idx="29778">
                  <c:v>461.59359999999998</c:v>
                </c:pt>
                <c:pt idx="29779">
                  <c:v>461.59300000000002</c:v>
                </c:pt>
                <c:pt idx="29780">
                  <c:v>461.59480000000002</c:v>
                </c:pt>
                <c:pt idx="29781">
                  <c:v>461.59530000000001</c:v>
                </c:pt>
                <c:pt idx="29782">
                  <c:v>461.59660000000002</c:v>
                </c:pt>
                <c:pt idx="29783">
                  <c:v>461.59719999999999</c:v>
                </c:pt>
                <c:pt idx="29784">
                  <c:v>461.59699999999998</c:v>
                </c:pt>
                <c:pt idx="29785">
                  <c:v>461.59739999999999</c:v>
                </c:pt>
                <c:pt idx="29786">
                  <c:v>461.59879999999998</c:v>
                </c:pt>
                <c:pt idx="29787">
                  <c:v>461.59899999999999</c:v>
                </c:pt>
                <c:pt idx="29788">
                  <c:v>461.59870000000001</c:v>
                </c:pt>
                <c:pt idx="29789">
                  <c:v>461.59980000000002</c:v>
                </c:pt>
                <c:pt idx="29790">
                  <c:v>461.60250000000002</c:v>
                </c:pt>
                <c:pt idx="29791">
                  <c:v>461.60059999999999</c:v>
                </c:pt>
                <c:pt idx="29792">
                  <c:v>461.60079999999999</c:v>
                </c:pt>
                <c:pt idx="29793">
                  <c:v>461.60160000000002</c:v>
                </c:pt>
                <c:pt idx="29794">
                  <c:v>461.60219999999998</c:v>
                </c:pt>
                <c:pt idx="29795">
                  <c:v>461.60199999999998</c:v>
                </c:pt>
                <c:pt idx="29796">
                  <c:v>461.60250000000002</c:v>
                </c:pt>
                <c:pt idx="29797">
                  <c:v>461.60160000000002</c:v>
                </c:pt>
                <c:pt idx="29798">
                  <c:v>461.60559999999998</c:v>
                </c:pt>
                <c:pt idx="29799">
                  <c:v>461.6046</c:v>
                </c:pt>
                <c:pt idx="29800">
                  <c:v>461.60410000000002</c:v>
                </c:pt>
                <c:pt idx="29801">
                  <c:v>461.60500000000002</c:v>
                </c:pt>
                <c:pt idx="29802">
                  <c:v>461.60340000000002</c:v>
                </c:pt>
                <c:pt idx="29803">
                  <c:v>461.60590000000002</c:v>
                </c:pt>
                <c:pt idx="29804">
                  <c:v>461.60640000000001</c:v>
                </c:pt>
                <c:pt idx="29805">
                  <c:v>461.60739999999998</c:v>
                </c:pt>
                <c:pt idx="29806">
                  <c:v>461.608</c:v>
                </c:pt>
                <c:pt idx="29807">
                  <c:v>461.60879999999997</c:v>
                </c:pt>
                <c:pt idx="29808">
                  <c:v>461.6096</c:v>
                </c:pt>
                <c:pt idx="29809">
                  <c:v>461.60919999999999</c:v>
                </c:pt>
                <c:pt idx="29810">
                  <c:v>461.6096</c:v>
                </c:pt>
                <c:pt idx="29811">
                  <c:v>461.61079999999998</c:v>
                </c:pt>
                <c:pt idx="29812">
                  <c:v>461.61020000000002</c:v>
                </c:pt>
                <c:pt idx="29813">
                  <c:v>461.61160000000001</c:v>
                </c:pt>
                <c:pt idx="29814">
                  <c:v>461.61059999999998</c:v>
                </c:pt>
                <c:pt idx="29815">
                  <c:v>461.61250000000001</c:v>
                </c:pt>
                <c:pt idx="29816">
                  <c:v>461.61020000000002</c:v>
                </c:pt>
                <c:pt idx="29817">
                  <c:v>461.61090000000002</c:v>
                </c:pt>
                <c:pt idx="29818">
                  <c:v>461.61200000000002</c:v>
                </c:pt>
                <c:pt idx="29819">
                  <c:v>461.61279999999999</c:v>
                </c:pt>
                <c:pt idx="29820">
                  <c:v>461.61279999999999</c:v>
                </c:pt>
                <c:pt idx="29821">
                  <c:v>461.61320000000001</c:v>
                </c:pt>
                <c:pt idx="29822">
                  <c:v>461.61340000000001</c:v>
                </c:pt>
                <c:pt idx="29823">
                  <c:v>461.61470000000003</c:v>
                </c:pt>
                <c:pt idx="29824">
                  <c:v>461.6146</c:v>
                </c:pt>
                <c:pt idx="29825">
                  <c:v>461.61610000000002</c:v>
                </c:pt>
                <c:pt idx="29826">
                  <c:v>461.61680000000001</c:v>
                </c:pt>
                <c:pt idx="29827">
                  <c:v>461.61599999999999</c:v>
                </c:pt>
                <c:pt idx="29828">
                  <c:v>461.61680000000001</c:v>
                </c:pt>
                <c:pt idx="29829">
                  <c:v>461.61660000000001</c:v>
                </c:pt>
                <c:pt idx="29830">
                  <c:v>461.61799999999999</c:v>
                </c:pt>
                <c:pt idx="29831">
                  <c:v>461.61799999999999</c:v>
                </c:pt>
                <c:pt idx="29832">
                  <c:v>461.62020000000001</c:v>
                </c:pt>
                <c:pt idx="29833">
                  <c:v>461.62130000000002</c:v>
                </c:pt>
                <c:pt idx="29834">
                  <c:v>461.61880000000002</c:v>
                </c:pt>
                <c:pt idx="29835">
                  <c:v>461.62049999999999</c:v>
                </c:pt>
                <c:pt idx="29836">
                  <c:v>461.6216</c:v>
                </c:pt>
                <c:pt idx="29837">
                  <c:v>461.62200000000001</c:v>
                </c:pt>
                <c:pt idx="29838">
                  <c:v>461.6234</c:v>
                </c:pt>
                <c:pt idx="29839">
                  <c:v>461.62419999999997</c:v>
                </c:pt>
                <c:pt idx="29840">
                  <c:v>461.62400000000002</c:v>
                </c:pt>
                <c:pt idx="29841">
                  <c:v>461.62400000000002</c:v>
                </c:pt>
                <c:pt idx="29842">
                  <c:v>461.625</c:v>
                </c:pt>
                <c:pt idx="29843">
                  <c:v>461.62599999999998</c:v>
                </c:pt>
                <c:pt idx="29844">
                  <c:v>461.62540000000001</c:v>
                </c:pt>
                <c:pt idx="29845">
                  <c:v>461.62520000000001</c:v>
                </c:pt>
                <c:pt idx="29846">
                  <c:v>461.62700000000001</c:v>
                </c:pt>
                <c:pt idx="29847">
                  <c:v>461.62860000000001</c:v>
                </c:pt>
                <c:pt idx="29848">
                  <c:v>461.6302</c:v>
                </c:pt>
                <c:pt idx="29849">
                  <c:v>461.62979999999999</c:v>
                </c:pt>
                <c:pt idx="29850">
                  <c:v>461.63139999999999</c:v>
                </c:pt>
                <c:pt idx="29851">
                  <c:v>461.63119999999998</c:v>
                </c:pt>
                <c:pt idx="29852">
                  <c:v>461.63060000000002</c:v>
                </c:pt>
                <c:pt idx="29853">
                  <c:v>461.63080000000002</c:v>
                </c:pt>
                <c:pt idx="29854">
                  <c:v>461.63290000000001</c:v>
                </c:pt>
                <c:pt idx="29855">
                  <c:v>461.63380000000001</c:v>
                </c:pt>
                <c:pt idx="29856">
                  <c:v>461.63400000000001</c:v>
                </c:pt>
                <c:pt idx="29857">
                  <c:v>461.63420000000002</c:v>
                </c:pt>
                <c:pt idx="29858">
                  <c:v>461.63400000000001</c:v>
                </c:pt>
                <c:pt idx="29859">
                  <c:v>461.63499999999999</c:v>
                </c:pt>
                <c:pt idx="29860">
                  <c:v>461.63600000000002</c:v>
                </c:pt>
                <c:pt idx="29861">
                  <c:v>461.63670000000002</c:v>
                </c:pt>
                <c:pt idx="29862">
                  <c:v>461.63659999999999</c:v>
                </c:pt>
                <c:pt idx="29863">
                  <c:v>461.6379</c:v>
                </c:pt>
                <c:pt idx="29864">
                  <c:v>461.63810000000001</c:v>
                </c:pt>
                <c:pt idx="29865">
                  <c:v>461.6395</c:v>
                </c:pt>
                <c:pt idx="29866">
                  <c:v>461.63869999999997</c:v>
                </c:pt>
                <c:pt idx="29867">
                  <c:v>461.63900000000001</c:v>
                </c:pt>
                <c:pt idx="29868">
                  <c:v>461.64080000000001</c:v>
                </c:pt>
                <c:pt idx="29869">
                  <c:v>461.64060000000001</c:v>
                </c:pt>
                <c:pt idx="29870">
                  <c:v>461.63979999999998</c:v>
                </c:pt>
                <c:pt idx="29871">
                  <c:v>461.63990000000001</c:v>
                </c:pt>
                <c:pt idx="29872">
                  <c:v>461.64120000000003</c:v>
                </c:pt>
                <c:pt idx="29873">
                  <c:v>461.64179999999999</c:v>
                </c:pt>
                <c:pt idx="29874">
                  <c:v>461.64260000000002</c:v>
                </c:pt>
                <c:pt idx="29875">
                  <c:v>461.64299999999997</c:v>
                </c:pt>
                <c:pt idx="29876">
                  <c:v>461.6431</c:v>
                </c:pt>
                <c:pt idx="29877">
                  <c:v>461.6454</c:v>
                </c:pt>
                <c:pt idx="29878">
                  <c:v>461.64530000000002</c:v>
                </c:pt>
                <c:pt idx="29879">
                  <c:v>461.64670000000001</c:v>
                </c:pt>
                <c:pt idx="29880">
                  <c:v>461.64640000000003</c:v>
                </c:pt>
                <c:pt idx="29881">
                  <c:v>461.64769999999999</c:v>
                </c:pt>
                <c:pt idx="29882">
                  <c:v>461.65</c:v>
                </c:pt>
                <c:pt idx="29883">
                  <c:v>461.65019999999998</c:v>
                </c:pt>
                <c:pt idx="29884">
                  <c:v>461.64909999999998</c:v>
                </c:pt>
                <c:pt idx="29885">
                  <c:v>461.6506</c:v>
                </c:pt>
                <c:pt idx="29886">
                  <c:v>461.65</c:v>
                </c:pt>
                <c:pt idx="29887">
                  <c:v>461.65170000000001</c:v>
                </c:pt>
                <c:pt idx="29888">
                  <c:v>461.65219999999999</c:v>
                </c:pt>
                <c:pt idx="29889">
                  <c:v>461.65390000000002</c:v>
                </c:pt>
                <c:pt idx="29890">
                  <c:v>461.65300000000002</c:v>
                </c:pt>
                <c:pt idx="29891">
                  <c:v>461.6524</c:v>
                </c:pt>
                <c:pt idx="29892">
                  <c:v>461.65339999999998</c:v>
                </c:pt>
                <c:pt idx="29893">
                  <c:v>461.65390000000002</c:v>
                </c:pt>
                <c:pt idx="29894">
                  <c:v>461.6542</c:v>
                </c:pt>
                <c:pt idx="29895">
                  <c:v>461.65539999999999</c:v>
                </c:pt>
                <c:pt idx="29896">
                  <c:v>461.65640000000002</c:v>
                </c:pt>
                <c:pt idx="29897">
                  <c:v>461.65499999999997</c:v>
                </c:pt>
                <c:pt idx="29898">
                  <c:v>461.65750000000003</c:v>
                </c:pt>
                <c:pt idx="29899">
                  <c:v>461.65719999999999</c:v>
                </c:pt>
                <c:pt idx="29900">
                  <c:v>461.6583</c:v>
                </c:pt>
                <c:pt idx="29901">
                  <c:v>461.65800000000002</c:v>
                </c:pt>
                <c:pt idx="29902">
                  <c:v>461.65820000000002</c:v>
                </c:pt>
                <c:pt idx="29903">
                  <c:v>461.66</c:v>
                </c:pt>
                <c:pt idx="29904">
                  <c:v>461.6592</c:v>
                </c:pt>
                <c:pt idx="29905">
                  <c:v>461.66070000000002</c:v>
                </c:pt>
                <c:pt idx="29906">
                  <c:v>461.66079999999999</c:v>
                </c:pt>
                <c:pt idx="29907">
                  <c:v>461.6601</c:v>
                </c:pt>
                <c:pt idx="29908">
                  <c:v>461.6628</c:v>
                </c:pt>
                <c:pt idx="29909">
                  <c:v>461.6626</c:v>
                </c:pt>
                <c:pt idx="29910">
                  <c:v>461.66449999999998</c:v>
                </c:pt>
                <c:pt idx="29911">
                  <c:v>461.66300000000001</c:v>
                </c:pt>
                <c:pt idx="29912">
                  <c:v>461.66370000000001</c:v>
                </c:pt>
                <c:pt idx="29913">
                  <c:v>461.66410000000002</c:v>
                </c:pt>
                <c:pt idx="29914">
                  <c:v>461.6662</c:v>
                </c:pt>
                <c:pt idx="29915">
                  <c:v>461.66640000000001</c:v>
                </c:pt>
                <c:pt idx="29916">
                  <c:v>461.66660000000002</c:v>
                </c:pt>
                <c:pt idx="29917">
                  <c:v>461.6696</c:v>
                </c:pt>
                <c:pt idx="29918">
                  <c:v>461.66800000000001</c:v>
                </c:pt>
                <c:pt idx="29919">
                  <c:v>461.66849999999999</c:v>
                </c:pt>
                <c:pt idx="29920">
                  <c:v>461.67059999999998</c:v>
                </c:pt>
                <c:pt idx="29921">
                  <c:v>461.67140000000001</c:v>
                </c:pt>
                <c:pt idx="29922">
                  <c:v>461.67140000000001</c:v>
                </c:pt>
                <c:pt idx="29923">
                  <c:v>461.6728</c:v>
                </c:pt>
                <c:pt idx="29924">
                  <c:v>461.67259999999999</c:v>
                </c:pt>
                <c:pt idx="29925">
                  <c:v>461.67340000000002</c:v>
                </c:pt>
                <c:pt idx="29926">
                  <c:v>461.67380000000003</c:v>
                </c:pt>
                <c:pt idx="29927">
                  <c:v>461.67500000000001</c:v>
                </c:pt>
                <c:pt idx="29928">
                  <c:v>461.67540000000002</c:v>
                </c:pt>
                <c:pt idx="29929">
                  <c:v>461.67559999999997</c:v>
                </c:pt>
                <c:pt idx="29930">
                  <c:v>461.67689999999999</c:v>
                </c:pt>
                <c:pt idx="29931">
                  <c:v>461.67770000000002</c:v>
                </c:pt>
                <c:pt idx="29932">
                  <c:v>461.67720000000003</c:v>
                </c:pt>
                <c:pt idx="29933">
                  <c:v>461.67919999999998</c:v>
                </c:pt>
                <c:pt idx="29934">
                  <c:v>461.67910000000001</c:v>
                </c:pt>
                <c:pt idx="29935">
                  <c:v>461.67970000000003</c:v>
                </c:pt>
                <c:pt idx="29936">
                  <c:v>461.68060000000003</c:v>
                </c:pt>
                <c:pt idx="29937">
                  <c:v>461.68040000000002</c:v>
                </c:pt>
                <c:pt idx="29938">
                  <c:v>461.6814</c:v>
                </c:pt>
                <c:pt idx="29939">
                  <c:v>461.68060000000003</c:v>
                </c:pt>
                <c:pt idx="29940">
                  <c:v>461.68079999999998</c:v>
                </c:pt>
                <c:pt idx="29941">
                  <c:v>461.68200000000002</c:v>
                </c:pt>
                <c:pt idx="29942">
                  <c:v>461.68200000000002</c:v>
                </c:pt>
                <c:pt idx="29943">
                  <c:v>461.68360000000001</c:v>
                </c:pt>
                <c:pt idx="29944">
                  <c:v>461.68259999999998</c:v>
                </c:pt>
                <c:pt idx="29945">
                  <c:v>461.68400000000003</c:v>
                </c:pt>
                <c:pt idx="29946">
                  <c:v>461.68430000000001</c:v>
                </c:pt>
                <c:pt idx="29947">
                  <c:v>461.68630000000002</c:v>
                </c:pt>
                <c:pt idx="29948">
                  <c:v>461.68599999999998</c:v>
                </c:pt>
                <c:pt idx="29949">
                  <c:v>461.6857</c:v>
                </c:pt>
                <c:pt idx="29950">
                  <c:v>461.68599999999998</c:v>
                </c:pt>
                <c:pt idx="29951">
                  <c:v>461.68729999999999</c:v>
                </c:pt>
                <c:pt idx="29952">
                  <c:v>461.68700000000001</c:v>
                </c:pt>
                <c:pt idx="29953">
                  <c:v>461.68799999999999</c:v>
                </c:pt>
                <c:pt idx="29954">
                  <c:v>461.6884</c:v>
                </c:pt>
                <c:pt idx="29955">
                  <c:v>461.69040000000001</c:v>
                </c:pt>
                <c:pt idx="29956">
                  <c:v>461.69159999999999</c:v>
                </c:pt>
                <c:pt idx="29957">
                  <c:v>461.69119999999998</c:v>
                </c:pt>
                <c:pt idx="29958">
                  <c:v>461.69159999999999</c:v>
                </c:pt>
                <c:pt idx="29959">
                  <c:v>461.69380000000001</c:v>
                </c:pt>
                <c:pt idx="29960">
                  <c:v>461.69299999999998</c:v>
                </c:pt>
                <c:pt idx="29961">
                  <c:v>461.69409999999999</c:v>
                </c:pt>
                <c:pt idx="29962">
                  <c:v>461.69260000000003</c:v>
                </c:pt>
                <c:pt idx="29963">
                  <c:v>461.69299999999998</c:v>
                </c:pt>
                <c:pt idx="29964">
                  <c:v>461.69459999999998</c:v>
                </c:pt>
                <c:pt idx="29965">
                  <c:v>461.69589999999999</c:v>
                </c:pt>
                <c:pt idx="29966">
                  <c:v>461.69720000000001</c:v>
                </c:pt>
                <c:pt idx="29967">
                  <c:v>461.6977</c:v>
                </c:pt>
                <c:pt idx="29968">
                  <c:v>461.69799999999998</c:v>
                </c:pt>
                <c:pt idx="29969">
                  <c:v>461.69889999999998</c:v>
                </c:pt>
                <c:pt idx="29970">
                  <c:v>461.7013</c:v>
                </c:pt>
                <c:pt idx="29971">
                  <c:v>461.70190000000002</c:v>
                </c:pt>
                <c:pt idx="29972">
                  <c:v>461.7022</c:v>
                </c:pt>
                <c:pt idx="29973">
                  <c:v>461.7038</c:v>
                </c:pt>
                <c:pt idx="29974">
                  <c:v>461.70659999999998</c:v>
                </c:pt>
                <c:pt idx="29975">
                  <c:v>461.70499999999998</c:v>
                </c:pt>
                <c:pt idx="29976">
                  <c:v>461.70639999999997</c:v>
                </c:pt>
                <c:pt idx="29977">
                  <c:v>461.70679999999999</c:v>
                </c:pt>
                <c:pt idx="29978">
                  <c:v>461.70819999999998</c:v>
                </c:pt>
                <c:pt idx="29979">
                  <c:v>461.71</c:v>
                </c:pt>
                <c:pt idx="29980">
                  <c:v>461.71190000000001</c:v>
                </c:pt>
                <c:pt idx="29981">
                  <c:v>461.71170000000001</c:v>
                </c:pt>
                <c:pt idx="29982">
                  <c:v>461.71170000000001</c:v>
                </c:pt>
                <c:pt idx="29983">
                  <c:v>461.71249999999998</c:v>
                </c:pt>
                <c:pt idx="29984">
                  <c:v>461.71319999999997</c:v>
                </c:pt>
                <c:pt idx="29985">
                  <c:v>461.714</c:v>
                </c:pt>
                <c:pt idx="29986">
                  <c:v>461.71370000000002</c:v>
                </c:pt>
                <c:pt idx="29987">
                  <c:v>461.7133</c:v>
                </c:pt>
                <c:pt idx="29988">
                  <c:v>461.71589999999998</c:v>
                </c:pt>
                <c:pt idx="29989">
                  <c:v>461.7165</c:v>
                </c:pt>
                <c:pt idx="29990">
                  <c:v>461.71640000000002</c:v>
                </c:pt>
                <c:pt idx="29991">
                  <c:v>461.71499999999997</c:v>
                </c:pt>
                <c:pt idx="29992">
                  <c:v>461.7176</c:v>
                </c:pt>
                <c:pt idx="29993">
                  <c:v>461.7167</c:v>
                </c:pt>
                <c:pt idx="29994">
                  <c:v>461.7165</c:v>
                </c:pt>
                <c:pt idx="29995">
                  <c:v>461.71780000000001</c:v>
                </c:pt>
                <c:pt idx="29996">
                  <c:v>461.7176</c:v>
                </c:pt>
                <c:pt idx="29997">
                  <c:v>461.71879999999999</c:v>
                </c:pt>
                <c:pt idx="29998">
                  <c:v>461.71859999999998</c:v>
                </c:pt>
                <c:pt idx="29999">
                  <c:v>461.71910000000003</c:v>
                </c:pt>
                <c:pt idx="30000">
                  <c:v>461.72</c:v>
                </c:pt>
                <c:pt idx="30001">
                  <c:v>461.7201</c:v>
                </c:pt>
                <c:pt idx="30002">
                  <c:v>461.7208</c:v>
                </c:pt>
                <c:pt idx="30003">
                  <c:v>461.71980000000002</c:v>
                </c:pt>
                <c:pt idx="30004">
                  <c:v>461.72050000000002</c:v>
                </c:pt>
                <c:pt idx="30005">
                  <c:v>461.7217</c:v>
                </c:pt>
                <c:pt idx="30006">
                  <c:v>461.72160000000002</c:v>
                </c:pt>
                <c:pt idx="30007">
                  <c:v>461.72280000000001</c:v>
                </c:pt>
                <c:pt idx="30008">
                  <c:v>461.7226</c:v>
                </c:pt>
                <c:pt idx="30009">
                  <c:v>461.72359999999998</c:v>
                </c:pt>
                <c:pt idx="30010">
                  <c:v>461.7235</c:v>
                </c:pt>
                <c:pt idx="30011">
                  <c:v>461.72500000000002</c:v>
                </c:pt>
                <c:pt idx="30012">
                  <c:v>461.72519999999997</c:v>
                </c:pt>
                <c:pt idx="30013">
                  <c:v>461.7269</c:v>
                </c:pt>
                <c:pt idx="30014">
                  <c:v>461.72800000000001</c:v>
                </c:pt>
                <c:pt idx="30015">
                  <c:v>461.72710000000001</c:v>
                </c:pt>
                <c:pt idx="30016">
                  <c:v>461.72750000000002</c:v>
                </c:pt>
                <c:pt idx="30017">
                  <c:v>461.72879999999998</c:v>
                </c:pt>
                <c:pt idx="30018">
                  <c:v>461.72899999999998</c:v>
                </c:pt>
                <c:pt idx="30019">
                  <c:v>461.73079999999999</c:v>
                </c:pt>
                <c:pt idx="30020">
                  <c:v>461.73070000000001</c:v>
                </c:pt>
                <c:pt idx="30021">
                  <c:v>461.73039999999997</c:v>
                </c:pt>
                <c:pt idx="30022">
                  <c:v>461.73239999999998</c:v>
                </c:pt>
                <c:pt idx="30023">
                  <c:v>461.73379999999997</c:v>
                </c:pt>
                <c:pt idx="30024">
                  <c:v>461.7328</c:v>
                </c:pt>
                <c:pt idx="30025">
                  <c:v>461.73259999999999</c:v>
                </c:pt>
                <c:pt idx="30026">
                  <c:v>461.73439999999999</c:v>
                </c:pt>
                <c:pt idx="30027">
                  <c:v>461.73610000000002</c:v>
                </c:pt>
                <c:pt idx="30028">
                  <c:v>461.73700000000002</c:v>
                </c:pt>
                <c:pt idx="30029">
                  <c:v>461.73759999999999</c:v>
                </c:pt>
                <c:pt idx="30030">
                  <c:v>461.73689999999999</c:v>
                </c:pt>
                <c:pt idx="30031">
                  <c:v>461.7371</c:v>
                </c:pt>
                <c:pt idx="30032">
                  <c:v>461.73719999999997</c:v>
                </c:pt>
                <c:pt idx="30033">
                  <c:v>461.73759999999999</c:v>
                </c:pt>
                <c:pt idx="30034">
                  <c:v>461.73840000000001</c:v>
                </c:pt>
                <c:pt idx="30035">
                  <c:v>461.73869999999999</c:v>
                </c:pt>
                <c:pt idx="30036">
                  <c:v>461.7407</c:v>
                </c:pt>
                <c:pt idx="30037">
                  <c:v>461.74059999999997</c:v>
                </c:pt>
                <c:pt idx="30038">
                  <c:v>461.74110000000002</c:v>
                </c:pt>
                <c:pt idx="30039">
                  <c:v>461.74299999999999</c:v>
                </c:pt>
                <c:pt idx="30040">
                  <c:v>461.74419999999998</c:v>
                </c:pt>
                <c:pt idx="30041">
                  <c:v>461.74360000000001</c:v>
                </c:pt>
                <c:pt idx="30042">
                  <c:v>461.74400000000003</c:v>
                </c:pt>
                <c:pt idx="30043">
                  <c:v>461.74450000000002</c:v>
                </c:pt>
                <c:pt idx="30044">
                  <c:v>461.74470000000002</c:v>
                </c:pt>
                <c:pt idx="30045">
                  <c:v>461.74630000000002</c:v>
                </c:pt>
                <c:pt idx="30046">
                  <c:v>461.7466</c:v>
                </c:pt>
                <c:pt idx="30047">
                  <c:v>461.74689999999998</c:v>
                </c:pt>
                <c:pt idx="30048">
                  <c:v>461.74880000000002</c:v>
                </c:pt>
                <c:pt idx="30049">
                  <c:v>461.74779999999998</c:v>
                </c:pt>
                <c:pt idx="30050">
                  <c:v>461.74849999999998</c:v>
                </c:pt>
                <c:pt idx="30051">
                  <c:v>461.74849999999998</c:v>
                </c:pt>
                <c:pt idx="30052">
                  <c:v>461.74919999999997</c:v>
                </c:pt>
                <c:pt idx="30053">
                  <c:v>461.74959999999999</c:v>
                </c:pt>
                <c:pt idx="30054">
                  <c:v>461.75220000000002</c:v>
                </c:pt>
                <c:pt idx="30055">
                  <c:v>461.75240000000002</c:v>
                </c:pt>
                <c:pt idx="30056">
                  <c:v>461.75299999999999</c:v>
                </c:pt>
                <c:pt idx="30057">
                  <c:v>461.75400000000002</c:v>
                </c:pt>
                <c:pt idx="30058">
                  <c:v>461.75420000000003</c:v>
                </c:pt>
                <c:pt idx="30059">
                  <c:v>461.75459999999998</c:v>
                </c:pt>
                <c:pt idx="30060">
                  <c:v>461.7559</c:v>
                </c:pt>
                <c:pt idx="30061">
                  <c:v>461.75760000000002</c:v>
                </c:pt>
                <c:pt idx="30062">
                  <c:v>461.75599999999997</c:v>
                </c:pt>
                <c:pt idx="30063">
                  <c:v>461.75580000000002</c:v>
                </c:pt>
                <c:pt idx="30064">
                  <c:v>461.75720000000001</c:v>
                </c:pt>
                <c:pt idx="30065">
                  <c:v>461.75819999999999</c:v>
                </c:pt>
                <c:pt idx="30066">
                  <c:v>461.75799999999998</c:v>
                </c:pt>
                <c:pt idx="30067">
                  <c:v>461.76</c:v>
                </c:pt>
                <c:pt idx="30068">
                  <c:v>461.75920000000002</c:v>
                </c:pt>
                <c:pt idx="30069">
                  <c:v>461.76049999999998</c:v>
                </c:pt>
                <c:pt idx="30070">
                  <c:v>461.75959999999998</c:v>
                </c:pt>
                <c:pt idx="30071">
                  <c:v>461.75940000000003</c:v>
                </c:pt>
                <c:pt idx="30072">
                  <c:v>461.76100000000002</c:v>
                </c:pt>
                <c:pt idx="30073">
                  <c:v>461.76240000000001</c:v>
                </c:pt>
                <c:pt idx="30074">
                  <c:v>461.7636</c:v>
                </c:pt>
                <c:pt idx="30075">
                  <c:v>461.76400000000001</c:v>
                </c:pt>
                <c:pt idx="30076">
                  <c:v>461.76499999999999</c:v>
                </c:pt>
                <c:pt idx="30077">
                  <c:v>461.76459999999997</c:v>
                </c:pt>
                <c:pt idx="30078">
                  <c:v>461.76589999999999</c:v>
                </c:pt>
                <c:pt idx="30079">
                  <c:v>461.76760000000002</c:v>
                </c:pt>
                <c:pt idx="30080">
                  <c:v>461.76850000000002</c:v>
                </c:pt>
                <c:pt idx="30081">
                  <c:v>461.77</c:v>
                </c:pt>
                <c:pt idx="30082">
                  <c:v>461.77069999999998</c:v>
                </c:pt>
                <c:pt idx="30083">
                  <c:v>461.7713</c:v>
                </c:pt>
                <c:pt idx="30084">
                  <c:v>461.77019999999999</c:v>
                </c:pt>
                <c:pt idx="30085">
                  <c:v>461.7713</c:v>
                </c:pt>
                <c:pt idx="30086">
                  <c:v>461.77100000000002</c:v>
                </c:pt>
                <c:pt idx="30087">
                  <c:v>461.77159999999998</c:v>
                </c:pt>
                <c:pt idx="30088">
                  <c:v>461.77260000000001</c:v>
                </c:pt>
                <c:pt idx="30089">
                  <c:v>461.77339999999998</c:v>
                </c:pt>
                <c:pt idx="30090">
                  <c:v>461.77460000000002</c:v>
                </c:pt>
                <c:pt idx="30091">
                  <c:v>461.77440000000001</c:v>
                </c:pt>
                <c:pt idx="30092">
                  <c:v>461.77460000000002</c:v>
                </c:pt>
                <c:pt idx="30093">
                  <c:v>461.7774</c:v>
                </c:pt>
                <c:pt idx="30094">
                  <c:v>461.77769999999998</c:v>
                </c:pt>
                <c:pt idx="30095">
                  <c:v>461.77780000000001</c:v>
                </c:pt>
                <c:pt idx="30096">
                  <c:v>461.77850000000001</c:v>
                </c:pt>
                <c:pt idx="30097">
                  <c:v>461.7783</c:v>
                </c:pt>
                <c:pt idx="30098">
                  <c:v>461.77890000000002</c:v>
                </c:pt>
                <c:pt idx="30099">
                  <c:v>461.77969999999999</c:v>
                </c:pt>
                <c:pt idx="30100">
                  <c:v>461.7799</c:v>
                </c:pt>
                <c:pt idx="30101">
                  <c:v>461.7817</c:v>
                </c:pt>
                <c:pt idx="30102">
                  <c:v>461.78300000000002</c:v>
                </c:pt>
                <c:pt idx="30103">
                  <c:v>461.78379999999999</c:v>
                </c:pt>
                <c:pt idx="30104">
                  <c:v>461.78429999999997</c:v>
                </c:pt>
                <c:pt idx="30105">
                  <c:v>461.78469999999999</c:v>
                </c:pt>
                <c:pt idx="30106">
                  <c:v>461.78469999999999</c:v>
                </c:pt>
                <c:pt idx="30107">
                  <c:v>461.78500000000003</c:v>
                </c:pt>
                <c:pt idx="30108">
                  <c:v>461.78660000000002</c:v>
                </c:pt>
                <c:pt idx="30109">
                  <c:v>461.786</c:v>
                </c:pt>
                <c:pt idx="30110">
                  <c:v>461.7876</c:v>
                </c:pt>
                <c:pt idx="30111">
                  <c:v>461.78859999999997</c:v>
                </c:pt>
                <c:pt idx="30112">
                  <c:v>461.78710000000001</c:v>
                </c:pt>
                <c:pt idx="30113">
                  <c:v>461.7876</c:v>
                </c:pt>
                <c:pt idx="30114">
                  <c:v>461.78910000000002</c:v>
                </c:pt>
                <c:pt idx="30115">
                  <c:v>461.7912</c:v>
                </c:pt>
                <c:pt idx="30116">
                  <c:v>461.79160000000002</c:v>
                </c:pt>
                <c:pt idx="30117">
                  <c:v>461.79300000000001</c:v>
                </c:pt>
                <c:pt idx="30118">
                  <c:v>461.79430000000002</c:v>
                </c:pt>
                <c:pt idx="30119">
                  <c:v>461.7944</c:v>
                </c:pt>
                <c:pt idx="30120">
                  <c:v>461.79570000000001</c:v>
                </c:pt>
                <c:pt idx="30121">
                  <c:v>461.79419999999999</c:v>
                </c:pt>
                <c:pt idx="30122">
                  <c:v>461.79629999999997</c:v>
                </c:pt>
                <c:pt idx="30123">
                  <c:v>461.79770000000002</c:v>
                </c:pt>
                <c:pt idx="30124">
                  <c:v>461.79719999999998</c:v>
                </c:pt>
                <c:pt idx="30125">
                  <c:v>461.7978</c:v>
                </c:pt>
                <c:pt idx="30126">
                  <c:v>461.79939999999999</c:v>
                </c:pt>
                <c:pt idx="30127">
                  <c:v>461.80110000000002</c:v>
                </c:pt>
                <c:pt idx="30128">
                  <c:v>461.80020000000002</c:v>
                </c:pt>
                <c:pt idx="30129">
                  <c:v>461.8014</c:v>
                </c:pt>
                <c:pt idx="30130">
                  <c:v>461.80239999999998</c:v>
                </c:pt>
                <c:pt idx="30131">
                  <c:v>461.80529999999999</c:v>
                </c:pt>
                <c:pt idx="30132">
                  <c:v>461.80470000000003</c:v>
                </c:pt>
                <c:pt idx="30133">
                  <c:v>461.80489999999998</c:v>
                </c:pt>
                <c:pt idx="30134">
                  <c:v>461.80599999999998</c:v>
                </c:pt>
                <c:pt idx="30135">
                  <c:v>461.80500000000001</c:v>
                </c:pt>
                <c:pt idx="30136">
                  <c:v>461.80560000000003</c:v>
                </c:pt>
                <c:pt idx="30137">
                  <c:v>461.8066</c:v>
                </c:pt>
                <c:pt idx="30138">
                  <c:v>461.80549999999999</c:v>
                </c:pt>
                <c:pt idx="30139">
                  <c:v>461.80599999999998</c:v>
                </c:pt>
                <c:pt idx="30140">
                  <c:v>461.8064</c:v>
                </c:pt>
                <c:pt idx="30141">
                  <c:v>461.80619999999999</c:v>
                </c:pt>
                <c:pt idx="30142">
                  <c:v>461.80790000000002</c:v>
                </c:pt>
                <c:pt idx="30143">
                  <c:v>461.80759999999998</c:v>
                </c:pt>
                <c:pt idx="30144">
                  <c:v>461.80860000000001</c:v>
                </c:pt>
                <c:pt idx="30145">
                  <c:v>461.80959999999999</c:v>
                </c:pt>
                <c:pt idx="30146">
                  <c:v>461.81060000000002</c:v>
                </c:pt>
                <c:pt idx="30147">
                  <c:v>461.81049999999999</c:v>
                </c:pt>
                <c:pt idx="30148">
                  <c:v>461.81130000000002</c:v>
                </c:pt>
                <c:pt idx="30149">
                  <c:v>461.81209999999999</c:v>
                </c:pt>
                <c:pt idx="30150">
                  <c:v>461.81299999999999</c:v>
                </c:pt>
                <c:pt idx="30151">
                  <c:v>461.81389999999999</c:v>
                </c:pt>
                <c:pt idx="30152">
                  <c:v>461.815</c:v>
                </c:pt>
                <c:pt idx="30153">
                  <c:v>461.81560000000002</c:v>
                </c:pt>
                <c:pt idx="30154">
                  <c:v>461.81599999999997</c:v>
                </c:pt>
                <c:pt idx="30155">
                  <c:v>461.81760000000003</c:v>
                </c:pt>
                <c:pt idx="30156">
                  <c:v>461.81790000000001</c:v>
                </c:pt>
                <c:pt idx="30157">
                  <c:v>461.82010000000002</c:v>
                </c:pt>
                <c:pt idx="30158">
                  <c:v>461.82069999999999</c:v>
                </c:pt>
                <c:pt idx="30159">
                  <c:v>461.82010000000002</c:v>
                </c:pt>
                <c:pt idx="30160">
                  <c:v>461.82209999999998</c:v>
                </c:pt>
                <c:pt idx="30161">
                  <c:v>461.82229999999998</c:v>
                </c:pt>
                <c:pt idx="30162">
                  <c:v>461.82240000000002</c:v>
                </c:pt>
                <c:pt idx="30163">
                  <c:v>461.82260000000002</c:v>
                </c:pt>
                <c:pt idx="30164">
                  <c:v>461.82310000000001</c:v>
                </c:pt>
                <c:pt idx="30165">
                  <c:v>461.82420000000002</c:v>
                </c:pt>
                <c:pt idx="30166">
                  <c:v>461.82499999999999</c:v>
                </c:pt>
                <c:pt idx="30167">
                  <c:v>461.82580000000002</c:v>
                </c:pt>
                <c:pt idx="30168">
                  <c:v>461.82659999999998</c:v>
                </c:pt>
                <c:pt idx="30169">
                  <c:v>461.8288</c:v>
                </c:pt>
                <c:pt idx="30170">
                  <c:v>461.82929999999999</c:v>
                </c:pt>
                <c:pt idx="30171">
                  <c:v>461.82859999999999</c:v>
                </c:pt>
                <c:pt idx="30172">
                  <c:v>461.82990000000001</c:v>
                </c:pt>
                <c:pt idx="30173">
                  <c:v>461.83159999999998</c:v>
                </c:pt>
                <c:pt idx="30174">
                  <c:v>461.83120000000002</c:v>
                </c:pt>
                <c:pt idx="30175">
                  <c:v>461.83120000000002</c:v>
                </c:pt>
                <c:pt idx="30176">
                  <c:v>461.83319999999998</c:v>
                </c:pt>
                <c:pt idx="30177">
                  <c:v>461.83370000000002</c:v>
                </c:pt>
                <c:pt idx="30178">
                  <c:v>461.834</c:v>
                </c:pt>
                <c:pt idx="30179">
                  <c:v>461.83339999999998</c:v>
                </c:pt>
                <c:pt idx="30180">
                  <c:v>461.83440000000002</c:v>
                </c:pt>
                <c:pt idx="30181">
                  <c:v>461.83699999999999</c:v>
                </c:pt>
                <c:pt idx="30182">
                  <c:v>461.83769999999998</c:v>
                </c:pt>
                <c:pt idx="30183">
                  <c:v>461.83780000000002</c:v>
                </c:pt>
                <c:pt idx="30184">
                  <c:v>461.83780000000002</c:v>
                </c:pt>
                <c:pt idx="30185">
                  <c:v>461.8383</c:v>
                </c:pt>
                <c:pt idx="30186">
                  <c:v>461.83850000000001</c:v>
                </c:pt>
                <c:pt idx="30187">
                  <c:v>461.84</c:v>
                </c:pt>
                <c:pt idx="30188">
                  <c:v>461.83879999999999</c:v>
                </c:pt>
                <c:pt idx="30189">
                  <c:v>461.84</c:v>
                </c:pt>
                <c:pt idx="30190">
                  <c:v>461.8415</c:v>
                </c:pt>
                <c:pt idx="30191">
                  <c:v>461.8426</c:v>
                </c:pt>
                <c:pt idx="30192">
                  <c:v>461.84370000000001</c:v>
                </c:pt>
                <c:pt idx="30193">
                  <c:v>461.84379999999999</c:v>
                </c:pt>
                <c:pt idx="30194">
                  <c:v>461.84539999999998</c:v>
                </c:pt>
                <c:pt idx="30195">
                  <c:v>461.84690000000001</c:v>
                </c:pt>
                <c:pt idx="30196">
                  <c:v>461.84840000000003</c:v>
                </c:pt>
                <c:pt idx="30197">
                  <c:v>461.84809999999999</c:v>
                </c:pt>
                <c:pt idx="30198">
                  <c:v>461.84870000000001</c:v>
                </c:pt>
                <c:pt idx="30199">
                  <c:v>461.84870000000001</c:v>
                </c:pt>
                <c:pt idx="30200">
                  <c:v>461.85180000000003</c:v>
                </c:pt>
                <c:pt idx="30201">
                  <c:v>461.85300000000001</c:v>
                </c:pt>
                <c:pt idx="30202">
                  <c:v>461.8526</c:v>
                </c:pt>
                <c:pt idx="30203">
                  <c:v>461.8546</c:v>
                </c:pt>
                <c:pt idx="30204">
                  <c:v>461.85599999999999</c:v>
                </c:pt>
                <c:pt idx="30205">
                  <c:v>461.85469999999998</c:v>
                </c:pt>
                <c:pt idx="30206">
                  <c:v>461.85559999999998</c:v>
                </c:pt>
                <c:pt idx="30207">
                  <c:v>461.85750000000002</c:v>
                </c:pt>
                <c:pt idx="30208">
                  <c:v>461.85739999999998</c:v>
                </c:pt>
                <c:pt idx="30209">
                  <c:v>461.858</c:v>
                </c:pt>
                <c:pt idx="30210">
                  <c:v>461.85879999999997</c:v>
                </c:pt>
                <c:pt idx="30211">
                  <c:v>461.85820000000001</c:v>
                </c:pt>
                <c:pt idx="30212">
                  <c:v>461.86099999999999</c:v>
                </c:pt>
                <c:pt idx="30213">
                  <c:v>461.86149999999998</c:v>
                </c:pt>
                <c:pt idx="30214">
                  <c:v>461.86279999999999</c:v>
                </c:pt>
                <c:pt idx="30215">
                  <c:v>461.86380000000003</c:v>
                </c:pt>
                <c:pt idx="30216">
                  <c:v>461.86450000000002</c:v>
                </c:pt>
                <c:pt idx="30217">
                  <c:v>461.86430000000001</c:v>
                </c:pt>
                <c:pt idx="30218">
                  <c:v>461.8664</c:v>
                </c:pt>
                <c:pt idx="30219">
                  <c:v>461.86529999999999</c:v>
                </c:pt>
                <c:pt idx="30220">
                  <c:v>461.86599999999999</c:v>
                </c:pt>
                <c:pt idx="30221">
                  <c:v>461.86660000000001</c:v>
                </c:pt>
                <c:pt idx="30222">
                  <c:v>461.86790000000002</c:v>
                </c:pt>
                <c:pt idx="30223">
                  <c:v>461.86739999999998</c:v>
                </c:pt>
                <c:pt idx="30224">
                  <c:v>461.86860000000001</c:v>
                </c:pt>
                <c:pt idx="30225">
                  <c:v>461.86880000000002</c:v>
                </c:pt>
                <c:pt idx="30226">
                  <c:v>461.87020000000001</c:v>
                </c:pt>
                <c:pt idx="30227">
                  <c:v>461.87119999999999</c:v>
                </c:pt>
                <c:pt idx="30228">
                  <c:v>461.87169999999998</c:v>
                </c:pt>
                <c:pt idx="30229">
                  <c:v>461.8732</c:v>
                </c:pt>
                <c:pt idx="30230">
                  <c:v>461.87400000000002</c:v>
                </c:pt>
                <c:pt idx="30231">
                  <c:v>461.87529999999998</c:v>
                </c:pt>
                <c:pt idx="30232">
                  <c:v>461.87619999999998</c:v>
                </c:pt>
                <c:pt idx="30233">
                  <c:v>461.87580000000003</c:v>
                </c:pt>
                <c:pt idx="30234">
                  <c:v>461.87689999999998</c:v>
                </c:pt>
                <c:pt idx="30235">
                  <c:v>461.87630000000001</c:v>
                </c:pt>
                <c:pt idx="30236">
                  <c:v>461.8775</c:v>
                </c:pt>
                <c:pt idx="30237">
                  <c:v>461.87799999999999</c:v>
                </c:pt>
                <c:pt idx="30238">
                  <c:v>461.87759999999997</c:v>
                </c:pt>
                <c:pt idx="30239">
                  <c:v>461.87689999999998</c:v>
                </c:pt>
                <c:pt idx="30240">
                  <c:v>461.87860000000001</c:v>
                </c:pt>
                <c:pt idx="30241">
                  <c:v>461.87889999999999</c:v>
                </c:pt>
                <c:pt idx="30242">
                  <c:v>461.87920000000003</c:v>
                </c:pt>
                <c:pt idx="30243">
                  <c:v>461.88</c:v>
                </c:pt>
                <c:pt idx="30244">
                  <c:v>461.88040000000001</c:v>
                </c:pt>
                <c:pt idx="30245">
                  <c:v>461.88159999999999</c:v>
                </c:pt>
                <c:pt idx="30246">
                  <c:v>461.88200000000001</c:v>
                </c:pt>
                <c:pt idx="30247">
                  <c:v>461.88310000000001</c:v>
                </c:pt>
                <c:pt idx="30248">
                  <c:v>461.88529999999997</c:v>
                </c:pt>
                <c:pt idx="30249">
                  <c:v>461.88470000000001</c:v>
                </c:pt>
                <c:pt idx="30250">
                  <c:v>461.88420000000002</c:v>
                </c:pt>
                <c:pt idx="30251">
                  <c:v>461.88580000000002</c:v>
                </c:pt>
                <c:pt idx="30252">
                  <c:v>461.8879</c:v>
                </c:pt>
                <c:pt idx="30253">
                  <c:v>461.8888</c:v>
                </c:pt>
                <c:pt idx="30254">
                  <c:v>461.88979999999998</c:v>
                </c:pt>
                <c:pt idx="30255">
                  <c:v>461.89100000000002</c:v>
                </c:pt>
                <c:pt idx="30256">
                  <c:v>461.89120000000003</c:v>
                </c:pt>
                <c:pt idx="30257">
                  <c:v>461.892</c:v>
                </c:pt>
                <c:pt idx="30258">
                  <c:v>461.89350000000002</c:v>
                </c:pt>
                <c:pt idx="30259">
                  <c:v>461.89359999999999</c:v>
                </c:pt>
                <c:pt idx="30260">
                  <c:v>461.89359999999999</c:v>
                </c:pt>
                <c:pt idx="30261">
                  <c:v>461.89499999999998</c:v>
                </c:pt>
                <c:pt idx="30262">
                  <c:v>461.89499999999998</c:v>
                </c:pt>
                <c:pt idx="30263">
                  <c:v>461.89839999999998</c:v>
                </c:pt>
                <c:pt idx="30264">
                  <c:v>461.8974</c:v>
                </c:pt>
                <c:pt idx="30265">
                  <c:v>461.89830000000001</c:v>
                </c:pt>
                <c:pt idx="30266">
                  <c:v>461.9024</c:v>
                </c:pt>
                <c:pt idx="30267">
                  <c:v>461.90159999999997</c:v>
                </c:pt>
                <c:pt idx="30268">
                  <c:v>461.90219999999999</c:v>
                </c:pt>
                <c:pt idx="30269">
                  <c:v>461.90300000000002</c:v>
                </c:pt>
                <c:pt idx="30270">
                  <c:v>461.90379999999999</c:v>
                </c:pt>
                <c:pt idx="30271">
                  <c:v>461.90440000000001</c:v>
                </c:pt>
                <c:pt idx="30272">
                  <c:v>461.90559999999999</c:v>
                </c:pt>
                <c:pt idx="30273">
                  <c:v>461.90600000000001</c:v>
                </c:pt>
                <c:pt idx="30274">
                  <c:v>461.9049</c:v>
                </c:pt>
                <c:pt idx="30275">
                  <c:v>461.90559999999999</c:v>
                </c:pt>
                <c:pt idx="30276">
                  <c:v>461.9067</c:v>
                </c:pt>
                <c:pt idx="30277">
                  <c:v>461.90570000000002</c:v>
                </c:pt>
                <c:pt idx="30278">
                  <c:v>461.9074</c:v>
                </c:pt>
                <c:pt idx="30279">
                  <c:v>461.9092</c:v>
                </c:pt>
                <c:pt idx="30280">
                  <c:v>461.91</c:v>
                </c:pt>
                <c:pt idx="30281">
                  <c:v>461.911</c:v>
                </c:pt>
                <c:pt idx="30282">
                  <c:v>461.91109999999998</c:v>
                </c:pt>
                <c:pt idx="30283">
                  <c:v>461.91059999999999</c:v>
                </c:pt>
                <c:pt idx="30284">
                  <c:v>461.91120000000001</c:v>
                </c:pt>
                <c:pt idx="30285">
                  <c:v>461.9128</c:v>
                </c:pt>
                <c:pt idx="30286">
                  <c:v>461.91320000000002</c:v>
                </c:pt>
                <c:pt idx="30287">
                  <c:v>461.91539999999998</c:v>
                </c:pt>
                <c:pt idx="30288">
                  <c:v>461.91699999999997</c:v>
                </c:pt>
                <c:pt idx="30289">
                  <c:v>461.91590000000002</c:v>
                </c:pt>
                <c:pt idx="30290">
                  <c:v>461.9178</c:v>
                </c:pt>
                <c:pt idx="30291">
                  <c:v>461.9194</c:v>
                </c:pt>
                <c:pt idx="30292">
                  <c:v>461.9194</c:v>
                </c:pt>
                <c:pt idx="30293">
                  <c:v>461.92099999999999</c:v>
                </c:pt>
                <c:pt idx="30294">
                  <c:v>461.92290000000003</c:v>
                </c:pt>
                <c:pt idx="30295">
                  <c:v>461.92309999999998</c:v>
                </c:pt>
                <c:pt idx="30296">
                  <c:v>461.9237</c:v>
                </c:pt>
                <c:pt idx="30297">
                  <c:v>461.9228</c:v>
                </c:pt>
                <c:pt idx="30298">
                  <c:v>461.92500000000001</c:v>
                </c:pt>
                <c:pt idx="30299">
                  <c:v>461.92540000000002</c:v>
                </c:pt>
                <c:pt idx="30300">
                  <c:v>461.92540000000002</c:v>
                </c:pt>
                <c:pt idx="30301">
                  <c:v>461.92610000000002</c:v>
                </c:pt>
                <c:pt idx="30302">
                  <c:v>461.92779999999999</c:v>
                </c:pt>
                <c:pt idx="30303">
                  <c:v>461.92910000000001</c:v>
                </c:pt>
                <c:pt idx="30304">
                  <c:v>461.93</c:v>
                </c:pt>
                <c:pt idx="30305">
                  <c:v>461.93029999999999</c:v>
                </c:pt>
                <c:pt idx="30306">
                  <c:v>461.93090000000001</c:v>
                </c:pt>
                <c:pt idx="30307">
                  <c:v>461.93169999999998</c:v>
                </c:pt>
                <c:pt idx="30308">
                  <c:v>461.93220000000002</c:v>
                </c:pt>
                <c:pt idx="30309">
                  <c:v>461.93349999999998</c:v>
                </c:pt>
                <c:pt idx="30310">
                  <c:v>461.93360000000001</c:v>
                </c:pt>
                <c:pt idx="30311">
                  <c:v>461.9348</c:v>
                </c:pt>
                <c:pt idx="30312">
                  <c:v>461.93540000000002</c:v>
                </c:pt>
                <c:pt idx="30313">
                  <c:v>461.935</c:v>
                </c:pt>
                <c:pt idx="30314">
                  <c:v>461.93540000000002</c:v>
                </c:pt>
                <c:pt idx="30315">
                  <c:v>461.93619999999999</c:v>
                </c:pt>
                <c:pt idx="30316">
                  <c:v>461.93819999999999</c:v>
                </c:pt>
                <c:pt idx="30317">
                  <c:v>461.93799999999999</c:v>
                </c:pt>
                <c:pt idx="30318">
                  <c:v>461.9391</c:v>
                </c:pt>
                <c:pt idx="30319">
                  <c:v>461.9402</c:v>
                </c:pt>
                <c:pt idx="30320">
                  <c:v>461.9418</c:v>
                </c:pt>
                <c:pt idx="30321">
                  <c:v>461.9436</c:v>
                </c:pt>
                <c:pt idx="30322">
                  <c:v>461.94380000000001</c:v>
                </c:pt>
                <c:pt idx="30323">
                  <c:v>461.94459999999998</c:v>
                </c:pt>
                <c:pt idx="30324">
                  <c:v>461.9468</c:v>
                </c:pt>
                <c:pt idx="30325">
                  <c:v>461.94630000000001</c:v>
                </c:pt>
                <c:pt idx="30326">
                  <c:v>461.94540000000001</c:v>
                </c:pt>
                <c:pt idx="30327">
                  <c:v>461.94560000000001</c:v>
                </c:pt>
                <c:pt idx="30328">
                  <c:v>461.94720000000001</c:v>
                </c:pt>
                <c:pt idx="30329">
                  <c:v>461.9502</c:v>
                </c:pt>
                <c:pt idx="30330">
                  <c:v>461.9502</c:v>
                </c:pt>
                <c:pt idx="30331">
                  <c:v>461.94979999999998</c:v>
                </c:pt>
                <c:pt idx="30332">
                  <c:v>461.95159999999998</c:v>
                </c:pt>
                <c:pt idx="30333">
                  <c:v>461.9522</c:v>
                </c:pt>
                <c:pt idx="30334">
                  <c:v>461.95310000000001</c:v>
                </c:pt>
                <c:pt idx="30335">
                  <c:v>461.95479999999998</c:v>
                </c:pt>
                <c:pt idx="30336">
                  <c:v>461.9554</c:v>
                </c:pt>
                <c:pt idx="30337">
                  <c:v>461.95600000000002</c:v>
                </c:pt>
                <c:pt idx="30338">
                  <c:v>461.95690000000002</c:v>
                </c:pt>
                <c:pt idx="30339">
                  <c:v>461.95699999999999</c:v>
                </c:pt>
                <c:pt idx="30340">
                  <c:v>461.95819999999998</c:v>
                </c:pt>
                <c:pt idx="30341">
                  <c:v>461.96050000000002</c:v>
                </c:pt>
                <c:pt idx="30342">
                  <c:v>461.9615</c:v>
                </c:pt>
                <c:pt idx="30343">
                  <c:v>461.96159999999998</c:v>
                </c:pt>
                <c:pt idx="30344">
                  <c:v>461.96140000000003</c:v>
                </c:pt>
                <c:pt idx="30345">
                  <c:v>461.96319999999997</c:v>
                </c:pt>
                <c:pt idx="30346">
                  <c:v>461.9622</c:v>
                </c:pt>
                <c:pt idx="30347">
                  <c:v>461.9624</c:v>
                </c:pt>
                <c:pt idx="30348">
                  <c:v>461.96379999999999</c:v>
                </c:pt>
                <c:pt idx="30349">
                  <c:v>461.964</c:v>
                </c:pt>
                <c:pt idx="30350">
                  <c:v>461.96440000000001</c:v>
                </c:pt>
                <c:pt idx="30351">
                  <c:v>461.9674</c:v>
                </c:pt>
                <c:pt idx="30352">
                  <c:v>461.96699999999998</c:v>
                </c:pt>
                <c:pt idx="30353">
                  <c:v>461.96710000000002</c:v>
                </c:pt>
                <c:pt idx="30354">
                  <c:v>461.96980000000002</c:v>
                </c:pt>
                <c:pt idx="30355">
                  <c:v>461.96890000000002</c:v>
                </c:pt>
                <c:pt idx="30356">
                  <c:v>461.96940000000001</c:v>
                </c:pt>
                <c:pt idx="30357">
                  <c:v>461.9692</c:v>
                </c:pt>
                <c:pt idx="30358">
                  <c:v>461.96929999999998</c:v>
                </c:pt>
                <c:pt idx="30359">
                  <c:v>461.97039999999998</c:v>
                </c:pt>
                <c:pt idx="30360">
                  <c:v>461.97219999999999</c:v>
                </c:pt>
                <c:pt idx="30361">
                  <c:v>461.9726</c:v>
                </c:pt>
                <c:pt idx="30362">
                  <c:v>461.97460000000001</c:v>
                </c:pt>
                <c:pt idx="30363">
                  <c:v>461.97680000000003</c:v>
                </c:pt>
                <c:pt idx="30364">
                  <c:v>461.97859999999997</c:v>
                </c:pt>
                <c:pt idx="30365">
                  <c:v>461.97750000000002</c:v>
                </c:pt>
                <c:pt idx="30366">
                  <c:v>461.97910000000002</c:v>
                </c:pt>
                <c:pt idx="30367">
                  <c:v>461.98</c:v>
                </c:pt>
                <c:pt idx="30368">
                  <c:v>461.98050000000001</c:v>
                </c:pt>
                <c:pt idx="30369">
                  <c:v>461.98169999999999</c:v>
                </c:pt>
                <c:pt idx="30370">
                  <c:v>461.98309999999998</c:v>
                </c:pt>
                <c:pt idx="30371">
                  <c:v>461.98390000000001</c:v>
                </c:pt>
                <c:pt idx="30372">
                  <c:v>461.98360000000002</c:v>
                </c:pt>
                <c:pt idx="30373">
                  <c:v>461.98630000000003</c:v>
                </c:pt>
                <c:pt idx="30374">
                  <c:v>461.98700000000002</c:v>
                </c:pt>
                <c:pt idx="30375">
                  <c:v>461.98739999999998</c:v>
                </c:pt>
                <c:pt idx="30376">
                  <c:v>461.9889</c:v>
                </c:pt>
                <c:pt idx="30377">
                  <c:v>461.99</c:v>
                </c:pt>
                <c:pt idx="30378">
                  <c:v>461.99220000000003</c:v>
                </c:pt>
                <c:pt idx="30379">
                  <c:v>461.99239999999998</c:v>
                </c:pt>
                <c:pt idx="30380">
                  <c:v>461.99279999999999</c:v>
                </c:pt>
                <c:pt idx="30381">
                  <c:v>461.99439999999998</c:v>
                </c:pt>
                <c:pt idx="30382">
                  <c:v>461.9948</c:v>
                </c:pt>
                <c:pt idx="30383">
                  <c:v>461.99579999999997</c:v>
                </c:pt>
                <c:pt idx="30384">
                  <c:v>461.99799999999999</c:v>
                </c:pt>
                <c:pt idx="30385">
                  <c:v>461.99880000000002</c:v>
                </c:pt>
                <c:pt idx="30386">
                  <c:v>462.00099999999998</c:v>
                </c:pt>
                <c:pt idx="30387">
                  <c:v>461.99979999999999</c:v>
                </c:pt>
                <c:pt idx="30388">
                  <c:v>462.00200000000001</c:v>
                </c:pt>
                <c:pt idx="30389">
                  <c:v>462.00389999999999</c:v>
                </c:pt>
                <c:pt idx="30390">
                  <c:v>462.0034</c:v>
                </c:pt>
                <c:pt idx="30391">
                  <c:v>462.00330000000002</c:v>
                </c:pt>
                <c:pt idx="30392">
                  <c:v>462.00459999999998</c:v>
                </c:pt>
                <c:pt idx="30393">
                  <c:v>462.00369999999998</c:v>
                </c:pt>
                <c:pt idx="30394">
                  <c:v>462.00479999999999</c:v>
                </c:pt>
                <c:pt idx="30395">
                  <c:v>462.0059</c:v>
                </c:pt>
                <c:pt idx="30396">
                  <c:v>462.005</c:v>
                </c:pt>
                <c:pt idx="30397">
                  <c:v>462.0061</c:v>
                </c:pt>
                <c:pt idx="30398">
                  <c:v>462.00639999999999</c:v>
                </c:pt>
                <c:pt idx="30399">
                  <c:v>462.00819999999999</c:v>
                </c:pt>
                <c:pt idx="30400">
                  <c:v>462.00819999999999</c:v>
                </c:pt>
                <c:pt idx="30401">
                  <c:v>462.00959999999998</c:v>
                </c:pt>
                <c:pt idx="30402">
                  <c:v>462.0104</c:v>
                </c:pt>
                <c:pt idx="30403">
                  <c:v>462.01130000000001</c:v>
                </c:pt>
                <c:pt idx="30404">
                  <c:v>462.01260000000002</c:v>
                </c:pt>
                <c:pt idx="30405">
                  <c:v>462.01260000000002</c:v>
                </c:pt>
                <c:pt idx="30406">
                  <c:v>462.01400000000001</c:v>
                </c:pt>
                <c:pt idx="30407">
                  <c:v>462.01440000000002</c:v>
                </c:pt>
                <c:pt idx="30408">
                  <c:v>462.0163</c:v>
                </c:pt>
                <c:pt idx="30409">
                  <c:v>462.01620000000003</c:v>
                </c:pt>
                <c:pt idx="30410">
                  <c:v>462.01900000000001</c:v>
                </c:pt>
                <c:pt idx="30411">
                  <c:v>462.02</c:v>
                </c:pt>
                <c:pt idx="30412">
                  <c:v>462.02199999999999</c:v>
                </c:pt>
                <c:pt idx="30413">
                  <c:v>462.02339999999998</c:v>
                </c:pt>
                <c:pt idx="30414">
                  <c:v>462.02339999999998</c:v>
                </c:pt>
                <c:pt idx="30415">
                  <c:v>462.024</c:v>
                </c:pt>
                <c:pt idx="30416">
                  <c:v>462.02539999999999</c:v>
                </c:pt>
                <c:pt idx="30417">
                  <c:v>462.0256</c:v>
                </c:pt>
                <c:pt idx="30418">
                  <c:v>462.02679999999998</c:v>
                </c:pt>
                <c:pt idx="30419">
                  <c:v>462.02690000000001</c:v>
                </c:pt>
                <c:pt idx="30420">
                  <c:v>462.02800000000002</c:v>
                </c:pt>
                <c:pt idx="30421">
                  <c:v>462.03030000000001</c:v>
                </c:pt>
                <c:pt idx="30422">
                  <c:v>462.03019999999998</c:v>
                </c:pt>
                <c:pt idx="30423">
                  <c:v>462.02969999999999</c:v>
                </c:pt>
                <c:pt idx="30424">
                  <c:v>462.03179999999998</c:v>
                </c:pt>
                <c:pt idx="30425">
                  <c:v>462.03210000000001</c:v>
                </c:pt>
                <c:pt idx="30426">
                  <c:v>462.03379999999999</c:v>
                </c:pt>
                <c:pt idx="30427">
                  <c:v>462.03429999999997</c:v>
                </c:pt>
                <c:pt idx="30428">
                  <c:v>462.03629999999998</c:v>
                </c:pt>
                <c:pt idx="30429">
                  <c:v>462.03629999999998</c:v>
                </c:pt>
                <c:pt idx="30430">
                  <c:v>462.0376</c:v>
                </c:pt>
                <c:pt idx="30431">
                  <c:v>462.03870000000001</c:v>
                </c:pt>
                <c:pt idx="30432">
                  <c:v>462.0394</c:v>
                </c:pt>
                <c:pt idx="30433">
                  <c:v>462.04079999999999</c:v>
                </c:pt>
                <c:pt idx="30434">
                  <c:v>462.041</c:v>
                </c:pt>
                <c:pt idx="30435">
                  <c:v>462.04309999999998</c:v>
                </c:pt>
                <c:pt idx="30436">
                  <c:v>462.04300000000001</c:v>
                </c:pt>
                <c:pt idx="30437">
                  <c:v>462.04410000000001</c:v>
                </c:pt>
                <c:pt idx="30438">
                  <c:v>462.04509999999999</c:v>
                </c:pt>
                <c:pt idx="30439">
                  <c:v>462.04480000000001</c:v>
                </c:pt>
                <c:pt idx="30440">
                  <c:v>462.04559999999998</c:v>
                </c:pt>
                <c:pt idx="30441">
                  <c:v>462.04820000000001</c:v>
                </c:pt>
                <c:pt idx="30442">
                  <c:v>462.0487</c:v>
                </c:pt>
                <c:pt idx="30443">
                  <c:v>462.04919999999998</c:v>
                </c:pt>
                <c:pt idx="30444">
                  <c:v>462.0487</c:v>
                </c:pt>
                <c:pt idx="30445">
                  <c:v>462.05160000000001</c:v>
                </c:pt>
                <c:pt idx="30446">
                  <c:v>462.05220000000003</c:v>
                </c:pt>
                <c:pt idx="30447">
                  <c:v>462.05220000000003</c:v>
                </c:pt>
                <c:pt idx="30448">
                  <c:v>462.053</c:v>
                </c:pt>
                <c:pt idx="30449">
                  <c:v>462.05439999999999</c:v>
                </c:pt>
                <c:pt idx="30450">
                  <c:v>462.05579999999998</c:v>
                </c:pt>
                <c:pt idx="30451">
                  <c:v>462.05619999999999</c:v>
                </c:pt>
                <c:pt idx="30452">
                  <c:v>462.05529999999999</c:v>
                </c:pt>
                <c:pt idx="30453">
                  <c:v>462.05560000000003</c:v>
                </c:pt>
                <c:pt idx="30454">
                  <c:v>462.05619999999999</c:v>
                </c:pt>
                <c:pt idx="30455">
                  <c:v>462.05680000000001</c:v>
                </c:pt>
                <c:pt idx="30456">
                  <c:v>462.05829999999997</c:v>
                </c:pt>
                <c:pt idx="30457">
                  <c:v>462.05880000000002</c:v>
                </c:pt>
                <c:pt idx="30458">
                  <c:v>462.05900000000003</c:v>
                </c:pt>
                <c:pt idx="30459">
                  <c:v>462.06110000000001</c:v>
                </c:pt>
                <c:pt idx="30460">
                  <c:v>462.06240000000003</c:v>
                </c:pt>
                <c:pt idx="30461">
                  <c:v>462.06400000000002</c:v>
                </c:pt>
                <c:pt idx="30462">
                  <c:v>462.06439999999998</c:v>
                </c:pt>
                <c:pt idx="30463">
                  <c:v>462.06630000000001</c:v>
                </c:pt>
                <c:pt idx="30464">
                  <c:v>462.06619999999998</c:v>
                </c:pt>
                <c:pt idx="30465">
                  <c:v>462.06720000000001</c:v>
                </c:pt>
                <c:pt idx="30466">
                  <c:v>462.06779999999998</c:v>
                </c:pt>
                <c:pt idx="30467">
                  <c:v>462.06959999999998</c:v>
                </c:pt>
                <c:pt idx="30468">
                  <c:v>462.07</c:v>
                </c:pt>
                <c:pt idx="30469">
                  <c:v>462.07040000000001</c:v>
                </c:pt>
                <c:pt idx="30470">
                  <c:v>462.07150000000001</c:v>
                </c:pt>
                <c:pt idx="30471">
                  <c:v>462.07319999999999</c:v>
                </c:pt>
                <c:pt idx="30472">
                  <c:v>462.07319999999999</c:v>
                </c:pt>
                <c:pt idx="30473">
                  <c:v>462.07619999999997</c:v>
                </c:pt>
                <c:pt idx="30474">
                  <c:v>462.07580000000002</c:v>
                </c:pt>
                <c:pt idx="30475">
                  <c:v>462.07760000000002</c:v>
                </c:pt>
                <c:pt idx="30476">
                  <c:v>462.0795</c:v>
                </c:pt>
                <c:pt idx="30477">
                  <c:v>462.07960000000003</c:v>
                </c:pt>
                <c:pt idx="30478">
                  <c:v>462.08080000000001</c:v>
                </c:pt>
                <c:pt idx="30479">
                  <c:v>462.08</c:v>
                </c:pt>
                <c:pt idx="30480">
                  <c:v>462.08240000000001</c:v>
                </c:pt>
                <c:pt idx="30481">
                  <c:v>462.08260000000001</c:v>
                </c:pt>
                <c:pt idx="30482">
                  <c:v>462.08330000000001</c:v>
                </c:pt>
                <c:pt idx="30483">
                  <c:v>462.08510000000001</c:v>
                </c:pt>
                <c:pt idx="30484">
                  <c:v>462.08699999999999</c:v>
                </c:pt>
                <c:pt idx="30485">
                  <c:v>462.08859999999999</c:v>
                </c:pt>
                <c:pt idx="30486">
                  <c:v>462.08819999999997</c:v>
                </c:pt>
                <c:pt idx="30487">
                  <c:v>462.08879999999999</c:v>
                </c:pt>
                <c:pt idx="30488">
                  <c:v>462.08940000000001</c:v>
                </c:pt>
                <c:pt idx="30489">
                  <c:v>462.09100000000001</c:v>
                </c:pt>
                <c:pt idx="30490">
                  <c:v>462.08940000000001</c:v>
                </c:pt>
                <c:pt idx="30491">
                  <c:v>462.09019999999998</c:v>
                </c:pt>
                <c:pt idx="30492">
                  <c:v>462.09140000000002</c:v>
                </c:pt>
                <c:pt idx="30493">
                  <c:v>462.09300000000002</c:v>
                </c:pt>
                <c:pt idx="30494">
                  <c:v>462.0942</c:v>
                </c:pt>
                <c:pt idx="30495">
                  <c:v>462.09500000000003</c:v>
                </c:pt>
                <c:pt idx="30496">
                  <c:v>462.09530000000001</c:v>
                </c:pt>
                <c:pt idx="30497">
                  <c:v>462.09699999999998</c:v>
                </c:pt>
                <c:pt idx="30498">
                  <c:v>462.09780000000001</c:v>
                </c:pt>
                <c:pt idx="30499">
                  <c:v>462.09980000000002</c:v>
                </c:pt>
                <c:pt idx="30500">
                  <c:v>462.10199999999998</c:v>
                </c:pt>
                <c:pt idx="30501">
                  <c:v>462.1026</c:v>
                </c:pt>
                <c:pt idx="30502">
                  <c:v>462.10359999999997</c:v>
                </c:pt>
                <c:pt idx="30503">
                  <c:v>462.10410000000002</c:v>
                </c:pt>
                <c:pt idx="30504">
                  <c:v>462.10559999999998</c:v>
                </c:pt>
                <c:pt idx="30505">
                  <c:v>462.1069</c:v>
                </c:pt>
                <c:pt idx="30506">
                  <c:v>462.10879999999997</c:v>
                </c:pt>
                <c:pt idx="30507">
                  <c:v>462.10980000000001</c:v>
                </c:pt>
                <c:pt idx="30508">
                  <c:v>462.11160000000001</c:v>
                </c:pt>
                <c:pt idx="30509">
                  <c:v>462.11130000000003</c:v>
                </c:pt>
                <c:pt idx="30510">
                  <c:v>462.11290000000002</c:v>
                </c:pt>
                <c:pt idx="30511">
                  <c:v>462.11329999999998</c:v>
                </c:pt>
                <c:pt idx="30512">
                  <c:v>462.11399999999998</c:v>
                </c:pt>
                <c:pt idx="30513">
                  <c:v>462.11500000000001</c:v>
                </c:pt>
                <c:pt idx="30514">
                  <c:v>462.11599999999999</c:v>
                </c:pt>
                <c:pt idx="30515">
                  <c:v>462.11599999999999</c:v>
                </c:pt>
                <c:pt idx="30516">
                  <c:v>462.1182</c:v>
                </c:pt>
                <c:pt idx="30517">
                  <c:v>462.11810000000003</c:v>
                </c:pt>
                <c:pt idx="30518">
                  <c:v>462.1198</c:v>
                </c:pt>
                <c:pt idx="30519">
                  <c:v>462.11939999999998</c:v>
                </c:pt>
                <c:pt idx="30520">
                  <c:v>462.12110000000001</c:v>
                </c:pt>
                <c:pt idx="30521">
                  <c:v>462.12240000000003</c:v>
                </c:pt>
                <c:pt idx="30522">
                  <c:v>462.12139999999999</c:v>
                </c:pt>
                <c:pt idx="30523">
                  <c:v>462.12220000000002</c:v>
                </c:pt>
                <c:pt idx="30524">
                  <c:v>462.12360000000001</c:v>
                </c:pt>
                <c:pt idx="30525">
                  <c:v>462.12560000000002</c:v>
                </c:pt>
                <c:pt idx="30526">
                  <c:v>462.12459999999999</c:v>
                </c:pt>
                <c:pt idx="30527">
                  <c:v>462.12799999999999</c:v>
                </c:pt>
                <c:pt idx="30528">
                  <c:v>462.12700000000001</c:v>
                </c:pt>
                <c:pt idx="30529">
                  <c:v>462.12880000000001</c:v>
                </c:pt>
                <c:pt idx="30530">
                  <c:v>462.13040000000001</c:v>
                </c:pt>
                <c:pt idx="30531">
                  <c:v>462.13069999999999</c:v>
                </c:pt>
                <c:pt idx="30532">
                  <c:v>462.13119999999998</c:v>
                </c:pt>
                <c:pt idx="30533">
                  <c:v>462.13290000000001</c:v>
                </c:pt>
                <c:pt idx="30534">
                  <c:v>462.13420000000002</c:v>
                </c:pt>
                <c:pt idx="30535">
                  <c:v>462.1352</c:v>
                </c:pt>
                <c:pt idx="30536">
                  <c:v>462.13659999999999</c:v>
                </c:pt>
                <c:pt idx="30537">
                  <c:v>462.137</c:v>
                </c:pt>
                <c:pt idx="30538">
                  <c:v>462.13760000000002</c:v>
                </c:pt>
                <c:pt idx="30539">
                  <c:v>462.13920000000002</c:v>
                </c:pt>
                <c:pt idx="30540">
                  <c:v>462.14179999999999</c:v>
                </c:pt>
                <c:pt idx="30541">
                  <c:v>462.14260000000002</c:v>
                </c:pt>
                <c:pt idx="30542">
                  <c:v>462.14519999999999</c:v>
                </c:pt>
                <c:pt idx="30543">
                  <c:v>462.14389999999997</c:v>
                </c:pt>
                <c:pt idx="30544">
                  <c:v>462.14609999999999</c:v>
                </c:pt>
                <c:pt idx="30545">
                  <c:v>462.14699999999999</c:v>
                </c:pt>
                <c:pt idx="30546">
                  <c:v>462.14749999999998</c:v>
                </c:pt>
                <c:pt idx="30547">
                  <c:v>462.14819999999997</c:v>
                </c:pt>
                <c:pt idx="30548">
                  <c:v>462.14850000000001</c:v>
                </c:pt>
                <c:pt idx="30549">
                  <c:v>462.15</c:v>
                </c:pt>
                <c:pt idx="30550">
                  <c:v>462.1508</c:v>
                </c:pt>
                <c:pt idx="30551">
                  <c:v>462.15260000000001</c:v>
                </c:pt>
                <c:pt idx="30552">
                  <c:v>462.15199999999999</c:v>
                </c:pt>
                <c:pt idx="30553">
                  <c:v>462.15379999999999</c:v>
                </c:pt>
                <c:pt idx="30554">
                  <c:v>462.15480000000002</c:v>
                </c:pt>
                <c:pt idx="30555">
                  <c:v>462.1558</c:v>
                </c:pt>
                <c:pt idx="30556">
                  <c:v>462.1558</c:v>
                </c:pt>
                <c:pt idx="30557">
                  <c:v>462.15780000000001</c:v>
                </c:pt>
                <c:pt idx="30558">
                  <c:v>462.15859999999998</c:v>
                </c:pt>
                <c:pt idx="30559">
                  <c:v>462.15859999999998</c:v>
                </c:pt>
                <c:pt idx="30560">
                  <c:v>462.16039999999998</c:v>
                </c:pt>
                <c:pt idx="30561">
                  <c:v>462.1619</c:v>
                </c:pt>
                <c:pt idx="30562">
                  <c:v>462.16399999999999</c:v>
                </c:pt>
                <c:pt idx="30563">
                  <c:v>462.16340000000002</c:v>
                </c:pt>
                <c:pt idx="30564">
                  <c:v>462.16410000000002</c:v>
                </c:pt>
                <c:pt idx="30565">
                  <c:v>462.16559999999998</c:v>
                </c:pt>
                <c:pt idx="30566">
                  <c:v>462.16680000000002</c:v>
                </c:pt>
                <c:pt idx="30567">
                  <c:v>462.16759999999999</c:v>
                </c:pt>
                <c:pt idx="30568">
                  <c:v>462.16739999999999</c:v>
                </c:pt>
                <c:pt idx="30569">
                  <c:v>462.17039999999997</c:v>
                </c:pt>
                <c:pt idx="30570">
                  <c:v>462.17059999999998</c:v>
                </c:pt>
                <c:pt idx="30571">
                  <c:v>462.17189999999999</c:v>
                </c:pt>
                <c:pt idx="30572">
                  <c:v>462.17309999999998</c:v>
                </c:pt>
                <c:pt idx="30573">
                  <c:v>462.17399999999998</c:v>
                </c:pt>
                <c:pt idx="30574">
                  <c:v>462.17599999999999</c:v>
                </c:pt>
                <c:pt idx="30575">
                  <c:v>462.17770000000002</c:v>
                </c:pt>
                <c:pt idx="30576">
                  <c:v>462.17880000000002</c:v>
                </c:pt>
                <c:pt idx="30577">
                  <c:v>462.17899999999997</c:v>
                </c:pt>
                <c:pt idx="30578">
                  <c:v>462.17989999999998</c:v>
                </c:pt>
                <c:pt idx="30579">
                  <c:v>462.18110000000001</c:v>
                </c:pt>
                <c:pt idx="30580">
                  <c:v>462.18279999999999</c:v>
                </c:pt>
                <c:pt idx="30581">
                  <c:v>462.18439999999998</c:v>
                </c:pt>
                <c:pt idx="30582">
                  <c:v>462.18579999999997</c:v>
                </c:pt>
                <c:pt idx="30583">
                  <c:v>462.18439999999998</c:v>
                </c:pt>
                <c:pt idx="30584">
                  <c:v>462.185</c:v>
                </c:pt>
                <c:pt idx="30585">
                  <c:v>462.18470000000002</c:v>
                </c:pt>
                <c:pt idx="30586">
                  <c:v>462.18799999999999</c:v>
                </c:pt>
                <c:pt idx="30587">
                  <c:v>462.18700000000001</c:v>
                </c:pt>
                <c:pt idx="30588">
                  <c:v>462.1902</c:v>
                </c:pt>
                <c:pt idx="30589">
                  <c:v>462.18959999999998</c:v>
                </c:pt>
                <c:pt idx="30590">
                  <c:v>462.18950000000001</c:v>
                </c:pt>
                <c:pt idx="30591">
                  <c:v>462.19279999999998</c:v>
                </c:pt>
                <c:pt idx="30592">
                  <c:v>462.19279999999998</c:v>
                </c:pt>
                <c:pt idx="30593">
                  <c:v>462.19499999999999</c:v>
                </c:pt>
                <c:pt idx="30594">
                  <c:v>462.19690000000003</c:v>
                </c:pt>
                <c:pt idx="30595">
                  <c:v>462.1986</c:v>
                </c:pt>
                <c:pt idx="30596">
                  <c:v>462.20119999999997</c:v>
                </c:pt>
                <c:pt idx="30597">
                  <c:v>462.20119999999997</c:v>
                </c:pt>
                <c:pt idx="30598">
                  <c:v>462.2013</c:v>
                </c:pt>
                <c:pt idx="30599">
                  <c:v>462.20179999999999</c:v>
                </c:pt>
                <c:pt idx="30600">
                  <c:v>462.20330000000001</c:v>
                </c:pt>
                <c:pt idx="30601">
                  <c:v>462.20499999999998</c:v>
                </c:pt>
                <c:pt idx="30602">
                  <c:v>462.20609999999999</c:v>
                </c:pt>
                <c:pt idx="30603">
                  <c:v>462.20740000000001</c:v>
                </c:pt>
                <c:pt idx="30604">
                  <c:v>462.20920000000001</c:v>
                </c:pt>
                <c:pt idx="30605">
                  <c:v>462.21230000000003</c:v>
                </c:pt>
                <c:pt idx="30606">
                  <c:v>462.21159999999998</c:v>
                </c:pt>
                <c:pt idx="30607">
                  <c:v>462.21300000000002</c:v>
                </c:pt>
                <c:pt idx="30608">
                  <c:v>462.21280000000002</c:v>
                </c:pt>
                <c:pt idx="30609">
                  <c:v>462.21269999999998</c:v>
                </c:pt>
                <c:pt idx="30610">
                  <c:v>462.21519999999998</c:v>
                </c:pt>
                <c:pt idx="30611">
                  <c:v>462.2167</c:v>
                </c:pt>
                <c:pt idx="30612">
                  <c:v>462.21679999999998</c:v>
                </c:pt>
                <c:pt idx="30613">
                  <c:v>462.21870000000001</c:v>
                </c:pt>
                <c:pt idx="30614">
                  <c:v>462.2192</c:v>
                </c:pt>
                <c:pt idx="30615">
                  <c:v>462.22059999999999</c:v>
                </c:pt>
                <c:pt idx="30616">
                  <c:v>462.22059999999999</c:v>
                </c:pt>
                <c:pt idx="30617">
                  <c:v>462.22109999999998</c:v>
                </c:pt>
                <c:pt idx="30618">
                  <c:v>462.2226</c:v>
                </c:pt>
                <c:pt idx="30619">
                  <c:v>462.22390000000001</c:v>
                </c:pt>
                <c:pt idx="30620">
                  <c:v>462.22370000000001</c:v>
                </c:pt>
                <c:pt idx="30621">
                  <c:v>462.22559999999999</c:v>
                </c:pt>
                <c:pt idx="30622">
                  <c:v>462.22620000000001</c:v>
                </c:pt>
                <c:pt idx="30623">
                  <c:v>462.22620000000001</c:v>
                </c:pt>
                <c:pt idx="30624">
                  <c:v>462.22789999999998</c:v>
                </c:pt>
                <c:pt idx="30625">
                  <c:v>462.22969999999998</c:v>
                </c:pt>
                <c:pt idx="30626">
                  <c:v>462.23200000000003</c:v>
                </c:pt>
                <c:pt idx="30627">
                  <c:v>462.23340000000002</c:v>
                </c:pt>
                <c:pt idx="30628">
                  <c:v>462.23469999999998</c:v>
                </c:pt>
                <c:pt idx="30629">
                  <c:v>462.2364</c:v>
                </c:pt>
                <c:pt idx="30630">
                  <c:v>462.238</c:v>
                </c:pt>
                <c:pt idx="30631">
                  <c:v>462.2389</c:v>
                </c:pt>
                <c:pt idx="30632">
                  <c:v>462.24200000000002</c:v>
                </c:pt>
                <c:pt idx="30633">
                  <c:v>462.24239999999998</c:v>
                </c:pt>
                <c:pt idx="30634">
                  <c:v>462.24369999999999</c:v>
                </c:pt>
                <c:pt idx="30635">
                  <c:v>462.24470000000002</c:v>
                </c:pt>
                <c:pt idx="30636">
                  <c:v>462.24759999999998</c:v>
                </c:pt>
                <c:pt idx="30637">
                  <c:v>462.24959999999999</c:v>
                </c:pt>
                <c:pt idx="30638">
                  <c:v>462.25020000000001</c:v>
                </c:pt>
                <c:pt idx="30639">
                  <c:v>462.25259999999997</c:v>
                </c:pt>
                <c:pt idx="30640">
                  <c:v>462.25279999999998</c:v>
                </c:pt>
                <c:pt idx="30641">
                  <c:v>462.2552</c:v>
                </c:pt>
                <c:pt idx="30642">
                  <c:v>462.25630000000001</c:v>
                </c:pt>
                <c:pt idx="30643">
                  <c:v>462.25740000000002</c:v>
                </c:pt>
                <c:pt idx="30644">
                  <c:v>462.25920000000002</c:v>
                </c:pt>
                <c:pt idx="30645">
                  <c:v>462.25970000000001</c:v>
                </c:pt>
                <c:pt idx="30646">
                  <c:v>462.26080000000002</c:v>
                </c:pt>
                <c:pt idx="30647">
                  <c:v>462.26060000000001</c:v>
                </c:pt>
                <c:pt idx="30648">
                  <c:v>462.26139999999998</c:v>
                </c:pt>
                <c:pt idx="30649">
                  <c:v>462.26190000000003</c:v>
                </c:pt>
                <c:pt idx="30650">
                  <c:v>462.26339999999999</c:v>
                </c:pt>
                <c:pt idx="30651">
                  <c:v>462.2636</c:v>
                </c:pt>
                <c:pt idx="30652">
                  <c:v>462.26429999999999</c:v>
                </c:pt>
                <c:pt idx="30653">
                  <c:v>462.26560000000001</c:v>
                </c:pt>
                <c:pt idx="30654">
                  <c:v>462.26479999999998</c:v>
                </c:pt>
                <c:pt idx="30655">
                  <c:v>462.26569999999998</c:v>
                </c:pt>
                <c:pt idx="30656">
                  <c:v>462.267</c:v>
                </c:pt>
                <c:pt idx="30657">
                  <c:v>462.2672</c:v>
                </c:pt>
                <c:pt idx="30658">
                  <c:v>462.26900000000001</c:v>
                </c:pt>
                <c:pt idx="30659">
                  <c:v>462.26920000000001</c:v>
                </c:pt>
                <c:pt idx="30660">
                  <c:v>462.27</c:v>
                </c:pt>
                <c:pt idx="30661">
                  <c:v>462.2722</c:v>
                </c:pt>
                <c:pt idx="30662">
                  <c:v>462.27370000000002</c:v>
                </c:pt>
                <c:pt idx="30663">
                  <c:v>462.27359999999999</c:v>
                </c:pt>
                <c:pt idx="30664">
                  <c:v>462.27499999999998</c:v>
                </c:pt>
                <c:pt idx="30665">
                  <c:v>462.27600000000001</c:v>
                </c:pt>
                <c:pt idx="30666">
                  <c:v>462.27679999999998</c:v>
                </c:pt>
                <c:pt idx="30667">
                  <c:v>462.2758</c:v>
                </c:pt>
                <c:pt idx="30668">
                  <c:v>462.27609999999999</c:v>
                </c:pt>
                <c:pt idx="30669">
                  <c:v>462.27780000000001</c:v>
                </c:pt>
                <c:pt idx="30670">
                  <c:v>462.27980000000002</c:v>
                </c:pt>
                <c:pt idx="30671">
                  <c:v>462.28</c:v>
                </c:pt>
                <c:pt idx="30672">
                  <c:v>462.28179999999998</c:v>
                </c:pt>
                <c:pt idx="30673">
                  <c:v>462.2835</c:v>
                </c:pt>
                <c:pt idx="30674">
                  <c:v>462.28399999999999</c:v>
                </c:pt>
                <c:pt idx="30675">
                  <c:v>462.28460000000001</c:v>
                </c:pt>
                <c:pt idx="30676">
                  <c:v>462.28620000000001</c:v>
                </c:pt>
                <c:pt idx="30677">
                  <c:v>462.28500000000003</c:v>
                </c:pt>
                <c:pt idx="30678">
                  <c:v>462.28800000000001</c:v>
                </c:pt>
                <c:pt idx="30679">
                  <c:v>462.28899999999999</c:v>
                </c:pt>
                <c:pt idx="30680">
                  <c:v>462.29020000000003</c:v>
                </c:pt>
                <c:pt idx="30681">
                  <c:v>462.29199999999997</c:v>
                </c:pt>
                <c:pt idx="30682">
                  <c:v>462.29259999999999</c:v>
                </c:pt>
                <c:pt idx="30683">
                  <c:v>462.2946</c:v>
                </c:pt>
                <c:pt idx="30684">
                  <c:v>462.29599999999999</c:v>
                </c:pt>
                <c:pt idx="30685">
                  <c:v>462.29840000000002</c:v>
                </c:pt>
                <c:pt idx="30686">
                  <c:v>462.2989</c:v>
                </c:pt>
                <c:pt idx="30687">
                  <c:v>462.30169999999998</c:v>
                </c:pt>
                <c:pt idx="30688">
                  <c:v>462.30329999999998</c:v>
                </c:pt>
                <c:pt idx="30689">
                  <c:v>462.30430000000001</c:v>
                </c:pt>
                <c:pt idx="30690">
                  <c:v>462.30689999999998</c:v>
                </c:pt>
                <c:pt idx="30691">
                  <c:v>462.30669999999998</c:v>
                </c:pt>
                <c:pt idx="30692">
                  <c:v>462.30689999999998</c:v>
                </c:pt>
                <c:pt idx="30693">
                  <c:v>462.30900000000003</c:v>
                </c:pt>
                <c:pt idx="30694">
                  <c:v>462.31020000000001</c:v>
                </c:pt>
                <c:pt idx="30695">
                  <c:v>462.31169999999997</c:v>
                </c:pt>
                <c:pt idx="30696">
                  <c:v>462.31189999999998</c:v>
                </c:pt>
                <c:pt idx="30697">
                  <c:v>462.31369999999998</c:v>
                </c:pt>
                <c:pt idx="30698">
                  <c:v>462.31459999999998</c:v>
                </c:pt>
                <c:pt idx="30699">
                  <c:v>462.31560000000002</c:v>
                </c:pt>
                <c:pt idx="30700">
                  <c:v>462.31630000000001</c:v>
                </c:pt>
                <c:pt idx="30701">
                  <c:v>462.31920000000002</c:v>
                </c:pt>
                <c:pt idx="30702">
                  <c:v>462.31889999999999</c:v>
                </c:pt>
                <c:pt idx="30703">
                  <c:v>462.322</c:v>
                </c:pt>
                <c:pt idx="30704">
                  <c:v>462.32190000000003</c:v>
                </c:pt>
                <c:pt idx="30705">
                  <c:v>462.32260000000002</c:v>
                </c:pt>
                <c:pt idx="30706">
                  <c:v>462.32420000000002</c:v>
                </c:pt>
                <c:pt idx="30707">
                  <c:v>462.32369999999997</c:v>
                </c:pt>
                <c:pt idx="30708">
                  <c:v>462.3254</c:v>
                </c:pt>
                <c:pt idx="30709">
                  <c:v>462.32580000000002</c:v>
                </c:pt>
                <c:pt idx="30710">
                  <c:v>462.32659999999998</c:v>
                </c:pt>
                <c:pt idx="30711">
                  <c:v>462.32769999999999</c:v>
                </c:pt>
                <c:pt idx="30712">
                  <c:v>462.32909999999998</c:v>
                </c:pt>
                <c:pt idx="30713">
                  <c:v>462.33100000000002</c:v>
                </c:pt>
                <c:pt idx="30714">
                  <c:v>462.33339999999998</c:v>
                </c:pt>
                <c:pt idx="30715">
                  <c:v>462.334</c:v>
                </c:pt>
                <c:pt idx="30716">
                  <c:v>462.3347</c:v>
                </c:pt>
                <c:pt idx="30717">
                  <c:v>462.33580000000001</c:v>
                </c:pt>
                <c:pt idx="30718">
                  <c:v>462.33679999999998</c:v>
                </c:pt>
                <c:pt idx="30719">
                  <c:v>462.33920000000001</c:v>
                </c:pt>
                <c:pt idx="30720">
                  <c:v>462.33920000000001</c:v>
                </c:pt>
                <c:pt idx="30721">
                  <c:v>462.34179999999998</c:v>
                </c:pt>
                <c:pt idx="30722">
                  <c:v>462.34219999999999</c:v>
                </c:pt>
                <c:pt idx="30723">
                  <c:v>462.34320000000002</c:v>
                </c:pt>
                <c:pt idx="30724">
                  <c:v>462.34339999999997</c:v>
                </c:pt>
                <c:pt idx="30725">
                  <c:v>462.34440000000001</c:v>
                </c:pt>
                <c:pt idx="30726">
                  <c:v>462.34640000000002</c:v>
                </c:pt>
                <c:pt idx="30727">
                  <c:v>462.34820000000002</c:v>
                </c:pt>
                <c:pt idx="30728">
                  <c:v>462.34930000000003</c:v>
                </c:pt>
                <c:pt idx="30729">
                  <c:v>462.35039999999998</c:v>
                </c:pt>
                <c:pt idx="30730">
                  <c:v>462.35120000000001</c:v>
                </c:pt>
                <c:pt idx="30731">
                  <c:v>462.35120000000001</c:v>
                </c:pt>
                <c:pt idx="30732">
                  <c:v>462.3528</c:v>
                </c:pt>
                <c:pt idx="30733">
                  <c:v>462.35539999999997</c:v>
                </c:pt>
                <c:pt idx="30734">
                  <c:v>462.35590000000002</c:v>
                </c:pt>
                <c:pt idx="30735">
                  <c:v>462.35700000000003</c:v>
                </c:pt>
                <c:pt idx="30736">
                  <c:v>462.35750000000002</c:v>
                </c:pt>
                <c:pt idx="30737">
                  <c:v>462.3587</c:v>
                </c:pt>
                <c:pt idx="30738">
                  <c:v>462.36059999999998</c:v>
                </c:pt>
                <c:pt idx="30739">
                  <c:v>462.36219999999997</c:v>
                </c:pt>
                <c:pt idx="30740">
                  <c:v>462.36160000000001</c:v>
                </c:pt>
                <c:pt idx="30741">
                  <c:v>462.3646</c:v>
                </c:pt>
                <c:pt idx="30742">
                  <c:v>462.36579999999998</c:v>
                </c:pt>
                <c:pt idx="30743">
                  <c:v>462.36529999999999</c:v>
                </c:pt>
                <c:pt idx="30744">
                  <c:v>462.36700000000002</c:v>
                </c:pt>
                <c:pt idx="30745">
                  <c:v>462.36750000000001</c:v>
                </c:pt>
                <c:pt idx="30746">
                  <c:v>462.37090000000001</c:v>
                </c:pt>
                <c:pt idx="30747">
                  <c:v>462.37099999999998</c:v>
                </c:pt>
                <c:pt idx="30748">
                  <c:v>462.3716</c:v>
                </c:pt>
                <c:pt idx="30749">
                  <c:v>462.37279999999998</c:v>
                </c:pt>
                <c:pt idx="30750">
                  <c:v>462.37360000000001</c:v>
                </c:pt>
                <c:pt idx="30751">
                  <c:v>462.37560000000002</c:v>
                </c:pt>
                <c:pt idx="30752">
                  <c:v>462.3768</c:v>
                </c:pt>
                <c:pt idx="30753">
                  <c:v>462.37819999999999</c:v>
                </c:pt>
                <c:pt idx="30754">
                  <c:v>462.37790000000001</c:v>
                </c:pt>
                <c:pt idx="30755">
                  <c:v>462.38</c:v>
                </c:pt>
                <c:pt idx="30756">
                  <c:v>462.38170000000002</c:v>
                </c:pt>
                <c:pt idx="30757">
                  <c:v>462.38299999999998</c:v>
                </c:pt>
                <c:pt idx="30758">
                  <c:v>462.38350000000003</c:v>
                </c:pt>
                <c:pt idx="30759">
                  <c:v>462.38440000000003</c:v>
                </c:pt>
                <c:pt idx="30760">
                  <c:v>462.38690000000003</c:v>
                </c:pt>
                <c:pt idx="30761">
                  <c:v>462.38780000000003</c:v>
                </c:pt>
                <c:pt idx="30762">
                  <c:v>462.38900000000001</c:v>
                </c:pt>
                <c:pt idx="30763">
                  <c:v>462.39019999999999</c:v>
                </c:pt>
                <c:pt idx="30764">
                  <c:v>462.39299999999997</c:v>
                </c:pt>
                <c:pt idx="30765">
                  <c:v>462.39359999999999</c:v>
                </c:pt>
                <c:pt idx="30766">
                  <c:v>462.3956</c:v>
                </c:pt>
                <c:pt idx="30767">
                  <c:v>462.39760000000001</c:v>
                </c:pt>
                <c:pt idx="30768">
                  <c:v>462.39909999999998</c:v>
                </c:pt>
                <c:pt idx="30769">
                  <c:v>462.40039999999999</c:v>
                </c:pt>
                <c:pt idx="30770">
                  <c:v>462.40300000000002</c:v>
                </c:pt>
                <c:pt idx="30771">
                  <c:v>462.40120000000002</c:v>
                </c:pt>
                <c:pt idx="30772">
                  <c:v>462.40249999999997</c:v>
                </c:pt>
                <c:pt idx="30773">
                  <c:v>462.40339999999998</c:v>
                </c:pt>
                <c:pt idx="30774">
                  <c:v>462.4033</c:v>
                </c:pt>
                <c:pt idx="30775">
                  <c:v>462.40550000000002</c:v>
                </c:pt>
                <c:pt idx="30776">
                  <c:v>462.40690000000001</c:v>
                </c:pt>
                <c:pt idx="30777">
                  <c:v>462.40800000000002</c:v>
                </c:pt>
                <c:pt idx="30778">
                  <c:v>462.40980000000002</c:v>
                </c:pt>
                <c:pt idx="30779">
                  <c:v>462.41059999999999</c:v>
                </c:pt>
                <c:pt idx="30780">
                  <c:v>462.41199999999998</c:v>
                </c:pt>
                <c:pt idx="30781">
                  <c:v>462.41320000000002</c:v>
                </c:pt>
                <c:pt idx="30782">
                  <c:v>462.41340000000002</c:v>
                </c:pt>
                <c:pt idx="30783">
                  <c:v>462.4153</c:v>
                </c:pt>
                <c:pt idx="30784">
                  <c:v>462.41399999999999</c:v>
                </c:pt>
                <c:pt idx="30785">
                  <c:v>462.41719999999998</c:v>
                </c:pt>
                <c:pt idx="30786">
                  <c:v>462.4169</c:v>
                </c:pt>
                <c:pt idx="30787">
                  <c:v>462.41879999999998</c:v>
                </c:pt>
                <c:pt idx="30788">
                  <c:v>462.41969999999998</c:v>
                </c:pt>
                <c:pt idx="30789">
                  <c:v>462.42129999999997</c:v>
                </c:pt>
                <c:pt idx="30790">
                  <c:v>462.42380000000003</c:v>
                </c:pt>
                <c:pt idx="30791">
                  <c:v>462.42520000000002</c:v>
                </c:pt>
                <c:pt idx="30792">
                  <c:v>462.42579999999998</c:v>
                </c:pt>
                <c:pt idx="30793">
                  <c:v>462.42840000000001</c:v>
                </c:pt>
                <c:pt idx="30794">
                  <c:v>462.42989999999998</c:v>
                </c:pt>
                <c:pt idx="30795">
                  <c:v>462.4316</c:v>
                </c:pt>
                <c:pt idx="30796">
                  <c:v>462.43200000000002</c:v>
                </c:pt>
                <c:pt idx="30797">
                  <c:v>462.43130000000002</c:v>
                </c:pt>
                <c:pt idx="30798">
                  <c:v>462.43360000000001</c:v>
                </c:pt>
                <c:pt idx="30799">
                  <c:v>462.43540000000002</c:v>
                </c:pt>
                <c:pt idx="30800">
                  <c:v>462.43610000000001</c:v>
                </c:pt>
                <c:pt idx="30801">
                  <c:v>462.43830000000003</c:v>
                </c:pt>
                <c:pt idx="30802">
                  <c:v>462.43920000000003</c:v>
                </c:pt>
                <c:pt idx="30803">
                  <c:v>462.43939999999998</c:v>
                </c:pt>
                <c:pt idx="30804">
                  <c:v>462.44</c:v>
                </c:pt>
                <c:pt idx="30805">
                  <c:v>462.44159999999999</c:v>
                </c:pt>
                <c:pt idx="30806">
                  <c:v>462.4434</c:v>
                </c:pt>
                <c:pt idx="30807">
                  <c:v>462.44560000000001</c:v>
                </c:pt>
                <c:pt idx="30808">
                  <c:v>462.447</c:v>
                </c:pt>
                <c:pt idx="30809">
                  <c:v>462.44819999999999</c:v>
                </c:pt>
                <c:pt idx="30810">
                  <c:v>462.44959999999998</c:v>
                </c:pt>
                <c:pt idx="30811">
                  <c:v>462.45139999999998</c:v>
                </c:pt>
                <c:pt idx="30812">
                  <c:v>462.45299999999997</c:v>
                </c:pt>
                <c:pt idx="30813">
                  <c:v>462.45370000000003</c:v>
                </c:pt>
                <c:pt idx="30814">
                  <c:v>462.45530000000002</c:v>
                </c:pt>
                <c:pt idx="30815">
                  <c:v>462.45760000000001</c:v>
                </c:pt>
                <c:pt idx="30816">
                  <c:v>462.45760000000001</c:v>
                </c:pt>
                <c:pt idx="30817">
                  <c:v>462.46</c:v>
                </c:pt>
                <c:pt idx="30818">
                  <c:v>462.4606</c:v>
                </c:pt>
                <c:pt idx="30819">
                  <c:v>462.4622</c:v>
                </c:pt>
                <c:pt idx="30820">
                  <c:v>462.46429999999998</c:v>
                </c:pt>
                <c:pt idx="30821">
                  <c:v>462.46480000000003</c:v>
                </c:pt>
                <c:pt idx="30822">
                  <c:v>462.46600000000001</c:v>
                </c:pt>
                <c:pt idx="30823">
                  <c:v>462.46780000000001</c:v>
                </c:pt>
                <c:pt idx="30824">
                  <c:v>462.47</c:v>
                </c:pt>
                <c:pt idx="30825">
                  <c:v>462.46980000000002</c:v>
                </c:pt>
                <c:pt idx="30826">
                  <c:v>462.47219999999999</c:v>
                </c:pt>
                <c:pt idx="30827">
                  <c:v>462.47210000000001</c:v>
                </c:pt>
                <c:pt idx="30828">
                  <c:v>462.47480000000002</c:v>
                </c:pt>
                <c:pt idx="30829">
                  <c:v>462.47590000000002</c:v>
                </c:pt>
                <c:pt idx="30830">
                  <c:v>462.47629999999998</c:v>
                </c:pt>
                <c:pt idx="30831">
                  <c:v>462.47640000000001</c:v>
                </c:pt>
                <c:pt idx="30832">
                  <c:v>462.47809999999998</c:v>
                </c:pt>
                <c:pt idx="30833">
                  <c:v>462.47980000000001</c:v>
                </c:pt>
                <c:pt idx="30834">
                  <c:v>462.47969999999998</c:v>
                </c:pt>
                <c:pt idx="30835">
                  <c:v>462.48219999999998</c:v>
                </c:pt>
                <c:pt idx="30836">
                  <c:v>462.48349999999999</c:v>
                </c:pt>
                <c:pt idx="30837">
                  <c:v>462.48500000000001</c:v>
                </c:pt>
                <c:pt idx="30838">
                  <c:v>462.4864</c:v>
                </c:pt>
                <c:pt idx="30839">
                  <c:v>462.48880000000003</c:v>
                </c:pt>
                <c:pt idx="30840">
                  <c:v>462.49119999999999</c:v>
                </c:pt>
                <c:pt idx="30841">
                  <c:v>462.49310000000003</c:v>
                </c:pt>
                <c:pt idx="30842">
                  <c:v>462.4939</c:v>
                </c:pt>
                <c:pt idx="30843">
                  <c:v>462.49590000000001</c:v>
                </c:pt>
                <c:pt idx="30844">
                  <c:v>462.49599999999998</c:v>
                </c:pt>
                <c:pt idx="30845">
                  <c:v>462.49740000000003</c:v>
                </c:pt>
                <c:pt idx="30846">
                  <c:v>462.49919999999997</c:v>
                </c:pt>
                <c:pt idx="30847">
                  <c:v>462.50200000000001</c:v>
                </c:pt>
                <c:pt idx="30848">
                  <c:v>462.50319999999999</c:v>
                </c:pt>
                <c:pt idx="30849">
                  <c:v>462.50380000000001</c:v>
                </c:pt>
                <c:pt idx="30850">
                  <c:v>462.50599999999997</c:v>
                </c:pt>
                <c:pt idx="30851">
                  <c:v>462.50839999999999</c:v>
                </c:pt>
                <c:pt idx="30852">
                  <c:v>462.50819999999999</c:v>
                </c:pt>
                <c:pt idx="30853">
                  <c:v>462.50880000000001</c:v>
                </c:pt>
                <c:pt idx="30854">
                  <c:v>462.51119999999997</c:v>
                </c:pt>
                <c:pt idx="30855">
                  <c:v>462.51319999999998</c:v>
                </c:pt>
                <c:pt idx="30856">
                  <c:v>462.5138</c:v>
                </c:pt>
                <c:pt idx="30857">
                  <c:v>462.51499999999999</c:v>
                </c:pt>
                <c:pt idx="30858">
                  <c:v>462.5172</c:v>
                </c:pt>
                <c:pt idx="30859">
                  <c:v>462.5188</c:v>
                </c:pt>
                <c:pt idx="30860">
                  <c:v>462.51900000000001</c:v>
                </c:pt>
                <c:pt idx="30861">
                  <c:v>462.52</c:v>
                </c:pt>
                <c:pt idx="30862">
                  <c:v>462.52179999999998</c:v>
                </c:pt>
                <c:pt idx="30863">
                  <c:v>462.52260000000001</c:v>
                </c:pt>
                <c:pt idx="30864">
                  <c:v>462.52480000000003</c:v>
                </c:pt>
                <c:pt idx="30865">
                  <c:v>462.52600000000001</c:v>
                </c:pt>
                <c:pt idx="30866">
                  <c:v>462.52699999999999</c:v>
                </c:pt>
                <c:pt idx="30867">
                  <c:v>462.52780000000001</c:v>
                </c:pt>
                <c:pt idx="30868">
                  <c:v>462.53</c:v>
                </c:pt>
                <c:pt idx="30869">
                  <c:v>462.53100000000001</c:v>
                </c:pt>
                <c:pt idx="30870">
                  <c:v>462.53199999999998</c:v>
                </c:pt>
                <c:pt idx="30871">
                  <c:v>462.53280000000001</c:v>
                </c:pt>
                <c:pt idx="30872">
                  <c:v>462.53399999999999</c:v>
                </c:pt>
                <c:pt idx="30873">
                  <c:v>462.53590000000003</c:v>
                </c:pt>
                <c:pt idx="30874">
                  <c:v>462.5376</c:v>
                </c:pt>
                <c:pt idx="30875">
                  <c:v>462.53949999999998</c:v>
                </c:pt>
                <c:pt idx="30876">
                  <c:v>462.54039999999998</c:v>
                </c:pt>
                <c:pt idx="30877">
                  <c:v>462.54399999999998</c:v>
                </c:pt>
                <c:pt idx="30878">
                  <c:v>462.54329999999999</c:v>
                </c:pt>
                <c:pt idx="30879">
                  <c:v>462.5462</c:v>
                </c:pt>
                <c:pt idx="30880">
                  <c:v>462.54759999999999</c:v>
                </c:pt>
                <c:pt idx="30881">
                  <c:v>462.54840000000002</c:v>
                </c:pt>
                <c:pt idx="30882">
                  <c:v>462.5496</c:v>
                </c:pt>
                <c:pt idx="30883">
                  <c:v>462.55099999999999</c:v>
                </c:pt>
                <c:pt idx="30884">
                  <c:v>462.55270000000002</c:v>
                </c:pt>
                <c:pt idx="30885">
                  <c:v>462.55439999999999</c:v>
                </c:pt>
                <c:pt idx="30886">
                  <c:v>462.55459999999999</c:v>
                </c:pt>
                <c:pt idx="30887">
                  <c:v>462.55619999999999</c:v>
                </c:pt>
                <c:pt idx="30888">
                  <c:v>462.55759999999998</c:v>
                </c:pt>
                <c:pt idx="30889">
                  <c:v>462.55900000000003</c:v>
                </c:pt>
                <c:pt idx="30890">
                  <c:v>462.56200000000001</c:v>
                </c:pt>
                <c:pt idx="30891">
                  <c:v>462.5625</c:v>
                </c:pt>
                <c:pt idx="30892">
                  <c:v>462.56389999999999</c:v>
                </c:pt>
                <c:pt idx="30893">
                  <c:v>462.56459999999998</c:v>
                </c:pt>
                <c:pt idx="30894">
                  <c:v>462.5659</c:v>
                </c:pt>
                <c:pt idx="30895">
                  <c:v>462.56939999999997</c:v>
                </c:pt>
                <c:pt idx="30896">
                  <c:v>462.5718</c:v>
                </c:pt>
                <c:pt idx="30897">
                  <c:v>462.57229999999998</c:v>
                </c:pt>
                <c:pt idx="30898">
                  <c:v>462.57339999999999</c:v>
                </c:pt>
                <c:pt idx="30899">
                  <c:v>462.57530000000003</c:v>
                </c:pt>
                <c:pt idx="30900">
                  <c:v>462.57679999999999</c:v>
                </c:pt>
                <c:pt idx="30901">
                  <c:v>462.57740000000001</c:v>
                </c:pt>
                <c:pt idx="30902">
                  <c:v>462.5795</c:v>
                </c:pt>
                <c:pt idx="30903">
                  <c:v>462.58120000000002</c:v>
                </c:pt>
                <c:pt idx="30904">
                  <c:v>462.58139999999997</c:v>
                </c:pt>
                <c:pt idx="30905">
                  <c:v>462.58359999999999</c:v>
                </c:pt>
                <c:pt idx="30906">
                  <c:v>462.58479999999997</c:v>
                </c:pt>
                <c:pt idx="30907">
                  <c:v>462.58620000000002</c:v>
                </c:pt>
                <c:pt idx="30908">
                  <c:v>462.58760000000001</c:v>
                </c:pt>
                <c:pt idx="30909">
                  <c:v>462.5881</c:v>
                </c:pt>
                <c:pt idx="30910">
                  <c:v>462.58940000000001</c:v>
                </c:pt>
                <c:pt idx="30911">
                  <c:v>462.58980000000003</c:v>
                </c:pt>
                <c:pt idx="30912">
                  <c:v>462.59210000000002</c:v>
                </c:pt>
                <c:pt idx="30913">
                  <c:v>462.59339999999997</c:v>
                </c:pt>
                <c:pt idx="30914">
                  <c:v>462.59469999999999</c:v>
                </c:pt>
                <c:pt idx="30915">
                  <c:v>462.59609999999998</c:v>
                </c:pt>
                <c:pt idx="30916">
                  <c:v>462.59780000000001</c:v>
                </c:pt>
                <c:pt idx="30917">
                  <c:v>462.5994</c:v>
                </c:pt>
                <c:pt idx="30918">
                  <c:v>462.60149999999999</c:v>
                </c:pt>
                <c:pt idx="30919">
                  <c:v>462.60300000000001</c:v>
                </c:pt>
                <c:pt idx="30920">
                  <c:v>462.60390000000001</c:v>
                </c:pt>
                <c:pt idx="30921">
                  <c:v>462.60539999999997</c:v>
                </c:pt>
                <c:pt idx="30922">
                  <c:v>462.60739999999998</c:v>
                </c:pt>
                <c:pt idx="30923">
                  <c:v>462.60899999999998</c:v>
                </c:pt>
                <c:pt idx="30924">
                  <c:v>462.60930000000002</c:v>
                </c:pt>
                <c:pt idx="30925">
                  <c:v>462.61189999999999</c:v>
                </c:pt>
                <c:pt idx="30926">
                  <c:v>462.61320000000001</c:v>
                </c:pt>
                <c:pt idx="30927">
                  <c:v>462.61559999999997</c:v>
                </c:pt>
                <c:pt idx="30928">
                  <c:v>462.61720000000003</c:v>
                </c:pt>
                <c:pt idx="30929">
                  <c:v>462.61880000000002</c:v>
                </c:pt>
                <c:pt idx="30930">
                  <c:v>462.62040000000002</c:v>
                </c:pt>
                <c:pt idx="30931">
                  <c:v>462.62259999999998</c:v>
                </c:pt>
                <c:pt idx="30932">
                  <c:v>462.62259999999998</c:v>
                </c:pt>
                <c:pt idx="30933">
                  <c:v>462.62599999999998</c:v>
                </c:pt>
                <c:pt idx="30934">
                  <c:v>462.6275</c:v>
                </c:pt>
                <c:pt idx="30935">
                  <c:v>462.62830000000002</c:v>
                </c:pt>
                <c:pt idx="30936">
                  <c:v>462.62959999999998</c:v>
                </c:pt>
                <c:pt idx="30937">
                  <c:v>462.63150000000002</c:v>
                </c:pt>
                <c:pt idx="30938">
                  <c:v>462.63249999999999</c:v>
                </c:pt>
                <c:pt idx="30939">
                  <c:v>462.63420000000002</c:v>
                </c:pt>
                <c:pt idx="30940">
                  <c:v>462.63470000000001</c:v>
                </c:pt>
                <c:pt idx="30941">
                  <c:v>462.63679999999999</c:v>
                </c:pt>
                <c:pt idx="30942">
                  <c:v>462.6388</c:v>
                </c:pt>
                <c:pt idx="30943">
                  <c:v>462.63959999999997</c:v>
                </c:pt>
                <c:pt idx="30944">
                  <c:v>462.642</c:v>
                </c:pt>
                <c:pt idx="30945">
                  <c:v>462.64240000000001</c:v>
                </c:pt>
                <c:pt idx="30946">
                  <c:v>462.64499999999998</c:v>
                </c:pt>
                <c:pt idx="30947">
                  <c:v>462.64580000000001</c:v>
                </c:pt>
                <c:pt idx="30948">
                  <c:v>462.6474</c:v>
                </c:pt>
                <c:pt idx="30949">
                  <c:v>462.64859999999999</c:v>
                </c:pt>
                <c:pt idx="30950">
                  <c:v>462.64940000000001</c:v>
                </c:pt>
                <c:pt idx="30951">
                  <c:v>462.65109999999999</c:v>
                </c:pt>
                <c:pt idx="30952">
                  <c:v>462.65359999999998</c:v>
                </c:pt>
                <c:pt idx="30953">
                  <c:v>462.6549</c:v>
                </c:pt>
                <c:pt idx="30954">
                  <c:v>462.65530000000001</c:v>
                </c:pt>
                <c:pt idx="30955">
                  <c:v>462.65809999999999</c:v>
                </c:pt>
                <c:pt idx="30956">
                  <c:v>462.65859999999998</c:v>
                </c:pt>
                <c:pt idx="30957">
                  <c:v>462.65960000000001</c:v>
                </c:pt>
                <c:pt idx="30958">
                  <c:v>462.66120000000001</c:v>
                </c:pt>
                <c:pt idx="30959">
                  <c:v>462.66379999999998</c:v>
                </c:pt>
                <c:pt idx="30960">
                  <c:v>462.66539999999998</c:v>
                </c:pt>
                <c:pt idx="30961">
                  <c:v>462.66699999999997</c:v>
                </c:pt>
                <c:pt idx="30962">
                  <c:v>462.66879999999998</c:v>
                </c:pt>
                <c:pt idx="30963">
                  <c:v>462.67180000000002</c:v>
                </c:pt>
                <c:pt idx="30964">
                  <c:v>462.67189999999999</c:v>
                </c:pt>
                <c:pt idx="30965">
                  <c:v>462.67239999999998</c:v>
                </c:pt>
                <c:pt idx="30966">
                  <c:v>462.67399999999998</c:v>
                </c:pt>
                <c:pt idx="30967">
                  <c:v>462.67610000000002</c:v>
                </c:pt>
                <c:pt idx="30968">
                  <c:v>462.67880000000002</c:v>
                </c:pt>
                <c:pt idx="30969">
                  <c:v>462.68029999999999</c:v>
                </c:pt>
                <c:pt idx="30970">
                  <c:v>462.68049999999999</c:v>
                </c:pt>
                <c:pt idx="30971">
                  <c:v>462.68400000000003</c:v>
                </c:pt>
                <c:pt idx="30972">
                  <c:v>462.6866</c:v>
                </c:pt>
                <c:pt idx="30973">
                  <c:v>462.68700000000001</c:v>
                </c:pt>
                <c:pt idx="30974">
                  <c:v>462.68790000000001</c:v>
                </c:pt>
                <c:pt idx="30975">
                  <c:v>462.68990000000002</c:v>
                </c:pt>
                <c:pt idx="30976">
                  <c:v>462.69159999999999</c:v>
                </c:pt>
                <c:pt idx="30977">
                  <c:v>462.69380000000001</c:v>
                </c:pt>
                <c:pt idx="30978">
                  <c:v>462.69589999999999</c:v>
                </c:pt>
                <c:pt idx="30979">
                  <c:v>462.69760000000002</c:v>
                </c:pt>
                <c:pt idx="30980">
                  <c:v>462.69850000000002</c:v>
                </c:pt>
                <c:pt idx="30981">
                  <c:v>462.7011</c:v>
                </c:pt>
                <c:pt idx="30982">
                  <c:v>462.70240000000001</c:v>
                </c:pt>
                <c:pt idx="30983">
                  <c:v>462.70339999999999</c:v>
                </c:pt>
                <c:pt idx="30984">
                  <c:v>462.70499999999998</c:v>
                </c:pt>
                <c:pt idx="30985">
                  <c:v>462.70580000000001</c:v>
                </c:pt>
                <c:pt idx="30986">
                  <c:v>462.70830000000001</c:v>
                </c:pt>
                <c:pt idx="30987">
                  <c:v>462.7088</c:v>
                </c:pt>
                <c:pt idx="30988">
                  <c:v>462.71</c:v>
                </c:pt>
                <c:pt idx="30989">
                  <c:v>462.71379999999999</c:v>
                </c:pt>
                <c:pt idx="30990">
                  <c:v>462.71600000000001</c:v>
                </c:pt>
                <c:pt idx="30991">
                  <c:v>462.71699999999998</c:v>
                </c:pt>
                <c:pt idx="30992">
                  <c:v>462.71699999999998</c:v>
                </c:pt>
                <c:pt idx="30993">
                  <c:v>462.71859999999998</c:v>
                </c:pt>
                <c:pt idx="30994">
                  <c:v>462.72</c:v>
                </c:pt>
                <c:pt idx="30995">
                  <c:v>462.721</c:v>
                </c:pt>
                <c:pt idx="30996">
                  <c:v>462.72340000000003</c:v>
                </c:pt>
                <c:pt idx="30997">
                  <c:v>462.72579999999999</c:v>
                </c:pt>
                <c:pt idx="30998">
                  <c:v>462.72620000000001</c:v>
                </c:pt>
                <c:pt idx="30999">
                  <c:v>462.7276</c:v>
                </c:pt>
                <c:pt idx="31000">
                  <c:v>462.72840000000002</c:v>
                </c:pt>
                <c:pt idx="31001">
                  <c:v>462.73</c:v>
                </c:pt>
                <c:pt idx="31002">
                  <c:v>462.73239999999998</c:v>
                </c:pt>
                <c:pt idx="31003">
                  <c:v>462.73500000000001</c:v>
                </c:pt>
                <c:pt idx="31004">
                  <c:v>462.73579999999998</c:v>
                </c:pt>
                <c:pt idx="31005">
                  <c:v>462.73779999999999</c:v>
                </c:pt>
                <c:pt idx="31006">
                  <c:v>462.73899999999998</c:v>
                </c:pt>
                <c:pt idx="31007">
                  <c:v>462.74200000000002</c:v>
                </c:pt>
                <c:pt idx="31008">
                  <c:v>462.74299999999999</c:v>
                </c:pt>
                <c:pt idx="31009">
                  <c:v>462.74560000000002</c:v>
                </c:pt>
                <c:pt idx="31010">
                  <c:v>462.7466</c:v>
                </c:pt>
                <c:pt idx="31011">
                  <c:v>462.74810000000002</c:v>
                </c:pt>
                <c:pt idx="31012">
                  <c:v>462.75</c:v>
                </c:pt>
                <c:pt idx="31013">
                  <c:v>462.75139999999999</c:v>
                </c:pt>
                <c:pt idx="31014">
                  <c:v>462.75420000000003</c:v>
                </c:pt>
                <c:pt idx="31015">
                  <c:v>462.75409999999999</c:v>
                </c:pt>
                <c:pt idx="31016">
                  <c:v>462.75619999999998</c:v>
                </c:pt>
                <c:pt idx="31017">
                  <c:v>462.75880000000001</c:v>
                </c:pt>
                <c:pt idx="31018">
                  <c:v>462.76060000000001</c:v>
                </c:pt>
                <c:pt idx="31019">
                  <c:v>462.76159999999999</c:v>
                </c:pt>
                <c:pt idx="31020">
                  <c:v>462.76409999999998</c:v>
                </c:pt>
                <c:pt idx="31021">
                  <c:v>462.76440000000002</c:v>
                </c:pt>
                <c:pt idx="31022">
                  <c:v>462.76600000000002</c:v>
                </c:pt>
                <c:pt idx="31023">
                  <c:v>462.76659999999998</c:v>
                </c:pt>
                <c:pt idx="31024">
                  <c:v>462.77</c:v>
                </c:pt>
                <c:pt idx="31025">
                  <c:v>462.77109999999999</c:v>
                </c:pt>
                <c:pt idx="31026">
                  <c:v>462.7722</c:v>
                </c:pt>
                <c:pt idx="31027">
                  <c:v>462.77499999999998</c:v>
                </c:pt>
                <c:pt idx="31028">
                  <c:v>462.77499999999998</c:v>
                </c:pt>
                <c:pt idx="31029">
                  <c:v>462.77820000000003</c:v>
                </c:pt>
                <c:pt idx="31030">
                  <c:v>462.77960000000002</c:v>
                </c:pt>
                <c:pt idx="31031">
                  <c:v>462.7808</c:v>
                </c:pt>
                <c:pt idx="31032">
                  <c:v>462.7824</c:v>
                </c:pt>
                <c:pt idx="31033">
                  <c:v>462.78469999999999</c:v>
                </c:pt>
                <c:pt idx="31034">
                  <c:v>462.78629999999998</c:v>
                </c:pt>
                <c:pt idx="31035">
                  <c:v>462.78750000000002</c:v>
                </c:pt>
                <c:pt idx="31036">
                  <c:v>462.78899999999999</c:v>
                </c:pt>
                <c:pt idx="31037">
                  <c:v>462.7894</c:v>
                </c:pt>
                <c:pt idx="31038">
                  <c:v>462.79250000000002</c:v>
                </c:pt>
                <c:pt idx="31039">
                  <c:v>462.79379999999998</c:v>
                </c:pt>
                <c:pt idx="31040">
                  <c:v>462.79500000000002</c:v>
                </c:pt>
                <c:pt idx="31041">
                  <c:v>462.79559999999998</c:v>
                </c:pt>
                <c:pt idx="31042">
                  <c:v>462.79840000000002</c:v>
                </c:pt>
                <c:pt idx="31043">
                  <c:v>462.80020000000002</c:v>
                </c:pt>
                <c:pt idx="31044">
                  <c:v>462.80099999999999</c:v>
                </c:pt>
                <c:pt idx="31045">
                  <c:v>462.80279999999999</c:v>
                </c:pt>
                <c:pt idx="31046">
                  <c:v>462.80380000000002</c:v>
                </c:pt>
                <c:pt idx="31047">
                  <c:v>462.80619999999999</c:v>
                </c:pt>
                <c:pt idx="31048">
                  <c:v>462.80840000000001</c:v>
                </c:pt>
                <c:pt idx="31049">
                  <c:v>462.80970000000002</c:v>
                </c:pt>
                <c:pt idx="31050">
                  <c:v>462.81189999999998</c:v>
                </c:pt>
                <c:pt idx="31051">
                  <c:v>462.815</c:v>
                </c:pt>
                <c:pt idx="31052">
                  <c:v>462.81700000000001</c:v>
                </c:pt>
                <c:pt idx="31053">
                  <c:v>462.81909999999999</c:v>
                </c:pt>
                <c:pt idx="31054">
                  <c:v>462.82</c:v>
                </c:pt>
                <c:pt idx="31055">
                  <c:v>462.82299999999998</c:v>
                </c:pt>
                <c:pt idx="31056">
                  <c:v>462.82580000000002</c:v>
                </c:pt>
                <c:pt idx="31057">
                  <c:v>462.82810000000001</c:v>
                </c:pt>
                <c:pt idx="31058">
                  <c:v>462.82769999999999</c:v>
                </c:pt>
                <c:pt idx="31059">
                  <c:v>462.82920000000001</c:v>
                </c:pt>
                <c:pt idx="31060">
                  <c:v>462.83100000000002</c:v>
                </c:pt>
                <c:pt idx="31061">
                  <c:v>462.83330000000001</c:v>
                </c:pt>
                <c:pt idx="31062">
                  <c:v>462.8338</c:v>
                </c:pt>
                <c:pt idx="31063">
                  <c:v>462.83569999999997</c:v>
                </c:pt>
                <c:pt idx="31064">
                  <c:v>462.8383</c:v>
                </c:pt>
                <c:pt idx="31065">
                  <c:v>462.83960000000002</c:v>
                </c:pt>
                <c:pt idx="31066">
                  <c:v>462.84019999999998</c:v>
                </c:pt>
                <c:pt idx="31067">
                  <c:v>462.84120000000001</c:v>
                </c:pt>
                <c:pt idx="31068">
                  <c:v>462.84350000000001</c:v>
                </c:pt>
                <c:pt idx="31069">
                  <c:v>462.84500000000003</c:v>
                </c:pt>
                <c:pt idx="31070">
                  <c:v>462.84589999999997</c:v>
                </c:pt>
                <c:pt idx="31071">
                  <c:v>462.84960000000001</c:v>
                </c:pt>
                <c:pt idx="31072">
                  <c:v>462.85230000000001</c:v>
                </c:pt>
                <c:pt idx="31073">
                  <c:v>462.85239999999999</c:v>
                </c:pt>
                <c:pt idx="31074">
                  <c:v>462.8526</c:v>
                </c:pt>
                <c:pt idx="31075">
                  <c:v>462.85489999999999</c:v>
                </c:pt>
                <c:pt idx="31076">
                  <c:v>462.85590000000002</c:v>
                </c:pt>
                <c:pt idx="31077">
                  <c:v>462.85750000000002</c:v>
                </c:pt>
                <c:pt idx="31078">
                  <c:v>462.8578</c:v>
                </c:pt>
                <c:pt idx="31079">
                  <c:v>462.86</c:v>
                </c:pt>
                <c:pt idx="31080">
                  <c:v>462.86279999999999</c:v>
                </c:pt>
                <c:pt idx="31081">
                  <c:v>462.86559999999997</c:v>
                </c:pt>
                <c:pt idx="31082">
                  <c:v>462.86720000000003</c:v>
                </c:pt>
                <c:pt idx="31083">
                  <c:v>462.87060000000002</c:v>
                </c:pt>
                <c:pt idx="31084">
                  <c:v>462.87169999999998</c:v>
                </c:pt>
                <c:pt idx="31085">
                  <c:v>462.87380000000002</c:v>
                </c:pt>
                <c:pt idx="31086">
                  <c:v>462.87619999999998</c:v>
                </c:pt>
                <c:pt idx="31087">
                  <c:v>462.87759999999997</c:v>
                </c:pt>
                <c:pt idx="31088">
                  <c:v>462.88</c:v>
                </c:pt>
                <c:pt idx="31089">
                  <c:v>462.87920000000003</c:v>
                </c:pt>
                <c:pt idx="31090">
                  <c:v>462.88310000000001</c:v>
                </c:pt>
                <c:pt idx="31091">
                  <c:v>462.8854</c:v>
                </c:pt>
                <c:pt idx="31092">
                  <c:v>462.88619999999997</c:v>
                </c:pt>
                <c:pt idx="31093">
                  <c:v>462.88690000000003</c:v>
                </c:pt>
                <c:pt idx="31094">
                  <c:v>462.89139999999998</c:v>
                </c:pt>
                <c:pt idx="31095">
                  <c:v>462.89190000000002</c:v>
                </c:pt>
                <c:pt idx="31096">
                  <c:v>462.89409999999998</c:v>
                </c:pt>
                <c:pt idx="31097">
                  <c:v>462.89659999999998</c:v>
                </c:pt>
                <c:pt idx="31098">
                  <c:v>462.89819999999997</c:v>
                </c:pt>
                <c:pt idx="31099">
                  <c:v>462.9</c:v>
                </c:pt>
                <c:pt idx="31100">
                  <c:v>462.90159999999997</c:v>
                </c:pt>
                <c:pt idx="31101">
                  <c:v>462.90370000000001</c:v>
                </c:pt>
                <c:pt idx="31102">
                  <c:v>462.90660000000003</c:v>
                </c:pt>
                <c:pt idx="31103">
                  <c:v>462.90789999999998</c:v>
                </c:pt>
                <c:pt idx="31104">
                  <c:v>462.90980000000002</c:v>
                </c:pt>
                <c:pt idx="31105">
                  <c:v>462.91059999999999</c:v>
                </c:pt>
                <c:pt idx="31106">
                  <c:v>462.91219999999998</c:v>
                </c:pt>
                <c:pt idx="31107">
                  <c:v>462.91289999999998</c:v>
                </c:pt>
                <c:pt idx="31108">
                  <c:v>462.91399999999999</c:v>
                </c:pt>
                <c:pt idx="31109">
                  <c:v>462.91539999999998</c:v>
                </c:pt>
                <c:pt idx="31110">
                  <c:v>462.91739999999999</c:v>
                </c:pt>
                <c:pt idx="31111">
                  <c:v>462.91750000000002</c:v>
                </c:pt>
                <c:pt idx="31112">
                  <c:v>462.92059999999998</c:v>
                </c:pt>
                <c:pt idx="31113">
                  <c:v>462.92259999999999</c:v>
                </c:pt>
                <c:pt idx="31114">
                  <c:v>462.9228</c:v>
                </c:pt>
                <c:pt idx="31115">
                  <c:v>462.9246</c:v>
                </c:pt>
                <c:pt idx="31116">
                  <c:v>462.92700000000002</c:v>
                </c:pt>
                <c:pt idx="31117">
                  <c:v>462.92899999999997</c:v>
                </c:pt>
                <c:pt idx="31118">
                  <c:v>462.9316</c:v>
                </c:pt>
                <c:pt idx="31119">
                  <c:v>462.93380000000002</c:v>
                </c:pt>
                <c:pt idx="31120">
                  <c:v>462.93459999999999</c:v>
                </c:pt>
                <c:pt idx="31121">
                  <c:v>462.93830000000003</c:v>
                </c:pt>
                <c:pt idx="31122">
                  <c:v>462.93920000000003</c:v>
                </c:pt>
                <c:pt idx="31123">
                  <c:v>462.94099999999997</c:v>
                </c:pt>
                <c:pt idx="31124">
                  <c:v>462.94279999999998</c:v>
                </c:pt>
                <c:pt idx="31125">
                  <c:v>462.94459999999998</c:v>
                </c:pt>
                <c:pt idx="31126">
                  <c:v>462.94779999999997</c:v>
                </c:pt>
                <c:pt idx="31127">
                  <c:v>462.94839999999999</c:v>
                </c:pt>
                <c:pt idx="31128">
                  <c:v>462.95119999999997</c:v>
                </c:pt>
                <c:pt idx="31129">
                  <c:v>462.95339999999999</c:v>
                </c:pt>
                <c:pt idx="31130">
                  <c:v>462.95530000000002</c:v>
                </c:pt>
                <c:pt idx="31131">
                  <c:v>462.95650000000001</c:v>
                </c:pt>
                <c:pt idx="31132">
                  <c:v>462.95690000000002</c:v>
                </c:pt>
                <c:pt idx="31133">
                  <c:v>462.9606</c:v>
                </c:pt>
                <c:pt idx="31134">
                  <c:v>462.96350000000001</c:v>
                </c:pt>
                <c:pt idx="31135">
                  <c:v>462.96559999999999</c:v>
                </c:pt>
                <c:pt idx="31136">
                  <c:v>462.96629999999999</c:v>
                </c:pt>
                <c:pt idx="31137">
                  <c:v>462.96800000000002</c:v>
                </c:pt>
                <c:pt idx="31138">
                  <c:v>462.96890000000002</c:v>
                </c:pt>
                <c:pt idx="31139">
                  <c:v>462.9708</c:v>
                </c:pt>
                <c:pt idx="31140">
                  <c:v>462.97460000000001</c:v>
                </c:pt>
                <c:pt idx="31141">
                  <c:v>462.97500000000002</c:v>
                </c:pt>
                <c:pt idx="31142">
                  <c:v>462.97739999999999</c:v>
                </c:pt>
                <c:pt idx="31143">
                  <c:v>462.9794</c:v>
                </c:pt>
                <c:pt idx="31144">
                  <c:v>462.98090000000002</c:v>
                </c:pt>
                <c:pt idx="31145">
                  <c:v>462.98239999999998</c:v>
                </c:pt>
                <c:pt idx="31146">
                  <c:v>462.98480000000001</c:v>
                </c:pt>
                <c:pt idx="31147">
                  <c:v>462.98680000000002</c:v>
                </c:pt>
                <c:pt idx="31148">
                  <c:v>462.98840000000001</c:v>
                </c:pt>
                <c:pt idx="31149">
                  <c:v>462.9896</c:v>
                </c:pt>
                <c:pt idx="31150">
                  <c:v>462.99160000000001</c:v>
                </c:pt>
                <c:pt idx="31151">
                  <c:v>462.99560000000002</c:v>
                </c:pt>
                <c:pt idx="31152">
                  <c:v>462.99790000000002</c:v>
                </c:pt>
                <c:pt idx="31153">
                  <c:v>462.99930000000001</c:v>
                </c:pt>
                <c:pt idx="31154">
                  <c:v>463.00099999999998</c:v>
                </c:pt>
                <c:pt idx="31155">
                  <c:v>463.00279999999998</c:v>
                </c:pt>
                <c:pt idx="31156">
                  <c:v>463.00479999999999</c:v>
                </c:pt>
                <c:pt idx="31157">
                  <c:v>463.00529999999998</c:v>
                </c:pt>
                <c:pt idx="31158">
                  <c:v>463.00850000000003</c:v>
                </c:pt>
                <c:pt idx="31159">
                  <c:v>463.0102</c:v>
                </c:pt>
                <c:pt idx="31160">
                  <c:v>463.01240000000001</c:v>
                </c:pt>
                <c:pt idx="31161">
                  <c:v>463.01420000000002</c:v>
                </c:pt>
                <c:pt idx="31162">
                  <c:v>463.017</c:v>
                </c:pt>
                <c:pt idx="31163">
                  <c:v>463.01940000000002</c:v>
                </c:pt>
                <c:pt idx="31164">
                  <c:v>463.02100000000002</c:v>
                </c:pt>
                <c:pt idx="31165">
                  <c:v>463.02289999999999</c:v>
                </c:pt>
                <c:pt idx="31166">
                  <c:v>463.02300000000002</c:v>
                </c:pt>
                <c:pt idx="31167">
                  <c:v>463.02659999999997</c:v>
                </c:pt>
                <c:pt idx="31168">
                  <c:v>463.02870000000001</c:v>
                </c:pt>
                <c:pt idx="31169">
                  <c:v>463.03120000000001</c:v>
                </c:pt>
                <c:pt idx="31170">
                  <c:v>463.03160000000003</c:v>
                </c:pt>
                <c:pt idx="31171">
                  <c:v>463.03320000000002</c:v>
                </c:pt>
                <c:pt idx="31172">
                  <c:v>463.03640000000001</c:v>
                </c:pt>
                <c:pt idx="31173">
                  <c:v>463.03750000000002</c:v>
                </c:pt>
                <c:pt idx="31174">
                  <c:v>463.03930000000003</c:v>
                </c:pt>
                <c:pt idx="31175">
                  <c:v>463.0412</c:v>
                </c:pt>
                <c:pt idx="31176">
                  <c:v>463.04289999999997</c:v>
                </c:pt>
                <c:pt idx="31177">
                  <c:v>463.04660000000001</c:v>
                </c:pt>
                <c:pt idx="31178">
                  <c:v>463.04629999999997</c:v>
                </c:pt>
                <c:pt idx="31179">
                  <c:v>463.05040000000002</c:v>
                </c:pt>
                <c:pt idx="31180">
                  <c:v>463.05160000000001</c:v>
                </c:pt>
                <c:pt idx="31181">
                  <c:v>463.05239999999998</c:v>
                </c:pt>
                <c:pt idx="31182">
                  <c:v>463.05459999999999</c:v>
                </c:pt>
                <c:pt idx="31183">
                  <c:v>463.05720000000002</c:v>
                </c:pt>
                <c:pt idx="31184">
                  <c:v>463.05880000000002</c:v>
                </c:pt>
                <c:pt idx="31185">
                  <c:v>463.06040000000002</c:v>
                </c:pt>
                <c:pt idx="31186">
                  <c:v>463.06389999999999</c:v>
                </c:pt>
                <c:pt idx="31187">
                  <c:v>463.06459999999998</c:v>
                </c:pt>
                <c:pt idx="31188">
                  <c:v>463.06740000000002</c:v>
                </c:pt>
                <c:pt idx="31189">
                  <c:v>463.06920000000002</c:v>
                </c:pt>
                <c:pt idx="31190">
                  <c:v>463.07040000000001</c:v>
                </c:pt>
                <c:pt idx="31191">
                  <c:v>463.07319999999999</c:v>
                </c:pt>
                <c:pt idx="31192">
                  <c:v>463.0752</c:v>
                </c:pt>
                <c:pt idx="31193">
                  <c:v>463.07659999999998</c:v>
                </c:pt>
                <c:pt idx="31194">
                  <c:v>463.0795</c:v>
                </c:pt>
                <c:pt idx="31195">
                  <c:v>463.08170000000001</c:v>
                </c:pt>
                <c:pt idx="31196">
                  <c:v>463.08460000000002</c:v>
                </c:pt>
                <c:pt idx="31197">
                  <c:v>463.08580000000001</c:v>
                </c:pt>
                <c:pt idx="31198">
                  <c:v>463.08699999999999</c:v>
                </c:pt>
                <c:pt idx="31199">
                  <c:v>463.08929999999998</c:v>
                </c:pt>
                <c:pt idx="31200">
                  <c:v>463.09100000000001</c:v>
                </c:pt>
                <c:pt idx="31201">
                  <c:v>463.09100000000001</c:v>
                </c:pt>
                <c:pt idx="31202">
                  <c:v>463.09359999999998</c:v>
                </c:pt>
                <c:pt idx="31203">
                  <c:v>463.09469999999999</c:v>
                </c:pt>
                <c:pt idx="31204">
                  <c:v>463.0951</c:v>
                </c:pt>
                <c:pt idx="31205">
                  <c:v>463.09800000000001</c:v>
                </c:pt>
                <c:pt idx="31206">
                  <c:v>463.10070000000002</c:v>
                </c:pt>
                <c:pt idx="31207">
                  <c:v>463.10120000000001</c:v>
                </c:pt>
                <c:pt idx="31208">
                  <c:v>463.1026</c:v>
                </c:pt>
                <c:pt idx="31209">
                  <c:v>463.10419999999999</c:v>
                </c:pt>
                <c:pt idx="31210">
                  <c:v>463.10739999999998</c:v>
                </c:pt>
                <c:pt idx="31211">
                  <c:v>463.11020000000002</c:v>
                </c:pt>
                <c:pt idx="31212">
                  <c:v>463.11189999999999</c:v>
                </c:pt>
                <c:pt idx="31213">
                  <c:v>463.11329999999998</c:v>
                </c:pt>
                <c:pt idx="31214">
                  <c:v>463.1146</c:v>
                </c:pt>
                <c:pt idx="31215">
                  <c:v>463.11739999999998</c:v>
                </c:pt>
                <c:pt idx="31216">
                  <c:v>463.11959999999999</c:v>
                </c:pt>
                <c:pt idx="31217">
                  <c:v>463.12310000000002</c:v>
                </c:pt>
                <c:pt idx="31218">
                  <c:v>463.125</c:v>
                </c:pt>
                <c:pt idx="31219">
                  <c:v>463.12630000000001</c:v>
                </c:pt>
                <c:pt idx="31220">
                  <c:v>463.12920000000003</c:v>
                </c:pt>
                <c:pt idx="31221">
                  <c:v>463.13159999999999</c:v>
                </c:pt>
                <c:pt idx="31222">
                  <c:v>463.13339999999999</c:v>
                </c:pt>
                <c:pt idx="31223">
                  <c:v>463.13470000000001</c:v>
                </c:pt>
                <c:pt idx="31224">
                  <c:v>463.13679999999999</c:v>
                </c:pt>
                <c:pt idx="31225">
                  <c:v>463.13900000000001</c:v>
                </c:pt>
                <c:pt idx="31226">
                  <c:v>463.13900000000001</c:v>
                </c:pt>
                <c:pt idx="31227">
                  <c:v>463.14240000000001</c:v>
                </c:pt>
                <c:pt idx="31228">
                  <c:v>463.14359999999999</c:v>
                </c:pt>
                <c:pt idx="31229">
                  <c:v>463.1454</c:v>
                </c:pt>
                <c:pt idx="31230">
                  <c:v>463.14800000000002</c:v>
                </c:pt>
                <c:pt idx="31231">
                  <c:v>463.14960000000002</c:v>
                </c:pt>
                <c:pt idx="31232">
                  <c:v>463.15260000000001</c:v>
                </c:pt>
                <c:pt idx="31233">
                  <c:v>463.15530000000001</c:v>
                </c:pt>
                <c:pt idx="31234">
                  <c:v>463.15589999999997</c:v>
                </c:pt>
                <c:pt idx="31235">
                  <c:v>463.15719999999999</c:v>
                </c:pt>
                <c:pt idx="31236">
                  <c:v>463.15940000000001</c:v>
                </c:pt>
                <c:pt idx="31237">
                  <c:v>463.16219999999998</c:v>
                </c:pt>
                <c:pt idx="31238">
                  <c:v>463.16460000000001</c:v>
                </c:pt>
                <c:pt idx="31239">
                  <c:v>463.16699999999997</c:v>
                </c:pt>
                <c:pt idx="31240">
                  <c:v>463.16759999999999</c:v>
                </c:pt>
                <c:pt idx="31241">
                  <c:v>463.17020000000002</c:v>
                </c:pt>
                <c:pt idx="31242">
                  <c:v>463.17009999999999</c:v>
                </c:pt>
                <c:pt idx="31243">
                  <c:v>463.17230000000001</c:v>
                </c:pt>
                <c:pt idx="31244">
                  <c:v>463.17500000000001</c:v>
                </c:pt>
                <c:pt idx="31245">
                  <c:v>463.17540000000002</c:v>
                </c:pt>
                <c:pt idx="31246">
                  <c:v>463.17750000000001</c:v>
                </c:pt>
                <c:pt idx="31247">
                  <c:v>463.1798</c:v>
                </c:pt>
                <c:pt idx="31248">
                  <c:v>463.18299999999999</c:v>
                </c:pt>
                <c:pt idx="31249">
                  <c:v>463.18639999999999</c:v>
                </c:pt>
                <c:pt idx="31250">
                  <c:v>463.18720000000002</c:v>
                </c:pt>
                <c:pt idx="31251">
                  <c:v>463.18959999999998</c:v>
                </c:pt>
                <c:pt idx="31252">
                  <c:v>463.19060000000002</c:v>
                </c:pt>
                <c:pt idx="31253">
                  <c:v>463.19200000000001</c:v>
                </c:pt>
                <c:pt idx="31254">
                  <c:v>463.1934</c:v>
                </c:pt>
                <c:pt idx="31255">
                  <c:v>463.19589999999999</c:v>
                </c:pt>
                <c:pt idx="31256">
                  <c:v>463.19810000000001</c:v>
                </c:pt>
                <c:pt idx="31257">
                  <c:v>463.2</c:v>
                </c:pt>
                <c:pt idx="31258">
                  <c:v>463.20159999999998</c:v>
                </c:pt>
                <c:pt idx="31259">
                  <c:v>463.20460000000003</c:v>
                </c:pt>
                <c:pt idx="31260">
                  <c:v>463.20600000000002</c:v>
                </c:pt>
                <c:pt idx="31261">
                  <c:v>463.20699999999999</c:v>
                </c:pt>
                <c:pt idx="31262">
                  <c:v>463.20890000000003</c:v>
                </c:pt>
                <c:pt idx="31263">
                  <c:v>463.21089999999998</c:v>
                </c:pt>
                <c:pt idx="31264">
                  <c:v>463.21280000000002</c:v>
                </c:pt>
                <c:pt idx="31265">
                  <c:v>463.214</c:v>
                </c:pt>
                <c:pt idx="31266">
                  <c:v>463.21660000000003</c:v>
                </c:pt>
                <c:pt idx="31267">
                  <c:v>463.21820000000002</c:v>
                </c:pt>
                <c:pt idx="31268">
                  <c:v>463.22050000000002</c:v>
                </c:pt>
                <c:pt idx="31269">
                  <c:v>463.22320000000002</c:v>
                </c:pt>
                <c:pt idx="31270">
                  <c:v>463.226</c:v>
                </c:pt>
                <c:pt idx="31271">
                  <c:v>463.2287</c:v>
                </c:pt>
                <c:pt idx="31272">
                  <c:v>463.23</c:v>
                </c:pt>
                <c:pt idx="31273">
                  <c:v>463.23219999999998</c:v>
                </c:pt>
                <c:pt idx="31274">
                  <c:v>463.23509999999999</c:v>
                </c:pt>
                <c:pt idx="31275">
                  <c:v>463.23700000000002</c:v>
                </c:pt>
                <c:pt idx="31276">
                  <c:v>463.23840000000001</c:v>
                </c:pt>
                <c:pt idx="31277">
                  <c:v>463.24</c:v>
                </c:pt>
                <c:pt idx="31278">
                  <c:v>463.24400000000003</c:v>
                </c:pt>
                <c:pt idx="31279">
                  <c:v>463.24560000000002</c:v>
                </c:pt>
                <c:pt idx="31280">
                  <c:v>463.24799999999999</c:v>
                </c:pt>
                <c:pt idx="31281">
                  <c:v>463.24979999999999</c:v>
                </c:pt>
                <c:pt idx="31282">
                  <c:v>463.25119999999998</c:v>
                </c:pt>
                <c:pt idx="31283">
                  <c:v>463.25540000000001</c:v>
                </c:pt>
                <c:pt idx="31284">
                  <c:v>463.25599999999997</c:v>
                </c:pt>
                <c:pt idx="31285">
                  <c:v>463.25799999999998</c:v>
                </c:pt>
                <c:pt idx="31286">
                  <c:v>463.2604</c:v>
                </c:pt>
                <c:pt idx="31287">
                  <c:v>463.2604</c:v>
                </c:pt>
                <c:pt idx="31288">
                  <c:v>463.26479999999998</c:v>
                </c:pt>
                <c:pt idx="31289">
                  <c:v>463.26679999999999</c:v>
                </c:pt>
                <c:pt idx="31290">
                  <c:v>463.26859999999999</c:v>
                </c:pt>
                <c:pt idx="31291">
                  <c:v>463.26979999999998</c:v>
                </c:pt>
                <c:pt idx="31292">
                  <c:v>463.27249999999998</c:v>
                </c:pt>
                <c:pt idx="31293">
                  <c:v>463.2747</c:v>
                </c:pt>
                <c:pt idx="31294">
                  <c:v>463.27699999999999</c:v>
                </c:pt>
                <c:pt idx="31295">
                  <c:v>463.27870000000001</c:v>
                </c:pt>
                <c:pt idx="31296">
                  <c:v>463.28199999999998</c:v>
                </c:pt>
                <c:pt idx="31297">
                  <c:v>463.28359999999998</c:v>
                </c:pt>
                <c:pt idx="31298">
                  <c:v>463.28699999999998</c:v>
                </c:pt>
                <c:pt idx="31299">
                  <c:v>463.28789999999998</c:v>
                </c:pt>
                <c:pt idx="31300">
                  <c:v>463.28899999999999</c:v>
                </c:pt>
                <c:pt idx="31301">
                  <c:v>463.29329999999999</c:v>
                </c:pt>
                <c:pt idx="31302">
                  <c:v>463.29489999999998</c:v>
                </c:pt>
                <c:pt idx="31303">
                  <c:v>463.2978</c:v>
                </c:pt>
                <c:pt idx="31304">
                  <c:v>463.3</c:v>
                </c:pt>
                <c:pt idx="31305">
                  <c:v>463.30329999999998</c:v>
                </c:pt>
                <c:pt idx="31306">
                  <c:v>463.30459999999999</c:v>
                </c:pt>
                <c:pt idx="31307">
                  <c:v>463.30779999999999</c:v>
                </c:pt>
                <c:pt idx="31308">
                  <c:v>463.30869999999999</c:v>
                </c:pt>
                <c:pt idx="31309">
                  <c:v>463.31189999999998</c:v>
                </c:pt>
                <c:pt idx="31310">
                  <c:v>463.31259999999997</c:v>
                </c:pt>
                <c:pt idx="31311">
                  <c:v>463.3152</c:v>
                </c:pt>
                <c:pt idx="31312">
                  <c:v>463.31650000000002</c:v>
                </c:pt>
                <c:pt idx="31313">
                  <c:v>463.31790000000001</c:v>
                </c:pt>
                <c:pt idx="31314">
                  <c:v>463.32040000000001</c:v>
                </c:pt>
                <c:pt idx="31315">
                  <c:v>463.32339999999999</c:v>
                </c:pt>
                <c:pt idx="31316">
                  <c:v>463.3252</c:v>
                </c:pt>
                <c:pt idx="31317">
                  <c:v>463.32619999999997</c:v>
                </c:pt>
                <c:pt idx="31318">
                  <c:v>463.32990000000001</c:v>
                </c:pt>
                <c:pt idx="31319">
                  <c:v>463.33190000000002</c:v>
                </c:pt>
                <c:pt idx="31320">
                  <c:v>463.33420000000001</c:v>
                </c:pt>
                <c:pt idx="31321">
                  <c:v>463.33629999999999</c:v>
                </c:pt>
                <c:pt idx="31322">
                  <c:v>463.33879999999999</c:v>
                </c:pt>
                <c:pt idx="31323">
                  <c:v>463.34109999999998</c:v>
                </c:pt>
                <c:pt idx="31324">
                  <c:v>463.34480000000002</c:v>
                </c:pt>
                <c:pt idx="31325">
                  <c:v>463.3467</c:v>
                </c:pt>
                <c:pt idx="31326">
                  <c:v>463.34840000000003</c:v>
                </c:pt>
                <c:pt idx="31327">
                  <c:v>463.35180000000003</c:v>
                </c:pt>
                <c:pt idx="31328">
                  <c:v>463.35329999999999</c:v>
                </c:pt>
                <c:pt idx="31329">
                  <c:v>463.35660000000001</c:v>
                </c:pt>
                <c:pt idx="31330">
                  <c:v>463.35739999999998</c:v>
                </c:pt>
                <c:pt idx="31331">
                  <c:v>463.35890000000001</c:v>
                </c:pt>
                <c:pt idx="31332">
                  <c:v>463.36040000000003</c:v>
                </c:pt>
                <c:pt idx="31333">
                  <c:v>463.36309999999997</c:v>
                </c:pt>
                <c:pt idx="31334">
                  <c:v>463.36529999999999</c:v>
                </c:pt>
                <c:pt idx="31335">
                  <c:v>463.36720000000003</c:v>
                </c:pt>
                <c:pt idx="31336">
                  <c:v>463.37009999999998</c:v>
                </c:pt>
                <c:pt idx="31337">
                  <c:v>463.3716</c:v>
                </c:pt>
                <c:pt idx="31338">
                  <c:v>463.37560000000002</c:v>
                </c:pt>
                <c:pt idx="31339">
                  <c:v>463.3784</c:v>
                </c:pt>
                <c:pt idx="31340">
                  <c:v>463.38029999999998</c:v>
                </c:pt>
                <c:pt idx="31341">
                  <c:v>463.38260000000002</c:v>
                </c:pt>
                <c:pt idx="31342">
                  <c:v>463.38330000000002</c:v>
                </c:pt>
                <c:pt idx="31343">
                  <c:v>463.38589999999999</c:v>
                </c:pt>
                <c:pt idx="31344">
                  <c:v>463.38729999999998</c:v>
                </c:pt>
                <c:pt idx="31345">
                  <c:v>463.39</c:v>
                </c:pt>
                <c:pt idx="31346">
                  <c:v>463.39260000000002</c:v>
                </c:pt>
                <c:pt idx="31347">
                  <c:v>463.3954</c:v>
                </c:pt>
                <c:pt idx="31348">
                  <c:v>463.39980000000003</c:v>
                </c:pt>
                <c:pt idx="31349">
                  <c:v>463.40179999999998</c:v>
                </c:pt>
                <c:pt idx="31350">
                  <c:v>463.40260000000001</c:v>
                </c:pt>
                <c:pt idx="31351">
                  <c:v>463.40530000000001</c:v>
                </c:pt>
                <c:pt idx="31352">
                  <c:v>463.4074</c:v>
                </c:pt>
                <c:pt idx="31353">
                  <c:v>463.4085</c:v>
                </c:pt>
                <c:pt idx="31354">
                  <c:v>463.41199999999998</c:v>
                </c:pt>
                <c:pt idx="31355">
                  <c:v>463.41390000000001</c:v>
                </c:pt>
                <c:pt idx="31356">
                  <c:v>463.416</c:v>
                </c:pt>
                <c:pt idx="31357">
                  <c:v>463.41800000000001</c:v>
                </c:pt>
                <c:pt idx="31358">
                  <c:v>463.42020000000002</c:v>
                </c:pt>
                <c:pt idx="31359">
                  <c:v>463.4228</c:v>
                </c:pt>
                <c:pt idx="31360">
                  <c:v>463.42500000000001</c:v>
                </c:pt>
                <c:pt idx="31361">
                  <c:v>463.42700000000002</c:v>
                </c:pt>
                <c:pt idx="31362">
                  <c:v>463.42779999999999</c:v>
                </c:pt>
                <c:pt idx="31363">
                  <c:v>463.43079999999998</c:v>
                </c:pt>
                <c:pt idx="31364">
                  <c:v>463.43439999999998</c:v>
                </c:pt>
                <c:pt idx="31365">
                  <c:v>463.43509999999998</c:v>
                </c:pt>
                <c:pt idx="31366">
                  <c:v>463.43630000000002</c:v>
                </c:pt>
                <c:pt idx="31367">
                  <c:v>463.4402</c:v>
                </c:pt>
                <c:pt idx="31368">
                  <c:v>463.44209999999998</c:v>
                </c:pt>
                <c:pt idx="31369">
                  <c:v>463.44479999999999</c:v>
                </c:pt>
                <c:pt idx="31370">
                  <c:v>463.4468</c:v>
                </c:pt>
                <c:pt idx="31371">
                  <c:v>463.4502</c:v>
                </c:pt>
                <c:pt idx="31372">
                  <c:v>463.45299999999997</c:v>
                </c:pt>
                <c:pt idx="31373">
                  <c:v>463.45440000000002</c:v>
                </c:pt>
                <c:pt idx="31374">
                  <c:v>463.45620000000002</c:v>
                </c:pt>
                <c:pt idx="31375">
                  <c:v>463.4588</c:v>
                </c:pt>
                <c:pt idx="31376">
                  <c:v>463.46170000000001</c:v>
                </c:pt>
                <c:pt idx="31377">
                  <c:v>463.46420000000001</c:v>
                </c:pt>
                <c:pt idx="31378">
                  <c:v>463.46530000000001</c:v>
                </c:pt>
                <c:pt idx="31379">
                  <c:v>463.46839999999997</c:v>
                </c:pt>
                <c:pt idx="31380">
                  <c:v>463.46940000000001</c:v>
                </c:pt>
                <c:pt idx="31381">
                  <c:v>463.4726</c:v>
                </c:pt>
                <c:pt idx="31382">
                  <c:v>463.47539999999998</c:v>
                </c:pt>
                <c:pt idx="31383">
                  <c:v>463.4794</c:v>
                </c:pt>
                <c:pt idx="31384">
                  <c:v>463.48259999999999</c:v>
                </c:pt>
                <c:pt idx="31385">
                  <c:v>463.48430000000002</c:v>
                </c:pt>
                <c:pt idx="31386">
                  <c:v>463.48630000000003</c:v>
                </c:pt>
                <c:pt idx="31387">
                  <c:v>463.48860000000002</c:v>
                </c:pt>
                <c:pt idx="31388">
                  <c:v>463.49059999999997</c:v>
                </c:pt>
                <c:pt idx="31389">
                  <c:v>463.49259999999998</c:v>
                </c:pt>
                <c:pt idx="31390">
                  <c:v>463.49619999999999</c:v>
                </c:pt>
                <c:pt idx="31391">
                  <c:v>463.4966</c:v>
                </c:pt>
                <c:pt idx="31392">
                  <c:v>463.5</c:v>
                </c:pt>
                <c:pt idx="31393">
                  <c:v>463.50119999999998</c:v>
                </c:pt>
                <c:pt idx="31394">
                  <c:v>463.50529999999998</c:v>
                </c:pt>
                <c:pt idx="31395">
                  <c:v>463.50540000000001</c:v>
                </c:pt>
                <c:pt idx="31396">
                  <c:v>463.50869999999998</c:v>
                </c:pt>
                <c:pt idx="31397">
                  <c:v>463.51179999999999</c:v>
                </c:pt>
                <c:pt idx="31398">
                  <c:v>463.51499999999999</c:v>
                </c:pt>
                <c:pt idx="31399">
                  <c:v>463.51710000000003</c:v>
                </c:pt>
                <c:pt idx="31400">
                  <c:v>463.5197</c:v>
                </c:pt>
                <c:pt idx="31401">
                  <c:v>463.5215</c:v>
                </c:pt>
                <c:pt idx="31402">
                  <c:v>463.52319999999997</c:v>
                </c:pt>
                <c:pt idx="31403">
                  <c:v>463.5256</c:v>
                </c:pt>
                <c:pt idx="31404">
                  <c:v>463.5283</c:v>
                </c:pt>
                <c:pt idx="31405">
                  <c:v>463.53089999999997</c:v>
                </c:pt>
                <c:pt idx="31406">
                  <c:v>463.5326</c:v>
                </c:pt>
                <c:pt idx="31407">
                  <c:v>463.53500000000003</c:v>
                </c:pt>
                <c:pt idx="31408">
                  <c:v>463.53800000000001</c:v>
                </c:pt>
                <c:pt idx="31409">
                  <c:v>463.54039999999998</c:v>
                </c:pt>
                <c:pt idx="31410">
                  <c:v>463.54340000000002</c:v>
                </c:pt>
                <c:pt idx="31411">
                  <c:v>463.5455</c:v>
                </c:pt>
                <c:pt idx="31412">
                  <c:v>463.54750000000001</c:v>
                </c:pt>
                <c:pt idx="31413">
                  <c:v>463.55020000000002</c:v>
                </c:pt>
                <c:pt idx="31414">
                  <c:v>463.55079999999998</c:v>
                </c:pt>
                <c:pt idx="31415">
                  <c:v>463.55410000000001</c:v>
                </c:pt>
                <c:pt idx="31416">
                  <c:v>463.55720000000002</c:v>
                </c:pt>
                <c:pt idx="31417">
                  <c:v>463.56020000000001</c:v>
                </c:pt>
                <c:pt idx="31418">
                  <c:v>463.56240000000003</c:v>
                </c:pt>
                <c:pt idx="31419">
                  <c:v>463.56459999999998</c:v>
                </c:pt>
                <c:pt idx="31420">
                  <c:v>463.56700000000001</c:v>
                </c:pt>
                <c:pt idx="31421">
                  <c:v>463.56880000000001</c:v>
                </c:pt>
                <c:pt idx="31422">
                  <c:v>463.57150000000001</c:v>
                </c:pt>
                <c:pt idx="31423">
                  <c:v>463.57350000000002</c:v>
                </c:pt>
                <c:pt idx="31424">
                  <c:v>463.57780000000002</c:v>
                </c:pt>
                <c:pt idx="31425">
                  <c:v>463.58019999999999</c:v>
                </c:pt>
                <c:pt idx="31426">
                  <c:v>463.58179999999999</c:v>
                </c:pt>
                <c:pt idx="31427">
                  <c:v>463.58479999999997</c:v>
                </c:pt>
                <c:pt idx="31428">
                  <c:v>463.58800000000002</c:v>
                </c:pt>
                <c:pt idx="31429">
                  <c:v>463.5883</c:v>
                </c:pt>
                <c:pt idx="31430">
                  <c:v>463.59210000000002</c:v>
                </c:pt>
                <c:pt idx="31431">
                  <c:v>463.59480000000002</c:v>
                </c:pt>
                <c:pt idx="31432">
                  <c:v>463.59589999999997</c:v>
                </c:pt>
                <c:pt idx="31433">
                  <c:v>463.59829999999999</c:v>
                </c:pt>
                <c:pt idx="31434">
                  <c:v>463.60149999999999</c:v>
                </c:pt>
                <c:pt idx="31435">
                  <c:v>463.60210000000001</c:v>
                </c:pt>
                <c:pt idx="31436">
                  <c:v>463.60640000000001</c:v>
                </c:pt>
                <c:pt idx="31437">
                  <c:v>463.60939999999999</c:v>
                </c:pt>
                <c:pt idx="31438">
                  <c:v>463.6112</c:v>
                </c:pt>
                <c:pt idx="31439">
                  <c:v>463.61559999999997</c:v>
                </c:pt>
                <c:pt idx="31440">
                  <c:v>463.61720000000003</c:v>
                </c:pt>
                <c:pt idx="31441">
                  <c:v>463.62</c:v>
                </c:pt>
                <c:pt idx="31442">
                  <c:v>463.6234</c:v>
                </c:pt>
                <c:pt idx="31443">
                  <c:v>463.62619999999998</c:v>
                </c:pt>
                <c:pt idx="31444">
                  <c:v>463.62950000000001</c:v>
                </c:pt>
                <c:pt idx="31445">
                  <c:v>463.63099999999997</c:v>
                </c:pt>
                <c:pt idx="31446">
                  <c:v>463.63420000000002</c:v>
                </c:pt>
                <c:pt idx="31447">
                  <c:v>463.6352</c:v>
                </c:pt>
                <c:pt idx="31448">
                  <c:v>463.63819999999998</c:v>
                </c:pt>
                <c:pt idx="31449">
                  <c:v>463.6404</c:v>
                </c:pt>
                <c:pt idx="31450">
                  <c:v>463.64339999999999</c:v>
                </c:pt>
                <c:pt idx="31451">
                  <c:v>463.64600000000002</c:v>
                </c:pt>
                <c:pt idx="31452">
                  <c:v>463.64890000000003</c:v>
                </c:pt>
                <c:pt idx="31453">
                  <c:v>463.65100000000001</c:v>
                </c:pt>
                <c:pt idx="31454">
                  <c:v>463.65410000000003</c:v>
                </c:pt>
                <c:pt idx="31455">
                  <c:v>463.65660000000003</c:v>
                </c:pt>
                <c:pt idx="31456">
                  <c:v>463.65940000000001</c:v>
                </c:pt>
                <c:pt idx="31457">
                  <c:v>463.66149999999999</c:v>
                </c:pt>
                <c:pt idx="31458">
                  <c:v>463.66480000000001</c:v>
                </c:pt>
                <c:pt idx="31459">
                  <c:v>463.66680000000002</c:v>
                </c:pt>
                <c:pt idx="31460">
                  <c:v>463.6703</c:v>
                </c:pt>
                <c:pt idx="31461">
                  <c:v>463.67329999999998</c:v>
                </c:pt>
                <c:pt idx="31462">
                  <c:v>463.67599999999999</c:v>
                </c:pt>
                <c:pt idx="31463">
                  <c:v>463.6789</c:v>
                </c:pt>
                <c:pt idx="31464">
                  <c:v>463.6807</c:v>
                </c:pt>
                <c:pt idx="31465">
                  <c:v>463.68380000000002</c:v>
                </c:pt>
                <c:pt idx="31466">
                  <c:v>463.68520000000001</c:v>
                </c:pt>
                <c:pt idx="31467">
                  <c:v>463.68779999999998</c:v>
                </c:pt>
                <c:pt idx="31468">
                  <c:v>463.6902</c:v>
                </c:pt>
                <c:pt idx="31469">
                  <c:v>463.69380000000001</c:v>
                </c:pt>
                <c:pt idx="31470">
                  <c:v>463.6961</c:v>
                </c:pt>
                <c:pt idx="31471">
                  <c:v>463.6977</c:v>
                </c:pt>
                <c:pt idx="31472">
                  <c:v>463.70179999999999</c:v>
                </c:pt>
                <c:pt idx="31473">
                  <c:v>463.7038</c:v>
                </c:pt>
                <c:pt idx="31474">
                  <c:v>463.70499999999998</c:v>
                </c:pt>
                <c:pt idx="31475">
                  <c:v>463.70859999999999</c:v>
                </c:pt>
                <c:pt idx="31476">
                  <c:v>463.71100000000001</c:v>
                </c:pt>
                <c:pt idx="31477">
                  <c:v>463.7124</c:v>
                </c:pt>
                <c:pt idx="31478">
                  <c:v>463.71559999999999</c:v>
                </c:pt>
                <c:pt idx="31479">
                  <c:v>463.71780000000001</c:v>
                </c:pt>
                <c:pt idx="31480">
                  <c:v>463.721</c:v>
                </c:pt>
                <c:pt idx="31481">
                  <c:v>463.72399999999999</c:v>
                </c:pt>
                <c:pt idx="31482">
                  <c:v>463.72640000000001</c:v>
                </c:pt>
                <c:pt idx="31483">
                  <c:v>463.7294</c:v>
                </c:pt>
                <c:pt idx="31484">
                  <c:v>463.73169999999999</c:v>
                </c:pt>
                <c:pt idx="31485">
                  <c:v>463.73399999999998</c:v>
                </c:pt>
                <c:pt idx="31486">
                  <c:v>463.73840000000001</c:v>
                </c:pt>
                <c:pt idx="31487">
                  <c:v>463.74059999999997</c:v>
                </c:pt>
                <c:pt idx="31488">
                  <c:v>463.74599999999998</c:v>
                </c:pt>
                <c:pt idx="31489">
                  <c:v>463.7482</c:v>
                </c:pt>
                <c:pt idx="31490">
                  <c:v>463.74939999999998</c:v>
                </c:pt>
                <c:pt idx="31491">
                  <c:v>463.75380000000001</c:v>
                </c:pt>
                <c:pt idx="31492">
                  <c:v>463.75779999999997</c:v>
                </c:pt>
                <c:pt idx="31493">
                  <c:v>463.75819999999999</c:v>
                </c:pt>
                <c:pt idx="31494">
                  <c:v>463.76080000000002</c:v>
                </c:pt>
                <c:pt idx="31495">
                  <c:v>463.76260000000002</c:v>
                </c:pt>
                <c:pt idx="31496">
                  <c:v>463.76560000000001</c:v>
                </c:pt>
                <c:pt idx="31497">
                  <c:v>463.76900000000001</c:v>
                </c:pt>
                <c:pt idx="31498">
                  <c:v>463.77210000000002</c:v>
                </c:pt>
                <c:pt idx="31499">
                  <c:v>463.77289999999999</c:v>
                </c:pt>
                <c:pt idx="31500">
                  <c:v>463.77659999999997</c:v>
                </c:pt>
                <c:pt idx="31501">
                  <c:v>463.7792</c:v>
                </c:pt>
                <c:pt idx="31502">
                  <c:v>463.7826</c:v>
                </c:pt>
                <c:pt idx="31503">
                  <c:v>463.78429999999997</c:v>
                </c:pt>
                <c:pt idx="31504">
                  <c:v>463.78820000000002</c:v>
                </c:pt>
                <c:pt idx="31505">
                  <c:v>463.78919999999999</c:v>
                </c:pt>
                <c:pt idx="31506">
                  <c:v>463.79199999999997</c:v>
                </c:pt>
                <c:pt idx="31507">
                  <c:v>463.79539999999997</c:v>
                </c:pt>
                <c:pt idx="31508">
                  <c:v>463.79640000000001</c:v>
                </c:pt>
                <c:pt idx="31509">
                  <c:v>463.7989</c:v>
                </c:pt>
                <c:pt idx="31510">
                  <c:v>463.80040000000002</c:v>
                </c:pt>
                <c:pt idx="31511">
                  <c:v>463.80279999999999</c:v>
                </c:pt>
                <c:pt idx="31512">
                  <c:v>463.80579999999998</c:v>
                </c:pt>
                <c:pt idx="31513">
                  <c:v>463.80759999999998</c:v>
                </c:pt>
                <c:pt idx="31514">
                  <c:v>463.8107</c:v>
                </c:pt>
                <c:pt idx="31515">
                  <c:v>463.81369999999998</c:v>
                </c:pt>
                <c:pt idx="31516">
                  <c:v>463.8168</c:v>
                </c:pt>
                <c:pt idx="31517">
                  <c:v>463.82069999999999</c:v>
                </c:pt>
                <c:pt idx="31518">
                  <c:v>463.8227</c:v>
                </c:pt>
                <c:pt idx="31519">
                  <c:v>463.82580000000002</c:v>
                </c:pt>
                <c:pt idx="31520">
                  <c:v>463.82780000000002</c:v>
                </c:pt>
                <c:pt idx="31521">
                  <c:v>463.83179999999999</c:v>
                </c:pt>
                <c:pt idx="31522">
                  <c:v>463.83420000000001</c:v>
                </c:pt>
                <c:pt idx="31523">
                  <c:v>463.83699999999999</c:v>
                </c:pt>
                <c:pt idx="31524">
                  <c:v>463.84109999999998</c:v>
                </c:pt>
                <c:pt idx="31525">
                  <c:v>463.84370000000001</c:v>
                </c:pt>
                <c:pt idx="31526">
                  <c:v>463.84780000000001</c:v>
                </c:pt>
                <c:pt idx="31527">
                  <c:v>463.84980000000002</c:v>
                </c:pt>
                <c:pt idx="31528">
                  <c:v>463.8546</c:v>
                </c:pt>
                <c:pt idx="31529">
                  <c:v>463.85629999999998</c:v>
                </c:pt>
                <c:pt idx="31530">
                  <c:v>463.85879999999997</c:v>
                </c:pt>
                <c:pt idx="31531">
                  <c:v>463.86169999999998</c:v>
                </c:pt>
                <c:pt idx="31532">
                  <c:v>463.86500000000001</c:v>
                </c:pt>
                <c:pt idx="31533">
                  <c:v>463.86720000000003</c:v>
                </c:pt>
                <c:pt idx="31534">
                  <c:v>463.87</c:v>
                </c:pt>
                <c:pt idx="31535">
                  <c:v>463.87360000000001</c:v>
                </c:pt>
                <c:pt idx="31536">
                  <c:v>463.87619999999998</c:v>
                </c:pt>
                <c:pt idx="31537">
                  <c:v>463.87720000000002</c:v>
                </c:pt>
                <c:pt idx="31538">
                  <c:v>463.88</c:v>
                </c:pt>
                <c:pt idx="31539">
                  <c:v>463.88400000000001</c:v>
                </c:pt>
                <c:pt idx="31540">
                  <c:v>463.88580000000002</c:v>
                </c:pt>
                <c:pt idx="31541">
                  <c:v>463.88760000000002</c:v>
                </c:pt>
                <c:pt idx="31542">
                  <c:v>463.89030000000002</c:v>
                </c:pt>
                <c:pt idx="31543">
                  <c:v>463.89339999999999</c:v>
                </c:pt>
                <c:pt idx="31544">
                  <c:v>463.89699999999999</c:v>
                </c:pt>
                <c:pt idx="31545">
                  <c:v>463.89879999999999</c:v>
                </c:pt>
                <c:pt idx="31546">
                  <c:v>463.90120000000002</c:v>
                </c:pt>
                <c:pt idx="31547">
                  <c:v>463.90469999999999</c:v>
                </c:pt>
                <c:pt idx="31548">
                  <c:v>463.90719999999999</c:v>
                </c:pt>
                <c:pt idx="31549">
                  <c:v>463.90980000000002</c:v>
                </c:pt>
                <c:pt idx="31550">
                  <c:v>463.91239999999999</c:v>
                </c:pt>
                <c:pt idx="31551">
                  <c:v>463.91520000000003</c:v>
                </c:pt>
                <c:pt idx="31552">
                  <c:v>463.91649999999998</c:v>
                </c:pt>
                <c:pt idx="31553">
                  <c:v>463.92090000000002</c:v>
                </c:pt>
                <c:pt idx="31554">
                  <c:v>463.9239</c:v>
                </c:pt>
                <c:pt idx="31555">
                  <c:v>463.92540000000002</c:v>
                </c:pt>
                <c:pt idx="31556">
                  <c:v>463.92970000000003</c:v>
                </c:pt>
                <c:pt idx="31557">
                  <c:v>463.93279999999999</c:v>
                </c:pt>
                <c:pt idx="31558">
                  <c:v>463.93509999999998</c:v>
                </c:pt>
                <c:pt idx="31559">
                  <c:v>463.9391</c:v>
                </c:pt>
                <c:pt idx="31560">
                  <c:v>463.94060000000002</c:v>
                </c:pt>
                <c:pt idx="31561">
                  <c:v>463.94330000000002</c:v>
                </c:pt>
                <c:pt idx="31562">
                  <c:v>463.94639999999998</c:v>
                </c:pt>
                <c:pt idx="31563">
                  <c:v>463.94799999999998</c:v>
                </c:pt>
                <c:pt idx="31564">
                  <c:v>463.95150000000001</c:v>
                </c:pt>
                <c:pt idx="31565">
                  <c:v>463.9554</c:v>
                </c:pt>
                <c:pt idx="31566">
                  <c:v>463.95870000000002</c:v>
                </c:pt>
                <c:pt idx="31567">
                  <c:v>463.96089999999998</c:v>
                </c:pt>
                <c:pt idx="31568">
                  <c:v>463.96640000000002</c:v>
                </c:pt>
                <c:pt idx="31569">
                  <c:v>463.96839999999997</c:v>
                </c:pt>
                <c:pt idx="31570">
                  <c:v>463.97</c:v>
                </c:pt>
                <c:pt idx="31571">
                  <c:v>463.97300000000001</c:v>
                </c:pt>
                <c:pt idx="31572">
                  <c:v>463.97579999999999</c:v>
                </c:pt>
                <c:pt idx="31573">
                  <c:v>463.9796</c:v>
                </c:pt>
                <c:pt idx="31574">
                  <c:v>463.98090000000002</c:v>
                </c:pt>
                <c:pt idx="31575">
                  <c:v>463.98410000000001</c:v>
                </c:pt>
                <c:pt idx="31576">
                  <c:v>463.9862</c:v>
                </c:pt>
                <c:pt idx="31577">
                  <c:v>463.98899999999998</c:v>
                </c:pt>
                <c:pt idx="31578">
                  <c:v>463.99169999999998</c:v>
                </c:pt>
                <c:pt idx="31579">
                  <c:v>463.99610000000001</c:v>
                </c:pt>
                <c:pt idx="31580">
                  <c:v>463.9982</c:v>
                </c:pt>
                <c:pt idx="31581">
                  <c:v>464.00259999999997</c:v>
                </c:pt>
                <c:pt idx="31582">
                  <c:v>464.00549999999998</c:v>
                </c:pt>
                <c:pt idx="31583">
                  <c:v>464.00720000000001</c:v>
                </c:pt>
                <c:pt idx="31584">
                  <c:v>464.01170000000002</c:v>
                </c:pt>
                <c:pt idx="31585">
                  <c:v>464.0136</c:v>
                </c:pt>
                <c:pt idx="31586">
                  <c:v>464.01679999999999</c:v>
                </c:pt>
                <c:pt idx="31587">
                  <c:v>464.02</c:v>
                </c:pt>
                <c:pt idx="31588">
                  <c:v>464.02460000000002</c:v>
                </c:pt>
                <c:pt idx="31589">
                  <c:v>464.02620000000002</c:v>
                </c:pt>
                <c:pt idx="31590">
                  <c:v>464.0292</c:v>
                </c:pt>
                <c:pt idx="31591">
                  <c:v>464.03199999999998</c:v>
                </c:pt>
                <c:pt idx="31592">
                  <c:v>464.03559999999999</c:v>
                </c:pt>
                <c:pt idx="31593">
                  <c:v>464.03870000000001</c:v>
                </c:pt>
                <c:pt idx="31594">
                  <c:v>464.04</c:v>
                </c:pt>
                <c:pt idx="31595">
                  <c:v>464.04410000000001</c:v>
                </c:pt>
                <c:pt idx="31596">
                  <c:v>464.04590000000002</c:v>
                </c:pt>
                <c:pt idx="31597">
                  <c:v>464.04939999999999</c:v>
                </c:pt>
                <c:pt idx="31598">
                  <c:v>464.05259999999998</c:v>
                </c:pt>
                <c:pt idx="31599">
                  <c:v>464.05610000000001</c:v>
                </c:pt>
                <c:pt idx="31600">
                  <c:v>464.0598</c:v>
                </c:pt>
                <c:pt idx="31601">
                  <c:v>464.06240000000003</c:v>
                </c:pt>
                <c:pt idx="31602">
                  <c:v>464.06580000000002</c:v>
                </c:pt>
                <c:pt idx="31603">
                  <c:v>464.06790000000001</c:v>
                </c:pt>
                <c:pt idx="31604">
                  <c:v>464.07069999999999</c:v>
                </c:pt>
                <c:pt idx="31605">
                  <c:v>464.07479999999998</c:v>
                </c:pt>
                <c:pt idx="31606">
                  <c:v>464.07619999999997</c:v>
                </c:pt>
                <c:pt idx="31607">
                  <c:v>464.07830000000001</c:v>
                </c:pt>
                <c:pt idx="31608">
                  <c:v>464.08069999999998</c:v>
                </c:pt>
                <c:pt idx="31609">
                  <c:v>464.08260000000001</c:v>
                </c:pt>
                <c:pt idx="31610">
                  <c:v>464.08679999999998</c:v>
                </c:pt>
                <c:pt idx="31611">
                  <c:v>464.09100000000001</c:v>
                </c:pt>
                <c:pt idx="31612">
                  <c:v>464.09379999999999</c:v>
                </c:pt>
                <c:pt idx="31613">
                  <c:v>464.09500000000003</c:v>
                </c:pt>
                <c:pt idx="31614">
                  <c:v>464.09960000000001</c:v>
                </c:pt>
                <c:pt idx="31615">
                  <c:v>464.10180000000003</c:v>
                </c:pt>
                <c:pt idx="31616">
                  <c:v>464.10520000000002</c:v>
                </c:pt>
                <c:pt idx="31617">
                  <c:v>464.10879999999997</c:v>
                </c:pt>
                <c:pt idx="31618">
                  <c:v>464.11200000000002</c:v>
                </c:pt>
                <c:pt idx="31619">
                  <c:v>464.11529999999999</c:v>
                </c:pt>
                <c:pt idx="31620">
                  <c:v>464.11799999999999</c:v>
                </c:pt>
                <c:pt idx="31621">
                  <c:v>464.12099999999998</c:v>
                </c:pt>
                <c:pt idx="31622">
                  <c:v>464.12439999999998</c:v>
                </c:pt>
                <c:pt idx="31623">
                  <c:v>464.12799999999999</c:v>
                </c:pt>
                <c:pt idx="31624">
                  <c:v>464.1311</c:v>
                </c:pt>
                <c:pt idx="31625">
                  <c:v>464.13529999999997</c:v>
                </c:pt>
                <c:pt idx="31626">
                  <c:v>464.13850000000002</c:v>
                </c:pt>
                <c:pt idx="31627">
                  <c:v>464.14100000000002</c:v>
                </c:pt>
                <c:pt idx="31628">
                  <c:v>464.14350000000002</c:v>
                </c:pt>
                <c:pt idx="31629">
                  <c:v>464.14600000000002</c:v>
                </c:pt>
                <c:pt idx="31630">
                  <c:v>464.14980000000003</c:v>
                </c:pt>
                <c:pt idx="31631">
                  <c:v>464.15269999999998</c:v>
                </c:pt>
                <c:pt idx="31632">
                  <c:v>464.15640000000002</c:v>
                </c:pt>
                <c:pt idx="31633">
                  <c:v>464.16019999999997</c:v>
                </c:pt>
                <c:pt idx="31634">
                  <c:v>464.16289999999998</c:v>
                </c:pt>
                <c:pt idx="31635">
                  <c:v>464.16579999999999</c:v>
                </c:pt>
                <c:pt idx="31636">
                  <c:v>464.1694</c:v>
                </c:pt>
                <c:pt idx="31637">
                  <c:v>464.17340000000002</c:v>
                </c:pt>
                <c:pt idx="31638">
                  <c:v>464.17739999999998</c:v>
                </c:pt>
                <c:pt idx="31639">
                  <c:v>464.17959999999999</c:v>
                </c:pt>
                <c:pt idx="31640">
                  <c:v>464.18200000000002</c:v>
                </c:pt>
                <c:pt idx="31641">
                  <c:v>464.18439999999998</c:v>
                </c:pt>
                <c:pt idx="31642">
                  <c:v>464.18979999999999</c:v>
                </c:pt>
                <c:pt idx="31643">
                  <c:v>464.19209999999998</c:v>
                </c:pt>
                <c:pt idx="31644">
                  <c:v>464.19479999999999</c:v>
                </c:pt>
                <c:pt idx="31645">
                  <c:v>464.1968</c:v>
                </c:pt>
                <c:pt idx="31646">
                  <c:v>464.20089999999999</c:v>
                </c:pt>
                <c:pt idx="31647">
                  <c:v>464.20299999999997</c:v>
                </c:pt>
                <c:pt idx="31648">
                  <c:v>464.20780000000002</c:v>
                </c:pt>
                <c:pt idx="31649">
                  <c:v>464.20920000000001</c:v>
                </c:pt>
                <c:pt idx="31650">
                  <c:v>464.21300000000002</c:v>
                </c:pt>
                <c:pt idx="31651">
                  <c:v>464.21679999999998</c:v>
                </c:pt>
                <c:pt idx="31652">
                  <c:v>464.22019999999998</c:v>
                </c:pt>
                <c:pt idx="31653">
                  <c:v>464.22160000000002</c:v>
                </c:pt>
                <c:pt idx="31654">
                  <c:v>464.22519999999997</c:v>
                </c:pt>
                <c:pt idx="31655">
                  <c:v>464.23</c:v>
                </c:pt>
                <c:pt idx="31656">
                  <c:v>464.23259999999999</c:v>
                </c:pt>
                <c:pt idx="31657">
                  <c:v>464.23669999999998</c:v>
                </c:pt>
                <c:pt idx="31658">
                  <c:v>464.2396</c:v>
                </c:pt>
                <c:pt idx="31659">
                  <c:v>464.24259999999998</c:v>
                </c:pt>
                <c:pt idx="31660">
                  <c:v>464.24520000000001</c:v>
                </c:pt>
                <c:pt idx="31661">
                  <c:v>464.24919999999997</c:v>
                </c:pt>
                <c:pt idx="31662">
                  <c:v>464.25220000000002</c:v>
                </c:pt>
                <c:pt idx="31663">
                  <c:v>464.25439999999998</c:v>
                </c:pt>
                <c:pt idx="31664">
                  <c:v>464.25619999999998</c:v>
                </c:pt>
                <c:pt idx="31665">
                  <c:v>464.26080000000002</c:v>
                </c:pt>
                <c:pt idx="31666">
                  <c:v>464.26400000000001</c:v>
                </c:pt>
                <c:pt idx="31667">
                  <c:v>464.26760000000002</c:v>
                </c:pt>
                <c:pt idx="31668">
                  <c:v>464.2704</c:v>
                </c:pt>
                <c:pt idx="31669">
                  <c:v>464.27300000000002</c:v>
                </c:pt>
                <c:pt idx="31670">
                  <c:v>464.27809999999999</c:v>
                </c:pt>
                <c:pt idx="31671">
                  <c:v>464.28160000000003</c:v>
                </c:pt>
                <c:pt idx="31672">
                  <c:v>464.28559999999999</c:v>
                </c:pt>
                <c:pt idx="31673">
                  <c:v>464.28699999999998</c:v>
                </c:pt>
                <c:pt idx="31674">
                  <c:v>464.29160000000002</c:v>
                </c:pt>
                <c:pt idx="31675">
                  <c:v>464.29559999999998</c:v>
                </c:pt>
                <c:pt idx="31676">
                  <c:v>464.29719999999998</c:v>
                </c:pt>
                <c:pt idx="31677">
                  <c:v>464.30200000000002</c:v>
                </c:pt>
                <c:pt idx="31678">
                  <c:v>464.30410000000001</c:v>
                </c:pt>
                <c:pt idx="31679">
                  <c:v>464.30900000000003</c:v>
                </c:pt>
                <c:pt idx="31680">
                  <c:v>464.31079999999997</c:v>
                </c:pt>
                <c:pt idx="31681">
                  <c:v>464.3141</c:v>
                </c:pt>
                <c:pt idx="31682">
                  <c:v>464.31720000000001</c:v>
                </c:pt>
                <c:pt idx="31683">
                  <c:v>464.322</c:v>
                </c:pt>
                <c:pt idx="31684">
                  <c:v>464.32380000000001</c:v>
                </c:pt>
                <c:pt idx="31685">
                  <c:v>464.32769999999999</c:v>
                </c:pt>
                <c:pt idx="31686">
                  <c:v>464.33080000000001</c:v>
                </c:pt>
                <c:pt idx="31687">
                  <c:v>464.334</c:v>
                </c:pt>
                <c:pt idx="31688">
                  <c:v>464.33659999999998</c:v>
                </c:pt>
                <c:pt idx="31689">
                  <c:v>464.34100000000001</c:v>
                </c:pt>
                <c:pt idx="31690">
                  <c:v>464.34359999999998</c:v>
                </c:pt>
                <c:pt idx="31691">
                  <c:v>464.34690000000001</c:v>
                </c:pt>
                <c:pt idx="31692">
                  <c:v>464.34960000000001</c:v>
                </c:pt>
                <c:pt idx="31693">
                  <c:v>464.3544</c:v>
                </c:pt>
                <c:pt idx="31694">
                  <c:v>464.358</c:v>
                </c:pt>
                <c:pt idx="31695">
                  <c:v>464.36099999999999</c:v>
                </c:pt>
                <c:pt idx="31696">
                  <c:v>464.36309999999997</c:v>
                </c:pt>
                <c:pt idx="31697">
                  <c:v>464.36840000000001</c:v>
                </c:pt>
                <c:pt idx="31698">
                  <c:v>464.37220000000002</c:v>
                </c:pt>
                <c:pt idx="31699">
                  <c:v>464.37560000000002</c:v>
                </c:pt>
                <c:pt idx="31700">
                  <c:v>464.38010000000003</c:v>
                </c:pt>
                <c:pt idx="31701">
                  <c:v>464.38240000000002</c:v>
                </c:pt>
                <c:pt idx="31702">
                  <c:v>464.38630000000001</c:v>
                </c:pt>
                <c:pt idx="31703">
                  <c:v>464.38920000000002</c:v>
                </c:pt>
                <c:pt idx="31704">
                  <c:v>464.3922</c:v>
                </c:pt>
                <c:pt idx="31705">
                  <c:v>464.3963</c:v>
                </c:pt>
                <c:pt idx="31706">
                  <c:v>464.3981</c:v>
                </c:pt>
                <c:pt idx="31707">
                  <c:v>464.40260000000001</c:v>
                </c:pt>
                <c:pt idx="31708">
                  <c:v>464.40589999999997</c:v>
                </c:pt>
                <c:pt idx="31709">
                  <c:v>464.40899999999999</c:v>
                </c:pt>
                <c:pt idx="31710">
                  <c:v>464.41320000000002</c:v>
                </c:pt>
                <c:pt idx="31711">
                  <c:v>464.416</c:v>
                </c:pt>
                <c:pt idx="31712">
                  <c:v>464.41890000000001</c:v>
                </c:pt>
                <c:pt idx="31713">
                  <c:v>464.42239999999998</c:v>
                </c:pt>
                <c:pt idx="31714">
                  <c:v>464.42529999999999</c:v>
                </c:pt>
                <c:pt idx="31715">
                  <c:v>464.42849999999999</c:v>
                </c:pt>
                <c:pt idx="31716">
                  <c:v>464.43430000000001</c:v>
                </c:pt>
                <c:pt idx="31717">
                  <c:v>464.43560000000002</c:v>
                </c:pt>
                <c:pt idx="31718">
                  <c:v>464.43900000000002</c:v>
                </c:pt>
                <c:pt idx="31719">
                  <c:v>464.44260000000003</c:v>
                </c:pt>
                <c:pt idx="31720">
                  <c:v>464.44589999999999</c:v>
                </c:pt>
                <c:pt idx="31721">
                  <c:v>464.44850000000002</c:v>
                </c:pt>
                <c:pt idx="31722">
                  <c:v>464.45280000000002</c:v>
                </c:pt>
                <c:pt idx="31723">
                  <c:v>464.45499999999998</c:v>
                </c:pt>
                <c:pt idx="31724">
                  <c:v>464.4588</c:v>
                </c:pt>
                <c:pt idx="31725">
                  <c:v>464.46140000000003</c:v>
                </c:pt>
                <c:pt idx="31726">
                  <c:v>464.46519999999998</c:v>
                </c:pt>
                <c:pt idx="31727">
                  <c:v>464.46899999999999</c:v>
                </c:pt>
                <c:pt idx="31728">
                  <c:v>464.47190000000001</c:v>
                </c:pt>
                <c:pt idx="31729">
                  <c:v>464.47390000000001</c:v>
                </c:pt>
                <c:pt idx="31730">
                  <c:v>464.47840000000002</c:v>
                </c:pt>
                <c:pt idx="31731">
                  <c:v>464.48200000000003</c:v>
                </c:pt>
                <c:pt idx="31732">
                  <c:v>464.4862</c:v>
                </c:pt>
                <c:pt idx="31733">
                  <c:v>464.48840000000001</c:v>
                </c:pt>
                <c:pt idx="31734">
                  <c:v>464.49299999999999</c:v>
                </c:pt>
                <c:pt idx="31735">
                  <c:v>464.49419999999998</c:v>
                </c:pt>
                <c:pt idx="31736">
                  <c:v>464.49759999999998</c:v>
                </c:pt>
                <c:pt idx="31737">
                  <c:v>464.50279999999998</c:v>
                </c:pt>
                <c:pt idx="31738">
                  <c:v>464.50560000000002</c:v>
                </c:pt>
                <c:pt idx="31739">
                  <c:v>464.50880000000001</c:v>
                </c:pt>
                <c:pt idx="31740">
                  <c:v>464.51209999999998</c:v>
                </c:pt>
                <c:pt idx="31741">
                  <c:v>464.51760000000002</c:v>
                </c:pt>
                <c:pt idx="31742">
                  <c:v>464.52080000000001</c:v>
                </c:pt>
                <c:pt idx="31743">
                  <c:v>464.52339999999998</c:v>
                </c:pt>
                <c:pt idx="31744">
                  <c:v>464.5258</c:v>
                </c:pt>
                <c:pt idx="31745">
                  <c:v>464.52949999999998</c:v>
                </c:pt>
                <c:pt idx="31746">
                  <c:v>464.53320000000002</c:v>
                </c:pt>
                <c:pt idx="31747">
                  <c:v>464.53570000000002</c:v>
                </c:pt>
                <c:pt idx="31748">
                  <c:v>464.54020000000003</c:v>
                </c:pt>
                <c:pt idx="31749">
                  <c:v>464.54320000000001</c:v>
                </c:pt>
                <c:pt idx="31750">
                  <c:v>464.54680000000002</c:v>
                </c:pt>
                <c:pt idx="31751">
                  <c:v>464.54899999999998</c:v>
                </c:pt>
                <c:pt idx="31752">
                  <c:v>464.55220000000003</c:v>
                </c:pt>
                <c:pt idx="31753">
                  <c:v>464.55489999999998</c:v>
                </c:pt>
                <c:pt idx="31754">
                  <c:v>464.55759999999998</c:v>
                </c:pt>
                <c:pt idx="31755">
                  <c:v>464.56169999999997</c:v>
                </c:pt>
                <c:pt idx="31756">
                  <c:v>464.56580000000002</c:v>
                </c:pt>
                <c:pt idx="31757">
                  <c:v>464.56799999999998</c:v>
                </c:pt>
                <c:pt idx="31758">
                  <c:v>464.5727</c:v>
                </c:pt>
                <c:pt idx="31759">
                  <c:v>464.57600000000002</c:v>
                </c:pt>
                <c:pt idx="31760">
                  <c:v>464.5797</c:v>
                </c:pt>
                <c:pt idx="31761">
                  <c:v>464.58240000000001</c:v>
                </c:pt>
                <c:pt idx="31762">
                  <c:v>464.58769999999998</c:v>
                </c:pt>
                <c:pt idx="31763">
                  <c:v>464.58920000000001</c:v>
                </c:pt>
                <c:pt idx="31764">
                  <c:v>464.5933</c:v>
                </c:pt>
                <c:pt idx="31765">
                  <c:v>464.59719999999999</c:v>
                </c:pt>
                <c:pt idx="31766">
                  <c:v>464.60199999999998</c:v>
                </c:pt>
                <c:pt idx="31767">
                  <c:v>464.60500000000002</c:v>
                </c:pt>
                <c:pt idx="31768">
                  <c:v>464.60939999999999</c:v>
                </c:pt>
                <c:pt idx="31769">
                  <c:v>464.61219999999997</c:v>
                </c:pt>
                <c:pt idx="31770">
                  <c:v>464.61500000000001</c:v>
                </c:pt>
                <c:pt idx="31771">
                  <c:v>464.61759999999998</c:v>
                </c:pt>
                <c:pt idx="31772">
                  <c:v>464.62099999999998</c:v>
                </c:pt>
                <c:pt idx="31773">
                  <c:v>464.62540000000001</c:v>
                </c:pt>
                <c:pt idx="31774">
                  <c:v>464.6284</c:v>
                </c:pt>
                <c:pt idx="31775">
                  <c:v>464.63290000000001</c:v>
                </c:pt>
                <c:pt idx="31776">
                  <c:v>464.63589999999999</c:v>
                </c:pt>
                <c:pt idx="31777">
                  <c:v>464.64100000000002</c:v>
                </c:pt>
                <c:pt idx="31778">
                  <c:v>464.64580000000001</c:v>
                </c:pt>
                <c:pt idx="31779">
                  <c:v>464.64780000000002</c:v>
                </c:pt>
                <c:pt idx="31780">
                  <c:v>464.65129999999999</c:v>
                </c:pt>
                <c:pt idx="31781">
                  <c:v>464.65629999999999</c:v>
                </c:pt>
                <c:pt idx="31782">
                  <c:v>464.66079999999999</c:v>
                </c:pt>
                <c:pt idx="31783">
                  <c:v>464.66300000000001</c:v>
                </c:pt>
                <c:pt idx="31784">
                  <c:v>464.66640000000001</c:v>
                </c:pt>
                <c:pt idx="31785">
                  <c:v>464.67039999999997</c:v>
                </c:pt>
                <c:pt idx="31786">
                  <c:v>464.67340000000002</c:v>
                </c:pt>
                <c:pt idx="31787">
                  <c:v>464.67649999999998</c:v>
                </c:pt>
                <c:pt idx="31788">
                  <c:v>464.68090000000001</c:v>
                </c:pt>
                <c:pt idx="31789">
                  <c:v>464.68340000000001</c:v>
                </c:pt>
                <c:pt idx="31790">
                  <c:v>464.6884</c:v>
                </c:pt>
                <c:pt idx="31791">
                  <c:v>464.6918</c:v>
                </c:pt>
                <c:pt idx="31792">
                  <c:v>464.69540000000001</c:v>
                </c:pt>
                <c:pt idx="31793">
                  <c:v>464.69720000000001</c:v>
                </c:pt>
                <c:pt idx="31794">
                  <c:v>464.70060000000001</c:v>
                </c:pt>
                <c:pt idx="31795">
                  <c:v>464.70400000000001</c:v>
                </c:pt>
                <c:pt idx="31796">
                  <c:v>464.7081</c:v>
                </c:pt>
                <c:pt idx="31797">
                  <c:v>464.71249999999998</c:v>
                </c:pt>
                <c:pt idx="31798">
                  <c:v>464.71499999999997</c:v>
                </c:pt>
                <c:pt idx="31799">
                  <c:v>464.71820000000002</c:v>
                </c:pt>
                <c:pt idx="31800">
                  <c:v>464.7208</c:v>
                </c:pt>
                <c:pt idx="31801">
                  <c:v>464.72379999999998</c:v>
                </c:pt>
                <c:pt idx="31802">
                  <c:v>464.72930000000002</c:v>
                </c:pt>
                <c:pt idx="31803">
                  <c:v>464.73160000000001</c:v>
                </c:pt>
                <c:pt idx="31804">
                  <c:v>464.73399999999998</c:v>
                </c:pt>
                <c:pt idx="31805">
                  <c:v>464.73840000000001</c:v>
                </c:pt>
                <c:pt idx="31806">
                  <c:v>464.74279999999999</c:v>
                </c:pt>
                <c:pt idx="31807">
                  <c:v>464.74720000000002</c:v>
                </c:pt>
                <c:pt idx="31808">
                  <c:v>464.75069999999999</c:v>
                </c:pt>
                <c:pt idx="31809">
                  <c:v>464.75439999999998</c:v>
                </c:pt>
                <c:pt idx="31810">
                  <c:v>464.75900000000001</c:v>
                </c:pt>
                <c:pt idx="31811">
                  <c:v>464.76170000000002</c:v>
                </c:pt>
                <c:pt idx="31812">
                  <c:v>464.76679999999999</c:v>
                </c:pt>
                <c:pt idx="31813">
                  <c:v>464.7704</c:v>
                </c:pt>
                <c:pt idx="31814">
                  <c:v>464.77440000000001</c:v>
                </c:pt>
                <c:pt idx="31815">
                  <c:v>464.77760000000001</c:v>
                </c:pt>
                <c:pt idx="31816">
                  <c:v>464.78089999999997</c:v>
                </c:pt>
                <c:pt idx="31817">
                  <c:v>464.78460000000001</c:v>
                </c:pt>
                <c:pt idx="31818">
                  <c:v>464.78960000000001</c:v>
                </c:pt>
                <c:pt idx="31819">
                  <c:v>464.7937</c:v>
                </c:pt>
                <c:pt idx="31820">
                  <c:v>464.79689999999999</c:v>
                </c:pt>
                <c:pt idx="31821">
                  <c:v>464.80079999999998</c:v>
                </c:pt>
                <c:pt idx="31822">
                  <c:v>464.80540000000002</c:v>
                </c:pt>
                <c:pt idx="31823">
                  <c:v>464.8064</c:v>
                </c:pt>
                <c:pt idx="31824">
                  <c:v>464.81150000000002</c:v>
                </c:pt>
                <c:pt idx="31825">
                  <c:v>464.81529999999998</c:v>
                </c:pt>
                <c:pt idx="31826">
                  <c:v>464.81900000000002</c:v>
                </c:pt>
                <c:pt idx="31827">
                  <c:v>464.82260000000002</c:v>
                </c:pt>
                <c:pt idx="31828">
                  <c:v>464.82670000000002</c:v>
                </c:pt>
                <c:pt idx="31829">
                  <c:v>464.8304</c:v>
                </c:pt>
                <c:pt idx="31830">
                  <c:v>464.83460000000002</c:v>
                </c:pt>
                <c:pt idx="31831">
                  <c:v>464.83980000000003</c:v>
                </c:pt>
                <c:pt idx="31832">
                  <c:v>464.84440000000001</c:v>
                </c:pt>
                <c:pt idx="31833">
                  <c:v>464.84739999999999</c:v>
                </c:pt>
                <c:pt idx="31834">
                  <c:v>464.85019999999997</c:v>
                </c:pt>
                <c:pt idx="31835">
                  <c:v>464.85419999999999</c:v>
                </c:pt>
                <c:pt idx="31836">
                  <c:v>464.85820000000001</c:v>
                </c:pt>
                <c:pt idx="31837">
                  <c:v>464.86169999999998</c:v>
                </c:pt>
                <c:pt idx="31838">
                  <c:v>464.86500000000001</c:v>
                </c:pt>
                <c:pt idx="31839">
                  <c:v>464.86939999999998</c:v>
                </c:pt>
                <c:pt idx="31840">
                  <c:v>464.8723</c:v>
                </c:pt>
                <c:pt idx="31841">
                  <c:v>464.87630000000001</c:v>
                </c:pt>
                <c:pt idx="31842">
                  <c:v>464.88</c:v>
                </c:pt>
                <c:pt idx="31843">
                  <c:v>464.88279999999997</c:v>
                </c:pt>
                <c:pt idx="31844">
                  <c:v>464.88630000000001</c:v>
                </c:pt>
                <c:pt idx="31845">
                  <c:v>464.89299999999997</c:v>
                </c:pt>
                <c:pt idx="31846">
                  <c:v>464.89609999999999</c:v>
                </c:pt>
                <c:pt idx="31847">
                  <c:v>464.90069999999997</c:v>
                </c:pt>
                <c:pt idx="31848">
                  <c:v>464.90359999999998</c:v>
                </c:pt>
                <c:pt idx="31849">
                  <c:v>464.90809999999999</c:v>
                </c:pt>
                <c:pt idx="31850">
                  <c:v>464.91180000000003</c:v>
                </c:pt>
                <c:pt idx="31851">
                  <c:v>464.91609999999997</c:v>
                </c:pt>
                <c:pt idx="31852">
                  <c:v>464.91919999999999</c:v>
                </c:pt>
                <c:pt idx="31853">
                  <c:v>464.92340000000002</c:v>
                </c:pt>
                <c:pt idx="31854">
                  <c:v>464.92750000000001</c:v>
                </c:pt>
                <c:pt idx="31855">
                  <c:v>464.93239999999997</c:v>
                </c:pt>
                <c:pt idx="31856">
                  <c:v>464.93599999999998</c:v>
                </c:pt>
                <c:pt idx="31857">
                  <c:v>464.94069999999999</c:v>
                </c:pt>
                <c:pt idx="31858">
                  <c:v>464.9436</c:v>
                </c:pt>
                <c:pt idx="31859">
                  <c:v>464.94760000000002</c:v>
                </c:pt>
                <c:pt idx="31860">
                  <c:v>464.95159999999998</c:v>
                </c:pt>
                <c:pt idx="31861">
                  <c:v>464.9563</c:v>
                </c:pt>
                <c:pt idx="31862">
                  <c:v>464.96080000000001</c:v>
                </c:pt>
                <c:pt idx="31863">
                  <c:v>464.96460000000002</c:v>
                </c:pt>
                <c:pt idx="31864">
                  <c:v>464.9676</c:v>
                </c:pt>
                <c:pt idx="31865">
                  <c:v>464.97149999999999</c:v>
                </c:pt>
                <c:pt idx="31866">
                  <c:v>464.97559999999999</c:v>
                </c:pt>
                <c:pt idx="31867">
                  <c:v>464.9796</c:v>
                </c:pt>
                <c:pt idx="31868">
                  <c:v>464.98259999999999</c:v>
                </c:pt>
                <c:pt idx="31869">
                  <c:v>464.9864</c:v>
                </c:pt>
                <c:pt idx="31870">
                  <c:v>464.99160000000001</c:v>
                </c:pt>
                <c:pt idx="31871">
                  <c:v>464.99709999999999</c:v>
                </c:pt>
                <c:pt idx="31872">
                  <c:v>465.00279999999998</c:v>
                </c:pt>
                <c:pt idx="31873">
                  <c:v>465.0068</c:v>
                </c:pt>
                <c:pt idx="31874">
                  <c:v>465.01139999999998</c:v>
                </c:pt>
                <c:pt idx="31875">
                  <c:v>465.017</c:v>
                </c:pt>
                <c:pt idx="31876">
                  <c:v>465.02350000000001</c:v>
                </c:pt>
                <c:pt idx="31877">
                  <c:v>465.02820000000003</c:v>
                </c:pt>
                <c:pt idx="31878">
                  <c:v>465.03480000000002</c:v>
                </c:pt>
                <c:pt idx="31879">
                  <c:v>465.04140000000001</c:v>
                </c:pt>
                <c:pt idx="31880">
                  <c:v>465.04759999999999</c:v>
                </c:pt>
                <c:pt idx="31881">
                  <c:v>465.05119999999999</c:v>
                </c:pt>
                <c:pt idx="31882">
                  <c:v>465.05900000000003</c:v>
                </c:pt>
                <c:pt idx="31883">
                  <c:v>465.06270000000001</c:v>
                </c:pt>
                <c:pt idx="31884">
                  <c:v>465.0668</c:v>
                </c:pt>
                <c:pt idx="31885">
                  <c:v>465.07040000000001</c:v>
                </c:pt>
                <c:pt idx="31886">
                  <c:v>465.07350000000002</c:v>
                </c:pt>
                <c:pt idx="31887">
                  <c:v>465.0772</c:v>
                </c:pt>
                <c:pt idx="31888">
                  <c:v>465.08170000000001</c:v>
                </c:pt>
                <c:pt idx="31889">
                  <c:v>465.0856</c:v>
                </c:pt>
                <c:pt idx="31890">
                  <c:v>465.09100000000001</c:v>
                </c:pt>
                <c:pt idx="31891">
                  <c:v>465.09399999999999</c:v>
                </c:pt>
                <c:pt idx="31892">
                  <c:v>465.096</c:v>
                </c:pt>
                <c:pt idx="31893">
                  <c:v>465.09840000000003</c:v>
                </c:pt>
                <c:pt idx="31894">
                  <c:v>465.10090000000002</c:v>
                </c:pt>
                <c:pt idx="31895">
                  <c:v>465.10340000000002</c:v>
                </c:pt>
                <c:pt idx="31896">
                  <c:v>465.10640000000001</c:v>
                </c:pt>
                <c:pt idx="31897">
                  <c:v>465.10919999999999</c:v>
                </c:pt>
                <c:pt idx="31898">
                  <c:v>465.1112</c:v>
                </c:pt>
                <c:pt idx="31899">
                  <c:v>465.11360000000002</c:v>
                </c:pt>
                <c:pt idx="31900">
                  <c:v>465.11610000000002</c:v>
                </c:pt>
                <c:pt idx="31901">
                  <c:v>465.11880000000002</c:v>
                </c:pt>
                <c:pt idx="31902">
                  <c:v>465.12099999999998</c:v>
                </c:pt>
                <c:pt idx="31903">
                  <c:v>465.12540000000001</c:v>
                </c:pt>
                <c:pt idx="31904">
                  <c:v>465.12900000000002</c:v>
                </c:pt>
                <c:pt idx="31905">
                  <c:v>465.13339999999999</c:v>
                </c:pt>
                <c:pt idx="31906">
                  <c:v>465.1361</c:v>
                </c:pt>
                <c:pt idx="31907">
                  <c:v>465.13959999999997</c:v>
                </c:pt>
                <c:pt idx="31908">
                  <c:v>465.14280000000002</c:v>
                </c:pt>
                <c:pt idx="31909">
                  <c:v>465.14670000000001</c:v>
                </c:pt>
                <c:pt idx="31910">
                  <c:v>465.15219999999999</c:v>
                </c:pt>
                <c:pt idx="31911">
                  <c:v>465.1542</c:v>
                </c:pt>
                <c:pt idx="31912">
                  <c:v>465.15890000000002</c:v>
                </c:pt>
                <c:pt idx="31913">
                  <c:v>465.16359999999997</c:v>
                </c:pt>
                <c:pt idx="31914">
                  <c:v>465.16840000000002</c:v>
                </c:pt>
                <c:pt idx="31915">
                  <c:v>465.1712</c:v>
                </c:pt>
                <c:pt idx="31916">
                  <c:v>465.17540000000002</c:v>
                </c:pt>
                <c:pt idx="31917">
                  <c:v>465.17939999999999</c:v>
                </c:pt>
                <c:pt idx="31918">
                  <c:v>465.1832</c:v>
                </c:pt>
                <c:pt idx="31919">
                  <c:v>465.18799999999999</c:v>
                </c:pt>
                <c:pt idx="31920">
                  <c:v>465.19099999999997</c:v>
                </c:pt>
                <c:pt idx="31921">
                  <c:v>465.19499999999999</c:v>
                </c:pt>
                <c:pt idx="31922">
                  <c:v>465.19929999999999</c:v>
                </c:pt>
                <c:pt idx="31923">
                  <c:v>465.20319999999998</c:v>
                </c:pt>
                <c:pt idx="31924">
                  <c:v>465.2079</c:v>
                </c:pt>
                <c:pt idx="31925">
                  <c:v>465.21140000000003</c:v>
                </c:pt>
                <c:pt idx="31926">
                  <c:v>465.21530000000001</c:v>
                </c:pt>
                <c:pt idx="31927">
                  <c:v>465.2217</c:v>
                </c:pt>
                <c:pt idx="31928">
                  <c:v>465.2242</c:v>
                </c:pt>
                <c:pt idx="31929">
                  <c:v>465.22919999999999</c:v>
                </c:pt>
                <c:pt idx="31930">
                  <c:v>465.2328</c:v>
                </c:pt>
                <c:pt idx="31931">
                  <c:v>465.23770000000002</c:v>
                </c:pt>
                <c:pt idx="31932">
                  <c:v>465.24200000000002</c:v>
                </c:pt>
                <c:pt idx="31933">
                  <c:v>465.24669999999998</c:v>
                </c:pt>
                <c:pt idx="31934">
                  <c:v>465.25139999999999</c:v>
                </c:pt>
                <c:pt idx="31935">
                  <c:v>465.2568</c:v>
                </c:pt>
                <c:pt idx="31936">
                  <c:v>465.26119999999997</c:v>
                </c:pt>
                <c:pt idx="31937">
                  <c:v>465.26499999999999</c:v>
                </c:pt>
                <c:pt idx="31938">
                  <c:v>465.2688</c:v>
                </c:pt>
                <c:pt idx="31939">
                  <c:v>465.27199999999999</c:v>
                </c:pt>
                <c:pt idx="31940">
                  <c:v>465.27609999999999</c:v>
                </c:pt>
                <c:pt idx="31941">
                  <c:v>465.28</c:v>
                </c:pt>
                <c:pt idx="31942">
                  <c:v>465.28429999999997</c:v>
                </c:pt>
                <c:pt idx="31943">
                  <c:v>465.2876</c:v>
                </c:pt>
                <c:pt idx="31944">
                  <c:v>465.29289999999997</c:v>
                </c:pt>
                <c:pt idx="31945">
                  <c:v>465.29629999999997</c:v>
                </c:pt>
                <c:pt idx="31946">
                  <c:v>465.2998</c:v>
                </c:pt>
                <c:pt idx="31947">
                  <c:v>465.30380000000002</c:v>
                </c:pt>
                <c:pt idx="31948">
                  <c:v>465.30840000000001</c:v>
                </c:pt>
                <c:pt idx="31949">
                  <c:v>465.31220000000002</c:v>
                </c:pt>
                <c:pt idx="31950">
                  <c:v>465.315</c:v>
                </c:pt>
                <c:pt idx="31951">
                  <c:v>465.31760000000003</c:v>
                </c:pt>
                <c:pt idx="31952">
                  <c:v>465.32220000000001</c:v>
                </c:pt>
                <c:pt idx="31953">
                  <c:v>465.32639999999998</c:v>
                </c:pt>
                <c:pt idx="31954">
                  <c:v>465.3297</c:v>
                </c:pt>
                <c:pt idx="31955">
                  <c:v>465.33659999999998</c:v>
                </c:pt>
                <c:pt idx="31956">
                  <c:v>465.34179999999998</c:v>
                </c:pt>
                <c:pt idx="31957">
                  <c:v>465.34460000000001</c:v>
                </c:pt>
                <c:pt idx="31958">
                  <c:v>465.34910000000002</c:v>
                </c:pt>
                <c:pt idx="31959">
                  <c:v>465.35309999999998</c:v>
                </c:pt>
                <c:pt idx="31960">
                  <c:v>465.3562</c:v>
                </c:pt>
                <c:pt idx="31961">
                  <c:v>465.363</c:v>
                </c:pt>
                <c:pt idx="31962">
                  <c:v>465.36559999999997</c:v>
                </c:pt>
                <c:pt idx="31963">
                  <c:v>465.37</c:v>
                </c:pt>
                <c:pt idx="31964">
                  <c:v>465.37439999999998</c:v>
                </c:pt>
                <c:pt idx="31965">
                  <c:v>465.37889999999999</c:v>
                </c:pt>
                <c:pt idx="31966">
                  <c:v>465.38630000000001</c:v>
                </c:pt>
                <c:pt idx="31967">
                  <c:v>465.38979999999998</c:v>
                </c:pt>
                <c:pt idx="31968">
                  <c:v>465.39210000000003</c:v>
                </c:pt>
                <c:pt idx="31969">
                  <c:v>465.3974</c:v>
                </c:pt>
                <c:pt idx="31970">
                  <c:v>465.4024</c:v>
                </c:pt>
                <c:pt idx="31971">
                  <c:v>465.4074</c:v>
                </c:pt>
                <c:pt idx="31972">
                  <c:v>465.41059999999999</c:v>
                </c:pt>
                <c:pt idx="31973">
                  <c:v>465.41669999999999</c:v>
                </c:pt>
                <c:pt idx="31974">
                  <c:v>465.42129999999997</c:v>
                </c:pt>
                <c:pt idx="31975">
                  <c:v>465.423</c:v>
                </c:pt>
                <c:pt idx="31976">
                  <c:v>465.428</c:v>
                </c:pt>
                <c:pt idx="31977">
                  <c:v>465.4325</c:v>
                </c:pt>
                <c:pt idx="31978">
                  <c:v>465.43529999999998</c:v>
                </c:pt>
                <c:pt idx="31979">
                  <c:v>465.44099999999997</c:v>
                </c:pt>
                <c:pt idx="31980">
                  <c:v>465.44639999999998</c:v>
                </c:pt>
                <c:pt idx="31981">
                  <c:v>465.452</c:v>
                </c:pt>
                <c:pt idx="31982">
                  <c:v>465.4556</c:v>
                </c:pt>
                <c:pt idx="31983">
                  <c:v>465.4606</c:v>
                </c:pt>
                <c:pt idx="31984">
                  <c:v>465.46440000000001</c:v>
                </c:pt>
                <c:pt idx="31985">
                  <c:v>465.46940000000001</c:v>
                </c:pt>
                <c:pt idx="31986">
                  <c:v>465.47399999999999</c:v>
                </c:pt>
                <c:pt idx="31987">
                  <c:v>465.47699999999998</c:v>
                </c:pt>
                <c:pt idx="31988">
                  <c:v>465.48099999999999</c:v>
                </c:pt>
                <c:pt idx="31989">
                  <c:v>465.4853</c:v>
                </c:pt>
                <c:pt idx="31990">
                  <c:v>465.49</c:v>
                </c:pt>
                <c:pt idx="31991">
                  <c:v>465.495</c:v>
                </c:pt>
                <c:pt idx="31992">
                  <c:v>465.49919999999997</c:v>
                </c:pt>
                <c:pt idx="31993">
                  <c:v>465.50409999999999</c:v>
                </c:pt>
                <c:pt idx="31994">
                  <c:v>465.51</c:v>
                </c:pt>
                <c:pt idx="31995">
                  <c:v>465.51310000000001</c:v>
                </c:pt>
                <c:pt idx="31996">
                  <c:v>465.51830000000001</c:v>
                </c:pt>
                <c:pt idx="31997">
                  <c:v>465.5224</c:v>
                </c:pt>
                <c:pt idx="31998">
                  <c:v>465.52539999999999</c:v>
                </c:pt>
                <c:pt idx="31999">
                  <c:v>465.53030000000001</c:v>
                </c:pt>
                <c:pt idx="32000">
                  <c:v>465.53519999999997</c:v>
                </c:pt>
                <c:pt idx="32001">
                  <c:v>465.53980000000001</c:v>
                </c:pt>
                <c:pt idx="32002">
                  <c:v>465.54559999999998</c:v>
                </c:pt>
                <c:pt idx="32003">
                  <c:v>465.5498</c:v>
                </c:pt>
                <c:pt idx="32004">
                  <c:v>465.55360000000002</c:v>
                </c:pt>
                <c:pt idx="32005">
                  <c:v>465.56009999999998</c:v>
                </c:pt>
                <c:pt idx="32006">
                  <c:v>465.56290000000001</c:v>
                </c:pt>
                <c:pt idx="32007">
                  <c:v>465.56900000000002</c:v>
                </c:pt>
                <c:pt idx="32008">
                  <c:v>465.572</c:v>
                </c:pt>
                <c:pt idx="32009">
                  <c:v>465.57650000000001</c:v>
                </c:pt>
                <c:pt idx="32010">
                  <c:v>465.58199999999999</c:v>
                </c:pt>
                <c:pt idx="32011">
                  <c:v>465.58499999999998</c:v>
                </c:pt>
                <c:pt idx="32012">
                  <c:v>465.59059999999999</c:v>
                </c:pt>
                <c:pt idx="32013">
                  <c:v>465.59589999999997</c:v>
                </c:pt>
                <c:pt idx="32014">
                  <c:v>465.59969999999998</c:v>
                </c:pt>
                <c:pt idx="32015">
                  <c:v>465.60480000000001</c:v>
                </c:pt>
                <c:pt idx="32016">
                  <c:v>465.61040000000003</c:v>
                </c:pt>
                <c:pt idx="32017">
                  <c:v>465.6148</c:v>
                </c:pt>
                <c:pt idx="32018">
                  <c:v>465.6189</c:v>
                </c:pt>
                <c:pt idx="32019">
                  <c:v>465.62389999999999</c:v>
                </c:pt>
                <c:pt idx="32020">
                  <c:v>465.62860000000001</c:v>
                </c:pt>
                <c:pt idx="32021">
                  <c:v>465.63299999999998</c:v>
                </c:pt>
                <c:pt idx="32022">
                  <c:v>465.63720000000001</c:v>
                </c:pt>
                <c:pt idx="32023">
                  <c:v>465.64100000000002</c:v>
                </c:pt>
                <c:pt idx="32024">
                  <c:v>465.64609999999999</c:v>
                </c:pt>
                <c:pt idx="32025">
                  <c:v>465.65100000000001</c:v>
                </c:pt>
                <c:pt idx="32026">
                  <c:v>465.65539999999999</c:v>
                </c:pt>
                <c:pt idx="32027">
                  <c:v>465.65899999999999</c:v>
                </c:pt>
                <c:pt idx="32028">
                  <c:v>465.66309999999999</c:v>
                </c:pt>
                <c:pt idx="32029">
                  <c:v>465.66680000000002</c:v>
                </c:pt>
                <c:pt idx="32030">
                  <c:v>465.67219999999998</c:v>
                </c:pt>
                <c:pt idx="32031">
                  <c:v>465.67619999999999</c:v>
                </c:pt>
                <c:pt idx="32032">
                  <c:v>465.68040000000002</c:v>
                </c:pt>
                <c:pt idx="32033">
                  <c:v>465.68439999999998</c:v>
                </c:pt>
                <c:pt idx="32034">
                  <c:v>465.68939999999998</c:v>
                </c:pt>
                <c:pt idx="32035">
                  <c:v>465.69369999999998</c:v>
                </c:pt>
                <c:pt idx="32036">
                  <c:v>465.69959999999998</c:v>
                </c:pt>
                <c:pt idx="32037">
                  <c:v>465.70530000000002</c:v>
                </c:pt>
                <c:pt idx="32038">
                  <c:v>465.709</c:v>
                </c:pt>
                <c:pt idx="32039">
                  <c:v>465.7131</c:v>
                </c:pt>
                <c:pt idx="32040">
                  <c:v>465.71719999999999</c:v>
                </c:pt>
                <c:pt idx="32041">
                  <c:v>465.72280000000001</c:v>
                </c:pt>
                <c:pt idx="32042">
                  <c:v>465.7276</c:v>
                </c:pt>
                <c:pt idx="32043">
                  <c:v>465.73259999999999</c:v>
                </c:pt>
                <c:pt idx="32044">
                  <c:v>465.73809999999997</c:v>
                </c:pt>
                <c:pt idx="32045">
                  <c:v>465.74290000000002</c:v>
                </c:pt>
                <c:pt idx="32046">
                  <c:v>465.74810000000002</c:v>
                </c:pt>
                <c:pt idx="32047">
                  <c:v>465.75299999999999</c:v>
                </c:pt>
                <c:pt idx="32048">
                  <c:v>465.75819999999999</c:v>
                </c:pt>
                <c:pt idx="32049">
                  <c:v>465.7629</c:v>
                </c:pt>
                <c:pt idx="32050">
                  <c:v>465.76780000000002</c:v>
                </c:pt>
                <c:pt idx="32051">
                  <c:v>465.7706</c:v>
                </c:pt>
                <c:pt idx="32052">
                  <c:v>465.77569999999997</c:v>
                </c:pt>
                <c:pt idx="32053">
                  <c:v>465.78160000000003</c:v>
                </c:pt>
                <c:pt idx="32054">
                  <c:v>465.78719999999998</c:v>
                </c:pt>
                <c:pt idx="32055">
                  <c:v>465.79180000000002</c:v>
                </c:pt>
                <c:pt idx="32056">
                  <c:v>465.79629999999997</c:v>
                </c:pt>
                <c:pt idx="32057">
                  <c:v>465.80200000000002</c:v>
                </c:pt>
                <c:pt idx="32058">
                  <c:v>465.80739999999997</c:v>
                </c:pt>
                <c:pt idx="32059">
                  <c:v>465.81040000000002</c:v>
                </c:pt>
                <c:pt idx="32060">
                  <c:v>465.81670000000003</c:v>
                </c:pt>
                <c:pt idx="32061">
                  <c:v>465.82260000000002</c:v>
                </c:pt>
                <c:pt idx="32062">
                  <c:v>465.827</c:v>
                </c:pt>
                <c:pt idx="32063">
                  <c:v>465.8306</c:v>
                </c:pt>
                <c:pt idx="32064">
                  <c:v>465.83589999999998</c:v>
                </c:pt>
                <c:pt idx="32065">
                  <c:v>465.84019999999998</c:v>
                </c:pt>
                <c:pt idx="32066">
                  <c:v>465.84500000000003</c:v>
                </c:pt>
                <c:pt idx="32067">
                  <c:v>465.85120000000001</c:v>
                </c:pt>
                <c:pt idx="32068">
                  <c:v>465.85559999999998</c:v>
                </c:pt>
                <c:pt idx="32069">
                  <c:v>465.8596</c:v>
                </c:pt>
                <c:pt idx="32070">
                  <c:v>465.86520000000002</c:v>
                </c:pt>
                <c:pt idx="32071">
                  <c:v>465.86880000000002</c:v>
                </c:pt>
                <c:pt idx="32072">
                  <c:v>465.87430000000001</c:v>
                </c:pt>
                <c:pt idx="32073">
                  <c:v>465.88029999999998</c:v>
                </c:pt>
                <c:pt idx="32074">
                  <c:v>465.88380000000001</c:v>
                </c:pt>
                <c:pt idx="32075">
                  <c:v>465.88749999999999</c:v>
                </c:pt>
                <c:pt idx="32076">
                  <c:v>465.89339999999999</c:v>
                </c:pt>
                <c:pt idx="32077">
                  <c:v>465.89699999999999</c:v>
                </c:pt>
                <c:pt idx="32078">
                  <c:v>465.90339999999998</c:v>
                </c:pt>
                <c:pt idx="32079">
                  <c:v>465.90789999999998</c:v>
                </c:pt>
                <c:pt idx="32080">
                  <c:v>465.9126</c:v>
                </c:pt>
                <c:pt idx="32081">
                  <c:v>465.91699999999997</c:v>
                </c:pt>
                <c:pt idx="32082">
                  <c:v>465.92259999999999</c:v>
                </c:pt>
                <c:pt idx="32083">
                  <c:v>465.92689999999999</c:v>
                </c:pt>
                <c:pt idx="32084">
                  <c:v>465.9316</c:v>
                </c:pt>
                <c:pt idx="32085">
                  <c:v>465.93700000000001</c:v>
                </c:pt>
                <c:pt idx="32086">
                  <c:v>465.94260000000003</c:v>
                </c:pt>
                <c:pt idx="32087">
                  <c:v>465.94720000000001</c:v>
                </c:pt>
                <c:pt idx="32088">
                  <c:v>465.9522</c:v>
                </c:pt>
                <c:pt idx="32089">
                  <c:v>465.9563</c:v>
                </c:pt>
                <c:pt idx="32090">
                  <c:v>465.96120000000002</c:v>
                </c:pt>
                <c:pt idx="32091">
                  <c:v>465.96600000000001</c:v>
                </c:pt>
                <c:pt idx="32092">
                  <c:v>465.9699</c:v>
                </c:pt>
                <c:pt idx="32093">
                  <c:v>465.97680000000003</c:v>
                </c:pt>
                <c:pt idx="32094">
                  <c:v>465.98039999999997</c:v>
                </c:pt>
                <c:pt idx="32095">
                  <c:v>465.98390000000001</c:v>
                </c:pt>
                <c:pt idx="32096">
                  <c:v>465.98970000000003</c:v>
                </c:pt>
                <c:pt idx="32097">
                  <c:v>465.99360000000001</c:v>
                </c:pt>
                <c:pt idx="32098">
                  <c:v>465.99900000000002</c:v>
                </c:pt>
                <c:pt idx="32099">
                  <c:v>466.00420000000003</c:v>
                </c:pt>
                <c:pt idx="32100">
                  <c:v>466.01</c:v>
                </c:pt>
                <c:pt idx="32101">
                  <c:v>466.01560000000001</c:v>
                </c:pt>
                <c:pt idx="32102">
                  <c:v>466.02019999999999</c:v>
                </c:pt>
                <c:pt idx="32103">
                  <c:v>466.02609999999999</c:v>
                </c:pt>
                <c:pt idx="32104">
                  <c:v>466.03059999999999</c:v>
                </c:pt>
                <c:pt idx="32105">
                  <c:v>466.03719999999998</c:v>
                </c:pt>
                <c:pt idx="32106">
                  <c:v>466.041</c:v>
                </c:pt>
                <c:pt idx="32107">
                  <c:v>466.0462</c:v>
                </c:pt>
                <c:pt idx="32108">
                  <c:v>466.05239999999998</c:v>
                </c:pt>
                <c:pt idx="32109">
                  <c:v>466.05579999999998</c:v>
                </c:pt>
                <c:pt idx="32110">
                  <c:v>466.06290000000001</c:v>
                </c:pt>
                <c:pt idx="32111">
                  <c:v>466.06639999999999</c:v>
                </c:pt>
                <c:pt idx="32112">
                  <c:v>466.07159999999999</c:v>
                </c:pt>
                <c:pt idx="32113">
                  <c:v>466.07760000000002</c:v>
                </c:pt>
                <c:pt idx="32114">
                  <c:v>466.08170000000001</c:v>
                </c:pt>
                <c:pt idx="32115">
                  <c:v>466.08580000000001</c:v>
                </c:pt>
                <c:pt idx="32116">
                  <c:v>466.08940000000001</c:v>
                </c:pt>
                <c:pt idx="32117">
                  <c:v>466.09530000000001</c:v>
                </c:pt>
                <c:pt idx="32118">
                  <c:v>466.10160000000002</c:v>
                </c:pt>
                <c:pt idx="32119">
                  <c:v>466.10559999999998</c:v>
                </c:pt>
                <c:pt idx="32120">
                  <c:v>466.11</c:v>
                </c:pt>
                <c:pt idx="32121">
                  <c:v>466.11559999999997</c:v>
                </c:pt>
                <c:pt idx="32122">
                  <c:v>466.12060000000002</c:v>
                </c:pt>
                <c:pt idx="32123">
                  <c:v>466.12580000000003</c:v>
                </c:pt>
                <c:pt idx="32124">
                  <c:v>466.13080000000002</c:v>
                </c:pt>
                <c:pt idx="32125">
                  <c:v>466.1352</c:v>
                </c:pt>
                <c:pt idx="32126">
                  <c:v>466.14240000000001</c:v>
                </c:pt>
                <c:pt idx="32127">
                  <c:v>466.14780000000002</c:v>
                </c:pt>
                <c:pt idx="32128">
                  <c:v>466.1524</c:v>
                </c:pt>
                <c:pt idx="32129">
                  <c:v>466.15780000000001</c:v>
                </c:pt>
                <c:pt idx="32130">
                  <c:v>466.16329999999999</c:v>
                </c:pt>
                <c:pt idx="32131">
                  <c:v>466.16800000000001</c:v>
                </c:pt>
                <c:pt idx="32132">
                  <c:v>466.17380000000003</c:v>
                </c:pt>
                <c:pt idx="32133">
                  <c:v>466.1782</c:v>
                </c:pt>
                <c:pt idx="32134">
                  <c:v>466.18400000000003</c:v>
                </c:pt>
                <c:pt idx="32135">
                  <c:v>466.18819999999999</c:v>
                </c:pt>
                <c:pt idx="32136">
                  <c:v>466.19380000000001</c:v>
                </c:pt>
                <c:pt idx="32137">
                  <c:v>466.19880000000001</c:v>
                </c:pt>
                <c:pt idx="32138">
                  <c:v>466.20400000000001</c:v>
                </c:pt>
                <c:pt idx="32139">
                  <c:v>466.209</c:v>
                </c:pt>
                <c:pt idx="32140">
                  <c:v>466.21350000000001</c:v>
                </c:pt>
                <c:pt idx="32141">
                  <c:v>466.2183</c:v>
                </c:pt>
                <c:pt idx="32142">
                  <c:v>466.2242</c:v>
                </c:pt>
                <c:pt idx="32143">
                  <c:v>466.22800000000001</c:v>
                </c:pt>
                <c:pt idx="32144">
                  <c:v>466.2328</c:v>
                </c:pt>
                <c:pt idx="32145">
                  <c:v>466.23809999999997</c:v>
                </c:pt>
                <c:pt idx="32146">
                  <c:v>466.24239999999998</c:v>
                </c:pt>
                <c:pt idx="32147">
                  <c:v>466.24919999999997</c:v>
                </c:pt>
                <c:pt idx="32148">
                  <c:v>466.25369999999998</c:v>
                </c:pt>
                <c:pt idx="32149">
                  <c:v>466.2586</c:v>
                </c:pt>
                <c:pt idx="32150">
                  <c:v>466.26569999999998</c:v>
                </c:pt>
                <c:pt idx="32151">
                  <c:v>466.27170000000001</c:v>
                </c:pt>
                <c:pt idx="32152">
                  <c:v>466.27499999999998</c:v>
                </c:pt>
                <c:pt idx="32153">
                  <c:v>466.28199999999998</c:v>
                </c:pt>
                <c:pt idx="32154">
                  <c:v>466.28699999999998</c:v>
                </c:pt>
                <c:pt idx="32155">
                  <c:v>466.29300000000001</c:v>
                </c:pt>
                <c:pt idx="32156">
                  <c:v>466.29809999999998</c:v>
                </c:pt>
                <c:pt idx="32157">
                  <c:v>466.303</c:v>
                </c:pt>
                <c:pt idx="32158">
                  <c:v>466.30959999999999</c:v>
                </c:pt>
                <c:pt idx="32159">
                  <c:v>466.31450000000001</c:v>
                </c:pt>
                <c:pt idx="32160">
                  <c:v>466.3184</c:v>
                </c:pt>
                <c:pt idx="32161">
                  <c:v>466.32530000000003</c:v>
                </c:pt>
                <c:pt idx="32162">
                  <c:v>466.33</c:v>
                </c:pt>
                <c:pt idx="32163">
                  <c:v>466.3347</c:v>
                </c:pt>
                <c:pt idx="32164">
                  <c:v>466.34039999999999</c:v>
                </c:pt>
                <c:pt idx="32165">
                  <c:v>466.34530000000001</c:v>
                </c:pt>
                <c:pt idx="32166">
                  <c:v>466.351</c:v>
                </c:pt>
                <c:pt idx="32167">
                  <c:v>466.35520000000002</c:v>
                </c:pt>
                <c:pt idx="32168">
                  <c:v>466.36040000000003</c:v>
                </c:pt>
                <c:pt idx="32169">
                  <c:v>466.36599999999999</c:v>
                </c:pt>
                <c:pt idx="32170">
                  <c:v>466.37169999999998</c:v>
                </c:pt>
                <c:pt idx="32171">
                  <c:v>466.3766</c:v>
                </c:pt>
                <c:pt idx="32172">
                  <c:v>466.38099999999997</c:v>
                </c:pt>
                <c:pt idx="32173">
                  <c:v>466.38679999999999</c:v>
                </c:pt>
                <c:pt idx="32174">
                  <c:v>466.39159999999998</c:v>
                </c:pt>
                <c:pt idx="32175">
                  <c:v>466.39780000000002</c:v>
                </c:pt>
                <c:pt idx="32176">
                  <c:v>466.40370000000001</c:v>
                </c:pt>
                <c:pt idx="32177">
                  <c:v>466.40839999999997</c:v>
                </c:pt>
                <c:pt idx="32178">
                  <c:v>466.41379999999998</c:v>
                </c:pt>
                <c:pt idx="32179">
                  <c:v>466.41879999999998</c:v>
                </c:pt>
                <c:pt idx="32180">
                  <c:v>466.42410000000001</c:v>
                </c:pt>
                <c:pt idx="32181">
                  <c:v>466.43009999999998</c:v>
                </c:pt>
                <c:pt idx="32182">
                  <c:v>466.43560000000002</c:v>
                </c:pt>
                <c:pt idx="32183">
                  <c:v>466.44040000000001</c:v>
                </c:pt>
                <c:pt idx="32184">
                  <c:v>466.44439999999997</c:v>
                </c:pt>
                <c:pt idx="32185">
                  <c:v>466.45170000000002</c:v>
                </c:pt>
                <c:pt idx="32186">
                  <c:v>466.45519999999999</c:v>
                </c:pt>
                <c:pt idx="32187">
                  <c:v>466.46190000000001</c:v>
                </c:pt>
                <c:pt idx="32188">
                  <c:v>466.4676</c:v>
                </c:pt>
                <c:pt idx="32189">
                  <c:v>466.47340000000003</c:v>
                </c:pt>
                <c:pt idx="32190">
                  <c:v>466.47750000000002</c:v>
                </c:pt>
                <c:pt idx="32191">
                  <c:v>466.48320000000001</c:v>
                </c:pt>
                <c:pt idx="32192">
                  <c:v>466.48939999999999</c:v>
                </c:pt>
                <c:pt idx="32193">
                  <c:v>466.49439999999998</c:v>
                </c:pt>
                <c:pt idx="32194">
                  <c:v>466.49889999999999</c:v>
                </c:pt>
                <c:pt idx="32195">
                  <c:v>466.50369999999998</c:v>
                </c:pt>
                <c:pt idx="32196">
                  <c:v>466.51080000000002</c:v>
                </c:pt>
                <c:pt idx="32197">
                  <c:v>466.51560000000001</c:v>
                </c:pt>
                <c:pt idx="32198">
                  <c:v>466.5213</c:v>
                </c:pt>
                <c:pt idx="32199">
                  <c:v>466.52879999999999</c:v>
                </c:pt>
                <c:pt idx="32200">
                  <c:v>466.53379999999999</c:v>
                </c:pt>
                <c:pt idx="32201">
                  <c:v>466.53890000000001</c:v>
                </c:pt>
                <c:pt idx="32202">
                  <c:v>466.54450000000003</c:v>
                </c:pt>
                <c:pt idx="32203">
                  <c:v>466.55079999999998</c:v>
                </c:pt>
                <c:pt idx="32204">
                  <c:v>466.55439999999999</c:v>
                </c:pt>
                <c:pt idx="32205">
                  <c:v>466.56099999999998</c:v>
                </c:pt>
                <c:pt idx="32206">
                  <c:v>466.56619999999998</c:v>
                </c:pt>
                <c:pt idx="32207">
                  <c:v>466.57170000000002</c:v>
                </c:pt>
                <c:pt idx="32208">
                  <c:v>466.57619999999997</c:v>
                </c:pt>
                <c:pt idx="32209">
                  <c:v>466.58280000000002</c:v>
                </c:pt>
                <c:pt idx="32210">
                  <c:v>466.58699999999999</c:v>
                </c:pt>
                <c:pt idx="32211">
                  <c:v>466.59379999999999</c:v>
                </c:pt>
                <c:pt idx="32212">
                  <c:v>466.59960000000001</c:v>
                </c:pt>
                <c:pt idx="32213">
                  <c:v>466.60469999999998</c:v>
                </c:pt>
                <c:pt idx="32214">
                  <c:v>466.61079999999998</c:v>
                </c:pt>
                <c:pt idx="32215">
                  <c:v>466.61880000000002</c:v>
                </c:pt>
                <c:pt idx="32216">
                  <c:v>466.62360000000001</c:v>
                </c:pt>
                <c:pt idx="32217">
                  <c:v>466.63040000000001</c:v>
                </c:pt>
                <c:pt idx="32218">
                  <c:v>466.63600000000002</c:v>
                </c:pt>
                <c:pt idx="32219">
                  <c:v>466.642</c:v>
                </c:pt>
                <c:pt idx="32220">
                  <c:v>466.6481</c:v>
                </c:pt>
                <c:pt idx="32221">
                  <c:v>466.65379999999999</c:v>
                </c:pt>
                <c:pt idx="32222">
                  <c:v>466.6592</c:v>
                </c:pt>
                <c:pt idx="32223">
                  <c:v>466.66520000000003</c:v>
                </c:pt>
                <c:pt idx="32224">
                  <c:v>466.67079999999999</c:v>
                </c:pt>
                <c:pt idx="32225">
                  <c:v>466.67660000000001</c:v>
                </c:pt>
                <c:pt idx="32226">
                  <c:v>466.68220000000002</c:v>
                </c:pt>
                <c:pt idx="32227">
                  <c:v>466.68779999999998</c:v>
                </c:pt>
                <c:pt idx="32228">
                  <c:v>466.69389999999999</c:v>
                </c:pt>
                <c:pt idx="32229">
                  <c:v>466.69920000000002</c:v>
                </c:pt>
                <c:pt idx="32230">
                  <c:v>466.70460000000003</c:v>
                </c:pt>
                <c:pt idx="32231">
                  <c:v>466.70979999999997</c:v>
                </c:pt>
                <c:pt idx="32232">
                  <c:v>466.71660000000003</c:v>
                </c:pt>
                <c:pt idx="32233">
                  <c:v>466.7244</c:v>
                </c:pt>
                <c:pt idx="32234">
                  <c:v>466.72899999999998</c:v>
                </c:pt>
                <c:pt idx="32235">
                  <c:v>466.7346</c:v>
                </c:pt>
                <c:pt idx="32236">
                  <c:v>466.7396</c:v>
                </c:pt>
                <c:pt idx="32237">
                  <c:v>466.74579999999997</c:v>
                </c:pt>
                <c:pt idx="32238">
                  <c:v>466.75040000000001</c:v>
                </c:pt>
                <c:pt idx="32239">
                  <c:v>466.75639999999999</c:v>
                </c:pt>
                <c:pt idx="32240">
                  <c:v>466.76310000000001</c:v>
                </c:pt>
                <c:pt idx="32241">
                  <c:v>466.76940000000002</c:v>
                </c:pt>
                <c:pt idx="32242">
                  <c:v>466.7756</c:v>
                </c:pt>
                <c:pt idx="32243">
                  <c:v>466.78</c:v>
                </c:pt>
                <c:pt idx="32244">
                  <c:v>466.78539999999998</c:v>
                </c:pt>
                <c:pt idx="32245">
                  <c:v>466.79180000000002</c:v>
                </c:pt>
                <c:pt idx="32246">
                  <c:v>466.79840000000002</c:v>
                </c:pt>
                <c:pt idx="32247">
                  <c:v>466.80439999999999</c:v>
                </c:pt>
                <c:pt idx="32248">
                  <c:v>466.80939999999998</c:v>
                </c:pt>
                <c:pt idx="32249">
                  <c:v>466.81610000000001</c:v>
                </c:pt>
                <c:pt idx="32250">
                  <c:v>466.82029999999997</c:v>
                </c:pt>
                <c:pt idx="32251">
                  <c:v>466.82760000000002</c:v>
                </c:pt>
                <c:pt idx="32252">
                  <c:v>466.83260000000001</c:v>
                </c:pt>
                <c:pt idx="32253">
                  <c:v>466.83859999999999</c:v>
                </c:pt>
                <c:pt idx="32254">
                  <c:v>466.84449999999998</c:v>
                </c:pt>
                <c:pt idx="32255">
                  <c:v>466.84980000000002</c:v>
                </c:pt>
                <c:pt idx="32256">
                  <c:v>466.85539999999997</c:v>
                </c:pt>
                <c:pt idx="32257">
                  <c:v>466.86059999999998</c:v>
                </c:pt>
                <c:pt idx="32258">
                  <c:v>466.86739999999998</c:v>
                </c:pt>
                <c:pt idx="32259">
                  <c:v>466.87200000000001</c:v>
                </c:pt>
                <c:pt idx="32260">
                  <c:v>466.87830000000002</c:v>
                </c:pt>
                <c:pt idx="32261">
                  <c:v>466.88499999999999</c:v>
                </c:pt>
                <c:pt idx="32262">
                  <c:v>466.89030000000002</c:v>
                </c:pt>
                <c:pt idx="32263">
                  <c:v>466.89479999999998</c:v>
                </c:pt>
                <c:pt idx="32264">
                  <c:v>466.90390000000002</c:v>
                </c:pt>
                <c:pt idx="32265">
                  <c:v>466.90890000000002</c:v>
                </c:pt>
                <c:pt idx="32266">
                  <c:v>466.91399999999999</c:v>
                </c:pt>
                <c:pt idx="32267">
                  <c:v>466.91989999999998</c:v>
                </c:pt>
                <c:pt idx="32268">
                  <c:v>466.92660000000001</c:v>
                </c:pt>
                <c:pt idx="32269">
                  <c:v>466.93239999999997</c:v>
                </c:pt>
                <c:pt idx="32270">
                  <c:v>466.93799999999999</c:v>
                </c:pt>
                <c:pt idx="32271">
                  <c:v>466.94529999999997</c:v>
                </c:pt>
                <c:pt idx="32272">
                  <c:v>466.94940000000003</c:v>
                </c:pt>
                <c:pt idx="32273">
                  <c:v>466.95600000000002</c:v>
                </c:pt>
                <c:pt idx="32274">
                  <c:v>466.9622</c:v>
                </c:pt>
                <c:pt idx="32275">
                  <c:v>466.96879999999999</c:v>
                </c:pt>
                <c:pt idx="32276">
                  <c:v>466.97329999999999</c:v>
                </c:pt>
                <c:pt idx="32277">
                  <c:v>466.98020000000002</c:v>
                </c:pt>
                <c:pt idx="32278">
                  <c:v>466.98590000000002</c:v>
                </c:pt>
                <c:pt idx="32279">
                  <c:v>466.9914</c:v>
                </c:pt>
                <c:pt idx="32280">
                  <c:v>466.99680000000001</c:v>
                </c:pt>
                <c:pt idx="32281">
                  <c:v>467.0018</c:v>
                </c:pt>
                <c:pt idx="32282">
                  <c:v>467.00959999999998</c:v>
                </c:pt>
                <c:pt idx="32283">
                  <c:v>467.01560000000001</c:v>
                </c:pt>
                <c:pt idx="32284">
                  <c:v>467.02159999999998</c:v>
                </c:pt>
                <c:pt idx="32285">
                  <c:v>467.0292</c:v>
                </c:pt>
                <c:pt idx="32286">
                  <c:v>467.03320000000002</c:v>
                </c:pt>
                <c:pt idx="32287">
                  <c:v>467.04109999999997</c:v>
                </c:pt>
                <c:pt idx="32288">
                  <c:v>467.04599999999999</c:v>
                </c:pt>
                <c:pt idx="32289">
                  <c:v>467.053</c:v>
                </c:pt>
                <c:pt idx="32290">
                  <c:v>467.05959999999999</c:v>
                </c:pt>
                <c:pt idx="32291">
                  <c:v>467.06560000000002</c:v>
                </c:pt>
                <c:pt idx="32292">
                  <c:v>467.07229999999998</c:v>
                </c:pt>
                <c:pt idx="32293">
                  <c:v>467.07740000000001</c:v>
                </c:pt>
                <c:pt idx="32294">
                  <c:v>467.08510000000001</c:v>
                </c:pt>
                <c:pt idx="32295">
                  <c:v>467.09019999999998</c:v>
                </c:pt>
                <c:pt idx="32296">
                  <c:v>467.09719999999999</c:v>
                </c:pt>
                <c:pt idx="32297">
                  <c:v>467.1028</c:v>
                </c:pt>
                <c:pt idx="32298">
                  <c:v>467.10899999999998</c:v>
                </c:pt>
                <c:pt idx="32299">
                  <c:v>467.1146</c:v>
                </c:pt>
                <c:pt idx="32300">
                  <c:v>467.12200000000001</c:v>
                </c:pt>
                <c:pt idx="32301">
                  <c:v>467.12759999999997</c:v>
                </c:pt>
                <c:pt idx="32302">
                  <c:v>467.13279999999997</c:v>
                </c:pt>
                <c:pt idx="32303">
                  <c:v>467.13959999999997</c:v>
                </c:pt>
                <c:pt idx="32304">
                  <c:v>467.14400000000001</c:v>
                </c:pt>
                <c:pt idx="32305">
                  <c:v>467.15</c:v>
                </c:pt>
                <c:pt idx="32306">
                  <c:v>467.1567</c:v>
                </c:pt>
                <c:pt idx="32307">
                  <c:v>467.16230000000002</c:v>
                </c:pt>
                <c:pt idx="32308">
                  <c:v>467.16800000000001</c:v>
                </c:pt>
                <c:pt idx="32309">
                  <c:v>467.173</c:v>
                </c:pt>
                <c:pt idx="32310">
                  <c:v>467.18110000000001</c:v>
                </c:pt>
                <c:pt idx="32311">
                  <c:v>467.18560000000002</c:v>
                </c:pt>
                <c:pt idx="32312">
                  <c:v>467.19159999999999</c:v>
                </c:pt>
                <c:pt idx="32313">
                  <c:v>467.19880000000001</c:v>
                </c:pt>
                <c:pt idx="32314">
                  <c:v>467.20530000000002</c:v>
                </c:pt>
                <c:pt idx="32315">
                  <c:v>467.21089999999998</c:v>
                </c:pt>
                <c:pt idx="32316">
                  <c:v>467.21800000000002</c:v>
                </c:pt>
                <c:pt idx="32317">
                  <c:v>467.22570000000002</c:v>
                </c:pt>
                <c:pt idx="32318">
                  <c:v>467.23200000000003</c:v>
                </c:pt>
                <c:pt idx="32319">
                  <c:v>467.23820000000001</c:v>
                </c:pt>
                <c:pt idx="32320">
                  <c:v>467.24459999999999</c:v>
                </c:pt>
                <c:pt idx="32321">
                  <c:v>467.25139999999999</c:v>
                </c:pt>
                <c:pt idx="32322">
                  <c:v>467.25889999999998</c:v>
                </c:pt>
                <c:pt idx="32323">
                  <c:v>467.26400000000001</c:v>
                </c:pt>
                <c:pt idx="32324">
                  <c:v>467.27109999999999</c:v>
                </c:pt>
                <c:pt idx="32325">
                  <c:v>467.27760000000001</c:v>
                </c:pt>
                <c:pt idx="32326">
                  <c:v>467.28440000000001</c:v>
                </c:pt>
                <c:pt idx="32327">
                  <c:v>467.29020000000003</c:v>
                </c:pt>
                <c:pt idx="32328">
                  <c:v>467.298</c:v>
                </c:pt>
                <c:pt idx="32329">
                  <c:v>467.30360000000002</c:v>
                </c:pt>
                <c:pt idx="32330">
                  <c:v>467.3098</c:v>
                </c:pt>
                <c:pt idx="32331">
                  <c:v>467.31599999999997</c:v>
                </c:pt>
                <c:pt idx="32332">
                  <c:v>467.32409999999999</c:v>
                </c:pt>
                <c:pt idx="32333">
                  <c:v>467.32990000000001</c:v>
                </c:pt>
                <c:pt idx="32334">
                  <c:v>467.33479999999997</c:v>
                </c:pt>
                <c:pt idx="32335">
                  <c:v>467.34199999999998</c:v>
                </c:pt>
                <c:pt idx="32336">
                  <c:v>467.34859999999998</c:v>
                </c:pt>
                <c:pt idx="32337">
                  <c:v>467.3546</c:v>
                </c:pt>
                <c:pt idx="32338">
                  <c:v>467.36090000000002</c:v>
                </c:pt>
                <c:pt idx="32339">
                  <c:v>467.36610000000002</c:v>
                </c:pt>
                <c:pt idx="32340">
                  <c:v>467.37240000000003</c:v>
                </c:pt>
                <c:pt idx="32341">
                  <c:v>467.37970000000001</c:v>
                </c:pt>
                <c:pt idx="32342">
                  <c:v>467.38670000000002</c:v>
                </c:pt>
                <c:pt idx="32343">
                  <c:v>467.39170000000001</c:v>
                </c:pt>
                <c:pt idx="32344">
                  <c:v>467.39839999999998</c:v>
                </c:pt>
                <c:pt idx="32345">
                  <c:v>467.40309999999999</c:v>
                </c:pt>
                <c:pt idx="32346">
                  <c:v>467.41019999999997</c:v>
                </c:pt>
                <c:pt idx="32347">
                  <c:v>467.41719999999998</c:v>
                </c:pt>
                <c:pt idx="32348">
                  <c:v>467.42410000000001</c:v>
                </c:pt>
                <c:pt idx="32349">
                  <c:v>467.42930000000001</c:v>
                </c:pt>
                <c:pt idx="32350">
                  <c:v>467.4359</c:v>
                </c:pt>
                <c:pt idx="32351">
                  <c:v>467.44220000000001</c:v>
                </c:pt>
                <c:pt idx="32352">
                  <c:v>467.44839999999999</c:v>
                </c:pt>
                <c:pt idx="32353">
                  <c:v>467.45519999999999</c:v>
                </c:pt>
                <c:pt idx="32354">
                  <c:v>467.46140000000003</c:v>
                </c:pt>
                <c:pt idx="32355">
                  <c:v>467.4676</c:v>
                </c:pt>
                <c:pt idx="32356">
                  <c:v>467.47280000000001</c:v>
                </c:pt>
                <c:pt idx="32357">
                  <c:v>467.48050000000001</c:v>
                </c:pt>
                <c:pt idx="32358">
                  <c:v>467.48669999999998</c:v>
                </c:pt>
                <c:pt idx="32359">
                  <c:v>467.49360000000001</c:v>
                </c:pt>
                <c:pt idx="32360">
                  <c:v>467.49900000000002</c:v>
                </c:pt>
                <c:pt idx="32361">
                  <c:v>467.50560000000002</c:v>
                </c:pt>
                <c:pt idx="32362">
                  <c:v>467.51389999999998</c:v>
                </c:pt>
                <c:pt idx="32363">
                  <c:v>467.51979999999998</c:v>
                </c:pt>
                <c:pt idx="32364">
                  <c:v>467.52519999999998</c:v>
                </c:pt>
                <c:pt idx="32365">
                  <c:v>467.53320000000002</c:v>
                </c:pt>
                <c:pt idx="32366">
                  <c:v>467.53980000000001</c:v>
                </c:pt>
                <c:pt idx="32367">
                  <c:v>467.5446</c:v>
                </c:pt>
                <c:pt idx="32368">
                  <c:v>467.55200000000002</c:v>
                </c:pt>
                <c:pt idx="32369">
                  <c:v>467.56079999999997</c:v>
                </c:pt>
                <c:pt idx="32370">
                  <c:v>467.56580000000002</c:v>
                </c:pt>
                <c:pt idx="32371">
                  <c:v>467.57249999999999</c:v>
                </c:pt>
                <c:pt idx="32372">
                  <c:v>467.57940000000002</c:v>
                </c:pt>
                <c:pt idx="32373">
                  <c:v>467.5874</c:v>
                </c:pt>
                <c:pt idx="32374">
                  <c:v>467.59530000000001</c:v>
                </c:pt>
                <c:pt idx="32375">
                  <c:v>467.60149999999999</c:v>
                </c:pt>
                <c:pt idx="32376">
                  <c:v>467.608</c:v>
                </c:pt>
                <c:pt idx="32377">
                  <c:v>467.61529999999999</c:v>
                </c:pt>
                <c:pt idx="32378">
                  <c:v>467.62209999999999</c:v>
                </c:pt>
                <c:pt idx="32379">
                  <c:v>467.63</c:v>
                </c:pt>
                <c:pt idx="32380">
                  <c:v>467.63589999999999</c:v>
                </c:pt>
                <c:pt idx="32381">
                  <c:v>467.64210000000003</c:v>
                </c:pt>
                <c:pt idx="32382">
                  <c:v>467.64870000000002</c:v>
                </c:pt>
                <c:pt idx="32383">
                  <c:v>467.6549</c:v>
                </c:pt>
                <c:pt idx="32384">
                  <c:v>467.66079999999999</c:v>
                </c:pt>
                <c:pt idx="32385">
                  <c:v>467.66820000000001</c:v>
                </c:pt>
                <c:pt idx="32386">
                  <c:v>467.67439999999999</c:v>
                </c:pt>
                <c:pt idx="32387">
                  <c:v>467.68239999999997</c:v>
                </c:pt>
                <c:pt idx="32388">
                  <c:v>467.68880000000001</c:v>
                </c:pt>
                <c:pt idx="32389">
                  <c:v>467.69400000000002</c:v>
                </c:pt>
                <c:pt idx="32390">
                  <c:v>467.70100000000002</c:v>
                </c:pt>
                <c:pt idx="32391">
                  <c:v>467.70819999999998</c:v>
                </c:pt>
                <c:pt idx="32392">
                  <c:v>467.71559999999999</c:v>
                </c:pt>
                <c:pt idx="32393">
                  <c:v>467.72280000000001</c:v>
                </c:pt>
                <c:pt idx="32394">
                  <c:v>467.73020000000002</c:v>
                </c:pt>
                <c:pt idx="32395">
                  <c:v>467.73469999999998</c:v>
                </c:pt>
                <c:pt idx="32396">
                  <c:v>467.7414</c:v>
                </c:pt>
                <c:pt idx="32397">
                  <c:v>467.74919999999997</c:v>
                </c:pt>
                <c:pt idx="32398">
                  <c:v>467.75580000000002</c:v>
                </c:pt>
                <c:pt idx="32399">
                  <c:v>467.76190000000003</c:v>
                </c:pt>
                <c:pt idx="32400">
                  <c:v>467.76960000000003</c:v>
                </c:pt>
                <c:pt idx="32401">
                  <c:v>467.77519999999998</c:v>
                </c:pt>
                <c:pt idx="32402">
                  <c:v>467.7826</c:v>
                </c:pt>
                <c:pt idx="32403">
                  <c:v>467.78829999999999</c:v>
                </c:pt>
                <c:pt idx="32404">
                  <c:v>467.79599999999999</c:v>
                </c:pt>
                <c:pt idx="32405">
                  <c:v>467.80380000000002</c:v>
                </c:pt>
                <c:pt idx="32406">
                  <c:v>467.81020000000001</c:v>
                </c:pt>
                <c:pt idx="32407">
                  <c:v>467.81720000000001</c:v>
                </c:pt>
                <c:pt idx="32408">
                  <c:v>467.82319999999999</c:v>
                </c:pt>
                <c:pt idx="32409">
                  <c:v>467.82979999999998</c:v>
                </c:pt>
                <c:pt idx="32410">
                  <c:v>467.8356</c:v>
                </c:pt>
                <c:pt idx="32411">
                  <c:v>467.84399999999999</c:v>
                </c:pt>
                <c:pt idx="32412">
                  <c:v>467.85039999999998</c:v>
                </c:pt>
                <c:pt idx="32413">
                  <c:v>467.85980000000001</c:v>
                </c:pt>
                <c:pt idx="32414">
                  <c:v>467.86810000000003</c:v>
                </c:pt>
                <c:pt idx="32415">
                  <c:v>467.87569999999999</c:v>
                </c:pt>
                <c:pt idx="32416">
                  <c:v>467.88130000000001</c:v>
                </c:pt>
                <c:pt idx="32417">
                  <c:v>467.88920000000002</c:v>
                </c:pt>
                <c:pt idx="32418">
                  <c:v>467.8956</c:v>
                </c:pt>
                <c:pt idx="32419">
                  <c:v>467.9033</c:v>
                </c:pt>
                <c:pt idx="32420">
                  <c:v>467.90890000000002</c:v>
                </c:pt>
                <c:pt idx="32421">
                  <c:v>467.91759999999999</c:v>
                </c:pt>
                <c:pt idx="32422">
                  <c:v>467.92320000000001</c:v>
                </c:pt>
                <c:pt idx="32423">
                  <c:v>467.92849999999999</c:v>
                </c:pt>
                <c:pt idx="32424">
                  <c:v>467.93650000000002</c:v>
                </c:pt>
                <c:pt idx="32425">
                  <c:v>467.9418</c:v>
                </c:pt>
                <c:pt idx="32426">
                  <c:v>467.94729999999998</c:v>
                </c:pt>
                <c:pt idx="32427">
                  <c:v>467.9563</c:v>
                </c:pt>
                <c:pt idx="32428">
                  <c:v>467.96420000000001</c:v>
                </c:pt>
                <c:pt idx="32429">
                  <c:v>467.9701</c:v>
                </c:pt>
                <c:pt idx="32430">
                  <c:v>467.97739999999999</c:v>
                </c:pt>
                <c:pt idx="32431">
                  <c:v>467.98610000000002</c:v>
                </c:pt>
                <c:pt idx="32432">
                  <c:v>467.99340000000001</c:v>
                </c:pt>
                <c:pt idx="32433">
                  <c:v>467.99860000000001</c:v>
                </c:pt>
                <c:pt idx="32434">
                  <c:v>468.00639999999999</c:v>
                </c:pt>
                <c:pt idx="32435">
                  <c:v>468.01369999999997</c:v>
                </c:pt>
                <c:pt idx="32436">
                  <c:v>468.02080000000001</c:v>
                </c:pt>
                <c:pt idx="32437">
                  <c:v>468.02760000000001</c:v>
                </c:pt>
                <c:pt idx="32438">
                  <c:v>468.03440000000001</c:v>
                </c:pt>
                <c:pt idx="32439">
                  <c:v>468.04160000000002</c:v>
                </c:pt>
                <c:pt idx="32440">
                  <c:v>468.04790000000003</c:v>
                </c:pt>
                <c:pt idx="32441">
                  <c:v>468.05540000000002</c:v>
                </c:pt>
                <c:pt idx="32442">
                  <c:v>468.06169999999997</c:v>
                </c:pt>
                <c:pt idx="32443">
                  <c:v>468.06889999999999</c:v>
                </c:pt>
                <c:pt idx="32444">
                  <c:v>468.07650000000001</c:v>
                </c:pt>
                <c:pt idx="32445">
                  <c:v>468.08319999999998</c:v>
                </c:pt>
                <c:pt idx="32446">
                  <c:v>468.09059999999999</c:v>
                </c:pt>
                <c:pt idx="32447">
                  <c:v>468.09750000000003</c:v>
                </c:pt>
                <c:pt idx="32448">
                  <c:v>468.10379999999998</c:v>
                </c:pt>
                <c:pt idx="32449">
                  <c:v>468.11079999999998</c:v>
                </c:pt>
                <c:pt idx="32450">
                  <c:v>468.11660000000001</c:v>
                </c:pt>
                <c:pt idx="32451">
                  <c:v>468.12380000000002</c:v>
                </c:pt>
                <c:pt idx="32452">
                  <c:v>468.1302</c:v>
                </c:pt>
                <c:pt idx="32453">
                  <c:v>468.13720000000001</c:v>
                </c:pt>
                <c:pt idx="32454">
                  <c:v>468.14440000000002</c:v>
                </c:pt>
                <c:pt idx="32455">
                  <c:v>468.1506</c:v>
                </c:pt>
                <c:pt idx="32456">
                  <c:v>468.1583</c:v>
                </c:pt>
                <c:pt idx="32457">
                  <c:v>468.16539999999998</c:v>
                </c:pt>
                <c:pt idx="32458">
                  <c:v>468.17259999999999</c:v>
                </c:pt>
                <c:pt idx="32459">
                  <c:v>468.17959999999999</c:v>
                </c:pt>
                <c:pt idx="32460">
                  <c:v>468.18560000000002</c:v>
                </c:pt>
                <c:pt idx="32461">
                  <c:v>468.19369999999998</c:v>
                </c:pt>
                <c:pt idx="32462">
                  <c:v>468.2004</c:v>
                </c:pt>
                <c:pt idx="32463">
                  <c:v>468.20859999999999</c:v>
                </c:pt>
                <c:pt idx="32464">
                  <c:v>468.21690000000001</c:v>
                </c:pt>
                <c:pt idx="32465">
                  <c:v>468.22269999999997</c:v>
                </c:pt>
                <c:pt idx="32466">
                  <c:v>468.23059999999998</c:v>
                </c:pt>
                <c:pt idx="32467">
                  <c:v>468.2371</c:v>
                </c:pt>
                <c:pt idx="32468">
                  <c:v>468.24439999999998</c:v>
                </c:pt>
                <c:pt idx="32469">
                  <c:v>468.25259999999997</c:v>
                </c:pt>
                <c:pt idx="32470">
                  <c:v>468.26130000000001</c:v>
                </c:pt>
                <c:pt idx="32471">
                  <c:v>468.26920000000001</c:v>
                </c:pt>
                <c:pt idx="32472">
                  <c:v>468.27730000000003</c:v>
                </c:pt>
                <c:pt idx="32473">
                  <c:v>468.28500000000003</c:v>
                </c:pt>
                <c:pt idx="32474">
                  <c:v>468.29109999999997</c:v>
                </c:pt>
                <c:pt idx="32475">
                  <c:v>468.29689999999999</c:v>
                </c:pt>
                <c:pt idx="32476">
                  <c:v>468.3064</c:v>
                </c:pt>
                <c:pt idx="32477">
                  <c:v>468.31299999999999</c:v>
                </c:pt>
                <c:pt idx="32478">
                  <c:v>468.3193</c:v>
                </c:pt>
                <c:pt idx="32479">
                  <c:v>468.3272</c:v>
                </c:pt>
                <c:pt idx="32480">
                  <c:v>468.334</c:v>
                </c:pt>
                <c:pt idx="32481">
                  <c:v>468.34190000000001</c:v>
                </c:pt>
                <c:pt idx="32482">
                  <c:v>468.34980000000002</c:v>
                </c:pt>
                <c:pt idx="32483">
                  <c:v>468.35669999999999</c:v>
                </c:pt>
                <c:pt idx="32484">
                  <c:v>468.36439999999999</c:v>
                </c:pt>
                <c:pt idx="32485">
                  <c:v>468.3716</c:v>
                </c:pt>
                <c:pt idx="32486">
                  <c:v>468.38060000000002</c:v>
                </c:pt>
                <c:pt idx="32487">
                  <c:v>468.38679999999999</c:v>
                </c:pt>
                <c:pt idx="32488">
                  <c:v>468.39460000000003</c:v>
                </c:pt>
                <c:pt idx="32489">
                  <c:v>468.40109999999999</c:v>
                </c:pt>
                <c:pt idx="32490">
                  <c:v>468.40859999999998</c:v>
                </c:pt>
                <c:pt idx="32491">
                  <c:v>468.41789999999997</c:v>
                </c:pt>
                <c:pt idx="32492">
                  <c:v>468.4246</c:v>
                </c:pt>
                <c:pt idx="32493">
                  <c:v>468.43060000000003</c:v>
                </c:pt>
                <c:pt idx="32494">
                  <c:v>468.43720000000002</c:v>
                </c:pt>
                <c:pt idx="32495">
                  <c:v>468.44499999999999</c:v>
                </c:pt>
                <c:pt idx="32496">
                  <c:v>468.45159999999998</c:v>
                </c:pt>
                <c:pt idx="32497">
                  <c:v>468.45979999999997</c:v>
                </c:pt>
                <c:pt idx="32498">
                  <c:v>468.46839999999997</c:v>
                </c:pt>
                <c:pt idx="32499">
                  <c:v>468.47579999999999</c:v>
                </c:pt>
                <c:pt idx="32500">
                  <c:v>468.48439999999999</c:v>
                </c:pt>
                <c:pt idx="32501">
                  <c:v>468.49130000000002</c:v>
                </c:pt>
                <c:pt idx="32502">
                  <c:v>468.49880000000002</c:v>
                </c:pt>
                <c:pt idx="32503">
                  <c:v>468.50760000000002</c:v>
                </c:pt>
                <c:pt idx="32504">
                  <c:v>468.51400000000001</c:v>
                </c:pt>
                <c:pt idx="32505">
                  <c:v>468.5222</c:v>
                </c:pt>
                <c:pt idx="32506">
                  <c:v>468.53039999999999</c:v>
                </c:pt>
                <c:pt idx="32507">
                  <c:v>468.53699999999998</c:v>
                </c:pt>
                <c:pt idx="32508">
                  <c:v>468.54559999999998</c:v>
                </c:pt>
                <c:pt idx="32509">
                  <c:v>468.55279999999999</c:v>
                </c:pt>
                <c:pt idx="32510">
                  <c:v>468.56009999999998</c:v>
                </c:pt>
                <c:pt idx="32511">
                  <c:v>468.56810000000002</c:v>
                </c:pt>
                <c:pt idx="32512">
                  <c:v>468.57499999999999</c:v>
                </c:pt>
                <c:pt idx="32513">
                  <c:v>468.58300000000003</c:v>
                </c:pt>
                <c:pt idx="32514">
                  <c:v>468.59039999999999</c:v>
                </c:pt>
                <c:pt idx="32515">
                  <c:v>468.59879999999998</c:v>
                </c:pt>
                <c:pt idx="32516">
                  <c:v>468.60599999999999</c:v>
                </c:pt>
                <c:pt idx="32517">
                  <c:v>468.61309999999997</c:v>
                </c:pt>
                <c:pt idx="32518">
                  <c:v>468.62110000000001</c:v>
                </c:pt>
                <c:pt idx="32519">
                  <c:v>468.62889999999999</c:v>
                </c:pt>
                <c:pt idx="32520">
                  <c:v>468.63630000000001</c:v>
                </c:pt>
                <c:pt idx="32521">
                  <c:v>468.64479999999998</c:v>
                </c:pt>
                <c:pt idx="32522">
                  <c:v>468.65030000000002</c:v>
                </c:pt>
                <c:pt idx="32523">
                  <c:v>468.65820000000002</c:v>
                </c:pt>
                <c:pt idx="32524">
                  <c:v>468.66640000000001</c:v>
                </c:pt>
                <c:pt idx="32525">
                  <c:v>468.67340000000002</c:v>
                </c:pt>
                <c:pt idx="32526">
                  <c:v>468.68279999999999</c:v>
                </c:pt>
                <c:pt idx="32527">
                  <c:v>468.69099999999997</c:v>
                </c:pt>
                <c:pt idx="32528">
                  <c:v>468.69850000000002</c:v>
                </c:pt>
                <c:pt idx="32529">
                  <c:v>468.70530000000002</c:v>
                </c:pt>
                <c:pt idx="32530">
                  <c:v>468.71390000000002</c:v>
                </c:pt>
                <c:pt idx="32531">
                  <c:v>468.72219999999999</c:v>
                </c:pt>
                <c:pt idx="32532">
                  <c:v>468.73149999999998</c:v>
                </c:pt>
                <c:pt idx="32533">
                  <c:v>468.73809999999997</c:v>
                </c:pt>
                <c:pt idx="32534">
                  <c:v>468.74540000000002</c:v>
                </c:pt>
                <c:pt idx="32535">
                  <c:v>468.7534</c:v>
                </c:pt>
                <c:pt idx="32536">
                  <c:v>468.76130000000001</c:v>
                </c:pt>
                <c:pt idx="32537">
                  <c:v>468.76979999999998</c:v>
                </c:pt>
                <c:pt idx="32538">
                  <c:v>468.77659999999997</c:v>
                </c:pt>
                <c:pt idx="32539">
                  <c:v>468.78429999999997</c:v>
                </c:pt>
                <c:pt idx="32540">
                  <c:v>468.7928</c:v>
                </c:pt>
                <c:pt idx="32541">
                  <c:v>468.80020000000002</c:v>
                </c:pt>
                <c:pt idx="32542">
                  <c:v>468.80790000000002</c:v>
                </c:pt>
                <c:pt idx="32543">
                  <c:v>468.81619999999998</c:v>
                </c:pt>
                <c:pt idx="32544">
                  <c:v>468.82459999999998</c:v>
                </c:pt>
                <c:pt idx="32545">
                  <c:v>468.83199999999999</c:v>
                </c:pt>
                <c:pt idx="32546">
                  <c:v>468.8415</c:v>
                </c:pt>
                <c:pt idx="32547">
                  <c:v>468.84870000000001</c:v>
                </c:pt>
                <c:pt idx="32548">
                  <c:v>468.85500000000002</c:v>
                </c:pt>
                <c:pt idx="32549">
                  <c:v>468.86399999999998</c:v>
                </c:pt>
                <c:pt idx="32550">
                  <c:v>468.87099999999998</c:v>
                </c:pt>
                <c:pt idx="32551">
                  <c:v>468.87889999999999</c:v>
                </c:pt>
                <c:pt idx="32552">
                  <c:v>468.88799999999998</c:v>
                </c:pt>
                <c:pt idx="32553">
                  <c:v>468.89460000000003</c:v>
                </c:pt>
                <c:pt idx="32554">
                  <c:v>468.90280000000001</c:v>
                </c:pt>
                <c:pt idx="32555">
                  <c:v>468.91</c:v>
                </c:pt>
                <c:pt idx="32556">
                  <c:v>468.9169</c:v>
                </c:pt>
                <c:pt idx="32557">
                  <c:v>468.92500000000001</c:v>
                </c:pt>
                <c:pt idx="32558">
                  <c:v>468.93259999999998</c:v>
                </c:pt>
                <c:pt idx="32559">
                  <c:v>468.93920000000003</c:v>
                </c:pt>
                <c:pt idx="32560">
                  <c:v>468.94779999999997</c:v>
                </c:pt>
                <c:pt idx="32561">
                  <c:v>468.9547</c:v>
                </c:pt>
                <c:pt idx="32562">
                  <c:v>468.96280000000002</c:v>
                </c:pt>
                <c:pt idx="32563">
                  <c:v>468.97129999999999</c:v>
                </c:pt>
                <c:pt idx="32564">
                  <c:v>468.9794</c:v>
                </c:pt>
                <c:pt idx="32565">
                  <c:v>468.9873</c:v>
                </c:pt>
                <c:pt idx="32566">
                  <c:v>468.9975</c:v>
                </c:pt>
                <c:pt idx="32567">
                  <c:v>469.00479999999999</c:v>
                </c:pt>
                <c:pt idx="32568">
                  <c:v>469.01170000000002</c:v>
                </c:pt>
                <c:pt idx="32569">
                  <c:v>469.0197</c:v>
                </c:pt>
                <c:pt idx="32570">
                  <c:v>469.02800000000002</c:v>
                </c:pt>
                <c:pt idx="32571">
                  <c:v>469.03469999999999</c:v>
                </c:pt>
                <c:pt idx="32572">
                  <c:v>469.04320000000001</c:v>
                </c:pt>
                <c:pt idx="32573">
                  <c:v>469.05099999999999</c:v>
                </c:pt>
                <c:pt idx="32574">
                  <c:v>469.06040000000002</c:v>
                </c:pt>
                <c:pt idx="32575">
                  <c:v>469.06639999999999</c:v>
                </c:pt>
                <c:pt idx="32576">
                  <c:v>469.0761</c:v>
                </c:pt>
                <c:pt idx="32577">
                  <c:v>469.08440000000002</c:v>
                </c:pt>
                <c:pt idx="32578">
                  <c:v>469.0915</c:v>
                </c:pt>
                <c:pt idx="32579">
                  <c:v>469.09980000000002</c:v>
                </c:pt>
                <c:pt idx="32580">
                  <c:v>469.10840000000002</c:v>
                </c:pt>
                <c:pt idx="32581">
                  <c:v>469.11739999999998</c:v>
                </c:pt>
                <c:pt idx="32582">
                  <c:v>469.12439999999998</c:v>
                </c:pt>
                <c:pt idx="32583">
                  <c:v>469.13260000000002</c:v>
                </c:pt>
                <c:pt idx="32584">
                  <c:v>469.13940000000002</c:v>
                </c:pt>
                <c:pt idx="32585">
                  <c:v>469.1456</c:v>
                </c:pt>
                <c:pt idx="32586">
                  <c:v>469.1558</c:v>
                </c:pt>
                <c:pt idx="32587">
                  <c:v>469.16370000000001</c:v>
                </c:pt>
                <c:pt idx="32588">
                  <c:v>469.1721</c:v>
                </c:pt>
                <c:pt idx="32589">
                  <c:v>469.17989999999998</c:v>
                </c:pt>
                <c:pt idx="32590">
                  <c:v>469.18689999999998</c:v>
                </c:pt>
                <c:pt idx="32591">
                  <c:v>469.19529999999997</c:v>
                </c:pt>
                <c:pt idx="32592">
                  <c:v>469.20499999999998</c:v>
                </c:pt>
                <c:pt idx="32593">
                  <c:v>469.21260000000001</c:v>
                </c:pt>
                <c:pt idx="32594">
                  <c:v>469.22219999999999</c:v>
                </c:pt>
                <c:pt idx="32595">
                  <c:v>469.2303</c:v>
                </c:pt>
                <c:pt idx="32596">
                  <c:v>469.23759999999999</c:v>
                </c:pt>
                <c:pt idx="32597">
                  <c:v>469.24689999999998</c:v>
                </c:pt>
                <c:pt idx="32598">
                  <c:v>469.255</c:v>
                </c:pt>
                <c:pt idx="32599">
                  <c:v>469.26310000000001</c:v>
                </c:pt>
                <c:pt idx="32600">
                  <c:v>469.27210000000002</c:v>
                </c:pt>
                <c:pt idx="32601">
                  <c:v>469.27839999999998</c:v>
                </c:pt>
                <c:pt idx="32602">
                  <c:v>469.28660000000002</c:v>
                </c:pt>
                <c:pt idx="32603">
                  <c:v>469.29599999999999</c:v>
                </c:pt>
                <c:pt idx="32604">
                  <c:v>469.30459999999999</c:v>
                </c:pt>
                <c:pt idx="32605">
                  <c:v>469.31279999999998</c:v>
                </c:pt>
                <c:pt idx="32606">
                  <c:v>469.32159999999999</c:v>
                </c:pt>
                <c:pt idx="32607">
                  <c:v>469.32819999999998</c:v>
                </c:pt>
                <c:pt idx="32608">
                  <c:v>469.33580000000001</c:v>
                </c:pt>
                <c:pt idx="32609">
                  <c:v>469.34550000000002</c:v>
                </c:pt>
                <c:pt idx="32610">
                  <c:v>469.35320000000002</c:v>
                </c:pt>
                <c:pt idx="32611">
                  <c:v>469.3623</c:v>
                </c:pt>
                <c:pt idx="32612">
                  <c:v>469.36959999999999</c:v>
                </c:pt>
                <c:pt idx="32613">
                  <c:v>469.37939999999998</c:v>
                </c:pt>
                <c:pt idx="32614">
                  <c:v>469.38679999999999</c:v>
                </c:pt>
                <c:pt idx="32615">
                  <c:v>469.39519999999999</c:v>
                </c:pt>
                <c:pt idx="32616">
                  <c:v>469.40429999999998</c:v>
                </c:pt>
                <c:pt idx="32617">
                  <c:v>469.41239999999999</c:v>
                </c:pt>
                <c:pt idx="32618">
                  <c:v>469.42079999999999</c:v>
                </c:pt>
                <c:pt idx="32619">
                  <c:v>469.42860000000002</c:v>
                </c:pt>
                <c:pt idx="32620">
                  <c:v>469.43779999999998</c:v>
                </c:pt>
                <c:pt idx="32621">
                  <c:v>469.44510000000002</c:v>
                </c:pt>
                <c:pt idx="32622">
                  <c:v>469.4556</c:v>
                </c:pt>
                <c:pt idx="32623">
                  <c:v>469.4622</c:v>
                </c:pt>
                <c:pt idx="32624">
                  <c:v>469.47219999999999</c:v>
                </c:pt>
                <c:pt idx="32625">
                  <c:v>469.48050000000001</c:v>
                </c:pt>
                <c:pt idx="32626">
                  <c:v>469.48860000000002</c:v>
                </c:pt>
                <c:pt idx="32627">
                  <c:v>469.49759999999998</c:v>
                </c:pt>
                <c:pt idx="32628">
                  <c:v>469.50599999999997</c:v>
                </c:pt>
                <c:pt idx="32629">
                  <c:v>469.51499999999999</c:v>
                </c:pt>
                <c:pt idx="32630">
                  <c:v>469.524</c:v>
                </c:pt>
                <c:pt idx="32631">
                  <c:v>469.53280000000001</c:v>
                </c:pt>
                <c:pt idx="32632">
                  <c:v>469.53980000000001</c:v>
                </c:pt>
                <c:pt idx="32633">
                  <c:v>469.55</c:v>
                </c:pt>
                <c:pt idx="32634">
                  <c:v>469.55700000000002</c:v>
                </c:pt>
                <c:pt idx="32635">
                  <c:v>469.56580000000002</c:v>
                </c:pt>
                <c:pt idx="32636">
                  <c:v>469.5754</c:v>
                </c:pt>
                <c:pt idx="32637">
                  <c:v>469.58330000000001</c:v>
                </c:pt>
                <c:pt idx="32638">
                  <c:v>469.59219999999999</c:v>
                </c:pt>
                <c:pt idx="32639">
                  <c:v>469.601</c:v>
                </c:pt>
                <c:pt idx="32640">
                  <c:v>469.60759999999999</c:v>
                </c:pt>
                <c:pt idx="32641">
                  <c:v>469.61759999999998</c:v>
                </c:pt>
                <c:pt idx="32642">
                  <c:v>469.6266</c:v>
                </c:pt>
                <c:pt idx="32643">
                  <c:v>469.6361</c:v>
                </c:pt>
                <c:pt idx="32644">
                  <c:v>469.64400000000001</c:v>
                </c:pt>
                <c:pt idx="32645">
                  <c:v>469.6542</c:v>
                </c:pt>
                <c:pt idx="32646">
                  <c:v>469.6628</c:v>
                </c:pt>
                <c:pt idx="32647">
                  <c:v>469.67219999999998</c:v>
                </c:pt>
                <c:pt idx="32648">
                  <c:v>469.68099999999998</c:v>
                </c:pt>
                <c:pt idx="32649">
                  <c:v>469.68939999999998</c:v>
                </c:pt>
                <c:pt idx="32650">
                  <c:v>469.69760000000002</c:v>
                </c:pt>
                <c:pt idx="32651">
                  <c:v>469.7072</c:v>
                </c:pt>
                <c:pt idx="32652">
                  <c:v>469.71559999999999</c:v>
                </c:pt>
                <c:pt idx="32653">
                  <c:v>469.72219999999999</c:v>
                </c:pt>
                <c:pt idx="32654">
                  <c:v>469.73239999999998</c:v>
                </c:pt>
                <c:pt idx="32655">
                  <c:v>469.74029999999999</c:v>
                </c:pt>
                <c:pt idx="32656">
                  <c:v>469.7484</c:v>
                </c:pt>
                <c:pt idx="32657">
                  <c:v>469.75740000000002</c:v>
                </c:pt>
                <c:pt idx="32658">
                  <c:v>469.76659999999998</c:v>
                </c:pt>
                <c:pt idx="32659">
                  <c:v>469.77600000000001</c:v>
                </c:pt>
                <c:pt idx="32660">
                  <c:v>469.78390000000002</c:v>
                </c:pt>
                <c:pt idx="32661">
                  <c:v>469.79520000000002</c:v>
                </c:pt>
                <c:pt idx="32662">
                  <c:v>469.803</c:v>
                </c:pt>
                <c:pt idx="32663">
                  <c:v>469.8134</c:v>
                </c:pt>
                <c:pt idx="32664">
                  <c:v>469.82240000000002</c:v>
                </c:pt>
                <c:pt idx="32665">
                  <c:v>469.83170000000001</c:v>
                </c:pt>
                <c:pt idx="32666">
                  <c:v>469.84179999999998</c:v>
                </c:pt>
                <c:pt idx="32667">
                  <c:v>469.84960000000001</c:v>
                </c:pt>
                <c:pt idx="32668">
                  <c:v>469.85899999999998</c:v>
                </c:pt>
                <c:pt idx="32669">
                  <c:v>469.86840000000001</c:v>
                </c:pt>
                <c:pt idx="32670">
                  <c:v>469.87759999999997</c:v>
                </c:pt>
                <c:pt idx="32671">
                  <c:v>469.88639999999998</c:v>
                </c:pt>
                <c:pt idx="32672">
                  <c:v>469.89460000000003</c:v>
                </c:pt>
                <c:pt idx="32673">
                  <c:v>469.90309999999999</c:v>
                </c:pt>
                <c:pt idx="32674">
                  <c:v>469.9128</c:v>
                </c:pt>
                <c:pt idx="32675">
                  <c:v>469.92169999999999</c:v>
                </c:pt>
                <c:pt idx="32676">
                  <c:v>469.93169999999998</c:v>
                </c:pt>
                <c:pt idx="32677">
                  <c:v>469.94040000000001</c:v>
                </c:pt>
                <c:pt idx="32678">
                  <c:v>469.94880000000001</c:v>
                </c:pt>
                <c:pt idx="32679">
                  <c:v>469.9579</c:v>
                </c:pt>
                <c:pt idx="32680">
                  <c:v>469.96660000000003</c:v>
                </c:pt>
                <c:pt idx="32681">
                  <c:v>469.97620000000001</c:v>
                </c:pt>
                <c:pt idx="32682">
                  <c:v>469.98719999999997</c:v>
                </c:pt>
                <c:pt idx="32683">
                  <c:v>469.99740000000003</c:v>
                </c:pt>
                <c:pt idx="32684">
                  <c:v>470.00569999999999</c:v>
                </c:pt>
                <c:pt idx="32685">
                  <c:v>470.01330000000002</c:v>
                </c:pt>
                <c:pt idx="32686">
                  <c:v>470.02339999999998</c:v>
                </c:pt>
                <c:pt idx="32687">
                  <c:v>470.03300000000002</c:v>
                </c:pt>
                <c:pt idx="32688">
                  <c:v>470.04079999999999</c:v>
                </c:pt>
                <c:pt idx="32689">
                  <c:v>470.05020000000002</c:v>
                </c:pt>
                <c:pt idx="32690">
                  <c:v>470.0598</c:v>
                </c:pt>
                <c:pt idx="32691">
                  <c:v>470.0711</c:v>
                </c:pt>
                <c:pt idx="32692">
                  <c:v>470.08010000000002</c:v>
                </c:pt>
                <c:pt idx="32693">
                  <c:v>470.0881</c:v>
                </c:pt>
                <c:pt idx="32694">
                  <c:v>470.0967</c:v>
                </c:pt>
                <c:pt idx="32695">
                  <c:v>470.10660000000001</c:v>
                </c:pt>
                <c:pt idx="32696">
                  <c:v>470.11599999999999</c:v>
                </c:pt>
                <c:pt idx="32697">
                  <c:v>470.12610000000001</c:v>
                </c:pt>
                <c:pt idx="32698">
                  <c:v>470.13549999999998</c:v>
                </c:pt>
                <c:pt idx="32699">
                  <c:v>470.14370000000002</c:v>
                </c:pt>
                <c:pt idx="32700">
                  <c:v>470.15379999999999</c:v>
                </c:pt>
                <c:pt idx="32701">
                  <c:v>470.1626</c:v>
                </c:pt>
                <c:pt idx="32702">
                  <c:v>470.17340000000002</c:v>
                </c:pt>
                <c:pt idx="32703">
                  <c:v>470.1814</c:v>
                </c:pt>
                <c:pt idx="32704">
                  <c:v>470.1918</c:v>
                </c:pt>
                <c:pt idx="32705">
                  <c:v>470.20179999999999</c:v>
                </c:pt>
                <c:pt idx="32706">
                  <c:v>470.2115</c:v>
                </c:pt>
                <c:pt idx="32707">
                  <c:v>470.21969999999999</c:v>
                </c:pt>
                <c:pt idx="32708">
                  <c:v>470.23059999999998</c:v>
                </c:pt>
                <c:pt idx="32709">
                  <c:v>470.23930000000001</c:v>
                </c:pt>
                <c:pt idx="32710">
                  <c:v>470.2482</c:v>
                </c:pt>
                <c:pt idx="32711">
                  <c:v>470.25819999999999</c:v>
                </c:pt>
                <c:pt idx="32712">
                  <c:v>470.26839999999999</c:v>
                </c:pt>
                <c:pt idx="32713">
                  <c:v>470.27679999999998</c:v>
                </c:pt>
                <c:pt idx="32714">
                  <c:v>470.28739999999999</c:v>
                </c:pt>
                <c:pt idx="32715">
                  <c:v>470.29719999999998</c:v>
                </c:pt>
                <c:pt idx="32716">
                  <c:v>470.30720000000002</c:v>
                </c:pt>
                <c:pt idx="32717">
                  <c:v>470.31810000000002</c:v>
                </c:pt>
                <c:pt idx="32718">
                  <c:v>470.32659999999998</c:v>
                </c:pt>
                <c:pt idx="32719">
                  <c:v>470.33580000000001</c:v>
                </c:pt>
                <c:pt idx="32720">
                  <c:v>470.34609999999998</c:v>
                </c:pt>
                <c:pt idx="32721">
                  <c:v>470.35469999999998</c:v>
                </c:pt>
                <c:pt idx="32722">
                  <c:v>470.36559999999997</c:v>
                </c:pt>
                <c:pt idx="32723">
                  <c:v>470.37580000000003</c:v>
                </c:pt>
                <c:pt idx="32724">
                  <c:v>470.38279999999997</c:v>
                </c:pt>
                <c:pt idx="32725">
                  <c:v>470.39190000000002</c:v>
                </c:pt>
                <c:pt idx="32726">
                  <c:v>470.4042</c:v>
                </c:pt>
                <c:pt idx="32727">
                  <c:v>470.41219999999998</c:v>
                </c:pt>
                <c:pt idx="32728">
                  <c:v>470.42219999999998</c:v>
                </c:pt>
                <c:pt idx="32729">
                  <c:v>470.43180000000001</c:v>
                </c:pt>
                <c:pt idx="32730">
                  <c:v>470.43979999999999</c:v>
                </c:pt>
                <c:pt idx="32731">
                  <c:v>470.44880000000001</c:v>
                </c:pt>
                <c:pt idx="32732">
                  <c:v>470.46</c:v>
                </c:pt>
                <c:pt idx="32733">
                  <c:v>470.46960000000001</c:v>
                </c:pt>
                <c:pt idx="32734">
                  <c:v>470.47989999999999</c:v>
                </c:pt>
                <c:pt idx="32735">
                  <c:v>470.48970000000003</c:v>
                </c:pt>
                <c:pt idx="32736">
                  <c:v>470.49799999999999</c:v>
                </c:pt>
                <c:pt idx="32737">
                  <c:v>470.50819999999999</c:v>
                </c:pt>
                <c:pt idx="32738">
                  <c:v>470.5181</c:v>
                </c:pt>
                <c:pt idx="32739">
                  <c:v>470.52699999999999</c:v>
                </c:pt>
                <c:pt idx="32740">
                  <c:v>470.53649999999999</c:v>
                </c:pt>
                <c:pt idx="32741">
                  <c:v>470.54599999999999</c:v>
                </c:pt>
                <c:pt idx="32742">
                  <c:v>470.55610000000001</c:v>
                </c:pt>
                <c:pt idx="32743">
                  <c:v>470.5652</c:v>
                </c:pt>
                <c:pt idx="32744">
                  <c:v>470.57600000000002</c:v>
                </c:pt>
                <c:pt idx="32745">
                  <c:v>470.58620000000002</c:v>
                </c:pt>
                <c:pt idx="32746">
                  <c:v>470.596</c:v>
                </c:pt>
                <c:pt idx="32747">
                  <c:v>470.60599999999999</c:v>
                </c:pt>
                <c:pt idx="32748">
                  <c:v>470.61559999999997</c:v>
                </c:pt>
                <c:pt idx="32749">
                  <c:v>470.62599999999998</c:v>
                </c:pt>
                <c:pt idx="32750">
                  <c:v>470.63630000000001</c:v>
                </c:pt>
                <c:pt idx="32751">
                  <c:v>470.64600000000002</c:v>
                </c:pt>
                <c:pt idx="32752">
                  <c:v>470.65699999999998</c:v>
                </c:pt>
                <c:pt idx="32753">
                  <c:v>470.66739999999999</c:v>
                </c:pt>
                <c:pt idx="32754">
                  <c:v>470.67739999999998</c:v>
                </c:pt>
                <c:pt idx="32755">
                  <c:v>470.68799999999999</c:v>
                </c:pt>
                <c:pt idx="32756">
                  <c:v>470.69619999999998</c:v>
                </c:pt>
                <c:pt idx="32757">
                  <c:v>470.70659999999998</c:v>
                </c:pt>
                <c:pt idx="32758">
                  <c:v>470.71719999999999</c:v>
                </c:pt>
                <c:pt idx="32759">
                  <c:v>470.72809999999998</c:v>
                </c:pt>
                <c:pt idx="32760">
                  <c:v>470.73579999999998</c:v>
                </c:pt>
                <c:pt idx="32761">
                  <c:v>470.74779999999998</c:v>
                </c:pt>
                <c:pt idx="32762">
                  <c:v>470.75839999999999</c:v>
                </c:pt>
                <c:pt idx="32763">
                  <c:v>470.76760000000002</c:v>
                </c:pt>
                <c:pt idx="32764">
                  <c:v>470.7765</c:v>
                </c:pt>
                <c:pt idx="32765">
                  <c:v>470.78660000000002</c:v>
                </c:pt>
                <c:pt idx="32766">
                  <c:v>470.79809999999998</c:v>
                </c:pt>
                <c:pt idx="32767">
                  <c:v>470.80840000000001</c:v>
                </c:pt>
                <c:pt idx="32768">
                  <c:v>470.81830000000002</c:v>
                </c:pt>
                <c:pt idx="32769">
                  <c:v>470.82799999999997</c:v>
                </c:pt>
                <c:pt idx="32770">
                  <c:v>470.83800000000002</c:v>
                </c:pt>
                <c:pt idx="32771">
                  <c:v>470.8476</c:v>
                </c:pt>
                <c:pt idx="32772">
                  <c:v>470.8578</c:v>
                </c:pt>
                <c:pt idx="32773">
                  <c:v>470.86880000000002</c:v>
                </c:pt>
                <c:pt idx="32774">
                  <c:v>470.87729999999999</c:v>
                </c:pt>
                <c:pt idx="32775">
                  <c:v>470.88799999999998</c:v>
                </c:pt>
                <c:pt idx="32776">
                  <c:v>470.89960000000002</c:v>
                </c:pt>
                <c:pt idx="32777">
                  <c:v>470.9074</c:v>
                </c:pt>
                <c:pt idx="32778">
                  <c:v>470.91840000000002</c:v>
                </c:pt>
                <c:pt idx="32779">
                  <c:v>470.92869999999999</c:v>
                </c:pt>
                <c:pt idx="32780">
                  <c:v>470.93900000000002</c:v>
                </c:pt>
                <c:pt idx="32781">
                  <c:v>470.94839999999999</c:v>
                </c:pt>
                <c:pt idx="32782">
                  <c:v>470.95940000000002</c:v>
                </c:pt>
                <c:pt idx="32783">
                  <c:v>470.96899999999999</c:v>
                </c:pt>
                <c:pt idx="32784">
                  <c:v>470.97930000000002</c:v>
                </c:pt>
                <c:pt idx="32785">
                  <c:v>470.99059999999997</c:v>
                </c:pt>
                <c:pt idx="32786">
                  <c:v>471.00060000000002</c:v>
                </c:pt>
                <c:pt idx="32787">
                  <c:v>471.01159999999999</c:v>
                </c:pt>
                <c:pt idx="32788">
                  <c:v>471.02170000000001</c:v>
                </c:pt>
                <c:pt idx="32789">
                  <c:v>471.0326</c:v>
                </c:pt>
                <c:pt idx="32790">
                  <c:v>471.0412</c:v>
                </c:pt>
                <c:pt idx="32791">
                  <c:v>471.05279999999999</c:v>
                </c:pt>
                <c:pt idx="32792">
                  <c:v>471.06279999999998</c:v>
                </c:pt>
                <c:pt idx="32793">
                  <c:v>471.07240000000002</c:v>
                </c:pt>
                <c:pt idx="32794">
                  <c:v>471.08240000000001</c:v>
                </c:pt>
                <c:pt idx="32795">
                  <c:v>471.0926</c:v>
                </c:pt>
                <c:pt idx="32796">
                  <c:v>471.1037</c:v>
                </c:pt>
                <c:pt idx="32797">
                  <c:v>471.11309999999997</c:v>
                </c:pt>
                <c:pt idx="32798">
                  <c:v>471.125</c:v>
                </c:pt>
                <c:pt idx="32799">
                  <c:v>471.13380000000001</c:v>
                </c:pt>
                <c:pt idx="32800">
                  <c:v>471.14440000000002</c:v>
                </c:pt>
                <c:pt idx="32801">
                  <c:v>471.1558</c:v>
                </c:pt>
                <c:pt idx="32802">
                  <c:v>471.16809999999998</c:v>
                </c:pt>
                <c:pt idx="32803">
                  <c:v>471.17630000000003</c:v>
                </c:pt>
                <c:pt idx="32804">
                  <c:v>471.18610000000001</c:v>
                </c:pt>
                <c:pt idx="32805">
                  <c:v>471.19580000000002</c:v>
                </c:pt>
                <c:pt idx="32806">
                  <c:v>471.20639999999997</c:v>
                </c:pt>
                <c:pt idx="32807">
                  <c:v>471.21719999999999</c:v>
                </c:pt>
                <c:pt idx="32808">
                  <c:v>471.22899999999998</c:v>
                </c:pt>
                <c:pt idx="32809">
                  <c:v>471.23840000000001</c:v>
                </c:pt>
                <c:pt idx="32810">
                  <c:v>471.2484</c:v>
                </c:pt>
                <c:pt idx="32811">
                  <c:v>471.2604</c:v>
                </c:pt>
                <c:pt idx="32812">
                  <c:v>471.26909999999998</c:v>
                </c:pt>
                <c:pt idx="32813">
                  <c:v>471.2808</c:v>
                </c:pt>
                <c:pt idx="32814">
                  <c:v>471.29140000000001</c:v>
                </c:pt>
                <c:pt idx="32815">
                  <c:v>471.30419999999998</c:v>
                </c:pt>
                <c:pt idx="32816">
                  <c:v>471.31319999999999</c:v>
                </c:pt>
                <c:pt idx="32817">
                  <c:v>471.32369999999997</c:v>
                </c:pt>
                <c:pt idx="32818">
                  <c:v>471.33499999999998</c:v>
                </c:pt>
                <c:pt idx="32819">
                  <c:v>471.3467</c:v>
                </c:pt>
                <c:pt idx="32820">
                  <c:v>471.35719999999998</c:v>
                </c:pt>
                <c:pt idx="32821">
                  <c:v>471.36779999999999</c:v>
                </c:pt>
                <c:pt idx="32822">
                  <c:v>471.38029999999998</c:v>
                </c:pt>
                <c:pt idx="32823">
                  <c:v>471.38959999999997</c:v>
                </c:pt>
                <c:pt idx="32824">
                  <c:v>471.40159999999997</c:v>
                </c:pt>
                <c:pt idx="32825">
                  <c:v>471.4117</c:v>
                </c:pt>
                <c:pt idx="32826">
                  <c:v>471.42180000000002</c:v>
                </c:pt>
                <c:pt idx="32827">
                  <c:v>471.43299999999999</c:v>
                </c:pt>
                <c:pt idx="32828">
                  <c:v>471.44260000000003</c:v>
                </c:pt>
                <c:pt idx="32829">
                  <c:v>471.4556</c:v>
                </c:pt>
                <c:pt idx="32830">
                  <c:v>471.46440000000001</c:v>
                </c:pt>
                <c:pt idx="32831">
                  <c:v>471.47469999999998</c:v>
                </c:pt>
                <c:pt idx="32832">
                  <c:v>471.4864</c:v>
                </c:pt>
                <c:pt idx="32833">
                  <c:v>471.49720000000002</c:v>
                </c:pt>
                <c:pt idx="32834">
                  <c:v>471.50709999999998</c:v>
                </c:pt>
                <c:pt idx="32835">
                  <c:v>471.51830000000001</c:v>
                </c:pt>
                <c:pt idx="32836">
                  <c:v>471.53120000000001</c:v>
                </c:pt>
                <c:pt idx="32837">
                  <c:v>471.54219999999998</c:v>
                </c:pt>
                <c:pt idx="32838">
                  <c:v>471.55020000000002</c:v>
                </c:pt>
                <c:pt idx="32839">
                  <c:v>471.56169999999997</c:v>
                </c:pt>
                <c:pt idx="32840">
                  <c:v>471.5727</c:v>
                </c:pt>
                <c:pt idx="32841">
                  <c:v>471.58370000000002</c:v>
                </c:pt>
                <c:pt idx="32842">
                  <c:v>471.59440000000001</c:v>
                </c:pt>
                <c:pt idx="32843">
                  <c:v>471.60379999999998</c:v>
                </c:pt>
                <c:pt idx="32844">
                  <c:v>471.61619999999999</c:v>
                </c:pt>
                <c:pt idx="32845">
                  <c:v>471.62700000000001</c:v>
                </c:pt>
                <c:pt idx="32846">
                  <c:v>471.63729999999998</c:v>
                </c:pt>
                <c:pt idx="32847">
                  <c:v>471.64909999999998</c:v>
                </c:pt>
                <c:pt idx="32848">
                  <c:v>471.65929999999997</c:v>
                </c:pt>
                <c:pt idx="32849">
                  <c:v>471.67099999999999</c:v>
                </c:pt>
                <c:pt idx="32850">
                  <c:v>471.68040000000002</c:v>
                </c:pt>
                <c:pt idx="32851">
                  <c:v>471.69150000000002</c:v>
                </c:pt>
                <c:pt idx="32852">
                  <c:v>471.70269999999999</c:v>
                </c:pt>
                <c:pt idx="32853">
                  <c:v>471.71460000000002</c:v>
                </c:pt>
                <c:pt idx="32854">
                  <c:v>471.72500000000002</c:v>
                </c:pt>
                <c:pt idx="32855">
                  <c:v>471.7364</c:v>
                </c:pt>
                <c:pt idx="32856">
                  <c:v>471.74720000000002</c:v>
                </c:pt>
                <c:pt idx="32857">
                  <c:v>471.75720000000001</c:v>
                </c:pt>
                <c:pt idx="32858">
                  <c:v>471.76920000000001</c:v>
                </c:pt>
                <c:pt idx="32859">
                  <c:v>471.7817</c:v>
                </c:pt>
                <c:pt idx="32860">
                  <c:v>471.7928</c:v>
                </c:pt>
                <c:pt idx="32861">
                  <c:v>471.803</c:v>
                </c:pt>
                <c:pt idx="32862">
                  <c:v>471.81529999999998</c:v>
                </c:pt>
                <c:pt idx="32863">
                  <c:v>471.82619999999997</c:v>
                </c:pt>
                <c:pt idx="32864">
                  <c:v>471.83760000000001</c:v>
                </c:pt>
                <c:pt idx="32865">
                  <c:v>471.84969999999998</c:v>
                </c:pt>
                <c:pt idx="32866">
                  <c:v>471.86059999999998</c:v>
                </c:pt>
                <c:pt idx="32867">
                  <c:v>471.87360000000001</c:v>
                </c:pt>
                <c:pt idx="32868">
                  <c:v>471.88549999999998</c:v>
                </c:pt>
                <c:pt idx="32869">
                  <c:v>471.89640000000003</c:v>
                </c:pt>
                <c:pt idx="32870">
                  <c:v>471.90679999999998</c:v>
                </c:pt>
                <c:pt idx="32871">
                  <c:v>471.92</c:v>
                </c:pt>
                <c:pt idx="32872">
                  <c:v>471.92989999999998</c:v>
                </c:pt>
                <c:pt idx="32873">
                  <c:v>471.94299999999998</c:v>
                </c:pt>
                <c:pt idx="32874">
                  <c:v>471.95370000000003</c:v>
                </c:pt>
                <c:pt idx="32875">
                  <c:v>471.96440000000001</c:v>
                </c:pt>
                <c:pt idx="32876">
                  <c:v>471.97620000000001</c:v>
                </c:pt>
                <c:pt idx="32877">
                  <c:v>471.98649999999998</c:v>
                </c:pt>
                <c:pt idx="32878">
                  <c:v>471.99709999999999</c:v>
                </c:pt>
                <c:pt idx="32879">
                  <c:v>472.00920000000002</c:v>
                </c:pt>
                <c:pt idx="32880">
                  <c:v>472.02019999999999</c:v>
                </c:pt>
                <c:pt idx="32881">
                  <c:v>472.03100000000001</c:v>
                </c:pt>
                <c:pt idx="32882">
                  <c:v>472.0428</c:v>
                </c:pt>
                <c:pt idx="32883">
                  <c:v>472.0532</c:v>
                </c:pt>
                <c:pt idx="32884">
                  <c:v>472.06490000000002</c:v>
                </c:pt>
                <c:pt idx="32885">
                  <c:v>472.0752</c:v>
                </c:pt>
                <c:pt idx="32886">
                  <c:v>472.08699999999999</c:v>
                </c:pt>
                <c:pt idx="32887">
                  <c:v>472.09789999999998</c:v>
                </c:pt>
                <c:pt idx="32888">
                  <c:v>472.11059999999998</c:v>
                </c:pt>
                <c:pt idx="32889">
                  <c:v>472.1216</c:v>
                </c:pt>
                <c:pt idx="32890">
                  <c:v>472.13279999999997</c:v>
                </c:pt>
                <c:pt idx="32891">
                  <c:v>472.14400000000001</c:v>
                </c:pt>
                <c:pt idx="32892">
                  <c:v>472.15550000000002</c:v>
                </c:pt>
                <c:pt idx="32893">
                  <c:v>472.16660000000002</c:v>
                </c:pt>
                <c:pt idx="32894">
                  <c:v>472.17809999999997</c:v>
                </c:pt>
                <c:pt idx="32895">
                  <c:v>472.18950000000001</c:v>
                </c:pt>
                <c:pt idx="32896">
                  <c:v>472.20139999999998</c:v>
                </c:pt>
                <c:pt idx="32897">
                  <c:v>472.21179999999998</c:v>
                </c:pt>
                <c:pt idx="32898">
                  <c:v>472.22460000000001</c:v>
                </c:pt>
                <c:pt idx="32899">
                  <c:v>472.23559999999998</c:v>
                </c:pt>
                <c:pt idx="32900">
                  <c:v>472.24689999999998</c:v>
                </c:pt>
                <c:pt idx="32901">
                  <c:v>472.25900000000001</c:v>
                </c:pt>
                <c:pt idx="32902">
                  <c:v>472.27050000000003</c:v>
                </c:pt>
                <c:pt idx="32903">
                  <c:v>472.28219999999999</c:v>
                </c:pt>
                <c:pt idx="32904">
                  <c:v>472.29469999999998</c:v>
                </c:pt>
                <c:pt idx="32905">
                  <c:v>472.30540000000002</c:v>
                </c:pt>
                <c:pt idx="32906">
                  <c:v>472.31720000000001</c:v>
                </c:pt>
                <c:pt idx="32907">
                  <c:v>472.33080000000001</c:v>
                </c:pt>
                <c:pt idx="32908">
                  <c:v>472.3424</c:v>
                </c:pt>
                <c:pt idx="32909">
                  <c:v>472.35359999999997</c:v>
                </c:pt>
                <c:pt idx="32910">
                  <c:v>472.36559999999997</c:v>
                </c:pt>
                <c:pt idx="32911">
                  <c:v>472.3784</c:v>
                </c:pt>
                <c:pt idx="32912">
                  <c:v>472.39179999999999</c:v>
                </c:pt>
                <c:pt idx="32913">
                  <c:v>472.40159999999997</c:v>
                </c:pt>
                <c:pt idx="32914">
                  <c:v>472.4128</c:v>
                </c:pt>
                <c:pt idx="32915">
                  <c:v>472.42599999999999</c:v>
                </c:pt>
                <c:pt idx="32916">
                  <c:v>472.43830000000003</c:v>
                </c:pt>
                <c:pt idx="32917">
                  <c:v>472.45</c:v>
                </c:pt>
                <c:pt idx="32918">
                  <c:v>472.46159999999998</c:v>
                </c:pt>
                <c:pt idx="32919">
                  <c:v>472.47300000000001</c:v>
                </c:pt>
                <c:pt idx="32920">
                  <c:v>472.48500000000001</c:v>
                </c:pt>
                <c:pt idx="32921">
                  <c:v>472.49599999999998</c:v>
                </c:pt>
                <c:pt idx="32922">
                  <c:v>472.5086</c:v>
                </c:pt>
                <c:pt idx="32923">
                  <c:v>472.52170000000001</c:v>
                </c:pt>
                <c:pt idx="32924">
                  <c:v>472.53280000000001</c:v>
                </c:pt>
                <c:pt idx="32925">
                  <c:v>472.54480000000001</c:v>
                </c:pt>
                <c:pt idx="32926">
                  <c:v>472.55759999999998</c:v>
                </c:pt>
                <c:pt idx="32927">
                  <c:v>472.5684</c:v>
                </c:pt>
                <c:pt idx="32928">
                  <c:v>472.58150000000001</c:v>
                </c:pt>
                <c:pt idx="32929">
                  <c:v>472.59320000000002</c:v>
                </c:pt>
                <c:pt idx="32930">
                  <c:v>472.60739999999998</c:v>
                </c:pt>
                <c:pt idx="32931">
                  <c:v>472.61880000000002</c:v>
                </c:pt>
                <c:pt idx="32932">
                  <c:v>472.62959999999998</c:v>
                </c:pt>
                <c:pt idx="32933">
                  <c:v>472.64159999999998</c:v>
                </c:pt>
                <c:pt idx="32934">
                  <c:v>472.65309999999999</c:v>
                </c:pt>
                <c:pt idx="32935">
                  <c:v>472.66449999999998</c:v>
                </c:pt>
                <c:pt idx="32936">
                  <c:v>472.67619999999999</c:v>
                </c:pt>
                <c:pt idx="32937">
                  <c:v>472.68920000000003</c:v>
                </c:pt>
                <c:pt idx="32938">
                  <c:v>472.702</c:v>
                </c:pt>
                <c:pt idx="32939">
                  <c:v>472.71280000000002</c:v>
                </c:pt>
                <c:pt idx="32940">
                  <c:v>472.72399999999999</c:v>
                </c:pt>
                <c:pt idx="32941">
                  <c:v>472.73570000000001</c:v>
                </c:pt>
                <c:pt idx="32942">
                  <c:v>472.74720000000002</c:v>
                </c:pt>
                <c:pt idx="32943">
                  <c:v>472.75920000000002</c:v>
                </c:pt>
                <c:pt idx="32944">
                  <c:v>472.77109999999999</c:v>
                </c:pt>
                <c:pt idx="32945">
                  <c:v>472.78379999999999</c:v>
                </c:pt>
                <c:pt idx="32946">
                  <c:v>472.79669999999999</c:v>
                </c:pt>
                <c:pt idx="32947">
                  <c:v>472.81060000000002</c:v>
                </c:pt>
                <c:pt idx="32948">
                  <c:v>472.82429999999999</c:v>
                </c:pt>
                <c:pt idx="32949">
                  <c:v>472.83879999999999</c:v>
                </c:pt>
                <c:pt idx="32950">
                  <c:v>472.85109999999997</c:v>
                </c:pt>
                <c:pt idx="32951">
                  <c:v>472.86439999999999</c:v>
                </c:pt>
                <c:pt idx="32952">
                  <c:v>472.87939999999998</c:v>
                </c:pt>
                <c:pt idx="32953">
                  <c:v>472.8929</c:v>
                </c:pt>
                <c:pt idx="32954">
                  <c:v>472.90780000000001</c:v>
                </c:pt>
                <c:pt idx="32955">
                  <c:v>472.92</c:v>
                </c:pt>
                <c:pt idx="32956">
                  <c:v>472.93209999999999</c:v>
                </c:pt>
                <c:pt idx="32957">
                  <c:v>472.94580000000002</c:v>
                </c:pt>
                <c:pt idx="32958">
                  <c:v>472.95940000000002</c:v>
                </c:pt>
                <c:pt idx="32959">
                  <c:v>472.9717</c:v>
                </c:pt>
                <c:pt idx="32960">
                  <c:v>472.98599999999999</c:v>
                </c:pt>
                <c:pt idx="32961">
                  <c:v>472.99880000000002</c:v>
                </c:pt>
                <c:pt idx="32962">
                  <c:v>473.0104</c:v>
                </c:pt>
                <c:pt idx="32963">
                  <c:v>473.02170000000001</c:v>
                </c:pt>
                <c:pt idx="32964">
                  <c:v>473.03120000000001</c:v>
                </c:pt>
                <c:pt idx="32965">
                  <c:v>473.04520000000002</c:v>
                </c:pt>
                <c:pt idx="32966">
                  <c:v>473.05630000000002</c:v>
                </c:pt>
                <c:pt idx="32967">
                  <c:v>473.06889999999999</c:v>
                </c:pt>
                <c:pt idx="32968">
                  <c:v>473.0804</c:v>
                </c:pt>
                <c:pt idx="32969">
                  <c:v>473.09160000000003</c:v>
                </c:pt>
                <c:pt idx="32970">
                  <c:v>473.10410000000002</c:v>
                </c:pt>
                <c:pt idx="32971">
                  <c:v>473.11500000000001</c:v>
                </c:pt>
                <c:pt idx="32972">
                  <c:v>473.1259</c:v>
                </c:pt>
                <c:pt idx="32973">
                  <c:v>473.13630000000001</c:v>
                </c:pt>
                <c:pt idx="32974">
                  <c:v>473.14859999999999</c:v>
                </c:pt>
                <c:pt idx="32975">
                  <c:v>473.16019999999997</c:v>
                </c:pt>
                <c:pt idx="32976">
                  <c:v>473.17219999999998</c:v>
                </c:pt>
                <c:pt idx="32977">
                  <c:v>473.18369999999999</c:v>
                </c:pt>
                <c:pt idx="32978">
                  <c:v>473.19549999999998</c:v>
                </c:pt>
                <c:pt idx="32979">
                  <c:v>473.20859999999999</c:v>
                </c:pt>
                <c:pt idx="32980">
                  <c:v>473.2183</c:v>
                </c:pt>
                <c:pt idx="32981">
                  <c:v>473.23160000000001</c:v>
                </c:pt>
                <c:pt idx="32982">
                  <c:v>473.24419999999998</c:v>
                </c:pt>
                <c:pt idx="32983">
                  <c:v>473.2561</c:v>
                </c:pt>
                <c:pt idx="32984">
                  <c:v>473.2672</c:v>
                </c:pt>
                <c:pt idx="32985">
                  <c:v>473.28089999999997</c:v>
                </c:pt>
                <c:pt idx="32986">
                  <c:v>473.2921</c:v>
                </c:pt>
                <c:pt idx="32987">
                  <c:v>473.30500000000001</c:v>
                </c:pt>
                <c:pt idx="32988">
                  <c:v>473.3184</c:v>
                </c:pt>
                <c:pt idx="32989">
                  <c:v>473.32990000000001</c:v>
                </c:pt>
                <c:pt idx="32990">
                  <c:v>473.34429999999998</c:v>
                </c:pt>
                <c:pt idx="32991">
                  <c:v>473.35759999999999</c:v>
                </c:pt>
                <c:pt idx="32992">
                  <c:v>473.37189999999998</c:v>
                </c:pt>
                <c:pt idx="32993">
                  <c:v>473.38170000000002</c:v>
                </c:pt>
                <c:pt idx="32994">
                  <c:v>473.39600000000002</c:v>
                </c:pt>
                <c:pt idx="32995">
                  <c:v>473.40879999999999</c:v>
                </c:pt>
                <c:pt idx="32996">
                  <c:v>473.42099999999999</c:v>
                </c:pt>
                <c:pt idx="32997">
                  <c:v>473.43470000000002</c:v>
                </c:pt>
                <c:pt idx="32998">
                  <c:v>473.44839999999999</c:v>
                </c:pt>
                <c:pt idx="32999">
                  <c:v>473.46089999999998</c:v>
                </c:pt>
                <c:pt idx="33000">
                  <c:v>473.47480000000002</c:v>
                </c:pt>
                <c:pt idx="33001">
                  <c:v>473.48689999999999</c:v>
                </c:pt>
                <c:pt idx="33002">
                  <c:v>473.5</c:v>
                </c:pt>
                <c:pt idx="33003">
                  <c:v>473.51400000000001</c:v>
                </c:pt>
                <c:pt idx="33004">
                  <c:v>473.52629999999999</c:v>
                </c:pt>
                <c:pt idx="33005">
                  <c:v>473.53800000000001</c:v>
                </c:pt>
                <c:pt idx="33006">
                  <c:v>473.5523</c:v>
                </c:pt>
                <c:pt idx="33007">
                  <c:v>473.56319999999999</c:v>
                </c:pt>
                <c:pt idx="33008">
                  <c:v>473.57740000000001</c:v>
                </c:pt>
                <c:pt idx="33009">
                  <c:v>473.59</c:v>
                </c:pt>
                <c:pt idx="33010">
                  <c:v>473.60250000000002</c:v>
                </c:pt>
                <c:pt idx="33011">
                  <c:v>473.61470000000003</c:v>
                </c:pt>
                <c:pt idx="33012">
                  <c:v>473.62779999999998</c:v>
                </c:pt>
                <c:pt idx="33013">
                  <c:v>473.64019999999999</c:v>
                </c:pt>
                <c:pt idx="33014">
                  <c:v>473.65300000000002</c:v>
                </c:pt>
                <c:pt idx="33015">
                  <c:v>473.66520000000003</c:v>
                </c:pt>
                <c:pt idx="33016">
                  <c:v>473.67899999999997</c:v>
                </c:pt>
                <c:pt idx="33017">
                  <c:v>473.6909</c:v>
                </c:pt>
                <c:pt idx="33018">
                  <c:v>473.70420000000001</c:v>
                </c:pt>
                <c:pt idx="33019">
                  <c:v>473.71690000000001</c:v>
                </c:pt>
                <c:pt idx="33020">
                  <c:v>473.7285</c:v>
                </c:pt>
                <c:pt idx="33021">
                  <c:v>473.74189999999999</c:v>
                </c:pt>
                <c:pt idx="33022">
                  <c:v>473.75529999999998</c:v>
                </c:pt>
                <c:pt idx="33023">
                  <c:v>473.767</c:v>
                </c:pt>
                <c:pt idx="33024">
                  <c:v>473.78109999999998</c:v>
                </c:pt>
                <c:pt idx="33025">
                  <c:v>473.79340000000002</c:v>
                </c:pt>
                <c:pt idx="33026">
                  <c:v>473.80439999999999</c:v>
                </c:pt>
                <c:pt idx="33027">
                  <c:v>473.8184</c:v>
                </c:pt>
                <c:pt idx="33028">
                  <c:v>473.83199999999999</c:v>
                </c:pt>
                <c:pt idx="33029">
                  <c:v>473.84530000000001</c:v>
                </c:pt>
                <c:pt idx="33030">
                  <c:v>473.85739999999998</c:v>
                </c:pt>
                <c:pt idx="33031">
                  <c:v>473.87</c:v>
                </c:pt>
                <c:pt idx="33032">
                  <c:v>473.88260000000002</c:v>
                </c:pt>
                <c:pt idx="33033">
                  <c:v>473.89670000000001</c:v>
                </c:pt>
                <c:pt idx="33034">
                  <c:v>473.90969999999999</c:v>
                </c:pt>
                <c:pt idx="33035">
                  <c:v>473.92129999999997</c:v>
                </c:pt>
                <c:pt idx="33036">
                  <c:v>473.9359</c:v>
                </c:pt>
                <c:pt idx="33037">
                  <c:v>473.94909999999999</c:v>
                </c:pt>
                <c:pt idx="33038">
                  <c:v>473.96120000000002</c:v>
                </c:pt>
                <c:pt idx="33039">
                  <c:v>473.97390000000001</c:v>
                </c:pt>
                <c:pt idx="33040">
                  <c:v>473.98700000000002</c:v>
                </c:pt>
                <c:pt idx="33041">
                  <c:v>474.00060000000002</c:v>
                </c:pt>
                <c:pt idx="33042">
                  <c:v>474.01440000000002</c:v>
                </c:pt>
                <c:pt idx="33043">
                  <c:v>474.02780000000001</c:v>
                </c:pt>
                <c:pt idx="33044">
                  <c:v>474.04</c:v>
                </c:pt>
                <c:pt idx="33045">
                  <c:v>474.05439999999999</c:v>
                </c:pt>
                <c:pt idx="33046">
                  <c:v>474.06659999999999</c:v>
                </c:pt>
                <c:pt idx="33047">
                  <c:v>474.07960000000003</c:v>
                </c:pt>
                <c:pt idx="33048">
                  <c:v>474.09350000000001</c:v>
                </c:pt>
                <c:pt idx="33049">
                  <c:v>474.108</c:v>
                </c:pt>
                <c:pt idx="33050">
                  <c:v>474.12099999999998</c:v>
                </c:pt>
                <c:pt idx="33051">
                  <c:v>474.1343</c:v>
                </c:pt>
                <c:pt idx="33052">
                  <c:v>474.14780000000002</c:v>
                </c:pt>
                <c:pt idx="33053">
                  <c:v>474.16219999999998</c:v>
                </c:pt>
                <c:pt idx="33054">
                  <c:v>474.17630000000003</c:v>
                </c:pt>
                <c:pt idx="33055">
                  <c:v>474.19099999999997</c:v>
                </c:pt>
                <c:pt idx="33056">
                  <c:v>474.20460000000003</c:v>
                </c:pt>
                <c:pt idx="33057">
                  <c:v>474.2174</c:v>
                </c:pt>
                <c:pt idx="33058">
                  <c:v>474.22910000000002</c:v>
                </c:pt>
                <c:pt idx="33059">
                  <c:v>474.24200000000002</c:v>
                </c:pt>
                <c:pt idx="33060">
                  <c:v>474.2568</c:v>
                </c:pt>
                <c:pt idx="33061">
                  <c:v>474.27140000000003</c:v>
                </c:pt>
                <c:pt idx="33062">
                  <c:v>474.28539999999998</c:v>
                </c:pt>
                <c:pt idx="33063">
                  <c:v>474.29820000000001</c:v>
                </c:pt>
                <c:pt idx="33064">
                  <c:v>474.31009999999998</c:v>
                </c:pt>
                <c:pt idx="33065">
                  <c:v>474.32420000000002</c:v>
                </c:pt>
                <c:pt idx="33066">
                  <c:v>474.33670000000001</c:v>
                </c:pt>
                <c:pt idx="33067">
                  <c:v>474.35</c:v>
                </c:pt>
                <c:pt idx="33068">
                  <c:v>474.36559999999997</c:v>
                </c:pt>
                <c:pt idx="33069">
                  <c:v>474.37689999999998</c:v>
                </c:pt>
                <c:pt idx="33070">
                  <c:v>474.39080000000001</c:v>
                </c:pt>
                <c:pt idx="33071">
                  <c:v>474.40440000000001</c:v>
                </c:pt>
                <c:pt idx="33072">
                  <c:v>474.41919999999999</c:v>
                </c:pt>
                <c:pt idx="33073">
                  <c:v>474.43259999999998</c:v>
                </c:pt>
                <c:pt idx="33074">
                  <c:v>474.44690000000003</c:v>
                </c:pt>
                <c:pt idx="33075">
                  <c:v>474.46039999999999</c:v>
                </c:pt>
                <c:pt idx="33076">
                  <c:v>474.47480000000002</c:v>
                </c:pt>
                <c:pt idx="33077">
                  <c:v>474.48869999999999</c:v>
                </c:pt>
                <c:pt idx="33078">
                  <c:v>474.50279999999998</c:v>
                </c:pt>
                <c:pt idx="33079">
                  <c:v>474.51530000000002</c:v>
                </c:pt>
                <c:pt idx="33080">
                  <c:v>474.52940000000001</c:v>
                </c:pt>
                <c:pt idx="33081">
                  <c:v>474.54450000000003</c:v>
                </c:pt>
                <c:pt idx="33082">
                  <c:v>474.55970000000002</c:v>
                </c:pt>
                <c:pt idx="33083">
                  <c:v>474.57409999999999</c:v>
                </c:pt>
                <c:pt idx="33084">
                  <c:v>474.58879999999999</c:v>
                </c:pt>
                <c:pt idx="33085">
                  <c:v>474.6062</c:v>
                </c:pt>
                <c:pt idx="33086">
                  <c:v>474.62259999999998</c:v>
                </c:pt>
                <c:pt idx="33087">
                  <c:v>474.6386</c:v>
                </c:pt>
                <c:pt idx="33088">
                  <c:v>474.65449999999998</c:v>
                </c:pt>
                <c:pt idx="33089">
                  <c:v>474.66969999999998</c:v>
                </c:pt>
                <c:pt idx="33090">
                  <c:v>474.68680000000001</c:v>
                </c:pt>
                <c:pt idx="33091">
                  <c:v>474.70339999999999</c:v>
                </c:pt>
                <c:pt idx="33092">
                  <c:v>474.72039999999998</c:v>
                </c:pt>
                <c:pt idx="33093">
                  <c:v>474.73599999999999</c:v>
                </c:pt>
                <c:pt idx="33094">
                  <c:v>474.75200000000001</c:v>
                </c:pt>
                <c:pt idx="33095">
                  <c:v>474.77080000000001</c:v>
                </c:pt>
                <c:pt idx="33096">
                  <c:v>474.78609999999998</c:v>
                </c:pt>
                <c:pt idx="33097">
                  <c:v>474.803</c:v>
                </c:pt>
                <c:pt idx="33098">
                  <c:v>474.82010000000002</c:v>
                </c:pt>
                <c:pt idx="33099">
                  <c:v>474.83699999999999</c:v>
                </c:pt>
                <c:pt idx="33100">
                  <c:v>474.8537</c:v>
                </c:pt>
                <c:pt idx="33101">
                  <c:v>474.86900000000003</c:v>
                </c:pt>
                <c:pt idx="33102">
                  <c:v>474.88499999999999</c:v>
                </c:pt>
                <c:pt idx="33103">
                  <c:v>474.89960000000002</c:v>
                </c:pt>
                <c:pt idx="33104">
                  <c:v>474.91649999999998</c:v>
                </c:pt>
                <c:pt idx="33105">
                  <c:v>474.92939999999999</c:v>
                </c:pt>
                <c:pt idx="33106">
                  <c:v>474.94459999999998</c:v>
                </c:pt>
                <c:pt idx="33107">
                  <c:v>474.96190000000001</c:v>
                </c:pt>
                <c:pt idx="33108">
                  <c:v>474.97640000000001</c:v>
                </c:pt>
                <c:pt idx="33109">
                  <c:v>474.99029999999999</c:v>
                </c:pt>
                <c:pt idx="33110">
                  <c:v>475.00540000000001</c:v>
                </c:pt>
                <c:pt idx="33111">
                  <c:v>475.01859999999999</c:v>
                </c:pt>
                <c:pt idx="33112">
                  <c:v>475.03579999999999</c:v>
                </c:pt>
                <c:pt idx="33113">
                  <c:v>475.05079999999998</c:v>
                </c:pt>
                <c:pt idx="33114">
                  <c:v>475.06560000000002</c:v>
                </c:pt>
                <c:pt idx="33115">
                  <c:v>475.07960000000003</c:v>
                </c:pt>
                <c:pt idx="33116">
                  <c:v>475.096</c:v>
                </c:pt>
                <c:pt idx="33117">
                  <c:v>475.11040000000003</c:v>
                </c:pt>
                <c:pt idx="33118">
                  <c:v>475.1268</c:v>
                </c:pt>
                <c:pt idx="33119">
                  <c:v>475.13900000000001</c:v>
                </c:pt>
                <c:pt idx="33120">
                  <c:v>475.15519999999998</c:v>
                </c:pt>
                <c:pt idx="33121">
                  <c:v>475.17110000000002</c:v>
                </c:pt>
                <c:pt idx="33122">
                  <c:v>475.18540000000002</c:v>
                </c:pt>
                <c:pt idx="33123">
                  <c:v>475.20069999999998</c:v>
                </c:pt>
                <c:pt idx="33124">
                  <c:v>475.21539999999999</c:v>
                </c:pt>
                <c:pt idx="33125">
                  <c:v>475.22820000000002</c:v>
                </c:pt>
                <c:pt idx="33126">
                  <c:v>475.2414</c:v>
                </c:pt>
                <c:pt idx="33127">
                  <c:v>475.25659999999999</c:v>
                </c:pt>
                <c:pt idx="33128">
                  <c:v>475.27050000000003</c:v>
                </c:pt>
                <c:pt idx="33129">
                  <c:v>475.28539999999998</c:v>
                </c:pt>
                <c:pt idx="33130">
                  <c:v>475.3</c:v>
                </c:pt>
                <c:pt idx="33131">
                  <c:v>475.31360000000001</c:v>
                </c:pt>
                <c:pt idx="33132">
                  <c:v>475.32740000000001</c:v>
                </c:pt>
                <c:pt idx="33133">
                  <c:v>475.34190000000001</c:v>
                </c:pt>
                <c:pt idx="33134">
                  <c:v>475.35700000000003</c:v>
                </c:pt>
                <c:pt idx="33135">
                  <c:v>475.37090000000001</c:v>
                </c:pt>
                <c:pt idx="33136">
                  <c:v>475.38670000000002</c:v>
                </c:pt>
                <c:pt idx="33137">
                  <c:v>475.40199999999999</c:v>
                </c:pt>
                <c:pt idx="33138">
                  <c:v>475.41759999999999</c:v>
                </c:pt>
                <c:pt idx="33139">
                  <c:v>475.43130000000002</c:v>
                </c:pt>
                <c:pt idx="33140">
                  <c:v>475.4486</c:v>
                </c:pt>
                <c:pt idx="33141">
                  <c:v>475.4622</c:v>
                </c:pt>
                <c:pt idx="33142">
                  <c:v>475.47859999999997</c:v>
                </c:pt>
                <c:pt idx="33143">
                  <c:v>475.49209999999999</c:v>
                </c:pt>
                <c:pt idx="33144">
                  <c:v>475.50779999999997</c:v>
                </c:pt>
                <c:pt idx="33145">
                  <c:v>475.524</c:v>
                </c:pt>
                <c:pt idx="33146">
                  <c:v>475.53710000000001</c:v>
                </c:pt>
                <c:pt idx="33147">
                  <c:v>475.55259999999998</c:v>
                </c:pt>
                <c:pt idx="33148">
                  <c:v>475.56830000000002</c:v>
                </c:pt>
                <c:pt idx="33149">
                  <c:v>475.58280000000002</c:v>
                </c:pt>
                <c:pt idx="33150">
                  <c:v>475.59640000000002</c:v>
                </c:pt>
                <c:pt idx="33151">
                  <c:v>475.61079999999998</c:v>
                </c:pt>
                <c:pt idx="33152">
                  <c:v>475.62810000000002</c:v>
                </c:pt>
                <c:pt idx="33153">
                  <c:v>475.6422</c:v>
                </c:pt>
                <c:pt idx="33154">
                  <c:v>475.65800000000002</c:v>
                </c:pt>
                <c:pt idx="33155">
                  <c:v>475.6746</c:v>
                </c:pt>
                <c:pt idx="33156">
                  <c:v>475.68920000000003</c:v>
                </c:pt>
                <c:pt idx="33157">
                  <c:v>475.70589999999999</c:v>
                </c:pt>
                <c:pt idx="33158">
                  <c:v>475.72039999999998</c:v>
                </c:pt>
                <c:pt idx="33159">
                  <c:v>475.73630000000003</c:v>
                </c:pt>
                <c:pt idx="33160">
                  <c:v>475.74959999999999</c:v>
                </c:pt>
                <c:pt idx="33161">
                  <c:v>475.76440000000002</c:v>
                </c:pt>
                <c:pt idx="33162">
                  <c:v>475.77980000000002</c:v>
                </c:pt>
                <c:pt idx="33163">
                  <c:v>475.79349999999999</c:v>
                </c:pt>
                <c:pt idx="33164">
                  <c:v>475.80880000000002</c:v>
                </c:pt>
                <c:pt idx="33165">
                  <c:v>475.82560000000001</c:v>
                </c:pt>
                <c:pt idx="33166">
                  <c:v>475.84070000000003</c:v>
                </c:pt>
                <c:pt idx="33167">
                  <c:v>475.85359999999997</c:v>
                </c:pt>
                <c:pt idx="33168">
                  <c:v>475.87</c:v>
                </c:pt>
                <c:pt idx="33169">
                  <c:v>475.88459999999998</c:v>
                </c:pt>
                <c:pt idx="33170">
                  <c:v>475.90039999999999</c:v>
                </c:pt>
                <c:pt idx="33171">
                  <c:v>475.91520000000003</c:v>
                </c:pt>
                <c:pt idx="33172">
                  <c:v>475.9298</c:v>
                </c:pt>
                <c:pt idx="33173">
                  <c:v>475.94400000000002</c:v>
                </c:pt>
                <c:pt idx="33174">
                  <c:v>475.96089999999998</c:v>
                </c:pt>
                <c:pt idx="33175">
                  <c:v>475.97719999999998</c:v>
                </c:pt>
                <c:pt idx="33176">
                  <c:v>475.9914</c:v>
                </c:pt>
                <c:pt idx="33177">
                  <c:v>476.00700000000001</c:v>
                </c:pt>
                <c:pt idx="33178">
                  <c:v>476.02249999999998</c:v>
                </c:pt>
                <c:pt idx="33179">
                  <c:v>476.0376</c:v>
                </c:pt>
                <c:pt idx="33180">
                  <c:v>476.05279999999999</c:v>
                </c:pt>
                <c:pt idx="33181">
                  <c:v>476.06659999999999</c:v>
                </c:pt>
                <c:pt idx="33182">
                  <c:v>476.08260000000001</c:v>
                </c:pt>
                <c:pt idx="33183">
                  <c:v>476.09699999999998</c:v>
                </c:pt>
                <c:pt idx="33184">
                  <c:v>476.11279999999999</c:v>
                </c:pt>
                <c:pt idx="33185">
                  <c:v>476.12799999999999</c:v>
                </c:pt>
                <c:pt idx="33186">
                  <c:v>476.14350000000002</c:v>
                </c:pt>
                <c:pt idx="33187">
                  <c:v>476.1601</c:v>
                </c:pt>
                <c:pt idx="33188">
                  <c:v>476.17579999999998</c:v>
                </c:pt>
                <c:pt idx="33189">
                  <c:v>476.19299999999998</c:v>
                </c:pt>
                <c:pt idx="33190">
                  <c:v>476.2063</c:v>
                </c:pt>
                <c:pt idx="33191">
                  <c:v>476.22239999999999</c:v>
                </c:pt>
                <c:pt idx="33192">
                  <c:v>476.23869999999999</c:v>
                </c:pt>
                <c:pt idx="33193">
                  <c:v>476.25420000000003</c:v>
                </c:pt>
                <c:pt idx="33194">
                  <c:v>476.27019999999999</c:v>
                </c:pt>
                <c:pt idx="33195">
                  <c:v>476.28719999999998</c:v>
                </c:pt>
                <c:pt idx="33196">
                  <c:v>476.30220000000003</c:v>
                </c:pt>
                <c:pt idx="33197">
                  <c:v>476.31760000000003</c:v>
                </c:pt>
                <c:pt idx="33198">
                  <c:v>476.33339999999998</c:v>
                </c:pt>
                <c:pt idx="33199">
                  <c:v>476.34840000000003</c:v>
                </c:pt>
                <c:pt idx="33200">
                  <c:v>476.3648</c:v>
                </c:pt>
                <c:pt idx="33201">
                  <c:v>476.38040000000001</c:v>
                </c:pt>
                <c:pt idx="33202">
                  <c:v>476.39589999999998</c:v>
                </c:pt>
                <c:pt idx="33203">
                  <c:v>476.41230000000002</c:v>
                </c:pt>
                <c:pt idx="33204">
                  <c:v>476.42779999999999</c:v>
                </c:pt>
                <c:pt idx="33205">
                  <c:v>476.44400000000002</c:v>
                </c:pt>
                <c:pt idx="33206">
                  <c:v>476.46</c:v>
                </c:pt>
                <c:pt idx="33207">
                  <c:v>476.47629999999998</c:v>
                </c:pt>
                <c:pt idx="33208">
                  <c:v>476.49119999999999</c:v>
                </c:pt>
                <c:pt idx="33209">
                  <c:v>476.50850000000003</c:v>
                </c:pt>
                <c:pt idx="33210">
                  <c:v>476.52280000000002</c:v>
                </c:pt>
                <c:pt idx="33211">
                  <c:v>476.53859999999997</c:v>
                </c:pt>
                <c:pt idx="33212">
                  <c:v>476.55399999999997</c:v>
                </c:pt>
                <c:pt idx="33213">
                  <c:v>476.56979999999999</c:v>
                </c:pt>
                <c:pt idx="33214">
                  <c:v>476.58479999999997</c:v>
                </c:pt>
                <c:pt idx="33215">
                  <c:v>476.6019</c:v>
                </c:pt>
                <c:pt idx="33216">
                  <c:v>476.61709999999999</c:v>
                </c:pt>
                <c:pt idx="33217">
                  <c:v>476.63420000000002</c:v>
                </c:pt>
                <c:pt idx="33218">
                  <c:v>476.64890000000003</c:v>
                </c:pt>
                <c:pt idx="33219">
                  <c:v>476.66559999999998</c:v>
                </c:pt>
                <c:pt idx="33220">
                  <c:v>476.6825</c:v>
                </c:pt>
                <c:pt idx="33221">
                  <c:v>476.69889999999998</c:v>
                </c:pt>
                <c:pt idx="33222">
                  <c:v>476.71469999999999</c:v>
                </c:pt>
                <c:pt idx="33223">
                  <c:v>476.73020000000002</c:v>
                </c:pt>
                <c:pt idx="33224">
                  <c:v>476.74669999999998</c:v>
                </c:pt>
                <c:pt idx="33225">
                  <c:v>476.76409999999998</c:v>
                </c:pt>
                <c:pt idx="33226">
                  <c:v>476.78019999999998</c:v>
                </c:pt>
                <c:pt idx="33227">
                  <c:v>476.79739999999998</c:v>
                </c:pt>
                <c:pt idx="33228">
                  <c:v>476.81389999999999</c:v>
                </c:pt>
                <c:pt idx="33229">
                  <c:v>476.82979999999998</c:v>
                </c:pt>
                <c:pt idx="33230">
                  <c:v>476.84410000000003</c:v>
                </c:pt>
                <c:pt idx="33231">
                  <c:v>476.8603</c:v>
                </c:pt>
                <c:pt idx="33232">
                  <c:v>476.87479999999999</c:v>
                </c:pt>
                <c:pt idx="33233">
                  <c:v>476.8922</c:v>
                </c:pt>
                <c:pt idx="33234">
                  <c:v>476.9074</c:v>
                </c:pt>
                <c:pt idx="33235">
                  <c:v>476.92610000000002</c:v>
                </c:pt>
                <c:pt idx="33236">
                  <c:v>476.94260000000003</c:v>
                </c:pt>
                <c:pt idx="33237">
                  <c:v>476.95859999999999</c:v>
                </c:pt>
                <c:pt idx="33238">
                  <c:v>476.97500000000002</c:v>
                </c:pt>
                <c:pt idx="33239">
                  <c:v>476.99180000000001</c:v>
                </c:pt>
                <c:pt idx="33240">
                  <c:v>477.00790000000001</c:v>
                </c:pt>
                <c:pt idx="33241">
                  <c:v>477.02600000000001</c:v>
                </c:pt>
                <c:pt idx="33242">
                  <c:v>477.04239999999999</c:v>
                </c:pt>
                <c:pt idx="33243">
                  <c:v>477.05700000000002</c:v>
                </c:pt>
                <c:pt idx="33244">
                  <c:v>477.07350000000002</c:v>
                </c:pt>
                <c:pt idx="33245">
                  <c:v>477.08980000000003</c:v>
                </c:pt>
                <c:pt idx="33246">
                  <c:v>477.10660000000001</c:v>
                </c:pt>
                <c:pt idx="33247">
                  <c:v>477.1216</c:v>
                </c:pt>
                <c:pt idx="33248">
                  <c:v>477.14030000000002</c:v>
                </c:pt>
                <c:pt idx="33249">
                  <c:v>477.15620000000001</c:v>
                </c:pt>
                <c:pt idx="33250">
                  <c:v>477.17239999999998</c:v>
                </c:pt>
                <c:pt idx="33251">
                  <c:v>477.18860000000001</c:v>
                </c:pt>
                <c:pt idx="33252">
                  <c:v>477.2054</c:v>
                </c:pt>
                <c:pt idx="33253">
                  <c:v>477.22190000000001</c:v>
                </c:pt>
                <c:pt idx="33254">
                  <c:v>477.23910000000001</c:v>
                </c:pt>
                <c:pt idx="33255">
                  <c:v>477.25540000000001</c:v>
                </c:pt>
                <c:pt idx="33256">
                  <c:v>477.27249999999998</c:v>
                </c:pt>
                <c:pt idx="33257">
                  <c:v>477.28960000000001</c:v>
                </c:pt>
                <c:pt idx="33258">
                  <c:v>477.30619999999999</c:v>
                </c:pt>
                <c:pt idx="33259">
                  <c:v>477.32220000000001</c:v>
                </c:pt>
                <c:pt idx="33260">
                  <c:v>477.33870000000002</c:v>
                </c:pt>
                <c:pt idx="33261">
                  <c:v>477.35559999999998</c:v>
                </c:pt>
                <c:pt idx="33262">
                  <c:v>477.37310000000002</c:v>
                </c:pt>
                <c:pt idx="33263">
                  <c:v>477.39080000000001</c:v>
                </c:pt>
                <c:pt idx="33264">
                  <c:v>477.40789999999998</c:v>
                </c:pt>
                <c:pt idx="33265">
                  <c:v>477.4228</c:v>
                </c:pt>
                <c:pt idx="33266">
                  <c:v>477.4409</c:v>
                </c:pt>
                <c:pt idx="33267">
                  <c:v>477.45659999999998</c:v>
                </c:pt>
                <c:pt idx="33268">
                  <c:v>477.47280000000001</c:v>
                </c:pt>
                <c:pt idx="33269">
                  <c:v>477.4889</c:v>
                </c:pt>
                <c:pt idx="33270">
                  <c:v>477.50510000000003</c:v>
                </c:pt>
                <c:pt idx="33271">
                  <c:v>477.52280000000002</c:v>
                </c:pt>
                <c:pt idx="33272">
                  <c:v>477.53859999999997</c:v>
                </c:pt>
                <c:pt idx="33273">
                  <c:v>477.5564</c:v>
                </c:pt>
                <c:pt idx="33274">
                  <c:v>477.57240000000002</c:v>
                </c:pt>
                <c:pt idx="33275">
                  <c:v>477.59</c:v>
                </c:pt>
                <c:pt idx="33276">
                  <c:v>477.60640000000001</c:v>
                </c:pt>
                <c:pt idx="33277">
                  <c:v>477.62360000000001</c:v>
                </c:pt>
                <c:pt idx="33278">
                  <c:v>477.64060000000001</c:v>
                </c:pt>
                <c:pt idx="33279">
                  <c:v>477.65699999999998</c:v>
                </c:pt>
                <c:pt idx="33280">
                  <c:v>477.6746</c:v>
                </c:pt>
                <c:pt idx="33281">
                  <c:v>477.6918</c:v>
                </c:pt>
                <c:pt idx="33282">
                  <c:v>477.70920000000001</c:v>
                </c:pt>
                <c:pt idx="33283">
                  <c:v>477.72660000000002</c:v>
                </c:pt>
                <c:pt idx="33284">
                  <c:v>477.74400000000003</c:v>
                </c:pt>
                <c:pt idx="33285">
                  <c:v>477.7604</c:v>
                </c:pt>
                <c:pt idx="33286">
                  <c:v>477.77859999999998</c:v>
                </c:pt>
                <c:pt idx="33287">
                  <c:v>477.79450000000003</c:v>
                </c:pt>
                <c:pt idx="33288">
                  <c:v>477.81220000000002</c:v>
                </c:pt>
                <c:pt idx="33289">
                  <c:v>477.82690000000002</c:v>
                </c:pt>
                <c:pt idx="33290">
                  <c:v>477.84370000000001</c:v>
                </c:pt>
                <c:pt idx="33291">
                  <c:v>477.86099999999999</c:v>
                </c:pt>
                <c:pt idx="33292">
                  <c:v>477.8775</c:v>
                </c:pt>
                <c:pt idx="33293">
                  <c:v>477.89460000000003</c:v>
                </c:pt>
                <c:pt idx="33294">
                  <c:v>477.91309999999999</c:v>
                </c:pt>
                <c:pt idx="33295">
                  <c:v>477.93079999999998</c:v>
                </c:pt>
                <c:pt idx="33296">
                  <c:v>477.94749999999999</c:v>
                </c:pt>
                <c:pt idx="33297">
                  <c:v>477.96519999999998</c:v>
                </c:pt>
                <c:pt idx="33298">
                  <c:v>477.98180000000002</c:v>
                </c:pt>
                <c:pt idx="33299">
                  <c:v>477.99880000000002</c:v>
                </c:pt>
                <c:pt idx="33300">
                  <c:v>478.017</c:v>
                </c:pt>
                <c:pt idx="33301">
                  <c:v>478.0335</c:v>
                </c:pt>
                <c:pt idx="33302">
                  <c:v>478.05040000000002</c:v>
                </c:pt>
                <c:pt idx="33303">
                  <c:v>478.06740000000002</c:v>
                </c:pt>
                <c:pt idx="33304">
                  <c:v>478.0847</c:v>
                </c:pt>
                <c:pt idx="33305">
                  <c:v>478.10160000000002</c:v>
                </c:pt>
                <c:pt idx="33306">
                  <c:v>478.1198</c:v>
                </c:pt>
                <c:pt idx="33307">
                  <c:v>478.13810000000001</c:v>
                </c:pt>
                <c:pt idx="33308">
                  <c:v>478.15620000000001</c:v>
                </c:pt>
                <c:pt idx="33309">
                  <c:v>478.17340000000002</c:v>
                </c:pt>
                <c:pt idx="33310">
                  <c:v>478.18959999999998</c:v>
                </c:pt>
                <c:pt idx="33311">
                  <c:v>478.209</c:v>
                </c:pt>
                <c:pt idx="33312">
                  <c:v>478.22829999999999</c:v>
                </c:pt>
                <c:pt idx="33313">
                  <c:v>478.245</c:v>
                </c:pt>
                <c:pt idx="33314">
                  <c:v>478.26319999999998</c:v>
                </c:pt>
                <c:pt idx="33315">
                  <c:v>478.28</c:v>
                </c:pt>
                <c:pt idx="33316">
                  <c:v>478.2978</c:v>
                </c:pt>
                <c:pt idx="33317">
                  <c:v>478.31459999999998</c:v>
                </c:pt>
                <c:pt idx="33318">
                  <c:v>478.33159999999998</c:v>
                </c:pt>
                <c:pt idx="33319">
                  <c:v>478.34980000000002</c:v>
                </c:pt>
                <c:pt idx="33320">
                  <c:v>478.36860000000001</c:v>
                </c:pt>
                <c:pt idx="33321">
                  <c:v>478.38670000000002</c:v>
                </c:pt>
                <c:pt idx="33322">
                  <c:v>478.40339999999998</c:v>
                </c:pt>
                <c:pt idx="33323">
                  <c:v>478.42230000000001</c:v>
                </c:pt>
                <c:pt idx="33324">
                  <c:v>478.44040000000001</c:v>
                </c:pt>
                <c:pt idx="33325">
                  <c:v>478.45710000000003</c:v>
                </c:pt>
                <c:pt idx="33326">
                  <c:v>478.47519999999997</c:v>
                </c:pt>
                <c:pt idx="33327">
                  <c:v>478.49200000000002</c:v>
                </c:pt>
                <c:pt idx="33328">
                  <c:v>478.51</c:v>
                </c:pt>
                <c:pt idx="33329">
                  <c:v>478.52679999999998</c:v>
                </c:pt>
                <c:pt idx="33330">
                  <c:v>478.54559999999998</c:v>
                </c:pt>
                <c:pt idx="33331">
                  <c:v>478.56330000000003</c:v>
                </c:pt>
                <c:pt idx="33332">
                  <c:v>478.58260000000001</c:v>
                </c:pt>
                <c:pt idx="33333">
                  <c:v>478.60039999999998</c:v>
                </c:pt>
                <c:pt idx="33334">
                  <c:v>478.61799999999999</c:v>
                </c:pt>
                <c:pt idx="33335">
                  <c:v>478.63560000000001</c:v>
                </c:pt>
                <c:pt idx="33336">
                  <c:v>478.65359999999998</c:v>
                </c:pt>
                <c:pt idx="33337">
                  <c:v>478.67259999999999</c:v>
                </c:pt>
                <c:pt idx="33338">
                  <c:v>478.6902</c:v>
                </c:pt>
                <c:pt idx="33339">
                  <c:v>478.70699999999999</c:v>
                </c:pt>
                <c:pt idx="33340">
                  <c:v>478.7269</c:v>
                </c:pt>
                <c:pt idx="33341">
                  <c:v>478.74470000000002</c:v>
                </c:pt>
                <c:pt idx="33342">
                  <c:v>478.76150000000001</c:v>
                </c:pt>
                <c:pt idx="33343">
                  <c:v>478.77879999999999</c:v>
                </c:pt>
                <c:pt idx="33344">
                  <c:v>478.79739999999998</c:v>
                </c:pt>
                <c:pt idx="33345">
                  <c:v>478.81670000000003</c:v>
                </c:pt>
                <c:pt idx="33346">
                  <c:v>478.83429999999998</c:v>
                </c:pt>
                <c:pt idx="33347">
                  <c:v>478.85309999999998</c:v>
                </c:pt>
                <c:pt idx="33348">
                  <c:v>478.87180000000001</c:v>
                </c:pt>
                <c:pt idx="33349">
                  <c:v>478.89</c:v>
                </c:pt>
                <c:pt idx="33350">
                  <c:v>478.90960000000001</c:v>
                </c:pt>
                <c:pt idx="33351">
                  <c:v>478.92619999999999</c:v>
                </c:pt>
                <c:pt idx="33352">
                  <c:v>478.94560000000001</c:v>
                </c:pt>
                <c:pt idx="33353">
                  <c:v>478.96480000000003</c:v>
                </c:pt>
                <c:pt idx="33354">
                  <c:v>478.98239999999998</c:v>
                </c:pt>
                <c:pt idx="33355">
                  <c:v>479.00119999999998</c:v>
                </c:pt>
                <c:pt idx="33356">
                  <c:v>479.0222</c:v>
                </c:pt>
                <c:pt idx="33357">
                  <c:v>479.04</c:v>
                </c:pt>
                <c:pt idx="33358">
                  <c:v>479.0575</c:v>
                </c:pt>
                <c:pt idx="33359">
                  <c:v>479.07659999999998</c:v>
                </c:pt>
                <c:pt idx="33360">
                  <c:v>479.09550000000002</c:v>
                </c:pt>
                <c:pt idx="33361">
                  <c:v>479.11439999999999</c:v>
                </c:pt>
                <c:pt idx="33362">
                  <c:v>479.13249999999999</c:v>
                </c:pt>
                <c:pt idx="33363">
                  <c:v>479.14940000000001</c:v>
                </c:pt>
                <c:pt idx="33364">
                  <c:v>479.16840000000002</c:v>
                </c:pt>
                <c:pt idx="33365">
                  <c:v>479.18669999999997</c:v>
                </c:pt>
                <c:pt idx="33366">
                  <c:v>479.2056</c:v>
                </c:pt>
                <c:pt idx="33367">
                  <c:v>479.2226</c:v>
                </c:pt>
                <c:pt idx="33368">
                  <c:v>479.24119999999999</c:v>
                </c:pt>
                <c:pt idx="33369">
                  <c:v>479.25819999999999</c:v>
                </c:pt>
                <c:pt idx="33370">
                  <c:v>479.27659999999997</c:v>
                </c:pt>
                <c:pt idx="33371">
                  <c:v>479.2937</c:v>
                </c:pt>
                <c:pt idx="33372">
                  <c:v>479.31279999999998</c:v>
                </c:pt>
                <c:pt idx="33373">
                  <c:v>479.33339999999998</c:v>
                </c:pt>
                <c:pt idx="33374">
                  <c:v>479.35019999999997</c:v>
                </c:pt>
                <c:pt idx="33375">
                  <c:v>479.36759999999998</c:v>
                </c:pt>
                <c:pt idx="33376">
                  <c:v>479.38720000000001</c:v>
                </c:pt>
                <c:pt idx="33377">
                  <c:v>479.40460000000002</c:v>
                </c:pt>
                <c:pt idx="33378">
                  <c:v>479.42419999999998</c:v>
                </c:pt>
                <c:pt idx="33379">
                  <c:v>479.44139999999999</c:v>
                </c:pt>
                <c:pt idx="33380">
                  <c:v>479.4615</c:v>
                </c:pt>
                <c:pt idx="33381">
                  <c:v>479.4796</c:v>
                </c:pt>
                <c:pt idx="33382">
                  <c:v>479.49740000000003</c:v>
                </c:pt>
                <c:pt idx="33383">
                  <c:v>479.51600000000002</c:v>
                </c:pt>
                <c:pt idx="33384">
                  <c:v>479.53410000000002</c:v>
                </c:pt>
                <c:pt idx="33385">
                  <c:v>479.55239999999998</c:v>
                </c:pt>
                <c:pt idx="33386">
                  <c:v>479.57100000000003</c:v>
                </c:pt>
                <c:pt idx="33387">
                  <c:v>479.59059999999999</c:v>
                </c:pt>
                <c:pt idx="33388">
                  <c:v>479.61</c:v>
                </c:pt>
                <c:pt idx="33389">
                  <c:v>479.6277</c:v>
                </c:pt>
                <c:pt idx="33390">
                  <c:v>479.64659999999998</c:v>
                </c:pt>
                <c:pt idx="33391">
                  <c:v>479.6671</c:v>
                </c:pt>
                <c:pt idx="33392">
                  <c:v>479.68720000000002</c:v>
                </c:pt>
                <c:pt idx="33393">
                  <c:v>479.70479999999998</c:v>
                </c:pt>
                <c:pt idx="33394">
                  <c:v>479.72519999999997</c:v>
                </c:pt>
                <c:pt idx="33395">
                  <c:v>479.74459999999999</c:v>
                </c:pt>
                <c:pt idx="33396">
                  <c:v>479.76339999999999</c:v>
                </c:pt>
                <c:pt idx="33397">
                  <c:v>479.78250000000003</c:v>
                </c:pt>
                <c:pt idx="33398">
                  <c:v>479.80259999999998</c:v>
                </c:pt>
                <c:pt idx="33399">
                  <c:v>479.82229999999998</c:v>
                </c:pt>
                <c:pt idx="33400">
                  <c:v>479.84100000000001</c:v>
                </c:pt>
                <c:pt idx="33401">
                  <c:v>479.86</c:v>
                </c:pt>
                <c:pt idx="33402">
                  <c:v>479.87939999999998</c:v>
                </c:pt>
                <c:pt idx="33403">
                  <c:v>479.89760000000001</c:v>
                </c:pt>
                <c:pt idx="33404">
                  <c:v>479.91640000000001</c:v>
                </c:pt>
                <c:pt idx="33405">
                  <c:v>479.9366</c:v>
                </c:pt>
                <c:pt idx="33406">
                  <c:v>479.9556</c:v>
                </c:pt>
                <c:pt idx="33407">
                  <c:v>479.97519999999997</c:v>
                </c:pt>
                <c:pt idx="33408">
                  <c:v>479.99459999999999</c:v>
                </c:pt>
                <c:pt idx="33409">
                  <c:v>480.01440000000002</c:v>
                </c:pt>
                <c:pt idx="33410">
                  <c:v>480.03460000000001</c:v>
                </c:pt>
                <c:pt idx="33411">
                  <c:v>480.0523</c:v>
                </c:pt>
                <c:pt idx="33412">
                  <c:v>480.07170000000002</c:v>
                </c:pt>
                <c:pt idx="33413">
                  <c:v>480.09179999999998</c:v>
                </c:pt>
                <c:pt idx="33414">
                  <c:v>480.11200000000002</c:v>
                </c:pt>
                <c:pt idx="33415">
                  <c:v>480.13080000000002</c:v>
                </c:pt>
                <c:pt idx="33416">
                  <c:v>480.15120000000002</c:v>
                </c:pt>
                <c:pt idx="33417">
                  <c:v>480.16930000000002</c:v>
                </c:pt>
                <c:pt idx="33418">
                  <c:v>480.18869999999998</c:v>
                </c:pt>
                <c:pt idx="33419">
                  <c:v>480.20890000000003</c:v>
                </c:pt>
                <c:pt idx="33420">
                  <c:v>480.22680000000003</c:v>
                </c:pt>
                <c:pt idx="33421">
                  <c:v>480.24639999999999</c:v>
                </c:pt>
                <c:pt idx="33422">
                  <c:v>480.26600000000002</c:v>
                </c:pt>
                <c:pt idx="33423">
                  <c:v>480.28519999999997</c:v>
                </c:pt>
                <c:pt idx="33424">
                  <c:v>480.30399999999997</c:v>
                </c:pt>
                <c:pt idx="33425">
                  <c:v>480.32420000000002</c:v>
                </c:pt>
                <c:pt idx="33426">
                  <c:v>480.34480000000002</c:v>
                </c:pt>
                <c:pt idx="33427">
                  <c:v>480.36399999999998</c:v>
                </c:pt>
                <c:pt idx="33428">
                  <c:v>480.38279999999997</c:v>
                </c:pt>
                <c:pt idx="33429">
                  <c:v>480.40199999999999</c:v>
                </c:pt>
                <c:pt idx="33430">
                  <c:v>480.42149999999998</c:v>
                </c:pt>
                <c:pt idx="33431">
                  <c:v>480.43979999999999</c:v>
                </c:pt>
                <c:pt idx="33432">
                  <c:v>480.46089999999998</c:v>
                </c:pt>
                <c:pt idx="33433">
                  <c:v>480.47969999999998</c:v>
                </c:pt>
                <c:pt idx="33434">
                  <c:v>480.5</c:v>
                </c:pt>
                <c:pt idx="33435">
                  <c:v>480.51960000000003</c:v>
                </c:pt>
                <c:pt idx="33436">
                  <c:v>480.53949999999998</c:v>
                </c:pt>
                <c:pt idx="33437">
                  <c:v>480.55849999999998</c:v>
                </c:pt>
                <c:pt idx="33438">
                  <c:v>480.57870000000003</c:v>
                </c:pt>
                <c:pt idx="33439">
                  <c:v>480.59809999999999</c:v>
                </c:pt>
                <c:pt idx="33440">
                  <c:v>480.61829999999998</c:v>
                </c:pt>
                <c:pt idx="33441">
                  <c:v>480.6379</c:v>
                </c:pt>
                <c:pt idx="33442">
                  <c:v>480.65719999999999</c:v>
                </c:pt>
                <c:pt idx="33443">
                  <c:v>480.67520000000002</c:v>
                </c:pt>
                <c:pt idx="33444">
                  <c:v>480.69540000000001</c:v>
                </c:pt>
                <c:pt idx="33445">
                  <c:v>480.71530000000001</c:v>
                </c:pt>
                <c:pt idx="33446">
                  <c:v>480.73500000000001</c:v>
                </c:pt>
                <c:pt idx="33447">
                  <c:v>480.75470000000001</c:v>
                </c:pt>
                <c:pt idx="33448">
                  <c:v>480.77519999999998</c:v>
                </c:pt>
                <c:pt idx="33449">
                  <c:v>480.79539999999997</c:v>
                </c:pt>
                <c:pt idx="33450">
                  <c:v>480.8152</c:v>
                </c:pt>
                <c:pt idx="33451">
                  <c:v>480.8374</c:v>
                </c:pt>
                <c:pt idx="33452">
                  <c:v>480.8571</c:v>
                </c:pt>
                <c:pt idx="33453">
                  <c:v>480.87740000000002</c:v>
                </c:pt>
                <c:pt idx="33454">
                  <c:v>480.89640000000003</c:v>
                </c:pt>
                <c:pt idx="33455">
                  <c:v>480.91559999999998</c:v>
                </c:pt>
                <c:pt idx="33456">
                  <c:v>480.9366</c:v>
                </c:pt>
                <c:pt idx="33457">
                  <c:v>480.9572</c:v>
                </c:pt>
                <c:pt idx="33458">
                  <c:v>480.97840000000002</c:v>
                </c:pt>
                <c:pt idx="33459">
                  <c:v>480.99880000000002</c:v>
                </c:pt>
                <c:pt idx="33460">
                  <c:v>481.01679999999999</c:v>
                </c:pt>
                <c:pt idx="33461">
                  <c:v>481.03820000000002</c:v>
                </c:pt>
                <c:pt idx="33462">
                  <c:v>481.05739999999997</c:v>
                </c:pt>
                <c:pt idx="33463">
                  <c:v>481.07799999999997</c:v>
                </c:pt>
                <c:pt idx="33464">
                  <c:v>481.0992</c:v>
                </c:pt>
                <c:pt idx="33465">
                  <c:v>481.11939999999998</c:v>
                </c:pt>
                <c:pt idx="33466">
                  <c:v>481.13940000000002</c:v>
                </c:pt>
                <c:pt idx="33467">
                  <c:v>481.15940000000001</c:v>
                </c:pt>
                <c:pt idx="33468">
                  <c:v>481.18040000000002</c:v>
                </c:pt>
                <c:pt idx="33469">
                  <c:v>481.202</c:v>
                </c:pt>
                <c:pt idx="33470">
                  <c:v>481.22120000000001</c:v>
                </c:pt>
                <c:pt idx="33471">
                  <c:v>481.24189999999999</c:v>
                </c:pt>
                <c:pt idx="33472">
                  <c:v>481.26260000000002</c:v>
                </c:pt>
                <c:pt idx="33473">
                  <c:v>481.28320000000002</c:v>
                </c:pt>
                <c:pt idx="33474">
                  <c:v>481.30439999999999</c:v>
                </c:pt>
                <c:pt idx="33475">
                  <c:v>481.32499999999999</c:v>
                </c:pt>
                <c:pt idx="33476">
                  <c:v>481.34679999999997</c:v>
                </c:pt>
                <c:pt idx="33477">
                  <c:v>481.3689</c:v>
                </c:pt>
                <c:pt idx="33478">
                  <c:v>481.387</c:v>
                </c:pt>
                <c:pt idx="33479">
                  <c:v>481.40820000000002</c:v>
                </c:pt>
                <c:pt idx="33480">
                  <c:v>481.42989999999998</c:v>
                </c:pt>
                <c:pt idx="33481">
                  <c:v>481.45060000000001</c:v>
                </c:pt>
                <c:pt idx="33482">
                  <c:v>481.4708</c:v>
                </c:pt>
                <c:pt idx="33483">
                  <c:v>481.49259999999998</c:v>
                </c:pt>
                <c:pt idx="33484">
                  <c:v>481.51339999999999</c:v>
                </c:pt>
                <c:pt idx="33485">
                  <c:v>481.53460000000001</c:v>
                </c:pt>
                <c:pt idx="33486">
                  <c:v>481.55470000000003</c:v>
                </c:pt>
                <c:pt idx="33487">
                  <c:v>481.57499999999999</c:v>
                </c:pt>
                <c:pt idx="33488">
                  <c:v>481.5942</c:v>
                </c:pt>
                <c:pt idx="33489">
                  <c:v>481.61590000000001</c:v>
                </c:pt>
                <c:pt idx="33490">
                  <c:v>481.63580000000002</c:v>
                </c:pt>
                <c:pt idx="33491">
                  <c:v>481.65629999999999</c:v>
                </c:pt>
                <c:pt idx="33492">
                  <c:v>481.67829999999998</c:v>
                </c:pt>
                <c:pt idx="33493">
                  <c:v>481.69889999999998</c:v>
                </c:pt>
                <c:pt idx="33494">
                  <c:v>481.71940000000001</c:v>
                </c:pt>
                <c:pt idx="33495">
                  <c:v>481.74160000000001</c:v>
                </c:pt>
                <c:pt idx="33496">
                  <c:v>481.76240000000001</c:v>
                </c:pt>
                <c:pt idx="33497">
                  <c:v>481.78469999999999</c:v>
                </c:pt>
                <c:pt idx="33498">
                  <c:v>481.80470000000003</c:v>
                </c:pt>
                <c:pt idx="33499">
                  <c:v>481.8261</c:v>
                </c:pt>
                <c:pt idx="33500">
                  <c:v>481.84620000000001</c:v>
                </c:pt>
                <c:pt idx="33501">
                  <c:v>481.86739999999998</c:v>
                </c:pt>
                <c:pt idx="33502">
                  <c:v>481.88929999999999</c:v>
                </c:pt>
                <c:pt idx="33503">
                  <c:v>481.91219999999998</c:v>
                </c:pt>
                <c:pt idx="33504">
                  <c:v>481.93430000000001</c:v>
                </c:pt>
                <c:pt idx="33505">
                  <c:v>481.9547</c:v>
                </c:pt>
                <c:pt idx="33506">
                  <c:v>481.9753</c:v>
                </c:pt>
                <c:pt idx="33507">
                  <c:v>481.99799999999999</c:v>
                </c:pt>
                <c:pt idx="33508">
                  <c:v>482.01940000000002</c:v>
                </c:pt>
                <c:pt idx="33509">
                  <c:v>482.0394</c:v>
                </c:pt>
                <c:pt idx="33510">
                  <c:v>482.06259999999997</c:v>
                </c:pt>
                <c:pt idx="33511">
                  <c:v>482.084</c:v>
                </c:pt>
                <c:pt idx="33512">
                  <c:v>482.10500000000002</c:v>
                </c:pt>
                <c:pt idx="33513">
                  <c:v>482.1266</c:v>
                </c:pt>
                <c:pt idx="33514">
                  <c:v>482.1472</c:v>
                </c:pt>
                <c:pt idx="33515">
                  <c:v>482.16840000000002</c:v>
                </c:pt>
                <c:pt idx="33516">
                  <c:v>482.1918</c:v>
                </c:pt>
                <c:pt idx="33517">
                  <c:v>482.21159999999998</c:v>
                </c:pt>
                <c:pt idx="33518">
                  <c:v>482.23340000000002</c:v>
                </c:pt>
                <c:pt idx="33519">
                  <c:v>482.25659999999999</c:v>
                </c:pt>
                <c:pt idx="33520">
                  <c:v>482.27800000000002</c:v>
                </c:pt>
                <c:pt idx="33521">
                  <c:v>482.29899999999998</c:v>
                </c:pt>
                <c:pt idx="33522">
                  <c:v>482.31970000000001</c:v>
                </c:pt>
                <c:pt idx="33523">
                  <c:v>482.34140000000002</c:v>
                </c:pt>
                <c:pt idx="33524">
                  <c:v>482.36250000000001</c:v>
                </c:pt>
                <c:pt idx="33525">
                  <c:v>482.38499999999999</c:v>
                </c:pt>
                <c:pt idx="33526">
                  <c:v>482.4058</c:v>
                </c:pt>
                <c:pt idx="33527">
                  <c:v>482.42649999999998</c:v>
                </c:pt>
                <c:pt idx="33528">
                  <c:v>482.44959999999998</c:v>
                </c:pt>
                <c:pt idx="33529">
                  <c:v>482.47059999999999</c:v>
                </c:pt>
                <c:pt idx="33530">
                  <c:v>482.49130000000002</c:v>
                </c:pt>
                <c:pt idx="33531">
                  <c:v>482.51159999999999</c:v>
                </c:pt>
                <c:pt idx="33532">
                  <c:v>482.53469999999999</c:v>
                </c:pt>
                <c:pt idx="33533">
                  <c:v>482.55459999999999</c:v>
                </c:pt>
                <c:pt idx="33534">
                  <c:v>482.57619999999997</c:v>
                </c:pt>
                <c:pt idx="33535">
                  <c:v>482.59890000000001</c:v>
                </c:pt>
                <c:pt idx="33536">
                  <c:v>482.61880000000002</c:v>
                </c:pt>
                <c:pt idx="33537">
                  <c:v>482.64240000000001</c:v>
                </c:pt>
                <c:pt idx="33538">
                  <c:v>482.6653</c:v>
                </c:pt>
                <c:pt idx="33539">
                  <c:v>482.68700000000001</c:v>
                </c:pt>
                <c:pt idx="33540">
                  <c:v>482.7097</c:v>
                </c:pt>
                <c:pt idx="33541">
                  <c:v>482.73</c:v>
                </c:pt>
                <c:pt idx="33542">
                  <c:v>482.75240000000002</c:v>
                </c:pt>
                <c:pt idx="33543">
                  <c:v>482.77350000000001</c:v>
                </c:pt>
                <c:pt idx="33544">
                  <c:v>482.7944</c:v>
                </c:pt>
                <c:pt idx="33545">
                  <c:v>482.81630000000001</c:v>
                </c:pt>
                <c:pt idx="33546">
                  <c:v>482.83679999999998</c:v>
                </c:pt>
                <c:pt idx="33547">
                  <c:v>482.85899999999998</c:v>
                </c:pt>
                <c:pt idx="33548">
                  <c:v>482.88159999999999</c:v>
                </c:pt>
                <c:pt idx="33549">
                  <c:v>482.90390000000002</c:v>
                </c:pt>
                <c:pt idx="33550">
                  <c:v>482.92520000000002</c:v>
                </c:pt>
                <c:pt idx="33551">
                  <c:v>482.94839999999999</c:v>
                </c:pt>
                <c:pt idx="33552">
                  <c:v>482.97039999999998</c:v>
                </c:pt>
                <c:pt idx="33553">
                  <c:v>482.99329999999998</c:v>
                </c:pt>
                <c:pt idx="33554">
                  <c:v>483.01420000000002</c:v>
                </c:pt>
                <c:pt idx="33555">
                  <c:v>483.0367</c:v>
                </c:pt>
                <c:pt idx="33556">
                  <c:v>483.05880000000002</c:v>
                </c:pt>
                <c:pt idx="33557">
                  <c:v>483.08030000000002</c:v>
                </c:pt>
                <c:pt idx="33558">
                  <c:v>483.10329999999999</c:v>
                </c:pt>
                <c:pt idx="33559">
                  <c:v>483.12700000000001</c:v>
                </c:pt>
                <c:pt idx="33560">
                  <c:v>483.14839999999998</c:v>
                </c:pt>
                <c:pt idx="33561">
                  <c:v>483.17110000000002</c:v>
                </c:pt>
                <c:pt idx="33562">
                  <c:v>483.19139999999999</c:v>
                </c:pt>
                <c:pt idx="33563">
                  <c:v>483.21280000000002</c:v>
                </c:pt>
                <c:pt idx="33564">
                  <c:v>483.23669999999998</c:v>
                </c:pt>
                <c:pt idx="33565">
                  <c:v>483.26080000000002</c:v>
                </c:pt>
                <c:pt idx="33566">
                  <c:v>483.2833</c:v>
                </c:pt>
                <c:pt idx="33567">
                  <c:v>483.30599999999998</c:v>
                </c:pt>
                <c:pt idx="33568">
                  <c:v>483.32960000000003</c:v>
                </c:pt>
                <c:pt idx="33569">
                  <c:v>483.35</c:v>
                </c:pt>
                <c:pt idx="33570">
                  <c:v>483.3732</c:v>
                </c:pt>
                <c:pt idx="33571">
                  <c:v>483.3947</c:v>
                </c:pt>
                <c:pt idx="33572">
                  <c:v>483.416</c:v>
                </c:pt>
                <c:pt idx="33573">
                  <c:v>483.43729999999999</c:v>
                </c:pt>
                <c:pt idx="33574">
                  <c:v>483.4597</c:v>
                </c:pt>
                <c:pt idx="33575">
                  <c:v>483.48050000000001</c:v>
                </c:pt>
                <c:pt idx="33576">
                  <c:v>483.50240000000002</c:v>
                </c:pt>
                <c:pt idx="33577">
                  <c:v>483.52420000000001</c:v>
                </c:pt>
                <c:pt idx="33578">
                  <c:v>483.54590000000002</c:v>
                </c:pt>
                <c:pt idx="33579">
                  <c:v>483.56880000000001</c:v>
                </c:pt>
                <c:pt idx="33580">
                  <c:v>483.58909999999997</c:v>
                </c:pt>
                <c:pt idx="33581">
                  <c:v>483.61079999999998</c:v>
                </c:pt>
                <c:pt idx="33582">
                  <c:v>483.63200000000001</c:v>
                </c:pt>
                <c:pt idx="33583">
                  <c:v>483.65699999999998</c:v>
                </c:pt>
                <c:pt idx="33584">
                  <c:v>483.67720000000003</c:v>
                </c:pt>
                <c:pt idx="33585">
                  <c:v>483.69959999999998</c:v>
                </c:pt>
                <c:pt idx="33586">
                  <c:v>483.72179999999997</c:v>
                </c:pt>
                <c:pt idx="33587">
                  <c:v>483.74459999999999</c:v>
                </c:pt>
                <c:pt idx="33588">
                  <c:v>483.76819999999998</c:v>
                </c:pt>
                <c:pt idx="33589">
                  <c:v>483.78980000000001</c:v>
                </c:pt>
                <c:pt idx="33590">
                  <c:v>483.81310000000002</c:v>
                </c:pt>
                <c:pt idx="33591">
                  <c:v>483.83499999999998</c:v>
                </c:pt>
                <c:pt idx="33592">
                  <c:v>483.85759999999999</c:v>
                </c:pt>
                <c:pt idx="33593">
                  <c:v>483.88</c:v>
                </c:pt>
                <c:pt idx="33594">
                  <c:v>483.90429999999998</c:v>
                </c:pt>
                <c:pt idx="33595">
                  <c:v>483.92660000000001</c:v>
                </c:pt>
                <c:pt idx="33596">
                  <c:v>483.9502</c:v>
                </c:pt>
                <c:pt idx="33597">
                  <c:v>483.97219999999999</c:v>
                </c:pt>
                <c:pt idx="33598">
                  <c:v>483.99590000000001</c:v>
                </c:pt>
                <c:pt idx="33599">
                  <c:v>484.01870000000002</c:v>
                </c:pt>
                <c:pt idx="33600">
                  <c:v>484.04219999999998</c:v>
                </c:pt>
                <c:pt idx="33601">
                  <c:v>484.06479999999999</c:v>
                </c:pt>
                <c:pt idx="33602">
                  <c:v>484.08699999999999</c:v>
                </c:pt>
                <c:pt idx="33603">
                  <c:v>484.10919999999999</c:v>
                </c:pt>
                <c:pt idx="33604">
                  <c:v>484.13380000000001</c:v>
                </c:pt>
                <c:pt idx="33605">
                  <c:v>484.15530000000001</c:v>
                </c:pt>
                <c:pt idx="33606">
                  <c:v>484.17959999999999</c:v>
                </c:pt>
                <c:pt idx="33607">
                  <c:v>484.202</c:v>
                </c:pt>
                <c:pt idx="33608">
                  <c:v>484.22660000000002</c:v>
                </c:pt>
                <c:pt idx="33609">
                  <c:v>484.24810000000002</c:v>
                </c:pt>
                <c:pt idx="33610">
                  <c:v>484.2724</c:v>
                </c:pt>
                <c:pt idx="33611">
                  <c:v>484.29559999999998</c:v>
                </c:pt>
                <c:pt idx="33612">
                  <c:v>484.31990000000002</c:v>
                </c:pt>
                <c:pt idx="33613">
                  <c:v>484.34359999999998</c:v>
                </c:pt>
                <c:pt idx="33614">
                  <c:v>484.36579999999998</c:v>
                </c:pt>
                <c:pt idx="33615">
                  <c:v>484.38869999999997</c:v>
                </c:pt>
                <c:pt idx="33616">
                  <c:v>484.41180000000003</c:v>
                </c:pt>
                <c:pt idx="33617">
                  <c:v>484.43459999999999</c:v>
                </c:pt>
                <c:pt idx="33618">
                  <c:v>484.459</c:v>
                </c:pt>
                <c:pt idx="33619">
                  <c:v>484.48129999999998</c:v>
                </c:pt>
                <c:pt idx="33620">
                  <c:v>484.5034</c:v>
                </c:pt>
                <c:pt idx="33621">
                  <c:v>484.52609999999999</c:v>
                </c:pt>
                <c:pt idx="33622">
                  <c:v>484.54919999999998</c:v>
                </c:pt>
                <c:pt idx="33623">
                  <c:v>484.57220000000001</c:v>
                </c:pt>
                <c:pt idx="33624">
                  <c:v>484.5933</c:v>
                </c:pt>
                <c:pt idx="33625">
                  <c:v>484.61590000000001</c:v>
                </c:pt>
                <c:pt idx="33626">
                  <c:v>484.63709999999998</c:v>
                </c:pt>
                <c:pt idx="33627">
                  <c:v>484.65719999999999</c:v>
                </c:pt>
                <c:pt idx="33628">
                  <c:v>484.68009999999998</c:v>
                </c:pt>
                <c:pt idx="33629">
                  <c:v>484.70069999999998</c:v>
                </c:pt>
                <c:pt idx="33630">
                  <c:v>484.7226</c:v>
                </c:pt>
                <c:pt idx="33631">
                  <c:v>484.7441</c:v>
                </c:pt>
                <c:pt idx="33632">
                  <c:v>484.76650000000001</c:v>
                </c:pt>
                <c:pt idx="33633">
                  <c:v>484.78960000000001</c:v>
                </c:pt>
                <c:pt idx="33634">
                  <c:v>484.81389999999999</c:v>
                </c:pt>
                <c:pt idx="33635">
                  <c:v>484.83620000000002</c:v>
                </c:pt>
                <c:pt idx="33636">
                  <c:v>484.85939999999999</c:v>
                </c:pt>
                <c:pt idx="33637">
                  <c:v>484.88319999999999</c:v>
                </c:pt>
                <c:pt idx="33638">
                  <c:v>484.9067</c:v>
                </c:pt>
                <c:pt idx="33639">
                  <c:v>484.93239999999997</c:v>
                </c:pt>
                <c:pt idx="33640">
                  <c:v>484.9572</c:v>
                </c:pt>
                <c:pt idx="33641">
                  <c:v>484.98070000000001</c:v>
                </c:pt>
                <c:pt idx="33642">
                  <c:v>485.0052</c:v>
                </c:pt>
                <c:pt idx="33643">
                  <c:v>485.02960000000002</c:v>
                </c:pt>
                <c:pt idx="33644">
                  <c:v>485.05630000000002</c:v>
                </c:pt>
                <c:pt idx="33645">
                  <c:v>485.07900000000001</c:v>
                </c:pt>
                <c:pt idx="33646">
                  <c:v>485.1046</c:v>
                </c:pt>
                <c:pt idx="33647">
                  <c:v>485.12920000000003</c:v>
                </c:pt>
                <c:pt idx="33648">
                  <c:v>485.15309999999999</c:v>
                </c:pt>
                <c:pt idx="33649">
                  <c:v>485.1771</c:v>
                </c:pt>
                <c:pt idx="33650">
                  <c:v>485.20060000000001</c:v>
                </c:pt>
                <c:pt idx="33651">
                  <c:v>485.22329999999999</c:v>
                </c:pt>
                <c:pt idx="33652">
                  <c:v>485.24680000000001</c:v>
                </c:pt>
                <c:pt idx="33653">
                  <c:v>485.26940000000002</c:v>
                </c:pt>
                <c:pt idx="33654">
                  <c:v>485.29379999999998</c:v>
                </c:pt>
                <c:pt idx="33655">
                  <c:v>485.31830000000002</c:v>
                </c:pt>
                <c:pt idx="33656">
                  <c:v>485.34059999999999</c:v>
                </c:pt>
                <c:pt idx="33657">
                  <c:v>485.36079999999998</c:v>
                </c:pt>
                <c:pt idx="33658">
                  <c:v>485.38499999999999</c:v>
                </c:pt>
                <c:pt idx="33659">
                  <c:v>485.40719999999999</c:v>
                </c:pt>
                <c:pt idx="33660">
                  <c:v>485.4307</c:v>
                </c:pt>
                <c:pt idx="33661">
                  <c:v>485.4538</c:v>
                </c:pt>
                <c:pt idx="33662">
                  <c:v>485.47719999999998</c:v>
                </c:pt>
                <c:pt idx="33663">
                  <c:v>485.49939999999998</c:v>
                </c:pt>
                <c:pt idx="33664">
                  <c:v>485.5231</c:v>
                </c:pt>
                <c:pt idx="33665">
                  <c:v>485.54489999999998</c:v>
                </c:pt>
                <c:pt idx="33666">
                  <c:v>485.5686</c:v>
                </c:pt>
                <c:pt idx="33667">
                  <c:v>485.59300000000002</c:v>
                </c:pt>
                <c:pt idx="33668">
                  <c:v>485.61660000000001</c:v>
                </c:pt>
                <c:pt idx="33669">
                  <c:v>485.6404</c:v>
                </c:pt>
                <c:pt idx="33670">
                  <c:v>485.66359999999997</c:v>
                </c:pt>
                <c:pt idx="33671">
                  <c:v>485.68680000000001</c:v>
                </c:pt>
                <c:pt idx="33672">
                  <c:v>485.71179999999998</c:v>
                </c:pt>
                <c:pt idx="33673">
                  <c:v>485.73610000000002</c:v>
                </c:pt>
                <c:pt idx="33674">
                  <c:v>485.76080000000002</c:v>
                </c:pt>
                <c:pt idx="33675">
                  <c:v>485.78640000000001</c:v>
                </c:pt>
                <c:pt idx="33676">
                  <c:v>485.8098</c:v>
                </c:pt>
                <c:pt idx="33677">
                  <c:v>485.8338</c:v>
                </c:pt>
                <c:pt idx="33678">
                  <c:v>485.85719999999998</c:v>
                </c:pt>
                <c:pt idx="33679">
                  <c:v>485.88279999999997</c:v>
                </c:pt>
                <c:pt idx="33680">
                  <c:v>485.90780000000001</c:v>
                </c:pt>
                <c:pt idx="33681">
                  <c:v>485.93340000000001</c:v>
                </c:pt>
                <c:pt idx="33682">
                  <c:v>485.95839999999998</c:v>
                </c:pt>
                <c:pt idx="33683">
                  <c:v>485.98379999999997</c:v>
                </c:pt>
                <c:pt idx="33684">
                  <c:v>486.00880000000001</c:v>
                </c:pt>
                <c:pt idx="33685">
                  <c:v>486.0333</c:v>
                </c:pt>
                <c:pt idx="33686">
                  <c:v>486.05939999999998</c:v>
                </c:pt>
                <c:pt idx="33687">
                  <c:v>486.08539999999999</c:v>
                </c:pt>
                <c:pt idx="33688">
                  <c:v>486.11130000000003</c:v>
                </c:pt>
                <c:pt idx="33689">
                  <c:v>486.13630000000001</c:v>
                </c:pt>
                <c:pt idx="33690">
                  <c:v>486.1617</c:v>
                </c:pt>
                <c:pt idx="33691">
                  <c:v>486.18799999999999</c:v>
                </c:pt>
                <c:pt idx="33692">
                  <c:v>486.21339999999998</c:v>
                </c:pt>
                <c:pt idx="33693">
                  <c:v>486.23840000000001</c:v>
                </c:pt>
                <c:pt idx="33694">
                  <c:v>486.2627</c:v>
                </c:pt>
                <c:pt idx="33695">
                  <c:v>486.2869</c:v>
                </c:pt>
                <c:pt idx="33696">
                  <c:v>486.31450000000001</c:v>
                </c:pt>
                <c:pt idx="33697">
                  <c:v>486.339</c:v>
                </c:pt>
                <c:pt idx="33698">
                  <c:v>486.36599999999999</c:v>
                </c:pt>
                <c:pt idx="33699">
                  <c:v>486.39159999999998</c:v>
                </c:pt>
                <c:pt idx="33700">
                  <c:v>486.41579999999999</c:v>
                </c:pt>
                <c:pt idx="33701">
                  <c:v>486.44080000000002</c:v>
                </c:pt>
                <c:pt idx="33702">
                  <c:v>486.46679999999998</c:v>
                </c:pt>
                <c:pt idx="33703">
                  <c:v>486.49299999999999</c:v>
                </c:pt>
                <c:pt idx="33704">
                  <c:v>486.51780000000002</c:v>
                </c:pt>
                <c:pt idx="33705">
                  <c:v>486.54360000000003</c:v>
                </c:pt>
                <c:pt idx="33706">
                  <c:v>486.56909999999999</c:v>
                </c:pt>
                <c:pt idx="33707">
                  <c:v>486.59469999999999</c:v>
                </c:pt>
                <c:pt idx="33708">
                  <c:v>486.62</c:v>
                </c:pt>
                <c:pt idx="33709">
                  <c:v>486.6447</c:v>
                </c:pt>
                <c:pt idx="33710">
                  <c:v>486.67020000000002</c:v>
                </c:pt>
                <c:pt idx="33711">
                  <c:v>486.69670000000002</c:v>
                </c:pt>
                <c:pt idx="33712">
                  <c:v>486.72120000000001</c:v>
                </c:pt>
                <c:pt idx="33713">
                  <c:v>486.74650000000003</c:v>
                </c:pt>
                <c:pt idx="33714">
                  <c:v>486.77300000000002</c:v>
                </c:pt>
                <c:pt idx="33715">
                  <c:v>486.79919999999998</c:v>
                </c:pt>
                <c:pt idx="33716">
                  <c:v>486.82389999999998</c:v>
                </c:pt>
                <c:pt idx="33717">
                  <c:v>486.84980000000002</c:v>
                </c:pt>
                <c:pt idx="33718">
                  <c:v>486.87580000000003</c:v>
                </c:pt>
                <c:pt idx="33719">
                  <c:v>486.9042</c:v>
                </c:pt>
                <c:pt idx="33720">
                  <c:v>486.92809999999997</c:v>
                </c:pt>
                <c:pt idx="33721">
                  <c:v>486.9538</c:v>
                </c:pt>
                <c:pt idx="33722">
                  <c:v>486.98</c:v>
                </c:pt>
                <c:pt idx="33723">
                  <c:v>487.00510000000003</c:v>
                </c:pt>
                <c:pt idx="33724">
                  <c:v>487.03190000000001</c:v>
                </c:pt>
                <c:pt idx="33725">
                  <c:v>487.05700000000002</c:v>
                </c:pt>
                <c:pt idx="33726">
                  <c:v>487.08159999999998</c:v>
                </c:pt>
                <c:pt idx="33727">
                  <c:v>487.10860000000002</c:v>
                </c:pt>
                <c:pt idx="33728">
                  <c:v>487.13279999999997</c:v>
                </c:pt>
                <c:pt idx="33729">
                  <c:v>487.15859999999998</c:v>
                </c:pt>
                <c:pt idx="33730">
                  <c:v>487.1866</c:v>
                </c:pt>
                <c:pt idx="33731">
                  <c:v>487.2122</c:v>
                </c:pt>
                <c:pt idx="33732">
                  <c:v>487.23779999999999</c:v>
                </c:pt>
                <c:pt idx="33733">
                  <c:v>487.26440000000002</c:v>
                </c:pt>
                <c:pt idx="33734">
                  <c:v>487.29</c:v>
                </c:pt>
                <c:pt idx="33735">
                  <c:v>487.31639999999999</c:v>
                </c:pt>
                <c:pt idx="33736">
                  <c:v>487.34199999999998</c:v>
                </c:pt>
                <c:pt idx="33737">
                  <c:v>487.36919999999998</c:v>
                </c:pt>
                <c:pt idx="33738">
                  <c:v>487.39620000000002</c:v>
                </c:pt>
                <c:pt idx="33739">
                  <c:v>487.42349999999999</c:v>
                </c:pt>
                <c:pt idx="33740">
                  <c:v>487.44839999999999</c:v>
                </c:pt>
                <c:pt idx="33741">
                  <c:v>487.47399999999999</c:v>
                </c:pt>
                <c:pt idx="33742">
                  <c:v>487.49959999999999</c:v>
                </c:pt>
                <c:pt idx="33743">
                  <c:v>487.52679999999998</c:v>
                </c:pt>
                <c:pt idx="33744">
                  <c:v>487.55250000000001</c:v>
                </c:pt>
                <c:pt idx="33745">
                  <c:v>487.58019999999999</c:v>
                </c:pt>
                <c:pt idx="33746">
                  <c:v>487.60599999999999</c:v>
                </c:pt>
                <c:pt idx="33747">
                  <c:v>487.63260000000002</c:v>
                </c:pt>
                <c:pt idx="33748">
                  <c:v>487.65899999999999</c:v>
                </c:pt>
                <c:pt idx="33749">
                  <c:v>487.6866</c:v>
                </c:pt>
                <c:pt idx="33750">
                  <c:v>487.7133</c:v>
                </c:pt>
                <c:pt idx="33751">
                  <c:v>487.74029999999999</c:v>
                </c:pt>
                <c:pt idx="33752">
                  <c:v>487.76670000000001</c:v>
                </c:pt>
                <c:pt idx="33753">
                  <c:v>487.7928</c:v>
                </c:pt>
                <c:pt idx="33754">
                  <c:v>487.8184</c:v>
                </c:pt>
                <c:pt idx="33755">
                  <c:v>487.84620000000001</c:v>
                </c:pt>
                <c:pt idx="33756">
                  <c:v>487.87259999999998</c:v>
                </c:pt>
                <c:pt idx="33757">
                  <c:v>487.9008</c:v>
                </c:pt>
                <c:pt idx="33758">
                  <c:v>487.92660000000001</c:v>
                </c:pt>
                <c:pt idx="33759">
                  <c:v>487.95479999999998</c:v>
                </c:pt>
                <c:pt idx="33760">
                  <c:v>487.98259999999999</c:v>
                </c:pt>
                <c:pt idx="33761">
                  <c:v>488.00880000000001</c:v>
                </c:pt>
                <c:pt idx="33762">
                  <c:v>488.03730000000002</c:v>
                </c:pt>
                <c:pt idx="33763">
                  <c:v>488.06389999999999</c:v>
                </c:pt>
                <c:pt idx="33764">
                  <c:v>488.0899</c:v>
                </c:pt>
                <c:pt idx="33765">
                  <c:v>488.11829999999998</c:v>
                </c:pt>
                <c:pt idx="33766">
                  <c:v>488.14490000000001</c:v>
                </c:pt>
                <c:pt idx="33767">
                  <c:v>488.17340000000002</c:v>
                </c:pt>
                <c:pt idx="33768">
                  <c:v>488.2002</c:v>
                </c:pt>
                <c:pt idx="33769">
                  <c:v>488.22640000000001</c:v>
                </c:pt>
                <c:pt idx="33770">
                  <c:v>488.25479999999999</c:v>
                </c:pt>
                <c:pt idx="33771">
                  <c:v>488.28100000000001</c:v>
                </c:pt>
                <c:pt idx="33772">
                  <c:v>488.3109</c:v>
                </c:pt>
                <c:pt idx="33773">
                  <c:v>488.3372</c:v>
                </c:pt>
                <c:pt idx="33774">
                  <c:v>488.3648</c:v>
                </c:pt>
                <c:pt idx="33775">
                  <c:v>488.39109999999999</c:v>
                </c:pt>
                <c:pt idx="33776">
                  <c:v>488.41719999999998</c:v>
                </c:pt>
                <c:pt idx="33777">
                  <c:v>488.44549999999998</c:v>
                </c:pt>
                <c:pt idx="33778">
                  <c:v>488.47239999999999</c:v>
                </c:pt>
                <c:pt idx="33779">
                  <c:v>488.49900000000002</c:v>
                </c:pt>
                <c:pt idx="33780">
                  <c:v>488.52589999999998</c:v>
                </c:pt>
                <c:pt idx="33781">
                  <c:v>488.55360000000002</c:v>
                </c:pt>
                <c:pt idx="33782">
                  <c:v>488.58240000000001</c:v>
                </c:pt>
                <c:pt idx="33783">
                  <c:v>488.6087</c:v>
                </c:pt>
                <c:pt idx="33784">
                  <c:v>488.63479999999998</c:v>
                </c:pt>
                <c:pt idx="33785">
                  <c:v>488.66289999999998</c:v>
                </c:pt>
                <c:pt idx="33786">
                  <c:v>488.69040000000001</c:v>
                </c:pt>
                <c:pt idx="33787">
                  <c:v>488.7167</c:v>
                </c:pt>
                <c:pt idx="33788">
                  <c:v>488.74459999999999</c:v>
                </c:pt>
                <c:pt idx="33789">
                  <c:v>488.77120000000002</c:v>
                </c:pt>
                <c:pt idx="33790">
                  <c:v>488.79840000000002</c:v>
                </c:pt>
                <c:pt idx="33791">
                  <c:v>488.827</c:v>
                </c:pt>
                <c:pt idx="33792">
                  <c:v>488.85539999999997</c:v>
                </c:pt>
                <c:pt idx="33793">
                  <c:v>488.88279999999997</c:v>
                </c:pt>
                <c:pt idx="33794">
                  <c:v>488.91059999999999</c:v>
                </c:pt>
                <c:pt idx="33795">
                  <c:v>488.93939999999998</c:v>
                </c:pt>
                <c:pt idx="33796">
                  <c:v>488.9676</c:v>
                </c:pt>
                <c:pt idx="33797">
                  <c:v>488.9948</c:v>
                </c:pt>
                <c:pt idx="33798">
                  <c:v>489.0224</c:v>
                </c:pt>
                <c:pt idx="33799">
                  <c:v>489.04860000000002</c:v>
                </c:pt>
                <c:pt idx="33800">
                  <c:v>489.07569999999998</c:v>
                </c:pt>
                <c:pt idx="33801">
                  <c:v>489.10390000000001</c:v>
                </c:pt>
                <c:pt idx="33802">
                  <c:v>489.13240000000002</c:v>
                </c:pt>
                <c:pt idx="33803">
                  <c:v>489.15969999999999</c:v>
                </c:pt>
                <c:pt idx="33804">
                  <c:v>489.18740000000003</c:v>
                </c:pt>
                <c:pt idx="33805">
                  <c:v>489.21600000000001</c:v>
                </c:pt>
                <c:pt idx="33806">
                  <c:v>489.2439</c:v>
                </c:pt>
                <c:pt idx="33807">
                  <c:v>489.2706</c:v>
                </c:pt>
                <c:pt idx="33808">
                  <c:v>489.29759999999999</c:v>
                </c:pt>
                <c:pt idx="33809">
                  <c:v>489.32580000000002</c:v>
                </c:pt>
                <c:pt idx="33810">
                  <c:v>489.35340000000002</c:v>
                </c:pt>
                <c:pt idx="33811">
                  <c:v>489.38139999999999</c:v>
                </c:pt>
                <c:pt idx="33812">
                  <c:v>489.40839999999997</c:v>
                </c:pt>
                <c:pt idx="33813">
                  <c:v>489.43709999999999</c:v>
                </c:pt>
                <c:pt idx="33814">
                  <c:v>489.4633</c:v>
                </c:pt>
                <c:pt idx="33815">
                  <c:v>489.49130000000002</c:v>
                </c:pt>
                <c:pt idx="33816">
                  <c:v>489.52109999999999</c:v>
                </c:pt>
                <c:pt idx="33817">
                  <c:v>489.54880000000003</c:v>
                </c:pt>
                <c:pt idx="33818">
                  <c:v>489.57830000000001</c:v>
                </c:pt>
                <c:pt idx="33819">
                  <c:v>489.60789999999997</c:v>
                </c:pt>
                <c:pt idx="33820">
                  <c:v>489.63569999999999</c:v>
                </c:pt>
                <c:pt idx="33821">
                  <c:v>489.66480000000001</c:v>
                </c:pt>
                <c:pt idx="33822">
                  <c:v>489.69459999999998</c:v>
                </c:pt>
                <c:pt idx="33823">
                  <c:v>489.72219999999999</c:v>
                </c:pt>
                <c:pt idx="33824">
                  <c:v>489.7525</c:v>
                </c:pt>
                <c:pt idx="33825">
                  <c:v>489.78160000000003</c:v>
                </c:pt>
                <c:pt idx="33826">
                  <c:v>489.80939999999998</c:v>
                </c:pt>
                <c:pt idx="33827">
                  <c:v>489.83710000000002</c:v>
                </c:pt>
                <c:pt idx="33828">
                  <c:v>489.86619999999999</c:v>
                </c:pt>
                <c:pt idx="33829">
                  <c:v>489.89479999999998</c:v>
                </c:pt>
                <c:pt idx="33830">
                  <c:v>489.92129999999997</c:v>
                </c:pt>
                <c:pt idx="33831">
                  <c:v>489.95100000000002</c:v>
                </c:pt>
                <c:pt idx="33832">
                  <c:v>489.98039999999997</c:v>
                </c:pt>
                <c:pt idx="33833">
                  <c:v>490.00839999999999</c:v>
                </c:pt>
                <c:pt idx="33834">
                  <c:v>490.03800000000001</c:v>
                </c:pt>
                <c:pt idx="33835">
                  <c:v>490.06560000000002</c:v>
                </c:pt>
                <c:pt idx="33836">
                  <c:v>490.09320000000002</c:v>
                </c:pt>
                <c:pt idx="33837">
                  <c:v>490.1216</c:v>
                </c:pt>
                <c:pt idx="33838">
                  <c:v>490.15019999999998</c:v>
                </c:pt>
                <c:pt idx="33839">
                  <c:v>490.17809999999997</c:v>
                </c:pt>
                <c:pt idx="33840">
                  <c:v>490.20600000000002</c:v>
                </c:pt>
                <c:pt idx="33841">
                  <c:v>490.2337</c:v>
                </c:pt>
                <c:pt idx="33842">
                  <c:v>490.26130000000001</c:v>
                </c:pt>
                <c:pt idx="33843">
                  <c:v>490.29</c:v>
                </c:pt>
                <c:pt idx="33844">
                  <c:v>490.31799999999998</c:v>
                </c:pt>
                <c:pt idx="33845">
                  <c:v>490.346</c:v>
                </c:pt>
                <c:pt idx="33846">
                  <c:v>490.3741</c:v>
                </c:pt>
                <c:pt idx="33847">
                  <c:v>490.40309999999999</c:v>
                </c:pt>
                <c:pt idx="33848">
                  <c:v>490.4316</c:v>
                </c:pt>
                <c:pt idx="33849">
                  <c:v>490.46089999999998</c:v>
                </c:pt>
                <c:pt idx="33850">
                  <c:v>490.49</c:v>
                </c:pt>
                <c:pt idx="33851">
                  <c:v>490.51780000000002</c:v>
                </c:pt>
                <c:pt idx="33852">
                  <c:v>490.54660000000001</c:v>
                </c:pt>
                <c:pt idx="33853">
                  <c:v>490.57499999999999</c:v>
                </c:pt>
                <c:pt idx="33854">
                  <c:v>490.6037</c:v>
                </c:pt>
                <c:pt idx="33855">
                  <c:v>490.63339999999999</c:v>
                </c:pt>
                <c:pt idx="33856">
                  <c:v>490.66199999999998</c:v>
                </c:pt>
                <c:pt idx="33857">
                  <c:v>490.69040000000001</c:v>
                </c:pt>
                <c:pt idx="33858">
                  <c:v>490.72120000000001</c:v>
                </c:pt>
                <c:pt idx="33859">
                  <c:v>490.75</c:v>
                </c:pt>
                <c:pt idx="33860">
                  <c:v>490.77929999999998</c:v>
                </c:pt>
                <c:pt idx="33861">
                  <c:v>490.80939999999998</c:v>
                </c:pt>
                <c:pt idx="33862">
                  <c:v>490.83859999999999</c:v>
                </c:pt>
                <c:pt idx="33863">
                  <c:v>490.86799999999999</c:v>
                </c:pt>
                <c:pt idx="33864">
                  <c:v>490.89780000000002</c:v>
                </c:pt>
                <c:pt idx="33865">
                  <c:v>490.92680000000001</c:v>
                </c:pt>
                <c:pt idx="33866">
                  <c:v>490.95670000000001</c:v>
                </c:pt>
                <c:pt idx="33867">
                  <c:v>490.98590000000002</c:v>
                </c:pt>
                <c:pt idx="33868">
                  <c:v>491.01569999999998</c:v>
                </c:pt>
                <c:pt idx="33869">
                  <c:v>491.0471</c:v>
                </c:pt>
                <c:pt idx="33870">
                  <c:v>491.07569999999998</c:v>
                </c:pt>
                <c:pt idx="33871">
                  <c:v>491.10599999999999</c:v>
                </c:pt>
                <c:pt idx="33872">
                  <c:v>491.13549999999998</c:v>
                </c:pt>
                <c:pt idx="33873">
                  <c:v>491.16719999999998</c:v>
                </c:pt>
                <c:pt idx="33874">
                  <c:v>491.19670000000002</c:v>
                </c:pt>
                <c:pt idx="33875">
                  <c:v>491.2269</c:v>
                </c:pt>
                <c:pt idx="33876">
                  <c:v>491.25700000000001</c:v>
                </c:pt>
                <c:pt idx="33877">
                  <c:v>491.28629999999998</c:v>
                </c:pt>
                <c:pt idx="33878">
                  <c:v>491.31610000000001</c:v>
                </c:pt>
                <c:pt idx="33879">
                  <c:v>491.34530000000001</c:v>
                </c:pt>
                <c:pt idx="33880">
                  <c:v>491.37459999999999</c:v>
                </c:pt>
                <c:pt idx="33881">
                  <c:v>491.40530000000001</c:v>
                </c:pt>
                <c:pt idx="33882">
                  <c:v>491.43540000000002</c:v>
                </c:pt>
                <c:pt idx="33883">
                  <c:v>491.46539999999999</c:v>
                </c:pt>
                <c:pt idx="33884">
                  <c:v>491.49560000000002</c:v>
                </c:pt>
                <c:pt idx="33885">
                  <c:v>491.52499999999998</c:v>
                </c:pt>
                <c:pt idx="33886">
                  <c:v>491.55500000000001</c:v>
                </c:pt>
                <c:pt idx="33887">
                  <c:v>491.58659999999998</c:v>
                </c:pt>
                <c:pt idx="33888">
                  <c:v>491.61540000000002</c:v>
                </c:pt>
                <c:pt idx="33889">
                  <c:v>491.64659999999998</c:v>
                </c:pt>
                <c:pt idx="33890">
                  <c:v>491.67829999999998</c:v>
                </c:pt>
                <c:pt idx="33891">
                  <c:v>491.70710000000003</c:v>
                </c:pt>
                <c:pt idx="33892">
                  <c:v>491.7373</c:v>
                </c:pt>
                <c:pt idx="33893">
                  <c:v>491.767</c:v>
                </c:pt>
                <c:pt idx="33894">
                  <c:v>491.79759999999999</c:v>
                </c:pt>
                <c:pt idx="33895">
                  <c:v>491.82780000000002</c:v>
                </c:pt>
                <c:pt idx="33896">
                  <c:v>491.85939999999999</c:v>
                </c:pt>
                <c:pt idx="33897">
                  <c:v>491.88900000000001</c:v>
                </c:pt>
                <c:pt idx="33898">
                  <c:v>491.91950000000003</c:v>
                </c:pt>
                <c:pt idx="33899">
                  <c:v>491.94929999999999</c:v>
                </c:pt>
                <c:pt idx="33900">
                  <c:v>491.9794</c:v>
                </c:pt>
                <c:pt idx="33901">
                  <c:v>492.01029999999997</c:v>
                </c:pt>
                <c:pt idx="33902">
                  <c:v>492.04020000000003</c:v>
                </c:pt>
                <c:pt idx="33903">
                  <c:v>492.06979999999999</c:v>
                </c:pt>
                <c:pt idx="33904">
                  <c:v>492.10169999999999</c:v>
                </c:pt>
                <c:pt idx="33905">
                  <c:v>492.1354</c:v>
                </c:pt>
                <c:pt idx="33906">
                  <c:v>492.16559999999998</c:v>
                </c:pt>
                <c:pt idx="33907">
                  <c:v>492.19490000000002</c:v>
                </c:pt>
                <c:pt idx="33908">
                  <c:v>492.22719999999998</c:v>
                </c:pt>
                <c:pt idx="33909">
                  <c:v>492.25799999999998</c:v>
                </c:pt>
                <c:pt idx="33910">
                  <c:v>492.28800000000001</c:v>
                </c:pt>
                <c:pt idx="33911">
                  <c:v>492.31900000000002</c:v>
                </c:pt>
                <c:pt idx="33912">
                  <c:v>492.35039999999998</c:v>
                </c:pt>
                <c:pt idx="33913">
                  <c:v>492.38080000000002</c:v>
                </c:pt>
                <c:pt idx="33914">
                  <c:v>492.41300000000001</c:v>
                </c:pt>
                <c:pt idx="33915">
                  <c:v>492.4436</c:v>
                </c:pt>
                <c:pt idx="33916">
                  <c:v>492.47460000000001</c:v>
                </c:pt>
                <c:pt idx="33917">
                  <c:v>492.50439999999998</c:v>
                </c:pt>
                <c:pt idx="33918">
                  <c:v>492.53469999999999</c:v>
                </c:pt>
                <c:pt idx="33919">
                  <c:v>492.56619999999998</c:v>
                </c:pt>
                <c:pt idx="33920">
                  <c:v>492.59660000000002</c:v>
                </c:pt>
                <c:pt idx="33921">
                  <c:v>492.6284</c:v>
                </c:pt>
                <c:pt idx="33922">
                  <c:v>492.65890000000002</c:v>
                </c:pt>
                <c:pt idx="33923">
                  <c:v>492.69040000000001</c:v>
                </c:pt>
                <c:pt idx="33924">
                  <c:v>492.72250000000003</c:v>
                </c:pt>
                <c:pt idx="33925">
                  <c:v>492.7534</c:v>
                </c:pt>
                <c:pt idx="33926">
                  <c:v>492.78399999999999</c:v>
                </c:pt>
                <c:pt idx="33927">
                  <c:v>492.81599999999997</c:v>
                </c:pt>
                <c:pt idx="33928">
                  <c:v>492.84690000000001</c:v>
                </c:pt>
                <c:pt idx="33929">
                  <c:v>492.8793</c:v>
                </c:pt>
                <c:pt idx="33930">
                  <c:v>492.91199999999998</c:v>
                </c:pt>
                <c:pt idx="33931">
                  <c:v>492.94389999999999</c:v>
                </c:pt>
                <c:pt idx="33932">
                  <c:v>492.97480000000002</c:v>
                </c:pt>
                <c:pt idx="33933">
                  <c:v>493.00659999999999</c:v>
                </c:pt>
                <c:pt idx="33934">
                  <c:v>493.03730000000002</c:v>
                </c:pt>
                <c:pt idx="33935">
                  <c:v>493.06799999999998</c:v>
                </c:pt>
                <c:pt idx="33936">
                  <c:v>493.1</c:v>
                </c:pt>
                <c:pt idx="33937">
                  <c:v>493.13189999999997</c:v>
                </c:pt>
                <c:pt idx="33938">
                  <c:v>493.16199999999998</c:v>
                </c:pt>
                <c:pt idx="33939">
                  <c:v>493.1943</c:v>
                </c:pt>
                <c:pt idx="33940">
                  <c:v>493.22710000000001</c:v>
                </c:pt>
                <c:pt idx="33941">
                  <c:v>493.25709999999998</c:v>
                </c:pt>
                <c:pt idx="33942">
                  <c:v>493.28969999999998</c:v>
                </c:pt>
                <c:pt idx="33943">
                  <c:v>493.32130000000001</c:v>
                </c:pt>
                <c:pt idx="33944">
                  <c:v>493.3526</c:v>
                </c:pt>
                <c:pt idx="33945">
                  <c:v>493.3854</c:v>
                </c:pt>
                <c:pt idx="33946">
                  <c:v>493.4169</c:v>
                </c:pt>
                <c:pt idx="33947">
                  <c:v>493.44810000000001</c:v>
                </c:pt>
                <c:pt idx="33948">
                  <c:v>493.48149999999998</c:v>
                </c:pt>
                <c:pt idx="33949">
                  <c:v>493.51159999999999</c:v>
                </c:pt>
                <c:pt idx="33950">
                  <c:v>493.5446</c:v>
                </c:pt>
                <c:pt idx="33951">
                  <c:v>493.57709999999997</c:v>
                </c:pt>
                <c:pt idx="33952">
                  <c:v>493.60939999999999</c:v>
                </c:pt>
                <c:pt idx="33953">
                  <c:v>493.64260000000002</c:v>
                </c:pt>
                <c:pt idx="33954">
                  <c:v>493.67439999999999</c:v>
                </c:pt>
                <c:pt idx="33955">
                  <c:v>493.70589999999999</c:v>
                </c:pt>
                <c:pt idx="33956">
                  <c:v>493.73829999999998</c:v>
                </c:pt>
                <c:pt idx="33957">
                  <c:v>493.77190000000002</c:v>
                </c:pt>
                <c:pt idx="33958">
                  <c:v>493.80329999999998</c:v>
                </c:pt>
                <c:pt idx="33959">
                  <c:v>493.83589999999998</c:v>
                </c:pt>
                <c:pt idx="33960">
                  <c:v>493.86939999999998</c:v>
                </c:pt>
                <c:pt idx="33961">
                  <c:v>493.90179999999998</c:v>
                </c:pt>
                <c:pt idx="33962">
                  <c:v>493.93360000000001</c:v>
                </c:pt>
                <c:pt idx="33963">
                  <c:v>493.96539999999999</c:v>
                </c:pt>
                <c:pt idx="33964">
                  <c:v>493.99630000000002</c:v>
                </c:pt>
                <c:pt idx="33965">
                  <c:v>494.02969999999999</c:v>
                </c:pt>
                <c:pt idx="33966">
                  <c:v>494.06220000000002</c:v>
                </c:pt>
                <c:pt idx="33967">
                  <c:v>494.0942</c:v>
                </c:pt>
                <c:pt idx="33968">
                  <c:v>494.1266</c:v>
                </c:pt>
                <c:pt idx="33969">
                  <c:v>494.15800000000002</c:v>
                </c:pt>
                <c:pt idx="33970">
                  <c:v>494.1909</c:v>
                </c:pt>
                <c:pt idx="33971">
                  <c:v>494.22239999999999</c:v>
                </c:pt>
                <c:pt idx="33972">
                  <c:v>494.255</c:v>
                </c:pt>
                <c:pt idx="33973">
                  <c:v>494.28680000000003</c:v>
                </c:pt>
                <c:pt idx="33974">
                  <c:v>494.31959999999998</c:v>
                </c:pt>
                <c:pt idx="33975">
                  <c:v>494.3526</c:v>
                </c:pt>
                <c:pt idx="33976">
                  <c:v>494.38600000000002</c:v>
                </c:pt>
                <c:pt idx="33977">
                  <c:v>494.4194</c:v>
                </c:pt>
                <c:pt idx="33978">
                  <c:v>494.45080000000002</c:v>
                </c:pt>
                <c:pt idx="33979">
                  <c:v>494.48419999999999</c:v>
                </c:pt>
                <c:pt idx="33980">
                  <c:v>494.517</c:v>
                </c:pt>
                <c:pt idx="33981">
                  <c:v>494.5498</c:v>
                </c:pt>
                <c:pt idx="33982">
                  <c:v>494.5822</c:v>
                </c:pt>
                <c:pt idx="33983">
                  <c:v>494.6148</c:v>
                </c:pt>
                <c:pt idx="33984">
                  <c:v>494.64780000000002</c:v>
                </c:pt>
                <c:pt idx="33985">
                  <c:v>494.68020000000001</c:v>
                </c:pt>
                <c:pt idx="33986">
                  <c:v>494.7149</c:v>
                </c:pt>
                <c:pt idx="33987">
                  <c:v>494.7482</c:v>
                </c:pt>
                <c:pt idx="33988">
                  <c:v>494.78059999999999</c:v>
                </c:pt>
                <c:pt idx="33989">
                  <c:v>494.81439999999998</c:v>
                </c:pt>
                <c:pt idx="33990">
                  <c:v>494.84879999999998</c:v>
                </c:pt>
                <c:pt idx="33991">
                  <c:v>494.88260000000002</c:v>
                </c:pt>
                <c:pt idx="33992">
                  <c:v>494.91680000000002</c:v>
                </c:pt>
                <c:pt idx="33993">
                  <c:v>494.94979999999998</c:v>
                </c:pt>
                <c:pt idx="33994">
                  <c:v>494.98360000000002</c:v>
                </c:pt>
                <c:pt idx="33995">
                  <c:v>495.01799999999997</c:v>
                </c:pt>
                <c:pt idx="33996">
                  <c:v>495.05</c:v>
                </c:pt>
                <c:pt idx="33997">
                  <c:v>495.08339999999998</c:v>
                </c:pt>
                <c:pt idx="33998">
                  <c:v>495.11579999999998</c:v>
                </c:pt>
                <c:pt idx="33999">
                  <c:v>495.15019999999998</c:v>
                </c:pt>
                <c:pt idx="34000">
                  <c:v>495.18299999999999</c:v>
                </c:pt>
                <c:pt idx="34001">
                  <c:v>495.21640000000002</c:v>
                </c:pt>
                <c:pt idx="34002">
                  <c:v>495.2509</c:v>
                </c:pt>
                <c:pt idx="34003">
                  <c:v>495.28210000000001</c:v>
                </c:pt>
                <c:pt idx="34004">
                  <c:v>495.3141</c:v>
                </c:pt>
                <c:pt idx="34005">
                  <c:v>495.34789999999998</c:v>
                </c:pt>
                <c:pt idx="34006">
                  <c:v>495.38189999999997</c:v>
                </c:pt>
                <c:pt idx="34007">
                  <c:v>495.41500000000002</c:v>
                </c:pt>
                <c:pt idx="34008">
                  <c:v>495.45</c:v>
                </c:pt>
                <c:pt idx="34009">
                  <c:v>495.4828</c:v>
                </c:pt>
                <c:pt idx="34010">
                  <c:v>495.51679999999999</c:v>
                </c:pt>
                <c:pt idx="34011">
                  <c:v>495.55169999999998</c:v>
                </c:pt>
                <c:pt idx="34012">
                  <c:v>495.58519999999999</c:v>
                </c:pt>
                <c:pt idx="34013">
                  <c:v>495.61900000000003</c:v>
                </c:pt>
                <c:pt idx="34014">
                  <c:v>495.6533</c:v>
                </c:pt>
                <c:pt idx="34015">
                  <c:v>495.68599999999998</c:v>
                </c:pt>
                <c:pt idx="34016">
                  <c:v>495.72030000000001</c:v>
                </c:pt>
                <c:pt idx="34017">
                  <c:v>495.755</c:v>
                </c:pt>
                <c:pt idx="34018">
                  <c:v>495.78919999999999</c:v>
                </c:pt>
                <c:pt idx="34019">
                  <c:v>495.82459999999998</c:v>
                </c:pt>
                <c:pt idx="34020">
                  <c:v>495.85939999999999</c:v>
                </c:pt>
                <c:pt idx="34021">
                  <c:v>495.89580000000001</c:v>
                </c:pt>
                <c:pt idx="34022">
                  <c:v>495.93060000000003</c:v>
                </c:pt>
                <c:pt idx="34023">
                  <c:v>495.96780000000001</c:v>
                </c:pt>
                <c:pt idx="34024">
                  <c:v>496.00310000000002</c:v>
                </c:pt>
                <c:pt idx="34025">
                  <c:v>496.03859999999997</c:v>
                </c:pt>
                <c:pt idx="34026">
                  <c:v>496.07279999999997</c:v>
                </c:pt>
                <c:pt idx="34027">
                  <c:v>496.10739999999998</c:v>
                </c:pt>
                <c:pt idx="34028">
                  <c:v>496.14100000000002</c:v>
                </c:pt>
                <c:pt idx="34029">
                  <c:v>496.17540000000002</c:v>
                </c:pt>
                <c:pt idx="34030">
                  <c:v>496.21100000000001</c:v>
                </c:pt>
                <c:pt idx="34031">
                  <c:v>496.24360000000001</c:v>
                </c:pt>
                <c:pt idx="34032">
                  <c:v>496.27960000000002</c:v>
                </c:pt>
                <c:pt idx="34033">
                  <c:v>496.31360000000001</c:v>
                </c:pt>
                <c:pt idx="34034">
                  <c:v>496.34820000000002</c:v>
                </c:pt>
                <c:pt idx="34035">
                  <c:v>496.38339999999999</c:v>
                </c:pt>
                <c:pt idx="34036">
                  <c:v>496.41759999999999</c:v>
                </c:pt>
                <c:pt idx="34037">
                  <c:v>496.45080000000002</c:v>
                </c:pt>
                <c:pt idx="34038">
                  <c:v>496.48689999999999</c:v>
                </c:pt>
                <c:pt idx="34039">
                  <c:v>496.51990000000001</c:v>
                </c:pt>
                <c:pt idx="34040">
                  <c:v>496.55529999999999</c:v>
                </c:pt>
                <c:pt idx="34041">
                  <c:v>496.58800000000002</c:v>
                </c:pt>
                <c:pt idx="34042">
                  <c:v>496.62360000000001</c:v>
                </c:pt>
                <c:pt idx="34043">
                  <c:v>496.65719999999999</c:v>
                </c:pt>
                <c:pt idx="34044">
                  <c:v>496.69279999999998</c:v>
                </c:pt>
                <c:pt idx="34045">
                  <c:v>496.7285</c:v>
                </c:pt>
                <c:pt idx="34046">
                  <c:v>496.76420000000002</c:v>
                </c:pt>
                <c:pt idx="34047">
                  <c:v>496.79759999999999</c:v>
                </c:pt>
                <c:pt idx="34048">
                  <c:v>496.83109999999999</c:v>
                </c:pt>
                <c:pt idx="34049">
                  <c:v>496.86559999999997</c:v>
                </c:pt>
                <c:pt idx="34050">
                  <c:v>496.89980000000003</c:v>
                </c:pt>
                <c:pt idx="34051">
                  <c:v>496.93579999999997</c:v>
                </c:pt>
                <c:pt idx="34052">
                  <c:v>496.97179999999997</c:v>
                </c:pt>
                <c:pt idx="34053">
                  <c:v>497.00709999999998</c:v>
                </c:pt>
                <c:pt idx="34054">
                  <c:v>497.04239999999999</c:v>
                </c:pt>
                <c:pt idx="34055">
                  <c:v>497.07810000000001</c:v>
                </c:pt>
                <c:pt idx="34056">
                  <c:v>497.11259999999999</c:v>
                </c:pt>
                <c:pt idx="34057">
                  <c:v>497.1472</c:v>
                </c:pt>
                <c:pt idx="34058">
                  <c:v>497.18299999999999</c:v>
                </c:pt>
                <c:pt idx="34059">
                  <c:v>497.21850000000001</c:v>
                </c:pt>
                <c:pt idx="34060">
                  <c:v>497.25599999999997</c:v>
                </c:pt>
                <c:pt idx="34061">
                  <c:v>497.29</c:v>
                </c:pt>
                <c:pt idx="34062">
                  <c:v>497.32819999999998</c:v>
                </c:pt>
                <c:pt idx="34063">
                  <c:v>497.36419999999998</c:v>
                </c:pt>
                <c:pt idx="34064">
                  <c:v>497.40159999999997</c:v>
                </c:pt>
                <c:pt idx="34065">
                  <c:v>497.44</c:v>
                </c:pt>
                <c:pt idx="34066">
                  <c:v>497.47890000000001</c:v>
                </c:pt>
                <c:pt idx="34067">
                  <c:v>497.51659999999998</c:v>
                </c:pt>
                <c:pt idx="34068">
                  <c:v>497.55669999999998</c:v>
                </c:pt>
                <c:pt idx="34069">
                  <c:v>497.59609999999998</c:v>
                </c:pt>
                <c:pt idx="34070">
                  <c:v>497.63440000000003</c:v>
                </c:pt>
                <c:pt idx="34071">
                  <c:v>497.67380000000003</c:v>
                </c:pt>
                <c:pt idx="34072">
                  <c:v>497.71339999999998</c:v>
                </c:pt>
                <c:pt idx="34073">
                  <c:v>497.75279999999998</c:v>
                </c:pt>
                <c:pt idx="34074">
                  <c:v>497.79320000000001</c:v>
                </c:pt>
                <c:pt idx="34075">
                  <c:v>497.83199999999999</c:v>
                </c:pt>
                <c:pt idx="34076">
                  <c:v>497.87139999999999</c:v>
                </c:pt>
                <c:pt idx="34077">
                  <c:v>497.91019999999997</c:v>
                </c:pt>
                <c:pt idx="34078">
                  <c:v>497.94900000000001</c:v>
                </c:pt>
                <c:pt idx="34079">
                  <c:v>497.98840000000001</c:v>
                </c:pt>
                <c:pt idx="34080">
                  <c:v>498.02600000000001</c:v>
                </c:pt>
                <c:pt idx="34081">
                  <c:v>498.065</c:v>
                </c:pt>
                <c:pt idx="34082">
                  <c:v>498.10300000000001</c:v>
                </c:pt>
                <c:pt idx="34083">
                  <c:v>498.14120000000003</c:v>
                </c:pt>
                <c:pt idx="34084">
                  <c:v>498.17910000000001</c:v>
                </c:pt>
                <c:pt idx="34085">
                  <c:v>498.21640000000002</c:v>
                </c:pt>
                <c:pt idx="34086">
                  <c:v>498.25740000000002</c:v>
                </c:pt>
                <c:pt idx="34087">
                  <c:v>498.2946</c:v>
                </c:pt>
                <c:pt idx="34088">
                  <c:v>498.33139999999997</c:v>
                </c:pt>
                <c:pt idx="34089">
                  <c:v>498.36759999999998</c:v>
                </c:pt>
                <c:pt idx="34090">
                  <c:v>498.40660000000003</c:v>
                </c:pt>
                <c:pt idx="34091">
                  <c:v>498.44510000000002</c:v>
                </c:pt>
                <c:pt idx="34092">
                  <c:v>498.4812</c:v>
                </c:pt>
                <c:pt idx="34093">
                  <c:v>498.5172</c:v>
                </c:pt>
                <c:pt idx="34094">
                  <c:v>498.55500000000001</c:v>
                </c:pt>
                <c:pt idx="34095">
                  <c:v>498.59160000000003</c:v>
                </c:pt>
                <c:pt idx="34096">
                  <c:v>498.62869999999998</c:v>
                </c:pt>
                <c:pt idx="34097">
                  <c:v>498.66750000000002</c:v>
                </c:pt>
                <c:pt idx="34098">
                  <c:v>498.70260000000002</c:v>
                </c:pt>
                <c:pt idx="34099">
                  <c:v>498.74099999999999</c:v>
                </c:pt>
                <c:pt idx="34100">
                  <c:v>498.77690000000001</c:v>
                </c:pt>
                <c:pt idx="34101">
                  <c:v>498.81619999999998</c:v>
                </c:pt>
                <c:pt idx="34102">
                  <c:v>498.8526</c:v>
                </c:pt>
                <c:pt idx="34103">
                  <c:v>498.89060000000001</c:v>
                </c:pt>
                <c:pt idx="34104">
                  <c:v>498.92739999999998</c:v>
                </c:pt>
                <c:pt idx="34105">
                  <c:v>498.964</c:v>
                </c:pt>
                <c:pt idx="34106">
                  <c:v>499.00060000000002</c:v>
                </c:pt>
                <c:pt idx="34107">
                  <c:v>499.03800000000001</c:v>
                </c:pt>
                <c:pt idx="34108">
                  <c:v>499.07459999999998</c:v>
                </c:pt>
                <c:pt idx="34109">
                  <c:v>499.1114</c:v>
                </c:pt>
                <c:pt idx="34110">
                  <c:v>499.14839999999998</c:v>
                </c:pt>
                <c:pt idx="34111">
                  <c:v>499.18599999999998</c:v>
                </c:pt>
                <c:pt idx="34112">
                  <c:v>499.22359999999998</c:v>
                </c:pt>
                <c:pt idx="34113">
                  <c:v>499.26190000000003</c:v>
                </c:pt>
                <c:pt idx="34114">
                  <c:v>499.29910000000001</c:v>
                </c:pt>
                <c:pt idx="34115">
                  <c:v>499.3356</c:v>
                </c:pt>
                <c:pt idx="34116">
                  <c:v>499.37299999999999</c:v>
                </c:pt>
                <c:pt idx="34117">
                  <c:v>499.41059999999999</c:v>
                </c:pt>
                <c:pt idx="34118">
                  <c:v>499.44850000000002</c:v>
                </c:pt>
                <c:pt idx="34119">
                  <c:v>499.48669999999998</c:v>
                </c:pt>
                <c:pt idx="34120">
                  <c:v>499.5231</c:v>
                </c:pt>
                <c:pt idx="34121">
                  <c:v>499.5616</c:v>
                </c:pt>
                <c:pt idx="34122">
                  <c:v>499.6</c:v>
                </c:pt>
                <c:pt idx="34123">
                  <c:v>499.63780000000003</c:v>
                </c:pt>
                <c:pt idx="34124">
                  <c:v>499.67500000000001</c:v>
                </c:pt>
                <c:pt idx="34125">
                  <c:v>499.71379999999999</c:v>
                </c:pt>
                <c:pt idx="34126">
                  <c:v>499.75130000000001</c:v>
                </c:pt>
                <c:pt idx="34127">
                  <c:v>499.79079999999999</c:v>
                </c:pt>
                <c:pt idx="34128">
                  <c:v>499.82780000000002</c:v>
                </c:pt>
                <c:pt idx="34129">
                  <c:v>499.86540000000002</c:v>
                </c:pt>
                <c:pt idx="34130">
                  <c:v>499.90390000000002</c:v>
                </c:pt>
                <c:pt idx="34131">
                  <c:v>499.94139999999999</c:v>
                </c:pt>
                <c:pt idx="34132">
                  <c:v>499.97930000000002</c:v>
                </c:pt>
                <c:pt idx="34133">
                  <c:v>500.01819999999998</c:v>
                </c:pt>
                <c:pt idx="34134">
                  <c:v>500.0564</c:v>
                </c:pt>
                <c:pt idx="34135">
                  <c:v>500.09480000000002</c:v>
                </c:pt>
                <c:pt idx="34136">
                  <c:v>500.13130000000001</c:v>
                </c:pt>
                <c:pt idx="34137">
                  <c:v>500.1694</c:v>
                </c:pt>
                <c:pt idx="34138">
                  <c:v>500.20620000000002</c:v>
                </c:pt>
                <c:pt idx="34139">
                  <c:v>500.24329999999998</c:v>
                </c:pt>
                <c:pt idx="34140">
                  <c:v>500.2799</c:v>
                </c:pt>
                <c:pt idx="34141">
                  <c:v>500.31760000000003</c:v>
                </c:pt>
                <c:pt idx="34142">
                  <c:v>500.3528</c:v>
                </c:pt>
                <c:pt idx="34143">
                  <c:v>500.3904</c:v>
                </c:pt>
                <c:pt idx="34144">
                  <c:v>500.42619999999999</c:v>
                </c:pt>
                <c:pt idx="34145">
                  <c:v>500.4633</c:v>
                </c:pt>
                <c:pt idx="34146">
                  <c:v>500.49919999999997</c:v>
                </c:pt>
                <c:pt idx="34147">
                  <c:v>500.53590000000003</c:v>
                </c:pt>
                <c:pt idx="34148">
                  <c:v>500.57260000000002</c:v>
                </c:pt>
                <c:pt idx="34149">
                  <c:v>500.60849999999999</c:v>
                </c:pt>
                <c:pt idx="34150">
                  <c:v>500.6456</c:v>
                </c:pt>
                <c:pt idx="34151">
                  <c:v>500.68400000000003</c:v>
                </c:pt>
                <c:pt idx="34152">
                  <c:v>500.71960000000001</c:v>
                </c:pt>
                <c:pt idx="34153">
                  <c:v>500.75779999999997</c:v>
                </c:pt>
                <c:pt idx="34154">
                  <c:v>500.79480000000001</c:v>
                </c:pt>
                <c:pt idx="34155">
                  <c:v>500.83300000000003</c:v>
                </c:pt>
                <c:pt idx="34156">
                  <c:v>500.87060000000002</c:v>
                </c:pt>
                <c:pt idx="34157">
                  <c:v>500.90859999999998</c:v>
                </c:pt>
                <c:pt idx="34158">
                  <c:v>500.94650000000001</c:v>
                </c:pt>
                <c:pt idx="34159">
                  <c:v>500.98500000000001</c:v>
                </c:pt>
                <c:pt idx="34160">
                  <c:v>501.02339999999998</c:v>
                </c:pt>
                <c:pt idx="34161">
                  <c:v>501.06150000000002</c:v>
                </c:pt>
                <c:pt idx="34162">
                  <c:v>501.10109999999997</c:v>
                </c:pt>
                <c:pt idx="34163">
                  <c:v>501.13900000000001</c:v>
                </c:pt>
                <c:pt idx="34164">
                  <c:v>501.17910000000001</c:v>
                </c:pt>
                <c:pt idx="34165">
                  <c:v>501.21640000000002</c:v>
                </c:pt>
                <c:pt idx="34166">
                  <c:v>501.25659999999999</c:v>
                </c:pt>
                <c:pt idx="34167">
                  <c:v>501.29590000000002</c:v>
                </c:pt>
                <c:pt idx="34168">
                  <c:v>501.33609999999999</c:v>
                </c:pt>
                <c:pt idx="34169">
                  <c:v>501.37619999999998</c:v>
                </c:pt>
                <c:pt idx="34170">
                  <c:v>501.41719999999998</c:v>
                </c:pt>
                <c:pt idx="34171">
                  <c:v>501.45440000000002</c:v>
                </c:pt>
                <c:pt idx="34172">
                  <c:v>501.4932</c:v>
                </c:pt>
                <c:pt idx="34173">
                  <c:v>501.53429999999997</c:v>
                </c:pt>
                <c:pt idx="34174">
                  <c:v>501.57400000000001</c:v>
                </c:pt>
                <c:pt idx="34175">
                  <c:v>501.61439999999999</c:v>
                </c:pt>
                <c:pt idx="34176">
                  <c:v>501.65370000000001</c:v>
                </c:pt>
                <c:pt idx="34177">
                  <c:v>501.69540000000001</c:v>
                </c:pt>
                <c:pt idx="34178">
                  <c:v>501.73860000000002</c:v>
                </c:pt>
                <c:pt idx="34179">
                  <c:v>501.77879999999999</c:v>
                </c:pt>
                <c:pt idx="34180">
                  <c:v>501.81970000000001</c:v>
                </c:pt>
                <c:pt idx="34181">
                  <c:v>501.86099999999999</c:v>
                </c:pt>
                <c:pt idx="34182">
                  <c:v>501.90309999999999</c:v>
                </c:pt>
                <c:pt idx="34183">
                  <c:v>501.94540000000001</c:v>
                </c:pt>
                <c:pt idx="34184">
                  <c:v>501.9889</c:v>
                </c:pt>
                <c:pt idx="34185">
                  <c:v>502.02940000000001</c:v>
                </c:pt>
                <c:pt idx="34186">
                  <c:v>502.072</c:v>
                </c:pt>
                <c:pt idx="34187">
                  <c:v>502.11360000000002</c:v>
                </c:pt>
                <c:pt idx="34188">
                  <c:v>502.15440000000001</c:v>
                </c:pt>
                <c:pt idx="34189">
                  <c:v>502.19650000000001</c:v>
                </c:pt>
                <c:pt idx="34190">
                  <c:v>502.23880000000003</c:v>
                </c:pt>
                <c:pt idx="34191">
                  <c:v>502.2808</c:v>
                </c:pt>
                <c:pt idx="34192">
                  <c:v>502.32190000000003</c:v>
                </c:pt>
                <c:pt idx="34193">
                  <c:v>502.36369999999999</c:v>
                </c:pt>
                <c:pt idx="34194">
                  <c:v>502.40530000000001</c:v>
                </c:pt>
                <c:pt idx="34195">
                  <c:v>502.447</c:v>
                </c:pt>
                <c:pt idx="34196">
                  <c:v>502.48899999999998</c:v>
                </c:pt>
                <c:pt idx="34197">
                  <c:v>502.5308</c:v>
                </c:pt>
                <c:pt idx="34198">
                  <c:v>502.57220000000001</c:v>
                </c:pt>
                <c:pt idx="34199">
                  <c:v>502.61369999999999</c:v>
                </c:pt>
                <c:pt idx="34200">
                  <c:v>502.65620000000001</c:v>
                </c:pt>
                <c:pt idx="34201">
                  <c:v>502.69670000000002</c:v>
                </c:pt>
                <c:pt idx="34202">
                  <c:v>502.73770000000002</c:v>
                </c:pt>
                <c:pt idx="34203">
                  <c:v>502.77850000000001</c:v>
                </c:pt>
                <c:pt idx="34204">
                  <c:v>502.82089999999999</c:v>
                </c:pt>
                <c:pt idx="34205">
                  <c:v>502.86279999999999</c:v>
                </c:pt>
                <c:pt idx="34206">
                  <c:v>502.90440000000001</c:v>
                </c:pt>
                <c:pt idx="34207">
                  <c:v>502.94499999999999</c:v>
                </c:pt>
                <c:pt idx="34208">
                  <c:v>502.98700000000002</c:v>
                </c:pt>
                <c:pt idx="34209">
                  <c:v>503.02940000000001</c:v>
                </c:pt>
                <c:pt idx="34210">
                  <c:v>503.07040000000001</c:v>
                </c:pt>
                <c:pt idx="34211">
                  <c:v>503.11130000000003</c:v>
                </c:pt>
                <c:pt idx="34212">
                  <c:v>503.15190000000001</c:v>
                </c:pt>
                <c:pt idx="34213">
                  <c:v>503.19400000000002</c:v>
                </c:pt>
                <c:pt idx="34214">
                  <c:v>503.2355</c:v>
                </c:pt>
                <c:pt idx="34215">
                  <c:v>503.27890000000002</c:v>
                </c:pt>
                <c:pt idx="34216">
                  <c:v>503.31900000000002</c:v>
                </c:pt>
                <c:pt idx="34217">
                  <c:v>503.3603</c:v>
                </c:pt>
                <c:pt idx="34218">
                  <c:v>503.40339999999998</c:v>
                </c:pt>
                <c:pt idx="34219">
                  <c:v>503.44470000000001</c:v>
                </c:pt>
                <c:pt idx="34220">
                  <c:v>503.48779999999999</c:v>
                </c:pt>
                <c:pt idx="34221">
                  <c:v>503.53019999999998</c:v>
                </c:pt>
                <c:pt idx="34222">
                  <c:v>503.572</c:v>
                </c:pt>
                <c:pt idx="34223">
                  <c:v>503.61399999999998</c:v>
                </c:pt>
                <c:pt idx="34224">
                  <c:v>503.6576</c:v>
                </c:pt>
                <c:pt idx="34225">
                  <c:v>503.69810000000001</c:v>
                </c:pt>
                <c:pt idx="34226">
                  <c:v>503.7396</c:v>
                </c:pt>
                <c:pt idx="34227">
                  <c:v>503.78250000000003</c:v>
                </c:pt>
                <c:pt idx="34228">
                  <c:v>503.82780000000002</c:v>
                </c:pt>
                <c:pt idx="34229">
                  <c:v>503.86799999999999</c:v>
                </c:pt>
                <c:pt idx="34230">
                  <c:v>503.91199999999998</c:v>
                </c:pt>
                <c:pt idx="34231">
                  <c:v>503.95400000000001</c:v>
                </c:pt>
                <c:pt idx="34232">
                  <c:v>503.99459999999999</c:v>
                </c:pt>
                <c:pt idx="34233">
                  <c:v>504.03730000000002</c:v>
                </c:pt>
                <c:pt idx="34234">
                  <c:v>504.08159999999998</c:v>
                </c:pt>
                <c:pt idx="34235">
                  <c:v>504.12360000000001</c:v>
                </c:pt>
                <c:pt idx="34236">
                  <c:v>504.16660000000002</c:v>
                </c:pt>
                <c:pt idx="34237">
                  <c:v>504.20780000000002</c:v>
                </c:pt>
                <c:pt idx="34238">
                  <c:v>504.25240000000002</c:v>
                </c:pt>
                <c:pt idx="34239">
                  <c:v>504.29700000000003</c:v>
                </c:pt>
                <c:pt idx="34240">
                  <c:v>504.34030000000001</c:v>
                </c:pt>
                <c:pt idx="34241">
                  <c:v>504.38380000000001</c:v>
                </c:pt>
                <c:pt idx="34242">
                  <c:v>504.42689999999999</c:v>
                </c:pt>
                <c:pt idx="34243">
                  <c:v>504.46929999999998</c:v>
                </c:pt>
                <c:pt idx="34244">
                  <c:v>504.51330000000002</c:v>
                </c:pt>
                <c:pt idx="34245">
                  <c:v>504.5566</c:v>
                </c:pt>
                <c:pt idx="34246">
                  <c:v>504.60070000000002</c:v>
                </c:pt>
                <c:pt idx="34247">
                  <c:v>504.64440000000002</c:v>
                </c:pt>
                <c:pt idx="34248">
                  <c:v>504.68700000000001</c:v>
                </c:pt>
                <c:pt idx="34249">
                  <c:v>504.73099999999999</c:v>
                </c:pt>
                <c:pt idx="34250">
                  <c:v>504.77499999999998</c:v>
                </c:pt>
                <c:pt idx="34251">
                  <c:v>504.8175</c:v>
                </c:pt>
                <c:pt idx="34252">
                  <c:v>504.86160000000001</c:v>
                </c:pt>
                <c:pt idx="34253">
                  <c:v>504.90620000000001</c:v>
                </c:pt>
                <c:pt idx="34254">
                  <c:v>504.94959999999998</c:v>
                </c:pt>
                <c:pt idx="34255">
                  <c:v>504.99360000000001</c:v>
                </c:pt>
                <c:pt idx="34256">
                  <c:v>505.03769999999997</c:v>
                </c:pt>
                <c:pt idx="34257">
                  <c:v>505.08199999999999</c:v>
                </c:pt>
                <c:pt idx="34258">
                  <c:v>505.12540000000001</c:v>
                </c:pt>
                <c:pt idx="34259">
                  <c:v>505.16989999999998</c:v>
                </c:pt>
                <c:pt idx="34260">
                  <c:v>505.21379999999999</c:v>
                </c:pt>
                <c:pt idx="34261">
                  <c:v>505.25850000000003</c:v>
                </c:pt>
                <c:pt idx="34262">
                  <c:v>505.30200000000002</c:v>
                </c:pt>
                <c:pt idx="34263">
                  <c:v>505.34480000000002</c:v>
                </c:pt>
                <c:pt idx="34264">
                  <c:v>505.38799999999998</c:v>
                </c:pt>
                <c:pt idx="34265">
                  <c:v>505.43119999999999</c:v>
                </c:pt>
                <c:pt idx="34266">
                  <c:v>505.47320000000002</c:v>
                </c:pt>
                <c:pt idx="34267">
                  <c:v>505.51679999999999</c:v>
                </c:pt>
                <c:pt idx="34268">
                  <c:v>505.55829999999997</c:v>
                </c:pt>
                <c:pt idx="34269">
                  <c:v>505.60109999999997</c:v>
                </c:pt>
                <c:pt idx="34270">
                  <c:v>505.64460000000003</c:v>
                </c:pt>
                <c:pt idx="34271">
                  <c:v>505.68729999999999</c:v>
                </c:pt>
                <c:pt idx="34272">
                  <c:v>505.7312</c:v>
                </c:pt>
                <c:pt idx="34273">
                  <c:v>505.77350000000001</c:v>
                </c:pt>
                <c:pt idx="34274">
                  <c:v>505.81900000000002</c:v>
                </c:pt>
                <c:pt idx="34275">
                  <c:v>505.86130000000003</c:v>
                </c:pt>
                <c:pt idx="34276">
                  <c:v>505.90519999999998</c:v>
                </c:pt>
                <c:pt idx="34277">
                  <c:v>505.94900000000001</c:v>
                </c:pt>
                <c:pt idx="34278">
                  <c:v>505.9941</c:v>
                </c:pt>
                <c:pt idx="34279">
                  <c:v>506.03870000000001</c:v>
                </c:pt>
                <c:pt idx="34280">
                  <c:v>506.08409999999998</c:v>
                </c:pt>
                <c:pt idx="34281">
                  <c:v>506.12959999999998</c:v>
                </c:pt>
                <c:pt idx="34282">
                  <c:v>506.17559999999997</c:v>
                </c:pt>
                <c:pt idx="34283">
                  <c:v>506.2208</c:v>
                </c:pt>
                <c:pt idx="34284">
                  <c:v>506.2672</c:v>
                </c:pt>
                <c:pt idx="34285">
                  <c:v>506.31299999999999</c:v>
                </c:pt>
                <c:pt idx="34286">
                  <c:v>506.35700000000003</c:v>
                </c:pt>
                <c:pt idx="34287">
                  <c:v>506.404</c:v>
                </c:pt>
                <c:pt idx="34288">
                  <c:v>506.45159999999998</c:v>
                </c:pt>
                <c:pt idx="34289">
                  <c:v>506.49759999999998</c:v>
                </c:pt>
                <c:pt idx="34290">
                  <c:v>506.54349999999999</c:v>
                </c:pt>
                <c:pt idx="34291">
                  <c:v>506.58909999999997</c:v>
                </c:pt>
                <c:pt idx="34292">
                  <c:v>506.6386</c:v>
                </c:pt>
                <c:pt idx="34293">
                  <c:v>506.6848</c:v>
                </c:pt>
                <c:pt idx="34294">
                  <c:v>506.73360000000002</c:v>
                </c:pt>
                <c:pt idx="34295">
                  <c:v>506.78100000000001</c:v>
                </c:pt>
                <c:pt idx="34296">
                  <c:v>506.83100000000002</c:v>
                </c:pt>
                <c:pt idx="34297">
                  <c:v>506.87920000000003</c:v>
                </c:pt>
                <c:pt idx="34298">
                  <c:v>506.92739999999998</c:v>
                </c:pt>
                <c:pt idx="34299">
                  <c:v>506.9776</c:v>
                </c:pt>
                <c:pt idx="34300">
                  <c:v>507.02620000000002</c:v>
                </c:pt>
                <c:pt idx="34301">
                  <c:v>507.07499999999999</c:v>
                </c:pt>
                <c:pt idx="34302">
                  <c:v>507.125</c:v>
                </c:pt>
                <c:pt idx="34303">
                  <c:v>507.17599999999999</c:v>
                </c:pt>
                <c:pt idx="34304">
                  <c:v>507.2253</c:v>
                </c:pt>
                <c:pt idx="34305">
                  <c:v>507.27600000000001</c:v>
                </c:pt>
                <c:pt idx="34306">
                  <c:v>507.32560000000001</c:v>
                </c:pt>
                <c:pt idx="34307">
                  <c:v>507.37389999999999</c:v>
                </c:pt>
                <c:pt idx="34308">
                  <c:v>507.42239999999998</c:v>
                </c:pt>
                <c:pt idx="34309">
                  <c:v>507.47199999999998</c:v>
                </c:pt>
                <c:pt idx="34310">
                  <c:v>507.52089999999998</c:v>
                </c:pt>
                <c:pt idx="34311">
                  <c:v>507.56869999999998</c:v>
                </c:pt>
                <c:pt idx="34312">
                  <c:v>507.61720000000003</c:v>
                </c:pt>
                <c:pt idx="34313">
                  <c:v>507.66579999999999</c:v>
                </c:pt>
                <c:pt idx="34314">
                  <c:v>507.71499999999997</c:v>
                </c:pt>
                <c:pt idx="34315">
                  <c:v>507.76299999999998</c:v>
                </c:pt>
                <c:pt idx="34316">
                  <c:v>507.81040000000002</c:v>
                </c:pt>
                <c:pt idx="34317">
                  <c:v>507.85719999999998</c:v>
                </c:pt>
                <c:pt idx="34318">
                  <c:v>507.9067</c:v>
                </c:pt>
                <c:pt idx="34319">
                  <c:v>507.9554</c:v>
                </c:pt>
                <c:pt idx="34320">
                  <c:v>508.00450000000001</c:v>
                </c:pt>
                <c:pt idx="34321">
                  <c:v>508.05239999999998</c:v>
                </c:pt>
                <c:pt idx="34322">
                  <c:v>508.10120000000001</c:v>
                </c:pt>
                <c:pt idx="34323">
                  <c:v>508.15</c:v>
                </c:pt>
                <c:pt idx="34324">
                  <c:v>508.19709999999998</c:v>
                </c:pt>
                <c:pt idx="34325">
                  <c:v>508.24520000000001</c:v>
                </c:pt>
                <c:pt idx="34326">
                  <c:v>508.29410000000001</c:v>
                </c:pt>
                <c:pt idx="34327">
                  <c:v>508.34460000000001</c:v>
                </c:pt>
                <c:pt idx="34328">
                  <c:v>508.392</c:v>
                </c:pt>
                <c:pt idx="34329">
                  <c:v>508.44139999999999</c:v>
                </c:pt>
                <c:pt idx="34330">
                  <c:v>508.49279999999999</c:v>
                </c:pt>
                <c:pt idx="34331">
                  <c:v>508.54140000000001</c:v>
                </c:pt>
                <c:pt idx="34332">
                  <c:v>508.59140000000002</c:v>
                </c:pt>
                <c:pt idx="34333">
                  <c:v>508.64</c:v>
                </c:pt>
                <c:pt idx="34334">
                  <c:v>508.68939999999998</c:v>
                </c:pt>
                <c:pt idx="34335">
                  <c:v>508.7398</c:v>
                </c:pt>
                <c:pt idx="34336">
                  <c:v>508.78899999999999</c:v>
                </c:pt>
                <c:pt idx="34337">
                  <c:v>508.83960000000002</c:v>
                </c:pt>
                <c:pt idx="34338">
                  <c:v>508.88940000000002</c:v>
                </c:pt>
                <c:pt idx="34339">
                  <c:v>508.93880000000001</c:v>
                </c:pt>
                <c:pt idx="34340">
                  <c:v>508.98899999999998</c:v>
                </c:pt>
                <c:pt idx="34341">
                  <c:v>509.03859999999997</c:v>
                </c:pt>
                <c:pt idx="34342">
                  <c:v>509.08920000000001</c:v>
                </c:pt>
                <c:pt idx="34343">
                  <c:v>509.13900000000001</c:v>
                </c:pt>
                <c:pt idx="34344">
                  <c:v>509.19029999999998</c:v>
                </c:pt>
                <c:pt idx="34345">
                  <c:v>509.24079999999998</c:v>
                </c:pt>
                <c:pt idx="34346">
                  <c:v>509.29140000000001</c:v>
                </c:pt>
                <c:pt idx="34347">
                  <c:v>509.34160000000003</c:v>
                </c:pt>
                <c:pt idx="34348">
                  <c:v>509.39319999999998</c:v>
                </c:pt>
                <c:pt idx="34349">
                  <c:v>509.44319999999999</c:v>
                </c:pt>
                <c:pt idx="34350">
                  <c:v>509.495</c:v>
                </c:pt>
                <c:pt idx="34351">
                  <c:v>509.54399999999998</c:v>
                </c:pt>
                <c:pt idx="34352">
                  <c:v>509.59370000000001</c:v>
                </c:pt>
                <c:pt idx="34353">
                  <c:v>509.64400000000001</c:v>
                </c:pt>
                <c:pt idx="34354">
                  <c:v>509.69299999999998</c:v>
                </c:pt>
                <c:pt idx="34355">
                  <c:v>509.74250000000001</c:v>
                </c:pt>
                <c:pt idx="34356">
                  <c:v>509.79219999999998</c:v>
                </c:pt>
                <c:pt idx="34357">
                  <c:v>509.8424</c:v>
                </c:pt>
                <c:pt idx="34358">
                  <c:v>509.8922</c:v>
                </c:pt>
                <c:pt idx="34359">
                  <c:v>509.94159999999999</c:v>
                </c:pt>
                <c:pt idx="34360">
                  <c:v>509.99160000000001</c:v>
                </c:pt>
                <c:pt idx="34361">
                  <c:v>510.04259999999999</c:v>
                </c:pt>
                <c:pt idx="34362">
                  <c:v>510.09300000000002</c:v>
                </c:pt>
                <c:pt idx="34363">
                  <c:v>510.14249999999998</c:v>
                </c:pt>
                <c:pt idx="34364">
                  <c:v>510.19330000000002</c:v>
                </c:pt>
                <c:pt idx="34365">
                  <c:v>510.24400000000003</c:v>
                </c:pt>
                <c:pt idx="34366">
                  <c:v>510.2962</c:v>
                </c:pt>
                <c:pt idx="34367">
                  <c:v>510.3467</c:v>
                </c:pt>
                <c:pt idx="34368">
                  <c:v>510.39960000000002</c:v>
                </c:pt>
                <c:pt idx="34369">
                  <c:v>510.45240000000001</c:v>
                </c:pt>
                <c:pt idx="34370">
                  <c:v>510.50220000000002</c:v>
                </c:pt>
                <c:pt idx="34371">
                  <c:v>510.55540000000002</c:v>
                </c:pt>
                <c:pt idx="34372">
                  <c:v>510.60719999999998</c:v>
                </c:pt>
                <c:pt idx="34373">
                  <c:v>510.66059999999999</c:v>
                </c:pt>
                <c:pt idx="34374">
                  <c:v>510.71370000000002</c:v>
                </c:pt>
                <c:pt idx="34375">
                  <c:v>510.76479999999998</c:v>
                </c:pt>
                <c:pt idx="34376">
                  <c:v>510.81799999999998</c:v>
                </c:pt>
                <c:pt idx="34377">
                  <c:v>510.86939999999998</c:v>
                </c:pt>
                <c:pt idx="34378">
                  <c:v>510.92160000000001</c:v>
                </c:pt>
                <c:pt idx="34379">
                  <c:v>510.97519999999997</c:v>
                </c:pt>
                <c:pt idx="34380">
                  <c:v>511.02789999999999</c:v>
                </c:pt>
                <c:pt idx="34381">
                  <c:v>511.07940000000002</c:v>
                </c:pt>
                <c:pt idx="34382">
                  <c:v>511.13249999999999</c:v>
                </c:pt>
                <c:pt idx="34383">
                  <c:v>511.1848</c:v>
                </c:pt>
                <c:pt idx="34384">
                  <c:v>511.23630000000003</c:v>
                </c:pt>
                <c:pt idx="34385">
                  <c:v>511.29039999999998</c:v>
                </c:pt>
                <c:pt idx="34386">
                  <c:v>511.3424</c:v>
                </c:pt>
                <c:pt idx="34387">
                  <c:v>511.39499999999998</c:v>
                </c:pt>
                <c:pt idx="34388">
                  <c:v>511.44670000000002</c:v>
                </c:pt>
                <c:pt idx="34389">
                  <c:v>511.49939999999998</c:v>
                </c:pt>
                <c:pt idx="34390">
                  <c:v>511.553</c:v>
                </c:pt>
                <c:pt idx="34391">
                  <c:v>511.60559999999998</c:v>
                </c:pt>
                <c:pt idx="34392">
                  <c:v>511.66019999999997</c:v>
                </c:pt>
                <c:pt idx="34393">
                  <c:v>511.7131</c:v>
                </c:pt>
                <c:pt idx="34394">
                  <c:v>511.76600000000002</c:v>
                </c:pt>
                <c:pt idx="34395">
                  <c:v>511.8175</c:v>
                </c:pt>
                <c:pt idx="34396">
                  <c:v>511.87139999999999</c:v>
                </c:pt>
                <c:pt idx="34397">
                  <c:v>511.9239</c:v>
                </c:pt>
                <c:pt idx="34398">
                  <c:v>511.97800000000001</c:v>
                </c:pt>
                <c:pt idx="34399">
                  <c:v>512.0299</c:v>
                </c:pt>
                <c:pt idx="34400">
                  <c:v>512.08360000000005</c:v>
                </c:pt>
                <c:pt idx="34401">
                  <c:v>512.1386</c:v>
                </c:pt>
                <c:pt idx="34402">
                  <c:v>512.19209999999998</c:v>
                </c:pt>
                <c:pt idx="34403">
                  <c:v>512.24609999999996</c:v>
                </c:pt>
                <c:pt idx="34404">
                  <c:v>512.29780000000005</c:v>
                </c:pt>
                <c:pt idx="34405">
                  <c:v>512.35199999999998</c:v>
                </c:pt>
                <c:pt idx="34406">
                  <c:v>512.40629999999999</c:v>
                </c:pt>
                <c:pt idx="34407">
                  <c:v>512.46040000000005</c:v>
                </c:pt>
                <c:pt idx="34408">
                  <c:v>512.51499999999999</c:v>
                </c:pt>
                <c:pt idx="34409">
                  <c:v>512.56719999999996</c:v>
                </c:pt>
                <c:pt idx="34410">
                  <c:v>512.62360000000001</c:v>
                </c:pt>
                <c:pt idx="34411">
                  <c:v>512.678</c:v>
                </c:pt>
                <c:pt idx="34412">
                  <c:v>512.73199999999997</c:v>
                </c:pt>
                <c:pt idx="34413">
                  <c:v>512.78520000000003</c:v>
                </c:pt>
                <c:pt idx="34414">
                  <c:v>512.83979999999997</c:v>
                </c:pt>
                <c:pt idx="34415">
                  <c:v>512.89400000000001</c:v>
                </c:pt>
                <c:pt idx="34416">
                  <c:v>512.94830000000002</c:v>
                </c:pt>
                <c:pt idx="34417">
                  <c:v>513.0027</c:v>
                </c:pt>
                <c:pt idx="34418">
                  <c:v>513.05780000000004</c:v>
                </c:pt>
                <c:pt idx="34419">
                  <c:v>513.11120000000005</c:v>
                </c:pt>
                <c:pt idx="34420">
                  <c:v>513.16780000000006</c:v>
                </c:pt>
                <c:pt idx="34421">
                  <c:v>513.22239999999999</c:v>
                </c:pt>
                <c:pt idx="34422">
                  <c:v>513.27689999999996</c:v>
                </c:pt>
                <c:pt idx="34423">
                  <c:v>513.33199999999999</c:v>
                </c:pt>
                <c:pt idx="34424">
                  <c:v>513.38660000000004</c:v>
                </c:pt>
                <c:pt idx="34425">
                  <c:v>513.44359999999995</c:v>
                </c:pt>
                <c:pt idx="34426">
                  <c:v>513.50099999999998</c:v>
                </c:pt>
                <c:pt idx="34427">
                  <c:v>513.55610000000001</c:v>
                </c:pt>
                <c:pt idx="34428">
                  <c:v>513.61300000000006</c:v>
                </c:pt>
                <c:pt idx="34429">
                  <c:v>513.66890000000001</c:v>
                </c:pt>
                <c:pt idx="34430">
                  <c:v>513.72580000000005</c:v>
                </c:pt>
                <c:pt idx="34431">
                  <c:v>513.78160000000003</c:v>
                </c:pt>
                <c:pt idx="34432">
                  <c:v>513.84</c:v>
                </c:pt>
                <c:pt idx="34433">
                  <c:v>513.89549999999997</c:v>
                </c:pt>
                <c:pt idx="34434">
                  <c:v>513.95240000000001</c:v>
                </c:pt>
                <c:pt idx="34435">
                  <c:v>514.01110000000006</c:v>
                </c:pt>
                <c:pt idx="34436">
                  <c:v>514.06799999999998</c:v>
                </c:pt>
                <c:pt idx="34437">
                  <c:v>514.125</c:v>
                </c:pt>
                <c:pt idx="34438">
                  <c:v>514.18380000000002</c:v>
                </c:pt>
                <c:pt idx="34439">
                  <c:v>514.24149999999997</c:v>
                </c:pt>
                <c:pt idx="34440">
                  <c:v>514.29700000000003</c:v>
                </c:pt>
                <c:pt idx="34441">
                  <c:v>514.35540000000003</c:v>
                </c:pt>
                <c:pt idx="34442">
                  <c:v>514.41409999999996</c:v>
                </c:pt>
                <c:pt idx="34443">
                  <c:v>514.4701</c:v>
                </c:pt>
                <c:pt idx="34444">
                  <c:v>514.52819999999997</c:v>
                </c:pt>
                <c:pt idx="34445">
                  <c:v>514.58600000000001</c:v>
                </c:pt>
                <c:pt idx="34446">
                  <c:v>514.64359999999999</c:v>
                </c:pt>
                <c:pt idx="34447">
                  <c:v>514.70259999999996</c:v>
                </c:pt>
                <c:pt idx="34448">
                  <c:v>514.75919999999996</c:v>
                </c:pt>
                <c:pt idx="34449">
                  <c:v>514.81600000000003</c:v>
                </c:pt>
                <c:pt idx="34450">
                  <c:v>514.875</c:v>
                </c:pt>
                <c:pt idx="34451">
                  <c:v>514.93179999999995</c:v>
                </c:pt>
                <c:pt idx="34452">
                  <c:v>514.98869999999999</c:v>
                </c:pt>
                <c:pt idx="34453">
                  <c:v>515.04539999999997</c:v>
                </c:pt>
                <c:pt idx="34454">
                  <c:v>515.10440000000006</c:v>
                </c:pt>
                <c:pt idx="34455">
                  <c:v>515.16229999999996</c:v>
                </c:pt>
                <c:pt idx="34456">
                  <c:v>515.2192</c:v>
                </c:pt>
                <c:pt idx="34457">
                  <c:v>515.27689999999996</c:v>
                </c:pt>
                <c:pt idx="34458">
                  <c:v>515.33399999999995</c:v>
                </c:pt>
                <c:pt idx="34459">
                  <c:v>515.39380000000006</c:v>
                </c:pt>
                <c:pt idx="34460">
                  <c:v>515.45360000000005</c:v>
                </c:pt>
                <c:pt idx="34461">
                  <c:v>515.5104</c:v>
                </c:pt>
                <c:pt idx="34462">
                  <c:v>515.56719999999996</c:v>
                </c:pt>
                <c:pt idx="34463">
                  <c:v>515.62720000000002</c:v>
                </c:pt>
                <c:pt idx="34464">
                  <c:v>515.6866</c:v>
                </c:pt>
                <c:pt idx="34465">
                  <c:v>515.74419999999998</c:v>
                </c:pt>
                <c:pt idx="34466">
                  <c:v>515.80319999999995</c:v>
                </c:pt>
                <c:pt idx="34467">
                  <c:v>515.86</c:v>
                </c:pt>
                <c:pt idx="34468">
                  <c:v>515.91790000000003</c:v>
                </c:pt>
                <c:pt idx="34469">
                  <c:v>515.97460000000001</c:v>
                </c:pt>
                <c:pt idx="34470">
                  <c:v>516.03030000000001</c:v>
                </c:pt>
                <c:pt idx="34471">
                  <c:v>516.08659999999998</c:v>
                </c:pt>
                <c:pt idx="34472">
                  <c:v>516.14160000000004</c:v>
                </c:pt>
                <c:pt idx="34473">
                  <c:v>516.19839999999999</c:v>
                </c:pt>
                <c:pt idx="34474">
                  <c:v>516.25580000000002</c:v>
                </c:pt>
                <c:pt idx="34475">
                  <c:v>516.31219999999996</c:v>
                </c:pt>
                <c:pt idx="34476">
                  <c:v>516.36779999999999</c:v>
                </c:pt>
                <c:pt idx="34477">
                  <c:v>516.4248</c:v>
                </c:pt>
                <c:pt idx="34478">
                  <c:v>516.48159999999996</c:v>
                </c:pt>
                <c:pt idx="34479">
                  <c:v>516.53859999999997</c:v>
                </c:pt>
                <c:pt idx="34480">
                  <c:v>516.59739999999999</c:v>
                </c:pt>
                <c:pt idx="34481">
                  <c:v>516.6558</c:v>
                </c:pt>
                <c:pt idx="34482">
                  <c:v>516.71320000000003</c:v>
                </c:pt>
                <c:pt idx="34483">
                  <c:v>516.77380000000005</c:v>
                </c:pt>
                <c:pt idx="34484">
                  <c:v>516.83180000000004</c:v>
                </c:pt>
                <c:pt idx="34485">
                  <c:v>516.89250000000004</c:v>
                </c:pt>
                <c:pt idx="34486">
                  <c:v>516.95079999999996</c:v>
                </c:pt>
                <c:pt idx="34487">
                  <c:v>517.00980000000004</c:v>
                </c:pt>
                <c:pt idx="34488">
                  <c:v>517.06939999999997</c:v>
                </c:pt>
                <c:pt idx="34489">
                  <c:v>517.12909999999999</c:v>
                </c:pt>
                <c:pt idx="34490">
                  <c:v>517.18939999999998</c:v>
                </c:pt>
                <c:pt idx="34491">
                  <c:v>517.24959999999999</c:v>
                </c:pt>
                <c:pt idx="34492">
                  <c:v>517.30999999999995</c:v>
                </c:pt>
                <c:pt idx="34493">
                  <c:v>517.36919999999998</c:v>
                </c:pt>
                <c:pt idx="34494">
                  <c:v>517.43039999999996</c:v>
                </c:pt>
                <c:pt idx="34495">
                  <c:v>517.4914</c:v>
                </c:pt>
                <c:pt idx="34496">
                  <c:v>517.55219999999997</c:v>
                </c:pt>
                <c:pt idx="34497">
                  <c:v>517.61199999999997</c:v>
                </c:pt>
                <c:pt idx="34498">
                  <c:v>517.673</c:v>
                </c:pt>
                <c:pt idx="34499">
                  <c:v>517.7328</c:v>
                </c:pt>
                <c:pt idx="34500">
                  <c:v>517.79480000000001</c:v>
                </c:pt>
                <c:pt idx="34501">
                  <c:v>517.85699999999997</c:v>
                </c:pt>
                <c:pt idx="34502">
                  <c:v>517.91719999999998</c:v>
                </c:pt>
                <c:pt idx="34503">
                  <c:v>517.97900000000004</c:v>
                </c:pt>
                <c:pt idx="34504">
                  <c:v>518.0412</c:v>
                </c:pt>
                <c:pt idx="34505">
                  <c:v>518.10209999999995</c:v>
                </c:pt>
                <c:pt idx="34506">
                  <c:v>518.16340000000002</c:v>
                </c:pt>
                <c:pt idx="34507">
                  <c:v>518.22379999999998</c:v>
                </c:pt>
                <c:pt idx="34508">
                  <c:v>518.2867</c:v>
                </c:pt>
                <c:pt idx="34509">
                  <c:v>518.34820000000002</c:v>
                </c:pt>
                <c:pt idx="34510">
                  <c:v>518.40959999999995</c:v>
                </c:pt>
                <c:pt idx="34511">
                  <c:v>518.47379999999998</c:v>
                </c:pt>
                <c:pt idx="34512">
                  <c:v>518.53420000000006</c:v>
                </c:pt>
                <c:pt idx="34513">
                  <c:v>518.59550000000002</c:v>
                </c:pt>
                <c:pt idx="34514">
                  <c:v>518.65660000000003</c:v>
                </c:pt>
                <c:pt idx="34515">
                  <c:v>518.71780000000001</c:v>
                </c:pt>
                <c:pt idx="34516">
                  <c:v>518.78020000000004</c:v>
                </c:pt>
                <c:pt idx="34517">
                  <c:v>518.84320000000002</c:v>
                </c:pt>
                <c:pt idx="34518">
                  <c:v>518.90459999999996</c:v>
                </c:pt>
                <c:pt idx="34519">
                  <c:v>518.96640000000002</c:v>
                </c:pt>
                <c:pt idx="34520">
                  <c:v>519.02760000000001</c:v>
                </c:pt>
                <c:pt idx="34521">
                  <c:v>519.08839999999998</c:v>
                </c:pt>
                <c:pt idx="34522">
                  <c:v>519.15309999999999</c:v>
                </c:pt>
                <c:pt idx="34523">
                  <c:v>519.21479999999997</c:v>
                </c:pt>
                <c:pt idx="34524">
                  <c:v>519.2758</c:v>
                </c:pt>
                <c:pt idx="34525">
                  <c:v>519.3374</c:v>
                </c:pt>
                <c:pt idx="34526">
                  <c:v>519.39919999999995</c:v>
                </c:pt>
                <c:pt idx="34527">
                  <c:v>519.46249999999998</c:v>
                </c:pt>
                <c:pt idx="34528">
                  <c:v>519.52319999999997</c:v>
                </c:pt>
                <c:pt idx="34529">
                  <c:v>519.58590000000004</c:v>
                </c:pt>
                <c:pt idx="34530">
                  <c:v>519.64800000000002</c:v>
                </c:pt>
                <c:pt idx="34531">
                  <c:v>519.71040000000005</c:v>
                </c:pt>
                <c:pt idx="34532">
                  <c:v>519.77390000000003</c:v>
                </c:pt>
                <c:pt idx="34533">
                  <c:v>519.83600000000001</c:v>
                </c:pt>
                <c:pt idx="34534">
                  <c:v>519.89499999999998</c:v>
                </c:pt>
                <c:pt idx="34535">
                  <c:v>519.95780000000002</c:v>
                </c:pt>
                <c:pt idx="34536">
                  <c:v>520.01919999999996</c:v>
                </c:pt>
                <c:pt idx="34537">
                  <c:v>520.08109999999999</c:v>
                </c:pt>
                <c:pt idx="34538">
                  <c:v>520.14239999999995</c:v>
                </c:pt>
                <c:pt idx="34539">
                  <c:v>520.20619999999997</c:v>
                </c:pt>
                <c:pt idx="34540">
                  <c:v>520.26760000000002</c:v>
                </c:pt>
                <c:pt idx="34541">
                  <c:v>520.33010000000002</c:v>
                </c:pt>
                <c:pt idx="34542">
                  <c:v>520.39260000000002</c:v>
                </c:pt>
                <c:pt idx="34543">
                  <c:v>520.4556</c:v>
                </c:pt>
                <c:pt idx="34544">
                  <c:v>520.51790000000005</c:v>
                </c:pt>
                <c:pt idx="34545">
                  <c:v>520.58219999999994</c:v>
                </c:pt>
                <c:pt idx="34546">
                  <c:v>520.64559999999994</c:v>
                </c:pt>
                <c:pt idx="34547">
                  <c:v>520.70809999999994</c:v>
                </c:pt>
                <c:pt idx="34548">
                  <c:v>520.77170000000001</c:v>
                </c:pt>
                <c:pt idx="34549">
                  <c:v>520.83569999999997</c:v>
                </c:pt>
                <c:pt idx="34550">
                  <c:v>520.90020000000004</c:v>
                </c:pt>
                <c:pt idx="34551">
                  <c:v>520.96489999999994</c:v>
                </c:pt>
                <c:pt idx="34552">
                  <c:v>521.02829999999994</c:v>
                </c:pt>
                <c:pt idx="34553">
                  <c:v>521.09220000000005</c:v>
                </c:pt>
                <c:pt idx="34554">
                  <c:v>521.15740000000005</c:v>
                </c:pt>
                <c:pt idx="34555">
                  <c:v>521.22289999999998</c:v>
                </c:pt>
                <c:pt idx="34556">
                  <c:v>521.28689999999995</c:v>
                </c:pt>
                <c:pt idx="34557">
                  <c:v>521.35260000000005</c:v>
                </c:pt>
                <c:pt idx="34558">
                  <c:v>521.41840000000002</c:v>
                </c:pt>
                <c:pt idx="34559">
                  <c:v>521.48360000000002</c:v>
                </c:pt>
                <c:pt idx="34560">
                  <c:v>521.54589999999996</c:v>
                </c:pt>
                <c:pt idx="34561">
                  <c:v>521.60900000000004</c:v>
                </c:pt>
                <c:pt idx="34562">
                  <c:v>521.673</c:v>
                </c:pt>
                <c:pt idx="34563">
                  <c:v>521.73379999999997</c:v>
                </c:pt>
                <c:pt idx="34564">
                  <c:v>521.79700000000003</c:v>
                </c:pt>
                <c:pt idx="34565">
                  <c:v>521.86090000000002</c:v>
                </c:pt>
                <c:pt idx="34566">
                  <c:v>521.92240000000004</c:v>
                </c:pt>
                <c:pt idx="34567">
                  <c:v>521.98479999999995</c:v>
                </c:pt>
                <c:pt idx="34568">
                  <c:v>522.048</c:v>
                </c:pt>
                <c:pt idx="34569">
                  <c:v>522.11249999999995</c:v>
                </c:pt>
                <c:pt idx="34570">
                  <c:v>522.17439999999999</c:v>
                </c:pt>
                <c:pt idx="34571">
                  <c:v>522.23779999999999</c:v>
                </c:pt>
                <c:pt idx="34572">
                  <c:v>522.30219999999997</c:v>
                </c:pt>
                <c:pt idx="34573">
                  <c:v>522.3664</c:v>
                </c:pt>
                <c:pt idx="34574">
                  <c:v>522.42930000000001</c:v>
                </c:pt>
                <c:pt idx="34575">
                  <c:v>522.49390000000005</c:v>
                </c:pt>
                <c:pt idx="34576">
                  <c:v>522.55759999999998</c:v>
                </c:pt>
                <c:pt idx="34577">
                  <c:v>522.62379999999996</c:v>
                </c:pt>
                <c:pt idx="34578">
                  <c:v>522.68979999999999</c:v>
                </c:pt>
                <c:pt idx="34579">
                  <c:v>522.75400000000002</c:v>
                </c:pt>
                <c:pt idx="34580">
                  <c:v>522.81859999999995</c:v>
                </c:pt>
                <c:pt idx="34581">
                  <c:v>522.88440000000003</c:v>
                </c:pt>
                <c:pt idx="34582">
                  <c:v>522.94899999999996</c:v>
                </c:pt>
                <c:pt idx="34583">
                  <c:v>523.01520000000005</c:v>
                </c:pt>
                <c:pt idx="34584">
                  <c:v>523.08119999999997</c:v>
                </c:pt>
                <c:pt idx="34585">
                  <c:v>523.14649999999995</c:v>
                </c:pt>
                <c:pt idx="34586">
                  <c:v>523.21360000000004</c:v>
                </c:pt>
                <c:pt idx="34587">
                  <c:v>523.28049999999996</c:v>
                </c:pt>
                <c:pt idx="34588">
                  <c:v>523.34699999999998</c:v>
                </c:pt>
                <c:pt idx="34589">
                  <c:v>523.41459999999995</c:v>
                </c:pt>
                <c:pt idx="34590">
                  <c:v>523.48199999999997</c:v>
                </c:pt>
                <c:pt idx="34591">
                  <c:v>523.54780000000005</c:v>
                </c:pt>
                <c:pt idx="34592">
                  <c:v>523.61320000000001</c:v>
                </c:pt>
                <c:pt idx="34593">
                  <c:v>523.68029999999999</c:v>
                </c:pt>
                <c:pt idx="34594">
                  <c:v>523.74779999999998</c:v>
                </c:pt>
                <c:pt idx="34595">
                  <c:v>523.81500000000005</c:v>
                </c:pt>
                <c:pt idx="34596">
                  <c:v>523.88030000000003</c:v>
                </c:pt>
                <c:pt idx="34597">
                  <c:v>523.94830000000002</c:v>
                </c:pt>
                <c:pt idx="34598">
                  <c:v>524.01369999999997</c:v>
                </c:pt>
                <c:pt idx="34599">
                  <c:v>524.08280000000002</c:v>
                </c:pt>
                <c:pt idx="34600">
                  <c:v>524.15030000000002</c:v>
                </c:pt>
                <c:pt idx="34601">
                  <c:v>524.21699999999998</c:v>
                </c:pt>
                <c:pt idx="34602">
                  <c:v>524.28459999999995</c:v>
                </c:pt>
                <c:pt idx="34603">
                  <c:v>524.3537</c:v>
                </c:pt>
                <c:pt idx="34604">
                  <c:v>524.41999999999996</c:v>
                </c:pt>
                <c:pt idx="34605">
                  <c:v>524.48739999999998</c:v>
                </c:pt>
                <c:pt idx="34606">
                  <c:v>524.55439999999999</c:v>
                </c:pt>
                <c:pt idx="34607">
                  <c:v>524.62480000000005</c:v>
                </c:pt>
                <c:pt idx="34608">
                  <c:v>524.69069999999999</c:v>
                </c:pt>
                <c:pt idx="34609">
                  <c:v>524.76009999999997</c:v>
                </c:pt>
                <c:pt idx="34610">
                  <c:v>524.82799999999997</c:v>
                </c:pt>
                <c:pt idx="34611">
                  <c:v>524.89610000000005</c:v>
                </c:pt>
                <c:pt idx="34612">
                  <c:v>524.96590000000003</c:v>
                </c:pt>
                <c:pt idx="34613">
                  <c:v>525.03340000000003</c:v>
                </c:pt>
                <c:pt idx="34614">
                  <c:v>525.1019</c:v>
                </c:pt>
                <c:pt idx="34615">
                  <c:v>525.16899999999998</c:v>
                </c:pt>
                <c:pt idx="34616">
                  <c:v>525.24059999999997</c:v>
                </c:pt>
                <c:pt idx="34617">
                  <c:v>525.30930000000001</c:v>
                </c:pt>
                <c:pt idx="34618">
                  <c:v>525.37810000000002</c:v>
                </c:pt>
                <c:pt idx="34619">
                  <c:v>525.44920000000002</c:v>
                </c:pt>
                <c:pt idx="34620">
                  <c:v>525.51949999999999</c:v>
                </c:pt>
                <c:pt idx="34621">
                  <c:v>525.58879999999999</c:v>
                </c:pt>
                <c:pt idx="34622">
                  <c:v>525.66</c:v>
                </c:pt>
                <c:pt idx="34623">
                  <c:v>525.72910000000002</c:v>
                </c:pt>
                <c:pt idx="34624">
                  <c:v>525.79899999999998</c:v>
                </c:pt>
                <c:pt idx="34625">
                  <c:v>525.86900000000003</c:v>
                </c:pt>
                <c:pt idx="34626">
                  <c:v>525.94140000000004</c:v>
                </c:pt>
                <c:pt idx="34627">
                  <c:v>526.00959999999998</c:v>
                </c:pt>
                <c:pt idx="34628">
                  <c:v>526.08050000000003</c:v>
                </c:pt>
                <c:pt idx="34629">
                  <c:v>526.15189999999996</c:v>
                </c:pt>
                <c:pt idx="34630">
                  <c:v>526.22109999999998</c:v>
                </c:pt>
                <c:pt idx="34631">
                  <c:v>526.2912</c:v>
                </c:pt>
                <c:pt idx="34632">
                  <c:v>526.36080000000004</c:v>
                </c:pt>
                <c:pt idx="34633">
                  <c:v>526.43179999999995</c:v>
                </c:pt>
                <c:pt idx="34634">
                  <c:v>526.50070000000005</c:v>
                </c:pt>
                <c:pt idx="34635">
                  <c:v>526.572</c:v>
                </c:pt>
                <c:pt idx="34636">
                  <c:v>526.64059999999995</c:v>
                </c:pt>
                <c:pt idx="34637">
                  <c:v>526.7115</c:v>
                </c:pt>
                <c:pt idx="34638">
                  <c:v>526.7808</c:v>
                </c:pt>
                <c:pt idx="34639">
                  <c:v>526.85109999999997</c:v>
                </c:pt>
                <c:pt idx="34640">
                  <c:v>526.92060000000004</c:v>
                </c:pt>
                <c:pt idx="34641">
                  <c:v>526.99099999999999</c:v>
                </c:pt>
                <c:pt idx="34642">
                  <c:v>527.05920000000003</c:v>
                </c:pt>
                <c:pt idx="34643">
                  <c:v>527.12940000000003</c:v>
                </c:pt>
                <c:pt idx="34644">
                  <c:v>527.19880000000001</c:v>
                </c:pt>
                <c:pt idx="34645">
                  <c:v>527.26760000000002</c:v>
                </c:pt>
                <c:pt idx="34646">
                  <c:v>527.33770000000004</c:v>
                </c:pt>
                <c:pt idx="34647">
                  <c:v>527.40629999999999</c:v>
                </c:pt>
                <c:pt idx="34648">
                  <c:v>527.47519999999997</c:v>
                </c:pt>
                <c:pt idx="34649">
                  <c:v>527.54489999999998</c:v>
                </c:pt>
                <c:pt idx="34650">
                  <c:v>527.61530000000005</c:v>
                </c:pt>
                <c:pt idx="34651">
                  <c:v>527.68370000000004</c:v>
                </c:pt>
                <c:pt idx="34652">
                  <c:v>527.75340000000006</c:v>
                </c:pt>
                <c:pt idx="34653">
                  <c:v>527.82180000000005</c:v>
                </c:pt>
                <c:pt idx="34654">
                  <c:v>527.89200000000005</c:v>
                </c:pt>
                <c:pt idx="34655">
                  <c:v>527.96119999999996</c:v>
                </c:pt>
                <c:pt idx="34656">
                  <c:v>528.03129999999999</c:v>
                </c:pt>
                <c:pt idx="34657">
                  <c:v>528.10199999999998</c:v>
                </c:pt>
                <c:pt idx="34658">
                  <c:v>528.17240000000004</c:v>
                </c:pt>
                <c:pt idx="34659">
                  <c:v>528.2441</c:v>
                </c:pt>
                <c:pt idx="34660">
                  <c:v>528.31449999999995</c:v>
                </c:pt>
                <c:pt idx="34661">
                  <c:v>528.38610000000006</c:v>
                </c:pt>
                <c:pt idx="34662">
                  <c:v>528.45569999999998</c:v>
                </c:pt>
                <c:pt idx="34663">
                  <c:v>528.52660000000003</c:v>
                </c:pt>
                <c:pt idx="34664">
                  <c:v>528.59720000000004</c:v>
                </c:pt>
                <c:pt idx="34665">
                  <c:v>528.66719999999998</c:v>
                </c:pt>
                <c:pt idx="34666">
                  <c:v>528.74019999999996</c:v>
                </c:pt>
                <c:pt idx="34667">
                  <c:v>528.80849999999998</c:v>
                </c:pt>
                <c:pt idx="34668">
                  <c:v>528.88059999999996</c:v>
                </c:pt>
                <c:pt idx="34669">
                  <c:v>528.95119999999997</c:v>
                </c:pt>
                <c:pt idx="34670">
                  <c:v>529.02170000000001</c:v>
                </c:pt>
                <c:pt idx="34671">
                  <c:v>529.09220000000005</c:v>
                </c:pt>
                <c:pt idx="34672">
                  <c:v>529.16499999999996</c:v>
                </c:pt>
                <c:pt idx="34673">
                  <c:v>529.23440000000005</c:v>
                </c:pt>
                <c:pt idx="34674">
                  <c:v>529.30560000000003</c:v>
                </c:pt>
                <c:pt idx="34675">
                  <c:v>529.37800000000004</c:v>
                </c:pt>
                <c:pt idx="34676">
                  <c:v>529.44910000000004</c:v>
                </c:pt>
                <c:pt idx="34677">
                  <c:v>529.5222</c:v>
                </c:pt>
                <c:pt idx="34678">
                  <c:v>529.59479999999996</c:v>
                </c:pt>
                <c:pt idx="34679">
                  <c:v>529.66840000000002</c:v>
                </c:pt>
                <c:pt idx="34680">
                  <c:v>529.74069999999995</c:v>
                </c:pt>
                <c:pt idx="34681">
                  <c:v>529.81179999999995</c:v>
                </c:pt>
                <c:pt idx="34682">
                  <c:v>529.88430000000005</c:v>
                </c:pt>
                <c:pt idx="34683">
                  <c:v>529.95839999999998</c:v>
                </c:pt>
                <c:pt idx="34684">
                  <c:v>530.03049999999996</c:v>
                </c:pt>
                <c:pt idx="34685">
                  <c:v>530.10490000000004</c:v>
                </c:pt>
                <c:pt idx="34686">
                  <c:v>530.17600000000004</c:v>
                </c:pt>
                <c:pt idx="34687">
                  <c:v>530.24919999999997</c:v>
                </c:pt>
                <c:pt idx="34688">
                  <c:v>530.32180000000005</c:v>
                </c:pt>
                <c:pt idx="34689">
                  <c:v>530.39599999999996</c:v>
                </c:pt>
                <c:pt idx="34690">
                  <c:v>530.46939999999995</c:v>
                </c:pt>
                <c:pt idx="34691">
                  <c:v>530.54290000000003</c:v>
                </c:pt>
                <c:pt idx="34692">
                  <c:v>530.61739999999998</c:v>
                </c:pt>
                <c:pt idx="34693">
                  <c:v>530.69039999999995</c:v>
                </c:pt>
                <c:pt idx="34694">
                  <c:v>530.76499999999999</c:v>
                </c:pt>
                <c:pt idx="34695">
                  <c:v>530.83879999999999</c:v>
                </c:pt>
                <c:pt idx="34696">
                  <c:v>530.91319999999996</c:v>
                </c:pt>
                <c:pt idx="34697">
                  <c:v>530.98699999999997</c:v>
                </c:pt>
                <c:pt idx="34698">
                  <c:v>531.0616</c:v>
                </c:pt>
                <c:pt idx="34699">
                  <c:v>531.13580000000002</c:v>
                </c:pt>
                <c:pt idx="34700">
                  <c:v>531.20979999999997</c:v>
                </c:pt>
                <c:pt idx="34701">
                  <c:v>531.28499999999997</c:v>
                </c:pt>
                <c:pt idx="34702">
                  <c:v>531.35760000000005</c:v>
                </c:pt>
                <c:pt idx="34703">
                  <c:v>531.43209999999999</c:v>
                </c:pt>
                <c:pt idx="34704">
                  <c:v>531.505</c:v>
                </c:pt>
                <c:pt idx="34705">
                  <c:v>531.57719999999995</c:v>
                </c:pt>
                <c:pt idx="34706">
                  <c:v>531.65</c:v>
                </c:pt>
                <c:pt idx="34707">
                  <c:v>531.72379999999998</c:v>
                </c:pt>
                <c:pt idx="34708">
                  <c:v>531.79719999999998</c:v>
                </c:pt>
                <c:pt idx="34709">
                  <c:v>531.87009999999998</c:v>
                </c:pt>
                <c:pt idx="34710">
                  <c:v>531.94240000000002</c:v>
                </c:pt>
                <c:pt idx="34711">
                  <c:v>532.01599999999996</c:v>
                </c:pt>
                <c:pt idx="34712">
                  <c:v>532.08989999999994</c:v>
                </c:pt>
                <c:pt idx="34713">
                  <c:v>532.16300000000001</c:v>
                </c:pt>
                <c:pt idx="34714">
                  <c:v>532.23590000000002</c:v>
                </c:pt>
                <c:pt idx="34715">
                  <c:v>532.30870000000004</c:v>
                </c:pt>
                <c:pt idx="34716">
                  <c:v>532.38120000000004</c:v>
                </c:pt>
                <c:pt idx="34717">
                  <c:v>532.45209999999997</c:v>
                </c:pt>
                <c:pt idx="34718">
                  <c:v>532.52470000000005</c:v>
                </c:pt>
                <c:pt idx="34719">
                  <c:v>532.59820000000002</c:v>
                </c:pt>
                <c:pt idx="34720">
                  <c:v>532.67139999999995</c:v>
                </c:pt>
                <c:pt idx="34721">
                  <c:v>532.74570000000006</c:v>
                </c:pt>
                <c:pt idx="34722">
                  <c:v>532.81859999999995</c:v>
                </c:pt>
                <c:pt idx="34723">
                  <c:v>532.89120000000003</c:v>
                </c:pt>
                <c:pt idx="34724">
                  <c:v>532.96439999999996</c:v>
                </c:pt>
                <c:pt idx="34725">
                  <c:v>533.03920000000005</c:v>
                </c:pt>
                <c:pt idx="34726">
                  <c:v>533.11210000000005</c:v>
                </c:pt>
                <c:pt idx="34727">
                  <c:v>533.18700000000001</c:v>
                </c:pt>
                <c:pt idx="34728">
                  <c:v>533.26020000000005</c:v>
                </c:pt>
                <c:pt idx="34729">
                  <c:v>533.33360000000005</c:v>
                </c:pt>
                <c:pt idx="34730">
                  <c:v>533.41110000000003</c:v>
                </c:pt>
                <c:pt idx="34731">
                  <c:v>533.48559999999998</c:v>
                </c:pt>
                <c:pt idx="34732">
                  <c:v>533.56089999999995</c:v>
                </c:pt>
                <c:pt idx="34733">
                  <c:v>533.63720000000001</c:v>
                </c:pt>
                <c:pt idx="34734">
                  <c:v>533.71280000000002</c:v>
                </c:pt>
                <c:pt idx="34735">
                  <c:v>533.78819999999996</c:v>
                </c:pt>
                <c:pt idx="34736">
                  <c:v>533.86339999999996</c:v>
                </c:pt>
                <c:pt idx="34737">
                  <c:v>533.93849999999998</c:v>
                </c:pt>
                <c:pt idx="34738">
                  <c:v>534.01210000000003</c:v>
                </c:pt>
                <c:pt idx="34739">
                  <c:v>534.08680000000004</c:v>
                </c:pt>
                <c:pt idx="34740">
                  <c:v>534.16139999999996</c:v>
                </c:pt>
                <c:pt idx="34741">
                  <c:v>534.2355</c:v>
                </c:pt>
                <c:pt idx="34742">
                  <c:v>534.30949999999996</c:v>
                </c:pt>
                <c:pt idx="34743">
                  <c:v>534.38379999999995</c:v>
                </c:pt>
                <c:pt idx="34744">
                  <c:v>534.45759999999996</c:v>
                </c:pt>
                <c:pt idx="34745">
                  <c:v>534.53160000000003</c:v>
                </c:pt>
                <c:pt idx="34746">
                  <c:v>534.60720000000003</c:v>
                </c:pt>
                <c:pt idx="34747">
                  <c:v>534.68179999999995</c:v>
                </c:pt>
                <c:pt idx="34748">
                  <c:v>534.75789999999995</c:v>
                </c:pt>
                <c:pt idx="34749">
                  <c:v>534.83180000000004</c:v>
                </c:pt>
                <c:pt idx="34750">
                  <c:v>534.90790000000004</c:v>
                </c:pt>
                <c:pt idx="34751">
                  <c:v>534.98199999999997</c:v>
                </c:pt>
                <c:pt idx="34752">
                  <c:v>535.05780000000004</c:v>
                </c:pt>
                <c:pt idx="34753">
                  <c:v>535.13289999999995</c:v>
                </c:pt>
                <c:pt idx="34754">
                  <c:v>535.20719999999994</c:v>
                </c:pt>
                <c:pt idx="34755">
                  <c:v>535.28480000000002</c:v>
                </c:pt>
                <c:pt idx="34756">
                  <c:v>535.36</c:v>
                </c:pt>
                <c:pt idx="34757">
                  <c:v>535.4366</c:v>
                </c:pt>
                <c:pt idx="34758">
                  <c:v>535.51300000000003</c:v>
                </c:pt>
                <c:pt idx="34759">
                  <c:v>535.58950000000004</c:v>
                </c:pt>
                <c:pt idx="34760">
                  <c:v>535.66679999999997</c:v>
                </c:pt>
                <c:pt idx="34761">
                  <c:v>535.74360000000001</c:v>
                </c:pt>
                <c:pt idx="34762">
                  <c:v>535.82029999999997</c:v>
                </c:pt>
                <c:pt idx="34763">
                  <c:v>535.89800000000002</c:v>
                </c:pt>
                <c:pt idx="34764">
                  <c:v>535.97580000000005</c:v>
                </c:pt>
                <c:pt idx="34765">
                  <c:v>536.05280000000005</c:v>
                </c:pt>
                <c:pt idx="34766">
                  <c:v>536.12900000000002</c:v>
                </c:pt>
                <c:pt idx="34767">
                  <c:v>536.2056</c:v>
                </c:pt>
                <c:pt idx="34768">
                  <c:v>536.28430000000003</c:v>
                </c:pt>
                <c:pt idx="34769">
                  <c:v>536.36099999999999</c:v>
                </c:pt>
                <c:pt idx="34770">
                  <c:v>536.4384</c:v>
                </c:pt>
                <c:pt idx="34771">
                  <c:v>536.51340000000005</c:v>
                </c:pt>
                <c:pt idx="34772">
                  <c:v>536.59199999999998</c:v>
                </c:pt>
                <c:pt idx="34773">
                  <c:v>536.66920000000005</c:v>
                </c:pt>
                <c:pt idx="34774">
                  <c:v>536.74720000000002</c:v>
                </c:pt>
                <c:pt idx="34775">
                  <c:v>536.82399999999996</c:v>
                </c:pt>
                <c:pt idx="34776">
                  <c:v>536.90160000000003</c:v>
                </c:pt>
                <c:pt idx="34777">
                  <c:v>536.9769</c:v>
                </c:pt>
                <c:pt idx="34778">
                  <c:v>537.053</c:v>
                </c:pt>
                <c:pt idx="34779">
                  <c:v>537.13080000000002</c:v>
                </c:pt>
                <c:pt idx="34780">
                  <c:v>537.20699999999999</c:v>
                </c:pt>
                <c:pt idx="34781">
                  <c:v>537.28440000000001</c:v>
                </c:pt>
                <c:pt idx="34782">
                  <c:v>537.36109999999996</c:v>
                </c:pt>
                <c:pt idx="34783">
                  <c:v>537.43799999999999</c:v>
                </c:pt>
                <c:pt idx="34784">
                  <c:v>537.51639999999998</c:v>
                </c:pt>
                <c:pt idx="34785">
                  <c:v>537.59379999999999</c:v>
                </c:pt>
                <c:pt idx="34786">
                  <c:v>537.67070000000001</c:v>
                </c:pt>
                <c:pt idx="34787">
                  <c:v>537.74649999999997</c:v>
                </c:pt>
                <c:pt idx="34788">
                  <c:v>537.82349999999997</c:v>
                </c:pt>
                <c:pt idx="34789">
                  <c:v>537.90340000000003</c:v>
                </c:pt>
                <c:pt idx="34790">
                  <c:v>537.98050000000001</c:v>
                </c:pt>
                <c:pt idx="34791">
                  <c:v>538.05740000000003</c:v>
                </c:pt>
                <c:pt idx="34792">
                  <c:v>538.13520000000005</c:v>
                </c:pt>
                <c:pt idx="34793">
                  <c:v>538.21259999999995</c:v>
                </c:pt>
                <c:pt idx="34794">
                  <c:v>538.28949999999998</c:v>
                </c:pt>
                <c:pt idx="34795">
                  <c:v>538.36649999999997</c:v>
                </c:pt>
                <c:pt idx="34796">
                  <c:v>538.44259999999997</c:v>
                </c:pt>
                <c:pt idx="34797">
                  <c:v>538.51900000000001</c:v>
                </c:pt>
                <c:pt idx="34798">
                  <c:v>538.59619999999995</c:v>
                </c:pt>
                <c:pt idx="34799">
                  <c:v>538.67359999999996</c:v>
                </c:pt>
                <c:pt idx="34800">
                  <c:v>538.75</c:v>
                </c:pt>
                <c:pt idx="34801">
                  <c:v>538.82780000000002</c:v>
                </c:pt>
                <c:pt idx="34802">
                  <c:v>538.904</c:v>
                </c:pt>
                <c:pt idx="34803">
                  <c:v>538.97950000000003</c:v>
                </c:pt>
                <c:pt idx="34804">
                  <c:v>539.05539999999996</c:v>
                </c:pt>
                <c:pt idx="34805">
                  <c:v>539.13160000000005</c:v>
                </c:pt>
                <c:pt idx="34806">
                  <c:v>539.20899999999995</c:v>
                </c:pt>
                <c:pt idx="34807">
                  <c:v>539.28399999999999</c:v>
                </c:pt>
                <c:pt idx="34808">
                  <c:v>539.36220000000003</c:v>
                </c:pt>
                <c:pt idx="34809">
                  <c:v>539.43849999999998</c:v>
                </c:pt>
                <c:pt idx="34810">
                  <c:v>539.51570000000004</c:v>
                </c:pt>
                <c:pt idx="34811">
                  <c:v>539.5924</c:v>
                </c:pt>
                <c:pt idx="34812">
                  <c:v>539.67070000000001</c:v>
                </c:pt>
                <c:pt idx="34813">
                  <c:v>539.7491</c:v>
                </c:pt>
                <c:pt idx="34814">
                  <c:v>539.82759999999996</c:v>
                </c:pt>
                <c:pt idx="34815">
                  <c:v>539.90629999999999</c:v>
                </c:pt>
                <c:pt idx="34816">
                  <c:v>539.9873</c:v>
                </c:pt>
                <c:pt idx="34817">
                  <c:v>540.06640000000004</c:v>
                </c:pt>
                <c:pt idx="34818">
                  <c:v>540.1463</c:v>
                </c:pt>
                <c:pt idx="34819">
                  <c:v>540.22640000000001</c:v>
                </c:pt>
                <c:pt idx="34820">
                  <c:v>540.30489999999998</c:v>
                </c:pt>
                <c:pt idx="34821">
                  <c:v>540.38340000000005</c:v>
                </c:pt>
                <c:pt idx="34822">
                  <c:v>540.46249999999998</c:v>
                </c:pt>
                <c:pt idx="34823">
                  <c:v>540.54280000000006</c:v>
                </c:pt>
                <c:pt idx="34824">
                  <c:v>540.62180000000001</c:v>
                </c:pt>
                <c:pt idx="34825">
                  <c:v>540.69839999999999</c:v>
                </c:pt>
                <c:pt idx="34826">
                  <c:v>540.77739999999994</c:v>
                </c:pt>
                <c:pt idx="34827">
                  <c:v>540.85699999999997</c:v>
                </c:pt>
                <c:pt idx="34828">
                  <c:v>540.93619999999999</c:v>
                </c:pt>
                <c:pt idx="34829">
                  <c:v>541.01409999999998</c:v>
                </c:pt>
                <c:pt idx="34830">
                  <c:v>541.09220000000005</c:v>
                </c:pt>
                <c:pt idx="34831">
                  <c:v>541.17110000000002</c:v>
                </c:pt>
                <c:pt idx="34832">
                  <c:v>541.25</c:v>
                </c:pt>
                <c:pt idx="34833">
                  <c:v>541.33050000000003</c:v>
                </c:pt>
                <c:pt idx="34834">
                  <c:v>541.40899999999999</c:v>
                </c:pt>
                <c:pt idx="34835">
                  <c:v>541.48990000000003</c:v>
                </c:pt>
                <c:pt idx="34836">
                  <c:v>541.56979999999999</c:v>
                </c:pt>
                <c:pt idx="34837">
                  <c:v>541.64970000000005</c:v>
                </c:pt>
                <c:pt idx="34838">
                  <c:v>541.73080000000004</c:v>
                </c:pt>
                <c:pt idx="34839">
                  <c:v>541.81150000000002</c:v>
                </c:pt>
                <c:pt idx="34840">
                  <c:v>541.89290000000005</c:v>
                </c:pt>
                <c:pt idx="34841">
                  <c:v>541.97360000000003</c:v>
                </c:pt>
                <c:pt idx="34842">
                  <c:v>542.05470000000003</c:v>
                </c:pt>
                <c:pt idx="34843">
                  <c:v>542.13610000000006</c:v>
                </c:pt>
                <c:pt idx="34844">
                  <c:v>542.21619999999996</c:v>
                </c:pt>
                <c:pt idx="34845">
                  <c:v>542.29740000000004</c:v>
                </c:pt>
                <c:pt idx="34846">
                  <c:v>542.37840000000006</c:v>
                </c:pt>
                <c:pt idx="34847">
                  <c:v>542.45680000000004</c:v>
                </c:pt>
                <c:pt idx="34848">
                  <c:v>542.5367</c:v>
                </c:pt>
                <c:pt idx="34849">
                  <c:v>542.61369999999999</c:v>
                </c:pt>
                <c:pt idx="34850">
                  <c:v>542.69380000000001</c:v>
                </c:pt>
                <c:pt idx="34851">
                  <c:v>542.77139999999997</c:v>
                </c:pt>
                <c:pt idx="34852">
                  <c:v>542.84580000000005</c:v>
                </c:pt>
                <c:pt idx="34853">
                  <c:v>542.92359999999996</c:v>
                </c:pt>
                <c:pt idx="34854">
                  <c:v>543.00040000000001</c:v>
                </c:pt>
                <c:pt idx="34855">
                  <c:v>543.07579999999996</c:v>
                </c:pt>
                <c:pt idx="34856">
                  <c:v>543.15239999999994</c:v>
                </c:pt>
                <c:pt idx="34857">
                  <c:v>543.22879999999998</c:v>
                </c:pt>
                <c:pt idx="34858">
                  <c:v>543.3048</c:v>
                </c:pt>
                <c:pt idx="34859">
                  <c:v>543.38</c:v>
                </c:pt>
                <c:pt idx="34860">
                  <c:v>543.45510000000002</c:v>
                </c:pt>
                <c:pt idx="34861">
                  <c:v>543.52970000000005</c:v>
                </c:pt>
                <c:pt idx="34862">
                  <c:v>543.60490000000004</c:v>
                </c:pt>
                <c:pt idx="34863">
                  <c:v>543.6807</c:v>
                </c:pt>
                <c:pt idx="34864">
                  <c:v>543.75779999999997</c:v>
                </c:pt>
                <c:pt idx="34865">
                  <c:v>543.83680000000004</c:v>
                </c:pt>
                <c:pt idx="34866">
                  <c:v>543.91499999999996</c:v>
                </c:pt>
                <c:pt idx="34867">
                  <c:v>543.99260000000004</c:v>
                </c:pt>
                <c:pt idx="34868">
                  <c:v>544.07219999999995</c:v>
                </c:pt>
                <c:pt idx="34869">
                  <c:v>544.15290000000005</c:v>
                </c:pt>
                <c:pt idx="34870">
                  <c:v>544.23050000000001</c:v>
                </c:pt>
                <c:pt idx="34871">
                  <c:v>544.31100000000004</c:v>
                </c:pt>
                <c:pt idx="34872">
                  <c:v>544.39260000000002</c:v>
                </c:pt>
                <c:pt idx="34873">
                  <c:v>544.47339999999997</c:v>
                </c:pt>
                <c:pt idx="34874">
                  <c:v>544.55420000000004</c:v>
                </c:pt>
                <c:pt idx="34875">
                  <c:v>544.63630000000001</c:v>
                </c:pt>
                <c:pt idx="34876">
                  <c:v>544.71720000000005</c:v>
                </c:pt>
                <c:pt idx="34877">
                  <c:v>544.798</c:v>
                </c:pt>
                <c:pt idx="34878">
                  <c:v>544.87819999999999</c:v>
                </c:pt>
                <c:pt idx="34879">
                  <c:v>544.95939999999996</c:v>
                </c:pt>
                <c:pt idx="34880">
                  <c:v>545.04060000000004</c:v>
                </c:pt>
                <c:pt idx="34881">
                  <c:v>545.12030000000004</c:v>
                </c:pt>
                <c:pt idx="34882">
                  <c:v>545.20069999999998</c:v>
                </c:pt>
                <c:pt idx="34883">
                  <c:v>545.2808</c:v>
                </c:pt>
                <c:pt idx="34884">
                  <c:v>545.36159999999995</c:v>
                </c:pt>
                <c:pt idx="34885">
                  <c:v>545.43949999999995</c:v>
                </c:pt>
                <c:pt idx="34886">
                  <c:v>545.51739999999995</c:v>
                </c:pt>
                <c:pt idx="34887">
                  <c:v>545.59699999999998</c:v>
                </c:pt>
                <c:pt idx="34888">
                  <c:v>545.67460000000005</c:v>
                </c:pt>
                <c:pt idx="34889">
                  <c:v>545.75490000000002</c:v>
                </c:pt>
                <c:pt idx="34890">
                  <c:v>545.83309999999994</c:v>
                </c:pt>
                <c:pt idx="34891">
                  <c:v>545.91099999999994</c:v>
                </c:pt>
                <c:pt idx="34892">
                  <c:v>545.98850000000004</c:v>
                </c:pt>
                <c:pt idx="34893">
                  <c:v>546.06389999999999</c:v>
                </c:pt>
                <c:pt idx="34894">
                  <c:v>546.14210000000003</c:v>
                </c:pt>
                <c:pt idx="34895">
                  <c:v>546.21839999999997</c:v>
                </c:pt>
                <c:pt idx="34896">
                  <c:v>546.29650000000004</c:v>
                </c:pt>
                <c:pt idx="34897">
                  <c:v>546.37300000000005</c:v>
                </c:pt>
                <c:pt idx="34898">
                  <c:v>546.4511</c:v>
                </c:pt>
                <c:pt idx="34899">
                  <c:v>546.52700000000004</c:v>
                </c:pt>
                <c:pt idx="34900">
                  <c:v>546.60339999999997</c:v>
                </c:pt>
                <c:pt idx="34901">
                  <c:v>546.67999999999995</c:v>
                </c:pt>
                <c:pt idx="34902">
                  <c:v>546.7568</c:v>
                </c:pt>
                <c:pt idx="34903">
                  <c:v>546.83299999999997</c:v>
                </c:pt>
                <c:pt idx="34904">
                  <c:v>546.91110000000003</c:v>
                </c:pt>
                <c:pt idx="34905">
                  <c:v>546.98889999999994</c:v>
                </c:pt>
                <c:pt idx="34906">
                  <c:v>547.06439999999998</c:v>
                </c:pt>
                <c:pt idx="34907">
                  <c:v>547.14239999999995</c:v>
                </c:pt>
                <c:pt idx="34908">
                  <c:v>547.22029999999995</c:v>
                </c:pt>
                <c:pt idx="34909">
                  <c:v>547.298</c:v>
                </c:pt>
                <c:pt idx="34910">
                  <c:v>547.375</c:v>
                </c:pt>
                <c:pt idx="34911">
                  <c:v>547.4538</c:v>
                </c:pt>
                <c:pt idx="34912">
                  <c:v>547.53139999999996</c:v>
                </c:pt>
                <c:pt idx="34913">
                  <c:v>547.6105</c:v>
                </c:pt>
                <c:pt idx="34914">
                  <c:v>547.68849999999998</c:v>
                </c:pt>
                <c:pt idx="34915">
                  <c:v>547.76819999999998</c:v>
                </c:pt>
                <c:pt idx="34916">
                  <c:v>547.84849999999994</c:v>
                </c:pt>
                <c:pt idx="34917">
                  <c:v>547.92700000000002</c:v>
                </c:pt>
                <c:pt idx="34918">
                  <c:v>548.00620000000004</c:v>
                </c:pt>
                <c:pt idx="34919">
                  <c:v>548.08759999999995</c:v>
                </c:pt>
                <c:pt idx="34920">
                  <c:v>548.16600000000005</c:v>
                </c:pt>
                <c:pt idx="34921">
                  <c:v>548.24559999999997</c:v>
                </c:pt>
                <c:pt idx="34922">
                  <c:v>548.32600000000002</c:v>
                </c:pt>
                <c:pt idx="34923">
                  <c:v>548.40570000000002</c:v>
                </c:pt>
                <c:pt idx="34924">
                  <c:v>548.48540000000003</c:v>
                </c:pt>
                <c:pt idx="34925">
                  <c:v>548.56600000000003</c:v>
                </c:pt>
                <c:pt idx="34926">
                  <c:v>548.6463</c:v>
                </c:pt>
                <c:pt idx="34927">
                  <c:v>548.72479999999996</c:v>
                </c:pt>
                <c:pt idx="34928">
                  <c:v>548.80370000000005</c:v>
                </c:pt>
                <c:pt idx="34929">
                  <c:v>548.88239999999996</c:v>
                </c:pt>
                <c:pt idx="34930">
                  <c:v>548.96230000000003</c:v>
                </c:pt>
                <c:pt idx="34931">
                  <c:v>549.04250000000002</c:v>
                </c:pt>
                <c:pt idx="34932">
                  <c:v>549.12109999999996</c:v>
                </c:pt>
                <c:pt idx="34933">
                  <c:v>549.19910000000004</c:v>
                </c:pt>
                <c:pt idx="34934">
                  <c:v>549.27909999999997</c:v>
                </c:pt>
                <c:pt idx="34935">
                  <c:v>549.35940000000005</c:v>
                </c:pt>
                <c:pt idx="34936">
                  <c:v>549.43870000000004</c:v>
                </c:pt>
                <c:pt idx="34937">
                  <c:v>549.51949999999999</c:v>
                </c:pt>
                <c:pt idx="34938">
                  <c:v>549.59969999999998</c:v>
                </c:pt>
                <c:pt idx="34939">
                  <c:v>549.67809999999997</c:v>
                </c:pt>
                <c:pt idx="34940">
                  <c:v>549.75919999999996</c:v>
                </c:pt>
                <c:pt idx="34941">
                  <c:v>549.83929999999998</c:v>
                </c:pt>
                <c:pt idx="34942">
                  <c:v>549.91700000000003</c:v>
                </c:pt>
                <c:pt idx="34943">
                  <c:v>549.99739999999997</c:v>
                </c:pt>
                <c:pt idx="34944">
                  <c:v>550.07659999999998</c:v>
                </c:pt>
                <c:pt idx="34945">
                  <c:v>550.15329999999994</c:v>
                </c:pt>
                <c:pt idx="34946">
                  <c:v>550.23159999999996</c:v>
                </c:pt>
                <c:pt idx="34947">
                  <c:v>550.30859999999996</c:v>
                </c:pt>
                <c:pt idx="34948">
                  <c:v>550.38589999999999</c:v>
                </c:pt>
                <c:pt idx="34949">
                  <c:v>550.46230000000003</c:v>
                </c:pt>
                <c:pt idx="34950">
                  <c:v>550.5376</c:v>
                </c:pt>
                <c:pt idx="34951">
                  <c:v>550.61320000000001</c:v>
                </c:pt>
                <c:pt idx="34952">
                  <c:v>550.69060000000002</c:v>
                </c:pt>
                <c:pt idx="34953">
                  <c:v>550.76689999999996</c:v>
                </c:pt>
                <c:pt idx="34954">
                  <c:v>550.8433</c:v>
                </c:pt>
                <c:pt idx="34955">
                  <c:v>550.92219999999998</c:v>
                </c:pt>
                <c:pt idx="34956">
                  <c:v>550.99800000000005</c:v>
                </c:pt>
                <c:pt idx="34957">
                  <c:v>551.07590000000005</c:v>
                </c:pt>
                <c:pt idx="34958">
                  <c:v>551.15319999999997</c:v>
                </c:pt>
                <c:pt idx="34959">
                  <c:v>551.23090000000002</c:v>
                </c:pt>
                <c:pt idx="34960">
                  <c:v>551.30780000000004</c:v>
                </c:pt>
                <c:pt idx="34961">
                  <c:v>551.38699999999994</c:v>
                </c:pt>
                <c:pt idx="34962">
                  <c:v>551.46540000000005</c:v>
                </c:pt>
                <c:pt idx="34963">
                  <c:v>551.54380000000003</c:v>
                </c:pt>
                <c:pt idx="34964">
                  <c:v>551.62289999999996</c:v>
                </c:pt>
                <c:pt idx="34965">
                  <c:v>551.70119999999997</c:v>
                </c:pt>
                <c:pt idx="34966">
                  <c:v>551.77880000000005</c:v>
                </c:pt>
                <c:pt idx="34967">
                  <c:v>551.85699999999997</c:v>
                </c:pt>
                <c:pt idx="34968">
                  <c:v>551.93600000000004</c:v>
                </c:pt>
                <c:pt idx="34969">
                  <c:v>552.01239999999996</c:v>
                </c:pt>
                <c:pt idx="34970">
                  <c:v>552.08900000000006</c:v>
                </c:pt>
                <c:pt idx="34971">
                  <c:v>552.16840000000002</c:v>
                </c:pt>
                <c:pt idx="34972">
                  <c:v>552.24739999999997</c:v>
                </c:pt>
                <c:pt idx="34973">
                  <c:v>552.32579999999996</c:v>
                </c:pt>
                <c:pt idx="34974">
                  <c:v>552.40449999999998</c:v>
                </c:pt>
                <c:pt idx="34975">
                  <c:v>552.48400000000004</c:v>
                </c:pt>
                <c:pt idx="34976">
                  <c:v>552.56439999999998</c:v>
                </c:pt>
                <c:pt idx="34977">
                  <c:v>552.64260000000002</c:v>
                </c:pt>
                <c:pt idx="34978">
                  <c:v>552.72260000000006</c:v>
                </c:pt>
                <c:pt idx="34979">
                  <c:v>552.80190000000005</c:v>
                </c:pt>
                <c:pt idx="34980">
                  <c:v>552.88239999999996</c:v>
                </c:pt>
                <c:pt idx="34981">
                  <c:v>552.96389999999997</c:v>
                </c:pt>
                <c:pt idx="34982">
                  <c:v>553.04399999999998</c:v>
                </c:pt>
                <c:pt idx="34983">
                  <c:v>553.12450000000001</c:v>
                </c:pt>
                <c:pt idx="34984">
                  <c:v>553.20489999999995</c:v>
                </c:pt>
                <c:pt idx="34985">
                  <c:v>553.28470000000004</c:v>
                </c:pt>
                <c:pt idx="34986">
                  <c:v>553.36530000000005</c:v>
                </c:pt>
                <c:pt idx="34987">
                  <c:v>553.44539999999995</c:v>
                </c:pt>
                <c:pt idx="34988">
                  <c:v>553.52459999999996</c:v>
                </c:pt>
                <c:pt idx="34989">
                  <c:v>553.60550000000001</c:v>
                </c:pt>
                <c:pt idx="34990">
                  <c:v>553.68529999999998</c:v>
                </c:pt>
                <c:pt idx="34991">
                  <c:v>553.76459999999997</c:v>
                </c:pt>
                <c:pt idx="34992">
                  <c:v>553.84379999999999</c:v>
                </c:pt>
                <c:pt idx="34993">
                  <c:v>553.92650000000003</c:v>
                </c:pt>
                <c:pt idx="34994">
                  <c:v>554.00390000000004</c:v>
                </c:pt>
                <c:pt idx="34995">
                  <c:v>554.08590000000004</c:v>
                </c:pt>
                <c:pt idx="34996">
                  <c:v>554.16610000000003</c:v>
                </c:pt>
                <c:pt idx="34997">
                  <c:v>554.24609999999996</c:v>
                </c:pt>
                <c:pt idx="34998">
                  <c:v>554.32539999999995</c:v>
                </c:pt>
                <c:pt idx="34999">
                  <c:v>554.40530000000001</c:v>
                </c:pt>
                <c:pt idx="35000">
                  <c:v>554.48379999999997</c:v>
                </c:pt>
                <c:pt idx="35001">
                  <c:v>554.56370000000004</c:v>
                </c:pt>
                <c:pt idx="35002">
                  <c:v>554.64400000000001</c:v>
                </c:pt>
                <c:pt idx="35003">
                  <c:v>554.72289999999998</c:v>
                </c:pt>
                <c:pt idx="35004">
                  <c:v>554.80139999999994</c:v>
                </c:pt>
                <c:pt idx="35005">
                  <c:v>554.88279999999997</c:v>
                </c:pt>
                <c:pt idx="35006">
                  <c:v>554.96230000000003</c:v>
                </c:pt>
                <c:pt idx="35007">
                  <c:v>555.04100000000005</c:v>
                </c:pt>
                <c:pt idx="35008">
                  <c:v>555.12009999999998</c:v>
                </c:pt>
                <c:pt idx="35009">
                  <c:v>555.20000000000005</c:v>
                </c:pt>
                <c:pt idx="35010">
                  <c:v>555.2799</c:v>
                </c:pt>
                <c:pt idx="35011">
                  <c:v>555.35919999999999</c:v>
                </c:pt>
                <c:pt idx="35012">
                  <c:v>555.43859999999995</c:v>
                </c:pt>
                <c:pt idx="35013">
                  <c:v>555.5172</c:v>
                </c:pt>
                <c:pt idx="35014">
                  <c:v>555.59770000000003</c:v>
                </c:pt>
                <c:pt idx="35015">
                  <c:v>555.67920000000004</c:v>
                </c:pt>
                <c:pt idx="35016">
                  <c:v>555.76</c:v>
                </c:pt>
                <c:pt idx="35017">
                  <c:v>555.84090000000003</c:v>
                </c:pt>
                <c:pt idx="35018">
                  <c:v>555.92290000000003</c:v>
                </c:pt>
                <c:pt idx="35019">
                  <c:v>556.00300000000004</c:v>
                </c:pt>
                <c:pt idx="35020">
                  <c:v>556.08299999999997</c:v>
                </c:pt>
                <c:pt idx="35021">
                  <c:v>556.16290000000004</c:v>
                </c:pt>
                <c:pt idx="35022">
                  <c:v>556.24260000000004</c:v>
                </c:pt>
                <c:pt idx="35023">
                  <c:v>556.32299999999998</c:v>
                </c:pt>
                <c:pt idx="35024">
                  <c:v>556.40160000000003</c:v>
                </c:pt>
                <c:pt idx="35025">
                  <c:v>556.48199999999997</c:v>
                </c:pt>
                <c:pt idx="35026">
                  <c:v>556.56100000000004</c:v>
                </c:pt>
                <c:pt idx="35027">
                  <c:v>556.64080000000001</c:v>
                </c:pt>
                <c:pt idx="35028">
                  <c:v>556.71950000000004</c:v>
                </c:pt>
                <c:pt idx="35029">
                  <c:v>556.79859999999996</c:v>
                </c:pt>
                <c:pt idx="35030">
                  <c:v>556.8777</c:v>
                </c:pt>
                <c:pt idx="35031">
                  <c:v>556.95820000000003</c:v>
                </c:pt>
                <c:pt idx="35032">
                  <c:v>557.03599999999994</c:v>
                </c:pt>
                <c:pt idx="35033">
                  <c:v>557.11569999999995</c:v>
                </c:pt>
                <c:pt idx="35034">
                  <c:v>557.19590000000005</c:v>
                </c:pt>
                <c:pt idx="35035">
                  <c:v>557.27440000000001</c:v>
                </c:pt>
                <c:pt idx="35036">
                  <c:v>557.35260000000005</c:v>
                </c:pt>
                <c:pt idx="35037">
                  <c:v>557.42870000000005</c:v>
                </c:pt>
                <c:pt idx="35038">
                  <c:v>557.50739999999996</c:v>
                </c:pt>
                <c:pt idx="35039">
                  <c:v>557.58600000000001</c:v>
                </c:pt>
                <c:pt idx="35040">
                  <c:v>557.66380000000004</c:v>
                </c:pt>
                <c:pt idx="35041">
                  <c:v>557.73979999999995</c:v>
                </c:pt>
                <c:pt idx="35042">
                  <c:v>557.81719999999996</c:v>
                </c:pt>
                <c:pt idx="35043">
                  <c:v>557.89300000000003</c:v>
                </c:pt>
                <c:pt idx="35044">
                  <c:v>557.96879999999999</c:v>
                </c:pt>
                <c:pt idx="35045">
                  <c:v>558.04629999999997</c:v>
                </c:pt>
                <c:pt idx="35046">
                  <c:v>558.12120000000004</c:v>
                </c:pt>
                <c:pt idx="35047">
                  <c:v>558.19799999999998</c:v>
                </c:pt>
                <c:pt idx="35048">
                  <c:v>558.27620000000002</c:v>
                </c:pt>
                <c:pt idx="35049">
                  <c:v>558.35159999999996</c:v>
                </c:pt>
                <c:pt idx="35050">
                  <c:v>558.42849999999999</c:v>
                </c:pt>
                <c:pt idx="35051">
                  <c:v>558.50779999999997</c:v>
                </c:pt>
                <c:pt idx="35052">
                  <c:v>558.58569999999997</c:v>
                </c:pt>
                <c:pt idx="35053">
                  <c:v>558.66359999999997</c:v>
                </c:pt>
                <c:pt idx="35054">
                  <c:v>558.74180000000001</c:v>
                </c:pt>
                <c:pt idx="35055">
                  <c:v>558.82150000000001</c:v>
                </c:pt>
                <c:pt idx="35056">
                  <c:v>558.9008</c:v>
                </c:pt>
                <c:pt idx="35057">
                  <c:v>558.98069999999996</c:v>
                </c:pt>
                <c:pt idx="35058">
                  <c:v>559.05859999999996</c:v>
                </c:pt>
                <c:pt idx="35059">
                  <c:v>559.13710000000003</c:v>
                </c:pt>
                <c:pt idx="35060">
                  <c:v>559.21799999999996</c:v>
                </c:pt>
                <c:pt idx="35061">
                  <c:v>559.29840000000002</c:v>
                </c:pt>
                <c:pt idx="35062">
                  <c:v>559.375</c:v>
                </c:pt>
                <c:pt idx="35063">
                  <c:v>559.45460000000003</c:v>
                </c:pt>
                <c:pt idx="35064">
                  <c:v>559.53340000000003</c:v>
                </c:pt>
                <c:pt idx="35065">
                  <c:v>559.61469999999997</c:v>
                </c:pt>
                <c:pt idx="35066">
                  <c:v>559.69140000000004</c:v>
                </c:pt>
                <c:pt idx="35067">
                  <c:v>559.7722</c:v>
                </c:pt>
                <c:pt idx="35068">
                  <c:v>559.85149999999999</c:v>
                </c:pt>
                <c:pt idx="35069">
                  <c:v>559.93259999999998</c:v>
                </c:pt>
                <c:pt idx="35070">
                  <c:v>560.01220000000001</c:v>
                </c:pt>
                <c:pt idx="35071">
                  <c:v>560.09429999999998</c:v>
                </c:pt>
                <c:pt idx="35072">
                  <c:v>560.17470000000003</c:v>
                </c:pt>
                <c:pt idx="35073">
                  <c:v>560.2568</c:v>
                </c:pt>
                <c:pt idx="35074">
                  <c:v>560.3383</c:v>
                </c:pt>
                <c:pt idx="35075">
                  <c:v>560.42020000000002</c:v>
                </c:pt>
                <c:pt idx="35076">
                  <c:v>560.50220000000002</c:v>
                </c:pt>
                <c:pt idx="35077">
                  <c:v>560.58439999999996</c:v>
                </c:pt>
                <c:pt idx="35078">
                  <c:v>560.66579999999999</c:v>
                </c:pt>
                <c:pt idx="35079">
                  <c:v>560.74919999999997</c:v>
                </c:pt>
                <c:pt idx="35080">
                  <c:v>560.82889999999998</c:v>
                </c:pt>
                <c:pt idx="35081">
                  <c:v>560.91120000000001</c:v>
                </c:pt>
                <c:pt idx="35082">
                  <c:v>560.99239999999998</c:v>
                </c:pt>
                <c:pt idx="35083">
                  <c:v>561.07420000000002</c:v>
                </c:pt>
                <c:pt idx="35084">
                  <c:v>561.15409999999997</c:v>
                </c:pt>
                <c:pt idx="35085">
                  <c:v>561.23649999999998</c:v>
                </c:pt>
                <c:pt idx="35086">
                  <c:v>561.31859999999995</c:v>
                </c:pt>
                <c:pt idx="35087">
                  <c:v>561.39850000000001</c:v>
                </c:pt>
                <c:pt idx="35088">
                  <c:v>561.48</c:v>
                </c:pt>
                <c:pt idx="35089">
                  <c:v>561.55939999999998</c:v>
                </c:pt>
                <c:pt idx="35090">
                  <c:v>561.64089999999999</c:v>
                </c:pt>
                <c:pt idx="35091">
                  <c:v>561.72140000000002</c:v>
                </c:pt>
                <c:pt idx="35092">
                  <c:v>561.80160000000001</c:v>
                </c:pt>
                <c:pt idx="35093">
                  <c:v>561.87969999999996</c:v>
                </c:pt>
                <c:pt idx="35094">
                  <c:v>561.95680000000004</c:v>
                </c:pt>
                <c:pt idx="35095">
                  <c:v>562.03560000000004</c:v>
                </c:pt>
                <c:pt idx="35096">
                  <c:v>562.11149999999998</c:v>
                </c:pt>
                <c:pt idx="35097">
                  <c:v>562.18799999999999</c:v>
                </c:pt>
                <c:pt idx="35098">
                  <c:v>562.2672</c:v>
                </c:pt>
                <c:pt idx="35099">
                  <c:v>562.34299999999996</c:v>
                </c:pt>
                <c:pt idx="35100">
                  <c:v>562.41970000000003</c:v>
                </c:pt>
                <c:pt idx="35101">
                  <c:v>562.49720000000002</c:v>
                </c:pt>
                <c:pt idx="35102">
                  <c:v>562.57050000000004</c:v>
                </c:pt>
                <c:pt idx="35103">
                  <c:v>562.64850000000001</c:v>
                </c:pt>
                <c:pt idx="35104">
                  <c:v>562.72529999999995</c:v>
                </c:pt>
                <c:pt idx="35105">
                  <c:v>562.8039</c:v>
                </c:pt>
                <c:pt idx="35106">
                  <c:v>562.88260000000002</c:v>
                </c:pt>
                <c:pt idx="35107">
                  <c:v>562.95939999999996</c:v>
                </c:pt>
                <c:pt idx="35108">
                  <c:v>563.03800000000001</c:v>
                </c:pt>
                <c:pt idx="35109">
                  <c:v>563.11530000000005</c:v>
                </c:pt>
                <c:pt idx="35110">
                  <c:v>563.1934</c:v>
                </c:pt>
                <c:pt idx="35111">
                  <c:v>563.27170000000001</c:v>
                </c:pt>
                <c:pt idx="35112">
                  <c:v>563.35149999999999</c:v>
                </c:pt>
                <c:pt idx="35113">
                  <c:v>563.42930000000001</c:v>
                </c:pt>
                <c:pt idx="35114">
                  <c:v>563.50789999999995</c:v>
                </c:pt>
                <c:pt idx="35115">
                  <c:v>563.58680000000004</c:v>
                </c:pt>
                <c:pt idx="35116">
                  <c:v>563.66489999999999</c:v>
                </c:pt>
                <c:pt idx="35117">
                  <c:v>563.74369999999999</c:v>
                </c:pt>
                <c:pt idx="35118">
                  <c:v>563.82129999999995</c:v>
                </c:pt>
                <c:pt idx="35119">
                  <c:v>563.89980000000003</c:v>
                </c:pt>
                <c:pt idx="35120">
                  <c:v>563.97839999999997</c:v>
                </c:pt>
                <c:pt idx="35121">
                  <c:v>564.05700000000002</c:v>
                </c:pt>
                <c:pt idx="35122">
                  <c:v>564.1354</c:v>
                </c:pt>
                <c:pt idx="35123">
                  <c:v>564.21460000000002</c:v>
                </c:pt>
                <c:pt idx="35124">
                  <c:v>564.29300000000001</c:v>
                </c:pt>
                <c:pt idx="35125">
                  <c:v>564.37159999999994</c:v>
                </c:pt>
                <c:pt idx="35126">
                  <c:v>564.45000000000005</c:v>
                </c:pt>
                <c:pt idx="35127">
                  <c:v>564.52779999999996</c:v>
                </c:pt>
                <c:pt idx="35128">
                  <c:v>564.60550000000001</c:v>
                </c:pt>
                <c:pt idx="35129">
                  <c:v>564.68439999999998</c:v>
                </c:pt>
                <c:pt idx="35130">
                  <c:v>564.76139999999998</c:v>
                </c:pt>
                <c:pt idx="35131">
                  <c:v>564.83889999999997</c:v>
                </c:pt>
                <c:pt idx="35132">
                  <c:v>564.9171</c:v>
                </c:pt>
                <c:pt idx="35133">
                  <c:v>564.995</c:v>
                </c:pt>
                <c:pt idx="35134">
                  <c:v>565.0729</c:v>
                </c:pt>
                <c:pt idx="35135">
                  <c:v>565.15039999999999</c:v>
                </c:pt>
                <c:pt idx="35136">
                  <c:v>565.22640000000001</c:v>
                </c:pt>
                <c:pt idx="35137">
                  <c:v>565.30399999999997</c:v>
                </c:pt>
                <c:pt idx="35138">
                  <c:v>565.38099999999997</c:v>
                </c:pt>
                <c:pt idx="35139">
                  <c:v>565.45989999999995</c:v>
                </c:pt>
                <c:pt idx="35140">
                  <c:v>565.53700000000003</c:v>
                </c:pt>
                <c:pt idx="35141">
                  <c:v>565.61580000000004</c:v>
                </c:pt>
                <c:pt idx="35142">
                  <c:v>565.69380000000001</c:v>
                </c:pt>
                <c:pt idx="35143">
                  <c:v>565.77290000000005</c:v>
                </c:pt>
                <c:pt idx="35144">
                  <c:v>565.85130000000004</c:v>
                </c:pt>
                <c:pt idx="35145">
                  <c:v>565.92880000000002</c:v>
                </c:pt>
                <c:pt idx="35146">
                  <c:v>566.00689999999997</c:v>
                </c:pt>
                <c:pt idx="35147">
                  <c:v>566.08669999999995</c:v>
                </c:pt>
                <c:pt idx="35148">
                  <c:v>566.16650000000004</c:v>
                </c:pt>
                <c:pt idx="35149">
                  <c:v>566.24459999999999</c:v>
                </c:pt>
                <c:pt idx="35150">
                  <c:v>566.32079999999996</c:v>
                </c:pt>
                <c:pt idx="35151">
                  <c:v>566.39800000000002</c:v>
                </c:pt>
                <c:pt idx="35152">
                  <c:v>566.47429999999997</c:v>
                </c:pt>
                <c:pt idx="35153">
                  <c:v>566.55370000000005</c:v>
                </c:pt>
                <c:pt idx="35154">
                  <c:v>566.63099999999997</c:v>
                </c:pt>
                <c:pt idx="35155">
                  <c:v>566.70780000000002</c:v>
                </c:pt>
                <c:pt idx="35156">
                  <c:v>566.78639999999996</c:v>
                </c:pt>
                <c:pt idx="35157">
                  <c:v>566.86410000000001</c:v>
                </c:pt>
                <c:pt idx="35158">
                  <c:v>566.9434</c:v>
                </c:pt>
                <c:pt idx="35159">
                  <c:v>567.02160000000003</c:v>
                </c:pt>
                <c:pt idx="35160">
                  <c:v>567.0992</c:v>
                </c:pt>
                <c:pt idx="35161">
                  <c:v>567.17740000000003</c:v>
                </c:pt>
                <c:pt idx="35162">
                  <c:v>567.25429999999994</c:v>
                </c:pt>
                <c:pt idx="35163">
                  <c:v>567.33159999999998</c:v>
                </c:pt>
                <c:pt idx="35164">
                  <c:v>567.4085</c:v>
                </c:pt>
                <c:pt idx="35165">
                  <c:v>567.48699999999997</c:v>
                </c:pt>
                <c:pt idx="35166">
                  <c:v>567.56370000000004</c:v>
                </c:pt>
                <c:pt idx="35167">
                  <c:v>567.64200000000005</c:v>
                </c:pt>
                <c:pt idx="35168">
                  <c:v>567.71969999999999</c:v>
                </c:pt>
                <c:pt idx="35169">
                  <c:v>567.79759999999999</c:v>
                </c:pt>
                <c:pt idx="35170">
                  <c:v>567.87530000000004</c:v>
                </c:pt>
                <c:pt idx="35171">
                  <c:v>567.95330000000001</c:v>
                </c:pt>
                <c:pt idx="35172">
                  <c:v>568.03160000000003</c:v>
                </c:pt>
                <c:pt idx="35173">
                  <c:v>568.10940000000005</c:v>
                </c:pt>
                <c:pt idx="35174">
                  <c:v>568.19179999999994</c:v>
                </c:pt>
                <c:pt idx="35175">
                  <c:v>568.2722</c:v>
                </c:pt>
                <c:pt idx="35176">
                  <c:v>568.35239999999999</c:v>
                </c:pt>
                <c:pt idx="35177">
                  <c:v>568.43430000000001</c:v>
                </c:pt>
                <c:pt idx="35178">
                  <c:v>568.51700000000005</c:v>
                </c:pt>
                <c:pt idx="35179">
                  <c:v>568.59990000000005</c:v>
                </c:pt>
                <c:pt idx="35180">
                  <c:v>568.6848</c:v>
                </c:pt>
                <c:pt idx="35181">
                  <c:v>568.7672</c:v>
                </c:pt>
                <c:pt idx="35182">
                  <c:v>568.85109999999997</c:v>
                </c:pt>
                <c:pt idx="35183">
                  <c:v>568.93320000000006</c:v>
                </c:pt>
                <c:pt idx="35184">
                  <c:v>569.0181</c:v>
                </c:pt>
                <c:pt idx="35185">
                  <c:v>569.10029999999995</c:v>
                </c:pt>
                <c:pt idx="35186">
                  <c:v>569.1807</c:v>
                </c:pt>
                <c:pt idx="35187">
                  <c:v>569.26049999999998</c:v>
                </c:pt>
                <c:pt idx="35188">
                  <c:v>569.33910000000003</c:v>
                </c:pt>
                <c:pt idx="35189">
                  <c:v>569.41560000000004</c:v>
                </c:pt>
                <c:pt idx="35190">
                  <c:v>569.49220000000003</c:v>
                </c:pt>
                <c:pt idx="35191">
                  <c:v>569.56780000000003</c:v>
                </c:pt>
                <c:pt idx="35192">
                  <c:v>569.64340000000004</c:v>
                </c:pt>
                <c:pt idx="35193">
                  <c:v>569.71699999999998</c:v>
                </c:pt>
                <c:pt idx="35194">
                  <c:v>569.79139999999995</c:v>
                </c:pt>
                <c:pt idx="35195">
                  <c:v>569.86260000000004</c:v>
                </c:pt>
                <c:pt idx="35196">
                  <c:v>569.93700000000001</c:v>
                </c:pt>
                <c:pt idx="35197">
                  <c:v>570.01239999999996</c:v>
                </c:pt>
                <c:pt idx="35198">
                  <c:v>570.08540000000005</c:v>
                </c:pt>
                <c:pt idx="35199">
                  <c:v>570.16049999999996</c:v>
                </c:pt>
                <c:pt idx="35200">
                  <c:v>570.23530000000005</c:v>
                </c:pt>
                <c:pt idx="35201">
                  <c:v>570.31119999999999</c:v>
                </c:pt>
                <c:pt idx="35202">
                  <c:v>570.38699999999994</c:v>
                </c:pt>
                <c:pt idx="35203">
                  <c:v>570.46289999999999</c:v>
                </c:pt>
                <c:pt idx="35204">
                  <c:v>570.53899999999999</c:v>
                </c:pt>
                <c:pt idx="35205">
                  <c:v>570.61530000000005</c:v>
                </c:pt>
                <c:pt idx="35206">
                  <c:v>570.69200000000001</c:v>
                </c:pt>
                <c:pt idx="35207">
                  <c:v>570.77030000000002</c:v>
                </c:pt>
                <c:pt idx="35208">
                  <c:v>570.84709999999995</c:v>
                </c:pt>
                <c:pt idx="35209">
                  <c:v>570.9248</c:v>
                </c:pt>
                <c:pt idx="35210">
                  <c:v>571.0018</c:v>
                </c:pt>
                <c:pt idx="35211">
                  <c:v>571.08029999999997</c:v>
                </c:pt>
                <c:pt idx="35212">
                  <c:v>571.15869999999995</c:v>
                </c:pt>
                <c:pt idx="35213">
                  <c:v>571.23800000000006</c:v>
                </c:pt>
                <c:pt idx="35214">
                  <c:v>571.31619999999998</c:v>
                </c:pt>
                <c:pt idx="35215">
                  <c:v>571.39400000000001</c:v>
                </c:pt>
                <c:pt idx="35216">
                  <c:v>571.47209999999995</c:v>
                </c:pt>
                <c:pt idx="35217">
                  <c:v>571.54939999999999</c:v>
                </c:pt>
                <c:pt idx="35218">
                  <c:v>571.62699999999995</c:v>
                </c:pt>
                <c:pt idx="35219">
                  <c:v>571.70460000000003</c:v>
                </c:pt>
                <c:pt idx="35220">
                  <c:v>571.78399999999999</c:v>
                </c:pt>
                <c:pt idx="35221">
                  <c:v>571.86300000000006</c:v>
                </c:pt>
                <c:pt idx="35222">
                  <c:v>571.94129999999996</c:v>
                </c:pt>
                <c:pt idx="35223">
                  <c:v>572.01800000000003</c:v>
                </c:pt>
                <c:pt idx="35224">
                  <c:v>572.09659999999997</c:v>
                </c:pt>
                <c:pt idx="35225">
                  <c:v>572.1748</c:v>
                </c:pt>
                <c:pt idx="35226">
                  <c:v>572.25120000000004</c:v>
                </c:pt>
                <c:pt idx="35227">
                  <c:v>572.32929999999999</c:v>
                </c:pt>
                <c:pt idx="35228">
                  <c:v>572.40700000000004</c:v>
                </c:pt>
                <c:pt idx="35229">
                  <c:v>572.48490000000004</c:v>
                </c:pt>
                <c:pt idx="35230">
                  <c:v>572.56320000000005</c:v>
                </c:pt>
                <c:pt idx="35231">
                  <c:v>572.63940000000002</c:v>
                </c:pt>
                <c:pt idx="35232">
                  <c:v>572.71659999999997</c:v>
                </c:pt>
                <c:pt idx="35233">
                  <c:v>572.79420000000005</c:v>
                </c:pt>
                <c:pt idx="35234">
                  <c:v>572.87009999999998</c:v>
                </c:pt>
                <c:pt idx="35235">
                  <c:v>572.94600000000003</c:v>
                </c:pt>
                <c:pt idx="35236">
                  <c:v>573.0222</c:v>
                </c:pt>
                <c:pt idx="35237">
                  <c:v>573.09839999999997</c:v>
                </c:pt>
                <c:pt idx="35238">
                  <c:v>573.17290000000003</c:v>
                </c:pt>
                <c:pt idx="35239">
                  <c:v>573.24800000000005</c:v>
                </c:pt>
                <c:pt idx="35240">
                  <c:v>573.3229</c:v>
                </c:pt>
                <c:pt idx="35241">
                  <c:v>573.39779999999996</c:v>
                </c:pt>
                <c:pt idx="35242">
                  <c:v>573.47339999999997</c:v>
                </c:pt>
                <c:pt idx="35243">
                  <c:v>573.54740000000004</c:v>
                </c:pt>
                <c:pt idx="35244">
                  <c:v>573.62170000000003</c:v>
                </c:pt>
                <c:pt idx="35245">
                  <c:v>573.69690000000003</c:v>
                </c:pt>
                <c:pt idx="35246">
                  <c:v>573.7722</c:v>
                </c:pt>
                <c:pt idx="35247">
                  <c:v>573.84879999999998</c:v>
                </c:pt>
                <c:pt idx="35248">
                  <c:v>573.92359999999996</c:v>
                </c:pt>
                <c:pt idx="35249">
                  <c:v>574.00099999999998</c:v>
                </c:pt>
                <c:pt idx="35250">
                  <c:v>574.0779</c:v>
                </c:pt>
                <c:pt idx="35251">
                  <c:v>574.15660000000003</c:v>
                </c:pt>
                <c:pt idx="35252">
                  <c:v>574.23379999999997</c:v>
                </c:pt>
                <c:pt idx="35253">
                  <c:v>574.31179999999995</c:v>
                </c:pt>
                <c:pt idx="35254">
                  <c:v>574.38649999999996</c:v>
                </c:pt>
                <c:pt idx="35255">
                  <c:v>574.46529999999996</c:v>
                </c:pt>
                <c:pt idx="35256">
                  <c:v>574.54219999999998</c:v>
                </c:pt>
                <c:pt idx="35257">
                  <c:v>574.62059999999997</c:v>
                </c:pt>
                <c:pt idx="35258">
                  <c:v>574.69780000000003</c:v>
                </c:pt>
                <c:pt idx="35259">
                  <c:v>574.77499999999998</c:v>
                </c:pt>
                <c:pt idx="35260">
                  <c:v>574.85360000000003</c:v>
                </c:pt>
                <c:pt idx="35261">
                  <c:v>574.93200000000002</c:v>
                </c:pt>
                <c:pt idx="35262">
                  <c:v>575.00990000000002</c:v>
                </c:pt>
                <c:pt idx="35263">
                  <c:v>575.08799999999997</c:v>
                </c:pt>
                <c:pt idx="35264">
                  <c:v>575.1662</c:v>
                </c:pt>
                <c:pt idx="35265">
                  <c:v>575.24450000000002</c:v>
                </c:pt>
                <c:pt idx="35266">
                  <c:v>575.32219999999995</c:v>
                </c:pt>
                <c:pt idx="35267">
                  <c:v>575.40200000000004</c:v>
                </c:pt>
                <c:pt idx="35268">
                  <c:v>575.48080000000004</c:v>
                </c:pt>
                <c:pt idx="35269">
                  <c:v>575.55930000000001</c:v>
                </c:pt>
                <c:pt idx="35270">
                  <c:v>575.63699999999994</c:v>
                </c:pt>
                <c:pt idx="35271">
                  <c:v>575.71199999999999</c:v>
                </c:pt>
                <c:pt idx="35272">
                  <c:v>575.78909999999996</c:v>
                </c:pt>
                <c:pt idx="35273">
                  <c:v>575.86350000000004</c:v>
                </c:pt>
                <c:pt idx="35274">
                  <c:v>575.93870000000004</c:v>
                </c:pt>
                <c:pt idx="35275">
                  <c:v>576.01110000000006</c:v>
                </c:pt>
                <c:pt idx="35276">
                  <c:v>576.08500000000004</c:v>
                </c:pt>
                <c:pt idx="35277">
                  <c:v>576.15719999999999</c:v>
                </c:pt>
                <c:pt idx="35278">
                  <c:v>576.23140000000001</c:v>
                </c:pt>
                <c:pt idx="35279">
                  <c:v>576.30589999999995</c:v>
                </c:pt>
                <c:pt idx="35280">
                  <c:v>576.37869999999998</c:v>
                </c:pt>
                <c:pt idx="35281">
                  <c:v>576.45270000000005</c:v>
                </c:pt>
                <c:pt idx="35282">
                  <c:v>576.52679999999998</c:v>
                </c:pt>
                <c:pt idx="35283">
                  <c:v>576.6</c:v>
                </c:pt>
                <c:pt idx="35284">
                  <c:v>576.6748</c:v>
                </c:pt>
                <c:pt idx="35285">
                  <c:v>576.74779999999998</c:v>
                </c:pt>
                <c:pt idx="35286">
                  <c:v>576.8229</c:v>
                </c:pt>
                <c:pt idx="35287">
                  <c:v>576.89800000000002</c:v>
                </c:pt>
                <c:pt idx="35288">
                  <c:v>576.97320000000002</c:v>
                </c:pt>
                <c:pt idx="35289">
                  <c:v>577.04899999999998</c:v>
                </c:pt>
                <c:pt idx="35290">
                  <c:v>577.12519999999995</c:v>
                </c:pt>
                <c:pt idx="35291">
                  <c:v>577.20119999999997</c:v>
                </c:pt>
                <c:pt idx="35292">
                  <c:v>577.27930000000003</c:v>
                </c:pt>
                <c:pt idx="35293">
                  <c:v>577.3537</c:v>
                </c:pt>
                <c:pt idx="35294">
                  <c:v>577.4307</c:v>
                </c:pt>
                <c:pt idx="35295">
                  <c:v>577.5068</c:v>
                </c:pt>
                <c:pt idx="35296">
                  <c:v>577.58339999999998</c:v>
                </c:pt>
                <c:pt idx="35297">
                  <c:v>577.65740000000005</c:v>
                </c:pt>
                <c:pt idx="35298">
                  <c:v>577.73069999999996</c:v>
                </c:pt>
                <c:pt idx="35299">
                  <c:v>577.80380000000002</c:v>
                </c:pt>
                <c:pt idx="35300">
                  <c:v>577.87689999999998</c:v>
                </c:pt>
                <c:pt idx="35301">
                  <c:v>577.9511</c:v>
                </c:pt>
                <c:pt idx="35302">
                  <c:v>578.02250000000004</c:v>
                </c:pt>
                <c:pt idx="35303">
                  <c:v>578.09680000000003</c:v>
                </c:pt>
                <c:pt idx="35304">
                  <c:v>578.17079999999999</c:v>
                </c:pt>
                <c:pt idx="35305">
                  <c:v>578.24300000000005</c:v>
                </c:pt>
                <c:pt idx="35306">
                  <c:v>578.31799999999998</c:v>
                </c:pt>
                <c:pt idx="35307">
                  <c:v>578.39120000000003</c:v>
                </c:pt>
                <c:pt idx="35308">
                  <c:v>578.46519999999998</c:v>
                </c:pt>
                <c:pt idx="35309">
                  <c:v>578.53859999999997</c:v>
                </c:pt>
                <c:pt idx="35310">
                  <c:v>578.61329999999998</c:v>
                </c:pt>
                <c:pt idx="35311">
                  <c:v>578.68820000000005</c:v>
                </c:pt>
                <c:pt idx="35312">
                  <c:v>578.76210000000003</c:v>
                </c:pt>
                <c:pt idx="35313">
                  <c:v>578.83860000000004</c:v>
                </c:pt>
                <c:pt idx="35314">
                  <c:v>578.91200000000003</c:v>
                </c:pt>
                <c:pt idx="35315">
                  <c:v>578.98900000000003</c:v>
                </c:pt>
                <c:pt idx="35316">
                  <c:v>579.06439999999998</c:v>
                </c:pt>
                <c:pt idx="35317">
                  <c:v>579.13850000000002</c:v>
                </c:pt>
                <c:pt idx="35318">
                  <c:v>579.21310000000005</c:v>
                </c:pt>
                <c:pt idx="35319">
                  <c:v>579.28779999999995</c:v>
                </c:pt>
                <c:pt idx="35320">
                  <c:v>579.36300000000006</c:v>
                </c:pt>
                <c:pt idx="35321">
                  <c:v>579.43920000000003</c:v>
                </c:pt>
                <c:pt idx="35322">
                  <c:v>579.51440000000002</c:v>
                </c:pt>
                <c:pt idx="35323">
                  <c:v>579.59109999999998</c:v>
                </c:pt>
                <c:pt idx="35324">
                  <c:v>579.66600000000005</c:v>
                </c:pt>
                <c:pt idx="35325">
                  <c:v>579.74199999999996</c:v>
                </c:pt>
                <c:pt idx="35326">
                  <c:v>579.81799999999998</c:v>
                </c:pt>
                <c:pt idx="35327">
                  <c:v>579.89400000000001</c:v>
                </c:pt>
                <c:pt idx="35328">
                  <c:v>579.96860000000004</c:v>
                </c:pt>
                <c:pt idx="35329">
                  <c:v>580.0444</c:v>
                </c:pt>
                <c:pt idx="35330">
                  <c:v>580.1191</c:v>
                </c:pt>
                <c:pt idx="35331">
                  <c:v>580.19420000000002</c:v>
                </c:pt>
                <c:pt idx="35332">
                  <c:v>580.26980000000003</c:v>
                </c:pt>
                <c:pt idx="35333">
                  <c:v>580.34590000000003</c:v>
                </c:pt>
                <c:pt idx="35334">
                  <c:v>580.42139999999995</c:v>
                </c:pt>
                <c:pt idx="35335">
                  <c:v>580.49699999999996</c:v>
                </c:pt>
                <c:pt idx="35336">
                  <c:v>580.57259999999997</c:v>
                </c:pt>
                <c:pt idx="35337">
                  <c:v>580.64840000000004</c:v>
                </c:pt>
                <c:pt idx="35338">
                  <c:v>580.72379999999998</c:v>
                </c:pt>
                <c:pt idx="35339">
                  <c:v>580.79970000000003</c:v>
                </c:pt>
                <c:pt idx="35340">
                  <c:v>580.87429999999995</c:v>
                </c:pt>
                <c:pt idx="35341">
                  <c:v>580.95119999999997</c:v>
                </c:pt>
                <c:pt idx="35342">
                  <c:v>581.02440000000001</c:v>
                </c:pt>
                <c:pt idx="35343">
                  <c:v>581.09960000000001</c:v>
                </c:pt>
                <c:pt idx="35344">
                  <c:v>581.17359999999996</c:v>
                </c:pt>
                <c:pt idx="35345">
                  <c:v>581.24760000000003</c:v>
                </c:pt>
                <c:pt idx="35346">
                  <c:v>581.32119999999998</c:v>
                </c:pt>
                <c:pt idx="35347">
                  <c:v>581.39549999999997</c:v>
                </c:pt>
                <c:pt idx="35348">
                  <c:v>581.46910000000003</c:v>
                </c:pt>
                <c:pt idx="35349">
                  <c:v>581.54280000000006</c:v>
                </c:pt>
                <c:pt idx="35350">
                  <c:v>581.61410000000001</c:v>
                </c:pt>
                <c:pt idx="35351">
                  <c:v>581.68730000000005</c:v>
                </c:pt>
                <c:pt idx="35352">
                  <c:v>581.7595</c:v>
                </c:pt>
                <c:pt idx="35353">
                  <c:v>581.83159999999998</c:v>
                </c:pt>
                <c:pt idx="35354">
                  <c:v>581.90480000000002</c:v>
                </c:pt>
                <c:pt idx="35355">
                  <c:v>581.9778</c:v>
                </c:pt>
                <c:pt idx="35356">
                  <c:v>582.04899999999998</c:v>
                </c:pt>
                <c:pt idx="35357">
                  <c:v>582.12260000000003</c:v>
                </c:pt>
                <c:pt idx="35358">
                  <c:v>582.19569999999999</c:v>
                </c:pt>
                <c:pt idx="35359">
                  <c:v>582.27</c:v>
                </c:pt>
                <c:pt idx="35360">
                  <c:v>582.34550000000002</c:v>
                </c:pt>
                <c:pt idx="35361">
                  <c:v>582.42039999999997</c:v>
                </c:pt>
                <c:pt idx="35362">
                  <c:v>582.49659999999994</c:v>
                </c:pt>
                <c:pt idx="35363">
                  <c:v>582.57339999999999</c:v>
                </c:pt>
                <c:pt idx="35364">
                  <c:v>582.6508</c:v>
                </c:pt>
                <c:pt idx="35365">
                  <c:v>582.73</c:v>
                </c:pt>
                <c:pt idx="35366">
                  <c:v>582.80719999999997</c:v>
                </c:pt>
                <c:pt idx="35367">
                  <c:v>582.88779999999997</c:v>
                </c:pt>
                <c:pt idx="35368">
                  <c:v>582.96680000000003</c:v>
                </c:pt>
                <c:pt idx="35369">
                  <c:v>583.04660000000001</c:v>
                </c:pt>
                <c:pt idx="35370">
                  <c:v>583.125</c:v>
                </c:pt>
                <c:pt idx="35371">
                  <c:v>583.20339999999999</c:v>
                </c:pt>
                <c:pt idx="35372">
                  <c:v>583.28099999999995</c:v>
                </c:pt>
                <c:pt idx="35373">
                  <c:v>583.35749999999996</c:v>
                </c:pt>
                <c:pt idx="35374">
                  <c:v>583.43370000000004</c:v>
                </c:pt>
                <c:pt idx="35375">
                  <c:v>583.50980000000004</c:v>
                </c:pt>
                <c:pt idx="35376">
                  <c:v>583.5856</c:v>
                </c:pt>
                <c:pt idx="35377">
                  <c:v>583.66089999999997</c:v>
                </c:pt>
                <c:pt idx="35378">
                  <c:v>583.73779999999999</c:v>
                </c:pt>
                <c:pt idx="35379">
                  <c:v>583.81219999999996</c:v>
                </c:pt>
                <c:pt idx="35380">
                  <c:v>583.8854</c:v>
                </c:pt>
                <c:pt idx="35381">
                  <c:v>583.95920000000001</c:v>
                </c:pt>
                <c:pt idx="35382">
                  <c:v>584.03200000000004</c:v>
                </c:pt>
                <c:pt idx="35383">
                  <c:v>584.10400000000004</c:v>
                </c:pt>
                <c:pt idx="35384">
                  <c:v>584.17520000000002</c:v>
                </c:pt>
                <c:pt idx="35385">
                  <c:v>584.24630000000002</c:v>
                </c:pt>
                <c:pt idx="35386">
                  <c:v>584.31569999999999</c:v>
                </c:pt>
                <c:pt idx="35387">
                  <c:v>584.38379999999995</c:v>
                </c:pt>
                <c:pt idx="35388">
                  <c:v>584.4538</c:v>
                </c:pt>
                <c:pt idx="35389">
                  <c:v>584.52200000000005</c:v>
                </c:pt>
                <c:pt idx="35390">
                  <c:v>584.59069999999997</c:v>
                </c:pt>
                <c:pt idx="35391">
                  <c:v>584.66279999999995</c:v>
                </c:pt>
                <c:pt idx="35392">
                  <c:v>584.73239999999998</c:v>
                </c:pt>
                <c:pt idx="35393">
                  <c:v>584.80150000000003</c:v>
                </c:pt>
                <c:pt idx="35394">
                  <c:v>584.8723</c:v>
                </c:pt>
                <c:pt idx="35395">
                  <c:v>584.94119999999998</c:v>
                </c:pt>
                <c:pt idx="35396">
                  <c:v>585.01170000000002</c:v>
                </c:pt>
                <c:pt idx="35397">
                  <c:v>585.08100000000002</c:v>
                </c:pt>
                <c:pt idx="35398">
                  <c:v>585.15309999999999</c:v>
                </c:pt>
                <c:pt idx="35399">
                  <c:v>585.22400000000005</c:v>
                </c:pt>
                <c:pt idx="35400">
                  <c:v>585.29549999999995</c:v>
                </c:pt>
                <c:pt idx="35401">
                  <c:v>585.36789999999996</c:v>
                </c:pt>
                <c:pt idx="35402">
                  <c:v>585.43889999999999</c:v>
                </c:pt>
                <c:pt idx="35403">
                  <c:v>585.51319999999998</c:v>
                </c:pt>
                <c:pt idx="35404">
                  <c:v>585.58600000000001</c:v>
                </c:pt>
                <c:pt idx="35405">
                  <c:v>585.65940000000001</c:v>
                </c:pt>
                <c:pt idx="35406">
                  <c:v>585.73429999999996</c:v>
                </c:pt>
                <c:pt idx="35407">
                  <c:v>585.80719999999997</c:v>
                </c:pt>
                <c:pt idx="35408">
                  <c:v>585.88260000000002</c:v>
                </c:pt>
                <c:pt idx="35409">
                  <c:v>585.95579999999995</c:v>
                </c:pt>
                <c:pt idx="35410">
                  <c:v>586.02859999999998</c:v>
                </c:pt>
                <c:pt idx="35411">
                  <c:v>586.10320000000002</c:v>
                </c:pt>
                <c:pt idx="35412">
                  <c:v>586.17780000000005</c:v>
                </c:pt>
                <c:pt idx="35413">
                  <c:v>586.25390000000004</c:v>
                </c:pt>
                <c:pt idx="35414">
                  <c:v>586.32719999999995</c:v>
                </c:pt>
                <c:pt idx="35415">
                  <c:v>586.40089999999998</c:v>
                </c:pt>
                <c:pt idx="35416">
                  <c:v>586.47339999999997</c:v>
                </c:pt>
                <c:pt idx="35417">
                  <c:v>586.5471</c:v>
                </c:pt>
                <c:pt idx="35418">
                  <c:v>586.61959999999999</c:v>
                </c:pt>
                <c:pt idx="35419">
                  <c:v>586.69039999999995</c:v>
                </c:pt>
                <c:pt idx="35420">
                  <c:v>586.75900000000001</c:v>
                </c:pt>
                <c:pt idx="35421">
                  <c:v>586.82950000000005</c:v>
                </c:pt>
                <c:pt idx="35422">
                  <c:v>586.9008</c:v>
                </c:pt>
                <c:pt idx="35423">
                  <c:v>586.9701</c:v>
                </c:pt>
                <c:pt idx="35424">
                  <c:v>587.04</c:v>
                </c:pt>
                <c:pt idx="35425">
                  <c:v>587.1096</c:v>
                </c:pt>
                <c:pt idx="35426">
                  <c:v>587.1816</c:v>
                </c:pt>
                <c:pt idx="35427">
                  <c:v>587.25459999999998</c:v>
                </c:pt>
                <c:pt idx="35428">
                  <c:v>587.32470000000001</c:v>
                </c:pt>
                <c:pt idx="35429">
                  <c:v>587.39549999999997</c:v>
                </c:pt>
                <c:pt idx="35430">
                  <c:v>587.46780000000001</c:v>
                </c:pt>
                <c:pt idx="35431">
                  <c:v>587.53880000000004</c:v>
                </c:pt>
                <c:pt idx="35432">
                  <c:v>587.61279999999999</c:v>
                </c:pt>
                <c:pt idx="35433">
                  <c:v>587.6866</c:v>
                </c:pt>
                <c:pt idx="35434">
                  <c:v>587.76030000000003</c:v>
                </c:pt>
                <c:pt idx="35435">
                  <c:v>587.83140000000003</c:v>
                </c:pt>
                <c:pt idx="35436">
                  <c:v>587.9058</c:v>
                </c:pt>
                <c:pt idx="35437">
                  <c:v>587.97760000000005</c:v>
                </c:pt>
                <c:pt idx="35438">
                  <c:v>588.04999999999995</c:v>
                </c:pt>
                <c:pt idx="35439">
                  <c:v>588.12120000000004</c:v>
                </c:pt>
                <c:pt idx="35440">
                  <c:v>588.19370000000004</c:v>
                </c:pt>
                <c:pt idx="35441">
                  <c:v>588.2672</c:v>
                </c:pt>
                <c:pt idx="35442">
                  <c:v>588.3415</c:v>
                </c:pt>
                <c:pt idx="35443">
                  <c:v>588.41399999999999</c:v>
                </c:pt>
                <c:pt idx="35444">
                  <c:v>588.48800000000006</c:v>
                </c:pt>
                <c:pt idx="35445">
                  <c:v>588.56209999999999</c:v>
                </c:pt>
                <c:pt idx="35446">
                  <c:v>588.63459999999998</c:v>
                </c:pt>
                <c:pt idx="35447">
                  <c:v>588.70939999999996</c:v>
                </c:pt>
                <c:pt idx="35448">
                  <c:v>588.78319999999997</c:v>
                </c:pt>
                <c:pt idx="35449">
                  <c:v>588.85739999999998</c:v>
                </c:pt>
                <c:pt idx="35450">
                  <c:v>588.93140000000005</c:v>
                </c:pt>
                <c:pt idx="35451">
                  <c:v>589.00699999999995</c:v>
                </c:pt>
                <c:pt idx="35452">
                  <c:v>589.0806</c:v>
                </c:pt>
                <c:pt idx="35453">
                  <c:v>589.15520000000004</c:v>
                </c:pt>
                <c:pt idx="35454">
                  <c:v>589.22950000000003</c:v>
                </c:pt>
                <c:pt idx="35455">
                  <c:v>589.3039</c:v>
                </c:pt>
                <c:pt idx="35456">
                  <c:v>589.37990000000002</c:v>
                </c:pt>
                <c:pt idx="35457">
                  <c:v>589.45489999999995</c:v>
                </c:pt>
                <c:pt idx="35458">
                  <c:v>589.52949999999998</c:v>
                </c:pt>
                <c:pt idx="35459">
                  <c:v>589.60230000000001</c:v>
                </c:pt>
                <c:pt idx="35460">
                  <c:v>589.67750000000001</c:v>
                </c:pt>
                <c:pt idx="35461">
                  <c:v>589.75</c:v>
                </c:pt>
                <c:pt idx="35462">
                  <c:v>589.82299999999998</c:v>
                </c:pt>
                <c:pt idx="35463">
                  <c:v>589.89530000000002</c:v>
                </c:pt>
                <c:pt idx="35464">
                  <c:v>589.96619999999996</c:v>
                </c:pt>
                <c:pt idx="35465">
                  <c:v>590.03520000000003</c:v>
                </c:pt>
                <c:pt idx="35466">
                  <c:v>590.10350000000005</c:v>
                </c:pt>
                <c:pt idx="35467">
                  <c:v>590.17229999999995</c:v>
                </c:pt>
                <c:pt idx="35468">
                  <c:v>590.24130000000002</c:v>
                </c:pt>
                <c:pt idx="35469">
                  <c:v>590.30510000000004</c:v>
                </c:pt>
                <c:pt idx="35470">
                  <c:v>590.37149999999997</c:v>
                </c:pt>
                <c:pt idx="35471">
                  <c:v>590.43740000000003</c:v>
                </c:pt>
                <c:pt idx="35472">
                  <c:v>590.50319999999999</c:v>
                </c:pt>
                <c:pt idx="35473">
                  <c:v>590.56920000000002</c:v>
                </c:pt>
                <c:pt idx="35474">
                  <c:v>590.6395</c:v>
                </c:pt>
                <c:pt idx="35475">
                  <c:v>590.70740000000001</c:v>
                </c:pt>
                <c:pt idx="35476">
                  <c:v>590.77739999999994</c:v>
                </c:pt>
                <c:pt idx="35477">
                  <c:v>590.84739999999999</c:v>
                </c:pt>
                <c:pt idx="35478">
                  <c:v>590.91719999999998</c:v>
                </c:pt>
                <c:pt idx="35479">
                  <c:v>590.98940000000005</c:v>
                </c:pt>
                <c:pt idx="35480">
                  <c:v>591.06150000000002</c:v>
                </c:pt>
                <c:pt idx="35481">
                  <c:v>591.1336</c:v>
                </c:pt>
                <c:pt idx="35482">
                  <c:v>591.20839999999998</c:v>
                </c:pt>
                <c:pt idx="35483">
                  <c:v>591.2826</c:v>
                </c:pt>
                <c:pt idx="35484">
                  <c:v>591.35839999999996</c:v>
                </c:pt>
                <c:pt idx="35485">
                  <c:v>591.43579999999997</c:v>
                </c:pt>
                <c:pt idx="35486">
                  <c:v>591.51179999999999</c:v>
                </c:pt>
                <c:pt idx="35487">
                  <c:v>591.58849999999995</c:v>
                </c:pt>
                <c:pt idx="35488">
                  <c:v>591.66449999999998</c:v>
                </c:pt>
                <c:pt idx="35489">
                  <c:v>591.74260000000004</c:v>
                </c:pt>
                <c:pt idx="35490">
                  <c:v>591.81989999999996</c:v>
                </c:pt>
                <c:pt idx="35491">
                  <c:v>591.89449999999999</c:v>
                </c:pt>
                <c:pt idx="35492">
                  <c:v>591.97280000000001</c:v>
                </c:pt>
                <c:pt idx="35493">
                  <c:v>592.04740000000004</c:v>
                </c:pt>
                <c:pt idx="35494">
                  <c:v>592.12149999999997</c:v>
                </c:pt>
                <c:pt idx="35495">
                  <c:v>592.19740000000002</c:v>
                </c:pt>
                <c:pt idx="35496">
                  <c:v>592.27030000000002</c:v>
                </c:pt>
                <c:pt idx="35497">
                  <c:v>592.34180000000003</c:v>
                </c:pt>
                <c:pt idx="35498">
                  <c:v>592.41240000000005</c:v>
                </c:pt>
                <c:pt idx="35499">
                  <c:v>592.48119999999994</c:v>
                </c:pt>
                <c:pt idx="35500">
                  <c:v>592.55160000000001</c:v>
                </c:pt>
                <c:pt idx="35501">
                  <c:v>592.62</c:v>
                </c:pt>
                <c:pt idx="35502">
                  <c:v>592.68880000000001</c:v>
                </c:pt>
                <c:pt idx="35503">
                  <c:v>592.7568</c:v>
                </c:pt>
                <c:pt idx="35504">
                  <c:v>592.827</c:v>
                </c:pt>
                <c:pt idx="35505">
                  <c:v>592.89459999999997</c:v>
                </c:pt>
                <c:pt idx="35506">
                  <c:v>592.96540000000005</c:v>
                </c:pt>
                <c:pt idx="35507">
                  <c:v>593.03399999999999</c:v>
                </c:pt>
                <c:pt idx="35508">
                  <c:v>593.10029999999995</c:v>
                </c:pt>
                <c:pt idx="35509">
                  <c:v>593.16880000000003</c:v>
                </c:pt>
                <c:pt idx="35510">
                  <c:v>593.23789999999997</c:v>
                </c:pt>
                <c:pt idx="35511">
                  <c:v>593.30520000000001</c:v>
                </c:pt>
                <c:pt idx="35512">
                  <c:v>593.37440000000004</c:v>
                </c:pt>
                <c:pt idx="35513">
                  <c:v>593.4443</c:v>
                </c:pt>
                <c:pt idx="35514">
                  <c:v>593.5127</c:v>
                </c:pt>
                <c:pt idx="35515">
                  <c:v>593.58180000000004</c:v>
                </c:pt>
                <c:pt idx="35516">
                  <c:v>593.65110000000004</c:v>
                </c:pt>
                <c:pt idx="35517">
                  <c:v>593.72109999999998</c:v>
                </c:pt>
                <c:pt idx="35518">
                  <c:v>593.79129999999998</c:v>
                </c:pt>
                <c:pt idx="35519">
                  <c:v>593.86090000000002</c:v>
                </c:pt>
                <c:pt idx="35520">
                  <c:v>593.93240000000003</c:v>
                </c:pt>
                <c:pt idx="35521">
                  <c:v>594.00580000000002</c:v>
                </c:pt>
                <c:pt idx="35522">
                  <c:v>594.07770000000005</c:v>
                </c:pt>
                <c:pt idx="35523">
                  <c:v>594.15150000000006</c:v>
                </c:pt>
                <c:pt idx="35524">
                  <c:v>594.22260000000006</c:v>
                </c:pt>
                <c:pt idx="35525">
                  <c:v>594.29610000000002</c:v>
                </c:pt>
                <c:pt idx="35526">
                  <c:v>594.36919999999998</c:v>
                </c:pt>
                <c:pt idx="35527">
                  <c:v>594.44209999999998</c:v>
                </c:pt>
                <c:pt idx="35528">
                  <c:v>594.51589999999999</c:v>
                </c:pt>
                <c:pt idx="35529">
                  <c:v>594.59140000000002</c:v>
                </c:pt>
                <c:pt idx="35530">
                  <c:v>594.66480000000001</c:v>
                </c:pt>
                <c:pt idx="35531">
                  <c:v>594.73879999999997</c:v>
                </c:pt>
                <c:pt idx="35532">
                  <c:v>594.8152</c:v>
                </c:pt>
                <c:pt idx="35533">
                  <c:v>594.88760000000002</c:v>
                </c:pt>
                <c:pt idx="35534">
                  <c:v>594.96040000000005</c:v>
                </c:pt>
                <c:pt idx="35535">
                  <c:v>595.03340000000003</c:v>
                </c:pt>
                <c:pt idx="35536">
                  <c:v>595.10619999999994</c:v>
                </c:pt>
                <c:pt idx="35537">
                  <c:v>595.17589999999996</c:v>
                </c:pt>
                <c:pt idx="35538">
                  <c:v>595.24440000000004</c:v>
                </c:pt>
                <c:pt idx="35539">
                  <c:v>595.31500000000005</c:v>
                </c:pt>
                <c:pt idx="35540">
                  <c:v>595.38559999999995</c:v>
                </c:pt>
                <c:pt idx="35541">
                  <c:v>595.45569999999998</c:v>
                </c:pt>
                <c:pt idx="35542">
                  <c:v>595.52390000000003</c:v>
                </c:pt>
                <c:pt idx="35543">
                  <c:v>595.59429999999998</c:v>
                </c:pt>
                <c:pt idx="35544">
                  <c:v>595.66219999999998</c:v>
                </c:pt>
                <c:pt idx="35545">
                  <c:v>595.7319</c:v>
                </c:pt>
                <c:pt idx="35546">
                  <c:v>595.80460000000005</c:v>
                </c:pt>
                <c:pt idx="35547">
                  <c:v>595.87540000000001</c:v>
                </c:pt>
                <c:pt idx="35548">
                  <c:v>595.94680000000005</c:v>
                </c:pt>
                <c:pt idx="35549">
                  <c:v>596.02</c:v>
                </c:pt>
                <c:pt idx="35550">
                  <c:v>596.09180000000003</c:v>
                </c:pt>
                <c:pt idx="35551">
                  <c:v>596.16399999999999</c:v>
                </c:pt>
                <c:pt idx="35552">
                  <c:v>596.23590000000002</c:v>
                </c:pt>
                <c:pt idx="35553">
                  <c:v>596.30840000000001</c:v>
                </c:pt>
                <c:pt idx="35554">
                  <c:v>596.3809</c:v>
                </c:pt>
                <c:pt idx="35555">
                  <c:v>596.45320000000004</c:v>
                </c:pt>
                <c:pt idx="35556">
                  <c:v>596.52390000000003</c:v>
                </c:pt>
                <c:pt idx="35557">
                  <c:v>596.59659999999997</c:v>
                </c:pt>
                <c:pt idx="35558">
                  <c:v>596.66899999999998</c:v>
                </c:pt>
                <c:pt idx="35559">
                  <c:v>596.74099999999999</c:v>
                </c:pt>
                <c:pt idx="35560">
                  <c:v>596.81399999999996</c:v>
                </c:pt>
                <c:pt idx="35561">
                  <c:v>596.88909999999998</c:v>
                </c:pt>
                <c:pt idx="35562">
                  <c:v>596.96019999999999</c:v>
                </c:pt>
                <c:pt idx="35563">
                  <c:v>597.03459999999995</c:v>
                </c:pt>
                <c:pt idx="35564">
                  <c:v>597.10820000000001</c:v>
                </c:pt>
                <c:pt idx="35565">
                  <c:v>597.18240000000003</c:v>
                </c:pt>
                <c:pt idx="35566">
                  <c:v>597.255</c:v>
                </c:pt>
                <c:pt idx="35567">
                  <c:v>597.32740000000001</c:v>
                </c:pt>
                <c:pt idx="35568">
                  <c:v>597.39880000000005</c:v>
                </c:pt>
                <c:pt idx="35569">
                  <c:v>597.47180000000003</c:v>
                </c:pt>
                <c:pt idx="35570">
                  <c:v>597.54499999999996</c:v>
                </c:pt>
                <c:pt idx="35571">
                  <c:v>597.6164</c:v>
                </c:pt>
                <c:pt idx="35572">
                  <c:v>597.68899999999996</c:v>
                </c:pt>
                <c:pt idx="35573">
                  <c:v>597.75980000000004</c:v>
                </c:pt>
                <c:pt idx="35574">
                  <c:v>597.82989999999995</c:v>
                </c:pt>
                <c:pt idx="35575">
                  <c:v>597.90290000000005</c:v>
                </c:pt>
                <c:pt idx="35576">
                  <c:v>597.9751</c:v>
                </c:pt>
                <c:pt idx="35577">
                  <c:v>598.04669999999999</c:v>
                </c:pt>
                <c:pt idx="35578">
                  <c:v>598.12059999999997</c:v>
                </c:pt>
                <c:pt idx="35579">
                  <c:v>598.19179999999994</c:v>
                </c:pt>
                <c:pt idx="35580">
                  <c:v>598.26440000000002</c:v>
                </c:pt>
                <c:pt idx="35581">
                  <c:v>598.33889999999997</c:v>
                </c:pt>
                <c:pt idx="35582">
                  <c:v>598.41200000000003</c:v>
                </c:pt>
                <c:pt idx="35583">
                  <c:v>598.48440000000005</c:v>
                </c:pt>
                <c:pt idx="35584">
                  <c:v>598.55949999999996</c:v>
                </c:pt>
                <c:pt idx="35585">
                  <c:v>598.63379999999995</c:v>
                </c:pt>
                <c:pt idx="35586">
                  <c:v>598.70749999999998</c:v>
                </c:pt>
                <c:pt idx="35587">
                  <c:v>598.78250000000003</c:v>
                </c:pt>
                <c:pt idx="35588">
                  <c:v>598.8569</c:v>
                </c:pt>
                <c:pt idx="35589">
                  <c:v>598.9325</c:v>
                </c:pt>
                <c:pt idx="35590">
                  <c:v>599.0068</c:v>
                </c:pt>
                <c:pt idx="35591">
                  <c:v>599.08079999999995</c:v>
                </c:pt>
                <c:pt idx="35592">
                  <c:v>599.15599999999995</c:v>
                </c:pt>
                <c:pt idx="35593">
                  <c:v>599.2278</c:v>
                </c:pt>
                <c:pt idx="35594">
                  <c:v>599.30100000000004</c:v>
                </c:pt>
                <c:pt idx="35595">
                  <c:v>599.37419999999997</c:v>
                </c:pt>
                <c:pt idx="35596">
                  <c:v>599.44579999999996</c:v>
                </c:pt>
                <c:pt idx="35597">
                  <c:v>599.51490000000001</c:v>
                </c:pt>
                <c:pt idx="35598">
                  <c:v>599.58479999999997</c:v>
                </c:pt>
                <c:pt idx="35599">
                  <c:v>599.65390000000002</c:v>
                </c:pt>
                <c:pt idx="35600">
                  <c:v>599.72239999999999</c:v>
                </c:pt>
                <c:pt idx="35601">
                  <c:v>599.79100000000005</c:v>
                </c:pt>
                <c:pt idx="35602">
                  <c:v>599.85919999999999</c:v>
                </c:pt>
                <c:pt idx="35603">
                  <c:v>599.92840000000001</c:v>
                </c:pt>
                <c:pt idx="35604">
                  <c:v>599.99699999999996</c:v>
                </c:pt>
                <c:pt idx="35605">
                  <c:v>600.06780000000003</c:v>
                </c:pt>
                <c:pt idx="35606">
                  <c:v>600.13610000000006</c:v>
                </c:pt>
                <c:pt idx="35607">
                  <c:v>600.2079</c:v>
                </c:pt>
                <c:pt idx="35608">
                  <c:v>600.28</c:v>
                </c:pt>
                <c:pt idx="35609">
                  <c:v>600.35149999999999</c:v>
                </c:pt>
                <c:pt idx="35610">
                  <c:v>600.42359999999996</c:v>
                </c:pt>
                <c:pt idx="35611">
                  <c:v>600.49659999999994</c:v>
                </c:pt>
                <c:pt idx="35612">
                  <c:v>600.56759999999997</c:v>
                </c:pt>
                <c:pt idx="35613">
                  <c:v>600.64179999999999</c:v>
                </c:pt>
                <c:pt idx="35614">
                  <c:v>600.71420000000001</c:v>
                </c:pt>
                <c:pt idx="35615">
                  <c:v>600.7885</c:v>
                </c:pt>
                <c:pt idx="35616">
                  <c:v>600.86130000000003</c:v>
                </c:pt>
                <c:pt idx="35617">
                  <c:v>600.93629999999996</c:v>
                </c:pt>
                <c:pt idx="35618">
                  <c:v>601.01099999999997</c:v>
                </c:pt>
                <c:pt idx="35619">
                  <c:v>601.08510000000001</c:v>
                </c:pt>
                <c:pt idx="35620">
                  <c:v>601.16300000000001</c:v>
                </c:pt>
                <c:pt idx="35621">
                  <c:v>601.23879999999997</c:v>
                </c:pt>
                <c:pt idx="35622">
                  <c:v>601.31370000000004</c:v>
                </c:pt>
                <c:pt idx="35623">
                  <c:v>601.3913</c:v>
                </c:pt>
                <c:pt idx="35624">
                  <c:v>601.46749999999997</c:v>
                </c:pt>
                <c:pt idx="35625">
                  <c:v>601.5444</c:v>
                </c:pt>
                <c:pt idx="35626">
                  <c:v>601.62199999999996</c:v>
                </c:pt>
                <c:pt idx="35627">
                  <c:v>601.69650000000001</c:v>
                </c:pt>
                <c:pt idx="35628">
                  <c:v>601.77290000000005</c:v>
                </c:pt>
                <c:pt idx="35629">
                  <c:v>601.84939999999995</c:v>
                </c:pt>
                <c:pt idx="35630">
                  <c:v>601.92520000000002</c:v>
                </c:pt>
                <c:pt idx="35631">
                  <c:v>602.00279999999998</c:v>
                </c:pt>
                <c:pt idx="35632">
                  <c:v>602.07799999999997</c:v>
                </c:pt>
                <c:pt idx="35633">
                  <c:v>602.15359999999998</c:v>
                </c:pt>
                <c:pt idx="35634">
                  <c:v>602.22900000000004</c:v>
                </c:pt>
                <c:pt idx="35635">
                  <c:v>602.30240000000003</c:v>
                </c:pt>
                <c:pt idx="35636">
                  <c:v>602.37699999999995</c:v>
                </c:pt>
                <c:pt idx="35637">
                  <c:v>602.45159999999998</c:v>
                </c:pt>
                <c:pt idx="35638">
                  <c:v>602.52459999999996</c:v>
                </c:pt>
                <c:pt idx="35639">
                  <c:v>602.59709999999995</c:v>
                </c:pt>
                <c:pt idx="35640">
                  <c:v>602.67240000000004</c:v>
                </c:pt>
                <c:pt idx="35641">
                  <c:v>602.74879999999996</c:v>
                </c:pt>
                <c:pt idx="35642">
                  <c:v>602.82100000000003</c:v>
                </c:pt>
                <c:pt idx="35643">
                  <c:v>602.89490000000001</c:v>
                </c:pt>
                <c:pt idx="35644">
                  <c:v>602.96820000000002</c:v>
                </c:pt>
                <c:pt idx="35645">
                  <c:v>603.04020000000003</c:v>
                </c:pt>
                <c:pt idx="35646">
                  <c:v>603.11339999999996</c:v>
                </c:pt>
                <c:pt idx="35647">
                  <c:v>603.18589999999995</c:v>
                </c:pt>
                <c:pt idx="35648">
                  <c:v>603.25699999999995</c:v>
                </c:pt>
                <c:pt idx="35649">
                  <c:v>603.32849999999996</c:v>
                </c:pt>
                <c:pt idx="35650">
                  <c:v>603.40060000000005</c:v>
                </c:pt>
                <c:pt idx="35651">
                  <c:v>603.47289999999998</c:v>
                </c:pt>
                <c:pt idx="35652">
                  <c:v>603.54600000000005</c:v>
                </c:pt>
                <c:pt idx="35653">
                  <c:v>603.61869999999999</c:v>
                </c:pt>
                <c:pt idx="35654">
                  <c:v>603.69140000000004</c:v>
                </c:pt>
                <c:pt idx="35655">
                  <c:v>603.76480000000004</c:v>
                </c:pt>
                <c:pt idx="35656">
                  <c:v>603.83540000000005</c:v>
                </c:pt>
                <c:pt idx="35657">
                  <c:v>603.90750000000003</c:v>
                </c:pt>
                <c:pt idx="35658">
                  <c:v>603.98320000000001</c:v>
                </c:pt>
                <c:pt idx="35659">
                  <c:v>604.0566</c:v>
                </c:pt>
                <c:pt idx="35660">
                  <c:v>604.1318</c:v>
                </c:pt>
                <c:pt idx="35661">
                  <c:v>604.20510000000002</c:v>
                </c:pt>
                <c:pt idx="35662">
                  <c:v>604.28319999999997</c:v>
                </c:pt>
                <c:pt idx="35663">
                  <c:v>604.35760000000005</c:v>
                </c:pt>
                <c:pt idx="35664">
                  <c:v>604.43290000000002</c:v>
                </c:pt>
                <c:pt idx="35665">
                  <c:v>604.50940000000003</c:v>
                </c:pt>
                <c:pt idx="35666">
                  <c:v>604.58450000000005</c:v>
                </c:pt>
                <c:pt idx="35667">
                  <c:v>604.66110000000003</c:v>
                </c:pt>
                <c:pt idx="35668">
                  <c:v>604.73699999999997</c:v>
                </c:pt>
                <c:pt idx="35669">
                  <c:v>604.81299999999999</c:v>
                </c:pt>
                <c:pt idx="35670">
                  <c:v>604.89059999999995</c:v>
                </c:pt>
                <c:pt idx="35671">
                  <c:v>604.96439999999996</c:v>
                </c:pt>
                <c:pt idx="35672">
                  <c:v>605.04070000000002</c:v>
                </c:pt>
                <c:pt idx="35673">
                  <c:v>605.11479999999995</c:v>
                </c:pt>
                <c:pt idx="35674">
                  <c:v>605.19000000000005</c:v>
                </c:pt>
                <c:pt idx="35675">
                  <c:v>605.2636</c:v>
                </c:pt>
                <c:pt idx="35676">
                  <c:v>605.33879999999999</c:v>
                </c:pt>
                <c:pt idx="35677">
                  <c:v>605.41229999999996</c:v>
                </c:pt>
                <c:pt idx="35678">
                  <c:v>605.48479999999995</c:v>
                </c:pt>
                <c:pt idx="35679">
                  <c:v>605.56039999999996</c:v>
                </c:pt>
                <c:pt idx="35680">
                  <c:v>605.63340000000005</c:v>
                </c:pt>
                <c:pt idx="35681">
                  <c:v>605.7088</c:v>
                </c:pt>
                <c:pt idx="35682">
                  <c:v>605.78319999999997</c:v>
                </c:pt>
                <c:pt idx="35683">
                  <c:v>605.85519999999997</c:v>
                </c:pt>
                <c:pt idx="35684">
                  <c:v>605.92809999999997</c:v>
                </c:pt>
                <c:pt idx="35685">
                  <c:v>605.99900000000002</c:v>
                </c:pt>
                <c:pt idx="35686">
                  <c:v>606.07339999999999</c:v>
                </c:pt>
                <c:pt idx="35687">
                  <c:v>606.1472</c:v>
                </c:pt>
                <c:pt idx="35688">
                  <c:v>606.21960000000001</c:v>
                </c:pt>
                <c:pt idx="35689">
                  <c:v>606.2912</c:v>
                </c:pt>
                <c:pt idx="35690">
                  <c:v>606.36279999999999</c:v>
                </c:pt>
                <c:pt idx="35691">
                  <c:v>606.43439999999998</c:v>
                </c:pt>
                <c:pt idx="35692">
                  <c:v>606.5086</c:v>
                </c:pt>
                <c:pt idx="35693">
                  <c:v>606.58259999999996</c:v>
                </c:pt>
                <c:pt idx="35694">
                  <c:v>606.6549</c:v>
                </c:pt>
                <c:pt idx="35695">
                  <c:v>606.72900000000004</c:v>
                </c:pt>
                <c:pt idx="35696">
                  <c:v>606.80539999999996</c:v>
                </c:pt>
                <c:pt idx="35697">
                  <c:v>606.87950000000001</c:v>
                </c:pt>
                <c:pt idx="35698">
                  <c:v>606.95429999999999</c:v>
                </c:pt>
                <c:pt idx="35699">
                  <c:v>607.02809999999999</c:v>
                </c:pt>
                <c:pt idx="35700">
                  <c:v>607.1037</c:v>
                </c:pt>
                <c:pt idx="35701">
                  <c:v>607.18179999999995</c:v>
                </c:pt>
                <c:pt idx="35702">
                  <c:v>607.25630000000001</c:v>
                </c:pt>
                <c:pt idx="35703">
                  <c:v>607.33439999999996</c:v>
                </c:pt>
                <c:pt idx="35704">
                  <c:v>607.40880000000004</c:v>
                </c:pt>
                <c:pt idx="35705">
                  <c:v>607.4855</c:v>
                </c:pt>
                <c:pt idx="35706">
                  <c:v>607.56129999999996</c:v>
                </c:pt>
                <c:pt idx="35707">
                  <c:v>607.63639999999998</c:v>
                </c:pt>
                <c:pt idx="35708">
                  <c:v>607.71339999999998</c:v>
                </c:pt>
                <c:pt idx="35709">
                  <c:v>607.78800000000001</c:v>
                </c:pt>
                <c:pt idx="35710">
                  <c:v>607.86220000000003</c:v>
                </c:pt>
                <c:pt idx="35711">
                  <c:v>607.93700000000001</c:v>
                </c:pt>
                <c:pt idx="35712">
                  <c:v>608.01020000000005</c:v>
                </c:pt>
                <c:pt idx="35713">
                  <c:v>608.08590000000004</c:v>
                </c:pt>
                <c:pt idx="35714">
                  <c:v>608.16</c:v>
                </c:pt>
                <c:pt idx="35715">
                  <c:v>608.23400000000004</c:v>
                </c:pt>
                <c:pt idx="35716">
                  <c:v>608.30840000000001</c:v>
                </c:pt>
                <c:pt idx="35717">
                  <c:v>608.37990000000002</c:v>
                </c:pt>
                <c:pt idx="35718">
                  <c:v>608.45389999999998</c:v>
                </c:pt>
                <c:pt idx="35719">
                  <c:v>608.52800000000002</c:v>
                </c:pt>
                <c:pt idx="35720">
                  <c:v>608.60199999999998</c:v>
                </c:pt>
                <c:pt idx="35721">
                  <c:v>608.67570000000001</c:v>
                </c:pt>
                <c:pt idx="35722">
                  <c:v>608.74850000000004</c:v>
                </c:pt>
                <c:pt idx="35723">
                  <c:v>608.82169999999996</c:v>
                </c:pt>
                <c:pt idx="35724">
                  <c:v>608.89480000000003</c:v>
                </c:pt>
                <c:pt idx="35725">
                  <c:v>608.96789999999999</c:v>
                </c:pt>
                <c:pt idx="35726">
                  <c:v>609.04160000000002</c:v>
                </c:pt>
                <c:pt idx="35727">
                  <c:v>609.11369999999999</c:v>
                </c:pt>
                <c:pt idx="35728">
                  <c:v>609.18619999999999</c:v>
                </c:pt>
                <c:pt idx="35729">
                  <c:v>609.25990000000002</c:v>
                </c:pt>
                <c:pt idx="35730">
                  <c:v>609.33370000000002</c:v>
                </c:pt>
                <c:pt idx="35731">
                  <c:v>609.40380000000005</c:v>
                </c:pt>
                <c:pt idx="35732">
                  <c:v>609.47919999999999</c:v>
                </c:pt>
                <c:pt idx="35733">
                  <c:v>609.55280000000005</c:v>
                </c:pt>
                <c:pt idx="35734">
                  <c:v>609.62789999999995</c:v>
                </c:pt>
                <c:pt idx="35735">
                  <c:v>609.70180000000005</c:v>
                </c:pt>
                <c:pt idx="35736">
                  <c:v>609.77660000000003</c:v>
                </c:pt>
                <c:pt idx="35737">
                  <c:v>609.85260000000005</c:v>
                </c:pt>
                <c:pt idx="35738">
                  <c:v>609.92600000000004</c:v>
                </c:pt>
                <c:pt idx="35739">
                  <c:v>610.00099999999998</c:v>
                </c:pt>
                <c:pt idx="35740">
                  <c:v>610.07259999999997</c:v>
                </c:pt>
                <c:pt idx="35741">
                  <c:v>610.14739999999995</c:v>
                </c:pt>
                <c:pt idx="35742">
                  <c:v>610.21879999999999</c:v>
                </c:pt>
                <c:pt idx="35743">
                  <c:v>610.29150000000004</c:v>
                </c:pt>
                <c:pt idx="35744">
                  <c:v>610.36400000000003</c:v>
                </c:pt>
                <c:pt idx="35745">
                  <c:v>610.43619999999999</c:v>
                </c:pt>
                <c:pt idx="35746">
                  <c:v>610.50750000000005</c:v>
                </c:pt>
                <c:pt idx="35747">
                  <c:v>610.57659999999998</c:v>
                </c:pt>
                <c:pt idx="35748">
                  <c:v>610.64800000000002</c:v>
                </c:pt>
                <c:pt idx="35749">
                  <c:v>610.721</c:v>
                </c:pt>
                <c:pt idx="35750">
                  <c:v>610.79200000000003</c:v>
                </c:pt>
                <c:pt idx="35751">
                  <c:v>610.86519999999996</c:v>
                </c:pt>
                <c:pt idx="35752">
                  <c:v>610.93719999999996</c:v>
                </c:pt>
                <c:pt idx="35753">
                  <c:v>611.00990000000002</c:v>
                </c:pt>
                <c:pt idx="35754">
                  <c:v>611.08420000000001</c:v>
                </c:pt>
                <c:pt idx="35755">
                  <c:v>611.15740000000005</c:v>
                </c:pt>
                <c:pt idx="35756">
                  <c:v>611.23</c:v>
                </c:pt>
                <c:pt idx="35757">
                  <c:v>611.30499999999995</c:v>
                </c:pt>
                <c:pt idx="35758">
                  <c:v>611.37850000000003</c:v>
                </c:pt>
                <c:pt idx="35759">
                  <c:v>611.45240000000001</c:v>
                </c:pt>
                <c:pt idx="35760">
                  <c:v>611.52800000000002</c:v>
                </c:pt>
                <c:pt idx="35761">
                  <c:v>611.60519999999997</c:v>
                </c:pt>
                <c:pt idx="35762">
                  <c:v>611.67780000000005</c:v>
                </c:pt>
                <c:pt idx="35763">
                  <c:v>611.75260000000003</c:v>
                </c:pt>
                <c:pt idx="35764">
                  <c:v>611.82960000000003</c:v>
                </c:pt>
                <c:pt idx="35765">
                  <c:v>611.90499999999997</c:v>
                </c:pt>
                <c:pt idx="35766">
                  <c:v>611.98040000000003</c:v>
                </c:pt>
                <c:pt idx="35767">
                  <c:v>612.0557</c:v>
                </c:pt>
                <c:pt idx="35768">
                  <c:v>612.13289999999995</c:v>
                </c:pt>
                <c:pt idx="35769">
                  <c:v>612.20939999999996</c:v>
                </c:pt>
                <c:pt idx="35770">
                  <c:v>612.28359999999998</c:v>
                </c:pt>
                <c:pt idx="35771">
                  <c:v>612.35879999999997</c:v>
                </c:pt>
                <c:pt idx="35772">
                  <c:v>612.43320000000006</c:v>
                </c:pt>
                <c:pt idx="35773">
                  <c:v>612.50879999999995</c:v>
                </c:pt>
                <c:pt idx="35774">
                  <c:v>612.58249999999998</c:v>
                </c:pt>
                <c:pt idx="35775">
                  <c:v>612.65449999999998</c:v>
                </c:pt>
                <c:pt idx="35776">
                  <c:v>612.73040000000003</c:v>
                </c:pt>
                <c:pt idx="35777">
                  <c:v>612.8048</c:v>
                </c:pt>
                <c:pt idx="35778">
                  <c:v>612.87929999999994</c:v>
                </c:pt>
                <c:pt idx="35779">
                  <c:v>612.95320000000004</c:v>
                </c:pt>
                <c:pt idx="35780">
                  <c:v>613.02760000000001</c:v>
                </c:pt>
                <c:pt idx="35781">
                  <c:v>613.10130000000004</c:v>
                </c:pt>
                <c:pt idx="35782">
                  <c:v>613.17499999999995</c:v>
                </c:pt>
                <c:pt idx="35783">
                  <c:v>613.24969999999996</c:v>
                </c:pt>
                <c:pt idx="35784">
                  <c:v>613.32539999999995</c:v>
                </c:pt>
                <c:pt idx="35785">
                  <c:v>613.4008</c:v>
                </c:pt>
                <c:pt idx="35786">
                  <c:v>613.47559999999999</c:v>
                </c:pt>
                <c:pt idx="35787">
                  <c:v>613.54999999999995</c:v>
                </c:pt>
                <c:pt idx="35788">
                  <c:v>613.62599999999998</c:v>
                </c:pt>
                <c:pt idx="35789">
                  <c:v>613.69920000000002</c:v>
                </c:pt>
                <c:pt idx="35790">
                  <c:v>613.77260000000001</c:v>
                </c:pt>
                <c:pt idx="35791">
                  <c:v>613.84739999999999</c:v>
                </c:pt>
                <c:pt idx="35792">
                  <c:v>613.92160000000001</c:v>
                </c:pt>
                <c:pt idx="35793">
                  <c:v>613.99559999999997</c:v>
                </c:pt>
                <c:pt idx="35794">
                  <c:v>614.06799999999998</c:v>
                </c:pt>
                <c:pt idx="35795">
                  <c:v>614.14300000000003</c:v>
                </c:pt>
                <c:pt idx="35796">
                  <c:v>614.21640000000002</c:v>
                </c:pt>
                <c:pt idx="35797">
                  <c:v>614.29060000000004</c:v>
                </c:pt>
                <c:pt idx="35798">
                  <c:v>614.36400000000003</c:v>
                </c:pt>
                <c:pt idx="35799">
                  <c:v>614.43790000000001</c:v>
                </c:pt>
                <c:pt idx="35800">
                  <c:v>614.51199999999994</c:v>
                </c:pt>
                <c:pt idx="35801">
                  <c:v>614.58619999999996</c:v>
                </c:pt>
                <c:pt idx="35802">
                  <c:v>614.65899999999999</c:v>
                </c:pt>
                <c:pt idx="35803">
                  <c:v>614.73339999999996</c:v>
                </c:pt>
                <c:pt idx="35804">
                  <c:v>614.80700000000002</c:v>
                </c:pt>
                <c:pt idx="35805">
                  <c:v>614.8818</c:v>
                </c:pt>
                <c:pt idx="35806">
                  <c:v>614.95699999999999</c:v>
                </c:pt>
                <c:pt idx="35807">
                  <c:v>615.03179999999998</c:v>
                </c:pt>
                <c:pt idx="35808">
                  <c:v>615.10519999999997</c:v>
                </c:pt>
                <c:pt idx="35809">
                  <c:v>615.17960000000005</c:v>
                </c:pt>
                <c:pt idx="35810">
                  <c:v>615.25459999999998</c:v>
                </c:pt>
                <c:pt idx="35811">
                  <c:v>615.32809999999995</c:v>
                </c:pt>
                <c:pt idx="35812">
                  <c:v>615.40329999999994</c:v>
                </c:pt>
                <c:pt idx="35813">
                  <c:v>615.47799999999995</c:v>
                </c:pt>
                <c:pt idx="35814">
                  <c:v>615.55449999999996</c:v>
                </c:pt>
                <c:pt idx="35815">
                  <c:v>615.63009999999997</c:v>
                </c:pt>
                <c:pt idx="35816">
                  <c:v>615.70579999999995</c:v>
                </c:pt>
                <c:pt idx="35817">
                  <c:v>615.77940000000001</c:v>
                </c:pt>
                <c:pt idx="35818">
                  <c:v>615.85239999999999</c:v>
                </c:pt>
                <c:pt idx="35819">
                  <c:v>615.92849999999999</c:v>
                </c:pt>
                <c:pt idx="35820">
                  <c:v>616.00350000000003</c:v>
                </c:pt>
                <c:pt idx="35821">
                  <c:v>616.07740000000001</c:v>
                </c:pt>
                <c:pt idx="35822">
                  <c:v>616.15</c:v>
                </c:pt>
                <c:pt idx="35823">
                  <c:v>616.22540000000004</c:v>
                </c:pt>
                <c:pt idx="35824">
                  <c:v>616.29780000000005</c:v>
                </c:pt>
                <c:pt idx="35825">
                  <c:v>616.37040000000002</c:v>
                </c:pt>
                <c:pt idx="35826">
                  <c:v>616.44370000000004</c:v>
                </c:pt>
                <c:pt idx="35827">
                  <c:v>616.51620000000003</c:v>
                </c:pt>
                <c:pt idx="35828">
                  <c:v>616.5874</c:v>
                </c:pt>
                <c:pt idx="35829">
                  <c:v>616.65819999999997</c:v>
                </c:pt>
                <c:pt idx="35830">
                  <c:v>616.73040000000003</c:v>
                </c:pt>
                <c:pt idx="35831">
                  <c:v>616.80150000000003</c:v>
                </c:pt>
                <c:pt idx="35832">
                  <c:v>616.87360000000001</c:v>
                </c:pt>
                <c:pt idx="35833">
                  <c:v>616.94560000000001</c:v>
                </c:pt>
                <c:pt idx="35834">
                  <c:v>617.01739999999995</c:v>
                </c:pt>
                <c:pt idx="35835">
                  <c:v>617.08989999999994</c:v>
                </c:pt>
                <c:pt idx="35836">
                  <c:v>617.16340000000002</c:v>
                </c:pt>
                <c:pt idx="35837">
                  <c:v>617.23630000000003</c:v>
                </c:pt>
                <c:pt idx="35838">
                  <c:v>617.30999999999995</c:v>
                </c:pt>
                <c:pt idx="35839">
                  <c:v>617.38599999999997</c:v>
                </c:pt>
                <c:pt idx="35840">
                  <c:v>617.46109999999999</c:v>
                </c:pt>
                <c:pt idx="35841">
                  <c:v>617.53679999999997</c:v>
                </c:pt>
                <c:pt idx="35842">
                  <c:v>617.61260000000004</c:v>
                </c:pt>
                <c:pt idx="35843">
                  <c:v>617.68849999999998</c:v>
                </c:pt>
                <c:pt idx="35844">
                  <c:v>617.7645</c:v>
                </c:pt>
                <c:pt idx="35845">
                  <c:v>617.84010000000001</c:v>
                </c:pt>
                <c:pt idx="35846">
                  <c:v>617.91800000000001</c:v>
                </c:pt>
                <c:pt idx="35847">
                  <c:v>617.99360000000001</c:v>
                </c:pt>
                <c:pt idx="35848">
                  <c:v>618.06949999999995</c:v>
                </c:pt>
                <c:pt idx="35849">
                  <c:v>618.14449999999999</c:v>
                </c:pt>
                <c:pt idx="35850">
                  <c:v>618.2183</c:v>
                </c:pt>
                <c:pt idx="35851">
                  <c:v>618.29200000000003</c:v>
                </c:pt>
                <c:pt idx="35852">
                  <c:v>618.36329999999998</c:v>
                </c:pt>
                <c:pt idx="35853">
                  <c:v>618.43550000000005</c:v>
                </c:pt>
                <c:pt idx="35854">
                  <c:v>618.50599999999997</c:v>
                </c:pt>
                <c:pt idx="35855">
                  <c:v>618.57839999999999</c:v>
                </c:pt>
                <c:pt idx="35856">
                  <c:v>618.64840000000004</c:v>
                </c:pt>
                <c:pt idx="35857">
                  <c:v>618.72029999999995</c:v>
                </c:pt>
                <c:pt idx="35858">
                  <c:v>618.79510000000005</c:v>
                </c:pt>
                <c:pt idx="35859">
                  <c:v>618.86680000000001</c:v>
                </c:pt>
                <c:pt idx="35860">
                  <c:v>618.94100000000003</c:v>
                </c:pt>
                <c:pt idx="35861">
                  <c:v>619.01490000000001</c:v>
                </c:pt>
                <c:pt idx="35862">
                  <c:v>619.08910000000003</c:v>
                </c:pt>
                <c:pt idx="35863">
                  <c:v>619.16219999999998</c:v>
                </c:pt>
                <c:pt idx="35864">
                  <c:v>619.23820000000001</c:v>
                </c:pt>
                <c:pt idx="35865">
                  <c:v>619.31489999999997</c:v>
                </c:pt>
                <c:pt idx="35866">
                  <c:v>619.38940000000002</c:v>
                </c:pt>
                <c:pt idx="35867">
                  <c:v>619.46439999999996</c:v>
                </c:pt>
                <c:pt idx="35868">
                  <c:v>619.53899999999999</c:v>
                </c:pt>
                <c:pt idx="35869">
                  <c:v>619.61260000000004</c:v>
                </c:pt>
                <c:pt idx="35870">
                  <c:v>619.68740000000003</c:v>
                </c:pt>
                <c:pt idx="35871">
                  <c:v>619.76289999999995</c:v>
                </c:pt>
                <c:pt idx="35872">
                  <c:v>619.83659999999998</c:v>
                </c:pt>
                <c:pt idx="35873">
                  <c:v>619.91079999999999</c:v>
                </c:pt>
                <c:pt idx="35874">
                  <c:v>619.98490000000004</c:v>
                </c:pt>
                <c:pt idx="35875">
                  <c:v>620.06020000000001</c:v>
                </c:pt>
                <c:pt idx="35876">
                  <c:v>620.1345</c:v>
                </c:pt>
                <c:pt idx="35877">
                  <c:v>620.21040000000005</c:v>
                </c:pt>
                <c:pt idx="35878">
                  <c:v>620.28560000000004</c:v>
                </c:pt>
                <c:pt idx="35879">
                  <c:v>620.35929999999996</c:v>
                </c:pt>
                <c:pt idx="35880">
                  <c:v>620.43520000000001</c:v>
                </c:pt>
                <c:pt idx="35881">
                  <c:v>620.51059999999995</c:v>
                </c:pt>
                <c:pt idx="35882">
                  <c:v>620.58320000000003</c:v>
                </c:pt>
                <c:pt idx="35883">
                  <c:v>620.65980000000002</c:v>
                </c:pt>
                <c:pt idx="35884">
                  <c:v>620.73419999999999</c:v>
                </c:pt>
                <c:pt idx="35885">
                  <c:v>620.81060000000002</c:v>
                </c:pt>
                <c:pt idx="35886">
                  <c:v>620.88549999999998</c:v>
                </c:pt>
                <c:pt idx="35887">
                  <c:v>620.96169999999995</c:v>
                </c:pt>
                <c:pt idx="35888">
                  <c:v>621.0376</c:v>
                </c:pt>
                <c:pt idx="35889">
                  <c:v>621.11419999999998</c:v>
                </c:pt>
                <c:pt idx="35890">
                  <c:v>621.18849999999998</c:v>
                </c:pt>
                <c:pt idx="35891">
                  <c:v>621.26559999999995</c:v>
                </c:pt>
                <c:pt idx="35892">
                  <c:v>621.3424</c:v>
                </c:pt>
                <c:pt idx="35893">
                  <c:v>621.41899999999998</c:v>
                </c:pt>
                <c:pt idx="35894">
                  <c:v>621.49400000000003</c:v>
                </c:pt>
                <c:pt idx="35895">
                  <c:v>621.57069999999999</c:v>
                </c:pt>
                <c:pt idx="35896">
                  <c:v>621.64480000000003</c:v>
                </c:pt>
                <c:pt idx="35897">
                  <c:v>621.71749999999997</c:v>
                </c:pt>
                <c:pt idx="35898">
                  <c:v>621.79200000000003</c:v>
                </c:pt>
                <c:pt idx="35899">
                  <c:v>621.86599999999999</c:v>
                </c:pt>
                <c:pt idx="35900">
                  <c:v>621.93960000000004</c:v>
                </c:pt>
                <c:pt idx="35901">
                  <c:v>622.01469999999995</c:v>
                </c:pt>
                <c:pt idx="35902">
                  <c:v>622.08849999999995</c:v>
                </c:pt>
                <c:pt idx="35903">
                  <c:v>622.16240000000005</c:v>
                </c:pt>
                <c:pt idx="35904">
                  <c:v>622.23519999999996</c:v>
                </c:pt>
                <c:pt idx="35905">
                  <c:v>622.31050000000005</c:v>
                </c:pt>
                <c:pt idx="35906">
                  <c:v>622.38430000000005</c:v>
                </c:pt>
                <c:pt idx="35907">
                  <c:v>622.46</c:v>
                </c:pt>
                <c:pt idx="35908">
                  <c:v>622.53480000000002</c:v>
                </c:pt>
                <c:pt idx="35909">
                  <c:v>622.60940000000005</c:v>
                </c:pt>
                <c:pt idx="35910">
                  <c:v>622.68470000000002</c:v>
                </c:pt>
                <c:pt idx="35911">
                  <c:v>622.75930000000005</c:v>
                </c:pt>
                <c:pt idx="35912">
                  <c:v>622.83500000000004</c:v>
                </c:pt>
                <c:pt idx="35913">
                  <c:v>622.91120000000001</c:v>
                </c:pt>
                <c:pt idx="35914">
                  <c:v>622.98500000000001</c:v>
                </c:pt>
                <c:pt idx="35915">
                  <c:v>623.05780000000004</c:v>
                </c:pt>
                <c:pt idx="35916">
                  <c:v>623.13059999999996</c:v>
                </c:pt>
                <c:pt idx="35917">
                  <c:v>623.20259999999996</c:v>
                </c:pt>
                <c:pt idx="35918">
                  <c:v>623.27650000000006</c:v>
                </c:pt>
                <c:pt idx="35919">
                  <c:v>623.35059999999999</c:v>
                </c:pt>
                <c:pt idx="35920">
                  <c:v>623.42399999999998</c:v>
                </c:pt>
                <c:pt idx="35921">
                  <c:v>623.49800000000005</c:v>
                </c:pt>
                <c:pt idx="35922">
                  <c:v>623.57230000000004</c:v>
                </c:pt>
                <c:pt idx="35923">
                  <c:v>623.64480000000003</c:v>
                </c:pt>
                <c:pt idx="35924">
                  <c:v>623.71900000000005</c:v>
                </c:pt>
                <c:pt idx="35925">
                  <c:v>623.79179999999997</c:v>
                </c:pt>
                <c:pt idx="35926">
                  <c:v>623.86620000000005</c:v>
                </c:pt>
                <c:pt idx="35927">
                  <c:v>623.94159999999999</c:v>
                </c:pt>
                <c:pt idx="35928">
                  <c:v>624.01620000000003</c:v>
                </c:pt>
                <c:pt idx="35929">
                  <c:v>624.08989999999994</c:v>
                </c:pt>
                <c:pt idx="35930">
                  <c:v>624.16740000000004</c:v>
                </c:pt>
                <c:pt idx="35931">
                  <c:v>624.2414</c:v>
                </c:pt>
                <c:pt idx="35932">
                  <c:v>624.31759999999997</c:v>
                </c:pt>
                <c:pt idx="35933">
                  <c:v>624.39430000000004</c:v>
                </c:pt>
                <c:pt idx="35934">
                  <c:v>624.46900000000005</c:v>
                </c:pt>
                <c:pt idx="35935">
                  <c:v>624.54390000000001</c:v>
                </c:pt>
                <c:pt idx="35936">
                  <c:v>624.61879999999996</c:v>
                </c:pt>
                <c:pt idx="35937">
                  <c:v>624.69719999999995</c:v>
                </c:pt>
                <c:pt idx="35938">
                  <c:v>624.77200000000005</c:v>
                </c:pt>
                <c:pt idx="35939">
                  <c:v>624.84799999999996</c:v>
                </c:pt>
                <c:pt idx="35940">
                  <c:v>624.9248</c:v>
                </c:pt>
                <c:pt idx="35941">
                  <c:v>625.00099999999998</c:v>
                </c:pt>
                <c:pt idx="35942">
                  <c:v>625.07759999999996</c:v>
                </c:pt>
                <c:pt idx="35943">
                  <c:v>625.15200000000004</c:v>
                </c:pt>
                <c:pt idx="35944">
                  <c:v>625.22760000000005</c:v>
                </c:pt>
                <c:pt idx="35945">
                  <c:v>625.30280000000005</c:v>
                </c:pt>
                <c:pt idx="35946">
                  <c:v>625.37829999999997</c:v>
                </c:pt>
                <c:pt idx="35947">
                  <c:v>625.452</c:v>
                </c:pt>
                <c:pt idx="35948">
                  <c:v>625.52660000000003</c:v>
                </c:pt>
                <c:pt idx="35949">
                  <c:v>625.60239999999999</c:v>
                </c:pt>
                <c:pt idx="35950">
                  <c:v>625.67719999999997</c:v>
                </c:pt>
                <c:pt idx="35951">
                  <c:v>625.75369999999998</c:v>
                </c:pt>
                <c:pt idx="35952">
                  <c:v>625.82759999999996</c:v>
                </c:pt>
                <c:pt idx="35953">
                  <c:v>625.90260000000001</c:v>
                </c:pt>
                <c:pt idx="35954">
                  <c:v>625.97699999999998</c:v>
                </c:pt>
                <c:pt idx="35955">
                  <c:v>626.05020000000002</c:v>
                </c:pt>
                <c:pt idx="35956">
                  <c:v>626.125</c:v>
                </c:pt>
                <c:pt idx="35957">
                  <c:v>626.2002</c:v>
                </c:pt>
                <c:pt idx="35958">
                  <c:v>626.27499999999998</c:v>
                </c:pt>
                <c:pt idx="35959">
                  <c:v>626.34770000000003</c:v>
                </c:pt>
                <c:pt idx="35960">
                  <c:v>626.42560000000003</c:v>
                </c:pt>
                <c:pt idx="35961">
                  <c:v>626.49900000000002</c:v>
                </c:pt>
                <c:pt idx="35962">
                  <c:v>626.57240000000002</c:v>
                </c:pt>
                <c:pt idx="35963">
                  <c:v>626.64739999999995</c:v>
                </c:pt>
                <c:pt idx="35964">
                  <c:v>626.72180000000003</c:v>
                </c:pt>
                <c:pt idx="35965">
                  <c:v>626.79759999999999</c:v>
                </c:pt>
                <c:pt idx="35966">
                  <c:v>626.87019999999995</c:v>
                </c:pt>
                <c:pt idx="35967">
                  <c:v>626.94489999999996</c:v>
                </c:pt>
                <c:pt idx="35968">
                  <c:v>627.01880000000006</c:v>
                </c:pt>
                <c:pt idx="35969">
                  <c:v>627.09370000000001</c:v>
                </c:pt>
                <c:pt idx="35970">
                  <c:v>627.16740000000004</c:v>
                </c:pt>
                <c:pt idx="35971">
                  <c:v>627.24080000000004</c:v>
                </c:pt>
                <c:pt idx="35972">
                  <c:v>627.31659999999999</c:v>
                </c:pt>
                <c:pt idx="35973">
                  <c:v>627.39160000000004</c:v>
                </c:pt>
                <c:pt idx="35974">
                  <c:v>627.46619999999996</c:v>
                </c:pt>
                <c:pt idx="35975">
                  <c:v>627.54010000000005</c:v>
                </c:pt>
                <c:pt idx="35976">
                  <c:v>627.61519999999996</c:v>
                </c:pt>
                <c:pt idx="35977">
                  <c:v>627.68989999999997</c:v>
                </c:pt>
                <c:pt idx="35978">
                  <c:v>627.76490000000001</c:v>
                </c:pt>
                <c:pt idx="35979">
                  <c:v>627.83860000000004</c:v>
                </c:pt>
                <c:pt idx="35980">
                  <c:v>627.91269999999997</c:v>
                </c:pt>
                <c:pt idx="35981">
                  <c:v>627.98699999999997</c:v>
                </c:pt>
                <c:pt idx="35982">
                  <c:v>628.06179999999995</c:v>
                </c:pt>
                <c:pt idx="35983">
                  <c:v>628.13620000000003</c:v>
                </c:pt>
                <c:pt idx="35984">
                  <c:v>628.21079999999995</c:v>
                </c:pt>
                <c:pt idx="35985">
                  <c:v>628.28660000000002</c:v>
                </c:pt>
                <c:pt idx="35986">
                  <c:v>628.36159999999995</c:v>
                </c:pt>
                <c:pt idx="35987">
                  <c:v>628.43820000000005</c:v>
                </c:pt>
                <c:pt idx="35988">
                  <c:v>628.51220000000001</c:v>
                </c:pt>
                <c:pt idx="35989">
                  <c:v>628.58939999999996</c:v>
                </c:pt>
                <c:pt idx="35990">
                  <c:v>628.66510000000005</c:v>
                </c:pt>
                <c:pt idx="35991">
                  <c:v>628.74220000000003</c:v>
                </c:pt>
                <c:pt idx="35992">
                  <c:v>628.81809999999996</c:v>
                </c:pt>
                <c:pt idx="35993">
                  <c:v>628.89369999999997</c:v>
                </c:pt>
                <c:pt idx="35994">
                  <c:v>628.96900000000005</c:v>
                </c:pt>
                <c:pt idx="35995">
                  <c:v>629.04359999999997</c:v>
                </c:pt>
                <c:pt idx="35996">
                  <c:v>629.11599999999999</c:v>
                </c:pt>
                <c:pt idx="35997">
                  <c:v>629.18820000000005</c:v>
                </c:pt>
                <c:pt idx="35998">
                  <c:v>629.25990000000002</c:v>
                </c:pt>
                <c:pt idx="35999">
                  <c:v>629.33219999999994</c:v>
                </c:pt>
                <c:pt idx="36000">
                  <c:v>629.40549999999996</c:v>
                </c:pt>
                <c:pt idx="36001">
                  <c:v>629.47699999999998</c:v>
                </c:pt>
                <c:pt idx="36002">
                  <c:v>629.54920000000004</c:v>
                </c:pt>
                <c:pt idx="36003">
                  <c:v>629.62009999999998</c:v>
                </c:pt>
                <c:pt idx="36004">
                  <c:v>629.69299999999998</c:v>
                </c:pt>
                <c:pt idx="36005">
                  <c:v>629.76760000000002</c:v>
                </c:pt>
                <c:pt idx="36006">
                  <c:v>629.84159999999997</c:v>
                </c:pt>
                <c:pt idx="36007">
                  <c:v>629.91549999999995</c:v>
                </c:pt>
                <c:pt idx="36008">
                  <c:v>629.99180000000001</c:v>
                </c:pt>
                <c:pt idx="36009">
                  <c:v>630.06640000000004</c:v>
                </c:pt>
                <c:pt idx="36010">
                  <c:v>630.14120000000003</c:v>
                </c:pt>
                <c:pt idx="36011">
                  <c:v>630.21680000000003</c:v>
                </c:pt>
                <c:pt idx="36012">
                  <c:v>630.29340000000002</c:v>
                </c:pt>
                <c:pt idx="36013">
                  <c:v>630.37009999999998</c:v>
                </c:pt>
                <c:pt idx="36014">
                  <c:v>630.44510000000002</c:v>
                </c:pt>
                <c:pt idx="36015">
                  <c:v>630.51840000000004</c:v>
                </c:pt>
                <c:pt idx="36016">
                  <c:v>630.59220000000005</c:v>
                </c:pt>
                <c:pt idx="36017">
                  <c:v>630.66510000000005</c:v>
                </c:pt>
                <c:pt idx="36018">
                  <c:v>630.73850000000004</c:v>
                </c:pt>
                <c:pt idx="36019">
                  <c:v>630.80999999999995</c:v>
                </c:pt>
                <c:pt idx="36020">
                  <c:v>630.88109999999995</c:v>
                </c:pt>
                <c:pt idx="36021">
                  <c:v>630.95240000000001</c:v>
                </c:pt>
                <c:pt idx="36022">
                  <c:v>631.0222</c:v>
                </c:pt>
                <c:pt idx="36023">
                  <c:v>631.09220000000005</c:v>
                </c:pt>
                <c:pt idx="36024">
                  <c:v>631.16459999999995</c:v>
                </c:pt>
                <c:pt idx="36025">
                  <c:v>631.23609999999996</c:v>
                </c:pt>
                <c:pt idx="36026">
                  <c:v>631.30610000000001</c:v>
                </c:pt>
                <c:pt idx="36027">
                  <c:v>631.37699999999995</c:v>
                </c:pt>
                <c:pt idx="36028">
                  <c:v>631.44690000000003</c:v>
                </c:pt>
                <c:pt idx="36029">
                  <c:v>631.51819999999998</c:v>
                </c:pt>
                <c:pt idx="36030">
                  <c:v>631.59159999999997</c:v>
                </c:pt>
                <c:pt idx="36031">
                  <c:v>631.66409999999996</c:v>
                </c:pt>
                <c:pt idx="36032">
                  <c:v>631.73829999999998</c:v>
                </c:pt>
                <c:pt idx="36033">
                  <c:v>631.80939999999998</c:v>
                </c:pt>
                <c:pt idx="36034">
                  <c:v>631.88340000000005</c:v>
                </c:pt>
                <c:pt idx="36035">
                  <c:v>631.95899999999995</c:v>
                </c:pt>
                <c:pt idx="36036">
                  <c:v>632.03440000000001</c:v>
                </c:pt>
                <c:pt idx="36037">
                  <c:v>632.11</c:v>
                </c:pt>
                <c:pt idx="36038">
                  <c:v>632.18510000000003</c:v>
                </c:pt>
                <c:pt idx="36039">
                  <c:v>632.26070000000004</c:v>
                </c:pt>
                <c:pt idx="36040">
                  <c:v>632.33680000000004</c:v>
                </c:pt>
                <c:pt idx="36041">
                  <c:v>632.41219999999998</c:v>
                </c:pt>
                <c:pt idx="36042">
                  <c:v>632.48900000000003</c:v>
                </c:pt>
                <c:pt idx="36043">
                  <c:v>632.56539999999995</c:v>
                </c:pt>
                <c:pt idx="36044">
                  <c:v>632.64210000000003</c:v>
                </c:pt>
                <c:pt idx="36045">
                  <c:v>632.71820000000002</c:v>
                </c:pt>
                <c:pt idx="36046">
                  <c:v>632.79679999999996</c:v>
                </c:pt>
                <c:pt idx="36047">
                  <c:v>632.87300000000005</c:v>
                </c:pt>
                <c:pt idx="36048">
                  <c:v>632.95000000000005</c:v>
                </c:pt>
                <c:pt idx="36049">
                  <c:v>633.02459999999996</c:v>
                </c:pt>
                <c:pt idx="36050">
                  <c:v>633.10249999999996</c:v>
                </c:pt>
                <c:pt idx="36051">
                  <c:v>633.17899999999997</c:v>
                </c:pt>
                <c:pt idx="36052">
                  <c:v>633.2559</c:v>
                </c:pt>
                <c:pt idx="36053">
                  <c:v>633.33240000000001</c:v>
                </c:pt>
                <c:pt idx="36054">
                  <c:v>633.40589999999997</c:v>
                </c:pt>
                <c:pt idx="36055">
                  <c:v>633.47950000000003</c:v>
                </c:pt>
                <c:pt idx="36056">
                  <c:v>633.55250000000001</c:v>
                </c:pt>
                <c:pt idx="36057">
                  <c:v>633.62350000000004</c:v>
                </c:pt>
                <c:pt idx="36058">
                  <c:v>633.69280000000003</c:v>
                </c:pt>
                <c:pt idx="36059">
                  <c:v>633.76220000000001</c:v>
                </c:pt>
                <c:pt idx="36060">
                  <c:v>633.83209999999997</c:v>
                </c:pt>
                <c:pt idx="36061">
                  <c:v>633.90279999999996</c:v>
                </c:pt>
                <c:pt idx="36062">
                  <c:v>633.97299999999996</c:v>
                </c:pt>
                <c:pt idx="36063">
                  <c:v>634.04290000000003</c:v>
                </c:pt>
                <c:pt idx="36064">
                  <c:v>634.11450000000002</c:v>
                </c:pt>
                <c:pt idx="36065">
                  <c:v>634.18730000000005</c:v>
                </c:pt>
                <c:pt idx="36066">
                  <c:v>634.25930000000005</c:v>
                </c:pt>
                <c:pt idx="36067">
                  <c:v>634.33259999999996</c:v>
                </c:pt>
                <c:pt idx="36068">
                  <c:v>634.40869999999995</c:v>
                </c:pt>
                <c:pt idx="36069">
                  <c:v>634.48260000000005</c:v>
                </c:pt>
                <c:pt idx="36070">
                  <c:v>634.55700000000002</c:v>
                </c:pt>
                <c:pt idx="36071">
                  <c:v>634.6318</c:v>
                </c:pt>
                <c:pt idx="36072">
                  <c:v>634.70600000000002</c:v>
                </c:pt>
                <c:pt idx="36073">
                  <c:v>634.78020000000004</c:v>
                </c:pt>
                <c:pt idx="36074">
                  <c:v>634.85910000000001</c:v>
                </c:pt>
                <c:pt idx="36075">
                  <c:v>634.93600000000004</c:v>
                </c:pt>
                <c:pt idx="36076">
                  <c:v>635.01239999999996</c:v>
                </c:pt>
                <c:pt idx="36077">
                  <c:v>635.09119999999996</c:v>
                </c:pt>
                <c:pt idx="36078">
                  <c:v>635.16629999999998</c:v>
                </c:pt>
                <c:pt idx="36079">
                  <c:v>635.24440000000004</c:v>
                </c:pt>
                <c:pt idx="36080">
                  <c:v>635.32000000000005</c:v>
                </c:pt>
                <c:pt idx="36081">
                  <c:v>635.39580000000001</c:v>
                </c:pt>
                <c:pt idx="36082">
                  <c:v>635.47170000000006</c:v>
                </c:pt>
                <c:pt idx="36083">
                  <c:v>635.54610000000002</c:v>
                </c:pt>
                <c:pt idx="36084">
                  <c:v>635.62</c:v>
                </c:pt>
                <c:pt idx="36085">
                  <c:v>635.69240000000002</c:v>
                </c:pt>
                <c:pt idx="36086">
                  <c:v>635.76559999999995</c:v>
                </c:pt>
                <c:pt idx="36087">
                  <c:v>635.8374</c:v>
                </c:pt>
                <c:pt idx="36088">
                  <c:v>635.91139999999996</c:v>
                </c:pt>
                <c:pt idx="36089">
                  <c:v>635.98379999999997</c:v>
                </c:pt>
                <c:pt idx="36090">
                  <c:v>636.05380000000002</c:v>
                </c:pt>
                <c:pt idx="36091">
                  <c:v>636.1241</c:v>
                </c:pt>
                <c:pt idx="36092">
                  <c:v>636.19500000000005</c:v>
                </c:pt>
                <c:pt idx="36093">
                  <c:v>636.26679999999999</c:v>
                </c:pt>
                <c:pt idx="36094">
                  <c:v>636.33839999999998</c:v>
                </c:pt>
                <c:pt idx="36095">
                  <c:v>636.41160000000002</c:v>
                </c:pt>
                <c:pt idx="36096">
                  <c:v>636.48440000000005</c:v>
                </c:pt>
                <c:pt idx="36097">
                  <c:v>636.55880000000002</c:v>
                </c:pt>
                <c:pt idx="36098">
                  <c:v>636.63369999999998</c:v>
                </c:pt>
                <c:pt idx="36099">
                  <c:v>636.71</c:v>
                </c:pt>
                <c:pt idx="36100">
                  <c:v>636.78719999999998</c:v>
                </c:pt>
                <c:pt idx="36101">
                  <c:v>636.86479999999995</c:v>
                </c:pt>
                <c:pt idx="36102">
                  <c:v>636.94330000000002</c:v>
                </c:pt>
                <c:pt idx="36103">
                  <c:v>637.02179999999998</c:v>
                </c:pt>
                <c:pt idx="36104">
                  <c:v>637.10199999999998</c:v>
                </c:pt>
                <c:pt idx="36105">
                  <c:v>637.17740000000003</c:v>
                </c:pt>
                <c:pt idx="36106">
                  <c:v>637.25390000000004</c:v>
                </c:pt>
                <c:pt idx="36107">
                  <c:v>637.33159999999998</c:v>
                </c:pt>
                <c:pt idx="36108">
                  <c:v>637.40819999999997</c:v>
                </c:pt>
                <c:pt idx="36109">
                  <c:v>637.48339999999996</c:v>
                </c:pt>
                <c:pt idx="36110">
                  <c:v>637.55960000000005</c:v>
                </c:pt>
                <c:pt idx="36111">
                  <c:v>637.63599999999997</c:v>
                </c:pt>
                <c:pt idx="36112">
                  <c:v>637.71180000000004</c:v>
                </c:pt>
                <c:pt idx="36113">
                  <c:v>637.78740000000005</c:v>
                </c:pt>
                <c:pt idx="36114">
                  <c:v>637.86260000000004</c:v>
                </c:pt>
                <c:pt idx="36115">
                  <c:v>637.93939999999998</c:v>
                </c:pt>
                <c:pt idx="36116">
                  <c:v>638.01469999999995</c:v>
                </c:pt>
                <c:pt idx="36117">
                  <c:v>638.0874</c:v>
                </c:pt>
                <c:pt idx="36118">
                  <c:v>638.1617</c:v>
                </c:pt>
                <c:pt idx="36119">
                  <c:v>638.2364</c:v>
                </c:pt>
                <c:pt idx="36120">
                  <c:v>638.30949999999996</c:v>
                </c:pt>
                <c:pt idx="36121">
                  <c:v>638.38279999999997</c:v>
                </c:pt>
                <c:pt idx="36122">
                  <c:v>638.45650000000001</c:v>
                </c:pt>
                <c:pt idx="36123">
                  <c:v>638.53070000000002</c:v>
                </c:pt>
                <c:pt idx="36124">
                  <c:v>638.60500000000002</c:v>
                </c:pt>
                <c:pt idx="36125">
                  <c:v>638.67899999999997</c:v>
                </c:pt>
                <c:pt idx="36126">
                  <c:v>638.75300000000004</c:v>
                </c:pt>
                <c:pt idx="36127">
                  <c:v>638.82979999999998</c:v>
                </c:pt>
                <c:pt idx="36128">
                  <c:v>638.90359999999998</c:v>
                </c:pt>
                <c:pt idx="36129">
                  <c:v>638.97799999999995</c:v>
                </c:pt>
                <c:pt idx="36130">
                  <c:v>639.05399999999997</c:v>
                </c:pt>
                <c:pt idx="36131">
                  <c:v>639.12850000000003</c:v>
                </c:pt>
                <c:pt idx="36132">
                  <c:v>639.20500000000004</c:v>
                </c:pt>
                <c:pt idx="36133">
                  <c:v>639.279</c:v>
                </c:pt>
                <c:pt idx="36134">
                  <c:v>639.35400000000004</c:v>
                </c:pt>
                <c:pt idx="36135">
                  <c:v>639.42930000000001</c:v>
                </c:pt>
                <c:pt idx="36136">
                  <c:v>639.505</c:v>
                </c:pt>
                <c:pt idx="36137">
                  <c:v>639.58050000000003</c:v>
                </c:pt>
                <c:pt idx="36138">
                  <c:v>639.65599999999995</c:v>
                </c:pt>
                <c:pt idx="36139">
                  <c:v>639.73249999999996</c:v>
                </c:pt>
                <c:pt idx="36140">
                  <c:v>639.80820000000006</c:v>
                </c:pt>
                <c:pt idx="36141">
                  <c:v>639.88289999999995</c:v>
                </c:pt>
                <c:pt idx="36142">
                  <c:v>639.95709999999997</c:v>
                </c:pt>
                <c:pt idx="36143">
                  <c:v>640.03200000000004</c:v>
                </c:pt>
                <c:pt idx="36144">
                  <c:v>640.10400000000004</c:v>
                </c:pt>
                <c:pt idx="36145">
                  <c:v>640.17679999999996</c:v>
                </c:pt>
                <c:pt idx="36146">
                  <c:v>640.25099999999998</c:v>
                </c:pt>
                <c:pt idx="36147">
                  <c:v>640.32399999999996</c:v>
                </c:pt>
                <c:pt idx="36148">
                  <c:v>640.39599999999996</c:v>
                </c:pt>
                <c:pt idx="36149">
                  <c:v>640.46799999999996</c:v>
                </c:pt>
                <c:pt idx="36150">
                  <c:v>640.54020000000003</c:v>
                </c:pt>
                <c:pt idx="36151">
                  <c:v>640.61369999999999</c:v>
                </c:pt>
                <c:pt idx="36152">
                  <c:v>640.68629999999996</c:v>
                </c:pt>
                <c:pt idx="36153">
                  <c:v>640.75940000000003</c:v>
                </c:pt>
                <c:pt idx="36154">
                  <c:v>640.83320000000003</c:v>
                </c:pt>
                <c:pt idx="36155">
                  <c:v>640.90740000000005</c:v>
                </c:pt>
                <c:pt idx="36156">
                  <c:v>640.98059999999998</c:v>
                </c:pt>
                <c:pt idx="36157">
                  <c:v>641.05330000000004</c:v>
                </c:pt>
                <c:pt idx="36158">
                  <c:v>641.12660000000005</c:v>
                </c:pt>
                <c:pt idx="36159">
                  <c:v>641.20219999999995</c:v>
                </c:pt>
                <c:pt idx="36160">
                  <c:v>641.27610000000004</c:v>
                </c:pt>
                <c:pt idx="36161">
                  <c:v>641.35069999999996</c:v>
                </c:pt>
                <c:pt idx="36162">
                  <c:v>641.42380000000003</c:v>
                </c:pt>
                <c:pt idx="36163">
                  <c:v>641.49919999999997</c:v>
                </c:pt>
                <c:pt idx="36164">
                  <c:v>641.57380000000001</c:v>
                </c:pt>
                <c:pt idx="36165">
                  <c:v>641.64840000000004</c:v>
                </c:pt>
                <c:pt idx="36166">
                  <c:v>641.72339999999997</c:v>
                </c:pt>
                <c:pt idx="36167">
                  <c:v>641.79660000000001</c:v>
                </c:pt>
                <c:pt idx="36168">
                  <c:v>641.87120000000004</c:v>
                </c:pt>
                <c:pt idx="36169">
                  <c:v>641.94529999999997</c:v>
                </c:pt>
                <c:pt idx="36170">
                  <c:v>642.02049999999997</c:v>
                </c:pt>
                <c:pt idx="36171">
                  <c:v>642.09460000000001</c:v>
                </c:pt>
                <c:pt idx="36172">
                  <c:v>642.16980000000001</c:v>
                </c:pt>
                <c:pt idx="36173">
                  <c:v>642.24590000000001</c:v>
                </c:pt>
                <c:pt idx="36174">
                  <c:v>642.32129999999995</c:v>
                </c:pt>
                <c:pt idx="36175">
                  <c:v>642.39490000000001</c:v>
                </c:pt>
                <c:pt idx="36176">
                  <c:v>642.47059999999999</c:v>
                </c:pt>
                <c:pt idx="36177">
                  <c:v>642.54380000000003</c:v>
                </c:pt>
                <c:pt idx="36178">
                  <c:v>642.61890000000005</c:v>
                </c:pt>
                <c:pt idx="36179">
                  <c:v>642.69479999999999</c:v>
                </c:pt>
                <c:pt idx="36180">
                  <c:v>642.77120000000002</c:v>
                </c:pt>
                <c:pt idx="36181">
                  <c:v>642.84400000000005</c:v>
                </c:pt>
                <c:pt idx="36182">
                  <c:v>642.91930000000002</c:v>
                </c:pt>
                <c:pt idx="36183">
                  <c:v>642.99490000000003</c:v>
                </c:pt>
                <c:pt idx="36184">
                  <c:v>643.06859999999995</c:v>
                </c:pt>
                <c:pt idx="36185">
                  <c:v>643.14359999999999</c:v>
                </c:pt>
                <c:pt idx="36186">
                  <c:v>643.21910000000003</c:v>
                </c:pt>
                <c:pt idx="36187">
                  <c:v>643.29390000000001</c:v>
                </c:pt>
                <c:pt idx="36188">
                  <c:v>643.36900000000003</c:v>
                </c:pt>
                <c:pt idx="36189">
                  <c:v>643.44140000000004</c:v>
                </c:pt>
                <c:pt idx="36190">
                  <c:v>643.51649999999995</c:v>
                </c:pt>
                <c:pt idx="36191">
                  <c:v>643.59019999999998</c:v>
                </c:pt>
                <c:pt idx="36192">
                  <c:v>643.66499999999996</c:v>
                </c:pt>
                <c:pt idx="36193">
                  <c:v>643.74080000000004</c:v>
                </c:pt>
                <c:pt idx="36194">
                  <c:v>643.81370000000004</c:v>
                </c:pt>
                <c:pt idx="36195">
                  <c:v>643.89020000000005</c:v>
                </c:pt>
                <c:pt idx="36196">
                  <c:v>643.96299999999997</c:v>
                </c:pt>
                <c:pt idx="36197">
                  <c:v>644.03719999999998</c:v>
                </c:pt>
                <c:pt idx="36198">
                  <c:v>644.11180000000002</c:v>
                </c:pt>
                <c:pt idx="36199">
                  <c:v>644.18700000000001</c:v>
                </c:pt>
                <c:pt idx="36200">
                  <c:v>644.26260000000002</c:v>
                </c:pt>
                <c:pt idx="36201">
                  <c:v>644.33730000000003</c:v>
                </c:pt>
                <c:pt idx="36202">
                  <c:v>644.41300000000001</c:v>
                </c:pt>
                <c:pt idx="36203">
                  <c:v>644.48789999999997</c:v>
                </c:pt>
                <c:pt idx="36204">
                  <c:v>644.5634</c:v>
                </c:pt>
                <c:pt idx="36205">
                  <c:v>644.63840000000005</c:v>
                </c:pt>
                <c:pt idx="36206">
                  <c:v>644.71299999999997</c:v>
                </c:pt>
                <c:pt idx="36207">
                  <c:v>644.78629999999998</c:v>
                </c:pt>
                <c:pt idx="36208">
                  <c:v>644.86</c:v>
                </c:pt>
                <c:pt idx="36209">
                  <c:v>644.93299999999999</c:v>
                </c:pt>
                <c:pt idx="36210">
                  <c:v>645.00459999999998</c:v>
                </c:pt>
                <c:pt idx="36211">
                  <c:v>645.07740000000001</c:v>
                </c:pt>
                <c:pt idx="36212">
                  <c:v>645.14700000000005</c:v>
                </c:pt>
                <c:pt idx="36213">
                  <c:v>645.21990000000005</c:v>
                </c:pt>
                <c:pt idx="36214">
                  <c:v>645.29190000000006</c:v>
                </c:pt>
                <c:pt idx="36215">
                  <c:v>645.36379999999997</c:v>
                </c:pt>
                <c:pt idx="36216">
                  <c:v>645.43629999999996</c:v>
                </c:pt>
                <c:pt idx="36217">
                  <c:v>645.50819999999999</c:v>
                </c:pt>
                <c:pt idx="36218">
                  <c:v>645.58119999999997</c:v>
                </c:pt>
                <c:pt idx="36219">
                  <c:v>645.65459999999996</c:v>
                </c:pt>
                <c:pt idx="36220">
                  <c:v>645.72680000000003</c:v>
                </c:pt>
                <c:pt idx="36221">
                  <c:v>645.80070000000001</c:v>
                </c:pt>
                <c:pt idx="36222">
                  <c:v>645.87149999999997</c:v>
                </c:pt>
                <c:pt idx="36223">
                  <c:v>645.94669999999996</c:v>
                </c:pt>
                <c:pt idx="36224">
                  <c:v>646.01900000000001</c:v>
                </c:pt>
                <c:pt idx="36225">
                  <c:v>646.09199999999998</c:v>
                </c:pt>
                <c:pt idx="36226">
                  <c:v>646.16740000000004</c:v>
                </c:pt>
                <c:pt idx="36227">
                  <c:v>646.24149999999997</c:v>
                </c:pt>
                <c:pt idx="36228">
                  <c:v>646.31600000000003</c:v>
                </c:pt>
                <c:pt idx="36229">
                  <c:v>646.39099999999996</c:v>
                </c:pt>
                <c:pt idx="36230">
                  <c:v>646.46600000000001</c:v>
                </c:pt>
                <c:pt idx="36231">
                  <c:v>646.54110000000003</c:v>
                </c:pt>
                <c:pt idx="36232">
                  <c:v>646.61519999999996</c:v>
                </c:pt>
                <c:pt idx="36233">
                  <c:v>646.68899999999996</c:v>
                </c:pt>
                <c:pt idx="36234">
                  <c:v>646.76229999999998</c:v>
                </c:pt>
                <c:pt idx="36235">
                  <c:v>646.83749999999998</c:v>
                </c:pt>
                <c:pt idx="36236">
                  <c:v>646.91020000000003</c:v>
                </c:pt>
                <c:pt idx="36237">
                  <c:v>646.98199999999997</c:v>
                </c:pt>
                <c:pt idx="36238">
                  <c:v>647.05560000000003</c:v>
                </c:pt>
                <c:pt idx="36239">
                  <c:v>647.12699999999995</c:v>
                </c:pt>
                <c:pt idx="36240">
                  <c:v>647.19759999999997</c:v>
                </c:pt>
                <c:pt idx="36241">
                  <c:v>647.26900000000001</c:v>
                </c:pt>
                <c:pt idx="36242">
                  <c:v>647.34019999999998</c:v>
                </c:pt>
                <c:pt idx="36243">
                  <c:v>647.40959999999995</c:v>
                </c:pt>
                <c:pt idx="36244">
                  <c:v>647.48149999999998</c:v>
                </c:pt>
                <c:pt idx="36245">
                  <c:v>647.55259999999998</c:v>
                </c:pt>
                <c:pt idx="36246">
                  <c:v>647.62400000000002</c:v>
                </c:pt>
                <c:pt idx="36247">
                  <c:v>647.69560000000001</c:v>
                </c:pt>
                <c:pt idx="36248">
                  <c:v>647.76710000000003</c:v>
                </c:pt>
                <c:pt idx="36249">
                  <c:v>647.83960000000002</c:v>
                </c:pt>
                <c:pt idx="36250">
                  <c:v>647.91359999999997</c:v>
                </c:pt>
                <c:pt idx="36251">
                  <c:v>647.9864</c:v>
                </c:pt>
                <c:pt idx="36252">
                  <c:v>648.06010000000003</c:v>
                </c:pt>
                <c:pt idx="36253">
                  <c:v>648.1318</c:v>
                </c:pt>
                <c:pt idx="36254">
                  <c:v>648.20699999999999</c:v>
                </c:pt>
                <c:pt idx="36255">
                  <c:v>648.27949999999998</c:v>
                </c:pt>
                <c:pt idx="36256">
                  <c:v>648.35490000000004</c:v>
                </c:pt>
                <c:pt idx="36257">
                  <c:v>648.42880000000002</c:v>
                </c:pt>
                <c:pt idx="36258">
                  <c:v>648.505</c:v>
                </c:pt>
                <c:pt idx="36259">
                  <c:v>648.58000000000004</c:v>
                </c:pt>
                <c:pt idx="36260">
                  <c:v>648.65570000000002</c:v>
                </c:pt>
                <c:pt idx="36261">
                  <c:v>648.73220000000003</c:v>
                </c:pt>
                <c:pt idx="36262">
                  <c:v>648.80799999999999</c:v>
                </c:pt>
                <c:pt idx="36263">
                  <c:v>648.88440000000003</c:v>
                </c:pt>
                <c:pt idx="36264">
                  <c:v>648.96199999999999</c:v>
                </c:pt>
                <c:pt idx="36265">
                  <c:v>649.03859999999997</c:v>
                </c:pt>
                <c:pt idx="36266">
                  <c:v>649.11419999999998</c:v>
                </c:pt>
                <c:pt idx="36267">
                  <c:v>649.18899999999996</c:v>
                </c:pt>
                <c:pt idx="36268">
                  <c:v>649.2636</c:v>
                </c:pt>
                <c:pt idx="36269">
                  <c:v>649.3365</c:v>
                </c:pt>
                <c:pt idx="36270">
                  <c:v>649.41</c:v>
                </c:pt>
                <c:pt idx="36271">
                  <c:v>649.48469999999998</c:v>
                </c:pt>
                <c:pt idx="36272">
                  <c:v>649.55780000000004</c:v>
                </c:pt>
                <c:pt idx="36273">
                  <c:v>649.63080000000002</c:v>
                </c:pt>
                <c:pt idx="36274">
                  <c:v>649.70429999999999</c:v>
                </c:pt>
                <c:pt idx="36275">
                  <c:v>649.77629999999999</c:v>
                </c:pt>
                <c:pt idx="36276">
                  <c:v>649.84839999999997</c:v>
                </c:pt>
                <c:pt idx="36277">
                  <c:v>649.92240000000004</c:v>
                </c:pt>
                <c:pt idx="36278">
                  <c:v>649.995</c:v>
                </c:pt>
                <c:pt idx="36279">
                  <c:v>650.06859999999995</c:v>
                </c:pt>
                <c:pt idx="36280">
                  <c:v>650.13869999999997</c:v>
                </c:pt>
                <c:pt idx="36281">
                  <c:v>650.21109999999999</c:v>
                </c:pt>
                <c:pt idx="36282">
                  <c:v>650.28499999999997</c:v>
                </c:pt>
                <c:pt idx="36283">
                  <c:v>650.35720000000003</c:v>
                </c:pt>
                <c:pt idx="36284">
                  <c:v>650.42960000000005</c:v>
                </c:pt>
                <c:pt idx="36285">
                  <c:v>650.505</c:v>
                </c:pt>
                <c:pt idx="36286">
                  <c:v>650.57719999999995</c:v>
                </c:pt>
                <c:pt idx="36287">
                  <c:v>650.65</c:v>
                </c:pt>
                <c:pt idx="36288">
                  <c:v>650.72270000000003</c:v>
                </c:pt>
                <c:pt idx="36289">
                  <c:v>650.79660000000001</c:v>
                </c:pt>
                <c:pt idx="36290">
                  <c:v>650.87040000000002</c:v>
                </c:pt>
                <c:pt idx="36291">
                  <c:v>650.94590000000005</c:v>
                </c:pt>
                <c:pt idx="36292">
                  <c:v>651.01990000000001</c:v>
                </c:pt>
                <c:pt idx="36293">
                  <c:v>651.09429999999998</c:v>
                </c:pt>
                <c:pt idx="36294">
                  <c:v>651.17049999999995</c:v>
                </c:pt>
                <c:pt idx="36295">
                  <c:v>651.24440000000004</c:v>
                </c:pt>
                <c:pt idx="36296">
                  <c:v>651.32050000000004</c:v>
                </c:pt>
                <c:pt idx="36297">
                  <c:v>651.39490000000001</c:v>
                </c:pt>
                <c:pt idx="36298">
                  <c:v>651.46839999999997</c:v>
                </c:pt>
                <c:pt idx="36299">
                  <c:v>651.54200000000003</c:v>
                </c:pt>
                <c:pt idx="36300">
                  <c:v>651.61519999999996</c:v>
                </c:pt>
                <c:pt idx="36301">
                  <c:v>651.68939999999998</c:v>
                </c:pt>
                <c:pt idx="36302">
                  <c:v>651.76310000000001</c:v>
                </c:pt>
                <c:pt idx="36303">
                  <c:v>651.83630000000005</c:v>
                </c:pt>
                <c:pt idx="36304">
                  <c:v>651.90970000000004</c:v>
                </c:pt>
                <c:pt idx="36305">
                  <c:v>651.98339999999996</c:v>
                </c:pt>
                <c:pt idx="36306">
                  <c:v>652.05679999999995</c:v>
                </c:pt>
                <c:pt idx="36307">
                  <c:v>652.13030000000003</c:v>
                </c:pt>
                <c:pt idx="36308">
                  <c:v>652.20439999999996</c:v>
                </c:pt>
                <c:pt idx="36309">
                  <c:v>652.27739999999994</c:v>
                </c:pt>
                <c:pt idx="36310">
                  <c:v>652.34860000000003</c:v>
                </c:pt>
                <c:pt idx="36311">
                  <c:v>652.42380000000003</c:v>
                </c:pt>
                <c:pt idx="36312">
                  <c:v>652.5</c:v>
                </c:pt>
                <c:pt idx="36313">
                  <c:v>652.57500000000005</c:v>
                </c:pt>
                <c:pt idx="36314">
                  <c:v>652.65039999999999</c:v>
                </c:pt>
                <c:pt idx="36315">
                  <c:v>652.72559999999999</c:v>
                </c:pt>
                <c:pt idx="36316">
                  <c:v>652.7989</c:v>
                </c:pt>
                <c:pt idx="36317">
                  <c:v>652.87440000000004</c:v>
                </c:pt>
                <c:pt idx="36318">
                  <c:v>652.95029999999997</c:v>
                </c:pt>
                <c:pt idx="36319">
                  <c:v>653.02440000000001</c:v>
                </c:pt>
                <c:pt idx="36320">
                  <c:v>653.09910000000002</c:v>
                </c:pt>
                <c:pt idx="36321">
                  <c:v>653.17679999999996</c:v>
                </c:pt>
                <c:pt idx="36322">
                  <c:v>653.25189999999998</c:v>
                </c:pt>
                <c:pt idx="36323">
                  <c:v>653.32820000000004</c:v>
                </c:pt>
                <c:pt idx="36324">
                  <c:v>653.40239999999994</c:v>
                </c:pt>
                <c:pt idx="36325">
                  <c:v>653.47799999999995</c:v>
                </c:pt>
                <c:pt idx="36326">
                  <c:v>653.55259999999998</c:v>
                </c:pt>
                <c:pt idx="36327">
                  <c:v>653.63059999999996</c:v>
                </c:pt>
                <c:pt idx="36328">
                  <c:v>653.70630000000006</c:v>
                </c:pt>
                <c:pt idx="36329">
                  <c:v>653.78099999999995</c:v>
                </c:pt>
                <c:pt idx="36330">
                  <c:v>653.8587</c:v>
                </c:pt>
                <c:pt idx="36331">
                  <c:v>653.93240000000003</c:v>
                </c:pt>
                <c:pt idx="36332">
                  <c:v>654.0068</c:v>
                </c:pt>
                <c:pt idx="36333">
                  <c:v>654.08090000000004</c:v>
                </c:pt>
                <c:pt idx="36334">
                  <c:v>654.15509999999995</c:v>
                </c:pt>
                <c:pt idx="36335">
                  <c:v>654.22680000000003</c:v>
                </c:pt>
                <c:pt idx="36336">
                  <c:v>654.29759999999999</c:v>
                </c:pt>
                <c:pt idx="36337">
                  <c:v>654.3691</c:v>
                </c:pt>
                <c:pt idx="36338">
                  <c:v>654.43780000000004</c:v>
                </c:pt>
                <c:pt idx="36339">
                  <c:v>654.50959999999998</c:v>
                </c:pt>
                <c:pt idx="36340">
                  <c:v>654.58010000000002</c:v>
                </c:pt>
                <c:pt idx="36341">
                  <c:v>654.65129999999999</c:v>
                </c:pt>
                <c:pt idx="36342">
                  <c:v>654.721</c:v>
                </c:pt>
                <c:pt idx="36343">
                  <c:v>654.79340000000002</c:v>
                </c:pt>
                <c:pt idx="36344">
                  <c:v>654.86620000000005</c:v>
                </c:pt>
                <c:pt idx="36345">
                  <c:v>654.93859999999995</c:v>
                </c:pt>
                <c:pt idx="36346">
                  <c:v>655.01340000000005</c:v>
                </c:pt>
                <c:pt idx="36347">
                  <c:v>655.08860000000004</c:v>
                </c:pt>
                <c:pt idx="36348">
                  <c:v>655.16359999999997</c:v>
                </c:pt>
                <c:pt idx="36349">
                  <c:v>655.24019999999996</c:v>
                </c:pt>
                <c:pt idx="36350">
                  <c:v>655.31690000000003</c:v>
                </c:pt>
                <c:pt idx="36351">
                  <c:v>655.39110000000005</c:v>
                </c:pt>
                <c:pt idx="36352">
                  <c:v>655.46879999999999</c:v>
                </c:pt>
                <c:pt idx="36353">
                  <c:v>655.54600000000005</c:v>
                </c:pt>
                <c:pt idx="36354">
                  <c:v>655.62180000000001</c:v>
                </c:pt>
                <c:pt idx="36355">
                  <c:v>655.69949999999994</c:v>
                </c:pt>
                <c:pt idx="36356">
                  <c:v>655.77610000000004</c:v>
                </c:pt>
                <c:pt idx="36357">
                  <c:v>655.85299999999995</c:v>
                </c:pt>
                <c:pt idx="36358">
                  <c:v>655.92719999999997</c:v>
                </c:pt>
                <c:pt idx="36359">
                  <c:v>656.0059</c:v>
                </c:pt>
                <c:pt idx="36360">
                  <c:v>656.08259999999996</c:v>
                </c:pt>
                <c:pt idx="36361">
                  <c:v>656.16049999999996</c:v>
                </c:pt>
                <c:pt idx="36362">
                  <c:v>656.23820000000001</c:v>
                </c:pt>
                <c:pt idx="36363">
                  <c:v>656.31439999999998</c:v>
                </c:pt>
                <c:pt idx="36364">
                  <c:v>656.39179999999999</c:v>
                </c:pt>
                <c:pt idx="36365">
                  <c:v>656.46879999999999</c:v>
                </c:pt>
                <c:pt idx="36366">
                  <c:v>656.54280000000006</c:v>
                </c:pt>
                <c:pt idx="36367">
                  <c:v>656.61990000000003</c:v>
                </c:pt>
                <c:pt idx="36368">
                  <c:v>656.69380000000001</c:v>
                </c:pt>
                <c:pt idx="36369">
                  <c:v>656.76610000000005</c:v>
                </c:pt>
                <c:pt idx="36370">
                  <c:v>656.84079999999994</c:v>
                </c:pt>
                <c:pt idx="36371">
                  <c:v>656.91600000000005</c:v>
                </c:pt>
                <c:pt idx="36372">
                  <c:v>656.98779999999999</c:v>
                </c:pt>
                <c:pt idx="36373">
                  <c:v>657.05939999999998</c:v>
                </c:pt>
                <c:pt idx="36374">
                  <c:v>657.12950000000001</c:v>
                </c:pt>
                <c:pt idx="36375">
                  <c:v>657.20069999999998</c:v>
                </c:pt>
                <c:pt idx="36376">
                  <c:v>657.27390000000003</c:v>
                </c:pt>
                <c:pt idx="36377">
                  <c:v>657.34529999999995</c:v>
                </c:pt>
                <c:pt idx="36378">
                  <c:v>657.41800000000001</c:v>
                </c:pt>
                <c:pt idx="36379">
                  <c:v>657.48900000000003</c:v>
                </c:pt>
                <c:pt idx="36380">
                  <c:v>657.5616</c:v>
                </c:pt>
                <c:pt idx="36381">
                  <c:v>657.63430000000005</c:v>
                </c:pt>
                <c:pt idx="36382">
                  <c:v>657.70619999999997</c:v>
                </c:pt>
                <c:pt idx="36383">
                  <c:v>657.78179999999998</c:v>
                </c:pt>
                <c:pt idx="36384">
                  <c:v>657.85479999999995</c:v>
                </c:pt>
                <c:pt idx="36385">
                  <c:v>657.92949999999996</c:v>
                </c:pt>
                <c:pt idx="36386">
                  <c:v>658.005</c:v>
                </c:pt>
                <c:pt idx="36387">
                  <c:v>658.08130000000006</c:v>
                </c:pt>
                <c:pt idx="36388">
                  <c:v>658.15650000000005</c:v>
                </c:pt>
                <c:pt idx="36389">
                  <c:v>658.23040000000003</c:v>
                </c:pt>
                <c:pt idx="36390">
                  <c:v>658.30550000000005</c:v>
                </c:pt>
                <c:pt idx="36391">
                  <c:v>658.37750000000005</c:v>
                </c:pt>
                <c:pt idx="36392">
                  <c:v>658.45119999999997</c:v>
                </c:pt>
                <c:pt idx="36393">
                  <c:v>658.5249</c:v>
                </c:pt>
                <c:pt idx="36394">
                  <c:v>658.59780000000001</c:v>
                </c:pt>
                <c:pt idx="36395">
                  <c:v>658.67060000000004</c:v>
                </c:pt>
                <c:pt idx="36396">
                  <c:v>658.74469999999997</c:v>
                </c:pt>
                <c:pt idx="36397">
                  <c:v>658.81640000000004</c:v>
                </c:pt>
                <c:pt idx="36398">
                  <c:v>658.88909999999998</c:v>
                </c:pt>
                <c:pt idx="36399">
                  <c:v>658.96190000000001</c:v>
                </c:pt>
                <c:pt idx="36400">
                  <c:v>659.03499999999997</c:v>
                </c:pt>
                <c:pt idx="36401">
                  <c:v>659.11</c:v>
                </c:pt>
                <c:pt idx="36402">
                  <c:v>659.18449999999996</c:v>
                </c:pt>
                <c:pt idx="36403">
                  <c:v>659.25890000000004</c:v>
                </c:pt>
                <c:pt idx="36404">
                  <c:v>659.3329</c:v>
                </c:pt>
                <c:pt idx="36405">
                  <c:v>659.40719999999999</c:v>
                </c:pt>
                <c:pt idx="36406">
                  <c:v>659.48239999999998</c:v>
                </c:pt>
                <c:pt idx="36407">
                  <c:v>659.55759999999998</c:v>
                </c:pt>
                <c:pt idx="36408">
                  <c:v>659.63160000000005</c:v>
                </c:pt>
                <c:pt idx="36409">
                  <c:v>659.70659999999998</c:v>
                </c:pt>
                <c:pt idx="36410">
                  <c:v>659.77949999999998</c:v>
                </c:pt>
                <c:pt idx="36411">
                  <c:v>659.85260000000005</c:v>
                </c:pt>
                <c:pt idx="36412">
                  <c:v>659.92560000000003</c:v>
                </c:pt>
                <c:pt idx="36413">
                  <c:v>659.99810000000002</c:v>
                </c:pt>
                <c:pt idx="36414">
                  <c:v>660.06970000000001</c:v>
                </c:pt>
                <c:pt idx="36415">
                  <c:v>660.14279999999997</c:v>
                </c:pt>
                <c:pt idx="36416">
                  <c:v>660.21519999999998</c:v>
                </c:pt>
                <c:pt idx="36417">
                  <c:v>660.28819999999996</c:v>
                </c:pt>
                <c:pt idx="36418">
                  <c:v>660.36239999999998</c:v>
                </c:pt>
                <c:pt idx="36419">
                  <c:v>660.43449999999996</c:v>
                </c:pt>
                <c:pt idx="36420">
                  <c:v>660.50760000000002</c:v>
                </c:pt>
                <c:pt idx="36421">
                  <c:v>660.57899999999995</c:v>
                </c:pt>
                <c:pt idx="36422">
                  <c:v>660.65300000000002</c:v>
                </c:pt>
                <c:pt idx="36423">
                  <c:v>660.72659999999996</c:v>
                </c:pt>
                <c:pt idx="36424">
                  <c:v>660.79949999999997</c:v>
                </c:pt>
                <c:pt idx="36425">
                  <c:v>660.8732</c:v>
                </c:pt>
                <c:pt idx="36426">
                  <c:v>660.94870000000003</c:v>
                </c:pt>
                <c:pt idx="36427">
                  <c:v>661.02239999999995</c:v>
                </c:pt>
                <c:pt idx="36428">
                  <c:v>661.09690000000001</c:v>
                </c:pt>
                <c:pt idx="36429">
                  <c:v>661.17139999999995</c:v>
                </c:pt>
                <c:pt idx="36430">
                  <c:v>661.24599999999998</c:v>
                </c:pt>
                <c:pt idx="36431">
                  <c:v>661.3202</c:v>
                </c:pt>
                <c:pt idx="36432">
                  <c:v>661.39639999999997</c:v>
                </c:pt>
                <c:pt idx="36433">
                  <c:v>661.47119999999995</c:v>
                </c:pt>
                <c:pt idx="36434">
                  <c:v>661.54660000000001</c:v>
                </c:pt>
                <c:pt idx="36435">
                  <c:v>661.62339999999995</c:v>
                </c:pt>
                <c:pt idx="36436">
                  <c:v>661.69849999999997</c:v>
                </c:pt>
                <c:pt idx="36437">
                  <c:v>661.77380000000005</c:v>
                </c:pt>
                <c:pt idx="36438">
                  <c:v>661.84939999999995</c:v>
                </c:pt>
                <c:pt idx="36439">
                  <c:v>661.92340000000002</c:v>
                </c:pt>
                <c:pt idx="36440">
                  <c:v>661.99760000000003</c:v>
                </c:pt>
                <c:pt idx="36441">
                  <c:v>662.07180000000005</c:v>
                </c:pt>
                <c:pt idx="36442">
                  <c:v>662.14639999999997</c:v>
                </c:pt>
                <c:pt idx="36443">
                  <c:v>662.22190000000001</c:v>
                </c:pt>
                <c:pt idx="36444">
                  <c:v>662.2962</c:v>
                </c:pt>
                <c:pt idx="36445">
                  <c:v>662.37099999999998</c:v>
                </c:pt>
                <c:pt idx="36446">
                  <c:v>662.4452</c:v>
                </c:pt>
                <c:pt idx="36447">
                  <c:v>662.51800000000003</c:v>
                </c:pt>
                <c:pt idx="36448">
                  <c:v>662.59140000000002</c:v>
                </c:pt>
                <c:pt idx="36449">
                  <c:v>662.66380000000004</c:v>
                </c:pt>
                <c:pt idx="36450">
                  <c:v>662.73609999999996</c:v>
                </c:pt>
                <c:pt idx="36451">
                  <c:v>662.8075</c:v>
                </c:pt>
                <c:pt idx="36452">
                  <c:v>662.87760000000003</c:v>
                </c:pt>
                <c:pt idx="36453">
                  <c:v>662.94920000000002</c:v>
                </c:pt>
                <c:pt idx="36454">
                  <c:v>663.02110000000005</c:v>
                </c:pt>
                <c:pt idx="36455">
                  <c:v>663.09140000000002</c:v>
                </c:pt>
                <c:pt idx="36456">
                  <c:v>663.16399999999999</c:v>
                </c:pt>
                <c:pt idx="36457">
                  <c:v>663.23490000000004</c:v>
                </c:pt>
                <c:pt idx="36458">
                  <c:v>663.30809999999997</c:v>
                </c:pt>
                <c:pt idx="36459">
                  <c:v>663.3809</c:v>
                </c:pt>
                <c:pt idx="36460">
                  <c:v>663.45529999999997</c:v>
                </c:pt>
                <c:pt idx="36461">
                  <c:v>663.52719999999999</c:v>
                </c:pt>
                <c:pt idx="36462">
                  <c:v>663.60350000000005</c:v>
                </c:pt>
                <c:pt idx="36463">
                  <c:v>663.67579999999998</c:v>
                </c:pt>
                <c:pt idx="36464">
                  <c:v>663.74810000000002</c:v>
                </c:pt>
                <c:pt idx="36465">
                  <c:v>663.81989999999996</c:v>
                </c:pt>
                <c:pt idx="36466">
                  <c:v>663.89239999999995</c:v>
                </c:pt>
                <c:pt idx="36467">
                  <c:v>663.96410000000003</c:v>
                </c:pt>
                <c:pt idx="36468">
                  <c:v>664.03610000000003</c:v>
                </c:pt>
                <c:pt idx="36469">
                  <c:v>664.10699999999997</c:v>
                </c:pt>
                <c:pt idx="36470">
                  <c:v>664.18</c:v>
                </c:pt>
                <c:pt idx="36471">
                  <c:v>664.25260000000003</c:v>
                </c:pt>
                <c:pt idx="36472">
                  <c:v>664.32529999999997</c:v>
                </c:pt>
                <c:pt idx="36473">
                  <c:v>664.39779999999996</c:v>
                </c:pt>
                <c:pt idx="36474">
                  <c:v>664.46969999999999</c:v>
                </c:pt>
                <c:pt idx="36475">
                  <c:v>664.54600000000005</c:v>
                </c:pt>
                <c:pt idx="36476">
                  <c:v>664.62009999999998</c:v>
                </c:pt>
                <c:pt idx="36477">
                  <c:v>664.69410000000005</c:v>
                </c:pt>
                <c:pt idx="36478">
                  <c:v>664.76900000000001</c:v>
                </c:pt>
                <c:pt idx="36479">
                  <c:v>664.84280000000001</c:v>
                </c:pt>
                <c:pt idx="36480">
                  <c:v>664.91780000000006</c:v>
                </c:pt>
                <c:pt idx="36481">
                  <c:v>664.99300000000005</c:v>
                </c:pt>
                <c:pt idx="36482">
                  <c:v>665.06939999999997</c:v>
                </c:pt>
                <c:pt idx="36483">
                  <c:v>665.14440000000002</c:v>
                </c:pt>
                <c:pt idx="36484">
                  <c:v>665.21860000000004</c:v>
                </c:pt>
                <c:pt idx="36485">
                  <c:v>665.2921</c:v>
                </c:pt>
                <c:pt idx="36486">
                  <c:v>665.36450000000002</c:v>
                </c:pt>
                <c:pt idx="36487">
                  <c:v>665.43709999999999</c:v>
                </c:pt>
                <c:pt idx="36488">
                  <c:v>665.51</c:v>
                </c:pt>
                <c:pt idx="36489">
                  <c:v>665.58209999999997</c:v>
                </c:pt>
                <c:pt idx="36490">
                  <c:v>665.65350000000001</c:v>
                </c:pt>
                <c:pt idx="36491">
                  <c:v>665.72410000000002</c:v>
                </c:pt>
                <c:pt idx="36492">
                  <c:v>665.79499999999996</c:v>
                </c:pt>
                <c:pt idx="36493">
                  <c:v>665.86440000000005</c:v>
                </c:pt>
                <c:pt idx="36494">
                  <c:v>665.93380000000002</c:v>
                </c:pt>
                <c:pt idx="36495">
                  <c:v>666.00199999999995</c:v>
                </c:pt>
                <c:pt idx="36496">
                  <c:v>666.072</c:v>
                </c:pt>
                <c:pt idx="36497">
                  <c:v>666.14260000000002</c:v>
                </c:pt>
                <c:pt idx="36498">
                  <c:v>666.21379999999999</c:v>
                </c:pt>
                <c:pt idx="36499">
                  <c:v>666.28549999999996</c:v>
                </c:pt>
                <c:pt idx="36500">
                  <c:v>666.35699999999997</c:v>
                </c:pt>
                <c:pt idx="36501">
                  <c:v>666.43</c:v>
                </c:pt>
                <c:pt idx="36502">
                  <c:v>666.50350000000003</c:v>
                </c:pt>
                <c:pt idx="36503">
                  <c:v>666.57579999999996</c:v>
                </c:pt>
                <c:pt idx="36504">
                  <c:v>666.65160000000003</c:v>
                </c:pt>
                <c:pt idx="36505">
                  <c:v>666.72540000000004</c:v>
                </c:pt>
                <c:pt idx="36506">
                  <c:v>666.80089999999996</c:v>
                </c:pt>
                <c:pt idx="36507">
                  <c:v>666.87689999999998</c:v>
                </c:pt>
                <c:pt idx="36508">
                  <c:v>666.95140000000004</c:v>
                </c:pt>
                <c:pt idx="36509">
                  <c:v>667.02790000000005</c:v>
                </c:pt>
                <c:pt idx="36510">
                  <c:v>667.10199999999998</c:v>
                </c:pt>
                <c:pt idx="36511">
                  <c:v>667.17750000000001</c:v>
                </c:pt>
                <c:pt idx="36512">
                  <c:v>667.25390000000004</c:v>
                </c:pt>
                <c:pt idx="36513">
                  <c:v>667.32910000000004</c:v>
                </c:pt>
                <c:pt idx="36514">
                  <c:v>667.40419999999995</c:v>
                </c:pt>
                <c:pt idx="36515">
                  <c:v>667.47839999999997</c:v>
                </c:pt>
                <c:pt idx="36516">
                  <c:v>667.55160000000001</c:v>
                </c:pt>
                <c:pt idx="36517">
                  <c:v>667.62570000000005</c:v>
                </c:pt>
                <c:pt idx="36518">
                  <c:v>667.697</c:v>
                </c:pt>
                <c:pt idx="36519">
                  <c:v>667.76959999999997</c:v>
                </c:pt>
                <c:pt idx="36520">
                  <c:v>667.84320000000002</c:v>
                </c:pt>
                <c:pt idx="36521">
                  <c:v>667.91610000000003</c:v>
                </c:pt>
                <c:pt idx="36522">
                  <c:v>667.98919999999998</c:v>
                </c:pt>
                <c:pt idx="36523">
                  <c:v>668.06</c:v>
                </c:pt>
                <c:pt idx="36524">
                  <c:v>668.13499999999999</c:v>
                </c:pt>
                <c:pt idx="36525">
                  <c:v>668.20510000000002</c:v>
                </c:pt>
                <c:pt idx="36526">
                  <c:v>668.27610000000004</c:v>
                </c:pt>
                <c:pt idx="36527">
                  <c:v>668.34810000000004</c:v>
                </c:pt>
                <c:pt idx="36528">
                  <c:v>668.41740000000004</c:v>
                </c:pt>
                <c:pt idx="36529">
                  <c:v>668.48779999999999</c:v>
                </c:pt>
                <c:pt idx="36530">
                  <c:v>668.56</c:v>
                </c:pt>
                <c:pt idx="36531">
                  <c:v>668.63109999999995</c:v>
                </c:pt>
                <c:pt idx="36532">
                  <c:v>668.70259999999996</c:v>
                </c:pt>
                <c:pt idx="36533">
                  <c:v>668.77599999999995</c:v>
                </c:pt>
                <c:pt idx="36534">
                  <c:v>668.84910000000002</c:v>
                </c:pt>
                <c:pt idx="36535">
                  <c:v>668.92340000000002</c:v>
                </c:pt>
                <c:pt idx="36536">
                  <c:v>668.99720000000002</c:v>
                </c:pt>
                <c:pt idx="36537">
                  <c:v>669.07100000000003</c:v>
                </c:pt>
                <c:pt idx="36538">
                  <c:v>669.14639999999997</c:v>
                </c:pt>
                <c:pt idx="36539">
                  <c:v>669.22289999999998</c:v>
                </c:pt>
                <c:pt idx="36540">
                  <c:v>669.29719999999998</c:v>
                </c:pt>
                <c:pt idx="36541">
                  <c:v>669.37239999999997</c:v>
                </c:pt>
                <c:pt idx="36542">
                  <c:v>669.44880000000001</c:v>
                </c:pt>
                <c:pt idx="36543">
                  <c:v>669.52250000000004</c:v>
                </c:pt>
                <c:pt idx="36544">
                  <c:v>669.59619999999995</c:v>
                </c:pt>
                <c:pt idx="36545">
                  <c:v>669.67039999999997</c:v>
                </c:pt>
                <c:pt idx="36546">
                  <c:v>669.74459999999999</c:v>
                </c:pt>
                <c:pt idx="36547">
                  <c:v>669.81870000000004</c:v>
                </c:pt>
                <c:pt idx="36548">
                  <c:v>669.89200000000005</c:v>
                </c:pt>
                <c:pt idx="36549">
                  <c:v>669.96559999999999</c:v>
                </c:pt>
                <c:pt idx="36550">
                  <c:v>670.0394</c:v>
                </c:pt>
                <c:pt idx="36551">
                  <c:v>670.11180000000002</c:v>
                </c:pt>
                <c:pt idx="36552">
                  <c:v>670.18560000000002</c:v>
                </c:pt>
                <c:pt idx="36553">
                  <c:v>670.2568</c:v>
                </c:pt>
                <c:pt idx="36554">
                  <c:v>670.3306</c:v>
                </c:pt>
                <c:pt idx="36555">
                  <c:v>670.404</c:v>
                </c:pt>
                <c:pt idx="36556">
                  <c:v>670.47720000000004</c:v>
                </c:pt>
                <c:pt idx="36557">
                  <c:v>670.55</c:v>
                </c:pt>
                <c:pt idx="36558">
                  <c:v>670.6232</c:v>
                </c:pt>
                <c:pt idx="36559">
                  <c:v>670.69470000000001</c:v>
                </c:pt>
                <c:pt idx="36560">
                  <c:v>670.76620000000003</c:v>
                </c:pt>
                <c:pt idx="36561">
                  <c:v>670.83900000000006</c:v>
                </c:pt>
                <c:pt idx="36562">
                  <c:v>670.91099999999994</c:v>
                </c:pt>
                <c:pt idx="36563">
                  <c:v>670.98559999999998</c:v>
                </c:pt>
                <c:pt idx="36564">
                  <c:v>671.05939999999998</c:v>
                </c:pt>
                <c:pt idx="36565">
                  <c:v>671.13300000000004</c:v>
                </c:pt>
                <c:pt idx="36566">
                  <c:v>671.21019999999999</c:v>
                </c:pt>
                <c:pt idx="36567">
                  <c:v>671.28589999999997</c:v>
                </c:pt>
                <c:pt idx="36568">
                  <c:v>671.3614</c:v>
                </c:pt>
                <c:pt idx="36569">
                  <c:v>671.43799999999999</c:v>
                </c:pt>
                <c:pt idx="36570">
                  <c:v>671.51520000000005</c:v>
                </c:pt>
                <c:pt idx="36571">
                  <c:v>671.58889999999997</c:v>
                </c:pt>
                <c:pt idx="36572">
                  <c:v>671.66420000000005</c:v>
                </c:pt>
                <c:pt idx="36573">
                  <c:v>671.73820000000001</c:v>
                </c:pt>
                <c:pt idx="36574">
                  <c:v>671.81280000000004</c:v>
                </c:pt>
                <c:pt idx="36575">
                  <c:v>671.88699999999994</c:v>
                </c:pt>
                <c:pt idx="36576">
                  <c:v>671.95989999999995</c:v>
                </c:pt>
                <c:pt idx="36577">
                  <c:v>672.03369999999995</c:v>
                </c:pt>
                <c:pt idx="36578">
                  <c:v>672.10739999999998</c:v>
                </c:pt>
                <c:pt idx="36579">
                  <c:v>672.18029999999999</c:v>
                </c:pt>
                <c:pt idx="36580">
                  <c:v>672.25530000000003</c:v>
                </c:pt>
                <c:pt idx="36581">
                  <c:v>672.32799999999997</c:v>
                </c:pt>
                <c:pt idx="36582">
                  <c:v>672.4008</c:v>
                </c:pt>
                <c:pt idx="36583">
                  <c:v>672.47379999999998</c:v>
                </c:pt>
                <c:pt idx="36584">
                  <c:v>672.54759999999999</c:v>
                </c:pt>
                <c:pt idx="36585">
                  <c:v>672.62090000000001</c:v>
                </c:pt>
                <c:pt idx="36586">
                  <c:v>672.69569999999999</c:v>
                </c:pt>
                <c:pt idx="36587">
                  <c:v>672.76940000000002</c:v>
                </c:pt>
                <c:pt idx="36588">
                  <c:v>672.8442</c:v>
                </c:pt>
                <c:pt idx="36589">
                  <c:v>672.91899999999998</c:v>
                </c:pt>
                <c:pt idx="36590">
                  <c:v>672.99369999999999</c:v>
                </c:pt>
                <c:pt idx="36591">
                  <c:v>673.06759999999997</c:v>
                </c:pt>
                <c:pt idx="36592">
                  <c:v>673.14239999999995</c:v>
                </c:pt>
                <c:pt idx="36593">
                  <c:v>673.21699999999998</c:v>
                </c:pt>
                <c:pt idx="36594">
                  <c:v>673.29049999999995</c:v>
                </c:pt>
                <c:pt idx="36595">
                  <c:v>673.36630000000002</c:v>
                </c:pt>
                <c:pt idx="36596">
                  <c:v>673.44050000000004</c:v>
                </c:pt>
                <c:pt idx="36597">
                  <c:v>673.51499999999999</c:v>
                </c:pt>
                <c:pt idx="36598">
                  <c:v>673.59109999999998</c:v>
                </c:pt>
                <c:pt idx="36599">
                  <c:v>673.66560000000004</c:v>
                </c:pt>
                <c:pt idx="36600">
                  <c:v>673.7414</c:v>
                </c:pt>
                <c:pt idx="36601">
                  <c:v>673.81740000000002</c:v>
                </c:pt>
                <c:pt idx="36602">
                  <c:v>673.89359999999999</c:v>
                </c:pt>
                <c:pt idx="36603">
                  <c:v>673.96680000000003</c:v>
                </c:pt>
                <c:pt idx="36604">
                  <c:v>674.03880000000004</c:v>
                </c:pt>
                <c:pt idx="36605">
                  <c:v>674.11159999999995</c:v>
                </c:pt>
                <c:pt idx="36606">
                  <c:v>674.18399999999997</c:v>
                </c:pt>
                <c:pt idx="36607">
                  <c:v>674.25559999999996</c:v>
                </c:pt>
                <c:pt idx="36608">
                  <c:v>674.32659999999998</c:v>
                </c:pt>
                <c:pt idx="36609">
                  <c:v>674.3999</c:v>
                </c:pt>
                <c:pt idx="36610">
                  <c:v>674.471</c:v>
                </c:pt>
                <c:pt idx="36611">
                  <c:v>674.54110000000003</c:v>
                </c:pt>
                <c:pt idx="36612">
                  <c:v>674.61220000000003</c:v>
                </c:pt>
                <c:pt idx="36613">
                  <c:v>674.68399999999997</c:v>
                </c:pt>
                <c:pt idx="36614">
                  <c:v>674.75530000000003</c:v>
                </c:pt>
                <c:pt idx="36615">
                  <c:v>674.82740000000001</c:v>
                </c:pt>
                <c:pt idx="36616">
                  <c:v>674.89880000000005</c:v>
                </c:pt>
                <c:pt idx="36617">
                  <c:v>674.96820000000002</c:v>
                </c:pt>
                <c:pt idx="36618">
                  <c:v>675.04060000000004</c:v>
                </c:pt>
                <c:pt idx="36619">
                  <c:v>675.11030000000005</c:v>
                </c:pt>
                <c:pt idx="36620">
                  <c:v>675.18119999999999</c:v>
                </c:pt>
                <c:pt idx="36621">
                  <c:v>675.25109999999995</c:v>
                </c:pt>
                <c:pt idx="36622">
                  <c:v>675.32100000000003</c:v>
                </c:pt>
                <c:pt idx="36623">
                  <c:v>675.39210000000003</c:v>
                </c:pt>
                <c:pt idx="36624">
                  <c:v>675.46559999999999</c:v>
                </c:pt>
                <c:pt idx="36625">
                  <c:v>675.53520000000003</c:v>
                </c:pt>
                <c:pt idx="36626">
                  <c:v>675.6078</c:v>
                </c:pt>
                <c:pt idx="36627">
                  <c:v>675.67989999999998</c:v>
                </c:pt>
                <c:pt idx="36628">
                  <c:v>675.755</c:v>
                </c:pt>
                <c:pt idx="36629">
                  <c:v>675.8288</c:v>
                </c:pt>
                <c:pt idx="36630">
                  <c:v>675.90239999999994</c:v>
                </c:pt>
                <c:pt idx="36631">
                  <c:v>675.97720000000004</c:v>
                </c:pt>
                <c:pt idx="36632">
                  <c:v>676.05160000000001</c:v>
                </c:pt>
                <c:pt idx="36633">
                  <c:v>676.12739999999997</c:v>
                </c:pt>
                <c:pt idx="36634">
                  <c:v>676.20360000000005</c:v>
                </c:pt>
                <c:pt idx="36635">
                  <c:v>676.27949999999998</c:v>
                </c:pt>
                <c:pt idx="36636">
                  <c:v>676.35519999999997</c:v>
                </c:pt>
                <c:pt idx="36637">
                  <c:v>676.4316</c:v>
                </c:pt>
                <c:pt idx="36638">
                  <c:v>676.50689999999997</c:v>
                </c:pt>
                <c:pt idx="36639">
                  <c:v>676.58249999999998</c:v>
                </c:pt>
                <c:pt idx="36640">
                  <c:v>676.65700000000004</c:v>
                </c:pt>
                <c:pt idx="36641">
                  <c:v>676.73320000000001</c:v>
                </c:pt>
                <c:pt idx="36642">
                  <c:v>676.80690000000004</c:v>
                </c:pt>
                <c:pt idx="36643">
                  <c:v>676.87950000000001</c:v>
                </c:pt>
                <c:pt idx="36644">
                  <c:v>676.95460000000003</c:v>
                </c:pt>
                <c:pt idx="36645">
                  <c:v>677.03030000000001</c:v>
                </c:pt>
                <c:pt idx="36646">
                  <c:v>677.10119999999995</c:v>
                </c:pt>
                <c:pt idx="36647">
                  <c:v>677.17499999999995</c:v>
                </c:pt>
                <c:pt idx="36648">
                  <c:v>677.24739999999997</c:v>
                </c:pt>
                <c:pt idx="36649">
                  <c:v>677.32069999999999</c:v>
                </c:pt>
                <c:pt idx="36650">
                  <c:v>677.39279999999997</c:v>
                </c:pt>
                <c:pt idx="36651">
                  <c:v>677.46469999999999</c:v>
                </c:pt>
                <c:pt idx="36652">
                  <c:v>677.53740000000005</c:v>
                </c:pt>
                <c:pt idx="36653">
                  <c:v>677.61289999999997</c:v>
                </c:pt>
                <c:pt idx="36654">
                  <c:v>677.68309999999997</c:v>
                </c:pt>
                <c:pt idx="36655">
                  <c:v>677.75409999999999</c:v>
                </c:pt>
                <c:pt idx="36656">
                  <c:v>677.82470000000001</c:v>
                </c:pt>
                <c:pt idx="36657">
                  <c:v>677.8981</c:v>
                </c:pt>
                <c:pt idx="36658">
                  <c:v>677.96720000000005</c:v>
                </c:pt>
                <c:pt idx="36659">
                  <c:v>678.03840000000002</c:v>
                </c:pt>
                <c:pt idx="36660">
                  <c:v>678.11180000000002</c:v>
                </c:pt>
                <c:pt idx="36661">
                  <c:v>678.18219999999997</c:v>
                </c:pt>
                <c:pt idx="36662">
                  <c:v>678.25540000000001</c:v>
                </c:pt>
                <c:pt idx="36663">
                  <c:v>678.32799999999997</c:v>
                </c:pt>
                <c:pt idx="36664">
                  <c:v>678.40070000000003</c:v>
                </c:pt>
                <c:pt idx="36665">
                  <c:v>678.47289999999998</c:v>
                </c:pt>
                <c:pt idx="36666">
                  <c:v>678.54520000000002</c:v>
                </c:pt>
                <c:pt idx="36667">
                  <c:v>678.61569999999995</c:v>
                </c:pt>
                <c:pt idx="36668">
                  <c:v>678.69010000000003</c:v>
                </c:pt>
                <c:pt idx="36669">
                  <c:v>678.76279999999997</c:v>
                </c:pt>
                <c:pt idx="36670">
                  <c:v>678.83519999999999</c:v>
                </c:pt>
                <c:pt idx="36671">
                  <c:v>678.91</c:v>
                </c:pt>
                <c:pt idx="36672">
                  <c:v>678.98429999999996</c:v>
                </c:pt>
                <c:pt idx="36673">
                  <c:v>679.05939999999998</c:v>
                </c:pt>
                <c:pt idx="36674">
                  <c:v>679.13499999999999</c:v>
                </c:pt>
                <c:pt idx="36675">
                  <c:v>679.20950000000005</c:v>
                </c:pt>
                <c:pt idx="36676">
                  <c:v>679.28470000000004</c:v>
                </c:pt>
                <c:pt idx="36677">
                  <c:v>679.35739999999998</c:v>
                </c:pt>
                <c:pt idx="36678">
                  <c:v>679.43110000000001</c:v>
                </c:pt>
                <c:pt idx="36679">
                  <c:v>679.50310000000002</c:v>
                </c:pt>
                <c:pt idx="36680">
                  <c:v>679.57500000000005</c:v>
                </c:pt>
                <c:pt idx="36681">
                  <c:v>679.64819999999997</c:v>
                </c:pt>
                <c:pt idx="36682">
                  <c:v>679.71879999999999</c:v>
                </c:pt>
                <c:pt idx="36683">
                  <c:v>679.79070000000002</c:v>
                </c:pt>
                <c:pt idx="36684">
                  <c:v>679.86300000000006</c:v>
                </c:pt>
                <c:pt idx="36685">
                  <c:v>679.93560000000002</c:v>
                </c:pt>
                <c:pt idx="36686">
                  <c:v>680.00639999999999</c:v>
                </c:pt>
                <c:pt idx="36687">
                  <c:v>680.07719999999995</c:v>
                </c:pt>
                <c:pt idx="36688">
                  <c:v>680.15060000000005</c:v>
                </c:pt>
                <c:pt idx="36689">
                  <c:v>680.22019999999998</c:v>
                </c:pt>
                <c:pt idx="36690">
                  <c:v>680.29160000000002</c:v>
                </c:pt>
                <c:pt idx="36691">
                  <c:v>680.36159999999995</c:v>
                </c:pt>
                <c:pt idx="36692">
                  <c:v>680.43280000000004</c:v>
                </c:pt>
                <c:pt idx="36693">
                  <c:v>680.50369999999998</c:v>
                </c:pt>
                <c:pt idx="36694">
                  <c:v>680.57439999999997</c:v>
                </c:pt>
                <c:pt idx="36695">
                  <c:v>680.64549999999997</c:v>
                </c:pt>
                <c:pt idx="36696">
                  <c:v>680.71910000000003</c:v>
                </c:pt>
                <c:pt idx="36697">
                  <c:v>680.79100000000005</c:v>
                </c:pt>
                <c:pt idx="36698">
                  <c:v>680.86440000000005</c:v>
                </c:pt>
                <c:pt idx="36699">
                  <c:v>680.93820000000005</c:v>
                </c:pt>
                <c:pt idx="36700">
                  <c:v>681.01059999999995</c:v>
                </c:pt>
                <c:pt idx="36701">
                  <c:v>681.0856</c:v>
                </c:pt>
                <c:pt idx="36702">
                  <c:v>681.15819999999997</c:v>
                </c:pt>
                <c:pt idx="36703">
                  <c:v>681.23289999999997</c:v>
                </c:pt>
                <c:pt idx="36704">
                  <c:v>681.30640000000005</c:v>
                </c:pt>
                <c:pt idx="36705">
                  <c:v>681.38220000000001</c:v>
                </c:pt>
                <c:pt idx="36706">
                  <c:v>681.45680000000004</c:v>
                </c:pt>
                <c:pt idx="36707">
                  <c:v>681.53129999999999</c:v>
                </c:pt>
                <c:pt idx="36708">
                  <c:v>681.6078</c:v>
                </c:pt>
                <c:pt idx="36709">
                  <c:v>681.68280000000004</c:v>
                </c:pt>
                <c:pt idx="36710">
                  <c:v>681.75750000000005</c:v>
                </c:pt>
                <c:pt idx="36711">
                  <c:v>681.83119999999997</c:v>
                </c:pt>
                <c:pt idx="36712">
                  <c:v>681.90700000000004</c:v>
                </c:pt>
                <c:pt idx="36713">
                  <c:v>681.97839999999997</c:v>
                </c:pt>
                <c:pt idx="36714">
                  <c:v>682.04970000000003</c:v>
                </c:pt>
                <c:pt idx="36715">
                  <c:v>682.11959999999999</c:v>
                </c:pt>
                <c:pt idx="36716">
                  <c:v>682.19050000000004</c:v>
                </c:pt>
                <c:pt idx="36717">
                  <c:v>682.25840000000005</c:v>
                </c:pt>
                <c:pt idx="36718">
                  <c:v>682.33130000000006</c:v>
                </c:pt>
                <c:pt idx="36719">
                  <c:v>682.40030000000002</c:v>
                </c:pt>
                <c:pt idx="36720">
                  <c:v>682.46900000000005</c:v>
                </c:pt>
                <c:pt idx="36721">
                  <c:v>682.53880000000004</c:v>
                </c:pt>
                <c:pt idx="36722">
                  <c:v>682.61059999999998</c:v>
                </c:pt>
                <c:pt idx="36723">
                  <c:v>682.68280000000004</c:v>
                </c:pt>
                <c:pt idx="36724">
                  <c:v>682.75379999999996</c:v>
                </c:pt>
                <c:pt idx="36725">
                  <c:v>682.8279</c:v>
                </c:pt>
                <c:pt idx="36726">
                  <c:v>682.90030000000002</c:v>
                </c:pt>
                <c:pt idx="36727">
                  <c:v>682.97379999999998</c:v>
                </c:pt>
                <c:pt idx="36728">
                  <c:v>683.04639999999995</c:v>
                </c:pt>
                <c:pt idx="36729">
                  <c:v>683.11860000000001</c:v>
                </c:pt>
                <c:pt idx="36730">
                  <c:v>683.19240000000002</c:v>
                </c:pt>
                <c:pt idx="36731">
                  <c:v>683.2636</c:v>
                </c:pt>
                <c:pt idx="36732">
                  <c:v>683.33659999999998</c:v>
                </c:pt>
                <c:pt idx="36733">
                  <c:v>683.40940000000001</c:v>
                </c:pt>
                <c:pt idx="36734">
                  <c:v>683.48140000000001</c:v>
                </c:pt>
                <c:pt idx="36735">
                  <c:v>683.55619999999999</c:v>
                </c:pt>
                <c:pt idx="36736">
                  <c:v>683.62800000000004</c:v>
                </c:pt>
                <c:pt idx="36737">
                  <c:v>683.7011</c:v>
                </c:pt>
                <c:pt idx="36738">
                  <c:v>683.77440000000001</c:v>
                </c:pt>
                <c:pt idx="36739">
                  <c:v>683.84709999999995</c:v>
                </c:pt>
                <c:pt idx="36740">
                  <c:v>683.92179999999996</c:v>
                </c:pt>
                <c:pt idx="36741">
                  <c:v>683.99699999999996</c:v>
                </c:pt>
                <c:pt idx="36742">
                  <c:v>684.07079999999996</c:v>
                </c:pt>
                <c:pt idx="36743">
                  <c:v>684.14400000000001</c:v>
                </c:pt>
                <c:pt idx="36744">
                  <c:v>684.21479999999997</c:v>
                </c:pt>
                <c:pt idx="36745">
                  <c:v>684.28800000000001</c:v>
                </c:pt>
                <c:pt idx="36746">
                  <c:v>684.35820000000001</c:v>
                </c:pt>
                <c:pt idx="36747">
                  <c:v>684.43100000000004</c:v>
                </c:pt>
                <c:pt idx="36748">
                  <c:v>684.50109999999995</c:v>
                </c:pt>
                <c:pt idx="36749">
                  <c:v>684.57339999999999</c:v>
                </c:pt>
                <c:pt idx="36750">
                  <c:v>684.64380000000006</c:v>
                </c:pt>
                <c:pt idx="36751">
                  <c:v>684.71630000000005</c:v>
                </c:pt>
                <c:pt idx="36752">
                  <c:v>684.78800000000001</c:v>
                </c:pt>
                <c:pt idx="36753">
                  <c:v>684.85969999999998</c:v>
                </c:pt>
                <c:pt idx="36754">
                  <c:v>684.92949999999996</c:v>
                </c:pt>
                <c:pt idx="36755">
                  <c:v>685.00040000000001</c:v>
                </c:pt>
                <c:pt idx="36756">
                  <c:v>685.07</c:v>
                </c:pt>
                <c:pt idx="36757">
                  <c:v>685.13900000000001</c:v>
                </c:pt>
                <c:pt idx="36758">
                  <c:v>685.21</c:v>
                </c:pt>
                <c:pt idx="36759">
                  <c:v>685.27940000000001</c:v>
                </c:pt>
                <c:pt idx="36760">
                  <c:v>685.35029999999995</c:v>
                </c:pt>
                <c:pt idx="36761">
                  <c:v>685.42380000000003</c:v>
                </c:pt>
                <c:pt idx="36762">
                  <c:v>685.49459999999999</c:v>
                </c:pt>
                <c:pt idx="36763">
                  <c:v>685.56619999999998</c:v>
                </c:pt>
                <c:pt idx="36764">
                  <c:v>685.64</c:v>
                </c:pt>
                <c:pt idx="36765">
                  <c:v>685.71259999999995</c:v>
                </c:pt>
                <c:pt idx="36766">
                  <c:v>685.78750000000002</c:v>
                </c:pt>
                <c:pt idx="36767">
                  <c:v>685.85969999999998</c:v>
                </c:pt>
                <c:pt idx="36768">
                  <c:v>685.93359999999996</c:v>
                </c:pt>
                <c:pt idx="36769">
                  <c:v>686.00699999999995</c:v>
                </c:pt>
                <c:pt idx="36770">
                  <c:v>686.07799999999997</c:v>
                </c:pt>
                <c:pt idx="36771">
                  <c:v>686.15219999999999</c:v>
                </c:pt>
                <c:pt idx="36772">
                  <c:v>686.22630000000004</c:v>
                </c:pt>
                <c:pt idx="36773">
                  <c:v>686.29740000000004</c:v>
                </c:pt>
                <c:pt idx="36774">
                  <c:v>686.37199999999996</c:v>
                </c:pt>
                <c:pt idx="36775">
                  <c:v>686.44539999999995</c:v>
                </c:pt>
                <c:pt idx="36776">
                  <c:v>686.51900000000001</c:v>
                </c:pt>
                <c:pt idx="36777">
                  <c:v>686.59190000000001</c:v>
                </c:pt>
                <c:pt idx="36778">
                  <c:v>686.66430000000003</c:v>
                </c:pt>
                <c:pt idx="36779">
                  <c:v>686.73479999999995</c:v>
                </c:pt>
                <c:pt idx="36780">
                  <c:v>686.80740000000003</c:v>
                </c:pt>
                <c:pt idx="36781">
                  <c:v>686.87940000000003</c:v>
                </c:pt>
                <c:pt idx="36782">
                  <c:v>686.94839999999999</c:v>
                </c:pt>
                <c:pt idx="36783">
                  <c:v>687.01949999999999</c:v>
                </c:pt>
                <c:pt idx="36784">
                  <c:v>687.08969999999999</c:v>
                </c:pt>
                <c:pt idx="36785">
                  <c:v>687.15899999999999</c:v>
                </c:pt>
                <c:pt idx="36786">
                  <c:v>687.23040000000003</c:v>
                </c:pt>
                <c:pt idx="36787">
                  <c:v>687.29939999999999</c:v>
                </c:pt>
                <c:pt idx="36788">
                  <c:v>687.36800000000005</c:v>
                </c:pt>
                <c:pt idx="36789">
                  <c:v>687.43939999999998</c:v>
                </c:pt>
                <c:pt idx="36790">
                  <c:v>687.51279999999997</c:v>
                </c:pt>
                <c:pt idx="36791">
                  <c:v>687.58569999999997</c:v>
                </c:pt>
                <c:pt idx="36792">
                  <c:v>687.6576</c:v>
                </c:pt>
                <c:pt idx="36793">
                  <c:v>687.73059999999998</c:v>
                </c:pt>
                <c:pt idx="36794">
                  <c:v>687.80399999999997</c:v>
                </c:pt>
                <c:pt idx="36795">
                  <c:v>687.87720000000002</c:v>
                </c:pt>
                <c:pt idx="36796">
                  <c:v>687.9502</c:v>
                </c:pt>
                <c:pt idx="36797">
                  <c:v>688.02179999999998</c:v>
                </c:pt>
                <c:pt idx="36798">
                  <c:v>688.09580000000005</c:v>
                </c:pt>
                <c:pt idx="36799">
                  <c:v>688.16989999999998</c:v>
                </c:pt>
                <c:pt idx="36800">
                  <c:v>688.24379999999996</c:v>
                </c:pt>
                <c:pt idx="36801">
                  <c:v>688.31889999999999</c:v>
                </c:pt>
                <c:pt idx="36802">
                  <c:v>688.39239999999995</c:v>
                </c:pt>
                <c:pt idx="36803">
                  <c:v>688.46640000000002</c:v>
                </c:pt>
                <c:pt idx="36804">
                  <c:v>688.5421</c:v>
                </c:pt>
                <c:pt idx="36805">
                  <c:v>688.61580000000004</c:v>
                </c:pt>
                <c:pt idx="36806">
                  <c:v>688.69069999999999</c:v>
                </c:pt>
                <c:pt idx="36807">
                  <c:v>688.76400000000001</c:v>
                </c:pt>
                <c:pt idx="36808">
                  <c:v>688.83799999999997</c:v>
                </c:pt>
                <c:pt idx="36809">
                  <c:v>688.91340000000002</c:v>
                </c:pt>
                <c:pt idx="36810">
                  <c:v>688.98530000000005</c:v>
                </c:pt>
                <c:pt idx="36811">
                  <c:v>689.05820000000006</c:v>
                </c:pt>
                <c:pt idx="36812">
                  <c:v>689.13099999999997</c:v>
                </c:pt>
                <c:pt idx="36813">
                  <c:v>689.20299999999997</c:v>
                </c:pt>
                <c:pt idx="36814">
                  <c:v>689.27250000000004</c:v>
                </c:pt>
                <c:pt idx="36815">
                  <c:v>689.34130000000005</c:v>
                </c:pt>
                <c:pt idx="36816">
                  <c:v>689.41010000000006</c:v>
                </c:pt>
                <c:pt idx="36817">
                  <c:v>689.4778</c:v>
                </c:pt>
                <c:pt idx="36818">
                  <c:v>689.5462</c:v>
                </c:pt>
                <c:pt idx="36819">
                  <c:v>689.61210000000005</c:v>
                </c:pt>
                <c:pt idx="36820">
                  <c:v>689.67840000000001</c:v>
                </c:pt>
                <c:pt idx="36821">
                  <c:v>689.74450000000002</c:v>
                </c:pt>
                <c:pt idx="36822">
                  <c:v>689.81060000000002</c:v>
                </c:pt>
                <c:pt idx="36823">
                  <c:v>689.87779999999998</c:v>
                </c:pt>
                <c:pt idx="36824">
                  <c:v>689.94449999999995</c:v>
                </c:pt>
                <c:pt idx="36825">
                  <c:v>690.01239999999996</c:v>
                </c:pt>
                <c:pt idx="36826">
                  <c:v>690.08119999999997</c:v>
                </c:pt>
                <c:pt idx="36827">
                  <c:v>690.15060000000005</c:v>
                </c:pt>
                <c:pt idx="36828">
                  <c:v>690.22239999999999</c:v>
                </c:pt>
                <c:pt idx="36829">
                  <c:v>690.29359999999997</c:v>
                </c:pt>
                <c:pt idx="36830">
                  <c:v>690.36479999999995</c:v>
                </c:pt>
                <c:pt idx="36831">
                  <c:v>690.43820000000005</c:v>
                </c:pt>
                <c:pt idx="36832">
                  <c:v>690.51260000000002</c:v>
                </c:pt>
                <c:pt idx="36833">
                  <c:v>690.58659999999998</c:v>
                </c:pt>
                <c:pt idx="36834">
                  <c:v>690.66030000000001</c:v>
                </c:pt>
                <c:pt idx="36835">
                  <c:v>690.73559999999998</c:v>
                </c:pt>
                <c:pt idx="36836">
                  <c:v>690.81</c:v>
                </c:pt>
                <c:pt idx="36837">
                  <c:v>690.88620000000003</c:v>
                </c:pt>
                <c:pt idx="36838">
                  <c:v>690.96140000000003</c:v>
                </c:pt>
                <c:pt idx="36839">
                  <c:v>691.03740000000005</c:v>
                </c:pt>
                <c:pt idx="36840">
                  <c:v>691.11400000000003</c:v>
                </c:pt>
                <c:pt idx="36841">
                  <c:v>691.18809999999996</c:v>
                </c:pt>
                <c:pt idx="36842">
                  <c:v>691.26400000000001</c:v>
                </c:pt>
                <c:pt idx="36843">
                  <c:v>691.3374</c:v>
                </c:pt>
                <c:pt idx="36844">
                  <c:v>691.41160000000002</c:v>
                </c:pt>
                <c:pt idx="36845">
                  <c:v>691.48620000000005</c:v>
                </c:pt>
                <c:pt idx="36846">
                  <c:v>691.55640000000005</c:v>
                </c:pt>
                <c:pt idx="36847">
                  <c:v>691.62540000000001</c:v>
                </c:pt>
                <c:pt idx="36848">
                  <c:v>691.697</c:v>
                </c:pt>
                <c:pt idx="36849">
                  <c:v>691.76779999999997</c:v>
                </c:pt>
                <c:pt idx="36850">
                  <c:v>691.8374</c:v>
                </c:pt>
                <c:pt idx="36851">
                  <c:v>691.90750000000003</c:v>
                </c:pt>
                <c:pt idx="36852">
                  <c:v>691.97760000000005</c:v>
                </c:pt>
                <c:pt idx="36853">
                  <c:v>692.04600000000005</c:v>
                </c:pt>
                <c:pt idx="36854">
                  <c:v>692.11530000000005</c:v>
                </c:pt>
                <c:pt idx="36855">
                  <c:v>692.18370000000004</c:v>
                </c:pt>
                <c:pt idx="36856">
                  <c:v>692.25139999999999</c:v>
                </c:pt>
                <c:pt idx="36857">
                  <c:v>692.31740000000002</c:v>
                </c:pt>
                <c:pt idx="36858">
                  <c:v>692.38350000000003</c:v>
                </c:pt>
                <c:pt idx="36859">
                  <c:v>692.44960000000003</c:v>
                </c:pt>
                <c:pt idx="36860">
                  <c:v>692.51570000000004</c:v>
                </c:pt>
                <c:pt idx="36861">
                  <c:v>692.58249999999998</c:v>
                </c:pt>
                <c:pt idx="36862">
                  <c:v>692.64800000000002</c:v>
                </c:pt>
                <c:pt idx="36863">
                  <c:v>692.71749999999997</c:v>
                </c:pt>
                <c:pt idx="36864">
                  <c:v>692.78499999999997</c:v>
                </c:pt>
                <c:pt idx="36865">
                  <c:v>692.85609999999997</c:v>
                </c:pt>
                <c:pt idx="36866">
                  <c:v>692.92570000000001</c:v>
                </c:pt>
                <c:pt idx="36867">
                  <c:v>692.99850000000004</c:v>
                </c:pt>
                <c:pt idx="36868">
                  <c:v>693.07</c:v>
                </c:pt>
                <c:pt idx="36869">
                  <c:v>693.14179999999999</c:v>
                </c:pt>
                <c:pt idx="36870">
                  <c:v>693.21190000000001</c:v>
                </c:pt>
                <c:pt idx="36871">
                  <c:v>693.28240000000005</c:v>
                </c:pt>
                <c:pt idx="36872">
                  <c:v>693.35530000000006</c:v>
                </c:pt>
                <c:pt idx="36873">
                  <c:v>693.42840000000001</c:v>
                </c:pt>
                <c:pt idx="36874">
                  <c:v>693.5009</c:v>
                </c:pt>
                <c:pt idx="36875">
                  <c:v>693.57389999999998</c:v>
                </c:pt>
                <c:pt idx="36876">
                  <c:v>693.64449999999999</c:v>
                </c:pt>
                <c:pt idx="36877">
                  <c:v>693.71759999999995</c:v>
                </c:pt>
                <c:pt idx="36878">
                  <c:v>693.78949999999998</c:v>
                </c:pt>
                <c:pt idx="36879">
                  <c:v>693.86289999999997</c:v>
                </c:pt>
                <c:pt idx="36880">
                  <c:v>693.93619999999999</c:v>
                </c:pt>
                <c:pt idx="36881">
                  <c:v>694.00819999999999</c:v>
                </c:pt>
                <c:pt idx="36882">
                  <c:v>694.08280000000002</c:v>
                </c:pt>
                <c:pt idx="36883">
                  <c:v>694.15620000000001</c:v>
                </c:pt>
                <c:pt idx="36884">
                  <c:v>694.22850000000005</c:v>
                </c:pt>
                <c:pt idx="36885">
                  <c:v>694.30280000000005</c:v>
                </c:pt>
                <c:pt idx="36886">
                  <c:v>694.37720000000002</c:v>
                </c:pt>
                <c:pt idx="36887">
                  <c:v>694.44979999999998</c:v>
                </c:pt>
                <c:pt idx="36888">
                  <c:v>694.52279999999996</c:v>
                </c:pt>
                <c:pt idx="36889">
                  <c:v>694.59739999999999</c:v>
                </c:pt>
                <c:pt idx="36890">
                  <c:v>694.67060000000004</c:v>
                </c:pt>
                <c:pt idx="36891">
                  <c:v>694.74379999999996</c:v>
                </c:pt>
                <c:pt idx="36892">
                  <c:v>694.81439999999998</c:v>
                </c:pt>
                <c:pt idx="36893">
                  <c:v>694.88620000000003</c:v>
                </c:pt>
                <c:pt idx="36894">
                  <c:v>694.95709999999997</c:v>
                </c:pt>
                <c:pt idx="36895">
                  <c:v>695.03030000000001</c:v>
                </c:pt>
                <c:pt idx="36896">
                  <c:v>695.10220000000004</c:v>
                </c:pt>
                <c:pt idx="36897">
                  <c:v>695.17619999999999</c:v>
                </c:pt>
                <c:pt idx="36898">
                  <c:v>695.24950000000001</c:v>
                </c:pt>
                <c:pt idx="36899">
                  <c:v>695.32280000000003</c:v>
                </c:pt>
                <c:pt idx="36900">
                  <c:v>695.39449999999999</c:v>
                </c:pt>
                <c:pt idx="36901">
                  <c:v>695.46780000000001</c:v>
                </c:pt>
                <c:pt idx="36902">
                  <c:v>695.54129999999998</c:v>
                </c:pt>
                <c:pt idx="36903">
                  <c:v>695.61680000000001</c:v>
                </c:pt>
                <c:pt idx="36904">
                  <c:v>695.6902</c:v>
                </c:pt>
                <c:pt idx="36905">
                  <c:v>695.76310000000001</c:v>
                </c:pt>
                <c:pt idx="36906">
                  <c:v>695.83799999999997</c:v>
                </c:pt>
                <c:pt idx="36907">
                  <c:v>695.90890000000002</c:v>
                </c:pt>
                <c:pt idx="36908">
                  <c:v>695.98069999999996</c:v>
                </c:pt>
                <c:pt idx="36909">
                  <c:v>696.05200000000002</c:v>
                </c:pt>
                <c:pt idx="36910">
                  <c:v>696.12090000000001</c:v>
                </c:pt>
                <c:pt idx="36911">
                  <c:v>696.19029999999998</c:v>
                </c:pt>
                <c:pt idx="36912">
                  <c:v>696.25840000000005</c:v>
                </c:pt>
                <c:pt idx="36913">
                  <c:v>696.3288</c:v>
                </c:pt>
                <c:pt idx="36914">
                  <c:v>696.39760000000001</c:v>
                </c:pt>
                <c:pt idx="36915">
                  <c:v>696.46789999999999</c:v>
                </c:pt>
                <c:pt idx="36916">
                  <c:v>696.53949999999998</c:v>
                </c:pt>
                <c:pt idx="36917">
                  <c:v>696.60799999999995</c:v>
                </c:pt>
                <c:pt idx="36918">
                  <c:v>696.67899999999997</c:v>
                </c:pt>
                <c:pt idx="36919">
                  <c:v>696.75</c:v>
                </c:pt>
                <c:pt idx="36920">
                  <c:v>696.82280000000003</c:v>
                </c:pt>
                <c:pt idx="36921">
                  <c:v>696.89380000000006</c:v>
                </c:pt>
                <c:pt idx="36922">
                  <c:v>696.96699999999998</c:v>
                </c:pt>
                <c:pt idx="36923">
                  <c:v>697.04</c:v>
                </c:pt>
                <c:pt idx="36924">
                  <c:v>697.11350000000004</c:v>
                </c:pt>
                <c:pt idx="36925">
                  <c:v>697.18820000000005</c:v>
                </c:pt>
                <c:pt idx="36926">
                  <c:v>697.26310000000001</c:v>
                </c:pt>
                <c:pt idx="36927">
                  <c:v>697.33609999999999</c:v>
                </c:pt>
                <c:pt idx="36928">
                  <c:v>697.41139999999996</c:v>
                </c:pt>
                <c:pt idx="36929">
                  <c:v>697.48689999999999</c:v>
                </c:pt>
                <c:pt idx="36930">
                  <c:v>697.56119999999999</c:v>
                </c:pt>
                <c:pt idx="36931">
                  <c:v>697.63440000000003</c:v>
                </c:pt>
                <c:pt idx="36932">
                  <c:v>697.70619999999997</c:v>
                </c:pt>
                <c:pt idx="36933">
                  <c:v>697.77840000000003</c:v>
                </c:pt>
                <c:pt idx="36934">
                  <c:v>697.84910000000002</c:v>
                </c:pt>
                <c:pt idx="36935">
                  <c:v>697.91790000000003</c:v>
                </c:pt>
                <c:pt idx="36936">
                  <c:v>697.98450000000003</c:v>
                </c:pt>
                <c:pt idx="36937">
                  <c:v>698.05150000000003</c:v>
                </c:pt>
                <c:pt idx="36938">
                  <c:v>698.11990000000003</c:v>
                </c:pt>
                <c:pt idx="36939">
                  <c:v>698.18799999999999</c:v>
                </c:pt>
                <c:pt idx="36940">
                  <c:v>698.25360000000001</c:v>
                </c:pt>
                <c:pt idx="36941">
                  <c:v>698.32180000000005</c:v>
                </c:pt>
                <c:pt idx="36942">
                  <c:v>698.38909999999998</c:v>
                </c:pt>
                <c:pt idx="36943">
                  <c:v>698.45759999999996</c:v>
                </c:pt>
                <c:pt idx="36944">
                  <c:v>698.52660000000003</c:v>
                </c:pt>
                <c:pt idx="36945">
                  <c:v>698.59659999999997</c:v>
                </c:pt>
                <c:pt idx="36946">
                  <c:v>698.66890000000001</c:v>
                </c:pt>
                <c:pt idx="36947">
                  <c:v>698.73950000000002</c:v>
                </c:pt>
                <c:pt idx="36948">
                  <c:v>698.8134</c:v>
                </c:pt>
                <c:pt idx="36949">
                  <c:v>698.88660000000004</c:v>
                </c:pt>
                <c:pt idx="36950">
                  <c:v>698.96119999999996</c:v>
                </c:pt>
                <c:pt idx="36951">
                  <c:v>699.03440000000001</c:v>
                </c:pt>
                <c:pt idx="36952">
                  <c:v>699.10940000000005</c:v>
                </c:pt>
                <c:pt idx="36953">
                  <c:v>699.18179999999995</c:v>
                </c:pt>
                <c:pt idx="36954">
                  <c:v>699.25400000000002</c:v>
                </c:pt>
                <c:pt idx="36955">
                  <c:v>699.32640000000004</c:v>
                </c:pt>
                <c:pt idx="36956">
                  <c:v>699.39800000000002</c:v>
                </c:pt>
                <c:pt idx="36957">
                  <c:v>699.47</c:v>
                </c:pt>
                <c:pt idx="36958">
                  <c:v>699.54200000000003</c:v>
                </c:pt>
                <c:pt idx="36959">
                  <c:v>699.6114</c:v>
                </c:pt>
                <c:pt idx="36960">
                  <c:v>699.6825</c:v>
                </c:pt>
                <c:pt idx="36961">
                  <c:v>699.75239999999997</c:v>
                </c:pt>
                <c:pt idx="36962">
                  <c:v>699.82569999999998</c:v>
                </c:pt>
                <c:pt idx="36963">
                  <c:v>699.89649999999995</c:v>
                </c:pt>
                <c:pt idx="36964">
                  <c:v>699.96879999999999</c:v>
                </c:pt>
                <c:pt idx="36965">
                  <c:v>700.04380000000003</c:v>
                </c:pt>
                <c:pt idx="36966">
                  <c:v>700.11450000000002</c:v>
                </c:pt>
                <c:pt idx="36967">
                  <c:v>700.18499999999995</c:v>
                </c:pt>
                <c:pt idx="36968">
                  <c:v>700.25739999999996</c:v>
                </c:pt>
                <c:pt idx="36969">
                  <c:v>700.327</c:v>
                </c:pt>
                <c:pt idx="36970">
                  <c:v>700.39779999999996</c:v>
                </c:pt>
                <c:pt idx="36971">
                  <c:v>700.46389999999997</c:v>
                </c:pt>
                <c:pt idx="36972">
                  <c:v>700.53420000000006</c:v>
                </c:pt>
                <c:pt idx="36973">
                  <c:v>700.6</c:v>
                </c:pt>
                <c:pt idx="36974">
                  <c:v>700.66719999999998</c:v>
                </c:pt>
                <c:pt idx="36975">
                  <c:v>700.73599999999999</c:v>
                </c:pt>
                <c:pt idx="36976">
                  <c:v>700.80399999999997</c:v>
                </c:pt>
                <c:pt idx="36977">
                  <c:v>700.87300000000005</c:v>
                </c:pt>
                <c:pt idx="36978">
                  <c:v>700.94299999999998</c:v>
                </c:pt>
                <c:pt idx="36979">
                  <c:v>701.01239999999996</c:v>
                </c:pt>
                <c:pt idx="36980">
                  <c:v>701.08199999999999</c:v>
                </c:pt>
                <c:pt idx="36981">
                  <c:v>701.15340000000003</c:v>
                </c:pt>
                <c:pt idx="36982">
                  <c:v>701.22500000000002</c:v>
                </c:pt>
                <c:pt idx="36983">
                  <c:v>701.29750000000001</c:v>
                </c:pt>
                <c:pt idx="36984">
                  <c:v>701.36940000000004</c:v>
                </c:pt>
                <c:pt idx="36985">
                  <c:v>701.44410000000005</c:v>
                </c:pt>
                <c:pt idx="36986">
                  <c:v>701.51599999999996</c:v>
                </c:pt>
                <c:pt idx="36987">
                  <c:v>701.59059999999999</c:v>
                </c:pt>
                <c:pt idx="36988">
                  <c:v>701.66399999999999</c:v>
                </c:pt>
                <c:pt idx="36989">
                  <c:v>701.73749999999995</c:v>
                </c:pt>
                <c:pt idx="36990">
                  <c:v>701.81309999999996</c:v>
                </c:pt>
                <c:pt idx="36991">
                  <c:v>701.88620000000003</c:v>
                </c:pt>
                <c:pt idx="36992">
                  <c:v>701.95899999999995</c:v>
                </c:pt>
                <c:pt idx="36993">
                  <c:v>702.03279999999995</c:v>
                </c:pt>
                <c:pt idx="36994">
                  <c:v>702.1078</c:v>
                </c:pt>
                <c:pt idx="36995">
                  <c:v>702.17840000000001</c:v>
                </c:pt>
                <c:pt idx="36996">
                  <c:v>702.24839999999995</c:v>
                </c:pt>
                <c:pt idx="36997">
                  <c:v>702.31629999999996</c:v>
                </c:pt>
                <c:pt idx="36998">
                  <c:v>702.38239999999996</c:v>
                </c:pt>
                <c:pt idx="36999">
                  <c:v>702.44889999999998</c:v>
                </c:pt>
                <c:pt idx="37000">
                  <c:v>702.51509999999996</c:v>
                </c:pt>
                <c:pt idx="37001">
                  <c:v>702.58309999999994</c:v>
                </c:pt>
                <c:pt idx="37002">
                  <c:v>702.64859999999999</c:v>
                </c:pt>
                <c:pt idx="37003">
                  <c:v>702.71609999999998</c:v>
                </c:pt>
                <c:pt idx="37004">
                  <c:v>702.78200000000004</c:v>
                </c:pt>
                <c:pt idx="37005">
                  <c:v>702.85180000000003</c:v>
                </c:pt>
                <c:pt idx="37006">
                  <c:v>702.9212</c:v>
                </c:pt>
                <c:pt idx="37007">
                  <c:v>702.99210000000005</c:v>
                </c:pt>
                <c:pt idx="37008">
                  <c:v>703.06219999999996</c:v>
                </c:pt>
                <c:pt idx="37009">
                  <c:v>703.13469999999995</c:v>
                </c:pt>
                <c:pt idx="37010">
                  <c:v>703.20780000000002</c:v>
                </c:pt>
                <c:pt idx="37011">
                  <c:v>703.28060000000005</c:v>
                </c:pt>
                <c:pt idx="37012">
                  <c:v>703.35450000000003</c:v>
                </c:pt>
                <c:pt idx="37013">
                  <c:v>703.428</c:v>
                </c:pt>
                <c:pt idx="37014">
                  <c:v>703.50250000000005</c:v>
                </c:pt>
                <c:pt idx="37015">
                  <c:v>703.57719999999995</c:v>
                </c:pt>
                <c:pt idx="37016">
                  <c:v>703.65099999999995</c:v>
                </c:pt>
                <c:pt idx="37017">
                  <c:v>703.72260000000006</c:v>
                </c:pt>
                <c:pt idx="37018">
                  <c:v>703.79589999999996</c:v>
                </c:pt>
                <c:pt idx="37019">
                  <c:v>703.86680000000001</c:v>
                </c:pt>
                <c:pt idx="37020">
                  <c:v>703.93700000000001</c:v>
                </c:pt>
                <c:pt idx="37021">
                  <c:v>704.00699999999995</c:v>
                </c:pt>
                <c:pt idx="37022">
                  <c:v>704.0761</c:v>
                </c:pt>
                <c:pt idx="37023">
                  <c:v>704.14459999999997</c:v>
                </c:pt>
                <c:pt idx="37024">
                  <c:v>704.21540000000005</c:v>
                </c:pt>
                <c:pt idx="37025">
                  <c:v>704.28440000000001</c:v>
                </c:pt>
                <c:pt idx="37026">
                  <c:v>704.35500000000002</c:v>
                </c:pt>
                <c:pt idx="37027">
                  <c:v>704.42579999999998</c:v>
                </c:pt>
                <c:pt idx="37028">
                  <c:v>704.49760000000003</c:v>
                </c:pt>
                <c:pt idx="37029">
                  <c:v>704.5693</c:v>
                </c:pt>
                <c:pt idx="37030">
                  <c:v>704.64160000000004</c:v>
                </c:pt>
                <c:pt idx="37031">
                  <c:v>704.71320000000003</c:v>
                </c:pt>
                <c:pt idx="37032">
                  <c:v>704.78399999999999</c:v>
                </c:pt>
                <c:pt idx="37033">
                  <c:v>704.85500000000002</c:v>
                </c:pt>
                <c:pt idx="37034">
                  <c:v>704.928</c:v>
                </c:pt>
                <c:pt idx="37035">
                  <c:v>705</c:v>
                </c:pt>
                <c:pt idx="37036">
                  <c:v>705.07129999999995</c:v>
                </c:pt>
                <c:pt idx="37037">
                  <c:v>705.14239999999995</c:v>
                </c:pt>
                <c:pt idx="37038">
                  <c:v>705.21339999999998</c:v>
                </c:pt>
                <c:pt idx="37039">
                  <c:v>705.28499999999997</c:v>
                </c:pt>
                <c:pt idx="37040">
                  <c:v>705.35789999999997</c:v>
                </c:pt>
                <c:pt idx="37041">
                  <c:v>705.42819999999995</c:v>
                </c:pt>
                <c:pt idx="37042">
                  <c:v>705.50160000000005</c:v>
                </c:pt>
                <c:pt idx="37043">
                  <c:v>705.57380000000001</c:v>
                </c:pt>
                <c:pt idx="37044">
                  <c:v>705.64689999999996</c:v>
                </c:pt>
                <c:pt idx="37045">
                  <c:v>705.71939999999995</c:v>
                </c:pt>
                <c:pt idx="37046">
                  <c:v>705.79060000000004</c:v>
                </c:pt>
                <c:pt idx="37047">
                  <c:v>705.85919999999999</c:v>
                </c:pt>
                <c:pt idx="37048">
                  <c:v>705.92859999999996</c:v>
                </c:pt>
                <c:pt idx="37049">
                  <c:v>705.99659999999994</c:v>
                </c:pt>
                <c:pt idx="37050">
                  <c:v>706.06320000000005</c:v>
                </c:pt>
                <c:pt idx="37051">
                  <c:v>706.13160000000005</c:v>
                </c:pt>
                <c:pt idx="37052">
                  <c:v>706.19949999999994</c:v>
                </c:pt>
                <c:pt idx="37053">
                  <c:v>706.26750000000004</c:v>
                </c:pt>
                <c:pt idx="37054">
                  <c:v>706.33659999999998</c:v>
                </c:pt>
                <c:pt idx="37055">
                  <c:v>706.4049</c:v>
                </c:pt>
                <c:pt idx="37056">
                  <c:v>706.47529999999995</c:v>
                </c:pt>
                <c:pt idx="37057">
                  <c:v>706.5462</c:v>
                </c:pt>
                <c:pt idx="37058">
                  <c:v>706.61500000000001</c:v>
                </c:pt>
                <c:pt idx="37059">
                  <c:v>706.68560000000002</c:v>
                </c:pt>
                <c:pt idx="37060">
                  <c:v>706.75559999999996</c:v>
                </c:pt>
                <c:pt idx="37061">
                  <c:v>706.82550000000003</c:v>
                </c:pt>
                <c:pt idx="37062">
                  <c:v>706.8954</c:v>
                </c:pt>
                <c:pt idx="37063">
                  <c:v>706.96699999999998</c:v>
                </c:pt>
                <c:pt idx="37064">
                  <c:v>707.0376</c:v>
                </c:pt>
                <c:pt idx="37065">
                  <c:v>707.10839999999996</c:v>
                </c:pt>
                <c:pt idx="37066">
                  <c:v>707.17920000000004</c:v>
                </c:pt>
                <c:pt idx="37067">
                  <c:v>707.25</c:v>
                </c:pt>
                <c:pt idx="37068">
                  <c:v>707.322</c:v>
                </c:pt>
                <c:pt idx="37069">
                  <c:v>707.3931</c:v>
                </c:pt>
                <c:pt idx="37070">
                  <c:v>707.46360000000004</c:v>
                </c:pt>
                <c:pt idx="37071">
                  <c:v>707.53440000000001</c:v>
                </c:pt>
                <c:pt idx="37072">
                  <c:v>707.60709999999995</c:v>
                </c:pt>
                <c:pt idx="37073">
                  <c:v>707.67719999999997</c:v>
                </c:pt>
                <c:pt idx="37074">
                  <c:v>707.74890000000005</c:v>
                </c:pt>
                <c:pt idx="37075">
                  <c:v>707.82</c:v>
                </c:pt>
                <c:pt idx="37076">
                  <c:v>707.89059999999995</c:v>
                </c:pt>
                <c:pt idx="37077">
                  <c:v>707.96180000000004</c:v>
                </c:pt>
                <c:pt idx="37078">
                  <c:v>708.03499999999997</c:v>
                </c:pt>
                <c:pt idx="37079">
                  <c:v>708.10850000000005</c:v>
                </c:pt>
                <c:pt idx="37080">
                  <c:v>708.18110000000001</c:v>
                </c:pt>
                <c:pt idx="37081">
                  <c:v>708.25120000000004</c:v>
                </c:pt>
                <c:pt idx="37082">
                  <c:v>708.32529999999997</c:v>
                </c:pt>
                <c:pt idx="37083">
                  <c:v>708.39739999999995</c:v>
                </c:pt>
                <c:pt idx="37084">
                  <c:v>708.47040000000004</c:v>
                </c:pt>
                <c:pt idx="37085">
                  <c:v>708.54139999999995</c:v>
                </c:pt>
                <c:pt idx="37086">
                  <c:v>708.61400000000003</c:v>
                </c:pt>
                <c:pt idx="37087">
                  <c:v>708.68520000000001</c:v>
                </c:pt>
                <c:pt idx="37088">
                  <c:v>708.75660000000005</c:v>
                </c:pt>
                <c:pt idx="37089">
                  <c:v>708.8279</c:v>
                </c:pt>
                <c:pt idx="37090">
                  <c:v>708.89840000000004</c:v>
                </c:pt>
                <c:pt idx="37091">
                  <c:v>708.96839999999997</c:v>
                </c:pt>
                <c:pt idx="37092">
                  <c:v>709.03980000000001</c:v>
                </c:pt>
                <c:pt idx="37093">
                  <c:v>709.11030000000005</c:v>
                </c:pt>
                <c:pt idx="37094">
                  <c:v>709.18359999999996</c:v>
                </c:pt>
                <c:pt idx="37095">
                  <c:v>709.25379999999996</c:v>
                </c:pt>
                <c:pt idx="37096">
                  <c:v>709.32500000000005</c:v>
                </c:pt>
                <c:pt idx="37097">
                  <c:v>709.3972</c:v>
                </c:pt>
                <c:pt idx="37098">
                  <c:v>709.47019999999998</c:v>
                </c:pt>
                <c:pt idx="37099">
                  <c:v>709.54380000000003</c:v>
                </c:pt>
                <c:pt idx="37100">
                  <c:v>709.61720000000003</c:v>
                </c:pt>
                <c:pt idx="37101">
                  <c:v>709.6884</c:v>
                </c:pt>
                <c:pt idx="37102">
                  <c:v>709.76059999999995</c:v>
                </c:pt>
                <c:pt idx="37103">
                  <c:v>709.83399999999995</c:v>
                </c:pt>
                <c:pt idx="37104">
                  <c:v>709.90869999999995</c:v>
                </c:pt>
                <c:pt idx="37105">
                  <c:v>709.98059999999998</c:v>
                </c:pt>
                <c:pt idx="37106">
                  <c:v>710.05219999999997</c:v>
                </c:pt>
                <c:pt idx="37107">
                  <c:v>710.125</c:v>
                </c:pt>
                <c:pt idx="37108">
                  <c:v>710.19749999999999</c:v>
                </c:pt>
                <c:pt idx="37109">
                  <c:v>710.27099999999996</c:v>
                </c:pt>
                <c:pt idx="37110">
                  <c:v>710.34320000000002</c:v>
                </c:pt>
                <c:pt idx="37111">
                  <c:v>710.41560000000004</c:v>
                </c:pt>
                <c:pt idx="37112">
                  <c:v>710.48820000000001</c:v>
                </c:pt>
                <c:pt idx="37113">
                  <c:v>710.55949999999996</c:v>
                </c:pt>
                <c:pt idx="37114">
                  <c:v>710.63279999999997</c:v>
                </c:pt>
                <c:pt idx="37115">
                  <c:v>710.70680000000004</c:v>
                </c:pt>
                <c:pt idx="37116">
                  <c:v>710.78020000000004</c:v>
                </c:pt>
                <c:pt idx="37117">
                  <c:v>710.85119999999995</c:v>
                </c:pt>
                <c:pt idx="37118">
                  <c:v>710.92449999999997</c:v>
                </c:pt>
                <c:pt idx="37119">
                  <c:v>710.99639999999999</c:v>
                </c:pt>
                <c:pt idx="37120">
                  <c:v>711.07039999999995</c:v>
                </c:pt>
                <c:pt idx="37121">
                  <c:v>711.14300000000003</c:v>
                </c:pt>
                <c:pt idx="37122">
                  <c:v>711.21759999999995</c:v>
                </c:pt>
                <c:pt idx="37123">
                  <c:v>711.2903</c:v>
                </c:pt>
                <c:pt idx="37124">
                  <c:v>711.36199999999997</c:v>
                </c:pt>
                <c:pt idx="37125">
                  <c:v>711.43529999999998</c:v>
                </c:pt>
                <c:pt idx="37126">
                  <c:v>711.505</c:v>
                </c:pt>
                <c:pt idx="37127">
                  <c:v>711.57749999999999</c:v>
                </c:pt>
                <c:pt idx="37128">
                  <c:v>711.64880000000005</c:v>
                </c:pt>
                <c:pt idx="37129">
                  <c:v>711.71950000000004</c:v>
                </c:pt>
                <c:pt idx="37130">
                  <c:v>711.79</c:v>
                </c:pt>
                <c:pt idx="37131">
                  <c:v>711.85969999999998</c:v>
                </c:pt>
                <c:pt idx="37132">
                  <c:v>711.92719999999997</c:v>
                </c:pt>
                <c:pt idx="37133">
                  <c:v>711.99739999999997</c:v>
                </c:pt>
                <c:pt idx="37134">
                  <c:v>712.06759999999997</c:v>
                </c:pt>
                <c:pt idx="37135">
                  <c:v>712.13699999999994</c:v>
                </c:pt>
                <c:pt idx="37136">
                  <c:v>712.20529999999997</c:v>
                </c:pt>
                <c:pt idx="37137">
                  <c:v>712.27599999999995</c:v>
                </c:pt>
                <c:pt idx="37138">
                  <c:v>712.34720000000004</c:v>
                </c:pt>
                <c:pt idx="37139">
                  <c:v>712.41819999999996</c:v>
                </c:pt>
                <c:pt idx="37140">
                  <c:v>712.4905</c:v>
                </c:pt>
                <c:pt idx="37141">
                  <c:v>712.56479999999999</c:v>
                </c:pt>
                <c:pt idx="37142">
                  <c:v>712.63919999999996</c:v>
                </c:pt>
                <c:pt idx="37143">
                  <c:v>712.7124</c:v>
                </c:pt>
                <c:pt idx="37144">
                  <c:v>712.78809999999999</c:v>
                </c:pt>
                <c:pt idx="37145">
                  <c:v>712.86080000000004</c:v>
                </c:pt>
                <c:pt idx="37146">
                  <c:v>712.93359999999996</c:v>
                </c:pt>
                <c:pt idx="37147">
                  <c:v>713.00720000000001</c:v>
                </c:pt>
                <c:pt idx="37148">
                  <c:v>713.07910000000004</c:v>
                </c:pt>
                <c:pt idx="37149">
                  <c:v>713.15039999999999</c:v>
                </c:pt>
                <c:pt idx="37150">
                  <c:v>713.22299999999996</c:v>
                </c:pt>
                <c:pt idx="37151">
                  <c:v>713.29319999999996</c:v>
                </c:pt>
                <c:pt idx="37152">
                  <c:v>713.36599999999999</c:v>
                </c:pt>
                <c:pt idx="37153">
                  <c:v>713.43650000000002</c:v>
                </c:pt>
                <c:pt idx="37154">
                  <c:v>713.50739999999996</c:v>
                </c:pt>
                <c:pt idx="37155">
                  <c:v>713.57709999999997</c:v>
                </c:pt>
                <c:pt idx="37156">
                  <c:v>713.649</c:v>
                </c:pt>
                <c:pt idx="37157">
                  <c:v>713.71870000000001</c:v>
                </c:pt>
                <c:pt idx="37158">
                  <c:v>713.79060000000004</c:v>
                </c:pt>
                <c:pt idx="37159">
                  <c:v>713.86090000000002</c:v>
                </c:pt>
                <c:pt idx="37160">
                  <c:v>713.93190000000004</c:v>
                </c:pt>
                <c:pt idx="37161">
                  <c:v>714.00310000000002</c:v>
                </c:pt>
                <c:pt idx="37162">
                  <c:v>714.07460000000003</c:v>
                </c:pt>
                <c:pt idx="37163">
                  <c:v>714.14639999999997</c:v>
                </c:pt>
                <c:pt idx="37164">
                  <c:v>714.21820000000002</c:v>
                </c:pt>
                <c:pt idx="37165">
                  <c:v>714.29</c:v>
                </c:pt>
                <c:pt idx="37166">
                  <c:v>714.36180000000002</c:v>
                </c:pt>
                <c:pt idx="37167">
                  <c:v>714.43290000000002</c:v>
                </c:pt>
                <c:pt idx="37168">
                  <c:v>714.50490000000002</c:v>
                </c:pt>
                <c:pt idx="37169">
                  <c:v>714.57529999999997</c:v>
                </c:pt>
                <c:pt idx="37170">
                  <c:v>714.64679999999998</c:v>
                </c:pt>
                <c:pt idx="37171">
                  <c:v>714.71820000000002</c:v>
                </c:pt>
                <c:pt idx="37172">
                  <c:v>714.78989999999999</c:v>
                </c:pt>
                <c:pt idx="37173">
                  <c:v>714.85900000000004</c:v>
                </c:pt>
                <c:pt idx="37174">
                  <c:v>714.93110000000001</c:v>
                </c:pt>
                <c:pt idx="37175">
                  <c:v>715.00220000000002</c:v>
                </c:pt>
                <c:pt idx="37176">
                  <c:v>715.07360000000006</c:v>
                </c:pt>
                <c:pt idx="37177">
                  <c:v>715.14580000000001</c:v>
                </c:pt>
                <c:pt idx="37178">
                  <c:v>715.21540000000005</c:v>
                </c:pt>
                <c:pt idx="37179">
                  <c:v>715.28899999999999</c:v>
                </c:pt>
                <c:pt idx="37180">
                  <c:v>715.36159999999995</c:v>
                </c:pt>
                <c:pt idx="37181">
                  <c:v>715.43399999999997</c:v>
                </c:pt>
                <c:pt idx="37182">
                  <c:v>715.50630000000001</c:v>
                </c:pt>
                <c:pt idx="37183">
                  <c:v>715.57910000000004</c:v>
                </c:pt>
                <c:pt idx="37184">
                  <c:v>715.65120000000002</c:v>
                </c:pt>
                <c:pt idx="37185">
                  <c:v>715.72140000000002</c:v>
                </c:pt>
                <c:pt idx="37186">
                  <c:v>715.79160000000002</c:v>
                </c:pt>
                <c:pt idx="37187">
                  <c:v>715.86260000000004</c:v>
                </c:pt>
                <c:pt idx="37188">
                  <c:v>715.93309999999997</c:v>
                </c:pt>
                <c:pt idx="37189">
                  <c:v>716.00450000000001</c:v>
                </c:pt>
                <c:pt idx="37190">
                  <c:v>716.07299999999998</c:v>
                </c:pt>
                <c:pt idx="37191">
                  <c:v>716.1454</c:v>
                </c:pt>
                <c:pt idx="37192">
                  <c:v>716.21640000000002</c:v>
                </c:pt>
                <c:pt idx="37193">
                  <c:v>716.28679999999997</c:v>
                </c:pt>
                <c:pt idx="37194">
                  <c:v>716.35760000000005</c:v>
                </c:pt>
                <c:pt idx="37195">
                  <c:v>716.42719999999997</c:v>
                </c:pt>
                <c:pt idx="37196">
                  <c:v>716.49659999999994</c:v>
                </c:pt>
                <c:pt idx="37197">
                  <c:v>716.56439999999998</c:v>
                </c:pt>
                <c:pt idx="37198">
                  <c:v>716.6345</c:v>
                </c:pt>
                <c:pt idx="37199">
                  <c:v>716.70240000000001</c:v>
                </c:pt>
                <c:pt idx="37200">
                  <c:v>716.76940000000002</c:v>
                </c:pt>
                <c:pt idx="37201">
                  <c:v>716.83759999999995</c:v>
                </c:pt>
                <c:pt idx="37202">
                  <c:v>716.90530000000001</c:v>
                </c:pt>
                <c:pt idx="37203">
                  <c:v>716.97209999999995</c:v>
                </c:pt>
                <c:pt idx="37204">
                  <c:v>717.04049999999995</c:v>
                </c:pt>
                <c:pt idx="37205">
                  <c:v>717.10760000000005</c:v>
                </c:pt>
                <c:pt idx="37206">
                  <c:v>717.17819999999995</c:v>
                </c:pt>
                <c:pt idx="37207">
                  <c:v>717.24659999999994</c:v>
                </c:pt>
                <c:pt idx="37208">
                  <c:v>717.31579999999997</c:v>
                </c:pt>
                <c:pt idx="37209">
                  <c:v>717.38599999999997</c:v>
                </c:pt>
                <c:pt idx="37210">
                  <c:v>717.45619999999997</c:v>
                </c:pt>
                <c:pt idx="37211">
                  <c:v>717.52719999999999</c:v>
                </c:pt>
                <c:pt idx="37212">
                  <c:v>717.59950000000003</c:v>
                </c:pt>
                <c:pt idx="37213">
                  <c:v>717.67179999999996</c:v>
                </c:pt>
                <c:pt idx="37214">
                  <c:v>717.74450000000002</c:v>
                </c:pt>
                <c:pt idx="37215">
                  <c:v>717.81629999999996</c:v>
                </c:pt>
                <c:pt idx="37216">
                  <c:v>717.88819999999998</c:v>
                </c:pt>
                <c:pt idx="37217">
                  <c:v>717.96100000000001</c:v>
                </c:pt>
                <c:pt idx="37218">
                  <c:v>718.03129999999999</c:v>
                </c:pt>
                <c:pt idx="37219">
                  <c:v>718.10220000000004</c:v>
                </c:pt>
                <c:pt idx="37220">
                  <c:v>718.17280000000005</c:v>
                </c:pt>
                <c:pt idx="37221">
                  <c:v>718.23739999999998</c:v>
                </c:pt>
                <c:pt idx="37222">
                  <c:v>718.30560000000003</c:v>
                </c:pt>
                <c:pt idx="37223">
                  <c:v>718.37530000000004</c:v>
                </c:pt>
                <c:pt idx="37224">
                  <c:v>718.43820000000005</c:v>
                </c:pt>
                <c:pt idx="37225">
                  <c:v>718.50530000000003</c:v>
                </c:pt>
                <c:pt idx="37226">
                  <c:v>718.57320000000004</c:v>
                </c:pt>
                <c:pt idx="37227">
                  <c:v>718.64430000000004</c:v>
                </c:pt>
                <c:pt idx="37228">
                  <c:v>718.71579999999994</c:v>
                </c:pt>
                <c:pt idx="37229">
                  <c:v>718.78869999999995</c:v>
                </c:pt>
                <c:pt idx="37230">
                  <c:v>718.86159999999995</c:v>
                </c:pt>
                <c:pt idx="37231">
                  <c:v>718.93600000000004</c:v>
                </c:pt>
                <c:pt idx="37232">
                  <c:v>719.00819999999999</c:v>
                </c:pt>
                <c:pt idx="37233">
                  <c:v>719.08420000000001</c:v>
                </c:pt>
                <c:pt idx="37234">
                  <c:v>719.16079999999999</c:v>
                </c:pt>
                <c:pt idx="37235">
                  <c:v>719.23680000000002</c:v>
                </c:pt>
                <c:pt idx="37236">
                  <c:v>719.31500000000005</c:v>
                </c:pt>
                <c:pt idx="37237">
                  <c:v>719.39099999999996</c:v>
                </c:pt>
                <c:pt idx="37238">
                  <c:v>719.4674</c:v>
                </c:pt>
                <c:pt idx="37239">
                  <c:v>719.5421</c:v>
                </c:pt>
                <c:pt idx="37240">
                  <c:v>719.61789999999996</c:v>
                </c:pt>
                <c:pt idx="37241">
                  <c:v>719.69209999999998</c:v>
                </c:pt>
                <c:pt idx="37242">
                  <c:v>719.76620000000003</c:v>
                </c:pt>
                <c:pt idx="37243">
                  <c:v>719.83879999999999</c:v>
                </c:pt>
                <c:pt idx="37244">
                  <c:v>719.91219999999998</c:v>
                </c:pt>
                <c:pt idx="37245">
                  <c:v>719.98389999999995</c:v>
                </c:pt>
                <c:pt idx="37246">
                  <c:v>720.05619999999999</c:v>
                </c:pt>
                <c:pt idx="37247">
                  <c:v>720.12819999999999</c:v>
                </c:pt>
                <c:pt idx="37248">
                  <c:v>720.19820000000004</c:v>
                </c:pt>
                <c:pt idx="37249">
                  <c:v>720.26760000000002</c:v>
                </c:pt>
                <c:pt idx="37250">
                  <c:v>720.33630000000005</c:v>
                </c:pt>
                <c:pt idx="37251">
                  <c:v>720.40750000000003</c:v>
                </c:pt>
                <c:pt idx="37252">
                  <c:v>720.476</c:v>
                </c:pt>
                <c:pt idx="37253">
                  <c:v>720.54780000000005</c:v>
                </c:pt>
                <c:pt idx="37254">
                  <c:v>720.61689999999999</c:v>
                </c:pt>
                <c:pt idx="37255">
                  <c:v>720.68899999999996</c:v>
                </c:pt>
                <c:pt idx="37256">
                  <c:v>720.75900000000001</c:v>
                </c:pt>
                <c:pt idx="37257">
                  <c:v>720.82950000000005</c:v>
                </c:pt>
                <c:pt idx="37258">
                  <c:v>720.90110000000004</c:v>
                </c:pt>
                <c:pt idx="37259">
                  <c:v>720.97320000000002</c:v>
                </c:pt>
                <c:pt idx="37260">
                  <c:v>721.04359999999997</c:v>
                </c:pt>
                <c:pt idx="37261">
                  <c:v>721.11559999999997</c:v>
                </c:pt>
                <c:pt idx="37262">
                  <c:v>721.18799999999999</c:v>
                </c:pt>
                <c:pt idx="37263">
                  <c:v>721.26030000000003</c:v>
                </c:pt>
                <c:pt idx="37264">
                  <c:v>721.33199999999999</c:v>
                </c:pt>
                <c:pt idx="37265">
                  <c:v>721.40459999999996</c:v>
                </c:pt>
                <c:pt idx="37266">
                  <c:v>721.47680000000003</c:v>
                </c:pt>
                <c:pt idx="37267">
                  <c:v>721.55070000000001</c:v>
                </c:pt>
                <c:pt idx="37268">
                  <c:v>721.62260000000003</c:v>
                </c:pt>
                <c:pt idx="37269">
                  <c:v>721.69619999999998</c:v>
                </c:pt>
                <c:pt idx="37270">
                  <c:v>721.76980000000003</c:v>
                </c:pt>
                <c:pt idx="37271">
                  <c:v>721.84320000000002</c:v>
                </c:pt>
                <c:pt idx="37272">
                  <c:v>721.91880000000003</c:v>
                </c:pt>
                <c:pt idx="37273">
                  <c:v>721.99120000000005</c:v>
                </c:pt>
                <c:pt idx="37274">
                  <c:v>722.06259999999997</c:v>
                </c:pt>
                <c:pt idx="37275">
                  <c:v>722.13220000000001</c:v>
                </c:pt>
                <c:pt idx="37276">
                  <c:v>722.20119999999997</c:v>
                </c:pt>
                <c:pt idx="37277">
                  <c:v>722.2722</c:v>
                </c:pt>
                <c:pt idx="37278">
                  <c:v>722.33929999999998</c:v>
                </c:pt>
                <c:pt idx="37279">
                  <c:v>722.40790000000004</c:v>
                </c:pt>
                <c:pt idx="37280">
                  <c:v>722.4751</c:v>
                </c:pt>
                <c:pt idx="37281">
                  <c:v>722.54179999999997</c:v>
                </c:pt>
                <c:pt idx="37282">
                  <c:v>722.60940000000005</c:v>
                </c:pt>
                <c:pt idx="37283">
                  <c:v>722.67660000000001</c:v>
                </c:pt>
                <c:pt idx="37284">
                  <c:v>722.74289999999996</c:v>
                </c:pt>
                <c:pt idx="37285">
                  <c:v>722.81219999999996</c:v>
                </c:pt>
                <c:pt idx="37286">
                  <c:v>722.87980000000005</c:v>
                </c:pt>
                <c:pt idx="37287">
                  <c:v>722.94820000000004</c:v>
                </c:pt>
                <c:pt idx="37288">
                  <c:v>723.0163</c:v>
                </c:pt>
                <c:pt idx="37289">
                  <c:v>723.0847</c:v>
                </c:pt>
                <c:pt idx="37290">
                  <c:v>723.15480000000002</c:v>
                </c:pt>
                <c:pt idx="37291">
                  <c:v>723.22339999999997</c:v>
                </c:pt>
                <c:pt idx="37292">
                  <c:v>723.2944</c:v>
                </c:pt>
                <c:pt idx="37293">
                  <c:v>723.36450000000002</c:v>
                </c:pt>
                <c:pt idx="37294">
                  <c:v>723.43610000000001</c:v>
                </c:pt>
                <c:pt idx="37295">
                  <c:v>723.50699999999995</c:v>
                </c:pt>
                <c:pt idx="37296">
                  <c:v>723.58029999999997</c:v>
                </c:pt>
                <c:pt idx="37297">
                  <c:v>723.65219999999999</c:v>
                </c:pt>
                <c:pt idx="37298">
                  <c:v>723.72400000000005</c:v>
                </c:pt>
                <c:pt idx="37299">
                  <c:v>723.79740000000004</c:v>
                </c:pt>
                <c:pt idx="37300">
                  <c:v>723.87059999999997</c:v>
                </c:pt>
                <c:pt idx="37301">
                  <c:v>723.94579999999996</c:v>
                </c:pt>
                <c:pt idx="37302">
                  <c:v>724.0181</c:v>
                </c:pt>
                <c:pt idx="37303">
                  <c:v>724.09190000000001</c:v>
                </c:pt>
                <c:pt idx="37304">
                  <c:v>724.16499999999996</c:v>
                </c:pt>
                <c:pt idx="37305">
                  <c:v>724.23820000000001</c:v>
                </c:pt>
                <c:pt idx="37306">
                  <c:v>724.31060000000002</c:v>
                </c:pt>
                <c:pt idx="37307">
                  <c:v>724.38220000000001</c:v>
                </c:pt>
                <c:pt idx="37308">
                  <c:v>724.45209999999997</c:v>
                </c:pt>
                <c:pt idx="37309">
                  <c:v>724.51940000000002</c:v>
                </c:pt>
                <c:pt idx="37310">
                  <c:v>724.5874</c:v>
                </c:pt>
                <c:pt idx="37311">
                  <c:v>724.65219999999999</c:v>
                </c:pt>
                <c:pt idx="37312">
                  <c:v>724.71569999999997</c:v>
                </c:pt>
                <c:pt idx="37313">
                  <c:v>724.77880000000005</c:v>
                </c:pt>
                <c:pt idx="37314">
                  <c:v>724.84140000000002</c:v>
                </c:pt>
                <c:pt idx="37315">
                  <c:v>724.90610000000004</c:v>
                </c:pt>
                <c:pt idx="37316">
                  <c:v>724.96990000000005</c:v>
                </c:pt>
                <c:pt idx="37317">
                  <c:v>725.03440000000001</c:v>
                </c:pt>
                <c:pt idx="37318">
                  <c:v>725.10059999999999</c:v>
                </c:pt>
                <c:pt idx="37319">
                  <c:v>725.1694</c:v>
                </c:pt>
                <c:pt idx="37320">
                  <c:v>725.23699999999997</c:v>
                </c:pt>
                <c:pt idx="37321">
                  <c:v>725.30640000000005</c:v>
                </c:pt>
                <c:pt idx="37322">
                  <c:v>725.37800000000004</c:v>
                </c:pt>
                <c:pt idx="37323">
                  <c:v>725.44849999999997</c:v>
                </c:pt>
                <c:pt idx="37324">
                  <c:v>725.52189999999996</c:v>
                </c:pt>
                <c:pt idx="37325">
                  <c:v>725.59370000000001</c:v>
                </c:pt>
                <c:pt idx="37326">
                  <c:v>725.66459999999995</c:v>
                </c:pt>
                <c:pt idx="37327">
                  <c:v>725.73820000000001</c:v>
                </c:pt>
                <c:pt idx="37328">
                  <c:v>725.81110000000001</c:v>
                </c:pt>
                <c:pt idx="37329">
                  <c:v>725.88239999999996</c:v>
                </c:pt>
                <c:pt idx="37330">
                  <c:v>725.95500000000004</c:v>
                </c:pt>
                <c:pt idx="37331">
                  <c:v>726.02880000000005</c:v>
                </c:pt>
                <c:pt idx="37332">
                  <c:v>726.09900000000005</c:v>
                </c:pt>
                <c:pt idx="37333">
                  <c:v>726.1694</c:v>
                </c:pt>
                <c:pt idx="37334">
                  <c:v>726.24</c:v>
                </c:pt>
                <c:pt idx="37335">
                  <c:v>726.31029999999998</c:v>
                </c:pt>
                <c:pt idx="37336">
                  <c:v>726.38099999999997</c:v>
                </c:pt>
                <c:pt idx="37337">
                  <c:v>726.44949999999994</c:v>
                </c:pt>
                <c:pt idx="37338">
                  <c:v>726.51900000000001</c:v>
                </c:pt>
                <c:pt idx="37339">
                  <c:v>726.59</c:v>
                </c:pt>
                <c:pt idx="37340">
                  <c:v>726.65890000000002</c:v>
                </c:pt>
                <c:pt idx="37341">
                  <c:v>726.72799999999995</c:v>
                </c:pt>
                <c:pt idx="37342">
                  <c:v>726.79600000000005</c:v>
                </c:pt>
                <c:pt idx="37343">
                  <c:v>726.86189999999999</c:v>
                </c:pt>
                <c:pt idx="37344">
                  <c:v>726.92700000000002</c:v>
                </c:pt>
                <c:pt idx="37345">
                  <c:v>726.99339999999995</c:v>
                </c:pt>
                <c:pt idx="37346">
                  <c:v>727.05960000000005</c:v>
                </c:pt>
                <c:pt idx="37347">
                  <c:v>727.12739999999997</c:v>
                </c:pt>
                <c:pt idx="37348">
                  <c:v>727.19439999999997</c:v>
                </c:pt>
                <c:pt idx="37349">
                  <c:v>727.26279999999997</c:v>
                </c:pt>
                <c:pt idx="37350">
                  <c:v>727.33209999999997</c:v>
                </c:pt>
                <c:pt idx="37351">
                  <c:v>727.40319999999997</c:v>
                </c:pt>
                <c:pt idx="37352">
                  <c:v>727.47450000000003</c:v>
                </c:pt>
                <c:pt idx="37353">
                  <c:v>727.54539999999997</c:v>
                </c:pt>
                <c:pt idx="37354">
                  <c:v>727.61680000000001</c:v>
                </c:pt>
                <c:pt idx="37355">
                  <c:v>727.68700000000001</c:v>
                </c:pt>
                <c:pt idx="37356">
                  <c:v>727.75940000000003</c:v>
                </c:pt>
                <c:pt idx="37357">
                  <c:v>727.83029999999997</c:v>
                </c:pt>
                <c:pt idx="37358">
                  <c:v>727.90049999999997</c:v>
                </c:pt>
                <c:pt idx="37359">
                  <c:v>727.97199999999998</c:v>
                </c:pt>
                <c:pt idx="37360">
                  <c:v>728.04390000000001</c:v>
                </c:pt>
                <c:pt idx="37361">
                  <c:v>728.11440000000005</c:v>
                </c:pt>
                <c:pt idx="37362">
                  <c:v>728.18430000000001</c:v>
                </c:pt>
                <c:pt idx="37363">
                  <c:v>728.25559999999996</c:v>
                </c:pt>
                <c:pt idx="37364">
                  <c:v>728.32640000000004</c:v>
                </c:pt>
                <c:pt idx="37365">
                  <c:v>728.39679999999998</c:v>
                </c:pt>
                <c:pt idx="37366">
                  <c:v>728.46699999999998</c:v>
                </c:pt>
                <c:pt idx="37367">
                  <c:v>728.53980000000001</c:v>
                </c:pt>
                <c:pt idx="37368">
                  <c:v>728.61279999999999</c:v>
                </c:pt>
                <c:pt idx="37369">
                  <c:v>728.68499999999995</c:v>
                </c:pt>
                <c:pt idx="37370">
                  <c:v>728.75710000000004</c:v>
                </c:pt>
                <c:pt idx="37371">
                  <c:v>728.82929999999999</c:v>
                </c:pt>
                <c:pt idx="37372">
                  <c:v>728.90160000000003</c:v>
                </c:pt>
                <c:pt idx="37373">
                  <c:v>728.97389999999996</c:v>
                </c:pt>
                <c:pt idx="37374">
                  <c:v>729.04660000000001</c:v>
                </c:pt>
                <c:pt idx="37375">
                  <c:v>729.11869999999999</c:v>
                </c:pt>
                <c:pt idx="37376">
                  <c:v>729.18849999999998</c:v>
                </c:pt>
                <c:pt idx="37377">
                  <c:v>729.25940000000003</c:v>
                </c:pt>
                <c:pt idx="37378">
                  <c:v>729.3297</c:v>
                </c:pt>
                <c:pt idx="37379">
                  <c:v>729.39800000000002</c:v>
                </c:pt>
                <c:pt idx="37380">
                  <c:v>729.46579999999994</c:v>
                </c:pt>
                <c:pt idx="37381">
                  <c:v>729.53440000000001</c:v>
                </c:pt>
                <c:pt idx="37382">
                  <c:v>729.60260000000005</c:v>
                </c:pt>
                <c:pt idx="37383">
                  <c:v>729.67100000000005</c:v>
                </c:pt>
                <c:pt idx="37384">
                  <c:v>729.73820000000001</c:v>
                </c:pt>
                <c:pt idx="37385">
                  <c:v>729.80430000000001</c:v>
                </c:pt>
                <c:pt idx="37386">
                  <c:v>729.87360000000001</c:v>
                </c:pt>
                <c:pt idx="37387">
                  <c:v>729.94119999999998</c:v>
                </c:pt>
                <c:pt idx="37388">
                  <c:v>730.01080000000002</c:v>
                </c:pt>
                <c:pt idx="37389">
                  <c:v>730.08109999999999</c:v>
                </c:pt>
                <c:pt idx="37390">
                  <c:v>730.15060000000005</c:v>
                </c:pt>
                <c:pt idx="37391">
                  <c:v>730.22260000000006</c:v>
                </c:pt>
                <c:pt idx="37392">
                  <c:v>730.29570000000001</c:v>
                </c:pt>
                <c:pt idx="37393">
                  <c:v>730.36680000000001</c:v>
                </c:pt>
                <c:pt idx="37394">
                  <c:v>730.4375</c:v>
                </c:pt>
                <c:pt idx="37395">
                  <c:v>730.51120000000003</c:v>
                </c:pt>
                <c:pt idx="37396">
                  <c:v>730.58420000000001</c:v>
                </c:pt>
                <c:pt idx="37397">
                  <c:v>730.65499999999997</c:v>
                </c:pt>
                <c:pt idx="37398">
                  <c:v>730.72580000000005</c:v>
                </c:pt>
                <c:pt idx="37399">
                  <c:v>730.79880000000003</c:v>
                </c:pt>
                <c:pt idx="37400">
                  <c:v>730.87239999999997</c:v>
                </c:pt>
                <c:pt idx="37401">
                  <c:v>730.94460000000004</c:v>
                </c:pt>
                <c:pt idx="37402">
                  <c:v>731.01710000000003</c:v>
                </c:pt>
                <c:pt idx="37403">
                  <c:v>731.08939999999996</c:v>
                </c:pt>
                <c:pt idx="37404">
                  <c:v>731.16060000000004</c:v>
                </c:pt>
                <c:pt idx="37405">
                  <c:v>731.22900000000004</c:v>
                </c:pt>
                <c:pt idx="37406">
                  <c:v>731.29880000000003</c:v>
                </c:pt>
                <c:pt idx="37407">
                  <c:v>731.36720000000003</c:v>
                </c:pt>
                <c:pt idx="37408">
                  <c:v>731.43370000000004</c:v>
                </c:pt>
                <c:pt idx="37409">
                  <c:v>731.49929999999995</c:v>
                </c:pt>
                <c:pt idx="37410">
                  <c:v>731.56550000000004</c:v>
                </c:pt>
                <c:pt idx="37411">
                  <c:v>731.63220000000001</c:v>
                </c:pt>
                <c:pt idx="37412">
                  <c:v>731.69849999999997</c:v>
                </c:pt>
                <c:pt idx="37413">
                  <c:v>731.76520000000005</c:v>
                </c:pt>
                <c:pt idx="37414">
                  <c:v>731.83320000000003</c:v>
                </c:pt>
                <c:pt idx="37415">
                  <c:v>731.90099999999995</c:v>
                </c:pt>
                <c:pt idx="37416">
                  <c:v>731.96990000000005</c:v>
                </c:pt>
                <c:pt idx="37417">
                  <c:v>732.0394</c:v>
                </c:pt>
                <c:pt idx="37418">
                  <c:v>732.10979999999995</c:v>
                </c:pt>
                <c:pt idx="37419">
                  <c:v>732.17859999999996</c:v>
                </c:pt>
                <c:pt idx="37420">
                  <c:v>732.24950000000001</c:v>
                </c:pt>
                <c:pt idx="37421">
                  <c:v>732.32299999999998</c:v>
                </c:pt>
                <c:pt idx="37422">
                  <c:v>732.39340000000004</c:v>
                </c:pt>
                <c:pt idx="37423">
                  <c:v>732.46310000000005</c:v>
                </c:pt>
                <c:pt idx="37424">
                  <c:v>732.53520000000003</c:v>
                </c:pt>
                <c:pt idx="37425">
                  <c:v>732.60519999999997</c:v>
                </c:pt>
                <c:pt idx="37426">
                  <c:v>732.67719999999997</c:v>
                </c:pt>
                <c:pt idx="37427">
                  <c:v>732.74749999999995</c:v>
                </c:pt>
                <c:pt idx="37428">
                  <c:v>732.81759999999997</c:v>
                </c:pt>
                <c:pt idx="37429">
                  <c:v>732.89059999999995</c:v>
                </c:pt>
                <c:pt idx="37430">
                  <c:v>732.96050000000002</c:v>
                </c:pt>
                <c:pt idx="37431">
                  <c:v>733.03089999999997</c:v>
                </c:pt>
                <c:pt idx="37432">
                  <c:v>733.10379999999998</c:v>
                </c:pt>
                <c:pt idx="37433">
                  <c:v>733.17589999999996</c:v>
                </c:pt>
                <c:pt idx="37434">
                  <c:v>733.24710000000005</c:v>
                </c:pt>
                <c:pt idx="37435">
                  <c:v>733.31939999999997</c:v>
                </c:pt>
                <c:pt idx="37436">
                  <c:v>733.38819999999998</c:v>
                </c:pt>
                <c:pt idx="37437">
                  <c:v>733.45899999999995</c:v>
                </c:pt>
                <c:pt idx="37438">
                  <c:v>733.52880000000005</c:v>
                </c:pt>
                <c:pt idx="37439">
                  <c:v>733.59879999999998</c:v>
                </c:pt>
                <c:pt idx="37440">
                  <c:v>733.66869999999994</c:v>
                </c:pt>
                <c:pt idx="37441">
                  <c:v>733.73910000000001</c:v>
                </c:pt>
                <c:pt idx="37442">
                  <c:v>733.81060000000002</c:v>
                </c:pt>
                <c:pt idx="37443">
                  <c:v>733.88189999999997</c:v>
                </c:pt>
                <c:pt idx="37444">
                  <c:v>733.95249999999999</c:v>
                </c:pt>
                <c:pt idx="37445">
                  <c:v>734.02440000000001</c:v>
                </c:pt>
                <c:pt idx="37446">
                  <c:v>734.09659999999997</c:v>
                </c:pt>
                <c:pt idx="37447">
                  <c:v>734.16510000000005</c:v>
                </c:pt>
                <c:pt idx="37448">
                  <c:v>734.23239999999998</c:v>
                </c:pt>
                <c:pt idx="37449">
                  <c:v>734.29809999999998</c:v>
                </c:pt>
                <c:pt idx="37450">
                  <c:v>734.36419999999998</c:v>
                </c:pt>
                <c:pt idx="37451">
                  <c:v>734.42819999999995</c:v>
                </c:pt>
                <c:pt idx="37452">
                  <c:v>734.49440000000004</c:v>
                </c:pt>
                <c:pt idx="37453">
                  <c:v>734.55989999999997</c:v>
                </c:pt>
                <c:pt idx="37454">
                  <c:v>734.62549999999999</c:v>
                </c:pt>
                <c:pt idx="37455">
                  <c:v>734.69320000000005</c:v>
                </c:pt>
                <c:pt idx="37456">
                  <c:v>734.75699999999995</c:v>
                </c:pt>
                <c:pt idx="37457">
                  <c:v>734.82550000000003</c:v>
                </c:pt>
                <c:pt idx="37458">
                  <c:v>734.89390000000003</c:v>
                </c:pt>
                <c:pt idx="37459">
                  <c:v>734.96320000000003</c:v>
                </c:pt>
                <c:pt idx="37460">
                  <c:v>735.03309999999999</c:v>
                </c:pt>
                <c:pt idx="37461">
                  <c:v>735.10400000000004</c:v>
                </c:pt>
                <c:pt idx="37462">
                  <c:v>735.17529999999999</c:v>
                </c:pt>
                <c:pt idx="37463">
                  <c:v>735.24749999999995</c:v>
                </c:pt>
                <c:pt idx="37464">
                  <c:v>735.3193</c:v>
                </c:pt>
                <c:pt idx="37465">
                  <c:v>735.39359999999999</c:v>
                </c:pt>
                <c:pt idx="37466">
                  <c:v>735.46709999999996</c:v>
                </c:pt>
                <c:pt idx="37467">
                  <c:v>735.53750000000002</c:v>
                </c:pt>
                <c:pt idx="37468">
                  <c:v>735.60889999999995</c:v>
                </c:pt>
                <c:pt idx="37469">
                  <c:v>735.67809999999997</c:v>
                </c:pt>
                <c:pt idx="37470">
                  <c:v>735.74680000000001</c:v>
                </c:pt>
                <c:pt idx="37471">
                  <c:v>735.81050000000005</c:v>
                </c:pt>
                <c:pt idx="37472">
                  <c:v>735.87739999999997</c:v>
                </c:pt>
                <c:pt idx="37473">
                  <c:v>735.94100000000003</c:v>
                </c:pt>
                <c:pt idx="37474">
                  <c:v>736.00369999999998</c:v>
                </c:pt>
                <c:pt idx="37475">
                  <c:v>736.06859999999995</c:v>
                </c:pt>
                <c:pt idx="37476">
                  <c:v>736.1318</c:v>
                </c:pt>
                <c:pt idx="37477">
                  <c:v>736.1952</c:v>
                </c:pt>
                <c:pt idx="37478">
                  <c:v>736.26099999999997</c:v>
                </c:pt>
                <c:pt idx="37479">
                  <c:v>736.32650000000001</c:v>
                </c:pt>
                <c:pt idx="37480">
                  <c:v>736.3931</c:v>
                </c:pt>
                <c:pt idx="37481">
                  <c:v>736.46100000000001</c:v>
                </c:pt>
                <c:pt idx="37482">
                  <c:v>736.52919999999995</c:v>
                </c:pt>
                <c:pt idx="37483">
                  <c:v>736.59910000000002</c:v>
                </c:pt>
                <c:pt idx="37484">
                  <c:v>736.66970000000003</c:v>
                </c:pt>
                <c:pt idx="37485">
                  <c:v>736.74069999999995</c:v>
                </c:pt>
                <c:pt idx="37486">
                  <c:v>736.81320000000005</c:v>
                </c:pt>
                <c:pt idx="37487">
                  <c:v>736.88660000000004</c:v>
                </c:pt>
                <c:pt idx="37488">
                  <c:v>736.95609999999999</c:v>
                </c:pt>
                <c:pt idx="37489">
                  <c:v>737.02850000000001</c:v>
                </c:pt>
                <c:pt idx="37490">
                  <c:v>737.10080000000005</c:v>
                </c:pt>
                <c:pt idx="37491">
                  <c:v>737.17039999999997</c:v>
                </c:pt>
                <c:pt idx="37492">
                  <c:v>737.23979999999995</c:v>
                </c:pt>
                <c:pt idx="37493">
                  <c:v>737.3057</c:v>
                </c:pt>
                <c:pt idx="37494">
                  <c:v>737.37469999999996</c:v>
                </c:pt>
                <c:pt idx="37495">
                  <c:v>737.44259999999997</c:v>
                </c:pt>
                <c:pt idx="37496">
                  <c:v>737.50990000000002</c:v>
                </c:pt>
                <c:pt idx="37497">
                  <c:v>737.57849999999996</c:v>
                </c:pt>
                <c:pt idx="37498">
                  <c:v>737.6472</c:v>
                </c:pt>
                <c:pt idx="37499">
                  <c:v>737.71559999999999</c:v>
                </c:pt>
                <c:pt idx="37500">
                  <c:v>737.78420000000006</c:v>
                </c:pt>
                <c:pt idx="37501">
                  <c:v>737.85220000000004</c:v>
                </c:pt>
                <c:pt idx="37502">
                  <c:v>737.92</c:v>
                </c:pt>
                <c:pt idx="37503">
                  <c:v>737.99030000000005</c:v>
                </c:pt>
                <c:pt idx="37504">
                  <c:v>738.05899999999997</c:v>
                </c:pt>
                <c:pt idx="37505">
                  <c:v>738.12959999999998</c:v>
                </c:pt>
                <c:pt idx="37506">
                  <c:v>738.19979999999998</c:v>
                </c:pt>
                <c:pt idx="37507">
                  <c:v>738.27120000000002</c:v>
                </c:pt>
                <c:pt idx="37508">
                  <c:v>738.34130000000005</c:v>
                </c:pt>
                <c:pt idx="37509">
                  <c:v>738.41240000000005</c:v>
                </c:pt>
                <c:pt idx="37510">
                  <c:v>738.48130000000003</c:v>
                </c:pt>
                <c:pt idx="37511">
                  <c:v>738.54989999999998</c:v>
                </c:pt>
                <c:pt idx="37512">
                  <c:v>738.61680000000001</c:v>
                </c:pt>
                <c:pt idx="37513">
                  <c:v>738.68259999999998</c:v>
                </c:pt>
                <c:pt idx="37514">
                  <c:v>738.74860000000001</c:v>
                </c:pt>
                <c:pt idx="37515">
                  <c:v>738.81389999999999</c:v>
                </c:pt>
                <c:pt idx="37516">
                  <c:v>738.88</c:v>
                </c:pt>
                <c:pt idx="37517">
                  <c:v>738.94380000000001</c:v>
                </c:pt>
                <c:pt idx="37518">
                  <c:v>739.01049999999998</c:v>
                </c:pt>
                <c:pt idx="37519">
                  <c:v>739.077</c:v>
                </c:pt>
                <c:pt idx="37520">
                  <c:v>739.14570000000003</c:v>
                </c:pt>
                <c:pt idx="37521">
                  <c:v>739.21320000000003</c:v>
                </c:pt>
                <c:pt idx="37522">
                  <c:v>739.28309999999999</c:v>
                </c:pt>
                <c:pt idx="37523">
                  <c:v>739.35389999999995</c:v>
                </c:pt>
                <c:pt idx="37524">
                  <c:v>739.42520000000002</c:v>
                </c:pt>
                <c:pt idx="37525">
                  <c:v>739.49779999999998</c:v>
                </c:pt>
                <c:pt idx="37526">
                  <c:v>739.56880000000001</c:v>
                </c:pt>
                <c:pt idx="37527">
                  <c:v>739.64200000000005</c:v>
                </c:pt>
                <c:pt idx="37528">
                  <c:v>739.71400000000006</c:v>
                </c:pt>
                <c:pt idx="37529">
                  <c:v>739.78510000000006</c:v>
                </c:pt>
                <c:pt idx="37530">
                  <c:v>739.85640000000001</c:v>
                </c:pt>
                <c:pt idx="37531">
                  <c:v>739.92679999999996</c:v>
                </c:pt>
                <c:pt idx="37532">
                  <c:v>739.99879999999996</c:v>
                </c:pt>
                <c:pt idx="37533">
                  <c:v>740.06880000000001</c:v>
                </c:pt>
                <c:pt idx="37534">
                  <c:v>740.14059999999995</c:v>
                </c:pt>
                <c:pt idx="37535">
                  <c:v>740.20899999999995</c:v>
                </c:pt>
                <c:pt idx="37536">
                  <c:v>740.28060000000005</c:v>
                </c:pt>
                <c:pt idx="37537">
                  <c:v>740.35090000000002</c:v>
                </c:pt>
                <c:pt idx="37538">
                  <c:v>740.42240000000004</c:v>
                </c:pt>
                <c:pt idx="37539">
                  <c:v>740.49390000000005</c:v>
                </c:pt>
                <c:pt idx="37540">
                  <c:v>740.56470000000002</c:v>
                </c:pt>
                <c:pt idx="37541">
                  <c:v>740.63559999999995</c:v>
                </c:pt>
                <c:pt idx="37542">
                  <c:v>740.70609999999999</c:v>
                </c:pt>
                <c:pt idx="37543">
                  <c:v>740.77639999999997</c:v>
                </c:pt>
                <c:pt idx="37544">
                  <c:v>740.846</c:v>
                </c:pt>
                <c:pt idx="37545">
                  <c:v>740.91399999999999</c:v>
                </c:pt>
                <c:pt idx="37546">
                  <c:v>740.9828</c:v>
                </c:pt>
                <c:pt idx="37547">
                  <c:v>741.05250000000001</c:v>
                </c:pt>
                <c:pt idx="37548">
                  <c:v>741.12180000000001</c:v>
                </c:pt>
                <c:pt idx="37549">
                  <c:v>741.19119999999998</c:v>
                </c:pt>
                <c:pt idx="37550">
                  <c:v>741.25980000000004</c:v>
                </c:pt>
                <c:pt idx="37551">
                  <c:v>741.32820000000004</c:v>
                </c:pt>
                <c:pt idx="37552">
                  <c:v>741.39750000000004</c:v>
                </c:pt>
                <c:pt idx="37553">
                  <c:v>741.4674</c:v>
                </c:pt>
                <c:pt idx="37554">
                  <c:v>741.53740000000005</c:v>
                </c:pt>
                <c:pt idx="37555">
                  <c:v>741.60649999999998</c:v>
                </c:pt>
                <c:pt idx="37556">
                  <c:v>741.67700000000002</c:v>
                </c:pt>
                <c:pt idx="37557">
                  <c:v>741.74800000000005</c:v>
                </c:pt>
                <c:pt idx="37558">
                  <c:v>741.81600000000003</c:v>
                </c:pt>
                <c:pt idx="37559">
                  <c:v>741.88879999999995</c:v>
                </c:pt>
                <c:pt idx="37560">
                  <c:v>741.96259999999995</c:v>
                </c:pt>
                <c:pt idx="37561">
                  <c:v>742.03390000000002</c:v>
                </c:pt>
                <c:pt idx="37562">
                  <c:v>742.10640000000001</c:v>
                </c:pt>
                <c:pt idx="37563">
                  <c:v>742.17849999999999</c:v>
                </c:pt>
                <c:pt idx="37564">
                  <c:v>742.25139999999999</c:v>
                </c:pt>
                <c:pt idx="37565">
                  <c:v>742.32539999999995</c:v>
                </c:pt>
                <c:pt idx="37566">
                  <c:v>742.39790000000005</c:v>
                </c:pt>
                <c:pt idx="37567">
                  <c:v>742.47299999999996</c:v>
                </c:pt>
                <c:pt idx="37568">
                  <c:v>742.54589999999996</c:v>
                </c:pt>
                <c:pt idx="37569">
                  <c:v>742.61569999999995</c:v>
                </c:pt>
                <c:pt idx="37570">
                  <c:v>742.68560000000002</c:v>
                </c:pt>
                <c:pt idx="37571">
                  <c:v>742.755</c:v>
                </c:pt>
                <c:pt idx="37572">
                  <c:v>742.82249999999999</c:v>
                </c:pt>
                <c:pt idx="37573">
                  <c:v>742.8913</c:v>
                </c:pt>
                <c:pt idx="37574">
                  <c:v>742.95950000000005</c:v>
                </c:pt>
                <c:pt idx="37575">
                  <c:v>743.02689999999996</c:v>
                </c:pt>
                <c:pt idx="37576">
                  <c:v>743.09410000000003</c:v>
                </c:pt>
                <c:pt idx="37577">
                  <c:v>743.16139999999996</c:v>
                </c:pt>
                <c:pt idx="37578">
                  <c:v>743.22900000000004</c:v>
                </c:pt>
                <c:pt idx="37579">
                  <c:v>743.29740000000004</c:v>
                </c:pt>
                <c:pt idx="37580">
                  <c:v>743.36620000000005</c:v>
                </c:pt>
                <c:pt idx="37581">
                  <c:v>743.43259999999998</c:v>
                </c:pt>
                <c:pt idx="37582">
                  <c:v>743.5</c:v>
                </c:pt>
                <c:pt idx="37583">
                  <c:v>743.56759999999997</c:v>
                </c:pt>
                <c:pt idx="37584">
                  <c:v>743.6345</c:v>
                </c:pt>
                <c:pt idx="37585">
                  <c:v>743.70159999999998</c:v>
                </c:pt>
                <c:pt idx="37586">
                  <c:v>743.76940000000002</c:v>
                </c:pt>
                <c:pt idx="37587">
                  <c:v>743.83680000000004</c:v>
                </c:pt>
                <c:pt idx="37588">
                  <c:v>743.90390000000002</c:v>
                </c:pt>
                <c:pt idx="37589">
                  <c:v>743.97220000000004</c:v>
                </c:pt>
                <c:pt idx="37590">
                  <c:v>744.04300000000001</c:v>
                </c:pt>
                <c:pt idx="37591">
                  <c:v>744.11410000000001</c:v>
                </c:pt>
                <c:pt idx="37592">
                  <c:v>744.18489999999997</c:v>
                </c:pt>
                <c:pt idx="37593">
                  <c:v>744.25660000000005</c:v>
                </c:pt>
                <c:pt idx="37594">
                  <c:v>744.32799999999997</c:v>
                </c:pt>
                <c:pt idx="37595">
                  <c:v>744.39970000000005</c:v>
                </c:pt>
                <c:pt idx="37596">
                  <c:v>744.47220000000004</c:v>
                </c:pt>
                <c:pt idx="37597">
                  <c:v>744.54489999999998</c:v>
                </c:pt>
                <c:pt idx="37598">
                  <c:v>744.61530000000005</c:v>
                </c:pt>
                <c:pt idx="37599">
                  <c:v>744.6884</c:v>
                </c:pt>
                <c:pt idx="37600">
                  <c:v>744.75840000000005</c:v>
                </c:pt>
                <c:pt idx="37601">
                  <c:v>744.82860000000005</c:v>
                </c:pt>
                <c:pt idx="37602">
                  <c:v>744.90060000000005</c:v>
                </c:pt>
                <c:pt idx="37603">
                  <c:v>744.97199999999998</c:v>
                </c:pt>
                <c:pt idx="37604">
                  <c:v>745.04290000000003</c:v>
                </c:pt>
                <c:pt idx="37605">
                  <c:v>745.11350000000004</c:v>
                </c:pt>
                <c:pt idx="37606">
                  <c:v>745.18430000000001</c:v>
                </c:pt>
                <c:pt idx="37607">
                  <c:v>745.25409999999999</c:v>
                </c:pt>
                <c:pt idx="37608">
                  <c:v>745.32389999999998</c:v>
                </c:pt>
                <c:pt idx="37609">
                  <c:v>745.39620000000002</c:v>
                </c:pt>
                <c:pt idx="37610">
                  <c:v>745.46690000000001</c:v>
                </c:pt>
                <c:pt idx="37611">
                  <c:v>745.5376</c:v>
                </c:pt>
                <c:pt idx="37612">
                  <c:v>745.60929999999996</c:v>
                </c:pt>
                <c:pt idx="37613">
                  <c:v>745.67780000000005</c:v>
                </c:pt>
                <c:pt idx="37614">
                  <c:v>745.74639999999999</c:v>
                </c:pt>
                <c:pt idx="37615">
                  <c:v>745.81470000000002</c:v>
                </c:pt>
                <c:pt idx="37616">
                  <c:v>745.88400000000001</c:v>
                </c:pt>
                <c:pt idx="37617">
                  <c:v>745.9538</c:v>
                </c:pt>
                <c:pt idx="37618">
                  <c:v>746.02120000000002</c:v>
                </c:pt>
                <c:pt idx="37619">
                  <c:v>746.09050000000002</c:v>
                </c:pt>
                <c:pt idx="37620">
                  <c:v>746.15700000000004</c:v>
                </c:pt>
                <c:pt idx="37621">
                  <c:v>746.22659999999996</c:v>
                </c:pt>
                <c:pt idx="37622">
                  <c:v>746.29759999999999</c:v>
                </c:pt>
                <c:pt idx="37623">
                  <c:v>746.36810000000003</c:v>
                </c:pt>
                <c:pt idx="37624">
                  <c:v>746.4384</c:v>
                </c:pt>
                <c:pt idx="37625">
                  <c:v>746.50879999999995</c:v>
                </c:pt>
                <c:pt idx="37626">
                  <c:v>746.58050000000003</c:v>
                </c:pt>
                <c:pt idx="37627">
                  <c:v>746.65279999999996</c:v>
                </c:pt>
                <c:pt idx="37628">
                  <c:v>746.72379999999998</c:v>
                </c:pt>
                <c:pt idx="37629">
                  <c:v>746.79639999999995</c:v>
                </c:pt>
                <c:pt idx="37630">
                  <c:v>746.86839999999995</c:v>
                </c:pt>
                <c:pt idx="37631">
                  <c:v>746.93939999999998</c:v>
                </c:pt>
                <c:pt idx="37632">
                  <c:v>747.01319999999998</c:v>
                </c:pt>
                <c:pt idx="37633">
                  <c:v>747.08510000000001</c:v>
                </c:pt>
                <c:pt idx="37634">
                  <c:v>747.15809999999999</c:v>
                </c:pt>
                <c:pt idx="37635">
                  <c:v>747.22979999999995</c:v>
                </c:pt>
                <c:pt idx="37636">
                  <c:v>747.30119999999999</c:v>
                </c:pt>
                <c:pt idx="37637">
                  <c:v>747.37379999999996</c:v>
                </c:pt>
                <c:pt idx="37638">
                  <c:v>747.44749999999999</c:v>
                </c:pt>
                <c:pt idx="37639">
                  <c:v>747.51930000000004</c:v>
                </c:pt>
                <c:pt idx="37640">
                  <c:v>747.59</c:v>
                </c:pt>
                <c:pt idx="37641">
                  <c:v>747.66359999999997</c:v>
                </c:pt>
                <c:pt idx="37642">
                  <c:v>747.73429999999996</c:v>
                </c:pt>
                <c:pt idx="37643">
                  <c:v>747.80470000000003</c:v>
                </c:pt>
                <c:pt idx="37644">
                  <c:v>747.87450000000001</c:v>
                </c:pt>
                <c:pt idx="37645">
                  <c:v>747.94259999999997</c:v>
                </c:pt>
                <c:pt idx="37646">
                  <c:v>748.00990000000002</c:v>
                </c:pt>
                <c:pt idx="37647">
                  <c:v>748.07680000000005</c:v>
                </c:pt>
                <c:pt idx="37648">
                  <c:v>748.14350000000002</c:v>
                </c:pt>
                <c:pt idx="37649">
                  <c:v>748.2097</c:v>
                </c:pt>
                <c:pt idx="37650">
                  <c:v>748.27679999999998</c:v>
                </c:pt>
                <c:pt idx="37651">
                  <c:v>748.34310000000005</c:v>
                </c:pt>
                <c:pt idx="37652">
                  <c:v>748.41279999999995</c:v>
                </c:pt>
                <c:pt idx="37653">
                  <c:v>748.48199999999997</c:v>
                </c:pt>
                <c:pt idx="37654">
                  <c:v>748.54909999999995</c:v>
                </c:pt>
                <c:pt idx="37655">
                  <c:v>748.61900000000003</c:v>
                </c:pt>
                <c:pt idx="37656">
                  <c:v>748.68859999999995</c:v>
                </c:pt>
                <c:pt idx="37657">
                  <c:v>748.76080000000002</c:v>
                </c:pt>
                <c:pt idx="37658">
                  <c:v>748.83180000000004</c:v>
                </c:pt>
                <c:pt idx="37659">
                  <c:v>748.90239999999994</c:v>
                </c:pt>
                <c:pt idx="37660">
                  <c:v>748.97360000000003</c:v>
                </c:pt>
                <c:pt idx="37661">
                  <c:v>749.04579999999999</c:v>
                </c:pt>
                <c:pt idx="37662">
                  <c:v>749.11710000000005</c:v>
                </c:pt>
                <c:pt idx="37663">
                  <c:v>749.18820000000005</c:v>
                </c:pt>
                <c:pt idx="37664">
                  <c:v>749.26030000000003</c:v>
                </c:pt>
                <c:pt idx="37665">
                  <c:v>749.33209999999997</c:v>
                </c:pt>
                <c:pt idx="37666">
                  <c:v>749.40599999999995</c:v>
                </c:pt>
                <c:pt idx="37667">
                  <c:v>749.47799999999995</c:v>
                </c:pt>
                <c:pt idx="37668">
                  <c:v>749.55089999999996</c:v>
                </c:pt>
                <c:pt idx="37669">
                  <c:v>749.62300000000005</c:v>
                </c:pt>
                <c:pt idx="37670">
                  <c:v>749.69780000000003</c:v>
                </c:pt>
                <c:pt idx="37671">
                  <c:v>749.76940000000002</c:v>
                </c:pt>
                <c:pt idx="37672">
                  <c:v>749.84109999999998</c:v>
                </c:pt>
                <c:pt idx="37673">
                  <c:v>749.91380000000004</c:v>
                </c:pt>
                <c:pt idx="37674">
                  <c:v>749.98519999999996</c:v>
                </c:pt>
                <c:pt idx="37675">
                  <c:v>750.05579999999998</c:v>
                </c:pt>
                <c:pt idx="37676">
                  <c:v>750.12620000000004</c:v>
                </c:pt>
                <c:pt idx="37677">
                  <c:v>750.19560000000001</c:v>
                </c:pt>
                <c:pt idx="37678">
                  <c:v>750.26390000000004</c:v>
                </c:pt>
                <c:pt idx="37679">
                  <c:v>750.33429999999998</c:v>
                </c:pt>
                <c:pt idx="37680">
                  <c:v>750.40340000000003</c:v>
                </c:pt>
                <c:pt idx="37681">
                  <c:v>750.47059999999999</c:v>
                </c:pt>
                <c:pt idx="37682">
                  <c:v>750.5376</c:v>
                </c:pt>
                <c:pt idx="37683">
                  <c:v>750.60479999999995</c:v>
                </c:pt>
                <c:pt idx="37684">
                  <c:v>750.67139999999995</c:v>
                </c:pt>
                <c:pt idx="37685">
                  <c:v>750.74220000000003</c:v>
                </c:pt>
                <c:pt idx="37686">
                  <c:v>750.80870000000004</c:v>
                </c:pt>
                <c:pt idx="37687">
                  <c:v>750.87940000000003</c:v>
                </c:pt>
                <c:pt idx="37688">
                  <c:v>750.94839999999999</c:v>
                </c:pt>
                <c:pt idx="37689">
                  <c:v>751.01900000000001</c:v>
                </c:pt>
                <c:pt idx="37690">
                  <c:v>751.09109999999998</c:v>
                </c:pt>
                <c:pt idx="37691">
                  <c:v>751.16120000000001</c:v>
                </c:pt>
                <c:pt idx="37692">
                  <c:v>751.23509999999999</c:v>
                </c:pt>
                <c:pt idx="37693">
                  <c:v>751.30759999999998</c:v>
                </c:pt>
                <c:pt idx="37694">
                  <c:v>751.38099999999997</c:v>
                </c:pt>
                <c:pt idx="37695">
                  <c:v>751.45460000000003</c:v>
                </c:pt>
                <c:pt idx="37696">
                  <c:v>751.52779999999996</c:v>
                </c:pt>
                <c:pt idx="37697">
                  <c:v>751.60090000000002</c:v>
                </c:pt>
                <c:pt idx="37698">
                  <c:v>751.67309999999998</c:v>
                </c:pt>
                <c:pt idx="37699">
                  <c:v>751.74599999999998</c:v>
                </c:pt>
                <c:pt idx="37700">
                  <c:v>751.81899999999996</c:v>
                </c:pt>
                <c:pt idx="37701">
                  <c:v>751.89179999999999</c:v>
                </c:pt>
                <c:pt idx="37702">
                  <c:v>751.96360000000004</c:v>
                </c:pt>
                <c:pt idx="37703">
                  <c:v>752.03629999999998</c:v>
                </c:pt>
                <c:pt idx="37704">
                  <c:v>752.1087</c:v>
                </c:pt>
                <c:pt idx="37705">
                  <c:v>752.18079999999998</c:v>
                </c:pt>
                <c:pt idx="37706">
                  <c:v>752.25120000000004</c:v>
                </c:pt>
                <c:pt idx="37707">
                  <c:v>752.32550000000003</c:v>
                </c:pt>
                <c:pt idx="37708">
                  <c:v>752.39599999999996</c:v>
                </c:pt>
                <c:pt idx="37709">
                  <c:v>752.46799999999996</c:v>
                </c:pt>
                <c:pt idx="37710">
                  <c:v>752.53980000000001</c:v>
                </c:pt>
                <c:pt idx="37711">
                  <c:v>752.6105</c:v>
                </c:pt>
                <c:pt idx="37712">
                  <c:v>752.68050000000005</c:v>
                </c:pt>
                <c:pt idx="37713">
                  <c:v>752.74779999999998</c:v>
                </c:pt>
                <c:pt idx="37714">
                  <c:v>752.81610000000001</c:v>
                </c:pt>
                <c:pt idx="37715">
                  <c:v>752.88469999999995</c:v>
                </c:pt>
                <c:pt idx="37716">
                  <c:v>752.95320000000004</c:v>
                </c:pt>
                <c:pt idx="37717">
                  <c:v>753.01940000000002</c:v>
                </c:pt>
                <c:pt idx="37718">
                  <c:v>753.08749999999998</c:v>
                </c:pt>
                <c:pt idx="37719">
                  <c:v>753.1558</c:v>
                </c:pt>
                <c:pt idx="37720">
                  <c:v>753.22360000000003</c:v>
                </c:pt>
                <c:pt idx="37721">
                  <c:v>753.29340000000002</c:v>
                </c:pt>
                <c:pt idx="37722">
                  <c:v>753.36300000000006</c:v>
                </c:pt>
                <c:pt idx="37723">
                  <c:v>753.4316</c:v>
                </c:pt>
                <c:pt idx="37724">
                  <c:v>753.50319999999999</c:v>
                </c:pt>
                <c:pt idx="37725">
                  <c:v>753.57320000000004</c:v>
                </c:pt>
                <c:pt idx="37726">
                  <c:v>753.64239999999995</c:v>
                </c:pt>
                <c:pt idx="37727">
                  <c:v>753.7097</c:v>
                </c:pt>
                <c:pt idx="37728">
                  <c:v>753.77760000000001</c:v>
                </c:pt>
                <c:pt idx="37729">
                  <c:v>753.84469999999999</c:v>
                </c:pt>
                <c:pt idx="37730">
                  <c:v>753.91369999999995</c:v>
                </c:pt>
                <c:pt idx="37731">
                  <c:v>753.98140000000001</c:v>
                </c:pt>
                <c:pt idx="37732">
                  <c:v>754.04780000000005</c:v>
                </c:pt>
                <c:pt idx="37733">
                  <c:v>754.11720000000003</c:v>
                </c:pt>
                <c:pt idx="37734">
                  <c:v>754.18820000000005</c:v>
                </c:pt>
                <c:pt idx="37735">
                  <c:v>754.25800000000004</c:v>
                </c:pt>
                <c:pt idx="37736">
                  <c:v>754.32809999999995</c:v>
                </c:pt>
                <c:pt idx="37737">
                  <c:v>754.39930000000004</c:v>
                </c:pt>
                <c:pt idx="37738">
                  <c:v>754.471</c:v>
                </c:pt>
                <c:pt idx="37739">
                  <c:v>754.54240000000004</c:v>
                </c:pt>
                <c:pt idx="37740">
                  <c:v>754.61509999999998</c:v>
                </c:pt>
                <c:pt idx="37741">
                  <c:v>754.68880000000001</c:v>
                </c:pt>
                <c:pt idx="37742">
                  <c:v>754.76260000000002</c:v>
                </c:pt>
                <c:pt idx="37743">
                  <c:v>754.83540000000005</c:v>
                </c:pt>
                <c:pt idx="37744">
                  <c:v>754.90719999999999</c:v>
                </c:pt>
                <c:pt idx="37745">
                  <c:v>754.97900000000004</c:v>
                </c:pt>
                <c:pt idx="37746">
                  <c:v>755.04949999999997</c:v>
                </c:pt>
                <c:pt idx="37747">
                  <c:v>755.11720000000003</c:v>
                </c:pt>
                <c:pt idx="37748">
                  <c:v>755.18619999999999</c:v>
                </c:pt>
                <c:pt idx="37749">
                  <c:v>755.25609999999995</c:v>
                </c:pt>
                <c:pt idx="37750">
                  <c:v>755.32420000000002</c:v>
                </c:pt>
                <c:pt idx="37751">
                  <c:v>755.39440000000002</c:v>
                </c:pt>
                <c:pt idx="37752">
                  <c:v>755.46400000000006</c:v>
                </c:pt>
                <c:pt idx="37753">
                  <c:v>755.53380000000004</c:v>
                </c:pt>
                <c:pt idx="37754">
                  <c:v>755.60339999999997</c:v>
                </c:pt>
                <c:pt idx="37755">
                  <c:v>755.67319999999995</c:v>
                </c:pt>
                <c:pt idx="37756">
                  <c:v>755.74440000000004</c:v>
                </c:pt>
                <c:pt idx="37757">
                  <c:v>755.81610000000001</c:v>
                </c:pt>
                <c:pt idx="37758">
                  <c:v>755.8886</c:v>
                </c:pt>
                <c:pt idx="37759">
                  <c:v>755.96100000000001</c:v>
                </c:pt>
                <c:pt idx="37760">
                  <c:v>756.03319999999997</c:v>
                </c:pt>
                <c:pt idx="37761">
                  <c:v>756.10479999999995</c:v>
                </c:pt>
                <c:pt idx="37762">
                  <c:v>756.17570000000001</c:v>
                </c:pt>
                <c:pt idx="37763">
                  <c:v>756.24900000000002</c:v>
                </c:pt>
                <c:pt idx="37764">
                  <c:v>756.322</c:v>
                </c:pt>
                <c:pt idx="37765">
                  <c:v>756.39419999999996</c:v>
                </c:pt>
                <c:pt idx="37766">
                  <c:v>756.46820000000002</c:v>
                </c:pt>
                <c:pt idx="37767">
                  <c:v>756.54060000000004</c:v>
                </c:pt>
                <c:pt idx="37768">
                  <c:v>756.61289999999997</c:v>
                </c:pt>
                <c:pt idx="37769">
                  <c:v>756.68820000000005</c:v>
                </c:pt>
                <c:pt idx="37770">
                  <c:v>756.76049999999998</c:v>
                </c:pt>
                <c:pt idx="37771">
                  <c:v>756.83299999999997</c:v>
                </c:pt>
                <c:pt idx="37772">
                  <c:v>756.90599999999995</c:v>
                </c:pt>
                <c:pt idx="37773">
                  <c:v>756.97590000000002</c:v>
                </c:pt>
                <c:pt idx="37774">
                  <c:v>757.04319999999996</c:v>
                </c:pt>
                <c:pt idx="37775">
                  <c:v>757.10720000000003</c:v>
                </c:pt>
                <c:pt idx="37776">
                  <c:v>757.17259999999999</c:v>
                </c:pt>
                <c:pt idx="37777">
                  <c:v>757.23689999999999</c:v>
                </c:pt>
                <c:pt idx="37778">
                  <c:v>757.30020000000002</c:v>
                </c:pt>
                <c:pt idx="37779">
                  <c:v>757.36300000000006</c:v>
                </c:pt>
                <c:pt idx="37780">
                  <c:v>757.42750000000001</c:v>
                </c:pt>
                <c:pt idx="37781">
                  <c:v>757.49360000000001</c:v>
                </c:pt>
                <c:pt idx="37782">
                  <c:v>757.55809999999997</c:v>
                </c:pt>
                <c:pt idx="37783">
                  <c:v>757.62739999999997</c:v>
                </c:pt>
                <c:pt idx="37784">
                  <c:v>757.69560000000001</c:v>
                </c:pt>
                <c:pt idx="37785">
                  <c:v>757.76300000000003</c:v>
                </c:pt>
                <c:pt idx="37786">
                  <c:v>757.83280000000002</c:v>
                </c:pt>
                <c:pt idx="37787">
                  <c:v>757.9058</c:v>
                </c:pt>
                <c:pt idx="37788">
                  <c:v>757.97919999999999</c:v>
                </c:pt>
                <c:pt idx="37789">
                  <c:v>758.05240000000003</c:v>
                </c:pt>
                <c:pt idx="37790">
                  <c:v>758.12509999999997</c:v>
                </c:pt>
                <c:pt idx="37791">
                  <c:v>758.2</c:v>
                </c:pt>
                <c:pt idx="37792">
                  <c:v>758.274</c:v>
                </c:pt>
                <c:pt idx="37793">
                  <c:v>758.3492</c:v>
                </c:pt>
                <c:pt idx="37794">
                  <c:v>758.42340000000002</c:v>
                </c:pt>
                <c:pt idx="37795">
                  <c:v>758.4982</c:v>
                </c:pt>
                <c:pt idx="37796">
                  <c:v>758.57429999999999</c:v>
                </c:pt>
                <c:pt idx="37797">
                  <c:v>758.64689999999996</c:v>
                </c:pt>
                <c:pt idx="37798">
                  <c:v>758.72199999999998</c:v>
                </c:pt>
                <c:pt idx="37799">
                  <c:v>758.7944</c:v>
                </c:pt>
                <c:pt idx="37800">
                  <c:v>758.86890000000005</c:v>
                </c:pt>
                <c:pt idx="37801">
                  <c:v>758.94179999999994</c:v>
                </c:pt>
                <c:pt idx="37802">
                  <c:v>759.01239999999996</c:v>
                </c:pt>
                <c:pt idx="37803">
                  <c:v>759.0829</c:v>
                </c:pt>
                <c:pt idx="37804">
                  <c:v>759.15499999999997</c:v>
                </c:pt>
                <c:pt idx="37805">
                  <c:v>759.22569999999996</c:v>
                </c:pt>
                <c:pt idx="37806">
                  <c:v>759.2962</c:v>
                </c:pt>
                <c:pt idx="37807">
                  <c:v>759.36699999999996</c:v>
                </c:pt>
                <c:pt idx="37808">
                  <c:v>759.43650000000002</c:v>
                </c:pt>
                <c:pt idx="37809">
                  <c:v>759.50710000000004</c:v>
                </c:pt>
                <c:pt idx="37810">
                  <c:v>759.57799999999997</c:v>
                </c:pt>
                <c:pt idx="37811">
                  <c:v>759.64700000000005</c:v>
                </c:pt>
                <c:pt idx="37812">
                  <c:v>759.71720000000005</c:v>
                </c:pt>
                <c:pt idx="37813">
                  <c:v>759.78740000000005</c:v>
                </c:pt>
                <c:pt idx="37814">
                  <c:v>759.8578</c:v>
                </c:pt>
                <c:pt idx="37815">
                  <c:v>759.92899999999997</c:v>
                </c:pt>
                <c:pt idx="37816">
                  <c:v>759.99919999999997</c:v>
                </c:pt>
                <c:pt idx="37817">
                  <c:v>760.07090000000005</c:v>
                </c:pt>
                <c:pt idx="37818">
                  <c:v>760.14110000000005</c:v>
                </c:pt>
                <c:pt idx="37819">
                  <c:v>760.21199999999999</c:v>
                </c:pt>
                <c:pt idx="37820">
                  <c:v>760.28060000000005</c:v>
                </c:pt>
                <c:pt idx="37821">
                  <c:v>760.34950000000003</c:v>
                </c:pt>
                <c:pt idx="37822">
                  <c:v>760.41759999999999</c:v>
                </c:pt>
                <c:pt idx="37823">
                  <c:v>760.48760000000004</c:v>
                </c:pt>
                <c:pt idx="37824">
                  <c:v>760.55909999999994</c:v>
                </c:pt>
                <c:pt idx="37825">
                  <c:v>760.62800000000004</c:v>
                </c:pt>
                <c:pt idx="37826">
                  <c:v>760.69719999999995</c:v>
                </c:pt>
                <c:pt idx="37827">
                  <c:v>760.76850000000002</c:v>
                </c:pt>
                <c:pt idx="37828">
                  <c:v>760.83860000000004</c:v>
                </c:pt>
                <c:pt idx="37829">
                  <c:v>760.90909999999997</c:v>
                </c:pt>
                <c:pt idx="37830">
                  <c:v>760.98159999999996</c:v>
                </c:pt>
                <c:pt idx="37831">
                  <c:v>761.05399999999997</c:v>
                </c:pt>
                <c:pt idx="37832">
                  <c:v>761.12599999999998</c:v>
                </c:pt>
                <c:pt idx="37833">
                  <c:v>761.19970000000001</c:v>
                </c:pt>
                <c:pt idx="37834">
                  <c:v>761.27300000000002</c:v>
                </c:pt>
                <c:pt idx="37835">
                  <c:v>761.34619999999995</c:v>
                </c:pt>
                <c:pt idx="37836">
                  <c:v>761.41869999999994</c:v>
                </c:pt>
                <c:pt idx="37837">
                  <c:v>761.49019999999996</c:v>
                </c:pt>
                <c:pt idx="37838">
                  <c:v>761.56259999999997</c:v>
                </c:pt>
                <c:pt idx="37839">
                  <c:v>761.63400000000001</c:v>
                </c:pt>
                <c:pt idx="37840">
                  <c:v>761.70609999999999</c:v>
                </c:pt>
                <c:pt idx="37841">
                  <c:v>761.77689999999996</c:v>
                </c:pt>
                <c:pt idx="37842">
                  <c:v>761.84820000000002</c:v>
                </c:pt>
                <c:pt idx="37843">
                  <c:v>761.91840000000002</c:v>
                </c:pt>
                <c:pt idx="37844">
                  <c:v>761.9905</c:v>
                </c:pt>
                <c:pt idx="37845">
                  <c:v>762.06209999999999</c:v>
                </c:pt>
                <c:pt idx="37846">
                  <c:v>762.13469999999995</c:v>
                </c:pt>
                <c:pt idx="37847">
                  <c:v>762.20699999999999</c:v>
                </c:pt>
                <c:pt idx="37848">
                  <c:v>762.28060000000005</c:v>
                </c:pt>
                <c:pt idx="37849">
                  <c:v>762.3528</c:v>
                </c:pt>
                <c:pt idx="37850">
                  <c:v>762.42690000000005</c:v>
                </c:pt>
                <c:pt idx="37851">
                  <c:v>762.49860000000001</c:v>
                </c:pt>
                <c:pt idx="37852">
                  <c:v>762.57249999999999</c:v>
                </c:pt>
                <c:pt idx="37853">
                  <c:v>762.64380000000006</c:v>
                </c:pt>
                <c:pt idx="37854">
                  <c:v>762.71529999999996</c:v>
                </c:pt>
                <c:pt idx="37855">
                  <c:v>762.7876</c:v>
                </c:pt>
                <c:pt idx="37856">
                  <c:v>762.85839999999996</c:v>
                </c:pt>
                <c:pt idx="37857">
                  <c:v>762.93</c:v>
                </c:pt>
                <c:pt idx="37858">
                  <c:v>763.00040000000001</c:v>
                </c:pt>
                <c:pt idx="37859">
                  <c:v>763.07410000000004</c:v>
                </c:pt>
                <c:pt idx="37860">
                  <c:v>763.14580000000001</c:v>
                </c:pt>
                <c:pt idx="37861">
                  <c:v>763.21810000000005</c:v>
                </c:pt>
                <c:pt idx="37862">
                  <c:v>763.29100000000005</c:v>
                </c:pt>
                <c:pt idx="37863">
                  <c:v>763.36500000000001</c:v>
                </c:pt>
                <c:pt idx="37864">
                  <c:v>763.43700000000001</c:v>
                </c:pt>
                <c:pt idx="37865">
                  <c:v>763.51160000000004</c:v>
                </c:pt>
                <c:pt idx="37866">
                  <c:v>763.58439999999996</c:v>
                </c:pt>
                <c:pt idx="37867">
                  <c:v>763.65719999999999</c:v>
                </c:pt>
                <c:pt idx="37868">
                  <c:v>763.72900000000004</c:v>
                </c:pt>
                <c:pt idx="37869">
                  <c:v>763.80160000000001</c:v>
                </c:pt>
                <c:pt idx="37870">
                  <c:v>763.87459999999999</c:v>
                </c:pt>
                <c:pt idx="37871">
                  <c:v>763.94439999999997</c:v>
                </c:pt>
                <c:pt idx="37872">
                  <c:v>764.01639999999998</c:v>
                </c:pt>
                <c:pt idx="37873">
                  <c:v>764.08939999999996</c:v>
                </c:pt>
                <c:pt idx="37874">
                  <c:v>764.16240000000005</c:v>
                </c:pt>
                <c:pt idx="37875">
                  <c:v>764.23239999999998</c:v>
                </c:pt>
                <c:pt idx="37876">
                  <c:v>764.30439999999999</c:v>
                </c:pt>
                <c:pt idx="37877">
                  <c:v>764.37580000000003</c:v>
                </c:pt>
                <c:pt idx="37878">
                  <c:v>764.45</c:v>
                </c:pt>
                <c:pt idx="37879">
                  <c:v>764.52070000000003</c:v>
                </c:pt>
                <c:pt idx="37880">
                  <c:v>764.59299999999996</c:v>
                </c:pt>
                <c:pt idx="37881">
                  <c:v>764.6644</c:v>
                </c:pt>
                <c:pt idx="37882">
                  <c:v>764.73469999999998</c:v>
                </c:pt>
                <c:pt idx="37883">
                  <c:v>764.80560000000003</c:v>
                </c:pt>
                <c:pt idx="37884">
                  <c:v>764.87450000000001</c:v>
                </c:pt>
                <c:pt idx="37885">
                  <c:v>764.94510000000002</c:v>
                </c:pt>
                <c:pt idx="37886">
                  <c:v>765.01400000000001</c:v>
                </c:pt>
                <c:pt idx="37887">
                  <c:v>765.08489999999995</c:v>
                </c:pt>
                <c:pt idx="37888">
                  <c:v>765.15430000000003</c:v>
                </c:pt>
                <c:pt idx="37889">
                  <c:v>765.22559999999999</c:v>
                </c:pt>
                <c:pt idx="37890">
                  <c:v>765.29589999999996</c:v>
                </c:pt>
                <c:pt idx="37891">
                  <c:v>765.3691</c:v>
                </c:pt>
                <c:pt idx="37892">
                  <c:v>765.43899999999996</c:v>
                </c:pt>
                <c:pt idx="37893">
                  <c:v>765.51020000000005</c:v>
                </c:pt>
                <c:pt idx="37894">
                  <c:v>765.58010000000002</c:v>
                </c:pt>
                <c:pt idx="37895">
                  <c:v>765.65030000000002</c:v>
                </c:pt>
                <c:pt idx="37896">
                  <c:v>765.71889999999996</c:v>
                </c:pt>
                <c:pt idx="37897">
                  <c:v>765.78560000000004</c:v>
                </c:pt>
                <c:pt idx="37898">
                  <c:v>765.85400000000004</c:v>
                </c:pt>
                <c:pt idx="37899">
                  <c:v>765.92280000000005</c:v>
                </c:pt>
                <c:pt idx="37900">
                  <c:v>765.99419999999998</c:v>
                </c:pt>
                <c:pt idx="37901">
                  <c:v>766.06560000000002</c:v>
                </c:pt>
                <c:pt idx="37902">
                  <c:v>766.13660000000004</c:v>
                </c:pt>
                <c:pt idx="37903">
                  <c:v>766.2088</c:v>
                </c:pt>
                <c:pt idx="37904">
                  <c:v>766.28060000000005</c:v>
                </c:pt>
                <c:pt idx="37905">
                  <c:v>766.35400000000004</c:v>
                </c:pt>
                <c:pt idx="37906">
                  <c:v>766.42619999999999</c:v>
                </c:pt>
                <c:pt idx="37907">
                  <c:v>766.50099999999998</c:v>
                </c:pt>
                <c:pt idx="37908">
                  <c:v>766.57320000000004</c:v>
                </c:pt>
                <c:pt idx="37909">
                  <c:v>766.64430000000004</c:v>
                </c:pt>
                <c:pt idx="37910">
                  <c:v>766.71540000000005</c:v>
                </c:pt>
                <c:pt idx="37911">
                  <c:v>766.78620000000001</c:v>
                </c:pt>
                <c:pt idx="37912">
                  <c:v>766.85630000000003</c:v>
                </c:pt>
                <c:pt idx="37913">
                  <c:v>766.92499999999995</c:v>
                </c:pt>
                <c:pt idx="37914">
                  <c:v>766.99440000000004</c:v>
                </c:pt>
                <c:pt idx="37915">
                  <c:v>767.06280000000004</c:v>
                </c:pt>
                <c:pt idx="37916">
                  <c:v>767.1318</c:v>
                </c:pt>
                <c:pt idx="37917">
                  <c:v>767.20190000000002</c:v>
                </c:pt>
                <c:pt idx="37918">
                  <c:v>767.27099999999996</c:v>
                </c:pt>
                <c:pt idx="37919">
                  <c:v>767.33879999999999</c:v>
                </c:pt>
                <c:pt idx="37920">
                  <c:v>767.40819999999997</c:v>
                </c:pt>
                <c:pt idx="37921">
                  <c:v>767.4778</c:v>
                </c:pt>
                <c:pt idx="37922">
                  <c:v>767.5471</c:v>
                </c:pt>
                <c:pt idx="37923">
                  <c:v>767.61890000000005</c:v>
                </c:pt>
                <c:pt idx="37924">
                  <c:v>767.6884</c:v>
                </c:pt>
                <c:pt idx="37925">
                  <c:v>767.76059999999995</c:v>
                </c:pt>
                <c:pt idx="37926">
                  <c:v>767.83159999999998</c:v>
                </c:pt>
                <c:pt idx="37927">
                  <c:v>767.9058</c:v>
                </c:pt>
                <c:pt idx="37928">
                  <c:v>767.9778</c:v>
                </c:pt>
                <c:pt idx="37929">
                  <c:v>768.04880000000003</c:v>
                </c:pt>
                <c:pt idx="37930">
                  <c:v>768.12040000000002</c:v>
                </c:pt>
                <c:pt idx="37931">
                  <c:v>768.19320000000005</c:v>
                </c:pt>
                <c:pt idx="37932">
                  <c:v>768.26390000000004</c:v>
                </c:pt>
                <c:pt idx="37933">
                  <c:v>768.33420000000001</c:v>
                </c:pt>
                <c:pt idx="37934">
                  <c:v>768.40599999999995</c:v>
                </c:pt>
                <c:pt idx="37935">
                  <c:v>768.47739999999999</c:v>
                </c:pt>
                <c:pt idx="37936">
                  <c:v>768.5462</c:v>
                </c:pt>
                <c:pt idx="37937">
                  <c:v>768.61649999999997</c:v>
                </c:pt>
                <c:pt idx="37938">
                  <c:v>768.68430000000001</c:v>
                </c:pt>
                <c:pt idx="37939">
                  <c:v>768.755</c:v>
                </c:pt>
                <c:pt idx="37940">
                  <c:v>768.82500000000005</c:v>
                </c:pt>
                <c:pt idx="37941">
                  <c:v>768.89390000000003</c:v>
                </c:pt>
                <c:pt idx="37942">
                  <c:v>768.96299999999997</c:v>
                </c:pt>
                <c:pt idx="37943">
                  <c:v>769.03430000000003</c:v>
                </c:pt>
                <c:pt idx="37944">
                  <c:v>769.10599999999999</c:v>
                </c:pt>
                <c:pt idx="37945">
                  <c:v>769.17780000000005</c:v>
                </c:pt>
                <c:pt idx="37946">
                  <c:v>769.25220000000002</c:v>
                </c:pt>
                <c:pt idx="37947">
                  <c:v>769.32410000000004</c:v>
                </c:pt>
                <c:pt idx="37948">
                  <c:v>769.39700000000005</c:v>
                </c:pt>
                <c:pt idx="37949">
                  <c:v>769.47140000000002</c:v>
                </c:pt>
                <c:pt idx="37950">
                  <c:v>769.54340000000002</c:v>
                </c:pt>
                <c:pt idx="37951">
                  <c:v>769.61779999999999</c:v>
                </c:pt>
                <c:pt idx="37952">
                  <c:v>769.69380000000001</c:v>
                </c:pt>
                <c:pt idx="37953">
                  <c:v>769.76580000000001</c:v>
                </c:pt>
                <c:pt idx="37954">
                  <c:v>769.84059999999999</c:v>
                </c:pt>
                <c:pt idx="37955">
                  <c:v>769.91449999999998</c:v>
                </c:pt>
                <c:pt idx="37956">
                  <c:v>769.98689999999999</c:v>
                </c:pt>
                <c:pt idx="37957">
                  <c:v>770.06060000000002</c:v>
                </c:pt>
                <c:pt idx="37958">
                  <c:v>770.13220000000001</c:v>
                </c:pt>
                <c:pt idx="37959">
                  <c:v>770.2056</c:v>
                </c:pt>
                <c:pt idx="37960">
                  <c:v>770.27779999999996</c:v>
                </c:pt>
                <c:pt idx="37961">
                  <c:v>770.35109999999997</c:v>
                </c:pt>
                <c:pt idx="37962">
                  <c:v>770.42340000000002</c:v>
                </c:pt>
                <c:pt idx="37963">
                  <c:v>770.49699999999996</c:v>
                </c:pt>
                <c:pt idx="37964">
                  <c:v>770.56939999999997</c:v>
                </c:pt>
                <c:pt idx="37965">
                  <c:v>770.64319999999998</c:v>
                </c:pt>
                <c:pt idx="37966">
                  <c:v>770.7174</c:v>
                </c:pt>
                <c:pt idx="37967">
                  <c:v>770.78800000000001</c:v>
                </c:pt>
                <c:pt idx="37968">
                  <c:v>770.86080000000004</c:v>
                </c:pt>
                <c:pt idx="37969">
                  <c:v>770.9316</c:v>
                </c:pt>
                <c:pt idx="37970">
                  <c:v>770.99950000000001</c:v>
                </c:pt>
                <c:pt idx="37971">
                  <c:v>771.06989999999996</c:v>
                </c:pt>
                <c:pt idx="37972">
                  <c:v>771.13520000000005</c:v>
                </c:pt>
                <c:pt idx="37973">
                  <c:v>771.20349999999996</c:v>
                </c:pt>
                <c:pt idx="37974">
                  <c:v>771.27179999999998</c:v>
                </c:pt>
                <c:pt idx="37975">
                  <c:v>771.34109999999998</c:v>
                </c:pt>
                <c:pt idx="37976">
                  <c:v>771.41179999999997</c:v>
                </c:pt>
                <c:pt idx="37977">
                  <c:v>771.48199999999997</c:v>
                </c:pt>
                <c:pt idx="37978">
                  <c:v>771.553</c:v>
                </c:pt>
                <c:pt idx="37979">
                  <c:v>771.625</c:v>
                </c:pt>
                <c:pt idx="37980">
                  <c:v>771.69929999999999</c:v>
                </c:pt>
                <c:pt idx="37981">
                  <c:v>771.76850000000002</c:v>
                </c:pt>
                <c:pt idx="37982">
                  <c:v>771.83939999999996</c:v>
                </c:pt>
                <c:pt idx="37983">
                  <c:v>771.90880000000004</c:v>
                </c:pt>
                <c:pt idx="37984">
                  <c:v>771.97659999999996</c:v>
                </c:pt>
                <c:pt idx="37985">
                  <c:v>772.04399999999998</c:v>
                </c:pt>
                <c:pt idx="37986">
                  <c:v>772.11260000000004</c:v>
                </c:pt>
                <c:pt idx="37987">
                  <c:v>772.18060000000003</c:v>
                </c:pt>
                <c:pt idx="37988">
                  <c:v>772.25099999999998</c:v>
                </c:pt>
                <c:pt idx="37989">
                  <c:v>772.31939999999997</c:v>
                </c:pt>
                <c:pt idx="37990">
                  <c:v>772.39</c:v>
                </c:pt>
                <c:pt idx="37991">
                  <c:v>772.45979999999997</c:v>
                </c:pt>
                <c:pt idx="37992">
                  <c:v>772.53150000000005</c:v>
                </c:pt>
                <c:pt idx="37993">
                  <c:v>772.60299999999995</c:v>
                </c:pt>
                <c:pt idx="37994">
                  <c:v>772.67619999999999</c:v>
                </c:pt>
                <c:pt idx="37995">
                  <c:v>772.74839999999995</c:v>
                </c:pt>
                <c:pt idx="37996">
                  <c:v>772.82079999999996</c:v>
                </c:pt>
                <c:pt idx="37997">
                  <c:v>772.89179999999999</c:v>
                </c:pt>
                <c:pt idx="37998">
                  <c:v>772.96400000000006</c:v>
                </c:pt>
                <c:pt idx="37999">
                  <c:v>773.03740000000005</c:v>
                </c:pt>
                <c:pt idx="38000">
                  <c:v>773.10910000000001</c:v>
                </c:pt>
                <c:pt idx="38001">
                  <c:v>773.18240000000003</c:v>
                </c:pt>
                <c:pt idx="38002">
                  <c:v>773.25540000000001</c:v>
                </c:pt>
                <c:pt idx="38003">
                  <c:v>773.32709999999997</c:v>
                </c:pt>
                <c:pt idx="38004">
                  <c:v>773.3999</c:v>
                </c:pt>
                <c:pt idx="38005">
                  <c:v>773.471</c:v>
                </c:pt>
                <c:pt idx="38006">
                  <c:v>773.54079999999999</c:v>
                </c:pt>
                <c:pt idx="38007">
                  <c:v>773.60940000000005</c:v>
                </c:pt>
                <c:pt idx="38008">
                  <c:v>773.67650000000003</c:v>
                </c:pt>
                <c:pt idx="38009">
                  <c:v>773.74519999999995</c:v>
                </c:pt>
                <c:pt idx="38010">
                  <c:v>773.81100000000004</c:v>
                </c:pt>
                <c:pt idx="38011">
                  <c:v>773.87699999999995</c:v>
                </c:pt>
                <c:pt idx="38012">
                  <c:v>773.94399999999996</c:v>
                </c:pt>
                <c:pt idx="38013">
                  <c:v>774.01210000000003</c:v>
                </c:pt>
                <c:pt idx="38014">
                  <c:v>774.08010000000002</c:v>
                </c:pt>
                <c:pt idx="38015">
                  <c:v>774.149</c:v>
                </c:pt>
                <c:pt idx="38016">
                  <c:v>774.21799999999996</c:v>
                </c:pt>
                <c:pt idx="38017">
                  <c:v>774.29</c:v>
                </c:pt>
                <c:pt idx="38018">
                  <c:v>774.36120000000005</c:v>
                </c:pt>
                <c:pt idx="38019">
                  <c:v>774.43320000000006</c:v>
                </c:pt>
                <c:pt idx="38020">
                  <c:v>774.50580000000002</c:v>
                </c:pt>
                <c:pt idx="38021">
                  <c:v>774.57899999999995</c:v>
                </c:pt>
                <c:pt idx="38022">
                  <c:v>774.65139999999997</c:v>
                </c:pt>
                <c:pt idx="38023">
                  <c:v>774.72260000000006</c:v>
                </c:pt>
                <c:pt idx="38024">
                  <c:v>774.79420000000005</c:v>
                </c:pt>
                <c:pt idx="38025">
                  <c:v>774.86569999999995</c:v>
                </c:pt>
                <c:pt idx="38026">
                  <c:v>774.9366</c:v>
                </c:pt>
                <c:pt idx="38027">
                  <c:v>775.00919999999996</c:v>
                </c:pt>
                <c:pt idx="38028">
                  <c:v>775.07899999999995</c:v>
                </c:pt>
                <c:pt idx="38029">
                  <c:v>775.15070000000003</c:v>
                </c:pt>
                <c:pt idx="38030">
                  <c:v>775.22119999999995</c:v>
                </c:pt>
                <c:pt idx="38031">
                  <c:v>775.2944</c:v>
                </c:pt>
                <c:pt idx="38032">
                  <c:v>775.36509999999998</c:v>
                </c:pt>
                <c:pt idx="38033">
                  <c:v>775.43709999999999</c:v>
                </c:pt>
                <c:pt idx="38034">
                  <c:v>775.51009999999997</c:v>
                </c:pt>
                <c:pt idx="38035">
                  <c:v>775.58209999999997</c:v>
                </c:pt>
                <c:pt idx="38036">
                  <c:v>775.65470000000005</c:v>
                </c:pt>
                <c:pt idx="38037">
                  <c:v>775.72460000000001</c:v>
                </c:pt>
                <c:pt idx="38038">
                  <c:v>775.7962</c:v>
                </c:pt>
                <c:pt idx="38039">
                  <c:v>775.86760000000004</c:v>
                </c:pt>
                <c:pt idx="38040">
                  <c:v>775.9384</c:v>
                </c:pt>
                <c:pt idx="38041">
                  <c:v>776.01</c:v>
                </c:pt>
                <c:pt idx="38042">
                  <c:v>776.08029999999997</c:v>
                </c:pt>
                <c:pt idx="38043">
                  <c:v>776.15110000000004</c:v>
                </c:pt>
                <c:pt idx="38044">
                  <c:v>776.21889999999996</c:v>
                </c:pt>
                <c:pt idx="38045">
                  <c:v>776.28639999999996</c:v>
                </c:pt>
                <c:pt idx="38046">
                  <c:v>776.35590000000002</c:v>
                </c:pt>
                <c:pt idx="38047">
                  <c:v>776.42539999999997</c:v>
                </c:pt>
                <c:pt idx="38048">
                  <c:v>776.49519999999995</c:v>
                </c:pt>
                <c:pt idx="38049">
                  <c:v>776.56470000000002</c:v>
                </c:pt>
                <c:pt idx="38050">
                  <c:v>776.63440000000003</c:v>
                </c:pt>
                <c:pt idx="38051">
                  <c:v>776.7038</c:v>
                </c:pt>
                <c:pt idx="38052">
                  <c:v>776.77499999999998</c:v>
                </c:pt>
                <c:pt idx="38053">
                  <c:v>776.84680000000003</c:v>
                </c:pt>
                <c:pt idx="38054">
                  <c:v>776.91890000000001</c:v>
                </c:pt>
                <c:pt idx="38055">
                  <c:v>776.99130000000002</c:v>
                </c:pt>
                <c:pt idx="38056">
                  <c:v>777.0634</c:v>
                </c:pt>
                <c:pt idx="38057">
                  <c:v>777.13689999999997</c:v>
                </c:pt>
                <c:pt idx="38058">
                  <c:v>777.21289999999999</c:v>
                </c:pt>
                <c:pt idx="38059">
                  <c:v>777.28579999999999</c:v>
                </c:pt>
                <c:pt idx="38060">
                  <c:v>777.35940000000005</c:v>
                </c:pt>
                <c:pt idx="38061">
                  <c:v>777.43299999999999</c:v>
                </c:pt>
                <c:pt idx="38062">
                  <c:v>777.5059</c:v>
                </c:pt>
                <c:pt idx="38063">
                  <c:v>777.57929999999999</c:v>
                </c:pt>
                <c:pt idx="38064">
                  <c:v>777.65150000000006</c:v>
                </c:pt>
                <c:pt idx="38065">
                  <c:v>777.72289999999998</c:v>
                </c:pt>
                <c:pt idx="38066">
                  <c:v>777.7944</c:v>
                </c:pt>
                <c:pt idx="38067">
                  <c:v>777.86339999999996</c:v>
                </c:pt>
                <c:pt idx="38068">
                  <c:v>777.93449999999996</c:v>
                </c:pt>
                <c:pt idx="38069">
                  <c:v>778.00400000000002</c:v>
                </c:pt>
                <c:pt idx="38070">
                  <c:v>778.07389999999998</c:v>
                </c:pt>
                <c:pt idx="38071">
                  <c:v>778.14400000000001</c:v>
                </c:pt>
                <c:pt idx="38072">
                  <c:v>778.21439999999996</c:v>
                </c:pt>
                <c:pt idx="38073">
                  <c:v>778.28700000000003</c:v>
                </c:pt>
                <c:pt idx="38074">
                  <c:v>778.35810000000004</c:v>
                </c:pt>
                <c:pt idx="38075">
                  <c:v>778.43039999999996</c:v>
                </c:pt>
                <c:pt idx="38076">
                  <c:v>778.5018</c:v>
                </c:pt>
                <c:pt idx="38077">
                  <c:v>778.57470000000001</c:v>
                </c:pt>
                <c:pt idx="38078">
                  <c:v>778.64499999999998</c:v>
                </c:pt>
                <c:pt idx="38079">
                  <c:v>778.71500000000003</c:v>
                </c:pt>
                <c:pt idx="38080">
                  <c:v>778.78689999999995</c:v>
                </c:pt>
                <c:pt idx="38081">
                  <c:v>778.85490000000004</c:v>
                </c:pt>
                <c:pt idx="38082">
                  <c:v>778.91970000000003</c:v>
                </c:pt>
                <c:pt idx="38083">
                  <c:v>778.98469999999998</c:v>
                </c:pt>
                <c:pt idx="38084">
                  <c:v>779.05029999999999</c:v>
                </c:pt>
                <c:pt idx="38085">
                  <c:v>779.11620000000005</c:v>
                </c:pt>
                <c:pt idx="38086">
                  <c:v>779.18100000000004</c:v>
                </c:pt>
                <c:pt idx="38087">
                  <c:v>779.24779999999998</c:v>
                </c:pt>
                <c:pt idx="38088">
                  <c:v>779.31579999999997</c:v>
                </c:pt>
                <c:pt idx="38089">
                  <c:v>779.38520000000005</c:v>
                </c:pt>
                <c:pt idx="38090">
                  <c:v>779.45439999999996</c:v>
                </c:pt>
                <c:pt idx="38091">
                  <c:v>779.52440000000001</c:v>
                </c:pt>
                <c:pt idx="38092">
                  <c:v>779.59699999999998</c:v>
                </c:pt>
                <c:pt idx="38093">
                  <c:v>779.66949999999997</c:v>
                </c:pt>
                <c:pt idx="38094">
                  <c:v>779.74220000000003</c:v>
                </c:pt>
                <c:pt idx="38095">
                  <c:v>779.81719999999996</c:v>
                </c:pt>
                <c:pt idx="38096">
                  <c:v>779.89070000000004</c:v>
                </c:pt>
                <c:pt idx="38097">
                  <c:v>779.96600000000001</c:v>
                </c:pt>
                <c:pt idx="38098">
                  <c:v>780.0394</c:v>
                </c:pt>
                <c:pt idx="38099">
                  <c:v>780.11239999999998</c:v>
                </c:pt>
                <c:pt idx="38100">
                  <c:v>780.18409999999994</c:v>
                </c:pt>
                <c:pt idx="38101">
                  <c:v>780.25490000000002</c:v>
                </c:pt>
                <c:pt idx="38102">
                  <c:v>780.32380000000001</c:v>
                </c:pt>
                <c:pt idx="38103">
                  <c:v>780.39480000000003</c:v>
                </c:pt>
                <c:pt idx="38104">
                  <c:v>780.46389999999997</c:v>
                </c:pt>
                <c:pt idx="38105">
                  <c:v>780.53300000000002</c:v>
                </c:pt>
                <c:pt idx="38106">
                  <c:v>780.60149999999999</c:v>
                </c:pt>
                <c:pt idx="38107">
                  <c:v>780.673</c:v>
                </c:pt>
                <c:pt idx="38108">
                  <c:v>780.74210000000005</c:v>
                </c:pt>
                <c:pt idx="38109">
                  <c:v>780.8125</c:v>
                </c:pt>
                <c:pt idx="38110">
                  <c:v>780.88340000000005</c:v>
                </c:pt>
                <c:pt idx="38111">
                  <c:v>780.95429999999999</c:v>
                </c:pt>
                <c:pt idx="38112">
                  <c:v>781.02660000000003</c:v>
                </c:pt>
                <c:pt idx="38113">
                  <c:v>781.09699999999998</c:v>
                </c:pt>
                <c:pt idx="38114">
                  <c:v>781.16970000000003</c:v>
                </c:pt>
                <c:pt idx="38115">
                  <c:v>781.2432</c:v>
                </c:pt>
                <c:pt idx="38116">
                  <c:v>781.31529999999998</c:v>
                </c:pt>
                <c:pt idx="38117">
                  <c:v>781.38819999999998</c:v>
                </c:pt>
                <c:pt idx="38118">
                  <c:v>781.46029999999996</c:v>
                </c:pt>
                <c:pt idx="38119">
                  <c:v>781.5335</c:v>
                </c:pt>
                <c:pt idx="38120">
                  <c:v>781.60540000000003</c:v>
                </c:pt>
                <c:pt idx="38121">
                  <c:v>781.67870000000005</c:v>
                </c:pt>
                <c:pt idx="38122">
                  <c:v>781.75319999999999</c:v>
                </c:pt>
                <c:pt idx="38123">
                  <c:v>781.82579999999996</c:v>
                </c:pt>
                <c:pt idx="38124">
                  <c:v>781.89819999999997</c:v>
                </c:pt>
                <c:pt idx="38125">
                  <c:v>781.96969999999999</c:v>
                </c:pt>
                <c:pt idx="38126">
                  <c:v>782.04139999999995</c:v>
                </c:pt>
                <c:pt idx="38127">
                  <c:v>782.10950000000003</c:v>
                </c:pt>
                <c:pt idx="38128">
                  <c:v>782.17939999999999</c:v>
                </c:pt>
                <c:pt idx="38129">
                  <c:v>782.24689999999998</c:v>
                </c:pt>
                <c:pt idx="38130">
                  <c:v>782.31240000000003</c:v>
                </c:pt>
                <c:pt idx="38131">
                  <c:v>782.37890000000004</c:v>
                </c:pt>
                <c:pt idx="38132">
                  <c:v>782.44600000000003</c:v>
                </c:pt>
                <c:pt idx="38133">
                  <c:v>782.51340000000005</c:v>
                </c:pt>
                <c:pt idx="38134">
                  <c:v>782.58159999999998</c:v>
                </c:pt>
                <c:pt idx="38135">
                  <c:v>782.65139999999997</c:v>
                </c:pt>
                <c:pt idx="38136">
                  <c:v>782.72239999999999</c:v>
                </c:pt>
                <c:pt idx="38137">
                  <c:v>782.79300000000001</c:v>
                </c:pt>
                <c:pt idx="38138">
                  <c:v>782.86649999999997</c:v>
                </c:pt>
                <c:pt idx="38139">
                  <c:v>782.93880000000001</c:v>
                </c:pt>
                <c:pt idx="38140">
                  <c:v>783.00789999999995</c:v>
                </c:pt>
                <c:pt idx="38141">
                  <c:v>783.08100000000002</c:v>
                </c:pt>
                <c:pt idx="38142">
                  <c:v>783.15239999999994</c:v>
                </c:pt>
                <c:pt idx="38143">
                  <c:v>783.22410000000002</c:v>
                </c:pt>
                <c:pt idx="38144">
                  <c:v>783.29549999999995</c:v>
                </c:pt>
                <c:pt idx="38145">
                  <c:v>783.36599999999999</c:v>
                </c:pt>
                <c:pt idx="38146">
                  <c:v>783.43709999999999</c:v>
                </c:pt>
                <c:pt idx="38147">
                  <c:v>783.50800000000004</c:v>
                </c:pt>
                <c:pt idx="38148">
                  <c:v>783.57839999999999</c:v>
                </c:pt>
                <c:pt idx="38149">
                  <c:v>783.64850000000001</c:v>
                </c:pt>
                <c:pt idx="38150">
                  <c:v>783.72029999999995</c:v>
                </c:pt>
                <c:pt idx="38151">
                  <c:v>783.79100000000005</c:v>
                </c:pt>
                <c:pt idx="38152">
                  <c:v>783.86159999999995</c:v>
                </c:pt>
                <c:pt idx="38153">
                  <c:v>783.9316</c:v>
                </c:pt>
              </c:numCache>
            </c:numRef>
          </c:xVal>
          <c:yVal>
            <c:numRef>
              <c:f>'[ES17-49 acid TGA.xlsx]Feuil2'!$D$2:$D$38197</c:f>
              <c:numCache>
                <c:formatCode>General</c:formatCode>
                <c:ptCount val="38196"/>
                <c:pt idx="0">
                  <c:v>0.57491190000000003</c:v>
                </c:pt>
                <c:pt idx="1">
                  <c:v>0.57487600000000005</c:v>
                </c:pt>
                <c:pt idx="2">
                  <c:v>0.57484429999999997</c:v>
                </c:pt>
                <c:pt idx="3">
                  <c:v>0.57481499999999996</c:v>
                </c:pt>
                <c:pt idx="4">
                  <c:v>0.56701369999999995</c:v>
                </c:pt>
                <c:pt idx="5">
                  <c:v>0.56697520000000001</c:v>
                </c:pt>
                <c:pt idx="6">
                  <c:v>0.56695119999999999</c:v>
                </c:pt>
                <c:pt idx="7">
                  <c:v>0.56690549999999995</c:v>
                </c:pt>
                <c:pt idx="8">
                  <c:v>0.56688959999999999</c:v>
                </c:pt>
                <c:pt idx="9">
                  <c:v>0.56684820000000002</c:v>
                </c:pt>
                <c:pt idx="10">
                  <c:v>0.56682739999999998</c:v>
                </c:pt>
                <c:pt idx="11">
                  <c:v>0.56679020000000002</c:v>
                </c:pt>
                <c:pt idx="12">
                  <c:v>0.56676340000000003</c:v>
                </c:pt>
                <c:pt idx="13">
                  <c:v>0.55894500000000003</c:v>
                </c:pt>
                <c:pt idx="14">
                  <c:v>0.55891230000000003</c:v>
                </c:pt>
                <c:pt idx="15">
                  <c:v>0.55888890000000002</c:v>
                </c:pt>
                <c:pt idx="16">
                  <c:v>0.55885700000000005</c:v>
                </c:pt>
                <c:pt idx="17">
                  <c:v>0.55881530000000001</c:v>
                </c:pt>
                <c:pt idx="18">
                  <c:v>0.55878099999999997</c:v>
                </c:pt>
                <c:pt idx="19">
                  <c:v>0.55875850000000005</c:v>
                </c:pt>
                <c:pt idx="20">
                  <c:v>0.55873660000000003</c:v>
                </c:pt>
                <c:pt idx="21">
                  <c:v>0.55870319999999996</c:v>
                </c:pt>
                <c:pt idx="22">
                  <c:v>0.558674</c:v>
                </c:pt>
                <c:pt idx="23">
                  <c:v>0.55865039999999999</c:v>
                </c:pt>
                <c:pt idx="24">
                  <c:v>0.55082719999999996</c:v>
                </c:pt>
                <c:pt idx="25">
                  <c:v>0.55079350000000005</c:v>
                </c:pt>
                <c:pt idx="26">
                  <c:v>0.55076740000000002</c:v>
                </c:pt>
                <c:pt idx="27">
                  <c:v>0.55074040000000002</c:v>
                </c:pt>
                <c:pt idx="28">
                  <c:v>0.55071400000000004</c:v>
                </c:pt>
                <c:pt idx="29">
                  <c:v>0.55068110000000003</c:v>
                </c:pt>
                <c:pt idx="30">
                  <c:v>0.55065529999999996</c:v>
                </c:pt>
                <c:pt idx="31">
                  <c:v>0.55062869999999997</c:v>
                </c:pt>
                <c:pt idx="32">
                  <c:v>0.5506065</c:v>
                </c:pt>
                <c:pt idx="33">
                  <c:v>0.55058240000000003</c:v>
                </c:pt>
                <c:pt idx="34">
                  <c:v>0.55055480000000001</c:v>
                </c:pt>
                <c:pt idx="35">
                  <c:v>0.54274319999999998</c:v>
                </c:pt>
                <c:pt idx="36">
                  <c:v>0.54271760000000002</c:v>
                </c:pt>
                <c:pt idx="37">
                  <c:v>0.54268939999999999</c:v>
                </c:pt>
                <c:pt idx="38">
                  <c:v>0.54267049999999994</c:v>
                </c:pt>
                <c:pt idx="39">
                  <c:v>0.54265059999999998</c:v>
                </c:pt>
                <c:pt idx="40">
                  <c:v>0.54262140000000003</c:v>
                </c:pt>
                <c:pt idx="41">
                  <c:v>0.54259109999999999</c:v>
                </c:pt>
                <c:pt idx="42">
                  <c:v>0.54257239999999995</c:v>
                </c:pt>
                <c:pt idx="43">
                  <c:v>0.54255299999999995</c:v>
                </c:pt>
                <c:pt idx="44">
                  <c:v>0.5425354</c:v>
                </c:pt>
                <c:pt idx="45">
                  <c:v>0.54250410000000004</c:v>
                </c:pt>
                <c:pt idx="46">
                  <c:v>0.54248759999999996</c:v>
                </c:pt>
                <c:pt idx="47">
                  <c:v>0.54246510000000003</c:v>
                </c:pt>
                <c:pt idx="48">
                  <c:v>0.53466639999999999</c:v>
                </c:pt>
                <c:pt idx="49">
                  <c:v>0.53464719999999999</c:v>
                </c:pt>
                <c:pt idx="50">
                  <c:v>0.53461840000000005</c:v>
                </c:pt>
                <c:pt idx="51">
                  <c:v>0.53459610000000002</c:v>
                </c:pt>
                <c:pt idx="52">
                  <c:v>0.53457809999999994</c:v>
                </c:pt>
                <c:pt idx="53">
                  <c:v>0.53456099999999995</c:v>
                </c:pt>
                <c:pt idx="54">
                  <c:v>0.53453799999999996</c:v>
                </c:pt>
                <c:pt idx="55">
                  <c:v>0.53451959999999998</c:v>
                </c:pt>
                <c:pt idx="56">
                  <c:v>0.53449369999999996</c:v>
                </c:pt>
                <c:pt idx="57">
                  <c:v>0.53448240000000002</c:v>
                </c:pt>
                <c:pt idx="58">
                  <c:v>0.5344679</c:v>
                </c:pt>
                <c:pt idx="59">
                  <c:v>0.53445379999999998</c:v>
                </c:pt>
                <c:pt idx="60">
                  <c:v>0.53442339999999999</c:v>
                </c:pt>
                <c:pt idx="61">
                  <c:v>0.53440600000000005</c:v>
                </c:pt>
                <c:pt idx="62">
                  <c:v>0.52662889999999996</c:v>
                </c:pt>
                <c:pt idx="63">
                  <c:v>0.5266151</c:v>
                </c:pt>
                <c:pt idx="64">
                  <c:v>0.52659679999999998</c:v>
                </c:pt>
                <c:pt idx="65">
                  <c:v>0.52657739999999997</c:v>
                </c:pt>
                <c:pt idx="66">
                  <c:v>0.52655430000000003</c:v>
                </c:pt>
                <c:pt idx="67">
                  <c:v>0.52654540000000005</c:v>
                </c:pt>
                <c:pt idx="68">
                  <c:v>0.52652549999999998</c:v>
                </c:pt>
                <c:pt idx="69">
                  <c:v>0.52651409999999998</c:v>
                </c:pt>
                <c:pt idx="70">
                  <c:v>0.52649619999999997</c:v>
                </c:pt>
                <c:pt idx="71">
                  <c:v>0.52647299999999997</c:v>
                </c:pt>
                <c:pt idx="72">
                  <c:v>0.52645109999999995</c:v>
                </c:pt>
                <c:pt idx="73">
                  <c:v>0.52644120000000005</c:v>
                </c:pt>
                <c:pt idx="74">
                  <c:v>0.52642549999999999</c:v>
                </c:pt>
                <c:pt idx="75">
                  <c:v>0.52641289999999996</c:v>
                </c:pt>
                <c:pt idx="76">
                  <c:v>0.52638660000000004</c:v>
                </c:pt>
                <c:pt idx="77">
                  <c:v>0.52637299999999998</c:v>
                </c:pt>
                <c:pt idx="78">
                  <c:v>0.52635140000000002</c:v>
                </c:pt>
                <c:pt idx="79">
                  <c:v>0.51862149999999996</c:v>
                </c:pt>
                <c:pt idx="80">
                  <c:v>0.51859849999999996</c:v>
                </c:pt>
                <c:pt idx="81">
                  <c:v>0.5185826</c:v>
                </c:pt>
                <c:pt idx="82">
                  <c:v>0.51856880000000005</c:v>
                </c:pt>
                <c:pt idx="83">
                  <c:v>0.51855150000000005</c:v>
                </c:pt>
                <c:pt idx="84">
                  <c:v>0.51854650000000002</c:v>
                </c:pt>
                <c:pt idx="85">
                  <c:v>0.51852299999999996</c:v>
                </c:pt>
                <c:pt idx="86">
                  <c:v>0.51850240000000003</c:v>
                </c:pt>
                <c:pt idx="87">
                  <c:v>0.51849650000000003</c:v>
                </c:pt>
                <c:pt idx="88">
                  <c:v>0.51848760000000005</c:v>
                </c:pt>
                <c:pt idx="89">
                  <c:v>0.51846879999999995</c:v>
                </c:pt>
                <c:pt idx="90">
                  <c:v>0.51845839999999999</c:v>
                </c:pt>
                <c:pt idx="91">
                  <c:v>0.51844199999999996</c:v>
                </c:pt>
                <c:pt idx="92">
                  <c:v>0.51843099999999998</c:v>
                </c:pt>
                <c:pt idx="93">
                  <c:v>0.51841320000000002</c:v>
                </c:pt>
                <c:pt idx="94">
                  <c:v>0.51840600000000003</c:v>
                </c:pt>
                <c:pt idx="95">
                  <c:v>0.51837699999999998</c:v>
                </c:pt>
                <c:pt idx="96">
                  <c:v>0.51836280000000001</c:v>
                </c:pt>
                <c:pt idx="97">
                  <c:v>0.5106735</c:v>
                </c:pt>
                <c:pt idx="98">
                  <c:v>0.51065260000000001</c:v>
                </c:pt>
                <c:pt idx="99">
                  <c:v>0.51064609999999999</c:v>
                </c:pt>
                <c:pt idx="100">
                  <c:v>0.51062960000000002</c:v>
                </c:pt>
                <c:pt idx="101">
                  <c:v>0.51061909999999999</c:v>
                </c:pt>
                <c:pt idx="102">
                  <c:v>0.51060499999999998</c:v>
                </c:pt>
                <c:pt idx="103">
                  <c:v>0.51059639999999995</c:v>
                </c:pt>
                <c:pt idx="104">
                  <c:v>0.51059030000000005</c:v>
                </c:pt>
                <c:pt idx="105">
                  <c:v>0.51056860000000004</c:v>
                </c:pt>
                <c:pt idx="106">
                  <c:v>0.51054690000000003</c:v>
                </c:pt>
                <c:pt idx="107">
                  <c:v>0.51053579999999998</c:v>
                </c:pt>
                <c:pt idx="108">
                  <c:v>0.51052960000000003</c:v>
                </c:pt>
                <c:pt idx="109">
                  <c:v>0.51051400000000002</c:v>
                </c:pt>
                <c:pt idx="110">
                  <c:v>0.51050139999999999</c:v>
                </c:pt>
                <c:pt idx="111">
                  <c:v>0.51048660000000001</c:v>
                </c:pt>
                <c:pt idx="112">
                  <c:v>0.51048280000000001</c:v>
                </c:pt>
                <c:pt idx="113">
                  <c:v>0.51046440000000004</c:v>
                </c:pt>
                <c:pt idx="114">
                  <c:v>0.51045560000000001</c:v>
                </c:pt>
                <c:pt idx="115">
                  <c:v>0.51045399999999996</c:v>
                </c:pt>
                <c:pt idx="116">
                  <c:v>0.51043720000000004</c:v>
                </c:pt>
                <c:pt idx="117">
                  <c:v>0.50280380000000002</c:v>
                </c:pt>
                <c:pt idx="118">
                  <c:v>0.50280119999999995</c:v>
                </c:pt>
                <c:pt idx="119">
                  <c:v>0.50278860000000003</c:v>
                </c:pt>
                <c:pt idx="120">
                  <c:v>0.50277839999999996</c:v>
                </c:pt>
                <c:pt idx="121">
                  <c:v>0.50276949999999998</c:v>
                </c:pt>
                <c:pt idx="122">
                  <c:v>0.50275179999999997</c:v>
                </c:pt>
                <c:pt idx="123">
                  <c:v>0.50273579999999995</c:v>
                </c:pt>
                <c:pt idx="124">
                  <c:v>0.50272280000000003</c:v>
                </c:pt>
                <c:pt idx="125">
                  <c:v>0.50271379999999999</c:v>
                </c:pt>
                <c:pt idx="126">
                  <c:v>0.50269929999999996</c:v>
                </c:pt>
                <c:pt idx="127">
                  <c:v>0.50268840000000004</c:v>
                </c:pt>
                <c:pt idx="128">
                  <c:v>0.50268619999999997</c:v>
                </c:pt>
                <c:pt idx="129">
                  <c:v>0.50267519999999999</c:v>
                </c:pt>
                <c:pt idx="130">
                  <c:v>0.50266789999999995</c:v>
                </c:pt>
                <c:pt idx="131">
                  <c:v>0.50266219999999995</c:v>
                </c:pt>
                <c:pt idx="132">
                  <c:v>0.50265099999999996</c:v>
                </c:pt>
                <c:pt idx="133">
                  <c:v>0.502637</c:v>
                </c:pt>
                <c:pt idx="134">
                  <c:v>0.50262779999999996</c:v>
                </c:pt>
                <c:pt idx="135">
                  <c:v>0.50261840000000002</c:v>
                </c:pt>
                <c:pt idx="136">
                  <c:v>0.50261040000000001</c:v>
                </c:pt>
                <c:pt idx="137">
                  <c:v>0.50260210000000005</c:v>
                </c:pt>
                <c:pt idx="138">
                  <c:v>0.50259220000000004</c:v>
                </c:pt>
                <c:pt idx="139">
                  <c:v>0.50257620000000003</c:v>
                </c:pt>
                <c:pt idx="140">
                  <c:v>0.5025674</c:v>
                </c:pt>
                <c:pt idx="141">
                  <c:v>0.49500880000000003</c:v>
                </c:pt>
                <c:pt idx="142">
                  <c:v>0.49499460000000001</c:v>
                </c:pt>
                <c:pt idx="143">
                  <c:v>0.4949886</c:v>
                </c:pt>
                <c:pt idx="144">
                  <c:v>0.49497380000000002</c:v>
                </c:pt>
                <c:pt idx="145">
                  <c:v>0.49496560000000001</c:v>
                </c:pt>
                <c:pt idx="146">
                  <c:v>0.49495529999999999</c:v>
                </c:pt>
                <c:pt idx="147">
                  <c:v>0.49495060000000002</c:v>
                </c:pt>
                <c:pt idx="148">
                  <c:v>0.49494060000000001</c:v>
                </c:pt>
                <c:pt idx="149">
                  <c:v>0.49493280000000001</c:v>
                </c:pt>
                <c:pt idx="150">
                  <c:v>0.49492589999999997</c:v>
                </c:pt>
                <c:pt idx="151">
                  <c:v>0.4949228</c:v>
                </c:pt>
                <c:pt idx="152">
                  <c:v>0.49490849999999997</c:v>
                </c:pt>
                <c:pt idx="153">
                  <c:v>0.49489539999999999</c:v>
                </c:pt>
                <c:pt idx="154">
                  <c:v>0.49488979999999999</c:v>
                </c:pt>
                <c:pt idx="155">
                  <c:v>0.49487819999999999</c:v>
                </c:pt>
                <c:pt idx="156">
                  <c:v>0.49487700000000001</c:v>
                </c:pt>
                <c:pt idx="157">
                  <c:v>0.49487300000000001</c:v>
                </c:pt>
                <c:pt idx="158">
                  <c:v>0.49486000000000002</c:v>
                </c:pt>
                <c:pt idx="159">
                  <c:v>0.4948497</c:v>
                </c:pt>
                <c:pt idx="160">
                  <c:v>0.49483820000000001</c:v>
                </c:pt>
                <c:pt idx="161">
                  <c:v>0.49482530000000002</c:v>
                </c:pt>
                <c:pt idx="162">
                  <c:v>0.49482179999999998</c:v>
                </c:pt>
                <c:pt idx="163">
                  <c:v>0.49480469999999999</c:v>
                </c:pt>
                <c:pt idx="164">
                  <c:v>0.4947976</c:v>
                </c:pt>
                <c:pt idx="165">
                  <c:v>0.49479640000000003</c:v>
                </c:pt>
                <c:pt idx="166">
                  <c:v>0.494782</c:v>
                </c:pt>
                <c:pt idx="167">
                  <c:v>0.49477199999999999</c:v>
                </c:pt>
                <c:pt idx="168">
                  <c:v>0.48728280000000002</c:v>
                </c:pt>
                <c:pt idx="169">
                  <c:v>0.48727340000000002</c:v>
                </c:pt>
                <c:pt idx="170">
                  <c:v>0.48726760000000002</c:v>
                </c:pt>
                <c:pt idx="171">
                  <c:v>0.48725740000000001</c:v>
                </c:pt>
                <c:pt idx="172">
                  <c:v>0.48725039999999997</c:v>
                </c:pt>
                <c:pt idx="173">
                  <c:v>0.48723329999999998</c:v>
                </c:pt>
                <c:pt idx="174">
                  <c:v>0.48723</c:v>
                </c:pt>
                <c:pt idx="175">
                  <c:v>0.48722779999999999</c:v>
                </c:pt>
                <c:pt idx="176">
                  <c:v>0.48721969999999998</c:v>
                </c:pt>
                <c:pt idx="177">
                  <c:v>0.48721900000000001</c:v>
                </c:pt>
                <c:pt idx="178">
                  <c:v>0.48720409999999997</c:v>
                </c:pt>
                <c:pt idx="179">
                  <c:v>0.4871933</c:v>
                </c:pt>
                <c:pt idx="180">
                  <c:v>0.48718349999999999</c:v>
                </c:pt>
                <c:pt idx="181">
                  <c:v>0.48717569999999999</c:v>
                </c:pt>
                <c:pt idx="182">
                  <c:v>0.48717339999999998</c:v>
                </c:pt>
                <c:pt idx="183">
                  <c:v>0.48715799999999998</c:v>
                </c:pt>
                <c:pt idx="184">
                  <c:v>0.4871529</c:v>
                </c:pt>
                <c:pt idx="185">
                  <c:v>0.48714099999999999</c:v>
                </c:pt>
                <c:pt idx="186">
                  <c:v>0.48713649999999997</c:v>
                </c:pt>
                <c:pt idx="187">
                  <c:v>0.48713200000000001</c:v>
                </c:pt>
                <c:pt idx="188">
                  <c:v>0.487118</c:v>
                </c:pt>
                <c:pt idx="189">
                  <c:v>0.48710500000000001</c:v>
                </c:pt>
                <c:pt idx="190">
                  <c:v>0.48710059999999999</c:v>
                </c:pt>
                <c:pt idx="191">
                  <c:v>0.48709639999999998</c:v>
                </c:pt>
                <c:pt idx="192">
                  <c:v>0.48709140000000001</c:v>
                </c:pt>
                <c:pt idx="193">
                  <c:v>0.48707640000000002</c:v>
                </c:pt>
                <c:pt idx="194">
                  <c:v>0.48707260000000002</c:v>
                </c:pt>
                <c:pt idx="195">
                  <c:v>0.4870642</c:v>
                </c:pt>
                <c:pt idx="196">
                  <c:v>0.4870584</c:v>
                </c:pt>
                <c:pt idx="197">
                  <c:v>0.4870546</c:v>
                </c:pt>
                <c:pt idx="198">
                  <c:v>0.47964040000000002</c:v>
                </c:pt>
                <c:pt idx="199">
                  <c:v>0.47963329999999998</c:v>
                </c:pt>
                <c:pt idx="200">
                  <c:v>0.47962500000000002</c:v>
                </c:pt>
                <c:pt idx="201">
                  <c:v>0.47961429999999999</c:v>
                </c:pt>
                <c:pt idx="202">
                  <c:v>0.4796048</c:v>
                </c:pt>
                <c:pt idx="203">
                  <c:v>0.47959960000000001</c:v>
                </c:pt>
                <c:pt idx="204">
                  <c:v>0.47958810000000002</c:v>
                </c:pt>
                <c:pt idx="205">
                  <c:v>0.47957739999999999</c:v>
                </c:pt>
                <c:pt idx="206">
                  <c:v>0.47957230000000001</c:v>
                </c:pt>
                <c:pt idx="207">
                  <c:v>0.47956660000000001</c:v>
                </c:pt>
                <c:pt idx="208">
                  <c:v>0.47955740000000002</c:v>
                </c:pt>
                <c:pt idx="209">
                  <c:v>0.4795488</c:v>
                </c:pt>
                <c:pt idx="210">
                  <c:v>0.47954330000000001</c:v>
                </c:pt>
                <c:pt idx="211">
                  <c:v>0.4795449</c:v>
                </c:pt>
                <c:pt idx="212">
                  <c:v>0.47952529999999999</c:v>
                </c:pt>
                <c:pt idx="213">
                  <c:v>0.47952260000000002</c:v>
                </c:pt>
                <c:pt idx="214">
                  <c:v>0.47951260000000001</c:v>
                </c:pt>
                <c:pt idx="215">
                  <c:v>0.47950559999999998</c:v>
                </c:pt>
                <c:pt idx="216">
                  <c:v>0.4795063</c:v>
                </c:pt>
                <c:pt idx="217">
                  <c:v>0.4795006</c:v>
                </c:pt>
                <c:pt idx="218">
                  <c:v>0.4794969</c:v>
                </c:pt>
                <c:pt idx="219">
                  <c:v>0.47948000000000002</c:v>
                </c:pt>
                <c:pt idx="220">
                  <c:v>0.47948099999999999</c:v>
                </c:pt>
                <c:pt idx="221">
                  <c:v>0.4794718</c:v>
                </c:pt>
                <c:pt idx="222">
                  <c:v>0.47946670000000002</c:v>
                </c:pt>
                <c:pt idx="223">
                  <c:v>0.47946499999999997</c:v>
                </c:pt>
                <c:pt idx="224">
                  <c:v>0.47945579999999999</c:v>
                </c:pt>
                <c:pt idx="225">
                  <c:v>0.47945500000000002</c:v>
                </c:pt>
                <c:pt idx="226">
                  <c:v>0.47943659999999999</c:v>
                </c:pt>
                <c:pt idx="227">
                  <c:v>0.47943849999999999</c:v>
                </c:pt>
                <c:pt idx="228">
                  <c:v>0.4794332</c:v>
                </c:pt>
                <c:pt idx="229">
                  <c:v>0.47942679999999999</c:v>
                </c:pt>
                <c:pt idx="230">
                  <c:v>0.4721033</c:v>
                </c:pt>
                <c:pt idx="231">
                  <c:v>0.47209499999999999</c:v>
                </c:pt>
                <c:pt idx="232">
                  <c:v>0.47209129999999999</c:v>
                </c:pt>
                <c:pt idx="233">
                  <c:v>0.47208719999999998</c:v>
                </c:pt>
                <c:pt idx="234">
                  <c:v>0.47206939999999997</c:v>
                </c:pt>
                <c:pt idx="235">
                  <c:v>0.47206340000000002</c:v>
                </c:pt>
                <c:pt idx="236">
                  <c:v>0.47205839999999999</c:v>
                </c:pt>
                <c:pt idx="237">
                  <c:v>0.47204220000000002</c:v>
                </c:pt>
                <c:pt idx="238">
                  <c:v>0.47203610000000001</c:v>
                </c:pt>
                <c:pt idx="239">
                  <c:v>0.47202499999999997</c:v>
                </c:pt>
                <c:pt idx="240">
                  <c:v>0.4720261</c:v>
                </c:pt>
                <c:pt idx="241">
                  <c:v>0.47202460000000002</c:v>
                </c:pt>
                <c:pt idx="242">
                  <c:v>0.47201300000000002</c:v>
                </c:pt>
                <c:pt idx="243">
                  <c:v>0.4720123</c:v>
                </c:pt>
                <c:pt idx="244">
                  <c:v>0.4720085</c:v>
                </c:pt>
                <c:pt idx="245">
                  <c:v>0.471995</c:v>
                </c:pt>
                <c:pt idx="246">
                  <c:v>0.47199560000000002</c:v>
                </c:pt>
                <c:pt idx="247">
                  <c:v>0.47199649999999999</c:v>
                </c:pt>
                <c:pt idx="248">
                  <c:v>0.47199279999999999</c:v>
                </c:pt>
                <c:pt idx="249">
                  <c:v>0.47197519999999998</c:v>
                </c:pt>
                <c:pt idx="250">
                  <c:v>0.47197719999999999</c:v>
                </c:pt>
                <c:pt idx="251">
                  <c:v>0.4719624</c:v>
                </c:pt>
                <c:pt idx="252">
                  <c:v>0.47196050000000001</c:v>
                </c:pt>
                <c:pt idx="253">
                  <c:v>0.47195150000000002</c:v>
                </c:pt>
                <c:pt idx="254">
                  <c:v>0.47194330000000001</c:v>
                </c:pt>
                <c:pt idx="255">
                  <c:v>0.47194599999999998</c:v>
                </c:pt>
                <c:pt idx="256">
                  <c:v>0.47193439999999998</c:v>
                </c:pt>
                <c:pt idx="257">
                  <c:v>0.47192499999999998</c:v>
                </c:pt>
                <c:pt idx="258">
                  <c:v>0.47191959999999999</c:v>
                </c:pt>
                <c:pt idx="259">
                  <c:v>0.47191539999999998</c:v>
                </c:pt>
                <c:pt idx="260">
                  <c:v>0.47190759999999998</c:v>
                </c:pt>
                <c:pt idx="261">
                  <c:v>0.47190179999999998</c:v>
                </c:pt>
                <c:pt idx="262">
                  <c:v>0.47189999999999999</c:v>
                </c:pt>
                <c:pt idx="263">
                  <c:v>0.47189500000000001</c:v>
                </c:pt>
                <c:pt idx="264">
                  <c:v>0.46465960000000001</c:v>
                </c:pt>
                <c:pt idx="265">
                  <c:v>0.46465620000000002</c:v>
                </c:pt>
                <c:pt idx="266">
                  <c:v>0.46464359999999999</c:v>
                </c:pt>
                <c:pt idx="267">
                  <c:v>0.46464250000000001</c:v>
                </c:pt>
                <c:pt idx="268">
                  <c:v>0.46462769999999998</c:v>
                </c:pt>
                <c:pt idx="269">
                  <c:v>0.46462680000000001</c:v>
                </c:pt>
                <c:pt idx="270">
                  <c:v>0.46461799999999998</c:v>
                </c:pt>
                <c:pt idx="271">
                  <c:v>0.46461920000000001</c:v>
                </c:pt>
                <c:pt idx="272">
                  <c:v>0.4646092</c:v>
                </c:pt>
                <c:pt idx="273">
                  <c:v>0.46460370000000001</c:v>
                </c:pt>
                <c:pt idx="274">
                  <c:v>0.46459279999999997</c:v>
                </c:pt>
                <c:pt idx="275">
                  <c:v>0.46458700000000003</c:v>
                </c:pt>
                <c:pt idx="276">
                  <c:v>0.46458680000000002</c:v>
                </c:pt>
                <c:pt idx="277">
                  <c:v>0.46457310000000002</c:v>
                </c:pt>
                <c:pt idx="278">
                  <c:v>0.46457039999999999</c:v>
                </c:pt>
                <c:pt idx="279">
                  <c:v>0.46456619999999998</c:v>
                </c:pt>
                <c:pt idx="280">
                  <c:v>0.46455570000000002</c:v>
                </c:pt>
                <c:pt idx="281">
                  <c:v>0.46455079999999999</c:v>
                </c:pt>
                <c:pt idx="282">
                  <c:v>0.4645474</c:v>
                </c:pt>
                <c:pt idx="283">
                  <c:v>0.46453319999999998</c:v>
                </c:pt>
                <c:pt idx="284">
                  <c:v>0.46453709999999998</c:v>
                </c:pt>
                <c:pt idx="285">
                  <c:v>0.46453739999999999</c:v>
                </c:pt>
                <c:pt idx="286">
                  <c:v>0.46453090000000002</c:v>
                </c:pt>
                <c:pt idx="287">
                  <c:v>0.46451819999999999</c:v>
                </c:pt>
                <c:pt idx="288">
                  <c:v>0.46451229999999999</c:v>
                </c:pt>
                <c:pt idx="289">
                  <c:v>0.46449960000000001</c:v>
                </c:pt>
                <c:pt idx="290">
                  <c:v>0.46450799999999998</c:v>
                </c:pt>
                <c:pt idx="291">
                  <c:v>0.46449489999999999</c:v>
                </c:pt>
                <c:pt idx="292">
                  <c:v>0.46449810000000002</c:v>
                </c:pt>
                <c:pt idx="293">
                  <c:v>0.46448850000000003</c:v>
                </c:pt>
                <c:pt idx="294">
                  <c:v>0.46448099999999998</c:v>
                </c:pt>
                <c:pt idx="295">
                  <c:v>0.46447620000000001</c:v>
                </c:pt>
                <c:pt idx="296">
                  <c:v>0.4644682</c:v>
                </c:pt>
                <c:pt idx="297">
                  <c:v>0.46446999999999999</c:v>
                </c:pt>
                <c:pt idx="298">
                  <c:v>0.46446019999999999</c:v>
                </c:pt>
                <c:pt idx="299">
                  <c:v>0.46444879999999999</c:v>
                </c:pt>
                <c:pt idx="300">
                  <c:v>0.45730739999999998</c:v>
                </c:pt>
                <c:pt idx="301">
                  <c:v>0.45729579999999997</c:v>
                </c:pt>
                <c:pt idx="302">
                  <c:v>0.4572986</c:v>
                </c:pt>
                <c:pt idx="303">
                  <c:v>0.45728799999999997</c:v>
                </c:pt>
                <c:pt idx="304">
                  <c:v>0.45728639999999998</c:v>
                </c:pt>
                <c:pt idx="305">
                  <c:v>0.45727830000000003</c:v>
                </c:pt>
                <c:pt idx="306">
                  <c:v>0.45727830000000003</c:v>
                </c:pt>
                <c:pt idx="307">
                  <c:v>0.45726480000000003</c:v>
                </c:pt>
                <c:pt idx="308">
                  <c:v>0.45725440000000001</c:v>
                </c:pt>
                <c:pt idx="309">
                  <c:v>0.45724999999999999</c:v>
                </c:pt>
                <c:pt idx="310">
                  <c:v>0.45724920000000002</c:v>
                </c:pt>
                <c:pt idx="311">
                  <c:v>0.45724340000000002</c:v>
                </c:pt>
                <c:pt idx="312">
                  <c:v>0.4572368</c:v>
                </c:pt>
                <c:pt idx="313">
                  <c:v>0.45723819999999998</c:v>
                </c:pt>
                <c:pt idx="314">
                  <c:v>0.45722780000000002</c:v>
                </c:pt>
                <c:pt idx="315">
                  <c:v>0.45722560000000001</c:v>
                </c:pt>
                <c:pt idx="316">
                  <c:v>0.45722040000000003</c:v>
                </c:pt>
                <c:pt idx="317">
                  <c:v>0.45721109999999998</c:v>
                </c:pt>
                <c:pt idx="318">
                  <c:v>0.45721010000000001</c:v>
                </c:pt>
                <c:pt idx="319">
                  <c:v>0.45720440000000001</c:v>
                </c:pt>
                <c:pt idx="320">
                  <c:v>0.45719910000000002</c:v>
                </c:pt>
                <c:pt idx="321">
                  <c:v>0.45718999999999999</c:v>
                </c:pt>
                <c:pt idx="322">
                  <c:v>0.45719179999999998</c:v>
                </c:pt>
                <c:pt idx="323">
                  <c:v>0.45718999999999999</c:v>
                </c:pt>
                <c:pt idx="324">
                  <c:v>0.45718439999999999</c:v>
                </c:pt>
                <c:pt idx="325">
                  <c:v>0.45717649999999999</c:v>
                </c:pt>
                <c:pt idx="326">
                  <c:v>0.45717340000000001</c:v>
                </c:pt>
                <c:pt idx="327">
                  <c:v>0.45716099999999998</c:v>
                </c:pt>
                <c:pt idx="328">
                  <c:v>0.45715939999999999</c:v>
                </c:pt>
                <c:pt idx="329">
                  <c:v>0.45715519999999998</c:v>
                </c:pt>
                <c:pt idx="330">
                  <c:v>0.45714349999999998</c:v>
                </c:pt>
                <c:pt idx="331">
                  <c:v>0.45714460000000001</c:v>
                </c:pt>
                <c:pt idx="332">
                  <c:v>0.45713749999999997</c:v>
                </c:pt>
                <c:pt idx="333">
                  <c:v>0.45712979999999998</c:v>
                </c:pt>
                <c:pt idx="334">
                  <c:v>0.45712740000000002</c:v>
                </c:pt>
                <c:pt idx="335">
                  <c:v>0.457125</c:v>
                </c:pt>
                <c:pt idx="336">
                  <c:v>0.45711299999999999</c:v>
                </c:pt>
                <c:pt idx="337">
                  <c:v>0.45006990000000002</c:v>
                </c:pt>
                <c:pt idx="338">
                  <c:v>0.45006760000000001</c:v>
                </c:pt>
                <c:pt idx="339">
                  <c:v>0.45006600000000002</c:v>
                </c:pt>
                <c:pt idx="340">
                  <c:v>0.45006190000000001</c:v>
                </c:pt>
                <c:pt idx="341">
                  <c:v>0.45005400000000001</c:v>
                </c:pt>
                <c:pt idx="342">
                  <c:v>0.45005339999999999</c:v>
                </c:pt>
                <c:pt idx="343">
                  <c:v>0.45005000000000001</c:v>
                </c:pt>
                <c:pt idx="344">
                  <c:v>0.45004539999999998</c:v>
                </c:pt>
                <c:pt idx="345">
                  <c:v>0.45003650000000001</c:v>
                </c:pt>
                <c:pt idx="346">
                  <c:v>0.45003110000000002</c:v>
                </c:pt>
                <c:pt idx="347">
                  <c:v>0.45002120000000001</c:v>
                </c:pt>
                <c:pt idx="348">
                  <c:v>0.4500188</c:v>
                </c:pt>
                <c:pt idx="349">
                  <c:v>0.45001780000000002</c:v>
                </c:pt>
                <c:pt idx="350">
                  <c:v>0.45000810000000002</c:v>
                </c:pt>
                <c:pt idx="351">
                  <c:v>0.45000679999999998</c:v>
                </c:pt>
                <c:pt idx="352">
                  <c:v>0.45000259999999997</c:v>
                </c:pt>
                <c:pt idx="353">
                  <c:v>0.4499938</c:v>
                </c:pt>
                <c:pt idx="354">
                  <c:v>0.4499882</c:v>
                </c:pt>
                <c:pt idx="355">
                  <c:v>0.44998290000000002</c:v>
                </c:pt>
                <c:pt idx="356">
                  <c:v>0.4499764</c:v>
                </c:pt>
                <c:pt idx="357">
                  <c:v>0.44997589999999998</c:v>
                </c:pt>
                <c:pt idx="358">
                  <c:v>0.44996720000000001</c:v>
                </c:pt>
                <c:pt idx="359">
                  <c:v>0.449965</c:v>
                </c:pt>
                <c:pt idx="360">
                  <c:v>0.44996259999999999</c:v>
                </c:pt>
                <c:pt idx="361">
                  <c:v>0.44995239999999997</c:v>
                </c:pt>
                <c:pt idx="362">
                  <c:v>0.4499493</c:v>
                </c:pt>
                <c:pt idx="363">
                  <c:v>0.44994620000000002</c:v>
                </c:pt>
                <c:pt idx="364">
                  <c:v>0.44994089999999998</c:v>
                </c:pt>
                <c:pt idx="365">
                  <c:v>0.4499358</c:v>
                </c:pt>
                <c:pt idx="366">
                  <c:v>0.4499322</c:v>
                </c:pt>
                <c:pt idx="367">
                  <c:v>0.4499203</c:v>
                </c:pt>
                <c:pt idx="368">
                  <c:v>0.44992189999999999</c:v>
                </c:pt>
                <c:pt idx="369">
                  <c:v>0.44991609999999999</c:v>
                </c:pt>
                <c:pt idx="370">
                  <c:v>0.4499166</c:v>
                </c:pt>
                <c:pt idx="371">
                  <c:v>0.4499126</c:v>
                </c:pt>
                <c:pt idx="372">
                  <c:v>0.44990859999999999</c:v>
                </c:pt>
                <c:pt idx="373">
                  <c:v>0.44989639999999997</c:v>
                </c:pt>
                <c:pt idx="374">
                  <c:v>0.44989400000000002</c:v>
                </c:pt>
                <c:pt idx="375">
                  <c:v>0.44989820000000003</c:v>
                </c:pt>
                <c:pt idx="376">
                  <c:v>0.44988840000000002</c:v>
                </c:pt>
                <c:pt idx="377">
                  <c:v>0.44988339999999999</c:v>
                </c:pt>
                <c:pt idx="378">
                  <c:v>0.4429478</c:v>
                </c:pt>
                <c:pt idx="379">
                  <c:v>0.44295200000000001</c:v>
                </c:pt>
                <c:pt idx="380">
                  <c:v>0.44294800000000001</c:v>
                </c:pt>
                <c:pt idx="381">
                  <c:v>0.44294739999999999</c:v>
                </c:pt>
                <c:pt idx="382">
                  <c:v>0.44294159999999999</c:v>
                </c:pt>
                <c:pt idx="383">
                  <c:v>0.44293460000000001</c:v>
                </c:pt>
                <c:pt idx="384">
                  <c:v>0.44292910000000002</c:v>
                </c:pt>
                <c:pt idx="385">
                  <c:v>0.44292520000000002</c:v>
                </c:pt>
                <c:pt idx="386">
                  <c:v>0.44291819999999998</c:v>
                </c:pt>
                <c:pt idx="387">
                  <c:v>0.44291900000000001</c:v>
                </c:pt>
                <c:pt idx="388">
                  <c:v>0.44290590000000002</c:v>
                </c:pt>
                <c:pt idx="389">
                  <c:v>0.44290889999999999</c:v>
                </c:pt>
                <c:pt idx="390">
                  <c:v>0.4429014</c:v>
                </c:pt>
                <c:pt idx="391">
                  <c:v>0.4428996</c:v>
                </c:pt>
                <c:pt idx="392">
                  <c:v>0.4428956</c:v>
                </c:pt>
                <c:pt idx="393">
                  <c:v>0.44288670000000002</c:v>
                </c:pt>
                <c:pt idx="394">
                  <c:v>0.44288460000000002</c:v>
                </c:pt>
                <c:pt idx="395">
                  <c:v>0.44288129999999998</c:v>
                </c:pt>
                <c:pt idx="396">
                  <c:v>0.44287579999999999</c:v>
                </c:pt>
                <c:pt idx="397">
                  <c:v>0.44287090000000001</c:v>
                </c:pt>
                <c:pt idx="398">
                  <c:v>0.44286419999999999</c:v>
                </c:pt>
                <c:pt idx="399">
                  <c:v>0.44286170000000002</c:v>
                </c:pt>
                <c:pt idx="400">
                  <c:v>0.4428552</c:v>
                </c:pt>
                <c:pt idx="401">
                  <c:v>0.44284669999999998</c:v>
                </c:pt>
                <c:pt idx="402">
                  <c:v>0.4428492</c:v>
                </c:pt>
                <c:pt idx="403">
                  <c:v>0.44284820000000003</c:v>
                </c:pt>
                <c:pt idx="404">
                  <c:v>0.44283699999999998</c:v>
                </c:pt>
                <c:pt idx="405">
                  <c:v>0.44283600000000001</c:v>
                </c:pt>
                <c:pt idx="406">
                  <c:v>0.44282860000000002</c:v>
                </c:pt>
                <c:pt idx="407">
                  <c:v>0.44282280000000002</c:v>
                </c:pt>
                <c:pt idx="408">
                  <c:v>0.44281740000000003</c:v>
                </c:pt>
                <c:pt idx="409">
                  <c:v>0.44281340000000002</c:v>
                </c:pt>
                <c:pt idx="410">
                  <c:v>0.44280779999999997</c:v>
                </c:pt>
                <c:pt idx="411">
                  <c:v>0.44280639999999999</c:v>
                </c:pt>
                <c:pt idx="412">
                  <c:v>0.44280000000000003</c:v>
                </c:pt>
                <c:pt idx="413">
                  <c:v>0.44279689999999999</c:v>
                </c:pt>
                <c:pt idx="414">
                  <c:v>0.44279540000000001</c:v>
                </c:pt>
                <c:pt idx="415">
                  <c:v>0.44279499999999999</c:v>
                </c:pt>
                <c:pt idx="416">
                  <c:v>0.44278659999999997</c:v>
                </c:pt>
                <c:pt idx="417">
                  <c:v>0.44278919999999999</c:v>
                </c:pt>
                <c:pt idx="418">
                  <c:v>0.44278240000000002</c:v>
                </c:pt>
                <c:pt idx="419">
                  <c:v>0.44277909999999998</c:v>
                </c:pt>
                <c:pt idx="420">
                  <c:v>0.44277699999999998</c:v>
                </c:pt>
                <c:pt idx="421">
                  <c:v>0.44277100000000003</c:v>
                </c:pt>
                <c:pt idx="422">
                  <c:v>0.43594139999999998</c:v>
                </c:pt>
                <c:pt idx="423">
                  <c:v>0.43593870000000001</c:v>
                </c:pt>
                <c:pt idx="424">
                  <c:v>0.43593720000000002</c:v>
                </c:pt>
                <c:pt idx="425">
                  <c:v>0.43593349999999997</c:v>
                </c:pt>
                <c:pt idx="426">
                  <c:v>0.4359247</c:v>
                </c:pt>
                <c:pt idx="427">
                  <c:v>0.43591540000000001</c:v>
                </c:pt>
                <c:pt idx="428">
                  <c:v>0.43591400000000002</c:v>
                </c:pt>
                <c:pt idx="429">
                  <c:v>0.43591170000000001</c:v>
                </c:pt>
                <c:pt idx="430">
                  <c:v>0.43590640000000003</c:v>
                </c:pt>
                <c:pt idx="431">
                  <c:v>0.43590899999999999</c:v>
                </c:pt>
                <c:pt idx="432">
                  <c:v>0.4358998</c:v>
                </c:pt>
                <c:pt idx="433">
                  <c:v>0.43589359999999999</c:v>
                </c:pt>
                <c:pt idx="434">
                  <c:v>0.43588939999999998</c:v>
                </c:pt>
                <c:pt idx="435">
                  <c:v>0.43588320000000003</c:v>
                </c:pt>
                <c:pt idx="436">
                  <c:v>0.43588379999999999</c:v>
                </c:pt>
                <c:pt idx="437">
                  <c:v>0.43587300000000001</c:v>
                </c:pt>
                <c:pt idx="438">
                  <c:v>0.43586039999999998</c:v>
                </c:pt>
                <c:pt idx="439">
                  <c:v>0.43585849999999998</c:v>
                </c:pt>
                <c:pt idx="440">
                  <c:v>0.43586000000000003</c:v>
                </c:pt>
                <c:pt idx="441">
                  <c:v>0.43585239999999997</c:v>
                </c:pt>
                <c:pt idx="442">
                  <c:v>0.4358476</c:v>
                </c:pt>
                <c:pt idx="443">
                  <c:v>0.4358474</c:v>
                </c:pt>
                <c:pt idx="444">
                  <c:v>0.4358397</c:v>
                </c:pt>
                <c:pt idx="445">
                  <c:v>0.43584060000000002</c:v>
                </c:pt>
                <c:pt idx="446">
                  <c:v>0.4358418</c:v>
                </c:pt>
                <c:pt idx="447">
                  <c:v>0.43583470000000002</c:v>
                </c:pt>
                <c:pt idx="448">
                  <c:v>0.43582769999999998</c:v>
                </c:pt>
                <c:pt idx="449">
                  <c:v>0.4358206</c:v>
                </c:pt>
                <c:pt idx="450">
                  <c:v>0.43581700000000001</c:v>
                </c:pt>
                <c:pt idx="451">
                  <c:v>0.43580659999999999</c:v>
                </c:pt>
                <c:pt idx="452">
                  <c:v>0.435809</c:v>
                </c:pt>
                <c:pt idx="453">
                  <c:v>0.43580859999999999</c:v>
                </c:pt>
                <c:pt idx="454">
                  <c:v>0.43579479999999998</c:v>
                </c:pt>
                <c:pt idx="455">
                  <c:v>0.43579960000000001</c:v>
                </c:pt>
                <c:pt idx="456">
                  <c:v>0.43579420000000002</c:v>
                </c:pt>
                <c:pt idx="457">
                  <c:v>0.43579200000000001</c:v>
                </c:pt>
                <c:pt idx="458">
                  <c:v>0.43579259999999997</c:v>
                </c:pt>
                <c:pt idx="459">
                  <c:v>0.43578879999999998</c:v>
                </c:pt>
                <c:pt idx="460">
                  <c:v>0.43578020000000001</c:v>
                </c:pt>
                <c:pt idx="461">
                  <c:v>0.43577850000000001</c:v>
                </c:pt>
                <c:pt idx="462">
                  <c:v>0.43576700000000002</c:v>
                </c:pt>
                <c:pt idx="463">
                  <c:v>0.43576599999999999</c:v>
                </c:pt>
                <c:pt idx="464">
                  <c:v>0.42905159999999998</c:v>
                </c:pt>
                <c:pt idx="465">
                  <c:v>0.42904439999999999</c:v>
                </c:pt>
                <c:pt idx="466">
                  <c:v>0.42904199999999998</c:v>
                </c:pt>
                <c:pt idx="467">
                  <c:v>0.42903799999999997</c:v>
                </c:pt>
                <c:pt idx="468">
                  <c:v>0.4290331</c:v>
                </c:pt>
                <c:pt idx="469">
                  <c:v>0.42903479999999999</c:v>
                </c:pt>
                <c:pt idx="470">
                  <c:v>0.4290274</c:v>
                </c:pt>
                <c:pt idx="471">
                  <c:v>0.42902630000000003</c:v>
                </c:pt>
                <c:pt idx="472">
                  <c:v>0.42901830000000002</c:v>
                </c:pt>
                <c:pt idx="473">
                  <c:v>0.429012</c:v>
                </c:pt>
                <c:pt idx="474">
                  <c:v>0.42901040000000001</c:v>
                </c:pt>
                <c:pt idx="475">
                  <c:v>0.4290098</c:v>
                </c:pt>
                <c:pt idx="476">
                  <c:v>0.42899929999999997</c:v>
                </c:pt>
                <c:pt idx="477">
                  <c:v>0.42899199999999998</c:v>
                </c:pt>
                <c:pt idx="478">
                  <c:v>0.42899330000000002</c:v>
                </c:pt>
                <c:pt idx="479">
                  <c:v>0.42898839999999999</c:v>
                </c:pt>
                <c:pt idx="480">
                  <c:v>0.42899219999999999</c:v>
                </c:pt>
                <c:pt idx="481">
                  <c:v>0.42898799999999998</c:v>
                </c:pt>
                <c:pt idx="482">
                  <c:v>0.42898330000000001</c:v>
                </c:pt>
                <c:pt idx="483">
                  <c:v>0.42898239999999999</c:v>
                </c:pt>
                <c:pt idx="484">
                  <c:v>0.42897970000000002</c:v>
                </c:pt>
                <c:pt idx="485">
                  <c:v>0.4289734</c:v>
                </c:pt>
                <c:pt idx="486">
                  <c:v>0.42897410000000002</c:v>
                </c:pt>
                <c:pt idx="487">
                  <c:v>0.42896000000000001</c:v>
                </c:pt>
                <c:pt idx="488">
                  <c:v>0.42895719999999998</c:v>
                </c:pt>
                <c:pt idx="489">
                  <c:v>0.42895640000000002</c:v>
                </c:pt>
                <c:pt idx="490">
                  <c:v>0.42894549999999998</c:v>
                </c:pt>
                <c:pt idx="491">
                  <c:v>0.42893710000000002</c:v>
                </c:pt>
                <c:pt idx="492">
                  <c:v>0.42893439999999999</c:v>
                </c:pt>
                <c:pt idx="493">
                  <c:v>0.42893320000000001</c:v>
                </c:pt>
                <c:pt idx="494">
                  <c:v>0.42892989999999998</c:v>
                </c:pt>
                <c:pt idx="495">
                  <c:v>0.42892770000000002</c:v>
                </c:pt>
                <c:pt idx="496">
                  <c:v>0.428927</c:v>
                </c:pt>
                <c:pt idx="497">
                  <c:v>0.42891879999999999</c:v>
                </c:pt>
                <c:pt idx="498">
                  <c:v>0.42891790000000002</c:v>
                </c:pt>
                <c:pt idx="499">
                  <c:v>0.42890980000000001</c:v>
                </c:pt>
                <c:pt idx="500">
                  <c:v>0.42890780000000001</c:v>
                </c:pt>
                <c:pt idx="501">
                  <c:v>0.42889860000000002</c:v>
                </c:pt>
                <c:pt idx="502">
                  <c:v>0.42889919999999998</c:v>
                </c:pt>
                <c:pt idx="503">
                  <c:v>0.42888890000000002</c:v>
                </c:pt>
                <c:pt idx="504">
                  <c:v>0.428896</c:v>
                </c:pt>
                <c:pt idx="505">
                  <c:v>0.42888789999999999</c:v>
                </c:pt>
                <c:pt idx="506">
                  <c:v>0.42888379999999998</c:v>
                </c:pt>
                <c:pt idx="507">
                  <c:v>0.42888029999999999</c:v>
                </c:pt>
                <c:pt idx="508">
                  <c:v>0.42887500000000001</c:v>
                </c:pt>
                <c:pt idx="509">
                  <c:v>0.42226140000000001</c:v>
                </c:pt>
                <c:pt idx="510">
                  <c:v>0.42226150000000001</c:v>
                </c:pt>
                <c:pt idx="511">
                  <c:v>0.42225620000000003</c:v>
                </c:pt>
                <c:pt idx="512">
                  <c:v>0.4222494</c:v>
                </c:pt>
                <c:pt idx="513">
                  <c:v>0.42224980000000001</c:v>
                </c:pt>
                <c:pt idx="514">
                  <c:v>0.42224099999999998</c:v>
                </c:pt>
                <c:pt idx="515">
                  <c:v>0.42224080000000003</c:v>
                </c:pt>
                <c:pt idx="516">
                  <c:v>0.42223830000000001</c:v>
                </c:pt>
                <c:pt idx="517">
                  <c:v>0.42223280000000002</c:v>
                </c:pt>
                <c:pt idx="518">
                  <c:v>0.42222140000000002</c:v>
                </c:pt>
                <c:pt idx="519">
                  <c:v>0.42222369999999998</c:v>
                </c:pt>
                <c:pt idx="520">
                  <c:v>0.42221969999999998</c:v>
                </c:pt>
                <c:pt idx="521">
                  <c:v>0.42221829999999999</c:v>
                </c:pt>
                <c:pt idx="522">
                  <c:v>0.42221500000000001</c:v>
                </c:pt>
                <c:pt idx="523">
                  <c:v>0.42220619999999998</c:v>
                </c:pt>
                <c:pt idx="524">
                  <c:v>0.42220089999999999</c:v>
                </c:pt>
                <c:pt idx="525">
                  <c:v>0.42219790000000001</c:v>
                </c:pt>
                <c:pt idx="526">
                  <c:v>0.42219719999999999</c:v>
                </c:pt>
                <c:pt idx="527">
                  <c:v>0.42219139999999999</c:v>
                </c:pt>
                <c:pt idx="528">
                  <c:v>0.42218319999999998</c:v>
                </c:pt>
                <c:pt idx="529">
                  <c:v>0.42218509999999998</c:v>
                </c:pt>
                <c:pt idx="530">
                  <c:v>0.42218030000000001</c:v>
                </c:pt>
                <c:pt idx="531">
                  <c:v>0.42217860000000001</c:v>
                </c:pt>
                <c:pt idx="532">
                  <c:v>0.42218080000000002</c:v>
                </c:pt>
                <c:pt idx="533">
                  <c:v>0.4221703</c:v>
                </c:pt>
                <c:pt idx="534">
                  <c:v>0.42216310000000001</c:v>
                </c:pt>
                <c:pt idx="535">
                  <c:v>0.42216360000000003</c:v>
                </c:pt>
                <c:pt idx="536">
                  <c:v>0.42215710000000001</c:v>
                </c:pt>
                <c:pt idx="537">
                  <c:v>0.42215380000000002</c:v>
                </c:pt>
                <c:pt idx="538">
                  <c:v>0.42215239999999998</c:v>
                </c:pt>
                <c:pt idx="539">
                  <c:v>0.42214590000000002</c:v>
                </c:pt>
                <c:pt idx="540">
                  <c:v>0.42214580000000002</c:v>
                </c:pt>
                <c:pt idx="541">
                  <c:v>0.4221396</c:v>
                </c:pt>
                <c:pt idx="542">
                  <c:v>0.42214180000000001</c:v>
                </c:pt>
                <c:pt idx="543">
                  <c:v>0.42212810000000001</c:v>
                </c:pt>
                <c:pt idx="544">
                  <c:v>0.42212250000000001</c:v>
                </c:pt>
                <c:pt idx="545">
                  <c:v>0.4221222</c:v>
                </c:pt>
                <c:pt idx="546">
                  <c:v>0.422122</c:v>
                </c:pt>
                <c:pt idx="547">
                  <c:v>0.42211569999999998</c:v>
                </c:pt>
                <c:pt idx="548">
                  <c:v>0.42211700000000002</c:v>
                </c:pt>
                <c:pt idx="549">
                  <c:v>0.42210969999999998</c:v>
                </c:pt>
                <c:pt idx="550">
                  <c:v>0.42211029999999999</c:v>
                </c:pt>
                <c:pt idx="551">
                  <c:v>0.42210360000000002</c:v>
                </c:pt>
                <c:pt idx="552">
                  <c:v>0.42209730000000001</c:v>
                </c:pt>
                <c:pt idx="553">
                  <c:v>0.4155953</c:v>
                </c:pt>
                <c:pt idx="554">
                  <c:v>0.41559620000000003</c:v>
                </c:pt>
                <c:pt idx="555">
                  <c:v>0.4155933</c:v>
                </c:pt>
                <c:pt idx="556">
                  <c:v>0.41558469999999997</c:v>
                </c:pt>
                <c:pt idx="557">
                  <c:v>0.4155838</c:v>
                </c:pt>
                <c:pt idx="558">
                  <c:v>0.41557880000000003</c:v>
                </c:pt>
                <c:pt idx="559">
                  <c:v>0.415578</c:v>
                </c:pt>
                <c:pt idx="560">
                  <c:v>0.41557280000000002</c:v>
                </c:pt>
                <c:pt idx="561">
                  <c:v>0.41556759999999998</c:v>
                </c:pt>
                <c:pt idx="562">
                  <c:v>0.41556549999999998</c:v>
                </c:pt>
                <c:pt idx="563">
                  <c:v>0.41555540000000002</c:v>
                </c:pt>
                <c:pt idx="564">
                  <c:v>0.41555310000000001</c:v>
                </c:pt>
                <c:pt idx="565">
                  <c:v>0.4155491</c:v>
                </c:pt>
                <c:pt idx="566">
                  <c:v>0.41554999999999997</c:v>
                </c:pt>
                <c:pt idx="567">
                  <c:v>0.41554679999999999</c:v>
                </c:pt>
                <c:pt idx="568">
                  <c:v>0.41554449999999998</c:v>
                </c:pt>
                <c:pt idx="569">
                  <c:v>0.41553849999999998</c:v>
                </c:pt>
                <c:pt idx="570">
                  <c:v>0.41553040000000002</c:v>
                </c:pt>
                <c:pt idx="571">
                  <c:v>0.41552640000000002</c:v>
                </c:pt>
                <c:pt idx="572">
                  <c:v>0.4155296</c:v>
                </c:pt>
                <c:pt idx="573">
                  <c:v>0.41552319999999998</c:v>
                </c:pt>
                <c:pt idx="574">
                  <c:v>0.41552109999999998</c:v>
                </c:pt>
                <c:pt idx="575">
                  <c:v>0.41551759999999999</c:v>
                </c:pt>
                <c:pt idx="576">
                  <c:v>0.41550700000000002</c:v>
                </c:pt>
                <c:pt idx="577">
                  <c:v>0.41550860000000001</c:v>
                </c:pt>
                <c:pt idx="578">
                  <c:v>0.41550809999999999</c:v>
                </c:pt>
                <c:pt idx="579">
                  <c:v>0.4155064</c:v>
                </c:pt>
                <c:pt idx="580">
                  <c:v>0.41550199999999998</c:v>
                </c:pt>
                <c:pt idx="581">
                  <c:v>0.41549750000000002</c:v>
                </c:pt>
                <c:pt idx="582">
                  <c:v>0.41549219999999998</c:v>
                </c:pt>
                <c:pt idx="583">
                  <c:v>0.41548829999999998</c:v>
                </c:pt>
                <c:pt idx="584">
                  <c:v>0.41548600000000002</c:v>
                </c:pt>
                <c:pt idx="585">
                  <c:v>0.4154854</c:v>
                </c:pt>
                <c:pt idx="586">
                  <c:v>0.41548170000000001</c:v>
                </c:pt>
                <c:pt idx="587">
                  <c:v>0.41547810000000002</c:v>
                </c:pt>
                <c:pt idx="588">
                  <c:v>0.4154776</c:v>
                </c:pt>
                <c:pt idx="589">
                  <c:v>0.41547220000000001</c:v>
                </c:pt>
                <c:pt idx="590">
                  <c:v>0.41547050000000002</c:v>
                </c:pt>
                <c:pt idx="591">
                  <c:v>0.41545840000000001</c:v>
                </c:pt>
                <c:pt idx="592">
                  <c:v>0.4154564</c:v>
                </c:pt>
                <c:pt idx="593">
                  <c:v>0.4154525</c:v>
                </c:pt>
                <c:pt idx="594">
                  <c:v>0.4154563</c:v>
                </c:pt>
                <c:pt idx="595">
                  <c:v>0.41545219999999999</c:v>
                </c:pt>
                <c:pt idx="596">
                  <c:v>0.41544979999999998</c:v>
                </c:pt>
                <c:pt idx="597">
                  <c:v>0.41543730000000001</c:v>
                </c:pt>
                <c:pt idx="598">
                  <c:v>0.41543999999999998</c:v>
                </c:pt>
                <c:pt idx="599">
                  <c:v>0.41543649999999999</c:v>
                </c:pt>
                <c:pt idx="600">
                  <c:v>0.40904600000000002</c:v>
                </c:pt>
                <c:pt idx="601">
                  <c:v>0.40904859999999998</c:v>
                </c:pt>
                <c:pt idx="602">
                  <c:v>0.40904610000000002</c:v>
                </c:pt>
                <c:pt idx="603">
                  <c:v>0.4090452</c:v>
                </c:pt>
                <c:pt idx="604">
                  <c:v>0.40903669999999998</c:v>
                </c:pt>
                <c:pt idx="605">
                  <c:v>0.40903590000000001</c:v>
                </c:pt>
                <c:pt idx="606">
                  <c:v>0.40903139999999999</c:v>
                </c:pt>
                <c:pt idx="607">
                  <c:v>0.40902359999999999</c:v>
                </c:pt>
                <c:pt idx="608">
                  <c:v>0.40902460000000002</c:v>
                </c:pt>
                <c:pt idx="609">
                  <c:v>0.40902090000000002</c:v>
                </c:pt>
                <c:pt idx="610">
                  <c:v>0.4090162</c:v>
                </c:pt>
                <c:pt idx="611">
                  <c:v>0.40901949999999998</c:v>
                </c:pt>
                <c:pt idx="612">
                  <c:v>0.40901029999999999</c:v>
                </c:pt>
                <c:pt idx="613">
                  <c:v>0.40900579999999997</c:v>
                </c:pt>
                <c:pt idx="614">
                  <c:v>0.4090048</c:v>
                </c:pt>
                <c:pt idx="615">
                  <c:v>0.40899720000000001</c:v>
                </c:pt>
                <c:pt idx="616">
                  <c:v>0.408993</c:v>
                </c:pt>
                <c:pt idx="617">
                  <c:v>0.4089911</c:v>
                </c:pt>
                <c:pt idx="618">
                  <c:v>0.40898129999999999</c:v>
                </c:pt>
                <c:pt idx="619">
                  <c:v>0.40898279999999998</c:v>
                </c:pt>
                <c:pt idx="620">
                  <c:v>0.40897939999999999</c:v>
                </c:pt>
                <c:pt idx="621">
                  <c:v>0.40897830000000002</c:v>
                </c:pt>
                <c:pt idx="622">
                  <c:v>0.40897460000000002</c:v>
                </c:pt>
                <c:pt idx="623">
                  <c:v>0.40897099999999997</c:v>
                </c:pt>
                <c:pt idx="624">
                  <c:v>0.40896470000000001</c:v>
                </c:pt>
                <c:pt idx="625">
                  <c:v>0.40895949999999998</c:v>
                </c:pt>
                <c:pt idx="626">
                  <c:v>0.4089603</c:v>
                </c:pt>
                <c:pt idx="627">
                  <c:v>0.40895920000000002</c:v>
                </c:pt>
                <c:pt idx="628">
                  <c:v>0.40895039999999999</c:v>
                </c:pt>
                <c:pt idx="629">
                  <c:v>0.4089488</c:v>
                </c:pt>
                <c:pt idx="630">
                  <c:v>0.40894599999999998</c:v>
                </c:pt>
                <c:pt idx="631">
                  <c:v>0.40894760000000002</c:v>
                </c:pt>
                <c:pt idx="632">
                  <c:v>0.40894550000000002</c:v>
                </c:pt>
                <c:pt idx="633">
                  <c:v>0.40893800000000002</c:v>
                </c:pt>
                <c:pt idx="634">
                  <c:v>0.40893400000000002</c:v>
                </c:pt>
                <c:pt idx="635">
                  <c:v>0.4089313</c:v>
                </c:pt>
                <c:pt idx="636">
                  <c:v>0.4089237</c:v>
                </c:pt>
                <c:pt idx="637">
                  <c:v>0.40892519999999999</c:v>
                </c:pt>
                <c:pt idx="638">
                  <c:v>0.40891719999999998</c:v>
                </c:pt>
                <c:pt idx="639">
                  <c:v>0.40891699999999997</c:v>
                </c:pt>
                <c:pt idx="640">
                  <c:v>0.40890799999999999</c:v>
                </c:pt>
                <c:pt idx="641">
                  <c:v>0.40891189999999999</c:v>
                </c:pt>
                <c:pt idx="642">
                  <c:v>0.40891529999999998</c:v>
                </c:pt>
                <c:pt idx="643">
                  <c:v>0.4089122</c:v>
                </c:pt>
                <c:pt idx="644">
                  <c:v>0.40890650000000001</c:v>
                </c:pt>
                <c:pt idx="645">
                  <c:v>0.40890680000000001</c:v>
                </c:pt>
                <c:pt idx="646">
                  <c:v>0.40890159999999998</c:v>
                </c:pt>
                <c:pt idx="647">
                  <c:v>0.4088946</c:v>
                </c:pt>
                <c:pt idx="648">
                  <c:v>0.4088987</c:v>
                </c:pt>
                <c:pt idx="649">
                  <c:v>0.40889160000000002</c:v>
                </c:pt>
                <c:pt idx="650">
                  <c:v>0.40888819999999998</c:v>
                </c:pt>
                <c:pt idx="651">
                  <c:v>0.40260750000000001</c:v>
                </c:pt>
                <c:pt idx="652">
                  <c:v>0.40260099999999999</c:v>
                </c:pt>
                <c:pt idx="653">
                  <c:v>0.4025956</c:v>
                </c:pt>
                <c:pt idx="654">
                  <c:v>0.40259699999999998</c:v>
                </c:pt>
                <c:pt idx="655">
                  <c:v>0.40259260000000002</c:v>
                </c:pt>
                <c:pt idx="656">
                  <c:v>0.40259699999999998</c:v>
                </c:pt>
                <c:pt idx="657">
                  <c:v>0.40258850000000002</c:v>
                </c:pt>
                <c:pt idx="658">
                  <c:v>0.40258559999999999</c:v>
                </c:pt>
                <c:pt idx="659">
                  <c:v>0.40257999999999999</c:v>
                </c:pt>
                <c:pt idx="660">
                  <c:v>0.40258290000000002</c:v>
                </c:pt>
                <c:pt idx="661">
                  <c:v>0.40258739999999998</c:v>
                </c:pt>
                <c:pt idx="662">
                  <c:v>0.40258179999999999</c:v>
                </c:pt>
                <c:pt idx="663">
                  <c:v>0.4025783</c:v>
                </c:pt>
                <c:pt idx="664">
                  <c:v>0.4025726</c:v>
                </c:pt>
                <c:pt idx="665">
                  <c:v>0.40256979999999998</c:v>
                </c:pt>
                <c:pt idx="666">
                  <c:v>0.40256940000000002</c:v>
                </c:pt>
                <c:pt idx="667">
                  <c:v>0.4025628</c:v>
                </c:pt>
                <c:pt idx="668">
                  <c:v>0.40255760000000002</c:v>
                </c:pt>
                <c:pt idx="669">
                  <c:v>0.40255439999999998</c:v>
                </c:pt>
                <c:pt idx="670">
                  <c:v>0.40255200000000002</c:v>
                </c:pt>
                <c:pt idx="671">
                  <c:v>0.40255160000000001</c:v>
                </c:pt>
                <c:pt idx="672">
                  <c:v>0.40255089999999999</c:v>
                </c:pt>
                <c:pt idx="673">
                  <c:v>0.40254099999999998</c:v>
                </c:pt>
                <c:pt idx="674">
                  <c:v>0.40254060000000003</c:v>
                </c:pt>
                <c:pt idx="675">
                  <c:v>0.4025456</c:v>
                </c:pt>
                <c:pt idx="676">
                  <c:v>0.40254489999999998</c:v>
                </c:pt>
                <c:pt idx="677">
                  <c:v>0.40253879999999997</c:v>
                </c:pt>
                <c:pt idx="678">
                  <c:v>0.40253430000000001</c:v>
                </c:pt>
                <c:pt idx="679">
                  <c:v>0.40253</c:v>
                </c:pt>
                <c:pt idx="680">
                  <c:v>0.4025263</c:v>
                </c:pt>
                <c:pt idx="681">
                  <c:v>0.40252379999999999</c:v>
                </c:pt>
                <c:pt idx="682">
                  <c:v>0.40251360000000003</c:v>
                </c:pt>
                <c:pt idx="683">
                  <c:v>0.40251510000000001</c:v>
                </c:pt>
                <c:pt idx="684">
                  <c:v>0.40251199999999998</c:v>
                </c:pt>
                <c:pt idx="685">
                  <c:v>0.4025088</c:v>
                </c:pt>
                <c:pt idx="686">
                  <c:v>0.4025107</c:v>
                </c:pt>
                <c:pt idx="687">
                  <c:v>0.4025087</c:v>
                </c:pt>
                <c:pt idx="688">
                  <c:v>0.40250750000000002</c:v>
                </c:pt>
                <c:pt idx="689">
                  <c:v>0.4025048</c:v>
                </c:pt>
                <c:pt idx="690">
                  <c:v>0.4024971</c:v>
                </c:pt>
                <c:pt idx="691">
                  <c:v>0.40249810000000003</c:v>
                </c:pt>
                <c:pt idx="692">
                  <c:v>0.40249299999999999</c:v>
                </c:pt>
                <c:pt idx="693">
                  <c:v>0.40249079999999998</c:v>
                </c:pt>
                <c:pt idx="694">
                  <c:v>0.40248780000000001</c:v>
                </c:pt>
                <c:pt idx="695">
                  <c:v>0.4024875</c:v>
                </c:pt>
                <c:pt idx="696">
                  <c:v>0.40248529999999999</c:v>
                </c:pt>
                <c:pt idx="697">
                  <c:v>0.402478</c:v>
                </c:pt>
                <c:pt idx="698">
                  <c:v>0.40248070000000002</c:v>
                </c:pt>
                <c:pt idx="699">
                  <c:v>0.40247440000000001</c:v>
                </c:pt>
                <c:pt idx="700">
                  <c:v>0.40247159999999998</c:v>
                </c:pt>
                <c:pt idx="701">
                  <c:v>0.396316</c:v>
                </c:pt>
                <c:pt idx="702">
                  <c:v>0.39631670000000002</c:v>
                </c:pt>
                <c:pt idx="703">
                  <c:v>0.39630979999999999</c:v>
                </c:pt>
                <c:pt idx="704">
                  <c:v>0.39630949999999998</c:v>
                </c:pt>
                <c:pt idx="705">
                  <c:v>0.39630680000000001</c:v>
                </c:pt>
                <c:pt idx="706">
                  <c:v>0.39630199999999999</c:v>
                </c:pt>
                <c:pt idx="707">
                  <c:v>0.39629330000000001</c:v>
                </c:pt>
                <c:pt idx="708">
                  <c:v>0.396291</c:v>
                </c:pt>
                <c:pt idx="709">
                  <c:v>0.3962888</c:v>
                </c:pt>
                <c:pt idx="710">
                  <c:v>0.396291</c:v>
                </c:pt>
                <c:pt idx="711">
                  <c:v>0.3962889</c:v>
                </c:pt>
                <c:pt idx="712">
                  <c:v>0.39628419999999998</c:v>
                </c:pt>
                <c:pt idx="713">
                  <c:v>0.39628289999999999</c:v>
                </c:pt>
                <c:pt idx="714">
                  <c:v>0.39627980000000002</c:v>
                </c:pt>
                <c:pt idx="715">
                  <c:v>0.39627410000000002</c:v>
                </c:pt>
                <c:pt idx="716">
                  <c:v>0.39626860000000003</c:v>
                </c:pt>
                <c:pt idx="717">
                  <c:v>0.39626679999999997</c:v>
                </c:pt>
                <c:pt idx="718">
                  <c:v>0.3962753</c:v>
                </c:pt>
                <c:pt idx="719">
                  <c:v>0.39626699999999998</c:v>
                </c:pt>
                <c:pt idx="720">
                  <c:v>0.39626329999999998</c:v>
                </c:pt>
                <c:pt idx="721">
                  <c:v>0.39626250000000002</c:v>
                </c:pt>
                <c:pt idx="722">
                  <c:v>0.39625700000000003</c:v>
                </c:pt>
                <c:pt idx="723">
                  <c:v>0.39625250000000001</c:v>
                </c:pt>
                <c:pt idx="724">
                  <c:v>0.39624690000000001</c:v>
                </c:pt>
                <c:pt idx="725">
                  <c:v>0.39624540000000003</c:v>
                </c:pt>
                <c:pt idx="726">
                  <c:v>0.39624340000000002</c:v>
                </c:pt>
                <c:pt idx="727">
                  <c:v>0.39623629999999999</c:v>
                </c:pt>
                <c:pt idx="728">
                  <c:v>0.39623570000000002</c:v>
                </c:pt>
                <c:pt idx="729">
                  <c:v>0.3962348</c:v>
                </c:pt>
                <c:pt idx="730">
                  <c:v>0.39623160000000002</c:v>
                </c:pt>
                <c:pt idx="731">
                  <c:v>0.39623219999999998</c:v>
                </c:pt>
                <c:pt idx="732">
                  <c:v>0.39622259999999998</c:v>
                </c:pt>
                <c:pt idx="733">
                  <c:v>0.39622249999999998</c:v>
                </c:pt>
                <c:pt idx="734">
                  <c:v>0.39621699999999999</c:v>
                </c:pt>
                <c:pt idx="735">
                  <c:v>0.39621479999999998</c:v>
                </c:pt>
                <c:pt idx="736">
                  <c:v>0.39621220000000001</c:v>
                </c:pt>
                <c:pt idx="737">
                  <c:v>0.39620709999999998</c:v>
                </c:pt>
                <c:pt idx="738">
                  <c:v>0.39620719999999998</c:v>
                </c:pt>
                <c:pt idx="739">
                  <c:v>0.39620499999999997</c:v>
                </c:pt>
                <c:pt idx="740">
                  <c:v>0.39619860000000001</c:v>
                </c:pt>
                <c:pt idx="741">
                  <c:v>0.3961963</c:v>
                </c:pt>
                <c:pt idx="742">
                  <c:v>0.39619189999999999</c:v>
                </c:pt>
                <c:pt idx="743">
                  <c:v>0.39618639999999999</c:v>
                </c:pt>
                <c:pt idx="744">
                  <c:v>0.39618379999999997</c:v>
                </c:pt>
                <c:pt idx="745">
                  <c:v>0.39618900000000001</c:v>
                </c:pt>
                <c:pt idx="746">
                  <c:v>0.39617669999999999</c:v>
                </c:pt>
                <c:pt idx="747">
                  <c:v>0.39618239999999999</c:v>
                </c:pt>
                <c:pt idx="748">
                  <c:v>0.39618179999999997</c:v>
                </c:pt>
                <c:pt idx="749">
                  <c:v>0.39617780000000002</c:v>
                </c:pt>
                <c:pt idx="750">
                  <c:v>0.39617479999999999</c:v>
                </c:pt>
                <c:pt idx="751">
                  <c:v>0.396171</c:v>
                </c:pt>
                <c:pt idx="752">
                  <c:v>0.39616899999999999</c:v>
                </c:pt>
                <c:pt idx="753">
                  <c:v>0.39616449999999997</c:v>
                </c:pt>
                <c:pt idx="754">
                  <c:v>0.39616699999999999</c:v>
                </c:pt>
                <c:pt idx="755">
                  <c:v>0.39616299999999999</c:v>
                </c:pt>
                <c:pt idx="756">
                  <c:v>0.39010840000000002</c:v>
                </c:pt>
                <c:pt idx="757">
                  <c:v>0.39010800000000001</c:v>
                </c:pt>
                <c:pt idx="758">
                  <c:v>0.390102</c:v>
                </c:pt>
                <c:pt idx="759">
                  <c:v>0.39009880000000002</c:v>
                </c:pt>
                <c:pt idx="760">
                  <c:v>0.39009250000000001</c:v>
                </c:pt>
                <c:pt idx="761">
                  <c:v>0.39009379999999999</c:v>
                </c:pt>
                <c:pt idx="762">
                  <c:v>0.3900922</c:v>
                </c:pt>
                <c:pt idx="763">
                  <c:v>0.39008900000000002</c:v>
                </c:pt>
                <c:pt idx="764">
                  <c:v>0.39008680000000001</c:v>
                </c:pt>
                <c:pt idx="765">
                  <c:v>0.39008979999999999</c:v>
                </c:pt>
                <c:pt idx="766">
                  <c:v>0.39008799999999999</c:v>
                </c:pt>
                <c:pt idx="767">
                  <c:v>0.3900807</c:v>
                </c:pt>
                <c:pt idx="768">
                  <c:v>0.39007190000000003</c:v>
                </c:pt>
                <c:pt idx="769">
                  <c:v>0.3900747</c:v>
                </c:pt>
                <c:pt idx="770">
                  <c:v>0.39006940000000001</c:v>
                </c:pt>
                <c:pt idx="771">
                  <c:v>0.39007120000000001</c:v>
                </c:pt>
                <c:pt idx="772">
                  <c:v>0.39006350000000001</c:v>
                </c:pt>
                <c:pt idx="773">
                  <c:v>0.39005830000000002</c:v>
                </c:pt>
                <c:pt idx="774">
                  <c:v>0.390065</c:v>
                </c:pt>
                <c:pt idx="775">
                  <c:v>0.39005590000000001</c:v>
                </c:pt>
                <c:pt idx="776">
                  <c:v>0.39005610000000002</c:v>
                </c:pt>
                <c:pt idx="777">
                  <c:v>0.39005000000000001</c:v>
                </c:pt>
                <c:pt idx="778">
                  <c:v>0.39004440000000001</c:v>
                </c:pt>
                <c:pt idx="779">
                  <c:v>0.39004879999999997</c:v>
                </c:pt>
                <c:pt idx="780">
                  <c:v>0.39004610000000001</c:v>
                </c:pt>
                <c:pt idx="781">
                  <c:v>0.39004470000000002</c:v>
                </c:pt>
                <c:pt idx="782">
                  <c:v>0.39004430000000001</c:v>
                </c:pt>
                <c:pt idx="783">
                  <c:v>0.39003520000000003</c:v>
                </c:pt>
                <c:pt idx="784">
                  <c:v>0.39002999999999999</c:v>
                </c:pt>
                <c:pt idx="785">
                  <c:v>0.3900342</c:v>
                </c:pt>
                <c:pt idx="786">
                  <c:v>0.39002819999999999</c:v>
                </c:pt>
                <c:pt idx="787">
                  <c:v>0.39003130000000003</c:v>
                </c:pt>
                <c:pt idx="788">
                  <c:v>0.39002779999999998</c:v>
                </c:pt>
                <c:pt idx="789">
                  <c:v>0.39002750000000003</c:v>
                </c:pt>
                <c:pt idx="790">
                  <c:v>0.39002540000000002</c:v>
                </c:pt>
                <c:pt idx="791">
                  <c:v>0.39001849999999999</c:v>
                </c:pt>
                <c:pt idx="792">
                  <c:v>0.3900187</c:v>
                </c:pt>
                <c:pt idx="793">
                  <c:v>0.390011</c:v>
                </c:pt>
                <c:pt idx="794">
                  <c:v>0.39001170000000002</c:v>
                </c:pt>
                <c:pt idx="795">
                  <c:v>0.39000950000000001</c:v>
                </c:pt>
                <c:pt idx="796">
                  <c:v>0.3900016</c:v>
                </c:pt>
                <c:pt idx="797">
                  <c:v>0.39000430000000003</c:v>
                </c:pt>
                <c:pt idx="798">
                  <c:v>0.39000249999999997</c:v>
                </c:pt>
                <c:pt idx="799">
                  <c:v>0.38999800000000001</c:v>
                </c:pt>
                <c:pt idx="800">
                  <c:v>0.38999699999999998</c:v>
                </c:pt>
                <c:pt idx="801">
                  <c:v>0.38999279999999997</c:v>
                </c:pt>
                <c:pt idx="802">
                  <c:v>0.389988</c:v>
                </c:pt>
                <c:pt idx="803">
                  <c:v>0.38998660000000002</c:v>
                </c:pt>
                <c:pt idx="804">
                  <c:v>0.38998440000000001</c:v>
                </c:pt>
                <c:pt idx="805">
                  <c:v>0.38405149999999999</c:v>
                </c:pt>
                <c:pt idx="806">
                  <c:v>0.38405339999999999</c:v>
                </c:pt>
                <c:pt idx="807">
                  <c:v>0.38404840000000001</c:v>
                </c:pt>
                <c:pt idx="808">
                  <c:v>0.38404440000000001</c:v>
                </c:pt>
                <c:pt idx="809">
                  <c:v>0.38404569999999999</c:v>
                </c:pt>
                <c:pt idx="810">
                  <c:v>0.38404050000000001</c:v>
                </c:pt>
                <c:pt idx="811">
                  <c:v>0.38403720000000002</c:v>
                </c:pt>
                <c:pt idx="812">
                  <c:v>0.38403500000000002</c:v>
                </c:pt>
                <c:pt idx="813">
                  <c:v>0.3840325</c:v>
                </c:pt>
                <c:pt idx="814">
                  <c:v>0.38402760000000002</c:v>
                </c:pt>
                <c:pt idx="815">
                  <c:v>0.38402819999999999</c:v>
                </c:pt>
                <c:pt idx="816">
                  <c:v>0.38402619999999998</c:v>
                </c:pt>
                <c:pt idx="817">
                  <c:v>0.384021</c:v>
                </c:pt>
                <c:pt idx="818">
                  <c:v>0.38401550000000001</c:v>
                </c:pt>
                <c:pt idx="819">
                  <c:v>0.3840152</c:v>
                </c:pt>
                <c:pt idx="820">
                  <c:v>0.3840152</c:v>
                </c:pt>
                <c:pt idx="821">
                  <c:v>0.38401249999999998</c:v>
                </c:pt>
                <c:pt idx="822">
                  <c:v>0.38401200000000002</c:v>
                </c:pt>
                <c:pt idx="823">
                  <c:v>0.38400699999999999</c:v>
                </c:pt>
                <c:pt idx="824">
                  <c:v>0.3840094</c:v>
                </c:pt>
                <c:pt idx="825">
                  <c:v>0.38400509999999999</c:v>
                </c:pt>
                <c:pt idx="826">
                  <c:v>0.38400139999999999</c:v>
                </c:pt>
                <c:pt idx="827">
                  <c:v>0.38400190000000001</c:v>
                </c:pt>
                <c:pt idx="828">
                  <c:v>0.38399499999999998</c:v>
                </c:pt>
                <c:pt idx="829">
                  <c:v>0.38399870000000003</c:v>
                </c:pt>
                <c:pt idx="830">
                  <c:v>0.38399299999999997</c:v>
                </c:pt>
                <c:pt idx="831">
                  <c:v>0.38399159999999999</c:v>
                </c:pt>
                <c:pt idx="832">
                  <c:v>0.38398660000000001</c:v>
                </c:pt>
                <c:pt idx="833">
                  <c:v>0.38398640000000001</c:v>
                </c:pt>
                <c:pt idx="834">
                  <c:v>0.38398280000000001</c:v>
                </c:pt>
                <c:pt idx="835">
                  <c:v>0.38398090000000001</c:v>
                </c:pt>
                <c:pt idx="836">
                  <c:v>0.3839805</c:v>
                </c:pt>
                <c:pt idx="837">
                  <c:v>0.38397409999999998</c:v>
                </c:pt>
                <c:pt idx="838">
                  <c:v>0.38397429999999999</c:v>
                </c:pt>
                <c:pt idx="839">
                  <c:v>0.38397160000000002</c:v>
                </c:pt>
                <c:pt idx="840">
                  <c:v>0.38397160000000002</c:v>
                </c:pt>
                <c:pt idx="841">
                  <c:v>0.38396760000000002</c:v>
                </c:pt>
                <c:pt idx="842">
                  <c:v>0.38396809999999998</c:v>
                </c:pt>
                <c:pt idx="843">
                  <c:v>0.38397160000000002</c:v>
                </c:pt>
                <c:pt idx="844">
                  <c:v>0.38396419999999998</c:v>
                </c:pt>
                <c:pt idx="845">
                  <c:v>0.38396760000000002</c:v>
                </c:pt>
                <c:pt idx="846">
                  <c:v>0.38395810000000002</c:v>
                </c:pt>
                <c:pt idx="847">
                  <c:v>0.38395220000000002</c:v>
                </c:pt>
                <c:pt idx="848">
                  <c:v>0.38395099999999999</c:v>
                </c:pt>
                <c:pt idx="849">
                  <c:v>0.38394980000000001</c:v>
                </c:pt>
                <c:pt idx="850">
                  <c:v>0.38394400000000001</c:v>
                </c:pt>
                <c:pt idx="851">
                  <c:v>0.38394339999999999</c:v>
                </c:pt>
                <c:pt idx="852">
                  <c:v>0.38394279999999997</c:v>
                </c:pt>
                <c:pt idx="853">
                  <c:v>0.38393840000000001</c:v>
                </c:pt>
                <c:pt idx="854">
                  <c:v>0.38393280000000002</c:v>
                </c:pt>
                <c:pt idx="855">
                  <c:v>0.38393389999999999</c:v>
                </c:pt>
                <c:pt idx="856">
                  <c:v>0.38393159999999998</c:v>
                </c:pt>
                <c:pt idx="857">
                  <c:v>0.38392480000000001</c:v>
                </c:pt>
                <c:pt idx="858">
                  <c:v>0.38392290000000001</c:v>
                </c:pt>
                <c:pt idx="859">
                  <c:v>0.38392520000000002</c:v>
                </c:pt>
                <c:pt idx="860">
                  <c:v>0.3839205</c:v>
                </c:pt>
                <c:pt idx="861">
                  <c:v>0.38391900000000001</c:v>
                </c:pt>
                <c:pt idx="862">
                  <c:v>0.38391829999999999</c:v>
                </c:pt>
                <c:pt idx="863">
                  <c:v>0.38391380000000003</c:v>
                </c:pt>
                <c:pt idx="864">
                  <c:v>0.38391199999999998</c:v>
                </c:pt>
                <c:pt idx="865">
                  <c:v>0.3780867</c:v>
                </c:pt>
                <c:pt idx="866">
                  <c:v>0.3780848</c:v>
                </c:pt>
                <c:pt idx="867">
                  <c:v>0.3780829</c:v>
                </c:pt>
                <c:pt idx="868">
                  <c:v>0.3780811</c:v>
                </c:pt>
                <c:pt idx="869">
                  <c:v>0.37807259999999998</c:v>
                </c:pt>
                <c:pt idx="870">
                  <c:v>0.37807420000000003</c:v>
                </c:pt>
                <c:pt idx="871">
                  <c:v>0.3780731</c:v>
                </c:pt>
                <c:pt idx="872">
                  <c:v>0.37806960000000001</c:v>
                </c:pt>
                <c:pt idx="873">
                  <c:v>0.37806719999999999</c:v>
                </c:pt>
                <c:pt idx="874">
                  <c:v>0.37807079999999998</c:v>
                </c:pt>
                <c:pt idx="875">
                  <c:v>0.37806600000000001</c:v>
                </c:pt>
                <c:pt idx="876">
                  <c:v>0.37806240000000002</c:v>
                </c:pt>
                <c:pt idx="877">
                  <c:v>0.37805650000000002</c:v>
                </c:pt>
                <c:pt idx="878">
                  <c:v>0.3780559</c:v>
                </c:pt>
                <c:pt idx="879">
                  <c:v>0.378054</c:v>
                </c:pt>
                <c:pt idx="880">
                  <c:v>0.37805280000000002</c:v>
                </c:pt>
                <c:pt idx="881">
                  <c:v>0.37805159999999999</c:v>
                </c:pt>
                <c:pt idx="882">
                  <c:v>0.37805149999999998</c:v>
                </c:pt>
                <c:pt idx="883">
                  <c:v>0.37804680000000002</c:v>
                </c:pt>
                <c:pt idx="884">
                  <c:v>0.37804650000000001</c:v>
                </c:pt>
                <c:pt idx="885">
                  <c:v>0.37804100000000002</c:v>
                </c:pt>
                <c:pt idx="886">
                  <c:v>0.37804369999999998</c:v>
                </c:pt>
                <c:pt idx="887">
                  <c:v>0.37803900000000001</c:v>
                </c:pt>
                <c:pt idx="888">
                  <c:v>0.3780345</c:v>
                </c:pt>
                <c:pt idx="889">
                  <c:v>0.3780365</c:v>
                </c:pt>
                <c:pt idx="890">
                  <c:v>0.37803320000000001</c:v>
                </c:pt>
                <c:pt idx="891">
                  <c:v>0.37802999999999998</c:v>
                </c:pt>
                <c:pt idx="892">
                  <c:v>0.37803049999999999</c:v>
                </c:pt>
                <c:pt idx="893">
                  <c:v>0.37802809999999998</c:v>
                </c:pt>
                <c:pt idx="894">
                  <c:v>0.37802259999999999</c:v>
                </c:pt>
                <c:pt idx="895">
                  <c:v>0.37802160000000001</c:v>
                </c:pt>
                <c:pt idx="896">
                  <c:v>0.37801610000000002</c:v>
                </c:pt>
                <c:pt idx="897">
                  <c:v>0.37801699999999999</c:v>
                </c:pt>
                <c:pt idx="898">
                  <c:v>0.37801220000000002</c:v>
                </c:pt>
                <c:pt idx="899">
                  <c:v>0.37801299999999999</c:v>
                </c:pt>
                <c:pt idx="900">
                  <c:v>0.37801099999999999</c:v>
                </c:pt>
                <c:pt idx="901">
                  <c:v>0.37800539999999999</c:v>
                </c:pt>
                <c:pt idx="902">
                  <c:v>0.3780036</c:v>
                </c:pt>
                <c:pt idx="903">
                  <c:v>0.37800319999999998</c:v>
                </c:pt>
                <c:pt idx="904">
                  <c:v>0.37799919999999998</c:v>
                </c:pt>
                <c:pt idx="905">
                  <c:v>0.37799890000000003</c:v>
                </c:pt>
                <c:pt idx="906">
                  <c:v>0.37799680000000002</c:v>
                </c:pt>
                <c:pt idx="907">
                  <c:v>0.37799959999999999</c:v>
                </c:pt>
                <c:pt idx="908">
                  <c:v>0.37799339999999998</c:v>
                </c:pt>
                <c:pt idx="909">
                  <c:v>0.3779863</c:v>
                </c:pt>
                <c:pt idx="910">
                  <c:v>0.37798809999999999</c:v>
                </c:pt>
                <c:pt idx="911">
                  <c:v>0.37798369999999998</c:v>
                </c:pt>
                <c:pt idx="912">
                  <c:v>0.37798419999999999</c:v>
                </c:pt>
                <c:pt idx="913">
                  <c:v>0.37798340000000002</c:v>
                </c:pt>
                <c:pt idx="914">
                  <c:v>0.37798189999999998</c:v>
                </c:pt>
                <c:pt idx="915">
                  <c:v>0.37797979999999998</c:v>
                </c:pt>
                <c:pt idx="916">
                  <c:v>0.37798310000000002</c:v>
                </c:pt>
                <c:pt idx="917">
                  <c:v>0.37797940000000002</c:v>
                </c:pt>
                <c:pt idx="918">
                  <c:v>0.37797979999999998</c:v>
                </c:pt>
                <c:pt idx="919">
                  <c:v>0.37797520000000001</c:v>
                </c:pt>
                <c:pt idx="920">
                  <c:v>0.37797239999999999</c:v>
                </c:pt>
                <c:pt idx="921">
                  <c:v>0.37797120000000001</c:v>
                </c:pt>
                <c:pt idx="922">
                  <c:v>0.3779691</c:v>
                </c:pt>
                <c:pt idx="923">
                  <c:v>0.37796679999999999</c:v>
                </c:pt>
                <c:pt idx="924">
                  <c:v>0.37796760000000001</c:v>
                </c:pt>
                <c:pt idx="925">
                  <c:v>0.37796639999999998</c:v>
                </c:pt>
                <c:pt idx="926">
                  <c:v>0.3779612</c:v>
                </c:pt>
                <c:pt idx="927">
                  <c:v>0.37796279999999999</c:v>
                </c:pt>
                <c:pt idx="928">
                  <c:v>0.37224679999999999</c:v>
                </c:pt>
                <c:pt idx="929">
                  <c:v>0.37224940000000001</c:v>
                </c:pt>
                <c:pt idx="930">
                  <c:v>0.37224780000000002</c:v>
                </c:pt>
                <c:pt idx="931">
                  <c:v>0.37224699999999999</c:v>
                </c:pt>
                <c:pt idx="932">
                  <c:v>0.37223729999999999</c:v>
                </c:pt>
                <c:pt idx="933">
                  <c:v>0.37224010000000002</c:v>
                </c:pt>
                <c:pt idx="934">
                  <c:v>0.37223469999999997</c:v>
                </c:pt>
                <c:pt idx="935">
                  <c:v>0.37223220000000001</c:v>
                </c:pt>
                <c:pt idx="936">
                  <c:v>0.3722336</c:v>
                </c:pt>
                <c:pt idx="937">
                  <c:v>0.37223299999999998</c:v>
                </c:pt>
                <c:pt idx="938">
                  <c:v>0.37223230000000002</c:v>
                </c:pt>
                <c:pt idx="939">
                  <c:v>0.37222630000000001</c:v>
                </c:pt>
                <c:pt idx="940">
                  <c:v>0.37222680000000002</c:v>
                </c:pt>
                <c:pt idx="941">
                  <c:v>0.37222529999999998</c:v>
                </c:pt>
                <c:pt idx="942">
                  <c:v>0.3722258</c:v>
                </c:pt>
                <c:pt idx="943">
                  <c:v>0.3722261</c:v>
                </c:pt>
                <c:pt idx="944">
                  <c:v>0.37221979999999999</c:v>
                </c:pt>
                <c:pt idx="945">
                  <c:v>0.37221470000000001</c:v>
                </c:pt>
                <c:pt idx="946">
                  <c:v>0.37220940000000002</c:v>
                </c:pt>
                <c:pt idx="947">
                  <c:v>0.37221100000000001</c:v>
                </c:pt>
                <c:pt idx="948">
                  <c:v>0.37220789999999998</c:v>
                </c:pt>
                <c:pt idx="949">
                  <c:v>0.37220700000000001</c:v>
                </c:pt>
                <c:pt idx="950">
                  <c:v>0.37220209999999998</c:v>
                </c:pt>
                <c:pt idx="951">
                  <c:v>0.37220120000000001</c:v>
                </c:pt>
                <c:pt idx="952">
                  <c:v>0.37219780000000002</c:v>
                </c:pt>
                <c:pt idx="953">
                  <c:v>0.3721988</c:v>
                </c:pt>
                <c:pt idx="954">
                  <c:v>0.37218950000000001</c:v>
                </c:pt>
                <c:pt idx="955">
                  <c:v>0.37219279999999999</c:v>
                </c:pt>
                <c:pt idx="956">
                  <c:v>0.37218909999999999</c:v>
                </c:pt>
                <c:pt idx="957">
                  <c:v>0.37218570000000001</c:v>
                </c:pt>
                <c:pt idx="958">
                  <c:v>0.37218780000000001</c:v>
                </c:pt>
                <c:pt idx="959">
                  <c:v>0.3721796</c:v>
                </c:pt>
                <c:pt idx="960">
                  <c:v>0.37218420000000002</c:v>
                </c:pt>
                <c:pt idx="961">
                  <c:v>0.37218119999999999</c:v>
                </c:pt>
                <c:pt idx="962">
                  <c:v>0.37217460000000002</c:v>
                </c:pt>
                <c:pt idx="963">
                  <c:v>0.3721681</c:v>
                </c:pt>
                <c:pt idx="964">
                  <c:v>0.37216900000000003</c:v>
                </c:pt>
                <c:pt idx="965">
                  <c:v>0.37216670000000002</c:v>
                </c:pt>
                <c:pt idx="966">
                  <c:v>0.37216830000000001</c:v>
                </c:pt>
                <c:pt idx="967">
                  <c:v>0.37216440000000001</c:v>
                </c:pt>
                <c:pt idx="968">
                  <c:v>0.37216640000000001</c:v>
                </c:pt>
                <c:pt idx="969">
                  <c:v>0.37216440000000001</c:v>
                </c:pt>
                <c:pt idx="970">
                  <c:v>0.37215999999999999</c:v>
                </c:pt>
                <c:pt idx="971">
                  <c:v>0.37215999999999999</c:v>
                </c:pt>
                <c:pt idx="972">
                  <c:v>0.37215900000000002</c:v>
                </c:pt>
                <c:pt idx="973">
                  <c:v>0.37215310000000001</c:v>
                </c:pt>
                <c:pt idx="974">
                  <c:v>0.37215189999999998</c:v>
                </c:pt>
                <c:pt idx="975">
                  <c:v>0.3721506</c:v>
                </c:pt>
                <c:pt idx="976">
                  <c:v>0.37215100000000001</c:v>
                </c:pt>
                <c:pt idx="977">
                  <c:v>0.3721506</c:v>
                </c:pt>
                <c:pt idx="978">
                  <c:v>0.3721488</c:v>
                </c:pt>
                <c:pt idx="979">
                  <c:v>0.372145</c:v>
                </c:pt>
                <c:pt idx="980">
                  <c:v>0.3721409</c:v>
                </c:pt>
                <c:pt idx="981">
                  <c:v>0.37213649999999998</c:v>
                </c:pt>
                <c:pt idx="982">
                  <c:v>0.37213750000000001</c:v>
                </c:pt>
                <c:pt idx="983">
                  <c:v>0.37213269999999998</c:v>
                </c:pt>
                <c:pt idx="984">
                  <c:v>0.37213400000000002</c:v>
                </c:pt>
                <c:pt idx="985">
                  <c:v>0.37213400000000002</c:v>
                </c:pt>
                <c:pt idx="986">
                  <c:v>0.37213059999999998</c:v>
                </c:pt>
                <c:pt idx="987">
                  <c:v>0.37212460000000003</c:v>
                </c:pt>
                <c:pt idx="988">
                  <c:v>0.37212669999999998</c:v>
                </c:pt>
                <c:pt idx="989">
                  <c:v>0.37212729999999999</c:v>
                </c:pt>
                <c:pt idx="990">
                  <c:v>0.37211949999999999</c:v>
                </c:pt>
                <c:pt idx="991">
                  <c:v>0.37212000000000001</c:v>
                </c:pt>
                <c:pt idx="992">
                  <c:v>0.37212149999999999</c:v>
                </c:pt>
                <c:pt idx="993">
                  <c:v>0.3721235</c:v>
                </c:pt>
                <c:pt idx="994">
                  <c:v>0.37211840000000002</c:v>
                </c:pt>
                <c:pt idx="995">
                  <c:v>0.36651519999999999</c:v>
                </c:pt>
                <c:pt idx="996">
                  <c:v>0.3665079</c:v>
                </c:pt>
                <c:pt idx="997">
                  <c:v>0.36651450000000002</c:v>
                </c:pt>
                <c:pt idx="998">
                  <c:v>0.366512</c:v>
                </c:pt>
                <c:pt idx="999">
                  <c:v>0.36650579999999999</c:v>
                </c:pt>
                <c:pt idx="1000">
                  <c:v>0.36650700000000003</c:v>
                </c:pt>
                <c:pt idx="1001">
                  <c:v>0.366504</c:v>
                </c:pt>
                <c:pt idx="1002">
                  <c:v>0.3665041</c:v>
                </c:pt>
                <c:pt idx="1003">
                  <c:v>0.36650120000000003</c:v>
                </c:pt>
                <c:pt idx="1004">
                  <c:v>0.36649939999999998</c:v>
                </c:pt>
                <c:pt idx="1005">
                  <c:v>0.36649759999999998</c:v>
                </c:pt>
                <c:pt idx="1006">
                  <c:v>0.36649480000000001</c:v>
                </c:pt>
                <c:pt idx="1007">
                  <c:v>0.36649779999999998</c:v>
                </c:pt>
                <c:pt idx="1008">
                  <c:v>0.36649399999999999</c:v>
                </c:pt>
                <c:pt idx="1009">
                  <c:v>0.36649229999999999</c:v>
                </c:pt>
                <c:pt idx="1010">
                  <c:v>0.36649120000000002</c:v>
                </c:pt>
                <c:pt idx="1011">
                  <c:v>0.36648579999999997</c:v>
                </c:pt>
                <c:pt idx="1012">
                  <c:v>0.36648409999999998</c:v>
                </c:pt>
                <c:pt idx="1013">
                  <c:v>0.36648740000000002</c:v>
                </c:pt>
                <c:pt idx="1014">
                  <c:v>0.36648219999999998</c:v>
                </c:pt>
                <c:pt idx="1015">
                  <c:v>0.3664811</c:v>
                </c:pt>
                <c:pt idx="1016">
                  <c:v>0.366481</c:v>
                </c:pt>
                <c:pt idx="1017">
                  <c:v>0.3664809</c:v>
                </c:pt>
                <c:pt idx="1018">
                  <c:v>0.36647200000000002</c:v>
                </c:pt>
                <c:pt idx="1019">
                  <c:v>0.36646960000000001</c:v>
                </c:pt>
                <c:pt idx="1020">
                  <c:v>0.3664695</c:v>
                </c:pt>
                <c:pt idx="1021">
                  <c:v>0.36646410000000001</c:v>
                </c:pt>
                <c:pt idx="1022">
                  <c:v>0.36646489999999998</c:v>
                </c:pt>
                <c:pt idx="1023">
                  <c:v>0.36646099999999998</c:v>
                </c:pt>
                <c:pt idx="1024">
                  <c:v>0.36645919999999998</c:v>
                </c:pt>
                <c:pt idx="1025">
                  <c:v>0.36646060000000003</c:v>
                </c:pt>
                <c:pt idx="1026">
                  <c:v>0.36645739999999999</c:v>
                </c:pt>
                <c:pt idx="1027">
                  <c:v>0.36645509999999998</c:v>
                </c:pt>
                <c:pt idx="1028">
                  <c:v>0.3664539</c:v>
                </c:pt>
                <c:pt idx="1029">
                  <c:v>0.36645699999999998</c:v>
                </c:pt>
                <c:pt idx="1030">
                  <c:v>0.36644939999999998</c:v>
                </c:pt>
                <c:pt idx="1031">
                  <c:v>0.3664481</c:v>
                </c:pt>
                <c:pt idx="1032">
                  <c:v>0.36644599999999999</c:v>
                </c:pt>
                <c:pt idx="1033">
                  <c:v>0.36644110000000002</c:v>
                </c:pt>
                <c:pt idx="1034">
                  <c:v>0.36644100000000002</c:v>
                </c:pt>
                <c:pt idx="1035">
                  <c:v>0.36644139999999997</c:v>
                </c:pt>
                <c:pt idx="1036">
                  <c:v>0.36643769999999998</c:v>
                </c:pt>
                <c:pt idx="1037">
                  <c:v>0.36643870000000001</c:v>
                </c:pt>
                <c:pt idx="1038">
                  <c:v>0.36643769999999998</c:v>
                </c:pt>
                <c:pt idx="1039">
                  <c:v>0.36643170000000003</c:v>
                </c:pt>
                <c:pt idx="1040">
                  <c:v>0.36643239999999999</c:v>
                </c:pt>
                <c:pt idx="1041">
                  <c:v>0.36643360000000003</c:v>
                </c:pt>
                <c:pt idx="1042">
                  <c:v>0.36642740000000001</c:v>
                </c:pt>
                <c:pt idx="1043">
                  <c:v>0.36642479999999999</c:v>
                </c:pt>
                <c:pt idx="1044">
                  <c:v>0.36642160000000001</c:v>
                </c:pt>
                <c:pt idx="1045">
                  <c:v>0.3664174</c:v>
                </c:pt>
                <c:pt idx="1046">
                  <c:v>0.36641970000000001</c:v>
                </c:pt>
                <c:pt idx="1047">
                  <c:v>0.36641960000000001</c:v>
                </c:pt>
                <c:pt idx="1048">
                  <c:v>0.36641970000000001</c:v>
                </c:pt>
                <c:pt idx="1049">
                  <c:v>0.3664192</c:v>
                </c:pt>
                <c:pt idx="1050">
                  <c:v>0.36641360000000001</c:v>
                </c:pt>
                <c:pt idx="1051">
                  <c:v>0.3664075</c:v>
                </c:pt>
                <c:pt idx="1052">
                  <c:v>0.36641170000000001</c:v>
                </c:pt>
                <c:pt idx="1053">
                  <c:v>0.3664039</c:v>
                </c:pt>
                <c:pt idx="1054">
                  <c:v>0.36641190000000001</c:v>
                </c:pt>
                <c:pt idx="1055">
                  <c:v>0.36640519999999999</c:v>
                </c:pt>
                <c:pt idx="1056">
                  <c:v>0.36640159999999999</c:v>
                </c:pt>
                <c:pt idx="1057">
                  <c:v>0.36091380000000001</c:v>
                </c:pt>
                <c:pt idx="1058">
                  <c:v>0.36090860000000002</c:v>
                </c:pt>
                <c:pt idx="1059">
                  <c:v>0.36090860000000002</c:v>
                </c:pt>
                <c:pt idx="1060">
                  <c:v>0.36091210000000001</c:v>
                </c:pt>
                <c:pt idx="1061">
                  <c:v>0.3609058</c:v>
                </c:pt>
                <c:pt idx="1062">
                  <c:v>0.36090070000000002</c:v>
                </c:pt>
                <c:pt idx="1063">
                  <c:v>0.36090169999999999</c:v>
                </c:pt>
                <c:pt idx="1064">
                  <c:v>0.36089900000000003</c:v>
                </c:pt>
                <c:pt idx="1065">
                  <c:v>0.36090090000000002</c:v>
                </c:pt>
                <c:pt idx="1066">
                  <c:v>0.36090060000000002</c:v>
                </c:pt>
                <c:pt idx="1067">
                  <c:v>0.36089870000000002</c:v>
                </c:pt>
                <c:pt idx="1068">
                  <c:v>0.3608981</c:v>
                </c:pt>
                <c:pt idx="1069">
                  <c:v>0.36089260000000001</c:v>
                </c:pt>
                <c:pt idx="1070">
                  <c:v>0.36089260000000001</c:v>
                </c:pt>
                <c:pt idx="1071">
                  <c:v>0.36089179999999998</c:v>
                </c:pt>
                <c:pt idx="1072">
                  <c:v>0.3608883</c:v>
                </c:pt>
                <c:pt idx="1073">
                  <c:v>0.36088959999999998</c:v>
                </c:pt>
                <c:pt idx="1074">
                  <c:v>0.36088599999999998</c:v>
                </c:pt>
                <c:pt idx="1075">
                  <c:v>0.36088599999999998</c:v>
                </c:pt>
                <c:pt idx="1076">
                  <c:v>0.36088209999999998</c:v>
                </c:pt>
                <c:pt idx="1077">
                  <c:v>0.36088039999999999</c:v>
                </c:pt>
                <c:pt idx="1078">
                  <c:v>0.36088170000000003</c:v>
                </c:pt>
                <c:pt idx="1079">
                  <c:v>0.36088229999999999</c:v>
                </c:pt>
                <c:pt idx="1080">
                  <c:v>0.3608806</c:v>
                </c:pt>
                <c:pt idx="1081">
                  <c:v>0.36087940000000002</c:v>
                </c:pt>
                <c:pt idx="1082">
                  <c:v>0.36087399999999997</c:v>
                </c:pt>
                <c:pt idx="1083">
                  <c:v>0.360875</c:v>
                </c:pt>
                <c:pt idx="1084">
                  <c:v>0.36087200000000003</c:v>
                </c:pt>
                <c:pt idx="1085">
                  <c:v>0.36087130000000001</c:v>
                </c:pt>
                <c:pt idx="1086">
                  <c:v>0.36086600000000002</c:v>
                </c:pt>
                <c:pt idx="1087">
                  <c:v>0.36086449999999998</c:v>
                </c:pt>
                <c:pt idx="1088">
                  <c:v>0.36086479999999999</c:v>
                </c:pt>
                <c:pt idx="1089">
                  <c:v>0.36086550000000001</c:v>
                </c:pt>
                <c:pt idx="1090">
                  <c:v>0.36086669999999998</c:v>
                </c:pt>
                <c:pt idx="1091">
                  <c:v>0.36086960000000001</c:v>
                </c:pt>
                <c:pt idx="1092">
                  <c:v>0.36086750000000001</c:v>
                </c:pt>
                <c:pt idx="1093">
                  <c:v>0.36086040000000003</c:v>
                </c:pt>
                <c:pt idx="1094">
                  <c:v>0.36085869999999998</c:v>
                </c:pt>
                <c:pt idx="1095">
                  <c:v>0.36085780000000001</c:v>
                </c:pt>
                <c:pt idx="1096">
                  <c:v>0.36085319999999999</c:v>
                </c:pt>
                <c:pt idx="1097">
                  <c:v>0.36085400000000001</c:v>
                </c:pt>
                <c:pt idx="1098">
                  <c:v>0.3608536</c:v>
                </c:pt>
                <c:pt idx="1099">
                  <c:v>0.36084850000000002</c:v>
                </c:pt>
                <c:pt idx="1100">
                  <c:v>0.36085080000000003</c:v>
                </c:pt>
                <c:pt idx="1101">
                  <c:v>0.36084529999999998</c:v>
                </c:pt>
                <c:pt idx="1102">
                  <c:v>0.36083999999999999</c:v>
                </c:pt>
                <c:pt idx="1103">
                  <c:v>0.36083700000000002</c:v>
                </c:pt>
                <c:pt idx="1104">
                  <c:v>0.36083939999999998</c:v>
                </c:pt>
                <c:pt idx="1105">
                  <c:v>0.3608345</c:v>
                </c:pt>
                <c:pt idx="1106">
                  <c:v>0.3608344</c:v>
                </c:pt>
                <c:pt idx="1107">
                  <c:v>0.36083399999999999</c:v>
                </c:pt>
                <c:pt idx="1108">
                  <c:v>0.36083159999999997</c:v>
                </c:pt>
                <c:pt idx="1109">
                  <c:v>0.36083320000000002</c:v>
                </c:pt>
                <c:pt idx="1110">
                  <c:v>0.36082690000000001</c:v>
                </c:pt>
                <c:pt idx="1111">
                  <c:v>0.36082720000000001</c:v>
                </c:pt>
                <c:pt idx="1112">
                  <c:v>0.36082619999999999</c:v>
                </c:pt>
                <c:pt idx="1113">
                  <c:v>0.36082219999999998</c:v>
                </c:pt>
                <c:pt idx="1114">
                  <c:v>0.36082249999999999</c:v>
                </c:pt>
                <c:pt idx="1115">
                  <c:v>0.36081960000000002</c:v>
                </c:pt>
                <c:pt idx="1116">
                  <c:v>0.36081999999999997</c:v>
                </c:pt>
                <c:pt idx="1117">
                  <c:v>0.36081679999999999</c:v>
                </c:pt>
                <c:pt idx="1118">
                  <c:v>0.3608172</c:v>
                </c:pt>
                <c:pt idx="1119">
                  <c:v>0.360819</c:v>
                </c:pt>
                <c:pt idx="1120">
                  <c:v>0.36081449999999998</c:v>
                </c:pt>
                <c:pt idx="1121">
                  <c:v>0.36081010000000002</c:v>
                </c:pt>
                <c:pt idx="1122">
                  <c:v>0.36081180000000002</c:v>
                </c:pt>
                <c:pt idx="1123">
                  <c:v>0.36081239999999998</c:v>
                </c:pt>
                <c:pt idx="1124">
                  <c:v>0.36080760000000001</c:v>
                </c:pt>
                <c:pt idx="1125">
                  <c:v>0.3608114</c:v>
                </c:pt>
                <c:pt idx="1126">
                  <c:v>0.3608037</c:v>
                </c:pt>
                <c:pt idx="1127">
                  <c:v>0.36080469999999998</c:v>
                </c:pt>
                <c:pt idx="1128">
                  <c:v>0.36080430000000002</c:v>
                </c:pt>
                <c:pt idx="1129">
                  <c:v>0.3607996</c:v>
                </c:pt>
                <c:pt idx="1130">
                  <c:v>0.36079899999999998</c:v>
                </c:pt>
                <c:pt idx="1131">
                  <c:v>0.36079699999999998</c:v>
                </c:pt>
                <c:pt idx="1132">
                  <c:v>0.35541620000000002</c:v>
                </c:pt>
                <c:pt idx="1133">
                  <c:v>0.3554155</c:v>
                </c:pt>
                <c:pt idx="1134">
                  <c:v>0.35542030000000002</c:v>
                </c:pt>
                <c:pt idx="1135">
                  <c:v>0.35541660000000003</c:v>
                </c:pt>
                <c:pt idx="1136">
                  <c:v>0.35541719999999999</c:v>
                </c:pt>
                <c:pt idx="1137">
                  <c:v>0.3554156</c:v>
                </c:pt>
                <c:pt idx="1138">
                  <c:v>0.35541129999999999</c:v>
                </c:pt>
                <c:pt idx="1139">
                  <c:v>0.35540959999999999</c:v>
                </c:pt>
                <c:pt idx="1140">
                  <c:v>0.35540640000000001</c:v>
                </c:pt>
                <c:pt idx="1141">
                  <c:v>0.355402</c:v>
                </c:pt>
                <c:pt idx="1142">
                  <c:v>0.35539999999999999</c:v>
                </c:pt>
                <c:pt idx="1143">
                  <c:v>0.35539860000000001</c:v>
                </c:pt>
                <c:pt idx="1144">
                  <c:v>0.3553965</c:v>
                </c:pt>
                <c:pt idx="1145">
                  <c:v>0.35539229999999999</c:v>
                </c:pt>
                <c:pt idx="1146">
                  <c:v>0.35539520000000002</c:v>
                </c:pt>
                <c:pt idx="1147">
                  <c:v>0.35538989999999998</c:v>
                </c:pt>
                <c:pt idx="1148">
                  <c:v>0.35539490000000001</c:v>
                </c:pt>
                <c:pt idx="1149">
                  <c:v>0.35539090000000001</c:v>
                </c:pt>
                <c:pt idx="1150">
                  <c:v>0.35538940000000002</c:v>
                </c:pt>
                <c:pt idx="1151">
                  <c:v>0.35538439999999999</c:v>
                </c:pt>
                <c:pt idx="1152">
                  <c:v>0.35538839999999999</c:v>
                </c:pt>
                <c:pt idx="1153">
                  <c:v>0.3553887</c:v>
                </c:pt>
                <c:pt idx="1154">
                  <c:v>0.35538439999999999</c:v>
                </c:pt>
                <c:pt idx="1155">
                  <c:v>0.35538619999999999</c:v>
                </c:pt>
                <c:pt idx="1156">
                  <c:v>0.3553827</c:v>
                </c:pt>
                <c:pt idx="1157">
                  <c:v>0.35538150000000002</c:v>
                </c:pt>
                <c:pt idx="1158">
                  <c:v>0.355379</c:v>
                </c:pt>
                <c:pt idx="1159">
                  <c:v>0.35537669999999999</c:v>
                </c:pt>
                <c:pt idx="1160">
                  <c:v>0.35537609999999997</c:v>
                </c:pt>
                <c:pt idx="1161">
                  <c:v>0.35537099999999999</c:v>
                </c:pt>
                <c:pt idx="1162">
                  <c:v>0.35536719999999999</c:v>
                </c:pt>
                <c:pt idx="1163">
                  <c:v>0.35537220000000003</c:v>
                </c:pt>
                <c:pt idx="1164">
                  <c:v>0.35536600000000002</c:v>
                </c:pt>
                <c:pt idx="1165">
                  <c:v>0.35536440000000002</c:v>
                </c:pt>
                <c:pt idx="1166">
                  <c:v>0.3553653</c:v>
                </c:pt>
                <c:pt idx="1167">
                  <c:v>0.35536499999999999</c:v>
                </c:pt>
                <c:pt idx="1168">
                  <c:v>0.35536010000000001</c:v>
                </c:pt>
                <c:pt idx="1169">
                  <c:v>0.35535840000000002</c:v>
                </c:pt>
                <c:pt idx="1170">
                  <c:v>0.35536020000000001</c:v>
                </c:pt>
                <c:pt idx="1171">
                  <c:v>0.35535889999999998</c:v>
                </c:pt>
                <c:pt idx="1172">
                  <c:v>0.35535529999999999</c:v>
                </c:pt>
                <c:pt idx="1173">
                  <c:v>0.35535420000000001</c:v>
                </c:pt>
                <c:pt idx="1174">
                  <c:v>0.355354</c:v>
                </c:pt>
                <c:pt idx="1175">
                  <c:v>0.3553519</c:v>
                </c:pt>
                <c:pt idx="1176">
                  <c:v>0.35535739999999999</c:v>
                </c:pt>
                <c:pt idx="1177">
                  <c:v>0.35534870000000002</c:v>
                </c:pt>
                <c:pt idx="1178">
                  <c:v>0.35535050000000001</c:v>
                </c:pt>
                <c:pt idx="1179">
                  <c:v>0.35535080000000002</c:v>
                </c:pt>
                <c:pt idx="1180">
                  <c:v>0.35534919999999998</c:v>
                </c:pt>
                <c:pt idx="1181">
                  <c:v>0.35534500000000002</c:v>
                </c:pt>
                <c:pt idx="1182">
                  <c:v>0.35534379999999999</c:v>
                </c:pt>
                <c:pt idx="1183">
                  <c:v>0.3553444</c:v>
                </c:pt>
                <c:pt idx="1184">
                  <c:v>0.35533949999999997</c:v>
                </c:pt>
                <c:pt idx="1185">
                  <c:v>0.35534470000000001</c:v>
                </c:pt>
                <c:pt idx="1186">
                  <c:v>0.35534139999999997</c:v>
                </c:pt>
                <c:pt idx="1187">
                  <c:v>0.35533999999999999</c:v>
                </c:pt>
                <c:pt idx="1188">
                  <c:v>0.35533680000000001</c:v>
                </c:pt>
                <c:pt idx="1189">
                  <c:v>0.35533439999999999</c:v>
                </c:pt>
                <c:pt idx="1190">
                  <c:v>0.35533389999999998</c:v>
                </c:pt>
                <c:pt idx="1191">
                  <c:v>0.35533029999999999</c:v>
                </c:pt>
                <c:pt idx="1192">
                  <c:v>0.35532760000000002</c:v>
                </c:pt>
                <c:pt idx="1193">
                  <c:v>0.35532589999999997</c:v>
                </c:pt>
                <c:pt idx="1194">
                  <c:v>0.35532380000000002</c:v>
                </c:pt>
                <c:pt idx="1195">
                  <c:v>0.35532380000000002</c:v>
                </c:pt>
                <c:pt idx="1196">
                  <c:v>0.35532049999999998</c:v>
                </c:pt>
                <c:pt idx="1197">
                  <c:v>0.35532219999999998</c:v>
                </c:pt>
                <c:pt idx="1198">
                  <c:v>0.35532069999999999</c:v>
                </c:pt>
                <c:pt idx="1199">
                  <c:v>0.35532029999999998</c:v>
                </c:pt>
                <c:pt idx="1200">
                  <c:v>0.3553153</c:v>
                </c:pt>
                <c:pt idx="1201">
                  <c:v>0.35531760000000001</c:v>
                </c:pt>
                <c:pt idx="1202">
                  <c:v>0.35531459999999998</c:v>
                </c:pt>
                <c:pt idx="1203">
                  <c:v>0.3553134</c:v>
                </c:pt>
                <c:pt idx="1204">
                  <c:v>0.35531420000000002</c:v>
                </c:pt>
                <c:pt idx="1205">
                  <c:v>0.35531459999999998</c:v>
                </c:pt>
                <c:pt idx="1206">
                  <c:v>0.35531279999999998</c:v>
                </c:pt>
                <c:pt idx="1207">
                  <c:v>0.35530909999999999</c:v>
                </c:pt>
                <c:pt idx="1208">
                  <c:v>0.35530879999999998</c:v>
                </c:pt>
                <c:pt idx="1209">
                  <c:v>0.35004449999999998</c:v>
                </c:pt>
                <c:pt idx="1210">
                  <c:v>0.35004540000000001</c:v>
                </c:pt>
                <c:pt idx="1211">
                  <c:v>0.35004659999999999</c:v>
                </c:pt>
                <c:pt idx="1212">
                  <c:v>0.35004220000000003</c:v>
                </c:pt>
                <c:pt idx="1213">
                  <c:v>0.35003960000000001</c:v>
                </c:pt>
                <c:pt idx="1214">
                  <c:v>0.35003630000000002</c:v>
                </c:pt>
                <c:pt idx="1215">
                  <c:v>0.35003630000000002</c:v>
                </c:pt>
                <c:pt idx="1216">
                  <c:v>0.35003570000000001</c:v>
                </c:pt>
                <c:pt idx="1217">
                  <c:v>0.35003719999999999</c:v>
                </c:pt>
                <c:pt idx="1218">
                  <c:v>0.3500354</c:v>
                </c:pt>
                <c:pt idx="1219">
                  <c:v>0.35003139999999999</c:v>
                </c:pt>
                <c:pt idx="1220">
                  <c:v>0.35002670000000002</c:v>
                </c:pt>
                <c:pt idx="1221">
                  <c:v>0.35002810000000001</c:v>
                </c:pt>
                <c:pt idx="1222">
                  <c:v>0.35002620000000001</c:v>
                </c:pt>
                <c:pt idx="1223">
                  <c:v>0.35002689999999997</c:v>
                </c:pt>
                <c:pt idx="1224">
                  <c:v>0.35002709999999998</c:v>
                </c:pt>
                <c:pt idx="1225">
                  <c:v>0.3500296</c:v>
                </c:pt>
                <c:pt idx="1226">
                  <c:v>0.3500296</c:v>
                </c:pt>
                <c:pt idx="1227">
                  <c:v>0.35002699999999998</c:v>
                </c:pt>
                <c:pt idx="1228">
                  <c:v>0.350026</c:v>
                </c:pt>
                <c:pt idx="1229">
                  <c:v>0.35002420000000001</c:v>
                </c:pt>
                <c:pt idx="1230">
                  <c:v>0.35002250000000001</c:v>
                </c:pt>
                <c:pt idx="1231">
                  <c:v>0.35001710000000003</c:v>
                </c:pt>
                <c:pt idx="1232">
                  <c:v>0.35001539999999998</c:v>
                </c:pt>
                <c:pt idx="1233">
                  <c:v>0.35001670000000001</c:v>
                </c:pt>
                <c:pt idx="1234">
                  <c:v>0.35001300000000002</c:v>
                </c:pt>
                <c:pt idx="1235">
                  <c:v>0.35001339999999997</c:v>
                </c:pt>
                <c:pt idx="1236">
                  <c:v>0.3500144</c:v>
                </c:pt>
                <c:pt idx="1237">
                  <c:v>0.35001110000000002</c:v>
                </c:pt>
                <c:pt idx="1238">
                  <c:v>0.35000910000000002</c:v>
                </c:pt>
                <c:pt idx="1239">
                  <c:v>0.35000900000000001</c:v>
                </c:pt>
                <c:pt idx="1240">
                  <c:v>0.35000419999999999</c:v>
                </c:pt>
                <c:pt idx="1241">
                  <c:v>0.35000500000000001</c:v>
                </c:pt>
                <c:pt idx="1242">
                  <c:v>0.35000110000000001</c:v>
                </c:pt>
                <c:pt idx="1243">
                  <c:v>0.35000589999999998</c:v>
                </c:pt>
                <c:pt idx="1244">
                  <c:v>0.35000249999999999</c:v>
                </c:pt>
                <c:pt idx="1245">
                  <c:v>0.34999970000000002</c:v>
                </c:pt>
                <c:pt idx="1246">
                  <c:v>0.35000160000000002</c:v>
                </c:pt>
                <c:pt idx="1247">
                  <c:v>0.34999920000000001</c:v>
                </c:pt>
                <c:pt idx="1248">
                  <c:v>0.34999540000000001</c:v>
                </c:pt>
                <c:pt idx="1249">
                  <c:v>0.34999219999999998</c:v>
                </c:pt>
                <c:pt idx="1250">
                  <c:v>0.34999279999999999</c:v>
                </c:pt>
                <c:pt idx="1251">
                  <c:v>0.34999279999999999</c:v>
                </c:pt>
                <c:pt idx="1252">
                  <c:v>0.34998800000000002</c:v>
                </c:pt>
                <c:pt idx="1253">
                  <c:v>0.34998689999999999</c:v>
                </c:pt>
                <c:pt idx="1254">
                  <c:v>0.34998200000000002</c:v>
                </c:pt>
                <c:pt idx="1255">
                  <c:v>0.34998059999999998</c:v>
                </c:pt>
                <c:pt idx="1256">
                  <c:v>0.34998010000000002</c:v>
                </c:pt>
                <c:pt idx="1257">
                  <c:v>0.34998109999999999</c:v>
                </c:pt>
                <c:pt idx="1258">
                  <c:v>0.34998469999999998</c:v>
                </c:pt>
                <c:pt idx="1259">
                  <c:v>0.34998059999999998</c:v>
                </c:pt>
                <c:pt idx="1260">
                  <c:v>0.34998040000000002</c:v>
                </c:pt>
                <c:pt idx="1261">
                  <c:v>0.34997660000000003</c:v>
                </c:pt>
                <c:pt idx="1262">
                  <c:v>0.34997630000000002</c:v>
                </c:pt>
                <c:pt idx="1263">
                  <c:v>0.34997450000000002</c:v>
                </c:pt>
                <c:pt idx="1264">
                  <c:v>0.34997040000000001</c:v>
                </c:pt>
                <c:pt idx="1265">
                  <c:v>0.34996860000000002</c:v>
                </c:pt>
                <c:pt idx="1266">
                  <c:v>0.34996549999999998</c:v>
                </c:pt>
                <c:pt idx="1267">
                  <c:v>0.34996559999999999</c:v>
                </c:pt>
                <c:pt idx="1268">
                  <c:v>0.349966</c:v>
                </c:pt>
                <c:pt idx="1269">
                  <c:v>0.34995890000000002</c:v>
                </c:pt>
                <c:pt idx="1270">
                  <c:v>0.34995999999999999</c:v>
                </c:pt>
                <c:pt idx="1271">
                  <c:v>0.34995910000000002</c:v>
                </c:pt>
                <c:pt idx="1272">
                  <c:v>0.3499583</c:v>
                </c:pt>
                <c:pt idx="1273">
                  <c:v>0.34995720000000002</c:v>
                </c:pt>
                <c:pt idx="1274">
                  <c:v>0.34996060000000001</c:v>
                </c:pt>
                <c:pt idx="1275">
                  <c:v>0.34996119999999997</c:v>
                </c:pt>
                <c:pt idx="1276">
                  <c:v>0.34995680000000001</c:v>
                </c:pt>
                <c:pt idx="1277">
                  <c:v>0.34995660000000001</c:v>
                </c:pt>
                <c:pt idx="1278">
                  <c:v>0.34995589999999999</c:v>
                </c:pt>
                <c:pt idx="1279">
                  <c:v>0.34995100000000001</c:v>
                </c:pt>
                <c:pt idx="1280">
                  <c:v>0.34995080000000001</c:v>
                </c:pt>
                <c:pt idx="1281">
                  <c:v>0.3499506</c:v>
                </c:pt>
                <c:pt idx="1282">
                  <c:v>0.34995389999999998</c:v>
                </c:pt>
                <c:pt idx="1283">
                  <c:v>0.34994380000000003</c:v>
                </c:pt>
                <c:pt idx="1284">
                  <c:v>0.34994259999999999</c:v>
                </c:pt>
                <c:pt idx="1285">
                  <c:v>0.34994700000000001</c:v>
                </c:pt>
                <c:pt idx="1286">
                  <c:v>0.34994540000000002</c:v>
                </c:pt>
                <c:pt idx="1287">
                  <c:v>0.3499411</c:v>
                </c:pt>
                <c:pt idx="1288">
                  <c:v>0.3499372</c:v>
                </c:pt>
                <c:pt idx="1289">
                  <c:v>0.34993580000000002</c:v>
                </c:pt>
                <c:pt idx="1290">
                  <c:v>0.34993350000000001</c:v>
                </c:pt>
                <c:pt idx="1291">
                  <c:v>0.34477099999999999</c:v>
                </c:pt>
                <c:pt idx="1292">
                  <c:v>0.34477079999999999</c:v>
                </c:pt>
                <c:pt idx="1293">
                  <c:v>0.34477439999999998</c:v>
                </c:pt>
                <c:pt idx="1294">
                  <c:v>0.3447712</c:v>
                </c:pt>
                <c:pt idx="1295">
                  <c:v>0.34477059999999998</c:v>
                </c:pt>
                <c:pt idx="1296">
                  <c:v>0.3447732</c:v>
                </c:pt>
                <c:pt idx="1297">
                  <c:v>0.34476869999999998</c:v>
                </c:pt>
                <c:pt idx="1298">
                  <c:v>0.34476299999999999</c:v>
                </c:pt>
                <c:pt idx="1299">
                  <c:v>0.34476649999999998</c:v>
                </c:pt>
                <c:pt idx="1300">
                  <c:v>0.34476560000000001</c:v>
                </c:pt>
                <c:pt idx="1301">
                  <c:v>0.34476279999999998</c:v>
                </c:pt>
                <c:pt idx="1302">
                  <c:v>0.34476079999999998</c:v>
                </c:pt>
                <c:pt idx="1303">
                  <c:v>0.34475840000000002</c:v>
                </c:pt>
                <c:pt idx="1304">
                  <c:v>0.34475990000000001</c:v>
                </c:pt>
                <c:pt idx="1305">
                  <c:v>0.34475620000000001</c:v>
                </c:pt>
                <c:pt idx="1306">
                  <c:v>0.34475630000000002</c:v>
                </c:pt>
                <c:pt idx="1307">
                  <c:v>0.34475939999999999</c:v>
                </c:pt>
                <c:pt idx="1308">
                  <c:v>0.34475250000000002</c:v>
                </c:pt>
                <c:pt idx="1309">
                  <c:v>0.34474779999999999</c:v>
                </c:pt>
                <c:pt idx="1310">
                  <c:v>0.34474880000000002</c:v>
                </c:pt>
                <c:pt idx="1311">
                  <c:v>0.34474749999999998</c:v>
                </c:pt>
                <c:pt idx="1312">
                  <c:v>0.34474719999999998</c:v>
                </c:pt>
                <c:pt idx="1313">
                  <c:v>0.34474919999999998</c:v>
                </c:pt>
                <c:pt idx="1314">
                  <c:v>0.34474729999999998</c:v>
                </c:pt>
                <c:pt idx="1315">
                  <c:v>0.344746</c:v>
                </c:pt>
                <c:pt idx="1316">
                  <c:v>0.34474349999999998</c:v>
                </c:pt>
                <c:pt idx="1317">
                  <c:v>0.34474300000000002</c:v>
                </c:pt>
                <c:pt idx="1318">
                  <c:v>0.3447344</c:v>
                </c:pt>
                <c:pt idx="1319">
                  <c:v>0.34473749999999997</c:v>
                </c:pt>
                <c:pt idx="1320">
                  <c:v>0.34473720000000002</c:v>
                </c:pt>
                <c:pt idx="1321">
                  <c:v>0.34473549999999997</c:v>
                </c:pt>
                <c:pt idx="1322">
                  <c:v>0.34473870000000001</c:v>
                </c:pt>
                <c:pt idx="1323">
                  <c:v>0.34473779999999998</c:v>
                </c:pt>
                <c:pt idx="1324">
                  <c:v>0.34473379999999998</c:v>
                </c:pt>
                <c:pt idx="1325">
                  <c:v>0.34472960000000002</c:v>
                </c:pt>
                <c:pt idx="1326">
                  <c:v>0.34473120000000002</c:v>
                </c:pt>
                <c:pt idx="1327">
                  <c:v>0.34472940000000002</c:v>
                </c:pt>
                <c:pt idx="1328">
                  <c:v>0.34472419999999998</c:v>
                </c:pt>
                <c:pt idx="1329">
                  <c:v>0.34472750000000002</c:v>
                </c:pt>
                <c:pt idx="1330">
                  <c:v>0.3447228</c:v>
                </c:pt>
                <c:pt idx="1331">
                  <c:v>0.34472320000000001</c:v>
                </c:pt>
                <c:pt idx="1332">
                  <c:v>0.34472320000000001</c:v>
                </c:pt>
                <c:pt idx="1333">
                  <c:v>0.34472570000000002</c:v>
                </c:pt>
                <c:pt idx="1334">
                  <c:v>0.344723</c:v>
                </c:pt>
                <c:pt idx="1335">
                  <c:v>0.34471889999999999</c:v>
                </c:pt>
                <c:pt idx="1336">
                  <c:v>0.34472029999999998</c:v>
                </c:pt>
                <c:pt idx="1337">
                  <c:v>0.34471580000000002</c:v>
                </c:pt>
                <c:pt idx="1338">
                  <c:v>0.34471669999999999</c:v>
                </c:pt>
                <c:pt idx="1339">
                  <c:v>0.34471180000000001</c:v>
                </c:pt>
                <c:pt idx="1340">
                  <c:v>0.34471160000000001</c:v>
                </c:pt>
                <c:pt idx="1341">
                  <c:v>0.34471170000000001</c:v>
                </c:pt>
                <c:pt idx="1342">
                  <c:v>0.34471039999999997</c:v>
                </c:pt>
                <c:pt idx="1343">
                  <c:v>0.34470689999999998</c:v>
                </c:pt>
                <c:pt idx="1344">
                  <c:v>0.3447035</c:v>
                </c:pt>
                <c:pt idx="1345">
                  <c:v>0.34470519999999999</c:v>
                </c:pt>
                <c:pt idx="1346">
                  <c:v>0.34470410000000001</c:v>
                </c:pt>
                <c:pt idx="1347">
                  <c:v>0.34470499999999998</c:v>
                </c:pt>
                <c:pt idx="1348">
                  <c:v>0.34470279999999998</c:v>
                </c:pt>
                <c:pt idx="1349">
                  <c:v>0.3447018</c:v>
                </c:pt>
                <c:pt idx="1350">
                  <c:v>0.34469939999999999</c:v>
                </c:pt>
                <c:pt idx="1351">
                  <c:v>0.34469539999999999</c:v>
                </c:pt>
                <c:pt idx="1352">
                  <c:v>0.344698</c:v>
                </c:pt>
                <c:pt idx="1353">
                  <c:v>0.34469759999999999</c:v>
                </c:pt>
                <c:pt idx="1354">
                  <c:v>0.3446978</c:v>
                </c:pt>
                <c:pt idx="1355">
                  <c:v>0.34469339999999998</c:v>
                </c:pt>
                <c:pt idx="1356">
                  <c:v>0.34469300000000003</c:v>
                </c:pt>
                <c:pt idx="1357">
                  <c:v>0.34469030000000001</c:v>
                </c:pt>
                <c:pt idx="1358">
                  <c:v>0.34468939999999998</c:v>
                </c:pt>
                <c:pt idx="1359">
                  <c:v>0.34468799999999999</c:v>
                </c:pt>
                <c:pt idx="1360">
                  <c:v>0.3446844</c:v>
                </c:pt>
                <c:pt idx="1361">
                  <c:v>0.3446844</c:v>
                </c:pt>
                <c:pt idx="1362">
                  <c:v>0.34468080000000001</c:v>
                </c:pt>
                <c:pt idx="1363">
                  <c:v>0.3446784</c:v>
                </c:pt>
                <c:pt idx="1364">
                  <c:v>0.34468320000000002</c:v>
                </c:pt>
                <c:pt idx="1365">
                  <c:v>0.34467959999999997</c:v>
                </c:pt>
                <c:pt idx="1366">
                  <c:v>0.3446785</c:v>
                </c:pt>
                <c:pt idx="1367">
                  <c:v>0.34467720000000002</c:v>
                </c:pt>
                <c:pt idx="1368">
                  <c:v>0.34467340000000002</c:v>
                </c:pt>
                <c:pt idx="1369">
                  <c:v>0.34467589999999998</c:v>
                </c:pt>
                <c:pt idx="1370">
                  <c:v>0.3446784</c:v>
                </c:pt>
                <c:pt idx="1371">
                  <c:v>0.3446748</c:v>
                </c:pt>
                <c:pt idx="1372">
                  <c:v>0.34467350000000002</c:v>
                </c:pt>
                <c:pt idx="1373">
                  <c:v>0.34466940000000001</c:v>
                </c:pt>
                <c:pt idx="1374">
                  <c:v>0.34467059999999999</c:v>
                </c:pt>
                <c:pt idx="1375">
                  <c:v>0.34467009999999998</c:v>
                </c:pt>
                <c:pt idx="1376">
                  <c:v>0.34466740000000001</c:v>
                </c:pt>
                <c:pt idx="1377">
                  <c:v>0.34466740000000001</c:v>
                </c:pt>
                <c:pt idx="1378">
                  <c:v>0.3446671</c:v>
                </c:pt>
                <c:pt idx="1379">
                  <c:v>0.339611</c:v>
                </c:pt>
                <c:pt idx="1380">
                  <c:v>0.33960940000000001</c:v>
                </c:pt>
                <c:pt idx="1381">
                  <c:v>0.33960879999999999</c:v>
                </c:pt>
                <c:pt idx="1382">
                  <c:v>0.33960839999999998</c:v>
                </c:pt>
                <c:pt idx="1383">
                  <c:v>0.339611</c:v>
                </c:pt>
                <c:pt idx="1384">
                  <c:v>0.33960839999999998</c:v>
                </c:pt>
                <c:pt idx="1385">
                  <c:v>0.3396052</c:v>
                </c:pt>
                <c:pt idx="1386">
                  <c:v>0.33960449999999998</c:v>
                </c:pt>
                <c:pt idx="1387">
                  <c:v>0.33959820000000002</c:v>
                </c:pt>
                <c:pt idx="1388">
                  <c:v>0.33959840000000002</c:v>
                </c:pt>
                <c:pt idx="1389">
                  <c:v>0.33960089999999998</c:v>
                </c:pt>
                <c:pt idx="1390">
                  <c:v>0.33959719999999999</c:v>
                </c:pt>
                <c:pt idx="1391">
                  <c:v>0.33960040000000002</c:v>
                </c:pt>
                <c:pt idx="1392">
                  <c:v>0.33959529999999999</c:v>
                </c:pt>
                <c:pt idx="1393">
                  <c:v>0.33959539999999999</c:v>
                </c:pt>
                <c:pt idx="1394">
                  <c:v>0.33959349999999999</c:v>
                </c:pt>
                <c:pt idx="1395">
                  <c:v>0.33959460000000002</c:v>
                </c:pt>
                <c:pt idx="1396">
                  <c:v>0.33959020000000001</c:v>
                </c:pt>
                <c:pt idx="1397">
                  <c:v>0.33959159999999999</c:v>
                </c:pt>
                <c:pt idx="1398">
                  <c:v>0.33959089999999997</c:v>
                </c:pt>
                <c:pt idx="1399">
                  <c:v>0.33959630000000002</c:v>
                </c:pt>
                <c:pt idx="1400">
                  <c:v>0.33959139999999999</c:v>
                </c:pt>
                <c:pt idx="1401">
                  <c:v>0.3395898</c:v>
                </c:pt>
                <c:pt idx="1402">
                  <c:v>0.33958820000000001</c:v>
                </c:pt>
                <c:pt idx="1403">
                  <c:v>0.33958850000000002</c:v>
                </c:pt>
                <c:pt idx="1404">
                  <c:v>0.33958949999999999</c:v>
                </c:pt>
                <c:pt idx="1405">
                  <c:v>0.33958700000000003</c:v>
                </c:pt>
                <c:pt idx="1406">
                  <c:v>0.33958739999999998</c:v>
                </c:pt>
                <c:pt idx="1407">
                  <c:v>0.33958500000000003</c:v>
                </c:pt>
                <c:pt idx="1408">
                  <c:v>0.33958440000000001</c:v>
                </c:pt>
                <c:pt idx="1409">
                  <c:v>0.33958519999999998</c:v>
                </c:pt>
                <c:pt idx="1410">
                  <c:v>0.33958430000000001</c:v>
                </c:pt>
                <c:pt idx="1411">
                  <c:v>0.33958129999999997</c:v>
                </c:pt>
                <c:pt idx="1412">
                  <c:v>0.33958100000000002</c:v>
                </c:pt>
                <c:pt idx="1413">
                  <c:v>0.3395782</c:v>
                </c:pt>
                <c:pt idx="1414">
                  <c:v>0.3395765</c:v>
                </c:pt>
                <c:pt idx="1415">
                  <c:v>0.33957700000000002</c:v>
                </c:pt>
                <c:pt idx="1416">
                  <c:v>0.3395706</c:v>
                </c:pt>
                <c:pt idx="1417">
                  <c:v>0.33956779999999998</c:v>
                </c:pt>
                <c:pt idx="1418">
                  <c:v>0.33957399999999999</c:v>
                </c:pt>
                <c:pt idx="1419">
                  <c:v>0.33957159999999997</c:v>
                </c:pt>
                <c:pt idx="1420">
                  <c:v>0.33956570000000003</c:v>
                </c:pt>
                <c:pt idx="1421">
                  <c:v>0.33956599999999998</c:v>
                </c:pt>
                <c:pt idx="1422">
                  <c:v>0.33956310000000001</c:v>
                </c:pt>
                <c:pt idx="1423">
                  <c:v>0.33956310000000001</c:v>
                </c:pt>
                <c:pt idx="1424">
                  <c:v>0.33956449999999999</c:v>
                </c:pt>
                <c:pt idx="1425">
                  <c:v>0.33956439999999999</c:v>
                </c:pt>
                <c:pt idx="1426">
                  <c:v>0.33956459999999999</c:v>
                </c:pt>
                <c:pt idx="1427">
                  <c:v>0.33956039999999998</c:v>
                </c:pt>
                <c:pt idx="1428">
                  <c:v>0.33955679999999999</c:v>
                </c:pt>
                <c:pt idx="1429">
                  <c:v>0.3395591</c:v>
                </c:pt>
                <c:pt idx="1430">
                  <c:v>0.33956170000000002</c:v>
                </c:pt>
                <c:pt idx="1431">
                  <c:v>0.33956049999999999</c:v>
                </c:pt>
                <c:pt idx="1432">
                  <c:v>0.33955629999999998</c:v>
                </c:pt>
                <c:pt idx="1433">
                  <c:v>0.33955760000000001</c:v>
                </c:pt>
                <c:pt idx="1434">
                  <c:v>0.33955540000000001</c:v>
                </c:pt>
                <c:pt idx="1435">
                  <c:v>0.33955380000000002</c:v>
                </c:pt>
                <c:pt idx="1436">
                  <c:v>0.33955059999999998</c:v>
                </c:pt>
                <c:pt idx="1437">
                  <c:v>0.33955170000000001</c:v>
                </c:pt>
                <c:pt idx="1438">
                  <c:v>0.33955279999999999</c:v>
                </c:pt>
                <c:pt idx="1439">
                  <c:v>0.3395513</c:v>
                </c:pt>
                <c:pt idx="1440">
                  <c:v>0.3395476</c:v>
                </c:pt>
                <c:pt idx="1441">
                  <c:v>0.33955299999999999</c:v>
                </c:pt>
                <c:pt idx="1442">
                  <c:v>0.33954960000000001</c:v>
                </c:pt>
                <c:pt idx="1443">
                  <c:v>0.33954580000000001</c:v>
                </c:pt>
                <c:pt idx="1444">
                  <c:v>0.33954839999999997</c:v>
                </c:pt>
                <c:pt idx="1445">
                  <c:v>0.33954899999999999</c:v>
                </c:pt>
                <c:pt idx="1446">
                  <c:v>0.33954879999999998</c:v>
                </c:pt>
                <c:pt idx="1447">
                  <c:v>0.33954780000000001</c:v>
                </c:pt>
                <c:pt idx="1448">
                  <c:v>0.33954319999999999</c:v>
                </c:pt>
                <c:pt idx="1449">
                  <c:v>0.33954380000000001</c:v>
                </c:pt>
                <c:pt idx="1450">
                  <c:v>0.33954220000000002</c:v>
                </c:pt>
                <c:pt idx="1451">
                  <c:v>0.33953860000000002</c:v>
                </c:pt>
                <c:pt idx="1452">
                  <c:v>0.3395396</c:v>
                </c:pt>
                <c:pt idx="1453">
                  <c:v>0.33954139999999999</c:v>
                </c:pt>
                <c:pt idx="1454">
                  <c:v>0.33953220000000001</c:v>
                </c:pt>
                <c:pt idx="1455">
                  <c:v>0.33953759999999999</c:v>
                </c:pt>
                <c:pt idx="1456">
                  <c:v>0.33953549999999999</c:v>
                </c:pt>
                <c:pt idx="1457">
                  <c:v>0.33953299999999997</c:v>
                </c:pt>
                <c:pt idx="1458">
                  <c:v>0.339534</c:v>
                </c:pt>
                <c:pt idx="1459">
                  <c:v>0.33953509999999998</c:v>
                </c:pt>
                <c:pt idx="1460">
                  <c:v>0.33953699999999998</c:v>
                </c:pt>
                <c:pt idx="1461">
                  <c:v>0.33953060000000002</c:v>
                </c:pt>
                <c:pt idx="1462">
                  <c:v>0.33953280000000002</c:v>
                </c:pt>
                <c:pt idx="1463">
                  <c:v>0.33952919999999998</c:v>
                </c:pt>
                <c:pt idx="1464">
                  <c:v>0.33952359999999998</c:v>
                </c:pt>
                <c:pt idx="1465">
                  <c:v>0.33952450000000001</c:v>
                </c:pt>
                <c:pt idx="1466">
                  <c:v>0.33952739999999998</c:v>
                </c:pt>
                <c:pt idx="1467">
                  <c:v>0.33952199999999999</c:v>
                </c:pt>
                <c:pt idx="1468">
                  <c:v>0.33952520000000003</c:v>
                </c:pt>
                <c:pt idx="1469">
                  <c:v>0.33952460000000001</c:v>
                </c:pt>
                <c:pt idx="1470">
                  <c:v>0.3395224</c:v>
                </c:pt>
                <c:pt idx="1471">
                  <c:v>0.33951720000000002</c:v>
                </c:pt>
                <c:pt idx="1472">
                  <c:v>0.33951720000000002</c:v>
                </c:pt>
                <c:pt idx="1473">
                  <c:v>0.3395166</c:v>
                </c:pt>
                <c:pt idx="1474">
                  <c:v>0.33951500000000001</c:v>
                </c:pt>
                <c:pt idx="1475">
                  <c:v>0.33951720000000002</c:v>
                </c:pt>
                <c:pt idx="1476">
                  <c:v>0.33951700000000001</c:v>
                </c:pt>
                <c:pt idx="1477">
                  <c:v>0.3395146</c:v>
                </c:pt>
                <c:pt idx="1478">
                  <c:v>0.3395147</c:v>
                </c:pt>
                <c:pt idx="1479">
                  <c:v>0.33951340000000002</c:v>
                </c:pt>
                <c:pt idx="1480">
                  <c:v>0.33951219999999999</c:v>
                </c:pt>
                <c:pt idx="1481">
                  <c:v>0.3395087</c:v>
                </c:pt>
                <c:pt idx="1482">
                  <c:v>0.33950940000000002</c:v>
                </c:pt>
                <c:pt idx="1483">
                  <c:v>0.3395107</c:v>
                </c:pt>
                <c:pt idx="1484">
                  <c:v>0.33950999999999998</c:v>
                </c:pt>
                <c:pt idx="1485">
                  <c:v>0.3395106</c:v>
                </c:pt>
                <c:pt idx="1486">
                  <c:v>0.33455699999999999</c:v>
                </c:pt>
                <c:pt idx="1487">
                  <c:v>0.33455620000000003</c:v>
                </c:pt>
                <c:pt idx="1488">
                  <c:v>0.33455780000000002</c:v>
                </c:pt>
                <c:pt idx="1489">
                  <c:v>0.33455659999999998</c:v>
                </c:pt>
                <c:pt idx="1490">
                  <c:v>0.33455400000000002</c:v>
                </c:pt>
                <c:pt idx="1491">
                  <c:v>0.3345514</c:v>
                </c:pt>
                <c:pt idx="1492">
                  <c:v>0.33455479999999999</c:v>
                </c:pt>
                <c:pt idx="1493">
                  <c:v>0.33454980000000001</c:v>
                </c:pt>
                <c:pt idx="1494">
                  <c:v>0.33454660000000003</c:v>
                </c:pt>
                <c:pt idx="1495">
                  <c:v>0.33454469999999997</c:v>
                </c:pt>
                <c:pt idx="1496">
                  <c:v>0.33453840000000001</c:v>
                </c:pt>
                <c:pt idx="1497">
                  <c:v>0.3345378</c:v>
                </c:pt>
                <c:pt idx="1498">
                  <c:v>0.33453830000000001</c:v>
                </c:pt>
                <c:pt idx="1499">
                  <c:v>0.3345381</c:v>
                </c:pt>
                <c:pt idx="1500">
                  <c:v>0.33453759999999999</c:v>
                </c:pt>
                <c:pt idx="1501">
                  <c:v>0.33453620000000001</c:v>
                </c:pt>
                <c:pt idx="1502">
                  <c:v>0.33453500000000003</c:v>
                </c:pt>
                <c:pt idx="1503">
                  <c:v>0.33452999999999999</c:v>
                </c:pt>
                <c:pt idx="1504">
                  <c:v>0.33453319999999998</c:v>
                </c:pt>
                <c:pt idx="1505">
                  <c:v>0.33453189999999999</c:v>
                </c:pt>
                <c:pt idx="1506">
                  <c:v>0.33452959999999998</c:v>
                </c:pt>
                <c:pt idx="1507">
                  <c:v>0.334532</c:v>
                </c:pt>
                <c:pt idx="1508">
                  <c:v>0.3345283</c:v>
                </c:pt>
                <c:pt idx="1509">
                  <c:v>0.3345284</c:v>
                </c:pt>
                <c:pt idx="1510">
                  <c:v>0.33453100000000002</c:v>
                </c:pt>
                <c:pt idx="1511">
                  <c:v>0.33452700000000002</c:v>
                </c:pt>
                <c:pt idx="1512">
                  <c:v>0.33452870000000001</c:v>
                </c:pt>
                <c:pt idx="1513">
                  <c:v>0.33452979999999999</c:v>
                </c:pt>
                <c:pt idx="1514">
                  <c:v>0.3345224</c:v>
                </c:pt>
                <c:pt idx="1515">
                  <c:v>0.33452280000000001</c:v>
                </c:pt>
                <c:pt idx="1516">
                  <c:v>0.3345226</c:v>
                </c:pt>
                <c:pt idx="1517">
                  <c:v>0.33452219999999999</c:v>
                </c:pt>
                <c:pt idx="1518">
                  <c:v>0.33452340000000003</c:v>
                </c:pt>
                <c:pt idx="1519">
                  <c:v>0.33451629999999999</c:v>
                </c:pt>
                <c:pt idx="1520">
                  <c:v>0.3345185</c:v>
                </c:pt>
                <c:pt idx="1521">
                  <c:v>0.33451639999999999</c:v>
                </c:pt>
                <c:pt idx="1522">
                  <c:v>0.33451700000000001</c:v>
                </c:pt>
                <c:pt idx="1523">
                  <c:v>0.3345146</c:v>
                </c:pt>
                <c:pt idx="1524">
                  <c:v>0.3345146</c:v>
                </c:pt>
                <c:pt idx="1525">
                  <c:v>0.33451160000000002</c:v>
                </c:pt>
                <c:pt idx="1526">
                  <c:v>0.334513</c:v>
                </c:pt>
                <c:pt idx="1527">
                  <c:v>0.33451330000000001</c:v>
                </c:pt>
                <c:pt idx="1528">
                  <c:v>0.33450859999999999</c:v>
                </c:pt>
                <c:pt idx="1529">
                  <c:v>0.33450970000000002</c:v>
                </c:pt>
                <c:pt idx="1530">
                  <c:v>0.3345128</c:v>
                </c:pt>
                <c:pt idx="1531">
                  <c:v>0.33451110000000001</c:v>
                </c:pt>
                <c:pt idx="1532">
                  <c:v>0.33450600000000003</c:v>
                </c:pt>
                <c:pt idx="1533">
                  <c:v>0.33450410000000003</c:v>
                </c:pt>
                <c:pt idx="1534">
                  <c:v>0.33450459999999999</c:v>
                </c:pt>
                <c:pt idx="1535">
                  <c:v>0.33450479999999999</c:v>
                </c:pt>
                <c:pt idx="1536">
                  <c:v>0.33450469999999999</c:v>
                </c:pt>
                <c:pt idx="1537">
                  <c:v>0.3345072</c:v>
                </c:pt>
                <c:pt idx="1538">
                  <c:v>0.33450360000000001</c:v>
                </c:pt>
                <c:pt idx="1539">
                  <c:v>0.33450200000000002</c:v>
                </c:pt>
                <c:pt idx="1540">
                  <c:v>0.33450340000000001</c:v>
                </c:pt>
                <c:pt idx="1541">
                  <c:v>0.33450299999999999</c:v>
                </c:pt>
                <c:pt idx="1542">
                  <c:v>0.33449899999999999</c:v>
                </c:pt>
                <c:pt idx="1543">
                  <c:v>0.33450079999999999</c:v>
                </c:pt>
                <c:pt idx="1544">
                  <c:v>0.33449590000000001</c:v>
                </c:pt>
                <c:pt idx="1545">
                  <c:v>0.33449479999999998</c:v>
                </c:pt>
                <c:pt idx="1546">
                  <c:v>0.3344974</c:v>
                </c:pt>
                <c:pt idx="1547">
                  <c:v>0.33449780000000001</c:v>
                </c:pt>
                <c:pt idx="1548">
                  <c:v>0.33449839999999997</c:v>
                </c:pt>
                <c:pt idx="1549">
                  <c:v>0.33449400000000001</c:v>
                </c:pt>
                <c:pt idx="1550">
                  <c:v>0.33448919999999999</c:v>
                </c:pt>
                <c:pt idx="1551">
                  <c:v>0.33449060000000003</c:v>
                </c:pt>
                <c:pt idx="1552">
                  <c:v>0.33449069999999997</c:v>
                </c:pt>
                <c:pt idx="1553">
                  <c:v>0.33449030000000002</c:v>
                </c:pt>
                <c:pt idx="1554">
                  <c:v>0.33448749999999999</c:v>
                </c:pt>
                <c:pt idx="1555">
                  <c:v>0.33448600000000001</c:v>
                </c:pt>
                <c:pt idx="1556">
                  <c:v>0.33448699999999998</c:v>
                </c:pt>
                <c:pt idx="1557">
                  <c:v>0.33448290000000003</c:v>
                </c:pt>
                <c:pt idx="1558">
                  <c:v>0.33448460000000002</c:v>
                </c:pt>
                <c:pt idx="1559">
                  <c:v>0.33448699999999998</c:v>
                </c:pt>
                <c:pt idx="1560">
                  <c:v>0.33448329999999998</c:v>
                </c:pt>
                <c:pt idx="1561">
                  <c:v>0.33448090000000003</c:v>
                </c:pt>
                <c:pt idx="1562">
                  <c:v>0.33448159999999999</c:v>
                </c:pt>
                <c:pt idx="1563">
                  <c:v>0.3344762</c:v>
                </c:pt>
                <c:pt idx="1564">
                  <c:v>0.33448020000000001</c:v>
                </c:pt>
                <c:pt idx="1565">
                  <c:v>0.33447850000000001</c:v>
                </c:pt>
                <c:pt idx="1566">
                  <c:v>0.33447589999999999</c:v>
                </c:pt>
                <c:pt idx="1567">
                  <c:v>0.33447169999999998</c:v>
                </c:pt>
                <c:pt idx="1568">
                  <c:v>0.33447120000000002</c:v>
                </c:pt>
                <c:pt idx="1569">
                  <c:v>0.33447199999999999</c:v>
                </c:pt>
                <c:pt idx="1570">
                  <c:v>0.33447260000000001</c:v>
                </c:pt>
                <c:pt idx="1571">
                  <c:v>0.33446920000000002</c:v>
                </c:pt>
                <c:pt idx="1572">
                  <c:v>0.33446680000000001</c:v>
                </c:pt>
                <c:pt idx="1573">
                  <c:v>0.33446609999999999</c:v>
                </c:pt>
                <c:pt idx="1574">
                  <c:v>0.3344645</c:v>
                </c:pt>
                <c:pt idx="1575">
                  <c:v>0.3344646</c:v>
                </c:pt>
                <c:pt idx="1576">
                  <c:v>0.3344644</c:v>
                </c:pt>
                <c:pt idx="1577">
                  <c:v>0.33446310000000001</c:v>
                </c:pt>
                <c:pt idx="1578">
                  <c:v>0.33446100000000001</c:v>
                </c:pt>
                <c:pt idx="1579">
                  <c:v>0.3344608</c:v>
                </c:pt>
                <c:pt idx="1580">
                  <c:v>0.33446189999999998</c:v>
                </c:pt>
                <c:pt idx="1581">
                  <c:v>0.32961459999999998</c:v>
                </c:pt>
                <c:pt idx="1582">
                  <c:v>0.3296152</c:v>
                </c:pt>
                <c:pt idx="1583">
                  <c:v>0.32961420000000002</c:v>
                </c:pt>
                <c:pt idx="1584">
                  <c:v>0.3296134</c:v>
                </c:pt>
                <c:pt idx="1585">
                  <c:v>0.3296094</c:v>
                </c:pt>
                <c:pt idx="1586">
                  <c:v>0.32960800000000001</c:v>
                </c:pt>
                <c:pt idx="1587">
                  <c:v>0.32960669999999997</c:v>
                </c:pt>
                <c:pt idx="1588">
                  <c:v>0.32960600000000001</c:v>
                </c:pt>
                <c:pt idx="1589">
                  <c:v>0.32960840000000002</c:v>
                </c:pt>
                <c:pt idx="1590">
                  <c:v>0.32960450000000002</c:v>
                </c:pt>
                <c:pt idx="1591">
                  <c:v>0.3296096</c:v>
                </c:pt>
                <c:pt idx="1592">
                  <c:v>0.3296058</c:v>
                </c:pt>
                <c:pt idx="1593">
                  <c:v>0.32960349999999999</c:v>
                </c:pt>
                <c:pt idx="1594">
                  <c:v>0.32960230000000001</c:v>
                </c:pt>
                <c:pt idx="1595">
                  <c:v>0.32960499999999998</c:v>
                </c:pt>
                <c:pt idx="1596">
                  <c:v>0.32960129999999999</c:v>
                </c:pt>
                <c:pt idx="1597">
                  <c:v>0.32960349999999999</c:v>
                </c:pt>
                <c:pt idx="1598">
                  <c:v>0.32959899999999998</c:v>
                </c:pt>
                <c:pt idx="1599">
                  <c:v>0.32960099999999998</c:v>
                </c:pt>
                <c:pt idx="1600">
                  <c:v>0.3295981</c:v>
                </c:pt>
                <c:pt idx="1601">
                  <c:v>0.32959749999999999</c:v>
                </c:pt>
                <c:pt idx="1602">
                  <c:v>0.32959529999999998</c:v>
                </c:pt>
                <c:pt idx="1603">
                  <c:v>0.32959539999999998</c:v>
                </c:pt>
                <c:pt idx="1604">
                  <c:v>0.32959280000000002</c:v>
                </c:pt>
                <c:pt idx="1605">
                  <c:v>0.32959250000000001</c:v>
                </c:pt>
                <c:pt idx="1606">
                  <c:v>0.32959139999999998</c:v>
                </c:pt>
                <c:pt idx="1607">
                  <c:v>0.32959460000000002</c:v>
                </c:pt>
                <c:pt idx="1608">
                  <c:v>0.32959300000000002</c:v>
                </c:pt>
                <c:pt idx="1609">
                  <c:v>0.3295902</c:v>
                </c:pt>
                <c:pt idx="1610">
                  <c:v>0.32959169999999999</c:v>
                </c:pt>
                <c:pt idx="1611">
                  <c:v>0.32959129999999998</c:v>
                </c:pt>
                <c:pt idx="1612">
                  <c:v>0.32958969999999999</c:v>
                </c:pt>
                <c:pt idx="1613">
                  <c:v>0.32958989999999999</c:v>
                </c:pt>
                <c:pt idx="1614">
                  <c:v>0.32958599999999999</c:v>
                </c:pt>
                <c:pt idx="1615">
                  <c:v>0.3295882</c:v>
                </c:pt>
                <c:pt idx="1616">
                  <c:v>0.32958720000000002</c:v>
                </c:pt>
                <c:pt idx="1617">
                  <c:v>0.32958660000000001</c:v>
                </c:pt>
                <c:pt idx="1618">
                  <c:v>0.32958809999999999</c:v>
                </c:pt>
                <c:pt idx="1619">
                  <c:v>0.32958199999999999</c:v>
                </c:pt>
                <c:pt idx="1620">
                  <c:v>0.32958599999999999</c:v>
                </c:pt>
                <c:pt idx="1621">
                  <c:v>0.32958100000000001</c:v>
                </c:pt>
                <c:pt idx="1622">
                  <c:v>0.32958280000000001</c:v>
                </c:pt>
                <c:pt idx="1623">
                  <c:v>0.3295786</c:v>
                </c:pt>
                <c:pt idx="1624">
                  <c:v>0.32957999999999998</c:v>
                </c:pt>
                <c:pt idx="1625">
                  <c:v>0.32958080000000001</c:v>
                </c:pt>
                <c:pt idx="1626">
                  <c:v>0.32957910000000001</c:v>
                </c:pt>
                <c:pt idx="1627">
                  <c:v>0.32957779999999998</c:v>
                </c:pt>
                <c:pt idx="1628">
                  <c:v>0.32957199999999998</c:v>
                </c:pt>
                <c:pt idx="1629">
                  <c:v>0.32957150000000002</c:v>
                </c:pt>
                <c:pt idx="1630">
                  <c:v>0.32956859999999999</c:v>
                </c:pt>
                <c:pt idx="1631">
                  <c:v>0.329569</c:v>
                </c:pt>
                <c:pt idx="1632">
                  <c:v>0.3295728</c:v>
                </c:pt>
                <c:pt idx="1633">
                  <c:v>0.32957150000000002</c:v>
                </c:pt>
                <c:pt idx="1634">
                  <c:v>0.32957170000000002</c:v>
                </c:pt>
                <c:pt idx="1635">
                  <c:v>0.32957310000000001</c:v>
                </c:pt>
                <c:pt idx="1636">
                  <c:v>0.3295708</c:v>
                </c:pt>
                <c:pt idx="1637">
                  <c:v>0.329573</c:v>
                </c:pt>
                <c:pt idx="1638">
                  <c:v>0.32957199999999998</c:v>
                </c:pt>
                <c:pt idx="1639">
                  <c:v>0.32956760000000002</c:v>
                </c:pt>
                <c:pt idx="1640">
                  <c:v>0.32956590000000002</c:v>
                </c:pt>
                <c:pt idx="1641">
                  <c:v>0.3295672</c:v>
                </c:pt>
                <c:pt idx="1642">
                  <c:v>0.32956999999999997</c:v>
                </c:pt>
                <c:pt idx="1643">
                  <c:v>0.3295688</c:v>
                </c:pt>
                <c:pt idx="1644">
                  <c:v>0.32956839999999998</c:v>
                </c:pt>
                <c:pt idx="1645">
                  <c:v>0.32956570000000002</c:v>
                </c:pt>
                <c:pt idx="1646">
                  <c:v>0.32956249999999998</c:v>
                </c:pt>
                <c:pt idx="1647">
                  <c:v>0.32956059999999998</c:v>
                </c:pt>
                <c:pt idx="1648">
                  <c:v>0.32956370000000001</c:v>
                </c:pt>
                <c:pt idx="1649">
                  <c:v>0.32956180000000002</c:v>
                </c:pt>
                <c:pt idx="1650">
                  <c:v>0.32956220000000003</c:v>
                </c:pt>
                <c:pt idx="1651">
                  <c:v>0.32956039999999998</c:v>
                </c:pt>
                <c:pt idx="1652">
                  <c:v>0.32955980000000001</c:v>
                </c:pt>
                <c:pt idx="1653">
                  <c:v>0.32955440000000003</c:v>
                </c:pt>
                <c:pt idx="1654">
                  <c:v>0.3295556</c:v>
                </c:pt>
                <c:pt idx="1655">
                  <c:v>0.32955600000000002</c:v>
                </c:pt>
                <c:pt idx="1656">
                  <c:v>0.32955800000000002</c:v>
                </c:pt>
                <c:pt idx="1657">
                  <c:v>0.3295554</c:v>
                </c:pt>
                <c:pt idx="1658">
                  <c:v>0.3295536</c:v>
                </c:pt>
                <c:pt idx="1659">
                  <c:v>0.32955020000000002</c:v>
                </c:pt>
                <c:pt idx="1660">
                  <c:v>0.32955469999999998</c:v>
                </c:pt>
                <c:pt idx="1661">
                  <c:v>0.32955479999999998</c:v>
                </c:pt>
                <c:pt idx="1662">
                  <c:v>0.3295516</c:v>
                </c:pt>
                <c:pt idx="1663">
                  <c:v>0.32955190000000001</c:v>
                </c:pt>
                <c:pt idx="1664">
                  <c:v>0.32954929999999999</c:v>
                </c:pt>
                <c:pt idx="1665">
                  <c:v>0.32955329999999999</c:v>
                </c:pt>
                <c:pt idx="1666">
                  <c:v>0.32955040000000002</c:v>
                </c:pt>
                <c:pt idx="1667">
                  <c:v>0.32954800000000001</c:v>
                </c:pt>
                <c:pt idx="1668">
                  <c:v>0.3295459</c:v>
                </c:pt>
                <c:pt idx="1669">
                  <c:v>0.32954329999999998</c:v>
                </c:pt>
                <c:pt idx="1670">
                  <c:v>0.32954250000000002</c:v>
                </c:pt>
                <c:pt idx="1671">
                  <c:v>0.32954420000000001</c:v>
                </c:pt>
                <c:pt idx="1672">
                  <c:v>0.32954080000000002</c:v>
                </c:pt>
                <c:pt idx="1673">
                  <c:v>0.32954549999999999</c:v>
                </c:pt>
                <c:pt idx="1674">
                  <c:v>0.32954359999999999</c:v>
                </c:pt>
                <c:pt idx="1675">
                  <c:v>0.32954359999999999</c:v>
                </c:pt>
                <c:pt idx="1676">
                  <c:v>0.32954040000000001</c:v>
                </c:pt>
                <c:pt idx="1677">
                  <c:v>0.32953749999999998</c:v>
                </c:pt>
                <c:pt idx="1678">
                  <c:v>0.32954</c:v>
                </c:pt>
                <c:pt idx="1679">
                  <c:v>0.32953789999999999</c:v>
                </c:pt>
                <c:pt idx="1680">
                  <c:v>0.32953789999999999</c:v>
                </c:pt>
                <c:pt idx="1681">
                  <c:v>0.3295382</c:v>
                </c:pt>
                <c:pt idx="1682">
                  <c:v>0.32954070000000002</c:v>
                </c:pt>
                <c:pt idx="1683">
                  <c:v>0.329538</c:v>
                </c:pt>
                <c:pt idx="1684">
                  <c:v>0.32953880000000002</c:v>
                </c:pt>
                <c:pt idx="1685">
                  <c:v>0.32953339999999998</c:v>
                </c:pt>
                <c:pt idx="1686">
                  <c:v>0.3295322</c:v>
                </c:pt>
                <c:pt idx="1687">
                  <c:v>0.32953250000000001</c:v>
                </c:pt>
                <c:pt idx="1688">
                  <c:v>0.32953100000000002</c:v>
                </c:pt>
                <c:pt idx="1689">
                  <c:v>0.32953359999999998</c:v>
                </c:pt>
                <c:pt idx="1690">
                  <c:v>0.32952939999999997</c:v>
                </c:pt>
                <c:pt idx="1691">
                  <c:v>0.32953130000000003</c:v>
                </c:pt>
                <c:pt idx="1692">
                  <c:v>0.32952569999999998</c:v>
                </c:pt>
                <c:pt idx="1693">
                  <c:v>0.32952959999999998</c:v>
                </c:pt>
                <c:pt idx="1694">
                  <c:v>0.3295283</c:v>
                </c:pt>
                <c:pt idx="1695">
                  <c:v>0.32952680000000001</c:v>
                </c:pt>
                <c:pt idx="1696">
                  <c:v>0.32952480000000001</c:v>
                </c:pt>
                <c:pt idx="1697">
                  <c:v>0.32952399999999998</c:v>
                </c:pt>
                <c:pt idx="1698">
                  <c:v>0.32952219999999999</c:v>
                </c:pt>
                <c:pt idx="1699">
                  <c:v>0.3247737</c:v>
                </c:pt>
                <c:pt idx="1700">
                  <c:v>0.32477600000000001</c:v>
                </c:pt>
                <c:pt idx="1701">
                  <c:v>0.32477719999999999</c:v>
                </c:pt>
                <c:pt idx="1702">
                  <c:v>0.32477479999999997</c:v>
                </c:pt>
                <c:pt idx="1703">
                  <c:v>0.32477600000000001</c:v>
                </c:pt>
                <c:pt idx="1704">
                  <c:v>0.32477020000000001</c:v>
                </c:pt>
                <c:pt idx="1705">
                  <c:v>0.32477200000000001</c:v>
                </c:pt>
                <c:pt idx="1706">
                  <c:v>0.3247739</c:v>
                </c:pt>
                <c:pt idx="1707">
                  <c:v>0.32477289999999998</c:v>
                </c:pt>
                <c:pt idx="1708">
                  <c:v>0.32477450000000002</c:v>
                </c:pt>
                <c:pt idx="1709">
                  <c:v>0.3247698</c:v>
                </c:pt>
                <c:pt idx="1710">
                  <c:v>0.32477129999999998</c:v>
                </c:pt>
                <c:pt idx="1711">
                  <c:v>0.3247718</c:v>
                </c:pt>
                <c:pt idx="1712">
                  <c:v>0.32477040000000001</c:v>
                </c:pt>
                <c:pt idx="1713">
                  <c:v>0.3247738</c:v>
                </c:pt>
                <c:pt idx="1714">
                  <c:v>0.32476840000000001</c:v>
                </c:pt>
                <c:pt idx="1715">
                  <c:v>0.32476899999999997</c:v>
                </c:pt>
                <c:pt idx="1716">
                  <c:v>0.32476840000000001</c:v>
                </c:pt>
                <c:pt idx="1717">
                  <c:v>0.32476860000000002</c:v>
                </c:pt>
                <c:pt idx="1718">
                  <c:v>0.32476699999999997</c:v>
                </c:pt>
                <c:pt idx="1719">
                  <c:v>0.32476349999999998</c:v>
                </c:pt>
                <c:pt idx="1720">
                  <c:v>0.3247679</c:v>
                </c:pt>
                <c:pt idx="1721">
                  <c:v>0.3247659</c:v>
                </c:pt>
                <c:pt idx="1722">
                  <c:v>0.32476719999999998</c:v>
                </c:pt>
                <c:pt idx="1723">
                  <c:v>0.32476749999999999</c:v>
                </c:pt>
                <c:pt idx="1724">
                  <c:v>0.32476470000000002</c:v>
                </c:pt>
                <c:pt idx="1725">
                  <c:v>0.32476719999999998</c:v>
                </c:pt>
                <c:pt idx="1726">
                  <c:v>0.32476640000000001</c:v>
                </c:pt>
                <c:pt idx="1727">
                  <c:v>0.32476260000000001</c:v>
                </c:pt>
                <c:pt idx="1728">
                  <c:v>0.32476440000000001</c:v>
                </c:pt>
                <c:pt idx="1729">
                  <c:v>0.32476270000000002</c:v>
                </c:pt>
                <c:pt idx="1730">
                  <c:v>0.32475880000000001</c:v>
                </c:pt>
                <c:pt idx="1731">
                  <c:v>0.3247602</c:v>
                </c:pt>
                <c:pt idx="1732">
                  <c:v>0.32475520000000002</c:v>
                </c:pt>
                <c:pt idx="1733">
                  <c:v>0.32475979999999999</c:v>
                </c:pt>
                <c:pt idx="1734">
                  <c:v>0.32476139999999998</c:v>
                </c:pt>
                <c:pt idx="1735">
                  <c:v>0.3247601</c:v>
                </c:pt>
                <c:pt idx="1736">
                  <c:v>0.32476110000000002</c:v>
                </c:pt>
                <c:pt idx="1737">
                  <c:v>0.32475700000000002</c:v>
                </c:pt>
                <c:pt idx="1738">
                  <c:v>0.32475480000000001</c:v>
                </c:pt>
                <c:pt idx="1739">
                  <c:v>0.3247524</c:v>
                </c:pt>
                <c:pt idx="1740">
                  <c:v>0.32475419999999999</c:v>
                </c:pt>
                <c:pt idx="1741">
                  <c:v>0.3247544</c:v>
                </c:pt>
                <c:pt idx="1742">
                  <c:v>0.3247525</c:v>
                </c:pt>
                <c:pt idx="1743">
                  <c:v>0.3247526</c:v>
                </c:pt>
                <c:pt idx="1744">
                  <c:v>0.32475090000000001</c:v>
                </c:pt>
                <c:pt idx="1745">
                  <c:v>0.32474900000000001</c:v>
                </c:pt>
                <c:pt idx="1746">
                  <c:v>0.32475019999999999</c:v>
                </c:pt>
                <c:pt idx="1747">
                  <c:v>0.32474969999999997</c:v>
                </c:pt>
                <c:pt idx="1748">
                  <c:v>0.32474730000000002</c:v>
                </c:pt>
                <c:pt idx="1749">
                  <c:v>0.3247468</c:v>
                </c:pt>
                <c:pt idx="1750">
                  <c:v>0.32474700000000001</c:v>
                </c:pt>
                <c:pt idx="1751">
                  <c:v>0.32474589999999998</c:v>
                </c:pt>
                <c:pt idx="1752">
                  <c:v>0.32474560000000002</c:v>
                </c:pt>
                <c:pt idx="1753">
                  <c:v>0.32474199999999998</c:v>
                </c:pt>
                <c:pt idx="1754">
                  <c:v>0.32474350000000002</c:v>
                </c:pt>
                <c:pt idx="1755">
                  <c:v>0.32474360000000002</c:v>
                </c:pt>
                <c:pt idx="1756">
                  <c:v>0.32474180000000002</c:v>
                </c:pt>
                <c:pt idx="1757">
                  <c:v>0.32474799999999998</c:v>
                </c:pt>
                <c:pt idx="1758">
                  <c:v>0.32474419999999998</c:v>
                </c:pt>
                <c:pt idx="1759">
                  <c:v>0.32474619999999998</c:v>
                </c:pt>
                <c:pt idx="1760">
                  <c:v>0.3247427</c:v>
                </c:pt>
                <c:pt idx="1761">
                  <c:v>0.32474370000000002</c:v>
                </c:pt>
                <c:pt idx="1762">
                  <c:v>0.32474029999999998</c:v>
                </c:pt>
                <c:pt idx="1763">
                  <c:v>0.32473920000000001</c:v>
                </c:pt>
                <c:pt idx="1764">
                  <c:v>0.3247371</c:v>
                </c:pt>
                <c:pt idx="1765">
                  <c:v>0.32474019999999998</c:v>
                </c:pt>
                <c:pt idx="1766">
                  <c:v>0.32473780000000002</c:v>
                </c:pt>
                <c:pt idx="1767">
                  <c:v>0.32473849999999999</c:v>
                </c:pt>
                <c:pt idx="1768">
                  <c:v>0.32473879999999999</c:v>
                </c:pt>
                <c:pt idx="1769">
                  <c:v>0.32473940000000001</c:v>
                </c:pt>
                <c:pt idx="1770">
                  <c:v>0.32473990000000003</c:v>
                </c:pt>
                <c:pt idx="1771">
                  <c:v>0.32473839999999998</c:v>
                </c:pt>
                <c:pt idx="1772">
                  <c:v>0.32474140000000001</c:v>
                </c:pt>
                <c:pt idx="1773">
                  <c:v>0.32474019999999998</c:v>
                </c:pt>
                <c:pt idx="1774">
                  <c:v>0.32473439999999998</c:v>
                </c:pt>
                <c:pt idx="1775">
                  <c:v>0.32473340000000001</c:v>
                </c:pt>
                <c:pt idx="1776">
                  <c:v>0.32473049999999998</c:v>
                </c:pt>
                <c:pt idx="1777">
                  <c:v>0.32473150000000001</c:v>
                </c:pt>
                <c:pt idx="1778">
                  <c:v>0.32473659999999999</c:v>
                </c:pt>
                <c:pt idx="1779">
                  <c:v>0.32473099999999999</c:v>
                </c:pt>
                <c:pt idx="1780">
                  <c:v>0.32473479999999999</c:v>
                </c:pt>
                <c:pt idx="1781">
                  <c:v>0.32473220000000003</c:v>
                </c:pt>
                <c:pt idx="1782">
                  <c:v>0.3247295</c:v>
                </c:pt>
                <c:pt idx="1783">
                  <c:v>0.32472800000000002</c:v>
                </c:pt>
                <c:pt idx="1784">
                  <c:v>0.3247295</c:v>
                </c:pt>
                <c:pt idx="1785">
                  <c:v>0.32472909999999999</c:v>
                </c:pt>
                <c:pt idx="1786">
                  <c:v>0.32472440000000002</c:v>
                </c:pt>
                <c:pt idx="1787">
                  <c:v>0.3247314</c:v>
                </c:pt>
                <c:pt idx="1788">
                  <c:v>0.32472780000000001</c:v>
                </c:pt>
                <c:pt idx="1789">
                  <c:v>0.32472420000000002</c:v>
                </c:pt>
                <c:pt idx="1790">
                  <c:v>0.3247216</c:v>
                </c:pt>
                <c:pt idx="1791">
                  <c:v>0.32472469999999998</c:v>
                </c:pt>
                <c:pt idx="1792">
                  <c:v>0.32472240000000002</c:v>
                </c:pt>
                <c:pt idx="1793">
                  <c:v>0.3247235</c:v>
                </c:pt>
                <c:pt idx="1794">
                  <c:v>0.32472459999999997</c:v>
                </c:pt>
                <c:pt idx="1795">
                  <c:v>0.32472079999999998</c:v>
                </c:pt>
                <c:pt idx="1796">
                  <c:v>0.32472050000000002</c:v>
                </c:pt>
                <c:pt idx="1797">
                  <c:v>0.32472259999999997</c:v>
                </c:pt>
                <c:pt idx="1798">
                  <c:v>0.3247254</c:v>
                </c:pt>
                <c:pt idx="1799">
                  <c:v>0.32472079999999998</c:v>
                </c:pt>
                <c:pt idx="1800">
                  <c:v>0.32472279999999998</c:v>
                </c:pt>
                <c:pt idx="1801">
                  <c:v>0.32472279999999998</c:v>
                </c:pt>
                <c:pt idx="1802">
                  <c:v>0.32471919999999999</c:v>
                </c:pt>
                <c:pt idx="1803">
                  <c:v>0.32472079999999998</c:v>
                </c:pt>
                <c:pt idx="1804">
                  <c:v>0.32471739999999999</c:v>
                </c:pt>
                <c:pt idx="1805">
                  <c:v>0.32472040000000002</c:v>
                </c:pt>
                <c:pt idx="1806">
                  <c:v>0.32471640000000002</c:v>
                </c:pt>
                <c:pt idx="1807">
                  <c:v>0.32471699999999998</c:v>
                </c:pt>
                <c:pt idx="1808">
                  <c:v>0.32471719999999998</c:v>
                </c:pt>
                <c:pt idx="1809">
                  <c:v>0.32471650000000002</c:v>
                </c:pt>
                <c:pt idx="1810">
                  <c:v>0.324716</c:v>
                </c:pt>
                <c:pt idx="1811">
                  <c:v>0.32471519999999998</c:v>
                </c:pt>
                <c:pt idx="1812">
                  <c:v>0.32471620000000001</c:v>
                </c:pt>
                <c:pt idx="1813">
                  <c:v>0.32471119999999998</c:v>
                </c:pt>
                <c:pt idx="1814">
                  <c:v>0.32471529999999998</c:v>
                </c:pt>
                <c:pt idx="1815">
                  <c:v>0.32471480000000003</c:v>
                </c:pt>
                <c:pt idx="1816">
                  <c:v>0.32471280000000002</c:v>
                </c:pt>
                <c:pt idx="1817">
                  <c:v>0.32471359999999999</c:v>
                </c:pt>
                <c:pt idx="1818">
                  <c:v>0.32471440000000001</c:v>
                </c:pt>
                <c:pt idx="1819">
                  <c:v>0.32471149999999999</c:v>
                </c:pt>
                <c:pt idx="1820">
                  <c:v>0.32470979999999999</c:v>
                </c:pt>
                <c:pt idx="1821">
                  <c:v>0.32470900000000003</c:v>
                </c:pt>
                <c:pt idx="1822">
                  <c:v>0.3247082</c:v>
                </c:pt>
                <c:pt idx="1823">
                  <c:v>0.32470460000000001</c:v>
                </c:pt>
                <c:pt idx="1824">
                  <c:v>0.3247044</c:v>
                </c:pt>
                <c:pt idx="1825">
                  <c:v>0.3247044</c:v>
                </c:pt>
                <c:pt idx="1826">
                  <c:v>0.32470250000000001</c:v>
                </c:pt>
                <c:pt idx="1827">
                  <c:v>0.32469900000000002</c:v>
                </c:pt>
                <c:pt idx="1828">
                  <c:v>0.32469199999999998</c:v>
                </c:pt>
                <c:pt idx="1829">
                  <c:v>0.32468190000000002</c:v>
                </c:pt>
                <c:pt idx="1830">
                  <c:v>0.32002999999999998</c:v>
                </c:pt>
                <c:pt idx="1831">
                  <c:v>0.32001639999999998</c:v>
                </c:pt>
                <c:pt idx="1832">
                  <c:v>0.32000279999999998</c:v>
                </c:pt>
                <c:pt idx="1833">
                  <c:v>0.31998900000000002</c:v>
                </c:pt>
                <c:pt idx="1834">
                  <c:v>0.31996390000000002</c:v>
                </c:pt>
                <c:pt idx="1835">
                  <c:v>0.31539539999999999</c:v>
                </c:pt>
                <c:pt idx="1836">
                  <c:v>0.31536960000000003</c:v>
                </c:pt>
                <c:pt idx="1837">
                  <c:v>0.31534079999999998</c:v>
                </c:pt>
                <c:pt idx="1838">
                  <c:v>0.31531379999999998</c:v>
                </c:pt>
                <c:pt idx="1839">
                  <c:v>0.31082399999999999</c:v>
                </c:pt>
                <c:pt idx="1840">
                  <c:v>0.31078519999999998</c:v>
                </c:pt>
                <c:pt idx="1841">
                  <c:v>0.3063862</c:v>
                </c:pt>
                <c:pt idx="1842">
                  <c:v>0.30634359999999999</c:v>
                </c:pt>
                <c:pt idx="1843">
                  <c:v>0.30203279999999999</c:v>
                </c:pt>
                <c:pt idx="1844">
                  <c:v>0.30198659999999999</c:v>
                </c:pt>
                <c:pt idx="1845">
                  <c:v>0.29775800000000002</c:v>
                </c:pt>
                <c:pt idx="1846">
                  <c:v>0.29361700000000002</c:v>
                </c:pt>
                <c:pt idx="1847">
                  <c:v>0.29356490000000002</c:v>
                </c:pt>
                <c:pt idx="1848">
                  <c:v>0.28949920000000001</c:v>
                </c:pt>
                <c:pt idx="1849">
                  <c:v>0.28552060000000001</c:v>
                </c:pt>
                <c:pt idx="1850">
                  <c:v>0.28546569999999999</c:v>
                </c:pt>
                <c:pt idx="1851">
                  <c:v>0.28156720000000002</c:v>
                </c:pt>
                <c:pt idx="1852">
                  <c:v>0.27774799999999999</c:v>
                </c:pt>
                <c:pt idx="1853">
                  <c:v>0.27400940000000001</c:v>
                </c:pt>
                <c:pt idx="1854">
                  <c:v>0.27034130000000001</c:v>
                </c:pt>
                <c:pt idx="1855">
                  <c:v>0.26675339999999997</c:v>
                </c:pt>
                <c:pt idx="1856">
                  <c:v>0.26323340000000001</c:v>
                </c:pt>
                <c:pt idx="1857">
                  <c:v>0.25979249999999998</c:v>
                </c:pt>
                <c:pt idx="1858">
                  <c:v>0.2597334</c:v>
                </c:pt>
                <c:pt idx="1859">
                  <c:v>0.25635380000000002</c:v>
                </c:pt>
                <c:pt idx="1860">
                  <c:v>0.249858</c:v>
                </c:pt>
                <c:pt idx="1861">
                  <c:v>0.24980559999999999</c:v>
                </c:pt>
                <c:pt idx="1862">
                  <c:v>0.2435707</c:v>
                </c:pt>
                <c:pt idx="1863">
                  <c:v>0.24051439999999999</c:v>
                </c:pt>
                <c:pt idx="1864">
                  <c:v>0.23751749999999999</c:v>
                </c:pt>
                <c:pt idx="1865">
                  <c:v>0.23458480000000001</c:v>
                </c:pt>
                <c:pt idx="1866">
                  <c:v>0.23171</c:v>
                </c:pt>
                <c:pt idx="1867">
                  <c:v>0.22888720000000001</c:v>
                </c:pt>
                <c:pt idx="1868">
                  <c:v>0.22612180000000001</c:v>
                </c:pt>
                <c:pt idx="1869">
                  <c:v>0.22341259999999999</c:v>
                </c:pt>
                <c:pt idx="1870">
                  <c:v>0.21820239999999999</c:v>
                </c:pt>
                <c:pt idx="1871">
                  <c:v>0.21564729999999999</c:v>
                </c:pt>
                <c:pt idx="1872">
                  <c:v>0.21314159999999999</c:v>
                </c:pt>
                <c:pt idx="1873">
                  <c:v>0.2083226</c:v>
                </c:pt>
                <c:pt idx="1874">
                  <c:v>0.20596020000000001</c:v>
                </c:pt>
                <c:pt idx="1875">
                  <c:v>0.2036404</c:v>
                </c:pt>
                <c:pt idx="1876">
                  <c:v>0.20136599999999999</c:v>
                </c:pt>
                <c:pt idx="1877">
                  <c:v>0.19698850000000001</c:v>
                </c:pt>
                <c:pt idx="1878">
                  <c:v>0.19483800000000001</c:v>
                </c:pt>
                <c:pt idx="1879">
                  <c:v>0.1927246</c:v>
                </c:pt>
                <c:pt idx="1880">
                  <c:v>0.1886584</c:v>
                </c:pt>
                <c:pt idx="1881">
                  <c:v>0.18665660000000001</c:v>
                </c:pt>
                <c:pt idx="1882">
                  <c:v>0.1828051</c:v>
                </c:pt>
                <c:pt idx="1883">
                  <c:v>0.1809106</c:v>
                </c:pt>
                <c:pt idx="1884">
                  <c:v>0.17905119999999999</c:v>
                </c:pt>
                <c:pt idx="1885">
                  <c:v>0.17546400000000001</c:v>
                </c:pt>
                <c:pt idx="1886">
                  <c:v>0.1736992</c:v>
                </c:pt>
                <c:pt idx="1887">
                  <c:v>0.1719638</c:v>
                </c:pt>
                <c:pt idx="1888">
                  <c:v>0.1686175</c:v>
                </c:pt>
                <c:pt idx="1889">
                  <c:v>0.16696859999999999</c:v>
                </c:pt>
                <c:pt idx="1890">
                  <c:v>0.16378909999999999</c:v>
                </c:pt>
                <c:pt idx="1891">
                  <c:v>0.16222539999999999</c:v>
                </c:pt>
                <c:pt idx="1892">
                  <c:v>0.16068560000000001</c:v>
                </c:pt>
                <c:pt idx="1893">
                  <c:v>0.15771650000000001</c:v>
                </c:pt>
                <c:pt idx="1894">
                  <c:v>0.15625720000000001</c:v>
                </c:pt>
                <c:pt idx="1895">
                  <c:v>0.1548205</c:v>
                </c:pt>
                <c:pt idx="1896">
                  <c:v>0.15096399999999999</c:v>
                </c:pt>
                <c:pt idx="1897">
                  <c:v>0.1465032</c:v>
                </c:pt>
                <c:pt idx="1898">
                  <c:v>0.1404329</c:v>
                </c:pt>
                <c:pt idx="1899">
                  <c:v>0.13593160000000001</c:v>
                </c:pt>
                <c:pt idx="1900">
                  <c:v>0.13115950000000001</c:v>
                </c:pt>
                <c:pt idx="1901">
                  <c:v>0.12540370000000001</c:v>
                </c:pt>
                <c:pt idx="1902">
                  <c:v>0.12034930000000001</c:v>
                </c:pt>
                <c:pt idx="1903">
                  <c:v>0.1154376</c:v>
                </c:pt>
                <c:pt idx="1904">
                  <c:v>0.1096186</c:v>
                </c:pt>
                <c:pt idx="1905">
                  <c:v>0.10433439999999999</c:v>
                </c:pt>
                <c:pt idx="1906">
                  <c:v>9.8958119999999997E-2</c:v>
                </c:pt>
                <c:pt idx="1907">
                  <c:v>9.3554079999999998E-2</c:v>
                </c:pt>
                <c:pt idx="1908">
                  <c:v>8.7691340000000007E-2</c:v>
                </c:pt>
                <c:pt idx="1909">
                  <c:v>8.2663940000000005E-2</c:v>
                </c:pt>
                <c:pt idx="1910">
                  <c:v>7.7812809999999996E-2</c:v>
                </c:pt>
                <c:pt idx="1911">
                  <c:v>7.3251960000000005E-2</c:v>
                </c:pt>
                <c:pt idx="1912">
                  <c:v>6.8245940000000005E-2</c:v>
                </c:pt>
                <c:pt idx="1913">
                  <c:v>6.3804710000000001E-2</c:v>
                </c:pt>
                <c:pt idx="1914">
                  <c:v>5.9902999999999998E-2</c:v>
                </c:pt>
                <c:pt idx="1915">
                  <c:v>5.6079160000000003E-2</c:v>
                </c:pt>
                <c:pt idx="1916">
                  <c:v>5.263429E-2</c:v>
                </c:pt>
                <c:pt idx="1917">
                  <c:v>4.9266600000000001E-2</c:v>
                </c:pt>
                <c:pt idx="1918">
                  <c:v>4.5714289999999998E-2</c:v>
                </c:pt>
                <c:pt idx="1919">
                  <c:v>4.2720040000000001E-2</c:v>
                </c:pt>
                <c:pt idx="1920">
                  <c:v>3.9705369999999997E-2</c:v>
                </c:pt>
                <c:pt idx="1921">
                  <c:v>3.7207339999999998E-2</c:v>
                </c:pt>
                <c:pt idx="1922">
                  <c:v>3.4401420000000002E-2</c:v>
                </c:pt>
                <c:pt idx="1923">
                  <c:v>3.1701960000000001E-2</c:v>
                </c:pt>
                <c:pt idx="1924">
                  <c:v>2.8971770000000001E-2</c:v>
                </c:pt>
                <c:pt idx="1925">
                  <c:v>2.671803E-2</c:v>
                </c:pt>
                <c:pt idx="1926">
                  <c:v>2.4206060000000001E-2</c:v>
                </c:pt>
                <c:pt idx="1927">
                  <c:v>2.1824159999999999E-2</c:v>
                </c:pt>
                <c:pt idx="1928">
                  <c:v>1.9473460000000001E-2</c:v>
                </c:pt>
                <c:pt idx="1929">
                  <c:v>1.7148389999999999E-2</c:v>
                </c:pt>
                <c:pt idx="1930">
                  <c:v>1.4557570000000001E-2</c:v>
                </c:pt>
                <c:pt idx="1931">
                  <c:v>1.2467809999999999E-2</c:v>
                </c:pt>
                <c:pt idx="1932">
                  <c:v>1.024131E-2</c:v>
                </c:pt>
                <c:pt idx="1933">
                  <c:v>9.9226839999999993E-3</c:v>
                </c:pt>
                <c:pt idx="1934">
                  <c:v>1.014966E-2</c:v>
                </c:pt>
                <c:pt idx="1935">
                  <c:v>1.034648E-2</c:v>
                </c:pt>
                <c:pt idx="1936">
                  <c:v>1.04622E-2</c:v>
                </c:pt>
                <c:pt idx="1937">
                  <c:v>1.058195E-2</c:v>
                </c:pt>
                <c:pt idx="1938">
                  <c:v>1.070457E-2</c:v>
                </c:pt>
                <c:pt idx="1939">
                  <c:v>1.077996E-2</c:v>
                </c:pt>
                <c:pt idx="1940">
                  <c:v>1.090196E-2</c:v>
                </c:pt>
                <c:pt idx="1941">
                  <c:v>1.0972900000000001E-2</c:v>
                </c:pt>
                <c:pt idx="1942">
                  <c:v>1.109391E-2</c:v>
                </c:pt>
                <c:pt idx="1943">
                  <c:v>1.118598E-2</c:v>
                </c:pt>
                <c:pt idx="1944">
                  <c:v>1.125805E-2</c:v>
                </c:pt>
                <c:pt idx="1945">
                  <c:v>1.132586E-2</c:v>
                </c:pt>
                <c:pt idx="1946">
                  <c:v>1.139367E-2</c:v>
                </c:pt>
                <c:pt idx="1947">
                  <c:v>1.1462440000000001E-2</c:v>
                </c:pt>
                <c:pt idx="1948">
                  <c:v>1.152718E-2</c:v>
                </c:pt>
                <c:pt idx="1949">
                  <c:v>1.163637E-2</c:v>
                </c:pt>
                <c:pt idx="1950">
                  <c:v>1.170092E-2</c:v>
                </c:pt>
                <c:pt idx="1951">
                  <c:v>1.172251E-2</c:v>
                </c:pt>
                <c:pt idx="1952">
                  <c:v>1.1829849999999999E-2</c:v>
                </c:pt>
                <c:pt idx="1953">
                  <c:v>1.1850680000000001E-2</c:v>
                </c:pt>
                <c:pt idx="1954">
                  <c:v>1.191358E-2</c:v>
                </c:pt>
                <c:pt idx="1955">
                  <c:v>1.197815E-2</c:v>
                </c:pt>
                <c:pt idx="1956">
                  <c:v>1.20404E-2</c:v>
                </c:pt>
                <c:pt idx="1957">
                  <c:v>1.2120850000000001E-2</c:v>
                </c:pt>
                <c:pt idx="1958">
                  <c:v>1.2184499999999999E-2</c:v>
                </c:pt>
                <c:pt idx="1959">
                  <c:v>1.224605E-2</c:v>
                </c:pt>
                <c:pt idx="1960">
                  <c:v>1.230799E-2</c:v>
                </c:pt>
                <c:pt idx="1961">
                  <c:v>1.237156E-2</c:v>
                </c:pt>
                <c:pt idx="1962">
                  <c:v>1.2392490000000001E-2</c:v>
                </c:pt>
                <c:pt idx="1963">
                  <c:v>1.2453830000000001E-2</c:v>
                </c:pt>
                <c:pt idx="1964">
                  <c:v>1.251272E-2</c:v>
                </c:pt>
                <c:pt idx="1965">
                  <c:v>1.256897E-2</c:v>
                </c:pt>
                <c:pt idx="1966">
                  <c:v>1.258855E-2</c:v>
                </c:pt>
                <c:pt idx="1967">
                  <c:v>1.264406E-2</c:v>
                </c:pt>
                <c:pt idx="1968">
                  <c:v>1.269813E-2</c:v>
                </c:pt>
                <c:pt idx="1969">
                  <c:v>1.27692E-2</c:v>
                </c:pt>
                <c:pt idx="1970">
                  <c:v>1.2822739999999999E-2</c:v>
                </c:pt>
                <c:pt idx="1971">
                  <c:v>1.2842279999999999E-2</c:v>
                </c:pt>
                <c:pt idx="1972">
                  <c:v>1.289644E-2</c:v>
                </c:pt>
                <c:pt idx="1973">
                  <c:v>1.295001E-2</c:v>
                </c:pt>
                <c:pt idx="1974">
                  <c:v>1.300079E-2</c:v>
                </c:pt>
                <c:pt idx="1975">
                  <c:v>1.302092E-2</c:v>
                </c:pt>
                <c:pt idx="1976">
                  <c:v>1.3069320000000001E-2</c:v>
                </c:pt>
                <c:pt idx="1977">
                  <c:v>1.313108E-2</c:v>
                </c:pt>
                <c:pt idx="1978">
                  <c:v>1.315084E-2</c:v>
                </c:pt>
                <c:pt idx="1979">
                  <c:v>1.319644E-2</c:v>
                </c:pt>
                <c:pt idx="1980">
                  <c:v>1.324125E-2</c:v>
                </c:pt>
                <c:pt idx="1981">
                  <c:v>1.3284249999999999E-2</c:v>
                </c:pt>
                <c:pt idx="1982">
                  <c:v>1.330274E-2</c:v>
                </c:pt>
                <c:pt idx="1983">
                  <c:v>1.33457E-2</c:v>
                </c:pt>
                <c:pt idx="1984">
                  <c:v>1.3404050000000001E-2</c:v>
                </c:pt>
                <c:pt idx="1985">
                  <c:v>1.344186E-2</c:v>
                </c:pt>
                <c:pt idx="1986">
                  <c:v>1.3459179999999999E-2</c:v>
                </c:pt>
                <c:pt idx="1987">
                  <c:v>1.3496370000000001E-2</c:v>
                </c:pt>
                <c:pt idx="1988">
                  <c:v>1.3534269999999999E-2</c:v>
                </c:pt>
                <c:pt idx="1989">
                  <c:v>1.3553549999999999E-2</c:v>
                </c:pt>
                <c:pt idx="1990">
                  <c:v>1.359023E-2</c:v>
                </c:pt>
                <c:pt idx="1991">
                  <c:v>1.364274E-2</c:v>
                </c:pt>
                <c:pt idx="1992">
                  <c:v>1.367753E-2</c:v>
                </c:pt>
                <c:pt idx="1993">
                  <c:v>1.369429E-2</c:v>
                </c:pt>
                <c:pt idx="1994">
                  <c:v>1.3727680000000001E-2</c:v>
                </c:pt>
                <c:pt idx="1995">
                  <c:v>1.376204E-2</c:v>
                </c:pt>
                <c:pt idx="1996">
                  <c:v>1.379644E-2</c:v>
                </c:pt>
                <c:pt idx="1997">
                  <c:v>1.381274E-2</c:v>
                </c:pt>
                <c:pt idx="1998">
                  <c:v>1.3857400000000001E-2</c:v>
                </c:pt>
                <c:pt idx="1999">
                  <c:v>1.3890990000000001E-2</c:v>
                </c:pt>
                <c:pt idx="2000">
                  <c:v>1.3908190000000001E-2</c:v>
                </c:pt>
                <c:pt idx="2001">
                  <c:v>1.3942299999999999E-2</c:v>
                </c:pt>
                <c:pt idx="2002">
                  <c:v>1.397574E-2</c:v>
                </c:pt>
                <c:pt idx="2003">
                  <c:v>1.4009799999999999E-2</c:v>
                </c:pt>
                <c:pt idx="2004">
                  <c:v>1.402759E-2</c:v>
                </c:pt>
                <c:pt idx="2005">
                  <c:v>1.4059530000000001E-2</c:v>
                </c:pt>
                <c:pt idx="2006">
                  <c:v>1.410989E-2</c:v>
                </c:pt>
                <c:pt idx="2007">
                  <c:v>1.4142989999999999E-2</c:v>
                </c:pt>
                <c:pt idx="2008">
                  <c:v>1.416214E-2</c:v>
                </c:pt>
                <c:pt idx="2009">
                  <c:v>1.4193040000000001E-2</c:v>
                </c:pt>
                <c:pt idx="2010">
                  <c:v>1.422434E-2</c:v>
                </c:pt>
                <c:pt idx="2011">
                  <c:v>1.425513E-2</c:v>
                </c:pt>
                <c:pt idx="2012">
                  <c:v>1.4284760000000001E-2</c:v>
                </c:pt>
                <c:pt idx="2013">
                  <c:v>1.431899E-2</c:v>
                </c:pt>
                <c:pt idx="2014">
                  <c:v>1.434991E-2</c:v>
                </c:pt>
                <c:pt idx="2015">
                  <c:v>1.438006E-2</c:v>
                </c:pt>
                <c:pt idx="2016">
                  <c:v>1.44108E-2</c:v>
                </c:pt>
                <c:pt idx="2017">
                  <c:v>1.4442780000000001E-2</c:v>
                </c:pt>
                <c:pt idx="2018">
                  <c:v>1.446179E-2</c:v>
                </c:pt>
                <c:pt idx="2019">
                  <c:v>1.4494150000000001E-2</c:v>
                </c:pt>
                <c:pt idx="2020">
                  <c:v>1.4544090000000001E-2</c:v>
                </c:pt>
                <c:pt idx="2021">
                  <c:v>1.4574770000000001E-2</c:v>
                </c:pt>
                <c:pt idx="2022">
                  <c:v>1.4606569999999999E-2</c:v>
                </c:pt>
                <c:pt idx="2023">
                  <c:v>1.4638119999999999E-2</c:v>
                </c:pt>
                <c:pt idx="2024">
                  <c:v>1.466982E-2</c:v>
                </c:pt>
                <c:pt idx="2025">
                  <c:v>1.46883E-2</c:v>
                </c:pt>
                <c:pt idx="2026">
                  <c:v>1.4719619999999999E-2</c:v>
                </c:pt>
                <c:pt idx="2027">
                  <c:v>1.477026E-2</c:v>
                </c:pt>
                <c:pt idx="2028">
                  <c:v>1.4803180000000001E-2</c:v>
                </c:pt>
                <c:pt idx="2029">
                  <c:v>1.483487E-2</c:v>
                </c:pt>
                <c:pt idx="2030">
                  <c:v>1.486754E-2</c:v>
                </c:pt>
                <c:pt idx="2031">
                  <c:v>1.489979E-2</c:v>
                </c:pt>
                <c:pt idx="2032">
                  <c:v>1.491518E-2</c:v>
                </c:pt>
                <c:pt idx="2033">
                  <c:v>1.4948080000000001E-2</c:v>
                </c:pt>
                <c:pt idx="2034">
                  <c:v>1.4981919999999999E-2</c:v>
                </c:pt>
                <c:pt idx="2035">
                  <c:v>1.50159E-2</c:v>
                </c:pt>
                <c:pt idx="2036">
                  <c:v>1.50507E-2</c:v>
                </c:pt>
                <c:pt idx="2037">
                  <c:v>1.510241E-2</c:v>
                </c:pt>
                <c:pt idx="2038">
                  <c:v>1.5136180000000001E-2</c:v>
                </c:pt>
                <c:pt idx="2039">
                  <c:v>1.517257E-2</c:v>
                </c:pt>
                <c:pt idx="2040">
                  <c:v>1.520705E-2</c:v>
                </c:pt>
                <c:pt idx="2041">
                  <c:v>1.5242489999999999E-2</c:v>
                </c:pt>
                <c:pt idx="2042">
                  <c:v>1.526077E-2</c:v>
                </c:pt>
                <c:pt idx="2043">
                  <c:v>1.5295100000000001E-2</c:v>
                </c:pt>
                <c:pt idx="2044">
                  <c:v>1.532974E-2</c:v>
                </c:pt>
                <c:pt idx="2045">
                  <c:v>1.5365159999999999E-2</c:v>
                </c:pt>
                <c:pt idx="2046">
                  <c:v>1.5400509999999999E-2</c:v>
                </c:pt>
                <c:pt idx="2047">
                  <c:v>1.543681E-2</c:v>
                </c:pt>
                <c:pt idx="2048">
                  <c:v>1.54935E-2</c:v>
                </c:pt>
                <c:pt idx="2049">
                  <c:v>1.553267E-2</c:v>
                </c:pt>
                <c:pt idx="2050">
                  <c:v>1.5570560000000001E-2</c:v>
                </c:pt>
                <c:pt idx="2051">
                  <c:v>1.5606149999999999E-2</c:v>
                </c:pt>
                <c:pt idx="2052">
                  <c:v>1.5642280000000001E-2</c:v>
                </c:pt>
                <c:pt idx="2053">
                  <c:v>1.5661700000000001E-2</c:v>
                </c:pt>
                <c:pt idx="2054">
                  <c:v>1.5695799999999999E-2</c:v>
                </c:pt>
                <c:pt idx="2055">
                  <c:v>1.5732360000000001E-2</c:v>
                </c:pt>
                <c:pt idx="2056">
                  <c:v>1.5770960000000001E-2</c:v>
                </c:pt>
                <c:pt idx="2057">
                  <c:v>1.5810009999999999E-2</c:v>
                </c:pt>
                <c:pt idx="2058">
                  <c:v>1.5866439999999999E-2</c:v>
                </c:pt>
                <c:pt idx="2059">
                  <c:v>1.5907290000000001E-2</c:v>
                </c:pt>
                <c:pt idx="2060">
                  <c:v>1.5946060000000001E-2</c:v>
                </c:pt>
                <c:pt idx="2061">
                  <c:v>1.598376E-2</c:v>
                </c:pt>
                <c:pt idx="2062">
                  <c:v>1.6022060000000001E-2</c:v>
                </c:pt>
                <c:pt idx="2063">
                  <c:v>1.6061760000000001E-2</c:v>
                </c:pt>
                <c:pt idx="2064">
                  <c:v>1.6123060000000002E-2</c:v>
                </c:pt>
                <c:pt idx="2065">
                  <c:v>1.6167239999999999E-2</c:v>
                </c:pt>
                <c:pt idx="2066">
                  <c:v>1.6209540000000001E-2</c:v>
                </c:pt>
                <c:pt idx="2067">
                  <c:v>1.6250919999999999E-2</c:v>
                </c:pt>
                <c:pt idx="2068">
                  <c:v>1.6270159999999999E-2</c:v>
                </c:pt>
                <c:pt idx="2069">
                  <c:v>1.631117E-2</c:v>
                </c:pt>
                <c:pt idx="2070">
                  <c:v>1.637272E-2</c:v>
                </c:pt>
                <c:pt idx="2071">
                  <c:v>1.6413529999999999E-2</c:v>
                </c:pt>
                <c:pt idx="2072">
                  <c:v>1.6455729999999998E-2</c:v>
                </c:pt>
                <c:pt idx="2073">
                  <c:v>1.6497589999999999E-2</c:v>
                </c:pt>
                <c:pt idx="2074">
                  <c:v>1.654011E-2</c:v>
                </c:pt>
                <c:pt idx="2075">
                  <c:v>1.658366E-2</c:v>
                </c:pt>
                <c:pt idx="2076">
                  <c:v>1.6627340000000001E-2</c:v>
                </c:pt>
                <c:pt idx="2077">
                  <c:v>1.668656E-2</c:v>
                </c:pt>
                <c:pt idx="2078">
                  <c:v>1.672651E-2</c:v>
                </c:pt>
                <c:pt idx="2079">
                  <c:v>1.67671E-2</c:v>
                </c:pt>
                <c:pt idx="2080">
                  <c:v>1.680852E-2</c:v>
                </c:pt>
                <c:pt idx="2081">
                  <c:v>1.6827479999999999E-2</c:v>
                </c:pt>
                <c:pt idx="2082">
                  <c:v>1.686994E-2</c:v>
                </c:pt>
                <c:pt idx="2083">
                  <c:v>1.6912199999999999E-2</c:v>
                </c:pt>
                <c:pt idx="2084">
                  <c:v>1.695288E-2</c:v>
                </c:pt>
                <c:pt idx="2085">
                  <c:v>1.6994459999999999E-2</c:v>
                </c:pt>
                <c:pt idx="2086">
                  <c:v>1.7035109999999999E-2</c:v>
                </c:pt>
                <c:pt idx="2087">
                  <c:v>1.7095719999999998E-2</c:v>
                </c:pt>
                <c:pt idx="2088">
                  <c:v>1.7135640000000001E-2</c:v>
                </c:pt>
                <c:pt idx="2089">
                  <c:v>1.7175949999999999E-2</c:v>
                </c:pt>
                <c:pt idx="2090">
                  <c:v>1.7192079999999998E-2</c:v>
                </c:pt>
                <c:pt idx="2091">
                  <c:v>1.723239E-2</c:v>
                </c:pt>
                <c:pt idx="2092">
                  <c:v>1.727211E-2</c:v>
                </c:pt>
                <c:pt idx="2093">
                  <c:v>1.7311440000000001E-2</c:v>
                </c:pt>
                <c:pt idx="2094">
                  <c:v>1.734952E-2</c:v>
                </c:pt>
                <c:pt idx="2095">
                  <c:v>1.7387920000000001E-2</c:v>
                </c:pt>
                <c:pt idx="2096">
                  <c:v>1.7427310000000001E-2</c:v>
                </c:pt>
                <c:pt idx="2097">
                  <c:v>1.7484400000000001E-2</c:v>
                </c:pt>
                <c:pt idx="2098">
                  <c:v>1.750239E-2</c:v>
                </c:pt>
                <c:pt idx="2099">
                  <c:v>1.754209E-2</c:v>
                </c:pt>
                <c:pt idx="2100">
                  <c:v>1.7580189999999999E-2</c:v>
                </c:pt>
                <c:pt idx="2101">
                  <c:v>1.7616059999999999E-2</c:v>
                </c:pt>
                <c:pt idx="2102">
                  <c:v>1.7652330000000001E-2</c:v>
                </c:pt>
                <c:pt idx="2103">
                  <c:v>1.7689440000000001E-2</c:v>
                </c:pt>
                <c:pt idx="2104">
                  <c:v>1.7728609999999999E-2</c:v>
                </c:pt>
                <c:pt idx="2105">
                  <c:v>1.776778E-2</c:v>
                </c:pt>
                <c:pt idx="2106">
                  <c:v>1.7786389999999999E-2</c:v>
                </c:pt>
                <c:pt idx="2107">
                  <c:v>1.7842489999999999E-2</c:v>
                </c:pt>
                <c:pt idx="2108">
                  <c:v>1.7878399999999999E-2</c:v>
                </c:pt>
                <c:pt idx="2109">
                  <c:v>1.7914699999999999E-2</c:v>
                </c:pt>
                <c:pt idx="2110">
                  <c:v>1.7954879999999999E-2</c:v>
                </c:pt>
                <c:pt idx="2111">
                  <c:v>1.799719E-2</c:v>
                </c:pt>
                <c:pt idx="2112">
                  <c:v>1.8038740000000001E-2</c:v>
                </c:pt>
                <c:pt idx="2113">
                  <c:v>1.8078759999999999E-2</c:v>
                </c:pt>
                <c:pt idx="2114">
                  <c:v>1.8097519999999999E-2</c:v>
                </c:pt>
                <c:pt idx="2115">
                  <c:v>1.8135890000000002E-2</c:v>
                </c:pt>
                <c:pt idx="2116">
                  <c:v>1.819086E-2</c:v>
                </c:pt>
                <c:pt idx="2117">
                  <c:v>1.8228729999999999E-2</c:v>
                </c:pt>
                <c:pt idx="2118">
                  <c:v>1.82644E-2</c:v>
                </c:pt>
                <c:pt idx="2119">
                  <c:v>1.8301080000000001E-2</c:v>
                </c:pt>
                <c:pt idx="2120">
                  <c:v>1.833912E-2</c:v>
                </c:pt>
                <c:pt idx="2121">
                  <c:v>1.8377359999999999E-2</c:v>
                </c:pt>
                <c:pt idx="2122">
                  <c:v>1.8414409999999999E-2</c:v>
                </c:pt>
                <c:pt idx="2123">
                  <c:v>1.8432560000000001E-2</c:v>
                </c:pt>
                <c:pt idx="2124">
                  <c:v>1.8486900000000001E-2</c:v>
                </c:pt>
                <c:pt idx="2125">
                  <c:v>1.8524209999999999E-2</c:v>
                </c:pt>
                <c:pt idx="2126">
                  <c:v>1.856302E-2</c:v>
                </c:pt>
                <c:pt idx="2127">
                  <c:v>1.860119E-2</c:v>
                </c:pt>
                <c:pt idx="2128">
                  <c:v>1.8638800000000001E-2</c:v>
                </c:pt>
                <c:pt idx="2129">
                  <c:v>1.8676209999999999E-2</c:v>
                </c:pt>
                <c:pt idx="2130">
                  <c:v>1.871277E-2</c:v>
                </c:pt>
                <c:pt idx="2131">
                  <c:v>1.8730739999999999E-2</c:v>
                </c:pt>
                <c:pt idx="2132">
                  <c:v>1.8767490000000001E-2</c:v>
                </c:pt>
                <c:pt idx="2133">
                  <c:v>1.8820980000000001E-2</c:v>
                </c:pt>
                <c:pt idx="2134">
                  <c:v>1.8857309999999999E-2</c:v>
                </c:pt>
                <c:pt idx="2135">
                  <c:v>1.8894190000000002E-2</c:v>
                </c:pt>
                <c:pt idx="2136">
                  <c:v>1.8930039999999999E-2</c:v>
                </c:pt>
                <c:pt idx="2137">
                  <c:v>1.896658E-2</c:v>
                </c:pt>
                <c:pt idx="2138">
                  <c:v>1.9002669999999999E-2</c:v>
                </c:pt>
                <c:pt idx="2139">
                  <c:v>1.9020080000000002E-2</c:v>
                </c:pt>
                <c:pt idx="2140">
                  <c:v>1.9074379999999998E-2</c:v>
                </c:pt>
                <c:pt idx="2141">
                  <c:v>1.911241E-2</c:v>
                </c:pt>
                <c:pt idx="2142">
                  <c:v>1.9150710000000001E-2</c:v>
                </c:pt>
                <c:pt idx="2143">
                  <c:v>1.918912E-2</c:v>
                </c:pt>
                <c:pt idx="2144">
                  <c:v>1.9227930000000001E-2</c:v>
                </c:pt>
                <c:pt idx="2145">
                  <c:v>1.9266950000000001E-2</c:v>
                </c:pt>
                <c:pt idx="2146">
                  <c:v>1.9306400000000001E-2</c:v>
                </c:pt>
                <c:pt idx="2147">
                  <c:v>1.932652E-2</c:v>
                </c:pt>
                <c:pt idx="2148">
                  <c:v>1.936479E-2</c:v>
                </c:pt>
                <c:pt idx="2149">
                  <c:v>1.9419229999999999E-2</c:v>
                </c:pt>
                <c:pt idx="2150">
                  <c:v>1.9455179999999999E-2</c:v>
                </c:pt>
                <c:pt idx="2151">
                  <c:v>1.94919E-2</c:v>
                </c:pt>
                <c:pt idx="2152">
                  <c:v>1.952841E-2</c:v>
                </c:pt>
                <c:pt idx="2153">
                  <c:v>1.9563859999999999E-2</c:v>
                </c:pt>
                <c:pt idx="2154">
                  <c:v>1.9598979999999998E-2</c:v>
                </c:pt>
                <c:pt idx="2155">
                  <c:v>1.963488E-2</c:v>
                </c:pt>
                <c:pt idx="2156">
                  <c:v>1.9670920000000001E-2</c:v>
                </c:pt>
                <c:pt idx="2157">
                  <c:v>1.9707240000000001E-2</c:v>
                </c:pt>
                <c:pt idx="2158">
                  <c:v>1.97412E-2</c:v>
                </c:pt>
                <c:pt idx="2159">
                  <c:v>1.9779129999999999E-2</c:v>
                </c:pt>
                <c:pt idx="2160">
                  <c:v>1.9818499999999999E-2</c:v>
                </c:pt>
                <c:pt idx="2161">
                  <c:v>1.9855879999999999E-2</c:v>
                </c:pt>
                <c:pt idx="2162">
                  <c:v>1.9892460000000001E-2</c:v>
                </c:pt>
                <c:pt idx="2163">
                  <c:v>1.992975E-2</c:v>
                </c:pt>
                <c:pt idx="2164">
                  <c:v>1.9965469999999999E-2</c:v>
                </c:pt>
                <c:pt idx="2165">
                  <c:v>2.0002079999999998E-2</c:v>
                </c:pt>
                <c:pt idx="2166">
                  <c:v>2.005436E-2</c:v>
                </c:pt>
                <c:pt idx="2167">
                  <c:v>2.0089550000000001E-2</c:v>
                </c:pt>
                <c:pt idx="2168">
                  <c:v>2.012338E-2</c:v>
                </c:pt>
                <c:pt idx="2169">
                  <c:v>2.015786E-2</c:v>
                </c:pt>
                <c:pt idx="2170">
                  <c:v>2.017304E-2</c:v>
                </c:pt>
                <c:pt idx="2171">
                  <c:v>2.021044E-2</c:v>
                </c:pt>
                <c:pt idx="2172">
                  <c:v>2.0246489999999999E-2</c:v>
                </c:pt>
                <c:pt idx="2173">
                  <c:v>2.028114E-2</c:v>
                </c:pt>
                <c:pt idx="2174">
                  <c:v>2.03161E-2</c:v>
                </c:pt>
                <c:pt idx="2175">
                  <c:v>2.0366459999999999E-2</c:v>
                </c:pt>
                <c:pt idx="2176">
                  <c:v>2.0401280000000001E-2</c:v>
                </c:pt>
                <c:pt idx="2177">
                  <c:v>2.0436739999999998E-2</c:v>
                </c:pt>
                <c:pt idx="2178">
                  <c:v>2.047131E-2</c:v>
                </c:pt>
                <c:pt idx="2179">
                  <c:v>2.050476E-2</c:v>
                </c:pt>
                <c:pt idx="2180">
                  <c:v>2.0537590000000001E-2</c:v>
                </c:pt>
                <c:pt idx="2181">
                  <c:v>2.0553100000000001E-2</c:v>
                </c:pt>
                <c:pt idx="2182">
                  <c:v>2.0587080000000001E-2</c:v>
                </c:pt>
                <c:pt idx="2183">
                  <c:v>2.0621960000000002E-2</c:v>
                </c:pt>
                <c:pt idx="2184">
                  <c:v>2.0656250000000001E-2</c:v>
                </c:pt>
                <c:pt idx="2185">
                  <c:v>2.0706220000000001E-2</c:v>
                </c:pt>
                <c:pt idx="2186">
                  <c:v>2.0739440000000001E-2</c:v>
                </c:pt>
                <c:pt idx="2187">
                  <c:v>2.0772510000000001E-2</c:v>
                </c:pt>
                <c:pt idx="2188">
                  <c:v>2.078812E-2</c:v>
                </c:pt>
                <c:pt idx="2189">
                  <c:v>2.0820109999999999E-2</c:v>
                </c:pt>
                <c:pt idx="2190">
                  <c:v>2.0851999999999999E-2</c:v>
                </c:pt>
                <c:pt idx="2191">
                  <c:v>2.0884509999999998E-2</c:v>
                </c:pt>
                <c:pt idx="2192">
                  <c:v>2.091722E-2</c:v>
                </c:pt>
                <c:pt idx="2193">
                  <c:v>2.095035E-2</c:v>
                </c:pt>
                <c:pt idx="2194">
                  <c:v>2.0984590000000001E-2</c:v>
                </c:pt>
                <c:pt idx="2195">
                  <c:v>2.1000600000000001E-2</c:v>
                </c:pt>
                <c:pt idx="2196">
                  <c:v>2.1033219999999998E-2</c:v>
                </c:pt>
                <c:pt idx="2197">
                  <c:v>2.107842E-2</c:v>
                </c:pt>
                <c:pt idx="2198">
                  <c:v>2.1111979999999999E-2</c:v>
                </c:pt>
                <c:pt idx="2199">
                  <c:v>2.114537E-2</c:v>
                </c:pt>
                <c:pt idx="2200">
                  <c:v>2.11772E-2</c:v>
                </c:pt>
                <c:pt idx="2201">
                  <c:v>2.1209249999999999E-2</c:v>
                </c:pt>
                <c:pt idx="2202">
                  <c:v>2.1243160000000001E-2</c:v>
                </c:pt>
                <c:pt idx="2203">
                  <c:v>2.1257249999999998E-2</c:v>
                </c:pt>
                <c:pt idx="2204">
                  <c:v>2.128905E-2</c:v>
                </c:pt>
                <c:pt idx="2205">
                  <c:v>2.1321260000000002E-2</c:v>
                </c:pt>
                <c:pt idx="2206">
                  <c:v>2.1351530000000001E-2</c:v>
                </c:pt>
                <c:pt idx="2207">
                  <c:v>2.1382399999999999E-2</c:v>
                </c:pt>
                <c:pt idx="2208">
                  <c:v>2.141386E-2</c:v>
                </c:pt>
                <c:pt idx="2209">
                  <c:v>2.144449E-2</c:v>
                </c:pt>
                <c:pt idx="2210">
                  <c:v>2.1475319999999999E-2</c:v>
                </c:pt>
                <c:pt idx="2211">
                  <c:v>2.1506440000000002E-2</c:v>
                </c:pt>
                <c:pt idx="2212">
                  <c:v>2.1537259999999999E-2</c:v>
                </c:pt>
                <c:pt idx="2213">
                  <c:v>2.1567579999999999E-2</c:v>
                </c:pt>
                <c:pt idx="2214">
                  <c:v>2.1588969999999999E-2</c:v>
                </c:pt>
                <c:pt idx="2215">
                  <c:v>2.1618950000000001E-2</c:v>
                </c:pt>
                <c:pt idx="2216">
                  <c:v>2.164862E-2</c:v>
                </c:pt>
                <c:pt idx="2217">
                  <c:v>2.1678050000000001E-2</c:v>
                </c:pt>
                <c:pt idx="2218">
                  <c:v>2.1706389999999999E-2</c:v>
                </c:pt>
                <c:pt idx="2219">
                  <c:v>2.173574E-2</c:v>
                </c:pt>
                <c:pt idx="2220">
                  <c:v>2.1765280000000001E-2</c:v>
                </c:pt>
                <c:pt idx="2221">
                  <c:v>2.1794879999999999E-2</c:v>
                </c:pt>
                <c:pt idx="2222">
                  <c:v>2.1821489999999999E-2</c:v>
                </c:pt>
                <c:pt idx="2223">
                  <c:v>2.1848949999999999E-2</c:v>
                </c:pt>
                <c:pt idx="2224">
                  <c:v>2.187855E-2</c:v>
                </c:pt>
                <c:pt idx="2225">
                  <c:v>2.1890529999999998E-2</c:v>
                </c:pt>
                <c:pt idx="2226">
                  <c:v>2.1921340000000001E-2</c:v>
                </c:pt>
                <c:pt idx="2227">
                  <c:v>2.1953E-2</c:v>
                </c:pt>
                <c:pt idx="2228">
                  <c:v>2.1981629999999999E-2</c:v>
                </c:pt>
                <c:pt idx="2229">
                  <c:v>2.2008759999999999E-2</c:v>
                </c:pt>
                <c:pt idx="2230">
                  <c:v>2.203447E-2</c:v>
                </c:pt>
                <c:pt idx="2231">
                  <c:v>2.206108E-2</c:v>
                </c:pt>
                <c:pt idx="2232">
                  <c:v>2.2087570000000001E-2</c:v>
                </c:pt>
                <c:pt idx="2233">
                  <c:v>2.2114209999999999E-2</c:v>
                </c:pt>
                <c:pt idx="2234">
                  <c:v>2.215048E-2</c:v>
                </c:pt>
                <c:pt idx="2235">
                  <c:v>2.2178139999999999E-2</c:v>
                </c:pt>
                <c:pt idx="2236">
                  <c:v>2.2189279999999999E-2</c:v>
                </c:pt>
                <c:pt idx="2237">
                  <c:v>2.221803E-2</c:v>
                </c:pt>
                <c:pt idx="2238">
                  <c:v>2.2244900000000001E-2</c:v>
                </c:pt>
                <c:pt idx="2239">
                  <c:v>2.2271800000000001E-2</c:v>
                </c:pt>
                <c:pt idx="2240">
                  <c:v>2.2298510000000001E-2</c:v>
                </c:pt>
                <c:pt idx="2241">
                  <c:v>2.2325749999999998E-2</c:v>
                </c:pt>
                <c:pt idx="2242">
                  <c:v>2.235316E-2</c:v>
                </c:pt>
                <c:pt idx="2243">
                  <c:v>2.2379860000000001E-2</c:v>
                </c:pt>
                <c:pt idx="2244">
                  <c:v>2.240466E-2</c:v>
                </c:pt>
                <c:pt idx="2245">
                  <c:v>2.242827E-2</c:v>
                </c:pt>
                <c:pt idx="2246">
                  <c:v>2.243856E-2</c:v>
                </c:pt>
                <c:pt idx="2247">
                  <c:v>2.2464919999999999E-2</c:v>
                </c:pt>
                <c:pt idx="2248">
                  <c:v>2.2491819999999999E-2</c:v>
                </c:pt>
                <c:pt idx="2249">
                  <c:v>2.2518409999999999E-2</c:v>
                </c:pt>
                <c:pt idx="2250">
                  <c:v>2.254565E-2</c:v>
                </c:pt>
                <c:pt idx="2251">
                  <c:v>2.257346E-2</c:v>
                </c:pt>
                <c:pt idx="2252">
                  <c:v>2.2600220000000001E-2</c:v>
                </c:pt>
                <c:pt idx="2253">
                  <c:v>2.2637009999999999E-2</c:v>
                </c:pt>
                <c:pt idx="2254">
                  <c:v>2.2662939999999999E-2</c:v>
                </c:pt>
                <c:pt idx="2255">
                  <c:v>2.2674159999999999E-2</c:v>
                </c:pt>
                <c:pt idx="2256">
                  <c:v>2.2699779999999999E-2</c:v>
                </c:pt>
                <c:pt idx="2257">
                  <c:v>2.272503E-2</c:v>
                </c:pt>
                <c:pt idx="2258">
                  <c:v>2.2749160000000001E-2</c:v>
                </c:pt>
                <c:pt idx="2259">
                  <c:v>2.2774039999999999E-2</c:v>
                </c:pt>
                <c:pt idx="2260">
                  <c:v>2.279753E-2</c:v>
                </c:pt>
                <c:pt idx="2261">
                  <c:v>2.2821080000000001E-2</c:v>
                </c:pt>
                <c:pt idx="2262">
                  <c:v>2.2844650000000001E-2</c:v>
                </c:pt>
                <c:pt idx="2263">
                  <c:v>2.2867760000000001E-2</c:v>
                </c:pt>
                <c:pt idx="2264">
                  <c:v>2.2891620000000001E-2</c:v>
                </c:pt>
                <c:pt idx="2265">
                  <c:v>2.2901330000000001E-2</c:v>
                </c:pt>
                <c:pt idx="2266">
                  <c:v>2.2925640000000001E-2</c:v>
                </c:pt>
                <c:pt idx="2267">
                  <c:v>2.2948119999999999E-2</c:v>
                </c:pt>
                <c:pt idx="2268">
                  <c:v>2.2971479999999999E-2</c:v>
                </c:pt>
                <c:pt idx="2269">
                  <c:v>2.2996300000000001E-2</c:v>
                </c:pt>
                <c:pt idx="2270">
                  <c:v>2.3021779999999999E-2</c:v>
                </c:pt>
                <c:pt idx="2271">
                  <c:v>2.3055909999999999E-2</c:v>
                </c:pt>
                <c:pt idx="2272">
                  <c:v>2.307795E-2</c:v>
                </c:pt>
                <c:pt idx="2273">
                  <c:v>2.3086200000000001E-2</c:v>
                </c:pt>
                <c:pt idx="2274">
                  <c:v>2.3109660000000001E-2</c:v>
                </c:pt>
                <c:pt idx="2275">
                  <c:v>2.3132949999999999E-2</c:v>
                </c:pt>
                <c:pt idx="2276">
                  <c:v>2.3156199999999998E-2</c:v>
                </c:pt>
                <c:pt idx="2277">
                  <c:v>2.3179379999999999E-2</c:v>
                </c:pt>
                <c:pt idx="2278">
                  <c:v>2.3202199999999999E-2</c:v>
                </c:pt>
                <c:pt idx="2279">
                  <c:v>2.3223859999999999E-2</c:v>
                </c:pt>
                <c:pt idx="2280">
                  <c:v>2.3245120000000001E-2</c:v>
                </c:pt>
                <c:pt idx="2281">
                  <c:v>2.326601E-2</c:v>
                </c:pt>
                <c:pt idx="2282">
                  <c:v>2.3286999999999999E-2</c:v>
                </c:pt>
                <c:pt idx="2283">
                  <c:v>2.3294860000000001E-2</c:v>
                </c:pt>
                <c:pt idx="2284">
                  <c:v>2.331343E-2</c:v>
                </c:pt>
                <c:pt idx="2285">
                  <c:v>2.3331790000000002E-2</c:v>
                </c:pt>
                <c:pt idx="2286">
                  <c:v>2.3350119999999999E-2</c:v>
                </c:pt>
                <c:pt idx="2287">
                  <c:v>2.3367800000000001E-2</c:v>
                </c:pt>
                <c:pt idx="2288">
                  <c:v>2.3384769999999999E-2</c:v>
                </c:pt>
                <c:pt idx="2289">
                  <c:v>2.34019E-2</c:v>
                </c:pt>
                <c:pt idx="2290">
                  <c:v>2.3420090000000001E-2</c:v>
                </c:pt>
                <c:pt idx="2291">
                  <c:v>2.3438830000000001E-2</c:v>
                </c:pt>
                <c:pt idx="2292">
                  <c:v>2.345827E-2</c:v>
                </c:pt>
                <c:pt idx="2293">
                  <c:v>2.3466399999999998E-2</c:v>
                </c:pt>
                <c:pt idx="2294">
                  <c:v>2.348598E-2</c:v>
                </c:pt>
                <c:pt idx="2295">
                  <c:v>2.35029E-2</c:v>
                </c:pt>
                <c:pt idx="2296">
                  <c:v>2.3521279999999999E-2</c:v>
                </c:pt>
                <c:pt idx="2297">
                  <c:v>2.3539419999999998E-2</c:v>
                </c:pt>
                <c:pt idx="2298">
                  <c:v>2.3557379999999999E-2</c:v>
                </c:pt>
                <c:pt idx="2299">
                  <c:v>2.3575470000000001E-2</c:v>
                </c:pt>
                <c:pt idx="2300">
                  <c:v>2.359404E-2</c:v>
                </c:pt>
                <c:pt idx="2301">
                  <c:v>2.361311E-2</c:v>
                </c:pt>
                <c:pt idx="2302">
                  <c:v>2.3629259999999999E-2</c:v>
                </c:pt>
                <c:pt idx="2303">
                  <c:v>2.363906E-2</c:v>
                </c:pt>
                <c:pt idx="2304">
                  <c:v>2.3663489999999999E-2</c:v>
                </c:pt>
                <c:pt idx="2305">
                  <c:v>2.367959E-2</c:v>
                </c:pt>
                <c:pt idx="2306">
                  <c:v>2.3695359999999999E-2</c:v>
                </c:pt>
                <c:pt idx="2307">
                  <c:v>2.3705770000000001E-2</c:v>
                </c:pt>
                <c:pt idx="2308">
                  <c:v>2.3729340000000002E-2</c:v>
                </c:pt>
                <c:pt idx="2309">
                  <c:v>2.374708E-2</c:v>
                </c:pt>
                <c:pt idx="2310">
                  <c:v>2.3761649999999999E-2</c:v>
                </c:pt>
                <c:pt idx="2311">
                  <c:v>2.3775250000000001E-2</c:v>
                </c:pt>
                <c:pt idx="2312">
                  <c:v>2.3779959999999999E-2</c:v>
                </c:pt>
                <c:pt idx="2313">
                  <c:v>2.3794719999999998E-2</c:v>
                </c:pt>
                <c:pt idx="2314">
                  <c:v>2.3810419999999999E-2</c:v>
                </c:pt>
                <c:pt idx="2315">
                  <c:v>2.3824890000000001E-2</c:v>
                </c:pt>
                <c:pt idx="2316">
                  <c:v>2.3835970000000001E-2</c:v>
                </c:pt>
                <c:pt idx="2317">
                  <c:v>2.38488E-2</c:v>
                </c:pt>
                <c:pt idx="2318">
                  <c:v>2.3863880000000001E-2</c:v>
                </c:pt>
                <c:pt idx="2319">
                  <c:v>2.3879020000000001E-2</c:v>
                </c:pt>
                <c:pt idx="2320">
                  <c:v>2.3895799999999998E-2</c:v>
                </c:pt>
                <c:pt idx="2321">
                  <c:v>2.391163E-2</c:v>
                </c:pt>
                <c:pt idx="2322">
                  <c:v>2.3926240000000001E-2</c:v>
                </c:pt>
                <c:pt idx="2323">
                  <c:v>2.393232E-2</c:v>
                </c:pt>
                <c:pt idx="2324">
                  <c:v>2.3945020000000001E-2</c:v>
                </c:pt>
                <c:pt idx="2325">
                  <c:v>2.3956769999999999E-2</c:v>
                </c:pt>
                <c:pt idx="2326">
                  <c:v>2.3967240000000001E-2</c:v>
                </c:pt>
                <c:pt idx="2327">
                  <c:v>2.397995E-2</c:v>
                </c:pt>
                <c:pt idx="2328">
                  <c:v>2.399457E-2</c:v>
                </c:pt>
                <c:pt idx="2329">
                  <c:v>2.4010380000000001E-2</c:v>
                </c:pt>
                <c:pt idx="2330">
                  <c:v>2.4026550000000001E-2</c:v>
                </c:pt>
                <c:pt idx="2331">
                  <c:v>2.404222E-2</c:v>
                </c:pt>
                <c:pt idx="2332">
                  <c:v>2.40568E-2</c:v>
                </c:pt>
                <c:pt idx="2333">
                  <c:v>2.4070879999999999E-2</c:v>
                </c:pt>
                <c:pt idx="2334">
                  <c:v>2.4085209999999999E-2</c:v>
                </c:pt>
                <c:pt idx="2335">
                  <c:v>2.4098640000000001E-2</c:v>
                </c:pt>
                <c:pt idx="2336">
                  <c:v>2.4102740000000001E-2</c:v>
                </c:pt>
                <c:pt idx="2337">
                  <c:v>2.41152E-2</c:v>
                </c:pt>
                <c:pt idx="2338">
                  <c:v>2.4128119999999999E-2</c:v>
                </c:pt>
                <c:pt idx="2339">
                  <c:v>2.4140249999999999E-2</c:v>
                </c:pt>
                <c:pt idx="2340">
                  <c:v>2.4153600000000001E-2</c:v>
                </c:pt>
                <c:pt idx="2341">
                  <c:v>2.4167890000000001E-2</c:v>
                </c:pt>
                <c:pt idx="2342">
                  <c:v>2.418236E-2</c:v>
                </c:pt>
                <c:pt idx="2343">
                  <c:v>2.4196550000000001E-2</c:v>
                </c:pt>
                <c:pt idx="2344">
                  <c:v>2.421036E-2</c:v>
                </c:pt>
                <c:pt idx="2345">
                  <c:v>2.422378E-2</c:v>
                </c:pt>
                <c:pt idx="2346">
                  <c:v>2.4236779999999999E-2</c:v>
                </c:pt>
                <c:pt idx="2347">
                  <c:v>2.4249300000000001E-2</c:v>
                </c:pt>
                <c:pt idx="2348">
                  <c:v>2.4262039999999999E-2</c:v>
                </c:pt>
                <c:pt idx="2349">
                  <c:v>2.427524E-2</c:v>
                </c:pt>
                <c:pt idx="2350">
                  <c:v>2.428862E-2</c:v>
                </c:pt>
                <c:pt idx="2351">
                  <c:v>2.4301E-2</c:v>
                </c:pt>
                <c:pt idx="2352">
                  <c:v>2.43138E-2</c:v>
                </c:pt>
                <c:pt idx="2353">
                  <c:v>2.4326E-2</c:v>
                </c:pt>
                <c:pt idx="2354">
                  <c:v>2.432964E-2</c:v>
                </c:pt>
                <c:pt idx="2355">
                  <c:v>2.4347230000000001E-2</c:v>
                </c:pt>
                <c:pt idx="2356">
                  <c:v>2.4359700000000001E-2</c:v>
                </c:pt>
                <c:pt idx="2357">
                  <c:v>2.4374099999999999E-2</c:v>
                </c:pt>
                <c:pt idx="2358">
                  <c:v>2.4384260000000001E-2</c:v>
                </c:pt>
                <c:pt idx="2359">
                  <c:v>2.4394619999999999E-2</c:v>
                </c:pt>
                <c:pt idx="2360">
                  <c:v>2.4404140000000001E-2</c:v>
                </c:pt>
                <c:pt idx="2361">
                  <c:v>2.4412300000000001E-2</c:v>
                </c:pt>
                <c:pt idx="2362">
                  <c:v>2.4421660000000001E-2</c:v>
                </c:pt>
                <c:pt idx="2363">
                  <c:v>2.4429820000000001E-2</c:v>
                </c:pt>
                <c:pt idx="2364">
                  <c:v>2.4437770000000001E-2</c:v>
                </c:pt>
                <c:pt idx="2365">
                  <c:v>2.4447010000000002E-2</c:v>
                </c:pt>
                <c:pt idx="2366">
                  <c:v>2.4457349999999999E-2</c:v>
                </c:pt>
                <c:pt idx="2367">
                  <c:v>2.4468299999999998E-2</c:v>
                </c:pt>
                <c:pt idx="2368">
                  <c:v>2.4478219999999998E-2</c:v>
                </c:pt>
                <c:pt idx="2369">
                  <c:v>2.448898E-2</c:v>
                </c:pt>
                <c:pt idx="2370">
                  <c:v>2.4499940000000001E-2</c:v>
                </c:pt>
                <c:pt idx="2371">
                  <c:v>2.450913E-2</c:v>
                </c:pt>
                <c:pt idx="2372">
                  <c:v>2.451741E-2</c:v>
                </c:pt>
                <c:pt idx="2373">
                  <c:v>2.452584E-2</c:v>
                </c:pt>
                <c:pt idx="2374">
                  <c:v>2.4535879999999999E-2</c:v>
                </c:pt>
                <c:pt idx="2375">
                  <c:v>2.4541250000000001E-2</c:v>
                </c:pt>
                <c:pt idx="2376">
                  <c:v>2.4551739999999999E-2</c:v>
                </c:pt>
                <c:pt idx="2377">
                  <c:v>2.4562170000000001E-2</c:v>
                </c:pt>
                <c:pt idx="2378">
                  <c:v>2.4571519999999999E-2</c:v>
                </c:pt>
                <c:pt idx="2379">
                  <c:v>2.457985E-2</c:v>
                </c:pt>
                <c:pt idx="2380">
                  <c:v>2.4587129999999999E-2</c:v>
                </c:pt>
                <c:pt idx="2381">
                  <c:v>2.459476E-2</c:v>
                </c:pt>
                <c:pt idx="2382">
                  <c:v>2.4602300000000001E-2</c:v>
                </c:pt>
                <c:pt idx="2383">
                  <c:v>2.461137E-2</c:v>
                </c:pt>
                <c:pt idx="2384">
                  <c:v>2.4620380000000001E-2</c:v>
                </c:pt>
                <c:pt idx="2385">
                  <c:v>2.4629129999999999E-2</c:v>
                </c:pt>
                <c:pt idx="2386">
                  <c:v>2.4637780000000001E-2</c:v>
                </c:pt>
                <c:pt idx="2387">
                  <c:v>2.4647659999999998E-2</c:v>
                </c:pt>
                <c:pt idx="2388">
                  <c:v>2.4651180000000002E-2</c:v>
                </c:pt>
                <c:pt idx="2389">
                  <c:v>2.4657450000000001E-2</c:v>
                </c:pt>
                <c:pt idx="2390">
                  <c:v>2.4663109999999999E-2</c:v>
                </c:pt>
                <c:pt idx="2391">
                  <c:v>2.4667399999999999E-2</c:v>
                </c:pt>
                <c:pt idx="2392">
                  <c:v>2.4671269999999999E-2</c:v>
                </c:pt>
                <c:pt idx="2393">
                  <c:v>2.4677319999999999E-2</c:v>
                </c:pt>
                <c:pt idx="2394">
                  <c:v>2.4682579999999999E-2</c:v>
                </c:pt>
                <c:pt idx="2395">
                  <c:v>2.468505E-2</c:v>
                </c:pt>
                <c:pt idx="2396">
                  <c:v>2.4688559999999998E-2</c:v>
                </c:pt>
                <c:pt idx="2397">
                  <c:v>2.4693320000000001E-2</c:v>
                </c:pt>
                <c:pt idx="2398">
                  <c:v>2.4699860000000001E-2</c:v>
                </c:pt>
                <c:pt idx="2399">
                  <c:v>2.4706519999999999E-2</c:v>
                </c:pt>
                <c:pt idx="2400">
                  <c:v>2.4713349999999999E-2</c:v>
                </c:pt>
                <c:pt idx="2401">
                  <c:v>2.4721679999999999E-2</c:v>
                </c:pt>
                <c:pt idx="2402">
                  <c:v>2.4731220000000002E-2</c:v>
                </c:pt>
                <c:pt idx="2403">
                  <c:v>2.4741229999999999E-2</c:v>
                </c:pt>
                <c:pt idx="2404">
                  <c:v>2.4749779999999999E-2</c:v>
                </c:pt>
                <c:pt idx="2405">
                  <c:v>2.475786E-2</c:v>
                </c:pt>
                <c:pt idx="2406">
                  <c:v>2.4765780000000001E-2</c:v>
                </c:pt>
                <c:pt idx="2407">
                  <c:v>2.4773070000000001E-2</c:v>
                </c:pt>
                <c:pt idx="2408">
                  <c:v>2.478021E-2</c:v>
                </c:pt>
                <c:pt idx="2409">
                  <c:v>2.4785620000000001E-2</c:v>
                </c:pt>
                <c:pt idx="2410">
                  <c:v>2.4790530000000002E-2</c:v>
                </c:pt>
                <c:pt idx="2411">
                  <c:v>2.4796829999999999E-2</c:v>
                </c:pt>
                <c:pt idx="2412">
                  <c:v>2.4802439999999999E-2</c:v>
                </c:pt>
                <c:pt idx="2413">
                  <c:v>2.4807719999999998E-2</c:v>
                </c:pt>
                <c:pt idx="2414">
                  <c:v>2.4808119999999999E-2</c:v>
                </c:pt>
                <c:pt idx="2415">
                  <c:v>2.481239E-2</c:v>
                </c:pt>
                <c:pt idx="2416">
                  <c:v>2.4816479999999998E-2</c:v>
                </c:pt>
                <c:pt idx="2417">
                  <c:v>2.4823479999999998E-2</c:v>
                </c:pt>
                <c:pt idx="2418">
                  <c:v>2.4828369999999999E-2</c:v>
                </c:pt>
                <c:pt idx="2419">
                  <c:v>2.4837939999999999E-2</c:v>
                </c:pt>
                <c:pt idx="2420">
                  <c:v>2.4842960000000001E-2</c:v>
                </c:pt>
                <c:pt idx="2421">
                  <c:v>2.4851539999999998E-2</c:v>
                </c:pt>
                <c:pt idx="2422">
                  <c:v>2.486327E-2</c:v>
                </c:pt>
                <c:pt idx="2423">
                  <c:v>2.4869249999999999E-2</c:v>
                </c:pt>
                <c:pt idx="2424">
                  <c:v>2.488222E-2</c:v>
                </c:pt>
                <c:pt idx="2425">
                  <c:v>2.489129E-2</c:v>
                </c:pt>
                <c:pt idx="2426">
                  <c:v>2.4899310000000001E-2</c:v>
                </c:pt>
                <c:pt idx="2427">
                  <c:v>2.490405E-2</c:v>
                </c:pt>
                <c:pt idx="2428">
                  <c:v>2.4911470000000002E-2</c:v>
                </c:pt>
                <c:pt idx="2429">
                  <c:v>2.492256E-2</c:v>
                </c:pt>
                <c:pt idx="2430">
                  <c:v>2.493186E-2</c:v>
                </c:pt>
                <c:pt idx="2431">
                  <c:v>2.494029E-2</c:v>
                </c:pt>
                <c:pt idx="2432">
                  <c:v>2.4946699999999999E-2</c:v>
                </c:pt>
                <c:pt idx="2433">
                  <c:v>2.4951460000000002E-2</c:v>
                </c:pt>
                <c:pt idx="2434">
                  <c:v>2.495642E-2</c:v>
                </c:pt>
                <c:pt idx="2435">
                  <c:v>2.4960489999999998E-2</c:v>
                </c:pt>
                <c:pt idx="2436">
                  <c:v>2.4964650000000001E-2</c:v>
                </c:pt>
                <c:pt idx="2437">
                  <c:v>2.4969499999999999E-2</c:v>
                </c:pt>
                <c:pt idx="2438">
                  <c:v>2.4974920000000001E-2</c:v>
                </c:pt>
                <c:pt idx="2439">
                  <c:v>2.4980200000000001E-2</c:v>
                </c:pt>
                <c:pt idx="2440">
                  <c:v>2.4986250000000002E-2</c:v>
                </c:pt>
                <c:pt idx="2441">
                  <c:v>2.49926E-2</c:v>
                </c:pt>
                <c:pt idx="2442">
                  <c:v>2.4997800000000001E-2</c:v>
                </c:pt>
                <c:pt idx="2443">
                  <c:v>2.5003020000000001E-2</c:v>
                </c:pt>
                <c:pt idx="2444">
                  <c:v>2.5007700000000001E-2</c:v>
                </c:pt>
                <c:pt idx="2445">
                  <c:v>2.501275E-2</c:v>
                </c:pt>
                <c:pt idx="2446">
                  <c:v>2.5015619999999999E-2</c:v>
                </c:pt>
                <c:pt idx="2447">
                  <c:v>2.5023790000000001E-2</c:v>
                </c:pt>
                <c:pt idx="2448">
                  <c:v>2.5026360000000001E-2</c:v>
                </c:pt>
                <c:pt idx="2449">
                  <c:v>2.503002E-2</c:v>
                </c:pt>
                <c:pt idx="2450">
                  <c:v>2.5033E-2</c:v>
                </c:pt>
                <c:pt idx="2451">
                  <c:v>2.503758E-2</c:v>
                </c:pt>
                <c:pt idx="2452">
                  <c:v>2.5037199999999999E-2</c:v>
                </c:pt>
                <c:pt idx="2453">
                  <c:v>2.5039120000000002E-2</c:v>
                </c:pt>
                <c:pt idx="2454">
                  <c:v>2.5042519999999999E-2</c:v>
                </c:pt>
                <c:pt idx="2455">
                  <c:v>2.5045660000000001E-2</c:v>
                </c:pt>
                <c:pt idx="2456">
                  <c:v>2.504866E-2</c:v>
                </c:pt>
                <c:pt idx="2457">
                  <c:v>2.5051029999999998E-2</c:v>
                </c:pt>
                <c:pt idx="2458">
                  <c:v>2.5053760000000001E-2</c:v>
                </c:pt>
                <c:pt idx="2459">
                  <c:v>2.5056169999999999E-2</c:v>
                </c:pt>
                <c:pt idx="2460">
                  <c:v>2.5059129999999999E-2</c:v>
                </c:pt>
                <c:pt idx="2461">
                  <c:v>2.506247E-2</c:v>
                </c:pt>
                <c:pt idx="2462">
                  <c:v>2.5067539999999999E-2</c:v>
                </c:pt>
                <c:pt idx="2463">
                  <c:v>2.5072500000000001E-2</c:v>
                </c:pt>
                <c:pt idx="2464">
                  <c:v>2.5076069999999999E-2</c:v>
                </c:pt>
                <c:pt idx="2465">
                  <c:v>2.5079440000000001E-2</c:v>
                </c:pt>
                <c:pt idx="2466">
                  <c:v>2.5082489999999999E-2</c:v>
                </c:pt>
                <c:pt idx="2467">
                  <c:v>2.50873E-2</c:v>
                </c:pt>
                <c:pt idx="2468">
                  <c:v>2.509304E-2</c:v>
                </c:pt>
                <c:pt idx="2469">
                  <c:v>2.509782E-2</c:v>
                </c:pt>
                <c:pt idx="2470">
                  <c:v>2.5101450000000001E-2</c:v>
                </c:pt>
                <c:pt idx="2471">
                  <c:v>2.510604E-2</c:v>
                </c:pt>
                <c:pt idx="2472">
                  <c:v>2.511066E-2</c:v>
                </c:pt>
                <c:pt idx="2473">
                  <c:v>2.5113719999999999E-2</c:v>
                </c:pt>
                <c:pt idx="2474">
                  <c:v>2.511555E-2</c:v>
                </c:pt>
                <c:pt idx="2475">
                  <c:v>2.511855E-2</c:v>
                </c:pt>
                <c:pt idx="2476">
                  <c:v>2.512079E-2</c:v>
                </c:pt>
                <c:pt idx="2477">
                  <c:v>2.512294E-2</c:v>
                </c:pt>
                <c:pt idx="2478">
                  <c:v>2.512547E-2</c:v>
                </c:pt>
                <c:pt idx="2479">
                  <c:v>2.5129479999999999E-2</c:v>
                </c:pt>
                <c:pt idx="2480">
                  <c:v>2.5131859999999999E-2</c:v>
                </c:pt>
                <c:pt idx="2481">
                  <c:v>2.5134699999999999E-2</c:v>
                </c:pt>
                <c:pt idx="2482">
                  <c:v>2.51375E-2</c:v>
                </c:pt>
                <c:pt idx="2483">
                  <c:v>2.514067E-2</c:v>
                </c:pt>
                <c:pt idx="2484">
                  <c:v>2.5142899999999999E-2</c:v>
                </c:pt>
                <c:pt idx="2485">
                  <c:v>2.514328E-2</c:v>
                </c:pt>
                <c:pt idx="2486">
                  <c:v>2.514481E-2</c:v>
                </c:pt>
                <c:pt idx="2487">
                  <c:v>2.5146379999999999E-2</c:v>
                </c:pt>
                <c:pt idx="2488">
                  <c:v>2.514773E-2</c:v>
                </c:pt>
                <c:pt idx="2489">
                  <c:v>2.5150039999999999E-2</c:v>
                </c:pt>
                <c:pt idx="2490">
                  <c:v>2.515146E-2</c:v>
                </c:pt>
                <c:pt idx="2491">
                  <c:v>2.5149359999999999E-2</c:v>
                </c:pt>
                <c:pt idx="2492">
                  <c:v>2.514825E-2</c:v>
                </c:pt>
                <c:pt idx="2493">
                  <c:v>2.5149459999999998E-2</c:v>
                </c:pt>
                <c:pt idx="2494">
                  <c:v>2.5149270000000001E-2</c:v>
                </c:pt>
                <c:pt idx="2495">
                  <c:v>2.5147300000000001E-2</c:v>
                </c:pt>
                <c:pt idx="2496">
                  <c:v>2.5144670000000001E-2</c:v>
                </c:pt>
                <c:pt idx="2497">
                  <c:v>2.5141299999999998E-2</c:v>
                </c:pt>
                <c:pt idx="2498">
                  <c:v>2.5139559999999998E-2</c:v>
                </c:pt>
                <c:pt idx="2499">
                  <c:v>2.513812E-2</c:v>
                </c:pt>
                <c:pt idx="2500">
                  <c:v>2.5135520000000001E-2</c:v>
                </c:pt>
                <c:pt idx="2501">
                  <c:v>2.513282E-2</c:v>
                </c:pt>
                <c:pt idx="2502">
                  <c:v>2.5130570000000001E-2</c:v>
                </c:pt>
                <c:pt idx="2503">
                  <c:v>2.5127719999999999E-2</c:v>
                </c:pt>
                <c:pt idx="2504">
                  <c:v>2.5125060000000001E-2</c:v>
                </c:pt>
                <c:pt idx="2505">
                  <c:v>2.5122780000000001E-2</c:v>
                </c:pt>
                <c:pt idx="2506">
                  <c:v>2.5120070000000001E-2</c:v>
                </c:pt>
                <c:pt idx="2507">
                  <c:v>2.5120219999999999E-2</c:v>
                </c:pt>
                <c:pt idx="2508">
                  <c:v>2.511646E-2</c:v>
                </c:pt>
                <c:pt idx="2509">
                  <c:v>2.51142E-2</c:v>
                </c:pt>
                <c:pt idx="2510">
                  <c:v>2.5110250000000001E-2</c:v>
                </c:pt>
                <c:pt idx="2511">
                  <c:v>2.5106779999999999E-2</c:v>
                </c:pt>
                <c:pt idx="2512">
                  <c:v>2.5103569999999999E-2</c:v>
                </c:pt>
                <c:pt idx="2513">
                  <c:v>2.5100589999999999E-2</c:v>
                </c:pt>
                <c:pt idx="2514">
                  <c:v>2.509728E-2</c:v>
                </c:pt>
                <c:pt idx="2515">
                  <c:v>2.5094459999999999E-2</c:v>
                </c:pt>
                <c:pt idx="2516">
                  <c:v>2.509105E-2</c:v>
                </c:pt>
                <c:pt idx="2517">
                  <c:v>2.508838E-2</c:v>
                </c:pt>
                <c:pt idx="2518">
                  <c:v>2.5085179999999999E-2</c:v>
                </c:pt>
                <c:pt idx="2519">
                  <c:v>2.5080439999999999E-2</c:v>
                </c:pt>
                <c:pt idx="2520">
                  <c:v>2.507415E-2</c:v>
                </c:pt>
                <c:pt idx="2521">
                  <c:v>2.50669E-2</c:v>
                </c:pt>
                <c:pt idx="2522">
                  <c:v>2.5060059999999999E-2</c:v>
                </c:pt>
                <c:pt idx="2523">
                  <c:v>2.5054079999999999E-2</c:v>
                </c:pt>
                <c:pt idx="2524">
                  <c:v>2.5048939999999999E-2</c:v>
                </c:pt>
                <c:pt idx="2525">
                  <c:v>2.5043889999999999E-2</c:v>
                </c:pt>
                <c:pt idx="2526">
                  <c:v>2.503768E-2</c:v>
                </c:pt>
                <c:pt idx="2527">
                  <c:v>2.5031109999999999E-2</c:v>
                </c:pt>
                <c:pt idx="2528">
                  <c:v>2.5026530000000002E-2</c:v>
                </c:pt>
                <c:pt idx="2529">
                  <c:v>2.502271E-2</c:v>
                </c:pt>
                <c:pt idx="2530">
                  <c:v>2.5018370000000002E-2</c:v>
                </c:pt>
                <c:pt idx="2531">
                  <c:v>2.501287E-2</c:v>
                </c:pt>
                <c:pt idx="2532">
                  <c:v>2.5007970000000001E-2</c:v>
                </c:pt>
                <c:pt idx="2533">
                  <c:v>2.5002360000000001E-2</c:v>
                </c:pt>
                <c:pt idx="2534">
                  <c:v>2.4993439999999999E-2</c:v>
                </c:pt>
                <c:pt idx="2535">
                  <c:v>2.4988940000000001E-2</c:v>
                </c:pt>
                <c:pt idx="2536">
                  <c:v>2.498382E-2</c:v>
                </c:pt>
                <c:pt idx="2537">
                  <c:v>2.4979149999999999E-2</c:v>
                </c:pt>
                <c:pt idx="2538">
                  <c:v>2.4975319999999999E-2</c:v>
                </c:pt>
                <c:pt idx="2539">
                  <c:v>2.497096E-2</c:v>
                </c:pt>
                <c:pt idx="2540">
                  <c:v>2.4967509999999998E-2</c:v>
                </c:pt>
                <c:pt idx="2541">
                  <c:v>2.496232E-2</c:v>
                </c:pt>
                <c:pt idx="2542">
                  <c:v>2.4958419999999999E-2</c:v>
                </c:pt>
                <c:pt idx="2543">
                  <c:v>2.4954770000000001E-2</c:v>
                </c:pt>
                <c:pt idx="2544">
                  <c:v>2.4951689999999999E-2</c:v>
                </c:pt>
                <c:pt idx="2545">
                  <c:v>2.4946980000000001E-2</c:v>
                </c:pt>
                <c:pt idx="2546">
                  <c:v>2.494306E-2</c:v>
                </c:pt>
                <c:pt idx="2547">
                  <c:v>2.493486E-2</c:v>
                </c:pt>
                <c:pt idx="2548">
                  <c:v>2.492596E-2</c:v>
                </c:pt>
                <c:pt idx="2549">
                  <c:v>2.491962E-2</c:v>
                </c:pt>
                <c:pt idx="2550">
                  <c:v>2.491289E-2</c:v>
                </c:pt>
                <c:pt idx="2551">
                  <c:v>2.490618E-2</c:v>
                </c:pt>
                <c:pt idx="2552">
                  <c:v>2.4904099999999998E-2</c:v>
                </c:pt>
                <c:pt idx="2553">
                  <c:v>2.489713E-2</c:v>
                </c:pt>
                <c:pt idx="2554">
                  <c:v>2.4890579999999999E-2</c:v>
                </c:pt>
                <c:pt idx="2555">
                  <c:v>2.4884400000000001E-2</c:v>
                </c:pt>
                <c:pt idx="2556">
                  <c:v>2.4878440000000002E-2</c:v>
                </c:pt>
                <c:pt idx="2557">
                  <c:v>2.4871219999999999E-2</c:v>
                </c:pt>
                <c:pt idx="2558">
                  <c:v>2.486472E-2</c:v>
                </c:pt>
                <c:pt idx="2559">
                  <c:v>2.485973E-2</c:v>
                </c:pt>
                <c:pt idx="2560">
                  <c:v>2.485368E-2</c:v>
                </c:pt>
                <c:pt idx="2561">
                  <c:v>2.4846429999999999E-2</c:v>
                </c:pt>
                <c:pt idx="2562">
                  <c:v>2.483844E-2</c:v>
                </c:pt>
                <c:pt idx="2563">
                  <c:v>2.4833020000000001E-2</c:v>
                </c:pt>
                <c:pt idx="2564">
                  <c:v>2.482676E-2</c:v>
                </c:pt>
                <c:pt idx="2565">
                  <c:v>2.482227E-2</c:v>
                </c:pt>
                <c:pt idx="2566">
                  <c:v>2.481353E-2</c:v>
                </c:pt>
                <c:pt idx="2567">
                  <c:v>2.4805000000000001E-2</c:v>
                </c:pt>
                <c:pt idx="2568">
                  <c:v>2.479934E-2</c:v>
                </c:pt>
                <c:pt idx="2569">
                  <c:v>2.4789100000000001E-2</c:v>
                </c:pt>
                <c:pt idx="2570">
                  <c:v>2.4782760000000001E-2</c:v>
                </c:pt>
                <c:pt idx="2571">
                  <c:v>2.477362E-2</c:v>
                </c:pt>
                <c:pt idx="2572">
                  <c:v>2.476654E-2</c:v>
                </c:pt>
                <c:pt idx="2573">
                  <c:v>2.4754680000000001E-2</c:v>
                </c:pt>
                <c:pt idx="2574">
                  <c:v>2.475192E-2</c:v>
                </c:pt>
                <c:pt idx="2575">
                  <c:v>2.474672E-2</c:v>
                </c:pt>
                <c:pt idx="2576">
                  <c:v>2.4735759999999999E-2</c:v>
                </c:pt>
                <c:pt idx="2577">
                  <c:v>2.472506E-2</c:v>
                </c:pt>
                <c:pt idx="2578">
                  <c:v>2.4714570000000002E-2</c:v>
                </c:pt>
                <c:pt idx="2579">
                  <c:v>2.470344E-2</c:v>
                </c:pt>
                <c:pt idx="2580">
                  <c:v>2.4693909999999999E-2</c:v>
                </c:pt>
                <c:pt idx="2581">
                  <c:v>2.4684560000000001E-2</c:v>
                </c:pt>
                <c:pt idx="2582">
                  <c:v>2.467662E-2</c:v>
                </c:pt>
                <c:pt idx="2583">
                  <c:v>2.4667479999999999E-2</c:v>
                </c:pt>
                <c:pt idx="2584">
                  <c:v>2.4659170000000001E-2</c:v>
                </c:pt>
                <c:pt idx="2585">
                  <c:v>2.4649399999999998E-2</c:v>
                </c:pt>
                <c:pt idx="2586">
                  <c:v>2.4638799999999999E-2</c:v>
                </c:pt>
                <c:pt idx="2587">
                  <c:v>2.4627E-2</c:v>
                </c:pt>
                <c:pt idx="2588">
                  <c:v>2.4623470000000001E-2</c:v>
                </c:pt>
                <c:pt idx="2589">
                  <c:v>2.4611839999999999E-2</c:v>
                </c:pt>
                <c:pt idx="2590">
                  <c:v>2.4600460000000001E-2</c:v>
                </c:pt>
                <c:pt idx="2591">
                  <c:v>2.459047E-2</c:v>
                </c:pt>
                <c:pt idx="2592">
                  <c:v>2.4581559999999999E-2</c:v>
                </c:pt>
                <c:pt idx="2593">
                  <c:v>2.4571559999999999E-2</c:v>
                </c:pt>
                <c:pt idx="2594">
                  <c:v>2.456098E-2</c:v>
                </c:pt>
                <c:pt idx="2595">
                  <c:v>2.4550209999999999E-2</c:v>
                </c:pt>
                <c:pt idx="2596">
                  <c:v>2.453922E-2</c:v>
                </c:pt>
                <c:pt idx="2597">
                  <c:v>2.4528939999999999E-2</c:v>
                </c:pt>
                <c:pt idx="2598">
                  <c:v>2.451689E-2</c:v>
                </c:pt>
                <c:pt idx="2599">
                  <c:v>2.4503500000000001E-2</c:v>
                </c:pt>
                <c:pt idx="2600">
                  <c:v>2.4491240000000001E-2</c:v>
                </c:pt>
                <c:pt idx="2601">
                  <c:v>2.4478880000000001E-2</c:v>
                </c:pt>
                <c:pt idx="2602">
                  <c:v>2.4465890000000001E-2</c:v>
                </c:pt>
                <c:pt idx="2603">
                  <c:v>2.4452339999999999E-2</c:v>
                </c:pt>
                <c:pt idx="2604">
                  <c:v>2.4438709999999999E-2</c:v>
                </c:pt>
                <c:pt idx="2605">
                  <c:v>2.4434000000000001E-2</c:v>
                </c:pt>
                <c:pt idx="2606">
                  <c:v>2.4422920000000001E-2</c:v>
                </c:pt>
                <c:pt idx="2607">
                  <c:v>2.4409920000000002E-2</c:v>
                </c:pt>
                <c:pt idx="2608">
                  <c:v>2.4394880000000001E-2</c:v>
                </c:pt>
                <c:pt idx="2609">
                  <c:v>2.438092E-2</c:v>
                </c:pt>
                <c:pt idx="2610">
                  <c:v>2.4367369999999999E-2</c:v>
                </c:pt>
                <c:pt idx="2611">
                  <c:v>2.435472E-2</c:v>
                </c:pt>
                <c:pt idx="2612">
                  <c:v>2.4342369999999999E-2</c:v>
                </c:pt>
                <c:pt idx="2613">
                  <c:v>2.4329699999999999E-2</c:v>
                </c:pt>
                <c:pt idx="2614">
                  <c:v>2.4315929999999999E-2</c:v>
                </c:pt>
                <c:pt idx="2615">
                  <c:v>2.4301139999999999E-2</c:v>
                </c:pt>
                <c:pt idx="2616">
                  <c:v>2.4287300000000001E-2</c:v>
                </c:pt>
                <c:pt idx="2617">
                  <c:v>2.4272519999999999E-2</c:v>
                </c:pt>
                <c:pt idx="2618">
                  <c:v>2.425623E-2</c:v>
                </c:pt>
                <c:pt idx="2619">
                  <c:v>2.4239500000000001E-2</c:v>
                </c:pt>
                <c:pt idx="2620">
                  <c:v>2.4223149999999999E-2</c:v>
                </c:pt>
                <c:pt idx="2621">
                  <c:v>2.4207369999999999E-2</c:v>
                </c:pt>
                <c:pt idx="2622">
                  <c:v>2.4192200000000001E-2</c:v>
                </c:pt>
                <c:pt idx="2623">
                  <c:v>2.417805E-2</c:v>
                </c:pt>
                <c:pt idx="2624">
                  <c:v>2.41636E-2</c:v>
                </c:pt>
                <c:pt idx="2625">
                  <c:v>2.4150680000000001E-2</c:v>
                </c:pt>
                <c:pt idx="2626">
                  <c:v>2.413738E-2</c:v>
                </c:pt>
                <c:pt idx="2627">
                  <c:v>2.4124030000000001E-2</c:v>
                </c:pt>
                <c:pt idx="2628">
                  <c:v>2.4110179999999998E-2</c:v>
                </c:pt>
                <c:pt idx="2629">
                  <c:v>2.4103240000000001E-2</c:v>
                </c:pt>
                <c:pt idx="2630">
                  <c:v>2.4088539999999999E-2</c:v>
                </c:pt>
                <c:pt idx="2631">
                  <c:v>2.4073859999999999E-2</c:v>
                </c:pt>
                <c:pt idx="2632">
                  <c:v>2.406024E-2</c:v>
                </c:pt>
                <c:pt idx="2633">
                  <c:v>2.4046080000000001E-2</c:v>
                </c:pt>
                <c:pt idx="2634">
                  <c:v>2.4032060000000001E-2</c:v>
                </c:pt>
                <c:pt idx="2635">
                  <c:v>2.40188E-2</c:v>
                </c:pt>
                <c:pt idx="2636">
                  <c:v>2.4006300000000001E-2</c:v>
                </c:pt>
                <c:pt idx="2637">
                  <c:v>2.3994330000000001E-2</c:v>
                </c:pt>
                <c:pt idx="2638">
                  <c:v>2.3980310000000001E-2</c:v>
                </c:pt>
                <c:pt idx="2639">
                  <c:v>2.3966009999999999E-2</c:v>
                </c:pt>
                <c:pt idx="2640">
                  <c:v>2.395094E-2</c:v>
                </c:pt>
                <c:pt idx="2641">
                  <c:v>2.3936809999999999E-2</c:v>
                </c:pt>
                <c:pt idx="2642">
                  <c:v>2.3923340000000001E-2</c:v>
                </c:pt>
                <c:pt idx="2643">
                  <c:v>2.390919E-2</c:v>
                </c:pt>
                <c:pt idx="2644">
                  <c:v>2.3895320000000001E-2</c:v>
                </c:pt>
                <c:pt idx="2645">
                  <c:v>2.3881759999999998E-2</c:v>
                </c:pt>
                <c:pt idx="2646">
                  <c:v>2.3868480000000001E-2</c:v>
                </c:pt>
                <c:pt idx="2647">
                  <c:v>2.38564E-2</c:v>
                </c:pt>
                <c:pt idx="2648">
                  <c:v>2.384288E-2</c:v>
                </c:pt>
                <c:pt idx="2649">
                  <c:v>2.383178E-2</c:v>
                </c:pt>
                <c:pt idx="2650">
                  <c:v>2.3819159999999999E-2</c:v>
                </c:pt>
                <c:pt idx="2651">
                  <c:v>2.3807249999999999E-2</c:v>
                </c:pt>
                <c:pt idx="2652">
                  <c:v>2.3796560000000001E-2</c:v>
                </c:pt>
                <c:pt idx="2653">
                  <c:v>2.3781380000000001E-2</c:v>
                </c:pt>
                <c:pt idx="2654">
                  <c:v>2.3764759999999999E-2</c:v>
                </c:pt>
                <c:pt idx="2655">
                  <c:v>2.374772E-2</c:v>
                </c:pt>
                <c:pt idx="2656">
                  <c:v>2.373049E-2</c:v>
                </c:pt>
                <c:pt idx="2657">
                  <c:v>2.3714030000000001E-2</c:v>
                </c:pt>
                <c:pt idx="2658">
                  <c:v>2.3689439999999999E-2</c:v>
                </c:pt>
                <c:pt idx="2659">
                  <c:v>2.3673949999999999E-2</c:v>
                </c:pt>
                <c:pt idx="2660">
                  <c:v>2.3659429999999999E-2</c:v>
                </c:pt>
                <c:pt idx="2661">
                  <c:v>2.3652400000000001E-2</c:v>
                </c:pt>
                <c:pt idx="2662">
                  <c:v>2.3636890000000001E-2</c:v>
                </c:pt>
                <c:pt idx="2663">
                  <c:v>2.3621110000000001E-2</c:v>
                </c:pt>
                <c:pt idx="2664">
                  <c:v>2.3605919999999999E-2</c:v>
                </c:pt>
                <c:pt idx="2665">
                  <c:v>2.3590799999999999E-2</c:v>
                </c:pt>
                <c:pt idx="2666">
                  <c:v>2.3576130000000001E-2</c:v>
                </c:pt>
                <c:pt idx="2667">
                  <c:v>2.3561840000000001E-2</c:v>
                </c:pt>
                <c:pt idx="2668">
                  <c:v>2.3547800000000001E-2</c:v>
                </c:pt>
                <c:pt idx="2669">
                  <c:v>2.3533499999999999E-2</c:v>
                </c:pt>
                <c:pt idx="2670">
                  <c:v>2.3518540000000001E-2</c:v>
                </c:pt>
                <c:pt idx="2671">
                  <c:v>2.3503260000000002E-2</c:v>
                </c:pt>
                <c:pt idx="2672">
                  <c:v>2.3489670000000001E-2</c:v>
                </c:pt>
                <c:pt idx="2673">
                  <c:v>2.3476540000000001E-2</c:v>
                </c:pt>
                <c:pt idx="2674">
                  <c:v>2.34608E-2</c:v>
                </c:pt>
                <c:pt idx="2675">
                  <c:v>2.3445219999999999E-2</c:v>
                </c:pt>
                <c:pt idx="2676">
                  <c:v>2.3432140000000001E-2</c:v>
                </c:pt>
                <c:pt idx="2677">
                  <c:v>2.341934E-2</c:v>
                </c:pt>
                <c:pt idx="2678">
                  <c:v>2.340472E-2</c:v>
                </c:pt>
                <c:pt idx="2679">
                  <c:v>2.3390009999999999E-2</c:v>
                </c:pt>
                <c:pt idx="2680">
                  <c:v>2.3374470000000001E-2</c:v>
                </c:pt>
                <c:pt idx="2681">
                  <c:v>2.335632E-2</c:v>
                </c:pt>
                <c:pt idx="2682">
                  <c:v>2.3337070000000001E-2</c:v>
                </c:pt>
                <c:pt idx="2683">
                  <c:v>2.33178E-2</c:v>
                </c:pt>
                <c:pt idx="2684">
                  <c:v>2.3298599999999999E-2</c:v>
                </c:pt>
                <c:pt idx="2685">
                  <c:v>2.328096E-2</c:v>
                </c:pt>
                <c:pt idx="2686">
                  <c:v>2.3263969999999998E-2</c:v>
                </c:pt>
                <c:pt idx="2687">
                  <c:v>2.3248270000000001E-2</c:v>
                </c:pt>
                <c:pt idx="2688">
                  <c:v>2.3234620000000001E-2</c:v>
                </c:pt>
                <c:pt idx="2689">
                  <c:v>2.3222E-2</c:v>
                </c:pt>
                <c:pt idx="2690">
                  <c:v>2.321148E-2</c:v>
                </c:pt>
                <c:pt idx="2691">
                  <c:v>2.320142E-2</c:v>
                </c:pt>
                <c:pt idx="2692">
                  <c:v>2.3186100000000001E-2</c:v>
                </c:pt>
                <c:pt idx="2693">
                  <c:v>2.3169289999999999E-2</c:v>
                </c:pt>
                <c:pt idx="2694">
                  <c:v>2.3156650000000001E-2</c:v>
                </c:pt>
                <c:pt idx="2695">
                  <c:v>2.3150670000000002E-2</c:v>
                </c:pt>
                <c:pt idx="2696">
                  <c:v>2.3127620000000002E-2</c:v>
                </c:pt>
                <c:pt idx="2697">
                  <c:v>2.3105580000000001E-2</c:v>
                </c:pt>
                <c:pt idx="2698">
                  <c:v>2.309978E-2</c:v>
                </c:pt>
                <c:pt idx="2699">
                  <c:v>2.3083300000000001E-2</c:v>
                </c:pt>
                <c:pt idx="2700">
                  <c:v>2.3071979999999999E-2</c:v>
                </c:pt>
                <c:pt idx="2701">
                  <c:v>2.3057339999999999E-2</c:v>
                </c:pt>
                <c:pt idx="2702">
                  <c:v>2.304117E-2</c:v>
                </c:pt>
                <c:pt idx="2703">
                  <c:v>2.302651E-2</c:v>
                </c:pt>
                <c:pt idx="2704">
                  <c:v>2.3010449999999998E-2</c:v>
                </c:pt>
                <c:pt idx="2705">
                  <c:v>2.299466E-2</c:v>
                </c:pt>
                <c:pt idx="2706">
                  <c:v>2.2977979999999999E-2</c:v>
                </c:pt>
                <c:pt idx="2707">
                  <c:v>2.295987E-2</c:v>
                </c:pt>
                <c:pt idx="2708">
                  <c:v>2.2944840000000001E-2</c:v>
                </c:pt>
                <c:pt idx="2709">
                  <c:v>2.292845E-2</c:v>
                </c:pt>
                <c:pt idx="2710">
                  <c:v>2.2913050000000001E-2</c:v>
                </c:pt>
                <c:pt idx="2711">
                  <c:v>2.290205E-2</c:v>
                </c:pt>
                <c:pt idx="2712">
                  <c:v>2.2891430000000001E-2</c:v>
                </c:pt>
                <c:pt idx="2713">
                  <c:v>2.2880609999999999E-2</c:v>
                </c:pt>
                <c:pt idx="2714">
                  <c:v>2.286732E-2</c:v>
                </c:pt>
                <c:pt idx="2715">
                  <c:v>2.2853979999999999E-2</c:v>
                </c:pt>
                <c:pt idx="2716">
                  <c:v>2.2842419999999999E-2</c:v>
                </c:pt>
                <c:pt idx="2717">
                  <c:v>2.2835310000000001E-2</c:v>
                </c:pt>
                <c:pt idx="2718">
                  <c:v>2.281538E-2</c:v>
                </c:pt>
                <c:pt idx="2719">
                  <c:v>2.279552E-2</c:v>
                </c:pt>
                <c:pt idx="2720">
                  <c:v>2.2789420000000001E-2</c:v>
                </c:pt>
                <c:pt idx="2721">
                  <c:v>2.2773740000000001E-2</c:v>
                </c:pt>
                <c:pt idx="2722">
                  <c:v>2.276245E-2</c:v>
                </c:pt>
                <c:pt idx="2723">
                  <c:v>2.2751859999999999E-2</c:v>
                </c:pt>
                <c:pt idx="2724">
                  <c:v>2.2738919999999999E-2</c:v>
                </c:pt>
                <c:pt idx="2725">
                  <c:v>2.2726320000000001E-2</c:v>
                </c:pt>
                <c:pt idx="2726">
                  <c:v>2.271896E-2</c:v>
                </c:pt>
                <c:pt idx="2727">
                  <c:v>2.2697930000000002E-2</c:v>
                </c:pt>
                <c:pt idx="2728">
                  <c:v>2.269119E-2</c:v>
                </c:pt>
                <c:pt idx="2729">
                  <c:v>2.2676390000000001E-2</c:v>
                </c:pt>
                <c:pt idx="2730">
                  <c:v>2.2658899999999999E-2</c:v>
                </c:pt>
                <c:pt idx="2731">
                  <c:v>2.2635800000000001E-2</c:v>
                </c:pt>
                <c:pt idx="2732">
                  <c:v>2.2620970000000001E-2</c:v>
                </c:pt>
                <c:pt idx="2733">
                  <c:v>2.260711E-2</c:v>
                </c:pt>
                <c:pt idx="2734">
                  <c:v>2.2593439999999999E-2</c:v>
                </c:pt>
                <c:pt idx="2735">
                  <c:v>2.2580200000000002E-2</c:v>
                </c:pt>
                <c:pt idx="2736">
                  <c:v>2.2566579999999999E-2</c:v>
                </c:pt>
                <c:pt idx="2737">
                  <c:v>2.255269E-2</c:v>
                </c:pt>
                <c:pt idx="2738">
                  <c:v>2.253811E-2</c:v>
                </c:pt>
                <c:pt idx="2739">
                  <c:v>2.252289E-2</c:v>
                </c:pt>
                <c:pt idx="2740">
                  <c:v>2.250636E-2</c:v>
                </c:pt>
                <c:pt idx="2741">
                  <c:v>2.2490090000000001E-2</c:v>
                </c:pt>
                <c:pt idx="2742">
                  <c:v>2.247441E-2</c:v>
                </c:pt>
                <c:pt idx="2743">
                  <c:v>2.245662E-2</c:v>
                </c:pt>
                <c:pt idx="2744">
                  <c:v>2.2437200000000001E-2</c:v>
                </c:pt>
                <c:pt idx="2745">
                  <c:v>2.241858E-2</c:v>
                </c:pt>
                <c:pt idx="2746">
                  <c:v>2.2398319999999999E-2</c:v>
                </c:pt>
                <c:pt idx="2747">
                  <c:v>2.2371599999999998E-2</c:v>
                </c:pt>
                <c:pt idx="2748">
                  <c:v>2.2353939999999999E-2</c:v>
                </c:pt>
                <c:pt idx="2749">
                  <c:v>2.2337619999999999E-2</c:v>
                </c:pt>
                <c:pt idx="2750">
                  <c:v>2.232135E-2</c:v>
                </c:pt>
                <c:pt idx="2751">
                  <c:v>2.230588E-2</c:v>
                </c:pt>
                <c:pt idx="2752">
                  <c:v>2.22902E-2</c:v>
                </c:pt>
                <c:pt idx="2753">
                  <c:v>2.2275320000000001E-2</c:v>
                </c:pt>
                <c:pt idx="2754">
                  <c:v>2.2260740000000001E-2</c:v>
                </c:pt>
                <c:pt idx="2755">
                  <c:v>2.2251690000000001E-2</c:v>
                </c:pt>
                <c:pt idx="2756">
                  <c:v>2.2235930000000001E-2</c:v>
                </c:pt>
                <c:pt idx="2757">
                  <c:v>2.22212E-2</c:v>
                </c:pt>
                <c:pt idx="2758">
                  <c:v>2.220598E-2</c:v>
                </c:pt>
                <c:pt idx="2759">
                  <c:v>2.2189899999999999E-2</c:v>
                </c:pt>
                <c:pt idx="2760">
                  <c:v>2.2174220000000001E-2</c:v>
                </c:pt>
                <c:pt idx="2761">
                  <c:v>2.2157420000000001E-2</c:v>
                </c:pt>
                <c:pt idx="2762">
                  <c:v>2.2140259999999998E-2</c:v>
                </c:pt>
                <c:pt idx="2763">
                  <c:v>2.2123759999999999E-2</c:v>
                </c:pt>
                <c:pt idx="2764">
                  <c:v>2.2108550000000001E-2</c:v>
                </c:pt>
                <c:pt idx="2765">
                  <c:v>2.2092669999999998E-2</c:v>
                </c:pt>
                <c:pt idx="2766">
                  <c:v>2.2072169999999999E-2</c:v>
                </c:pt>
                <c:pt idx="2767">
                  <c:v>2.205468E-2</c:v>
                </c:pt>
                <c:pt idx="2768">
                  <c:v>2.2036460000000001E-2</c:v>
                </c:pt>
                <c:pt idx="2769">
                  <c:v>2.201906E-2</c:v>
                </c:pt>
                <c:pt idx="2770">
                  <c:v>2.1996040000000001E-2</c:v>
                </c:pt>
                <c:pt idx="2771">
                  <c:v>2.1979579999999999E-2</c:v>
                </c:pt>
                <c:pt idx="2772">
                  <c:v>2.1963110000000001E-2</c:v>
                </c:pt>
                <c:pt idx="2773">
                  <c:v>2.1945570000000001E-2</c:v>
                </c:pt>
                <c:pt idx="2774">
                  <c:v>2.1930399999999999E-2</c:v>
                </c:pt>
                <c:pt idx="2775">
                  <c:v>2.1914880000000001E-2</c:v>
                </c:pt>
                <c:pt idx="2776">
                  <c:v>2.1907119999999999E-2</c:v>
                </c:pt>
                <c:pt idx="2777">
                  <c:v>2.1892410000000001E-2</c:v>
                </c:pt>
                <c:pt idx="2778">
                  <c:v>2.1877420000000002E-2</c:v>
                </c:pt>
                <c:pt idx="2779">
                  <c:v>2.186008E-2</c:v>
                </c:pt>
                <c:pt idx="2780">
                  <c:v>2.1843310000000001E-2</c:v>
                </c:pt>
                <c:pt idx="2781">
                  <c:v>2.1827659999999999E-2</c:v>
                </c:pt>
                <c:pt idx="2782">
                  <c:v>2.1811750000000001E-2</c:v>
                </c:pt>
                <c:pt idx="2783">
                  <c:v>2.1795660000000001E-2</c:v>
                </c:pt>
                <c:pt idx="2784">
                  <c:v>2.17767E-2</c:v>
                </c:pt>
                <c:pt idx="2785">
                  <c:v>2.1757390000000001E-2</c:v>
                </c:pt>
                <c:pt idx="2786">
                  <c:v>2.1739580000000001E-2</c:v>
                </c:pt>
                <c:pt idx="2787">
                  <c:v>2.1721939999999999E-2</c:v>
                </c:pt>
                <c:pt idx="2788">
                  <c:v>2.17042E-2</c:v>
                </c:pt>
                <c:pt idx="2789">
                  <c:v>2.168716E-2</c:v>
                </c:pt>
                <c:pt idx="2790">
                  <c:v>2.1667849999999999E-2</c:v>
                </c:pt>
                <c:pt idx="2791">
                  <c:v>2.164756E-2</c:v>
                </c:pt>
                <c:pt idx="2792">
                  <c:v>2.1628979999999999E-2</c:v>
                </c:pt>
                <c:pt idx="2793">
                  <c:v>2.1610339999999999E-2</c:v>
                </c:pt>
                <c:pt idx="2794">
                  <c:v>2.1594080000000002E-2</c:v>
                </c:pt>
                <c:pt idx="2795">
                  <c:v>2.1570800000000001E-2</c:v>
                </c:pt>
                <c:pt idx="2796">
                  <c:v>2.1563160000000001E-2</c:v>
                </c:pt>
                <c:pt idx="2797">
                  <c:v>2.1544270000000001E-2</c:v>
                </c:pt>
                <c:pt idx="2798">
                  <c:v>2.1533400000000001E-2</c:v>
                </c:pt>
                <c:pt idx="2799">
                  <c:v>2.1515949999999999E-2</c:v>
                </c:pt>
                <c:pt idx="2800">
                  <c:v>2.1496370000000001E-2</c:v>
                </c:pt>
                <c:pt idx="2801">
                  <c:v>2.1468319999999999E-2</c:v>
                </c:pt>
                <c:pt idx="2802">
                  <c:v>2.1449840000000001E-2</c:v>
                </c:pt>
                <c:pt idx="2803">
                  <c:v>2.1432119999999999E-2</c:v>
                </c:pt>
                <c:pt idx="2804">
                  <c:v>2.1414900000000001E-2</c:v>
                </c:pt>
                <c:pt idx="2805">
                  <c:v>2.139398E-2</c:v>
                </c:pt>
                <c:pt idx="2806">
                  <c:v>2.1371020000000001E-2</c:v>
                </c:pt>
                <c:pt idx="2807">
                  <c:v>2.1349159999999999E-2</c:v>
                </c:pt>
                <c:pt idx="2808">
                  <c:v>2.1328739999999999E-2</c:v>
                </c:pt>
                <c:pt idx="2809">
                  <c:v>2.1306729999999999E-2</c:v>
                </c:pt>
                <c:pt idx="2810">
                  <c:v>2.1297259999999998E-2</c:v>
                </c:pt>
                <c:pt idx="2811">
                  <c:v>2.1276059999999999E-2</c:v>
                </c:pt>
                <c:pt idx="2812">
                  <c:v>2.1254039999999998E-2</c:v>
                </c:pt>
                <c:pt idx="2813">
                  <c:v>2.1232359999999999E-2</c:v>
                </c:pt>
                <c:pt idx="2814">
                  <c:v>2.1212350000000001E-2</c:v>
                </c:pt>
                <c:pt idx="2815">
                  <c:v>2.1193960000000001E-2</c:v>
                </c:pt>
                <c:pt idx="2816">
                  <c:v>2.117525E-2</c:v>
                </c:pt>
                <c:pt idx="2817">
                  <c:v>2.1156390000000001E-2</c:v>
                </c:pt>
                <c:pt idx="2818">
                  <c:v>2.1136039999999998E-2</c:v>
                </c:pt>
                <c:pt idx="2819">
                  <c:v>2.1114239999999999E-2</c:v>
                </c:pt>
                <c:pt idx="2820">
                  <c:v>2.109461E-2</c:v>
                </c:pt>
                <c:pt idx="2821">
                  <c:v>2.1075110000000001E-2</c:v>
                </c:pt>
                <c:pt idx="2822">
                  <c:v>2.1053519999999999E-2</c:v>
                </c:pt>
                <c:pt idx="2823">
                  <c:v>2.1043989999999999E-2</c:v>
                </c:pt>
                <c:pt idx="2824">
                  <c:v>2.1021330000000001E-2</c:v>
                </c:pt>
                <c:pt idx="2825">
                  <c:v>2.1000459999999999E-2</c:v>
                </c:pt>
                <c:pt idx="2826">
                  <c:v>2.09798E-2</c:v>
                </c:pt>
                <c:pt idx="2827">
                  <c:v>2.0958500000000001E-2</c:v>
                </c:pt>
                <c:pt idx="2828">
                  <c:v>2.093656E-2</c:v>
                </c:pt>
                <c:pt idx="2829">
                  <c:v>2.0915030000000001E-2</c:v>
                </c:pt>
                <c:pt idx="2830">
                  <c:v>2.0892620000000001E-2</c:v>
                </c:pt>
                <c:pt idx="2831">
                  <c:v>2.0873849999999999E-2</c:v>
                </c:pt>
                <c:pt idx="2832">
                  <c:v>2.0853219999999999E-2</c:v>
                </c:pt>
                <c:pt idx="2833">
                  <c:v>2.082881E-2</c:v>
                </c:pt>
                <c:pt idx="2834">
                  <c:v>2.079756E-2</c:v>
                </c:pt>
                <c:pt idx="2835">
                  <c:v>2.0783590000000001E-2</c:v>
                </c:pt>
                <c:pt idx="2836">
                  <c:v>2.0762280000000001E-2</c:v>
                </c:pt>
                <c:pt idx="2837">
                  <c:v>2.074401E-2</c:v>
                </c:pt>
                <c:pt idx="2838">
                  <c:v>2.0729919999999999E-2</c:v>
                </c:pt>
                <c:pt idx="2839">
                  <c:v>2.070696E-2</c:v>
                </c:pt>
                <c:pt idx="2840">
                  <c:v>2.0685579999999999E-2</c:v>
                </c:pt>
                <c:pt idx="2841">
                  <c:v>2.066687E-2</c:v>
                </c:pt>
                <c:pt idx="2842">
                  <c:v>2.064529E-2</c:v>
                </c:pt>
                <c:pt idx="2843">
                  <c:v>2.0627880000000001E-2</c:v>
                </c:pt>
                <c:pt idx="2844">
                  <c:v>2.0609450000000001E-2</c:v>
                </c:pt>
                <c:pt idx="2845">
                  <c:v>2.058838E-2</c:v>
                </c:pt>
                <c:pt idx="2846">
                  <c:v>2.0577979999999999E-2</c:v>
                </c:pt>
                <c:pt idx="2847">
                  <c:v>2.055713E-2</c:v>
                </c:pt>
                <c:pt idx="2848">
                  <c:v>2.0538589999999999E-2</c:v>
                </c:pt>
                <c:pt idx="2849">
                  <c:v>2.0522160000000001E-2</c:v>
                </c:pt>
                <c:pt idx="2850">
                  <c:v>2.0504660000000001E-2</c:v>
                </c:pt>
                <c:pt idx="2851">
                  <c:v>2.0485179999999999E-2</c:v>
                </c:pt>
                <c:pt idx="2852">
                  <c:v>2.046605E-2</c:v>
                </c:pt>
                <c:pt idx="2853">
                  <c:v>2.044632E-2</c:v>
                </c:pt>
                <c:pt idx="2854">
                  <c:v>2.042563E-2</c:v>
                </c:pt>
                <c:pt idx="2855">
                  <c:v>2.0403310000000001E-2</c:v>
                </c:pt>
                <c:pt idx="2856">
                  <c:v>2.0376439999999999E-2</c:v>
                </c:pt>
                <c:pt idx="2857">
                  <c:v>2.0356869999999999E-2</c:v>
                </c:pt>
                <c:pt idx="2858">
                  <c:v>2.0345760000000001E-2</c:v>
                </c:pt>
                <c:pt idx="2859">
                  <c:v>2.0317970000000001E-2</c:v>
                </c:pt>
                <c:pt idx="2860">
                  <c:v>2.0317200000000001E-2</c:v>
                </c:pt>
                <c:pt idx="2861">
                  <c:v>2.0298819999999999E-2</c:v>
                </c:pt>
                <c:pt idx="2862">
                  <c:v>2.0279200000000001E-2</c:v>
                </c:pt>
                <c:pt idx="2863">
                  <c:v>2.0261410000000001E-2</c:v>
                </c:pt>
                <c:pt idx="2864">
                  <c:v>2.024455E-2</c:v>
                </c:pt>
                <c:pt idx="2865">
                  <c:v>2.0222279999999999E-2</c:v>
                </c:pt>
                <c:pt idx="2866">
                  <c:v>2.0217840000000001E-2</c:v>
                </c:pt>
                <c:pt idx="2867">
                  <c:v>2.0196450000000001E-2</c:v>
                </c:pt>
                <c:pt idx="2868">
                  <c:v>2.018385E-2</c:v>
                </c:pt>
                <c:pt idx="2869">
                  <c:v>2.0173139999999999E-2</c:v>
                </c:pt>
                <c:pt idx="2870">
                  <c:v>2.016575E-2</c:v>
                </c:pt>
                <c:pt idx="2871">
                  <c:v>2.0163299999999999E-2</c:v>
                </c:pt>
                <c:pt idx="2872">
                  <c:v>2.0166719999999999E-2</c:v>
                </c:pt>
                <c:pt idx="2873">
                  <c:v>2.0181279999999999E-2</c:v>
                </c:pt>
                <c:pt idx="2874">
                  <c:v>2.3745849999999999E-2</c:v>
                </c:pt>
                <c:pt idx="2875">
                  <c:v>2.3848540000000001E-2</c:v>
                </c:pt>
                <c:pt idx="2876">
                  <c:v>2.3949700000000001E-2</c:v>
                </c:pt>
                <c:pt idx="2877">
                  <c:v>2.404858E-2</c:v>
                </c:pt>
                <c:pt idx="2878">
                  <c:v>2.4147109999999999E-2</c:v>
                </c:pt>
                <c:pt idx="2879">
                  <c:v>2.424687E-2</c:v>
                </c:pt>
                <c:pt idx="2880">
                  <c:v>2.4263070000000001E-2</c:v>
                </c:pt>
                <c:pt idx="2881">
                  <c:v>2.435996E-2</c:v>
                </c:pt>
                <c:pt idx="2882">
                  <c:v>2.44557E-2</c:v>
                </c:pt>
                <c:pt idx="2883">
                  <c:v>2.455096E-2</c:v>
                </c:pt>
                <c:pt idx="2884">
                  <c:v>2.464587E-2</c:v>
                </c:pt>
                <c:pt idx="2885">
                  <c:v>2.473966E-2</c:v>
                </c:pt>
                <c:pt idx="2886">
                  <c:v>2.4833339999999999E-2</c:v>
                </c:pt>
                <c:pt idx="2887">
                  <c:v>2.4928019999999999E-2</c:v>
                </c:pt>
                <c:pt idx="2888">
                  <c:v>2.5022470000000002E-2</c:v>
                </c:pt>
                <c:pt idx="2889">
                  <c:v>2.5116289999999999E-2</c:v>
                </c:pt>
                <c:pt idx="2890">
                  <c:v>2.520967E-2</c:v>
                </c:pt>
                <c:pt idx="2891">
                  <c:v>2.530311E-2</c:v>
                </c:pt>
                <c:pt idx="2892">
                  <c:v>2.539597E-2</c:v>
                </c:pt>
                <c:pt idx="2893">
                  <c:v>2.5514599999999998E-2</c:v>
                </c:pt>
                <c:pt idx="2894">
                  <c:v>2.560805E-2</c:v>
                </c:pt>
                <c:pt idx="2895">
                  <c:v>2.5763899999999999E-2</c:v>
                </c:pt>
                <c:pt idx="2896">
                  <c:v>2.5853959999999999E-2</c:v>
                </c:pt>
                <c:pt idx="2897">
                  <c:v>2.5943629999999999E-2</c:v>
                </c:pt>
                <c:pt idx="2898">
                  <c:v>2.6031309999999998E-2</c:v>
                </c:pt>
                <c:pt idx="2899">
                  <c:v>2.6175739999999999E-2</c:v>
                </c:pt>
                <c:pt idx="2900">
                  <c:v>2.6261630000000001E-2</c:v>
                </c:pt>
                <c:pt idx="2901">
                  <c:v>2.6346540000000002E-2</c:v>
                </c:pt>
                <c:pt idx="2902">
                  <c:v>2.6485129999999999E-2</c:v>
                </c:pt>
                <c:pt idx="2903">
                  <c:v>2.6568399999999999E-2</c:v>
                </c:pt>
                <c:pt idx="2904">
                  <c:v>2.665228E-2</c:v>
                </c:pt>
                <c:pt idx="2905">
                  <c:v>2.678635E-2</c:v>
                </c:pt>
                <c:pt idx="2906">
                  <c:v>2.686941E-2</c:v>
                </c:pt>
                <c:pt idx="2907">
                  <c:v>2.7001170000000001E-2</c:v>
                </c:pt>
                <c:pt idx="2908">
                  <c:v>2.7084480000000001E-2</c:v>
                </c:pt>
                <c:pt idx="2909">
                  <c:v>2.7212179999999999E-2</c:v>
                </c:pt>
                <c:pt idx="2910">
                  <c:v>2.7294329999999999E-2</c:v>
                </c:pt>
                <c:pt idx="2911">
                  <c:v>2.7376259999999999E-2</c:v>
                </c:pt>
                <c:pt idx="2912">
                  <c:v>2.7498700000000001E-2</c:v>
                </c:pt>
                <c:pt idx="2913">
                  <c:v>2.7614110000000001E-2</c:v>
                </c:pt>
                <c:pt idx="2914">
                  <c:v>2.7731749999999999E-2</c:v>
                </c:pt>
                <c:pt idx="2915">
                  <c:v>2.7808719999999999E-2</c:v>
                </c:pt>
                <c:pt idx="2916">
                  <c:v>2.7921209999999998E-2</c:v>
                </c:pt>
                <c:pt idx="2917">
                  <c:v>2.7995969999999998E-2</c:v>
                </c:pt>
                <c:pt idx="2918">
                  <c:v>2.8070129999999999E-2</c:v>
                </c:pt>
                <c:pt idx="2919">
                  <c:v>2.8175929999999998E-2</c:v>
                </c:pt>
                <c:pt idx="2920">
                  <c:v>2.8247149999999999E-2</c:v>
                </c:pt>
                <c:pt idx="2921">
                  <c:v>2.8318920000000001E-2</c:v>
                </c:pt>
                <c:pt idx="2922">
                  <c:v>2.8390430000000001E-2</c:v>
                </c:pt>
                <c:pt idx="2923">
                  <c:v>2.848825E-2</c:v>
                </c:pt>
                <c:pt idx="2924">
                  <c:v>2.855833E-2</c:v>
                </c:pt>
                <c:pt idx="2925">
                  <c:v>2.8627280000000001E-2</c:v>
                </c:pt>
                <c:pt idx="2926">
                  <c:v>2.869673E-2</c:v>
                </c:pt>
                <c:pt idx="2927">
                  <c:v>2.8788290000000001E-2</c:v>
                </c:pt>
                <c:pt idx="2928">
                  <c:v>2.8854729999999999E-2</c:v>
                </c:pt>
                <c:pt idx="2929">
                  <c:v>2.8922059999999999E-2</c:v>
                </c:pt>
                <c:pt idx="2930">
                  <c:v>2.898856E-2</c:v>
                </c:pt>
                <c:pt idx="2931">
                  <c:v>2.9069250000000001E-2</c:v>
                </c:pt>
                <c:pt idx="2932">
                  <c:v>2.9175220000000002E-2</c:v>
                </c:pt>
                <c:pt idx="2933">
                  <c:v>2.923514E-2</c:v>
                </c:pt>
                <c:pt idx="2934">
                  <c:v>2.9293969999999999E-2</c:v>
                </c:pt>
                <c:pt idx="2935">
                  <c:v>2.9352400000000001E-2</c:v>
                </c:pt>
                <c:pt idx="2936">
                  <c:v>2.9410720000000001E-2</c:v>
                </c:pt>
                <c:pt idx="2937">
                  <c:v>2.9479160000000001E-2</c:v>
                </c:pt>
                <c:pt idx="2938">
                  <c:v>2.9534299999999999E-2</c:v>
                </c:pt>
                <c:pt idx="2939">
                  <c:v>2.958705E-2</c:v>
                </c:pt>
                <c:pt idx="2940">
                  <c:v>2.9639499999999999E-2</c:v>
                </c:pt>
                <c:pt idx="2941">
                  <c:v>2.9691889999999999E-2</c:v>
                </c:pt>
                <c:pt idx="2942">
                  <c:v>2.9742870000000001E-2</c:v>
                </c:pt>
                <c:pt idx="2943">
                  <c:v>2.9793730000000001E-2</c:v>
                </c:pt>
                <c:pt idx="2944">
                  <c:v>2.9848980000000001E-2</c:v>
                </c:pt>
                <c:pt idx="2945">
                  <c:v>2.9946830000000001E-2</c:v>
                </c:pt>
                <c:pt idx="2946">
                  <c:v>2.9996200000000001E-2</c:v>
                </c:pt>
                <c:pt idx="2947">
                  <c:v>3.0044479999999998E-2</c:v>
                </c:pt>
                <c:pt idx="2948">
                  <c:v>3.0091659999999999E-2</c:v>
                </c:pt>
                <c:pt idx="2949">
                  <c:v>3.013735E-2</c:v>
                </c:pt>
                <c:pt idx="2950">
                  <c:v>3.0182029999999999E-2</c:v>
                </c:pt>
                <c:pt idx="2951">
                  <c:v>3.02276E-2</c:v>
                </c:pt>
                <c:pt idx="2952">
                  <c:v>3.0272480000000001E-2</c:v>
                </c:pt>
                <c:pt idx="2953">
                  <c:v>3.0306179999999999E-2</c:v>
                </c:pt>
                <c:pt idx="2954">
                  <c:v>3.034624E-2</c:v>
                </c:pt>
                <c:pt idx="2955">
                  <c:v>3.0384729999999999E-2</c:v>
                </c:pt>
                <c:pt idx="2956">
                  <c:v>3.0420229999999999E-2</c:v>
                </c:pt>
                <c:pt idx="2957">
                  <c:v>3.0498339999999999E-2</c:v>
                </c:pt>
                <c:pt idx="2958">
                  <c:v>3.052792E-2</c:v>
                </c:pt>
                <c:pt idx="2959">
                  <c:v>3.0557810000000001E-2</c:v>
                </c:pt>
                <c:pt idx="2960">
                  <c:v>3.0588339999999999E-2</c:v>
                </c:pt>
                <c:pt idx="2961">
                  <c:v>3.0617439999999999E-2</c:v>
                </c:pt>
                <c:pt idx="2962">
                  <c:v>3.0646110000000001E-2</c:v>
                </c:pt>
                <c:pt idx="2963">
                  <c:v>3.06757E-2</c:v>
                </c:pt>
                <c:pt idx="2964">
                  <c:v>3.0707620000000001E-2</c:v>
                </c:pt>
                <c:pt idx="2965">
                  <c:v>3.0737420000000001E-2</c:v>
                </c:pt>
                <c:pt idx="2966">
                  <c:v>3.0761719999999999E-2</c:v>
                </c:pt>
                <c:pt idx="2967">
                  <c:v>3.0783810000000002E-2</c:v>
                </c:pt>
                <c:pt idx="2968">
                  <c:v>3.080768E-2</c:v>
                </c:pt>
                <c:pt idx="2969">
                  <c:v>3.0825720000000001E-2</c:v>
                </c:pt>
                <c:pt idx="2970">
                  <c:v>3.0888160000000001E-2</c:v>
                </c:pt>
                <c:pt idx="2971">
                  <c:v>3.0903050000000001E-2</c:v>
                </c:pt>
                <c:pt idx="2972">
                  <c:v>3.0918649999999999E-2</c:v>
                </c:pt>
                <c:pt idx="2973">
                  <c:v>3.093396E-2</c:v>
                </c:pt>
                <c:pt idx="2974">
                  <c:v>3.0946189999999998E-2</c:v>
                </c:pt>
                <c:pt idx="2975">
                  <c:v>3.0957200000000001E-2</c:v>
                </c:pt>
                <c:pt idx="2976">
                  <c:v>3.0965220000000002E-2</c:v>
                </c:pt>
                <c:pt idx="2977">
                  <c:v>3.097302E-2</c:v>
                </c:pt>
                <c:pt idx="2978">
                  <c:v>3.102363E-2</c:v>
                </c:pt>
                <c:pt idx="2979">
                  <c:v>3.102543E-2</c:v>
                </c:pt>
                <c:pt idx="2980">
                  <c:v>3.1026999999999999E-2</c:v>
                </c:pt>
                <c:pt idx="2981">
                  <c:v>3.1026829999999998E-2</c:v>
                </c:pt>
                <c:pt idx="2982">
                  <c:v>3.1024510000000002E-2</c:v>
                </c:pt>
                <c:pt idx="2983">
                  <c:v>3.1021259999999998E-2</c:v>
                </c:pt>
                <c:pt idx="2984">
                  <c:v>3.1020809999999999E-2</c:v>
                </c:pt>
                <c:pt idx="2985">
                  <c:v>3.1017659999999999E-2</c:v>
                </c:pt>
                <c:pt idx="2986">
                  <c:v>3.1009780000000001E-2</c:v>
                </c:pt>
                <c:pt idx="2987">
                  <c:v>3.099942E-2</c:v>
                </c:pt>
                <c:pt idx="2988">
                  <c:v>3.104136E-2</c:v>
                </c:pt>
                <c:pt idx="2989">
                  <c:v>3.1028150000000001E-2</c:v>
                </c:pt>
                <c:pt idx="2990">
                  <c:v>3.101309E-2</c:v>
                </c:pt>
                <c:pt idx="2991">
                  <c:v>3.1037490000000001E-2</c:v>
                </c:pt>
                <c:pt idx="2992">
                  <c:v>3.1019120000000001E-2</c:v>
                </c:pt>
                <c:pt idx="2993">
                  <c:v>3.099882E-2</c:v>
                </c:pt>
                <c:pt idx="2994">
                  <c:v>3.0976299999999998E-2</c:v>
                </c:pt>
                <c:pt idx="2995">
                  <c:v>3.0950809999999999E-2</c:v>
                </c:pt>
                <c:pt idx="2996">
                  <c:v>3.0923079999999999E-2</c:v>
                </c:pt>
                <c:pt idx="2997">
                  <c:v>3.0891970000000001E-2</c:v>
                </c:pt>
                <c:pt idx="2998">
                  <c:v>3.0859830000000001E-2</c:v>
                </c:pt>
                <c:pt idx="2999">
                  <c:v>3.0827420000000001E-2</c:v>
                </c:pt>
                <c:pt idx="3000">
                  <c:v>3.085974E-2</c:v>
                </c:pt>
                <c:pt idx="3001">
                  <c:v>3.0821299999999999E-2</c:v>
                </c:pt>
                <c:pt idx="3002">
                  <c:v>3.0782670000000002E-2</c:v>
                </c:pt>
                <c:pt idx="3003">
                  <c:v>3.0744049999999998E-2</c:v>
                </c:pt>
                <c:pt idx="3004">
                  <c:v>3.0704599999999999E-2</c:v>
                </c:pt>
                <c:pt idx="3005">
                  <c:v>3.0704599999999999E-2</c:v>
                </c:pt>
                <c:pt idx="3006">
                  <c:v>3.0704599999999999E-2</c:v>
                </c:pt>
                <c:pt idx="3007">
                  <c:v>3.070432E-2</c:v>
                </c:pt>
                <c:pt idx="3008">
                  <c:v>3.0703680000000001E-2</c:v>
                </c:pt>
                <c:pt idx="3009">
                  <c:v>3.0703169999999998E-2</c:v>
                </c:pt>
                <c:pt idx="3010">
                  <c:v>3.0702730000000001E-2</c:v>
                </c:pt>
                <c:pt idx="3011">
                  <c:v>3.0702320000000002E-2</c:v>
                </c:pt>
                <c:pt idx="3012">
                  <c:v>3.070198E-2</c:v>
                </c:pt>
                <c:pt idx="3013">
                  <c:v>3.0701639999999999E-2</c:v>
                </c:pt>
                <c:pt idx="3014">
                  <c:v>3.07014E-2</c:v>
                </c:pt>
                <c:pt idx="3015">
                  <c:v>3.0701200000000001E-2</c:v>
                </c:pt>
                <c:pt idx="3016">
                  <c:v>3.0701099999999999E-2</c:v>
                </c:pt>
                <c:pt idx="3017">
                  <c:v>3.070107E-2</c:v>
                </c:pt>
                <c:pt idx="3018">
                  <c:v>3.0701119999999998E-2</c:v>
                </c:pt>
                <c:pt idx="3019">
                  <c:v>3.0701249999999999E-2</c:v>
                </c:pt>
                <c:pt idx="3020">
                  <c:v>3.070148E-2</c:v>
                </c:pt>
                <c:pt idx="3021">
                  <c:v>3.0701740000000002E-2</c:v>
                </c:pt>
                <c:pt idx="3022">
                  <c:v>3.070208E-2</c:v>
                </c:pt>
                <c:pt idx="3023">
                  <c:v>3.0702429999999999E-2</c:v>
                </c:pt>
                <c:pt idx="3024">
                  <c:v>3.0702799999999999E-2</c:v>
                </c:pt>
                <c:pt idx="3025">
                  <c:v>3.0703169999999998E-2</c:v>
                </c:pt>
                <c:pt idx="3026">
                  <c:v>3.070347E-2</c:v>
                </c:pt>
                <c:pt idx="3027">
                  <c:v>3.070376E-2</c:v>
                </c:pt>
                <c:pt idx="3028">
                  <c:v>3.0704039999999998E-2</c:v>
                </c:pt>
                <c:pt idx="3029">
                  <c:v>3.0704249999999999E-2</c:v>
                </c:pt>
                <c:pt idx="3030">
                  <c:v>3.075108E-2</c:v>
                </c:pt>
                <c:pt idx="3031">
                  <c:v>3.0712400000000001E-2</c:v>
                </c:pt>
                <c:pt idx="3032">
                  <c:v>3.070459E-2</c:v>
                </c:pt>
                <c:pt idx="3033">
                  <c:v>3.066265E-2</c:v>
                </c:pt>
                <c:pt idx="3034">
                  <c:v>3.061618E-2</c:v>
                </c:pt>
                <c:pt idx="3035">
                  <c:v>3.0567259999999999E-2</c:v>
                </c:pt>
                <c:pt idx="3036">
                  <c:v>3.0515779999999999E-2</c:v>
                </c:pt>
                <c:pt idx="3037">
                  <c:v>3.0461180000000001E-2</c:v>
                </c:pt>
                <c:pt idx="3038">
                  <c:v>3.0423349999999998E-2</c:v>
                </c:pt>
                <c:pt idx="3039">
                  <c:v>3.0444300000000001E-2</c:v>
                </c:pt>
                <c:pt idx="3040">
                  <c:v>3.0381700000000001E-2</c:v>
                </c:pt>
                <c:pt idx="3041">
                  <c:v>3.0315089999999999E-2</c:v>
                </c:pt>
                <c:pt idx="3042">
                  <c:v>3.024524E-2</c:v>
                </c:pt>
                <c:pt idx="3043">
                  <c:v>3.0172790000000001E-2</c:v>
                </c:pt>
                <c:pt idx="3044">
                  <c:v>3.0098380000000001E-2</c:v>
                </c:pt>
                <c:pt idx="3045">
                  <c:v>3.0023859999999999E-2</c:v>
                </c:pt>
                <c:pt idx="3046">
                  <c:v>2.9948240000000001E-2</c:v>
                </c:pt>
                <c:pt idx="3047">
                  <c:v>2.9871379999999999E-2</c:v>
                </c:pt>
                <c:pt idx="3048">
                  <c:v>2.9880279999999999E-2</c:v>
                </c:pt>
                <c:pt idx="3049">
                  <c:v>2.9799229999999999E-2</c:v>
                </c:pt>
                <c:pt idx="3050">
                  <c:v>2.971828E-2</c:v>
                </c:pt>
                <c:pt idx="3051">
                  <c:v>2.9635769999999999E-2</c:v>
                </c:pt>
                <c:pt idx="3052">
                  <c:v>2.964056E-2</c:v>
                </c:pt>
                <c:pt idx="3053">
                  <c:v>2.954934E-2</c:v>
                </c:pt>
                <c:pt idx="3054">
                  <c:v>2.9461999999999999E-2</c:v>
                </c:pt>
                <c:pt idx="3055">
                  <c:v>2.9373360000000001E-2</c:v>
                </c:pt>
                <c:pt idx="3056">
                  <c:v>2.9373420000000001E-2</c:v>
                </c:pt>
                <c:pt idx="3057">
                  <c:v>2.928037E-2</c:v>
                </c:pt>
                <c:pt idx="3058">
                  <c:v>2.9189E-2</c:v>
                </c:pt>
                <c:pt idx="3059">
                  <c:v>2.9183279999999999E-2</c:v>
                </c:pt>
                <c:pt idx="3060">
                  <c:v>2.9084200000000001E-2</c:v>
                </c:pt>
                <c:pt idx="3061">
                  <c:v>2.8983709999999999E-2</c:v>
                </c:pt>
                <c:pt idx="3062">
                  <c:v>2.8982819999999999E-2</c:v>
                </c:pt>
                <c:pt idx="3063">
                  <c:v>2.8882399999999999E-2</c:v>
                </c:pt>
                <c:pt idx="3064">
                  <c:v>2.8871750000000002E-2</c:v>
                </c:pt>
                <c:pt idx="3065">
                  <c:v>2.876532E-2</c:v>
                </c:pt>
                <c:pt idx="3066">
                  <c:v>2.8670580000000001E-2</c:v>
                </c:pt>
                <c:pt idx="3067">
                  <c:v>2.8655409999999999E-2</c:v>
                </c:pt>
                <c:pt idx="3068">
                  <c:v>2.8544839999999998E-2</c:v>
                </c:pt>
                <c:pt idx="3069">
                  <c:v>2.844938E-2</c:v>
                </c:pt>
                <c:pt idx="3070">
                  <c:v>2.8432860000000001E-2</c:v>
                </c:pt>
                <c:pt idx="3071">
                  <c:v>2.8321320000000001E-2</c:v>
                </c:pt>
                <c:pt idx="3072">
                  <c:v>2.8319739999999999E-2</c:v>
                </c:pt>
                <c:pt idx="3073">
                  <c:v>2.8205879999999999E-2</c:v>
                </c:pt>
                <c:pt idx="3074">
                  <c:v>2.8089840000000001E-2</c:v>
                </c:pt>
                <c:pt idx="3075">
                  <c:v>2.806672E-2</c:v>
                </c:pt>
                <c:pt idx="3076">
                  <c:v>2.797088E-2</c:v>
                </c:pt>
                <c:pt idx="3077">
                  <c:v>2.794719E-2</c:v>
                </c:pt>
                <c:pt idx="3078">
                  <c:v>2.7827259999999999E-2</c:v>
                </c:pt>
                <c:pt idx="3079">
                  <c:v>2.7731240000000001E-2</c:v>
                </c:pt>
                <c:pt idx="3080">
                  <c:v>2.7703640000000002E-2</c:v>
                </c:pt>
                <c:pt idx="3081">
                  <c:v>2.7580190000000001E-2</c:v>
                </c:pt>
                <c:pt idx="3082">
                  <c:v>2.7579159999999998E-2</c:v>
                </c:pt>
                <c:pt idx="3083">
                  <c:v>2.7456270000000001E-2</c:v>
                </c:pt>
                <c:pt idx="3084">
                  <c:v>2.7331270000000001E-2</c:v>
                </c:pt>
                <c:pt idx="3085">
                  <c:v>2.7298019999999999E-2</c:v>
                </c:pt>
                <c:pt idx="3086">
                  <c:v>2.7202299999999999E-2</c:v>
                </c:pt>
                <c:pt idx="3087">
                  <c:v>2.7073119999999999E-2</c:v>
                </c:pt>
                <c:pt idx="3088">
                  <c:v>2.7038779999999998E-2</c:v>
                </c:pt>
                <c:pt idx="3089">
                  <c:v>2.690969E-2</c:v>
                </c:pt>
                <c:pt idx="3090">
                  <c:v>2.6779979999999998E-2</c:v>
                </c:pt>
                <c:pt idx="3091">
                  <c:v>2.6778949999999999E-2</c:v>
                </c:pt>
                <c:pt idx="3092">
                  <c:v>2.664654E-2</c:v>
                </c:pt>
                <c:pt idx="3093">
                  <c:v>2.6511010000000002E-2</c:v>
                </c:pt>
                <c:pt idx="3094">
                  <c:v>2.646548E-2</c:v>
                </c:pt>
                <c:pt idx="3095">
                  <c:v>2.6327449999999999E-2</c:v>
                </c:pt>
                <c:pt idx="3096">
                  <c:v>2.6235939999999999E-2</c:v>
                </c:pt>
                <c:pt idx="3097">
                  <c:v>2.6186330000000001E-2</c:v>
                </c:pt>
                <c:pt idx="3098">
                  <c:v>2.604505E-2</c:v>
                </c:pt>
                <c:pt idx="3099">
                  <c:v>2.59028E-2</c:v>
                </c:pt>
                <c:pt idx="3100">
                  <c:v>2.5848059999999999E-2</c:v>
                </c:pt>
                <c:pt idx="3101">
                  <c:v>2.5755739999999999E-2</c:v>
                </c:pt>
                <c:pt idx="3102">
                  <c:v>2.561097E-2</c:v>
                </c:pt>
                <c:pt idx="3103">
                  <c:v>2.5466559999999999E-2</c:v>
                </c:pt>
                <c:pt idx="3104">
                  <c:v>2.540804E-2</c:v>
                </c:pt>
                <c:pt idx="3105">
                  <c:v>2.5259469999999999E-2</c:v>
                </c:pt>
                <c:pt idx="3106">
                  <c:v>2.5109619999999999E-2</c:v>
                </c:pt>
                <c:pt idx="3107">
                  <c:v>2.5045950000000001E-2</c:v>
                </c:pt>
                <c:pt idx="3108">
                  <c:v>2.4958080000000001E-2</c:v>
                </c:pt>
                <c:pt idx="3109">
                  <c:v>2.4809149999999999E-2</c:v>
                </c:pt>
                <c:pt idx="3110">
                  <c:v>2.4659259999999999E-2</c:v>
                </c:pt>
                <c:pt idx="3111">
                  <c:v>2.459248E-2</c:v>
                </c:pt>
                <c:pt idx="3112">
                  <c:v>2.443992E-2</c:v>
                </c:pt>
                <c:pt idx="3113">
                  <c:v>2.4284630000000001E-2</c:v>
                </c:pt>
                <c:pt idx="3114">
                  <c:v>2.4127619999999999E-2</c:v>
                </c:pt>
                <c:pt idx="3115">
                  <c:v>2.3970020000000002E-2</c:v>
                </c:pt>
                <c:pt idx="3116">
                  <c:v>2.3967970000000002E-2</c:v>
                </c:pt>
                <c:pt idx="3117">
                  <c:v>2.3809759999999999E-2</c:v>
                </c:pt>
                <c:pt idx="3118">
                  <c:v>2.3650520000000001E-2</c:v>
                </c:pt>
                <c:pt idx="3119">
                  <c:v>2.3491769999999999E-2</c:v>
                </c:pt>
                <c:pt idx="3120">
                  <c:v>2.3409159999999998E-2</c:v>
                </c:pt>
                <c:pt idx="3121">
                  <c:v>2.3248830000000002E-2</c:v>
                </c:pt>
                <c:pt idx="3122">
                  <c:v>2.308843E-2</c:v>
                </c:pt>
                <c:pt idx="3123">
                  <c:v>2.2928380000000002E-2</c:v>
                </c:pt>
                <c:pt idx="3124">
                  <c:v>2.276858E-2</c:v>
                </c:pt>
                <c:pt idx="3125">
                  <c:v>2.260711E-2</c:v>
                </c:pt>
                <c:pt idx="3126">
                  <c:v>2.2605610000000002E-2</c:v>
                </c:pt>
                <c:pt idx="3127">
                  <c:v>2.244434E-2</c:v>
                </c:pt>
                <c:pt idx="3128">
                  <c:v>2.2284890000000002E-2</c:v>
                </c:pt>
                <c:pt idx="3129">
                  <c:v>2.2125349999999998E-2</c:v>
                </c:pt>
                <c:pt idx="3130">
                  <c:v>2.1964540000000001E-2</c:v>
                </c:pt>
                <c:pt idx="3131">
                  <c:v>2.1868660000000002E-2</c:v>
                </c:pt>
                <c:pt idx="3132">
                  <c:v>2.170244E-2</c:v>
                </c:pt>
                <c:pt idx="3133">
                  <c:v>2.1536969999999999E-2</c:v>
                </c:pt>
                <c:pt idx="3134">
                  <c:v>2.137242E-2</c:v>
                </c:pt>
                <c:pt idx="3135">
                  <c:v>2.1207750000000001E-2</c:v>
                </c:pt>
                <c:pt idx="3136">
                  <c:v>2.1044E-2</c:v>
                </c:pt>
                <c:pt idx="3137">
                  <c:v>2.093888E-2</c:v>
                </c:pt>
                <c:pt idx="3138">
                  <c:v>2.07735E-2</c:v>
                </c:pt>
                <c:pt idx="3139">
                  <c:v>2.0608250000000002E-2</c:v>
                </c:pt>
                <c:pt idx="3140">
                  <c:v>2.044232E-2</c:v>
                </c:pt>
                <c:pt idx="3141">
                  <c:v>2.0277320000000001E-2</c:v>
                </c:pt>
                <c:pt idx="3142">
                  <c:v>2.0113059999999999E-2</c:v>
                </c:pt>
                <c:pt idx="3143">
                  <c:v>2.000128E-2</c:v>
                </c:pt>
                <c:pt idx="3144">
                  <c:v>1.9835950000000001E-2</c:v>
                </c:pt>
                <c:pt idx="3145">
                  <c:v>1.967056E-2</c:v>
                </c:pt>
                <c:pt idx="3146">
                  <c:v>1.9504150000000001E-2</c:v>
                </c:pt>
                <c:pt idx="3147">
                  <c:v>1.9338669999999999E-2</c:v>
                </c:pt>
                <c:pt idx="3148">
                  <c:v>1.9174259999999999E-2</c:v>
                </c:pt>
                <c:pt idx="3149">
                  <c:v>1.9010909999999999E-2</c:v>
                </c:pt>
                <c:pt idx="3150">
                  <c:v>1.8849600000000001E-2</c:v>
                </c:pt>
                <c:pt idx="3151">
                  <c:v>1.873182E-2</c:v>
                </c:pt>
                <c:pt idx="3152">
                  <c:v>1.85687E-2</c:v>
                </c:pt>
                <c:pt idx="3153">
                  <c:v>1.8405609999999999E-2</c:v>
                </c:pt>
                <c:pt idx="3154">
                  <c:v>1.824284E-2</c:v>
                </c:pt>
                <c:pt idx="3155">
                  <c:v>1.8081650000000001E-2</c:v>
                </c:pt>
                <c:pt idx="3156">
                  <c:v>1.7922460000000001E-2</c:v>
                </c:pt>
                <c:pt idx="3157">
                  <c:v>1.7763609999999999E-2</c:v>
                </c:pt>
                <c:pt idx="3158">
                  <c:v>1.7604740000000001E-2</c:v>
                </c:pt>
                <c:pt idx="3159">
                  <c:v>1.7446690000000001E-2</c:v>
                </c:pt>
                <c:pt idx="3160">
                  <c:v>1.7288669999999999E-2</c:v>
                </c:pt>
                <c:pt idx="3161">
                  <c:v>1.7039869999999999E-2</c:v>
                </c:pt>
                <c:pt idx="3162">
                  <c:v>1.6881509999999999E-2</c:v>
                </c:pt>
                <c:pt idx="3163">
                  <c:v>1.672324E-2</c:v>
                </c:pt>
                <c:pt idx="3164">
                  <c:v>1.656496E-2</c:v>
                </c:pt>
                <c:pt idx="3165">
                  <c:v>1.640718E-2</c:v>
                </c:pt>
                <c:pt idx="3166">
                  <c:v>1.62501E-2</c:v>
                </c:pt>
                <c:pt idx="3167">
                  <c:v>1.6095439999999999E-2</c:v>
                </c:pt>
                <c:pt idx="3168">
                  <c:v>1.5942680000000001E-2</c:v>
                </c:pt>
                <c:pt idx="3169">
                  <c:v>1.5790410000000001E-2</c:v>
                </c:pt>
                <c:pt idx="3170">
                  <c:v>1.5639630000000002E-2</c:v>
                </c:pt>
                <c:pt idx="3171">
                  <c:v>1.549042E-2</c:v>
                </c:pt>
                <c:pt idx="3172">
                  <c:v>1.5237850000000001E-2</c:v>
                </c:pt>
                <c:pt idx="3173">
                  <c:v>1.509136E-2</c:v>
                </c:pt>
                <c:pt idx="3174">
                  <c:v>1.494676E-2</c:v>
                </c:pt>
                <c:pt idx="3175">
                  <c:v>1.4803500000000001E-2</c:v>
                </c:pt>
                <c:pt idx="3176">
                  <c:v>1.4255260000000001E-2</c:v>
                </c:pt>
                <c:pt idx="3177">
                  <c:v>1.422293E-2</c:v>
                </c:pt>
                <c:pt idx="3178">
                  <c:v>1.4190879999999999E-2</c:v>
                </c:pt>
                <c:pt idx="3179">
                  <c:v>1.4157940000000001E-2</c:v>
                </c:pt>
                <c:pt idx="3180">
                  <c:v>1.412216E-2</c:v>
                </c:pt>
                <c:pt idx="3181">
                  <c:v>1.4086909999999999E-2</c:v>
                </c:pt>
                <c:pt idx="3182">
                  <c:v>1.40307E-2</c:v>
                </c:pt>
                <c:pt idx="3183">
                  <c:v>1.399359E-2</c:v>
                </c:pt>
                <c:pt idx="3184">
                  <c:v>1.395596E-2</c:v>
                </c:pt>
                <c:pt idx="3185">
                  <c:v>1.39177E-2</c:v>
                </c:pt>
                <c:pt idx="3186">
                  <c:v>1.3879310000000001E-2</c:v>
                </c:pt>
                <c:pt idx="3187">
                  <c:v>1.38408E-2</c:v>
                </c:pt>
                <c:pt idx="3188">
                  <c:v>1.380345E-2</c:v>
                </c:pt>
                <c:pt idx="3189">
                  <c:v>1.376691E-2</c:v>
                </c:pt>
                <c:pt idx="3190">
                  <c:v>1.3709030000000001E-2</c:v>
                </c:pt>
                <c:pt idx="3191">
                  <c:v>1.3672439999999999E-2</c:v>
                </c:pt>
                <c:pt idx="3192">
                  <c:v>1.363701E-2</c:v>
                </c:pt>
                <c:pt idx="3193">
                  <c:v>1.3597639999999999E-2</c:v>
                </c:pt>
                <c:pt idx="3194">
                  <c:v>1.356565E-2</c:v>
                </c:pt>
                <c:pt idx="3195">
                  <c:v>1.3533369999999999E-2</c:v>
                </c:pt>
                <c:pt idx="3196">
                  <c:v>1.34827E-2</c:v>
                </c:pt>
                <c:pt idx="3197">
                  <c:v>1.345035E-2</c:v>
                </c:pt>
                <c:pt idx="3198">
                  <c:v>1.3396460000000001E-2</c:v>
                </c:pt>
                <c:pt idx="3199">
                  <c:v>1.336274E-2</c:v>
                </c:pt>
                <c:pt idx="3200">
                  <c:v>1.3311E-2</c:v>
                </c:pt>
                <c:pt idx="3201">
                  <c:v>1.3259429999999999E-2</c:v>
                </c:pt>
                <c:pt idx="3202">
                  <c:v>1.3229009999999999E-2</c:v>
                </c:pt>
                <c:pt idx="3203">
                  <c:v>1.3181760000000001E-2</c:v>
                </c:pt>
                <c:pt idx="3204">
                  <c:v>1.3151039999999999E-2</c:v>
                </c:pt>
                <c:pt idx="3205">
                  <c:v>1.3106410000000001E-2</c:v>
                </c:pt>
                <c:pt idx="3206">
                  <c:v>1.30639E-2</c:v>
                </c:pt>
                <c:pt idx="3207">
                  <c:v>1.304611E-2</c:v>
                </c:pt>
                <c:pt idx="3208">
                  <c:v>1.300666E-2</c:v>
                </c:pt>
                <c:pt idx="3209">
                  <c:v>1.29666E-2</c:v>
                </c:pt>
                <c:pt idx="3210">
                  <c:v>1.294036E-2</c:v>
                </c:pt>
                <c:pt idx="3211">
                  <c:v>1.289907E-2</c:v>
                </c:pt>
                <c:pt idx="3212">
                  <c:v>1.285856E-2</c:v>
                </c:pt>
                <c:pt idx="3213">
                  <c:v>1.283487E-2</c:v>
                </c:pt>
                <c:pt idx="3214">
                  <c:v>1.279828E-2</c:v>
                </c:pt>
                <c:pt idx="3215">
                  <c:v>1.277678E-2</c:v>
                </c:pt>
                <c:pt idx="3216">
                  <c:v>1.27382E-2</c:v>
                </c:pt>
                <c:pt idx="3217">
                  <c:v>1.271362E-2</c:v>
                </c:pt>
                <c:pt idx="3218">
                  <c:v>1.2676979999999999E-2</c:v>
                </c:pt>
                <c:pt idx="3219">
                  <c:v>1.265399E-2</c:v>
                </c:pt>
                <c:pt idx="3220">
                  <c:v>1.261638E-2</c:v>
                </c:pt>
                <c:pt idx="3221">
                  <c:v>1.259156E-2</c:v>
                </c:pt>
                <c:pt idx="3222">
                  <c:v>1.2555139999999999E-2</c:v>
                </c:pt>
                <c:pt idx="3223">
                  <c:v>1.2532120000000001E-2</c:v>
                </c:pt>
                <c:pt idx="3224">
                  <c:v>1.249601E-2</c:v>
                </c:pt>
                <c:pt idx="3225">
                  <c:v>1.2472209999999999E-2</c:v>
                </c:pt>
                <c:pt idx="3226">
                  <c:v>1.2450569999999999E-2</c:v>
                </c:pt>
                <c:pt idx="3227">
                  <c:v>1.241926E-2</c:v>
                </c:pt>
                <c:pt idx="3228">
                  <c:v>1.239751E-2</c:v>
                </c:pt>
                <c:pt idx="3229">
                  <c:v>1.236458E-2</c:v>
                </c:pt>
                <c:pt idx="3230">
                  <c:v>1.23433E-2</c:v>
                </c:pt>
                <c:pt idx="3231">
                  <c:v>1.2324649999999999E-2</c:v>
                </c:pt>
                <c:pt idx="3232">
                  <c:v>1.229266E-2</c:v>
                </c:pt>
                <c:pt idx="3233">
                  <c:v>1.22801E-2</c:v>
                </c:pt>
                <c:pt idx="3234">
                  <c:v>1.225994E-2</c:v>
                </c:pt>
                <c:pt idx="3235">
                  <c:v>1.223897E-2</c:v>
                </c:pt>
                <c:pt idx="3236">
                  <c:v>1.2208159999999999E-2</c:v>
                </c:pt>
                <c:pt idx="3237">
                  <c:v>1.2188839999999999E-2</c:v>
                </c:pt>
                <c:pt idx="3238">
                  <c:v>1.2171039999999999E-2</c:v>
                </c:pt>
                <c:pt idx="3239">
                  <c:v>1.214494E-2</c:v>
                </c:pt>
                <c:pt idx="3240">
                  <c:v>1.2127280000000001E-2</c:v>
                </c:pt>
                <c:pt idx="3241">
                  <c:v>1.2111159999999999E-2</c:v>
                </c:pt>
                <c:pt idx="3242">
                  <c:v>1.2093039999999999E-2</c:v>
                </c:pt>
                <c:pt idx="3243">
                  <c:v>1.2074379999999999E-2</c:v>
                </c:pt>
                <c:pt idx="3244">
                  <c:v>1.2048909999999999E-2</c:v>
                </c:pt>
                <c:pt idx="3245">
                  <c:v>1.203076E-2</c:v>
                </c:pt>
                <c:pt idx="3246">
                  <c:v>1.201354E-2</c:v>
                </c:pt>
                <c:pt idx="3247">
                  <c:v>1.199802E-2</c:v>
                </c:pt>
                <c:pt idx="3248">
                  <c:v>1.1970669999999999E-2</c:v>
                </c:pt>
                <c:pt idx="3249">
                  <c:v>1.1947940000000001E-2</c:v>
                </c:pt>
                <c:pt idx="3250">
                  <c:v>1.193786E-2</c:v>
                </c:pt>
                <c:pt idx="3251">
                  <c:v>1.1919259999999999E-2</c:v>
                </c:pt>
                <c:pt idx="3252">
                  <c:v>1.1901109999999999E-2</c:v>
                </c:pt>
                <c:pt idx="3253">
                  <c:v>1.1876660000000001E-2</c:v>
                </c:pt>
                <c:pt idx="3254">
                  <c:v>1.1861399999999999E-2</c:v>
                </c:pt>
                <c:pt idx="3255">
                  <c:v>1.184545E-2</c:v>
                </c:pt>
                <c:pt idx="3256">
                  <c:v>1.182716E-2</c:v>
                </c:pt>
                <c:pt idx="3257">
                  <c:v>1.180867E-2</c:v>
                </c:pt>
                <c:pt idx="3258">
                  <c:v>1.178147E-2</c:v>
                </c:pt>
                <c:pt idx="3259">
                  <c:v>1.1761189999999999E-2</c:v>
                </c:pt>
                <c:pt idx="3260">
                  <c:v>1.174039E-2</c:v>
                </c:pt>
                <c:pt idx="3261">
                  <c:v>1.1721860000000001E-2</c:v>
                </c:pt>
                <c:pt idx="3262">
                  <c:v>1.170437E-2</c:v>
                </c:pt>
                <c:pt idx="3263">
                  <c:v>1.1686419999999999E-2</c:v>
                </c:pt>
                <c:pt idx="3264">
                  <c:v>1.166903E-2</c:v>
                </c:pt>
                <c:pt idx="3265">
                  <c:v>1.164623E-2</c:v>
                </c:pt>
                <c:pt idx="3266">
                  <c:v>1.163812E-2</c:v>
                </c:pt>
                <c:pt idx="3267">
                  <c:v>1.1621080000000001E-2</c:v>
                </c:pt>
                <c:pt idx="3268">
                  <c:v>1.1603810000000001E-2</c:v>
                </c:pt>
                <c:pt idx="3269">
                  <c:v>1.1587449999999999E-2</c:v>
                </c:pt>
                <c:pt idx="3270">
                  <c:v>1.157031E-2</c:v>
                </c:pt>
                <c:pt idx="3271">
                  <c:v>1.15532E-2</c:v>
                </c:pt>
                <c:pt idx="3272">
                  <c:v>1.153676E-2</c:v>
                </c:pt>
                <c:pt idx="3273">
                  <c:v>1.152225E-2</c:v>
                </c:pt>
                <c:pt idx="3274">
                  <c:v>1.149883E-2</c:v>
                </c:pt>
                <c:pt idx="3275">
                  <c:v>1.1482269999999999E-2</c:v>
                </c:pt>
                <c:pt idx="3276">
                  <c:v>1.1466E-2</c:v>
                </c:pt>
                <c:pt idx="3277">
                  <c:v>1.1447819999999999E-2</c:v>
                </c:pt>
                <c:pt idx="3278">
                  <c:v>1.143133E-2</c:v>
                </c:pt>
                <c:pt idx="3279">
                  <c:v>1.1414870000000001E-2</c:v>
                </c:pt>
                <c:pt idx="3280">
                  <c:v>1.1397010000000001E-2</c:v>
                </c:pt>
                <c:pt idx="3281">
                  <c:v>1.137964E-2</c:v>
                </c:pt>
                <c:pt idx="3282">
                  <c:v>1.1370359999999999E-2</c:v>
                </c:pt>
                <c:pt idx="3283">
                  <c:v>1.135074E-2</c:v>
                </c:pt>
                <c:pt idx="3284">
                  <c:v>1.1327210000000001E-2</c:v>
                </c:pt>
                <c:pt idx="3285">
                  <c:v>1.1313500000000001E-2</c:v>
                </c:pt>
                <c:pt idx="3286">
                  <c:v>1.129986E-2</c:v>
                </c:pt>
                <c:pt idx="3287">
                  <c:v>1.128756E-2</c:v>
                </c:pt>
                <c:pt idx="3288">
                  <c:v>1.127601E-2</c:v>
                </c:pt>
                <c:pt idx="3289">
                  <c:v>1.1263219999999999E-2</c:v>
                </c:pt>
                <c:pt idx="3290">
                  <c:v>1.124986E-2</c:v>
                </c:pt>
                <c:pt idx="3291">
                  <c:v>1.12348E-2</c:v>
                </c:pt>
                <c:pt idx="3292">
                  <c:v>1.121979E-2</c:v>
                </c:pt>
                <c:pt idx="3293">
                  <c:v>1.1204250000000001E-2</c:v>
                </c:pt>
                <c:pt idx="3294">
                  <c:v>1.1185850000000001E-2</c:v>
                </c:pt>
                <c:pt idx="3295">
                  <c:v>1.11675E-2</c:v>
                </c:pt>
                <c:pt idx="3296">
                  <c:v>1.1150439999999999E-2</c:v>
                </c:pt>
                <c:pt idx="3297">
                  <c:v>1.113281E-2</c:v>
                </c:pt>
                <c:pt idx="3298">
                  <c:v>1.1112810000000001E-2</c:v>
                </c:pt>
                <c:pt idx="3299">
                  <c:v>1.109108E-2</c:v>
                </c:pt>
                <c:pt idx="3300">
                  <c:v>1.107209E-2</c:v>
                </c:pt>
                <c:pt idx="3301">
                  <c:v>1.1055590000000001E-2</c:v>
                </c:pt>
                <c:pt idx="3302">
                  <c:v>1.103752E-2</c:v>
                </c:pt>
                <c:pt idx="3303">
                  <c:v>1.102118E-2</c:v>
                </c:pt>
                <c:pt idx="3304">
                  <c:v>1.100657E-2</c:v>
                </c:pt>
                <c:pt idx="3305">
                  <c:v>1.099031E-2</c:v>
                </c:pt>
                <c:pt idx="3306">
                  <c:v>1.097329E-2</c:v>
                </c:pt>
                <c:pt idx="3307">
                  <c:v>1.095658E-2</c:v>
                </c:pt>
                <c:pt idx="3308">
                  <c:v>1.0939829999999999E-2</c:v>
                </c:pt>
                <c:pt idx="3309">
                  <c:v>1.092281E-2</c:v>
                </c:pt>
                <c:pt idx="3310">
                  <c:v>1.0904240000000001E-2</c:v>
                </c:pt>
                <c:pt idx="3311">
                  <c:v>1.088654E-2</c:v>
                </c:pt>
                <c:pt idx="3312">
                  <c:v>1.0867430000000001E-2</c:v>
                </c:pt>
                <c:pt idx="3313">
                  <c:v>1.084885E-2</c:v>
                </c:pt>
                <c:pt idx="3314">
                  <c:v>1.082964E-2</c:v>
                </c:pt>
                <c:pt idx="3315">
                  <c:v>1.080941E-2</c:v>
                </c:pt>
                <c:pt idx="3316">
                  <c:v>1.079081E-2</c:v>
                </c:pt>
                <c:pt idx="3317">
                  <c:v>1.076214E-2</c:v>
                </c:pt>
                <c:pt idx="3318">
                  <c:v>1.074197E-2</c:v>
                </c:pt>
                <c:pt idx="3319">
                  <c:v>1.0721400000000001E-2</c:v>
                </c:pt>
                <c:pt idx="3320">
                  <c:v>1.0700660000000001E-2</c:v>
                </c:pt>
                <c:pt idx="3321">
                  <c:v>1.0679660000000001E-2</c:v>
                </c:pt>
                <c:pt idx="3322">
                  <c:v>1.0658630000000001E-2</c:v>
                </c:pt>
                <c:pt idx="3323">
                  <c:v>1.0639269999999999E-2</c:v>
                </c:pt>
                <c:pt idx="3324">
                  <c:v>1.061896E-2</c:v>
                </c:pt>
                <c:pt idx="3325">
                  <c:v>1.060791E-2</c:v>
                </c:pt>
                <c:pt idx="3326">
                  <c:v>1.058713E-2</c:v>
                </c:pt>
                <c:pt idx="3327">
                  <c:v>1.0569230000000001E-2</c:v>
                </c:pt>
                <c:pt idx="3328">
                  <c:v>1.055442E-2</c:v>
                </c:pt>
                <c:pt idx="3329">
                  <c:v>1.053808E-2</c:v>
                </c:pt>
                <c:pt idx="3330">
                  <c:v>1.051843E-2</c:v>
                </c:pt>
                <c:pt idx="3331">
                  <c:v>1.049654E-2</c:v>
                </c:pt>
                <c:pt idx="3332">
                  <c:v>1.047608E-2</c:v>
                </c:pt>
                <c:pt idx="3333">
                  <c:v>1.045738E-2</c:v>
                </c:pt>
                <c:pt idx="3334">
                  <c:v>1.0438360000000001E-2</c:v>
                </c:pt>
                <c:pt idx="3335">
                  <c:v>1.0418810000000001E-2</c:v>
                </c:pt>
                <c:pt idx="3336">
                  <c:v>1.03985E-2</c:v>
                </c:pt>
                <c:pt idx="3337">
                  <c:v>1.0379370000000001E-2</c:v>
                </c:pt>
                <c:pt idx="3338">
                  <c:v>1.0357999999999999E-2</c:v>
                </c:pt>
                <c:pt idx="3339">
                  <c:v>1.0333749999999999E-2</c:v>
                </c:pt>
                <c:pt idx="3340">
                  <c:v>1.0323280000000001E-2</c:v>
                </c:pt>
                <c:pt idx="3341">
                  <c:v>1.0301319999999999E-2</c:v>
                </c:pt>
                <c:pt idx="3342">
                  <c:v>1.027281E-2</c:v>
                </c:pt>
                <c:pt idx="3343">
                  <c:v>1.0254340000000001E-2</c:v>
                </c:pt>
                <c:pt idx="3344">
                  <c:v>1.02358E-2</c:v>
                </c:pt>
                <c:pt idx="3345">
                  <c:v>1.0215200000000001E-2</c:v>
                </c:pt>
                <c:pt idx="3346">
                  <c:v>1.0192069999999999E-2</c:v>
                </c:pt>
                <c:pt idx="3347">
                  <c:v>1.016802E-2</c:v>
                </c:pt>
                <c:pt idx="3348">
                  <c:v>1.014499E-2</c:v>
                </c:pt>
                <c:pt idx="3349">
                  <c:v>1.0121140000000001E-2</c:v>
                </c:pt>
                <c:pt idx="3350">
                  <c:v>1.0097699999999999E-2</c:v>
                </c:pt>
                <c:pt idx="3351">
                  <c:v>1.007622E-2</c:v>
                </c:pt>
                <c:pt idx="3352">
                  <c:v>1.005355E-2</c:v>
                </c:pt>
                <c:pt idx="3353">
                  <c:v>1.00296E-2</c:v>
                </c:pt>
                <c:pt idx="3354">
                  <c:v>1.0010099999999999E-2</c:v>
                </c:pt>
                <c:pt idx="3355">
                  <c:v>9.9910590000000001E-3</c:v>
                </c:pt>
                <c:pt idx="3356">
                  <c:v>9.9809689999999993E-3</c:v>
                </c:pt>
                <c:pt idx="3357">
                  <c:v>9.9589659999999997E-3</c:v>
                </c:pt>
                <c:pt idx="3358">
                  <c:v>9.9259489999999999E-3</c:v>
                </c:pt>
                <c:pt idx="3359">
                  <c:v>9.9021679999999994E-3</c:v>
                </c:pt>
                <c:pt idx="3360">
                  <c:v>9.8775879999999996E-3</c:v>
                </c:pt>
                <c:pt idx="3361">
                  <c:v>9.8553909999999998E-3</c:v>
                </c:pt>
                <c:pt idx="3362">
                  <c:v>9.8341910000000008E-3</c:v>
                </c:pt>
                <c:pt idx="3363">
                  <c:v>9.8131490000000002E-3</c:v>
                </c:pt>
                <c:pt idx="3364">
                  <c:v>9.7926079999999995E-3</c:v>
                </c:pt>
                <c:pt idx="3365">
                  <c:v>9.7731009999999993E-3</c:v>
                </c:pt>
                <c:pt idx="3366">
                  <c:v>9.7552379999999994E-3</c:v>
                </c:pt>
                <c:pt idx="3367">
                  <c:v>9.7354969999999992E-3</c:v>
                </c:pt>
                <c:pt idx="3368">
                  <c:v>9.7143209999999997E-3</c:v>
                </c:pt>
                <c:pt idx="3369">
                  <c:v>9.6926879999999997E-3</c:v>
                </c:pt>
                <c:pt idx="3370">
                  <c:v>9.6829529999999994E-3</c:v>
                </c:pt>
                <c:pt idx="3371">
                  <c:v>9.6614600000000002E-3</c:v>
                </c:pt>
                <c:pt idx="3372">
                  <c:v>9.6402970000000008E-3</c:v>
                </c:pt>
                <c:pt idx="3373">
                  <c:v>9.6084840000000005E-3</c:v>
                </c:pt>
                <c:pt idx="3374">
                  <c:v>9.5849760000000003E-3</c:v>
                </c:pt>
                <c:pt idx="3375">
                  <c:v>9.5612030000000008E-3</c:v>
                </c:pt>
                <c:pt idx="3376">
                  <c:v>9.5389700000000008E-3</c:v>
                </c:pt>
                <c:pt idx="3377">
                  <c:v>9.5177189999999991E-3</c:v>
                </c:pt>
                <c:pt idx="3378">
                  <c:v>9.4977259999999997E-3</c:v>
                </c:pt>
                <c:pt idx="3379">
                  <c:v>9.4782410000000001E-3</c:v>
                </c:pt>
                <c:pt idx="3380">
                  <c:v>9.4592909999999999E-3</c:v>
                </c:pt>
                <c:pt idx="3381">
                  <c:v>9.4404529999999997E-3</c:v>
                </c:pt>
                <c:pt idx="3382">
                  <c:v>9.4201890000000007E-3</c:v>
                </c:pt>
                <c:pt idx="3383">
                  <c:v>9.4021790000000001E-3</c:v>
                </c:pt>
                <c:pt idx="3384">
                  <c:v>9.3834820000000003E-3</c:v>
                </c:pt>
                <c:pt idx="3385">
                  <c:v>9.3714620000000005E-3</c:v>
                </c:pt>
                <c:pt idx="3386">
                  <c:v>9.3493789999999997E-3</c:v>
                </c:pt>
                <c:pt idx="3387">
                  <c:v>9.3288160000000002E-3</c:v>
                </c:pt>
                <c:pt idx="3388">
                  <c:v>9.2995620000000008E-3</c:v>
                </c:pt>
                <c:pt idx="3389">
                  <c:v>9.2783320000000002E-3</c:v>
                </c:pt>
                <c:pt idx="3390">
                  <c:v>9.2574419999999994E-3</c:v>
                </c:pt>
                <c:pt idx="3391">
                  <c:v>9.2379520000000007E-3</c:v>
                </c:pt>
                <c:pt idx="3392">
                  <c:v>9.2187889999999998E-3</c:v>
                </c:pt>
                <c:pt idx="3393">
                  <c:v>9.1982580000000008E-3</c:v>
                </c:pt>
                <c:pt idx="3394">
                  <c:v>9.1772030000000001E-3</c:v>
                </c:pt>
                <c:pt idx="3395">
                  <c:v>9.156048E-3</c:v>
                </c:pt>
                <c:pt idx="3396">
                  <c:v>9.1358199999999994E-3</c:v>
                </c:pt>
                <c:pt idx="3397">
                  <c:v>9.1164560000000002E-3</c:v>
                </c:pt>
                <c:pt idx="3398">
                  <c:v>9.0960940000000007E-3</c:v>
                </c:pt>
                <c:pt idx="3399">
                  <c:v>9.0753580000000004E-3</c:v>
                </c:pt>
                <c:pt idx="3400">
                  <c:v>9.0628800000000006E-3</c:v>
                </c:pt>
                <c:pt idx="3401">
                  <c:v>9.0414620000000001E-3</c:v>
                </c:pt>
                <c:pt idx="3402">
                  <c:v>9.0198510000000006E-3</c:v>
                </c:pt>
                <c:pt idx="3403">
                  <c:v>8.9973520000000001E-3</c:v>
                </c:pt>
                <c:pt idx="3404">
                  <c:v>8.9735660000000005E-3</c:v>
                </c:pt>
                <c:pt idx="3405">
                  <c:v>8.9523090000000003E-3</c:v>
                </c:pt>
                <c:pt idx="3406">
                  <c:v>8.9321660000000001E-3</c:v>
                </c:pt>
                <c:pt idx="3407">
                  <c:v>8.9090339999999997E-3</c:v>
                </c:pt>
                <c:pt idx="3408">
                  <c:v>8.8837069999999994E-3</c:v>
                </c:pt>
                <c:pt idx="3409">
                  <c:v>8.8489250000000005E-3</c:v>
                </c:pt>
                <c:pt idx="3410">
                  <c:v>8.8264740000000008E-3</c:v>
                </c:pt>
                <c:pt idx="3411">
                  <c:v>8.8060980000000001E-3</c:v>
                </c:pt>
                <c:pt idx="3412">
                  <c:v>8.7858820000000001E-3</c:v>
                </c:pt>
                <c:pt idx="3413">
                  <c:v>8.7651250000000003E-3</c:v>
                </c:pt>
                <c:pt idx="3414">
                  <c:v>8.7559950000000008E-3</c:v>
                </c:pt>
                <c:pt idx="3415">
                  <c:v>8.7358360000000003E-3</c:v>
                </c:pt>
                <c:pt idx="3416">
                  <c:v>8.7140870000000006E-3</c:v>
                </c:pt>
                <c:pt idx="3417">
                  <c:v>8.6924199999999993E-3</c:v>
                </c:pt>
                <c:pt idx="3418">
                  <c:v>8.6743940000000002E-3</c:v>
                </c:pt>
                <c:pt idx="3419">
                  <c:v>8.657316E-3</c:v>
                </c:pt>
                <c:pt idx="3420">
                  <c:v>8.6412490000000002E-3</c:v>
                </c:pt>
                <c:pt idx="3421">
                  <c:v>8.6254309999999994E-3</c:v>
                </c:pt>
                <c:pt idx="3422">
                  <c:v>8.6073910000000007E-3</c:v>
                </c:pt>
                <c:pt idx="3423">
                  <c:v>8.5865360000000005E-3</c:v>
                </c:pt>
                <c:pt idx="3424">
                  <c:v>8.5669519999999992E-3</c:v>
                </c:pt>
                <c:pt idx="3425">
                  <c:v>8.5466580000000004E-3</c:v>
                </c:pt>
                <c:pt idx="3426">
                  <c:v>8.5236819999999994E-3</c:v>
                </c:pt>
                <c:pt idx="3427">
                  <c:v>8.5042569999999994E-3</c:v>
                </c:pt>
                <c:pt idx="3428">
                  <c:v>8.4967800000000007E-3</c:v>
                </c:pt>
                <c:pt idx="3429">
                  <c:v>8.4718320000000003E-3</c:v>
                </c:pt>
                <c:pt idx="3430">
                  <c:v>8.4555299999999993E-3</c:v>
                </c:pt>
                <c:pt idx="3431">
                  <c:v>8.4387539999999997E-3</c:v>
                </c:pt>
                <c:pt idx="3432">
                  <c:v>8.4206990000000002E-3</c:v>
                </c:pt>
                <c:pt idx="3433">
                  <c:v>8.4034810000000008E-3</c:v>
                </c:pt>
                <c:pt idx="3434">
                  <c:v>8.3861530000000004E-3</c:v>
                </c:pt>
                <c:pt idx="3435">
                  <c:v>8.367691E-3</c:v>
                </c:pt>
                <c:pt idx="3436">
                  <c:v>8.3496400000000002E-3</c:v>
                </c:pt>
                <c:pt idx="3437">
                  <c:v>8.3321279999999994E-3</c:v>
                </c:pt>
                <c:pt idx="3438">
                  <c:v>8.3131160000000006E-3</c:v>
                </c:pt>
                <c:pt idx="3439">
                  <c:v>8.2938439999999999E-3</c:v>
                </c:pt>
                <c:pt idx="3440">
                  <c:v>8.2777879999999995E-3</c:v>
                </c:pt>
                <c:pt idx="3441">
                  <c:v>8.2606339999999993E-3</c:v>
                </c:pt>
                <c:pt idx="3442">
                  <c:v>8.2425799999999994E-3</c:v>
                </c:pt>
                <c:pt idx="3443">
                  <c:v>8.2132509999999995E-3</c:v>
                </c:pt>
                <c:pt idx="3444">
                  <c:v>8.1950159999999994E-3</c:v>
                </c:pt>
                <c:pt idx="3445">
                  <c:v>8.1754029999999995E-3</c:v>
                </c:pt>
                <c:pt idx="3446">
                  <c:v>8.1566160000000002E-3</c:v>
                </c:pt>
                <c:pt idx="3447">
                  <c:v>8.1396179999999995E-3</c:v>
                </c:pt>
                <c:pt idx="3448">
                  <c:v>8.1225619999999998E-3</c:v>
                </c:pt>
                <c:pt idx="3449">
                  <c:v>8.1062310000000002E-3</c:v>
                </c:pt>
                <c:pt idx="3450">
                  <c:v>8.0903629999999997E-3</c:v>
                </c:pt>
                <c:pt idx="3451">
                  <c:v>8.0745999999999995E-3</c:v>
                </c:pt>
                <c:pt idx="3452">
                  <c:v>8.0593290000000005E-3</c:v>
                </c:pt>
                <c:pt idx="3453">
                  <c:v>8.0441109999999996E-3</c:v>
                </c:pt>
                <c:pt idx="3454">
                  <c:v>8.0272150000000007E-3</c:v>
                </c:pt>
                <c:pt idx="3455">
                  <c:v>8.0096339999999999E-3</c:v>
                </c:pt>
                <c:pt idx="3456">
                  <c:v>7.9925949999999999E-3</c:v>
                </c:pt>
                <c:pt idx="3457">
                  <c:v>7.9760690000000006E-3</c:v>
                </c:pt>
                <c:pt idx="3458">
                  <c:v>7.949444E-3</c:v>
                </c:pt>
                <c:pt idx="3459">
                  <c:v>7.9331249999999992E-3</c:v>
                </c:pt>
                <c:pt idx="3460">
                  <c:v>7.9125580000000001E-3</c:v>
                </c:pt>
                <c:pt idx="3461">
                  <c:v>7.8918400000000007E-3</c:v>
                </c:pt>
                <c:pt idx="3462">
                  <c:v>7.8735379999999994E-3</c:v>
                </c:pt>
                <c:pt idx="3463">
                  <c:v>7.8590819999999999E-3</c:v>
                </c:pt>
                <c:pt idx="3464">
                  <c:v>7.8480749999999995E-3</c:v>
                </c:pt>
                <c:pt idx="3465">
                  <c:v>7.8360740000000002E-3</c:v>
                </c:pt>
                <c:pt idx="3466">
                  <c:v>7.8215100000000003E-3</c:v>
                </c:pt>
                <c:pt idx="3467">
                  <c:v>7.8048220000000003E-3</c:v>
                </c:pt>
                <c:pt idx="3468">
                  <c:v>7.7880400000000004E-3</c:v>
                </c:pt>
                <c:pt idx="3469">
                  <c:v>7.7719340000000003E-3</c:v>
                </c:pt>
                <c:pt idx="3470">
                  <c:v>7.7562070000000002E-3</c:v>
                </c:pt>
                <c:pt idx="3471">
                  <c:v>7.7446959999999997E-3</c:v>
                </c:pt>
                <c:pt idx="3472">
                  <c:v>7.7231499999999998E-3</c:v>
                </c:pt>
                <c:pt idx="3473">
                  <c:v>7.7108209999999996E-3</c:v>
                </c:pt>
                <c:pt idx="3474">
                  <c:v>7.6998520000000001E-3</c:v>
                </c:pt>
                <c:pt idx="3475">
                  <c:v>7.6876820000000004E-3</c:v>
                </c:pt>
                <c:pt idx="3476">
                  <c:v>7.6711990000000001E-3</c:v>
                </c:pt>
                <c:pt idx="3477">
                  <c:v>7.6601070000000002E-3</c:v>
                </c:pt>
                <c:pt idx="3478">
                  <c:v>7.6482049999999999E-3</c:v>
                </c:pt>
                <c:pt idx="3479">
                  <c:v>7.6357120000000002E-3</c:v>
                </c:pt>
                <c:pt idx="3480">
                  <c:v>7.6243789999999997E-3</c:v>
                </c:pt>
                <c:pt idx="3481">
                  <c:v>7.6158450000000004E-3</c:v>
                </c:pt>
                <c:pt idx="3482">
                  <c:v>7.6071410000000004E-3</c:v>
                </c:pt>
                <c:pt idx="3483">
                  <c:v>7.6014339999999998E-3</c:v>
                </c:pt>
                <c:pt idx="3484">
                  <c:v>7.5948489999999999E-3</c:v>
                </c:pt>
                <c:pt idx="3485">
                  <c:v>7.5800970000000001E-3</c:v>
                </c:pt>
                <c:pt idx="3486">
                  <c:v>7.5762420000000004E-3</c:v>
                </c:pt>
                <c:pt idx="3487">
                  <c:v>7.5715909999999999E-3</c:v>
                </c:pt>
                <c:pt idx="3488">
                  <c:v>7.566957E-3</c:v>
                </c:pt>
                <c:pt idx="3489">
                  <c:v>7.5626779999999998E-3</c:v>
                </c:pt>
                <c:pt idx="3490">
                  <c:v>7.56611E-3</c:v>
                </c:pt>
                <c:pt idx="3491">
                  <c:v>7.5676240000000002E-3</c:v>
                </c:pt>
                <c:pt idx="3492">
                  <c:v>7.5697450000000001E-3</c:v>
                </c:pt>
                <c:pt idx="3493">
                  <c:v>7.5733880000000003E-3</c:v>
                </c:pt>
                <c:pt idx="3494">
                  <c:v>7.5763940000000002E-3</c:v>
                </c:pt>
                <c:pt idx="3495">
                  <c:v>7.5780099999999996E-3</c:v>
                </c:pt>
                <c:pt idx="3496">
                  <c:v>7.5800620000000003E-3</c:v>
                </c:pt>
                <c:pt idx="3497">
                  <c:v>7.5792250000000002E-3</c:v>
                </c:pt>
                <c:pt idx="3498">
                  <c:v>7.5780760000000004E-3</c:v>
                </c:pt>
                <c:pt idx="3499">
                  <c:v>7.5697359999999997E-3</c:v>
                </c:pt>
                <c:pt idx="3500">
                  <c:v>7.5643919999999996E-3</c:v>
                </c:pt>
                <c:pt idx="3501">
                  <c:v>7.5600199999999998E-3</c:v>
                </c:pt>
                <c:pt idx="3502">
                  <c:v>7.5536079999999999E-3</c:v>
                </c:pt>
                <c:pt idx="3503">
                  <c:v>7.5460689999999999E-3</c:v>
                </c:pt>
                <c:pt idx="3504">
                  <c:v>7.537925E-3</c:v>
                </c:pt>
                <c:pt idx="3505">
                  <c:v>7.5301819999999998E-3</c:v>
                </c:pt>
                <c:pt idx="3506">
                  <c:v>7.5231500000000001E-3</c:v>
                </c:pt>
                <c:pt idx="3507">
                  <c:v>7.5183079999999996E-3</c:v>
                </c:pt>
                <c:pt idx="3508">
                  <c:v>7.510882E-3</c:v>
                </c:pt>
                <c:pt idx="3509">
                  <c:v>7.5032889999999998E-3</c:v>
                </c:pt>
                <c:pt idx="3510">
                  <c:v>7.4957899999999996E-3</c:v>
                </c:pt>
                <c:pt idx="3511">
                  <c:v>7.4863309999999997E-3</c:v>
                </c:pt>
                <c:pt idx="3512">
                  <c:v>7.4742919999999996E-3</c:v>
                </c:pt>
                <c:pt idx="3513">
                  <c:v>7.462181E-3</c:v>
                </c:pt>
                <c:pt idx="3514">
                  <c:v>7.4485239999999998E-3</c:v>
                </c:pt>
                <c:pt idx="3515">
                  <c:v>7.4454500000000002E-3</c:v>
                </c:pt>
                <c:pt idx="3516">
                  <c:v>7.4318470000000001E-3</c:v>
                </c:pt>
                <c:pt idx="3517">
                  <c:v>7.4194049999999996E-3</c:v>
                </c:pt>
                <c:pt idx="3518">
                  <c:v>7.4071579999999996E-3</c:v>
                </c:pt>
                <c:pt idx="3519">
                  <c:v>7.3937739999999997E-3</c:v>
                </c:pt>
                <c:pt idx="3520">
                  <c:v>7.3788380000000004E-3</c:v>
                </c:pt>
                <c:pt idx="3521">
                  <c:v>7.3628519999999996E-3</c:v>
                </c:pt>
                <c:pt idx="3522">
                  <c:v>7.3442530000000002E-3</c:v>
                </c:pt>
                <c:pt idx="3523">
                  <c:v>7.3409909999999998E-3</c:v>
                </c:pt>
                <c:pt idx="3524">
                  <c:v>7.3252350000000003E-3</c:v>
                </c:pt>
                <c:pt idx="3525">
                  <c:v>7.30819E-3</c:v>
                </c:pt>
                <c:pt idx="3526">
                  <c:v>7.2919619999999999E-3</c:v>
                </c:pt>
                <c:pt idx="3527">
                  <c:v>7.2752820000000001E-3</c:v>
                </c:pt>
                <c:pt idx="3528">
                  <c:v>7.2585940000000002E-3</c:v>
                </c:pt>
                <c:pt idx="3529">
                  <c:v>7.2562130000000001E-3</c:v>
                </c:pt>
                <c:pt idx="3530">
                  <c:v>7.2412700000000002E-3</c:v>
                </c:pt>
                <c:pt idx="3531">
                  <c:v>7.224599E-3</c:v>
                </c:pt>
                <c:pt idx="3532">
                  <c:v>7.2065300000000001E-3</c:v>
                </c:pt>
                <c:pt idx="3533">
                  <c:v>7.1883499999999996E-3</c:v>
                </c:pt>
                <c:pt idx="3534">
                  <c:v>7.1710640000000004E-3</c:v>
                </c:pt>
                <c:pt idx="3535">
                  <c:v>7.1537959999999996E-3</c:v>
                </c:pt>
                <c:pt idx="3536">
                  <c:v>7.1511120000000003E-3</c:v>
                </c:pt>
                <c:pt idx="3537">
                  <c:v>7.1337350000000004E-3</c:v>
                </c:pt>
                <c:pt idx="3538">
                  <c:v>7.1146150000000003E-3</c:v>
                </c:pt>
                <c:pt idx="3539">
                  <c:v>7.0938909999999997E-3</c:v>
                </c:pt>
                <c:pt idx="3540">
                  <c:v>7.0722349999999996E-3</c:v>
                </c:pt>
                <c:pt idx="3541">
                  <c:v>7.05187E-3</c:v>
                </c:pt>
                <c:pt idx="3542">
                  <c:v>7.0470059999999998E-3</c:v>
                </c:pt>
                <c:pt idx="3543">
                  <c:v>7.028299E-3</c:v>
                </c:pt>
                <c:pt idx="3544">
                  <c:v>7.0099699999999999E-3</c:v>
                </c:pt>
                <c:pt idx="3545">
                  <c:v>6.9914779999999998E-3</c:v>
                </c:pt>
                <c:pt idx="3546">
                  <c:v>6.9717929999999996E-3</c:v>
                </c:pt>
                <c:pt idx="3547">
                  <c:v>6.9474760000000002E-3</c:v>
                </c:pt>
                <c:pt idx="3548">
                  <c:v>6.9207380000000001E-3</c:v>
                </c:pt>
                <c:pt idx="3549">
                  <c:v>6.9115449999999998E-3</c:v>
                </c:pt>
                <c:pt idx="3550">
                  <c:v>6.8839779999999998E-3</c:v>
                </c:pt>
                <c:pt idx="3551">
                  <c:v>6.8581559999999998E-3</c:v>
                </c:pt>
                <c:pt idx="3552">
                  <c:v>6.8320259999999997E-3</c:v>
                </c:pt>
                <c:pt idx="3553">
                  <c:v>6.8043699999999997E-3</c:v>
                </c:pt>
                <c:pt idx="3554">
                  <c:v>6.7801700000000003E-3</c:v>
                </c:pt>
                <c:pt idx="3555">
                  <c:v>6.752587E-3</c:v>
                </c:pt>
                <c:pt idx="3556">
                  <c:v>6.7445250000000003E-3</c:v>
                </c:pt>
                <c:pt idx="3557">
                  <c:v>6.7203430000000001E-3</c:v>
                </c:pt>
                <c:pt idx="3558">
                  <c:v>6.6923679999999998E-3</c:v>
                </c:pt>
                <c:pt idx="3559">
                  <c:v>6.6648389999999997E-3</c:v>
                </c:pt>
                <c:pt idx="3560">
                  <c:v>6.6391059999999997E-3</c:v>
                </c:pt>
                <c:pt idx="3561">
                  <c:v>6.6139399999999996E-3</c:v>
                </c:pt>
                <c:pt idx="3562">
                  <c:v>6.6059200000000004E-3</c:v>
                </c:pt>
                <c:pt idx="3563">
                  <c:v>6.5805500000000001E-3</c:v>
                </c:pt>
                <c:pt idx="3564">
                  <c:v>6.5547660000000001E-3</c:v>
                </c:pt>
                <c:pt idx="3565">
                  <c:v>6.5266990000000004E-3</c:v>
                </c:pt>
                <c:pt idx="3566">
                  <c:v>6.4944770000000002E-3</c:v>
                </c:pt>
                <c:pt idx="3567">
                  <c:v>6.4677830000000004E-3</c:v>
                </c:pt>
                <c:pt idx="3568">
                  <c:v>6.4594839999999997E-3</c:v>
                </c:pt>
                <c:pt idx="3569">
                  <c:v>6.4318839999999997E-3</c:v>
                </c:pt>
                <c:pt idx="3570">
                  <c:v>6.4037779999999997E-3</c:v>
                </c:pt>
                <c:pt idx="3571">
                  <c:v>6.3745110000000002E-3</c:v>
                </c:pt>
                <c:pt idx="3572">
                  <c:v>6.345641E-3</c:v>
                </c:pt>
                <c:pt idx="3573">
                  <c:v>6.3258439999999997E-3</c:v>
                </c:pt>
                <c:pt idx="3574">
                  <c:v>6.3176660000000004E-3</c:v>
                </c:pt>
                <c:pt idx="3575">
                  <c:v>6.2897400000000003E-3</c:v>
                </c:pt>
                <c:pt idx="3576">
                  <c:v>6.2612409999999999E-3</c:v>
                </c:pt>
                <c:pt idx="3577">
                  <c:v>6.2343399999999997E-3</c:v>
                </c:pt>
                <c:pt idx="3578">
                  <c:v>6.2252000000000002E-3</c:v>
                </c:pt>
                <c:pt idx="3579">
                  <c:v>6.1996459999999996E-3</c:v>
                </c:pt>
                <c:pt idx="3580">
                  <c:v>6.1735799999999997E-3</c:v>
                </c:pt>
                <c:pt idx="3581">
                  <c:v>6.1477199999999997E-3</c:v>
                </c:pt>
                <c:pt idx="3582">
                  <c:v>6.1465299999999999E-3</c:v>
                </c:pt>
                <c:pt idx="3583">
                  <c:v>6.1206840000000004E-3</c:v>
                </c:pt>
                <c:pt idx="3584">
                  <c:v>6.0947379999999997E-3</c:v>
                </c:pt>
                <c:pt idx="3585">
                  <c:v>6.066559E-3</c:v>
                </c:pt>
                <c:pt idx="3586">
                  <c:v>6.0552160000000004E-3</c:v>
                </c:pt>
                <c:pt idx="3587">
                  <c:v>6.0259409999999999E-3</c:v>
                </c:pt>
                <c:pt idx="3588">
                  <c:v>5.9955249999999998E-3</c:v>
                </c:pt>
                <c:pt idx="3589">
                  <c:v>5.9749629999999998E-3</c:v>
                </c:pt>
                <c:pt idx="3590">
                  <c:v>5.96292E-3</c:v>
                </c:pt>
                <c:pt idx="3591">
                  <c:v>5.9348100000000004E-3</c:v>
                </c:pt>
                <c:pt idx="3592">
                  <c:v>5.9079859999999996E-3</c:v>
                </c:pt>
                <c:pt idx="3593">
                  <c:v>5.8775750000000003E-3</c:v>
                </c:pt>
                <c:pt idx="3594">
                  <c:v>5.845795E-3</c:v>
                </c:pt>
                <c:pt idx="3595">
                  <c:v>5.833202E-3</c:v>
                </c:pt>
                <c:pt idx="3596">
                  <c:v>5.8008859999999999E-3</c:v>
                </c:pt>
                <c:pt idx="3597">
                  <c:v>5.7688840000000002E-3</c:v>
                </c:pt>
                <c:pt idx="3598">
                  <c:v>5.7389160000000002E-3</c:v>
                </c:pt>
                <c:pt idx="3599">
                  <c:v>5.7090370000000001E-3</c:v>
                </c:pt>
                <c:pt idx="3600">
                  <c:v>5.6764500000000004E-3</c:v>
                </c:pt>
                <c:pt idx="3601">
                  <c:v>5.6417430000000003E-3</c:v>
                </c:pt>
                <c:pt idx="3602">
                  <c:v>5.6086399999999998E-3</c:v>
                </c:pt>
                <c:pt idx="3603">
                  <c:v>5.5751200000000002E-3</c:v>
                </c:pt>
                <c:pt idx="3604">
                  <c:v>5.5446779999999999E-3</c:v>
                </c:pt>
                <c:pt idx="3605">
                  <c:v>5.5328019999999999E-3</c:v>
                </c:pt>
                <c:pt idx="3606">
                  <c:v>5.4841719999999998E-3</c:v>
                </c:pt>
                <c:pt idx="3607">
                  <c:v>5.4502439999999999E-3</c:v>
                </c:pt>
                <c:pt idx="3608">
                  <c:v>5.4157650000000003E-3</c:v>
                </c:pt>
                <c:pt idx="3609">
                  <c:v>5.381332E-3</c:v>
                </c:pt>
                <c:pt idx="3610">
                  <c:v>5.3463520000000004E-3</c:v>
                </c:pt>
                <c:pt idx="3611">
                  <c:v>5.314348E-3</c:v>
                </c:pt>
                <c:pt idx="3612">
                  <c:v>5.2839139999999998E-3</c:v>
                </c:pt>
                <c:pt idx="3613">
                  <c:v>5.2354530000000002E-3</c:v>
                </c:pt>
                <c:pt idx="3614">
                  <c:v>5.2017000000000001E-3</c:v>
                </c:pt>
                <c:pt idx="3615">
                  <c:v>5.1688039999999999E-3</c:v>
                </c:pt>
                <c:pt idx="3616">
                  <c:v>5.1381109999999999E-3</c:v>
                </c:pt>
                <c:pt idx="3617">
                  <c:v>5.1078E-3</c:v>
                </c:pt>
                <c:pt idx="3618">
                  <c:v>5.0725500000000003E-3</c:v>
                </c:pt>
                <c:pt idx="3619">
                  <c:v>5.0365899999999996E-3</c:v>
                </c:pt>
                <c:pt idx="3620">
                  <c:v>4.9853570000000002E-3</c:v>
                </c:pt>
                <c:pt idx="3621">
                  <c:v>4.9489850000000004E-3</c:v>
                </c:pt>
                <c:pt idx="3622">
                  <c:v>4.9127789999999999E-3</c:v>
                </c:pt>
                <c:pt idx="3623">
                  <c:v>4.8765570000000001E-3</c:v>
                </c:pt>
                <c:pt idx="3624">
                  <c:v>4.8429399999999996E-3</c:v>
                </c:pt>
                <c:pt idx="3625">
                  <c:v>4.7931199999999997E-3</c:v>
                </c:pt>
                <c:pt idx="3626">
                  <c:v>4.7605190000000004E-3</c:v>
                </c:pt>
                <c:pt idx="3627">
                  <c:v>4.7299999999999998E-3</c:v>
                </c:pt>
                <c:pt idx="3628">
                  <c:v>4.6990540000000003E-3</c:v>
                </c:pt>
                <c:pt idx="3629">
                  <c:v>4.6674419999999999E-3</c:v>
                </c:pt>
                <c:pt idx="3630">
                  <c:v>4.635236E-3</c:v>
                </c:pt>
                <c:pt idx="3631">
                  <c:v>4.5844400000000004E-3</c:v>
                </c:pt>
                <c:pt idx="3632">
                  <c:v>4.5525419999999997E-3</c:v>
                </c:pt>
                <c:pt idx="3633">
                  <c:v>4.5211039999999997E-3</c:v>
                </c:pt>
                <c:pt idx="3634">
                  <c:v>4.4865219999999997E-3</c:v>
                </c:pt>
                <c:pt idx="3635">
                  <c:v>4.451343E-3</c:v>
                </c:pt>
                <c:pt idx="3636">
                  <c:v>4.408276E-3</c:v>
                </c:pt>
                <c:pt idx="3637">
                  <c:v>4.3724020000000001E-3</c:v>
                </c:pt>
                <c:pt idx="3638">
                  <c:v>4.3372699999999998E-3</c:v>
                </c:pt>
                <c:pt idx="3639">
                  <c:v>4.3021240000000001E-3</c:v>
                </c:pt>
                <c:pt idx="3640">
                  <c:v>4.2684899999999998E-3</c:v>
                </c:pt>
                <c:pt idx="3641">
                  <c:v>4.2386350000000001E-3</c:v>
                </c:pt>
                <c:pt idx="3642">
                  <c:v>4.1892209999999999E-3</c:v>
                </c:pt>
                <c:pt idx="3643">
                  <c:v>4.156295E-3</c:v>
                </c:pt>
                <c:pt idx="3644">
                  <c:v>4.1225369999999999E-3</c:v>
                </c:pt>
                <c:pt idx="3645">
                  <c:v>4.0898599999999998E-3</c:v>
                </c:pt>
                <c:pt idx="3646">
                  <c:v>4.0594330000000003E-3</c:v>
                </c:pt>
                <c:pt idx="3647">
                  <c:v>4.0274539999999998E-3</c:v>
                </c:pt>
                <c:pt idx="3648">
                  <c:v>3.97825E-3</c:v>
                </c:pt>
                <c:pt idx="3649">
                  <c:v>3.9470060000000003E-3</c:v>
                </c:pt>
                <c:pt idx="3650">
                  <c:v>3.9125649999999998E-3</c:v>
                </c:pt>
                <c:pt idx="3651">
                  <c:v>3.888E-3</c:v>
                </c:pt>
                <c:pt idx="3652">
                  <c:v>3.8559670000000001E-3</c:v>
                </c:pt>
                <c:pt idx="3653">
                  <c:v>3.8076199999999998E-3</c:v>
                </c:pt>
                <c:pt idx="3654">
                  <c:v>3.7779559999999998E-3</c:v>
                </c:pt>
                <c:pt idx="3655">
                  <c:v>3.746283E-3</c:v>
                </c:pt>
                <c:pt idx="3656">
                  <c:v>3.7160169999999998E-3</c:v>
                </c:pt>
                <c:pt idx="3657">
                  <c:v>3.6875419999999998E-3</c:v>
                </c:pt>
                <c:pt idx="3658">
                  <c:v>3.6420020000000001E-3</c:v>
                </c:pt>
                <c:pt idx="3659">
                  <c:v>3.6114620000000002E-3</c:v>
                </c:pt>
                <c:pt idx="3660">
                  <c:v>3.5809930000000002E-3</c:v>
                </c:pt>
                <c:pt idx="3661">
                  <c:v>3.553437E-3</c:v>
                </c:pt>
                <c:pt idx="3662">
                  <c:v>3.5260780000000002E-3</c:v>
                </c:pt>
                <c:pt idx="3663">
                  <c:v>3.4836099999999998E-3</c:v>
                </c:pt>
                <c:pt idx="3664">
                  <c:v>3.4651819999999998E-3</c:v>
                </c:pt>
                <c:pt idx="3665">
                  <c:v>3.4385679999999999E-3</c:v>
                </c:pt>
                <c:pt idx="3666">
                  <c:v>3.3946179999999999E-3</c:v>
                </c:pt>
                <c:pt idx="3667">
                  <c:v>3.370882E-3</c:v>
                </c:pt>
                <c:pt idx="3668">
                  <c:v>3.3488459999999999E-3</c:v>
                </c:pt>
                <c:pt idx="3669">
                  <c:v>3.3178439999999999E-3</c:v>
                </c:pt>
                <c:pt idx="3670">
                  <c:v>3.2993940000000002E-3</c:v>
                </c:pt>
                <c:pt idx="3671">
                  <c:v>3.2826959999999999E-3</c:v>
                </c:pt>
                <c:pt idx="3672">
                  <c:v>3.2562870000000001E-3</c:v>
                </c:pt>
                <c:pt idx="3673">
                  <c:v>3.2389910000000001E-3</c:v>
                </c:pt>
                <c:pt idx="3674">
                  <c:v>3.224378E-3</c:v>
                </c:pt>
                <c:pt idx="3675">
                  <c:v>3.2140879999999999E-3</c:v>
                </c:pt>
                <c:pt idx="3676">
                  <c:v>3.203806E-3</c:v>
                </c:pt>
                <c:pt idx="3677">
                  <c:v>3.1935240000000001E-3</c:v>
                </c:pt>
                <c:pt idx="3678">
                  <c:v>3.186581E-3</c:v>
                </c:pt>
                <c:pt idx="3679">
                  <c:v>3.1788020000000001E-3</c:v>
                </c:pt>
                <c:pt idx="3680">
                  <c:v>3.1709960000000001E-3</c:v>
                </c:pt>
                <c:pt idx="3681">
                  <c:v>3.1609030000000001E-3</c:v>
                </c:pt>
                <c:pt idx="3682">
                  <c:v>3.152148E-3</c:v>
                </c:pt>
                <c:pt idx="3683">
                  <c:v>3.1410460000000002E-3</c:v>
                </c:pt>
                <c:pt idx="3684">
                  <c:v>3.1319730000000001E-3</c:v>
                </c:pt>
                <c:pt idx="3685">
                  <c:v>3.1201509999999998E-3</c:v>
                </c:pt>
                <c:pt idx="3686">
                  <c:v>3.1147480000000001E-3</c:v>
                </c:pt>
                <c:pt idx="3687">
                  <c:v>3.1041139999999998E-3</c:v>
                </c:pt>
                <c:pt idx="3688">
                  <c:v>3.0874399999999999E-3</c:v>
                </c:pt>
                <c:pt idx="3689">
                  <c:v>3.0738779999999999E-3</c:v>
                </c:pt>
                <c:pt idx="3690">
                  <c:v>3.0587430000000001E-3</c:v>
                </c:pt>
                <c:pt idx="3691">
                  <c:v>3.0455809999999999E-3</c:v>
                </c:pt>
                <c:pt idx="3692">
                  <c:v>3.034878E-3</c:v>
                </c:pt>
                <c:pt idx="3693">
                  <c:v>3.0233809999999999E-3</c:v>
                </c:pt>
                <c:pt idx="3694">
                  <c:v>3.012879E-3</c:v>
                </c:pt>
                <c:pt idx="3695">
                  <c:v>3.0011690000000001E-3</c:v>
                </c:pt>
                <c:pt idx="3696">
                  <c:v>2.9879659999999999E-3</c:v>
                </c:pt>
                <c:pt idx="3697">
                  <c:v>2.9778309999999998E-3</c:v>
                </c:pt>
                <c:pt idx="3698">
                  <c:v>2.9662239999999999E-3</c:v>
                </c:pt>
                <c:pt idx="3699">
                  <c:v>2.9573139999999999E-3</c:v>
                </c:pt>
                <c:pt idx="3700">
                  <c:v>2.9434819999999999E-3</c:v>
                </c:pt>
                <c:pt idx="3701">
                  <c:v>2.9273200000000002E-3</c:v>
                </c:pt>
                <c:pt idx="3702">
                  <c:v>2.9101280000000001E-3</c:v>
                </c:pt>
                <c:pt idx="3703">
                  <c:v>2.8926120000000001E-3</c:v>
                </c:pt>
                <c:pt idx="3704">
                  <c:v>2.8765470000000001E-3</c:v>
                </c:pt>
                <c:pt idx="3705">
                  <c:v>2.8607509999999999E-3</c:v>
                </c:pt>
                <c:pt idx="3706">
                  <c:v>2.8430819999999998E-3</c:v>
                </c:pt>
                <c:pt idx="3707">
                  <c:v>2.8262109999999999E-3</c:v>
                </c:pt>
                <c:pt idx="3708">
                  <c:v>2.8100949999999999E-3</c:v>
                </c:pt>
                <c:pt idx="3709">
                  <c:v>2.794028E-3</c:v>
                </c:pt>
                <c:pt idx="3710">
                  <c:v>2.7789189999999999E-3</c:v>
                </c:pt>
                <c:pt idx="3711">
                  <c:v>2.763709E-3</c:v>
                </c:pt>
                <c:pt idx="3712">
                  <c:v>2.7495060000000001E-3</c:v>
                </c:pt>
                <c:pt idx="3713">
                  <c:v>2.737785E-3</c:v>
                </c:pt>
                <c:pt idx="3714">
                  <c:v>2.727504E-3</c:v>
                </c:pt>
                <c:pt idx="3715">
                  <c:v>2.7148820000000001E-3</c:v>
                </c:pt>
                <c:pt idx="3716">
                  <c:v>2.6999670000000002E-3</c:v>
                </c:pt>
                <c:pt idx="3717">
                  <c:v>2.6842260000000001E-3</c:v>
                </c:pt>
                <c:pt idx="3718">
                  <c:v>2.6661559999999998E-3</c:v>
                </c:pt>
                <c:pt idx="3719">
                  <c:v>2.6579849999999999E-3</c:v>
                </c:pt>
                <c:pt idx="3720">
                  <c:v>2.6493279999999998E-3</c:v>
                </c:pt>
                <c:pt idx="3721">
                  <c:v>2.6436950000000002E-3</c:v>
                </c:pt>
                <c:pt idx="3722">
                  <c:v>2.6375080000000002E-3</c:v>
                </c:pt>
                <c:pt idx="3723">
                  <c:v>2.6286479999999999E-3</c:v>
                </c:pt>
                <c:pt idx="3724">
                  <c:v>2.615226E-3</c:v>
                </c:pt>
                <c:pt idx="3725">
                  <c:v>2.5985549999999998E-3</c:v>
                </c:pt>
                <c:pt idx="3726">
                  <c:v>2.587064E-3</c:v>
                </c:pt>
                <c:pt idx="3727">
                  <c:v>2.573138E-3</c:v>
                </c:pt>
                <c:pt idx="3728">
                  <c:v>2.5597319999999999E-3</c:v>
                </c:pt>
                <c:pt idx="3729">
                  <c:v>2.5457919999999998E-3</c:v>
                </c:pt>
                <c:pt idx="3730">
                  <c:v>2.5314650000000001E-3</c:v>
                </c:pt>
                <c:pt idx="3731">
                  <c:v>2.5178010000000001E-3</c:v>
                </c:pt>
                <c:pt idx="3732">
                  <c:v>2.4982339999999998E-3</c:v>
                </c:pt>
                <c:pt idx="3733">
                  <c:v>2.4877100000000002E-3</c:v>
                </c:pt>
                <c:pt idx="3734">
                  <c:v>2.4782200000000002E-3</c:v>
                </c:pt>
                <c:pt idx="3735">
                  <c:v>2.4666100000000002E-3</c:v>
                </c:pt>
                <c:pt idx="3736">
                  <c:v>2.4540450000000002E-3</c:v>
                </c:pt>
                <c:pt idx="3737">
                  <c:v>2.4368480000000001E-3</c:v>
                </c:pt>
                <c:pt idx="3738">
                  <c:v>2.4203710000000002E-3</c:v>
                </c:pt>
                <c:pt idx="3739">
                  <c:v>2.4075699999999999E-3</c:v>
                </c:pt>
                <c:pt idx="3740">
                  <c:v>2.3952259999999999E-3</c:v>
                </c:pt>
                <c:pt idx="3741">
                  <c:v>2.3831149999999999E-3</c:v>
                </c:pt>
                <c:pt idx="3742">
                  <c:v>2.3716050000000002E-3</c:v>
                </c:pt>
                <c:pt idx="3743">
                  <c:v>2.359702E-3</c:v>
                </c:pt>
                <c:pt idx="3744">
                  <c:v>2.3498360000000001E-3</c:v>
                </c:pt>
                <c:pt idx="3745">
                  <c:v>2.342556E-3</c:v>
                </c:pt>
                <c:pt idx="3746">
                  <c:v>2.3366329999999999E-3</c:v>
                </c:pt>
                <c:pt idx="3747">
                  <c:v>2.3319310000000002E-3</c:v>
                </c:pt>
                <c:pt idx="3748">
                  <c:v>2.3245660000000001E-3</c:v>
                </c:pt>
                <c:pt idx="3749">
                  <c:v>2.3197370000000001E-3</c:v>
                </c:pt>
                <c:pt idx="3750">
                  <c:v>2.3108159999999998E-3</c:v>
                </c:pt>
                <c:pt idx="3751">
                  <c:v>2.3066900000000001E-3</c:v>
                </c:pt>
                <c:pt idx="3752">
                  <c:v>2.2999359999999998E-3</c:v>
                </c:pt>
                <c:pt idx="3753">
                  <c:v>2.2940310000000002E-3</c:v>
                </c:pt>
                <c:pt idx="3754">
                  <c:v>2.2807270000000002E-3</c:v>
                </c:pt>
                <c:pt idx="3755">
                  <c:v>2.27342E-3</c:v>
                </c:pt>
                <c:pt idx="3756">
                  <c:v>2.2656849999999999E-3</c:v>
                </c:pt>
                <c:pt idx="3757">
                  <c:v>2.255909E-3</c:v>
                </c:pt>
                <c:pt idx="3758">
                  <c:v>2.2480180000000001E-3</c:v>
                </c:pt>
                <c:pt idx="3759">
                  <c:v>2.2372189999999999E-3</c:v>
                </c:pt>
                <c:pt idx="3760">
                  <c:v>2.224129E-3</c:v>
                </c:pt>
                <c:pt idx="3761">
                  <c:v>2.2144059999999999E-3</c:v>
                </c:pt>
                <c:pt idx="3762">
                  <c:v>2.205308E-3</c:v>
                </c:pt>
                <c:pt idx="3763">
                  <c:v>2.1927190000000001E-3</c:v>
                </c:pt>
                <c:pt idx="3764">
                  <c:v>2.1742469999999998E-3</c:v>
                </c:pt>
                <c:pt idx="3765">
                  <c:v>2.1601599999999999E-3</c:v>
                </c:pt>
                <c:pt idx="3766">
                  <c:v>2.1476120000000001E-3</c:v>
                </c:pt>
                <c:pt idx="3767">
                  <c:v>2.1368749999999999E-3</c:v>
                </c:pt>
                <c:pt idx="3768">
                  <c:v>2.1281619999999998E-3</c:v>
                </c:pt>
                <c:pt idx="3769">
                  <c:v>2.1195379999999998E-3</c:v>
                </c:pt>
                <c:pt idx="3770">
                  <c:v>2.1103229999999999E-3</c:v>
                </c:pt>
                <c:pt idx="3771">
                  <c:v>2.1011960000000001E-3</c:v>
                </c:pt>
                <c:pt idx="3772">
                  <c:v>2.0917409999999998E-3</c:v>
                </c:pt>
                <c:pt idx="3773">
                  <c:v>2.0841190000000002E-3</c:v>
                </c:pt>
                <c:pt idx="3774">
                  <c:v>2.0744909999999999E-3</c:v>
                </c:pt>
                <c:pt idx="3775">
                  <c:v>2.0652320000000002E-3</c:v>
                </c:pt>
                <c:pt idx="3776">
                  <c:v>2.0489079999999999E-3</c:v>
                </c:pt>
                <c:pt idx="3777">
                  <c:v>2.0362359999999999E-3</c:v>
                </c:pt>
                <c:pt idx="3778">
                  <c:v>2.0260949999999999E-3</c:v>
                </c:pt>
                <c:pt idx="3779">
                  <c:v>2.015766E-3</c:v>
                </c:pt>
                <c:pt idx="3780">
                  <c:v>2.0064760000000001E-3</c:v>
                </c:pt>
                <c:pt idx="3781">
                  <c:v>2.0005019999999999E-3</c:v>
                </c:pt>
                <c:pt idx="3782">
                  <c:v>1.989078E-3</c:v>
                </c:pt>
                <c:pt idx="3783">
                  <c:v>1.9779680000000001E-3</c:v>
                </c:pt>
                <c:pt idx="3784">
                  <c:v>1.9671060000000001E-3</c:v>
                </c:pt>
                <c:pt idx="3785">
                  <c:v>1.955652E-3</c:v>
                </c:pt>
                <c:pt idx="3786">
                  <c:v>1.943225E-3</c:v>
                </c:pt>
                <c:pt idx="3787">
                  <c:v>1.931695E-3</c:v>
                </c:pt>
                <c:pt idx="3788">
                  <c:v>1.9208459999999999E-3</c:v>
                </c:pt>
                <c:pt idx="3789">
                  <c:v>1.9109350000000001E-3</c:v>
                </c:pt>
                <c:pt idx="3790">
                  <c:v>1.900583E-3</c:v>
                </c:pt>
                <c:pt idx="3791">
                  <c:v>1.8916040000000001E-3</c:v>
                </c:pt>
                <c:pt idx="3792">
                  <c:v>1.8829999999999999E-3</c:v>
                </c:pt>
                <c:pt idx="3793">
                  <c:v>1.874258E-3</c:v>
                </c:pt>
                <c:pt idx="3794">
                  <c:v>1.8648829999999999E-3</c:v>
                </c:pt>
                <c:pt idx="3795">
                  <c:v>1.856901E-3</c:v>
                </c:pt>
                <c:pt idx="3796">
                  <c:v>1.8510110000000001E-3</c:v>
                </c:pt>
                <c:pt idx="3797">
                  <c:v>1.8459119999999999E-3</c:v>
                </c:pt>
                <c:pt idx="3798">
                  <c:v>1.837904E-3</c:v>
                </c:pt>
                <c:pt idx="3799">
                  <c:v>1.8239840000000001E-3</c:v>
                </c:pt>
                <c:pt idx="3800">
                  <c:v>1.818512E-3</c:v>
                </c:pt>
                <c:pt idx="3801">
                  <c:v>1.80897E-3</c:v>
                </c:pt>
                <c:pt idx="3802">
                  <c:v>1.7986740000000001E-3</c:v>
                </c:pt>
                <c:pt idx="3803">
                  <c:v>1.7873780000000001E-3</c:v>
                </c:pt>
                <c:pt idx="3804">
                  <c:v>1.777441E-3</c:v>
                </c:pt>
                <c:pt idx="3805">
                  <c:v>1.7695499999999999E-3</c:v>
                </c:pt>
                <c:pt idx="3806">
                  <c:v>1.7649079999999999E-3</c:v>
                </c:pt>
                <c:pt idx="3807">
                  <c:v>1.7616839999999999E-3</c:v>
                </c:pt>
                <c:pt idx="3808">
                  <c:v>1.755915E-3</c:v>
                </c:pt>
                <c:pt idx="3809">
                  <c:v>1.7487049999999999E-3</c:v>
                </c:pt>
                <c:pt idx="3810">
                  <c:v>1.7411359999999999E-3</c:v>
                </c:pt>
                <c:pt idx="3811">
                  <c:v>1.731345E-3</c:v>
                </c:pt>
                <c:pt idx="3812">
                  <c:v>1.7209E-3</c:v>
                </c:pt>
                <c:pt idx="3813">
                  <c:v>1.7132E-3</c:v>
                </c:pt>
                <c:pt idx="3814">
                  <c:v>1.705584E-3</c:v>
                </c:pt>
                <c:pt idx="3815">
                  <c:v>1.6955620000000001E-3</c:v>
                </c:pt>
                <c:pt idx="3816">
                  <c:v>1.683756E-3</c:v>
                </c:pt>
                <c:pt idx="3817">
                  <c:v>1.669956E-3</c:v>
                </c:pt>
                <c:pt idx="3818">
                  <c:v>1.6568380000000001E-3</c:v>
                </c:pt>
                <c:pt idx="3819">
                  <c:v>1.650451E-3</c:v>
                </c:pt>
                <c:pt idx="3820">
                  <c:v>1.6454379999999999E-3</c:v>
                </c:pt>
                <c:pt idx="3821">
                  <c:v>1.6392220000000001E-3</c:v>
                </c:pt>
                <c:pt idx="3822">
                  <c:v>1.6296769999999999E-3</c:v>
                </c:pt>
                <c:pt idx="3823">
                  <c:v>1.6228639999999999E-3</c:v>
                </c:pt>
                <c:pt idx="3824">
                  <c:v>1.6134190000000001E-3</c:v>
                </c:pt>
                <c:pt idx="3825">
                  <c:v>1.6040620000000001E-3</c:v>
                </c:pt>
                <c:pt idx="3826">
                  <c:v>1.5953580000000001E-3</c:v>
                </c:pt>
                <c:pt idx="3827">
                  <c:v>1.5889949999999999E-3</c:v>
                </c:pt>
                <c:pt idx="3828">
                  <c:v>1.579801E-3</c:v>
                </c:pt>
                <c:pt idx="3829">
                  <c:v>1.5758840000000001E-3</c:v>
                </c:pt>
                <c:pt idx="3830">
                  <c:v>1.5679590000000001E-3</c:v>
                </c:pt>
                <c:pt idx="3831">
                  <c:v>1.5608060000000001E-3</c:v>
                </c:pt>
                <c:pt idx="3832">
                  <c:v>1.554691E-3</c:v>
                </c:pt>
                <c:pt idx="3833">
                  <c:v>1.5492559999999999E-3</c:v>
                </c:pt>
                <c:pt idx="3834">
                  <c:v>1.542135E-3</c:v>
                </c:pt>
                <c:pt idx="3835">
                  <c:v>1.533508E-3</c:v>
                </c:pt>
                <c:pt idx="3836">
                  <c:v>1.5259200000000001E-3</c:v>
                </c:pt>
                <c:pt idx="3837">
                  <c:v>1.520672E-3</c:v>
                </c:pt>
                <c:pt idx="3838">
                  <c:v>1.5157879999999999E-3</c:v>
                </c:pt>
                <c:pt idx="3839">
                  <c:v>1.5089630000000001E-3</c:v>
                </c:pt>
                <c:pt idx="3840">
                  <c:v>1.500913E-3</c:v>
                </c:pt>
                <c:pt idx="3841">
                  <c:v>1.4909280000000001E-3</c:v>
                </c:pt>
                <c:pt idx="3842">
                  <c:v>1.4807360000000001E-3</c:v>
                </c:pt>
                <c:pt idx="3843">
                  <c:v>1.4724759999999999E-3</c:v>
                </c:pt>
                <c:pt idx="3844">
                  <c:v>1.465362E-3</c:v>
                </c:pt>
                <c:pt idx="3845">
                  <c:v>1.4562970000000001E-3</c:v>
                </c:pt>
                <c:pt idx="3846">
                  <c:v>1.4480300000000001E-3</c:v>
                </c:pt>
                <c:pt idx="3847">
                  <c:v>1.441279E-3</c:v>
                </c:pt>
                <c:pt idx="3848">
                  <c:v>1.433438E-3</c:v>
                </c:pt>
                <c:pt idx="3849">
                  <c:v>1.4294749999999999E-3</c:v>
                </c:pt>
                <c:pt idx="3850">
                  <c:v>1.4279099999999999E-3</c:v>
                </c:pt>
                <c:pt idx="3851">
                  <c:v>1.426416E-3</c:v>
                </c:pt>
                <c:pt idx="3852">
                  <c:v>1.42388E-3</c:v>
                </c:pt>
                <c:pt idx="3853">
                  <c:v>1.416353E-3</c:v>
                </c:pt>
                <c:pt idx="3854">
                  <c:v>1.414242E-3</c:v>
                </c:pt>
                <c:pt idx="3855">
                  <c:v>1.4037660000000001E-3</c:v>
                </c:pt>
                <c:pt idx="3856">
                  <c:v>1.398582E-3</c:v>
                </c:pt>
                <c:pt idx="3857">
                  <c:v>1.3901079999999999E-3</c:v>
                </c:pt>
                <c:pt idx="3858">
                  <c:v>1.3807330000000001E-3</c:v>
                </c:pt>
                <c:pt idx="3859">
                  <c:v>1.374297E-3</c:v>
                </c:pt>
                <c:pt idx="3860">
                  <c:v>1.3710759999999999E-3</c:v>
                </c:pt>
                <c:pt idx="3861">
                  <c:v>1.367364E-3</c:v>
                </c:pt>
                <c:pt idx="3862">
                  <c:v>1.3622560000000001E-3</c:v>
                </c:pt>
                <c:pt idx="3863">
                  <c:v>1.3560829999999999E-3</c:v>
                </c:pt>
                <c:pt idx="3864">
                  <c:v>1.3499639999999999E-3</c:v>
                </c:pt>
                <c:pt idx="3865">
                  <c:v>1.344472E-3</c:v>
                </c:pt>
                <c:pt idx="3866">
                  <c:v>1.3383480000000001E-3</c:v>
                </c:pt>
                <c:pt idx="3867">
                  <c:v>1.331683E-3</c:v>
                </c:pt>
                <c:pt idx="3868">
                  <c:v>1.3240979999999999E-3</c:v>
                </c:pt>
                <c:pt idx="3869">
                  <c:v>1.317588E-3</c:v>
                </c:pt>
                <c:pt idx="3870">
                  <c:v>1.3113999999999999E-3</c:v>
                </c:pt>
                <c:pt idx="3871">
                  <c:v>1.308547E-3</c:v>
                </c:pt>
                <c:pt idx="3872">
                  <c:v>1.3086389999999999E-3</c:v>
                </c:pt>
                <c:pt idx="3873">
                  <c:v>1.3018120000000001E-3</c:v>
                </c:pt>
                <c:pt idx="3874">
                  <c:v>1.295343E-3</c:v>
                </c:pt>
                <c:pt idx="3875">
                  <c:v>1.288794E-3</c:v>
                </c:pt>
                <c:pt idx="3876">
                  <c:v>1.284194E-3</c:v>
                </c:pt>
                <c:pt idx="3877">
                  <c:v>1.2791969999999999E-3</c:v>
                </c:pt>
                <c:pt idx="3878">
                  <c:v>1.2741110000000001E-3</c:v>
                </c:pt>
                <c:pt idx="3879">
                  <c:v>1.2693159999999999E-3</c:v>
                </c:pt>
                <c:pt idx="3880">
                  <c:v>1.2632260000000001E-3</c:v>
                </c:pt>
                <c:pt idx="3881">
                  <c:v>1.25599E-3</c:v>
                </c:pt>
                <c:pt idx="3882">
                  <c:v>1.250482E-3</c:v>
                </c:pt>
                <c:pt idx="3883">
                  <c:v>1.2432420000000001E-3</c:v>
                </c:pt>
                <c:pt idx="3884">
                  <c:v>1.2338259999999999E-3</c:v>
                </c:pt>
                <c:pt idx="3885">
                  <c:v>1.2267790000000001E-3</c:v>
                </c:pt>
                <c:pt idx="3886">
                  <c:v>1.2192310000000001E-3</c:v>
                </c:pt>
                <c:pt idx="3887">
                  <c:v>1.2114630000000001E-3</c:v>
                </c:pt>
                <c:pt idx="3888">
                  <c:v>1.203803E-3</c:v>
                </c:pt>
                <c:pt idx="3889">
                  <c:v>1.1975410000000001E-3</c:v>
                </c:pt>
                <c:pt idx="3890">
                  <c:v>1.1934580000000001E-3</c:v>
                </c:pt>
                <c:pt idx="3891">
                  <c:v>1.1873820000000001E-3</c:v>
                </c:pt>
                <c:pt idx="3892">
                  <c:v>1.185375E-3</c:v>
                </c:pt>
                <c:pt idx="3893">
                  <c:v>1.183176E-3</c:v>
                </c:pt>
                <c:pt idx="3894">
                  <c:v>1.1813489999999999E-3</c:v>
                </c:pt>
                <c:pt idx="3895">
                  <c:v>1.1818550000000001E-3</c:v>
                </c:pt>
                <c:pt idx="3896">
                  <c:v>1.179261E-3</c:v>
                </c:pt>
                <c:pt idx="3897">
                  <c:v>1.177441E-3</c:v>
                </c:pt>
                <c:pt idx="3898">
                  <c:v>1.1733100000000001E-3</c:v>
                </c:pt>
                <c:pt idx="3899">
                  <c:v>1.167326E-3</c:v>
                </c:pt>
                <c:pt idx="3900">
                  <c:v>1.1605509999999999E-3</c:v>
                </c:pt>
                <c:pt idx="3901">
                  <c:v>1.1529999999999999E-3</c:v>
                </c:pt>
                <c:pt idx="3902">
                  <c:v>1.1479050000000001E-3</c:v>
                </c:pt>
                <c:pt idx="3903">
                  <c:v>1.143479E-3</c:v>
                </c:pt>
                <c:pt idx="3904">
                  <c:v>1.1390529999999999E-3</c:v>
                </c:pt>
                <c:pt idx="3905">
                  <c:v>1.1379669999999999E-3</c:v>
                </c:pt>
                <c:pt idx="3906">
                  <c:v>1.13693E-3</c:v>
                </c:pt>
                <c:pt idx="3907">
                  <c:v>1.134061E-3</c:v>
                </c:pt>
                <c:pt idx="3908">
                  <c:v>1.1301519999999999E-3</c:v>
                </c:pt>
                <c:pt idx="3909">
                  <c:v>1.125086E-3</c:v>
                </c:pt>
                <c:pt idx="3910">
                  <c:v>1.120062E-3</c:v>
                </c:pt>
                <c:pt idx="3911">
                  <c:v>1.1157459999999999E-3</c:v>
                </c:pt>
                <c:pt idx="3912">
                  <c:v>1.1104680000000001E-3</c:v>
                </c:pt>
                <c:pt idx="3913">
                  <c:v>1.1026849999999999E-3</c:v>
                </c:pt>
                <c:pt idx="3914">
                  <c:v>1.099364E-3</c:v>
                </c:pt>
                <c:pt idx="3915">
                  <c:v>1.0982469999999999E-3</c:v>
                </c:pt>
                <c:pt idx="3916">
                  <c:v>1.098272E-3</c:v>
                </c:pt>
                <c:pt idx="3917">
                  <c:v>1.099535E-3</c:v>
                </c:pt>
                <c:pt idx="3918">
                  <c:v>1.099711E-3</c:v>
                </c:pt>
                <c:pt idx="3919">
                  <c:v>1.1007510000000001E-3</c:v>
                </c:pt>
                <c:pt idx="3920">
                  <c:v>1.096556E-3</c:v>
                </c:pt>
                <c:pt idx="3921">
                  <c:v>1.093009E-3</c:v>
                </c:pt>
                <c:pt idx="3922">
                  <c:v>1.0898259999999999E-3</c:v>
                </c:pt>
                <c:pt idx="3923">
                  <c:v>1.0834880000000001E-3</c:v>
                </c:pt>
                <c:pt idx="3924">
                  <c:v>1.080957E-3</c:v>
                </c:pt>
                <c:pt idx="3925">
                  <c:v>1.0792390000000001E-3</c:v>
                </c:pt>
                <c:pt idx="3926">
                  <c:v>1.0768150000000001E-3</c:v>
                </c:pt>
                <c:pt idx="3927">
                  <c:v>1.076336E-3</c:v>
                </c:pt>
                <c:pt idx="3928">
                  <c:v>1.076023E-3</c:v>
                </c:pt>
                <c:pt idx="3929">
                  <c:v>1.073444E-3</c:v>
                </c:pt>
                <c:pt idx="3930">
                  <c:v>1.069792E-3</c:v>
                </c:pt>
                <c:pt idx="3931">
                  <c:v>1.0621999999999999E-3</c:v>
                </c:pt>
                <c:pt idx="3932">
                  <c:v>1.0556949999999999E-3</c:v>
                </c:pt>
                <c:pt idx="3933">
                  <c:v>1.047091E-3</c:v>
                </c:pt>
                <c:pt idx="3934">
                  <c:v>1.039966E-3</c:v>
                </c:pt>
                <c:pt idx="3935">
                  <c:v>1.0366399999999999E-3</c:v>
                </c:pt>
                <c:pt idx="3936">
                  <c:v>1.0360980000000001E-3</c:v>
                </c:pt>
                <c:pt idx="3937">
                  <c:v>1.0317029999999999E-3</c:v>
                </c:pt>
                <c:pt idx="3938">
                  <c:v>1.028455E-3</c:v>
                </c:pt>
                <c:pt idx="3939">
                  <c:v>1.024975E-3</c:v>
                </c:pt>
                <c:pt idx="3940">
                  <c:v>1.0214040000000001E-3</c:v>
                </c:pt>
                <c:pt idx="3941">
                  <c:v>1.019179E-3</c:v>
                </c:pt>
                <c:pt idx="3942">
                  <c:v>1.017857E-3</c:v>
                </c:pt>
                <c:pt idx="3943">
                  <c:v>1.0161E-3</c:v>
                </c:pt>
                <c:pt idx="3944">
                  <c:v>1.011273E-3</c:v>
                </c:pt>
                <c:pt idx="3945">
                  <c:v>1.0038619999999999E-3</c:v>
                </c:pt>
                <c:pt idx="3946">
                  <c:v>9.9660099999999995E-4</c:v>
                </c:pt>
                <c:pt idx="3947">
                  <c:v>9.886579999999999E-4</c:v>
                </c:pt>
                <c:pt idx="3948">
                  <c:v>9.8486199999999998E-4</c:v>
                </c:pt>
                <c:pt idx="3949">
                  <c:v>9.8220399999999998E-4</c:v>
                </c:pt>
                <c:pt idx="3950">
                  <c:v>9.7937200000000006E-4</c:v>
                </c:pt>
                <c:pt idx="3951">
                  <c:v>9.793060000000001E-4</c:v>
                </c:pt>
                <c:pt idx="3952">
                  <c:v>9.7799600000000007E-4</c:v>
                </c:pt>
                <c:pt idx="3953">
                  <c:v>9.7684000000000009E-4</c:v>
                </c:pt>
                <c:pt idx="3954">
                  <c:v>9.7440999999999999E-4</c:v>
                </c:pt>
                <c:pt idx="3955">
                  <c:v>9.6810500000000003E-4</c:v>
                </c:pt>
                <c:pt idx="3956">
                  <c:v>9.6305100000000003E-4</c:v>
                </c:pt>
                <c:pt idx="3957">
                  <c:v>9.6058600000000004E-4</c:v>
                </c:pt>
                <c:pt idx="3958">
                  <c:v>9.5719000000000002E-4</c:v>
                </c:pt>
                <c:pt idx="3959">
                  <c:v>9.5212300000000003E-4</c:v>
                </c:pt>
                <c:pt idx="3960">
                  <c:v>9.4478800000000001E-4</c:v>
                </c:pt>
                <c:pt idx="3961">
                  <c:v>9.3658399999999996E-4</c:v>
                </c:pt>
                <c:pt idx="3962">
                  <c:v>9.3015000000000003E-4</c:v>
                </c:pt>
                <c:pt idx="3963">
                  <c:v>9.2455399999999996E-4</c:v>
                </c:pt>
                <c:pt idx="3964">
                  <c:v>9.2252800000000004E-4</c:v>
                </c:pt>
                <c:pt idx="3965">
                  <c:v>9.2204500000000003E-4</c:v>
                </c:pt>
                <c:pt idx="3966">
                  <c:v>9.2428200000000001E-4</c:v>
                </c:pt>
                <c:pt idx="3967">
                  <c:v>9.2571699999999995E-4</c:v>
                </c:pt>
                <c:pt idx="3968">
                  <c:v>9.2227599999999998E-4</c:v>
                </c:pt>
                <c:pt idx="3969">
                  <c:v>9.2069999999999999E-4</c:v>
                </c:pt>
                <c:pt idx="3970">
                  <c:v>9.1856299999999995E-4</c:v>
                </c:pt>
                <c:pt idx="3971">
                  <c:v>9.1780500000000005E-4</c:v>
                </c:pt>
                <c:pt idx="3972">
                  <c:v>9.1847700000000001E-4</c:v>
                </c:pt>
                <c:pt idx="3973">
                  <c:v>9.1691899999999998E-4</c:v>
                </c:pt>
                <c:pt idx="3974">
                  <c:v>9.1752800000000003E-4</c:v>
                </c:pt>
                <c:pt idx="3975">
                  <c:v>9.1743300000000005E-4</c:v>
                </c:pt>
                <c:pt idx="3976">
                  <c:v>9.1855699999999997E-4</c:v>
                </c:pt>
                <c:pt idx="3977">
                  <c:v>9.1667400000000003E-4</c:v>
                </c:pt>
                <c:pt idx="3978">
                  <c:v>9.1487700000000003E-4</c:v>
                </c:pt>
                <c:pt idx="3979">
                  <c:v>9.1307499999999995E-4</c:v>
                </c:pt>
                <c:pt idx="3980">
                  <c:v>9.13436E-4</c:v>
                </c:pt>
                <c:pt idx="3981">
                  <c:v>9.1230499999999997E-4</c:v>
                </c:pt>
                <c:pt idx="3982">
                  <c:v>9.0689999999999998E-4</c:v>
                </c:pt>
                <c:pt idx="3983">
                  <c:v>8.9930999999999995E-4</c:v>
                </c:pt>
                <c:pt idx="3984">
                  <c:v>8.9269299999999996E-4</c:v>
                </c:pt>
                <c:pt idx="3985">
                  <c:v>8.8816700000000004E-4</c:v>
                </c:pt>
                <c:pt idx="3986">
                  <c:v>8.8267800000000002E-4</c:v>
                </c:pt>
                <c:pt idx="3987">
                  <c:v>8.7513200000000004E-4</c:v>
                </c:pt>
                <c:pt idx="3988">
                  <c:v>8.6827400000000004E-4</c:v>
                </c:pt>
                <c:pt idx="3989">
                  <c:v>8.6197400000000005E-4</c:v>
                </c:pt>
                <c:pt idx="3990">
                  <c:v>8.5598499999999997E-4</c:v>
                </c:pt>
                <c:pt idx="3991">
                  <c:v>8.5059899999999995E-4</c:v>
                </c:pt>
                <c:pt idx="3992">
                  <c:v>8.4580899999999999E-4</c:v>
                </c:pt>
                <c:pt idx="3993">
                  <c:v>8.42959E-4</c:v>
                </c:pt>
                <c:pt idx="3994">
                  <c:v>8.4024999999999996E-4</c:v>
                </c:pt>
                <c:pt idx="3995">
                  <c:v>8.3880000000000001E-4</c:v>
                </c:pt>
                <c:pt idx="3996">
                  <c:v>8.3697600000000002E-4</c:v>
                </c:pt>
                <c:pt idx="3997">
                  <c:v>8.3580700000000004E-4</c:v>
                </c:pt>
                <c:pt idx="3998">
                  <c:v>8.3479400000000003E-4</c:v>
                </c:pt>
                <c:pt idx="3999">
                  <c:v>8.3354900000000005E-4</c:v>
                </c:pt>
                <c:pt idx="4000">
                  <c:v>8.32189E-4</c:v>
                </c:pt>
                <c:pt idx="4001">
                  <c:v>8.3301100000000004E-4</c:v>
                </c:pt>
                <c:pt idx="4002">
                  <c:v>8.3797899999999998E-4</c:v>
                </c:pt>
                <c:pt idx="4003">
                  <c:v>8.4289499999999997E-4</c:v>
                </c:pt>
                <c:pt idx="4004">
                  <c:v>8.4408599999999997E-4</c:v>
                </c:pt>
                <c:pt idx="4005">
                  <c:v>8.4552200000000003E-4</c:v>
                </c:pt>
                <c:pt idx="4006">
                  <c:v>8.4904200000000005E-4</c:v>
                </c:pt>
                <c:pt idx="4007">
                  <c:v>8.50361E-4</c:v>
                </c:pt>
                <c:pt idx="4008">
                  <c:v>8.5094700000000001E-4</c:v>
                </c:pt>
                <c:pt idx="4009">
                  <c:v>8.4941300000000003E-4</c:v>
                </c:pt>
                <c:pt idx="4010">
                  <c:v>8.4586199999999996E-4</c:v>
                </c:pt>
                <c:pt idx="4011">
                  <c:v>8.4260800000000001E-4</c:v>
                </c:pt>
                <c:pt idx="4012">
                  <c:v>8.4378700000000003E-4</c:v>
                </c:pt>
                <c:pt idx="4013">
                  <c:v>8.4414699999999995E-4</c:v>
                </c:pt>
                <c:pt idx="4014">
                  <c:v>8.4451700000000003E-4</c:v>
                </c:pt>
                <c:pt idx="4015">
                  <c:v>8.4222099999999999E-4</c:v>
                </c:pt>
                <c:pt idx="4016">
                  <c:v>8.3919500000000005E-4</c:v>
                </c:pt>
                <c:pt idx="4017">
                  <c:v>8.3769599999999997E-4</c:v>
                </c:pt>
                <c:pt idx="4018">
                  <c:v>8.36231E-4</c:v>
                </c:pt>
                <c:pt idx="4019">
                  <c:v>8.3551600000000001E-4</c:v>
                </c:pt>
                <c:pt idx="4020">
                  <c:v>8.3438000000000002E-4</c:v>
                </c:pt>
                <c:pt idx="4021">
                  <c:v>8.2967399999999997E-4</c:v>
                </c:pt>
                <c:pt idx="4022">
                  <c:v>8.2580999999999996E-4</c:v>
                </c:pt>
                <c:pt idx="4023">
                  <c:v>8.2078399999999997E-4</c:v>
                </c:pt>
                <c:pt idx="4024">
                  <c:v>8.1502500000000004E-4</c:v>
                </c:pt>
                <c:pt idx="4025">
                  <c:v>8.0731499999999996E-4</c:v>
                </c:pt>
                <c:pt idx="4026">
                  <c:v>8.0525900000000001E-4</c:v>
                </c:pt>
                <c:pt idx="4027">
                  <c:v>8.0406200000000003E-4</c:v>
                </c:pt>
                <c:pt idx="4028">
                  <c:v>8.0241100000000005E-4</c:v>
                </c:pt>
                <c:pt idx="4029">
                  <c:v>7.9697899999999996E-4</c:v>
                </c:pt>
                <c:pt idx="4030">
                  <c:v>7.9392999999999998E-4</c:v>
                </c:pt>
                <c:pt idx="4031">
                  <c:v>7.9127600000000005E-4</c:v>
                </c:pt>
                <c:pt idx="4032">
                  <c:v>7.8948699999999996E-4</c:v>
                </c:pt>
                <c:pt idx="4033">
                  <c:v>7.8948799999999997E-4</c:v>
                </c:pt>
                <c:pt idx="4034">
                  <c:v>7.88691E-4</c:v>
                </c:pt>
                <c:pt idx="4035">
                  <c:v>7.8695800000000004E-4</c:v>
                </c:pt>
                <c:pt idx="4036">
                  <c:v>7.82542E-4</c:v>
                </c:pt>
                <c:pt idx="4037">
                  <c:v>7.77632E-4</c:v>
                </c:pt>
                <c:pt idx="4038">
                  <c:v>7.7582499999999995E-4</c:v>
                </c:pt>
                <c:pt idx="4039">
                  <c:v>7.6781400000000002E-4</c:v>
                </c:pt>
                <c:pt idx="4040">
                  <c:v>7.6120799999999998E-4</c:v>
                </c:pt>
                <c:pt idx="4041">
                  <c:v>7.5973900000000005E-4</c:v>
                </c:pt>
                <c:pt idx="4042">
                  <c:v>7.4945399999999998E-4</c:v>
                </c:pt>
                <c:pt idx="4043">
                  <c:v>7.4825100000000002E-4</c:v>
                </c:pt>
                <c:pt idx="4044">
                  <c:v>7.5009999999999996E-4</c:v>
                </c:pt>
                <c:pt idx="4045">
                  <c:v>7.5192900000000003E-4</c:v>
                </c:pt>
                <c:pt idx="4046">
                  <c:v>7.4951599999999998E-4</c:v>
                </c:pt>
                <c:pt idx="4047">
                  <c:v>7.4729699999999996E-4</c:v>
                </c:pt>
                <c:pt idx="4048">
                  <c:v>7.4803200000000004E-4</c:v>
                </c:pt>
                <c:pt idx="4049">
                  <c:v>7.4655399999999997E-4</c:v>
                </c:pt>
                <c:pt idx="4050">
                  <c:v>7.4340500000000004E-4</c:v>
                </c:pt>
                <c:pt idx="4051">
                  <c:v>7.4139699999999998E-4</c:v>
                </c:pt>
                <c:pt idx="4052">
                  <c:v>7.4064599999999997E-4</c:v>
                </c:pt>
                <c:pt idx="4053">
                  <c:v>7.4229500000000002E-4</c:v>
                </c:pt>
                <c:pt idx="4054">
                  <c:v>7.4600800000000004E-4</c:v>
                </c:pt>
                <c:pt idx="4055">
                  <c:v>7.5371300000000004E-4</c:v>
                </c:pt>
                <c:pt idx="4056">
                  <c:v>7.5770099999999995E-4</c:v>
                </c:pt>
                <c:pt idx="4057">
                  <c:v>7.64852E-4</c:v>
                </c:pt>
                <c:pt idx="4058">
                  <c:v>7.7089699999999999E-4</c:v>
                </c:pt>
                <c:pt idx="4059">
                  <c:v>7.7387199999999999E-4</c:v>
                </c:pt>
                <c:pt idx="4060">
                  <c:v>7.7640499999999998E-4</c:v>
                </c:pt>
                <c:pt idx="4061">
                  <c:v>7.7905400000000005E-4</c:v>
                </c:pt>
                <c:pt idx="4062">
                  <c:v>7.8188499999999996E-4</c:v>
                </c:pt>
                <c:pt idx="4063">
                  <c:v>7.8566599999999997E-4</c:v>
                </c:pt>
                <c:pt idx="4064">
                  <c:v>7.85854E-4</c:v>
                </c:pt>
                <c:pt idx="4065">
                  <c:v>7.8333199999999997E-4</c:v>
                </c:pt>
                <c:pt idx="4066">
                  <c:v>7.8049100000000002E-4</c:v>
                </c:pt>
                <c:pt idx="4067">
                  <c:v>7.7795499999999999E-4</c:v>
                </c:pt>
                <c:pt idx="4068">
                  <c:v>7.7534200000000005E-4</c:v>
                </c:pt>
                <c:pt idx="4069">
                  <c:v>7.7379200000000003E-4</c:v>
                </c:pt>
                <c:pt idx="4070">
                  <c:v>7.7231200000000004E-4</c:v>
                </c:pt>
                <c:pt idx="4071">
                  <c:v>7.6917999999999995E-4</c:v>
                </c:pt>
                <c:pt idx="4072">
                  <c:v>7.6692700000000004E-4</c:v>
                </c:pt>
                <c:pt idx="4073">
                  <c:v>7.7066199999999997E-4</c:v>
                </c:pt>
                <c:pt idx="4074">
                  <c:v>7.7565800000000003E-4</c:v>
                </c:pt>
                <c:pt idx="4075">
                  <c:v>7.8427599999999998E-4</c:v>
                </c:pt>
                <c:pt idx="4076">
                  <c:v>7.8757700000000003E-4</c:v>
                </c:pt>
                <c:pt idx="4077">
                  <c:v>7.8960200000000003E-4</c:v>
                </c:pt>
                <c:pt idx="4078">
                  <c:v>7.9387499999999998E-4</c:v>
                </c:pt>
                <c:pt idx="4079">
                  <c:v>7.9715999999999999E-4</c:v>
                </c:pt>
                <c:pt idx="4080">
                  <c:v>7.9964499999999998E-4</c:v>
                </c:pt>
                <c:pt idx="4081">
                  <c:v>8.0311399999999995E-4</c:v>
                </c:pt>
                <c:pt idx="4082">
                  <c:v>8.0406E-4</c:v>
                </c:pt>
                <c:pt idx="4083">
                  <c:v>8.0149500000000005E-4</c:v>
                </c:pt>
                <c:pt idx="4084">
                  <c:v>7.9867000000000002E-4</c:v>
                </c:pt>
                <c:pt idx="4085">
                  <c:v>7.9338E-4</c:v>
                </c:pt>
                <c:pt idx="4086">
                  <c:v>7.89359E-4</c:v>
                </c:pt>
                <c:pt idx="4087">
                  <c:v>7.9084299999999995E-4</c:v>
                </c:pt>
                <c:pt idx="4088">
                  <c:v>7.9028200000000001E-4</c:v>
                </c:pt>
                <c:pt idx="4089">
                  <c:v>7.8907000000000001E-4</c:v>
                </c:pt>
                <c:pt idx="4090">
                  <c:v>7.89331E-4</c:v>
                </c:pt>
                <c:pt idx="4091">
                  <c:v>7.8738199999999999E-4</c:v>
                </c:pt>
                <c:pt idx="4092">
                  <c:v>7.8347900000000001E-4</c:v>
                </c:pt>
                <c:pt idx="4093">
                  <c:v>7.7830499999999997E-4</c:v>
                </c:pt>
                <c:pt idx="4094">
                  <c:v>7.71779E-4</c:v>
                </c:pt>
                <c:pt idx="4095">
                  <c:v>7.6607400000000005E-4</c:v>
                </c:pt>
                <c:pt idx="4096">
                  <c:v>7.6252999999999998E-4</c:v>
                </c:pt>
                <c:pt idx="4097">
                  <c:v>7.6115899999999997E-4</c:v>
                </c:pt>
                <c:pt idx="4098">
                  <c:v>7.5982600000000001E-4</c:v>
                </c:pt>
                <c:pt idx="4099">
                  <c:v>7.5863500000000002E-4</c:v>
                </c:pt>
                <c:pt idx="4100">
                  <c:v>7.5872999999999999E-4</c:v>
                </c:pt>
                <c:pt idx="4101">
                  <c:v>7.5696599999999998E-4</c:v>
                </c:pt>
                <c:pt idx="4102">
                  <c:v>7.5565099999999998E-4</c:v>
                </c:pt>
                <c:pt idx="4103">
                  <c:v>7.5328299999999999E-4</c:v>
                </c:pt>
                <c:pt idx="4104">
                  <c:v>7.5281399999999998E-4</c:v>
                </c:pt>
                <c:pt idx="4105">
                  <c:v>7.5869100000000003E-4</c:v>
                </c:pt>
                <c:pt idx="4106">
                  <c:v>7.6451799999999995E-4</c:v>
                </c:pt>
                <c:pt idx="4107">
                  <c:v>7.68336E-4</c:v>
                </c:pt>
                <c:pt idx="4108">
                  <c:v>7.6904700000000002E-4</c:v>
                </c:pt>
                <c:pt idx="4109">
                  <c:v>7.6911600000000003E-4</c:v>
                </c:pt>
                <c:pt idx="4110">
                  <c:v>7.6710899999999998E-4</c:v>
                </c:pt>
                <c:pt idx="4111">
                  <c:v>7.6889099999999995E-4</c:v>
                </c:pt>
                <c:pt idx="4112">
                  <c:v>7.70264E-4</c:v>
                </c:pt>
                <c:pt idx="4113">
                  <c:v>7.6995500000000001E-4</c:v>
                </c:pt>
                <c:pt idx="4114">
                  <c:v>7.7243199999999998E-4</c:v>
                </c:pt>
                <c:pt idx="4115">
                  <c:v>7.7362899999999996E-4</c:v>
                </c:pt>
                <c:pt idx="4116">
                  <c:v>7.7790300000000004E-4</c:v>
                </c:pt>
                <c:pt idx="4117">
                  <c:v>7.73246E-4</c:v>
                </c:pt>
                <c:pt idx="4118">
                  <c:v>7.7001900000000004E-4</c:v>
                </c:pt>
                <c:pt idx="4119">
                  <c:v>7.7086400000000001E-4</c:v>
                </c:pt>
                <c:pt idx="4120">
                  <c:v>7.6741500000000002E-4</c:v>
                </c:pt>
                <c:pt idx="4121">
                  <c:v>7.6718999999999995E-4</c:v>
                </c:pt>
                <c:pt idx="4122">
                  <c:v>7.6834600000000005E-4</c:v>
                </c:pt>
                <c:pt idx="4123">
                  <c:v>7.6492400000000005E-4</c:v>
                </c:pt>
                <c:pt idx="4124">
                  <c:v>7.5692800000000003E-4</c:v>
                </c:pt>
                <c:pt idx="4125">
                  <c:v>7.5242899999999999E-4</c:v>
                </c:pt>
                <c:pt idx="4126">
                  <c:v>7.4972899999999998E-4</c:v>
                </c:pt>
                <c:pt idx="4127">
                  <c:v>7.4759200000000005E-4</c:v>
                </c:pt>
                <c:pt idx="4128">
                  <c:v>7.4781499999999998E-4</c:v>
                </c:pt>
                <c:pt idx="4129">
                  <c:v>7.4747699999999997E-4</c:v>
                </c:pt>
                <c:pt idx="4130">
                  <c:v>7.4770800000000003E-4</c:v>
                </c:pt>
                <c:pt idx="4131">
                  <c:v>7.4887800000000002E-4</c:v>
                </c:pt>
                <c:pt idx="4132">
                  <c:v>7.4870600000000002E-4</c:v>
                </c:pt>
                <c:pt idx="4133">
                  <c:v>7.48987E-4</c:v>
                </c:pt>
                <c:pt idx="4134">
                  <c:v>7.47541E-4</c:v>
                </c:pt>
                <c:pt idx="4135">
                  <c:v>7.4552199999999998E-4</c:v>
                </c:pt>
                <c:pt idx="4136">
                  <c:v>7.4428500000000002E-4</c:v>
                </c:pt>
                <c:pt idx="4137">
                  <c:v>7.4747300000000002E-4</c:v>
                </c:pt>
                <c:pt idx="4138">
                  <c:v>7.4972299999999999E-4</c:v>
                </c:pt>
                <c:pt idx="4139">
                  <c:v>7.48539E-4</c:v>
                </c:pt>
                <c:pt idx="4140">
                  <c:v>7.53807E-4</c:v>
                </c:pt>
                <c:pt idx="4141">
                  <c:v>7.5320300000000003E-4</c:v>
                </c:pt>
                <c:pt idx="4142">
                  <c:v>7.5305800000000003E-4</c:v>
                </c:pt>
                <c:pt idx="4143">
                  <c:v>7.5696400000000005E-4</c:v>
                </c:pt>
                <c:pt idx="4144">
                  <c:v>7.6022700000000004E-4</c:v>
                </c:pt>
                <c:pt idx="4145">
                  <c:v>7.6554599999999998E-4</c:v>
                </c:pt>
                <c:pt idx="4146">
                  <c:v>7.70505E-4</c:v>
                </c:pt>
                <c:pt idx="4147">
                  <c:v>7.7222100000000002E-4</c:v>
                </c:pt>
                <c:pt idx="4148">
                  <c:v>7.6970200000000004E-4</c:v>
                </c:pt>
                <c:pt idx="4149">
                  <c:v>7.6969400000000002E-4</c:v>
                </c:pt>
                <c:pt idx="4150">
                  <c:v>7.7205199999999996E-4</c:v>
                </c:pt>
                <c:pt idx="4151">
                  <c:v>7.7494700000000001E-4</c:v>
                </c:pt>
                <c:pt idx="4152">
                  <c:v>7.75938E-4</c:v>
                </c:pt>
                <c:pt idx="4153">
                  <c:v>7.7574000000000002E-4</c:v>
                </c:pt>
                <c:pt idx="4154">
                  <c:v>7.7366499999999999E-4</c:v>
                </c:pt>
                <c:pt idx="4155">
                  <c:v>7.7327199999999998E-4</c:v>
                </c:pt>
                <c:pt idx="4156">
                  <c:v>7.7405599999999996E-4</c:v>
                </c:pt>
                <c:pt idx="4157">
                  <c:v>7.7423399999999995E-4</c:v>
                </c:pt>
                <c:pt idx="4158">
                  <c:v>7.7413700000000005E-4</c:v>
                </c:pt>
                <c:pt idx="4159">
                  <c:v>7.7549499999999996E-4</c:v>
                </c:pt>
                <c:pt idx="4160">
                  <c:v>7.7605700000000003E-4</c:v>
                </c:pt>
                <c:pt idx="4161">
                  <c:v>7.7924899999999998E-4</c:v>
                </c:pt>
                <c:pt idx="4162">
                  <c:v>7.8187299999999999E-4</c:v>
                </c:pt>
                <c:pt idx="4163">
                  <c:v>7.8096399999999999E-4</c:v>
                </c:pt>
                <c:pt idx="4164">
                  <c:v>7.7954700000000001E-4</c:v>
                </c:pt>
                <c:pt idx="4165">
                  <c:v>7.82115E-4</c:v>
                </c:pt>
                <c:pt idx="4166">
                  <c:v>7.8784600000000003E-4</c:v>
                </c:pt>
                <c:pt idx="4167">
                  <c:v>7.8892000000000003E-4</c:v>
                </c:pt>
                <c:pt idx="4168">
                  <c:v>7.9007399999999998E-4</c:v>
                </c:pt>
                <c:pt idx="4169">
                  <c:v>7.94186E-4</c:v>
                </c:pt>
                <c:pt idx="4170">
                  <c:v>7.97546E-4</c:v>
                </c:pt>
                <c:pt idx="4171">
                  <c:v>7.9942000000000001E-4</c:v>
                </c:pt>
                <c:pt idx="4172">
                  <c:v>7.9969000000000004E-4</c:v>
                </c:pt>
                <c:pt idx="4173">
                  <c:v>7.9918000000000003E-4</c:v>
                </c:pt>
                <c:pt idx="4174">
                  <c:v>7.9840800000000002E-4</c:v>
                </c:pt>
                <c:pt idx="4175">
                  <c:v>7.9854299999999997E-4</c:v>
                </c:pt>
                <c:pt idx="4176">
                  <c:v>7.9919099999999999E-4</c:v>
                </c:pt>
                <c:pt idx="4177">
                  <c:v>7.9847800000000003E-4</c:v>
                </c:pt>
                <c:pt idx="4178">
                  <c:v>7.9425999999999997E-4</c:v>
                </c:pt>
                <c:pt idx="4179">
                  <c:v>7.9375500000000005E-4</c:v>
                </c:pt>
                <c:pt idx="4180">
                  <c:v>7.9236400000000005E-4</c:v>
                </c:pt>
                <c:pt idx="4181">
                  <c:v>7.9174900000000001E-4</c:v>
                </c:pt>
                <c:pt idx="4182">
                  <c:v>7.9386500000000004E-4</c:v>
                </c:pt>
                <c:pt idx="4183">
                  <c:v>7.9748799999999995E-4</c:v>
                </c:pt>
                <c:pt idx="4184">
                  <c:v>7.9910300000000001E-4</c:v>
                </c:pt>
                <c:pt idx="4185">
                  <c:v>7.9673199999999997E-4</c:v>
                </c:pt>
                <c:pt idx="4186">
                  <c:v>7.9698699999999998E-4</c:v>
                </c:pt>
                <c:pt idx="4187">
                  <c:v>7.9756E-4</c:v>
                </c:pt>
                <c:pt idx="4188">
                  <c:v>7.9730199999999995E-4</c:v>
                </c:pt>
                <c:pt idx="4189">
                  <c:v>7.9629500000000003E-4</c:v>
                </c:pt>
                <c:pt idx="4190">
                  <c:v>7.9666000000000003E-4</c:v>
                </c:pt>
                <c:pt idx="4191">
                  <c:v>7.9703399999999996E-4</c:v>
                </c:pt>
                <c:pt idx="4192">
                  <c:v>7.9611299999999999E-4</c:v>
                </c:pt>
                <c:pt idx="4193">
                  <c:v>7.9811599999999997E-4</c:v>
                </c:pt>
                <c:pt idx="4194">
                  <c:v>8.0161399999999997E-4</c:v>
                </c:pt>
                <c:pt idx="4195">
                  <c:v>8.05603E-4</c:v>
                </c:pt>
                <c:pt idx="4196">
                  <c:v>8.0769200000000005E-4</c:v>
                </c:pt>
                <c:pt idx="4197">
                  <c:v>8.0709599999999999E-4</c:v>
                </c:pt>
                <c:pt idx="4198">
                  <c:v>8.0694199999999995E-4</c:v>
                </c:pt>
                <c:pt idx="4199">
                  <c:v>8.1011699999999996E-4</c:v>
                </c:pt>
                <c:pt idx="4200">
                  <c:v>8.13776E-4</c:v>
                </c:pt>
                <c:pt idx="4201">
                  <c:v>8.1815399999999997E-4</c:v>
                </c:pt>
                <c:pt idx="4202">
                  <c:v>8.2040200000000002E-4</c:v>
                </c:pt>
                <c:pt idx="4203">
                  <c:v>8.21771E-4</c:v>
                </c:pt>
                <c:pt idx="4204">
                  <c:v>8.19884E-4</c:v>
                </c:pt>
                <c:pt idx="4205">
                  <c:v>8.1701199999999999E-4</c:v>
                </c:pt>
                <c:pt idx="4206">
                  <c:v>8.1344999999999996E-4</c:v>
                </c:pt>
                <c:pt idx="4207">
                  <c:v>8.1269100000000004E-4</c:v>
                </c:pt>
                <c:pt idx="4208">
                  <c:v>8.0851000000000002E-4</c:v>
                </c:pt>
                <c:pt idx="4209">
                  <c:v>8.04494E-4</c:v>
                </c:pt>
                <c:pt idx="4210">
                  <c:v>8.0072800000000001E-4</c:v>
                </c:pt>
                <c:pt idx="4211">
                  <c:v>8.0522299999999998E-4</c:v>
                </c:pt>
                <c:pt idx="4212">
                  <c:v>8.0765100000000005E-4</c:v>
                </c:pt>
                <c:pt idx="4213">
                  <c:v>8.1513899999999999E-4</c:v>
                </c:pt>
                <c:pt idx="4214">
                  <c:v>8.2377600000000002E-4</c:v>
                </c:pt>
                <c:pt idx="4215">
                  <c:v>8.2825900000000003E-4</c:v>
                </c:pt>
                <c:pt idx="4216">
                  <c:v>8.3476799999999995E-4</c:v>
                </c:pt>
                <c:pt idx="4217">
                  <c:v>8.3931800000000003E-4</c:v>
                </c:pt>
                <c:pt idx="4218">
                  <c:v>8.4236300000000005E-4</c:v>
                </c:pt>
                <c:pt idx="4219">
                  <c:v>8.4636800000000001E-4</c:v>
                </c:pt>
                <c:pt idx="4220">
                  <c:v>8.50471E-4</c:v>
                </c:pt>
                <c:pt idx="4221">
                  <c:v>8.5209399999999996E-4</c:v>
                </c:pt>
                <c:pt idx="4222">
                  <c:v>8.5431600000000004E-4</c:v>
                </c:pt>
                <c:pt idx="4223">
                  <c:v>8.5508199999999996E-4</c:v>
                </c:pt>
                <c:pt idx="4224">
                  <c:v>8.5573400000000003E-4</c:v>
                </c:pt>
                <c:pt idx="4225">
                  <c:v>8.5866800000000004E-4</c:v>
                </c:pt>
                <c:pt idx="4226">
                  <c:v>8.5930800000000003E-4</c:v>
                </c:pt>
                <c:pt idx="4227">
                  <c:v>8.5934900000000003E-4</c:v>
                </c:pt>
                <c:pt idx="4228">
                  <c:v>8.6308399999999996E-4</c:v>
                </c:pt>
                <c:pt idx="4229">
                  <c:v>8.6518999999999995E-4</c:v>
                </c:pt>
                <c:pt idx="4230">
                  <c:v>8.6489200000000003E-4</c:v>
                </c:pt>
                <c:pt idx="4231">
                  <c:v>8.6163099999999996E-4</c:v>
                </c:pt>
                <c:pt idx="4232">
                  <c:v>8.5848000000000001E-4</c:v>
                </c:pt>
                <c:pt idx="4233">
                  <c:v>8.5324299999999995E-4</c:v>
                </c:pt>
                <c:pt idx="4234">
                  <c:v>8.4915000000000001E-4</c:v>
                </c:pt>
                <c:pt idx="4235">
                  <c:v>8.4691599999999997E-4</c:v>
                </c:pt>
                <c:pt idx="4236">
                  <c:v>8.4713400000000004E-4</c:v>
                </c:pt>
                <c:pt idx="4237">
                  <c:v>8.4803600000000004E-4</c:v>
                </c:pt>
                <c:pt idx="4238">
                  <c:v>8.4807399999999998E-4</c:v>
                </c:pt>
                <c:pt idx="4239">
                  <c:v>8.4787800000000004E-4</c:v>
                </c:pt>
                <c:pt idx="4240">
                  <c:v>8.4868699999999999E-4</c:v>
                </c:pt>
                <c:pt idx="4241">
                  <c:v>8.4591400000000002E-4</c:v>
                </c:pt>
                <c:pt idx="4242">
                  <c:v>8.4360000000000001E-4</c:v>
                </c:pt>
                <c:pt idx="4243">
                  <c:v>8.4655600000000004E-4</c:v>
                </c:pt>
                <c:pt idx="4244">
                  <c:v>8.5028299999999996E-4</c:v>
                </c:pt>
                <c:pt idx="4245">
                  <c:v>8.5273E-4</c:v>
                </c:pt>
                <c:pt idx="4246">
                  <c:v>8.53873E-4</c:v>
                </c:pt>
                <c:pt idx="4247">
                  <c:v>8.5528100000000005E-4</c:v>
                </c:pt>
                <c:pt idx="4248">
                  <c:v>8.5731999999999996E-4</c:v>
                </c:pt>
                <c:pt idx="4249">
                  <c:v>8.5877200000000005E-4</c:v>
                </c:pt>
                <c:pt idx="4250">
                  <c:v>8.5820999999999998E-4</c:v>
                </c:pt>
                <c:pt idx="4251">
                  <c:v>8.5659799999999997E-4</c:v>
                </c:pt>
                <c:pt idx="4252">
                  <c:v>8.5546999999999999E-4</c:v>
                </c:pt>
                <c:pt idx="4253">
                  <c:v>8.5575699999999996E-4</c:v>
                </c:pt>
                <c:pt idx="4254">
                  <c:v>8.5646400000000003E-4</c:v>
                </c:pt>
                <c:pt idx="4255">
                  <c:v>8.5440899999999998E-4</c:v>
                </c:pt>
                <c:pt idx="4256">
                  <c:v>8.4929799999999996E-4</c:v>
                </c:pt>
                <c:pt idx="4257">
                  <c:v>8.4808599999999996E-4</c:v>
                </c:pt>
                <c:pt idx="4258">
                  <c:v>8.46801E-4</c:v>
                </c:pt>
                <c:pt idx="4259">
                  <c:v>8.4731400000000005E-4</c:v>
                </c:pt>
                <c:pt idx="4260">
                  <c:v>8.4708500000000003E-4</c:v>
                </c:pt>
                <c:pt idx="4261">
                  <c:v>8.4682099999999999E-4</c:v>
                </c:pt>
                <c:pt idx="4262">
                  <c:v>8.4887600000000004E-4</c:v>
                </c:pt>
                <c:pt idx="4263">
                  <c:v>8.5147800000000002E-4</c:v>
                </c:pt>
                <c:pt idx="4264">
                  <c:v>8.5095199999999998E-4</c:v>
                </c:pt>
                <c:pt idx="4265">
                  <c:v>8.5027499999999995E-4</c:v>
                </c:pt>
                <c:pt idx="4266">
                  <c:v>8.5072499999999998E-4</c:v>
                </c:pt>
                <c:pt idx="4267">
                  <c:v>8.5181899999999997E-4</c:v>
                </c:pt>
                <c:pt idx="4268">
                  <c:v>8.5375000000000002E-4</c:v>
                </c:pt>
                <c:pt idx="4269">
                  <c:v>8.5412200000000002E-4</c:v>
                </c:pt>
                <c:pt idx="4270">
                  <c:v>8.53377E-4</c:v>
                </c:pt>
                <c:pt idx="4271">
                  <c:v>8.5364000000000002E-4</c:v>
                </c:pt>
                <c:pt idx="4272">
                  <c:v>8.5460899999999999E-4</c:v>
                </c:pt>
                <c:pt idx="4273">
                  <c:v>8.5721799999999998E-4</c:v>
                </c:pt>
                <c:pt idx="4274">
                  <c:v>8.6271700000000004E-4</c:v>
                </c:pt>
                <c:pt idx="4275">
                  <c:v>8.6981700000000005E-4</c:v>
                </c:pt>
                <c:pt idx="4276">
                  <c:v>8.7507199999999996E-4</c:v>
                </c:pt>
                <c:pt idx="4277">
                  <c:v>8.7923299999999999E-4</c:v>
                </c:pt>
                <c:pt idx="4278">
                  <c:v>8.8433700000000001E-4</c:v>
                </c:pt>
                <c:pt idx="4279">
                  <c:v>8.9059700000000002E-4</c:v>
                </c:pt>
                <c:pt idx="4280">
                  <c:v>8.9748699999999998E-4</c:v>
                </c:pt>
                <c:pt idx="4281">
                  <c:v>9.0402099999999997E-4</c:v>
                </c:pt>
                <c:pt idx="4282">
                  <c:v>9.1007999999999996E-4</c:v>
                </c:pt>
                <c:pt idx="4283">
                  <c:v>9.1688399999999997E-4</c:v>
                </c:pt>
                <c:pt idx="4284">
                  <c:v>9.2254000000000001E-4</c:v>
                </c:pt>
                <c:pt idx="4285">
                  <c:v>9.2404800000000001E-4</c:v>
                </c:pt>
                <c:pt idx="4286">
                  <c:v>9.2464200000000004E-4</c:v>
                </c:pt>
                <c:pt idx="4287">
                  <c:v>9.2734200000000005E-4</c:v>
                </c:pt>
                <c:pt idx="4288">
                  <c:v>9.3149400000000005E-4</c:v>
                </c:pt>
                <c:pt idx="4289">
                  <c:v>9.3556900000000003E-4</c:v>
                </c:pt>
                <c:pt idx="4290">
                  <c:v>9.4243199999999999E-4</c:v>
                </c:pt>
                <c:pt idx="4291">
                  <c:v>9.4574999999999998E-4</c:v>
                </c:pt>
                <c:pt idx="4292">
                  <c:v>9.5138999999999998E-4</c:v>
                </c:pt>
                <c:pt idx="4293">
                  <c:v>9.55261E-4</c:v>
                </c:pt>
                <c:pt idx="4294">
                  <c:v>9.5874000000000003E-4</c:v>
                </c:pt>
                <c:pt idx="4295">
                  <c:v>9.6081300000000003E-4</c:v>
                </c:pt>
                <c:pt idx="4296">
                  <c:v>9.6306600000000005E-4</c:v>
                </c:pt>
                <c:pt idx="4297">
                  <c:v>9.6898000000000004E-4</c:v>
                </c:pt>
                <c:pt idx="4298">
                  <c:v>9.776959999999999E-4</c:v>
                </c:pt>
                <c:pt idx="4299">
                  <c:v>9.8562099999999989E-4</c:v>
                </c:pt>
                <c:pt idx="4300">
                  <c:v>9.9197700000000001E-4</c:v>
                </c:pt>
                <c:pt idx="4301">
                  <c:v>9.9646299999999995E-4</c:v>
                </c:pt>
                <c:pt idx="4302">
                  <c:v>1.002106E-3</c:v>
                </c:pt>
                <c:pt idx="4303">
                  <c:v>1.0052660000000001E-3</c:v>
                </c:pt>
                <c:pt idx="4304">
                  <c:v>1.0088740000000001E-3</c:v>
                </c:pt>
                <c:pt idx="4305">
                  <c:v>1.0125970000000001E-3</c:v>
                </c:pt>
                <c:pt idx="4306">
                  <c:v>1.01421E-3</c:v>
                </c:pt>
                <c:pt idx="4307">
                  <c:v>1.0147649999999999E-3</c:v>
                </c:pt>
                <c:pt idx="4308">
                  <c:v>1.0153129999999999E-3</c:v>
                </c:pt>
                <c:pt idx="4309">
                  <c:v>1.0157090000000001E-3</c:v>
                </c:pt>
                <c:pt idx="4310">
                  <c:v>1.019666E-3</c:v>
                </c:pt>
                <c:pt idx="4311">
                  <c:v>1.0241479999999999E-3</c:v>
                </c:pt>
                <c:pt idx="4312">
                  <c:v>1.0294970000000001E-3</c:v>
                </c:pt>
                <c:pt idx="4313">
                  <c:v>1.0335209999999999E-3</c:v>
                </c:pt>
                <c:pt idx="4314">
                  <c:v>1.033642E-3</c:v>
                </c:pt>
                <c:pt idx="4315">
                  <c:v>1.0358590000000001E-3</c:v>
                </c:pt>
                <c:pt idx="4316">
                  <c:v>1.0400299999999999E-3</c:v>
                </c:pt>
                <c:pt idx="4317">
                  <c:v>1.0451379999999999E-3</c:v>
                </c:pt>
                <c:pt idx="4318">
                  <c:v>1.0489E-3</c:v>
                </c:pt>
                <c:pt idx="4319">
                  <c:v>1.052231E-3</c:v>
                </c:pt>
                <c:pt idx="4320">
                  <c:v>1.0570079999999999E-3</c:v>
                </c:pt>
                <c:pt idx="4321">
                  <c:v>1.0599870000000001E-3</c:v>
                </c:pt>
                <c:pt idx="4322">
                  <c:v>1.0649749999999999E-3</c:v>
                </c:pt>
                <c:pt idx="4323">
                  <c:v>1.0666759999999999E-3</c:v>
                </c:pt>
                <c:pt idx="4324">
                  <c:v>1.0684360000000001E-3</c:v>
                </c:pt>
                <c:pt idx="4325">
                  <c:v>1.0716269999999999E-3</c:v>
                </c:pt>
                <c:pt idx="4326">
                  <c:v>1.078634E-3</c:v>
                </c:pt>
                <c:pt idx="4327">
                  <c:v>1.086215E-3</c:v>
                </c:pt>
                <c:pt idx="4328">
                  <c:v>1.0915180000000001E-3</c:v>
                </c:pt>
                <c:pt idx="4329">
                  <c:v>1.098452E-3</c:v>
                </c:pt>
                <c:pt idx="4330">
                  <c:v>1.105183E-3</c:v>
                </c:pt>
                <c:pt idx="4331">
                  <c:v>1.111332E-3</c:v>
                </c:pt>
                <c:pt idx="4332">
                  <c:v>1.1164300000000001E-3</c:v>
                </c:pt>
                <c:pt idx="4333">
                  <c:v>1.1173489999999999E-3</c:v>
                </c:pt>
                <c:pt idx="4334">
                  <c:v>1.117027E-3</c:v>
                </c:pt>
                <c:pt idx="4335">
                  <c:v>1.11834E-3</c:v>
                </c:pt>
                <c:pt idx="4336">
                  <c:v>1.1191420000000001E-3</c:v>
                </c:pt>
                <c:pt idx="4337">
                  <c:v>1.1197329999999999E-3</c:v>
                </c:pt>
                <c:pt idx="4338">
                  <c:v>1.120193E-3</c:v>
                </c:pt>
                <c:pt idx="4339">
                  <c:v>1.120661E-3</c:v>
                </c:pt>
                <c:pt idx="4340">
                  <c:v>1.122999E-3</c:v>
                </c:pt>
                <c:pt idx="4341">
                  <c:v>1.127004E-3</c:v>
                </c:pt>
                <c:pt idx="4342">
                  <c:v>1.129087E-3</c:v>
                </c:pt>
                <c:pt idx="4343">
                  <c:v>1.134024E-3</c:v>
                </c:pt>
                <c:pt idx="4344">
                  <c:v>1.138656E-3</c:v>
                </c:pt>
                <c:pt idx="4345">
                  <c:v>1.1404550000000001E-3</c:v>
                </c:pt>
                <c:pt idx="4346">
                  <c:v>1.144019E-3</c:v>
                </c:pt>
                <c:pt idx="4347">
                  <c:v>1.1475369999999999E-3</c:v>
                </c:pt>
                <c:pt idx="4348">
                  <c:v>1.151544E-3</c:v>
                </c:pt>
                <c:pt idx="4349">
                  <c:v>1.1549679999999999E-3</c:v>
                </c:pt>
                <c:pt idx="4350">
                  <c:v>1.1571999999999999E-3</c:v>
                </c:pt>
                <c:pt idx="4351">
                  <c:v>1.162134E-3</c:v>
                </c:pt>
                <c:pt idx="4352">
                  <c:v>1.1696199999999999E-3</c:v>
                </c:pt>
                <c:pt idx="4353">
                  <c:v>1.1755789999999999E-3</c:v>
                </c:pt>
                <c:pt idx="4354">
                  <c:v>1.1785190000000001E-3</c:v>
                </c:pt>
                <c:pt idx="4355">
                  <c:v>1.1781910000000001E-3</c:v>
                </c:pt>
                <c:pt idx="4356">
                  <c:v>1.177336E-3</c:v>
                </c:pt>
                <c:pt idx="4357">
                  <c:v>1.1786730000000001E-3</c:v>
                </c:pt>
                <c:pt idx="4358">
                  <c:v>1.1780460000000001E-3</c:v>
                </c:pt>
                <c:pt idx="4359">
                  <c:v>1.182027E-3</c:v>
                </c:pt>
                <c:pt idx="4360">
                  <c:v>1.182663E-3</c:v>
                </c:pt>
                <c:pt idx="4361">
                  <c:v>1.183283E-3</c:v>
                </c:pt>
                <c:pt idx="4362">
                  <c:v>1.186246E-3</c:v>
                </c:pt>
                <c:pt idx="4363">
                  <c:v>1.187362E-3</c:v>
                </c:pt>
                <c:pt idx="4364">
                  <c:v>1.188419E-3</c:v>
                </c:pt>
                <c:pt idx="4365">
                  <c:v>1.187366E-3</c:v>
                </c:pt>
                <c:pt idx="4366">
                  <c:v>1.1965260000000001E-3</c:v>
                </c:pt>
                <c:pt idx="4367">
                  <c:v>1.1971729999999999E-3</c:v>
                </c:pt>
                <c:pt idx="4368">
                  <c:v>1.201557E-3</c:v>
                </c:pt>
                <c:pt idx="4369">
                  <c:v>1.2008489999999999E-3</c:v>
                </c:pt>
                <c:pt idx="4370">
                  <c:v>1.1998600000000001E-3</c:v>
                </c:pt>
                <c:pt idx="4371">
                  <c:v>1.198303E-3</c:v>
                </c:pt>
                <c:pt idx="4372">
                  <c:v>1.2025510000000001E-3</c:v>
                </c:pt>
                <c:pt idx="4373">
                  <c:v>1.2052639999999999E-3</c:v>
                </c:pt>
                <c:pt idx="4374">
                  <c:v>1.203616E-3</c:v>
                </c:pt>
                <c:pt idx="4375">
                  <c:v>1.2037899999999999E-3</c:v>
                </c:pt>
                <c:pt idx="4376">
                  <c:v>1.2065960000000001E-3</c:v>
                </c:pt>
                <c:pt idx="4377">
                  <c:v>1.2058419999999999E-3</c:v>
                </c:pt>
                <c:pt idx="4378">
                  <c:v>1.2032449999999999E-3</c:v>
                </c:pt>
                <c:pt idx="4379">
                  <c:v>1.1966430000000001E-3</c:v>
                </c:pt>
                <c:pt idx="4380">
                  <c:v>1.1969630000000001E-3</c:v>
                </c:pt>
                <c:pt idx="4381">
                  <c:v>1.1985819999999999E-3</c:v>
                </c:pt>
                <c:pt idx="4382">
                  <c:v>1.202268E-3</c:v>
                </c:pt>
                <c:pt idx="4383">
                  <c:v>1.2083249999999999E-3</c:v>
                </c:pt>
                <c:pt idx="4384">
                  <c:v>1.2078480000000001E-3</c:v>
                </c:pt>
                <c:pt idx="4385">
                  <c:v>1.2092299999999999E-3</c:v>
                </c:pt>
                <c:pt idx="4386">
                  <c:v>1.215423E-3</c:v>
                </c:pt>
                <c:pt idx="4387">
                  <c:v>1.220126E-3</c:v>
                </c:pt>
                <c:pt idx="4388">
                  <c:v>1.2235200000000001E-3</c:v>
                </c:pt>
                <c:pt idx="4389">
                  <c:v>1.223427E-3</c:v>
                </c:pt>
                <c:pt idx="4390">
                  <c:v>1.224782E-3</c:v>
                </c:pt>
                <c:pt idx="4391">
                  <c:v>1.2256579999999999E-3</c:v>
                </c:pt>
                <c:pt idx="4392">
                  <c:v>1.229677E-3</c:v>
                </c:pt>
                <c:pt idx="4393">
                  <c:v>1.229326E-3</c:v>
                </c:pt>
                <c:pt idx="4394">
                  <c:v>1.2285900000000001E-3</c:v>
                </c:pt>
                <c:pt idx="4395">
                  <c:v>1.22803E-3</c:v>
                </c:pt>
                <c:pt idx="4396">
                  <c:v>1.2300200000000001E-3</c:v>
                </c:pt>
                <c:pt idx="4397">
                  <c:v>1.2312169999999999E-3</c:v>
                </c:pt>
                <c:pt idx="4398">
                  <c:v>1.229557E-3</c:v>
                </c:pt>
                <c:pt idx="4399">
                  <c:v>1.2284220000000001E-3</c:v>
                </c:pt>
                <c:pt idx="4400">
                  <c:v>1.22915E-3</c:v>
                </c:pt>
                <c:pt idx="4401">
                  <c:v>1.229536E-3</c:v>
                </c:pt>
                <c:pt idx="4402">
                  <c:v>1.228481E-3</c:v>
                </c:pt>
                <c:pt idx="4403">
                  <c:v>1.2273659999999999E-3</c:v>
                </c:pt>
                <c:pt idx="4404">
                  <c:v>1.228016E-3</c:v>
                </c:pt>
                <c:pt idx="4405">
                  <c:v>1.2308099999999999E-3</c:v>
                </c:pt>
                <c:pt idx="4406">
                  <c:v>1.235374E-3</c:v>
                </c:pt>
                <c:pt idx="4407">
                  <c:v>1.239558E-3</c:v>
                </c:pt>
                <c:pt idx="4408">
                  <c:v>1.2419600000000001E-3</c:v>
                </c:pt>
                <c:pt idx="4409">
                  <c:v>1.246416E-3</c:v>
                </c:pt>
                <c:pt idx="4410">
                  <c:v>1.2445659999999999E-3</c:v>
                </c:pt>
                <c:pt idx="4411">
                  <c:v>1.241055E-3</c:v>
                </c:pt>
                <c:pt idx="4412">
                  <c:v>1.241153E-3</c:v>
                </c:pt>
                <c:pt idx="4413">
                  <c:v>1.2465849999999999E-3</c:v>
                </c:pt>
                <c:pt idx="4414">
                  <c:v>1.2521909999999999E-3</c:v>
                </c:pt>
                <c:pt idx="4415">
                  <c:v>1.258381E-3</c:v>
                </c:pt>
                <c:pt idx="4416">
                  <c:v>1.2619459999999999E-3</c:v>
                </c:pt>
                <c:pt idx="4417">
                  <c:v>1.26834E-3</c:v>
                </c:pt>
                <c:pt idx="4418">
                  <c:v>1.277416E-3</c:v>
                </c:pt>
                <c:pt idx="4419">
                  <c:v>1.286204E-3</c:v>
                </c:pt>
                <c:pt idx="4420">
                  <c:v>1.294592E-3</c:v>
                </c:pt>
                <c:pt idx="4421">
                  <c:v>1.302905E-3</c:v>
                </c:pt>
                <c:pt idx="4422">
                  <c:v>1.310688E-3</c:v>
                </c:pt>
                <c:pt idx="4423">
                  <c:v>1.3148439999999999E-3</c:v>
                </c:pt>
                <c:pt idx="4424">
                  <c:v>1.3159160000000001E-3</c:v>
                </c:pt>
                <c:pt idx="4425">
                  <c:v>1.3161889999999999E-3</c:v>
                </c:pt>
                <c:pt idx="4426">
                  <c:v>1.3218209999999999E-3</c:v>
                </c:pt>
                <c:pt idx="4427">
                  <c:v>1.3288270000000001E-3</c:v>
                </c:pt>
                <c:pt idx="4428">
                  <c:v>1.333716E-3</c:v>
                </c:pt>
                <c:pt idx="4429">
                  <c:v>1.339584E-3</c:v>
                </c:pt>
                <c:pt idx="4430">
                  <c:v>1.347404E-3</c:v>
                </c:pt>
                <c:pt idx="4431">
                  <c:v>1.353408E-3</c:v>
                </c:pt>
                <c:pt idx="4432">
                  <c:v>1.356611E-3</c:v>
                </c:pt>
                <c:pt idx="4433">
                  <c:v>1.358408E-3</c:v>
                </c:pt>
                <c:pt idx="4434">
                  <c:v>1.3654159999999999E-3</c:v>
                </c:pt>
                <c:pt idx="4435">
                  <c:v>1.3707859999999999E-3</c:v>
                </c:pt>
                <c:pt idx="4436">
                  <c:v>1.3756969999999999E-3</c:v>
                </c:pt>
                <c:pt idx="4437">
                  <c:v>1.379347E-3</c:v>
                </c:pt>
                <c:pt idx="4438">
                  <c:v>1.3824040000000001E-3</c:v>
                </c:pt>
                <c:pt idx="4439">
                  <c:v>1.3886650000000001E-3</c:v>
                </c:pt>
                <c:pt idx="4440">
                  <c:v>1.3952750000000001E-3</c:v>
                </c:pt>
                <c:pt idx="4441">
                  <c:v>1.4034150000000001E-3</c:v>
                </c:pt>
                <c:pt idx="4442">
                  <c:v>1.406388E-3</c:v>
                </c:pt>
                <c:pt idx="4443">
                  <c:v>1.410571E-3</c:v>
                </c:pt>
                <c:pt idx="4444">
                  <c:v>1.414729E-3</c:v>
                </c:pt>
                <c:pt idx="4445">
                  <c:v>1.4176589999999999E-3</c:v>
                </c:pt>
                <c:pt idx="4446">
                  <c:v>1.414848E-3</c:v>
                </c:pt>
                <c:pt idx="4447">
                  <c:v>1.4149500000000001E-3</c:v>
                </c:pt>
                <c:pt idx="4448">
                  <c:v>1.4129710000000001E-3</c:v>
                </c:pt>
                <c:pt idx="4449">
                  <c:v>1.412611E-3</c:v>
                </c:pt>
                <c:pt idx="4450">
                  <c:v>1.417869E-3</c:v>
                </c:pt>
                <c:pt idx="4451">
                  <c:v>1.418E-3</c:v>
                </c:pt>
                <c:pt idx="4452">
                  <c:v>1.420978E-3</c:v>
                </c:pt>
                <c:pt idx="4453">
                  <c:v>1.422406E-3</c:v>
                </c:pt>
                <c:pt idx="4454">
                  <c:v>1.42654E-3</c:v>
                </c:pt>
                <c:pt idx="4455">
                  <c:v>1.430296E-3</c:v>
                </c:pt>
                <c:pt idx="4456">
                  <c:v>1.432778E-3</c:v>
                </c:pt>
                <c:pt idx="4457">
                  <c:v>1.4355819999999999E-3</c:v>
                </c:pt>
                <c:pt idx="4458">
                  <c:v>1.4370380000000001E-3</c:v>
                </c:pt>
                <c:pt idx="4459">
                  <c:v>1.4377649999999999E-3</c:v>
                </c:pt>
                <c:pt idx="4460">
                  <c:v>1.4385839999999999E-3</c:v>
                </c:pt>
                <c:pt idx="4461">
                  <c:v>1.4396109999999999E-3</c:v>
                </c:pt>
                <c:pt idx="4462">
                  <c:v>1.4418790000000001E-3</c:v>
                </c:pt>
                <c:pt idx="4463">
                  <c:v>1.4423249999999999E-3</c:v>
                </c:pt>
                <c:pt idx="4464">
                  <c:v>1.4428150000000001E-3</c:v>
                </c:pt>
                <c:pt idx="4465">
                  <c:v>1.4460090000000001E-3</c:v>
                </c:pt>
                <c:pt idx="4466">
                  <c:v>1.4509220000000001E-3</c:v>
                </c:pt>
                <c:pt idx="4467">
                  <c:v>1.4566010000000001E-3</c:v>
                </c:pt>
                <c:pt idx="4468">
                  <c:v>1.4612469999999999E-3</c:v>
                </c:pt>
                <c:pt idx="4469">
                  <c:v>1.464822E-3</c:v>
                </c:pt>
                <c:pt idx="4470">
                  <c:v>1.4684819999999999E-3</c:v>
                </c:pt>
                <c:pt idx="4471">
                  <c:v>1.4736459999999999E-3</c:v>
                </c:pt>
                <c:pt idx="4472">
                  <c:v>1.480826E-3</c:v>
                </c:pt>
                <c:pt idx="4473">
                  <c:v>1.4858510000000001E-3</c:v>
                </c:pt>
                <c:pt idx="4474">
                  <c:v>1.488526E-3</c:v>
                </c:pt>
                <c:pt idx="4475">
                  <c:v>1.4897840000000001E-3</c:v>
                </c:pt>
                <c:pt idx="4476">
                  <c:v>1.4914990000000001E-3</c:v>
                </c:pt>
                <c:pt idx="4477">
                  <c:v>1.4937080000000001E-3</c:v>
                </c:pt>
                <c:pt idx="4478">
                  <c:v>1.4956559999999999E-3</c:v>
                </c:pt>
                <c:pt idx="4479">
                  <c:v>1.498777E-3</c:v>
                </c:pt>
                <c:pt idx="4480">
                  <c:v>1.501603E-3</c:v>
                </c:pt>
                <c:pt idx="4481">
                  <c:v>1.503662E-3</c:v>
                </c:pt>
                <c:pt idx="4482">
                  <c:v>1.505628E-3</c:v>
                </c:pt>
                <c:pt idx="4483">
                  <c:v>1.5073930000000001E-3</c:v>
                </c:pt>
                <c:pt idx="4484">
                  <c:v>1.5117259999999999E-3</c:v>
                </c:pt>
                <c:pt idx="4485">
                  <c:v>1.5187740000000001E-3</c:v>
                </c:pt>
                <c:pt idx="4486">
                  <c:v>1.52641E-3</c:v>
                </c:pt>
                <c:pt idx="4487">
                  <c:v>1.5331570000000001E-3</c:v>
                </c:pt>
                <c:pt idx="4488">
                  <c:v>1.537072E-3</c:v>
                </c:pt>
                <c:pt idx="4489">
                  <c:v>1.538979E-3</c:v>
                </c:pt>
                <c:pt idx="4490">
                  <c:v>1.5394860000000001E-3</c:v>
                </c:pt>
                <c:pt idx="4491">
                  <c:v>1.5373540000000001E-3</c:v>
                </c:pt>
                <c:pt idx="4492">
                  <c:v>1.536283E-3</c:v>
                </c:pt>
                <c:pt idx="4493">
                  <c:v>1.5384249999999999E-3</c:v>
                </c:pt>
                <c:pt idx="4494">
                  <c:v>1.5402110000000001E-3</c:v>
                </c:pt>
                <c:pt idx="4495">
                  <c:v>1.539318E-3</c:v>
                </c:pt>
                <c:pt idx="4496">
                  <c:v>1.5374010000000001E-3</c:v>
                </c:pt>
                <c:pt idx="4497">
                  <c:v>1.5337879999999999E-3</c:v>
                </c:pt>
                <c:pt idx="4498">
                  <c:v>1.5325860000000001E-3</c:v>
                </c:pt>
                <c:pt idx="4499">
                  <c:v>1.5349999999999999E-3</c:v>
                </c:pt>
                <c:pt idx="4500">
                  <c:v>1.538675E-3</c:v>
                </c:pt>
                <c:pt idx="4501">
                  <c:v>1.5404080000000001E-3</c:v>
                </c:pt>
                <c:pt idx="4502">
                  <c:v>1.5407419999999999E-3</c:v>
                </c:pt>
                <c:pt idx="4503">
                  <c:v>1.543158E-3</c:v>
                </c:pt>
                <c:pt idx="4504">
                  <c:v>1.543684E-3</c:v>
                </c:pt>
                <c:pt idx="4505">
                  <c:v>1.5486020000000001E-3</c:v>
                </c:pt>
                <c:pt idx="4506">
                  <c:v>1.543872E-3</c:v>
                </c:pt>
                <c:pt idx="4507">
                  <c:v>1.548383E-3</c:v>
                </c:pt>
                <c:pt idx="4508">
                  <c:v>1.550332E-3</c:v>
                </c:pt>
                <c:pt idx="4509">
                  <c:v>1.5549050000000001E-3</c:v>
                </c:pt>
                <c:pt idx="4510">
                  <c:v>1.558285E-3</c:v>
                </c:pt>
                <c:pt idx="4511">
                  <c:v>1.5604149999999999E-3</c:v>
                </c:pt>
                <c:pt idx="4512">
                  <c:v>1.5592259999999999E-3</c:v>
                </c:pt>
                <c:pt idx="4513">
                  <c:v>1.561806E-3</c:v>
                </c:pt>
                <c:pt idx="4514">
                  <c:v>1.566846E-3</c:v>
                </c:pt>
                <c:pt idx="4515">
                  <c:v>1.569883E-3</c:v>
                </c:pt>
                <c:pt idx="4516">
                  <c:v>1.571535E-3</c:v>
                </c:pt>
                <c:pt idx="4517">
                  <c:v>1.5767649999999999E-3</c:v>
                </c:pt>
                <c:pt idx="4518">
                  <c:v>1.582342E-3</c:v>
                </c:pt>
                <c:pt idx="4519">
                  <c:v>1.589266E-3</c:v>
                </c:pt>
                <c:pt idx="4520">
                  <c:v>1.594624E-3</c:v>
                </c:pt>
                <c:pt idx="4521">
                  <c:v>1.598244E-3</c:v>
                </c:pt>
                <c:pt idx="4522">
                  <c:v>1.6079919999999999E-3</c:v>
                </c:pt>
                <c:pt idx="4523">
                  <c:v>1.6165299999999999E-3</c:v>
                </c:pt>
                <c:pt idx="4524">
                  <c:v>1.627835E-3</c:v>
                </c:pt>
                <c:pt idx="4525">
                  <c:v>1.639887E-3</c:v>
                </c:pt>
                <c:pt idx="4526">
                  <c:v>1.6492919999999999E-3</c:v>
                </c:pt>
                <c:pt idx="4527">
                  <c:v>1.6580620000000001E-3</c:v>
                </c:pt>
                <c:pt idx="4528">
                  <c:v>1.667106E-3</c:v>
                </c:pt>
                <c:pt idx="4529">
                  <c:v>1.671854E-3</c:v>
                </c:pt>
                <c:pt idx="4530">
                  <c:v>1.676458E-3</c:v>
                </c:pt>
                <c:pt idx="4531">
                  <c:v>1.6832259999999999E-3</c:v>
                </c:pt>
                <c:pt idx="4532">
                  <c:v>1.6942439999999999E-3</c:v>
                </c:pt>
                <c:pt idx="4533">
                  <c:v>1.705444E-3</c:v>
                </c:pt>
                <c:pt idx="4534">
                  <c:v>1.7123920000000001E-3</c:v>
                </c:pt>
                <c:pt idx="4535">
                  <c:v>1.715781E-3</c:v>
                </c:pt>
                <c:pt idx="4536">
                  <c:v>1.718874E-3</c:v>
                </c:pt>
                <c:pt idx="4537">
                  <c:v>1.7271820000000001E-3</c:v>
                </c:pt>
                <c:pt idx="4538">
                  <c:v>1.7282860000000001E-3</c:v>
                </c:pt>
                <c:pt idx="4539">
                  <c:v>1.732609E-3</c:v>
                </c:pt>
                <c:pt idx="4540">
                  <c:v>1.7417979999999999E-3</c:v>
                </c:pt>
                <c:pt idx="4541">
                  <c:v>1.746556E-3</c:v>
                </c:pt>
                <c:pt idx="4542">
                  <c:v>1.749808E-3</c:v>
                </c:pt>
                <c:pt idx="4543">
                  <c:v>1.7492300000000001E-3</c:v>
                </c:pt>
                <c:pt idx="4544">
                  <c:v>1.747443E-3</c:v>
                </c:pt>
                <c:pt idx="4545">
                  <c:v>1.747279E-3</c:v>
                </c:pt>
                <c:pt idx="4546">
                  <c:v>1.7520840000000001E-3</c:v>
                </c:pt>
                <c:pt idx="4547">
                  <c:v>1.7608630000000001E-3</c:v>
                </c:pt>
                <c:pt idx="4548">
                  <c:v>1.7669680000000001E-3</c:v>
                </c:pt>
                <c:pt idx="4549">
                  <c:v>1.773658E-3</c:v>
                </c:pt>
                <c:pt idx="4550">
                  <c:v>1.7809620000000001E-3</c:v>
                </c:pt>
                <c:pt idx="4551">
                  <c:v>1.786532E-3</c:v>
                </c:pt>
                <c:pt idx="4552">
                  <c:v>1.7903730000000001E-3</c:v>
                </c:pt>
                <c:pt idx="4553">
                  <c:v>1.794737E-3</c:v>
                </c:pt>
                <c:pt idx="4554">
                  <c:v>1.800276E-3</c:v>
                </c:pt>
                <c:pt idx="4555">
                  <c:v>1.8072279999999999E-3</c:v>
                </c:pt>
                <c:pt idx="4556">
                  <c:v>1.8138049999999999E-3</c:v>
                </c:pt>
                <c:pt idx="4557">
                  <c:v>1.8203939999999999E-3</c:v>
                </c:pt>
                <c:pt idx="4558">
                  <c:v>1.827324E-3</c:v>
                </c:pt>
                <c:pt idx="4559">
                  <c:v>1.8344189999999999E-3</c:v>
                </c:pt>
                <c:pt idx="4560">
                  <c:v>1.8435299999999999E-3</c:v>
                </c:pt>
                <c:pt idx="4561">
                  <c:v>1.848911E-3</c:v>
                </c:pt>
                <c:pt idx="4562">
                  <c:v>1.853263E-3</c:v>
                </c:pt>
                <c:pt idx="4563">
                  <c:v>1.862612E-3</c:v>
                </c:pt>
                <c:pt idx="4564">
                  <c:v>1.8696959999999999E-3</c:v>
                </c:pt>
                <c:pt idx="4565">
                  <c:v>1.874492E-3</c:v>
                </c:pt>
                <c:pt idx="4566">
                  <c:v>1.87761E-3</c:v>
                </c:pt>
                <c:pt idx="4567">
                  <c:v>1.8823080000000001E-3</c:v>
                </c:pt>
                <c:pt idx="4568">
                  <c:v>1.887262E-3</c:v>
                </c:pt>
                <c:pt idx="4569">
                  <c:v>1.8940439999999999E-3</c:v>
                </c:pt>
                <c:pt idx="4570">
                  <c:v>1.9025260000000001E-3</c:v>
                </c:pt>
                <c:pt idx="4571">
                  <c:v>1.9103239999999999E-3</c:v>
                </c:pt>
                <c:pt idx="4572">
                  <c:v>1.9221279999999999E-3</c:v>
                </c:pt>
                <c:pt idx="4573">
                  <c:v>1.931374E-3</c:v>
                </c:pt>
                <c:pt idx="4574">
                  <c:v>1.9325010000000001E-3</c:v>
                </c:pt>
                <c:pt idx="4575">
                  <c:v>1.932603E-3</c:v>
                </c:pt>
                <c:pt idx="4576">
                  <c:v>1.9346890000000001E-3</c:v>
                </c:pt>
                <c:pt idx="4577">
                  <c:v>1.9399720000000001E-3</c:v>
                </c:pt>
                <c:pt idx="4578">
                  <c:v>1.9430680000000001E-3</c:v>
                </c:pt>
                <c:pt idx="4579">
                  <c:v>1.9440569999999999E-3</c:v>
                </c:pt>
                <c:pt idx="4580">
                  <c:v>1.943841E-3</c:v>
                </c:pt>
                <c:pt idx="4581">
                  <c:v>1.9471200000000001E-3</c:v>
                </c:pt>
                <c:pt idx="4582">
                  <c:v>1.953649E-3</c:v>
                </c:pt>
                <c:pt idx="4583">
                  <c:v>1.9590190000000002E-3</c:v>
                </c:pt>
                <c:pt idx="4584">
                  <c:v>1.9647330000000002E-3</c:v>
                </c:pt>
                <c:pt idx="4585">
                  <c:v>1.9687989999999998E-3</c:v>
                </c:pt>
                <c:pt idx="4586">
                  <c:v>1.9721259999999998E-3</c:v>
                </c:pt>
                <c:pt idx="4587">
                  <c:v>1.9759249999999999E-3</c:v>
                </c:pt>
                <c:pt idx="4588">
                  <c:v>1.9807029999999999E-3</c:v>
                </c:pt>
                <c:pt idx="4589">
                  <c:v>1.986715E-3</c:v>
                </c:pt>
                <c:pt idx="4590">
                  <c:v>1.995026E-3</c:v>
                </c:pt>
                <c:pt idx="4591">
                  <c:v>1.999116E-3</c:v>
                </c:pt>
                <c:pt idx="4592">
                  <c:v>2.004011E-3</c:v>
                </c:pt>
                <c:pt idx="4593">
                  <c:v>2.0066229999999999E-3</c:v>
                </c:pt>
                <c:pt idx="4594">
                  <c:v>2.0114400000000002E-3</c:v>
                </c:pt>
                <c:pt idx="4595">
                  <c:v>2.0155860000000002E-3</c:v>
                </c:pt>
                <c:pt idx="4596">
                  <c:v>2.0229150000000001E-3</c:v>
                </c:pt>
                <c:pt idx="4597">
                  <c:v>2.0278689999999999E-3</c:v>
                </c:pt>
                <c:pt idx="4598">
                  <c:v>2.0333669999999999E-3</c:v>
                </c:pt>
                <c:pt idx="4599">
                  <c:v>2.036571E-3</c:v>
                </c:pt>
                <c:pt idx="4600">
                  <c:v>2.0382159999999998E-3</c:v>
                </c:pt>
                <c:pt idx="4601">
                  <c:v>2.0413749999999998E-3</c:v>
                </c:pt>
                <c:pt idx="4602">
                  <c:v>2.043563E-3</c:v>
                </c:pt>
                <c:pt idx="4603">
                  <c:v>2.0426749999999999E-3</c:v>
                </c:pt>
                <c:pt idx="4604">
                  <c:v>2.0468650000000001E-3</c:v>
                </c:pt>
                <c:pt idx="4605">
                  <c:v>2.0506919999999998E-3</c:v>
                </c:pt>
                <c:pt idx="4606">
                  <c:v>2.0516660000000002E-3</c:v>
                </c:pt>
                <c:pt idx="4607">
                  <c:v>2.0535240000000001E-3</c:v>
                </c:pt>
                <c:pt idx="4608">
                  <c:v>2.0582500000000002E-3</c:v>
                </c:pt>
                <c:pt idx="4609">
                  <c:v>2.0597340000000001E-3</c:v>
                </c:pt>
                <c:pt idx="4610">
                  <c:v>2.061546E-3</c:v>
                </c:pt>
                <c:pt idx="4611">
                  <c:v>2.066638E-3</c:v>
                </c:pt>
                <c:pt idx="4612">
                  <c:v>2.0728220000000002E-3</c:v>
                </c:pt>
                <c:pt idx="4613">
                  <c:v>2.0778519999999998E-3</c:v>
                </c:pt>
                <c:pt idx="4614">
                  <c:v>2.0772410000000001E-3</c:v>
                </c:pt>
                <c:pt idx="4615">
                  <c:v>2.0763050000000001E-3</c:v>
                </c:pt>
                <c:pt idx="4616">
                  <c:v>2.0720589999999998E-3</c:v>
                </c:pt>
                <c:pt idx="4617">
                  <c:v>2.068112E-3</c:v>
                </c:pt>
                <c:pt idx="4618">
                  <c:v>2.0642669999999998E-3</c:v>
                </c:pt>
                <c:pt idx="4619">
                  <c:v>2.0614679999999999E-3</c:v>
                </c:pt>
                <c:pt idx="4620">
                  <c:v>2.0589919999999999E-3</c:v>
                </c:pt>
                <c:pt idx="4621">
                  <c:v>2.0589599999999999E-3</c:v>
                </c:pt>
                <c:pt idx="4622">
                  <c:v>2.0594060000000002E-3</c:v>
                </c:pt>
                <c:pt idx="4623">
                  <c:v>2.0591379999999999E-3</c:v>
                </c:pt>
                <c:pt idx="4624">
                  <c:v>2.0635150000000001E-3</c:v>
                </c:pt>
                <c:pt idx="4625">
                  <c:v>2.067368E-3</c:v>
                </c:pt>
                <c:pt idx="4626">
                  <c:v>2.0711900000000001E-3</c:v>
                </c:pt>
                <c:pt idx="4627">
                  <c:v>2.07522E-3</c:v>
                </c:pt>
                <c:pt idx="4628">
                  <c:v>2.0785909999999999E-3</c:v>
                </c:pt>
                <c:pt idx="4629">
                  <c:v>2.086746E-3</c:v>
                </c:pt>
                <c:pt idx="4630">
                  <c:v>2.0938250000000001E-3</c:v>
                </c:pt>
                <c:pt idx="4631">
                  <c:v>2.0999510000000001E-3</c:v>
                </c:pt>
                <c:pt idx="4632">
                  <c:v>2.1048540000000002E-3</c:v>
                </c:pt>
                <c:pt idx="4633">
                  <c:v>2.1096190000000001E-3</c:v>
                </c:pt>
                <c:pt idx="4634">
                  <c:v>2.1123140000000001E-3</c:v>
                </c:pt>
                <c:pt idx="4635">
                  <c:v>2.1156199999999999E-3</c:v>
                </c:pt>
                <c:pt idx="4636">
                  <c:v>2.112868E-3</c:v>
                </c:pt>
                <c:pt idx="4637">
                  <c:v>2.1114660000000002E-3</c:v>
                </c:pt>
                <c:pt idx="4638">
                  <c:v>2.112582E-3</c:v>
                </c:pt>
                <c:pt idx="4639">
                  <c:v>2.1165540000000001E-3</c:v>
                </c:pt>
                <c:pt idx="4640">
                  <c:v>2.1166520000000001E-3</c:v>
                </c:pt>
                <c:pt idx="4641">
                  <c:v>2.1143170000000001E-3</c:v>
                </c:pt>
                <c:pt idx="4642">
                  <c:v>2.1118769999999999E-3</c:v>
                </c:pt>
                <c:pt idx="4643">
                  <c:v>2.1134359999999998E-3</c:v>
                </c:pt>
                <c:pt idx="4644">
                  <c:v>2.1172890000000001E-3</c:v>
                </c:pt>
                <c:pt idx="4645">
                  <c:v>2.1198599999999999E-3</c:v>
                </c:pt>
                <c:pt idx="4646">
                  <c:v>2.1228390000000001E-3</c:v>
                </c:pt>
                <c:pt idx="4647">
                  <c:v>2.1277330000000001E-3</c:v>
                </c:pt>
                <c:pt idx="4648">
                  <c:v>2.1335299999999998E-3</c:v>
                </c:pt>
                <c:pt idx="4649">
                  <c:v>2.13752E-3</c:v>
                </c:pt>
                <c:pt idx="4650">
                  <c:v>2.1406509999999999E-3</c:v>
                </c:pt>
                <c:pt idx="4651">
                  <c:v>2.1460799999999999E-3</c:v>
                </c:pt>
                <c:pt idx="4652">
                  <c:v>2.1533279999999999E-3</c:v>
                </c:pt>
                <c:pt idx="4653">
                  <c:v>2.1598339999999998E-3</c:v>
                </c:pt>
                <c:pt idx="4654">
                  <c:v>2.1667919999999999E-3</c:v>
                </c:pt>
                <c:pt idx="4655">
                  <c:v>2.1739289999999998E-3</c:v>
                </c:pt>
                <c:pt idx="4656">
                  <c:v>2.1763419999999999E-3</c:v>
                </c:pt>
                <c:pt idx="4657">
                  <c:v>2.1783029999999999E-3</c:v>
                </c:pt>
                <c:pt idx="4658">
                  <c:v>2.1813980000000002E-3</c:v>
                </c:pt>
                <c:pt idx="4659">
                  <c:v>2.1854859999999999E-3</c:v>
                </c:pt>
                <c:pt idx="4660">
                  <c:v>2.1909479999999999E-3</c:v>
                </c:pt>
                <c:pt idx="4661">
                  <c:v>2.1954840000000002E-3</c:v>
                </c:pt>
                <c:pt idx="4662">
                  <c:v>2.200774E-3</c:v>
                </c:pt>
                <c:pt idx="4663">
                  <c:v>2.2040699999999998E-3</c:v>
                </c:pt>
                <c:pt idx="4664">
                  <c:v>2.2080870000000001E-3</c:v>
                </c:pt>
                <c:pt idx="4665">
                  <c:v>2.2143319999999998E-3</c:v>
                </c:pt>
                <c:pt idx="4666">
                  <c:v>2.221027E-3</c:v>
                </c:pt>
                <c:pt idx="4667">
                  <c:v>2.2267459999999999E-3</c:v>
                </c:pt>
                <c:pt idx="4668">
                  <c:v>2.2337559999999999E-3</c:v>
                </c:pt>
                <c:pt idx="4669">
                  <c:v>2.2424160000000001E-3</c:v>
                </c:pt>
                <c:pt idx="4670">
                  <c:v>2.2529640000000001E-3</c:v>
                </c:pt>
                <c:pt idx="4671">
                  <c:v>2.2663029999999999E-3</c:v>
                </c:pt>
                <c:pt idx="4672">
                  <c:v>2.274355E-3</c:v>
                </c:pt>
                <c:pt idx="4673">
                  <c:v>2.2870249999999998E-3</c:v>
                </c:pt>
                <c:pt idx="4674">
                  <c:v>2.298844E-3</c:v>
                </c:pt>
                <c:pt idx="4675">
                  <c:v>2.308708E-3</c:v>
                </c:pt>
                <c:pt idx="4676">
                  <c:v>2.3177900000000001E-3</c:v>
                </c:pt>
                <c:pt idx="4677">
                  <c:v>2.3268189999999999E-3</c:v>
                </c:pt>
                <c:pt idx="4678">
                  <c:v>2.3413840000000002E-3</c:v>
                </c:pt>
                <c:pt idx="4679">
                  <c:v>2.3568600000000001E-3</c:v>
                </c:pt>
                <c:pt idx="4680">
                  <c:v>2.3715619999999998E-3</c:v>
                </c:pt>
                <c:pt idx="4681">
                  <c:v>2.380357E-3</c:v>
                </c:pt>
                <c:pt idx="4682">
                  <c:v>2.3888479999999998E-3</c:v>
                </c:pt>
                <c:pt idx="4683">
                  <c:v>2.4008800000000002E-3</c:v>
                </c:pt>
                <c:pt idx="4684">
                  <c:v>2.4077740000000001E-3</c:v>
                </c:pt>
                <c:pt idx="4685">
                  <c:v>2.415244E-3</c:v>
                </c:pt>
                <c:pt idx="4686">
                  <c:v>2.4275450000000001E-3</c:v>
                </c:pt>
                <c:pt idx="4687">
                  <c:v>2.4369460000000002E-3</c:v>
                </c:pt>
                <c:pt idx="4688">
                  <c:v>2.4491280000000001E-3</c:v>
                </c:pt>
                <c:pt idx="4689">
                  <c:v>2.4596560000000002E-3</c:v>
                </c:pt>
                <c:pt idx="4690">
                  <c:v>2.4677179999999998E-3</c:v>
                </c:pt>
                <c:pt idx="4691">
                  <c:v>2.473332E-3</c:v>
                </c:pt>
                <c:pt idx="4692">
                  <c:v>2.476266E-3</c:v>
                </c:pt>
                <c:pt idx="4693">
                  <c:v>2.4862619999999999E-3</c:v>
                </c:pt>
                <c:pt idx="4694">
                  <c:v>2.4963210000000001E-3</c:v>
                </c:pt>
                <c:pt idx="4695">
                  <c:v>2.5028120000000001E-3</c:v>
                </c:pt>
                <c:pt idx="4696">
                  <c:v>2.5125899999999999E-3</c:v>
                </c:pt>
                <c:pt idx="4697">
                  <c:v>2.5195500000000002E-3</c:v>
                </c:pt>
                <c:pt idx="4698">
                  <c:v>2.5279830000000001E-3</c:v>
                </c:pt>
                <c:pt idx="4699">
                  <c:v>2.5344500000000002E-3</c:v>
                </c:pt>
                <c:pt idx="4700">
                  <c:v>2.5482399999999998E-3</c:v>
                </c:pt>
                <c:pt idx="4701">
                  <c:v>2.5621900000000002E-3</c:v>
                </c:pt>
                <c:pt idx="4702">
                  <c:v>2.5753199999999999E-3</c:v>
                </c:pt>
                <c:pt idx="4703">
                  <c:v>2.586863E-3</c:v>
                </c:pt>
                <c:pt idx="4704">
                  <c:v>2.5978749999999999E-3</c:v>
                </c:pt>
                <c:pt idx="4705">
                  <c:v>2.6072819999999998E-3</c:v>
                </c:pt>
                <c:pt idx="4706">
                  <c:v>2.613022E-3</c:v>
                </c:pt>
                <c:pt idx="4707">
                  <c:v>2.6240980000000001E-3</c:v>
                </c:pt>
                <c:pt idx="4708">
                  <c:v>2.636944E-3</c:v>
                </c:pt>
                <c:pt idx="4709">
                  <c:v>2.6452519999999998E-3</c:v>
                </c:pt>
                <c:pt idx="4710">
                  <c:v>2.6555250000000002E-3</c:v>
                </c:pt>
                <c:pt idx="4711">
                  <c:v>2.6655260000000001E-3</c:v>
                </c:pt>
                <c:pt idx="4712">
                  <c:v>2.6776539999999998E-3</c:v>
                </c:pt>
                <c:pt idx="4713">
                  <c:v>2.688022E-3</c:v>
                </c:pt>
                <c:pt idx="4714">
                  <c:v>2.6972150000000002E-3</c:v>
                </c:pt>
                <c:pt idx="4715">
                  <c:v>2.7071880000000001E-3</c:v>
                </c:pt>
                <c:pt idx="4716">
                  <c:v>2.7170060000000001E-3</c:v>
                </c:pt>
                <c:pt idx="4717">
                  <c:v>2.7255640000000002E-3</c:v>
                </c:pt>
                <c:pt idx="4718">
                  <c:v>2.7389160000000001E-3</c:v>
                </c:pt>
                <c:pt idx="4719">
                  <c:v>2.7490599999999998E-3</c:v>
                </c:pt>
                <c:pt idx="4720">
                  <c:v>2.7515199999999999E-3</c:v>
                </c:pt>
                <c:pt idx="4721">
                  <c:v>2.7644060000000001E-3</c:v>
                </c:pt>
                <c:pt idx="4722">
                  <c:v>2.7747380000000001E-3</c:v>
                </c:pt>
                <c:pt idx="4723">
                  <c:v>2.782784E-3</c:v>
                </c:pt>
                <c:pt idx="4724">
                  <c:v>2.7886299999999998E-3</c:v>
                </c:pt>
                <c:pt idx="4725">
                  <c:v>2.7969969999999999E-3</c:v>
                </c:pt>
                <c:pt idx="4726">
                  <c:v>2.8042340000000001E-3</c:v>
                </c:pt>
                <c:pt idx="4727">
                  <c:v>2.811235E-3</c:v>
                </c:pt>
                <c:pt idx="4728">
                  <c:v>2.815498E-3</c:v>
                </c:pt>
                <c:pt idx="4729">
                  <c:v>2.820936E-3</c:v>
                </c:pt>
                <c:pt idx="4730">
                  <c:v>2.8288129999999999E-3</c:v>
                </c:pt>
                <c:pt idx="4731">
                  <c:v>2.836201E-3</c:v>
                </c:pt>
                <c:pt idx="4732">
                  <c:v>2.8482149999999999E-3</c:v>
                </c:pt>
                <c:pt idx="4733">
                  <c:v>2.8609489999999998E-3</c:v>
                </c:pt>
                <c:pt idx="4734">
                  <c:v>2.871378E-3</c:v>
                </c:pt>
                <c:pt idx="4735">
                  <c:v>2.8821850000000002E-3</c:v>
                </c:pt>
                <c:pt idx="4736">
                  <c:v>2.890091E-3</c:v>
                </c:pt>
                <c:pt idx="4737">
                  <c:v>2.8990399999999999E-3</c:v>
                </c:pt>
                <c:pt idx="4738">
                  <c:v>2.9103419999999998E-3</c:v>
                </c:pt>
                <c:pt idx="4739">
                  <c:v>2.921978E-3</c:v>
                </c:pt>
                <c:pt idx="4740">
                  <c:v>2.9318389999999999E-3</c:v>
                </c:pt>
                <c:pt idx="4741">
                  <c:v>2.941202E-3</c:v>
                </c:pt>
                <c:pt idx="4742">
                  <c:v>2.9510790000000001E-3</c:v>
                </c:pt>
                <c:pt idx="4743">
                  <c:v>2.9610320000000002E-3</c:v>
                </c:pt>
                <c:pt idx="4744">
                  <c:v>2.9698749999999999E-3</c:v>
                </c:pt>
                <c:pt idx="4745">
                  <c:v>2.9802050000000001E-3</c:v>
                </c:pt>
                <c:pt idx="4746">
                  <c:v>2.9837879999999998E-3</c:v>
                </c:pt>
                <c:pt idx="4747">
                  <c:v>2.995316E-3</c:v>
                </c:pt>
                <c:pt idx="4748">
                  <c:v>3.0069369999999999E-3</c:v>
                </c:pt>
                <c:pt idx="4749">
                  <c:v>3.013122E-3</c:v>
                </c:pt>
                <c:pt idx="4750">
                  <c:v>3.0210599999999999E-3</c:v>
                </c:pt>
                <c:pt idx="4751">
                  <c:v>3.0369780000000001E-3</c:v>
                </c:pt>
                <c:pt idx="4752">
                  <c:v>3.044447E-3</c:v>
                </c:pt>
                <c:pt idx="4753">
                  <c:v>3.0559760000000002E-3</c:v>
                </c:pt>
                <c:pt idx="4754">
                  <c:v>3.0701539999999999E-3</c:v>
                </c:pt>
                <c:pt idx="4755">
                  <c:v>3.0817129999999998E-3</c:v>
                </c:pt>
                <c:pt idx="4756">
                  <c:v>3.0910949999999999E-3</c:v>
                </c:pt>
                <c:pt idx="4757">
                  <c:v>3.1020890000000001E-3</c:v>
                </c:pt>
                <c:pt idx="4758">
                  <c:v>3.1150959999999999E-3</c:v>
                </c:pt>
                <c:pt idx="4759">
                  <c:v>3.1267809999999999E-3</c:v>
                </c:pt>
                <c:pt idx="4760">
                  <c:v>3.1375550000000002E-3</c:v>
                </c:pt>
                <c:pt idx="4761">
                  <c:v>3.1490929999999999E-3</c:v>
                </c:pt>
                <c:pt idx="4762">
                  <c:v>3.1625249999999998E-3</c:v>
                </c:pt>
                <c:pt idx="4763">
                  <c:v>3.1753699999999998E-3</c:v>
                </c:pt>
                <c:pt idx="4764">
                  <c:v>3.1880039999999999E-3</c:v>
                </c:pt>
                <c:pt idx="4765">
                  <c:v>3.1987510000000001E-3</c:v>
                </c:pt>
                <c:pt idx="4766">
                  <c:v>3.2052750000000001E-3</c:v>
                </c:pt>
                <c:pt idx="4767">
                  <c:v>3.2096910000000002E-3</c:v>
                </c:pt>
                <c:pt idx="4768">
                  <c:v>3.2156340000000002E-3</c:v>
                </c:pt>
                <c:pt idx="4769">
                  <c:v>3.2213540000000001E-3</c:v>
                </c:pt>
                <c:pt idx="4770">
                  <c:v>3.225824E-3</c:v>
                </c:pt>
                <c:pt idx="4771">
                  <c:v>3.2320529999999999E-3</c:v>
                </c:pt>
                <c:pt idx="4772">
                  <c:v>3.2404320000000001E-3</c:v>
                </c:pt>
                <c:pt idx="4773">
                  <c:v>3.2493589999999998E-3</c:v>
                </c:pt>
                <c:pt idx="4774">
                  <c:v>3.25918E-3</c:v>
                </c:pt>
                <c:pt idx="4775">
                  <c:v>3.2757400000000001E-3</c:v>
                </c:pt>
                <c:pt idx="4776">
                  <c:v>3.2855929999999998E-3</c:v>
                </c:pt>
                <c:pt idx="4777">
                  <c:v>3.301404E-3</c:v>
                </c:pt>
                <c:pt idx="4778">
                  <c:v>3.3171530000000002E-3</c:v>
                </c:pt>
                <c:pt idx="4779">
                  <c:v>3.3340980000000002E-3</c:v>
                </c:pt>
                <c:pt idx="4780">
                  <c:v>3.3506400000000002E-3</c:v>
                </c:pt>
                <c:pt idx="4781">
                  <c:v>3.3681819999999999E-3</c:v>
                </c:pt>
                <c:pt idx="4782">
                  <c:v>3.3827950000000001E-3</c:v>
                </c:pt>
                <c:pt idx="4783">
                  <c:v>3.4000620000000001E-3</c:v>
                </c:pt>
                <c:pt idx="4784">
                  <c:v>3.4130549999999999E-3</c:v>
                </c:pt>
                <c:pt idx="4785">
                  <c:v>3.4260720000000001E-3</c:v>
                </c:pt>
                <c:pt idx="4786">
                  <c:v>3.4402959999999998E-3</c:v>
                </c:pt>
                <c:pt idx="4787">
                  <c:v>3.4540119999999998E-3</c:v>
                </c:pt>
                <c:pt idx="4788">
                  <c:v>3.4660519999999998E-3</c:v>
                </c:pt>
                <c:pt idx="4789">
                  <c:v>3.4868289999999999E-3</c:v>
                </c:pt>
                <c:pt idx="4790">
                  <c:v>3.5038090000000001E-3</c:v>
                </c:pt>
                <c:pt idx="4791">
                  <c:v>3.518602E-3</c:v>
                </c:pt>
                <c:pt idx="4792">
                  <c:v>3.5353670000000002E-3</c:v>
                </c:pt>
                <c:pt idx="4793">
                  <c:v>3.549502E-3</c:v>
                </c:pt>
                <c:pt idx="4794">
                  <c:v>3.5630700000000002E-3</c:v>
                </c:pt>
                <c:pt idx="4795">
                  <c:v>3.5788479999999999E-3</c:v>
                </c:pt>
                <c:pt idx="4796">
                  <c:v>3.5934500000000002E-3</c:v>
                </c:pt>
                <c:pt idx="4797">
                  <c:v>3.6080399999999999E-3</c:v>
                </c:pt>
                <c:pt idx="4798">
                  <c:v>3.6227199999999998E-3</c:v>
                </c:pt>
                <c:pt idx="4799">
                  <c:v>3.63869E-3</c:v>
                </c:pt>
                <c:pt idx="4800">
                  <c:v>3.6616719999999999E-3</c:v>
                </c:pt>
                <c:pt idx="4801">
                  <c:v>3.6757299999999999E-3</c:v>
                </c:pt>
                <c:pt idx="4802">
                  <c:v>3.6879909999999998E-3</c:v>
                </c:pt>
                <c:pt idx="4803">
                  <c:v>3.6986900000000001E-3</c:v>
                </c:pt>
                <c:pt idx="4804">
                  <c:v>3.7104780000000001E-3</c:v>
                </c:pt>
                <c:pt idx="4805">
                  <c:v>3.7240480000000002E-3</c:v>
                </c:pt>
                <c:pt idx="4806">
                  <c:v>3.7375920000000001E-3</c:v>
                </c:pt>
                <c:pt idx="4807">
                  <c:v>3.749849E-3</c:v>
                </c:pt>
                <c:pt idx="4808">
                  <c:v>3.7598950000000001E-3</c:v>
                </c:pt>
                <c:pt idx="4809">
                  <c:v>3.769255E-3</c:v>
                </c:pt>
                <c:pt idx="4810">
                  <c:v>3.7810780000000002E-3</c:v>
                </c:pt>
                <c:pt idx="4811">
                  <c:v>3.7932740000000001E-3</c:v>
                </c:pt>
                <c:pt idx="4812">
                  <c:v>3.806359E-3</c:v>
                </c:pt>
                <c:pt idx="4813">
                  <c:v>3.8204760000000002E-3</c:v>
                </c:pt>
                <c:pt idx="4814">
                  <c:v>3.8444180000000001E-3</c:v>
                </c:pt>
                <c:pt idx="4815">
                  <c:v>3.8575509999999999E-3</c:v>
                </c:pt>
                <c:pt idx="4816">
                  <c:v>3.8679959999999998E-3</c:v>
                </c:pt>
                <c:pt idx="4817">
                  <c:v>3.8765520000000001E-3</c:v>
                </c:pt>
                <c:pt idx="4818">
                  <c:v>3.8913989999999998E-3</c:v>
                </c:pt>
                <c:pt idx="4819">
                  <c:v>3.9006409999999998E-3</c:v>
                </c:pt>
                <c:pt idx="4820">
                  <c:v>3.9111379999999998E-3</c:v>
                </c:pt>
                <c:pt idx="4821">
                  <c:v>3.9200559999999999E-3</c:v>
                </c:pt>
                <c:pt idx="4822">
                  <c:v>3.9303319999999999E-3</c:v>
                </c:pt>
                <c:pt idx="4823">
                  <c:v>3.9410060000000004E-3</c:v>
                </c:pt>
                <c:pt idx="4824">
                  <c:v>3.9514540000000001E-3</c:v>
                </c:pt>
                <c:pt idx="4825">
                  <c:v>3.9609379999999998E-3</c:v>
                </c:pt>
                <c:pt idx="4826">
                  <c:v>3.9715039999999998E-3</c:v>
                </c:pt>
                <c:pt idx="4827">
                  <c:v>3.9842499999999999E-3</c:v>
                </c:pt>
                <c:pt idx="4828">
                  <c:v>3.9889670000000004E-3</c:v>
                </c:pt>
                <c:pt idx="4829">
                  <c:v>4.0104700000000004E-3</c:v>
                </c:pt>
                <c:pt idx="4830">
                  <c:v>4.0243450000000004E-3</c:v>
                </c:pt>
                <c:pt idx="4831">
                  <c:v>4.0340319999999999E-3</c:v>
                </c:pt>
                <c:pt idx="4832">
                  <c:v>4.0459800000000002E-3</c:v>
                </c:pt>
                <c:pt idx="4833">
                  <c:v>4.060574E-3</c:v>
                </c:pt>
                <c:pt idx="4834">
                  <c:v>4.0783349999999998E-3</c:v>
                </c:pt>
                <c:pt idx="4835">
                  <c:v>4.0976179999999999E-3</c:v>
                </c:pt>
                <c:pt idx="4836">
                  <c:v>4.1174779999999999E-3</c:v>
                </c:pt>
                <c:pt idx="4837">
                  <c:v>4.1338709999999999E-3</c:v>
                </c:pt>
                <c:pt idx="4838">
                  <c:v>4.1515329999999998E-3</c:v>
                </c:pt>
                <c:pt idx="4839">
                  <c:v>4.1717500000000001E-3</c:v>
                </c:pt>
                <c:pt idx="4840">
                  <c:v>4.1894159999999996E-3</c:v>
                </c:pt>
                <c:pt idx="4841">
                  <c:v>4.2059660000000002E-3</c:v>
                </c:pt>
                <c:pt idx="4842">
                  <c:v>4.2236909999999999E-3</c:v>
                </c:pt>
                <c:pt idx="4843">
                  <c:v>4.2414239999999997E-3</c:v>
                </c:pt>
                <c:pt idx="4844">
                  <c:v>4.2589719999999998E-3</c:v>
                </c:pt>
                <c:pt idx="4845">
                  <c:v>4.2843880000000001E-3</c:v>
                </c:pt>
                <c:pt idx="4846">
                  <c:v>4.2966519999999998E-3</c:v>
                </c:pt>
                <c:pt idx="4847">
                  <c:v>4.3074699999999999E-3</c:v>
                </c:pt>
                <c:pt idx="4848">
                  <c:v>4.3197080000000002E-3</c:v>
                </c:pt>
                <c:pt idx="4849">
                  <c:v>4.3311599999999997E-3</c:v>
                </c:pt>
                <c:pt idx="4850">
                  <c:v>4.3450980000000004E-3</c:v>
                </c:pt>
                <c:pt idx="4851">
                  <c:v>4.3578949999999997E-3</c:v>
                </c:pt>
                <c:pt idx="4852">
                  <c:v>4.3701130000000001E-3</c:v>
                </c:pt>
                <c:pt idx="4853">
                  <c:v>4.3771560000000001E-3</c:v>
                </c:pt>
                <c:pt idx="4854">
                  <c:v>4.3907720000000003E-3</c:v>
                </c:pt>
                <c:pt idx="4855">
                  <c:v>4.4108560000000003E-3</c:v>
                </c:pt>
                <c:pt idx="4856">
                  <c:v>4.4259499999999997E-3</c:v>
                </c:pt>
                <c:pt idx="4857">
                  <c:v>4.4403410000000004E-3</c:v>
                </c:pt>
                <c:pt idx="4858">
                  <c:v>4.456097E-3</c:v>
                </c:pt>
                <c:pt idx="4859">
                  <c:v>4.4717079999999996E-3</c:v>
                </c:pt>
                <c:pt idx="4860">
                  <c:v>4.485826E-3</c:v>
                </c:pt>
                <c:pt idx="4861">
                  <c:v>4.5002979999999998E-3</c:v>
                </c:pt>
                <c:pt idx="4862">
                  <c:v>4.5173000000000001E-3</c:v>
                </c:pt>
                <c:pt idx="4863">
                  <c:v>4.5329300000000001E-3</c:v>
                </c:pt>
                <c:pt idx="4864">
                  <c:v>4.547209E-3</c:v>
                </c:pt>
                <c:pt idx="4865">
                  <c:v>4.5620599999999997E-3</c:v>
                </c:pt>
                <c:pt idx="4866">
                  <c:v>4.5768809999999997E-3</c:v>
                </c:pt>
                <c:pt idx="4867">
                  <c:v>4.5911320000000004E-3</c:v>
                </c:pt>
                <c:pt idx="4868">
                  <c:v>4.5978740000000001E-3</c:v>
                </c:pt>
                <c:pt idx="4869">
                  <c:v>4.614557E-3</c:v>
                </c:pt>
                <c:pt idx="4870">
                  <c:v>4.6290280000000003E-3</c:v>
                </c:pt>
                <c:pt idx="4871">
                  <c:v>4.6426360000000003E-3</c:v>
                </c:pt>
                <c:pt idx="4872">
                  <c:v>4.657881E-3</c:v>
                </c:pt>
                <c:pt idx="4873">
                  <c:v>4.6692959999999999E-3</c:v>
                </c:pt>
                <c:pt idx="4874">
                  <c:v>4.6809649999999996E-3</c:v>
                </c:pt>
                <c:pt idx="4875">
                  <c:v>4.69389E-3</c:v>
                </c:pt>
                <c:pt idx="4876">
                  <c:v>4.7067009999999998E-3</c:v>
                </c:pt>
                <c:pt idx="4877">
                  <c:v>4.7185669999999999E-3</c:v>
                </c:pt>
                <c:pt idx="4878">
                  <c:v>4.7308879999999999E-3</c:v>
                </c:pt>
                <c:pt idx="4879">
                  <c:v>4.743433E-3</c:v>
                </c:pt>
                <c:pt idx="4880">
                  <c:v>4.7501760000000001E-3</c:v>
                </c:pt>
                <c:pt idx="4881">
                  <c:v>4.7610539999999998E-3</c:v>
                </c:pt>
                <c:pt idx="4882">
                  <c:v>4.7720810000000001E-3</c:v>
                </c:pt>
                <c:pt idx="4883">
                  <c:v>4.7849260000000001E-3</c:v>
                </c:pt>
                <c:pt idx="4884">
                  <c:v>4.7995030000000001E-3</c:v>
                </c:pt>
                <c:pt idx="4885">
                  <c:v>4.8137340000000001E-3</c:v>
                </c:pt>
                <c:pt idx="4886">
                  <c:v>4.8262979999999997E-3</c:v>
                </c:pt>
                <c:pt idx="4887">
                  <c:v>4.8470500000000003E-3</c:v>
                </c:pt>
                <c:pt idx="4888">
                  <c:v>4.862356E-3</c:v>
                </c:pt>
                <c:pt idx="4889">
                  <c:v>4.8751640000000004E-3</c:v>
                </c:pt>
                <c:pt idx="4890">
                  <c:v>4.8904079999999997E-3</c:v>
                </c:pt>
                <c:pt idx="4891">
                  <c:v>4.9067019999999998E-3</c:v>
                </c:pt>
                <c:pt idx="4892">
                  <c:v>4.9213740000000001E-3</c:v>
                </c:pt>
                <c:pt idx="4893">
                  <c:v>4.9365040000000004E-3</c:v>
                </c:pt>
                <c:pt idx="4894">
                  <c:v>4.9508870000000002E-3</c:v>
                </c:pt>
                <c:pt idx="4895">
                  <c:v>4.9584440000000002E-3</c:v>
                </c:pt>
                <c:pt idx="4896">
                  <c:v>4.9722799999999999E-3</c:v>
                </c:pt>
                <c:pt idx="4897">
                  <c:v>4.9864039999999998E-3</c:v>
                </c:pt>
                <c:pt idx="4898">
                  <c:v>5.0022349999999998E-3</c:v>
                </c:pt>
                <c:pt idx="4899">
                  <c:v>5.018158E-3</c:v>
                </c:pt>
                <c:pt idx="4900">
                  <c:v>5.0340239999999998E-3</c:v>
                </c:pt>
                <c:pt idx="4901">
                  <c:v>5.0482699999999997E-3</c:v>
                </c:pt>
                <c:pt idx="4902">
                  <c:v>5.0628670000000004E-3</c:v>
                </c:pt>
                <c:pt idx="4903">
                  <c:v>5.0827199999999998E-3</c:v>
                </c:pt>
                <c:pt idx="4904">
                  <c:v>5.0942110000000004E-3</c:v>
                </c:pt>
                <c:pt idx="4905">
                  <c:v>5.105142E-3</c:v>
                </c:pt>
                <c:pt idx="4906">
                  <c:v>5.1159359999999997E-3</c:v>
                </c:pt>
                <c:pt idx="4907">
                  <c:v>5.1278469999999996E-3</c:v>
                </c:pt>
                <c:pt idx="4908">
                  <c:v>5.1395210000000002E-3</c:v>
                </c:pt>
                <c:pt idx="4909">
                  <c:v>5.1484199999999999E-3</c:v>
                </c:pt>
                <c:pt idx="4910">
                  <c:v>5.1570940000000001E-3</c:v>
                </c:pt>
                <c:pt idx="4911">
                  <c:v>5.1640469999999997E-3</c:v>
                </c:pt>
                <c:pt idx="4912">
                  <c:v>5.1771530000000003E-3</c:v>
                </c:pt>
                <c:pt idx="4913">
                  <c:v>5.1922679999999999E-3</c:v>
                </c:pt>
                <c:pt idx="4914">
                  <c:v>5.20463E-3</c:v>
                </c:pt>
                <c:pt idx="4915">
                  <c:v>5.2174760000000004E-3</c:v>
                </c:pt>
                <c:pt idx="4916">
                  <c:v>5.2308909999999997E-3</c:v>
                </c:pt>
                <c:pt idx="4917">
                  <c:v>5.2429080000000001E-3</c:v>
                </c:pt>
                <c:pt idx="4918">
                  <c:v>5.255338E-3</c:v>
                </c:pt>
                <c:pt idx="4919">
                  <c:v>5.2692989999999999E-3</c:v>
                </c:pt>
                <c:pt idx="4920">
                  <c:v>5.2856020000000004E-3</c:v>
                </c:pt>
                <c:pt idx="4921">
                  <c:v>5.3022540000000002E-3</c:v>
                </c:pt>
                <c:pt idx="4922">
                  <c:v>5.3191059999999997E-3</c:v>
                </c:pt>
                <c:pt idx="4923">
                  <c:v>5.3347619999999998E-3</c:v>
                </c:pt>
                <c:pt idx="4924">
                  <c:v>5.3591690000000004E-3</c:v>
                </c:pt>
                <c:pt idx="4925">
                  <c:v>5.3726019999999998E-3</c:v>
                </c:pt>
                <c:pt idx="4926">
                  <c:v>5.3872879999999996E-3</c:v>
                </c:pt>
                <c:pt idx="4927">
                  <c:v>5.4017010000000001E-3</c:v>
                </c:pt>
                <c:pt idx="4928">
                  <c:v>5.4090279999999998E-3</c:v>
                </c:pt>
                <c:pt idx="4929">
                  <c:v>5.4172500000000002E-3</c:v>
                </c:pt>
                <c:pt idx="4930">
                  <c:v>5.4294499999999997E-3</c:v>
                </c:pt>
                <c:pt idx="4931">
                  <c:v>5.4428979999999998E-3</c:v>
                </c:pt>
                <c:pt idx="4932">
                  <c:v>5.4552869999999996E-3</c:v>
                </c:pt>
                <c:pt idx="4933">
                  <c:v>5.4689930000000001E-3</c:v>
                </c:pt>
                <c:pt idx="4934">
                  <c:v>5.4822159999999998E-3</c:v>
                </c:pt>
                <c:pt idx="4935">
                  <c:v>5.494741E-3</c:v>
                </c:pt>
                <c:pt idx="4936">
                  <c:v>5.5062779999999999E-3</c:v>
                </c:pt>
                <c:pt idx="4937">
                  <c:v>5.5194370000000003E-3</c:v>
                </c:pt>
                <c:pt idx="4938">
                  <c:v>5.5327110000000001E-3</c:v>
                </c:pt>
                <c:pt idx="4939">
                  <c:v>5.5413850000000002E-3</c:v>
                </c:pt>
                <c:pt idx="4940">
                  <c:v>5.5589259999999996E-3</c:v>
                </c:pt>
                <c:pt idx="4941">
                  <c:v>5.5777480000000004E-3</c:v>
                </c:pt>
                <c:pt idx="4942">
                  <c:v>5.5943290000000003E-3</c:v>
                </c:pt>
                <c:pt idx="4943">
                  <c:v>5.6088730000000003E-3</c:v>
                </c:pt>
                <c:pt idx="4944">
                  <c:v>5.625494E-3</c:v>
                </c:pt>
                <c:pt idx="4945">
                  <c:v>5.6400809999999999E-3</c:v>
                </c:pt>
                <c:pt idx="4946">
                  <c:v>5.6563079999999996E-3</c:v>
                </c:pt>
                <c:pt idx="4947">
                  <c:v>5.6772419999999999E-3</c:v>
                </c:pt>
                <c:pt idx="4948">
                  <c:v>5.6970409999999999E-3</c:v>
                </c:pt>
                <c:pt idx="4949">
                  <c:v>5.7138800000000002E-3</c:v>
                </c:pt>
                <c:pt idx="4950">
                  <c:v>5.7362699999999999E-3</c:v>
                </c:pt>
                <c:pt idx="4951">
                  <c:v>5.7539959999999999E-3</c:v>
                </c:pt>
                <c:pt idx="4952">
                  <c:v>5.7696199999999996E-3</c:v>
                </c:pt>
                <c:pt idx="4953">
                  <c:v>5.7855509999999999E-3</c:v>
                </c:pt>
                <c:pt idx="4954">
                  <c:v>5.8003350000000002E-3</c:v>
                </c:pt>
                <c:pt idx="4955">
                  <c:v>5.8142059999999997E-3</c:v>
                </c:pt>
                <c:pt idx="4956">
                  <c:v>5.8316949999999996E-3</c:v>
                </c:pt>
                <c:pt idx="4957">
                  <c:v>5.8493479999999999E-3</c:v>
                </c:pt>
                <c:pt idx="4958">
                  <c:v>5.8660700000000001E-3</c:v>
                </c:pt>
                <c:pt idx="4959">
                  <c:v>5.8821539999999997E-3</c:v>
                </c:pt>
                <c:pt idx="4960">
                  <c:v>5.8977869999999998E-3</c:v>
                </c:pt>
                <c:pt idx="4961">
                  <c:v>5.9141539999999996E-3</c:v>
                </c:pt>
                <c:pt idx="4962">
                  <c:v>5.9333049999999998E-3</c:v>
                </c:pt>
                <c:pt idx="4963">
                  <c:v>5.9524850000000004E-3</c:v>
                </c:pt>
                <c:pt idx="4964">
                  <c:v>5.976772E-3</c:v>
                </c:pt>
                <c:pt idx="4965">
                  <c:v>5.9937549999999999E-3</c:v>
                </c:pt>
                <c:pt idx="4966">
                  <c:v>6.0078149999999997E-3</c:v>
                </c:pt>
                <c:pt idx="4967">
                  <c:v>6.0265800000000001E-3</c:v>
                </c:pt>
                <c:pt idx="4968">
                  <c:v>6.0413919999999996E-3</c:v>
                </c:pt>
                <c:pt idx="4969">
                  <c:v>6.0526759999999999E-3</c:v>
                </c:pt>
                <c:pt idx="4970">
                  <c:v>6.0626639999999997E-3</c:v>
                </c:pt>
                <c:pt idx="4971">
                  <c:v>6.0754820000000001E-3</c:v>
                </c:pt>
                <c:pt idx="4972">
                  <c:v>6.0814759999999997E-3</c:v>
                </c:pt>
                <c:pt idx="4973">
                  <c:v>6.0921980000000001E-3</c:v>
                </c:pt>
                <c:pt idx="4974">
                  <c:v>6.1025200000000002E-3</c:v>
                </c:pt>
                <c:pt idx="4975">
                  <c:v>6.1138420000000004E-3</c:v>
                </c:pt>
                <c:pt idx="4976">
                  <c:v>6.1254760000000004E-3</c:v>
                </c:pt>
                <c:pt idx="4977">
                  <c:v>6.1375689999999998E-3</c:v>
                </c:pt>
                <c:pt idx="4978">
                  <c:v>6.1498639999999997E-3</c:v>
                </c:pt>
                <c:pt idx="4979">
                  <c:v>6.1627499999999998E-3</c:v>
                </c:pt>
                <c:pt idx="4980">
                  <c:v>6.1764360000000004E-3</c:v>
                </c:pt>
                <c:pt idx="4981">
                  <c:v>6.1923200000000003E-3</c:v>
                </c:pt>
                <c:pt idx="4982">
                  <c:v>6.2085880000000001E-3</c:v>
                </c:pt>
                <c:pt idx="4983">
                  <c:v>6.22435E-3</c:v>
                </c:pt>
                <c:pt idx="4984">
                  <c:v>6.2379690000000003E-3</c:v>
                </c:pt>
                <c:pt idx="4985">
                  <c:v>6.2595359999999996E-3</c:v>
                </c:pt>
                <c:pt idx="4986">
                  <c:v>6.2750150000000001E-3</c:v>
                </c:pt>
                <c:pt idx="4987">
                  <c:v>6.288666E-3</c:v>
                </c:pt>
                <c:pt idx="4988">
                  <c:v>6.301966E-3</c:v>
                </c:pt>
                <c:pt idx="4989">
                  <c:v>6.3091290000000001E-3</c:v>
                </c:pt>
                <c:pt idx="4990">
                  <c:v>6.3214509999999996E-3</c:v>
                </c:pt>
                <c:pt idx="4991">
                  <c:v>6.333305E-3</c:v>
                </c:pt>
                <c:pt idx="4992">
                  <c:v>6.3443509999999998E-3</c:v>
                </c:pt>
                <c:pt idx="4993">
                  <c:v>6.3573800000000001E-3</c:v>
                </c:pt>
                <c:pt idx="4994">
                  <c:v>6.3703340000000001E-3</c:v>
                </c:pt>
                <c:pt idx="4995">
                  <c:v>6.3826719999999998E-3</c:v>
                </c:pt>
                <c:pt idx="4996">
                  <c:v>6.3957759999999997E-3</c:v>
                </c:pt>
                <c:pt idx="4997">
                  <c:v>6.4068969999999999E-3</c:v>
                </c:pt>
                <c:pt idx="4998">
                  <c:v>6.4219500000000001E-3</c:v>
                </c:pt>
                <c:pt idx="4999">
                  <c:v>6.4363629999999996E-3</c:v>
                </c:pt>
                <c:pt idx="5000">
                  <c:v>6.447922E-3</c:v>
                </c:pt>
                <c:pt idx="5001">
                  <c:v>6.4587710000000003E-3</c:v>
                </c:pt>
                <c:pt idx="5002">
                  <c:v>6.4699800000000002E-3</c:v>
                </c:pt>
                <c:pt idx="5003">
                  <c:v>6.4812480000000002E-3</c:v>
                </c:pt>
                <c:pt idx="5004">
                  <c:v>6.4929860000000001E-3</c:v>
                </c:pt>
                <c:pt idx="5005">
                  <c:v>6.5077729999999997E-3</c:v>
                </c:pt>
                <c:pt idx="5006">
                  <c:v>6.5249979999999997E-3</c:v>
                </c:pt>
                <c:pt idx="5007">
                  <c:v>6.5463860000000004E-3</c:v>
                </c:pt>
                <c:pt idx="5008">
                  <c:v>6.5596760000000004E-3</c:v>
                </c:pt>
                <c:pt idx="5009">
                  <c:v>6.5754560000000004E-3</c:v>
                </c:pt>
                <c:pt idx="5010">
                  <c:v>6.5939379999999997E-3</c:v>
                </c:pt>
                <c:pt idx="5011">
                  <c:v>6.5991310000000003E-3</c:v>
                </c:pt>
                <c:pt idx="5012">
                  <c:v>6.617632E-3</c:v>
                </c:pt>
                <c:pt idx="5013">
                  <c:v>6.6388059999999997E-3</c:v>
                </c:pt>
                <c:pt idx="5014">
                  <c:v>6.6564299999999996E-3</c:v>
                </c:pt>
                <c:pt idx="5015">
                  <c:v>6.6724540000000004E-3</c:v>
                </c:pt>
                <c:pt idx="5016">
                  <c:v>6.6907970000000001E-3</c:v>
                </c:pt>
                <c:pt idx="5017">
                  <c:v>6.7075950000000002E-3</c:v>
                </c:pt>
                <c:pt idx="5018">
                  <c:v>6.7209239999999996E-3</c:v>
                </c:pt>
                <c:pt idx="5019">
                  <c:v>6.735904E-3</c:v>
                </c:pt>
                <c:pt idx="5020">
                  <c:v>6.7500620000000002E-3</c:v>
                </c:pt>
                <c:pt idx="5021">
                  <c:v>6.7657719999999998E-3</c:v>
                </c:pt>
                <c:pt idx="5022">
                  <c:v>6.7820490000000001E-3</c:v>
                </c:pt>
                <c:pt idx="5023">
                  <c:v>6.796575E-3</c:v>
                </c:pt>
                <c:pt idx="5024">
                  <c:v>6.8125540000000002E-3</c:v>
                </c:pt>
                <c:pt idx="5025">
                  <c:v>6.8406559999999996E-3</c:v>
                </c:pt>
                <c:pt idx="5026">
                  <c:v>6.8570319999999999E-3</c:v>
                </c:pt>
                <c:pt idx="5027">
                  <c:v>6.8730989999999997E-3</c:v>
                </c:pt>
                <c:pt idx="5028">
                  <c:v>6.8876700000000003E-3</c:v>
                </c:pt>
                <c:pt idx="5029">
                  <c:v>6.900794E-3</c:v>
                </c:pt>
                <c:pt idx="5030">
                  <c:v>6.9153779999999998E-3</c:v>
                </c:pt>
                <c:pt idx="5031">
                  <c:v>6.928282E-3</c:v>
                </c:pt>
                <c:pt idx="5032">
                  <c:v>6.9389530000000003E-3</c:v>
                </c:pt>
                <c:pt idx="5033">
                  <c:v>6.9492199999999999E-3</c:v>
                </c:pt>
                <c:pt idx="5034">
                  <c:v>6.9622859999999998E-3</c:v>
                </c:pt>
                <c:pt idx="5035">
                  <c:v>6.9797679999999999E-3</c:v>
                </c:pt>
                <c:pt idx="5036">
                  <c:v>7.0062939999999997E-3</c:v>
                </c:pt>
                <c:pt idx="5037">
                  <c:v>7.0223050000000004E-3</c:v>
                </c:pt>
                <c:pt idx="5038">
                  <c:v>7.0307099999999999E-3</c:v>
                </c:pt>
                <c:pt idx="5039">
                  <c:v>7.0449060000000001E-3</c:v>
                </c:pt>
                <c:pt idx="5040">
                  <c:v>7.0577360000000002E-3</c:v>
                </c:pt>
                <c:pt idx="5041">
                  <c:v>7.0710149999999999E-3</c:v>
                </c:pt>
                <c:pt idx="5042">
                  <c:v>7.0884880000000004E-3</c:v>
                </c:pt>
                <c:pt idx="5043">
                  <c:v>7.1063749999999998E-3</c:v>
                </c:pt>
                <c:pt idx="5044">
                  <c:v>7.1232819999999999E-3</c:v>
                </c:pt>
                <c:pt idx="5045">
                  <c:v>7.1405150000000001E-3</c:v>
                </c:pt>
                <c:pt idx="5046">
                  <c:v>7.1593350000000002E-3</c:v>
                </c:pt>
                <c:pt idx="5047">
                  <c:v>7.1832040000000003E-3</c:v>
                </c:pt>
                <c:pt idx="5048">
                  <c:v>7.1968379999999997E-3</c:v>
                </c:pt>
                <c:pt idx="5049">
                  <c:v>7.2088680000000002E-3</c:v>
                </c:pt>
                <c:pt idx="5050">
                  <c:v>7.2186840000000004E-3</c:v>
                </c:pt>
                <c:pt idx="5051">
                  <c:v>7.2311399999999996E-3</c:v>
                </c:pt>
                <c:pt idx="5052">
                  <c:v>7.2431300000000004E-3</c:v>
                </c:pt>
                <c:pt idx="5053">
                  <c:v>7.2507700000000001E-3</c:v>
                </c:pt>
                <c:pt idx="5054">
                  <c:v>7.2651879999999997E-3</c:v>
                </c:pt>
                <c:pt idx="5055">
                  <c:v>7.279069E-3</c:v>
                </c:pt>
                <c:pt idx="5056">
                  <c:v>7.2908210000000003E-3</c:v>
                </c:pt>
                <c:pt idx="5057">
                  <c:v>7.309131E-3</c:v>
                </c:pt>
                <c:pt idx="5058">
                  <c:v>7.3251339999999996E-3</c:v>
                </c:pt>
                <c:pt idx="5059">
                  <c:v>7.3408379999999997E-3</c:v>
                </c:pt>
                <c:pt idx="5060">
                  <c:v>7.3604179999999996E-3</c:v>
                </c:pt>
                <c:pt idx="5061">
                  <c:v>7.3766179999999997E-3</c:v>
                </c:pt>
                <c:pt idx="5062">
                  <c:v>7.3910440000000003E-3</c:v>
                </c:pt>
                <c:pt idx="5063">
                  <c:v>7.4065499999999996E-3</c:v>
                </c:pt>
                <c:pt idx="5064">
                  <c:v>7.4236579999999996E-3</c:v>
                </c:pt>
                <c:pt idx="5065">
                  <c:v>7.4407939999999997E-3</c:v>
                </c:pt>
                <c:pt idx="5066">
                  <c:v>7.4582900000000002E-3</c:v>
                </c:pt>
                <c:pt idx="5067">
                  <c:v>7.4775559999999998E-3</c:v>
                </c:pt>
                <c:pt idx="5068">
                  <c:v>7.4957319999999997E-3</c:v>
                </c:pt>
                <c:pt idx="5069">
                  <c:v>7.5177309999999997E-3</c:v>
                </c:pt>
                <c:pt idx="5070">
                  <c:v>7.5333240000000001E-3</c:v>
                </c:pt>
                <c:pt idx="5071">
                  <c:v>7.5486160000000002E-3</c:v>
                </c:pt>
                <c:pt idx="5072">
                  <c:v>7.5672780000000002E-3</c:v>
                </c:pt>
                <c:pt idx="5073">
                  <c:v>7.5807740000000002E-3</c:v>
                </c:pt>
                <c:pt idx="5074">
                  <c:v>7.5940490000000003E-3</c:v>
                </c:pt>
                <c:pt idx="5075">
                  <c:v>7.599326E-3</c:v>
                </c:pt>
                <c:pt idx="5076">
                  <c:v>7.6148129999999998E-3</c:v>
                </c:pt>
                <c:pt idx="5077">
                  <c:v>7.6306289999999999E-3</c:v>
                </c:pt>
                <c:pt idx="5078">
                  <c:v>7.6460360000000002E-3</c:v>
                </c:pt>
                <c:pt idx="5079">
                  <c:v>7.6624010000000001E-3</c:v>
                </c:pt>
                <c:pt idx="5080">
                  <c:v>7.6796E-3</c:v>
                </c:pt>
                <c:pt idx="5081">
                  <c:v>7.6954800000000002E-3</c:v>
                </c:pt>
                <c:pt idx="5082">
                  <c:v>7.7106960000000004E-3</c:v>
                </c:pt>
                <c:pt idx="5083">
                  <c:v>7.7255969999999998E-3</c:v>
                </c:pt>
                <c:pt idx="5084">
                  <c:v>7.7391500000000002E-3</c:v>
                </c:pt>
                <c:pt idx="5085">
                  <c:v>7.7526619999999996E-3</c:v>
                </c:pt>
                <c:pt idx="5086">
                  <c:v>7.7648309999999998E-3</c:v>
                </c:pt>
                <c:pt idx="5087">
                  <c:v>7.7746339999999999E-3</c:v>
                </c:pt>
                <c:pt idx="5088">
                  <c:v>7.7855590000000001E-3</c:v>
                </c:pt>
                <c:pt idx="5089">
                  <c:v>7.7970210000000003E-3</c:v>
                </c:pt>
                <c:pt idx="5090">
                  <c:v>7.81134E-3</c:v>
                </c:pt>
                <c:pt idx="5091">
                  <c:v>7.8264619999999993E-3</c:v>
                </c:pt>
                <c:pt idx="5092">
                  <c:v>7.8407010000000003E-3</c:v>
                </c:pt>
                <c:pt idx="5093">
                  <c:v>7.8537950000000002E-3</c:v>
                </c:pt>
                <c:pt idx="5094">
                  <c:v>7.8678399999999992E-3</c:v>
                </c:pt>
                <c:pt idx="5095">
                  <c:v>7.8820950000000004E-3</c:v>
                </c:pt>
                <c:pt idx="5096">
                  <c:v>7.8952650000000003E-3</c:v>
                </c:pt>
                <c:pt idx="5097">
                  <c:v>7.9089399999999997E-3</c:v>
                </c:pt>
                <c:pt idx="5098">
                  <c:v>7.9197550000000005E-3</c:v>
                </c:pt>
                <c:pt idx="5099">
                  <c:v>7.9365540000000002E-3</c:v>
                </c:pt>
                <c:pt idx="5100">
                  <c:v>7.9537419999999998E-3</c:v>
                </c:pt>
                <c:pt idx="5101">
                  <c:v>7.971311E-3</c:v>
                </c:pt>
                <c:pt idx="5102">
                  <c:v>7.9871119999999993E-3</c:v>
                </c:pt>
                <c:pt idx="5103">
                  <c:v>8.0030199999999996E-3</c:v>
                </c:pt>
                <c:pt idx="5104">
                  <c:v>8.0165819999999995E-3</c:v>
                </c:pt>
                <c:pt idx="5105">
                  <c:v>8.0297619999999993E-3</c:v>
                </c:pt>
                <c:pt idx="5106">
                  <c:v>8.0432190000000008E-3</c:v>
                </c:pt>
                <c:pt idx="5107">
                  <c:v>8.0575089999999992E-3</c:v>
                </c:pt>
                <c:pt idx="5108">
                  <c:v>8.071656E-3</c:v>
                </c:pt>
                <c:pt idx="5109">
                  <c:v>8.0858839999999998E-3</c:v>
                </c:pt>
                <c:pt idx="5110">
                  <c:v>8.0986200000000008E-3</c:v>
                </c:pt>
                <c:pt idx="5111">
                  <c:v>8.1106839999999999E-3</c:v>
                </c:pt>
                <c:pt idx="5112">
                  <c:v>8.1246159999999994E-3</c:v>
                </c:pt>
                <c:pt idx="5113">
                  <c:v>8.1410619999999993E-3</c:v>
                </c:pt>
                <c:pt idx="5114">
                  <c:v>8.1567819999999996E-3</c:v>
                </c:pt>
                <c:pt idx="5115">
                  <c:v>8.1706120000000007E-3</c:v>
                </c:pt>
                <c:pt idx="5116">
                  <c:v>8.1847299999999994E-3</c:v>
                </c:pt>
                <c:pt idx="5117">
                  <c:v>8.1928520000000005E-3</c:v>
                </c:pt>
                <c:pt idx="5118">
                  <c:v>8.2067560000000008E-3</c:v>
                </c:pt>
                <c:pt idx="5119">
                  <c:v>8.2198640000000003E-3</c:v>
                </c:pt>
                <c:pt idx="5120">
                  <c:v>8.2367359999999997E-3</c:v>
                </c:pt>
                <c:pt idx="5121">
                  <c:v>8.2565499999999997E-3</c:v>
                </c:pt>
                <c:pt idx="5122">
                  <c:v>8.2745700000000002E-3</c:v>
                </c:pt>
                <c:pt idx="5123">
                  <c:v>8.2908689999999993E-3</c:v>
                </c:pt>
                <c:pt idx="5124">
                  <c:v>8.30703E-3</c:v>
                </c:pt>
                <c:pt idx="5125">
                  <c:v>8.3226499999999991E-3</c:v>
                </c:pt>
                <c:pt idx="5126">
                  <c:v>8.3382100000000004E-3</c:v>
                </c:pt>
                <c:pt idx="5127">
                  <c:v>8.3534300000000002E-3</c:v>
                </c:pt>
                <c:pt idx="5128">
                  <c:v>8.3707920000000002E-3</c:v>
                </c:pt>
                <c:pt idx="5129">
                  <c:v>8.3786020000000006E-3</c:v>
                </c:pt>
                <c:pt idx="5130">
                  <c:v>8.3986340000000003E-3</c:v>
                </c:pt>
                <c:pt idx="5131">
                  <c:v>8.4171000000000003E-3</c:v>
                </c:pt>
                <c:pt idx="5132">
                  <c:v>8.4314560000000004E-3</c:v>
                </c:pt>
                <c:pt idx="5133">
                  <c:v>8.454352E-3</c:v>
                </c:pt>
                <c:pt idx="5134">
                  <c:v>8.4700109999999995E-3</c:v>
                </c:pt>
                <c:pt idx="5135">
                  <c:v>8.4848319999999994E-3</c:v>
                </c:pt>
                <c:pt idx="5136">
                  <c:v>8.4977739999999996E-3</c:v>
                </c:pt>
                <c:pt idx="5137">
                  <c:v>8.5093740000000001E-3</c:v>
                </c:pt>
                <c:pt idx="5138">
                  <c:v>8.5209120000000003E-3</c:v>
                </c:pt>
                <c:pt idx="5139">
                  <c:v>8.5359849999999994E-3</c:v>
                </c:pt>
                <c:pt idx="5140">
                  <c:v>8.5498740000000007E-3</c:v>
                </c:pt>
                <c:pt idx="5141">
                  <c:v>8.5544590000000004E-3</c:v>
                </c:pt>
                <c:pt idx="5142">
                  <c:v>8.5690049999999993E-3</c:v>
                </c:pt>
                <c:pt idx="5143">
                  <c:v>8.5857020000000006E-3</c:v>
                </c:pt>
                <c:pt idx="5144">
                  <c:v>8.5997499999999998E-3</c:v>
                </c:pt>
                <c:pt idx="5145">
                  <c:v>8.6134019999999992E-3</c:v>
                </c:pt>
                <c:pt idx="5146">
                  <c:v>8.6289609999999992E-3</c:v>
                </c:pt>
                <c:pt idx="5147">
                  <c:v>8.6447150000000007E-3</c:v>
                </c:pt>
                <c:pt idx="5148">
                  <c:v>8.6564060000000002E-3</c:v>
                </c:pt>
                <c:pt idx="5149">
                  <c:v>8.6709779999999993E-3</c:v>
                </c:pt>
                <c:pt idx="5150">
                  <c:v>8.6868759999999996E-3</c:v>
                </c:pt>
                <c:pt idx="5151">
                  <c:v>8.7031439999999995E-3</c:v>
                </c:pt>
                <c:pt idx="5152">
                  <c:v>8.712806E-3</c:v>
                </c:pt>
                <c:pt idx="5153">
                  <c:v>8.7279260000000004E-3</c:v>
                </c:pt>
                <c:pt idx="5154">
                  <c:v>8.744801E-3</c:v>
                </c:pt>
                <c:pt idx="5155">
                  <c:v>8.7544949999999993E-3</c:v>
                </c:pt>
                <c:pt idx="5156">
                  <c:v>8.7656650000000006E-3</c:v>
                </c:pt>
                <c:pt idx="5157">
                  <c:v>8.7799680000000008E-3</c:v>
                </c:pt>
                <c:pt idx="5158">
                  <c:v>8.7918860000000005E-3</c:v>
                </c:pt>
                <c:pt idx="5159">
                  <c:v>8.8028659999999995E-3</c:v>
                </c:pt>
                <c:pt idx="5160">
                  <c:v>8.8131760000000007E-3</c:v>
                </c:pt>
                <c:pt idx="5161">
                  <c:v>8.8287439999999995E-3</c:v>
                </c:pt>
                <c:pt idx="5162">
                  <c:v>8.8475640000000005E-3</c:v>
                </c:pt>
                <c:pt idx="5163">
                  <c:v>8.8642530000000008E-3</c:v>
                </c:pt>
                <c:pt idx="5164">
                  <c:v>8.8795809999999992E-3</c:v>
                </c:pt>
                <c:pt idx="5165">
                  <c:v>8.8868660000000002E-3</c:v>
                </c:pt>
                <c:pt idx="5166">
                  <c:v>8.9011799999999999E-3</c:v>
                </c:pt>
                <c:pt idx="5167">
                  <c:v>8.9149529999999998E-3</c:v>
                </c:pt>
                <c:pt idx="5168">
                  <c:v>8.9296129999999994E-3</c:v>
                </c:pt>
                <c:pt idx="5169">
                  <c:v>8.9454990000000009E-3</c:v>
                </c:pt>
                <c:pt idx="5170">
                  <c:v>8.9613049999999993E-3</c:v>
                </c:pt>
                <c:pt idx="5171">
                  <c:v>8.9755259999999993E-3</c:v>
                </c:pt>
                <c:pt idx="5172">
                  <c:v>8.9970310000000008E-3</c:v>
                </c:pt>
                <c:pt idx="5173">
                  <c:v>9.0119390000000001E-3</c:v>
                </c:pt>
                <c:pt idx="5174">
                  <c:v>9.0276560000000002E-3</c:v>
                </c:pt>
                <c:pt idx="5175">
                  <c:v>9.0428820000000004E-3</c:v>
                </c:pt>
                <c:pt idx="5176">
                  <c:v>9.0574049999999993E-3</c:v>
                </c:pt>
                <c:pt idx="5177">
                  <c:v>9.0727350000000002E-3</c:v>
                </c:pt>
                <c:pt idx="5178">
                  <c:v>9.0888080000000003E-3</c:v>
                </c:pt>
                <c:pt idx="5179">
                  <c:v>9.1041990000000003E-3</c:v>
                </c:pt>
                <c:pt idx="5180">
                  <c:v>9.1205079999999994E-3</c:v>
                </c:pt>
                <c:pt idx="5181">
                  <c:v>9.1374590000000006E-3</c:v>
                </c:pt>
                <c:pt idx="5182">
                  <c:v>9.1647280000000005E-3</c:v>
                </c:pt>
                <c:pt idx="5183">
                  <c:v>9.1825339999999991E-3</c:v>
                </c:pt>
                <c:pt idx="5184">
                  <c:v>9.1989440000000006E-3</c:v>
                </c:pt>
                <c:pt idx="5185">
                  <c:v>9.2163869999999995E-3</c:v>
                </c:pt>
                <c:pt idx="5186">
                  <c:v>9.233738E-3</c:v>
                </c:pt>
                <c:pt idx="5187">
                  <c:v>9.2515040000000007E-3</c:v>
                </c:pt>
                <c:pt idx="5188">
                  <c:v>9.2692880000000005E-3</c:v>
                </c:pt>
                <c:pt idx="5189">
                  <c:v>9.2863760000000007E-3</c:v>
                </c:pt>
                <c:pt idx="5190">
                  <c:v>9.3037190000000002E-3</c:v>
                </c:pt>
                <c:pt idx="5191">
                  <c:v>9.3213429999999993E-3</c:v>
                </c:pt>
                <c:pt idx="5192">
                  <c:v>9.3457179999999994E-3</c:v>
                </c:pt>
                <c:pt idx="5193">
                  <c:v>9.3577309999999993E-3</c:v>
                </c:pt>
                <c:pt idx="5194">
                  <c:v>9.3716159999999993E-3</c:v>
                </c:pt>
                <c:pt idx="5195">
                  <c:v>9.3822109999999997E-3</c:v>
                </c:pt>
                <c:pt idx="5196">
                  <c:v>9.3991200000000004E-3</c:v>
                </c:pt>
                <c:pt idx="5197">
                  <c:v>9.4138659999999999E-3</c:v>
                </c:pt>
                <c:pt idx="5198">
                  <c:v>9.4268249999999998E-3</c:v>
                </c:pt>
                <c:pt idx="5199">
                  <c:v>9.4437619999999996E-3</c:v>
                </c:pt>
                <c:pt idx="5200">
                  <c:v>9.4576339999999995E-3</c:v>
                </c:pt>
                <c:pt idx="5201">
                  <c:v>9.4725629999999998E-3</c:v>
                </c:pt>
                <c:pt idx="5202">
                  <c:v>9.4903780000000007E-3</c:v>
                </c:pt>
                <c:pt idx="5203">
                  <c:v>9.5107999999999998E-3</c:v>
                </c:pt>
                <c:pt idx="5204">
                  <c:v>9.5378909999999997E-3</c:v>
                </c:pt>
                <c:pt idx="5205">
                  <c:v>9.5537190000000004E-3</c:v>
                </c:pt>
                <c:pt idx="5206">
                  <c:v>9.5717719999999992E-3</c:v>
                </c:pt>
                <c:pt idx="5207">
                  <c:v>9.5890469999999998E-3</c:v>
                </c:pt>
                <c:pt idx="5208">
                  <c:v>9.6053159999999992E-3</c:v>
                </c:pt>
                <c:pt idx="5209">
                  <c:v>9.6216689999999994E-3</c:v>
                </c:pt>
                <c:pt idx="5210">
                  <c:v>9.6413790000000003E-3</c:v>
                </c:pt>
                <c:pt idx="5211">
                  <c:v>9.6594660000000002E-3</c:v>
                </c:pt>
                <c:pt idx="5212">
                  <c:v>9.6762689999999995E-3</c:v>
                </c:pt>
                <c:pt idx="5213">
                  <c:v>9.6920549999999998E-3</c:v>
                </c:pt>
                <c:pt idx="5214">
                  <c:v>9.7100160000000001E-3</c:v>
                </c:pt>
                <c:pt idx="5215">
                  <c:v>9.7314810000000002E-3</c:v>
                </c:pt>
                <c:pt idx="5216">
                  <c:v>9.7532609999999992E-3</c:v>
                </c:pt>
                <c:pt idx="5217">
                  <c:v>9.7732659999999992E-3</c:v>
                </c:pt>
                <c:pt idx="5218">
                  <c:v>9.7919949999999995E-3</c:v>
                </c:pt>
                <c:pt idx="5219">
                  <c:v>9.8091919999999996E-3</c:v>
                </c:pt>
                <c:pt idx="5220">
                  <c:v>9.8351089999999999E-3</c:v>
                </c:pt>
                <c:pt idx="5221">
                  <c:v>9.8509819999999994E-3</c:v>
                </c:pt>
                <c:pt idx="5222">
                  <c:v>9.864757E-3</c:v>
                </c:pt>
                <c:pt idx="5223">
                  <c:v>9.8771680000000004E-3</c:v>
                </c:pt>
                <c:pt idx="5224">
                  <c:v>9.8908550000000005E-3</c:v>
                </c:pt>
                <c:pt idx="5225">
                  <c:v>9.9052050000000003E-3</c:v>
                </c:pt>
                <c:pt idx="5226">
                  <c:v>9.9223239999999997E-3</c:v>
                </c:pt>
                <c:pt idx="5227">
                  <c:v>9.9401409999999996E-3</c:v>
                </c:pt>
                <c:pt idx="5228">
                  <c:v>9.9577799999999994E-3</c:v>
                </c:pt>
                <c:pt idx="5229">
                  <c:v>9.9770499999999995E-3</c:v>
                </c:pt>
                <c:pt idx="5230">
                  <c:v>9.9956880000000008E-3</c:v>
                </c:pt>
                <c:pt idx="5231">
                  <c:v>1.0005740000000001E-2</c:v>
                </c:pt>
                <c:pt idx="5232">
                  <c:v>1.0023560000000001E-2</c:v>
                </c:pt>
                <c:pt idx="5233">
                  <c:v>1.00377E-2</c:v>
                </c:pt>
                <c:pt idx="5234">
                  <c:v>1.0055339999999999E-2</c:v>
                </c:pt>
                <c:pt idx="5235">
                  <c:v>1.007421E-2</c:v>
                </c:pt>
                <c:pt idx="5236">
                  <c:v>1.009353E-2</c:v>
                </c:pt>
                <c:pt idx="5237">
                  <c:v>1.011132E-2</c:v>
                </c:pt>
                <c:pt idx="5238">
                  <c:v>1.0139280000000001E-2</c:v>
                </c:pt>
                <c:pt idx="5239">
                  <c:v>1.0163E-2</c:v>
                </c:pt>
                <c:pt idx="5240">
                  <c:v>1.0184199999999999E-2</c:v>
                </c:pt>
                <c:pt idx="5241">
                  <c:v>1.0205189999999999E-2</c:v>
                </c:pt>
                <c:pt idx="5242">
                  <c:v>1.0228299999999999E-2</c:v>
                </c:pt>
                <c:pt idx="5243">
                  <c:v>1.024599E-2</c:v>
                </c:pt>
                <c:pt idx="5244">
                  <c:v>1.026584E-2</c:v>
                </c:pt>
                <c:pt idx="5245">
                  <c:v>1.028517E-2</c:v>
                </c:pt>
                <c:pt idx="5246">
                  <c:v>1.030273E-2</c:v>
                </c:pt>
                <c:pt idx="5247">
                  <c:v>1.0320289999999999E-2</c:v>
                </c:pt>
                <c:pt idx="5248">
                  <c:v>1.0339259999999999E-2</c:v>
                </c:pt>
                <c:pt idx="5249">
                  <c:v>1.0359439999999999E-2</c:v>
                </c:pt>
                <c:pt idx="5250">
                  <c:v>1.037914E-2</c:v>
                </c:pt>
                <c:pt idx="5251">
                  <c:v>1.0407629999999999E-2</c:v>
                </c:pt>
                <c:pt idx="5252">
                  <c:v>1.042648E-2</c:v>
                </c:pt>
                <c:pt idx="5253">
                  <c:v>1.0441570000000001E-2</c:v>
                </c:pt>
                <c:pt idx="5254">
                  <c:v>1.0460819999999999E-2</c:v>
                </c:pt>
                <c:pt idx="5255">
                  <c:v>1.0480450000000001E-2</c:v>
                </c:pt>
                <c:pt idx="5256">
                  <c:v>1.04989E-2</c:v>
                </c:pt>
                <c:pt idx="5257">
                  <c:v>1.051616E-2</c:v>
                </c:pt>
                <c:pt idx="5258">
                  <c:v>1.053043E-2</c:v>
                </c:pt>
                <c:pt idx="5259">
                  <c:v>1.0546440000000001E-2</c:v>
                </c:pt>
                <c:pt idx="5260">
                  <c:v>1.0564219999999999E-2</c:v>
                </c:pt>
                <c:pt idx="5261">
                  <c:v>1.058251E-2</c:v>
                </c:pt>
                <c:pt idx="5262">
                  <c:v>1.0604219999999999E-2</c:v>
                </c:pt>
                <c:pt idx="5263">
                  <c:v>1.062812E-2</c:v>
                </c:pt>
                <c:pt idx="5264">
                  <c:v>1.064933E-2</c:v>
                </c:pt>
                <c:pt idx="5265">
                  <c:v>1.0669359999999999E-2</c:v>
                </c:pt>
                <c:pt idx="5266">
                  <c:v>1.068791E-2</c:v>
                </c:pt>
                <c:pt idx="5267">
                  <c:v>1.0709E-2</c:v>
                </c:pt>
                <c:pt idx="5268">
                  <c:v>1.0731259999999999E-2</c:v>
                </c:pt>
                <c:pt idx="5269">
                  <c:v>1.0759970000000001E-2</c:v>
                </c:pt>
                <c:pt idx="5270">
                  <c:v>1.077902E-2</c:v>
                </c:pt>
                <c:pt idx="5271">
                  <c:v>1.0787450000000001E-2</c:v>
                </c:pt>
                <c:pt idx="5272">
                  <c:v>1.080628E-2</c:v>
                </c:pt>
                <c:pt idx="5273">
                  <c:v>1.0824439999999999E-2</c:v>
                </c:pt>
                <c:pt idx="5274">
                  <c:v>1.08425E-2</c:v>
                </c:pt>
                <c:pt idx="5275">
                  <c:v>1.086208E-2</c:v>
                </c:pt>
                <c:pt idx="5276">
                  <c:v>1.0883200000000001E-2</c:v>
                </c:pt>
                <c:pt idx="5277">
                  <c:v>1.0905E-2</c:v>
                </c:pt>
                <c:pt idx="5278">
                  <c:v>1.092606E-2</c:v>
                </c:pt>
                <c:pt idx="5279">
                  <c:v>1.0945939999999999E-2</c:v>
                </c:pt>
                <c:pt idx="5280">
                  <c:v>1.096511E-2</c:v>
                </c:pt>
                <c:pt idx="5281">
                  <c:v>1.0984010000000001E-2</c:v>
                </c:pt>
                <c:pt idx="5282">
                  <c:v>1.0994510000000001E-2</c:v>
                </c:pt>
                <c:pt idx="5283">
                  <c:v>1.102208E-2</c:v>
                </c:pt>
                <c:pt idx="5284">
                  <c:v>1.1037770000000001E-2</c:v>
                </c:pt>
                <c:pt idx="5285">
                  <c:v>1.105625E-2</c:v>
                </c:pt>
                <c:pt idx="5286">
                  <c:v>1.107664E-2</c:v>
                </c:pt>
                <c:pt idx="5287">
                  <c:v>1.1095839999999999E-2</c:v>
                </c:pt>
                <c:pt idx="5288">
                  <c:v>1.1115069999999999E-2</c:v>
                </c:pt>
                <c:pt idx="5289">
                  <c:v>1.1135219999999999E-2</c:v>
                </c:pt>
                <c:pt idx="5290">
                  <c:v>1.115591E-2</c:v>
                </c:pt>
                <c:pt idx="5291">
                  <c:v>1.1176419999999999E-2</c:v>
                </c:pt>
                <c:pt idx="5292">
                  <c:v>1.1198E-2</c:v>
                </c:pt>
                <c:pt idx="5293">
                  <c:v>1.1210400000000001E-2</c:v>
                </c:pt>
                <c:pt idx="5294">
                  <c:v>1.1233409999999999E-2</c:v>
                </c:pt>
                <c:pt idx="5295">
                  <c:v>1.1255019999999999E-2</c:v>
                </c:pt>
                <c:pt idx="5296">
                  <c:v>1.1275169999999999E-2</c:v>
                </c:pt>
                <c:pt idx="5297">
                  <c:v>1.129441E-2</c:v>
                </c:pt>
                <c:pt idx="5298">
                  <c:v>1.132387E-2</c:v>
                </c:pt>
                <c:pt idx="5299">
                  <c:v>1.13451E-2</c:v>
                </c:pt>
                <c:pt idx="5300">
                  <c:v>1.136646E-2</c:v>
                </c:pt>
                <c:pt idx="5301">
                  <c:v>1.1387619999999999E-2</c:v>
                </c:pt>
                <c:pt idx="5302">
                  <c:v>1.1408E-2</c:v>
                </c:pt>
                <c:pt idx="5303">
                  <c:v>1.142874E-2</c:v>
                </c:pt>
                <c:pt idx="5304">
                  <c:v>1.144848E-2</c:v>
                </c:pt>
                <c:pt idx="5305">
                  <c:v>1.146748E-2</c:v>
                </c:pt>
                <c:pt idx="5306">
                  <c:v>1.1478810000000001E-2</c:v>
                </c:pt>
                <c:pt idx="5307">
                  <c:v>1.149731E-2</c:v>
                </c:pt>
                <c:pt idx="5308">
                  <c:v>1.151378E-2</c:v>
                </c:pt>
                <c:pt idx="5309">
                  <c:v>1.1534569999999999E-2</c:v>
                </c:pt>
                <c:pt idx="5310">
                  <c:v>1.1555960000000001E-2</c:v>
                </c:pt>
                <c:pt idx="5311">
                  <c:v>1.1586569999999999E-2</c:v>
                </c:pt>
                <c:pt idx="5312">
                  <c:v>1.1607320000000001E-2</c:v>
                </c:pt>
                <c:pt idx="5313">
                  <c:v>1.162849E-2</c:v>
                </c:pt>
                <c:pt idx="5314">
                  <c:v>1.164951E-2</c:v>
                </c:pt>
                <c:pt idx="5315">
                  <c:v>1.1668110000000001E-2</c:v>
                </c:pt>
                <c:pt idx="5316">
                  <c:v>1.168344E-2</c:v>
                </c:pt>
                <c:pt idx="5317">
                  <c:v>1.1703089999999999E-2</c:v>
                </c:pt>
                <c:pt idx="5318">
                  <c:v>1.1724210000000001E-2</c:v>
                </c:pt>
                <c:pt idx="5319">
                  <c:v>1.1745200000000001E-2</c:v>
                </c:pt>
                <c:pt idx="5320">
                  <c:v>1.176342E-2</c:v>
                </c:pt>
                <c:pt idx="5321">
                  <c:v>1.178148E-2</c:v>
                </c:pt>
                <c:pt idx="5322">
                  <c:v>1.180137E-2</c:v>
                </c:pt>
                <c:pt idx="5323">
                  <c:v>1.18108E-2</c:v>
                </c:pt>
                <c:pt idx="5324">
                  <c:v>1.1831609999999999E-2</c:v>
                </c:pt>
                <c:pt idx="5325">
                  <c:v>1.1853499999999999E-2</c:v>
                </c:pt>
                <c:pt idx="5326">
                  <c:v>1.1875749999999999E-2</c:v>
                </c:pt>
                <c:pt idx="5327">
                  <c:v>1.1896479999999999E-2</c:v>
                </c:pt>
                <c:pt idx="5328">
                  <c:v>1.193424E-2</c:v>
                </c:pt>
                <c:pt idx="5329">
                  <c:v>1.19626E-2</c:v>
                </c:pt>
                <c:pt idx="5330">
                  <c:v>1.198886E-2</c:v>
                </c:pt>
                <c:pt idx="5331">
                  <c:v>1.201402E-2</c:v>
                </c:pt>
                <c:pt idx="5332">
                  <c:v>1.2038E-2</c:v>
                </c:pt>
                <c:pt idx="5333">
                  <c:v>1.206343E-2</c:v>
                </c:pt>
                <c:pt idx="5334">
                  <c:v>1.2087260000000001E-2</c:v>
                </c:pt>
                <c:pt idx="5335">
                  <c:v>1.211012E-2</c:v>
                </c:pt>
                <c:pt idx="5336">
                  <c:v>1.213351E-2</c:v>
                </c:pt>
                <c:pt idx="5337">
                  <c:v>1.215514E-2</c:v>
                </c:pt>
                <c:pt idx="5338">
                  <c:v>1.217467E-2</c:v>
                </c:pt>
                <c:pt idx="5339">
                  <c:v>1.219578E-2</c:v>
                </c:pt>
                <c:pt idx="5340">
                  <c:v>1.222705E-2</c:v>
                </c:pt>
                <c:pt idx="5341">
                  <c:v>1.2249619999999999E-2</c:v>
                </c:pt>
                <c:pt idx="5342">
                  <c:v>1.2264229999999999E-2</c:v>
                </c:pt>
                <c:pt idx="5343">
                  <c:v>1.2287630000000001E-2</c:v>
                </c:pt>
                <c:pt idx="5344">
                  <c:v>1.23074E-2</c:v>
                </c:pt>
                <c:pt idx="5345">
                  <c:v>1.2326210000000001E-2</c:v>
                </c:pt>
                <c:pt idx="5346">
                  <c:v>1.234999E-2</c:v>
                </c:pt>
                <c:pt idx="5347">
                  <c:v>1.237313E-2</c:v>
                </c:pt>
                <c:pt idx="5348">
                  <c:v>1.2396000000000001E-2</c:v>
                </c:pt>
                <c:pt idx="5349">
                  <c:v>1.2435679999999999E-2</c:v>
                </c:pt>
                <c:pt idx="5350">
                  <c:v>1.246072E-2</c:v>
                </c:pt>
                <c:pt idx="5351">
                  <c:v>1.2485039999999999E-2</c:v>
                </c:pt>
                <c:pt idx="5352">
                  <c:v>1.250766E-2</c:v>
                </c:pt>
                <c:pt idx="5353">
                  <c:v>1.253108E-2</c:v>
                </c:pt>
                <c:pt idx="5354">
                  <c:v>1.255847E-2</c:v>
                </c:pt>
                <c:pt idx="5355">
                  <c:v>1.2587030000000001E-2</c:v>
                </c:pt>
                <c:pt idx="5356">
                  <c:v>1.260234E-2</c:v>
                </c:pt>
                <c:pt idx="5357">
                  <c:v>1.262835E-2</c:v>
                </c:pt>
                <c:pt idx="5358">
                  <c:v>1.266831E-2</c:v>
                </c:pt>
                <c:pt idx="5359">
                  <c:v>1.2693309999999999E-2</c:v>
                </c:pt>
                <c:pt idx="5360">
                  <c:v>1.2716389999999999E-2</c:v>
                </c:pt>
                <c:pt idx="5361">
                  <c:v>1.2742160000000001E-2</c:v>
                </c:pt>
                <c:pt idx="5362">
                  <c:v>1.276746E-2</c:v>
                </c:pt>
                <c:pt idx="5363">
                  <c:v>1.279259E-2</c:v>
                </c:pt>
                <c:pt idx="5364">
                  <c:v>1.2817469999999999E-2</c:v>
                </c:pt>
                <c:pt idx="5365">
                  <c:v>1.28421E-2</c:v>
                </c:pt>
                <c:pt idx="5366">
                  <c:v>1.2868370000000001E-2</c:v>
                </c:pt>
                <c:pt idx="5367">
                  <c:v>1.2912089999999999E-2</c:v>
                </c:pt>
                <c:pt idx="5368">
                  <c:v>1.2939350000000001E-2</c:v>
                </c:pt>
                <c:pt idx="5369">
                  <c:v>1.2967859999999999E-2</c:v>
                </c:pt>
                <c:pt idx="5370">
                  <c:v>1.299545E-2</c:v>
                </c:pt>
                <c:pt idx="5371">
                  <c:v>1.3022550000000001E-2</c:v>
                </c:pt>
                <c:pt idx="5372">
                  <c:v>1.304834E-2</c:v>
                </c:pt>
                <c:pt idx="5373">
                  <c:v>1.3072790000000001E-2</c:v>
                </c:pt>
                <c:pt idx="5374">
                  <c:v>1.3097650000000001E-2</c:v>
                </c:pt>
                <c:pt idx="5375">
                  <c:v>1.312405E-2</c:v>
                </c:pt>
                <c:pt idx="5376">
                  <c:v>1.31521E-2</c:v>
                </c:pt>
                <c:pt idx="5377">
                  <c:v>1.318075E-2</c:v>
                </c:pt>
                <c:pt idx="5378">
                  <c:v>1.320876E-2</c:v>
                </c:pt>
                <c:pt idx="5379">
                  <c:v>1.323564E-2</c:v>
                </c:pt>
                <c:pt idx="5380">
                  <c:v>1.326418E-2</c:v>
                </c:pt>
                <c:pt idx="5381">
                  <c:v>1.3293309999999999E-2</c:v>
                </c:pt>
                <c:pt idx="5382">
                  <c:v>1.3321080000000001E-2</c:v>
                </c:pt>
                <c:pt idx="5383">
                  <c:v>1.3347349999999999E-2</c:v>
                </c:pt>
                <c:pt idx="5384">
                  <c:v>1.337401E-2</c:v>
                </c:pt>
                <c:pt idx="5385">
                  <c:v>1.3400520000000001E-2</c:v>
                </c:pt>
                <c:pt idx="5386">
                  <c:v>1.3427959999999999E-2</c:v>
                </c:pt>
                <c:pt idx="5387">
                  <c:v>1.347191E-2</c:v>
                </c:pt>
                <c:pt idx="5388">
                  <c:v>1.350258E-2</c:v>
                </c:pt>
                <c:pt idx="5389">
                  <c:v>1.353188E-2</c:v>
                </c:pt>
                <c:pt idx="5390">
                  <c:v>1.3548889999999999E-2</c:v>
                </c:pt>
                <c:pt idx="5391">
                  <c:v>1.3580419999999999E-2</c:v>
                </c:pt>
                <c:pt idx="5392">
                  <c:v>1.3611740000000001E-2</c:v>
                </c:pt>
                <c:pt idx="5393">
                  <c:v>1.364362E-2</c:v>
                </c:pt>
                <c:pt idx="5394">
                  <c:v>1.3674220000000001E-2</c:v>
                </c:pt>
                <c:pt idx="5395">
                  <c:v>1.370495E-2</c:v>
                </c:pt>
                <c:pt idx="5396">
                  <c:v>1.37509E-2</c:v>
                </c:pt>
                <c:pt idx="5397">
                  <c:v>1.3783429999999999E-2</c:v>
                </c:pt>
                <c:pt idx="5398">
                  <c:v>1.38143E-2</c:v>
                </c:pt>
                <c:pt idx="5399">
                  <c:v>1.384458E-2</c:v>
                </c:pt>
                <c:pt idx="5400">
                  <c:v>1.3876070000000001E-2</c:v>
                </c:pt>
                <c:pt idx="5401">
                  <c:v>1.390746E-2</c:v>
                </c:pt>
                <c:pt idx="5402">
                  <c:v>1.3939729999999999E-2</c:v>
                </c:pt>
                <c:pt idx="5403">
                  <c:v>1.397142E-2</c:v>
                </c:pt>
                <c:pt idx="5404">
                  <c:v>1.400246E-2</c:v>
                </c:pt>
                <c:pt idx="5405">
                  <c:v>1.4050999999999999E-2</c:v>
                </c:pt>
                <c:pt idx="5406">
                  <c:v>1.4065889999999999E-2</c:v>
                </c:pt>
                <c:pt idx="5407">
                  <c:v>1.409822E-2</c:v>
                </c:pt>
                <c:pt idx="5408">
                  <c:v>1.413061E-2</c:v>
                </c:pt>
                <c:pt idx="5409">
                  <c:v>1.41628E-2</c:v>
                </c:pt>
                <c:pt idx="5410">
                  <c:v>1.4195360000000001E-2</c:v>
                </c:pt>
                <c:pt idx="5411">
                  <c:v>1.4227739999999999E-2</c:v>
                </c:pt>
                <c:pt idx="5412">
                  <c:v>1.426055E-2</c:v>
                </c:pt>
                <c:pt idx="5413">
                  <c:v>1.4293210000000001E-2</c:v>
                </c:pt>
                <c:pt idx="5414">
                  <c:v>1.4325360000000001E-2</c:v>
                </c:pt>
                <c:pt idx="5415">
                  <c:v>1.437394E-2</c:v>
                </c:pt>
                <c:pt idx="5416">
                  <c:v>1.4406540000000001E-2</c:v>
                </c:pt>
                <c:pt idx="5417">
                  <c:v>1.443939E-2</c:v>
                </c:pt>
                <c:pt idx="5418">
                  <c:v>1.447292E-2</c:v>
                </c:pt>
                <c:pt idx="5419">
                  <c:v>1.45083E-2</c:v>
                </c:pt>
                <c:pt idx="5420">
                  <c:v>1.452764E-2</c:v>
                </c:pt>
                <c:pt idx="5421">
                  <c:v>1.4560439999999999E-2</c:v>
                </c:pt>
                <c:pt idx="5422">
                  <c:v>1.459658E-2</c:v>
                </c:pt>
                <c:pt idx="5423">
                  <c:v>1.464902E-2</c:v>
                </c:pt>
                <c:pt idx="5424">
                  <c:v>1.4685699999999999E-2</c:v>
                </c:pt>
                <c:pt idx="5425">
                  <c:v>1.472118E-2</c:v>
                </c:pt>
                <c:pt idx="5426">
                  <c:v>1.4753759999999999E-2</c:v>
                </c:pt>
                <c:pt idx="5427">
                  <c:v>1.478904E-2</c:v>
                </c:pt>
                <c:pt idx="5428">
                  <c:v>1.482604E-2</c:v>
                </c:pt>
                <c:pt idx="5429">
                  <c:v>1.48635E-2</c:v>
                </c:pt>
                <c:pt idx="5430">
                  <c:v>1.491703E-2</c:v>
                </c:pt>
                <c:pt idx="5431">
                  <c:v>1.495226E-2</c:v>
                </c:pt>
                <c:pt idx="5432">
                  <c:v>1.498824E-2</c:v>
                </c:pt>
                <c:pt idx="5433">
                  <c:v>1.502444E-2</c:v>
                </c:pt>
                <c:pt idx="5434">
                  <c:v>1.5059029999999999E-2</c:v>
                </c:pt>
                <c:pt idx="5435">
                  <c:v>1.509339E-2</c:v>
                </c:pt>
                <c:pt idx="5436">
                  <c:v>1.514475E-2</c:v>
                </c:pt>
                <c:pt idx="5437">
                  <c:v>1.5177980000000001E-2</c:v>
                </c:pt>
                <c:pt idx="5438">
                  <c:v>1.519534E-2</c:v>
                </c:pt>
                <c:pt idx="5439">
                  <c:v>1.5227589999999999E-2</c:v>
                </c:pt>
                <c:pt idx="5440">
                  <c:v>1.526023E-2</c:v>
                </c:pt>
                <c:pt idx="5441">
                  <c:v>1.529384E-2</c:v>
                </c:pt>
                <c:pt idx="5442">
                  <c:v>1.5326040000000001E-2</c:v>
                </c:pt>
                <c:pt idx="5443">
                  <c:v>1.5359039999999999E-2</c:v>
                </c:pt>
                <c:pt idx="5444">
                  <c:v>1.540647E-2</c:v>
                </c:pt>
                <c:pt idx="5445">
                  <c:v>1.543834E-2</c:v>
                </c:pt>
                <c:pt idx="5446">
                  <c:v>1.5470340000000001E-2</c:v>
                </c:pt>
                <c:pt idx="5447">
                  <c:v>1.5501890000000001E-2</c:v>
                </c:pt>
                <c:pt idx="5448">
                  <c:v>1.553422E-2</c:v>
                </c:pt>
                <c:pt idx="5449">
                  <c:v>1.5568240000000001E-2</c:v>
                </c:pt>
                <c:pt idx="5450">
                  <c:v>1.560162E-2</c:v>
                </c:pt>
                <c:pt idx="5451">
                  <c:v>1.5617219999999999E-2</c:v>
                </c:pt>
                <c:pt idx="5452">
                  <c:v>1.5652039999999999E-2</c:v>
                </c:pt>
                <c:pt idx="5453">
                  <c:v>1.568483E-2</c:v>
                </c:pt>
                <c:pt idx="5454">
                  <c:v>1.5720600000000001E-2</c:v>
                </c:pt>
                <c:pt idx="5455">
                  <c:v>1.5757670000000001E-2</c:v>
                </c:pt>
                <c:pt idx="5456">
                  <c:v>1.5793850000000002E-2</c:v>
                </c:pt>
                <c:pt idx="5457">
                  <c:v>1.582944E-2</c:v>
                </c:pt>
                <c:pt idx="5458">
                  <c:v>1.5885929999999999E-2</c:v>
                </c:pt>
                <c:pt idx="5459">
                  <c:v>1.5925990000000001E-2</c:v>
                </c:pt>
                <c:pt idx="5460">
                  <c:v>1.5964329999999999E-2</c:v>
                </c:pt>
                <c:pt idx="5461">
                  <c:v>1.5984160000000001E-2</c:v>
                </c:pt>
                <c:pt idx="5462">
                  <c:v>1.6021259999999999E-2</c:v>
                </c:pt>
                <c:pt idx="5463">
                  <c:v>1.6057289999999998E-2</c:v>
                </c:pt>
                <c:pt idx="5464">
                  <c:v>1.6093369999999999E-2</c:v>
                </c:pt>
                <c:pt idx="5465">
                  <c:v>1.612792E-2</c:v>
                </c:pt>
                <c:pt idx="5466">
                  <c:v>1.6162429999999998E-2</c:v>
                </c:pt>
                <c:pt idx="5467">
                  <c:v>1.6214880000000001E-2</c:v>
                </c:pt>
                <c:pt idx="5468">
                  <c:v>1.6254149999999998E-2</c:v>
                </c:pt>
                <c:pt idx="5469">
                  <c:v>1.6296100000000001E-2</c:v>
                </c:pt>
                <c:pt idx="5470">
                  <c:v>1.6336110000000001E-2</c:v>
                </c:pt>
                <c:pt idx="5471">
                  <c:v>1.6356929999999999E-2</c:v>
                </c:pt>
                <c:pt idx="5472">
                  <c:v>1.6394860000000001E-2</c:v>
                </c:pt>
                <c:pt idx="5473">
                  <c:v>1.6430520000000001E-2</c:v>
                </c:pt>
                <c:pt idx="5474">
                  <c:v>1.647964E-2</c:v>
                </c:pt>
                <c:pt idx="5475">
                  <c:v>1.6514330000000001E-2</c:v>
                </c:pt>
                <c:pt idx="5476">
                  <c:v>1.6549520000000002E-2</c:v>
                </c:pt>
                <c:pt idx="5477">
                  <c:v>1.6583850000000001E-2</c:v>
                </c:pt>
                <c:pt idx="5478">
                  <c:v>1.6618049999999999E-2</c:v>
                </c:pt>
                <c:pt idx="5479">
                  <c:v>1.6654220000000001E-2</c:v>
                </c:pt>
                <c:pt idx="5480">
                  <c:v>1.671073E-2</c:v>
                </c:pt>
                <c:pt idx="5481">
                  <c:v>1.673115E-2</c:v>
                </c:pt>
                <c:pt idx="5482">
                  <c:v>1.6767810000000001E-2</c:v>
                </c:pt>
                <c:pt idx="5483">
                  <c:v>1.6804429999999999E-2</c:v>
                </c:pt>
                <c:pt idx="5484">
                  <c:v>1.6841470000000001E-2</c:v>
                </c:pt>
                <c:pt idx="5485">
                  <c:v>1.68798E-2</c:v>
                </c:pt>
                <c:pt idx="5486">
                  <c:v>1.69185E-2</c:v>
                </c:pt>
                <c:pt idx="5487">
                  <c:v>1.695586E-2</c:v>
                </c:pt>
                <c:pt idx="5488">
                  <c:v>1.7010440000000002E-2</c:v>
                </c:pt>
                <c:pt idx="5489">
                  <c:v>1.7050860000000001E-2</c:v>
                </c:pt>
                <c:pt idx="5490">
                  <c:v>1.7072449999999999E-2</c:v>
                </c:pt>
                <c:pt idx="5491">
                  <c:v>1.7112240000000001E-2</c:v>
                </c:pt>
                <c:pt idx="5492">
                  <c:v>1.7152750000000001E-2</c:v>
                </c:pt>
                <c:pt idx="5493">
                  <c:v>1.7191979999999999E-2</c:v>
                </c:pt>
                <c:pt idx="5494">
                  <c:v>1.7230789999999999E-2</c:v>
                </c:pt>
                <c:pt idx="5495">
                  <c:v>1.7289189999999999E-2</c:v>
                </c:pt>
                <c:pt idx="5496">
                  <c:v>1.7329500000000001E-2</c:v>
                </c:pt>
                <c:pt idx="5497">
                  <c:v>1.7371749999999998E-2</c:v>
                </c:pt>
                <c:pt idx="5498">
                  <c:v>1.741448E-2</c:v>
                </c:pt>
                <c:pt idx="5499">
                  <c:v>1.7458709999999999E-2</c:v>
                </c:pt>
                <c:pt idx="5500">
                  <c:v>1.7503870000000001E-2</c:v>
                </c:pt>
                <c:pt idx="5501">
                  <c:v>1.7568919999999998E-2</c:v>
                </c:pt>
                <c:pt idx="5502">
                  <c:v>1.7605590000000001E-2</c:v>
                </c:pt>
                <c:pt idx="5503">
                  <c:v>1.7624379999999999E-2</c:v>
                </c:pt>
                <c:pt idx="5504">
                  <c:v>1.7663149999999999E-2</c:v>
                </c:pt>
                <c:pt idx="5505">
                  <c:v>1.7702300000000001E-2</c:v>
                </c:pt>
                <c:pt idx="5506">
                  <c:v>1.7742629999999999E-2</c:v>
                </c:pt>
                <c:pt idx="5507">
                  <c:v>1.780145E-2</c:v>
                </c:pt>
                <c:pt idx="5508">
                  <c:v>1.784065E-2</c:v>
                </c:pt>
                <c:pt idx="5509">
                  <c:v>1.7880259999999999E-2</c:v>
                </c:pt>
                <c:pt idx="5510">
                  <c:v>1.792067E-2</c:v>
                </c:pt>
                <c:pt idx="5511">
                  <c:v>1.7961339999999999E-2</c:v>
                </c:pt>
                <c:pt idx="5512">
                  <c:v>1.8002339999999999E-2</c:v>
                </c:pt>
                <c:pt idx="5513">
                  <c:v>1.802554E-2</c:v>
                </c:pt>
                <c:pt idx="5514">
                  <c:v>1.8093129999999999E-2</c:v>
                </c:pt>
                <c:pt idx="5515">
                  <c:v>1.8136679999999999E-2</c:v>
                </c:pt>
                <c:pt idx="5516">
                  <c:v>1.818152E-2</c:v>
                </c:pt>
                <c:pt idx="5517">
                  <c:v>1.8224549999999999E-2</c:v>
                </c:pt>
                <c:pt idx="5518">
                  <c:v>1.8268739999999999E-2</c:v>
                </c:pt>
                <c:pt idx="5519">
                  <c:v>1.8313889999999999E-2</c:v>
                </c:pt>
                <c:pt idx="5520">
                  <c:v>1.8359239999999999E-2</c:v>
                </c:pt>
                <c:pt idx="5521">
                  <c:v>1.8429109999999999E-2</c:v>
                </c:pt>
                <c:pt idx="5522">
                  <c:v>1.847884E-2</c:v>
                </c:pt>
                <c:pt idx="5523">
                  <c:v>1.8504240000000002E-2</c:v>
                </c:pt>
                <c:pt idx="5524">
                  <c:v>1.854888E-2</c:v>
                </c:pt>
                <c:pt idx="5525">
                  <c:v>1.861583E-2</c:v>
                </c:pt>
                <c:pt idx="5526">
                  <c:v>1.8661580000000001E-2</c:v>
                </c:pt>
                <c:pt idx="5527">
                  <c:v>1.870931E-2</c:v>
                </c:pt>
                <c:pt idx="5528">
                  <c:v>1.875864E-2</c:v>
                </c:pt>
                <c:pt idx="5529">
                  <c:v>1.8807440000000002E-2</c:v>
                </c:pt>
                <c:pt idx="5530">
                  <c:v>1.888082E-2</c:v>
                </c:pt>
                <c:pt idx="5531">
                  <c:v>1.8925109999999998E-2</c:v>
                </c:pt>
                <c:pt idx="5532">
                  <c:v>1.8974040000000001E-2</c:v>
                </c:pt>
                <c:pt idx="5533">
                  <c:v>1.902067E-2</c:v>
                </c:pt>
                <c:pt idx="5534">
                  <c:v>1.9042710000000001E-2</c:v>
                </c:pt>
                <c:pt idx="5535">
                  <c:v>1.908984E-2</c:v>
                </c:pt>
                <c:pt idx="5536">
                  <c:v>1.9134310000000002E-2</c:v>
                </c:pt>
                <c:pt idx="5537">
                  <c:v>1.9198349999999999E-2</c:v>
                </c:pt>
                <c:pt idx="5538">
                  <c:v>1.9243340000000001E-2</c:v>
                </c:pt>
                <c:pt idx="5539">
                  <c:v>1.9287180000000001E-2</c:v>
                </c:pt>
                <c:pt idx="5540">
                  <c:v>1.9329829999999999E-2</c:v>
                </c:pt>
                <c:pt idx="5541">
                  <c:v>1.9373979999999999E-2</c:v>
                </c:pt>
                <c:pt idx="5542">
                  <c:v>1.9419519999999999E-2</c:v>
                </c:pt>
                <c:pt idx="5543">
                  <c:v>1.946382E-2</c:v>
                </c:pt>
                <c:pt idx="5544">
                  <c:v>1.9510300000000001E-2</c:v>
                </c:pt>
                <c:pt idx="5545">
                  <c:v>1.9557519999999998E-2</c:v>
                </c:pt>
                <c:pt idx="5546">
                  <c:v>1.9602669999999999E-2</c:v>
                </c:pt>
                <c:pt idx="5547">
                  <c:v>1.9647479999999998E-2</c:v>
                </c:pt>
                <c:pt idx="5548">
                  <c:v>1.9693530000000001E-2</c:v>
                </c:pt>
                <c:pt idx="5549">
                  <c:v>1.9764159999999999E-2</c:v>
                </c:pt>
                <c:pt idx="5550">
                  <c:v>1.9811760000000001E-2</c:v>
                </c:pt>
                <c:pt idx="5551">
                  <c:v>1.9838660000000001E-2</c:v>
                </c:pt>
                <c:pt idx="5552">
                  <c:v>1.9882919999999998E-2</c:v>
                </c:pt>
                <c:pt idx="5553">
                  <c:v>1.992671E-2</c:v>
                </c:pt>
                <c:pt idx="5554">
                  <c:v>1.99708E-2</c:v>
                </c:pt>
                <c:pt idx="5555">
                  <c:v>2.0014440000000001E-2</c:v>
                </c:pt>
                <c:pt idx="5556">
                  <c:v>2.0080460000000001E-2</c:v>
                </c:pt>
                <c:pt idx="5557">
                  <c:v>2.0124019999999999E-2</c:v>
                </c:pt>
                <c:pt idx="5558">
                  <c:v>2.0148800000000001E-2</c:v>
                </c:pt>
                <c:pt idx="5559">
                  <c:v>2.019638E-2</c:v>
                </c:pt>
                <c:pt idx="5560">
                  <c:v>2.0244189999999999E-2</c:v>
                </c:pt>
                <c:pt idx="5561">
                  <c:v>2.03178E-2</c:v>
                </c:pt>
                <c:pt idx="5562">
                  <c:v>2.0369910000000001E-2</c:v>
                </c:pt>
                <c:pt idx="5563">
                  <c:v>2.0420959999999998E-2</c:v>
                </c:pt>
                <c:pt idx="5564">
                  <c:v>2.04703E-2</c:v>
                </c:pt>
                <c:pt idx="5565">
                  <c:v>2.0517359999999998E-2</c:v>
                </c:pt>
                <c:pt idx="5566">
                  <c:v>2.05883E-2</c:v>
                </c:pt>
                <c:pt idx="5567">
                  <c:v>2.061284E-2</c:v>
                </c:pt>
                <c:pt idx="5568">
                  <c:v>2.0664289999999998E-2</c:v>
                </c:pt>
                <c:pt idx="5569">
                  <c:v>2.071489E-2</c:v>
                </c:pt>
                <c:pt idx="5570">
                  <c:v>2.0789430000000001E-2</c:v>
                </c:pt>
                <c:pt idx="5571">
                  <c:v>2.0836980000000001E-2</c:v>
                </c:pt>
                <c:pt idx="5572">
                  <c:v>2.0882439999999999E-2</c:v>
                </c:pt>
                <c:pt idx="5573">
                  <c:v>2.0926489999999999E-2</c:v>
                </c:pt>
                <c:pt idx="5574">
                  <c:v>2.0972080000000001E-2</c:v>
                </c:pt>
                <c:pt idx="5575">
                  <c:v>2.1041899999999999E-2</c:v>
                </c:pt>
                <c:pt idx="5576">
                  <c:v>2.1087499999999999E-2</c:v>
                </c:pt>
                <c:pt idx="5577">
                  <c:v>2.1136559999999999E-2</c:v>
                </c:pt>
                <c:pt idx="5578">
                  <c:v>2.1187500000000001E-2</c:v>
                </c:pt>
                <c:pt idx="5579">
                  <c:v>2.1265309999999999E-2</c:v>
                </c:pt>
                <c:pt idx="5580">
                  <c:v>2.1316499999999999E-2</c:v>
                </c:pt>
                <c:pt idx="5581">
                  <c:v>2.1365120000000001E-2</c:v>
                </c:pt>
                <c:pt idx="5582">
                  <c:v>2.1390630000000001E-2</c:v>
                </c:pt>
                <c:pt idx="5583">
                  <c:v>2.144041E-2</c:v>
                </c:pt>
                <c:pt idx="5584">
                  <c:v>2.1492000000000001E-2</c:v>
                </c:pt>
                <c:pt idx="5585">
                  <c:v>2.157013E-2</c:v>
                </c:pt>
                <c:pt idx="5586">
                  <c:v>2.1623940000000001E-2</c:v>
                </c:pt>
                <c:pt idx="5587">
                  <c:v>2.16767E-2</c:v>
                </c:pt>
                <c:pt idx="5588">
                  <c:v>2.1729800000000001E-2</c:v>
                </c:pt>
                <c:pt idx="5589">
                  <c:v>2.1783520000000001E-2</c:v>
                </c:pt>
                <c:pt idx="5590">
                  <c:v>2.1863830000000001E-2</c:v>
                </c:pt>
                <c:pt idx="5591">
                  <c:v>2.1916330000000001E-2</c:v>
                </c:pt>
                <c:pt idx="5592">
                  <c:v>2.1941349999999998E-2</c:v>
                </c:pt>
                <c:pt idx="5593">
                  <c:v>2.1997280000000001E-2</c:v>
                </c:pt>
                <c:pt idx="5594">
                  <c:v>2.2049539999999999E-2</c:v>
                </c:pt>
                <c:pt idx="5595">
                  <c:v>2.2102139999999999E-2</c:v>
                </c:pt>
                <c:pt idx="5596">
                  <c:v>2.2157050000000001E-2</c:v>
                </c:pt>
                <c:pt idx="5597">
                  <c:v>2.2236559999999999E-2</c:v>
                </c:pt>
                <c:pt idx="5598">
                  <c:v>2.2290580000000001E-2</c:v>
                </c:pt>
                <c:pt idx="5599">
                  <c:v>2.234444E-2</c:v>
                </c:pt>
                <c:pt idx="5600">
                  <c:v>2.2372090000000001E-2</c:v>
                </c:pt>
                <c:pt idx="5601">
                  <c:v>2.2426149999999999E-2</c:v>
                </c:pt>
                <c:pt idx="5602">
                  <c:v>2.248203E-2</c:v>
                </c:pt>
                <c:pt idx="5603">
                  <c:v>2.2534370000000001E-2</c:v>
                </c:pt>
                <c:pt idx="5604">
                  <c:v>2.2613479999999998E-2</c:v>
                </c:pt>
                <c:pt idx="5605">
                  <c:v>2.266746E-2</c:v>
                </c:pt>
                <c:pt idx="5606">
                  <c:v>2.272072E-2</c:v>
                </c:pt>
                <c:pt idx="5607">
                  <c:v>2.2745350000000001E-2</c:v>
                </c:pt>
                <c:pt idx="5608">
                  <c:v>2.2797850000000001E-2</c:v>
                </c:pt>
                <c:pt idx="5609">
                  <c:v>2.2851119999999999E-2</c:v>
                </c:pt>
                <c:pt idx="5610">
                  <c:v>2.290406E-2</c:v>
                </c:pt>
                <c:pt idx="5611">
                  <c:v>2.2957680000000001E-2</c:v>
                </c:pt>
                <c:pt idx="5612">
                  <c:v>2.301048E-2</c:v>
                </c:pt>
                <c:pt idx="5613">
                  <c:v>2.3089990000000001E-2</c:v>
                </c:pt>
                <c:pt idx="5614">
                  <c:v>2.3146320000000001E-2</c:v>
                </c:pt>
                <c:pt idx="5615">
                  <c:v>2.3174320000000002E-2</c:v>
                </c:pt>
                <c:pt idx="5616">
                  <c:v>2.323072E-2</c:v>
                </c:pt>
                <c:pt idx="5617">
                  <c:v>2.3284369999999999E-2</c:v>
                </c:pt>
                <c:pt idx="5618">
                  <c:v>2.333758E-2</c:v>
                </c:pt>
                <c:pt idx="5619">
                  <c:v>2.3390149999999998E-2</c:v>
                </c:pt>
                <c:pt idx="5620">
                  <c:v>2.346809E-2</c:v>
                </c:pt>
                <c:pt idx="5621">
                  <c:v>2.3521960000000001E-2</c:v>
                </c:pt>
                <c:pt idx="5622">
                  <c:v>2.3576130000000001E-2</c:v>
                </c:pt>
                <c:pt idx="5623">
                  <c:v>2.3630999999999999E-2</c:v>
                </c:pt>
                <c:pt idx="5624">
                  <c:v>2.365679E-2</c:v>
                </c:pt>
                <c:pt idx="5625">
                  <c:v>2.3736879999999998E-2</c:v>
                </c:pt>
                <c:pt idx="5626">
                  <c:v>2.3791260000000002E-2</c:v>
                </c:pt>
                <c:pt idx="5627">
                  <c:v>2.384756E-2</c:v>
                </c:pt>
                <c:pt idx="5628">
                  <c:v>2.3903420000000002E-2</c:v>
                </c:pt>
                <c:pt idx="5629">
                  <c:v>2.3958900000000002E-2</c:v>
                </c:pt>
                <c:pt idx="5630">
                  <c:v>2.401447E-2</c:v>
                </c:pt>
                <c:pt idx="5631">
                  <c:v>2.404189E-2</c:v>
                </c:pt>
                <c:pt idx="5632">
                  <c:v>2.4120329999999999E-2</c:v>
                </c:pt>
                <c:pt idx="5633">
                  <c:v>2.4173839999999999E-2</c:v>
                </c:pt>
                <c:pt idx="5634">
                  <c:v>2.4227760000000001E-2</c:v>
                </c:pt>
                <c:pt idx="5635">
                  <c:v>2.428048E-2</c:v>
                </c:pt>
                <c:pt idx="5636">
                  <c:v>2.433453E-2</c:v>
                </c:pt>
                <c:pt idx="5637">
                  <c:v>2.4389129999999998E-2</c:v>
                </c:pt>
                <c:pt idx="5638">
                  <c:v>2.4415739999999998E-2</c:v>
                </c:pt>
                <c:pt idx="5639">
                  <c:v>2.447183E-2</c:v>
                </c:pt>
                <c:pt idx="5640">
                  <c:v>2.4528689999999999E-2</c:v>
                </c:pt>
                <c:pt idx="5641">
                  <c:v>2.4610340000000001E-2</c:v>
                </c:pt>
                <c:pt idx="5642">
                  <c:v>2.4666810000000001E-2</c:v>
                </c:pt>
                <c:pt idx="5643">
                  <c:v>2.472125E-2</c:v>
                </c:pt>
                <c:pt idx="5644">
                  <c:v>2.4777239999999999E-2</c:v>
                </c:pt>
                <c:pt idx="5645">
                  <c:v>2.4833319999999999E-2</c:v>
                </c:pt>
                <c:pt idx="5646">
                  <c:v>2.4858410000000001E-2</c:v>
                </c:pt>
                <c:pt idx="5647">
                  <c:v>2.4914760000000001E-2</c:v>
                </c:pt>
                <c:pt idx="5648">
                  <c:v>2.4997780000000001E-2</c:v>
                </c:pt>
                <c:pt idx="5649">
                  <c:v>2.5054750000000001E-2</c:v>
                </c:pt>
                <c:pt idx="5650">
                  <c:v>2.5113750000000001E-2</c:v>
                </c:pt>
                <c:pt idx="5651">
                  <c:v>2.517233E-2</c:v>
                </c:pt>
                <c:pt idx="5652">
                  <c:v>2.522974E-2</c:v>
                </c:pt>
                <c:pt idx="5653">
                  <c:v>2.528861E-2</c:v>
                </c:pt>
                <c:pt idx="5654">
                  <c:v>2.5317860000000001E-2</c:v>
                </c:pt>
                <c:pt idx="5655">
                  <c:v>2.5406399999999999E-2</c:v>
                </c:pt>
                <c:pt idx="5656">
                  <c:v>2.5465290000000002E-2</c:v>
                </c:pt>
                <c:pt idx="5657">
                  <c:v>2.552374E-2</c:v>
                </c:pt>
                <c:pt idx="5658">
                  <c:v>2.5580370000000002E-2</c:v>
                </c:pt>
                <c:pt idx="5659">
                  <c:v>2.5607000000000001E-2</c:v>
                </c:pt>
                <c:pt idx="5660">
                  <c:v>2.5663160000000001E-2</c:v>
                </c:pt>
                <c:pt idx="5661">
                  <c:v>2.5720739999999999E-2</c:v>
                </c:pt>
                <c:pt idx="5662">
                  <c:v>2.580408E-2</c:v>
                </c:pt>
                <c:pt idx="5663">
                  <c:v>2.586188E-2</c:v>
                </c:pt>
                <c:pt idx="5664">
                  <c:v>2.5920769999999999E-2</c:v>
                </c:pt>
                <c:pt idx="5665">
                  <c:v>2.5948479999999999E-2</c:v>
                </c:pt>
                <c:pt idx="5666">
                  <c:v>2.600585E-2</c:v>
                </c:pt>
                <c:pt idx="5667">
                  <c:v>2.6063820000000001E-2</c:v>
                </c:pt>
                <c:pt idx="5668">
                  <c:v>2.6119199999999999E-2</c:v>
                </c:pt>
                <c:pt idx="5669">
                  <c:v>2.6197100000000001E-2</c:v>
                </c:pt>
                <c:pt idx="5670">
                  <c:v>2.6254489999999998E-2</c:v>
                </c:pt>
                <c:pt idx="5671">
                  <c:v>2.6312160000000001E-2</c:v>
                </c:pt>
                <c:pt idx="5672">
                  <c:v>2.6370060000000001E-2</c:v>
                </c:pt>
                <c:pt idx="5673">
                  <c:v>2.639706E-2</c:v>
                </c:pt>
                <c:pt idx="5674">
                  <c:v>2.6453460000000002E-2</c:v>
                </c:pt>
                <c:pt idx="5675">
                  <c:v>2.653602E-2</c:v>
                </c:pt>
                <c:pt idx="5676">
                  <c:v>2.6595199999999999E-2</c:v>
                </c:pt>
                <c:pt idx="5677">
                  <c:v>2.6655740000000001E-2</c:v>
                </c:pt>
                <c:pt idx="5678">
                  <c:v>2.6714999999999999E-2</c:v>
                </c:pt>
                <c:pt idx="5679">
                  <c:v>2.6774579999999999E-2</c:v>
                </c:pt>
                <c:pt idx="5680">
                  <c:v>2.6802220000000002E-2</c:v>
                </c:pt>
                <c:pt idx="5681">
                  <c:v>2.6859999999999998E-2</c:v>
                </c:pt>
                <c:pt idx="5682">
                  <c:v>2.6943729999999999E-2</c:v>
                </c:pt>
                <c:pt idx="5683">
                  <c:v>2.7002870000000002E-2</c:v>
                </c:pt>
                <c:pt idx="5684">
                  <c:v>2.7062869999999999E-2</c:v>
                </c:pt>
                <c:pt idx="5685">
                  <c:v>2.7123270000000001E-2</c:v>
                </c:pt>
                <c:pt idx="5686">
                  <c:v>2.718336E-2</c:v>
                </c:pt>
                <c:pt idx="5687">
                  <c:v>2.7236130000000001E-2</c:v>
                </c:pt>
                <c:pt idx="5688">
                  <c:v>2.7298050000000001E-2</c:v>
                </c:pt>
                <c:pt idx="5689">
                  <c:v>2.735922E-2</c:v>
                </c:pt>
                <c:pt idx="5690">
                  <c:v>2.7419280000000001E-2</c:v>
                </c:pt>
                <c:pt idx="5691">
                  <c:v>2.7478200000000001E-2</c:v>
                </c:pt>
                <c:pt idx="5692">
                  <c:v>2.7536959999999999E-2</c:v>
                </c:pt>
                <c:pt idx="5693">
                  <c:v>2.7596679999999998E-2</c:v>
                </c:pt>
                <c:pt idx="5694">
                  <c:v>2.7683909999999999E-2</c:v>
                </c:pt>
                <c:pt idx="5695">
                  <c:v>2.7712859999999999E-2</c:v>
                </c:pt>
                <c:pt idx="5696">
                  <c:v>2.777168E-2</c:v>
                </c:pt>
                <c:pt idx="5697">
                  <c:v>2.7831430000000001E-2</c:v>
                </c:pt>
                <c:pt idx="5698">
                  <c:v>2.789285E-2</c:v>
                </c:pt>
                <c:pt idx="5699">
                  <c:v>2.7954090000000001E-2</c:v>
                </c:pt>
                <c:pt idx="5700">
                  <c:v>2.8043700000000001E-2</c:v>
                </c:pt>
                <c:pt idx="5701">
                  <c:v>2.807335E-2</c:v>
                </c:pt>
                <c:pt idx="5702">
                  <c:v>2.813388E-2</c:v>
                </c:pt>
                <c:pt idx="5703">
                  <c:v>2.8191399999999998E-2</c:v>
                </c:pt>
                <c:pt idx="5704">
                  <c:v>2.824757E-2</c:v>
                </c:pt>
                <c:pt idx="5705">
                  <c:v>2.8304849999999999E-2</c:v>
                </c:pt>
                <c:pt idx="5706">
                  <c:v>2.8362620000000002E-2</c:v>
                </c:pt>
                <c:pt idx="5707">
                  <c:v>2.8415639999999999E-2</c:v>
                </c:pt>
                <c:pt idx="5708">
                  <c:v>2.847353E-2</c:v>
                </c:pt>
                <c:pt idx="5709">
                  <c:v>2.8529990000000002E-2</c:v>
                </c:pt>
                <c:pt idx="5710">
                  <c:v>2.8586529999999999E-2</c:v>
                </c:pt>
                <c:pt idx="5711">
                  <c:v>2.8642870000000001E-2</c:v>
                </c:pt>
                <c:pt idx="5712">
                  <c:v>2.8670930000000001E-2</c:v>
                </c:pt>
                <c:pt idx="5713">
                  <c:v>2.8753560000000001E-2</c:v>
                </c:pt>
                <c:pt idx="5714">
                  <c:v>2.8809080000000001E-2</c:v>
                </c:pt>
                <c:pt idx="5715">
                  <c:v>2.8864959999999999E-2</c:v>
                </c:pt>
                <c:pt idx="5716">
                  <c:v>2.8921820000000001E-2</c:v>
                </c:pt>
                <c:pt idx="5717">
                  <c:v>2.8979379999999999E-2</c:v>
                </c:pt>
                <c:pt idx="5718">
                  <c:v>2.9007080000000001E-2</c:v>
                </c:pt>
                <c:pt idx="5719">
                  <c:v>2.906332E-2</c:v>
                </c:pt>
                <c:pt idx="5720">
                  <c:v>2.9145049999999999E-2</c:v>
                </c:pt>
                <c:pt idx="5721">
                  <c:v>2.9202599999999999E-2</c:v>
                </c:pt>
                <c:pt idx="5722">
                  <c:v>2.9262150000000001E-2</c:v>
                </c:pt>
                <c:pt idx="5723">
                  <c:v>2.929203E-2</c:v>
                </c:pt>
                <c:pt idx="5724">
                  <c:v>2.9352840000000002E-2</c:v>
                </c:pt>
                <c:pt idx="5725">
                  <c:v>2.9413080000000001E-2</c:v>
                </c:pt>
                <c:pt idx="5726">
                  <c:v>2.9471210000000001E-2</c:v>
                </c:pt>
                <c:pt idx="5727">
                  <c:v>2.9556099999999998E-2</c:v>
                </c:pt>
                <c:pt idx="5728">
                  <c:v>2.9614049999999999E-2</c:v>
                </c:pt>
                <c:pt idx="5729">
                  <c:v>2.9674140000000002E-2</c:v>
                </c:pt>
                <c:pt idx="5730">
                  <c:v>2.970356E-2</c:v>
                </c:pt>
                <c:pt idx="5731">
                  <c:v>2.976587E-2</c:v>
                </c:pt>
                <c:pt idx="5732">
                  <c:v>2.9827900000000001E-2</c:v>
                </c:pt>
                <c:pt idx="5733">
                  <c:v>2.9888370000000001E-2</c:v>
                </c:pt>
                <c:pt idx="5734">
                  <c:v>2.9977750000000001E-2</c:v>
                </c:pt>
                <c:pt idx="5735">
                  <c:v>3.0035679999999999E-2</c:v>
                </c:pt>
                <c:pt idx="5736">
                  <c:v>3.0064799999999999E-2</c:v>
                </c:pt>
                <c:pt idx="5737">
                  <c:v>3.0123219999999999E-2</c:v>
                </c:pt>
                <c:pt idx="5738">
                  <c:v>3.0181550000000001E-2</c:v>
                </c:pt>
                <c:pt idx="5739">
                  <c:v>3.0240079999999999E-2</c:v>
                </c:pt>
                <c:pt idx="5740">
                  <c:v>3.032489E-2</c:v>
                </c:pt>
                <c:pt idx="5741">
                  <c:v>3.0381660000000001E-2</c:v>
                </c:pt>
                <c:pt idx="5742">
                  <c:v>3.0440160000000001E-2</c:v>
                </c:pt>
                <c:pt idx="5743">
                  <c:v>3.0499780000000001E-2</c:v>
                </c:pt>
                <c:pt idx="5744">
                  <c:v>3.052854E-2</c:v>
                </c:pt>
                <c:pt idx="5745">
                  <c:v>3.0588089999999998E-2</c:v>
                </c:pt>
                <c:pt idx="5746">
                  <c:v>3.0675009999999999E-2</c:v>
                </c:pt>
                <c:pt idx="5747">
                  <c:v>3.073656E-2</c:v>
                </c:pt>
                <c:pt idx="5748">
                  <c:v>3.079674E-2</c:v>
                </c:pt>
                <c:pt idx="5749">
                  <c:v>3.0855560000000001E-2</c:v>
                </c:pt>
                <c:pt idx="5750">
                  <c:v>3.094272E-2</c:v>
                </c:pt>
                <c:pt idx="5751">
                  <c:v>3.1000260000000002E-2</c:v>
                </c:pt>
                <c:pt idx="5752">
                  <c:v>3.102891E-2</c:v>
                </c:pt>
                <c:pt idx="5753">
                  <c:v>3.10853E-2</c:v>
                </c:pt>
                <c:pt idx="5754">
                  <c:v>3.114225E-2</c:v>
                </c:pt>
                <c:pt idx="5755">
                  <c:v>3.120243E-2</c:v>
                </c:pt>
                <c:pt idx="5756">
                  <c:v>3.129026E-2</c:v>
                </c:pt>
                <c:pt idx="5757">
                  <c:v>3.1350780000000002E-2</c:v>
                </c:pt>
                <c:pt idx="5758">
                  <c:v>3.141128E-2</c:v>
                </c:pt>
                <c:pt idx="5759">
                  <c:v>3.1472069999999998E-2</c:v>
                </c:pt>
                <c:pt idx="5760">
                  <c:v>3.153276E-2</c:v>
                </c:pt>
                <c:pt idx="5761">
                  <c:v>3.1591979999999999E-2</c:v>
                </c:pt>
                <c:pt idx="5762">
                  <c:v>3.1650440000000002E-2</c:v>
                </c:pt>
                <c:pt idx="5763">
                  <c:v>3.1710380000000003E-2</c:v>
                </c:pt>
                <c:pt idx="5764">
                  <c:v>3.1772229999999999E-2</c:v>
                </c:pt>
                <c:pt idx="5765">
                  <c:v>3.1833220000000002E-2</c:v>
                </c:pt>
                <c:pt idx="5766">
                  <c:v>3.192155E-2</c:v>
                </c:pt>
                <c:pt idx="5767">
                  <c:v>3.1983530000000003E-2</c:v>
                </c:pt>
                <c:pt idx="5768">
                  <c:v>3.2047050000000001E-2</c:v>
                </c:pt>
                <c:pt idx="5769">
                  <c:v>3.2110510000000002E-2</c:v>
                </c:pt>
                <c:pt idx="5770">
                  <c:v>3.2143119999999997E-2</c:v>
                </c:pt>
                <c:pt idx="5771">
                  <c:v>3.2235779999999999E-2</c:v>
                </c:pt>
                <c:pt idx="5772">
                  <c:v>3.230094E-2</c:v>
                </c:pt>
                <c:pt idx="5773">
                  <c:v>3.2363500000000003E-2</c:v>
                </c:pt>
                <c:pt idx="5774">
                  <c:v>3.2425450000000001E-2</c:v>
                </c:pt>
                <c:pt idx="5775">
                  <c:v>3.2487549999999997E-2</c:v>
                </c:pt>
                <c:pt idx="5776">
                  <c:v>3.2548649999999998E-2</c:v>
                </c:pt>
                <c:pt idx="5777">
                  <c:v>3.2609409999999998E-2</c:v>
                </c:pt>
                <c:pt idx="5778">
                  <c:v>3.267275E-2</c:v>
                </c:pt>
                <c:pt idx="5779">
                  <c:v>3.2736220000000003E-2</c:v>
                </c:pt>
                <c:pt idx="5780">
                  <c:v>3.279928E-2</c:v>
                </c:pt>
                <c:pt idx="5781">
                  <c:v>3.2893310000000002E-2</c:v>
                </c:pt>
                <c:pt idx="5782">
                  <c:v>3.2958519999999998E-2</c:v>
                </c:pt>
                <c:pt idx="5783">
                  <c:v>3.3023789999999997E-2</c:v>
                </c:pt>
                <c:pt idx="5784">
                  <c:v>3.3057389999999999E-2</c:v>
                </c:pt>
                <c:pt idx="5785">
                  <c:v>3.3149949999999997E-2</c:v>
                </c:pt>
                <c:pt idx="5786">
                  <c:v>3.3209750000000003E-2</c:v>
                </c:pt>
                <c:pt idx="5787">
                  <c:v>3.3270139999999997E-2</c:v>
                </c:pt>
                <c:pt idx="5788">
                  <c:v>3.3329999999999999E-2</c:v>
                </c:pt>
                <c:pt idx="5789">
                  <c:v>3.3391480000000001E-2</c:v>
                </c:pt>
                <c:pt idx="5790">
                  <c:v>3.3454400000000002E-2</c:v>
                </c:pt>
                <c:pt idx="5791">
                  <c:v>3.3545749999999999E-2</c:v>
                </c:pt>
                <c:pt idx="5792">
                  <c:v>3.3605459999999997E-2</c:v>
                </c:pt>
                <c:pt idx="5793">
                  <c:v>3.3665779999999999E-2</c:v>
                </c:pt>
                <c:pt idx="5794">
                  <c:v>3.3694759999999997E-2</c:v>
                </c:pt>
                <c:pt idx="5795">
                  <c:v>3.3754609999999997E-2</c:v>
                </c:pt>
                <c:pt idx="5796">
                  <c:v>3.3816010000000001E-2</c:v>
                </c:pt>
                <c:pt idx="5797">
                  <c:v>3.3904959999999998E-2</c:v>
                </c:pt>
                <c:pt idx="5798">
                  <c:v>3.3964960000000002E-2</c:v>
                </c:pt>
                <c:pt idx="5799">
                  <c:v>3.4027189999999999E-2</c:v>
                </c:pt>
                <c:pt idx="5800">
                  <c:v>3.409156E-2</c:v>
                </c:pt>
                <c:pt idx="5801">
                  <c:v>3.4154400000000001E-2</c:v>
                </c:pt>
                <c:pt idx="5802">
                  <c:v>3.4182940000000002E-2</c:v>
                </c:pt>
                <c:pt idx="5803">
                  <c:v>3.4244249999999997E-2</c:v>
                </c:pt>
                <c:pt idx="5804">
                  <c:v>3.4305130000000003E-2</c:v>
                </c:pt>
                <c:pt idx="5805">
                  <c:v>3.4366220000000003E-2</c:v>
                </c:pt>
                <c:pt idx="5806">
                  <c:v>3.4457540000000002E-2</c:v>
                </c:pt>
                <c:pt idx="5807">
                  <c:v>3.45192E-2</c:v>
                </c:pt>
                <c:pt idx="5808">
                  <c:v>3.4581250000000001E-2</c:v>
                </c:pt>
                <c:pt idx="5809">
                  <c:v>3.4645780000000001E-2</c:v>
                </c:pt>
                <c:pt idx="5810">
                  <c:v>3.4676869999999999E-2</c:v>
                </c:pt>
                <c:pt idx="5811">
                  <c:v>3.477396E-2</c:v>
                </c:pt>
                <c:pt idx="5812">
                  <c:v>3.4840580000000003E-2</c:v>
                </c:pt>
                <c:pt idx="5813">
                  <c:v>3.4906619999999999E-2</c:v>
                </c:pt>
                <c:pt idx="5814">
                  <c:v>3.4970910000000001E-2</c:v>
                </c:pt>
                <c:pt idx="5815">
                  <c:v>3.5035139999999999E-2</c:v>
                </c:pt>
                <c:pt idx="5816">
                  <c:v>3.5099119999999998E-2</c:v>
                </c:pt>
                <c:pt idx="5817">
                  <c:v>3.5191380000000001E-2</c:v>
                </c:pt>
                <c:pt idx="5818">
                  <c:v>3.5219880000000002E-2</c:v>
                </c:pt>
                <c:pt idx="5819">
                  <c:v>3.5283710000000003E-2</c:v>
                </c:pt>
                <c:pt idx="5820">
                  <c:v>3.5348770000000002E-2</c:v>
                </c:pt>
                <c:pt idx="5821">
                  <c:v>3.5416160000000002E-2</c:v>
                </c:pt>
                <c:pt idx="5822">
                  <c:v>3.548407E-2</c:v>
                </c:pt>
                <c:pt idx="5823">
                  <c:v>3.5580929999999997E-2</c:v>
                </c:pt>
                <c:pt idx="5824">
                  <c:v>3.5648249999999999E-2</c:v>
                </c:pt>
                <c:pt idx="5825">
                  <c:v>3.57168E-2</c:v>
                </c:pt>
                <c:pt idx="5826">
                  <c:v>3.5751060000000001E-2</c:v>
                </c:pt>
                <c:pt idx="5827">
                  <c:v>3.5849810000000003E-2</c:v>
                </c:pt>
                <c:pt idx="5828">
                  <c:v>3.5915759999999998E-2</c:v>
                </c:pt>
                <c:pt idx="5829">
                  <c:v>3.5979659999999997E-2</c:v>
                </c:pt>
                <c:pt idx="5830">
                  <c:v>3.6043289999999999E-2</c:v>
                </c:pt>
                <c:pt idx="5831">
                  <c:v>3.6105379999999999E-2</c:v>
                </c:pt>
                <c:pt idx="5832">
                  <c:v>3.6166959999999998E-2</c:v>
                </c:pt>
                <c:pt idx="5833">
                  <c:v>3.6227599999999999E-2</c:v>
                </c:pt>
                <c:pt idx="5834">
                  <c:v>3.629255E-2</c:v>
                </c:pt>
                <c:pt idx="5835">
                  <c:v>3.6355980000000003E-2</c:v>
                </c:pt>
                <c:pt idx="5836">
                  <c:v>3.6419720000000003E-2</c:v>
                </c:pt>
                <c:pt idx="5837">
                  <c:v>3.6482319999999999E-2</c:v>
                </c:pt>
                <c:pt idx="5838">
                  <c:v>3.6575940000000001E-2</c:v>
                </c:pt>
                <c:pt idx="5839">
                  <c:v>3.6639720000000001E-2</c:v>
                </c:pt>
                <c:pt idx="5840">
                  <c:v>3.6704609999999999E-2</c:v>
                </c:pt>
                <c:pt idx="5841">
                  <c:v>3.6736959999999999E-2</c:v>
                </c:pt>
                <c:pt idx="5842">
                  <c:v>3.6831599999999999E-2</c:v>
                </c:pt>
                <c:pt idx="5843">
                  <c:v>3.6898390000000003E-2</c:v>
                </c:pt>
                <c:pt idx="5844">
                  <c:v>3.6966440000000003E-2</c:v>
                </c:pt>
                <c:pt idx="5845">
                  <c:v>3.7034820000000003E-2</c:v>
                </c:pt>
                <c:pt idx="5846">
                  <c:v>3.7103219999999999E-2</c:v>
                </c:pt>
                <c:pt idx="5847">
                  <c:v>3.7136870000000002E-2</c:v>
                </c:pt>
                <c:pt idx="5848">
                  <c:v>3.7237340000000001E-2</c:v>
                </c:pt>
                <c:pt idx="5849">
                  <c:v>3.7304660000000003E-2</c:v>
                </c:pt>
                <c:pt idx="5850">
                  <c:v>3.7372929999999999E-2</c:v>
                </c:pt>
                <c:pt idx="5851">
                  <c:v>3.7439649999999998E-2</c:v>
                </c:pt>
                <c:pt idx="5852">
                  <c:v>3.7505150000000001E-2</c:v>
                </c:pt>
                <c:pt idx="5853">
                  <c:v>3.760107E-2</c:v>
                </c:pt>
                <c:pt idx="5854">
                  <c:v>3.766692E-2</c:v>
                </c:pt>
                <c:pt idx="5855">
                  <c:v>3.7699200000000002E-2</c:v>
                </c:pt>
                <c:pt idx="5856">
                  <c:v>3.7765550000000002E-2</c:v>
                </c:pt>
                <c:pt idx="5857">
                  <c:v>3.7832249999999998E-2</c:v>
                </c:pt>
                <c:pt idx="5858">
                  <c:v>3.7928499999999997E-2</c:v>
                </c:pt>
                <c:pt idx="5859">
                  <c:v>3.799375E-2</c:v>
                </c:pt>
                <c:pt idx="5860">
                  <c:v>3.8059599999999999E-2</c:v>
                </c:pt>
                <c:pt idx="5861">
                  <c:v>3.8127439999999999E-2</c:v>
                </c:pt>
                <c:pt idx="5862">
                  <c:v>3.815967E-2</c:v>
                </c:pt>
                <c:pt idx="5863">
                  <c:v>3.8260240000000001E-2</c:v>
                </c:pt>
                <c:pt idx="5864">
                  <c:v>3.8327849999999997E-2</c:v>
                </c:pt>
                <c:pt idx="5865">
                  <c:v>3.8396569999999998E-2</c:v>
                </c:pt>
                <c:pt idx="5866">
                  <c:v>3.8465699999999999E-2</c:v>
                </c:pt>
                <c:pt idx="5867">
                  <c:v>3.8535359999999998E-2</c:v>
                </c:pt>
                <c:pt idx="5868">
                  <c:v>3.8603499999999999E-2</c:v>
                </c:pt>
                <c:pt idx="5869">
                  <c:v>3.8702500000000001E-2</c:v>
                </c:pt>
                <c:pt idx="5870">
                  <c:v>3.873509E-2</c:v>
                </c:pt>
                <c:pt idx="5871">
                  <c:v>3.880128E-2</c:v>
                </c:pt>
                <c:pt idx="5872">
                  <c:v>3.8867150000000003E-2</c:v>
                </c:pt>
                <c:pt idx="5873">
                  <c:v>3.8932840000000003E-2</c:v>
                </c:pt>
                <c:pt idx="5874">
                  <c:v>3.8998930000000001E-2</c:v>
                </c:pt>
                <c:pt idx="5875">
                  <c:v>3.9065620000000002E-2</c:v>
                </c:pt>
                <c:pt idx="5876">
                  <c:v>3.9163259999999998E-2</c:v>
                </c:pt>
                <c:pt idx="5877">
                  <c:v>3.9197580000000003E-2</c:v>
                </c:pt>
                <c:pt idx="5878">
                  <c:v>3.9264880000000002E-2</c:v>
                </c:pt>
                <c:pt idx="5879">
                  <c:v>3.9330839999999999E-2</c:v>
                </c:pt>
                <c:pt idx="5880">
                  <c:v>3.939695E-2</c:v>
                </c:pt>
                <c:pt idx="5881">
                  <c:v>3.9462980000000002E-2</c:v>
                </c:pt>
                <c:pt idx="5882">
                  <c:v>3.952725E-2</c:v>
                </c:pt>
                <c:pt idx="5883">
                  <c:v>3.9622339999999999E-2</c:v>
                </c:pt>
                <c:pt idx="5884">
                  <c:v>3.9689090000000003E-2</c:v>
                </c:pt>
                <c:pt idx="5885">
                  <c:v>3.9722109999999998E-2</c:v>
                </c:pt>
                <c:pt idx="5886">
                  <c:v>3.9788160000000003E-2</c:v>
                </c:pt>
                <c:pt idx="5887">
                  <c:v>3.9855250000000002E-2</c:v>
                </c:pt>
                <c:pt idx="5888">
                  <c:v>3.9921949999999998E-2</c:v>
                </c:pt>
                <c:pt idx="5889">
                  <c:v>4.0020119999999999E-2</c:v>
                </c:pt>
                <c:pt idx="5890">
                  <c:v>4.008809E-2</c:v>
                </c:pt>
                <c:pt idx="5891">
                  <c:v>4.0156329999999997E-2</c:v>
                </c:pt>
                <c:pt idx="5892">
                  <c:v>4.0224360000000001E-2</c:v>
                </c:pt>
                <c:pt idx="5893">
                  <c:v>4.0255949999999999E-2</c:v>
                </c:pt>
                <c:pt idx="5894">
                  <c:v>4.032355E-2</c:v>
                </c:pt>
                <c:pt idx="5895">
                  <c:v>4.042163E-2</c:v>
                </c:pt>
                <c:pt idx="5896">
                  <c:v>4.0488870000000003E-2</c:v>
                </c:pt>
                <c:pt idx="5897">
                  <c:v>4.0558480000000001E-2</c:v>
                </c:pt>
                <c:pt idx="5898">
                  <c:v>4.0629199999999997E-2</c:v>
                </c:pt>
                <c:pt idx="5899">
                  <c:v>4.0698850000000002E-2</c:v>
                </c:pt>
                <c:pt idx="5900">
                  <c:v>4.0766139999999999E-2</c:v>
                </c:pt>
                <c:pt idx="5901">
                  <c:v>4.079638E-2</c:v>
                </c:pt>
                <c:pt idx="5902">
                  <c:v>4.0894659999999999E-2</c:v>
                </c:pt>
                <c:pt idx="5903">
                  <c:v>4.0964929999999997E-2</c:v>
                </c:pt>
                <c:pt idx="5904">
                  <c:v>4.103565E-2</c:v>
                </c:pt>
                <c:pt idx="5905">
                  <c:v>4.1105790000000003E-2</c:v>
                </c:pt>
                <c:pt idx="5906">
                  <c:v>4.1175040000000003E-2</c:v>
                </c:pt>
                <c:pt idx="5907">
                  <c:v>4.124353E-2</c:v>
                </c:pt>
                <c:pt idx="5908">
                  <c:v>4.1306559999999999E-2</c:v>
                </c:pt>
                <c:pt idx="5909">
                  <c:v>4.1375479999999999E-2</c:v>
                </c:pt>
                <c:pt idx="5910">
                  <c:v>4.1441150000000003E-2</c:v>
                </c:pt>
                <c:pt idx="5911">
                  <c:v>4.1507420000000003E-2</c:v>
                </c:pt>
                <c:pt idx="5912">
                  <c:v>4.1576500000000002E-2</c:v>
                </c:pt>
                <c:pt idx="5913">
                  <c:v>4.1646950000000002E-2</c:v>
                </c:pt>
                <c:pt idx="5914">
                  <c:v>4.1716639999999999E-2</c:v>
                </c:pt>
                <c:pt idx="5915">
                  <c:v>4.174829E-2</c:v>
                </c:pt>
                <c:pt idx="5916">
                  <c:v>4.1847339999999997E-2</c:v>
                </c:pt>
                <c:pt idx="5917">
                  <c:v>4.191744E-2</c:v>
                </c:pt>
                <c:pt idx="5918">
                  <c:v>4.1986799999999998E-2</c:v>
                </c:pt>
                <c:pt idx="5919">
                  <c:v>4.2055540000000002E-2</c:v>
                </c:pt>
                <c:pt idx="5920">
                  <c:v>4.2087340000000001E-2</c:v>
                </c:pt>
                <c:pt idx="5921">
                  <c:v>4.2158750000000002E-2</c:v>
                </c:pt>
                <c:pt idx="5922">
                  <c:v>4.2226850000000003E-2</c:v>
                </c:pt>
                <c:pt idx="5923">
                  <c:v>4.232503E-2</c:v>
                </c:pt>
                <c:pt idx="5924">
                  <c:v>4.2394880000000003E-2</c:v>
                </c:pt>
                <c:pt idx="5925">
                  <c:v>4.2464960000000003E-2</c:v>
                </c:pt>
                <c:pt idx="5926">
                  <c:v>4.2533729999999999E-2</c:v>
                </c:pt>
                <c:pt idx="5927">
                  <c:v>4.2566149999999997E-2</c:v>
                </c:pt>
                <c:pt idx="5928">
                  <c:v>4.2633249999999998E-2</c:v>
                </c:pt>
                <c:pt idx="5929">
                  <c:v>4.2729999999999997E-2</c:v>
                </c:pt>
                <c:pt idx="5930">
                  <c:v>4.2797349999999998E-2</c:v>
                </c:pt>
                <c:pt idx="5931">
                  <c:v>4.286504E-2</c:v>
                </c:pt>
                <c:pt idx="5932">
                  <c:v>4.2933560000000003E-2</c:v>
                </c:pt>
                <c:pt idx="5933">
                  <c:v>4.303299E-2</c:v>
                </c:pt>
                <c:pt idx="5934">
                  <c:v>4.3065140000000002E-2</c:v>
                </c:pt>
                <c:pt idx="5935">
                  <c:v>4.3133499999999998E-2</c:v>
                </c:pt>
                <c:pt idx="5936">
                  <c:v>4.3201749999999997E-2</c:v>
                </c:pt>
                <c:pt idx="5937">
                  <c:v>4.3270419999999997E-2</c:v>
                </c:pt>
                <c:pt idx="5938">
                  <c:v>4.3339160000000002E-2</c:v>
                </c:pt>
                <c:pt idx="5939">
                  <c:v>4.3369930000000001E-2</c:v>
                </c:pt>
                <c:pt idx="5940">
                  <c:v>4.3468609999999998E-2</c:v>
                </c:pt>
                <c:pt idx="5941">
                  <c:v>4.3535980000000002E-2</c:v>
                </c:pt>
                <c:pt idx="5942">
                  <c:v>4.3603099999999999E-2</c:v>
                </c:pt>
                <c:pt idx="5943">
                  <c:v>4.3669670000000001E-2</c:v>
                </c:pt>
                <c:pt idx="5944">
                  <c:v>4.3735959999999997E-2</c:v>
                </c:pt>
                <c:pt idx="5945">
                  <c:v>4.376621E-2</c:v>
                </c:pt>
                <c:pt idx="5946">
                  <c:v>4.3834100000000001E-2</c:v>
                </c:pt>
                <c:pt idx="5947">
                  <c:v>4.3901160000000002E-2</c:v>
                </c:pt>
                <c:pt idx="5948">
                  <c:v>4.3967619999999999E-2</c:v>
                </c:pt>
                <c:pt idx="5949">
                  <c:v>4.40346E-2</c:v>
                </c:pt>
                <c:pt idx="5950">
                  <c:v>4.4130370000000002E-2</c:v>
                </c:pt>
                <c:pt idx="5951">
                  <c:v>4.4161369999999998E-2</c:v>
                </c:pt>
                <c:pt idx="5952">
                  <c:v>4.4229200000000003E-2</c:v>
                </c:pt>
                <c:pt idx="5953">
                  <c:v>4.4296269999999999E-2</c:v>
                </c:pt>
                <c:pt idx="5954">
                  <c:v>4.4363420000000001E-2</c:v>
                </c:pt>
                <c:pt idx="5955">
                  <c:v>4.4430369999999997E-2</c:v>
                </c:pt>
                <c:pt idx="5956">
                  <c:v>4.4497969999999998E-2</c:v>
                </c:pt>
                <c:pt idx="5957">
                  <c:v>4.4528999999999999E-2</c:v>
                </c:pt>
                <c:pt idx="5958">
                  <c:v>4.4628620000000001E-2</c:v>
                </c:pt>
                <c:pt idx="5959">
                  <c:v>4.4698309999999998E-2</c:v>
                </c:pt>
                <c:pt idx="5960">
                  <c:v>4.4767340000000003E-2</c:v>
                </c:pt>
                <c:pt idx="5961">
                  <c:v>4.4834619999999999E-2</c:v>
                </c:pt>
                <c:pt idx="5962">
                  <c:v>4.486528E-2</c:v>
                </c:pt>
                <c:pt idx="5963">
                  <c:v>4.4931699999999998E-2</c:v>
                </c:pt>
                <c:pt idx="5964">
                  <c:v>4.5027159999999997E-2</c:v>
                </c:pt>
                <c:pt idx="5965">
                  <c:v>4.5095139999999999E-2</c:v>
                </c:pt>
                <c:pt idx="5966">
                  <c:v>4.5161529999999998E-2</c:v>
                </c:pt>
                <c:pt idx="5967">
                  <c:v>4.5227799999999999E-2</c:v>
                </c:pt>
                <c:pt idx="5968">
                  <c:v>4.5294250000000001E-2</c:v>
                </c:pt>
                <c:pt idx="5969">
                  <c:v>4.5324240000000002E-2</c:v>
                </c:pt>
                <c:pt idx="5970">
                  <c:v>4.5420200000000001E-2</c:v>
                </c:pt>
                <c:pt idx="5971">
                  <c:v>4.5487600000000003E-2</c:v>
                </c:pt>
                <c:pt idx="5972">
                  <c:v>4.5555400000000003E-2</c:v>
                </c:pt>
                <c:pt idx="5973">
                  <c:v>4.5622820000000001E-2</c:v>
                </c:pt>
                <c:pt idx="5974">
                  <c:v>4.5689790000000001E-2</c:v>
                </c:pt>
                <c:pt idx="5975">
                  <c:v>4.5785720000000002E-2</c:v>
                </c:pt>
                <c:pt idx="5976">
                  <c:v>4.5816599999999999E-2</c:v>
                </c:pt>
                <c:pt idx="5977">
                  <c:v>4.5881459999999999E-2</c:v>
                </c:pt>
                <c:pt idx="5978">
                  <c:v>4.59484E-2</c:v>
                </c:pt>
                <c:pt idx="5979">
                  <c:v>4.6014659999999999E-2</c:v>
                </c:pt>
                <c:pt idx="5980">
                  <c:v>4.6080110000000001E-2</c:v>
                </c:pt>
                <c:pt idx="5981">
                  <c:v>4.6176019999999998E-2</c:v>
                </c:pt>
                <c:pt idx="5982">
                  <c:v>4.6243239999999998E-2</c:v>
                </c:pt>
                <c:pt idx="5983">
                  <c:v>4.6308870000000002E-2</c:v>
                </c:pt>
                <c:pt idx="5984">
                  <c:v>4.6375060000000003E-2</c:v>
                </c:pt>
                <c:pt idx="5985">
                  <c:v>4.6472960000000001E-2</c:v>
                </c:pt>
                <c:pt idx="5986">
                  <c:v>4.6505940000000003E-2</c:v>
                </c:pt>
                <c:pt idx="5987">
                  <c:v>4.6574209999999998E-2</c:v>
                </c:pt>
                <c:pt idx="5988">
                  <c:v>4.6642200000000002E-2</c:v>
                </c:pt>
                <c:pt idx="5989">
                  <c:v>4.6711240000000001E-2</c:v>
                </c:pt>
                <c:pt idx="5990">
                  <c:v>4.6780240000000001E-2</c:v>
                </c:pt>
                <c:pt idx="5991">
                  <c:v>4.6848000000000001E-2</c:v>
                </c:pt>
                <c:pt idx="5992">
                  <c:v>4.6906400000000001E-2</c:v>
                </c:pt>
                <c:pt idx="5993">
                  <c:v>4.6973260000000003E-2</c:v>
                </c:pt>
                <c:pt idx="5994">
                  <c:v>4.7040449999999998E-2</c:v>
                </c:pt>
                <c:pt idx="5995">
                  <c:v>4.7107580000000003E-2</c:v>
                </c:pt>
                <c:pt idx="5996">
                  <c:v>4.7174929999999997E-2</c:v>
                </c:pt>
                <c:pt idx="5997">
                  <c:v>4.7241180000000001E-2</c:v>
                </c:pt>
                <c:pt idx="5998">
                  <c:v>4.7336370000000003E-2</c:v>
                </c:pt>
                <c:pt idx="5999">
                  <c:v>4.7365820000000003E-2</c:v>
                </c:pt>
                <c:pt idx="6000">
                  <c:v>4.7432309999999998E-2</c:v>
                </c:pt>
                <c:pt idx="6001">
                  <c:v>4.7499109999999997E-2</c:v>
                </c:pt>
                <c:pt idx="6002">
                  <c:v>4.7566089999999998E-2</c:v>
                </c:pt>
                <c:pt idx="6003">
                  <c:v>4.7634410000000002E-2</c:v>
                </c:pt>
                <c:pt idx="6004">
                  <c:v>4.7702910000000001E-2</c:v>
                </c:pt>
                <c:pt idx="6005">
                  <c:v>4.7771170000000002E-2</c:v>
                </c:pt>
                <c:pt idx="6006">
                  <c:v>4.7833840000000002E-2</c:v>
                </c:pt>
                <c:pt idx="6007">
                  <c:v>4.790146E-2</c:v>
                </c:pt>
                <c:pt idx="6008">
                  <c:v>4.7968520000000001E-2</c:v>
                </c:pt>
                <c:pt idx="6009">
                  <c:v>4.8034180000000003E-2</c:v>
                </c:pt>
                <c:pt idx="6010">
                  <c:v>4.8098580000000002E-2</c:v>
                </c:pt>
                <c:pt idx="6011">
                  <c:v>4.8126879999999997E-2</c:v>
                </c:pt>
                <c:pt idx="6012">
                  <c:v>4.8190900000000002E-2</c:v>
                </c:pt>
                <c:pt idx="6013">
                  <c:v>4.8284809999999997E-2</c:v>
                </c:pt>
                <c:pt idx="6014">
                  <c:v>4.8350280000000002E-2</c:v>
                </c:pt>
                <c:pt idx="6015">
                  <c:v>4.841649E-2</c:v>
                </c:pt>
                <c:pt idx="6016">
                  <c:v>4.8482570000000003E-2</c:v>
                </c:pt>
                <c:pt idx="6017">
                  <c:v>4.8547989999999999E-2</c:v>
                </c:pt>
                <c:pt idx="6018">
                  <c:v>4.8578799999999998E-2</c:v>
                </c:pt>
                <c:pt idx="6019">
                  <c:v>4.8645500000000001E-2</c:v>
                </c:pt>
                <c:pt idx="6020">
                  <c:v>4.8740869999999999E-2</c:v>
                </c:pt>
                <c:pt idx="6021">
                  <c:v>4.8806299999999997E-2</c:v>
                </c:pt>
                <c:pt idx="6022">
                  <c:v>4.8873220000000002E-2</c:v>
                </c:pt>
                <c:pt idx="6023">
                  <c:v>4.8937719999999997E-2</c:v>
                </c:pt>
                <c:pt idx="6024">
                  <c:v>4.8967169999999997E-2</c:v>
                </c:pt>
                <c:pt idx="6025">
                  <c:v>4.9034290000000001E-2</c:v>
                </c:pt>
                <c:pt idx="6026">
                  <c:v>4.9101810000000003E-2</c:v>
                </c:pt>
                <c:pt idx="6027">
                  <c:v>4.9168209999999997E-2</c:v>
                </c:pt>
                <c:pt idx="6028">
                  <c:v>4.9234100000000003E-2</c:v>
                </c:pt>
                <c:pt idx="6029">
                  <c:v>4.926502E-2</c:v>
                </c:pt>
                <c:pt idx="6030">
                  <c:v>4.9357659999999998E-2</c:v>
                </c:pt>
                <c:pt idx="6031">
                  <c:v>4.942324E-2</c:v>
                </c:pt>
                <c:pt idx="6032">
                  <c:v>4.9488860000000003E-2</c:v>
                </c:pt>
                <c:pt idx="6033">
                  <c:v>4.9555599999999998E-2</c:v>
                </c:pt>
                <c:pt idx="6034">
                  <c:v>4.9620629999999999E-2</c:v>
                </c:pt>
                <c:pt idx="6035">
                  <c:v>4.9685899999999998E-2</c:v>
                </c:pt>
                <c:pt idx="6036">
                  <c:v>4.9715670000000003E-2</c:v>
                </c:pt>
                <c:pt idx="6037">
                  <c:v>4.9810220000000002E-2</c:v>
                </c:pt>
                <c:pt idx="6038">
                  <c:v>4.9875429999999998E-2</c:v>
                </c:pt>
                <c:pt idx="6039">
                  <c:v>4.9941039999999999E-2</c:v>
                </c:pt>
                <c:pt idx="6040">
                  <c:v>5.0006500000000002E-2</c:v>
                </c:pt>
                <c:pt idx="6041">
                  <c:v>5.0070879999999998E-2</c:v>
                </c:pt>
                <c:pt idx="6042">
                  <c:v>5.0101109999999997E-2</c:v>
                </c:pt>
                <c:pt idx="6043">
                  <c:v>5.016528E-2</c:v>
                </c:pt>
                <c:pt idx="6044">
                  <c:v>5.0229360000000001E-2</c:v>
                </c:pt>
                <c:pt idx="6045">
                  <c:v>5.0322659999999998E-2</c:v>
                </c:pt>
                <c:pt idx="6046">
                  <c:v>5.0387179999999997E-2</c:v>
                </c:pt>
                <c:pt idx="6047">
                  <c:v>5.0453610000000003E-2</c:v>
                </c:pt>
                <c:pt idx="6048">
                  <c:v>5.048366E-2</c:v>
                </c:pt>
                <c:pt idx="6049">
                  <c:v>5.0547259999999997E-2</c:v>
                </c:pt>
                <c:pt idx="6050">
                  <c:v>5.0611780000000002E-2</c:v>
                </c:pt>
                <c:pt idx="6051">
                  <c:v>5.0675779999999997E-2</c:v>
                </c:pt>
                <c:pt idx="6052">
                  <c:v>5.074058E-2</c:v>
                </c:pt>
                <c:pt idx="6053">
                  <c:v>5.0806829999999997E-2</c:v>
                </c:pt>
                <c:pt idx="6054">
                  <c:v>5.0837340000000002E-2</c:v>
                </c:pt>
                <c:pt idx="6055">
                  <c:v>5.0904499999999998E-2</c:v>
                </c:pt>
                <c:pt idx="6056">
                  <c:v>5.0999740000000002E-2</c:v>
                </c:pt>
                <c:pt idx="6057">
                  <c:v>5.1063020000000001E-2</c:v>
                </c:pt>
                <c:pt idx="6058">
                  <c:v>5.112585E-2</c:v>
                </c:pt>
                <c:pt idx="6059">
                  <c:v>5.1187999999999997E-2</c:v>
                </c:pt>
                <c:pt idx="6060">
                  <c:v>5.1251390000000001E-2</c:v>
                </c:pt>
                <c:pt idx="6061">
                  <c:v>5.1280640000000002E-2</c:v>
                </c:pt>
                <c:pt idx="6062">
                  <c:v>5.1345559999999998E-2</c:v>
                </c:pt>
                <c:pt idx="6063">
                  <c:v>5.1408809999999999E-2</c:v>
                </c:pt>
                <c:pt idx="6064">
                  <c:v>5.1472240000000002E-2</c:v>
                </c:pt>
                <c:pt idx="6065">
                  <c:v>5.1562110000000001E-2</c:v>
                </c:pt>
                <c:pt idx="6066">
                  <c:v>5.162398E-2</c:v>
                </c:pt>
                <c:pt idx="6067">
                  <c:v>5.1686610000000001E-2</c:v>
                </c:pt>
                <c:pt idx="6068">
                  <c:v>5.1748710000000003E-2</c:v>
                </c:pt>
                <c:pt idx="6069">
                  <c:v>5.177694E-2</c:v>
                </c:pt>
                <c:pt idx="6070">
                  <c:v>5.1839179999999999E-2</c:v>
                </c:pt>
                <c:pt idx="6071">
                  <c:v>5.1902339999999998E-2</c:v>
                </c:pt>
                <c:pt idx="6072">
                  <c:v>5.1965699999999997E-2</c:v>
                </c:pt>
                <c:pt idx="6073">
                  <c:v>5.2055869999999997E-2</c:v>
                </c:pt>
                <c:pt idx="6074">
                  <c:v>5.2116660000000002E-2</c:v>
                </c:pt>
                <c:pt idx="6075">
                  <c:v>5.2177500000000002E-2</c:v>
                </c:pt>
                <c:pt idx="6076">
                  <c:v>5.223887E-2</c:v>
                </c:pt>
                <c:pt idx="6077">
                  <c:v>5.2266939999999998E-2</c:v>
                </c:pt>
                <c:pt idx="6078">
                  <c:v>5.2328739999999999E-2</c:v>
                </c:pt>
                <c:pt idx="6079">
                  <c:v>5.2390039999999999E-2</c:v>
                </c:pt>
                <c:pt idx="6080">
                  <c:v>5.2477549999999998E-2</c:v>
                </c:pt>
                <c:pt idx="6081">
                  <c:v>5.2537609999999998E-2</c:v>
                </c:pt>
                <c:pt idx="6082">
                  <c:v>5.2598489999999998E-2</c:v>
                </c:pt>
                <c:pt idx="6083">
                  <c:v>5.266125E-2</c:v>
                </c:pt>
                <c:pt idx="6084">
                  <c:v>5.2690470000000003E-2</c:v>
                </c:pt>
                <c:pt idx="6085">
                  <c:v>5.27819E-2</c:v>
                </c:pt>
                <c:pt idx="6086">
                  <c:v>5.2844809999999999E-2</c:v>
                </c:pt>
                <c:pt idx="6087">
                  <c:v>5.2907990000000002E-2</c:v>
                </c:pt>
                <c:pt idx="6088">
                  <c:v>5.2970879999999998E-2</c:v>
                </c:pt>
                <c:pt idx="6089">
                  <c:v>5.3033080000000003E-2</c:v>
                </c:pt>
                <c:pt idx="6090">
                  <c:v>5.3093939999999999E-2</c:v>
                </c:pt>
                <c:pt idx="6091">
                  <c:v>5.312128E-2</c:v>
                </c:pt>
                <c:pt idx="6092">
                  <c:v>5.3181520000000003E-2</c:v>
                </c:pt>
                <c:pt idx="6093">
                  <c:v>5.3269749999999998E-2</c:v>
                </c:pt>
                <c:pt idx="6094">
                  <c:v>5.3331299999999998E-2</c:v>
                </c:pt>
                <c:pt idx="6095">
                  <c:v>5.3392799999999997E-2</c:v>
                </c:pt>
                <c:pt idx="6096">
                  <c:v>5.3454099999999997E-2</c:v>
                </c:pt>
                <c:pt idx="6097">
                  <c:v>5.3516179999999997E-2</c:v>
                </c:pt>
                <c:pt idx="6098">
                  <c:v>5.3578899999999999E-2</c:v>
                </c:pt>
                <c:pt idx="6099">
                  <c:v>5.3606819999999999E-2</c:v>
                </c:pt>
                <c:pt idx="6100">
                  <c:v>5.3668510000000003E-2</c:v>
                </c:pt>
                <c:pt idx="6101">
                  <c:v>5.3757409999999999E-2</c:v>
                </c:pt>
                <c:pt idx="6102">
                  <c:v>5.3817490000000003E-2</c:v>
                </c:pt>
                <c:pt idx="6103">
                  <c:v>5.3877719999999997E-2</c:v>
                </c:pt>
                <c:pt idx="6104">
                  <c:v>5.3938180000000002E-2</c:v>
                </c:pt>
                <c:pt idx="6105">
                  <c:v>5.3998740000000003E-2</c:v>
                </c:pt>
                <c:pt idx="6106">
                  <c:v>5.4027070000000003E-2</c:v>
                </c:pt>
                <c:pt idx="6107">
                  <c:v>5.4088629999999999E-2</c:v>
                </c:pt>
                <c:pt idx="6108">
                  <c:v>5.4148290000000002E-2</c:v>
                </c:pt>
                <c:pt idx="6109">
                  <c:v>5.4205709999999997E-2</c:v>
                </c:pt>
                <c:pt idx="6110">
                  <c:v>5.4264060000000003E-2</c:v>
                </c:pt>
                <c:pt idx="6111">
                  <c:v>5.4322860000000001E-2</c:v>
                </c:pt>
                <c:pt idx="6112">
                  <c:v>5.4408570000000003E-2</c:v>
                </c:pt>
                <c:pt idx="6113">
                  <c:v>5.4468419999999997E-2</c:v>
                </c:pt>
                <c:pt idx="6114">
                  <c:v>5.4527739999999998E-2</c:v>
                </c:pt>
                <c:pt idx="6115">
                  <c:v>5.4553869999999997E-2</c:v>
                </c:pt>
                <c:pt idx="6116">
                  <c:v>5.4612819999999999E-2</c:v>
                </c:pt>
                <c:pt idx="6117">
                  <c:v>5.4673090000000001E-2</c:v>
                </c:pt>
                <c:pt idx="6118">
                  <c:v>5.473418E-2</c:v>
                </c:pt>
                <c:pt idx="6119">
                  <c:v>5.4794379999999997E-2</c:v>
                </c:pt>
                <c:pt idx="6120">
                  <c:v>5.4880520000000002E-2</c:v>
                </c:pt>
                <c:pt idx="6121">
                  <c:v>5.4940709999999997E-2</c:v>
                </c:pt>
                <c:pt idx="6122">
                  <c:v>5.5000220000000002E-2</c:v>
                </c:pt>
                <c:pt idx="6123">
                  <c:v>5.5027819999999998E-2</c:v>
                </c:pt>
                <c:pt idx="6124">
                  <c:v>5.5088119999999997E-2</c:v>
                </c:pt>
                <c:pt idx="6125">
                  <c:v>5.514724E-2</c:v>
                </c:pt>
                <c:pt idx="6126">
                  <c:v>5.5206650000000003E-2</c:v>
                </c:pt>
                <c:pt idx="6127">
                  <c:v>5.529332E-2</c:v>
                </c:pt>
                <c:pt idx="6128">
                  <c:v>5.5352119999999998E-2</c:v>
                </c:pt>
                <c:pt idx="6129">
                  <c:v>5.5412299999999998E-2</c:v>
                </c:pt>
                <c:pt idx="6130">
                  <c:v>5.5439620000000002E-2</c:v>
                </c:pt>
                <c:pt idx="6131">
                  <c:v>5.5497440000000002E-2</c:v>
                </c:pt>
                <c:pt idx="6132">
                  <c:v>5.5554630000000001E-2</c:v>
                </c:pt>
                <c:pt idx="6133">
                  <c:v>5.5611870000000001E-2</c:v>
                </c:pt>
                <c:pt idx="6134">
                  <c:v>5.567018E-2</c:v>
                </c:pt>
                <c:pt idx="6135">
                  <c:v>5.5697700000000003E-2</c:v>
                </c:pt>
                <c:pt idx="6136">
                  <c:v>5.5782419999999999E-2</c:v>
                </c:pt>
                <c:pt idx="6137">
                  <c:v>5.5840050000000002E-2</c:v>
                </c:pt>
                <c:pt idx="6138">
                  <c:v>5.5898499999999997E-2</c:v>
                </c:pt>
                <c:pt idx="6139">
                  <c:v>5.595779E-2</c:v>
                </c:pt>
                <c:pt idx="6140">
                  <c:v>5.6017320000000002E-2</c:v>
                </c:pt>
                <c:pt idx="6141">
                  <c:v>5.6076859999999999E-2</c:v>
                </c:pt>
                <c:pt idx="6142">
                  <c:v>5.613518E-2</c:v>
                </c:pt>
                <c:pt idx="6143">
                  <c:v>5.6160309999999998E-2</c:v>
                </c:pt>
                <c:pt idx="6144">
                  <c:v>5.6242399999999998E-2</c:v>
                </c:pt>
                <c:pt idx="6145">
                  <c:v>5.6302289999999998E-2</c:v>
                </c:pt>
                <c:pt idx="6146">
                  <c:v>5.6362000000000002E-2</c:v>
                </c:pt>
                <c:pt idx="6147">
                  <c:v>5.6422239999999999E-2</c:v>
                </c:pt>
                <c:pt idx="6148">
                  <c:v>5.6482419999999998E-2</c:v>
                </c:pt>
                <c:pt idx="6149">
                  <c:v>5.6542210000000002E-2</c:v>
                </c:pt>
                <c:pt idx="6150">
                  <c:v>5.6601659999999998E-2</c:v>
                </c:pt>
                <c:pt idx="6151">
                  <c:v>5.6687580000000001E-2</c:v>
                </c:pt>
                <c:pt idx="6152">
                  <c:v>5.674792E-2</c:v>
                </c:pt>
                <c:pt idx="6153">
                  <c:v>5.6806750000000003E-2</c:v>
                </c:pt>
                <c:pt idx="6154">
                  <c:v>5.6832929999999997E-2</c:v>
                </c:pt>
                <c:pt idx="6155">
                  <c:v>5.689255E-2</c:v>
                </c:pt>
                <c:pt idx="6156">
                  <c:v>5.6951740000000001E-2</c:v>
                </c:pt>
                <c:pt idx="6157">
                  <c:v>5.7009999999999998E-2</c:v>
                </c:pt>
                <c:pt idx="6158">
                  <c:v>5.7092999999999998E-2</c:v>
                </c:pt>
                <c:pt idx="6159">
                  <c:v>5.7151880000000002E-2</c:v>
                </c:pt>
                <c:pt idx="6160">
                  <c:v>5.7210499999999997E-2</c:v>
                </c:pt>
                <c:pt idx="6161">
                  <c:v>5.7268140000000002E-2</c:v>
                </c:pt>
                <c:pt idx="6162">
                  <c:v>5.7325800000000003E-2</c:v>
                </c:pt>
                <c:pt idx="6163">
                  <c:v>5.7351359999999997E-2</c:v>
                </c:pt>
                <c:pt idx="6164">
                  <c:v>5.7409179999999997E-2</c:v>
                </c:pt>
                <c:pt idx="6165">
                  <c:v>5.7466940000000001E-2</c:v>
                </c:pt>
                <c:pt idx="6166">
                  <c:v>5.7524749999999999E-2</c:v>
                </c:pt>
                <c:pt idx="6167">
                  <c:v>5.7582189999999998E-2</c:v>
                </c:pt>
                <c:pt idx="6168">
                  <c:v>5.7640230000000001E-2</c:v>
                </c:pt>
                <c:pt idx="6169">
                  <c:v>5.7697180000000001E-2</c:v>
                </c:pt>
                <c:pt idx="6170">
                  <c:v>5.7721120000000001E-2</c:v>
                </c:pt>
                <c:pt idx="6171">
                  <c:v>5.7777710000000003E-2</c:v>
                </c:pt>
                <c:pt idx="6172">
                  <c:v>5.7858680000000003E-2</c:v>
                </c:pt>
                <c:pt idx="6173">
                  <c:v>5.7916349999999998E-2</c:v>
                </c:pt>
                <c:pt idx="6174">
                  <c:v>5.7973089999999998E-2</c:v>
                </c:pt>
                <c:pt idx="6175">
                  <c:v>5.8030619999999998E-2</c:v>
                </c:pt>
                <c:pt idx="6176">
                  <c:v>5.8088260000000003E-2</c:v>
                </c:pt>
                <c:pt idx="6177">
                  <c:v>5.8113360000000003E-2</c:v>
                </c:pt>
                <c:pt idx="6178">
                  <c:v>5.816984E-2</c:v>
                </c:pt>
                <c:pt idx="6179">
                  <c:v>5.8227080000000001E-2</c:v>
                </c:pt>
                <c:pt idx="6180">
                  <c:v>5.8283759999999997E-2</c:v>
                </c:pt>
                <c:pt idx="6181">
                  <c:v>5.8339549999999997E-2</c:v>
                </c:pt>
                <c:pt idx="6182">
                  <c:v>5.8394590000000003E-2</c:v>
                </c:pt>
                <c:pt idx="6183">
                  <c:v>5.8418949999999997E-2</c:v>
                </c:pt>
                <c:pt idx="6184">
                  <c:v>5.8499339999999997E-2</c:v>
                </c:pt>
                <c:pt idx="6185">
                  <c:v>5.8554799999999997E-2</c:v>
                </c:pt>
                <c:pt idx="6186">
                  <c:v>5.8609719999999997E-2</c:v>
                </c:pt>
                <c:pt idx="6187">
                  <c:v>5.8664649999999999E-2</c:v>
                </c:pt>
                <c:pt idx="6188">
                  <c:v>5.8720260000000003E-2</c:v>
                </c:pt>
                <c:pt idx="6189">
                  <c:v>5.8775559999999998E-2</c:v>
                </c:pt>
                <c:pt idx="6190">
                  <c:v>5.8824759999999997E-2</c:v>
                </c:pt>
                <c:pt idx="6191">
                  <c:v>5.8880019999999998E-2</c:v>
                </c:pt>
                <c:pt idx="6192">
                  <c:v>5.8933619999999999E-2</c:v>
                </c:pt>
                <c:pt idx="6193">
                  <c:v>5.89878E-2</c:v>
                </c:pt>
                <c:pt idx="6194">
                  <c:v>5.9041139999999999E-2</c:v>
                </c:pt>
                <c:pt idx="6195">
                  <c:v>5.9065439999999997E-2</c:v>
                </c:pt>
                <c:pt idx="6196">
                  <c:v>5.9116580000000002E-2</c:v>
                </c:pt>
                <c:pt idx="6197">
                  <c:v>5.9168800000000001E-2</c:v>
                </c:pt>
                <c:pt idx="6198">
                  <c:v>5.9221299999999998E-2</c:v>
                </c:pt>
                <c:pt idx="6199">
                  <c:v>5.9297210000000003E-2</c:v>
                </c:pt>
                <c:pt idx="6200">
                  <c:v>5.9348770000000002E-2</c:v>
                </c:pt>
                <c:pt idx="6201">
                  <c:v>5.9401280000000001E-2</c:v>
                </c:pt>
                <c:pt idx="6202">
                  <c:v>5.9455300000000003E-2</c:v>
                </c:pt>
                <c:pt idx="6203">
                  <c:v>5.9479740000000003E-2</c:v>
                </c:pt>
                <c:pt idx="6204">
                  <c:v>5.9534879999999998E-2</c:v>
                </c:pt>
                <c:pt idx="6205">
                  <c:v>5.9589240000000002E-2</c:v>
                </c:pt>
                <c:pt idx="6206">
                  <c:v>5.9643509999999997E-2</c:v>
                </c:pt>
                <c:pt idx="6207">
                  <c:v>5.9697729999999997E-2</c:v>
                </c:pt>
                <c:pt idx="6208">
                  <c:v>5.9751220000000001E-2</c:v>
                </c:pt>
                <c:pt idx="6209">
                  <c:v>5.9828819999999998E-2</c:v>
                </c:pt>
                <c:pt idx="6210">
                  <c:v>5.9854839999999999E-2</c:v>
                </c:pt>
                <c:pt idx="6211">
                  <c:v>5.9908940000000001E-2</c:v>
                </c:pt>
                <c:pt idx="6212">
                  <c:v>5.9962550000000003E-2</c:v>
                </c:pt>
                <c:pt idx="6213">
                  <c:v>6.0015489999999998E-2</c:v>
                </c:pt>
                <c:pt idx="6214">
                  <c:v>6.0067559999999999E-2</c:v>
                </c:pt>
                <c:pt idx="6215">
                  <c:v>6.0118900000000003E-2</c:v>
                </c:pt>
                <c:pt idx="6216">
                  <c:v>6.0170000000000001E-2</c:v>
                </c:pt>
                <c:pt idx="6217">
                  <c:v>6.022218E-2</c:v>
                </c:pt>
                <c:pt idx="6218">
                  <c:v>6.0274800000000003E-2</c:v>
                </c:pt>
                <c:pt idx="6219">
                  <c:v>6.0298730000000002E-2</c:v>
                </c:pt>
                <c:pt idx="6220">
                  <c:v>6.0351179999999997E-2</c:v>
                </c:pt>
                <c:pt idx="6221">
                  <c:v>6.042778E-2</c:v>
                </c:pt>
                <c:pt idx="6222">
                  <c:v>6.0482349999999997E-2</c:v>
                </c:pt>
                <c:pt idx="6223">
                  <c:v>6.0537500000000001E-2</c:v>
                </c:pt>
                <c:pt idx="6224">
                  <c:v>6.0592739999999999E-2</c:v>
                </c:pt>
                <c:pt idx="6225">
                  <c:v>6.0647619999999999E-2</c:v>
                </c:pt>
                <c:pt idx="6226">
                  <c:v>6.0701239999999997E-2</c:v>
                </c:pt>
                <c:pt idx="6227">
                  <c:v>6.0725790000000002E-2</c:v>
                </c:pt>
                <c:pt idx="6228">
                  <c:v>6.0779100000000003E-2</c:v>
                </c:pt>
                <c:pt idx="6229">
                  <c:v>6.0830740000000001E-2</c:v>
                </c:pt>
                <c:pt idx="6230">
                  <c:v>6.0883239999999998E-2</c:v>
                </c:pt>
                <c:pt idx="6231">
                  <c:v>6.095768E-2</c:v>
                </c:pt>
                <c:pt idx="6232">
                  <c:v>6.1008550000000002E-2</c:v>
                </c:pt>
                <c:pt idx="6233">
                  <c:v>6.1060440000000001E-2</c:v>
                </c:pt>
                <c:pt idx="6234">
                  <c:v>6.1113359999999999E-2</c:v>
                </c:pt>
                <c:pt idx="6235">
                  <c:v>6.1136940000000001E-2</c:v>
                </c:pt>
                <c:pt idx="6236">
                  <c:v>6.1188649999999997E-2</c:v>
                </c:pt>
                <c:pt idx="6237">
                  <c:v>6.1241579999999997E-2</c:v>
                </c:pt>
                <c:pt idx="6238">
                  <c:v>6.1294120000000001E-2</c:v>
                </c:pt>
                <c:pt idx="6239">
                  <c:v>6.1345999999999998E-2</c:v>
                </c:pt>
                <c:pt idx="6240">
                  <c:v>6.1397859999999999E-2</c:v>
                </c:pt>
                <c:pt idx="6241">
                  <c:v>6.1449610000000002E-2</c:v>
                </c:pt>
                <c:pt idx="6242">
                  <c:v>6.1501300000000002E-2</c:v>
                </c:pt>
                <c:pt idx="6243">
                  <c:v>6.1553419999999998E-2</c:v>
                </c:pt>
                <c:pt idx="6244">
                  <c:v>6.1605800000000002E-2</c:v>
                </c:pt>
                <c:pt idx="6245">
                  <c:v>6.1680209999999999E-2</c:v>
                </c:pt>
                <c:pt idx="6246">
                  <c:v>6.1702970000000003E-2</c:v>
                </c:pt>
                <c:pt idx="6247">
                  <c:v>6.1754400000000001E-2</c:v>
                </c:pt>
                <c:pt idx="6248">
                  <c:v>6.1806470000000002E-2</c:v>
                </c:pt>
                <c:pt idx="6249">
                  <c:v>6.1859259999999999E-2</c:v>
                </c:pt>
                <c:pt idx="6250">
                  <c:v>6.1912910000000002E-2</c:v>
                </c:pt>
                <c:pt idx="6251">
                  <c:v>6.1965810000000003E-2</c:v>
                </c:pt>
                <c:pt idx="6252">
                  <c:v>6.2017940000000001E-2</c:v>
                </c:pt>
                <c:pt idx="6253">
                  <c:v>6.2070460000000001E-2</c:v>
                </c:pt>
                <c:pt idx="6254">
                  <c:v>6.20939E-2</c:v>
                </c:pt>
                <c:pt idx="6255">
                  <c:v>6.2168319999999999E-2</c:v>
                </c:pt>
                <c:pt idx="6256">
                  <c:v>6.2220200000000003E-2</c:v>
                </c:pt>
                <c:pt idx="6257">
                  <c:v>6.2271800000000002E-2</c:v>
                </c:pt>
                <c:pt idx="6258">
                  <c:v>6.2322089999999997E-2</c:v>
                </c:pt>
                <c:pt idx="6259">
                  <c:v>6.2371570000000001E-2</c:v>
                </c:pt>
                <c:pt idx="6260">
                  <c:v>6.2421129999999998E-2</c:v>
                </c:pt>
                <c:pt idx="6261">
                  <c:v>6.2471800000000001E-2</c:v>
                </c:pt>
                <c:pt idx="6262">
                  <c:v>6.2523239999999994E-2</c:v>
                </c:pt>
                <c:pt idx="6263">
                  <c:v>6.2546340000000006E-2</c:v>
                </c:pt>
                <c:pt idx="6264">
                  <c:v>6.2596860000000004E-2</c:v>
                </c:pt>
                <c:pt idx="6265">
                  <c:v>6.2648410000000002E-2</c:v>
                </c:pt>
                <c:pt idx="6266">
                  <c:v>6.2700080000000005E-2</c:v>
                </c:pt>
                <c:pt idx="6267">
                  <c:v>6.2773410000000002E-2</c:v>
                </c:pt>
                <c:pt idx="6268">
                  <c:v>6.2826499999999993E-2</c:v>
                </c:pt>
                <c:pt idx="6269">
                  <c:v>6.2878180000000006E-2</c:v>
                </c:pt>
                <c:pt idx="6270">
                  <c:v>6.2929589999999994E-2</c:v>
                </c:pt>
                <c:pt idx="6271">
                  <c:v>6.2980659999999994E-2</c:v>
                </c:pt>
                <c:pt idx="6272">
                  <c:v>6.3031260000000006E-2</c:v>
                </c:pt>
                <c:pt idx="6273">
                  <c:v>6.3082219999999994E-2</c:v>
                </c:pt>
                <c:pt idx="6274">
                  <c:v>6.3133519999999999E-2</c:v>
                </c:pt>
                <c:pt idx="6275">
                  <c:v>6.3155660000000002E-2</c:v>
                </c:pt>
                <c:pt idx="6276">
                  <c:v>6.3227240000000004E-2</c:v>
                </c:pt>
                <c:pt idx="6277">
                  <c:v>6.3277120000000006E-2</c:v>
                </c:pt>
                <c:pt idx="6278">
                  <c:v>6.3327820000000007E-2</c:v>
                </c:pt>
                <c:pt idx="6279">
                  <c:v>6.3378309999999993E-2</c:v>
                </c:pt>
                <c:pt idx="6280">
                  <c:v>6.3428700000000005E-2</c:v>
                </c:pt>
                <c:pt idx="6281">
                  <c:v>6.3479220000000003E-2</c:v>
                </c:pt>
                <c:pt idx="6282">
                  <c:v>6.3530059999999999E-2</c:v>
                </c:pt>
                <c:pt idx="6283">
                  <c:v>6.3580570000000003E-2</c:v>
                </c:pt>
                <c:pt idx="6284">
                  <c:v>6.3651460000000007E-2</c:v>
                </c:pt>
                <c:pt idx="6285">
                  <c:v>6.3673250000000001E-2</c:v>
                </c:pt>
                <c:pt idx="6286">
                  <c:v>6.3722500000000001E-2</c:v>
                </c:pt>
                <c:pt idx="6287">
                  <c:v>6.3771240000000007E-2</c:v>
                </c:pt>
                <c:pt idx="6288">
                  <c:v>6.3819479999999998E-2</c:v>
                </c:pt>
                <c:pt idx="6289">
                  <c:v>6.3867690000000005E-2</c:v>
                </c:pt>
                <c:pt idx="6290">
                  <c:v>6.3915760000000002E-2</c:v>
                </c:pt>
                <c:pt idx="6291">
                  <c:v>6.3964400000000005E-2</c:v>
                </c:pt>
                <c:pt idx="6292">
                  <c:v>6.4013200000000006E-2</c:v>
                </c:pt>
                <c:pt idx="6293">
                  <c:v>6.4055260000000003E-2</c:v>
                </c:pt>
                <c:pt idx="6294">
                  <c:v>6.41042E-2</c:v>
                </c:pt>
                <c:pt idx="6295">
                  <c:v>6.415208E-2</c:v>
                </c:pt>
                <c:pt idx="6296">
                  <c:v>6.4200809999999997E-2</c:v>
                </c:pt>
                <c:pt idx="6297">
                  <c:v>6.4249120000000007E-2</c:v>
                </c:pt>
                <c:pt idx="6298">
                  <c:v>6.4296720000000002E-2</c:v>
                </c:pt>
                <c:pt idx="6299">
                  <c:v>6.4344219999999994E-2</c:v>
                </c:pt>
                <c:pt idx="6300">
                  <c:v>6.4391119999999996E-2</c:v>
                </c:pt>
                <c:pt idx="6301">
                  <c:v>6.4439099999999999E-2</c:v>
                </c:pt>
                <c:pt idx="6302">
                  <c:v>6.4460500000000004E-2</c:v>
                </c:pt>
                <c:pt idx="6303">
                  <c:v>6.4509349999999993E-2</c:v>
                </c:pt>
                <c:pt idx="6304">
                  <c:v>6.4557799999999999E-2</c:v>
                </c:pt>
                <c:pt idx="6305">
                  <c:v>6.4606339999999998E-2</c:v>
                </c:pt>
                <c:pt idx="6306">
                  <c:v>6.46539E-2</c:v>
                </c:pt>
                <c:pt idx="6307">
                  <c:v>6.4701040000000001E-2</c:v>
                </c:pt>
                <c:pt idx="6308">
                  <c:v>6.4722000000000002E-2</c:v>
                </c:pt>
                <c:pt idx="6309">
                  <c:v>6.4788029999999996E-2</c:v>
                </c:pt>
                <c:pt idx="6310">
                  <c:v>6.4833219999999997E-2</c:v>
                </c:pt>
                <c:pt idx="6311">
                  <c:v>6.4879510000000001E-2</c:v>
                </c:pt>
                <c:pt idx="6312">
                  <c:v>6.4924300000000004E-2</c:v>
                </c:pt>
                <c:pt idx="6313">
                  <c:v>6.4969589999999994E-2</c:v>
                </c:pt>
                <c:pt idx="6314">
                  <c:v>6.5015279999999995E-2</c:v>
                </c:pt>
                <c:pt idx="6315">
                  <c:v>6.5061549999999996E-2</c:v>
                </c:pt>
                <c:pt idx="6316">
                  <c:v>6.5107579999999998E-2</c:v>
                </c:pt>
                <c:pt idx="6317">
                  <c:v>6.51278E-2</c:v>
                </c:pt>
                <c:pt idx="6318">
                  <c:v>6.517328E-2</c:v>
                </c:pt>
                <c:pt idx="6319">
                  <c:v>6.5218940000000003E-2</c:v>
                </c:pt>
                <c:pt idx="6320">
                  <c:v>6.5285380000000004E-2</c:v>
                </c:pt>
                <c:pt idx="6321">
                  <c:v>6.533137E-2</c:v>
                </c:pt>
                <c:pt idx="6322">
                  <c:v>6.5375719999999998E-2</c:v>
                </c:pt>
                <c:pt idx="6323">
                  <c:v>6.5419920000000006E-2</c:v>
                </c:pt>
                <c:pt idx="6324">
                  <c:v>6.5464499999999995E-2</c:v>
                </c:pt>
                <c:pt idx="6325">
                  <c:v>6.5509150000000002E-2</c:v>
                </c:pt>
                <c:pt idx="6326">
                  <c:v>6.5528790000000003E-2</c:v>
                </c:pt>
                <c:pt idx="6327">
                  <c:v>6.5573690000000004E-2</c:v>
                </c:pt>
                <c:pt idx="6328">
                  <c:v>6.5619010000000005E-2</c:v>
                </c:pt>
                <c:pt idx="6329">
                  <c:v>6.5663979999999997E-2</c:v>
                </c:pt>
                <c:pt idx="6330">
                  <c:v>6.5709519999999993E-2</c:v>
                </c:pt>
                <c:pt idx="6331">
                  <c:v>6.5753450000000005E-2</c:v>
                </c:pt>
                <c:pt idx="6332">
                  <c:v>6.5817529999999999E-2</c:v>
                </c:pt>
                <c:pt idx="6333">
                  <c:v>6.5862210000000004E-2</c:v>
                </c:pt>
                <c:pt idx="6334">
                  <c:v>6.5907099999999996E-2</c:v>
                </c:pt>
                <c:pt idx="6335">
                  <c:v>6.5950010000000003E-2</c:v>
                </c:pt>
                <c:pt idx="6336">
                  <c:v>6.599265E-2</c:v>
                </c:pt>
                <c:pt idx="6337">
                  <c:v>6.6035999999999997E-2</c:v>
                </c:pt>
                <c:pt idx="6338">
                  <c:v>6.6055719999999998E-2</c:v>
                </c:pt>
                <c:pt idx="6339">
                  <c:v>6.6099459999999999E-2</c:v>
                </c:pt>
                <c:pt idx="6340">
                  <c:v>6.6144159999999994E-2</c:v>
                </c:pt>
                <c:pt idx="6341">
                  <c:v>6.6189059999999994E-2</c:v>
                </c:pt>
                <c:pt idx="6342">
                  <c:v>6.6233009999999995E-2</c:v>
                </c:pt>
                <c:pt idx="6343">
                  <c:v>6.6295900000000005E-2</c:v>
                </c:pt>
                <c:pt idx="6344">
                  <c:v>6.6339300000000004E-2</c:v>
                </c:pt>
                <c:pt idx="6345">
                  <c:v>6.6382120000000003E-2</c:v>
                </c:pt>
                <c:pt idx="6346">
                  <c:v>6.6425139999999994E-2</c:v>
                </c:pt>
                <c:pt idx="6347">
                  <c:v>6.6444959999999997E-2</c:v>
                </c:pt>
                <c:pt idx="6348">
                  <c:v>6.6488580000000005E-2</c:v>
                </c:pt>
                <c:pt idx="6349">
                  <c:v>6.6531900000000005E-2</c:v>
                </c:pt>
                <c:pt idx="6350">
                  <c:v>6.6574069999999999E-2</c:v>
                </c:pt>
                <c:pt idx="6351">
                  <c:v>6.6615220000000003E-2</c:v>
                </c:pt>
                <c:pt idx="6352">
                  <c:v>6.6656519999999997E-2</c:v>
                </c:pt>
                <c:pt idx="6353">
                  <c:v>6.6698999999999994E-2</c:v>
                </c:pt>
                <c:pt idx="6354">
                  <c:v>6.6742300000000004E-2</c:v>
                </c:pt>
                <c:pt idx="6355">
                  <c:v>6.6760879999999995E-2</c:v>
                </c:pt>
                <c:pt idx="6356">
                  <c:v>6.6804310000000006E-2</c:v>
                </c:pt>
                <c:pt idx="6357">
                  <c:v>6.6848790000000005E-2</c:v>
                </c:pt>
                <c:pt idx="6358">
                  <c:v>6.6909800000000005E-2</c:v>
                </c:pt>
                <c:pt idx="6359">
                  <c:v>6.6933419999999993E-2</c:v>
                </c:pt>
                <c:pt idx="6360">
                  <c:v>6.6992549999999998E-2</c:v>
                </c:pt>
                <c:pt idx="6361">
                  <c:v>6.7034049999999998E-2</c:v>
                </c:pt>
                <c:pt idx="6362">
                  <c:v>6.707544E-2</c:v>
                </c:pt>
                <c:pt idx="6363">
                  <c:v>6.7116010000000004E-2</c:v>
                </c:pt>
                <c:pt idx="6364">
                  <c:v>6.7156969999999996E-2</c:v>
                </c:pt>
                <c:pt idx="6365">
                  <c:v>6.7174380000000006E-2</c:v>
                </c:pt>
                <c:pt idx="6366">
                  <c:v>6.7215789999999997E-2</c:v>
                </c:pt>
                <c:pt idx="6367">
                  <c:v>6.7257220000000006E-2</c:v>
                </c:pt>
                <c:pt idx="6368">
                  <c:v>6.7298239999999995E-2</c:v>
                </c:pt>
                <c:pt idx="6369">
                  <c:v>6.7338839999999997E-2</c:v>
                </c:pt>
                <c:pt idx="6370">
                  <c:v>6.7379300000000003E-2</c:v>
                </c:pt>
                <c:pt idx="6371">
                  <c:v>6.7419080000000006E-2</c:v>
                </c:pt>
                <c:pt idx="6372">
                  <c:v>6.745843E-2</c:v>
                </c:pt>
                <c:pt idx="6373">
                  <c:v>6.7498059999999999E-2</c:v>
                </c:pt>
                <c:pt idx="6374">
                  <c:v>6.7515580000000006E-2</c:v>
                </c:pt>
                <c:pt idx="6375">
                  <c:v>6.7555699999999996E-2</c:v>
                </c:pt>
                <c:pt idx="6376">
                  <c:v>6.7595379999999997E-2</c:v>
                </c:pt>
                <c:pt idx="6377">
                  <c:v>6.7634379999999994E-2</c:v>
                </c:pt>
                <c:pt idx="6378">
                  <c:v>6.7672419999999997E-2</c:v>
                </c:pt>
                <c:pt idx="6379">
                  <c:v>6.7710049999999994E-2</c:v>
                </c:pt>
                <c:pt idx="6380">
                  <c:v>6.7747349999999998E-2</c:v>
                </c:pt>
                <c:pt idx="6381">
                  <c:v>6.7784839999999999E-2</c:v>
                </c:pt>
                <c:pt idx="6382">
                  <c:v>6.7801159999999999E-2</c:v>
                </c:pt>
                <c:pt idx="6383">
                  <c:v>6.7853860000000002E-2</c:v>
                </c:pt>
                <c:pt idx="6384">
                  <c:v>6.7891839999999995E-2</c:v>
                </c:pt>
                <c:pt idx="6385">
                  <c:v>6.7929660000000003E-2</c:v>
                </c:pt>
                <c:pt idx="6386">
                  <c:v>6.7967799999999995E-2</c:v>
                </c:pt>
                <c:pt idx="6387">
                  <c:v>6.8005369999999996E-2</c:v>
                </c:pt>
                <c:pt idx="6388">
                  <c:v>6.8043590000000001E-2</c:v>
                </c:pt>
                <c:pt idx="6389">
                  <c:v>6.8082690000000001E-2</c:v>
                </c:pt>
                <c:pt idx="6390">
                  <c:v>6.8099649999999998E-2</c:v>
                </c:pt>
                <c:pt idx="6391">
                  <c:v>6.8138450000000003E-2</c:v>
                </c:pt>
                <c:pt idx="6392">
                  <c:v>6.8176810000000004E-2</c:v>
                </c:pt>
                <c:pt idx="6393">
                  <c:v>6.8214999999999998E-2</c:v>
                </c:pt>
                <c:pt idx="6394">
                  <c:v>6.8253259999999996E-2</c:v>
                </c:pt>
                <c:pt idx="6395">
                  <c:v>6.8291000000000004E-2</c:v>
                </c:pt>
                <c:pt idx="6396">
                  <c:v>6.8329619999999994E-2</c:v>
                </c:pt>
                <c:pt idx="6397">
                  <c:v>6.8383760000000002E-2</c:v>
                </c:pt>
                <c:pt idx="6398">
                  <c:v>6.8422880000000005E-2</c:v>
                </c:pt>
                <c:pt idx="6399">
                  <c:v>6.8461279999999999E-2</c:v>
                </c:pt>
                <c:pt idx="6400">
                  <c:v>6.8499260000000006E-2</c:v>
                </c:pt>
                <c:pt idx="6401">
                  <c:v>6.8536940000000005E-2</c:v>
                </c:pt>
                <c:pt idx="6402">
                  <c:v>6.8573899999999993E-2</c:v>
                </c:pt>
                <c:pt idx="6403">
                  <c:v>6.8610480000000001E-2</c:v>
                </c:pt>
                <c:pt idx="6404">
                  <c:v>6.8646659999999998E-2</c:v>
                </c:pt>
                <c:pt idx="6405">
                  <c:v>6.8662299999999996E-2</c:v>
                </c:pt>
                <c:pt idx="6406">
                  <c:v>6.8699399999999994E-2</c:v>
                </c:pt>
                <c:pt idx="6407">
                  <c:v>6.8736000000000005E-2</c:v>
                </c:pt>
                <c:pt idx="6408">
                  <c:v>6.8773260000000003E-2</c:v>
                </c:pt>
                <c:pt idx="6409">
                  <c:v>6.8825890000000001E-2</c:v>
                </c:pt>
                <c:pt idx="6410">
                  <c:v>6.8862119999999999E-2</c:v>
                </c:pt>
                <c:pt idx="6411">
                  <c:v>6.8897550000000002E-2</c:v>
                </c:pt>
                <c:pt idx="6412">
                  <c:v>6.8931790000000007E-2</c:v>
                </c:pt>
                <c:pt idx="6413">
                  <c:v>6.8966920000000001E-2</c:v>
                </c:pt>
                <c:pt idx="6414">
                  <c:v>6.9002880000000003E-2</c:v>
                </c:pt>
                <c:pt idx="6415">
                  <c:v>6.9038719999999998E-2</c:v>
                </c:pt>
                <c:pt idx="6416">
                  <c:v>6.9073999999999997E-2</c:v>
                </c:pt>
                <c:pt idx="6417">
                  <c:v>6.9108009999999997E-2</c:v>
                </c:pt>
                <c:pt idx="6418">
                  <c:v>6.9121119999999994E-2</c:v>
                </c:pt>
                <c:pt idx="6419">
                  <c:v>6.9155720000000004E-2</c:v>
                </c:pt>
                <c:pt idx="6420">
                  <c:v>6.9188920000000001E-2</c:v>
                </c:pt>
                <c:pt idx="6421">
                  <c:v>6.92223E-2</c:v>
                </c:pt>
                <c:pt idx="6422">
                  <c:v>6.9257780000000005E-2</c:v>
                </c:pt>
                <c:pt idx="6423">
                  <c:v>6.9293259999999995E-2</c:v>
                </c:pt>
                <c:pt idx="6424">
                  <c:v>6.9328699999999993E-2</c:v>
                </c:pt>
                <c:pt idx="6425">
                  <c:v>6.934353E-2</c:v>
                </c:pt>
                <c:pt idx="6426">
                  <c:v>6.9378839999999997E-2</c:v>
                </c:pt>
                <c:pt idx="6427">
                  <c:v>6.9415760000000007E-2</c:v>
                </c:pt>
                <c:pt idx="6428">
                  <c:v>6.9451689999999996E-2</c:v>
                </c:pt>
                <c:pt idx="6429">
                  <c:v>6.9485240000000004E-2</c:v>
                </c:pt>
                <c:pt idx="6430">
                  <c:v>6.9518239999999995E-2</c:v>
                </c:pt>
                <c:pt idx="6431">
                  <c:v>6.9551630000000003E-2</c:v>
                </c:pt>
                <c:pt idx="6432">
                  <c:v>6.9586999999999996E-2</c:v>
                </c:pt>
                <c:pt idx="6433">
                  <c:v>6.9636600000000007E-2</c:v>
                </c:pt>
                <c:pt idx="6434">
                  <c:v>6.9671060000000007E-2</c:v>
                </c:pt>
                <c:pt idx="6435">
                  <c:v>6.9684280000000001E-2</c:v>
                </c:pt>
                <c:pt idx="6436">
                  <c:v>6.9719310000000007E-2</c:v>
                </c:pt>
                <c:pt idx="6437">
                  <c:v>6.9754079999999996E-2</c:v>
                </c:pt>
                <c:pt idx="6438">
                  <c:v>6.9788779999999995E-2</c:v>
                </c:pt>
                <c:pt idx="6439">
                  <c:v>6.9821880000000003E-2</c:v>
                </c:pt>
                <c:pt idx="6440">
                  <c:v>6.9854899999999998E-2</c:v>
                </c:pt>
                <c:pt idx="6441">
                  <c:v>6.9887909999999998E-2</c:v>
                </c:pt>
                <c:pt idx="6442">
                  <c:v>6.9920280000000001E-2</c:v>
                </c:pt>
                <c:pt idx="6443">
                  <c:v>6.995345E-2</c:v>
                </c:pt>
                <c:pt idx="6444">
                  <c:v>6.9987999999999995E-2</c:v>
                </c:pt>
                <c:pt idx="6445">
                  <c:v>7.0023429999999998E-2</c:v>
                </c:pt>
                <c:pt idx="6446">
                  <c:v>7.0039030000000002E-2</c:v>
                </c:pt>
                <c:pt idx="6447">
                  <c:v>7.0073780000000002E-2</c:v>
                </c:pt>
                <c:pt idx="6448">
                  <c:v>7.0122249999999997E-2</c:v>
                </c:pt>
                <c:pt idx="6449">
                  <c:v>7.0153939999999998E-2</c:v>
                </c:pt>
                <c:pt idx="6450">
                  <c:v>7.0186659999999998E-2</c:v>
                </c:pt>
                <c:pt idx="6451">
                  <c:v>7.0220420000000006E-2</c:v>
                </c:pt>
                <c:pt idx="6452">
                  <c:v>7.025439E-2</c:v>
                </c:pt>
                <c:pt idx="6453">
                  <c:v>7.0288909999999996E-2</c:v>
                </c:pt>
                <c:pt idx="6454">
                  <c:v>7.0324680000000001E-2</c:v>
                </c:pt>
                <c:pt idx="6455">
                  <c:v>7.0359279999999996E-2</c:v>
                </c:pt>
                <c:pt idx="6456">
                  <c:v>7.0393280000000003E-2</c:v>
                </c:pt>
                <c:pt idx="6457">
                  <c:v>7.0427660000000003E-2</c:v>
                </c:pt>
                <c:pt idx="6458">
                  <c:v>7.0462819999999995E-2</c:v>
                </c:pt>
                <c:pt idx="6459">
                  <c:v>7.0478059999999995E-2</c:v>
                </c:pt>
                <c:pt idx="6460">
                  <c:v>7.0512699999999998E-2</c:v>
                </c:pt>
                <c:pt idx="6461">
                  <c:v>7.0546869999999998E-2</c:v>
                </c:pt>
                <c:pt idx="6462">
                  <c:v>7.058093E-2</c:v>
                </c:pt>
                <c:pt idx="6463">
                  <c:v>7.0613889999999999E-2</c:v>
                </c:pt>
                <c:pt idx="6464">
                  <c:v>7.0645059999999996E-2</c:v>
                </c:pt>
                <c:pt idx="6465">
                  <c:v>7.0676320000000001E-2</c:v>
                </c:pt>
                <c:pt idx="6466">
                  <c:v>7.0708699999999999E-2</c:v>
                </c:pt>
                <c:pt idx="6467">
                  <c:v>7.0754650000000002E-2</c:v>
                </c:pt>
                <c:pt idx="6468">
                  <c:v>7.078653E-2</c:v>
                </c:pt>
                <c:pt idx="6469">
                  <c:v>7.0819309999999996E-2</c:v>
                </c:pt>
                <c:pt idx="6470">
                  <c:v>7.0834240000000007E-2</c:v>
                </c:pt>
                <c:pt idx="6471">
                  <c:v>7.0868529999999999E-2</c:v>
                </c:pt>
                <c:pt idx="6472">
                  <c:v>7.090204E-2</c:v>
                </c:pt>
                <c:pt idx="6473">
                  <c:v>7.0936139999999995E-2</c:v>
                </c:pt>
                <c:pt idx="6474">
                  <c:v>7.0970839999999993E-2</c:v>
                </c:pt>
                <c:pt idx="6475">
                  <c:v>7.1004999999999999E-2</c:v>
                </c:pt>
                <c:pt idx="6476">
                  <c:v>7.1037870000000003E-2</c:v>
                </c:pt>
                <c:pt idx="6477">
                  <c:v>7.1072319999999994E-2</c:v>
                </c:pt>
                <c:pt idx="6478">
                  <c:v>7.1105920000000003E-2</c:v>
                </c:pt>
                <c:pt idx="6479">
                  <c:v>7.1138560000000003E-2</c:v>
                </c:pt>
                <c:pt idx="6480">
                  <c:v>7.1171239999999997E-2</c:v>
                </c:pt>
                <c:pt idx="6481">
                  <c:v>7.1204409999999996E-2</c:v>
                </c:pt>
                <c:pt idx="6482">
                  <c:v>7.1253280000000002E-2</c:v>
                </c:pt>
                <c:pt idx="6483">
                  <c:v>7.1285780000000007E-2</c:v>
                </c:pt>
                <c:pt idx="6484">
                  <c:v>7.131788E-2</c:v>
                </c:pt>
                <c:pt idx="6485">
                  <c:v>7.1332019999999996E-2</c:v>
                </c:pt>
                <c:pt idx="6486">
                  <c:v>7.1365780000000004E-2</c:v>
                </c:pt>
                <c:pt idx="6487">
                  <c:v>7.1397119999999994E-2</c:v>
                </c:pt>
                <c:pt idx="6488">
                  <c:v>7.1429389999999995E-2</c:v>
                </c:pt>
                <c:pt idx="6489">
                  <c:v>7.1461650000000002E-2</c:v>
                </c:pt>
                <c:pt idx="6490">
                  <c:v>7.1494150000000006E-2</c:v>
                </c:pt>
                <c:pt idx="6491">
                  <c:v>7.1526619999999999E-2</c:v>
                </c:pt>
                <c:pt idx="6492">
                  <c:v>7.1558839999999999E-2</c:v>
                </c:pt>
                <c:pt idx="6493">
                  <c:v>7.1591840000000004E-2</c:v>
                </c:pt>
                <c:pt idx="6494">
                  <c:v>7.1625300000000003E-2</c:v>
                </c:pt>
                <c:pt idx="6495">
                  <c:v>7.1658559999999996E-2</c:v>
                </c:pt>
                <c:pt idx="6496">
                  <c:v>7.1674080000000001E-2</c:v>
                </c:pt>
                <c:pt idx="6497">
                  <c:v>7.1707580000000007E-2</c:v>
                </c:pt>
                <c:pt idx="6498">
                  <c:v>7.175687E-2</c:v>
                </c:pt>
                <c:pt idx="6499">
                  <c:v>7.1791160000000007E-2</c:v>
                </c:pt>
                <c:pt idx="6500">
                  <c:v>7.1823609999999996E-2</c:v>
                </c:pt>
                <c:pt idx="6501">
                  <c:v>7.1855799999999997E-2</c:v>
                </c:pt>
                <c:pt idx="6502">
                  <c:v>7.1888419999999995E-2</c:v>
                </c:pt>
                <c:pt idx="6503">
                  <c:v>7.191997E-2</c:v>
                </c:pt>
                <c:pt idx="6504">
                  <c:v>7.195182E-2</c:v>
                </c:pt>
                <c:pt idx="6505">
                  <c:v>7.1984560000000003E-2</c:v>
                </c:pt>
                <c:pt idx="6506">
                  <c:v>7.2030280000000002E-2</c:v>
                </c:pt>
                <c:pt idx="6507">
                  <c:v>7.2061E-2</c:v>
                </c:pt>
                <c:pt idx="6508">
                  <c:v>7.2092279999999995E-2</c:v>
                </c:pt>
                <c:pt idx="6509">
                  <c:v>7.2107569999999996E-2</c:v>
                </c:pt>
                <c:pt idx="6510">
                  <c:v>7.2139320000000007E-2</c:v>
                </c:pt>
                <c:pt idx="6511">
                  <c:v>7.2171750000000007E-2</c:v>
                </c:pt>
                <c:pt idx="6512">
                  <c:v>7.220385E-2</c:v>
                </c:pt>
                <c:pt idx="6513">
                  <c:v>7.2236179999999997E-2</c:v>
                </c:pt>
                <c:pt idx="6514">
                  <c:v>7.2269459999999994E-2</c:v>
                </c:pt>
                <c:pt idx="6515">
                  <c:v>7.230288E-2</c:v>
                </c:pt>
                <c:pt idx="6516">
                  <c:v>7.2335499999999997E-2</c:v>
                </c:pt>
                <c:pt idx="6517">
                  <c:v>7.2367799999999996E-2</c:v>
                </c:pt>
                <c:pt idx="6518">
                  <c:v>7.2400629999999994E-2</c:v>
                </c:pt>
                <c:pt idx="6519">
                  <c:v>7.2416019999999998E-2</c:v>
                </c:pt>
                <c:pt idx="6520">
                  <c:v>7.2448200000000004E-2</c:v>
                </c:pt>
                <c:pt idx="6521">
                  <c:v>7.2480219999999998E-2</c:v>
                </c:pt>
                <c:pt idx="6522">
                  <c:v>7.2525339999999994E-2</c:v>
                </c:pt>
                <c:pt idx="6523">
                  <c:v>7.2556380000000004E-2</c:v>
                </c:pt>
                <c:pt idx="6524">
                  <c:v>7.2588349999999996E-2</c:v>
                </c:pt>
                <c:pt idx="6525">
                  <c:v>7.2619110000000001E-2</c:v>
                </c:pt>
                <c:pt idx="6526">
                  <c:v>7.2650820000000005E-2</c:v>
                </c:pt>
                <c:pt idx="6527">
                  <c:v>7.2682620000000003E-2</c:v>
                </c:pt>
                <c:pt idx="6528">
                  <c:v>7.2697499999999998E-2</c:v>
                </c:pt>
                <c:pt idx="6529">
                  <c:v>7.2728699999999993E-2</c:v>
                </c:pt>
                <c:pt idx="6530">
                  <c:v>7.2758740000000002E-2</c:v>
                </c:pt>
                <c:pt idx="6531">
                  <c:v>7.2788980000000003E-2</c:v>
                </c:pt>
                <c:pt idx="6532">
                  <c:v>7.2819759999999997E-2</c:v>
                </c:pt>
                <c:pt idx="6533">
                  <c:v>7.2850109999999996E-2</c:v>
                </c:pt>
                <c:pt idx="6534">
                  <c:v>7.2879620000000006E-2</c:v>
                </c:pt>
                <c:pt idx="6535">
                  <c:v>7.2909370000000001E-2</c:v>
                </c:pt>
                <c:pt idx="6536">
                  <c:v>7.2939680000000007E-2</c:v>
                </c:pt>
                <c:pt idx="6537">
                  <c:v>7.2970660000000007E-2</c:v>
                </c:pt>
                <c:pt idx="6538">
                  <c:v>7.2985359999999999E-2</c:v>
                </c:pt>
                <c:pt idx="6539">
                  <c:v>7.3016339999999999E-2</c:v>
                </c:pt>
                <c:pt idx="6540">
                  <c:v>7.3061619999999994E-2</c:v>
                </c:pt>
                <c:pt idx="6541">
                  <c:v>7.3078119999999996E-2</c:v>
                </c:pt>
                <c:pt idx="6542">
                  <c:v>7.3120969999999993E-2</c:v>
                </c:pt>
                <c:pt idx="6543">
                  <c:v>7.3148350000000001E-2</c:v>
                </c:pt>
                <c:pt idx="6544">
                  <c:v>7.3176320000000003E-2</c:v>
                </c:pt>
                <c:pt idx="6545">
                  <c:v>7.3205419999999993E-2</c:v>
                </c:pt>
                <c:pt idx="6546">
                  <c:v>7.3233690000000004E-2</c:v>
                </c:pt>
                <c:pt idx="6547">
                  <c:v>7.3261649999999998E-2</c:v>
                </c:pt>
                <c:pt idx="6548">
                  <c:v>7.3290209999999995E-2</c:v>
                </c:pt>
                <c:pt idx="6549">
                  <c:v>7.3318549999999996E-2</c:v>
                </c:pt>
                <c:pt idx="6550">
                  <c:v>7.3346560000000005E-2</c:v>
                </c:pt>
                <c:pt idx="6551">
                  <c:v>7.3375319999999994E-2</c:v>
                </c:pt>
                <c:pt idx="6552">
                  <c:v>7.3404490000000003E-2</c:v>
                </c:pt>
                <c:pt idx="6553">
                  <c:v>7.3433680000000001E-2</c:v>
                </c:pt>
                <c:pt idx="6554">
                  <c:v>7.3463180000000003E-2</c:v>
                </c:pt>
                <c:pt idx="6555">
                  <c:v>7.3477219999999996E-2</c:v>
                </c:pt>
                <c:pt idx="6556">
                  <c:v>7.3507639999999999E-2</c:v>
                </c:pt>
                <c:pt idx="6557">
                  <c:v>7.3537539999999998E-2</c:v>
                </c:pt>
                <c:pt idx="6558">
                  <c:v>7.3566380000000001E-2</c:v>
                </c:pt>
                <c:pt idx="6559">
                  <c:v>7.3595010000000002E-2</c:v>
                </c:pt>
                <c:pt idx="6560">
                  <c:v>7.3636720000000003E-2</c:v>
                </c:pt>
                <c:pt idx="6561">
                  <c:v>7.3652239999999994E-2</c:v>
                </c:pt>
                <c:pt idx="6562">
                  <c:v>7.3691679999999996E-2</c:v>
                </c:pt>
                <c:pt idx="6563">
                  <c:v>7.37072E-2</c:v>
                </c:pt>
                <c:pt idx="6564">
                  <c:v>7.3734679999999997E-2</c:v>
                </c:pt>
                <c:pt idx="6565">
                  <c:v>7.3772879999999999E-2</c:v>
                </c:pt>
                <c:pt idx="6566">
                  <c:v>7.3799920000000005E-2</c:v>
                </c:pt>
                <c:pt idx="6567">
                  <c:v>7.3811840000000004E-2</c:v>
                </c:pt>
                <c:pt idx="6568">
                  <c:v>7.3838840000000003E-2</c:v>
                </c:pt>
                <c:pt idx="6569">
                  <c:v>7.3865780000000006E-2</c:v>
                </c:pt>
                <c:pt idx="6570">
                  <c:v>7.3893559999999997E-2</c:v>
                </c:pt>
                <c:pt idx="6571">
                  <c:v>7.3921109999999998E-2</c:v>
                </c:pt>
                <c:pt idx="6572">
                  <c:v>7.3947219999999994E-2</c:v>
                </c:pt>
                <c:pt idx="6573">
                  <c:v>7.3973360000000002E-2</c:v>
                </c:pt>
                <c:pt idx="6574">
                  <c:v>7.4000499999999997E-2</c:v>
                </c:pt>
                <c:pt idx="6575">
                  <c:v>7.4027780000000001E-2</c:v>
                </c:pt>
                <c:pt idx="6576">
                  <c:v>7.4054599999999998E-2</c:v>
                </c:pt>
                <c:pt idx="6577">
                  <c:v>7.4081060000000004E-2</c:v>
                </c:pt>
                <c:pt idx="6578">
                  <c:v>7.4107119999999999E-2</c:v>
                </c:pt>
                <c:pt idx="6579">
                  <c:v>7.4133749999999998E-2</c:v>
                </c:pt>
                <c:pt idx="6580">
                  <c:v>7.4145939999999994E-2</c:v>
                </c:pt>
                <c:pt idx="6581">
                  <c:v>7.4172219999999997E-2</c:v>
                </c:pt>
                <c:pt idx="6582">
                  <c:v>7.4199680000000004E-2</c:v>
                </c:pt>
                <c:pt idx="6583">
                  <c:v>7.4226089999999995E-2</c:v>
                </c:pt>
                <c:pt idx="6584">
                  <c:v>7.4251029999999996E-2</c:v>
                </c:pt>
                <c:pt idx="6585">
                  <c:v>7.4276439999999999E-2</c:v>
                </c:pt>
                <c:pt idx="6586">
                  <c:v>7.4301339999999994E-2</c:v>
                </c:pt>
                <c:pt idx="6587">
                  <c:v>7.4336260000000001E-2</c:v>
                </c:pt>
                <c:pt idx="6588">
                  <c:v>7.4360460000000003E-2</c:v>
                </c:pt>
                <c:pt idx="6589">
                  <c:v>7.4386599999999997E-2</c:v>
                </c:pt>
                <c:pt idx="6590">
                  <c:v>7.4411959999999999E-2</c:v>
                </c:pt>
                <c:pt idx="6591">
                  <c:v>7.4438080000000004E-2</c:v>
                </c:pt>
                <c:pt idx="6592">
                  <c:v>7.4449249999999995E-2</c:v>
                </c:pt>
                <c:pt idx="6593">
                  <c:v>7.4473700000000004E-2</c:v>
                </c:pt>
                <c:pt idx="6594">
                  <c:v>7.4497750000000001E-2</c:v>
                </c:pt>
                <c:pt idx="6595">
                  <c:v>7.4521069999999995E-2</c:v>
                </c:pt>
                <c:pt idx="6596">
                  <c:v>7.4543789999999999E-2</c:v>
                </c:pt>
                <c:pt idx="6597">
                  <c:v>7.4567389999999997E-2</c:v>
                </c:pt>
                <c:pt idx="6598">
                  <c:v>7.459151E-2</c:v>
                </c:pt>
                <c:pt idx="6599">
                  <c:v>7.4615039999999994E-2</c:v>
                </c:pt>
                <c:pt idx="6600">
                  <c:v>7.4638280000000001E-2</c:v>
                </c:pt>
                <c:pt idx="6601">
                  <c:v>7.4661549999999993E-2</c:v>
                </c:pt>
                <c:pt idx="6602">
                  <c:v>7.4684840000000002E-2</c:v>
                </c:pt>
                <c:pt idx="6603">
                  <c:v>7.470889E-2</c:v>
                </c:pt>
                <c:pt idx="6604">
                  <c:v>7.4733549999999996E-2</c:v>
                </c:pt>
                <c:pt idx="6605">
                  <c:v>7.4758290000000005E-2</c:v>
                </c:pt>
                <c:pt idx="6606">
                  <c:v>7.4782779999999993E-2</c:v>
                </c:pt>
                <c:pt idx="6607">
                  <c:v>7.4806880000000006E-2</c:v>
                </c:pt>
                <c:pt idx="6608">
                  <c:v>7.4817289999999995E-2</c:v>
                </c:pt>
                <c:pt idx="6609">
                  <c:v>7.4855710000000006E-2</c:v>
                </c:pt>
                <c:pt idx="6610">
                  <c:v>7.4866500000000002E-2</c:v>
                </c:pt>
                <c:pt idx="6611">
                  <c:v>7.4889739999999996E-2</c:v>
                </c:pt>
                <c:pt idx="6612">
                  <c:v>7.4912000000000006E-2</c:v>
                </c:pt>
                <c:pt idx="6613">
                  <c:v>7.4932819999999997E-2</c:v>
                </c:pt>
                <c:pt idx="6614">
                  <c:v>7.4953740000000005E-2</c:v>
                </c:pt>
                <c:pt idx="6615">
                  <c:v>7.49755E-2</c:v>
                </c:pt>
                <c:pt idx="6616">
                  <c:v>7.4998540000000002E-2</c:v>
                </c:pt>
                <c:pt idx="6617">
                  <c:v>7.5021260000000006E-2</c:v>
                </c:pt>
                <c:pt idx="6618">
                  <c:v>7.5043810000000002E-2</c:v>
                </c:pt>
                <c:pt idx="6619">
                  <c:v>7.5066649999999999E-2</c:v>
                </c:pt>
                <c:pt idx="6620">
                  <c:v>7.5089359999999994E-2</c:v>
                </c:pt>
                <c:pt idx="6621">
                  <c:v>7.5112990000000004E-2</c:v>
                </c:pt>
                <c:pt idx="6622">
                  <c:v>7.5137040000000002E-2</c:v>
                </c:pt>
                <c:pt idx="6623">
                  <c:v>7.5159989999999996E-2</c:v>
                </c:pt>
                <c:pt idx="6624">
                  <c:v>7.5182570000000004E-2</c:v>
                </c:pt>
                <c:pt idx="6625">
                  <c:v>7.5204839999999995E-2</c:v>
                </c:pt>
                <c:pt idx="6626">
                  <c:v>7.5226890000000005E-2</c:v>
                </c:pt>
                <c:pt idx="6627">
                  <c:v>7.5248720000000005E-2</c:v>
                </c:pt>
                <c:pt idx="6628">
                  <c:v>7.5270320000000002E-2</c:v>
                </c:pt>
                <c:pt idx="6629">
                  <c:v>7.5301569999999998E-2</c:v>
                </c:pt>
                <c:pt idx="6630">
                  <c:v>7.5324589999999997E-2</c:v>
                </c:pt>
                <c:pt idx="6631">
                  <c:v>7.5348239999999997E-2</c:v>
                </c:pt>
                <c:pt idx="6632">
                  <c:v>7.5370800000000002E-2</c:v>
                </c:pt>
                <c:pt idx="6633">
                  <c:v>7.5392299999999995E-2</c:v>
                </c:pt>
                <c:pt idx="6634">
                  <c:v>7.5400659999999994E-2</c:v>
                </c:pt>
                <c:pt idx="6635">
                  <c:v>7.5423439999999994E-2</c:v>
                </c:pt>
                <c:pt idx="6636">
                  <c:v>7.5445940000000003E-2</c:v>
                </c:pt>
                <c:pt idx="6637">
                  <c:v>7.5468789999999994E-2</c:v>
                </c:pt>
                <c:pt idx="6638">
                  <c:v>7.5491210000000003E-2</c:v>
                </c:pt>
                <c:pt idx="6639">
                  <c:v>7.551397E-2</c:v>
                </c:pt>
                <c:pt idx="6640">
                  <c:v>7.553638E-2</c:v>
                </c:pt>
                <c:pt idx="6641">
                  <c:v>7.556802E-2</c:v>
                </c:pt>
                <c:pt idx="6642">
                  <c:v>7.5590089999999999E-2</c:v>
                </c:pt>
                <c:pt idx="6643">
                  <c:v>7.5612719999999994E-2</c:v>
                </c:pt>
                <c:pt idx="6644">
                  <c:v>7.5634610000000005E-2</c:v>
                </c:pt>
                <c:pt idx="6645">
                  <c:v>7.5656119999999993E-2</c:v>
                </c:pt>
                <c:pt idx="6646">
                  <c:v>7.5676660000000007E-2</c:v>
                </c:pt>
                <c:pt idx="6647">
                  <c:v>7.5697819999999999E-2</c:v>
                </c:pt>
                <c:pt idx="6648">
                  <c:v>7.5718919999999995E-2</c:v>
                </c:pt>
                <c:pt idx="6649">
                  <c:v>7.5727719999999998E-2</c:v>
                </c:pt>
                <c:pt idx="6650">
                  <c:v>7.5748599999999999E-2</c:v>
                </c:pt>
                <c:pt idx="6651">
                  <c:v>7.576012E-2</c:v>
                </c:pt>
                <c:pt idx="6652">
                  <c:v>7.5780420000000001E-2</c:v>
                </c:pt>
                <c:pt idx="6653">
                  <c:v>7.5809559999999998E-2</c:v>
                </c:pt>
                <c:pt idx="6654">
                  <c:v>7.5830759999999997E-2</c:v>
                </c:pt>
                <c:pt idx="6655">
                  <c:v>7.5850609999999999E-2</c:v>
                </c:pt>
                <c:pt idx="6656">
                  <c:v>7.5868920000000006E-2</c:v>
                </c:pt>
                <c:pt idx="6657">
                  <c:v>7.588744E-2</c:v>
                </c:pt>
                <c:pt idx="6658">
                  <c:v>7.5907059999999998E-2</c:v>
                </c:pt>
                <c:pt idx="6659">
                  <c:v>7.5927499999999995E-2</c:v>
                </c:pt>
                <c:pt idx="6660">
                  <c:v>7.5947529999999999E-2</c:v>
                </c:pt>
                <c:pt idx="6661">
                  <c:v>7.5967309999999996E-2</c:v>
                </c:pt>
                <c:pt idx="6662">
                  <c:v>7.5975409999999993E-2</c:v>
                </c:pt>
                <c:pt idx="6663">
                  <c:v>7.5994560000000003E-2</c:v>
                </c:pt>
                <c:pt idx="6664">
                  <c:v>7.6012969999999999E-2</c:v>
                </c:pt>
                <c:pt idx="6665">
                  <c:v>7.6031799999999997E-2</c:v>
                </c:pt>
                <c:pt idx="6666">
                  <c:v>7.6051030000000006E-2</c:v>
                </c:pt>
                <c:pt idx="6667">
                  <c:v>7.6069880000000006E-2</c:v>
                </c:pt>
                <c:pt idx="6668">
                  <c:v>7.6089019999999993E-2</c:v>
                </c:pt>
                <c:pt idx="6669">
                  <c:v>7.6108120000000001E-2</c:v>
                </c:pt>
                <c:pt idx="6670">
                  <c:v>7.6126920000000001E-2</c:v>
                </c:pt>
                <c:pt idx="6671">
                  <c:v>7.6144649999999994E-2</c:v>
                </c:pt>
                <c:pt idx="6672">
                  <c:v>7.6163099999999997E-2</c:v>
                </c:pt>
                <c:pt idx="6673">
                  <c:v>7.6181860000000004E-2</c:v>
                </c:pt>
                <c:pt idx="6674">
                  <c:v>7.6200299999999999E-2</c:v>
                </c:pt>
                <c:pt idx="6675">
                  <c:v>7.6218939999999999E-2</c:v>
                </c:pt>
                <c:pt idx="6676">
                  <c:v>7.6237680000000002E-2</c:v>
                </c:pt>
                <c:pt idx="6677">
                  <c:v>7.6256560000000001E-2</c:v>
                </c:pt>
                <c:pt idx="6678">
                  <c:v>7.6274759999999997E-2</c:v>
                </c:pt>
                <c:pt idx="6679">
                  <c:v>7.6292719999999994E-2</c:v>
                </c:pt>
                <c:pt idx="6680">
                  <c:v>7.6310580000000003E-2</c:v>
                </c:pt>
                <c:pt idx="6681">
                  <c:v>7.6327900000000004E-2</c:v>
                </c:pt>
                <c:pt idx="6682">
                  <c:v>7.6345250000000003E-2</c:v>
                </c:pt>
                <c:pt idx="6683">
                  <c:v>7.6363349999999997E-2</c:v>
                </c:pt>
                <c:pt idx="6684">
                  <c:v>7.6382439999999996E-2</c:v>
                </c:pt>
                <c:pt idx="6685">
                  <c:v>7.6400819999999994E-2</c:v>
                </c:pt>
                <c:pt idx="6686">
                  <c:v>7.6418340000000001E-2</c:v>
                </c:pt>
                <c:pt idx="6687">
                  <c:v>7.6426220000000003E-2</c:v>
                </c:pt>
                <c:pt idx="6688">
                  <c:v>7.6442780000000002E-2</c:v>
                </c:pt>
                <c:pt idx="6689">
                  <c:v>7.6458990000000004E-2</c:v>
                </c:pt>
                <c:pt idx="6690">
                  <c:v>7.6477180000000006E-2</c:v>
                </c:pt>
                <c:pt idx="6691">
                  <c:v>7.6494740000000006E-2</c:v>
                </c:pt>
                <c:pt idx="6692">
                  <c:v>7.6511179999999998E-2</c:v>
                </c:pt>
                <c:pt idx="6693">
                  <c:v>7.6528020000000002E-2</c:v>
                </c:pt>
                <c:pt idx="6694">
                  <c:v>7.6545039999999995E-2</c:v>
                </c:pt>
                <c:pt idx="6695">
                  <c:v>7.6562500000000006E-2</c:v>
                </c:pt>
                <c:pt idx="6696">
                  <c:v>7.6579990000000001E-2</c:v>
                </c:pt>
                <c:pt idx="6697">
                  <c:v>7.6597689999999996E-2</c:v>
                </c:pt>
                <c:pt idx="6698">
                  <c:v>7.6615100000000005E-2</c:v>
                </c:pt>
                <c:pt idx="6699">
                  <c:v>7.6632220000000001E-2</c:v>
                </c:pt>
                <c:pt idx="6700">
                  <c:v>7.66487E-2</c:v>
                </c:pt>
                <c:pt idx="6701">
                  <c:v>7.66651E-2</c:v>
                </c:pt>
                <c:pt idx="6702">
                  <c:v>7.6681689999999997E-2</c:v>
                </c:pt>
                <c:pt idx="6703">
                  <c:v>7.6687530000000004E-2</c:v>
                </c:pt>
                <c:pt idx="6704">
                  <c:v>7.6703999999999994E-2</c:v>
                </c:pt>
                <c:pt idx="6705">
                  <c:v>7.6721129999999998E-2</c:v>
                </c:pt>
                <c:pt idx="6706">
                  <c:v>7.6743939999999997E-2</c:v>
                </c:pt>
                <c:pt idx="6707">
                  <c:v>7.6760599999999998E-2</c:v>
                </c:pt>
                <c:pt idx="6708">
                  <c:v>7.6777860000000003E-2</c:v>
                </c:pt>
                <c:pt idx="6709">
                  <c:v>7.6788010000000004E-2</c:v>
                </c:pt>
                <c:pt idx="6710">
                  <c:v>7.6809160000000001E-2</c:v>
                </c:pt>
                <c:pt idx="6711">
                  <c:v>7.6825850000000001E-2</c:v>
                </c:pt>
                <c:pt idx="6712">
                  <c:v>7.6842510000000003E-2</c:v>
                </c:pt>
                <c:pt idx="6713">
                  <c:v>7.6852820000000002E-2</c:v>
                </c:pt>
                <c:pt idx="6714">
                  <c:v>7.6868530000000004E-2</c:v>
                </c:pt>
                <c:pt idx="6715">
                  <c:v>7.6889379999999993E-2</c:v>
                </c:pt>
                <c:pt idx="6716">
                  <c:v>7.6900220000000005E-2</c:v>
                </c:pt>
                <c:pt idx="6717">
                  <c:v>7.692206E-2</c:v>
                </c:pt>
                <c:pt idx="6718">
                  <c:v>7.6937850000000002E-2</c:v>
                </c:pt>
                <c:pt idx="6719">
                  <c:v>7.6949000000000004E-2</c:v>
                </c:pt>
                <c:pt idx="6720">
                  <c:v>7.6969490000000002E-2</c:v>
                </c:pt>
                <c:pt idx="6721">
                  <c:v>7.698004E-2</c:v>
                </c:pt>
                <c:pt idx="6722">
                  <c:v>7.6994580000000007E-2</c:v>
                </c:pt>
                <c:pt idx="6723">
                  <c:v>7.6999999999999999E-2</c:v>
                </c:pt>
                <c:pt idx="6724">
                  <c:v>7.7015429999999996E-2</c:v>
                </c:pt>
                <c:pt idx="6725">
                  <c:v>7.7029050000000002E-2</c:v>
                </c:pt>
                <c:pt idx="6726">
                  <c:v>7.7043890000000004E-2</c:v>
                </c:pt>
                <c:pt idx="6727">
                  <c:v>7.7059150000000007E-2</c:v>
                </c:pt>
                <c:pt idx="6728">
                  <c:v>7.7074219999999999E-2</c:v>
                </c:pt>
                <c:pt idx="6729">
                  <c:v>7.7089050000000006E-2</c:v>
                </c:pt>
                <c:pt idx="6730">
                  <c:v>7.7104339999999993E-2</c:v>
                </c:pt>
                <c:pt idx="6731">
                  <c:v>7.7119259999999995E-2</c:v>
                </c:pt>
                <c:pt idx="6732">
                  <c:v>7.7133999999999994E-2</c:v>
                </c:pt>
                <c:pt idx="6733">
                  <c:v>7.7148629999999996E-2</c:v>
                </c:pt>
                <c:pt idx="6734">
                  <c:v>7.7163280000000001E-2</c:v>
                </c:pt>
                <c:pt idx="6735">
                  <c:v>7.7177679999999999E-2</c:v>
                </c:pt>
                <c:pt idx="6736">
                  <c:v>7.7191759999999998E-2</c:v>
                </c:pt>
                <c:pt idx="6737">
                  <c:v>7.7205499999999996E-2</c:v>
                </c:pt>
                <c:pt idx="6738">
                  <c:v>7.7219250000000003E-2</c:v>
                </c:pt>
                <c:pt idx="6739">
                  <c:v>7.7223639999999996E-2</c:v>
                </c:pt>
                <c:pt idx="6740">
                  <c:v>7.7237360000000005E-2</c:v>
                </c:pt>
                <c:pt idx="6741">
                  <c:v>7.7251210000000001E-2</c:v>
                </c:pt>
                <c:pt idx="6742">
                  <c:v>7.726587E-2</c:v>
                </c:pt>
                <c:pt idx="6743">
                  <c:v>7.7280370000000001E-2</c:v>
                </c:pt>
                <c:pt idx="6744">
                  <c:v>7.7294539999999995E-2</c:v>
                </c:pt>
                <c:pt idx="6745">
                  <c:v>7.7309030000000001E-2</c:v>
                </c:pt>
                <c:pt idx="6746">
                  <c:v>7.7322589999999997E-2</c:v>
                </c:pt>
                <c:pt idx="6747">
                  <c:v>7.7335390000000004E-2</c:v>
                </c:pt>
                <c:pt idx="6748">
                  <c:v>7.7348189999999997E-2</c:v>
                </c:pt>
                <c:pt idx="6749">
                  <c:v>7.7361059999999995E-2</c:v>
                </c:pt>
                <c:pt idx="6750">
                  <c:v>7.737397E-2</c:v>
                </c:pt>
                <c:pt idx="6751">
                  <c:v>7.7386419999999997E-2</c:v>
                </c:pt>
                <c:pt idx="6752">
                  <c:v>7.7397939999999998E-2</c:v>
                </c:pt>
                <c:pt idx="6753">
                  <c:v>7.7409420000000007E-2</c:v>
                </c:pt>
                <c:pt idx="6754">
                  <c:v>7.7420820000000001E-2</c:v>
                </c:pt>
                <c:pt idx="6755">
                  <c:v>7.7431589999999995E-2</c:v>
                </c:pt>
                <c:pt idx="6756">
                  <c:v>7.7433379999999996E-2</c:v>
                </c:pt>
                <c:pt idx="6757">
                  <c:v>7.744434E-2</c:v>
                </c:pt>
                <c:pt idx="6758">
                  <c:v>7.7455579999999996E-2</c:v>
                </c:pt>
                <c:pt idx="6759">
                  <c:v>7.7467110000000006E-2</c:v>
                </c:pt>
                <c:pt idx="6760">
                  <c:v>7.7477859999999996E-2</c:v>
                </c:pt>
                <c:pt idx="6761">
                  <c:v>7.7488420000000002E-2</c:v>
                </c:pt>
                <c:pt idx="6762">
                  <c:v>7.7499650000000003E-2</c:v>
                </c:pt>
                <c:pt idx="6763">
                  <c:v>7.7510930000000006E-2</c:v>
                </c:pt>
                <c:pt idx="6764">
                  <c:v>7.7522209999999994E-2</c:v>
                </c:pt>
                <c:pt idx="6765">
                  <c:v>7.7525150000000001E-2</c:v>
                </c:pt>
                <c:pt idx="6766">
                  <c:v>7.7535999999999994E-2</c:v>
                </c:pt>
                <c:pt idx="6767">
                  <c:v>7.7547720000000001E-2</c:v>
                </c:pt>
                <c:pt idx="6768">
                  <c:v>7.7557899999999999E-2</c:v>
                </c:pt>
                <c:pt idx="6769">
                  <c:v>7.7568890000000001E-2</c:v>
                </c:pt>
                <c:pt idx="6770">
                  <c:v>7.7580919999999998E-2</c:v>
                </c:pt>
                <c:pt idx="6771">
                  <c:v>7.7593750000000003E-2</c:v>
                </c:pt>
                <c:pt idx="6772">
                  <c:v>7.760657E-2</c:v>
                </c:pt>
                <c:pt idx="6773">
                  <c:v>7.7618969999999995E-2</c:v>
                </c:pt>
                <c:pt idx="6774">
                  <c:v>7.763022E-2</c:v>
                </c:pt>
                <c:pt idx="6775">
                  <c:v>7.7641160000000001E-2</c:v>
                </c:pt>
                <c:pt idx="6776">
                  <c:v>7.7652150000000003E-2</c:v>
                </c:pt>
                <c:pt idx="6777">
                  <c:v>7.7663209999999996E-2</c:v>
                </c:pt>
                <c:pt idx="6778">
                  <c:v>7.7673759999999994E-2</c:v>
                </c:pt>
                <c:pt idx="6779">
                  <c:v>7.7684810000000007E-2</c:v>
                </c:pt>
                <c:pt idx="6780">
                  <c:v>7.7695899999999998E-2</c:v>
                </c:pt>
                <c:pt idx="6781">
                  <c:v>7.7707399999999996E-2</c:v>
                </c:pt>
                <c:pt idx="6782">
                  <c:v>7.7711180000000005E-2</c:v>
                </c:pt>
                <c:pt idx="6783">
                  <c:v>7.7721890000000002E-2</c:v>
                </c:pt>
                <c:pt idx="6784">
                  <c:v>7.7732280000000001E-2</c:v>
                </c:pt>
                <c:pt idx="6785">
                  <c:v>7.7743499999999993E-2</c:v>
                </c:pt>
                <c:pt idx="6786">
                  <c:v>7.7751189999999998E-2</c:v>
                </c:pt>
                <c:pt idx="6787">
                  <c:v>7.7764050000000001E-2</c:v>
                </c:pt>
                <c:pt idx="6788">
                  <c:v>7.7774410000000002E-2</c:v>
                </c:pt>
                <c:pt idx="6789">
                  <c:v>7.7785279999999998E-2</c:v>
                </c:pt>
                <c:pt idx="6790">
                  <c:v>7.7795900000000001E-2</c:v>
                </c:pt>
                <c:pt idx="6791">
                  <c:v>7.7805680000000002E-2</c:v>
                </c:pt>
                <c:pt idx="6792">
                  <c:v>7.7815319999999993E-2</c:v>
                </c:pt>
                <c:pt idx="6793">
                  <c:v>7.782464E-2</c:v>
                </c:pt>
                <c:pt idx="6794">
                  <c:v>7.7833319999999998E-2</c:v>
                </c:pt>
                <c:pt idx="6795">
                  <c:v>7.7843209999999996E-2</c:v>
                </c:pt>
                <c:pt idx="6796">
                  <c:v>7.7853610000000004E-2</c:v>
                </c:pt>
                <c:pt idx="6797">
                  <c:v>7.7862840000000003E-2</c:v>
                </c:pt>
                <c:pt idx="6798">
                  <c:v>7.7870289999999995E-2</c:v>
                </c:pt>
                <c:pt idx="6799">
                  <c:v>7.7879610000000002E-2</c:v>
                </c:pt>
                <c:pt idx="6800">
                  <c:v>7.7887499999999998E-2</c:v>
                </c:pt>
                <c:pt idx="6801">
                  <c:v>7.7889070000000005E-2</c:v>
                </c:pt>
                <c:pt idx="6802">
                  <c:v>7.7905219999999997E-2</c:v>
                </c:pt>
                <c:pt idx="6803">
                  <c:v>7.7906680000000006E-2</c:v>
                </c:pt>
                <c:pt idx="6804">
                  <c:v>7.7916399999999997E-2</c:v>
                </c:pt>
                <c:pt idx="6805">
                  <c:v>7.7922939999999996E-2</c:v>
                </c:pt>
                <c:pt idx="6806">
                  <c:v>7.793216E-2</c:v>
                </c:pt>
                <c:pt idx="6807">
                  <c:v>7.7940280000000001E-2</c:v>
                </c:pt>
                <c:pt idx="6808">
                  <c:v>7.7947879999999997E-2</c:v>
                </c:pt>
                <c:pt idx="6809">
                  <c:v>7.7955780000000002E-2</c:v>
                </c:pt>
                <c:pt idx="6810">
                  <c:v>7.7963439999999995E-2</c:v>
                </c:pt>
                <c:pt idx="6811">
                  <c:v>7.7970460000000005E-2</c:v>
                </c:pt>
                <c:pt idx="6812">
                  <c:v>7.7977900000000003E-2</c:v>
                </c:pt>
                <c:pt idx="6813">
                  <c:v>7.7985529999999997E-2</c:v>
                </c:pt>
                <c:pt idx="6814">
                  <c:v>7.799238E-2</c:v>
                </c:pt>
                <c:pt idx="6815">
                  <c:v>7.7998970000000001E-2</c:v>
                </c:pt>
                <c:pt idx="6816">
                  <c:v>7.8005619999999998E-2</c:v>
                </c:pt>
                <c:pt idx="6817">
                  <c:v>7.8011800000000006E-2</c:v>
                </c:pt>
                <c:pt idx="6818">
                  <c:v>7.8017580000000003E-2</c:v>
                </c:pt>
                <c:pt idx="6819">
                  <c:v>7.802394E-2</c:v>
                </c:pt>
                <c:pt idx="6820">
                  <c:v>7.8029780000000007E-2</c:v>
                </c:pt>
                <c:pt idx="6821">
                  <c:v>7.8036320000000006E-2</c:v>
                </c:pt>
                <c:pt idx="6822">
                  <c:v>7.80357E-2</c:v>
                </c:pt>
                <c:pt idx="6823">
                  <c:v>7.8046969999999993E-2</c:v>
                </c:pt>
                <c:pt idx="6824">
                  <c:v>7.8046840000000006E-2</c:v>
                </c:pt>
                <c:pt idx="6825">
                  <c:v>7.8058890000000006E-2</c:v>
                </c:pt>
                <c:pt idx="6826">
                  <c:v>7.8064519999999998E-2</c:v>
                </c:pt>
                <c:pt idx="6827">
                  <c:v>7.8063939999999998E-2</c:v>
                </c:pt>
                <c:pt idx="6828">
                  <c:v>7.8069490000000005E-2</c:v>
                </c:pt>
                <c:pt idx="6829">
                  <c:v>7.8074359999999995E-2</c:v>
                </c:pt>
                <c:pt idx="6830">
                  <c:v>7.8079949999999995E-2</c:v>
                </c:pt>
                <c:pt idx="6831">
                  <c:v>7.8085749999999995E-2</c:v>
                </c:pt>
                <c:pt idx="6832">
                  <c:v>7.8091450000000007E-2</c:v>
                </c:pt>
                <c:pt idx="6833">
                  <c:v>7.8097420000000001E-2</c:v>
                </c:pt>
                <c:pt idx="6834">
                  <c:v>7.8103469999999994E-2</c:v>
                </c:pt>
                <c:pt idx="6835">
                  <c:v>7.8108520000000001E-2</c:v>
                </c:pt>
                <c:pt idx="6836">
                  <c:v>7.8114009999999998E-2</c:v>
                </c:pt>
                <c:pt idx="6837">
                  <c:v>7.8118530000000005E-2</c:v>
                </c:pt>
                <c:pt idx="6838">
                  <c:v>7.8123300000000007E-2</c:v>
                </c:pt>
                <c:pt idx="6839">
                  <c:v>7.8128119999999995E-2</c:v>
                </c:pt>
                <c:pt idx="6840">
                  <c:v>7.8132880000000002E-2</c:v>
                </c:pt>
                <c:pt idx="6841">
                  <c:v>7.8137109999999996E-2</c:v>
                </c:pt>
                <c:pt idx="6842">
                  <c:v>7.8140840000000003E-2</c:v>
                </c:pt>
                <c:pt idx="6843">
                  <c:v>7.8144560000000002E-2</c:v>
                </c:pt>
                <c:pt idx="6844">
                  <c:v>7.814786E-2</c:v>
                </c:pt>
                <c:pt idx="6845">
                  <c:v>7.8151739999999997E-2</c:v>
                </c:pt>
                <c:pt idx="6846">
                  <c:v>7.8157409999999997E-2</c:v>
                </c:pt>
                <c:pt idx="6847">
                  <c:v>7.8159419999999993E-2</c:v>
                </c:pt>
                <c:pt idx="6848">
                  <c:v>7.8162469999999998E-2</c:v>
                </c:pt>
                <c:pt idx="6849">
                  <c:v>7.8167630000000002E-2</c:v>
                </c:pt>
                <c:pt idx="6850">
                  <c:v>7.8163389999999999E-2</c:v>
                </c:pt>
                <c:pt idx="6851">
                  <c:v>7.8166920000000001E-2</c:v>
                </c:pt>
                <c:pt idx="6852">
                  <c:v>7.8171760000000007E-2</c:v>
                </c:pt>
                <c:pt idx="6853">
                  <c:v>7.8175190000000006E-2</c:v>
                </c:pt>
                <c:pt idx="6854">
                  <c:v>7.8178940000000002E-2</c:v>
                </c:pt>
                <c:pt idx="6855">
                  <c:v>7.8182219999999997E-2</c:v>
                </c:pt>
                <c:pt idx="6856">
                  <c:v>7.8185500000000005E-2</c:v>
                </c:pt>
                <c:pt idx="6857">
                  <c:v>7.8188599999999997E-2</c:v>
                </c:pt>
                <c:pt idx="6858">
                  <c:v>7.819131E-2</c:v>
                </c:pt>
                <c:pt idx="6859">
                  <c:v>7.8193899999999997E-2</c:v>
                </c:pt>
                <c:pt idx="6860">
                  <c:v>7.8196290000000002E-2</c:v>
                </c:pt>
                <c:pt idx="6861">
                  <c:v>7.8199260000000007E-2</c:v>
                </c:pt>
                <c:pt idx="6862">
                  <c:v>7.8201859999999998E-2</c:v>
                </c:pt>
                <c:pt idx="6863">
                  <c:v>7.8204280000000001E-2</c:v>
                </c:pt>
                <c:pt idx="6864">
                  <c:v>7.8205739999999996E-2</c:v>
                </c:pt>
                <c:pt idx="6865">
                  <c:v>7.8206310000000001E-2</c:v>
                </c:pt>
                <c:pt idx="6866">
                  <c:v>7.8206990000000004E-2</c:v>
                </c:pt>
                <c:pt idx="6867">
                  <c:v>7.8208600000000003E-2</c:v>
                </c:pt>
                <c:pt idx="6868">
                  <c:v>7.8210009999999996E-2</c:v>
                </c:pt>
                <c:pt idx="6869">
                  <c:v>7.8209780000000007E-2</c:v>
                </c:pt>
                <c:pt idx="6870">
                  <c:v>7.8210689999999999E-2</c:v>
                </c:pt>
                <c:pt idx="6871">
                  <c:v>7.8212309999999993E-2</c:v>
                </c:pt>
                <c:pt idx="6872">
                  <c:v>7.8213649999999996E-2</c:v>
                </c:pt>
                <c:pt idx="6873">
                  <c:v>7.8215090000000001E-2</c:v>
                </c:pt>
                <c:pt idx="6874">
                  <c:v>7.8215489999999999E-2</c:v>
                </c:pt>
                <c:pt idx="6875">
                  <c:v>7.8214549999999994E-2</c:v>
                </c:pt>
                <c:pt idx="6876">
                  <c:v>7.8214000000000006E-2</c:v>
                </c:pt>
                <c:pt idx="6877">
                  <c:v>7.8213389999999994E-2</c:v>
                </c:pt>
                <c:pt idx="6878">
                  <c:v>7.8211279999999994E-2</c:v>
                </c:pt>
                <c:pt idx="6879">
                  <c:v>7.8209249999999994E-2</c:v>
                </c:pt>
                <c:pt idx="6880">
                  <c:v>7.8207219999999994E-2</c:v>
                </c:pt>
                <c:pt idx="6881">
                  <c:v>7.8204999999999997E-2</c:v>
                </c:pt>
                <c:pt idx="6882">
                  <c:v>7.8203010000000003E-2</c:v>
                </c:pt>
                <c:pt idx="6883">
                  <c:v>7.8200939999999997E-2</c:v>
                </c:pt>
                <c:pt idx="6884">
                  <c:v>7.8199060000000001E-2</c:v>
                </c:pt>
                <c:pt idx="6885">
                  <c:v>7.8197020000000006E-2</c:v>
                </c:pt>
                <c:pt idx="6886">
                  <c:v>7.8194739999999999E-2</c:v>
                </c:pt>
                <c:pt idx="6887">
                  <c:v>7.8192239999999996E-2</c:v>
                </c:pt>
                <c:pt idx="6888">
                  <c:v>7.8189949999999994E-2</c:v>
                </c:pt>
                <c:pt idx="6889">
                  <c:v>7.8187019999999996E-2</c:v>
                </c:pt>
                <c:pt idx="6890">
                  <c:v>7.8184420000000004E-2</c:v>
                </c:pt>
                <c:pt idx="6891">
                  <c:v>7.8182500000000002E-2</c:v>
                </c:pt>
                <c:pt idx="6892">
                  <c:v>7.8179410000000005E-2</c:v>
                </c:pt>
                <c:pt idx="6893">
                  <c:v>7.8179559999999995E-2</c:v>
                </c:pt>
                <c:pt idx="6894">
                  <c:v>7.8176399999999993E-2</c:v>
                </c:pt>
                <c:pt idx="6895">
                  <c:v>7.8173640000000003E-2</c:v>
                </c:pt>
                <c:pt idx="6896">
                  <c:v>7.8169909999999995E-2</c:v>
                </c:pt>
                <c:pt idx="6897">
                  <c:v>7.8165700000000005E-2</c:v>
                </c:pt>
                <c:pt idx="6898">
                  <c:v>7.8161759999999997E-2</c:v>
                </c:pt>
                <c:pt idx="6899">
                  <c:v>7.8157509999999999E-2</c:v>
                </c:pt>
                <c:pt idx="6900">
                  <c:v>7.8153639999999996E-2</c:v>
                </c:pt>
                <c:pt idx="6901">
                  <c:v>7.8149179999999999E-2</c:v>
                </c:pt>
                <c:pt idx="6902">
                  <c:v>7.8144580000000005E-2</c:v>
                </c:pt>
                <c:pt idx="6903">
                  <c:v>7.8139509999999995E-2</c:v>
                </c:pt>
                <c:pt idx="6904">
                  <c:v>7.8134339999999997E-2</c:v>
                </c:pt>
                <c:pt idx="6905">
                  <c:v>7.8129530000000003E-2</c:v>
                </c:pt>
                <c:pt idx="6906">
                  <c:v>7.8124819999999998E-2</c:v>
                </c:pt>
                <c:pt idx="6907">
                  <c:v>7.8121750000000004E-2</c:v>
                </c:pt>
                <c:pt idx="6908">
                  <c:v>7.8118119999999999E-2</c:v>
                </c:pt>
                <c:pt idx="6909">
                  <c:v>7.8113349999999998E-2</c:v>
                </c:pt>
                <c:pt idx="6910">
                  <c:v>7.8107999999999997E-2</c:v>
                </c:pt>
                <c:pt idx="6911">
                  <c:v>7.8102500000000005E-2</c:v>
                </c:pt>
                <c:pt idx="6912">
                  <c:v>7.8096559999999995E-2</c:v>
                </c:pt>
                <c:pt idx="6913">
                  <c:v>7.8091160000000007E-2</c:v>
                </c:pt>
                <c:pt idx="6914">
                  <c:v>7.8086059999999999E-2</c:v>
                </c:pt>
                <c:pt idx="6915">
                  <c:v>7.8086500000000003E-2</c:v>
                </c:pt>
                <c:pt idx="6916">
                  <c:v>7.8074939999999995E-2</c:v>
                </c:pt>
                <c:pt idx="6917">
                  <c:v>7.8074989999999997E-2</c:v>
                </c:pt>
                <c:pt idx="6918">
                  <c:v>7.8067899999999996E-2</c:v>
                </c:pt>
                <c:pt idx="6919">
                  <c:v>7.8062820000000005E-2</c:v>
                </c:pt>
                <c:pt idx="6920">
                  <c:v>7.8057139999999997E-2</c:v>
                </c:pt>
                <c:pt idx="6921">
                  <c:v>7.8051999999999996E-2</c:v>
                </c:pt>
                <c:pt idx="6922">
                  <c:v>7.8046030000000002E-2</c:v>
                </c:pt>
                <c:pt idx="6923">
                  <c:v>7.8040239999999997E-2</c:v>
                </c:pt>
                <c:pt idx="6924">
                  <c:v>7.8035279999999999E-2</c:v>
                </c:pt>
                <c:pt idx="6925">
                  <c:v>7.8029689999999999E-2</c:v>
                </c:pt>
                <c:pt idx="6926">
                  <c:v>7.8023590000000004E-2</c:v>
                </c:pt>
                <c:pt idx="6927">
                  <c:v>7.8017000000000003E-2</c:v>
                </c:pt>
                <c:pt idx="6928">
                  <c:v>7.8010399999999994E-2</c:v>
                </c:pt>
                <c:pt idx="6929">
                  <c:v>7.8003569999999994E-2</c:v>
                </c:pt>
                <c:pt idx="6930">
                  <c:v>7.7996780000000002E-2</c:v>
                </c:pt>
                <c:pt idx="6931">
                  <c:v>7.7989439999999993E-2</c:v>
                </c:pt>
                <c:pt idx="6932">
                  <c:v>7.7981350000000005E-2</c:v>
                </c:pt>
                <c:pt idx="6933">
                  <c:v>7.7972849999999996E-2</c:v>
                </c:pt>
                <c:pt idx="6934">
                  <c:v>7.7964179999999994E-2</c:v>
                </c:pt>
                <c:pt idx="6935">
                  <c:v>7.7955460000000004E-2</c:v>
                </c:pt>
                <c:pt idx="6936">
                  <c:v>7.7946219999999997E-2</c:v>
                </c:pt>
                <c:pt idx="6937">
                  <c:v>7.7936309999999995E-2</c:v>
                </c:pt>
                <c:pt idx="6938">
                  <c:v>7.7925690000000006E-2</c:v>
                </c:pt>
                <c:pt idx="6939">
                  <c:v>7.7914479999999994E-2</c:v>
                </c:pt>
                <c:pt idx="6940">
                  <c:v>7.7902700000000005E-2</c:v>
                </c:pt>
                <c:pt idx="6941">
                  <c:v>7.7891719999999998E-2</c:v>
                </c:pt>
                <c:pt idx="6942">
                  <c:v>7.7881530000000004E-2</c:v>
                </c:pt>
                <c:pt idx="6943">
                  <c:v>7.787152E-2</c:v>
                </c:pt>
                <c:pt idx="6944">
                  <c:v>7.7861550000000002E-2</c:v>
                </c:pt>
                <c:pt idx="6945">
                  <c:v>7.7850660000000002E-2</c:v>
                </c:pt>
                <c:pt idx="6946">
                  <c:v>7.783938E-2</c:v>
                </c:pt>
                <c:pt idx="6947">
                  <c:v>7.7829220000000005E-2</c:v>
                </c:pt>
                <c:pt idx="6948">
                  <c:v>7.7818860000000004E-2</c:v>
                </c:pt>
                <c:pt idx="6949">
                  <c:v>7.7807310000000005E-2</c:v>
                </c:pt>
                <c:pt idx="6950">
                  <c:v>7.7794680000000005E-2</c:v>
                </c:pt>
                <c:pt idx="6951">
                  <c:v>7.7781989999999995E-2</c:v>
                </c:pt>
                <c:pt idx="6952">
                  <c:v>7.7770510000000001E-2</c:v>
                </c:pt>
                <c:pt idx="6953">
                  <c:v>7.7758910000000001E-2</c:v>
                </c:pt>
                <c:pt idx="6954">
                  <c:v>7.77471E-2</c:v>
                </c:pt>
                <c:pt idx="6955">
                  <c:v>7.7743779999999998E-2</c:v>
                </c:pt>
                <c:pt idx="6956">
                  <c:v>7.7732430000000005E-2</c:v>
                </c:pt>
                <c:pt idx="6957">
                  <c:v>7.7721390000000001E-2</c:v>
                </c:pt>
                <c:pt idx="6958">
                  <c:v>7.7709739999999999E-2</c:v>
                </c:pt>
                <c:pt idx="6959">
                  <c:v>7.7698799999999998E-2</c:v>
                </c:pt>
                <c:pt idx="6960">
                  <c:v>7.7688320000000005E-2</c:v>
                </c:pt>
                <c:pt idx="6961">
                  <c:v>7.7678120000000003E-2</c:v>
                </c:pt>
                <c:pt idx="6962">
                  <c:v>7.7668189999999998E-2</c:v>
                </c:pt>
                <c:pt idx="6963">
                  <c:v>7.765801E-2</c:v>
                </c:pt>
                <c:pt idx="6964">
                  <c:v>7.7646859999999998E-2</c:v>
                </c:pt>
                <c:pt idx="6965">
                  <c:v>7.7635590000000004E-2</c:v>
                </c:pt>
                <c:pt idx="6966">
                  <c:v>7.7624499999999999E-2</c:v>
                </c:pt>
                <c:pt idx="6967">
                  <c:v>7.7613180000000004E-2</c:v>
                </c:pt>
                <c:pt idx="6968">
                  <c:v>7.7602439999999995E-2</c:v>
                </c:pt>
                <c:pt idx="6969">
                  <c:v>7.759199E-2</c:v>
                </c:pt>
                <c:pt idx="6970">
                  <c:v>7.7580460000000004E-2</c:v>
                </c:pt>
                <c:pt idx="6971">
                  <c:v>7.7568319999999996E-2</c:v>
                </c:pt>
                <c:pt idx="6972">
                  <c:v>7.7560699999999996E-2</c:v>
                </c:pt>
                <c:pt idx="6973">
                  <c:v>7.7548500000000006E-2</c:v>
                </c:pt>
                <c:pt idx="6974">
                  <c:v>7.7537339999999996E-2</c:v>
                </c:pt>
                <c:pt idx="6975">
                  <c:v>7.7526120000000004E-2</c:v>
                </c:pt>
                <c:pt idx="6976">
                  <c:v>7.7516020000000005E-2</c:v>
                </c:pt>
                <c:pt idx="6977">
                  <c:v>7.7504879999999998E-2</c:v>
                </c:pt>
                <c:pt idx="6978">
                  <c:v>7.7492809999999995E-2</c:v>
                </c:pt>
                <c:pt idx="6979">
                  <c:v>7.7475859999999994E-2</c:v>
                </c:pt>
                <c:pt idx="6980">
                  <c:v>7.7463039999999997E-2</c:v>
                </c:pt>
                <c:pt idx="6981">
                  <c:v>7.7454780000000001E-2</c:v>
                </c:pt>
                <c:pt idx="6982">
                  <c:v>7.7438549999999995E-2</c:v>
                </c:pt>
                <c:pt idx="6983">
                  <c:v>7.7430760000000001E-2</c:v>
                </c:pt>
                <c:pt idx="6984">
                  <c:v>7.7418840000000003E-2</c:v>
                </c:pt>
                <c:pt idx="6985">
                  <c:v>7.7399800000000005E-2</c:v>
                </c:pt>
                <c:pt idx="6986">
                  <c:v>7.7392150000000007E-2</c:v>
                </c:pt>
                <c:pt idx="6987">
                  <c:v>7.7372049999999998E-2</c:v>
                </c:pt>
                <c:pt idx="6988">
                  <c:v>7.7358800000000005E-2</c:v>
                </c:pt>
                <c:pt idx="6989">
                  <c:v>7.7346380000000006E-2</c:v>
                </c:pt>
                <c:pt idx="6990">
                  <c:v>7.7333159999999998E-2</c:v>
                </c:pt>
                <c:pt idx="6991">
                  <c:v>7.7319379999999993E-2</c:v>
                </c:pt>
                <c:pt idx="6992">
                  <c:v>7.7305990000000005E-2</c:v>
                </c:pt>
                <c:pt idx="6993">
                  <c:v>7.7292429999999995E-2</c:v>
                </c:pt>
                <c:pt idx="6994">
                  <c:v>7.7281379999999997E-2</c:v>
                </c:pt>
                <c:pt idx="6995">
                  <c:v>7.7269240000000003E-2</c:v>
                </c:pt>
                <c:pt idx="6996">
                  <c:v>7.7257149999999997E-2</c:v>
                </c:pt>
                <c:pt idx="6997">
                  <c:v>7.7244779999999999E-2</c:v>
                </c:pt>
                <c:pt idx="6998">
                  <c:v>7.7232250000000002E-2</c:v>
                </c:pt>
                <c:pt idx="6999">
                  <c:v>7.7219389999999999E-2</c:v>
                </c:pt>
                <c:pt idx="7000">
                  <c:v>7.7206579999999997E-2</c:v>
                </c:pt>
                <c:pt idx="7001">
                  <c:v>7.7193659999999997E-2</c:v>
                </c:pt>
                <c:pt idx="7002">
                  <c:v>7.7180659999999998E-2</c:v>
                </c:pt>
                <c:pt idx="7003">
                  <c:v>7.7167040000000006E-2</c:v>
                </c:pt>
                <c:pt idx="7004">
                  <c:v>7.7162159999999994E-2</c:v>
                </c:pt>
                <c:pt idx="7005">
                  <c:v>7.7149289999999995E-2</c:v>
                </c:pt>
                <c:pt idx="7006">
                  <c:v>7.7136339999999998E-2</c:v>
                </c:pt>
                <c:pt idx="7007">
                  <c:v>7.7121700000000001E-2</c:v>
                </c:pt>
                <c:pt idx="7008">
                  <c:v>7.7106049999999995E-2</c:v>
                </c:pt>
                <c:pt idx="7009">
                  <c:v>7.7090339999999993E-2</c:v>
                </c:pt>
                <c:pt idx="7010">
                  <c:v>7.7074740000000003E-2</c:v>
                </c:pt>
                <c:pt idx="7011">
                  <c:v>7.7058589999999996E-2</c:v>
                </c:pt>
                <c:pt idx="7012">
                  <c:v>7.7043210000000001E-2</c:v>
                </c:pt>
                <c:pt idx="7013">
                  <c:v>7.7027280000000004E-2</c:v>
                </c:pt>
                <c:pt idx="7014">
                  <c:v>7.7010319999999993E-2</c:v>
                </c:pt>
                <c:pt idx="7015">
                  <c:v>7.6993510000000001E-2</c:v>
                </c:pt>
                <c:pt idx="7016">
                  <c:v>7.6976630000000004E-2</c:v>
                </c:pt>
                <c:pt idx="7017">
                  <c:v>7.696045E-2</c:v>
                </c:pt>
                <c:pt idx="7018">
                  <c:v>7.6944650000000003E-2</c:v>
                </c:pt>
                <c:pt idx="7019">
                  <c:v>7.6927759999999998E-2</c:v>
                </c:pt>
                <c:pt idx="7020">
                  <c:v>7.6911199999999999E-2</c:v>
                </c:pt>
                <c:pt idx="7021">
                  <c:v>7.6906840000000004E-2</c:v>
                </c:pt>
                <c:pt idx="7022">
                  <c:v>7.6892180000000004E-2</c:v>
                </c:pt>
                <c:pt idx="7023">
                  <c:v>7.6877409999999993E-2</c:v>
                </c:pt>
                <c:pt idx="7024">
                  <c:v>7.6861879999999994E-2</c:v>
                </c:pt>
                <c:pt idx="7025">
                  <c:v>7.6845629999999998E-2</c:v>
                </c:pt>
                <c:pt idx="7026">
                  <c:v>7.6829220000000004E-2</c:v>
                </c:pt>
                <c:pt idx="7027">
                  <c:v>7.6811760000000007E-2</c:v>
                </c:pt>
                <c:pt idx="7028">
                  <c:v>7.6794379999999995E-2</c:v>
                </c:pt>
                <c:pt idx="7029">
                  <c:v>7.6777219999999993E-2</c:v>
                </c:pt>
                <c:pt idx="7030">
                  <c:v>7.6759659999999993E-2</c:v>
                </c:pt>
                <c:pt idx="7031">
                  <c:v>7.6742469999999993E-2</c:v>
                </c:pt>
                <c:pt idx="7032">
                  <c:v>7.6724600000000004E-2</c:v>
                </c:pt>
                <c:pt idx="7033">
                  <c:v>7.6716649999999997E-2</c:v>
                </c:pt>
                <c:pt idx="7034">
                  <c:v>7.669782E-2</c:v>
                </c:pt>
                <c:pt idx="7035">
                  <c:v>7.6679659999999997E-2</c:v>
                </c:pt>
                <c:pt idx="7036">
                  <c:v>7.6661469999999995E-2</c:v>
                </c:pt>
                <c:pt idx="7037">
                  <c:v>7.6643240000000001E-2</c:v>
                </c:pt>
                <c:pt idx="7038">
                  <c:v>7.6624800000000007E-2</c:v>
                </c:pt>
                <c:pt idx="7039">
                  <c:v>7.6607640000000005E-2</c:v>
                </c:pt>
                <c:pt idx="7040">
                  <c:v>7.6591279999999998E-2</c:v>
                </c:pt>
                <c:pt idx="7041">
                  <c:v>7.6575630000000006E-2</c:v>
                </c:pt>
                <c:pt idx="7042">
                  <c:v>7.6557559999999997E-2</c:v>
                </c:pt>
                <c:pt idx="7043">
                  <c:v>7.6551610000000006E-2</c:v>
                </c:pt>
                <c:pt idx="7044">
                  <c:v>7.6533870000000004E-2</c:v>
                </c:pt>
                <c:pt idx="7045">
                  <c:v>7.6515920000000001E-2</c:v>
                </c:pt>
                <c:pt idx="7046">
                  <c:v>7.6498179999999999E-2</c:v>
                </c:pt>
                <c:pt idx="7047">
                  <c:v>7.6480160000000005E-2</c:v>
                </c:pt>
                <c:pt idx="7048">
                  <c:v>7.6461340000000003E-2</c:v>
                </c:pt>
                <c:pt idx="7049">
                  <c:v>7.6442300000000005E-2</c:v>
                </c:pt>
                <c:pt idx="7050">
                  <c:v>7.6425240000000005E-2</c:v>
                </c:pt>
                <c:pt idx="7051">
                  <c:v>7.640168E-2</c:v>
                </c:pt>
                <c:pt idx="7052">
                  <c:v>7.6389189999999996E-2</c:v>
                </c:pt>
                <c:pt idx="7053">
                  <c:v>7.6370919999999995E-2</c:v>
                </c:pt>
                <c:pt idx="7054">
                  <c:v>7.6352299999999998E-2</c:v>
                </c:pt>
                <c:pt idx="7055">
                  <c:v>7.6334120000000005E-2</c:v>
                </c:pt>
                <c:pt idx="7056">
                  <c:v>7.6313720000000002E-2</c:v>
                </c:pt>
                <c:pt idx="7057">
                  <c:v>7.6295349999999998E-2</c:v>
                </c:pt>
                <c:pt idx="7058">
                  <c:v>7.6288339999999996E-2</c:v>
                </c:pt>
                <c:pt idx="7059">
                  <c:v>7.6269920000000005E-2</c:v>
                </c:pt>
                <c:pt idx="7060">
                  <c:v>7.6250789999999999E-2</c:v>
                </c:pt>
                <c:pt idx="7061">
                  <c:v>7.6230690000000004E-2</c:v>
                </c:pt>
                <c:pt idx="7062">
                  <c:v>7.6210970000000003E-2</c:v>
                </c:pt>
                <c:pt idx="7063">
                  <c:v>7.6185509999999998E-2</c:v>
                </c:pt>
                <c:pt idx="7064">
                  <c:v>7.6171939999999994E-2</c:v>
                </c:pt>
                <c:pt idx="7065">
                  <c:v>7.6151969999999999E-2</c:v>
                </c:pt>
                <c:pt idx="7066">
                  <c:v>7.612592E-2</c:v>
                </c:pt>
                <c:pt idx="7067">
                  <c:v>7.6106320000000005E-2</c:v>
                </c:pt>
                <c:pt idx="7068">
                  <c:v>7.6086420000000002E-2</c:v>
                </c:pt>
                <c:pt idx="7069">
                  <c:v>7.6073100000000005E-2</c:v>
                </c:pt>
                <c:pt idx="7070">
                  <c:v>7.6044860000000006E-2</c:v>
                </c:pt>
                <c:pt idx="7071">
                  <c:v>7.602399E-2</c:v>
                </c:pt>
                <c:pt idx="7072">
                  <c:v>7.6003559999999998E-2</c:v>
                </c:pt>
                <c:pt idx="7073">
                  <c:v>7.5983140000000005E-2</c:v>
                </c:pt>
                <c:pt idx="7074">
                  <c:v>7.5961819999999999E-2</c:v>
                </c:pt>
                <c:pt idx="7075">
                  <c:v>7.5940999999999995E-2</c:v>
                </c:pt>
                <c:pt idx="7076">
                  <c:v>7.5932879999999994E-2</c:v>
                </c:pt>
                <c:pt idx="7077">
                  <c:v>7.5911679999999995E-2</c:v>
                </c:pt>
                <c:pt idx="7078">
                  <c:v>7.5890429999999995E-2</c:v>
                </c:pt>
                <c:pt idx="7079">
                  <c:v>7.5868900000000003E-2</c:v>
                </c:pt>
                <c:pt idx="7080">
                  <c:v>7.5847159999999997E-2</c:v>
                </c:pt>
                <c:pt idx="7081">
                  <c:v>7.5825089999999998E-2</c:v>
                </c:pt>
                <c:pt idx="7082">
                  <c:v>7.5803709999999996E-2</c:v>
                </c:pt>
                <c:pt idx="7083">
                  <c:v>7.57824E-2</c:v>
                </c:pt>
                <c:pt idx="7084">
                  <c:v>7.5761499999999996E-2</c:v>
                </c:pt>
                <c:pt idx="7085">
                  <c:v>7.5739840000000003E-2</c:v>
                </c:pt>
                <c:pt idx="7086">
                  <c:v>7.571754E-2</c:v>
                </c:pt>
                <c:pt idx="7087">
                  <c:v>7.5695490000000004E-2</c:v>
                </c:pt>
                <c:pt idx="7088">
                  <c:v>7.5672920000000005E-2</c:v>
                </c:pt>
                <c:pt idx="7089">
                  <c:v>7.5649439999999998E-2</c:v>
                </c:pt>
                <c:pt idx="7090">
                  <c:v>7.562642E-2</c:v>
                </c:pt>
                <c:pt idx="7091">
                  <c:v>7.5602879999999997E-2</c:v>
                </c:pt>
                <c:pt idx="7092">
                  <c:v>7.5579250000000001E-2</c:v>
                </c:pt>
                <c:pt idx="7093">
                  <c:v>7.5569750000000005E-2</c:v>
                </c:pt>
                <c:pt idx="7094">
                  <c:v>7.5545500000000002E-2</c:v>
                </c:pt>
                <c:pt idx="7095">
                  <c:v>7.552072E-2</c:v>
                </c:pt>
                <c:pt idx="7096">
                  <c:v>7.5495999999999994E-2</c:v>
                </c:pt>
                <c:pt idx="7097">
                  <c:v>7.5471250000000004E-2</c:v>
                </c:pt>
                <c:pt idx="7098">
                  <c:v>7.5446869999999999E-2</c:v>
                </c:pt>
                <c:pt idx="7099">
                  <c:v>7.5421630000000003E-2</c:v>
                </c:pt>
                <c:pt idx="7100">
                  <c:v>7.5395180000000006E-2</c:v>
                </c:pt>
                <c:pt idx="7101">
                  <c:v>7.5367809999999993E-2</c:v>
                </c:pt>
                <c:pt idx="7102">
                  <c:v>7.5341749999999999E-2</c:v>
                </c:pt>
                <c:pt idx="7103">
                  <c:v>7.5316309999999997E-2</c:v>
                </c:pt>
                <c:pt idx="7104">
                  <c:v>7.5308219999999995E-2</c:v>
                </c:pt>
                <c:pt idx="7105">
                  <c:v>7.5282349999999998E-2</c:v>
                </c:pt>
                <c:pt idx="7106">
                  <c:v>7.5257299999999999E-2</c:v>
                </c:pt>
                <c:pt idx="7107">
                  <c:v>7.5232460000000001E-2</c:v>
                </c:pt>
                <c:pt idx="7108">
                  <c:v>7.5207689999999994E-2</c:v>
                </c:pt>
                <c:pt idx="7109">
                  <c:v>7.5182159999999998E-2</c:v>
                </c:pt>
                <c:pt idx="7110">
                  <c:v>7.5146610000000003E-2</c:v>
                </c:pt>
                <c:pt idx="7111">
                  <c:v>7.5129550000000003E-2</c:v>
                </c:pt>
                <c:pt idx="7112">
                  <c:v>7.5103760000000006E-2</c:v>
                </c:pt>
                <c:pt idx="7113">
                  <c:v>7.5068300000000004E-2</c:v>
                </c:pt>
                <c:pt idx="7114">
                  <c:v>7.5051160000000006E-2</c:v>
                </c:pt>
                <c:pt idx="7115">
                  <c:v>7.5024549999999995E-2</c:v>
                </c:pt>
                <c:pt idx="7116">
                  <c:v>7.49861E-2</c:v>
                </c:pt>
                <c:pt idx="7117">
                  <c:v>7.4975819999999999E-2</c:v>
                </c:pt>
                <c:pt idx="7118">
                  <c:v>7.4948639999999997E-2</c:v>
                </c:pt>
                <c:pt idx="7119">
                  <c:v>7.4922009999999997E-2</c:v>
                </c:pt>
                <c:pt idx="7120">
                  <c:v>7.4894660000000002E-2</c:v>
                </c:pt>
                <c:pt idx="7121">
                  <c:v>7.4866879999999997E-2</c:v>
                </c:pt>
                <c:pt idx="7122">
                  <c:v>7.4838879999999997E-2</c:v>
                </c:pt>
                <c:pt idx="7123">
                  <c:v>7.4810379999999996E-2</c:v>
                </c:pt>
                <c:pt idx="7124">
                  <c:v>7.4781399999999998E-2</c:v>
                </c:pt>
                <c:pt idx="7125">
                  <c:v>7.475292E-2</c:v>
                </c:pt>
                <c:pt idx="7126">
                  <c:v>7.4724840000000001E-2</c:v>
                </c:pt>
                <c:pt idx="7127">
                  <c:v>7.4697079999999999E-2</c:v>
                </c:pt>
                <c:pt idx="7128">
                  <c:v>7.4668739999999997E-2</c:v>
                </c:pt>
                <c:pt idx="7129">
                  <c:v>7.4639700000000003E-2</c:v>
                </c:pt>
                <c:pt idx="7130">
                  <c:v>7.4609679999999998E-2</c:v>
                </c:pt>
                <c:pt idx="7131">
                  <c:v>7.4579690000000004E-2</c:v>
                </c:pt>
                <c:pt idx="7132">
                  <c:v>7.4550599999999995E-2</c:v>
                </c:pt>
                <c:pt idx="7133">
                  <c:v>7.4521160000000003E-2</c:v>
                </c:pt>
                <c:pt idx="7134">
                  <c:v>7.4509649999999997E-2</c:v>
                </c:pt>
                <c:pt idx="7135">
                  <c:v>7.4480249999999998E-2</c:v>
                </c:pt>
                <c:pt idx="7136">
                  <c:v>7.445011E-2</c:v>
                </c:pt>
                <c:pt idx="7137">
                  <c:v>7.4419650000000004E-2</c:v>
                </c:pt>
                <c:pt idx="7138">
                  <c:v>7.4388979999999993E-2</c:v>
                </c:pt>
                <c:pt idx="7139">
                  <c:v>7.4357999999999994E-2</c:v>
                </c:pt>
                <c:pt idx="7140">
                  <c:v>7.4326619999999996E-2</c:v>
                </c:pt>
                <c:pt idx="7141">
                  <c:v>7.4294799999999994E-2</c:v>
                </c:pt>
                <c:pt idx="7142">
                  <c:v>7.4262209999999995E-2</c:v>
                </c:pt>
                <c:pt idx="7143">
                  <c:v>7.4228890000000006E-2</c:v>
                </c:pt>
                <c:pt idx="7144">
                  <c:v>7.4196310000000001E-2</c:v>
                </c:pt>
                <c:pt idx="7145">
                  <c:v>7.4163339999999994E-2</c:v>
                </c:pt>
                <c:pt idx="7146">
                  <c:v>7.4131100000000005E-2</c:v>
                </c:pt>
                <c:pt idx="7147">
                  <c:v>7.4098910000000004E-2</c:v>
                </c:pt>
                <c:pt idx="7148">
                  <c:v>7.4085380000000006E-2</c:v>
                </c:pt>
                <c:pt idx="7149">
                  <c:v>7.4053400000000005E-2</c:v>
                </c:pt>
                <c:pt idx="7150">
                  <c:v>7.4021680000000006E-2</c:v>
                </c:pt>
                <c:pt idx="7151">
                  <c:v>7.3990059999999996E-2</c:v>
                </c:pt>
                <c:pt idx="7152">
                  <c:v>7.3957910000000002E-2</c:v>
                </c:pt>
                <c:pt idx="7153">
                  <c:v>7.3926099999999995E-2</c:v>
                </c:pt>
                <c:pt idx="7154">
                  <c:v>7.3894119999999994E-2</c:v>
                </c:pt>
                <c:pt idx="7155">
                  <c:v>7.3861339999999998E-2</c:v>
                </c:pt>
                <c:pt idx="7156">
                  <c:v>7.3815249999999999E-2</c:v>
                </c:pt>
                <c:pt idx="7157">
                  <c:v>7.3781739999999998E-2</c:v>
                </c:pt>
                <c:pt idx="7158">
                  <c:v>7.3769340000000003E-2</c:v>
                </c:pt>
                <c:pt idx="7159">
                  <c:v>7.3737570000000002E-2</c:v>
                </c:pt>
                <c:pt idx="7160">
                  <c:v>7.3705800000000002E-2</c:v>
                </c:pt>
                <c:pt idx="7161">
                  <c:v>7.367319E-2</c:v>
                </c:pt>
                <c:pt idx="7162">
                  <c:v>7.3639759999999999E-2</c:v>
                </c:pt>
                <c:pt idx="7163">
                  <c:v>7.3605950000000003E-2</c:v>
                </c:pt>
                <c:pt idx="7164">
                  <c:v>7.3572219999999994E-2</c:v>
                </c:pt>
                <c:pt idx="7165">
                  <c:v>7.3538999999999993E-2</c:v>
                </c:pt>
                <c:pt idx="7166">
                  <c:v>7.3507439999999993E-2</c:v>
                </c:pt>
                <c:pt idx="7167">
                  <c:v>7.3476180000000002E-2</c:v>
                </c:pt>
                <c:pt idx="7168">
                  <c:v>7.3463440000000005E-2</c:v>
                </c:pt>
                <c:pt idx="7169">
                  <c:v>7.3431449999999995E-2</c:v>
                </c:pt>
                <c:pt idx="7170">
                  <c:v>7.3398340000000006E-2</c:v>
                </c:pt>
                <c:pt idx="7171">
                  <c:v>7.336674E-2</c:v>
                </c:pt>
                <c:pt idx="7172">
                  <c:v>7.333518E-2</c:v>
                </c:pt>
                <c:pt idx="7173">
                  <c:v>7.3302880000000001E-2</c:v>
                </c:pt>
                <c:pt idx="7174">
                  <c:v>7.3269009999999996E-2</c:v>
                </c:pt>
                <c:pt idx="7175">
                  <c:v>7.3235079999999994E-2</c:v>
                </c:pt>
                <c:pt idx="7176">
                  <c:v>7.320024E-2</c:v>
                </c:pt>
                <c:pt idx="7177">
                  <c:v>7.3152159999999994E-2</c:v>
                </c:pt>
                <c:pt idx="7178">
                  <c:v>7.3130710000000002E-2</c:v>
                </c:pt>
                <c:pt idx="7179">
                  <c:v>7.3082159999999993E-2</c:v>
                </c:pt>
                <c:pt idx="7180">
                  <c:v>7.304766E-2</c:v>
                </c:pt>
                <c:pt idx="7181">
                  <c:v>7.3033899999999999E-2</c:v>
                </c:pt>
                <c:pt idx="7182">
                  <c:v>7.2999540000000002E-2</c:v>
                </c:pt>
                <c:pt idx="7183">
                  <c:v>7.2965150000000006E-2</c:v>
                </c:pt>
                <c:pt idx="7184">
                  <c:v>7.2930190000000006E-2</c:v>
                </c:pt>
                <c:pt idx="7185">
                  <c:v>7.2895089999999996E-2</c:v>
                </c:pt>
                <c:pt idx="7186">
                  <c:v>7.2860530000000007E-2</c:v>
                </c:pt>
                <c:pt idx="7187">
                  <c:v>7.282632E-2</c:v>
                </c:pt>
                <c:pt idx="7188">
                  <c:v>7.2792449999999995E-2</c:v>
                </c:pt>
                <c:pt idx="7189">
                  <c:v>7.2759699999999997E-2</c:v>
                </c:pt>
                <c:pt idx="7190">
                  <c:v>7.2726399999999997E-2</c:v>
                </c:pt>
                <c:pt idx="7191">
                  <c:v>7.2692300000000001E-2</c:v>
                </c:pt>
                <c:pt idx="7192">
                  <c:v>7.2656890000000002E-2</c:v>
                </c:pt>
                <c:pt idx="7193">
                  <c:v>7.2622450000000005E-2</c:v>
                </c:pt>
                <c:pt idx="7194">
                  <c:v>7.2587979999999996E-2</c:v>
                </c:pt>
                <c:pt idx="7195">
                  <c:v>7.2552539999999999E-2</c:v>
                </c:pt>
                <c:pt idx="7196">
                  <c:v>7.2516899999999995E-2</c:v>
                </c:pt>
                <c:pt idx="7197">
                  <c:v>7.2480149999999993E-2</c:v>
                </c:pt>
                <c:pt idx="7198">
                  <c:v>7.2464459999999994E-2</c:v>
                </c:pt>
                <c:pt idx="7199">
                  <c:v>7.2427279999999997E-2</c:v>
                </c:pt>
                <c:pt idx="7200">
                  <c:v>7.239081E-2</c:v>
                </c:pt>
                <c:pt idx="7201">
                  <c:v>7.2354639999999998E-2</c:v>
                </c:pt>
                <c:pt idx="7202">
                  <c:v>7.2318380000000002E-2</c:v>
                </c:pt>
                <c:pt idx="7203">
                  <c:v>7.2283210000000001E-2</c:v>
                </c:pt>
                <c:pt idx="7204">
                  <c:v>7.2248039999999999E-2</c:v>
                </c:pt>
                <c:pt idx="7205">
                  <c:v>7.221197E-2</c:v>
                </c:pt>
                <c:pt idx="7206">
                  <c:v>7.2176569999999995E-2</c:v>
                </c:pt>
                <c:pt idx="7207">
                  <c:v>7.2140629999999997E-2</c:v>
                </c:pt>
                <c:pt idx="7208">
                  <c:v>7.2103570000000006E-2</c:v>
                </c:pt>
                <c:pt idx="7209">
                  <c:v>7.2067309999999996E-2</c:v>
                </c:pt>
                <c:pt idx="7210">
                  <c:v>7.2030280000000002E-2</c:v>
                </c:pt>
                <c:pt idx="7211">
                  <c:v>7.1994089999999997E-2</c:v>
                </c:pt>
                <c:pt idx="7212">
                  <c:v>7.1978689999999998E-2</c:v>
                </c:pt>
                <c:pt idx="7213">
                  <c:v>7.1942179999999994E-2</c:v>
                </c:pt>
                <c:pt idx="7214">
                  <c:v>7.1905220000000006E-2</c:v>
                </c:pt>
                <c:pt idx="7215">
                  <c:v>7.1869180000000005E-2</c:v>
                </c:pt>
                <c:pt idx="7216">
                  <c:v>7.1817720000000002E-2</c:v>
                </c:pt>
                <c:pt idx="7217">
                  <c:v>7.1781339999999999E-2</c:v>
                </c:pt>
                <c:pt idx="7218">
                  <c:v>7.1745119999999996E-2</c:v>
                </c:pt>
                <c:pt idx="7219">
                  <c:v>7.1708999999999995E-2</c:v>
                </c:pt>
                <c:pt idx="7220">
                  <c:v>7.1673390000000003E-2</c:v>
                </c:pt>
                <c:pt idx="7221">
                  <c:v>7.1657709999999999E-2</c:v>
                </c:pt>
                <c:pt idx="7222">
                  <c:v>7.1621569999999996E-2</c:v>
                </c:pt>
                <c:pt idx="7223">
                  <c:v>7.1584910000000002E-2</c:v>
                </c:pt>
                <c:pt idx="7224">
                  <c:v>7.1548219999999996E-2</c:v>
                </c:pt>
                <c:pt idx="7225">
                  <c:v>7.15113E-2</c:v>
                </c:pt>
                <c:pt idx="7226">
                  <c:v>7.1473480000000006E-2</c:v>
                </c:pt>
                <c:pt idx="7227">
                  <c:v>7.1434849999999994E-2</c:v>
                </c:pt>
                <c:pt idx="7228">
                  <c:v>7.1395600000000004E-2</c:v>
                </c:pt>
                <c:pt idx="7229">
                  <c:v>7.137918E-2</c:v>
                </c:pt>
                <c:pt idx="7230">
                  <c:v>7.1340379999999995E-2</c:v>
                </c:pt>
                <c:pt idx="7231">
                  <c:v>7.1301450000000002E-2</c:v>
                </c:pt>
                <c:pt idx="7232">
                  <c:v>7.1262790000000006E-2</c:v>
                </c:pt>
                <c:pt idx="7233">
                  <c:v>7.1224209999999996E-2</c:v>
                </c:pt>
                <c:pt idx="7234">
                  <c:v>7.1185520000000002E-2</c:v>
                </c:pt>
                <c:pt idx="7235">
                  <c:v>7.1146609999999999E-2</c:v>
                </c:pt>
                <c:pt idx="7236">
                  <c:v>7.1130139999999994E-2</c:v>
                </c:pt>
                <c:pt idx="7237">
                  <c:v>7.1091119999999994E-2</c:v>
                </c:pt>
                <c:pt idx="7238">
                  <c:v>7.1052019999999994E-2</c:v>
                </c:pt>
                <c:pt idx="7239">
                  <c:v>7.1013060000000003E-2</c:v>
                </c:pt>
                <c:pt idx="7240">
                  <c:v>7.0974010000000004E-2</c:v>
                </c:pt>
                <c:pt idx="7241">
                  <c:v>7.0934540000000004E-2</c:v>
                </c:pt>
                <c:pt idx="7242">
                  <c:v>7.0894529999999997E-2</c:v>
                </c:pt>
                <c:pt idx="7243">
                  <c:v>7.085582E-2</c:v>
                </c:pt>
                <c:pt idx="7244">
                  <c:v>7.0839310000000003E-2</c:v>
                </c:pt>
                <c:pt idx="7245">
                  <c:v>7.0799650000000006E-2</c:v>
                </c:pt>
                <c:pt idx="7246">
                  <c:v>7.0759340000000004E-2</c:v>
                </c:pt>
                <c:pt idx="7247">
                  <c:v>7.0718530000000002E-2</c:v>
                </c:pt>
                <c:pt idx="7248">
                  <c:v>7.0677970000000007E-2</c:v>
                </c:pt>
                <c:pt idx="7249">
                  <c:v>7.0637179999999994E-2</c:v>
                </c:pt>
                <c:pt idx="7250">
                  <c:v>7.0596919999999994E-2</c:v>
                </c:pt>
                <c:pt idx="7251">
                  <c:v>7.0556450000000007E-2</c:v>
                </c:pt>
                <c:pt idx="7252">
                  <c:v>7.0538519999999993E-2</c:v>
                </c:pt>
                <c:pt idx="7253">
                  <c:v>7.0497610000000002E-2</c:v>
                </c:pt>
                <c:pt idx="7254">
                  <c:v>7.0457569999999997E-2</c:v>
                </c:pt>
                <c:pt idx="7255">
                  <c:v>7.0417240000000006E-2</c:v>
                </c:pt>
                <c:pt idx="7256">
                  <c:v>7.037641E-2</c:v>
                </c:pt>
                <c:pt idx="7257">
                  <c:v>7.0334999999999995E-2</c:v>
                </c:pt>
                <c:pt idx="7258">
                  <c:v>7.0293789999999995E-2</c:v>
                </c:pt>
                <c:pt idx="7259">
                  <c:v>7.0252250000000002E-2</c:v>
                </c:pt>
                <c:pt idx="7260">
                  <c:v>7.02343E-2</c:v>
                </c:pt>
                <c:pt idx="7261">
                  <c:v>7.0193480000000003E-2</c:v>
                </c:pt>
                <c:pt idx="7262">
                  <c:v>7.0151939999999996E-2</c:v>
                </c:pt>
                <c:pt idx="7263">
                  <c:v>7.0110199999999998E-2</c:v>
                </c:pt>
                <c:pt idx="7264">
                  <c:v>7.0049440000000004E-2</c:v>
                </c:pt>
                <c:pt idx="7265">
                  <c:v>7.0006009999999994E-2</c:v>
                </c:pt>
                <c:pt idx="7266">
                  <c:v>6.9963239999999996E-2</c:v>
                </c:pt>
                <c:pt idx="7267">
                  <c:v>6.9921490000000003E-2</c:v>
                </c:pt>
                <c:pt idx="7268">
                  <c:v>6.9879259999999999E-2</c:v>
                </c:pt>
                <c:pt idx="7269">
                  <c:v>6.9860989999999998E-2</c:v>
                </c:pt>
                <c:pt idx="7270">
                  <c:v>6.9818759999999994E-2</c:v>
                </c:pt>
                <c:pt idx="7271">
                  <c:v>6.97773E-2</c:v>
                </c:pt>
                <c:pt idx="7272">
                  <c:v>6.9735400000000003E-2</c:v>
                </c:pt>
                <c:pt idx="7273">
                  <c:v>6.9692450000000003E-2</c:v>
                </c:pt>
                <c:pt idx="7274">
                  <c:v>6.964853E-2</c:v>
                </c:pt>
                <c:pt idx="7275">
                  <c:v>6.9604050000000001E-2</c:v>
                </c:pt>
                <c:pt idx="7276">
                  <c:v>6.9560510000000006E-2</c:v>
                </c:pt>
                <c:pt idx="7277">
                  <c:v>6.9516800000000004E-2</c:v>
                </c:pt>
                <c:pt idx="7278">
                  <c:v>6.9472500000000006E-2</c:v>
                </c:pt>
                <c:pt idx="7279">
                  <c:v>6.9453390000000004E-2</c:v>
                </c:pt>
                <c:pt idx="7280">
                  <c:v>6.938859E-2</c:v>
                </c:pt>
                <c:pt idx="7281">
                  <c:v>6.9343189999999999E-2</c:v>
                </c:pt>
                <c:pt idx="7282">
                  <c:v>6.9297339999999999E-2</c:v>
                </c:pt>
                <c:pt idx="7283">
                  <c:v>6.9251740000000006E-2</c:v>
                </c:pt>
                <c:pt idx="7284">
                  <c:v>6.9208080000000005E-2</c:v>
                </c:pt>
                <c:pt idx="7285">
                  <c:v>6.9163559999999999E-2</c:v>
                </c:pt>
                <c:pt idx="7286">
                  <c:v>6.9119150000000004E-2</c:v>
                </c:pt>
                <c:pt idx="7287">
                  <c:v>6.9075139999999993E-2</c:v>
                </c:pt>
                <c:pt idx="7288">
                  <c:v>6.9029289999999993E-2</c:v>
                </c:pt>
                <c:pt idx="7289">
                  <c:v>6.8984249999999997E-2</c:v>
                </c:pt>
                <c:pt idx="7290">
                  <c:v>6.8964189999999995E-2</c:v>
                </c:pt>
                <c:pt idx="7291">
                  <c:v>6.889969E-2</c:v>
                </c:pt>
                <c:pt idx="7292">
                  <c:v>6.8854139999999994E-2</c:v>
                </c:pt>
                <c:pt idx="7293">
                  <c:v>6.8808900000000006E-2</c:v>
                </c:pt>
                <c:pt idx="7294">
                  <c:v>6.876343E-2</c:v>
                </c:pt>
                <c:pt idx="7295">
                  <c:v>6.8718100000000004E-2</c:v>
                </c:pt>
                <c:pt idx="7296">
                  <c:v>6.8672559999999994E-2</c:v>
                </c:pt>
                <c:pt idx="7297">
                  <c:v>6.8626599999999996E-2</c:v>
                </c:pt>
                <c:pt idx="7298">
                  <c:v>6.8580810000000006E-2</c:v>
                </c:pt>
                <c:pt idx="7299">
                  <c:v>6.8561499999999997E-2</c:v>
                </c:pt>
                <c:pt idx="7300">
                  <c:v>6.8495990000000007E-2</c:v>
                </c:pt>
                <c:pt idx="7301">
                  <c:v>6.8449070000000001E-2</c:v>
                </c:pt>
                <c:pt idx="7302">
                  <c:v>6.840272E-2</c:v>
                </c:pt>
                <c:pt idx="7303">
                  <c:v>6.8356620000000007E-2</c:v>
                </c:pt>
                <c:pt idx="7304">
                  <c:v>6.8310449999999995E-2</c:v>
                </c:pt>
                <c:pt idx="7305">
                  <c:v>6.8264160000000004E-2</c:v>
                </c:pt>
                <c:pt idx="7306">
                  <c:v>6.8218039999999994E-2</c:v>
                </c:pt>
                <c:pt idx="7307">
                  <c:v>6.8172449999999996E-2</c:v>
                </c:pt>
                <c:pt idx="7308">
                  <c:v>6.8126989999999998E-2</c:v>
                </c:pt>
                <c:pt idx="7309">
                  <c:v>6.8107509999999996E-2</c:v>
                </c:pt>
                <c:pt idx="7310">
                  <c:v>6.8060609999999994E-2</c:v>
                </c:pt>
                <c:pt idx="7311">
                  <c:v>6.8014160000000004E-2</c:v>
                </c:pt>
                <c:pt idx="7312">
                  <c:v>6.7969189999999999E-2</c:v>
                </c:pt>
                <c:pt idx="7313">
                  <c:v>6.7924369999999998E-2</c:v>
                </c:pt>
                <c:pt idx="7314">
                  <c:v>6.7859500000000003E-2</c:v>
                </c:pt>
                <c:pt idx="7315">
                  <c:v>6.7814219999999995E-2</c:v>
                </c:pt>
                <c:pt idx="7316">
                  <c:v>6.779338E-2</c:v>
                </c:pt>
                <c:pt idx="7317">
                  <c:v>6.7747199999999994E-2</c:v>
                </c:pt>
                <c:pt idx="7318">
                  <c:v>6.7701239999999996E-2</c:v>
                </c:pt>
                <c:pt idx="7319">
                  <c:v>6.7654740000000005E-2</c:v>
                </c:pt>
                <c:pt idx="7320">
                  <c:v>6.7607100000000003E-2</c:v>
                </c:pt>
                <c:pt idx="7321">
                  <c:v>6.7559949999999994E-2</c:v>
                </c:pt>
                <c:pt idx="7322">
                  <c:v>6.7514190000000002E-2</c:v>
                </c:pt>
                <c:pt idx="7323">
                  <c:v>6.7467700000000005E-2</c:v>
                </c:pt>
                <c:pt idx="7324">
                  <c:v>6.7419099999999996E-2</c:v>
                </c:pt>
                <c:pt idx="7325">
                  <c:v>6.7369689999999996E-2</c:v>
                </c:pt>
                <c:pt idx="7326">
                  <c:v>6.7348340000000007E-2</c:v>
                </c:pt>
                <c:pt idx="7327">
                  <c:v>6.7299310000000001E-2</c:v>
                </c:pt>
                <c:pt idx="7328">
                  <c:v>6.7250889999999994E-2</c:v>
                </c:pt>
                <c:pt idx="7329">
                  <c:v>6.7202300000000006E-2</c:v>
                </c:pt>
                <c:pt idx="7330">
                  <c:v>6.7153950000000004E-2</c:v>
                </c:pt>
                <c:pt idx="7331">
                  <c:v>6.7084610000000003E-2</c:v>
                </c:pt>
                <c:pt idx="7332">
                  <c:v>6.7035960000000006E-2</c:v>
                </c:pt>
                <c:pt idx="7333">
                  <c:v>6.6987550000000007E-2</c:v>
                </c:pt>
                <c:pt idx="7334">
                  <c:v>6.6937380000000005E-2</c:v>
                </c:pt>
                <c:pt idx="7335">
                  <c:v>6.6887219999999997E-2</c:v>
                </c:pt>
                <c:pt idx="7336">
                  <c:v>6.6838739999999994E-2</c:v>
                </c:pt>
                <c:pt idx="7337">
                  <c:v>6.6790290000000002E-2</c:v>
                </c:pt>
                <c:pt idx="7338">
                  <c:v>6.6768690000000006E-2</c:v>
                </c:pt>
                <c:pt idx="7339">
                  <c:v>6.6721130000000003E-2</c:v>
                </c:pt>
                <c:pt idx="7340">
                  <c:v>6.6674440000000001E-2</c:v>
                </c:pt>
                <c:pt idx="7341">
                  <c:v>6.6627549999999994E-2</c:v>
                </c:pt>
                <c:pt idx="7342">
                  <c:v>6.6579680000000002E-2</c:v>
                </c:pt>
                <c:pt idx="7343">
                  <c:v>6.6531889999999996E-2</c:v>
                </c:pt>
                <c:pt idx="7344">
                  <c:v>6.6484500000000002E-2</c:v>
                </c:pt>
                <c:pt idx="7345">
                  <c:v>6.6435759999999996E-2</c:v>
                </c:pt>
                <c:pt idx="7346">
                  <c:v>6.6386840000000003E-2</c:v>
                </c:pt>
                <c:pt idx="7347">
                  <c:v>6.6316819999999999E-2</c:v>
                </c:pt>
                <c:pt idx="7348">
                  <c:v>6.6266619999999998E-2</c:v>
                </c:pt>
                <c:pt idx="7349">
                  <c:v>6.6244839999999999E-2</c:v>
                </c:pt>
                <c:pt idx="7350">
                  <c:v>6.6195950000000003E-2</c:v>
                </c:pt>
                <c:pt idx="7351">
                  <c:v>6.6147259999999999E-2</c:v>
                </c:pt>
                <c:pt idx="7352">
                  <c:v>6.6099190000000002E-2</c:v>
                </c:pt>
                <c:pt idx="7353">
                  <c:v>6.6050529999999996E-2</c:v>
                </c:pt>
                <c:pt idx="7354">
                  <c:v>6.6001180000000007E-2</c:v>
                </c:pt>
                <c:pt idx="7355">
                  <c:v>6.5951129999999997E-2</c:v>
                </c:pt>
                <c:pt idx="7356">
                  <c:v>6.5900849999999997E-2</c:v>
                </c:pt>
                <c:pt idx="7357">
                  <c:v>6.5829899999999997E-2</c:v>
                </c:pt>
                <c:pt idx="7358">
                  <c:v>6.5781190000000003E-2</c:v>
                </c:pt>
                <c:pt idx="7359">
                  <c:v>6.5732390000000002E-2</c:v>
                </c:pt>
                <c:pt idx="7360">
                  <c:v>6.5682989999999997E-2</c:v>
                </c:pt>
                <c:pt idx="7361">
                  <c:v>6.5632339999999997E-2</c:v>
                </c:pt>
                <c:pt idx="7362">
                  <c:v>6.558216E-2</c:v>
                </c:pt>
                <c:pt idx="7363">
                  <c:v>6.5558959999999999E-2</c:v>
                </c:pt>
                <c:pt idx="7364">
                  <c:v>6.5509449999999997E-2</c:v>
                </c:pt>
                <c:pt idx="7365">
                  <c:v>6.5459890000000007E-2</c:v>
                </c:pt>
                <c:pt idx="7366">
                  <c:v>6.5409960000000003E-2</c:v>
                </c:pt>
                <c:pt idx="7367">
                  <c:v>6.5360500000000002E-2</c:v>
                </c:pt>
                <c:pt idx="7368">
                  <c:v>6.531062E-2</c:v>
                </c:pt>
                <c:pt idx="7369">
                  <c:v>6.5238340000000006E-2</c:v>
                </c:pt>
                <c:pt idx="7370">
                  <c:v>6.5189029999999995E-2</c:v>
                </c:pt>
                <c:pt idx="7371">
                  <c:v>6.5166399999999999E-2</c:v>
                </c:pt>
                <c:pt idx="7372">
                  <c:v>6.5117129999999995E-2</c:v>
                </c:pt>
                <c:pt idx="7373">
                  <c:v>6.5067760000000002E-2</c:v>
                </c:pt>
                <c:pt idx="7374">
                  <c:v>6.5018500000000007E-2</c:v>
                </c:pt>
                <c:pt idx="7375">
                  <c:v>6.4968999999999999E-2</c:v>
                </c:pt>
                <c:pt idx="7376">
                  <c:v>6.4919299999999999E-2</c:v>
                </c:pt>
                <c:pt idx="7377">
                  <c:v>6.4869999999999997E-2</c:v>
                </c:pt>
                <c:pt idx="7378">
                  <c:v>6.4819630000000003E-2</c:v>
                </c:pt>
                <c:pt idx="7379">
                  <c:v>6.4769839999999995E-2</c:v>
                </c:pt>
                <c:pt idx="7380">
                  <c:v>6.4719499999999999E-2</c:v>
                </c:pt>
                <c:pt idx="7381">
                  <c:v>6.4695370000000002E-2</c:v>
                </c:pt>
                <c:pt idx="7382">
                  <c:v>6.4644999999999994E-2</c:v>
                </c:pt>
                <c:pt idx="7383">
                  <c:v>6.4596059999999997E-2</c:v>
                </c:pt>
                <c:pt idx="7384">
                  <c:v>6.4546800000000001E-2</c:v>
                </c:pt>
                <c:pt idx="7385">
                  <c:v>6.4473939999999993E-2</c:v>
                </c:pt>
                <c:pt idx="7386">
                  <c:v>6.4424809999999999E-2</c:v>
                </c:pt>
                <c:pt idx="7387">
                  <c:v>6.4375349999999998E-2</c:v>
                </c:pt>
                <c:pt idx="7388">
                  <c:v>6.4325370000000007E-2</c:v>
                </c:pt>
                <c:pt idx="7389">
                  <c:v>6.4275120000000005E-2</c:v>
                </c:pt>
                <c:pt idx="7390">
                  <c:v>6.422332E-2</c:v>
                </c:pt>
                <c:pt idx="7391">
                  <c:v>6.4199110000000004E-2</c:v>
                </c:pt>
                <c:pt idx="7392">
                  <c:v>6.4148469999999999E-2</c:v>
                </c:pt>
                <c:pt idx="7393">
                  <c:v>6.4098240000000001E-2</c:v>
                </c:pt>
                <c:pt idx="7394">
                  <c:v>6.4047560000000003E-2</c:v>
                </c:pt>
                <c:pt idx="7395">
                  <c:v>6.3995780000000002E-2</c:v>
                </c:pt>
                <c:pt idx="7396">
                  <c:v>6.3943710000000001E-2</c:v>
                </c:pt>
                <c:pt idx="7397">
                  <c:v>6.3891110000000001E-2</c:v>
                </c:pt>
                <c:pt idx="7398">
                  <c:v>6.3815440000000001E-2</c:v>
                </c:pt>
                <c:pt idx="7399">
                  <c:v>6.3763470000000003E-2</c:v>
                </c:pt>
                <c:pt idx="7400">
                  <c:v>6.3739180000000006E-2</c:v>
                </c:pt>
                <c:pt idx="7401">
                  <c:v>6.3687800000000003E-2</c:v>
                </c:pt>
                <c:pt idx="7402">
                  <c:v>6.363692E-2</c:v>
                </c:pt>
                <c:pt idx="7403">
                  <c:v>6.358548E-2</c:v>
                </c:pt>
                <c:pt idx="7404">
                  <c:v>6.3534759999999996E-2</c:v>
                </c:pt>
                <c:pt idx="7405">
                  <c:v>6.3482999999999998E-2</c:v>
                </c:pt>
                <c:pt idx="7406">
                  <c:v>6.3430459999999994E-2</c:v>
                </c:pt>
                <c:pt idx="7407">
                  <c:v>6.3354789999999994E-2</c:v>
                </c:pt>
                <c:pt idx="7408">
                  <c:v>6.330305E-2</c:v>
                </c:pt>
                <c:pt idx="7409">
                  <c:v>6.3250390000000004E-2</c:v>
                </c:pt>
                <c:pt idx="7410">
                  <c:v>6.3225699999999996E-2</c:v>
                </c:pt>
                <c:pt idx="7411">
                  <c:v>6.3173480000000004E-2</c:v>
                </c:pt>
                <c:pt idx="7412">
                  <c:v>6.312131E-2</c:v>
                </c:pt>
                <c:pt idx="7413">
                  <c:v>6.3069459999999994E-2</c:v>
                </c:pt>
                <c:pt idx="7414">
                  <c:v>6.3017160000000003E-2</c:v>
                </c:pt>
                <c:pt idx="7415">
                  <c:v>6.2964790000000007E-2</c:v>
                </c:pt>
                <c:pt idx="7416">
                  <c:v>6.2887139999999994E-2</c:v>
                </c:pt>
                <c:pt idx="7417">
                  <c:v>6.2835000000000002E-2</c:v>
                </c:pt>
                <c:pt idx="7418">
                  <c:v>6.2783790000000006E-2</c:v>
                </c:pt>
                <c:pt idx="7419">
                  <c:v>6.2732969999999999E-2</c:v>
                </c:pt>
                <c:pt idx="7420">
                  <c:v>6.2681539999999994E-2</c:v>
                </c:pt>
                <c:pt idx="7421">
                  <c:v>6.2656450000000002E-2</c:v>
                </c:pt>
                <c:pt idx="7422">
                  <c:v>6.2604450000000006E-2</c:v>
                </c:pt>
                <c:pt idx="7423">
                  <c:v>6.2552300000000005E-2</c:v>
                </c:pt>
                <c:pt idx="7424">
                  <c:v>6.2500100000000003E-2</c:v>
                </c:pt>
                <c:pt idx="7425">
                  <c:v>6.2448419999999998E-2</c:v>
                </c:pt>
                <c:pt idx="7426">
                  <c:v>6.2396399999999998E-2</c:v>
                </c:pt>
                <c:pt idx="7427">
                  <c:v>6.2343120000000002E-2</c:v>
                </c:pt>
                <c:pt idx="7428">
                  <c:v>6.2265340000000002E-2</c:v>
                </c:pt>
                <c:pt idx="7429">
                  <c:v>6.2240780000000002E-2</c:v>
                </c:pt>
                <c:pt idx="7430">
                  <c:v>6.2188800000000002E-2</c:v>
                </c:pt>
                <c:pt idx="7431">
                  <c:v>6.2136810000000001E-2</c:v>
                </c:pt>
                <c:pt idx="7432">
                  <c:v>6.2085340000000003E-2</c:v>
                </c:pt>
                <c:pt idx="7433">
                  <c:v>6.2034409999999998E-2</c:v>
                </c:pt>
                <c:pt idx="7434">
                  <c:v>6.19836E-2</c:v>
                </c:pt>
                <c:pt idx="7435">
                  <c:v>6.1932500000000001E-2</c:v>
                </c:pt>
                <c:pt idx="7436">
                  <c:v>6.1908959999999999E-2</c:v>
                </c:pt>
                <c:pt idx="7437">
                  <c:v>6.1857259999999997E-2</c:v>
                </c:pt>
                <c:pt idx="7438">
                  <c:v>6.1804810000000002E-2</c:v>
                </c:pt>
                <c:pt idx="7439">
                  <c:v>6.1752679999999997E-2</c:v>
                </c:pt>
                <c:pt idx="7440">
                  <c:v>6.1701199999999998E-2</c:v>
                </c:pt>
                <c:pt idx="7441">
                  <c:v>6.1649589999999997E-2</c:v>
                </c:pt>
                <c:pt idx="7442">
                  <c:v>6.15968E-2</c:v>
                </c:pt>
                <c:pt idx="7443">
                  <c:v>6.1544069999999999E-2</c:v>
                </c:pt>
                <c:pt idx="7444">
                  <c:v>6.1493770000000003E-2</c:v>
                </c:pt>
                <c:pt idx="7445">
                  <c:v>6.1441089999999997E-2</c:v>
                </c:pt>
                <c:pt idx="7446">
                  <c:v>6.1387890000000001E-2</c:v>
                </c:pt>
                <c:pt idx="7447">
                  <c:v>6.1334180000000002E-2</c:v>
                </c:pt>
                <c:pt idx="7448">
                  <c:v>6.1280370000000001E-2</c:v>
                </c:pt>
                <c:pt idx="7449">
                  <c:v>6.12271E-2</c:v>
                </c:pt>
                <c:pt idx="7450">
                  <c:v>6.1173119999999997E-2</c:v>
                </c:pt>
                <c:pt idx="7451">
                  <c:v>6.1147470000000002E-2</c:v>
                </c:pt>
                <c:pt idx="7452">
                  <c:v>6.1093420000000002E-2</c:v>
                </c:pt>
                <c:pt idx="7453">
                  <c:v>6.103832E-2</c:v>
                </c:pt>
                <c:pt idx="7454">
                  <c:v>6.098365E-2</c:v>
                </c:pt>
                <c:pt idx="7455">
                  <c:v>6.0929110000000002E-2</c:v>
                </c:pt>
                <c:pt idx="7456">
                  <c:v>6.0875369999999998E-2</c:v>
                </c:pt>
                <c:pt idx="7457">
                  <c:v>6.0794300000000003E-2</c:v>
                </c:pt>
                <c:pt idx="7458">
                  <c:v>6.0739189999999998E-2</c:v>
                </c:pt>
                <c:pt idx="7459">
                  <c:v>6.071228E-2</c:v>
                </c:pt>
                <c:pt idx="7460">
                  <c:v>6.0657269999999999E-2</c:v>
                </c:pt>
                <c:pt idx="7461">
                  <c:v>6.0602499999999997E-2</c:v>
                </c:pt>
                <c:pt idx="7462">
                  <c:v>6.0548869999999998E-2</c:v>
                </c:pt>
                <c:pt idx="7463">
                  <c:v>6.0495159999999999E-2</c:v>
                </c:pt>
                <c:pt idx="7464">
                  <c:v>6.044078E-2</c:v>
                </c:pt>
                <c:pt idx="7465">
                  <c:v>6.0365490000000001E-2</c:v>
                </c:pt>
                <c:pt idx="7466">
                  <c:v>6.031421E-2</c:v>
                </c:pt>
                <c:pt idx="7467">
                  <c:v>6.0263820000000003E-2</c:v>
                </c:pt>
                <c:pt idx="7468">
                  <c:v>6.0240420000000003E-2</c:v>
                </c:pt>
                <c:pt idx="7469">
                  <c:v>6.0188680000000001E-2</c:v>
                </c:pt>
                <c:pt idx="7470">
                  <c:v>6.0137139999999999E-2</c:v>
                </c:pt>
                <c:pt idx="7471">
                  <c:v>6.0084739999999998E-2</c:v>
                </c:pt>
                <c:pt idx="7472">
                  <c:v>6.0006709999999998E-2</c:v>
                </c:pt>
                <c:pt idx="7473">
                  <c:v>5.9954300000000002E-2</c:v>
                </c:pt>
                <c:pt idx="7474">
                  <c:v>5.9901679999999999E-2</c:v>
                </c:pt>
                <c:pt idx="7475">
                  <c:v>5.9848459999999999E-2</c:v>
                </c:pt>
                <c:pt idx="7476">
                  <c:v>5.979574E-2</c:v>
                </c:pt>
                <c:pt idx="7477">
                  <c:v>5.9770820000000002E-2</c:v>
                </c:pt>
                <c:pt idx="7478">
                  <c:v>5.9695440000000002E-2</c:v>
                </c:pt>
                <c:pt idx="7479">
                  <c:v>5.9644160000000002E-2</c:v>
                </c:pt>
                <c:pt idx="7480">
                  <c:v>5.959184E-2</c:v>
                </c:pt>
                <c:pt idx="7481">
                  <c:v>5.9539880000000003E-2</c:v>
                </c:pt>
                <c:pt idx="7482">
                  <c:v>5.948734E-2</c:v>
                </c:pt>
                <c:pt idx="7483">
                  <c:v>5.9433659999999999E-2</c:v>
                </c:pt>
                <c:pt idx="7484">
                  <c:v>5.9381280000000002E-2</c:v>
                </c:pt>
                <c:pt idx="7485">
                  <c:v>5.9302559999999997E-2</c:v>
                </c:pt>
                <c:pt idx="7486">
                  <c:v>5.9277150000000001E-2</c:v>
                </c:pt>
                <c:pt idx="7487">
                  <c:v>5.9223930000000001E-2</c:v>
                </c:pt>
                <c:pt idx="7488">
                  <c:v>5.9170590000000002E-2</c:v>
                </c:pt>
                <c:pt idx="7489">
                  <c:v>5.9117080000000002E-2</c:v>
                </c:pt>
                <c:pt idx="7490">
                  <c:v>5.906463E-2</c:v>
                </c:pt>
                <c:pt idx="7491">
                  <c:v>5.901203E-2</c:v>
                </c:pt>
                <c:pt idx="7492">
                  <c:v>5.8935620000000001E-2</c:v>
                </c:pt>
                <c:pt idx="7493">
                  <c:v>5.8883699999999997E-2</c:v>
                </c:pt>
                <c:pt idx="7494">
                  <c:v>5.8831639999999998E-2</c:v>
                </c:pt>
                <c:pt idx="7495">
                  <c:v>5.8781159999999999E-2</c:v>
                </c:pt>
                <c:pt idx="7496">
                  <c:v>5.8757299999999998E-2</c:v>
                </c:pt>
                <c:pt idx="7497">
                  <c:v>5.87062E-2</c:v>
                </c:pt>
                <c:pt idx="7498">
                  <c:v>5.8655369999999998E-2</c:v>
                </c:pt>
                <c:pt idx="7499">
                  <c:v>5.8604570000000002E-2</c:v>
                </c:pt>
                <c:pt idx="7500">
                  <c:v>5.8530760000000001E-2</c:v>
                </c:pt>
                <c:pt idx="7501">
                  <c:v>5.8479650000000001E-2</c:v>
                </c:pt>
                <c:pt idx="7502">
                  <c:v>5.8428050000000002E-2</c:v>
                </c:pt>
                <c:pt idx="7503">
                  <c:v>5.837726E-2</c:v>
                </c:pt>
                <c:pt idx="7504">
                  <c:v>5.8326379999999997E-2</c:v>
                </c:pt>
                <c:pt idx="7505">
                  <c:v>5.8276300000000003E-2</c:v>
                </c:pt>
                <c:pt idx="7506">
                  <c:v>5.8226130000000001E-2</c:v>
                </c:pt>
                <c:pt idx="7507">
                  <c:v>5.8149720000000002E-2</c:v>
                </c:pt>
                <c:pt idx="7508">
                  <c:v>5.812428E-2</c:v>
                </c:pt>
                <c:pt idx="7509">
                  <c:v>5.8071680000000001E-2</c:v>
                </c:pt>
                <c:pt idx="7510">
                  <c:v>5.8019420000000002E-2</c:v>
                </c:pt>
                <c:pt idx="7511">
                  <c:v>5.7967539999999998E-2</c:v>
                </c:pt>
                <c:pt idx="7512">
                  <c:v>5.791487E-2</c:v>
                </c:pt>
                <c:pt idx="7513">
                  <c:v>5.7861599999999999E-2</c:v>
                </c:pt>
                <c:pt idx="7514">
                  <c:v>5.7810180000000003E-2</c:v>
                </c:pt>
                <c:pt idx="7515">
                  <c:v>5.7759320000000003E-2</c:v>
                </c:pt>
                <c:pt idx="7516">
                  <c:v>5.7682259999999999E-2</c:v>
                </c:pt>
                <c:pt idx="7517">
                  <c:v>5.7629590000000001E-2</c:v>
                </c:pt>
                <c:pt idx="7518">
                  <c:v>5.757818E-2</c:v>
                </c:pt>
                <c:pt idx="7519">
                  <c:v>5.7527710000000003E-2</c:v>
                </c:pt>
                <c:pt idx="7520">
                  <c:v>5.7502610000000003E-2</c:v>
                </c:pt>
                <c:pt idx="7521">
                  <c:v>5.7452059999999999E-2</c:v>
                </c:pt>
                <c:pt idx="7522">
                  <c:v>5.7400399999999997E-2</c:v>
                </c:pt>
                <c:pt idx="7523">
                  <c:v>5.7348749999999997E-2</c:v>
                </c:pt>
                <c:pt idx="7524">
                  <c:v>5.7298429999999997E-2</c:v>
                </c:pt>
                <c:pt idx="7525">
                  <c:v>5.7247449999999998E-2</c:v>
                </c:pt>
                <c:pt idx="7526">
                  <c:v>5.7171970000000003E-2</c:v>
                </c:pt>
                <c:pt idx="7527">
                  <c:v>5.7121180000000001E-2</c:v>
                </c:pt>
                <c:pt idx="7528">
                  <c:v>5.7068649999999999E-2</c:v>
                </c:pt>
                <c:pt idx="7529">
                  <c:v>5.7015990000000003E-2</c:v>
                </c:pt>
                <c:pt idx="7530">
                  <c:v>5.6964260000000003E-2</c:v>
                </c:pt>
                <c:pt idx="7531">
                  <c:v>5.6911379999999998E-2</c:v>
                </c:pt>
                <c:pt idx="7532">
                  <c:v>5.6886260000000001E-2</c:v>
                </c:pt>
                <c:pt idx="7533">
                  <c:v>5.683349E-2</c:v>
                </c:pt>
                <c:pt idx="7534">
                  <c:v>5.6757839999999997E-2</c:v>
                </c:pt>
                <c:pt idx="7535">
                  <c:v>5.6706350000000003E-2</c:v>
                </c:pt>
                <c:pt idx="7536">
                  <c:v>5.6655179999999999E-2</c:v>
                </c:pt>
                <c:pt idx="7537">
                  <c:v>5.6603979999999998E-2</c:v>
                </c:pt>
                <c:pt idx="7538">
                  <c:v>5.6552529999999997E-2</c:v>
                </c:pt>
                <c:pt idx="7539">
                  <c:v>5.6499880000000002E-2</c:v>
                </c:pt>
                <c:pt idx="7540">
                  <c:v>5.6446679999999999E-2</c:v>
                </c:pt>
                <c:pt idx="7541">
                  <c:v>5.6392879999999999E-2</c:v>
                </c:pt>
                <c:pt idx="7542">
                  <c:v>5.6342799999999998E-2</c:v>
                </c:pt>
                <c:pt idx="7543">
                  <c:v>5.6295680000000001E-2</c:v>
                </c:pt>
                <c:pt idx="7544">
                  <c:v>5.6245080000000003E-2</c:v>
                </c:pt>
                <c:pt idx="7545">
                  <c:v>5.619474E-2</c:v>
                </c:pt>
                <c:pt idx="7546">
                  <c:v>5.6143600000000002E-2</c:v>
                </c:pt>
                <c:pt idx="7547">
                  <c:v>5.609314E-2</c:v>
                </c:pt>
                <c:pt idx="7548">
                  <c:v>5.6042389999999997E-2</c:v>
                </c:pt>
                <c:pt idx="7549">
                  <c:v>5.5967959999999997E-2</c:v>
                </c:pt>
                <c:pt idx="7550">
                  <c:v>5.5917389999999997E-2</c:v>
                </c:pt>
                <c:pt idx="7551">
                  <c:v>5.5867760000000002E-2</c:v>
                </c:pt>
                <c:pt idx="7552">
                  <c:v>5.581829E-2</c:v>
                </c:pt>
                <c:pt idx="7553">
                  <c:v>5.5792599999999998E-2</c:v>
                </c:pt>
                <c:pt idx="7554">
                  <c:v>5.5741970000000002E-2</c:v>
                </c:pt>
                <c:pt idx="7555">
                  <c:v>5.5691440000000002E-2</c:v>
                </c:pt>
                <c:pt idx="7556">
                  <c:v>5.5640820000000001E-2</c:v>
                </c:pt>
                <c:pt idx="7557">
                  <c:v>5.5590630000000002E-2</c:v>
                </c:pt>
                <c:pt idx="7558">
                  <c:v>5.5516259999999998E-2</c:v>
                </c:pt>
                <c:pt idx="7559">
                  <c:v>5.5465929999999997E-2</c:v>
                </c:pt>
                <c:pt idx="7560">
                  <c:v>5.5416060000000003E-2</c:v>
                </c:pt>
                <c:pt idx="7561">
                  <c:v>5.5391580000000003E-2</c:v>
                </c:pt>
                <c:pt idx="7562">
                  <c:v>5.5342000000000002E-2</c:v>
                </c:pt>
                <c:pt idx="7563">
                  <c:v>5.5292529999999999E-2</c:v>
                </c:pt>
                <c:pt idx="7564">
                  <c:v>5.5243439999999998E-2</c:v>
                </c:pt>
                <c:pt idx="7565">
                  <c:v>5.5193899999999997E-2</c:v>
                </c:pt>
                <c:pt idx="7566">
                  <c:v>5.5143339999999999E-2</c:v>
                </c:pt>
                <c:pt idx="7567">
                  <c:v>5.5091510000000003E-2</c:v>
                </c:pt>
                <c:pt idx="7568">
                  <c:v>5.5041479999999997E-2</c:v>
                </c:pt>
                <c:pt idx="7569">
                  <c:v>5.4968290000000003E-2</c:v>
                </c:pt>
                <c:pt idx="7570">
                  <c:v>5.4944109999999997E-2</c:v>
                </c:pt>
                <c:pt idx="7571">
                  <c:v>5.4895439999999997E-2</c:v>
                </c:pt>
                <c:pt idx="7572">
                  <c:v>5.4847029999999998E-2</c:v>
                </c:pt>
                <c:pt idx="7573">
                  <c:v>5.4798489999999998E-2</c:v>
                </c:pt>
                <c:pt idx="7574">
                  <c:v>5.4748900000000003E-2</c:v>
                </c:pt>
                <c:pt idx="7575">
                  <c:v>5.4699299999999999E-2</c:v>
                </c:pt>
                <c:pt idx="7576">
                  <c:v>5.4650629999999999E-2</c:v>
                </c:pt>
                <c:pt idx="7577">
                  <c:v>5.4602289999999998E-2</c:v>
                </c:pt>
                <c:pt idx="7578">
                  <c:v>5.4553219999999999E-2</c:v>
                </c:pt>
                <c:pt idx="7579">
                  <c:v>5.4479720000000002E-2</c:v>
                </c:pt>
                <c:pt idx="7580">
                  <c:v>5.4431390000000003E-2</c:v>
                </c:pt>
                <c:pt idx="7581">
                  <c:v>5.44071E-2</c:v>
                </c:pt>
                <c:pt idx="7582">
                  <c:v>5.4358099999999999E-2</c:v>
                </c:pt>
                <c:pt idx="7583">
                  <c:v>5.4309000000000003E-2</c:v>
                </c:pt>
                <c:pt idx="7584">
                  <c:v>5.4258960000000002E-2</c:v>
                </c:pt>
                <c:pt idx="7585">
                  <c:v>5.4208199999999998E-2</c:v>
                </c:pt>
                <c:pt idx="7586">
                  <c:v>5.4158280000000003E-2</c:v>
                </c:pt>
                <c:pt idx="7587">
                  <c:v>5.4109789999999998E-2</c:v>
                </c:pt>
                <c:pt idx="7588">
                  <c:v>5.4059610000000001E-2</c:v>
                </c:pt>
                <c:pt idx="7589">
                  <c:v>5.4034699999999998E-2</c:v>
                </c:pt>
                <c:pt idx="7590">
                  <c:v>5.3986449999999998E-2</c:v>
                </c:pt>
                <c:pt idx="7591">
                  <c:v>5.3938260000000002E-2</c:v>
                </c:pt>
                <c:pt idx="7592">
                  <c:v>5.3865999999999997E-2</c:v>
                </c:pt>
                <c:pt idx="7593">
                  <c:v>5.3818060000000001E-2</c:v>
                </c:pt>
                <c:pt idx="7594">
                  <c:v>5.376968E-2</c:v>
                </c:pt>
                <c:pt idx="7595">
                  <c:v>5.3721499999999998E-2</c:v>
                </c:pt>
                <c:pt idx="7596">
                  <c:v>5.3673360000000003E-2</c:v>
                </c:pt>
                <c:pt idx="7597">
                  <c:v>5.3625619999999999E-2</c:v>
                </c:pt>
                <c:pt idx="7598">
                  <c:v>5.3577149999999997E-2</c:v>
                </c:pt>
                <c:pt idx="7599">
                  <c:v>5.352846E-2</c:v>
                </c:pt>
                <c:pt idx="7600">
                  <c:v>5.3481090000000002E-2</c:v>
                </c:pt>
                <c:pt idx="7601">
                  <c:v>5.3432500000000001E-2</c:v>
                </c:pt>
                <c:pt idx="7602">
                  <c:v>5.3383399999999998E-2</c:v>
                </c:pt>
                <c:pt idx="7603">
                  <c:v>5.3334159999999999E-2</c:v>
                </c:pt>
                <c:pt idx="7604">
                  <c:v>5.3284680000000001E-2</c:v>
                </c:pt>
                <c:pt idx="7605">
                  <c:v>5.323468E-2</c:v>
                </c:pt>
                <c:pt idx="7606">
                  <c:v>5.3186030000000002E-2</c:v>
                </c:pt>
                <c:pt idx="7607">
                  <c:v>5.313702E-2</c:v>
                </c:pt>
                <c:pt idx="7608">
                  <c:v>5.3065590000000003E-2</c:v>
                </c:pt>
                <c:pt idx="7609">
                  <c:v>5.3016559999999997E-2</c:v>
                </c:pt>
                <c:pt idx="7610">
                  <c:v>5.2991839999999998E-2</c:v>
                </c:pt>
                <c:pt idx="7611">
                  <c:v>5.2942919999999997E-2</c:v>
                </c:pt>
                <c:pt idx="7612">
                  <c:v>5.2894419999999998E-2</c:v>
                </c:pt>
                <c:pt idx="7613">
                  <c:v>5.2846169999999998E-2</c:v>
                </c:pt>
                <c:pt idx="7614">
                  <c:v>5.2796620000000002E-2</c:v>
                </c:pt>
                <c:pt idx="7615">
                  <c:v>5.2745800000000002E-2</c:v>
                </c:pt>
                <c:pt idx="7616">
                  <c:v>5.2693900000000002E-2</c:v>
                </c:pt>
                <c:pt idx="7617">
                  <c:v>5.2618310000000001E-2</c:v>
                </c:pt>
                <c:pt idx="7618">
                  <c:v>5.2568240000000002E-2</c:v>
                </c:pt>
                <c:pt idx="7619">
                  <c:v>5.2543069999999997E-2</c:v>
                </c:pt>
                <c:pt idx="7620">
                  <c:v>5.249239E-2</c:v>
                </c:pt>
                <c:pt idx="7621">
                  <c:v>5.2442009999999997E-2</c:v>
                </c:pt>
                <c:pt idx="7622">
                  <c:v>5.239216E-2</c:v>
                </c:pt>
                <c:pt idx="7623">
                  <c:v>5.2343260000000003E-2</c:v>
                </c:pt>
                <c:pt idx="7624">
                  <c:v>5.2293409999999999E-2</c:v>
                </c:pt>
                <c:pt idx="7625">
                  <c:v>5.2218319999999999E-2</c:v>
                </c:pt>
                <c:pt idx="7626">
                  <c:v>5.2169399999999998E-2</c:v>
                </c:pt>
                <c:pt idx="7627">
                  <c:v>5.2119939999999997E-2</c:v>
                </c:pt>
                <c:pt idx="7628">
                  <c:v>5.2070610000000003E-2</c:v>
                </c:pt>
                <c:pt idx="7629">
                  <c:v>5.2044960000000001E-2</c:v>
                </c:pt>
                <c:pt idx="7630">
                  <c:v>5.1994600000000002E-2</c:v>
                </c:pt>
                <c:pt idx="7631">
                  <c:v>5.194352E-2</c:v>
                </c:pt>
                <c:pt idx="7632">
                  <c:v>5.1892000000000001E-2</c:v>
                </c:pt>
                <c:pt idx="7633">
                  <c:v>5.18425E-2</c:v>
                </c:pt>
                <c:pt idx="7634">
                  <c:v>5.1769750000000003E-2</c:v>
                </c:pt>
                <c:pt idx="7635">
                  <c:v>5.1720040000000002E-2</c:v>
                </c:pt>
                <c:pt idx="7636">
                  <c:v>5.1670899999999999E-2</c:v>
                </c:pt>
                <c:pt idx="7637">
                  <c:v>5.162224E-2</c:v>
                </c:pt>
                <c:pt idx="7638">
                  <c:v>5.1573500000000001E-2</c:v>
                </c:pt>
                <c:pt idx="7639">
                  <c:v>5.1525899999999999E-2</c:v>
                </c:pt>
                <c:pt idx="7640">
                  <c:v>5.1480280000000003E-2</c:v>
                </c:pt>
                <c:pt idx="7641">
                  <c:v>5.1456559999999998E-2</c:v>
                </c:pt>
                <c:pt idx="7642">
                  <c:v>5.138612E-2</c:v>
                </c:pt>
                <c:pt idx="7643">
                  <c:v>5.1363470000000001E-2</c:v>
                </c:pt>
                <c:pt idx="7644">
                  <c:v>5.1294560000000003E-2</c:v>
                </c:pt>
                <c:pt idx="7645">
                  <c:v>5.1247109999999998E-2</c:v>
                </c:pt>
                <c:pt idx="7646">
                  <c:v>5.1198460000000001E-2</c:v>
                </c:pt>
                <c:pt idx="7647">
                  <c:v>5.1148260000000001E-2</c:v>
                </c:pt>
                <c:pt idx="7648">
                  <c:v>5.1098299999999999E-2</c:v>
                </c:pt>
                <c:pt idx="7649">
                  <c:v>5.1048660000000003E-2</c:v>
                </c:pt>
                <c:pt idx="7650">
                  <c:v>5.1000240000000002E-2</c:v>
                </c:pt>
                <c:pt idx="7651">
                  <c:v>5.0928069999999999E-2</c:v>
                </c:pt>
                <c:pt idx="7652">
                  <c:v>5.0880259999999997E-2</c:v>
                </c:pt>
                <c:pt idx="7653">
                  <c:v>5.0833959999999997E-2</c:v>
                </c:pt>
                <c:pt idx="7654">
                  <c:v>5.0788060000000003E-2</c:v>
                </c:pt>
                <c:pt idx="7655">
                  <c:v>5.074389E-2</c:v>
                </c:pt>
                <c:pt idx="7656">
                  <c:v>5.0719019999999997E-2</c:v>
                </c:pt>
                <c:pt idx="7657">
                  <c:v>5.0653280000000002E-2</c:v>
                </c:pt>
                <c:pt idx="7658">
                  <c:v>5.0609300000000003E-2</c:v>
                </c:pt>
                <c:pt idx="7659">
                  <c:v>5.056538E-2</c:v>
                </c:pt>
                <c:pt idx="7660">
                  <c:v>5.0521000000000003E-2</c:v>
                </c:pt>
                <c:pt idx="7661">
                  <c:v>5.047716E-2</c:v>
                </c:pt>
                <c:pt idx="7662">
                  <c:v>5.0433400000000003E-2</c:v>
                </c:pt>
                <c:pt idx="7663">
                  <c:v>5.0390259999999999E-2</c:v>
                </c:pt>
                <c:pt idx="7664">
                  <c:v>5.0323519999999997E-2</c:v>
                </c:pt>
                <c:pt idx="7665">
                  <c:v>5.0279919999999999E-2</c:v>
                </c:pt>
                <c:pt idx="7666">
                  <c:v>5.023611E-2</c:v>
                </c:pt>
                <c:pt idx="7667">
                  <c:v>5.0192519999999997E-2</c:v>
                </c:pt>
                <c:pt idx="7668">
                  <c:v>5.0149399999999997E-2</c:v>
                </c:pt>
                <c:pt idx="7669">
                  <c:v>5.010742E-2</c:v>
                </c:pt>
                <c:pt idx="7670">
                  <c:v>5.0040910000000001E-2</c:v>
                </c:pt>
                <c:pt idx="7671">
                  <c:v>4.999704E-2</c:v>
                </c:pt>
                <c:pt idx="7672">
                  <c:v>4.995281E-2</c:v>
                </c:pt>
                <c:pt idx="7673">
                  <c:v>4.9908149999999998E-2</c:v>
                </c:pt>
                <c:pt idx="7674">
                  <c:v>4.9864459999999999E-2</c:v>
                </c:pt>
                <c:pt idx="7675">
                  <c:v>4.982176E-2</c:v>
                </c:pt>
                <c:pt idx="7676">
                  <c:v>4.9800280000000002E-2</c:v>
                </c:pt>
                <c:pt idx="7677">
                  <c:v>4.9736240000000001E-2</c:v>
                </c:pt>
                <c:pt idx="7678">
                  <c:v>4.9693719999999997E-2</c:v>
                </c:pt>
                <c:pt idx="7679">
                  <c:v>4.9651470000000003E-2</c:v>
                </c:pt>
                <c:pt idx="7680">
                  <c:v>4.9608859999999998E-2</c:v>
                </c:pt>
                <c:pt idx="7681">
                  <c:v>4.9565930000000001E-2</c:v>
                </c:pt>
                <c:pt idx="7682">
                  <c:v>4.9524739999999998E-2</c:v>
                </c:pt>
                <c:pt idx="7683">
                  <c:v>4.9482560000000002E-2</c:v>
                </c:pt>
                <c:pt idx="7684">
                  <c:v>4.94391E-2</c:v>
                </c:pt>
                <c:pt idx="7685">
                  <c:v>4.9397040000000003E-2</c:v>
                </c:pt>
                <c:pt idx="7686">
                  <c:v>4.935523E-2</c:v>
                </c:pt>
                <c:pt idx="7687">
                  <c:v>4.9313139999999998E-2</c:v>
                </c:pt>
                <c:pt idx="7688">
                  <c:v>4.9270019999999998E-2</c:v>
                </c:pt>
                <c:pt idx="7689">
                  <c:v>4.9225860000000003E-2</c:v>
                </c:pt>
                <c:pt idx="7690">
                  <c:v>4.9181999999999997E-2</c:v>
                </c:pt>
                <c:pt idx="7691">
                  <c:v>4.9139450000000001E-2</c:v>
                </c:pt>
                <c:pt idx="7692">
                  <c:v>4.9096340000000002E-2</c:v>
                </c:pt>
                <c:pt idx="7693">
                  <c:v>4.9033300000000002E-2</c:v>
                </c:pt>
                <c:pt idx="7694">
                  <c:v>4.8989240000000003E-2</c:v>
                </c:pt>
                <c:pt idx="7695">
                  <c:v>4.8967660000000003E-2</c:v>
                </c:pt>
                <c:pt idx="7696">
                  <c:v>4.8924019999999999E-2</c:v>
                </c:pt>
                <c:pt idx="7697">
                  <c:v>4.8879569999999997E-2</c:v>
                </c:pt>
                <c:pt idx="7698">
                  <c:v>4.883531E-2</c:v>
                </c:pt>
                <c:pt idx="7699">
                  <c:v>4.879E-2</c:v>
                </c:pt>
                <c:pt idx="7700">
                  <c:v>4.8745280000000002E-2</c:v>
                </c:pt>
                <c:pt idx="7701">
                  <c:v>4.8680399999999999E-2</c:v>
                </c:pt>
                <c:pt idx="7702">
                  <c:v>4.863522E-2</c:v>
                </c:pt>
                <c:pt idx="7703">
                  <c:v>4.8590220000000003E-2</c:v>
                </c:pt>
                <c:pt idx="7704">
                  <c:v>4.8544610000000002E-2</c:v>
                </c:pt>
                <c:pt idx="7705">
                  <c:v>4.8523610000000002E-2</c:v>
                </c:pt>
                <c:pt idx="7706">
                  <c:v>4.8480790000000003E-2</c:v>
                </c:pt>
                <c:pt idx="7707">
                  <c:v>4.8437979999999999E-2</c:v>
                </c:pt>
                <c:pt idx="7708">
                  <c:v>4.8394300000000001E-2</c:v>
                </c:pt>
                <c:pt idx="7709">
                  <c:v>4.8349959999999997E-2</c:v>
                </c:pt>
                <c:pt idx="7710">
                  <c:v>4.8285670000000003E-2</c:v>
                </c:pt>
                <c:pt idx="7711">
                  <c:v>4.8241230000000003E-2</c:v>
                </c:pt>
                <c:pt idx="7712">
                  <c:v>4.8195420000000003E-2</c:v>
                </c:pt>
                <c:pt idx="7713">
                  <c:v>4.8149320000000002E-2</c:v>
                </c:pt>
                <c:pt idx="7714">
                  <c:v>4.8104059999999997E-2</c:v>
                </c:pt>
                <c:pt idx="7715">
                  <c:v>4.8059310000000001E-2</c:v>
                </c:pt>
                <c:pt idx="7716">
                  <c:v>4.8039159999999997E-2</c:v>
                </c:pt>
                <c:pt idx="7717">
                  <c:v>4.7994639999999998E-2</c:v>
                </c:pt>
                <c:pt idx="7718">
                  <c:v>4.7949600000000002E-2</c:v>
                </c:pt>
                <c:pt idx="7719">
                  <c:v>4.7906070000000002E-2</c:v>
                </c:pt>
                <c:pt idx="7720">
                  <c:v>4.7863959999999997E-2</c:v>
                </c:pt>
                <c:pt idx="7721">
                  <c:v>4.7800839999999997E-2</c:v>
                </c:pt>
                <c:pt idx="7722">
                  <c:v>4.7758179999999997E-2</c:v>
                </c:pt>
                <c:pt idx="7723">
                  <c:v>4.771545E-2</c:v>
                </c:pt>
                <c:pt idx="7724">
                  <c:v>4.7672220000000001E-2</c:v>
                </c:pt>
                <c:pt idx="7725">
                  <c:v>4.7627660000000002E-2</c:v>
                </c:pt>
                <c:pt idx="7726">
                  <c:v>4.7585040000000002E-2</c:v>
                </c:pt>
                <c:pt idx="7727">
                  <c:v>4.7563000000000001E-2</c:v>
                </c:pt>
                <c:pt idx="7728">
                  <c:v>4.7520399999999997E-2</c:v>
                </c:pt>
                <c:pt idx="7729">
                  <c:v>4.74785E-2</c:v>
                </c:pt>
                <c:pt idx="7730">
                  <c:v>4.743522E-2</c:v>
                </c:pt>
                <c:pt idx="7731">
                  <c:v>4.7392179999999999E-2</c:v>
                </c:pt>
                <c:pt idx="7732">
                  <c:v>4.7326529999999999E-2</c:v>
                </c:pt>
                <c:pt idx="7733">
                  <c:v>4.728388E-2</c:v>
                </c:pt>
                <c:pt idx="7734">
                  <c:v>4.7241829999999999E-2</c:v>
                </c:pt>
                <c:pt idx="7735">
                  <c:v>4.7200400000000003E-2</c:v>
                </c:pt>
                <c:pt idx="7736">
                  <c:v>4.7158319999999997E-2</c:v>
                </c:pt>
                <c:pt idx="7737">
                  <c:v>4.7115900000000002E-2</c:v>
                </c:pt>
                <c:pt idx="7738">
                  <c:v>4.7073049999999998E-2</c:v>
                </c:pt>
                <c:pt idx="7739">
                  <c:v>4.7029500000000002E-2</c:v>
                </c:pt>
                <c:pt idx="7740">
                  <c:v>4.6987800000000003E-2</c:v>
                </c:pt>
                <c:pt idx="7741">
                  <c:v>4.6946000000000002E-2</c:v>
                </c:pt>
                <c:pt idx="7742">
                  <c:v>4.6906059999999999E-2</c:v>
                </c:pt>
                <c:pt idx="7743">
                  <c:v>4.6863210000000002E-2</c:v>
                </c:pt>
                <c:pt idx="7744">
                  <c:v>4.6821099999999997E-2</c:v>
                </c:pt>
                <c:pt idx="7745">
                  <c:v>4.6778399999999998E-2</c:v>
                </c:pt>
                <c:pt idx="7746">
                  <c:v>4.6735690000000003E-2</c:v>
                </c:pt>
                <c:pt idx="7747">
                  <c:v>4.6693539999999999E-2</c:v>
                </c:pt>
                <c:pt idx="7748">
                  <c:v>4.665217E-2</c:v>
                </c:pt>
                <c:pt idx="7749">
                  <c:v>4.6611380000000001E-2</c:v>
                </c:pt>
                <c:pt idx="7750">
                  <c:v>4.6569520000000003E-2</c:v>
                </c:pt>
                <c:pt idx="7751">
                  <c:v>4.6527689999999997E-2</c:v>
                </c:pt>
                <c:pt idx="7752">
                  <c:v>4.6486199999999998E-2</c:v>
                </c:pt>
                <c:pt idx="7753">
                  <c:v>4.6425519999999998E-2</c:v>
                </c:pt>
                <c:pt idx="7754">
                  <c:v>4.6385160000000002E-2</c:v>
                </c:pt>
                <c:pt idx="7755">
                  <c:v>4.6342620000000001E-2</c:v>
                </c:pt>
                <c:pt idx="7756">
                  <c:v>4.6321080000000001E-2</c:v>
                </c:pt>
                <c:pt idx="7757">
                  <c:v>4.6278899999999998E-2</c:v>
                </c:pt>
                <c:pt idx="7758">
                  <c:v>4.6237889999999997E-2</c:v>
                </c:pt>
                <c:pt idx="7759">
                  <c:v>4.61967E-2</c:v>
                </c:pt>
                <c:pt idx="7760">
                  <c:v>4.6155019999999998E-2</c:v>
                </c:pt>
                <c:pt idx="7761">
                  <c:v>4.6113979999999999E-2</c:v>
                </c:pt>
                <c:pt idx="7762">
                  <c:v>4.6051259999999997E-2</c:v>
                </c:pt>
                <c:pt idx="7763">
                  <c:v>4.6008319999999998E-2</c:v>
                </c:pt>
                <c:pt idx="7764">
                  <c:v>4.596857E-2</c:v>
                </c:pt>
                <c:pt idx="7765">
                  <c:v>4.5928980000000001E-2</c:v>
                </c:pt>
                <c:pt idx="7766">
                  <c:v>4.5886650000000001E-2</c:v>
                </c:pt>
                <c:pt idx="7767">
                  <c:v>4.5841189999999997E-2</c:v>
                </c:pt>
                <c:pt idx="7768">
                  <c:v>4.5818440000000002E-2</c:v>
                </c:pt>
                <c:pt idx="7769">
                  <c:v>4.5753439999999999E-2</c:v>
                </c:pt>
                <c:pt idx="7770">
                  <c:v>4.571037E-2</c:v>
                </c:pt>
                <c:pt idx="7771">
                  <c:v>4.5667859999999998E-2</c:v>
                </c:pt>
                <c:pt idx="7772">
                  <c:v>4.5625970000000002E-2</c:v>
                </c:pt>
                <c:pt idx="7773">
                  <c:v>4.558392E-2</c:v>
                </c:pt>
                <c:pt idx="7774">
                  <c:v>4.5539999999999997E-2</c:v>
                </c:pt>
                <c:pt idx="7775">
                  <c:v>4.5496439999999999E-2</c:v>
                </c:pt>
                <c:pt idx="7776">
                  <c:v>4.545391E-2</c:v>
                </c:pt>
                <c:pt idx="7777">
                  <c:v>4.5393339999999997E-2</c:v>
                </c:pt>
                <c:pt idx="7778">
                  <c:v>4.5352940000000001E-2</c:v>
                </c:pt>
                <c:pt idx="7779">
                  <c:v>4.5333440000000003E-2</c:v>
                </c:pt>
                <c:pt idx="7780">
                  <c:v>4.5292350000000002E-2</c:v>
                </c:pt>
                <c:pt idx="7781">
                  <c:v>4.5251960000000001E-2</c:v>
                </c:pt>
                <c:pt idx="7782">
                  <c:v>4.521091E-2</c:v>
                </c:pt>
                <c:pt idx="7783">
                  <c:v>4.5168409999999999E-2</c:v>
                </c:pt>
                <c:pt idx="7784">
                  <c:v>4.5126340000000001E-2</c:v>
                </c:pt>
                <c:pt idx="7785">
                  <c:v>4.5083119999999997E-2</c:v>
                </c:pt>
                <c:pt idx="7786">
                  <c:v>4.5041119999999997E-2</c:v>
                </c:pt>
                <c:pt idx="7787">
                  <c:v>4.4979760000000001E-2</c:v>
                </c:pt>
                <c:pt idx="7788">
                  <c:v>4.4960189999999997E-2</c:v>
                </c:pt>
                <c:pt idx="7789">
                  <c:v>4.4919590000000002E-2</c:v>
                </c:pt>
                <c:pt idx="7790">
                  <c:v>4.4877710000000001E-2</c:v>
                </c:pt>
                <c:pt idx="7791">
                  <c:v>4.4835680000000003E-2</c:v>
                </c:pt>
                <c:pt idx="7792">
                  <c:v>4.4792609999999997E-2</c:v>
                </c:pt>
                <c:pt idx="7793">
                  <c:v>4.4748400000000001E-2</c:v>
                </c:pt>
                <c:pt idx="7794">
                  <c:v>4.4685339999999997E-2</c:v>
                </c:pt>
                <c:pt idx="7795">
                  <c:v>4.4641239999999999E-2</c:v>
                </c:pt>
                <c:pt idx="7796">
                  <c:v>4.4602620000000003E-2</c:v>
                </c:pt>
                <c:pt idx="7797">
                  <c:v>4.4563890000000002E-2</c:v>
                </c:pt>
                <c:pt idx="7798">
                  <c:v>4.4524559999999998E-2</c:v>
                </c:pt>
                <c:pt idx="7799">
                  <c:v>4.4502050000000001E-2</c:v>
                </c:pt>
                <c:pt idx="7800">
                  <c:v>4.4458829999999998E-2</c:v>
                </c:pt>
                <c:pt idx="7801">
                  <c:v>4.4415040000000003E-2</c:v>
                </c:pt>
                <c:pt idx="7802">
                  <c:v>4.4370449999999999E-2</c:v>
                </c:pt>
                <c:pt idx="7803">
                  <c:v>4.4306999999999999E-2</c:v>
                </c:pt>
                <c:pt idx="7804">
                  <c:v>4.4262660000000002E-2</c:v>
                </c:pt>
                <c:pt idx="7805">
                  <c:v>4.4221820000000002E-2</c:v>
                </c:pt>
                <c:pt idx="7806">
                  <c:v>4.4182619999999999E-2</c:v>
                </c:pt>
                <c:pt idx="7807">
                  <c:v>4.4141619999999999E-2</c:v>
                </c:pt>
                <c:pt idx="7808">
                  <c:v>4.4100340000000002E-2</c:v>
                </c:pt>
                <c:pt idx="7809">
                  <c:v>4.4081210000000003E-2</c:v>
                </c:pt>
                <c:pt idx="7810">
                  <c:v>4.4041459999999998E-2</c:v>
                </c:pt>
                <c:pt idx="7811">
                  <c:v>4.4002479999999997E-2</c:v>
                </c:pt>
                <c:pt idx="7812">
                  <c:v>4.3964499999999997E-2</c:v>
                </c:pt>
                <c:pt idx="7813">
                  <c:v>4.3905699999999999E-2</c:v>
                </c:pt>
                <c:pt idx="7814">
                  <c:v>4.3865500000000002E-2</c:v>
                </c:pt>
                <c:pt idx="7815">
                  <c:v>4.3825240000000001E-2</c:v>
                </c:pt>
                <c:pt idx="7816">
                  <c:v>4.3786060000000002E-2</c:v>
                </c:pt>
                <c:pt idx="7817">
                  <c:v>4.3746309999999997E-2</c:v>
                </c:pt>
                <c:pt idx="7818">
                  <c:v>4.3706450000000001E-2</c:v>
                </c:pt>
                <c:pt idx="7819">
                  <c:v>4.366627E-2</c:v>
                </c:pt>
                <c:pt idx="7820">
                  <c:v>4.3622840000000003E-2</c:v>
                </c:pt>
                <c:pt idx="7821">
                  <c:v>4.3563009999999999E-2</c:v>
                </c:pt>
                <c:pt idx="7822">
                  <c:v>4.3521230000000001E-2</c:v>
                </c:pt>
                <c:pt idx="7823">
                  <c:v>4.3479700000000003E-2</c:v>
                </c:pt>
                <c:pt idx="7824">
                  <c:v>4.3437499999999997E-2</c:v>
                </c:pt>
                <c:pt idx="7825">
                  <c:v>4.3394530000000001E-2</c:v>
                </c:pt>
                <c:pt idx="7826">
                  <c:v>4.3350939999999998E-2</c:v>
                </c:pt>
                <c:pt idx="7827">
                  <c:v>4.3331099999999997E-2</c:v>
                </c:pt>
                <c:pt idx="7828">
                  <c:v>4.3290309999999999E-2</c:v>
                </c:pt>
                <c:pt idx="7829">
                  <c:v>4.3249820000000001E-2</c:v>
                </c:pt>
                <c:pt idx="7830">
                  <c:v>4.3191E-2</c:v>
                </c:pt>
                <c:pt idx="7831">
                  <c:v>4.31507E-2</c:v>
                </c:pt>
                <c:pt idx="7832">
                  <c:v>4.3110179999999998E-2</c:v>
                </c:pt>
                <c:pt idx="7833">
                  <c:v>4.3071060000000001E-2</c:v>
                </c:pt>
                <c:pt idx="7834">
                  <c:v>4.303154E-2</c:v>
                </c:pt>
                <c:pt idx="7835">
                  <c:v>4.299153E-2</c:v>
                </c:pt>
                <c:pt idx="7836">
                  <c:v>4.2950500000000003E-2</c:v>
                </c:pt>
                <c:pt idx="7837">
                  <c:v>4.2910339999999998E-2</c:v>
                </c:pt>
                <c:pt idx="7838">
                  <c:v>4.2871279999999998E-2</c:v>
                </c:pt>
                <c:pt idx="7839">
                  <c:v>4.2831420000000002E-2</c:v>
                </c:pt>
                <c:pt idx="7840">
                  <c:v>4.2793060000000001E-2</c:v>
                </c:pt>
                <c:pt idx="7841">
                  <c:v>4.2734679999999997E-2</c:v>
                </c:pt>
                <c:pt idx="7842">
                  <c:v>4.27137E-2</c:v>
                </c:pt>
                <c:pt idx="7843">
                  <c:v>4.267642E-2</c:v>
                </c:pt>
                <c:pt idx="7844">
                  <c:v>4.2638240000000001E-2</c:v>
                </c:pt>
                <c:pt idx="7845">
                  <c:v>4.260067E-2</c:v>
                </c:pt>
                <c:pt idx="7846">
                  <c:v>4.2563139999999999E-2</c:v>
                </c:pt>
                <c:pt idx="7847">
                  <c:v>4.2525260000000002E-2</c:v>
                </c:pt>
                <c:pt idx="7848">
                  <c:v>4.2487400000000002E-2</c:v>
                </c:pt>
                <c:pt idx="7849">
                  <c:v>4.2449000000000001E-2</c:v>
                </c:pt>
                <c:pt idx="7850">
                  <c:v>4.2410040000000003E-2</c:v>
                </c:pt>
                <c:pt idx="7851">
                  <c:v>4.2370060000000001E-2</c:v>
                </c:pt>
                <c:pt idx="7852">
                  <c:v>4.2329940000000003E-2</c:v>
                </c:pt>
                <c:pt idx="7853">
                  <c:v>4.231157E-2</c:v>
                </c:pt>
                <c:pt idx="7854">
                  <c:v>4.2273560000000002E-2</c:v>
                </c:pt>
                <c:pt idx="7855">
                  <c:v>4.2215999999999997E-2</c:v>
                </c:pt>
                <c:pt idx="7856">
                  <c:v>4.2175410000000003E-2</c:v>
                </c:pt>
                <c:pt idx="7857">
                  <c:v>4.2135239999999997E-2</c:v>
                </c:pt>
                <c:pt idx="7858">
                  <c:v>4.2095090000000002E-2</c:v>
                </c:pt>
                <c:pt idx="7859">
                  <c:v>4.2054220000000003E-2</c:v>
                </c:pt>
                <c:pt idx="7860">
                  <c:v>4.2034920000000003E-2</c:v>
                </c:pt>
                <c:pt idx="7861">
                  <c:v>4.1993849999999999E-2</c:v>
                </c:pt>
                <c:pt idx="7862">
                  <c:v>4.1952419999999997E-2</c:v>
                </c:pt>
                <c:pt idx="7863">
                  <c:v>4.19111E-2</c:v>
                </c:pt>
                <c:pt idx="7864">
                  <c:v>4.1869440000000001E-2</c:v>
                </c:pt>
                <c:pt idx="7865">
                  <c:v>4.182698E-2</c:v>
                </c:pt>
                <c:pt idx="7866">
                  <c:v>4.1784799999999997E-2</c:v>
                </c:pt>
                <c:pt idx="7867">
                  <c:v>4.1765160000000003E-2</c:v>
                </c:pt>
                <c:pt idx="7868">
                  <c:v>4.172302E-2</c:v>
                </c:pt>
                <c:pt idx="7869">
                  <c:v>4.1680500000000002E-2</c:v>
                </c:pt>
                <c:pt idx="7870">
                  <c:v>4.1637779999999999E-2</c:v>
                </c:pt>
                <c:pt idx="7871">
                  <c:v>4.1595460000000001E-2</c:v>
                </c:pt>
                <c:pt idx="7872">
                  <c:v>4.1552310000000002E-2</c:v>
                </c:pt>
                <c:pt idx="7873">
                  <c:v>4.1509520000000001E-2</c:v>
                </c:pt>
                <c:pt idx="7874">
                  <c:v>4.1448690000000003E-2</c:v>
                </c:pt>
                <c:pt idx="7875">
                  <c:v>4.1429180000000003E-2</c:v>
                </c:pt>
                <c:pt idx="7876">
                  <c:v>4.1387300000000002E-2</c:v>
                </c:pt>
                <c:pt idx="7877">
                  <c:v>4.13455E-2</c:v>
                </c:pt>
                <c:pt idx="7878">
                  <c:v>4.1303769999999997E-2</c:v>
                </c:pt>
                <c:pt idx="7879">
                  <c:v>4.126084E-2</c:v>
                </c:pt>
                <c:pt idx="7880">
                  <c:v>4.1218949999999997E-2</c:v>
                </c:pt>
                <c:pt idx="7881">
                  <c:v>4.1177449999999997E-2</c:v>
                </c:pt>
                <c:pt idx="7882">
                  <c:v>4.1117859999999999E-2</c:v>
                </c:pt>
                <c:pt idx="7883">
                  <c:v>4.1075859999999999E-2</c:v>
                </c:pt>
                <c:pt idx="7884">
                  <c:v>4.1034939999999999E-2</c:v>
                </c:pt>
                <c:pt idx="7885">
                  <c:v>4.0994410000000002E-2</c:v>
                </c:pt>
                <c:pt idx="7886">
                  <c:v>4.0952759999999998E-2</c:v>
                </c:pt>
                <c:pt idx="7887">
                  <c:v>4.0912549999999999E-2</c:v>
                </c:pt>
                <c:pt idx="7888">
                  <c:v>4.0892959999999999E-2</c:v>
                </c:pt>
                <c:pt idx="7889">
                  <c:v>4.084985E-2</c:v>
                </c:pt>
                <c:pt idx="7890">
                  <c:v>4.0806719999999998E-2</c:v>
                </c:pt>
                <c:pt idx="7891">
                  <c:v>4.0744460000000003E-2</c:v>
                </c:pt>
                <c:pt idx="7892">
                  <c:v>4.0701180000000003E-2</c:v>
                </c:pt>
                <c:pt idx="7893">
                  <c:v>4.0659239999999999E-2</c:v>
                </c:pt>
                <c:pt idx="7894">
                  <c:v>4.061828E-2</c:v>
                </c:pt>
                <c:pt idx="7895">
                  <c:v>4.0578179999999998E-2</c:v>
                </c:pt>
                <c:pt idx="7896">
                  <c:v>4.0538350000000001E-2</c:v>
                </c:pt>
                <c:pt idx="7897">
                  <c:v>4.0497949999999998E-2</c:v>
                </c:pt>
                <c:pt idx="7898">
                  <c:v>4.045758E-2</c:v>
                </c:pt>
                <c:pt idx="7899">
                  <c:v>4.0417359999999999E-2</c:v>
                </c:pt>
                <c:pt idx="7900">
                  <c:v>4.0358030000000003E-2</c:v>
                </c:pt>
                <c:pt idx="7901">
                  <c:v>4.0336329999999997E-2</c:v>
                </c:pt>
                <c:pt idx="7902">
                  <c:v>4.0295600000000001E-2</c:v>
                </c:pt>
                <c:pt idx="7903">
                  <c:v>4.0255310000000002E-2</c:v>
                </c:pt>
                <c:pt idx="7904">
                  <c:v>4.0215710000000002E-2</c:v>
                </c:pt>
                <c:pt idx="7905">
                  <c:v>4.0176700000000003E-2</c:v>
                </c:pt>
                <c:pt idx="7906">
                  <c:v>4.0136869999999998E-2</c:v>
                </c:pt>
                <c:pt idx="7907">
                  <c:v>4.0096970000000003E-2</c:v>
                </c:pt>
                <c:pt idx="7908">
                  <c:v>4.0057879999999997E-2</c:v>
                </c:pt>
                <c:pt idx="7909">
                  <c:v>4.0018720000000001E-2</c:v>
                </c:pt>
                <c:pt idx="7910">
                  <c:v>3.9959599999999998E-2</c:v>
                </c:pt>
                <c:pt idx="7911">
                  <c:v>3.9919370000000003E-2</c:v>
                </c:pt>
                <c:pt idx="7912">
                  <c:v>3.9880939999999997E-2</c:v>
                </c:pt>
                <c:pt idx="7913">
                  <c:v>3.9844589999999999E-2</c:v>
                </c:pt>
                <c:pt idx="7914">
                  <c:v>3.9807530000000001E-2</c:v>
                </c:pt>
                <c:pt idx="7915">
                  <c:v>3.9769279999999997E-2</c:v>
                </c:pt>
                <c:pt idx="7916">
                  <c:v>3.973028E-2</c:v>
                </c:pt>
                <c:pt idx="7917">
                  <c:v>3.9689530000000001E-2</c:v>
                </c:pt>
                <c:pt idx="7918">
                  <c:v>3.9651079999999998E-2</c:v>
                </c:pt>
                <c:pt idx="7919">
                  <c:v>3.9611050000000002E-2</c:v>
                </c:pt>
                <c:pt idx="7920">
                  <c:v>3.9555E-2</c:v>
                </c:pt>
                <c:pt idx="7921">
                  <c:v>3.9535840000000003E-2</c:v>
                </c:pt>
                <c:pt idx="7922">
                  <c:v>3.9499239999999998E-2</c:v>
                </c:pt>
                <c:pt idx="7923">
                  <c:v>3.946243E-2</c:v>
                </c:pt>
                <c:pt idx="7924">
                  <c:v>3.942553E-2</c:v>
                </c:pt>
                <c:pt idx="7925">
                  <c:v>3.9389220000000003E-2</c:v>
                </c:pt>
                <c:pt idx="7926">
                  <c:v>3.9352430000000001E-2</c:v>
                </c:pt>
                <c:pt idx="7927">
                  <c:v>3.9315639999999999E-2</c:v>
                </c:pt>
                <c:pt idx="7928">
                  <c:v>3.927974E-2</c:v>
                </c:pt>
                <c:pt idx="7929">
                  <c:v>3.9241560000000002E-2</c:v>
                </c:pt>
                <c:pt idx="7930">
                  <c:v>3.9204179999999998E-2</c:v>
                </c:pt>
                <c:pt idx="7931">
                  <c:v>3.9170839999999998E-2</c:v>
                </c:pt>
                <c:pt idx="7932">
                  <c:v>3.9152029999999997E-2</c:v>
                </c:pt>
                <c:pt idx="7933">
                  <c:v>3.9115959999999998E-2</c:v>
                </c:pt>
                <c:pt idx="7934">
                  <c:v>3.9080629999999998E-2</c:v>
                </c:pt>
                <c:pt idx="7935">
                  <c:v>3.9022460000000002E-2</c:v>
                </c:pt>
                <c:pt idx="7936">
                  <c:v>3.8983400000000001E-2</c:v>
                </c:pt>
                <c:pt idx="7937">
                  <c:v>3.8946189999999999E-2</c:v>
                </c:pt>
                <c:pt idx="7938">
                  <c:v>3.8907560000000001E-2</c:v>
                </c:pt>
                <c:pt idx="7939">
                  <c:v>3.8869479999999998E-2</c:v>
                </c:pt>
                <c:pt idx="7940">
                  <c:v>3.883172E-2</c:v>
                </c:pt>
                <c:pt idx="7941">
                  <c:v>3.8811360000000003E-2</c:v>
                </c:pt>
                <c:pt idx="7942">
                  <c:v>3.8772300000000003E-2</c:v>
                </c:pt>
                <c:pt idx="7943">
                  <c:v>3.8732410000000002E-2</c:v>
                </c:pt>
                <c:pt idx="7944">
                  <c:v>3.8692240000000003E-2</c:v>
                </c:pt>
                <c:pt idx="7945">
                  <c:v>3.86535E-2</c:v>
                </c:pt>
                <c:pt idx="7946">
                  <c:v>3.8614959999999997E-2</c:v>
                </c:pt>
                <c:pt idx="7947">
                  <c:v>3.8558679999999998E-2</c:v>
                </c:pt>
                <c:pt idx="7948">
                  <c:v>3.8521039999999999E-2</c:v>
                </c:pt>
                <c:pt idx="7949">
                  <c:v>3.8483200000000002E-2</c:v>
                </c:pt>
                <c:pt idx="7950">
                  <c:v>3.8445680000000003E-2</c:v>
                </c:pt>
                <c:pt idx="7951">
                  <c:v>3.8409119999999998E-2</c:v>
                </c:pt>
                <c:pt idx="7952">
                  <c:v>3.8390720000000003E-2</c:v>
                </c:pt>
                <c:pt idx="7953">
                  <c:v>3.835446E-2</c:v>
                </c:pt>
                <c:pt idx="7954">
                  <c:v>3.831876E-2</c:v>
                </c:pt>
                <c:pt idx="7955">
                  <c:v>3.8282759999999999E-2</c:v>
                </c:pt>
                <c:pt idx="7956">
                  <c:v>3.824669E-2</c:v>
                </c:pt>
                <c:pt idx="7957">
                  <c:v>3.8210630000000002E-2</c:v>
                </c:pt>
                <c:pt idx="7958">
                  <c:v>3.8154889999999997E-2</c:v>
                </c:pt>
                <c:pt idx="7959">
                  <c:v>3.8117060000000001E-2</c:v>
                </c:pt>
                <c:pt idx="7960">
                  <c:v>3.8079620000000002E-2</c:v>
                </c:pt>
                <c:pt idx="7961">
                  <c:v>3.8041180000000001E-2</c:v>
                </c:pt>
                <c:pt idx="7962">
                  <c:v>3.800216E-2</c:v>
                </c:pt>
                <c:pt idx="7963">
                  <c:v>3.7964949999999997E-2</c:v>
                </c:pt>
                <c:pt idx="7964">
                  <c:v>3.7926179999999997E-2</c:v>
                </c:pt>
                <c:pt idx="7965">
                  <c:v>3.7905540000000001E-2</c:v>
                </c:pt>
                <c:pt idx="7966">
                  <c:v>3.7867089999999999E-2</c:v>
                </c:pt>
                <c:pt idx="7967">
                  <c:v>3.7828779999999999E-2</c:v>
                </c:pt>
                <c:pt idx="7968">
                  <c:v>3.7773960000000002E-2</c:v>
                </c:pt>
                <c:pt idx="7969">
                  <c:v>3.7737380000000001E-2</c:v>
                </c:pt>
                <c:pt idx="7970">
                  <c:v>3.7700160000000003E-2</c:v>
                </c:pt>
                <c:pt idx="7971">
                  <c:v>3.7662670000000002E-2</c:v>
                </c:pt>
                <c:pt idx="7972">
                  <c:v>3.7627019999999997E-2</c:v>
                </c:pt>
                <c:pt idx="7973">
                  <c:v>3.7591560000000003E-2</c:v>
                </c:pt>
                <c:pt idx="7974">
                  <c:v>3.7554360000000002E-2</c:v>
                </c:pt>
                <c:pt idx="7975">
                  <c:v>3.751724E-2</c:v>
                </c:pt>
                <c:pt idx="7976">
                  <c:v>3.7464310000000001E-2</c:v>
                </c:pt>
                <c:pt idx="7977">
                  <c:v>3.7429499999999997E-2</c:v>
                </c:pt>
                <c:pt idx="7978">
                  <c:v>3.7395329999999997E-2</c:v>
                </c:pt>
                <c:pt idx="7979">
                  <c:v>3.7360659999999997E-2</c:v>
                </c:pt>
                <c:pt idx="7980">
                  <c:v>3.7326600000000001E-2</c:v>
                </c:pt>
                <c:pt idx="7981">
                  <c:v>3.7290820000000002E-2</c:v>
                </c:pt>
                <c:pt idx="7982">
                  <c:v>3.7254250000000003E-2</c:v>
                </c:pt>
                <c:pt idx="7983">
                  <c:v>3.7237039999999999E-2</c:v>
                </c:pt>
                <c:pt idx="7984">
                  <c:v>3.7201779999999997E-2</c:v>
                </c:pt>
                <c:pt idx="7985">
                  <c:v>3.7167779999999997E-2</c:v>
                </c:pt>
                <c:pt idx="7986">
                  <c:v>3.7115620000000002E-2</c:v>
                </c:pt>
                <c:pt idx="7987">
                  <c:v>3.7079500000000001E-2</c:v>
                </c:pt>
                <c:pt idx="7988">
                  <c:v>3.7045260000000003E-2</c:v>
                </c:pt>
                <c:pt idx="7989">
                  <c:v>3.7010710000000002E-2</c:v>
                </c:pt>
                <c:pt idx="7990">
                  <c:v>3.6974970000000003E-2</c:v>
                </c:pt>
                <c:pt idx="7991">
                  <c:v>3.6942019999999999E-2</c:v>
                </c:pt>
                <c:pt idx="7992">
                  <c:v>3.6907299999999997E-2</c:v>
                </c:pt>
                <c:pt idx="7993">
                  <c:v>3.686975E-2</c:v>
                </c:pt>
                <c:pt idx="7994">
                  <c:v>3.6832709999999998E-2</c:v>
                </c:pt>
                <c:pt idx="7995">
                  <c:v>3.6795679999999997E-2</c:v>
                </c:pt>
                <c:pt idx="7996">
                  <c:v>3.6757390000000001E-2</c:v>
                </c:pt>
                <c:pt idx="7997">
                  <c:v>3.6718849999999997E-2</c:v>
                </c:pt>
                <c:pt idx="7998">
                  <c:v>3.6680940000000002E-2</c:v>
                </c:pt>
                <c:pt idx="7999">
                  <c:v>3.6642519999999998E-2</c:v>
                </c:pt>
                <c:pt idx="8000">
                  <c:v>3.6604089999999999E-2</c:v>
                </c:pt>
                <c:pt idx="8001">
                  <c:v>3.6566960000000003E-2</c:v>
                </c:pt>
                <c:pt idx="8002">
                  <c:v>3.6530939999999998E-2</c:v>
                </c:pt>
                <c:pt idx="8003">
                  <c:v>3.6494949999999998E-2</c:v>
                </c:pt>
                <c:pt idx="8004">
                  <c:v>3.6457839999999998E-2</c:v>
                </c:pt>
                <c:pt idx="8005">
                  <c:v>3.6437169999999998E-2</c:v>
                </c:pt>
                <c:pt idx="8006">
                  <c:v>3.6400259999999997E-2</c:v>
                </c:pt>
                <c:pt idx="8007">
                  <c:v>3.63635E-2</c:v>
                </c:pt>
                <c:pt idx="8008">
                  <c:v>3.632618E-2</c:v>
                </c:pt>
                <c:pt idx="8009">
                  <c:v>3.6289080000000001E-2</c:v>
                </c:pt>
                <c:pt idx="8010">
                  <c:v>3.6253519999999997E-2</c:v>
                </c:pt>
                <c:pt idx="8011">
                  <c:v>3.6217920000000001E-2</c:v>
                </c:pt>
                <c:pt idx="8012">
                  <c:v>3.6165160000000002E-2</c:v>
                </c:pt>
                <c:pt idx="8013">
                  <c:v>3.6146240000000003E-2</c:v>
                </c:pt>
                <c:pt idx="8014">
                  <c:v>3.6109589999999997E-2</c:v>
                </c:pt>
                <c:pt idx="8015">
                  <c:v>3.6073559999999998E-2</c:v>
                </c:pt>
                <c:pt idx="8016">
                  <c:v>3.6037260000000002E-2</c:v>
                </c:pt>
                <c:pt idx="8017">
                  <c:v>3.5999959999999998E-2</c:v>
                </c:pt>
                <c:pt idx="8018">
                  <c:v>3.5962279999999999E-2</c:v>
                </c:pt>
                <c:pt idx="8019">
                  <c:v>3.5925520000000002E-2</c:v>
                </c:pt>
                <c:pt idx="8020">
                  <c:v>3.5888299999999998E-2</c:v>
                </c:pt>
                <c:pt idx="8021">
                  <c:v>3.5850949999999999E-2</c:v>
                </c:pt>
                <c:pt idx="8022">
                  <c:v>3.5814140000000001E-2</c:v>
                </c:pt>
                <c:pt idx="8023">
                  <c:v>3.5778589999999999E-2</c:v>
                </c:pt>
                <c:pt idx="8024">
                  <c:v>3.5744070000000003E-2</c:v>
                </c:pt>
                <c:pt idx="8025">
                  <c:v>3.5725920000000001E-2</c:v>
                </c:pt>
                <c:pt idx="8026">
                  <c:v>3.5691290000000001E-2</c:v>
                </c:pt>
                <c:pt idx="8027">
                  <c:v>3.5640110000000003E-2</c:v>
                </c:pt>
                <c:pt idx="8028">
                  <c:v>3.5606609999999997E-2</c:v>
                </c:pt>
                <c:pt idx="8029">
                  <c:v>3.5572140000000002E-2</c:v>
                </c:pt>
                <c:pt idx="8030">
                  <c:v>3.5536680000000001E-2</c:v>
                </c:pt>
                <c:pt idx="8031">
                  <c:v>3.5499759999999998E-2</c:v>
                </c:pt>
                <c:pt idx="8032">
                  <c:v>3.5464540000000003E-2</c:v>
                </c:pt>
                <c:pt idx="8033">
                  <c:v>3.5430540000000003E-2</c:v>
                </c:pt>
                <c:pt idx="8034">
                  <c:v>3.5396700000000003E-2</c:v>
                </c:pt>
                <c:pt idx="8035">
                  <c:v>3.536247E-2</c:v>
                </c:pt>
                <c:pt idx="8036">
                  <c:v>3.5326740000000002E-2</c:v>
                </c:pt>
                <c:pt idx="8037">
                  <c:v>3.5294880000000001E-2</c:v>
                </c:pt>
                <c:pt idx="8038">
                  <c:v>3.5265199999999997E-2</c:v>
                </c:pt>
                <c:pt idx="8039">
                  <c:v>3.5236240000000002E-2</c:v>
                </c:pt>
                <c:pt idx="8040">
                  <c:v>3.5206019999999998E-2</c:v>
                </c:pt>
                <c:pt idx="8041">
                  <c:v>3.5174459999999998E-2</c:v>
                </c:pt>
                <c:pt idx="8042">
                  <c:v>3.512709E-2</c:v>
                </c:pt>
                <c:pt idx="8043">
                  <c:v>3.509615E-2</c:v>
                </c:pt>
                <c:pt idx="8044">
                  <c:v>3.5064970000000001E-2</c:v>
                </c:pt>
                <c:pt idx="8045">
                  <c:v>3.5033559999999998E-2</c:v>
                </c:pt>
                <c:pt idx="8046">
                  <c:v>3.5004199999999999E-2</c:v>
                </c:pt>
                <c:pt idx="8047">
                  <c:v>3.4972299999999998E-2</c:v>
                </c:pt>
                <c:pt idx="8048">
                  <c:v>3.492754E-2</c:v>
                </c:pt>
                <c:pt idx="8049">
                  <c:v>3.4896839999999998E-2</c:v>
                </c:pt>
                <c:pt idx="8050">
                  <c:v>3.486558E-2</c:v>
                </c:pt>
                <c:pt idx="8051">
                  <c:v>3.4835199999999997E-2</c:v>
                </c:pt>
                <c:pt idx="8052">
                  <c:v>3.4804219999999997E-2</c:v>
                </c:pt>
                <c:pt idx="8053">
                  <c:v>3.4772419999999998E-2</c:v>
                </c:pt>
                <c:pt idx="8054">
                  <c:v>3.4740380000000001E-2</c:v>
                </c:pt>
                <c:pt idx="8055">
                  <c:v>3.4693479999999999E-2</c:v>
                </c:pt>
                <c:pt idx="8056">
                  <c:v>3.4662470000000001E-2</c:v>
                </c:pt>
                <c:pt idx="8057">
                  <c:v>3.4632639999999999E-2</c:v>
                </c:pt>
                <c:pt idx="8058">
                  <c:v>3.4601609999999998E-2</c:v>
                </c:pt>
                <c:pt idx="8059">
                  <c:v>3.4570099999999999E-2</c:v>
                </c:pt>
                <c:pt idx="8060">
                  <c:v>3.4540309999999998E-2</c:v>
                </c:pt>
                <c:pt idx="8061">
                  <c:v>3.4510020000000002E-2</c:v>
                </c:pt>
                <c:pt idx="8062">
                  <c:v>3.4480879999999998E-2</c:v>
                </c:pt>
                <c:pt idx="8063">
                  <c:v>3.4452950000000003E-2</c:v>
                </c:pt>
                <c:pt idx="8064">
                  <c:v>3.4426150000000003E-2</c:v>
                </c:pt>
                <c:pt idx="8065">
                  <c:v>3.4398600000000001E-2</c:v>
                </c:pt>
                <c:pt idx="8066">
                  <c:v>3.4368360000000001E-2</c:v>
                </c:pt>
                <c:pt idx="8067">
                  <c:v>3.4325689999999999E-2</c:v>
                </c:pt>
                <c:pt idx="8068">
                  <c:v>3.4296100000000003E-2</c:v>
                </c:pt>
                <c:pt idx="8069">
                  <c:v>3.428163E-2</c:v>
                </c:pt>
                <c:pt idx="8070">
                  <c:v>3.4252339999999999E-2</c:v>
                </c:pt>
                <c:pt idx="8071">
                  <c:v>3.4222320000000001E-2</c:v>
                </c:pt>
                <c:pt idx="8072">
                  <c:v>3.4191720000000002E-2</c:v>
                </c:pt>
                <c:pt idx="8073">
                  <c:v>3.4160980000000001E-2</c:v>
                </c:pt>
                <c:pt idx="8074">
                  <c:v>3.4129100000000002E-2</c:v>
                </c:pt>
                <c:pt idx="8075">
                  <c:v>3.4097389999999998E-2</c:v>
                </c:pt>
                <c:pt idx="8076">
                  <c:v>3.4064940000000002E-2</c:v>
                </c:pt>
                <c:pt idx="8077">
                  <c:v>3.4031779999999998E-2</c:v>
                </c:pt>
                <c:pt idx="8078">
                  <c:v>3.399746E-2</c:v>
                </c:pt>
                <c:pt idx="8079">
                  <c:v>3.3949279999999998E-2</c:v>
                </c:pt>
                <c:pt idx="8080">
                  <c:v>3.391914E-2</c:v>
                </c:pt>
                <c:pt idx="8081">
                  <c:v>3.3888960000000003E-2</c:v>
                </c:pt>
                <c:pt idx="8082">
                  <c:v>3.3858300000000001E-2</c:v>
                </c:pt>
                <c:pt idx="8083">
                  <c:v>3.3827089999999997E-2</c:v>
                </c:pt>
                <c:pt idx="8084">
                  <c:v>3.3796390000000003E-2</c:v>
                </c:pt>
                <c:pt idx="8085">
                  <c:v>3.3778740000000002E-2</c:v>
                </c:pt>
                <c:pt idx="8086">
                  <c:v>3.374605E-2</c:v>
                </c:pt>
                <c:pt idx="8087">
                  <c:v>3.371267E-2</c:v>
                </c:pt>
                <c:pt idx="8088">
                  <c:v>3.3678760000000002E-2</c:v>
                </c:pt>
                <c:pt idx="8089">
                  <c:v>3.3645960000000003E-2</c:v>
                </c:pt>
                <c:pt idx="8090">
                  <c:v>3.3614110000000003E-2</c:v>
                </c:pt>
                <c:pt idx="8091">
                  <c:v>3.358146E-2</c:v>
                </c:pt>
                <c:pt idx="8092">
                  <c:v>3.3551499999999998E-2</c:v>
                </c:pt>
                <c:pt idx="8093">
                  <c:v>3.3522059999999999E-2</c:v>
                </c:pt>
                <c:pt idx="8094">
                  <c:v>3.3507179999999998E-2</c:v>
                </c:pt>
                <c:pt idx="8095">
                  <c:v>3.3477560000000003E-2</c:v>
                </c:pt>
                <c:pt idx="8096">
                  <c:v>3.3446620000000003E-2</c:v>
                </c:pt>
                <c:pt idx="8097">
                  <c:v>3.3417559999999999E-2</c:v>
                </c:pt>
                <c:pt idx="8098">
                  <c:v>3.3375210000000002E-2</c:v>
                </c:pt>
                <c:pt idx="8099">
                  <c:v>3.334753E-2</c:v>
                </c:pt>
                <c:pt idx="8100">
                  <c:v>3.3319139999999997E-2</c:v>
                </c:pt>
                <c:pt idx="8101">
                  <c:v>3.328855E-2</c:v>
                </c:pt>
                <c:pt idx="8102">
                  <c:v>3.325794E-2</c:v>
                </c:pt>
                <c:pt idx="8103">
                  <c:v>3.3228029999999999E-2</c:v>
                </c:pt>
                <c:pt idx="8104">
                  <c:v>3.3198640000000001E-2</c:v>
                </c:pt>
                <c:pt idx="8105">
                  <c:v>3.3184199999999997E-2</c:v>
                </c:pt>
                <c:pt idx="8106">
                  <c:v>3.3156449999999997E-2</c:v>
                </c:pt>
                <c:pt idx="8107">
                  <c:v>3.3127860000000002E-2</c:v>
                </c:pt>
                <c:pt idx="8108">
                  <c:v>3.3082350000000003E-2</c:v>
                </c:pt>
                <c:pt idx="8109">
                  <c:v>3.3052829999999998E-2</c:v>
                </c:pt>
                <c:pt idx="8110">
                  <c:v>3.302426E-2</c:v>
                </c:pt>
                <c:pt idx="8111">
                  <c:v>3.299734E-2</c:v>
                </c:pt>
                <c:pt idx="8112">
                  <c:v>3.2971979999999998E-2</c:v>
                </c:pt>
                <c:pt idx="8113">
                  <c:v>3.2945849999999999E-2</c:v>
                </c:pt>
                <c:pt idx="8114">
                  <c:v>3.2920699999999997E-2</c:v>
                </c:pt>
                <c:pt idx="8115">
                  <c:v>3.2894779999999998E-2</c:v>
                </c:pt>
                <c:pt idx="8116">
                  <c:v>3.2855299999999997E-2</c:v>
                </c:pt>
                <c:pt idx="8117">
                  <c:v>3.282844E-2</c:v>
                </c:pt>
                <c:pt idx="8118">
                  <c:v>3.2801280000000002E-2</c:v>
                </c:pt>
                <c:pt idx="8119">
                  <c:v>3.2774989999999997E-2</c:v>
                </c:pt>
                <c:pt idx="8120">
                  <c:v>3.2749960000000002E-2</c:v>
                </c:pt>
                <c:pt idx="8121">
                  <c:v>3.272274E-2</c:v>
                </c:pt>
                <c:pt idx="8122">
                  <c:v>3.2696500000000003E-2</c:v>
                </c:pt>
                <c:pt idx="8123">
                  <c:v>3.2681149999999999E-2</c:v>
                </c:pt>
                <c:pt idx="8124">
                  <c:v>3.265237E-2</c:v>
                </c:pt>
                <c:pt idx="8125">
                  <c:v>3.2624199999999999E-2</c:v>
                </c:pt>
                <c:pt idx="8126">
                  <c:v>3.2584420000000003E-2</c:v>
                </c:pt>
                <c:pt idx="8127">
                  <c:v>3.25574E-2</c:v>
                </c:pt>
                <c:pt idx="8128">
                  <c:v>3.252932E-2</c:v>
                </c:pt>
                <c:pt idx="8129">
                  <c:v>3.2501960000000003E-2</c:v>
                </c:pt>
                <c:pt idx="8130">
                  <c:v>3.2475080000000003E-2</c:v>
                </c:pt>
                <c:pt idx="8131">
                  <c:v>3.2447650000000001E-2</c:v>
                </c:pt>
                <c:pt idx="8132">
                  <c:v>3.2419900000000001E-2</c:v>
                </c:pt>
                <c:pt idx="8133">
                  <c:v>3.2391669999999997E-2</c:v>
                </c:pt>
                <c:pt idx="8134">
                  <c:v>3.2362830000000002E-2</c:v>
                </c:pt>
                <c:pt idx="8135">
                  <c:v>3.2333250000000001E-2</c:v>
                </c:pt>
                <c:pt idx="8136">
                  <c:v>3.2304149999999997E-2</c:v>
                </c:pt>
                <c:pt idx="8137">
                  <c:v>3.2274890000000001E-2</c:v>
                </c:pt>
                <c:pt idx="8138">
                  <c:v>3.2235590000000001E-2</c:v>
                </c:pt>
                <c:pt idx="8139">
                  <c:v>3.2221369999999999E-2</c:v>
                </c:pt>
                <c:pt idx="8140">
                  <c:v>3.2194750000000001E-2</c:v>
                </c:pt>
                <c:pt idx="8141">
                  <c:v>3.2167399999999999E-2</c:v>
                </c:pt>
                <c:pt idx="8142">
                  <c:v>3.213978E-2</c:v>
                </c:pt>
                <c:pt idx="8143">
                  <c:v>3.2112259999999997E-2</c:v>
                </c:pt>
                <c:pt idx="8144">
                  <c:v>3.2084330000000001E-2</c:v>
                </c:pt>
                <c:pt idx="8145">
                  <c:v>3.2056519999999998E-2</c:v>
                </c:pt>
                <c:pt idx="8146">
                  <c:v>3.2028849999999998E-2</c:v>
                </c:pt>
                <c:pt idx="8147">
                  <c:v>3.2000540000000001E-2</c:v>
                </c:pt>
                <c:pt idx="8148">
                  <c:v>3.1972140000000003E-2</c:v>
                </c:pt>
                <c:pt idx="8149">
                  <c:v>3.1945759999999997E-2</c:v>
                </c:pt>
                <c:pt idx="8150">
                  <c:v>3.1920469999999999E-2</c:v>
                </c:pt>
                <c:pt idx="8151">
                  <c:v>3.1896019999999997E-2</c:v>
                </c:pt>
                <c:pt idx="8152">
                  <c:v>3.1871450000000003E-2</c:v>
                </c:pt>
                <c:pt idx="8153">
                  <c:v>3.1843249999999997E-2</c:v>
                </c:pt>
                <c:pt idx="8154">
                  <c:v>3.1812710000000001E-2</c:v>
                </c:pt>
                <c:pt idx="8155">
                  <c:v>3.1783140000000001E-2</c:v>
                </c:pt>
                <c:pt idx="8156">
                  <c:v>3.1758599999999998E-2</c:v>
                </c:pt>
                <c:pt idx="8157">
                  <c:v>3.1735520000000003E-2</c:v>
                </c:pt>
                <c:pt idx="8158">
                  <c:v>3.171218E-2</c:v>
                </c:pt>
                <c:pt idx="8159">
                  <c:v>3.1685449999999997E-2</c:v>
                </c:pt>
                <c:pt idx="8160">
                  <c:v>3.1656320000000002E-2</c:v>
                </c:pt>
                <c:pt idx="8161">
                  <c:v>3.1627620000000002E-2</c:v>
                </c:pt>
                <c:pt idx="8162">
                  <c:v>3.1596440000000003E-2</c:v>
                </c:pt>
                <c:pt idx="8163">
                  <c:v>3.1564839999999997E-2</c:v>
                </c:pt>
                <c:pt idx="8164">
                  <c:v>3.1535790000000001E-2</c:v>
                </c:pt>
                <c:pt idx="8165">
                  <c:v>3.1508389999999997E-2</c:v>
                </c:pt>
                <c:pt idx="8166">
                  <c:v>3.1466059999999997E-2</c:v>
                </c:pt>
                <c:pt idx="8167">
                  <c:v>3.1436899999999997E-2</c:v>
                </c:pt>
                <c:pt idx="8168">
                  <c:v>3.1409119999999999E-2</c:v>
                </c:pt>
                <c:pt idx="8169">
                  <c:v>3.138225E-2</c:v>
                </c:pt>
                <c:pt idx="8170">
                  <c:v>3.1357749999999997E-2</c:v>
                </c:pt>
                <c:pt idx="8171">
                  <c:v>3.1344900000000002E-2</c:v>
                </c:pt>
                <c:pt idx="8172">
                  <c:v>3.1316759999999999E-2</c:v>
                </c:pt>
                <c:pt idx="8173">
                  <c:v>3.1288379999999998E-2</c:v>
                </c:pt>
                <c:pt idx="8174">
                  <c:v>3.1260129999999997E-2</c:v>
                </c:pt>
                <c:pt idx="8175">
                  <c:v>3.1219819999999999E-2</c:v>
                </c:pt>
                <c:pt idx="8176">
                  <c:v>3.1191E-2</c:v>
                </c:pt>
                <c:pt idx="8177">
                  <c:v>3.1161189999999998E-2</c:v>
                </c:pt>
                <c:pt idx="8178">
                  <c:v>3.113055E-2</c:v>
                </c:pt>
                <c:pt idx="8179">
                  <c:v>3.109924E-2</c:v>
                </c:pt>
                <c:pt idx="8180">
                  <c:v>3.1068189999999999E-2</c:v>
                </c:pt>
                <c:pt idx="8181">
                  <c:v>3.1036899999999999E-2</c:v>
                </c:pt>
                <c:pt idx="8182">
                  <c:v>3.0994000000000001E-2</c:v>
                </c:pt>
                <c:pt idx="8183">
                  <c:v>3.0967450000000001E-2</c:v>
                </c:pt>
                <c:pt idx="8184">
                  <c:v>3.093806E-2</c:v>
                </c:pt>
                <c:pt idx="8185">
                  <c:v>3.0923639999999999E-2</c:v>
                </c:pt>
                <c:pt idx="8186">
                  <c:v>3.0895490000000001E-2</c:v>
                </c:pt>
                <c:pt idx="8187">
                  <c:v>3.0868280000000001E-2</c:v>
                </c:pt>
                <c:pt idx="8188">
                  <c:v>3.0841940000000002E-2</c:v>
                </c:pt>
                <c:pt idx="8189">
                  <c:v>3.0813879999999998E-2</c:v>
                </c:pt>
                <c:pt idx="8190">
                  <c:v>3.0783769999999998E-2</c:v>
                </c:pt>
                <c:pt idx="8191">
                  <c:v>3.075729E-2</c:v>
                </c:pt>
                <c:pt idx="8192">
                  <c:v>3.073E-2</c:v>
                </c:pt>
                <c:pt idx="8193">
                  <c:v>3.0691050000000001E-2</c:v>
                </c:pt>
                <c:pt idx="8194">
                  <c:v>3.0662640000000001E-2</c:v>
                </c:pt>
                <c:pt idx="8195">
                  <c:v>3.0635909999999999E-2</c:v>
                </c:pt>
                <c:pt idx="8196">
                  <c:v>3.0609500000000001E-2</c:v>
                </c:pt>
                <c:pt idx="8197">
                  <c:v>3.058218E-2</c:v>
                </c:pt>
                <c:pt idx="8198">
                  <c:v>3.0571060000000001E-2</c:v>
                </c:pt>
                <c:pt idx="8199">
                  <c:v>3.054401E-2</c:v>
                </c:pt>
                <c:pt idx="8200">
                  <c:v>3.051746E-2</c:v>
                </c:pt>
                <c:pt idx="8201">
                  <c:v>3.0493119999999999E-2</c:v>
                </c:pt>
                <c:pt idx="8202">
                  <c:v>3.0467069999999999E-2</c:v>
                </c:pt>
                <c:pt idx="8203">
                  <c:v>3.0427200000000001E-2</c:v>
                </c:pt>
                <c:pt idx="8204">
                  <c:v>3.0399349999999999E-2</c:v>
                </c:pt>
                <c:pt idx="8205">
                  <c:v>3.0371780000000001E-2</c:v>
                </c:pt>
                <c:pt idx="8206">
                  <c:v>3.0343889999999998E-2</c:v>
                </c:pt>
                <c:pt idx="8207">
                  <c:v>3.0315780000000001E-2</c:v>
                </c:pt>
                <c:pt idx="8208">
                  <c:v>3.028867E-2</c:v>
                </c:pt>
                <c:pt idx="8209">
                  <c:v>3.025978E-2</c:v>
                </c:pt>
                <c:pt idx="8210">
                  <c:v>3.0229809999999999E-2</c:v>
                </c:pt>
                <c:pt idx="8211">
                  <c:v>3.0214600000000001E-2</c:v>
                </c:pt>
                <c:pt idx="8212">
                  <c:v>3.0183539999999998E-2</c:v>
                </c:pt>
                <c:pt idx="8213">
                  <c:v>3.0151420000000002E-2</c:v>
                </c:pt>
                <c:pt idx="8214">
                  <c:v>3.011906E-2</c:v>
                </c:pt>
                <c:pt idx="8215">
                  <c:v>3.0088320000000002E-2</c:v>
                </c:pt>
                <c:pt idx="8216">
                  <c:v>3.005675E-2</c:v>
                </c:pt>
                <c:pt idx="8217">
                  <c:v>3.00244E-2</c:v>
                </c:pt>
                <c:pt idx="8218">
                  <c:v>2.9992930000000001E-2</c:v>
                </c:pt>
                <c:pt idx="8219">
                  <c:v>2.9963469999999999E-2</c:v>
                </c:pt>
                <c:pt idx="8220">
                  <c:v>2.993316E-2</c:v>
                </c:pt>
                <c:pt idx="8221">
                  <c:v>2.9918110000000001E-2</c:v>
                </c:pt>
                <c:pt idx="8222">
                  <c:v>2.9887670000000002E-2</c:v>
                </c:pt>
                <c:pt idx="8223">
                  <c:v>2.98573E-2</c:v>
                </c:pt>
                <c:pt idx="8224">
                  <c:v>2.9826430000000001E-2</c:v>
                </c:pt>
                <c:pt idx="8225">
                  <c:v>2.9795019999999998E-2</c:v>
                </c:pt>
                <c:pt idx="8226">
                  <c:v>2.9762199999999999E-2</c:v>
                </c:pt>
                <c:pt idx="8227">
                  <c:v>2.9729760000000001E-2</c:v>
                </c:pt>
                <c:pt idx="8228">
                  <c:v>2.9698200000000001E-2</c:v>
                </c:pt>
                <c:pt idx="8229">
                  <c:v>2.9664300000000001E-2</c:v>
                </c:pt>
                <c:pt idx="8230">
                  <c:v>2.9649330000000002E-2</c:v>
                </c:pt>
                <c:pt idx="8231">
                  <c:v>2.9617859999999999E-2</c:v>
                </c:pt>
                <c:pt idx="8232">
                  <c:v>2.9585360000000002E-2</c:v>
                </c:pt>
                <c:pt idx="8233">
                  <c:v>2.9554380000000002E-2</c:v>
                </c:pt>
                <c:pt idx="8234">
                  <c:v>2.9525470000000002E-2</c:v>
                </c:pt>
                <c:pt idx="8235">
                  <c:v>2.9476760000000001E-2</c:v>
                </c:pt>
                <c:pt idx="8236">
                  <c:v>2.9443480000000001E-2</c:v>
                </c:pt>
                <c:pt idx="8237">
                  <c:v>2.9409810000000002E-2</c:v>
                </c:pt>
                <c:pt idx="8238">
                  <c:v>2.9376639999999999E-2</c:v>
                </c:pt>
                <c:pt idx="8239">
                  <c:v>2.934457E-2</c:v>
                </c:pt>
                <c:pt idx="8240">
                  <c:v>2.9314460000000001E-2</c:v>
                </c:pt>
                <c:pt idx="8241">
                  <c:v>2.928526E-2</c:v>
                </c:pt>
                <c:pt idx="8242">
                  <c:v>2.9255349999999999E-2</c:v>
                </c:pt>
                <c:pt idx="8243">
                  <c:v>2.9225640000000001E-2</c:v>
                </c:pt>
                <c:pt idx="8244">
                  <c:v>2.9211959999999999E-2</c:v>
                </c:pt>
                <c:pt idx="8245">
                  <c:v>2.9183750000000001E-2</c:v>
                </c:pt>
                <c:pt idx="8246">
                  <c:v>2.915558E-2</c:v>
                </c:pt>
                <c:pt idx="8247">
                  <c:v>2.9127050000000002E-2</c:v>
                </c:pt>
                <c:pt idx="8248">
                  <c:v>2.909896E-2</c:v>
                </c:pt>
                <c:pt idx="8249">
                  <c:v>2.9070700000000001E-2</c:v>
                </c:pt>
                <c:pt idx="8250">
                  <c:v>2.9027049999999999E-2</c:v>
                </c:pt>
                <c:pt idx="8251">
                  <c:v>2.8998469999999998E-2</c:v>
                </c:pt>
                <c:pt idx="8252">
                  <c:v>2.8969519999999999E-2</c:v>
                </c:pt>
                <c:pt idx="8253">
                  <c:v>2.893948E-2</c:v>
                </c:pt>
                <c:pt idx="8254">
                  <c:v>2.890798E-2</c:v>
                </c:pt>
                <c:pt idx="8255">
                  <c:v>2.8878210000000001E-2</c:v>
                </c:pt>
                <c:pt idx="8256">
                  <c:v>2.8866050000000001E-2</c:v>
                </c:pt>
                <c:pt idx="8257">
                  <c:v>2.8837020000000001E-2</c:v>
                </c:pt>
                <c:pt idx="8258">
                  <c:v>2.8796220000000001E-2</c:v>
                </c:pt>
                <c:pt idx="8259">
                  <c:v>2.8767109999999999E-2</c:v>
                </c:pt>
                <c:pt idx="8260">
                  <c:v>2.8737539999999999E-2</c:v>
                </c:pt>
                <c:pt idx="8261">
                  <c:v>2.8708299999999999E-2</c:v>
                </c:pt>
                <c:pt idx="8262">
                  <c:v>2.8680560000000001E-2</c:v>
                </c:pt>
                <c:pt idx="8263">
                  <c:v>2.8652879999999999E-2</c:v>
                </c:pt>
                <c:pt idx="8264">
                  <c:v>2.8625330000000001E-2</c:v>
                </c:pt>
                <c:pt idx="8265">
                  <c:v>2.859948E-2</c:v>
                </c:pt>
                <c:pt idx="8266">
                  <c:v>2.8573250000000001E-2</c:v>
                </c:pt>
                <c:pt idx="8267">
                  <c:v>2.854373E-2</c:v>
                </c:pt>
                <c:pt idx="8268">
                  <c:v>2.850391E-2</c:v>
                </c:pt>
                <c:pt idx="8269">
                  <c:v>2.8490680000000001E-2</c:v>
                </c:pt>
                <c:pt idx="8270">
                  <c:v>2.8461920000000002E-2</c:v>
                </c:pt>
                <c:pt idx="8271">
                  <c:v>2.8433529999999999E-2</c:v>
                </c:pt>
                <c:pt idx="8272">
                  <c:v>2.8405099999999999E-2</c:v>
                </c:pt>
                <c:pt idx="8273">
                  <c:v>2.8378029999999999E-2</c:v>
                </c:pt>
                <c:pt idx="8274">
                  <c:v>2.8348769999999999E-2</c:v>
                </c:pt>
                <c:pt idx="8275">
                  <c:v>2.8319090000000002E-2</c:v>
                </c:pt>
                <c:pt idx="8276">
                  <c:v>2.828953E-2</c:v>
                </c:pt>
                <c:pt idx="8277">
                  <c:v>2.8259579999999999E-2</c:v>
                </c:pt>
                <c:pt idx="8278">
                  <c:v>2.8229560000000001E-2</c:v>
                </c:pt>
                <c:pt idx="8279">
                  <c:v>2.819779E-2</c:v>
                </c:pt>
                <c:pt idx="8280">
                  <c:v>2.8168180000000001E-2</c:v>
                </c:pt>
                <c:pt idx="8281">
                  <c:v>2.8153439999999998E-2</c:v>
                </c:pt>
                <c:pt idx="8282">
                  <c:v>2.8121819999999999E-2</c:v>
                </c:pt>
                <c:pt idx="8283">
                  <c:v>2.8090480000000001E-2</c:v>
                </c:pt>
                <c:pt idx="8284">
                  <c:v>2.8059440000000001E-2</c:v>
                </c:pt>
                <c:pt idx="8285">
                  <c:v>2.801447E-2</c:v>
                </c:pt>
                <c:pt idx="8286">
                  <c:v>2.7982659999999999E-2</c:v>
                </c:pt>
                <c:pt idx="8287">
                  <c:v>2.7951440000000001E-2</c:v>
                </c:pt>
                <c:pt idx="8288">
                  <c:v>2.792213E-2</c:v>
                </c:pt>
                <c:pt idx="8289">
                  <c:v>2.7908740000000001E-2</c:v>
                </c:pt>
                <c:pt idx="8290">
                  <c:v>2.7878340000000001E-2</c:v>
                </c:pt>
                <c:pt idx="8291">
                  <c:v>2.7849269999999999E-2</c:v>
                </c:pt>
                <c:pt idx="8292">
                  <c:v>2.7820750000000002E-2</c:v>
                </c:pt>
                <c:pt idx="8293">
                  <c:v>2.779212E-2</c:v>
                </c:pt>
                <c:pt idx="8294">
                  <c:v>2.7762530000000001E-2</c:v>
                </c:pt>
                <c:pt idx="8295">
                  <c:v>2.7733170000000001E-2</c:v>
                </c:pt>
                <c:pt idx="8296">
                  <c:v>2.7701900000000002E-2</c:v>
                </c:pt>
                <c:pt idx="8297">
                  <c:v>2.7668559999999998E-2</c:v>
                </c:pt>
                <c:pt idx="8298">
                  <c:v>2.7636069999999999E-2</c:v>
                </c:pt>
                <c:pt idx="8299">
                  <c:v>2.7605560000000001E-2</c:v>
                </c:pt>
                <c:pt idx="8300">
                  <c:v>2.755869E-2</c:v>
                </c:pt>
                <c:pt idx="8301">
                  <c:v>2.754272E-2</c:v>
                </c:pt>
                <c:pt idx="8302">
                  <c:v>2.7510099999999999E-2</c:v>
                </c:pt>
                <c:pt idx="8303">
                  <c:v>2.7477830000000002E-2</c:v>
                </c:pt>
                <c:pt idx="8304">
                  <c:v>2.7445859999999999E-2</c:v>
                </c:pt>
                <c:pt idx="8305">
                  <c:v>2.7412929999999999E-2</c:v>
                </c:pt>
                <c:pt idx="8306">
                  <c:v>2.738055E-2</c:v>
                </c:pt>
                <c:pt idx="8307">
                  <c:v>2.7348529999999999E-2</c:v>
                </c:pt>
                <c:pt idx="8308">
                  <c:v>2.7316750000000001E-2</c:v>
                </c:pt>
                <c:pt idx="8309">
                  <c:v>2.7284940000000001E-2</c:v>
                </c:pt>
                <c:pt idx="8310">
                  <c:v>2.7253119999999999E-2</c:v>
                </c:pt>
                <c:pt idx="8311">
                  <c:v>2.7239139999999998E-2</c:v>
                </c:pt>
                <c:pt idx="8312">
                  <c:v>2.7209669999999998E-2</c:v>
                </c:pt>
                <c:pt idx="8313">
                  <c:v>2.7180530000000001E-2</c:v>
                </c:pt>
                <c:pt idx="8314">
                  <c:v>2.7150270000000001E-2</c:v>
                </c:pt>
                <c:pt idx="8315">
                  <c:v>2.7105899999999999E-2</c:v>
                </c:pt>
                <c:pt idx="8316">
                  <c:v>2.707683E-2</c:v>
                </c:pt>
                <c:pt idx="8317">
                  <c:v>2.7047519999999999E-2</c:v>
                </c:pt>
                <c:pt idx="8318">
                  <c:v>2.70169E-2</c:v>
                </c:pt>
                <c:pt idx="8319">
                  <c:v>2.698474E-2</c:v>
                </c:pt>
                <c:pt idx="8320">
                  <c:v>2.695432E-2</c:v>
                </c:pt>
                <c:pt idx="8321">
                  <c:v>2.692338E-2</c:v>
                </c:pt>
                <c:pt idx="8322">
                  <c:v>2.6892260000000001E-2</c:v>
                </c:pt>
                <c:pt idx="8323">
                  <c:v>2.6877620000000001E-2</c:v>
                </c:pt>
                <c:pt idx="8324">
                  <c:v>2.68457E-2</c:v>
                </c:pt>
                <c:pt idx="8325">
                  <c:v>2.6812659999999999E-2</c:v>
                </c:pt>
                <c:pt idx="8326">
                  <c:v>2.677891E-2</c:v>
                </c:pt>
                <c:pt idx="8327">
                  <c:v>2.674439E-2</c:v>
                </c:pt>
                <c:pt idx="8328">
                  <c:v>2.6711820000000001E-2</c:v>
                </c:pt>
                <c:pt idx="8329">
                  <c:v>2.6680240000000001E-2</c:v>
                </c:pt>
                <c:pt idx="8330">
                  <c:v>2.6631829999999999E-2</c:v>
                </c:pt>
                <c:pt idx="8331">
                  <c:v>2.660036E-2</c:v>
                </c:pt>
                <c:pt idx="8332">
                  <c:v>2.6569740000000001E-2</c:v>
                </c:pt>
                <c:pt idx="8333">
                  <c:v>2.6539299999999998E-2</c:v>
                </c:pt>
                <c:pt idx="8334">
                  <c:v>2.65087E-2</c:v>
                </c:pt>
                <c:pt idx="8335">
                  <c:v>2.6477799999999999E-2</c:v>
                </c:pt>
                <c:pt idx="8336">
                  <c:v>2.6446279999999999E-2</c:v>
                </c:pt>
                <c:pt idx="8337">
                  <c:v>2.6415190000000002E-2</c:v>
                </c:pt>
                <c:pt idx="8338">
                  <c:v>2.6384950000000001E-2</c:v>
                </c:pt>
                <c:pt idx="8339">
                  <c:v>2.6351960000000001E-2</c:v>
                </c:pt>
                <c:pt idx="8340">
                  <c:v>2.631992E-2</c:v>
                </c:pt>
                <c:pt idx="8341">
                  <c:v>2.6303610000000002E-2</c:v>
                </c:pt>
                <c:pt idx="8342">
                  <c:v>2.62686E-2</c:v>
                </c:pt>
                <c:pt idx="8343">
                  <c:v>2.622004E-2</c:v>
                </c:pt>
                <c:pt idx="8344">
                  <c:v>2.6188019999999999E-2</c:v>
                </c:pt>
                <c:pt idx="8345">
                  <c:v>2.6155299999999999E-2</c:v>
                </c:pt>
                <c:pt idx="8346">
                  <c:v>2.612136E-2</c:v>
                </c:pt>
                <c:pt idx="8347">
                  <c:v>2.608719E-2</c:v>
                </c:pt>
                <c:pt idx="8348">
                  <c:v>2.605331E-2</c:v>
                </c:pt>
                <c:pt idx="8349">
                  <c:v>2.602049E-2</c:v>
                </c:pt>
                <c:pt idx="8350">
                  <c:v>2.5989379999999999E-2</c:v>
                </c:pt>
                <c:pt idx="8351">
                  <c:v>2.5958789999999999E-2</c:v>
                </c:pt>
                <c:pt idx="8352">
                  <c:v>2.5927889999999999E-2</c:v>
                </c:pt>
                <c:pt idx="8353">
                  <c:v>2.589764E-2</c:v>
                </c:pt>
                <c:pt idx="8354">
                  <c:v>2.5866239999999999E-2</c:v>
                </c:pt>
                <c:pt idx="8355">
                  <c:v>2.581992E-2</c:v>
                </c:pt>
                <c:pt idx="8356">
                  <c:v>2.5803E-2</c:v>
                </c:pt>
                <c:pt idx="8357">
                  <c:v>2.577248E-2</c:v>
                </c:pt>
                <c:pt idx="8358">
                  <c:v>2.574212E-2</c:v>
                </c:pt>
                <c:pt idx="8359">
                  <c:v>2.5711459999999998E-2</c:v>
                </c:pt>
                <c:pt idx="8360">
                  <c:v>2.5682E-2</c:v>
                </c:pt>
                <c:pt idx="8361">
                  <c:v>2.5653169999999999E-2</c:v>
                </c:pt>
                <c:pt idx="8362">
                  <c:v>2.5625789999999999E-2</c:v>
                </c:pt>
                <c:pt idx="8363">
                  <c:v>2.5600129999999999E-2</c:v>
                </c:pt>
                <c:pt idx="8364">
                  <c:v>2.557454E-2</c:v>
                </c:pt>
                <c:pt idx="8365">
                  <c:v>2.5547259999999999E-2</c:v>
                </c:pt>
                <c:pt idx="8366">
                  <c:v>2.5520749999999998E-2</c:v>
                </c:pt>
                <c:pt idx="8367">
                  <c:v>2.5480699999999998E-2</c:v>
                </c:pt>
                <c:pt idx="8368">
                  <c:v>2.5453389999999999E-2</c:v>
                </c:pt>
                <c:pt idx="8369">
                  <c:v>2.5424789999999999E-2</c:v>
                </c:pt>
                <c:pt idx="8370">
                  <c:v>2.5396970000000001E-2</c:v>
                </c:pt>
                <c:pt idx="8371">
                  <c:v>2.5381239999999999E-2</c:v>
                </c:pt>
                <c:pt idx="8372">
                  <c:v>2.5351579999999999E-2</c:v>
                </c:pt>
                <c:pt idx="8373">
                  <c:v>2.5323129999999999E-2</c:v>
                </c:pt>
                <c:pt idx="8374">
                  <c:v>2.529644E-2</c:v>
                </c:pt>
                <c:pt idx="8375">
                  <c:v>2.526979E-2</c:v>
                </c:pt>
                <c:pt idx="8376">
                  <c:v>2.522692E-2</c:v>
                </c:pt>
                <c:pt idx="8377">
                  <c:v>2.5198140000000001E-2</c:v>
                </c:pt>
                <c:pt idx="8378">
                  <c:v>2.516943E-2</c:v>
                </c:pt>
                <c:pt idx="8379">
                  <c:v>2.5140340000000001E-2</c:v>
                </c:pt>
                <c:pt idx="8380">
                  <c:v>2.51095E-2</c:v>
                </c:pt>
                <c:pt idx="8381">
                  <c:v>2.5079810000000001E-2</c:v>
                </c:pt>
                <c:pt idx="8382">
                  <c:v>2.5049800000000001E-2</c:v>
                </c:pt>
                <c:pt idx="8383">
                  <c:v>2.5020279999999999E-2</c:v>
                </c:pt>
                <c:pt idx="8384">
                  <c:v>2.497893E-2</c:v>
                </c:pt>
                <c:pt idx="8385">
                  <c:v>2.4952160000000001E-2</c:v>
                </c:pt>
                <c:pt idx="8386">
                  <c:v>2.4926380000000001E-2</c:v>
                </c:pt>
                <c:pt idx="8387">
                  <c:v>2.4913680000000001E-2</c:v>
                </c:pt>
                <c:pt idx="8388">
                  <c:v>2.488682E-2</c:v>
                </c:pt>
                <c:pt idx="8389">
                  <c:v>2.48589E-2</c:v>
                </c:pt>
                <c:pt idx="8390">
                  <c:v>2.483221E-2</c:v>
                </c:pt>
                <c:pt idx="8391">
                  <c:v>2.4807019999999999E-2</c:v>
                </c:pt>
                <c:pt idx="8392">
                  <c:v>2.4780659999999999E-2</c:v>
                </c:pt>
                <c:pt idx="8393">
                  <c:v>2.4753520000000001E-2</c:v>
                </c:pt>
                <c:pt idx="8394">
                  <c:v>2.4726459999999999E-2</c:v>
                </c:pt>
                <c:pt idx="8395">
                  <c:v>2.469934E-2</c:v>
                </c:pt>
                <c:pt idx="8396">
                  <c:v>2.4670089999999999E-2</c:v>
                </c:pt>
                <c:pt idx="8397">
                  <c:v>2.4623679999999998E-2</c:v>
                </c:pt>
                <c:pt idx="8398">
                  <c:v>2.4593299999999998E-2</c:v>
                </c:pt>
                <c:pt idx="8399">
                  <c:v>2.4563890000000001E-2</c:v>
                </c:pt>
                <c:pt idx="8400">
                  <c:v>2.4534179999999999E-2</c:v>
                </c:pt>
                <c:pt idx="8401">
                  <c:v>2.451915E-2</c:v>
                </c:pt>
                <c:pt idx="8402">
                  <c:v>2.4489899999999998E-2</c:v>
                </c:pt>
                <c:pt idx="8403">
                  <c:v>2.4461170000000001E-2</c:v>
                </c:pt>
                <c:pt idx="8404">
                  <c:v>2.4432559999999999E-2</c:v>
                </c:pt>
                <c:pt idx="8405">
                  <c:v>2.44031E-2</c:v>
                </c:pt>
                <c:pt idx="8406">
                  <c:v>2.437307E-2</c:v>
                </c:pt>
                <c:pt idx="8407">
                  <c:v>2.4343549999999999E-2</c:v>
                </c:pt>
                <c:pt idx="8408">
                  <c:v>2.4297940000000001E-2</c:v>
                </c:pt>
                <c:pt idx="8409">
                  <c:v>2.42676E-2</c:v>
                </c:pt>
                <c:pt idx="8410">
                  <c:v>2.42372E-2</c:v>
                </c:pt>
                <c:pt idx="8411">
                  <c:v>2.4207240000000001E-2</c:v>
                </c:pt>
                <c:pt idx="8412">
                  <c:v>2.417803E-2</c:v>
                </c:pt>
                <c:pt idx="8413">
                  <c:v>2.4149449999999999E-2</c:v>
                </c:pt>
                <c:pt idx="8414">
                  <c:v>2.4120829999999999E-2</c:v>
                </c:pt>
                <c:pt idx="8415">
                  <c:v>2.4106800000000001E-2</c:v>
                </c:pt>
                <c:pt idx="8416">
                  <c:v>2.407751E-2</c:v>
                </c:pt>
                <c:pt idx="8417">
                  <c:v>2.404798E-2</c:v>
                </c:pt>
                <c:pt idx="8418">
                  <c:v>2.4019390000000002E-2</c:v>
                </c:pt>
                <c:pt idx="8419">
                  <c:v>2.3990029999999999E-2</c:v>
                </c:pt>
                <c:pt idx="8420">
                  <c:v>2.394642E-2</c:v>
                </c:pt>
                <c:pt idx="8421">
                  <c:v>2.3918020000000002E-2</c:v>
                </c:pt>
                <c:pt idx="8422">
                  <c:v>2.388914E-2</c:v>
                </c:pt>
                <c:pt idx="8423">
                  <c:v>2.3860550000000001E-2</c:v>
                </c:pt>
                <c:pt idx="8424">
                  <c:v>2.3831140000000001E-2</c:v>
                </c:pt>
                <c:pt idx="8425">
                  <c:v>2.3803609999999999E-2</c:v>
                </c:pt>
                <c:pt idx="8426">
                  <c:v>2.377541E-2</c:v>
                </c:pt>
                <c:pt idx="8427">
                  <c:v>2.3762800000000001E-2</c:v>
                </c:pt>
                <c:pt idx="8428">
                  <c:v>2.3739139999999999E-2</c:v>
                </c:pt>
                <c:pt idx="8429">
                  <c:v>2.3712750000000001E-2</c:v>
                </c:pt>
                <c:pt idx="8430">
                  <c:v>2.3684340000000002E-2</c:v>
                </c:pt>
                <c:pt idx="8431">
                  <c:v>2.3642090000000001E-2</c:v>
                </c:pt>
                <c:pt idx="8432">
                  <c:v>2.361518E-2</c:v>
                </c:pt>
                <c:pt idx="8433">
                  <c:v>2.3588689999999999E-2</c:v>
                </c:pt>
                <c:pt idx="8434">
                  <c:v>2.3562240000000002E-2</c:v>
                </c:pt>
                <c:pt idx="8435">
                  <c:v>2.35356E-2</c:v>
                </c:pt>
                <c:pt idx="8436">
                  <c:v>2.3508149999999998E-2</c:v>
                </c:pt>
                <c:pt idx="8437">
                  <c:v>2.3482119999999999E-2</c:v>
                </c:pt>
                <c:pt idx="8438">
                  <c:v>2.3443100000000001E-2</c:v>
                </c:pt>
                <c:pt idx="8439">
                  <c:v>2.3414689999999998E-2</c:v>
                </c:pt>
                <c:pt idx="8440">
                  <c:v>2.33861E-2</c:v>
                </c:pt>
                <c:pt idx="8441">
                  <c:v>2.3358500000000001E-2</c:v>
                </c:pt>
                <c:pt idx="8442">
                  <c:v>2.3345250000000001E-2</c:v>
                </c:pt>
                <c:pt idx="8443">
                  <c:v>2.331801E-2</c:v>
                </c:pt>
                <c:pt idx="8444">
                  <c:v>2.3291039999999999E-2</c:v>
                </c:pt>
                <c:pt idx="8445">
                  <c:v>2.3263280000000001E-2</c:v>
                </c:pt>
                <c:pt idx="8446">
                  <c:v>2.3236110000000001E-2</c:v>
                </c:pt>
                <c:pt idx="8447">
                  <c:v>2.320728E-2</c:v>
                </c:pt>
                <c:pt idx="8448">
                  <c:v>2.3182540000000001E-2</c:v>
                </c:pt>
                <c:pt idx="8449">
                  <c:v>2.3145619999999999E-2</c:v>
                </c:pt>
                <c:pt idx="8450">
                  <c:v>2.3121300000000001E-2</c:v>
                </c:pt>
                <c:pt idx="8451">
                  <c:v>2.3096749999999999E-2</c:v>
                </c:pt>
                <c:pt idx="8452">
                  <c:v>2.3071660000000001E-2</c:v>
                </c:pt>
                <c:pt idx="8453">
                  <c:v>2.3044459999999999E-2</c:v>
                </c:pt>
                <c:pt idx="8454">
                  <c:v>2.3017119999999999E-2</c:v>
                </c:pt>
                <c:pt idx="8455">
                  <c:v>2.2988999999999999E-2</c:v>
                </c:pt>
                <c:pt idx="8456">
                  <c:v>2.296113E-2</c:v>
                </c:pt>
                <c:pt idx="8457">
                  <c:v>2.2935560000000001E-2</c:v>
                </c:pt>
                <c:pt idx="8458">
                  <c:v>2.2898740000000001E-2</c:v>
                </c:pt>
                <c:pt idx="8459">
                  <c:v>2.287521E-2</c:v>
                </c:pt>
                <c:pt idx="8460">
                  <c:v>2.285046E-2</c:v>
                </c:pt>
                <c:pt idx="8461">
                  <c:v>2.2822990000000001E-2</c:v>
                </c:pt>
                <c:pt idx="8462">
                  <c:v>2.27967E-2</c:v>
                </c:pt>
                <c:pt idx="8463">
                  <c:v>2.2774849999999999E-2</c:v>
                </c:pt>
                <c:pt idx="8464">
                  <c:v>2.2752999999999999E-2</c:v>
                </c:pt>
                <c:pt idx="8465">
                  <c:v>2.2734500000000001E-2</c:v>
                </c:pt>
                <c:pt idx="8466">
                  <c:v>2.271546E-2</c:v>
                </c:pt>
                <c:pt idx="8467">
                  <c:v>2.269465E-2</c:v>
                </c:pt>
                <c:pt idx="8468">
                  <c:v>2.2670010000000001E-2</c:v>
                </c:pt>
                <c:pt idx="8469">
                  <c:v>2.263422E-2</c:v>
                </c:pt>
                <c:pt idx="8470">
                  <c:v>2.2621720000000001E-2</c:v>
                </c:pt>
                <c:pt idx="8471">
                  <c:v>2.2596450000000001E-2</c:v>
                </c:pt>
                <c:pt idx="8472">
                  <c:v>2.2569140000000001E-2</c:v>
                </c:pt>
                <c:pt idx="8473">
                  <c:v>2.254161E-2</c:v>
                </c:pt>
                <c:pt idx="8474">
                  <c:v>2.2514490000000002E-2</c:v>
                </c:pt>
                <c:pt idx="8475">
                  <c:v>2.2487380000000001E-2</c:v>
                </c:pt>
                <c:pt idx="8476">
                  <c:v>2.2461080000000001E-2</c:v>
                </c:pt>
                <c:pt idx="8477">
                  <c:v>2.2434740000000002E-2</c:v>
                </c:pt>
                <c:pt idx="8478">
                  <c:v>2.2407880000000002E-2</c:v>
                </c:pt>
                <c:pt idx="8479">
                  <c:v>2.2381760000000001E-2</c:v>
                </c:pt>
                <c:pt idx="8480">
                  <c:v>2.2357189999999999E-2</c:v>
                </c:pt>
                <c:pt idx="8481">
                  <c:v>2.2333390000000002E-2</c:v>
                </c:pt>
                <c:pt idx="8482">
                  <c:v>2.2308990000000001E-2</c:v>
                </c:pt>
                <c:pt idx="8483">
                  <c:v>2.2283529999999999E-2</c:v>
                </c:pt>
                <c:pt idx="8484">
                  <c:v>2.22563E-2</c:v>
                </c:pt>
                <c:pt idx="8485">
                  <c:v>2.2230529999999998E-2</c:v>
                </c:pt>
                <c:pt idx="8486">
                  <c:v>2.2195719999999999E-2</c:v>
                </c:pt>
                <c:pt idx="8487">
                  <c:v>2.2173640000000001E-2</c:v>
                </c:pt>
                <c:pt idx="8488">
                  <c:v>2.2152479999999999E-2</c:v>
                </c:pt>
                <c:pt idx="8489">
                  <c:v>2.2129679999999999E-2</c:v>
                </c:pt>
                <c:pt idx="8490">
                  <c:v>2.210728E-2</c:v>
                </c:pt>
                <c:pt idx="8491">
                  <c:v>2.2085170000000001E-2</c:v>
                </c:pt>
                <c:pt idx="8492">
                  <c:v>2.206062E-2</c:v>
                </c:pt>
                <c:pt idx="8493">
                  <c:v>2.2046099999999999E-2</c:v>
                </c:pt>
                <c:pt idx="8494">
                  <c:v>2.2022139999999999E-2</c:v>
                </c:pt>
                <c:pt idx="8495">
                  <c:v>2.1999500000000002E-2</c:v>
                </c:pt>
                <c:pt idx="8496">
                  <c:v>2.1975100000000001E-2</c:v>
                </c:pt>
                <c:pt idx="8497">
                  <c:v>2.1952280000000001E-2</c:v>
                </c:pt>
                <c:pt idx="8498">
                  <c:v>2.1930600000000001E-2</c:v>
                </c:pt>
                <c:pt idx="8499">
                  <c:v>2.1905339999999999E-2</c:v>
                </c:pt>
                <c:pt idx="8500">
                  <c:v>2.1867950000000001E-2</c:v>
                </c:pt>
                <c:pt idx="8501">
                  <c:v>2.1842940000000002E-2</c:v>
                </c:pt>
                <c:pt idx="8502">
                  <c:v>2.182044E-2</c:v>
                </c:pt>
                <c:pt idx="8503">
                  <c:v>2.1797460000000001E-2</c:v>
                </c:pt>
                <c:pt idx="8504">
                  <c:v>2.1774180000000001E-2</c:v>
                </c:pt>
                <c:pt idx="8505">
                  <c:v>2.1752480000000001E-2</c:v>
                </c:pt>
                <c:pt idx="8506">
                  <c:v>2.1732830000000002E-2</c:v>
                </c:pt>
                <c:pt idx="8507">
                  <c:v>2.1710810000000001E-2</c:v>
                </c:pt>
                <c:pt idx="8508">
                  <c:v>2.1690999999999998E-2</c:v>
                </c:pt>
                <c:pt idx="8509">
                  <c:v>2.1672500000000001E-2</c:v>
                </c:pt>
                <c:pt idx="8510">
                  <c:v>2.1650860000000001E-2</c:v>
                </c:pt>
                <c:pt idx="8511">
                  <c:v>2.163762E-2</c:v>
                </c:pt>
                <c:pt idx="8512">
                  <c:v>2.1614359999999999E-2</c:v>
                </c:pt>
                <c:pt idx="8513">
                  <c:v>2.1589859999999999E-2</c:v>
                </c:pt>
                <c:pt idx="8514">
                  <c:v>2.1555009999999999E-2</c:v>
                </c:pt>
                <c:pt idx="8515">
                  <c:v>2.153302E-2</c:v>
                </c:pt>
                <c:pt idx="8516">
                  <c:v>2.1508559999999999E-2</c:v>
                </c:pt>
                <c:pt idx="8517">
                  <c:v>2.148388E-2</c:v>
                </c:pt>
                <c:pt idx="8518">
                  <c:v>2.1460130000000001E-2</c:v>
                </c:pt>
                <c:pt idx="8519">
                  <c:v>2.143718E-2</c:v>
                </c:pt>
                <c:pt idx="8520">
                  <c:v>2.1415819999999999E-2</c:v>
                </c:pt>
                <c:pt idx="8521">
                  <c:v>2.1392399999999999E-2</c:v>
                </c:pt>
                <c:pt idx="8522">
                  <c:v>2.1367239999999999E-2</c:v>
                </c:pt>
                <c:pt idx="8523">
                  <c:v>2.134347E-2</c:v>
                </c:pt>
                <c:pt idx="8524">
                  <c:v>2.132001E-2</c:v>
                </c:pt>
                <c:pt idx="8525">
                  <c:v>2.129493E-2</c:v>
                </c:pt>
                <c:pt idx="8526">
                  <c:v>2.1266520000000001E-2</c:v>
                </c:pt>
                <c:pt idx="8527">
                  <c:v>2.1252719999999999E-2</c:v>
                </c:pt>
                <c:pt idx="8528">
                  <c:v>2.1226220000000001E-2</c:v>
                </c:pt>
                <c:pt idx="8529">
                  <c:v>2.118946E-2</c:v>
                </c:pt>
                <c:pt idx="8530">
                  <c:v>2.1165079999999999E-2</c:v>
                </c:pt>
                <c:pt idx="8531">
                  <c:v>2.1140949999999999E-2</c:v>
                </c:pt>
                <c:pt idx="8532">
                  <c:v>2.111791E-2</c:v>
                </c:pt>
                <c:pt idx="8533">
                  <c:v>2.1094999999999999E-2</c:v>
                </c:pt>
                <c:pt idx="8534">
                  <c:v>2.1071179999999998E-2</c:v>
                </c:pt>
                <c:pt idx="8535">
                  <c:v>2.104932E-2</c:v>
                </c:pt>
                <c:pt idx="8536">
                  <c:v>2.1029269999999999E-2</c:v>
                </c:pt>
                <c:pt idx="8537">
                  <c:v>2.1008260000000001E-2</c:v>
                </c:pt>
                <c:pt idx="8538">
                  <c:v>2.0987189999999999E-2</c:v>
                </c:pt>
                <c:pt idx="8539">
                  <c:v>2.0963889999999999E-2</c:v>
                </c:pt>
                <c:pt idx="8540">
                  <c:v>2.0941189999999998E-2</c:v>
                </c:pt>
                <c:pt idx="8541">
                  <c:v>2.0917129999999999E-2</c:v>
                </c:pt>
                <c:pt idx="8542">
                  <c:v>2.088566E-2</c:v>
                </c:pt>
                <c:pt idx="8543">
                  <c:v>2.0867380000000001E-2</c:v>
                </c:pt>
                <c:pt idx="8544">
                  <c:v>2.0847350000000001E-2</c:v>
                </c:pt>
                <c:pt idx="8545">
                  <c:v>2.0826910000000001E-2</c:v>
                </c:pt>
                <c:pt idx="8546">
                  <c:v>2.0815960000000001E-2</c:v>
                </c:pt>
                <c:pt idx="8547">
                  <c:v>2.0795480000000002E-2</c:v>
                </c:pt>
                <c:pt idx="8548">
                  <c:v>2.0774569999999999E-2</c:v>
                </c:pt>
                <c:pt idx="8549">
                  <c:v>2.0753890000000001E-2</c:v>
                </c:pt>
                <c:pt idx="8550">
                  <c:v>2.07332E-2</c:v>
                </c:pt>
                <c:pt idx="8551">
                  <c:v>2.0712970000000001E-2</c:v>
                </c:pt>
                <c:pt idx="8552">
                  <c:v>2.069329E-2</c:v>
                </c:pt>
                <c:pt idx="8553">
                  <c:v>2.0670580000000001E-2</c:v>
                </c:pt>
                <c:pt idx="8554">
                  <c:v>2.0648059999999999E-2</c:v>
                </c:pt>
                <c:pt idx="8555">
                  <c:v>2.0615979999999999E-2</c:v>
                </c:pt>
                <c:pt idx="8556">
                  <c:v>2.0594049999999999E-2</c:v>
                </c:pt>
                <c:pt idx="8557">
                  <c:v>2.0576230000000001E-2</c:v>
                </c:pt>
                <c:pt idx="8558">
                  <c:v>2.0559439999999998E-2</c:v>
                </c:pt>
                <c:pt idx="8559">
                  <c:v>2.053928E-2</c:v>
                </c:pt>
                <c:pt idx="8560">
                  <c:v>2.051919E-2</c:v>
                </c:pt>
                <c:pt idx="8561">
                  <c:v>2.0501459999999999E-2</c:v>
                </c:pt>
                <c:pt idx="8562">
                  <c:v>2.048144E-2</c:v>
                </c:pt>
                <c:pt idx="8563">
                  <c:v>2.0459700000000001E-2</c:v>
                </c:pt>
                <c:pt idx="8564">
                  <c:v>2.0437549999999999E-2</c:v>
                </c:pt>
                <c:pt idx="8565">
                  <c:v>2.0415039999999999E-2</c:v>
                </c:pt>
                <c:pt idx="8566">
                  <c:v>2.0392480000000001E-2</c:v>
                </c:pt>
                <c:pt idx="8567">
                  <c:v>2.0358250000000001E-2</c:v>
                </c:pt>
                <c:pt idx="8568">
                  <c:v>2.033424E-2</c:v>
                </c:pt>
                <c:pt idx="8569">
                  <c:v>2.031328E-2</c:v>
                </c:pt>
                <c:pt idx="8570">
                  <c:v>2.029388E-2</c:v>
                </c:pt>
                <c:pt idx="8571">
                  <c:v>2.0271649999999999E-2</c:v>
                </c:pt>
                <c:pt idx="8572">
                  <c:v>2.0249670000000001E-2</c:v>
                </c:pt>
                <c:pt idx="8573">
                  <c:v>2.0229009999999999E-2</c:v>
                </c:pt>
                <c:pt idx="8574">
                  <c:v>2.0209999999999999E-2</c:v>
                </c:pt>
                <c:pt idx="8575">
                  <c:v>2.0189909999999998E-2</c:v>
                </c:pt>
                <c:pt idx="8576">
                  <c:v>2.0169019999999999E-2</c:v>
                </c:pt>
                <c:pt idx="8577">
                  <c:v>2.0157609999999999E-2</c:v>
                </c:pt>
                <c:pt idx="8578">
                  <c:v>2.0136680000000001E-2</c:v>
                </c:pt>
                <c:pt idx="8579">
                  <c:v>2.011655E-2</c:v>
                </c:pt>
                <c:pt idx="8580">
                  <c:v>2.008654E-2</c:v>
                </c:pt>
                <c:pt idx="8581">
                  <c:v>2.0067910000000001E-2</c:v>
                </c:pt>
                <c:pt idx="8582">
                  <c:v>2.0050490000000001E-2</c:v>
                </c:pt>
                <c:pt idx="8583">
                  <c:v>2.0032810000000002E-2</c:v>
                </c:pt>
                <c:pt idx="8584">
                  <c:v>2.0014859999999999E-2</c:v>
                </c:pt>
                <c:pt idx="8585">
                  <c:v>1.9997060000000001E-2</c:v>
                </c:pt>
                <c:pt idx="8586">
                  <c:v>1.9981059999999998E-2</c:v>
                </c:pt>
                <c:pt idx="8587">
                  <c:v>1.9964889999999999E-2</c:v>
                </c:pt>
                <c:pt idx="8588">
                  <c:v>1.9946729999999999E-2</c:v>
                </c:pt>
                <c:pt idx="8589">
                  <c:v>1.9927730000000001E-2</c:v>
                </c:pt>
                <c:pt idx="8590">
                  <c:v>1.990741E-2</c:v>
                </c:pt>
                <c:pt idx="8591">
                  <c:v>1.9886399999999999E-2</c:v>
                </c:pt>
                <c:pt idx="8592">
                  <c:v>1.9866269999999998E-2</c:v>
                </c:pt>
                <c:pt idx="8593">
                  <c:v>1.9847070000000001E-2</c:v>
                </c:pt>
                <c:pt idx="8594">
                  <c:v>1.9829329999999999E-2</c:v>
                </c:pt>
                <c:pt idx="8595">
                  <c:v>1.98132E-2</c:v>
                </c:pt>
                <c:pt idx="8596">
                  <c:v>1.979498E-2</c:v>
                </c:pt>
                <c:pt idx="8597">
                  <c:v>1.977858E-2</c:v>
                </c:pt>
                <c:pt idx="8598">
                  <c:v>1.9757630000000002E-2</c:v>
                </c:pt>
                <c:pt idx="8599">
                  <c:v>1.9736770000000001E-2</c:v>
                </c:pt>
                <c:pt idx="8600">
                  <c:v>1.9721300000000001E-2</c:v>
                </c:pt>
                <c:pt idx="8601">
                  <c:v>1.970796E-2</c:v>
                </c:pt>
                <c:pt idx="8602">
                  <c:v>1.9689479999999999E-2</c:v>
                </c:pt>
                <c:pt idx="8603">
                  <c:v>1.9678069999999999E-2</c:v>
                </c:pt>
                <c:pt idx="8604">
                  <c:v>1.965797E-2</c:v>
                </c:pt>
                <c:pt idx="8605">
                  <c:v>1.96367E-2</c:v>
                </c:pt>
                <c:pt idx="8606">
                  <c:v>1.9616580000000002E-2</c:v>
                </c:pt>
                <c:pt idx="8607">
                  <c:v>1.9587239999999999E-2</c:v>
                </c:pt>
                <c:pt idx="8608">
                  <c:v>1.956898E-2</c:v>
                </c:pt>
                <c:pt idx="8609">
                  <c:v>1.9550060000000001E-2</c:v>
                </c:pt>
                <c:pt idx="8610">
                  <c:v>1.9530280000000001E-2</c:v>
                </c:pt>
                <c:pt idx="8611">
                  <c:v>1.951172E-2</c:v>
                </c:pt>
                <c:pt idx="8612">
                  <c:v>1.949476E-2</c:v>
                </c:pt>
                <c:pt idx="8613">
                  <c:v>1.9479139999999999E-2</c:v>
                </c:pt>
                <c:pt idx="8614">
                  <c:v>1.9462980000000001E-2</c:v>
                </c:pt>
                <c:pt idx="8615">
                  <c:v>1.944653E-2</c:v>
                </c:pt>
                <c:pt idx="8616">
                  <c:v>1.9430860000000001E-2</c:v>
                </c:pt>
                <c:pt idx="8617">
                  <c:v>1.9417750000000001E-2</c:v>
                </c:pt>
                <c:pt idx="8618">
                  <c:v>1.9409610000000001E-2</c:v>
                </c:pt>
                <c:pt idx="8619">
                  <c:v>1.9394769999999999E-2</c:v>
                </c:pt>
                <c:pt idx="8620">
                  <c:v>1.9381260000000001E-2</c:v>
                </c:pt>
                <c:pt idx="8621">
                  <c:v>1.9367829999999999E-2</c:v>
                </c:pt>
                <c:pt idx="8622">
                  <c:v>1.9353550000000001E-2</c:v>
                </c:pt>
                <c:pt idx="8623">
                  <c:v>1.933609E-2</c:v>
                </c:pt>
                <c:pt idx="8624">
                  <c:v>1.9315019999999999E-2</c:v>
                </c:pt>
                <c:pt idx="8625">
                  <c:v>1.929399E-2</c:v>
                </c:pt>
                <c:pt idx="8626">
                  <c:v>1.9273950000000001E-2</c:v>
                </c:pt>
                <c:pt idx="8627">
                  <c:v>1.9254050000000002E-2</c:v>
                </c:pt>
                <c:pt idx="8628">
                  <c:v>1.9235499999999999E-2</c:v>
                </c:pt>
                <c:pt idx="8629">
                  <c:v>1.9207539999999999E-2</c:v>
                </c:pt>
                <c:pt idx="8630">
                  <c:v>1.9193040000000001E-2</c:v>
                </c:pt>
                <c:pt idx="8631">
                  <c:v>1.9177610000000001E-2</c:v>
                </c:pt>
                <c:pt idx="8632">
                  <c:v>1.9161290000000001E-2</c:v>
                </c:pt>
                <c:pt idx="8633">
                  <c:v>1.9146259999999998E-2</c:v>
                </c:pt>
                <c:pt idx="8634">
                  <c:v>1.913159E-2</c:v>
                </c:pt>
                <c:pt idx="8635">
                  <c:v>1.911614E-2</c:v>
                </c:pt>
                <c:pt idx="8636">
                  <c:v>1.9099959999999999E-2</c:v>
                </c:pt>
                <c:pt idx="8637">
                  <c:v>1.908373E-2</c:v>
                </c:pt>
                <c:pt idx="8638">
                  <c:v>1.906706E-2</c:v>
                </c:pt>
                <c:pt idx="8639">
                  <c:v>1.9050279999999999E-2</c:v>
                </c:pt>
                <c:pt idx="8640">
                  <c:v>1.9036440000000002E-2</c:v>
                </c:pt>
                <c:pt idx="8641">
                  <c:v>1.902382E-2</c:v>
                </c:pt>
                <c:pt idx="8642">
                  <c:v>1.9011819999999999E-2</c:v>
                </c:pt>
                <c:pt idx="8643">
                  <c:v>1.9000630000000001E-2</c:v>
                </c:pt>
                <c:pt idx="8644">
                  <c:v>1.8988959999999999E-2</c:v>
                </c:pt>
                <c:pt idx="8645">
                  <c:v>1.89753E-2</c:v>
                </c:pt>
                <c:pt idx="8646">
                  <c:v>1.895761E-2</c:v>
                </c:pt>
                <c:pt idx="8647">
                  <c:v>1.8944880000000001E-2</c:v>
                </c:pt>
                <c:pt idx="8648">
                  <c:v>1.8932040000000001E-2</c:v>
                </c:pt>
                <c:pt idx="8649">
                  <c:v>1.8920880000000001E-2</c:v>
                </c:pt>
                <c:pt idx="8650">
                  <c:v>1.8909189999999999E-2</c:v>
                </c:pt>
                <c:pt idx="8651">
                  <c:v>1.8897460000000001E-2</c:v>
                </c:pt>
                <c:pt idx="8652">
                  <c:v>1.8884160000000001E-2</c:v>
                </c:pt>
                <c:pt idx="8653">
                  <c:v>1.8872139999999999E-2</c:v>
                </c:pt>
                <c:pt idx="8654">
                  <c:v>1.8862500000000001E-2</c:v>
                </c:pt>
                <c:pt idx="8655">
                  <c:v>1.8853990000000001E-2</c:v>
                </c:pt>
                <c:pt idx="8656">
                  <c:v>1.8846809999999999E-2</c:v>
                </c:pt>
                <c:pt idx="8657">
                  <c:v>1.8836619999999998E-2</c:v>
                </c:pt>
                <c:pt idx="8658">
                  <c:v>1.8827460000000001E-2</c:v>
                </c:pt>
                <c:pt idx="8659">
                  <c:v>1.8818410000000001E-2</c:v>
                </c:pt>
                <c:pt idx="8660">
                  <c:v>1.8809119999999999E-2</c:v>
                </c:pt>
                <c:pt idx="8661">
                  <c:v>1.8792650000000001E-2</c:v>
                </c:pt>
                <c:pt idx="8662">
                  <c:v>1.8783149999999998E-2</c:v>
                </c:pt>
                <c:pt idx="8663">
                  <c:v>1.8774590000000001E-2</c:v>
                </c:pt>
                <c:pt idx="8664">
                  <c:v>1.876446E-2</c:v>
                </c:pt>
                <c:pt idx="8665">
                  <c:v>1.875021E-2</c:v>
                </c:pt>
                <c:pt idx="8666">
                  <c:v>1.8738609999999999E-2</c:v>
                </c:pt>
                <c:pt idx="8667">
                  <c:v>1.873319E-2</c:v>
                </c:pt>
                <c:pt idx="8668">
                  <c:v>1.8725510000000001E-2</c:v>
                </c:pt>
                <c:pt idx="8669">
                  <c:v>1.8715610000000001E-2</c:v>
                </c:pt>
                <c:pt idx="8670">
                  <c:v>1.8704109999999999E-2</c:v>
                </c:pt>
                <c:pt idx="8671">
                  <c:v>1.8697510000000001E-2</c:v>
                </c:pt>
                <c:pt idx="8672">
                  <c:v>1.8690780000000001E-2</c:v>
                </c:pt>
                <c:pt idx="8673">
                  <c:v>1.868363E-2</c:v>
                </c:pt>
                <c:pt idx="8674">
                  <c:v>1.8675830000000001E-2</c:v>
                </c:pt>
                <c:pt idx="8675">
                  <c:v>1.8664320000000002E-2</c:v>
                </c:pt>
                <c:pt idx="8676">
                  <c:v>1.8655419999999999E-2</c:v>
                </c:pt>
                <c:pt idx="8677">
                  <c:v>1.8646019999999999E-2</c:v>
                </c:pt>
                <c:pt idx="8678">
                  <c:v>1.8636440000000001E-2</c:v>
                </c:pt>
                <c:pt idx="8679">
                  <c:v>1.8617120000000001E-2</c:v>
                </c:pt>
                <c:pt idx="8680">
                  <c:v>1.8610539999999998E-2</c:v>
                </c:pt>
                <c:pt idx="8681">
                  <c:v>1.860651E-2</c:v>
                </c:pt>
                <c:pt idx="8682">
                  <c:v>1.8600579999999999E-2</c:v>
                </c:pt>
                <c:pt idx="8683">
                  <c:v>1.8592600000000001E-2</c:v>
                </c:pt>
                <c:pt idx="8684">
                  <c:v>1.8584179999999999E-2</c:v>
                </c:pt>
                <c:pt idx="8685">
                  <c:v>1.8578419999999998E-2</c:v>
                </c:pt>
                <c:pt idx="8686">
                  <c:v>1.857601E-2</c:v>
                </c:pt>
                <c:pt idx="8687">
                  <c:v>1.8569410000000001E-2</c:v>
                </c:pt>
                <c:pt idx="8688">
                  <c:v>1.855863E-2</c:v>
                </c:pt>
                <c:pt idx="8689">
                  <c:v>1.8551120000000001E-2</c:v>
                </c:pt>
                <c:pt idx="8690">
                  <c:v>1.854606E-2</c:v>
                </c:pt>
                <c:pt idx="8691">
                  <c:v>1.85361E-2</c:v>
                </c:pt>
                <c:pt idx="8692">
                  <c:v>1.852614E-2</c:v>
                </c:pt>
                <c:pt idx="8693">
                  <c:v>1.8517619999999999E-2</c:v>
                </c:pt>
                <c:pt idx="8694">
                  <c:v>1.850808E-2</c:v>
                </c:pt>
                <c:pt idx="8695">
                  <c:v>1.850129E-2</c:v>
                </c:pt>
                <c:pt idx="8696">
                  <c:v>1.8498270000000001E-2</c:v>
                </c:pt>
                <c:pt idx="8697">
                  <c:v>1.8494420000000001E-2</c:v>
                </c:pt>
                <c:pt idx="8698">
                  <c:v>1.8487440000000001E-2</c:v>
                </c:pt>
                <c:pt idx="8699">
                  <c:v>1.8479099999999998E-2</c:v>
                </c:pt>
                <c:pt idx="8700">
                  <c:v>1.84724E-2</c:v>
                </c:pt>
                <c:pt idx="8701">
                  <c:v>1.8465160000000001E-2</c:v>
                </c:pt>
                <c:pt idx="8702">
                  <c:v>1.8456879999999998E-2</c:v>
                </c:pt>
                <c:pt idx="8703">
                  <c:v>1.8450310000000001E-2</c:v>
                </c:pt>
                <c:pt idx="8704">
                  <c:v>1.8443359999999999E-2</c:v>
                </c:pt>
                <c:pt idx="8705">
                  <c:v>1.843881E-2</c:v>
                </c:pt>
                <c:pt idx="8706">
                  <c:v>1.84338E-2</c:v>
                </c:pt>
                <c:pt idx="8707">
                  <c:v>1.8429930000000001E-2</c:v>
                </c:pt>
                <c:pt idx="8708">
                  <c:v>1.842688E-2</c:v>
                </c:pt>
                <c:pt idx="8709">
                  <c:v>1.8416399999999999E-2</c:v>
                </c:pt>
                <c:pt idx="8710">
                  <c:v>1.8408460000000001E-2</c:v>
                </c:pt>
                <c:pt idx="8711">
                  <c:v>1.8401750000000001E-2</c:v>
                </c:pt>
                <c:pt idx="8712">
                  <c:v>1.839503E-2</c:v>
                </c:pt>
                <c:pt idx="8713">
                  <c:v>1.8385769999999999E-2</c:v>
                </c:pt>
                <c:pt idx="8714">
                  <c:v>1.8378060000000002E-2</c:v>
                </c:pt>
                <c:pt idx="8715">
                  <c:v>1.8371140000000001E-2</c:v>
                </c:pt>
                <c:pt idx="8716">
                  <c:v>1.8364620000000002E-2</c:v>
                </c:pt>
                <c:pt idx="8717">
                  <c:v>1.8360020000000001E-2</c:v>
                </c:pt>
                <c:pt idx="8718">
                  <c:v>1.835494E-2</c:v>
                </c:pt>
                <c:pt idx="8719">
                  <c:v>1.8352630000000002E-2</c:v>
                </c:pt>
                <c:pt idx="8720">
                  <c:v>1.834945E-2</c:v>
                </c:pt>
                <c:pt idx="8721">
                  <c:v>1.8346540000000001E-2</c:v>
                </c:pt>
                <c:pt idx="8722">
                  <c:v>1.8343729999999999E-2</c:v>
                </c:pt>
                <c:pt idx="8723">
                  <c:v>1.833866E-2</c:v>
                </c:pt>
                <c:pt idx="8724">
                  <c:v>1.8332649999999999E-2</c:v>
                </c:pt>
                <c:pt idx="8725">
                  <c:v>1.8324460000000001E-2</c:v>
                </c:pt>
                <c:pt idx="8726">
                  <c:v>1.8317859999999998E-2</c:v>
                </c:pt>
                <c:pt idx="8727">
                  <c:v>1.8313119999999999E-2</c:v>
                </c:pt>
                <c:pt idx="8728">
                  <c:v>1.8308870000000001E-2</c:v>
                </c:pt>
                <c:pt idx="8729">
                  <c:v>1.830393E-2</c:v>
                </c:pt>
                <c:pt idx="8730">
                  <c:v>1.8296079999999999E-2</c:v>
                </c:pt>
                <c:pt idx="8731">
                  <c:v>1.8288370000000002E-2</c:v>
                </c:pt>
                <c:pt idx="8732">
                  <c:v>1.8283239999999999E-2</c:v>
                </c:pt>
                <c:pt idx="8733">
                  <c:v>1.8277270000000002E-2</c:v>
                </c:pt>
                <c:pt idx="8734">
                  <c:v>1.827399E-2</c:v>
                </c:pt>
                <c:pt idx="8735">
                  <c:v>1.827196E-2</c:v>
                </c:pt>
                <c:pt idx="8736">
                  <c:v>1.8270379999999999E-2</c:v>
                </c:pt>
                <c:pt idx="8737">
                  <c:v>1.826672E-2</c:v>
                </c:pt>
                <c:pt idx="8738">
                  <c:v>1.826347E-2</c:v>
                </c:pt>
                <c:pt idx="8739">
                  <c:v>1.8260129999999999E-2</c:v>
                </c:pt>
                <c:pt idx="8740">
                  <c:v>1.8255150000000001E-2</c:v>
                </c:pt>
                <c:pt idx="8741">
                  <c:v>1.8248540000000001E-2</c:v>
                </c:pt>
                <c:pt idx="8742">
                  <c:v>1.8243309999999999E-2</c:v>
                </c:pt>
                <c:pt idx="8743">
                  <c:v>1.8236700000000002E-2</c:v>
                </c:pt>
                <c:pt idx="8744">
                  <c:v>1.822992E-2</c:v>
                </c:pt>
                <c:pt idx="8745">
                  <c:v>1.8223940000000001E-2</c:v>
                </c:pt>
                <c:pt idx="8746">
                  <c:v>1.8219869999999999E-2</c:v>
                </c:pt>
                <c:pt idx="8747">
                  <c:v>1.8214379999999999E-2</c:v>
                </c:pt>
                <c:pt idx="8748">
                  <c:v>1.8209260000000001E-2</c:v>
                </c:pt>
                <c:pt idx="8749">
                  <c:v>1.820594E-2</c:v>
                </c:pt>
                <c:pt idx="8750">
                  <c:v>1.8200609999999999E-2</c:v>
                </c:pt>
                <c:pt idx="8751">
                  <c:v>1.8194720000000001E-2</c:v>
                </c:pt>
                <c:pt idx="8752">
                  <c:v>1.819229E-2</c:v>
                </c:pt>
                <c:pt idx="8753">
                  <c:v>1.8187869999999998E-2</c:v>
                </c:pt>
                <c:pt idx="8754">
                  <c:v>1.8185349999999999E-2</c:v>
                </c:pt>
                <c:pt idx="8755">
                  <c:v>1.8184209999999999E-2</c:v>
                </c:pt>
                <c:pt idx="8756">
                  <c:v>1.8182480000000001E-2</c:v>
                </c:pt>
                <c:pt idx="8757">
                  <c:v>1.8182230000000001E-2</c:v>
                </c:pt>
                <c:pt idx="8758">
                  <c:v>1.8182199999999999E-2</c:v>
                </c:pt>
                <c:pt idx="8759">
                  <c:v>1.8180600000000002E-2</c:v>
                </c:pt>
                <c:pt idx="8760">
                  <c:v>1.8178349999999999E-2</c:v>
                </c:pt>
                <c:pt idx="8761">
                  <c:v>1.8178340000000001E-2</c:v>
                </c:pt>
                <c:pt idx="8762">
                  <c:v>1.817676E-2</c:v>
                </c:pt>
                <c:pt idx="8763">
                  <c:v>1.817711E-2</c:v>
                </c:pt>
                <c:pt idx="8764">
                  <c:v>1.8178389999999999E-2</c:v>
                </c:pt>
                <c:pt idx="8765">
                  <c:v>1.8177490000000001E-2</c:v>
                </c:pt>
                <c:pt idx="8766">
                  <c:v>1.8172609999999999E-2</c:v>
                </c:pt>
                <c:pt idx="8767">
                  <c:v>1.8168139999999999E-2</c:v>
                </c:pt>
                <c:pt idx="8768">
                  <c:v>1.8164980000000001E-2</c:v>
                </c:pt>
                <c:pt idx="8769">
                  <c:v>1.8161610000000002E-2</c:v>
                </c:pt>
                <c:pt idx="8770">
                  <c:v>1.815872E-2</c:v>
                </c:pt>
                <c:pt idx="8771">
                  <c:v>1.8158190000000001E-2</c:v>
                </c:pt>
                <c:pt idx="8772">
                  <c:v>1.8158440000000001E-2</c:v>
                </c:pt>
                <c:pt idx="8773">
                  <c:v>1.815841E-2</c:v>
                </c:pt>
                <c:pt idx="8774">
                  <c:v>1.8160340000000001E-2</c:v>
                </c:pt>
                <c:pt idx="8775">
                  <c:v>1.8161750000000001E-2</c:v>
                </c:pt>
                <c:pt idx="8776">
                  <c:v>1.816042E-2</c:v>
                </c:pt>
                <c:pt idx="8777">
                  <c:v>1.8157860000000001E-2</c:v>
                </c:pt>
                <c:pt idx="8778">
                  <c:v>1.8154859999999998E-2</c:v>
                </c:pt>
                <c:pt idx="8779">
                  <c:v>1.8153280000000001E-2</c:v>
                </c:pt>
                <c:pt idx="8780">
                  <c:v>1.815114E-2</c:v>
                </c:pt>
                <c:pt idx="8781">
                  <c:v>1.8146700000000002E-2</c:v>
                </c:pt>
                <c:pt idx="8782">
                  <c:v>1.8143619999999999E-2</c:v>
                </c:pt>
                <c:pt idx="8783">
                  <c:v>1.8140440000000001E-2</c:v>
                </c:pt>
                <c:pt idx="8784">
                  <c:v>1.8138140000000001E-2</c:v>
                </c:pt>
                <c:pt idx="8785">
                  <c:v>1.8137960000000002E-2</c:v>
                </c:pt>
                <c:pt idx="8786">
                  <c:v>1.8136860000000001E-2</c:v>
                </c:pt>
                <c:pt idx="8787">
                  <c:v>1.8134709999999998E-2</c:v>
                </c:pt>
                <c:pt idx="8788">
                  <c:v>1.81348E-2</c:v>
                </c:pt>
                <c:pt idx="8789">
                  <c:v>1.813553E-2</c:v>
                </c:pt>
                <c:pt idx="8790">
                  <c:v>1.8134299999999999E-2</c:v>
                </c:pt>
                <c:pt idx="8791">
                  <c:v>1.8133639999999999E-2</c:v>
                </c:pt>
                <c:pt idx="8792">
                  <c:v>1.8132559999999999E-2</c:v>
                </c:pt>
                <c:pt idx="8793">
                  <c:v>1.8131560000000001E-2</c:v>
                </c:pt>
                <c:pt idx="8794">
                  <c:v>1.812948E-2</c:v>
                </c:pt>
                <c:pt idx="8795">
                  <c:v>1.8126099999999999E-2</c:v>
                </c:pt>
                <c:pt idx="8796">
                  <c:v>1.8126320000000001E-2</c:v>
                </c:pt>
                <c:pt idx="8797">
                  <c:v>1.8125280000000001E-2</c:v>
                </c:pt>
                <c:pt idx="8798">
                  <c:v>1.8125740000000001E-2</c:v>
                </c:pt>
                <c:pt idx="8799">
                  <c:v>1.813012E-2</c:v>
                </c:pt>
                <c:pt idx="8800">
                  <c:v>1.8134560000000001E-2</c:v>
                </c:pt>
                <c:pt idx="8801">
                  <c:v>1.8138319999999999E-2</c:v>
                </c:pt>
                <c:pt idx="8802">
                  <c:v>1.8142419999999999E-2</c:v>
                </c:pt>
                <c:pt idx="8803">
                  <c:v>1.814789E-2</c:v>
                </c:pt>
                <c:pt idx="8804">
                  <c:v>1.815112E-2</c:v>
                </c:pt>
                <c:pt idx="8805">
                  <c:v>1.81523E-2</c:v>
                </c:pt>
                <c:pt idx="8806">
                  <c:v>1.815522E-2</c:v>
                </c:pt>
                <c:pt idx="8807">
                  <c:v>1.8162520000000001E-2</c:v>
                </c:pt>
                <c:pt idx="8808">
                  <c:v>1.8165779999999999E-2</c:v>
                </c:pt>
                <c:pt idx="8809">
                  <c:v>1.816777E-2</c:v>
                </c:pt>
                <c:pt idx="8810">
                  <c:v>1.816914E-2</c:v>
                </c:pt>
                <c:pt idx="8811">
                  <c:v>1.8169580000000001E-2</c:v>
                </c:pt>
                <c:pt idx="8812">
                  <c:v>1.8171590000000001E-2</c:v>
                </c:pt>
                <c:pt idx="8813">
                  <c:v>1.8177100000000002E-2</c:v>
                </c:pt>
                <c:pt idx="8814">
                  <c:v>1.81856E-2</c:v>
                </c:pt>
                <c:pt idx="8815">
                  <c:v>1.819049E-2</c:v>
                </c:pt>
                <c:pt idx="8816">
                  <c:v>1.8190689999999999E-2</c:v>
                </c:pt>
                <c:pt idx="8817">
                  <c:v>1.8189440000000001E-2</c:v>
                </c:pt>
                <c:pt idx="8818">
                  <c:v>1.818612E-2</c:v>
                </c:pt>
                <c:pt idx="8819">
                  <c:v>1.818475E-2</c:v>
                </c:pt>
                <c:pt idx="8820">
                  <c:v>1.8188719999999999E-2</c:v>
                </c:pt>
                <c:pt idx="8821">
                  <c:v>1.8192969999999999E-2</c:v>
                </c:pt>
                <c:pt idx="8822">
                  <c:v>1.8193460000000002E-2</c:v>
                </c:pt>
                <c:pt idx="8823">
                  <c:v>1.8198579999999999E-2</c:v>
                </c:pt>
                <c:pt idx="8824">
                  <c:v>1.820656E-2</c:v>
                </c:pt>
                <c:pt idx="8825">
                  <c:v>1.8214020000000001E-2</c:v>
                </c:pt>
                <c:pt idx="8826">
                  <c:v>1.821824E-2</c:v>
                </c:pt>
                <c:pt idx="8827">
                  <c:v>1.8219369999999999E-2</c:v>
                </c:pt>
                <c:pt idx="8828">
                  <c:v>1.822267E-2</c:v>
                </c:pt>
                <c:pt idx="8829">
                  <c:v>1.822406E-2</c:v>
                </c:pt>
                <c:pt idx="8830">
                  <c:v>1.8223380000000001E-2</c:v>
                </c:pt>
                <c:pt idx="8831">
                  <c:v>1.82212E-2</c:v>
                </c:pt>
                <c:pt idx="8832">
                  <c:v>1.822263E-2</c:v>
                </c:pt>
                <c:pt idx="8833">
                  <c:v>1.822787E-2</c:v>
                </c:pt>
                <c:pt idx="8834">
                  <c:v>1.8231810000000001E-2</c:v>
                </c:pt>
                <c:pt idx="8835">
                  <c:v>1.8236140000000001E-2</c:v>
                </c:pt>
                <c:pt idx="8836">
                  <c:v>1.8243019999999999E-2</c:v>
                </c:pt>
                <c:pt idx="8837">
                  <c:v>1.8250659999999998E-2</c:v>
                </c:pt>
                <c:pt idx="8838">
                  <c:v>1.8256149999999999E-2</c:v>
                </c:pt>
                <c:pt idx="8839">
                  <c:v>1.8261880000000001E-2</c:v>
                </c:pt>
                <c:pt idx="8840">
                  <c:v>1.8269939999999998E-2</c:v>
                </c:pt>
                <c:pt idx="8841">
                  <c:v>1.827618E-2</c:v>
                </c:pt>
                <c:pt idx="8842">
                  <c:v>1.8280890000000001E-2</c:v>
                </c:pt>
                <c:pt idx="8843">
                  <c:v>1.8287729999999999E-2</c:v>
                </c:pt>
                <c:pt idx="8844">
                  <c:v>1.8295780000000001E-2</c:v>
                </c:pt>
                <c:pt idx="8845">
                  <c:v>1.8305140000000001E-2</c:v>
                </c:pt>
                <c:pt idx="8846">
                  <c:v>1.8315140000000001E-2</c:v>
                </c:pt>
                <c:pt idx="8847">
                  <c:v>1.8323280000000001E-2</c:v>
                </c:pt>
                <c:pt idx="8848">
                  <c:v>1.8332480000000002E-2</c:v>
                </c:pt>
                <c:pt idx="8849">
                  <c:v>1.834535E-2</c:v>
                </c:pt>
                <c:pt idx="8850">
                  <c:v>1.835227E-2</c:v>
                </c:pt>
                <c:pt idx="8851">
                  <c:v>1.8358139999999998E-2</c:v>
                </c:pt>
                <c:pt idx="8852">
                  <c:v>1.8363819999999999E-2</c:v>
                </c:pt>
                <c:pt idx="8853">
                  <c:v>1.836923E-2</c:v>
                </c:pt>
                <c:pt idx="8854">
                  <c:v>1.8374169999999999E-2</c:v>
                </c:pt>
                <c:pt idx="8855">
                  <c:v>1.8380569999999999E-2</c:v>
                </c:pt>
                <c:pt idx="8856">
                  <c:v>1.8390279999999998E-2</c:v>
                </c:pt>
                <c:pt idx="8857">
                  <c:v>1.8399249999999999E-2</c:v>
                </c:pt>
                <c:pt idx="8858">
                  <c:v>1.840752E-2</c:v>
                </c:pt>
                <c:pt idx="8859">
                  <c:v>1.8413180000000001E-2</c:v>
                </c:pt>
                <c:pt idx="8860">
                  <c:v>1.8418549999999999E-2</c:v>
                </c:pt>
                <c:pt idx="8861">
                  <c:v>1.8426149999999999E-2</c:v>
                </c:pt>
                <c:pt idx="8862">
                  <c:v>1.8433930000000001E-2</c:v>
                </c:pt>
                <c:pt idx="8863">
                  <c:v>1.8441309999999999E-2</c:v>
                </c:pt>
                <c:pt idx="8864">
                  <c:v>1.84467E-2</c:v>
                </c:pt>
                <c:pt idx="8865">
                  <c:v>1.8450149999999998E-2</c:v>
                </c:pt>
                <c:pt idx="8866">
                  <c:v>1.8452130000000001E-2</c:v>
                </c:pt>
                <c:pt idx="8867">
                  <c:v>1.845571E-2</c:v>
                </c:pt>
                <c:pt idx="8868">
                  <c:v>1.8463150000000001E-2</c:v>
                </c:pt>
                <c:pt idx="8869">
                  <c:v>1.847006E-2</c:v>
                </c:pt>
                <c:pt idx="8870">
                  <c:v>1.847712E-2</c:v>
                </c:pt>
                <c:pt idx="8871">
                  <c:v>1.848348E-2</c:v>
                </c:pt>
                <c:pt idx="8872">
                  <c:v>1.8496599999999998E-2</c:v>
                </c:pt>
                <c:pt idx="8873">
                  <c:v>1.8503260000000001E-2</c:v>
                </c:pt>
                <c:pt idx="8874">
                  <c:v>1.8510249999999999E-2</c:v>
                </c:pt>
                <c:pt idx="8875">
                  <c:v>1.8511639999999999E-2</c:v>
                </c:pt>
                <c:pt idx="8876">
                  <c:v>1.8515839999999999E-2</c:v>
                </c:pt>
                <c:pt idx="8877">
                  <c:v>1.8524860000000001E-2</c:v>
                </c:pt>
                <c:pt idx="8878">
                  <c:v>1.8534999999999999E-2</c:v>
                </c:pt>
                <c:pt idx="8879">
                  <c:v>1.85443E-2</c:v>
                </c:pt>
                <c:pt idx="8880">
                  <c:v>1.8553440000000001E-2</c:v>
                </c:pt>
                <c:pt idx="8881">
                  <c:v>1.8562700000000001E-2</c:v>
                </c:pt>
                <c:pt idx="8882">
                  <c:v>1.8570670000000001E-2</c:v>
                </c:pt>
                <c:pt idx="8883">
                  <c:v>1.8577469999999999E-2</c:v>
                </c:pt>
                <c:pt idx="8884">
                  <c:v>1.8580860000000001E-2</c:v>
                </c:pt>
                <c:pt idx="8885">
                  <c:v>1.8580220000000001E-2</c:v>
                </c:pt>
                <c:pt idx="8886">
                  <c:v>1.857922E-2</c:v>
                </c:pt>
                <c:pt idx="8887">
                  <c:v>1.8578810000000001E-2</c:v>
                </c:pt>
                <c:pt idx="8888">
                  <c:v>1.858754E-2</c:v>
                </c:pt>
                <c:pt idx="8889">
                  <c:v>1.85922E-2</c:v>
                </c:pt>
                <c:pt idx="8890">
                  <c:v>1.8600249999999999E-2</c:v>
                </c:pt>
                <c:pt idx="8891">
                  <c:v>1.8606060000000001E-2</c:v>
                </c:pt>
                <c:pt idx="8892">
                  <c:v>1.861266E-2</c:v>
                </c:pt>
                <c:pt idx="8893">
                  <c:v>1.8621329999999998E-2</c:v>
                </c:pt>
                <c:pt idx="8894">
                  <c:v>1.86307E-2</c:v>
                </c:pt>
                <c:pt idx="8895">
                  <c:v>1.8639530000000001E-2</c:v>
                </c:pt>
                <c:pt idx="8896">
                  <c:v>1.86489E-2</c:v>
                </c:pt>
                <c:pt idx="8897">
                  <c:v>1.866E-2</c:v>
                </c:pt>
                <c:pt idx="8898">
                  <c:v>1.8672569999999999E-2</c:v>
                </c:pt>
                <c:pt idx="8899">
                  <c:v>1.8683269999999998E-2</c:v>
                </c:pt>
                <c:pt idx="8900">
                  <c:v>1.8690970000000001E-2</c:v>
                </c:pt>
                <c:pt idx="8901">
                  <c:v>1.8698860000000001E-2</c:v>
                </c:pt>
                <c:pt idx="8902">
                  <c:v>1.8711800000000001E-2</c:v>
                </c:pt>
                <c:pt idx="8903">
                  <c:v>1.8719590000000001E-2</c:v>
                </c:pt>
                <c:pt idx="8904">
                  <c:v>1.8726099999999999E-2</c:v>
                </c:pt>
                <c:pt idx="8905">
                  <c:v>1.8732990000000001E-2</c:v>
                </c:pt>
                <c:pt idx="8906">
                  <c:v>1.8738589999999999E-2</c:v>
                </c:pt>
                <c:pt idx="8907">
                  <c:v>1.8745999999999999E-2</c:v>
                </c:pt>
                <c:pt idx="8908">
                  <c:v>1.8754860000000002E-2</c:v>
                </c:pt>
                <c:pt idx="8909">
                  <c:v>1.8763599999999998E-2</c:v>
                </c:pt>
                <c:pt idx="8910">
                  <c:v>1.8768219999999999E-2</c:v>
                </c:pt>
                <c:pt idx="8911">
                  <c:v>1.877171E-2</c:v>
                </c:pt>
                <c:pt idx="8912">
                  <c:v>1.8781059999999999E-2</c:v>
                </c:pt>
                <c:pt idx="8913">
                  <c:v>1.8789899999999998E-2</c:v>
                </c:pt>
                <c:pt idx="8914">
                  <c:v>1.879778E-2</c:v>
                </c:pt>
                <c:pt idx="8915">
                  <c:v>1.8807089999999999E-2</c:v>
                </c:pt>
                <c:pt idx="8916">
                  <c:v>1.8815599999999998E-2</c:v>
                </c:pt>
                <c:pt idx="8917">
                  <c:v>1.882344E-2</c:v>
                </c:pt>
                <c:pt idx="8918">
                  <c:v>1.883348E-2</c:v>
                </c:pt>
                <c:pt idx="8919">
                  <c:v>1.8843950000000002E-2</c:v>
                </c:pt>
                <c:pt idx="8920">
                  <c:v>1.8855179999999999E-2</c:v>
                </c:pt>
                <c:pt idx="8921">
                  <c:v>1.8866879999999999E-2</c:v>
                </c:pt>
                <c:pt idx="8922">
                  <c:v>1.8876199999999999E-2</c:v>
                </c:pt>
                <c:pt idx="8923">
                  <c:v>1.8882739999999999E-2</c:v>
                </c:pt>
                <c:pt idx="8924">
                  <c:v>1.8891809999999998E-2</c:v>
                </c:pt>
                <c:pt idx="8925">
                  <c:v>1.89E-2</c:v>
                </c:pt>
                <c:pt idx="8926">
                  <c:v>1.890857E-2</c:v>
                </c:pt>
                <c:pt idx="8927">
                  <c:v>1.8914029999999998E-2</c:v>
                </c:pt>
                <c:pt idx="8928">
                  <c:v>1.8918170000000002E-2</c:v>
                </c:pt>
                <c:pt idx="8929">
                  <c:v>1.8926220000000001E-2</c:v>
                </c:pt>
                <c:pt idx="8930">
                  <c:v>1.8936499999999998E-2</c:v>
                </c:pt>
                <c:pt idx="8931">
                  <c:v>1.894846E-2</c:v>
                </c:pt>
                <c:pt idx="8932">
                  <c:v>1.8961260000000001E-2</c:v>
                </c:pt>
                <c:pt idx="8933">
                  <c:v>1.8972719999999998E-2</c:v>
                </c:pt>
                <c:pt idx="8934">
                  <c:v>1.8983799999999999E-2</c:v>
                </c:pt>
                <c:pt idx="8935">
                  <c:v>1.898884E-2</c:v>
                </c:pt>
                <c:pt idx="8936">
                  <c:v>1.900023E-2</c:v>
                </c:pt>
                <c:pt idx="8937">
                  <c:v>1.9008560000000001E-2</c:v>
                </c:pt>
                <c:pt idx="8938">
                  <c:v>1.9017550000000001E-2</c:v>
                </c:pt>
                <c:pt idx="8939">
                  <c:v>1.903034E-2</c:v>
                </c:pt>
                <c:pt idx="8940">
                  <c:v>1.9043520000000001E-2</c:v>
                </c:pt>
                <c:pt idx="8941">
                  <c:v>1.9057129999999999E-2</c:v>
                </c:pt>
                <c:pt idx="8942">
                  <c:v>1.9069019999999999E-2</c:v>
                </c:pt>
                <c:pt idx="8943">
                  <c:v>1.9079539999999999E-2</c:v>
                </c:pt>
                <c:pt idx="8944">
                  <c:v>1.9095040000000001E-2</c:v>
                </c:pt>
                <c:pt idx="8945">
                  <c:v>1.9111360000000001E-2</c:v>
                </c:pt>
                <c:pt idx="8946">
                  <c:v>1.912349E-2</c:v>
                </c:pt>
                <c:pt idx="8947">
                  <c:v>1.913337E-2</c:v>
                </c:pt>
                <c:pt idx="8948">
                  <c:v>1.91472E-2</c:v>
                </c:pt>
                <c:pt idx="8949">
                  <c:v>1.9158330000000001E-2</c:v>
                </c:pt>
                <c:pt idx="8950">
                  <c:v>1.9168129999999999E-2</c:v>
                </c:pt>
                <c:pt idx="8951">
                  <c:v>1.917897E-2</c:v>
                </c:pt>
                <c:pt idx="8952">
                  <c:v>1.91881E-2</c:v>
                </c:pt>
                <c:pt idx="8953">
                  <c:v>1.9194659999999999E-2</c:v>
                </c:pt>
                <c:pt idx="8954">
                  <c:v>1.9206279999999999E-2</c:v>
                </c:pt>
                <c:pt idx="8955">
                  <c:v>1.922049E-2</c:v>
                </c:pt>
                <c:pt idx="8956">
                  <c:v>1.923294E-2</c:v>
                </c:pt>
                <c:pt idx="8957">
                  <c:v>1.9244089999999998E-2</c:v>
                </c:pt>
                <c:pt idx="8958">
                  <c:v>1.9257099999999999E-2</c:v>
                </c:pt>
                <c:pt idx="8959">
                  <c:v>1.9268560000000001E-2</c:v>
                </c:pt>
                <c:pt idx="8960">
                  <c:v>1.9279439999999998E-2</c:v>
                </c:pt>
                <c:pt idx="8961">
                  <c:v>1.9290970000000001E-2</c:v>
                </c:pt>
                <c:pt idx="8962">
                  <c:v>1.9301800000000001E-2</c:v>
                </c:pt>
                <c:pt idx="8963">
                  <c:v>1.9311410000000001E-2</c:v>
                </c:pt>
                <c:pt idx="8964">
                  <c:v>1.9319759999999998E-2</c:v>
                </c:pt>
                <c:pt idx="8965">
                  <c:v>1.9330380000000001E-2</c:v>
                </c:pt>
                <c:pt idx="8966">
                  <c:v>1.9340699999999999E-2</c:v>
                </c:pt>
                <c:pt idx="8967">
                  <c:v>1.9351E-2</c:v>
                </c:pt>
                <c:pt idx="8968">
                  <c:v>1.9360280000000001E-2</c:v>
                </c:pt>
                <c:pt idx="8969">
                  <c:v>1.9372879999999999E-2</c:v>
                </c:pt>
                <c:pt idx="8970">
                  <c:v>1.938927E-2</c:v>
                </c:pt>
                <c:pt idx="8971">
                  <c:v>1.9402610000000001E-2</c:v>
                </c:pt>
                <c:pt idx="8972">
                  <c:v>1.941406E-2</c:v>
                </c:pt>
                <c:pt idx="8973">
                  <c:v>1.9424159999999999E-2</c:v>
                </c:pt>
                <c:pt idx="8974">
                  <c:v>1.943423E-2</c:v>
                </c:pt>
                <c:pt idx="8975">
                  <c:v>1.9445859999999999E-2</c:v>
                </c:pt>
                <c:pt idx="8976">
                  <c:v>1.945786E-2</c:v>
                </c:pt>
                <c:pt idx="8977">
                  <c:v>1.946968E-2</c:v>
                </c:pt>
                <c:pt idx="8978">
                  <c:v>1.947552E-2</c:v>
                </c:pt>
                <c:pt idx="8979">
                  <c:v>1.9488640000000002E-2</c:v>
                </c:pt>
                <c:pt idx="8980">
                  <c:v>1.9500839999999998E-2</c:v>
                </c:pt>
                <c:pt idx="8981">
                  <c:v>1.9514110000000001E-2</c:v>
                </c:pt>
                <c:pt idx="8982">
                  <c:v>1.9526539999999998E-2</c:v>
                </c:pt>
                <c:pt idx="8983">
                  <c:v>1.954285E-2</c:v>
                </c:pt>
                <c:pt idx="8984">
                  <c:v>1.9554200000000001E-2</c:v>
                </c:pt>
                <c:pt idx="8985">
                  <c:v>1.9565249999999999E-2</c:v>
                </c:pt>
                <c:pt idx="8986">
                  <c:v>1.957528E-2</c:v>
                </c:pt>
                <c:pt idx="8987">
                  <c:v>1.9586289999999999E-2</c:v>
                </c:pt>
                <c:pt idx="8988">
                  <c:v>1.9597710000000001E-2</c:v>
                </c:pt>
                <c:pt idx="8989">
                  <c:v>1.9609959999999999E-2</c:v>
                </c:pt>
                <c:pt idx="8990">
                  <c:v>1.9620169999999999E-2</c:v>
                </c:pt>
                <c:pt idx="8991">
                  <c:v>1.9629520000000001E-2</c:v>
                </c:pt>
                <c:pt idx="8992">
                  <c:v>1.9638699999999999E-2</c:v>
                </c:pt>
                <c:pt idx="8993">
                  <c:v>1.9647299999999999E-2</c:v>
                </c:pt>
                <c:pt idx="8994">
                  <c:v>1.9654609999999999E-2</c:v>
                </c:pt>
                <c:pt idx="8995">
                  <c:v>1.966412E-2</c:v>
                </c:pt>
                <c:pt idx="8996">
                  <c:v>1.9674810000000001E-2</c:v>
                </c:pt>
                <c:pt idx="8997">
                  <c:v>1.9684779999999999E-2</c:v>
                </c:pt>
                <c:pt idx="8998">
                  <c:v>1.9694699999999999E-2</c:v>
                </c:pt>
                <c:pt idx="8999">
                  <c:v>1.9705819999999999E-2</c:v>
                </c:pt>
                <c:pt idx="9000">
                  <c:v>1.9717700000000001E-2</c:v>
                </c:pt>
                <c:pt idx="9001">
                  <c:v>1.972844E-2</c:v>
                </c:pt>
                <c:pt idx="9002">
                  <c:v>1.9734649999999999E-2</c:v>
                </c:pt>
                <c:pt idx="9003">
                  <c:v>1.9744520000000002E-2</c:v>
                </c:pt>
                <c:pt idx="9004">
                  <c:v>1.9754109999999998E-2</c:v>
                </c:pt>
                <c:pt idx="9005">
                  <c:v>1.9765169999999999E-2</c:v>
                </c:pt>
                <c:pt idx="9006">
                  <c:v>1.977814E-2</c:v>
                </c:pt>
                <c:pt idx="9007">
                  <c:v>1.979059E-2</c:v>
                </c:pt>
                <c:pt idx="9008">
                  <c:v>1.9801929999999999E-2</c:v>
                </c:pt>
                <c:pt idx="9009">
                  <c:v>1.9811849999999999E-2</c:v>
                </c:pt>
                <c:pt idx="9010">
                  <c:v>1.9819739999999999E-2</c:v>
                </c:pt>
                <c:pt idx="9011">
                  <c:v>1.9831080000000001E-2</c:v>
                </c:pt>
                <c:pt idx="9012">
                  <c:v>1.9841419999999999E-2</c:v>
                </c:pt>
                <c:pt idx="9013">
                  <c:v>1.984998E-2</c:v>
                </c:pt>
                <c:pt idx="9014">
                  <c:v>1.98592E-2</c:v>
                </c:pt>
                <c:pt idx="9015">
                  <c:v>1.9869009999999999E-2</c:v>
                </c:pt>
                <c:pt idx="9016">
                  <c:v>1.9885119999999999E-2</c:v>
                </c:pt>
                <c:pt idx="9017">
                  <c:v>1.9896210000000001E-2</c:v>
                </c:pt>
                <c:pt idx="9018">
                  <c:v>1.9906099999999999E-2</c:v>
                </c:pt>
                <c:pt idx="9019">
                  <c:v>1.9915749999999999E-2</c:v>
                </c:pt>
                <c:pt idx="9020">
                  <c:v>1.992615E-2</c:v>
                </c:pt>
                <c:pt idx="9021">
                  <c:v>1.9937010000000002E-2</c:v>
                </c:pt>
                <c:pt idx="9022">
                  <c:v>1.9948239999999999E-2</c:v>
                </c:pt>
                <c:pt idx="9023">
                  <c:v>1.995976E-2</c:v>
                </c:pt>
                <c:pt idx="9024">
                  <c:v>1.9969239999999999E-2</c:v>
                </c:pt>
                <c:pt idx="9025">
                  <c:v>1.9978099999999999E-2</c:v>
                </c:pt>
                <c:pt idx="9026">
                  <c:v>1.9986509999999999E-2</c:v>
                </c:pt>
                <c:pt idx="9027">
                  <c:v>1.9995949999999998E-2</c:v>
                </c:pt>
                <c:pt idx="9028">
                  <c:v>2.000743E-2</c:v>
                </c:pt>
                <c:pt idx="9029">
                  <c:v>2.0020449999999999E-2</c:v>
                </c:pt>
                <c:pt idx="9030">
                  <c:v>2.0034139999999999E-2</c:v>
                </c:pt>
                <c:pt idx="9031">
                  <c:v>2.004653E-2</c:v>
                </c:pt>
                <c:pt idx="9032">
                  <c:v>2.0057269999999999E-2</c:v>
                </c:pt>
                <c:pt idx="9033">
                  <c:v>2.0062960000000001E-2</c:v>
                </c:pt>
                <c:pt idx="9034">
                  <c:v>2.0075590000000001E-2</c:v>
                </c:pt>
                <c:pt idx="9035">
                  <c:v>2.008948E-2</c:v>
                </c:pt>
                <c:pt idx="9036">
                  <c:v>2.0102700000000001E-2</c:v>
                </c:pt>
                <c:pt idx="9037">
                  <c:v>2.0113860000000001E-2</c:v>
                </c:pt>
                <c:pt idx="9038">
                  <c:v>2.0124050000000001E-2</c:v>
                </c:pt>
                <c:pt idx="9039">
                  <c:v>2.0132420000000002E-2</c:v>
                </c:pt>
                <c:pt idx="9040">
                  <c:v>2.013875E-2</c:v>
                </c:pt>
                <c:pt idx="9041">
                  <c:v>2.0145039999999999E-2</c:v>
                </c:pt>
                <c:pt idx="9042">
                  <c:v>2.0149540000000001E-2</c:v>
                </c:pt>
                <c:pt idx="9043">
                  <c:v>2.015488E-2</c:v>
                </c:pt>
                <c:pt idx="9044">
                  <c:v>2.0159730000000001E-2</c:v>
                </c:pt>
                <c:pt idx="9045">
                  <c:v>2.0165369999999998E-2</c:v>
                </c:pt>
                <c:pt idx="9046">
                  <c:v>2.017331E-2</c:v>
                </c:pt>
                <c:pt idx="9047">
                  <c:v>2.018114E-2</c:v>
                </c:pt>
                <c:pt idx="9048">
                  <c:v>2.0188609999999999E-2</c:v>
                </c:pt>
                <c:pt idx="9049">
                  <c:v>2.0197340000000001E-2</c:v>
                </c:pt>
                <c:pt idx="9050">
                  <c:v>2.020684E-2</c:v>
                </c:pt>
                <c:pt idx="9051">
                  <c:v>2.0217180000000001E-2</c:v>
                </c:pt>
                <c:pt idx="9052">
                  <c:v>2.022701E-2</c:v>
                </c:pt>
                <c:pt idx="9053">
                  <c:v>2.0236959999999998E-2</c:v>
                </c:pt>
                <c:pt idx="9054">
                  <c:v>2.0249340000000001E-2</c:v>
                </c:pt>
                <c:pt idx="9055">
                  <c:v>2.0262780000000001E-2</c:v>
                </c:pt>
                <c:pt idx="9056">
                  <c:v>2.0275609999999999E-2</c:v>
                </c:pt>
                <c:pt idx="9057">
                  <c:v>2.0287889999999999E-2</c:v>
                </c:pt>
                <c:pt idx="9058">
                  <c:v>2.0299899999999999E-2</c:v>
                </c:pt>
                <c:pt idx="9059">
                  <c:v>2.032316E-2</c:v>
                </c:pt>
                <c:pt idx="9060">
                  <c:v>2.0339840000000001E-2</c:v>
                </c:pt>
                <c:pt idx="9061">
                  <c:v>2.035242E-2</c:v>
                </c:pt>
                <c:pt idx="9062">
                  <c:v>2.0361710000000002E-2</c:v>
                </c:pt>
                <c:pt idx="9063">
                  <c:v>2.0372330000000001E-2</c:v>
                </c:pt>
                <c:pt idx="9064">
                  <c:v>2.0386250000000002E-2</c:v>
                </c:pt>
                <c:pt idx="9065">
                  <c:v>2.040028E-2</c:v>
                </c:pt>
                <c:pt idx="9066">
                  <c:v>2.0414760000000001E-2</c:v>
                </c:pt>
                <c:pt idx="9067">
                  <c:v>2.0427890000000001E-2</c:v>
                </c:pt>
                <c:pt idx="9068">
                  <c:v>2.0441839999999999E-2</c:v>
                </c:pt>
                <c:pt idx="9069">
                  <c:v>2.0452189999999999E-2</c:v>
                </c:pt>
                <c:pt idx="9070">
                  <c:v>2.046044E-2</c:v>
                </c:pt>
                <c:pt idx="9071">
                  <c:v>2.0469859999999999E-2</c:v>
                </c:pt>
                <c:pt idx="9072">
                  <c:v>2.047978E-2</c:v>
                </c:pt>
                <c:pt idx="9073">
                  <c:v>2.0500629999999999E-2</c:v>
                </c:pt>
                <c:pt idx="9074">
                  <c:v>2.051246E-2</c:v>
                </c:pt>
                <c:pt idx="9075">
                  <c:v>2.0524440000000001E-2</c:v>
                </c:pt>
                <c:pt idx="9076">
                  <c:v>2.053634E-2</c:v>
                </c:pt>
                <c:pt idx="9077">
                  <c:v>2.0550639999999998E-2</c:v>
                </c:pt>
                <c:pt idx="9078">
                  <c:v>2.0561340000000001E-2</c:v>
                </c:pt>
                <c:pt idx="9079">
                  <c:v>2.0572790000000001E-2</c:v>
                </c:pt>
                <c:pt idx="9080">
                  <c:v>2.0583339999999999E-2</c:v>
                </c:pt>
                <c:pt idx="9081">
                  <c:v>2.0591970000000001E-2</c:v>
                </c:pt>
                <c:pt idx="9082">
                  <c:v>2.0602740000000001E-2</c:v>
                </c:pt>
                <c:pt idx="9083">
                  <c:v>2.0615749999999999E-2</c:v>
                </c:pt>
                <c:pt idx="9084">
                  <c:v>2.0630200000000001E-2</c:v>
                </c:pt>
                <c:pt idx="9085">
                  <c:v>2.0641710000000001E-2</c:v>
                </c:pt>
                <c:pt idx="9086">
                  <c:v>2.0653100000000001E-2</c:v>
                </c:pt>
                <c:pt idx="9087">
                  <c:v>2.06654E-2</c:v>
                </c:pt>
                <c:pt idx="9088">
                  <c:v>2.0678820000000001E-2</c:v>
                </c:pt>
                <c:pt idx="9089">
                  <c:v>2.0692289999999999E-2</c:v>
                </c:pt>
                <c:pt idx="9090">
                  <c:v>2.070634E-2</c:v>
                </c:pt>
                <c:pt idx="9091">
                  <c:v>2.0719649999999999E-2</c:v>
                </c:pt>
                <c:pt idx="9092">
                  <c:v>2.073088E-2</c:v>
                </c:pt>
                <c:pt idx="9093">
                  <c:v>2.0738800000000002E-2</c:v>
                </c:pt>
                <c:pt idx="9094">
                  <c:v>2.0747069999999999E-2</c:v>
                </c:pt>
                <c:pt idx="9095">
                  <c:v>2.0757609999999999E-2</c:v>
                </c:pt>
                <c:pt idx="9096">
                  <c:v>2.0768189999999999E-2</c:v>
                </c:pt>
                <c:pt idx="9097">
                  <c:v>2.0779760000000001E-2</c:v>
                </c:pt>
                <c:pt idx="9098">
                  <c:v>2.0799689999999999E-2</c:v>
                </c:pt>
                <c:pt idx="9099">
                  <c:v>2.081533E-2</c:v>
                </c:pt>
                <c:pt idx="9100">
                  <c:v>2.0829210000000001E-2</c:v>
                </c:pt>
                <c:pt idx="9101">
                  <c:v>2.0840859999999999E-2</c:v>
                </c:pt>
                <c:pt idx="9102">
                  <c:v>2.0854210000000001E-2</c:v>
                </c:pt>
                <c:pt idx="9103">
                  <c:v>2.0868689999999999E-2</c:v>
                </c:pt>
                <c:pt idx="9104">
                  <c:v>2.088017E-2</c:v>
                </c:pt>
                <c:pt idx="9105">
                  <c:v>2.089247E-2</c:v>
                </c:pt>
                <c:pt idx="9106">
                  <c:v>2.090616E-2</c:v>
                </c:pt>
                <c:pt idx="9107">
                  <c:v>2.0923460000000001E-2</c:v>
                </c:pt>
                <c:pt idx="9108">
                  <c:v>2.094153E-2</c:v>
                </c:pt>
                <c:pt idx="9109">
                  <c:v>2.0957949999999999E-2</c:v>
                </c:pt>
                <c:pt idx="9110">
                  <c:v>2.0972640000000001E-2</c:v>
                </c:pt>
                <c:pt idx="9111">
                  <c:v>2.0986970000000001E-2</c:v>
                </c:pt>
                <c:pt idx="9112">
                  <c:v>2.1002380000000001E-2</c:v>
                </c:pt>
                <c:pt idx="9113">
                  <c:v>2.101658E-2</c:v>
                </c:pt>
                <c:pt idx="9114">
                  <c:v>2.103081E-2</c:v>
                </c:pt>
                <c:pt idx="9115">
                  <c:v>2.1046559999999999E-2</c:v>
                </c:pt>
                <c:pt idx="9116">
                  <c:v>2.1055129999999998E-2</c:v>
                </c:pt>
                <c:pt idx="9117">
                  <c:v>2.1068900000000002E-2</c:v>
                </c:pt>
                <c:pt idx="9118">
                  <c:v>2.1080390000000001E-2</c:v>
                </c:pt>
                <c:pt idx="9119">
                  <c:v>2.1093870000000001E-2</c:v>
                </c:pt>
                <c:pt idx="9120">
                  <c:v>2.1108249999999999E-2</c:v>
                </c:pt>
                <c:pt idx="9121">
                  <c:v>2.11224E-2</c:v>
                </c:pt>
                <c:pt idx="9122">
                  <c:v>2.1144360000000001E-2</c:v>
                </c:pt>
                <c:pt idx="9123">
                  <c:v>2.1160289999999998E-2</c:v>
                </c:pt>
                <c:pt idx="9124">
                  <c:v>2.1177959999999999E-2</c:v>
                </c:pt>
                <c:pt idx="9125">
                  <c:v>2.119217E-2</c:v>
                </c:pt>
                <c:pt idx="9126">
                  <c:v>2.1206260000000001E-2</c:v>
                </c:pt>
                <c:pt idx="9127">
                  <c:v>2.121982E-2</c:v>
                </c:pt>
                <c:pt idx="9128">
                  <c:v>2.12339E-2</c:v>
                </c:pt>
                <c:pt idx="9129">
                  <c:v>2.124914E-2</c:v>
                </c:pt>
                <c:pt idx="9130">
                  <c:v>2.126898E-2</c:v>
                </c:pt>
                <c:pt idx="9131">
                  <c:v>2.1280520000000001E-2</c:v>
                </c:pt>
                <c:pt idx="9132">
                  <c:v>2.1296059999999999E-2</c:v>
                </c:pt>
                <c:pt idx="9133">
                  <c:v>2.1312029999999999E-2</c:v>
                </c:pt>
                <c:pt idx="9134">
                  <c:v>2.1329270000000001E-2</c:v>
                </c:pt>
                <c:pt idx="9135">
                  <c:v>2.1354479999999999E-2</c:v>
                </c:pt>
                <c:pt idx="9136">
                  <c:v>2.1372180000000001E-2</c:v>
                </c:pt>
                <c:pt idx="9137">
                  <c:v>2.1388919999999999E-2</c:v>
                </c:pt>
                <c:pt idx="9138">
                  <c:v>2.1407869999999999E-2</c:v>
                </c:pt>
                <c:pt idx="9139">
                  <c:v>2.1425119999999999E-2</c:v>
                </c:pt>
                <c:pt idx="9140">
                  <c:v>2.1440629999999999E-2</c:v>
                </c:pt>
                <c:pt idx="9141">
                  <c:v>2.1457440000000001E-2</c:v>
                </c:pt>
                <c:pt idx="9142">
                  <c:v>2.1486060000000001E-2</c:v>
                </c:pt>
                <c:pt idx="9143">
                  <c:v>2.1505400000000001E-2</c:v>
                </c:pt>
                <c:pt idx="9144">
                  <c:v>2.1524370000000001E-2</c:v>
                </c:pt>
                <c:pt idx="9145">
                  <c:v>2.1544000000000001E-2</c:v>
                </c:pt>
                <c:pt idx="9146">
                  <c:v>2.1563180000000001E-2</c:v>
                </c:pt>
                <c:pt idx="9147">
                  <c:v>2.1581920000000001E-2</c:v>
                </c:pt>
                <c:pt idx="9148">
                  <c:v>2.1600970000000001E-2</c:v>
                </c:pt>
                <c:pt idx="9149">
                  <c:v>2.162064E-2</c:v>
                </c:pt>
                <c:pt idx="9150">
                  <c:v>2.163267E-2</c:v>
                </c:pt>
                <c:pt idx="9151">
                  <c:v>2.1646309999999998E-2</c:v>
                </c:pt>
                <c:pt idx="9152">
                  <c:v>2.1661320000000001E-2</c:v>
                </c:pt>
                <c:pt idx="9153">
                  <c:v>2.167606E-2</c:v>
                </c:pt>
                <c:pt idx="9154">
                  <c:v>2.170383E-2</c:v>
                </c:pt>
                <c:pt idx="9155">
                  <c:v>2.1720360000000001E-2</c:v>
                </c:pt>
                <c:pt idx="9156">
                  <c:v>2.1737200000000002E-2</c:v>
                </c:pt>
                <c:pt idx="9157">
                  <c:v>2.175357E-2</c:v>
                </c:pt>
                <c:pt idx="9158">
                  <c:v>2.176906E-2</c:v>
                </c:pt>
                <c:pt idx="9159">
                  <c:v>2.1786929999999999E-2</c:v>
                </c:pt>
                <c:pt idx="9160">
                  <c:v>2.180725E-2</c:v>
                </c:pt>
                <c:pt idx="9161">
                  <c:v>2.1827699999999998E-2</c:v>
                </c:pt>
                <c:pt idx="9162">
                  <c:v>2.185026E-2</c:v>
                </c:pt>
                <c:pt idx="9163">
                  <c:v>2.1875740000000001E-2</c:v>
                </c:pt>
                <c:pt idx="9164">
                  <c:v>2.1900559999999999E-2</c:v>
                </c:pt>
                <c:pt idx="9165">
                  <c:v>2.1922230000000001E-2</c:v>
                </c:pt>
                <c:pt idx="9166">
                  <c:v>2.193958E-2</c:v>
                </c:pt>
                <c:pt idx="9167">
                  <c:v>2.1955800000000001E-2</c:v>
                </c:pt>
                <c:pt idx="9168">
                  <c:v>2.197261E-2</c:v>
                </c:pt>
                <c:pt idx="9169">
                  <c:v>2.198922E-2</c:v>
                </c:pt>
                <c:pt idx="9170">
                  <c:v>2.20038E-2</c:v>
                </c:pt>
                <c:pt idx="9171">
                  <c:v>2.2020649999999999E-2</c:v>
                </c:pt>
                <c:pt idx="9172">
                  <c:v>2.2036400000000001E-2</c:v>
                </c:pt>
                <c:pt idx="9173">
                  <c:v>2.2053900000000001E-2</c:v>
                </c:pt>
                <c:pt idx="9174">
                  <c:v>2.207129E-2</c:v>
                </c:pt>
                <c:pt idx="9175">
                  <c:v>2.2088670000000001E-2</c:v>
                </c:pt>
                <c:pt idx="9176">
                  <c:v>2.2109460000000001E-2</c:v>
                </c:pt>
                <c:pt idx="9177">
                  <c:v>2.2128269999999998E-2</c:v>
                </c:pt>
                <c:pt idx="9178">
                  <c:v>2.214325E-2</c:v>
                </c:pt>
                <c:pt idx="9179">
                  <c:v>2.2158919999999999E-2</c:v>
                </c:pt>
                <c:pt idx="9180">
                  <c:v>2.2175199999999999E-2</c:v>
                </c:pt>
                <c:pt idx="9181">
                  <c:v>2.2189339999999998E-2</c:v>
                </c:pt>
                <c:pt idx="9182">
                  <c:v>2.2204109999999999E-2</c:v>
                </c:pt>
                <c:pt idx="9183">
                  <c:v>2.221998E-2</c:v>
                </c:pt>
                <c:pt idx="9184">
                  <c:v>2.2235520000000002E-2</c:v>
                </c:pt>
                <c:pt idx="9185">
                  <c:v>2.2252580000000001E-2</c:v>
                </c:pt>
                <c:pt idx="9186">
                  <c:v>2.227121E-2</c:v>
                </c:pt>
                <c:pt idx="9187">
                  <c:v>2.2289440000000001E-2</c:v>
                </c:pt>
                <c:pt idx="9188">
                  <c:v>2.2306309999999999E-2</c:v>
                </c:pt>
                <c:pt idx="9189">
                  <c:v>2.2323699999999998E-2</c:v>
                </c:pt>
                <c:pt idx="9190">
                  <c:v>2.23427E-2</c:v>
                </c:pt>
                <c:pt idx="9191">
                  <c:v>2.2373440000000001E-2</c:v>
                </c:pt>
                <c:pt idx="9192">
                  <c:v>2.23812E-2</c:v>
                </c:pt>
                <c:pt idx="9193">
                  <c:v>2.2400940000000001E-2</c:v>
                </c:pt>
                <c:pt idx="9194">
                  <c:v>2.2413079999999998E-2</c:v>
                </c:pt>
                <c:pt idx="9195">
                  <c:v>2.2437140000000001E-2</c:v>
                </c:pt>
                <c:pt idx="9196">
                  <c:v>2.2462380000000001E-2</c:v>
                </c:pt>
                <c:pt idx="9197">
                  <c:v>2.2489820000000001E-2</c:v>
                </c:pt>
                <c:pt idx="9198">
                  <c:v>2.251425E-2</c:v>
                </c:pt>
                <c:pt idx="9199">
                  <c:v>2.2540950000000001E-2</c:v>
                </c:pt>
                <c:pt idx="9200">
                  <c:v>2.257108E-2</c:v>
                </c:pt>
                <c:pt idx="9201">
                  <c:v>2.260494E-2</c:v>
                </c:pt>
                <c:pt idx="9202">
                  <c:v>2.2640110000000001E-2</c:v>
                </c:pt>
                <c:pt idx="9203">
                  <c:v>2.2674050000000001E-2</c:v>
                </c:pt>
                <c:pt idx="9204">
                  <c:v>2.2732289999999999E-2</c:v>
                </c:pt>
                <c:pt idx="9205">
                  <c:v>2.2766689999999999E-2</c:v>
                </c:pt>
                <c:pt idx="9206">
                  <c:v>2.2802309999999999E-2</c:v>
                </c:pt>
                <c:pt idx="9207">
                  <c:v>2.2862460000000001E-2</c:v>
                </c:pt>
                <c:pt idx="9208">
                  <c:v>2.289677E-2</c:v>
                </c:pt>
                <c:pt idx="9209">
                  <c:v>2.2918170000000002E-2</c:v>
                </c:pt>
                <c:pt idx="9210">
                  <c:v>2.2968570000000001E-2</c:v>
                </c:pt>
                <c:pt idx="9211">
                  <c:v>2.2993360000000001E-2</c:v>
                </c:pt>
                <c:pt idx="9212">
                  <c:v>2.301431E-2</c:v>
                </c:pt>
                <c:pt idx="9213">
                  <c:v>2.3045329999999999E-2</c:v>
                </c:pt>
                <c:pt idx="9214">
                  <c:v>2.3069679999999999E-2</c:v>
                </c:pt>
                <c:pt idx="9215">
                  <c:v>2.3091420000000001E-2</c:v>
                </c:pt>
                <c:pt idx="9216">
                  <c:v>2.3115920000000002E-2</c:v>
                </c:pt>
                <c:pt idx="9217">
                  <c:v>2.314745E-2</c:v>
                </c:pt>
                <c:pt idx="9218">
                  <c:v>2.3169080000000002E-2</c:v>
                </c:pt>
                <c:pt idx="9219">
                  <c:v>2.3191670000000001E-2</c:v>
                </c:pt>
                <c:pt idx="9220">
                  <c:v>2.321347E-2</c:v>
                </c:pt>
                <c:pt idx="9221">
                  <c:v>2.3235100000000002E-2</c:v>
                </c:pt>
                <c:pt idx="9222">
                  <c:v>2.326634E-2</c:v>
                </c:pt>
                <c:pt idx="9223">
                  <c:v>2.3286080000000001E-2</c:v>
                </c:pt>
                <c:pt idx="9224">
                  <c:v>2.330668E-2</c:v>
                </c:pt>
                <c:pt idx="9225">
                  <c:v>2.3325240000000001E-2</c:v>
                </c:pt>
                <c:pt idx="9226">
                  <c:v>2.3341400000000002E-2</c:v>
                </c:pt>
                <c:pt idx="9227">
                  <c:v>2.3357860000000001E-2</c:v>
                </c:pt>
                <c:pt idx="9228">
                  <c:v>2.3375119999999999E-2</c:v>
                </c:pt>
                <c:pt idx="9229">
                  <c:v>2.3392820000000002E-2</c:v>
                </c:pt>
                <c:pt idx="9230">
                  <c:v>2.3413030000000001E-2</c:v>
                </c:pt>
                <c:pt idx="9231">
                  <c:v>2.3430900000000001E-2</c:v>
                </c:pt>
                <c:pt idx="9232">
                  <c:v>2.3448480000000001E-2</c:v>
                </c:pt>
                <c:pt idx="9233">
                  <c:v>2.346492E-2</c:v>
                </c:pt>
                <c:pt idx="9234">
                  <c:v>2.3480330000000001E-2</c:v>
                </c:pt>
                <c:pt idx="9235">
                  <c:v>2.3480170000000002E-2</c:v>
                </c:pt>
                <c:pt idx="9236">
                  <c:v>2.349567E-2</c:v>
                </c:pt>
                <c:pt idx="9237">
                  <c:v>2.3509490000000001E-2</c:v>
                </c:pt>
                <c:pt idx="9238">
                  <c:v>2.3522950000000001E-2</c:v>
                </c:pt>
                <c:pt idx="9239">
                  <c:v>2.3535400000000001E-2</c:v>
                </c:pt>
                <c:pt idx="9240">
                  <c:v>2.3553540000000001E-2</c:v>
                </c:pt>
                <c:pt idx="9241">
                  <c:v>2.3572160000000002E-2</c:v>
                </c:pt>
                <c:pt idx="9242">
                  <c:v>2.3591040000000001E-2</c:v>
                </c:pt>
                <c:pt idx="9243">
                  <c:v>2.360955E-2</c:v>
                </c:pt>
                <c:pt idx="9244">
                  <c:v>2.3625899999999998E-2</c:v>
                </c:pt>
                <c:pt idx="9245">
                  <c:v>2.3643270000000001E-2</c:v>
                </c:pt>
                <c:pt idx="9246">
                  <c:v>2.3661040000000001E-2</c:v>
                </c:pt>
                <c:pt idx="9247">
                  <c:v>2.3679639999999998E-2</c:v>
                </c:pt>
                <c:pt idx="9248">
                  <c:v>2.3698919999999998E-2</c:v>
                </c:pt>
                <c:pt idx="9249">
                  <c:v>2.3717599999999998E-2</c:v>
                </c:pt>
                <c:pt idx="9250">
                  <c:v>2.3735940000000001E-2</c:v>
                </c:pt>
                <c:pt idx="9251">
                  <c:v>2.37529E-2</c:v>
                </c:pt>
                <c:pt idx="9252">
                  <c:v>2.376907E-2</c:v>
                </c:pt>
                <c:pt idx="9253">
                  <c:v>2.378516E-2</c:v>
                </c:pt>
                <c:pt idx="9254">
                  <c:v>2.38015E-2</c:v>
                </c:pt>
                <c:pt idx="9255">
                  <c:v>2.3817419999999999E-2</c:v>
                </c:pt>
                <c:pt idx="9256">
                  <c:v>2.3837810000000001E-2</c:v>
                </c:pt>
                <c:pt idx="9257">
                  <c:v>2.3855700000000001E-2</c:v>
                </c:pt>
                <c:pt idx="9258">
                  <c:v>2.387249E-2</c:v>
                </c:pt>
                <c:pt idx="9259">
                  <c:v>2.3890419999999999E-2</c:v>
                </c:pt>
                <c:pt idx="9260">
                  <c:v>2.389616E-2</c:v>
                </c:pt>
                <c:pt idx="9261">
                  <c:v>2.3912599999999999E-2</c:v>
                </c:pt>
                <c:pt idx="9262">
                  <c:v>2.3929280000000001E-2</c:v>
                </c:pt>
                <c:pt idx="9263">
                  <c:v>2.3946800000000001E-2</c:v>
                </c:pt>
                <c:pt idx="9264">
                  <c:v>2.3962899999999999E-2</c:v>
                </c:pt>
                <c:pt idx="9265">
                  <c:v>2.3980270000000001E-2</c:v>
                </c:pt>
                <c:pt idx="9266">
                  <c:v>2.3997620000000001E-2</c:v>
                </c:pt>
                <c:pt idx="9267">
                  <c:v>2.4014400000000002E-2</c:v>
                </c:pt>
                <c:pt idx="9268">
                  <c:v>2.4031299999999998E-2</c:v>
                </c:pt>
                <c:pt idx="9269">
                  <c:v>2.40375E-2</c:v>
                </c:pt>
                <c:pt idx="9270">
                  <c:v>2.4056040000000001E-2</c:v>
                </c:pt>
                <c:pt idx="9271">
                  <c:v>2.4067350000000001E-2</c:v>
                </c:pt>
                <c:pt idx="9272">
                  <c:v>2.408455E-2</c:v>
                </c:pt>
                <c:pt idx="9273">
                  <c:v>2.4102129999999999E-2</c:v>
                </c:pt>
                <c:pt idx="9274">
                  <c:v>2.4119660000000001E-2</c:v>
                </c:pt>
                <c:pt idx="9275">
                  <c:v>2.4125440000000001E-2</c:v>
                </c:pt>
                <c:pt idx="9276">
                  <c:v>2.414285E-2</c:v>
                </c:pt>
                <c:pt idx="9277">
                  <c:v>2.4159150000000001E-2</c:v>
                </c:pt>
                <c:pt idx="9278">
                  <c:v>2.4176030000000001E-2</c:v>
                </c:pt>
                <c:pt idx="9279">
                  <c:v>2.4193800000000001E-2</c:v>
                </c:pt>
                <c:pt idx="9280">
                  <c:v>2.4212239999999999E-2</c:v>
                </c:pt>
                <c:pt idx="9281">
                  <c:v>2.4234140000000001E-2</c:v>
                </c:pt>
                <c:pt idx="9282">
                  <c:v>2.4257219999999999E-2</c:v>
                </c:pt>
                <c:pt idx="9283">
                  <c:v>2.4271890000000001E-2</c:v>
                </c:pt>
                <c:pt idx="9284">
                  <c:v>2.4296559999999998E-2</c:v>
                </c:pt>
                <c:pt idx="9285">
                  <c:v>2.432026E-2</c:v>
                </c:pt>
                <c:pt idx="9286">
                  <c:v>2.4340379999999998E-2</c:v>
                </c:pt>
                <c:pt idx="9287">
                  <c:v>2.4363940000000001E-2</c:v>
                </c:pt>
                <c:pt idx="9288">
                  <c:v>2.4390439999999999E-2</c:v>
                </c:pt>
                <c:pt idx="9289">
                  <c:v>2.4415160000000002E-2</c:v>
                </c:pt>
                <c:pt idx="9290">
                  <c:v>2.4438749999999999E-2</c:v>
                </c:pt>
                <c:pt idx="9291">
                  <c:v>2.446338E-2</c:v>
                </c:pt>
                <c:pt idx="9292">
                  <c:v>2.4501519999999999E-2</c:v>
                </c:pt>
                <c:pt idx="9293">
                  <c:v>2.4524089999999998E-2</c:v>
                </c:pt>
                <c:pt idx="9294">
                  <c:v>2.454769E-2</c:v>
                </c:pt>
                <c:pt idx="9295">
                  <c:v>2.457001E-2</c:v>
                </c:pt>
                <c:pt idx="9296">
                  <c:v>2.4582050000000001E-2</c:v>
                </c:pt>
                <c:pt idx="9297">
                  <c:v>2.460472E-2</c:v>
                </c:pt>
                <c:pt idx="9298">
                  <c:v>2.462694E-2</c:v>
                </c:pt>
                <c:pt idx="9299">
                  <c:v>2.465914E-2</c:v>
                </c:pt>
                <c:pt idx="9300">
                  <c:v>2.4683360000000001E-2</c:v>
                </c:pt>
                <c:pt idx="9301">
                  <c:v>2.470611E-2</c:v>
                </c:pt>
                <c:pt idx="9302">
                  <c:v>2.4728799999999999E-2</c:v>
                </c:pt>
                <c:pt idx="9303">
                  <c:v>2.475049E-2</c:v>
                </c:pt>
                <c:pt idx="9304">
                  <c:v>2.477215E-2</c:v>
                </c:pt>
                <c:pt idx="9305">
                  <c:v>2.4806499999999999E-2</c:v>
                </c:pt>
                <c:pt idx="9306">
                  <c:v>2.482877E-2</c:v>
                </c:pt>
                <c:pt idx="9307">
                  <c:v>2.4851760000000001E-2</c:v>
                </c:pt>
                <c:pt idx="9308">
                  <c:v>2.4875769999999998E-2</c:v>
                </c:pt>
                <c:pt idx="9309">
                  <c:v>2.4899540000000001E-2</c:v>
                </c:pt>
                <c:pt idx="9310">
                  <c:v>2.4920970000000001E-2</c:v>
                </c:pt>
                <c:pt idx="9311">
                  <c:v>2.494176E-2</c:v>
                </c:pt>
                <c:pt idx="9312">
                  <c:v>2.4964099999999999E-2</c:v>
                </c:pt>
                <c:pt idx="9313">
                  <c:v>2.4987140000000001E-2</c:v>
                </c:pt>
                <c:pt idx="9314">
                  <c:v>2.5021020000000001E-2</c:v>
                </c:pt>
                <c:pt idx="9315">
                  <c:v>2.5046829999999999E-2</c:v>
                </c:pt>
                <c:pt idx="9316">
                  <c:v>2.5071610000000001E-2</c:v>
                </c:pt>
                <c:pt idx="9317">
                  <c:v>2.5095059999999999E-2</c:v>
                </c:pt>
                <c:pt idx="9318">
                  <c:v>2.5118970000000001E-2</c:v>
                </c:pt>
                <c:pt idx="9319">
                  <c:v>2.5143120000000001E-2</c:v>
                </c:pt>
                <c:pt idx="9320">
                  <c:v>2.5165940000000001E-2</c:v>
                </c:pt>
                <c:pt idx="9321">
                  <c:v>2.518892E-2</c:v>
                </c:pt>
                <c:pt idx="9322">
                  <c:v>2.5212660000000001E-2</c:v>
                </c:pt>
                <c:pt idx="9323">
                  <c:v>2.5235759999999999E-2</c:v>
                </c:pt>
                <c:pt idx="9324">
                  <c:v>2.5257740000000001E-2</c:v>
                </c:pt>
                <c:pt idx="9325">
                  <c:v>2.5278459999999999E-2</c:v>
                </c:pt>
                <c:pt idx="9326">
                  <c:v>2.5322569999999999E-2</c:v>
                </c:pt>
                <c:pt idx="9327">
                  <c:v>2.5378830000000002E-2</c:v>
                </c:pt>
                <c:pt idx="9328">
                  <c:v>2.5473559999999999E-2</c:v>
                </c:pt>
                <c:pt idx="9329">
                  <c:v>2.5524950000000001E-2</c:v>
                </c:pt>
                <c:pt idx="9330">
                  <c:v>2.5574900000000001E-2</c:v>
                </c:pt>
                <c:pt idx="9331">
                  <c:v>2.56242E-2</c:v>
                </c:pt>
                <c:pt idx="9332">
                  <c:v>2.5714560000000001E-2</c:v>
                </c:pt>
                <c:pt idx="9333">
                  <c:v>2.5765819999999998E-2</c:v>
                </c:pt>
                <c:pt idx="9334">
                  <c:v>2.5839040000000001E-2</c:v>
                </c:pt>
                <c:pt idx="9335">
                  <c:v>2.594753E-2</c:v>
                </c:pt>
                <c:pt idx="9336">
                  <c:v>2.5987199999999998E-2</c:v>
                </c:pt>
                <c:pt idx="9337">
                  <c:v>2.607756E-2</c:v>
                </c:pt>
                <c:pt idx="9338">
                  <c:v>2.6168520000000001E-2</c:v>
                </c:pt>
                <c:pt idx="9339">
                  <c:v>2.6225950000000001E-2</c:v>
                </c:pt>
                <c:pt idx="9340">
                  <c:v>2.6318279999999999E-2</c:v>
                </c:pt>
                <c:pt idx="9341">
                  <c:v>2.641168E-2</c:v>
                </c:pt>
                <c:pt idx="9342">
                  <c:v>2.6463E-2</c:v>
                </c:pt>
                <c:pt idx="9343">
                  <c:v>2.6514469999999998E-2</c:v>
                </c:pt>
                <c:pt idx="9344">
                  <c:v>2.660212E-2</c:v>
                </c:pt>
                <c:pt idx="9345">
                  <c:v>2.6654549999999999E-2</c:v>
                </c:pt>
                <c:pt idx="9346">
                  <c:v>2.6708099999999999E-2</c:v>
                </c:pt>
                <c:pt idx="9347">
                  <c:v>2.6762419999999999E-2</c:v>
                </c:pt>
                <c:pt idx="9348">
                  <c:v>2.679904E-2</c:v>
                </c:pt>
                <c:pt idx="9349">
                  <c:v>2.685479E-2</c:v>
                </c:pt>
                <c:pt idx="9350">
                  <c:v>2.690478E-2</c:v>
                </c:pt>
                <c:pt idx="9351">
                  <c:v>2.6953959999999999E-2</c:v>
                </c:pt>
                <c:pt idx="9352">
                  <c:v>2.6988149999999999E-2</c:v>
                </c:pt>
                <c:pt idx="9353">
                  <c:v>2.7035549999999998E-2</c:v>
                </c:pt>
                <c:pt idx="9354">
                  <c:v>2.708408E-2</c:v>
                </c:pt>
                <c:pt idx="9355">
                  <c:v>2.713832E-2</c:v>
                </c:pt>
                <c:pt idx="9356">
                  <c:v>2.717195E-2</c:v>
                </c:pt>
                <c:pt idx="9357">
                  <c:v>2.7226190000000001E-2</c:v>
                </c:pt>
                <c:pt idx="9358">
                  <c:v>2.7247199999999999E-2</c:v>
                </c:pt>
                <c:pt idx="9359">
                  <c:v>2.7299460000000001E-2</c:v>
                </c:pt>
                <c:pt idx="9360">
                  <c:v>2.733207E-2</c:v>
                </c:pt>
                <c:pt idx="9361">
                  <c:v>2.7383790000000002E-2</c:v>
                </c:pt>
                <c:pt idx="9362">
                  <c:v>2.743425E-2</c:v>
                </c:pt>
                <c:pt idx="9363">
                  <c:v>2.7485570000000001E-2</c:v>
                </c:pt>
                <c:pt idx="9364">
                  <c:v>2.7538139999999999E-2</c:v>
                </c:pt>
                <c:pt idx="9365">
                  <c:v>2.7571100000000001E-2</c:v>
                </c:pt>
                <c:pt idx="9366">
                  <c:v>2.7623789999999999E-2</c:v>
                </c:pt>
                <c:pt idx="9367">
                  <c:v>2.7676139999999998E-2</c:v>
                </c:pt>
                <c:pt idx="9368">
                  <c:v>2.772695E-2</c:v>
                </c:pt>
                <c:pt idx="9369">
                  <c:v>2.7778959999999998E-2</c:v>
                </c:pt>
                <c:pt idx="9370">
                  <c:v>2.783302E-2</c:v>
                </c:pt>
                <c:pt idx="9371">
                  <c:v>2.7865939999999999E-2</c:v>
                </c:pt>
                <c:pt idx="9372">
                  <c:v>2.7917230000000001E-2</c:v>
                </c:pt>
                <c:pt idx="9373">
                  <c:v>2.7992690000000001E-2</c:v>
                </c:pt>
                <c:pt idx="9374">
                  <c:v>2.804098E-2</c:v>
                </c:pt>
                <c:pt idx="9375">
                  <c:v>2.8089139999999999E-2</c:v>
                </c:pt>
                <c:pt idx="9376">
                  <c:v>2.8138719999999999E-2</c:v>
                </c:pt>
                <c:pt idx="9377">
                  <c:v>2.818762E-2</c:v>
                </c:pt>
                <c:pt idx="9378">
                  <c:v>2.8263300000000002E-2</c:v>
                </c:pt>
                <c:pt idx="9379">
                  <c:v>2.8311940000000001E-2</c:v>
                </c:pt>
                <c:pt idx="9380">
                  <c:v>2.8356820000000001E-2</c:v>
                </c:pt>
                <c:pt idx="9381">
                  <c:v>2.8401050000000001E-2</c:v>
                </c:pt>
                <c:pt idx="9382">
                  <c:v>2.8445290000000002E-2</c:v>
                </c:pt>
                <c:pt idx="9383">
                  <c:v>2.8510919999999999E-2</c:v>
                </c:pt>
                <c:pt idx="9384">
                  <c:v>2.8573850000000001E-2</c:v>
                </c:pt>
                <c:pt idx="9385">
                  <c:v>2.8617400000000001E-2</c:v>
                </c:pt>
                <c:pt idx="9386">
                  <c:v>2.8663210000000001E-2</c:v>
                </c:pt>
                <c:pt idx="9387">
                  <c:v>2.8731400000000001E-2</c:v>
                </c:pt>
                <c:pt idx="9388">
                  <c:v>2.8775450000000001E-2</c:v>
                </c:pt>
                <c:pt idx="9389">
                  <c:v>2.8818420000000001E-2</c:v>
                </c:pt>
                <c:pt idx="9390">
                  <c:v>2.886174E-2</c:v>
                </c:pt>
                <c:pt idx="9391">
                  <c:v>2.8902830000000001E-2</c:v>
                </c:pt>
                <c:pt idx="9392">
                  <c:v>2.8965299999999999E-2</c:v>
                </c:pt>
                <c:pt idx="9393">
                  <c:v>2.9006560000000001E-2</c:v>
                </c:pt>
                <c:pt idx="9394">
                  <c:v>2.9049229999999999E-2</c:v>
                </c:pt>
                <c:pt idx="9395">
                  <c:v>2.909194E-2</c:v>
                </c:pt>
                <c:pt idx="9396">
                  <c:v>2.913404E-2</c:v>
                </c:pt>
                <c:pt idx="9397">
                  <c:v>2.9176480000000001E-2</c:v>
                </c:pt>
                <c:pt idx="9398">
                  <c:v>2.9218290000000001E-2</c:v>
                </c:pt>
                <c:pt idx="9399">
                  <c:v>2.926026E-2</c:v>
                </c:pt>
                <c:pt idx="9400">
                  <c:v>2.9320619999999999E-2</c:v>
                </c:pt>
                <c:pt idx="9401">
                  <c:v>2.936182E-2</c:v>
                </c:pt>
                <c:pt idx="9402">
                  <c:v>2.940342E-2</c:v>
                </c:pt>
                <c:pt idx="9403">
                  <c:v>2.9445610000000001E-2</c:v>
                </c:pt>
                <c:pt idx="9404">
                  <c:v>2.9486789999999999E-2</c:v>
                </c:pt>
                <c:pt idx="9405">
                  <c:v>2.9502899999999999E-2</c:v>
                </c:pt>
                <c:pt idx="9406">
                  <c:v>2.9541459999999999E-2</c:v>
                </c:pt>
                <c:pt idx="9407">
                  <c:v>2.9578259999999999E-2</c:v>
                </c:pt>
                <c:pt idx="9408">
                  <c:v>2.961631E-2</c:v>
                </c:pt>
                <c:pt idx="9409">
                  <c:v>2.9653789999999999E-2</c:v>
                </c:pt>
                <c:pt idx="9410">
                  <c:v>2.969074E-2</c:v>
                </c:pt>
                <c:pt idx="9411">
                  <c:v>2.9726909999999999E-2</c:v>
                </c:pt>
                <c:pt idx="9412">
                  <c:v>2.9764579999999999E-2</c:v>
                </c:pt>
                <c:pt idx="9413">
                  <c:v>2.9803240000000002E-2</c:v>
                </c:pt>
                <c:pt idx="9414">
                  <c:v>2.98426E-2</c:v>
                </c:pt>
                <c:pt idx="9415">
                  <c:v>2.9880319999999998E-2</c:v>
                </c:pt>
                <c:pt idx="9416">
                  <c:v>2.99175E-2</c:v>
                </c:pt>
                <c:pt idx="9417">
                  <c:v>2.9953239999999999E-2</c:v>
                </c:pt>
                <c:pt idx="9418">
                  <c:v>2.9988939999999999E-2</c:v>
                </c:pt>
                <c:pt idx="9419">
                  <c:v>3.0024740000000001E-2</c:v>
                </c:pt>
                <c:pt idx="9420">
                  <c:v>3.0079729999999999E-2</c:v>
                </c:pt>
                <c:pt idx="9421">
                  <c:v>3.0127049999999999E-2</c:v>
                </c:pt>
                <c:pt idx="9422">
                  <c:v>3.0162149999999999E-2</c:v>
                </c:pt>
                <c:pt idx="9423">
                  <c:v>3.01967E-2</c:v>
                </c:pt>
                <c:pt idx="9424">
                  <c:v>3.0231750000000002E-2</c:v>
                </c:pt>
                <c:pt idx="9425">
                  <c:v>3.0265650000000002E-2</c:v>
                </c:pt>
                <c:pt idx="9426">
                  <c:v>3.0298660000000002E-2</c:v>
                </c:pt>
                <c:pt idx="9427">
                  <c:v>3.0333120000000002E-2</c:v>
                </c:pt>
                <c:pt idx="9428">
                  <c:v>3.0368829999999999E-2</c:v>
                </c:pt>
                <c:pt idx="9429">
                  <c:v>3.0404629999999998E-2</c:v>
                </c:pt>
                <c:pt idx="9430">
                  <c:v>3.0439600000000001E-2</c:v>
                </c:pt>
                <c:pt idx="9431">
                  <c:v>3.0483960000000001E-2</c:v>
                </c:pt>
                <c:pt idx="9432">
                  <c:v>3.0519629999999999E-2</c:v>
                </c:pt>
                <c:pt idx="9433">
                  <c:v>3.0554620000000001E-2</c:v>
                </c:pt>
                <c:pt idx="9434">
                  <c:v>3.058804E-2</c:v>
                </c:pt>
                <c:pt idx="9435">
                  <c:v>3.0623750000000002E-2</c:v>
                </c:pt>
                <c:pt idx="9436">
                  <c:v>3.0659820000000001E-2</c:v>
                </c:pt>
                <c:pt idx="9437">
                  <c:v>3.0695759999999999E-2</c:v>
                </c:pt>
                <c:pt idx="9438">
                  <c:v>3.0730270000000001E-2</c:v>
                </c:pt>
                <c:pt idx="9439">
                  <c:v>3.0763769999999999E-2</c:v>
                </c:pt>
                <c:pt idx="9440">
                  <c:v>3.0797129999999999E-2</c:v>
                </c:pt>
                <c:pt idx="9441">
                  <c:v>3.0806299999999998E-2</c:v>
                </c:pt>
                <c:pt idx="9442">
                  <c:v>3.083932E-2</c:v>
                </c:pt>
                <c:pt idx="9443">
                  <c:v>3.087024E-2</c:v>
                </c:pt>
                <c:pt idx="9444">
                  <c:v>3.0900589999999999E-2</c:v>
                </c:pt>
                <c:pt idx="9445">
                  <c:v>3.0932459999999998E-2</c:v>
                </c:pt>
                <c:pt idx="9446">
                  <c:v>3.0964820000000001E-2</c:v>
                </c:pt>
                <c:pt idx="9447">
                  <c:v>3.0996900000000001E-2</c:v>
                </c:pt>
                <c:pt idx="9448">
                  <c:v>3.1023559999999999E-2</c:v>
                </c:pt>
                <c:pt idx="9449">
                  <c:v>3.102858E-2</c:v>
                </c:pt>
                <c:pt idx="9450">
                  <c:v>3.105784E-2</c:v>
                </c:pt>
                <c:pt idx="9451">
                  <c:v>3.108679E-2</c:v>
                </c:pt>
                <c:pt idx="9452">
                  <c:v>3.11151E-2</c:v>
                </c:pt>
                <c:pt idx="9453">
                  <c:v>3.1142610000000001E-2</c:v>
                </c:pt>
                <c:pt idx="9454">
                  <c:v>3.1170030000000001E-2</c:v>
                </c:pt>
                <c:pt idx="9455">
                  <c:v>3.1197949999999999E-2</c:v>
                </c:pt>
                <c:pt idx="9456">
                  <c:v>3.1201340000000001E-2</c:v>
                </c:pt>
                <c:pt idx="9457">
                  <c:v>3.1229920000000001E-2</c:v>
                </c:pt>
                <c:pt idx="9458">
                  <c:v>3.1257819999999999E-2</c:v>
                </c:pt>
                <c:pt idx="9459">
                  <c:v>3.1285229999999997E-2</c:v>
                </c:pt>
                <c:pt idx="9460">
                  <c:v>3.1310440000000002E-2</c:v>
                </c:pt>
                <c:pt idx="9461">
                  <c:v>3.1334260000000003E-2</c:v>
                </c:pt>
                <c:pt idx="9462">
                  <c:v>3.1358299999999999E-2</c:v>
                </c:pt>
                <c:pt idx="9463">
                  <c:v>3.1381560000000003E-2</c:v>
                </c:pt>
                <c:pt idx="9464">
                  <c:v>3.1403199999999999E-2</c:v>
                </c:pt>
                <c:pt idx="9465">
                  <c:v>3.1424199999999999E-2</c:v>
                </c:pt>
                <c:pt idx="9466">
                  <c:v>3.1425370000000001E-2</c:v>
                </c:pt>
                <c:pt idx="9467">
                  <c:v>3.1446080000000001E-2</c:v>
                </c:pt>
                <c:pt idx="9468">
                  <c:v>3.1468280000000001E-2</c:v>
                </c:pt>
                <c:pt idx="9469">
                  <c:v>3.149097E-2</c:v>
                </c:pt>
                <c:pt idx="9470">
                  <c:v>3.151292E-2</c:v>
                </c:pt>
                <c:pt idx="9471">
                  <c:v>3.1535199999999999E-2</c:v>
                </c:pt>
                <c:pt idx="9472">
                  <c:v>3.1558700000000002E-2</c:v>
                </c:pt>
                <c:pt idx="9473">
                  <c:v>3.1579860000000001E-2</c:v>
                </c:pt>
                <c:pt idx="9474">
                  <c:v>3.1600280000000001E-2</c:v>
                </c:pt>
                <c:pt idx="9475">
                  <c:v>3.16204E-2</c:v>
                </c:pt>
                <c:pt idx="9476">
                  <c:v>3.1639609999999999E-2</c:v>
                </c:pt>
                <c:pt idx="9477">
                  <c:v>3.1656570000000002E-2</c:v>
                </c:pt>
                <c:pt idx="9478">
                  <c:v>3.1673050000000001E-2</c:v>
                </c:pt>
                <c:pt idx="9479">
                  <c:v>3.1689380000000003E-2</c:v>
                </c:pt>
                <c:pt idx="9480">
                  <c:v>3.1705219999999999E-2</c:v>
                </c:pt>
                <c:pt idx="9481">
                  <c:v>3.1704860000000001E-2</c:v>
                </c:pt>
                <c:pt idx="9482">
                  <c:v>3.1722E-2</c:v>
                </c:pt>
                <c:pt idx="9483">
                  <c:v>3.1741159999999997E-2</c:v>
                </c:pt>
                <c:pt idx="9484">
                  <c:v>3.176002E-2</c:v>
                </c:pt>
                <c:pt idx="9485">
                  <c:v>3.1776270000000002E-2</c:v>
                </c:pt>
                <c:pt idx="9486">
                  <c:v>3.177601E-2</c:v>
                </c:pt>
                <c:pt idx="9487">
                  <c:v>3.1791079999999999E-2</c:v>
                </c:pt>
                <c:pt idx="9488">
                  <c:v>3.180583E-2</c:v>
                </c:pt>
                <c:pt idx="9489">
                  <c:v>3.1805E-2</c:v>
                </c:pt>
                <c:pt idx="9490">
                  <c:v>3.1820439999999998E-2</c:v>
                </c:pt>
                <c:pt idx="9491">
                  <c:v>3.1819159999999999E-2</c:v>
                </c:pt>
                <c:pt idx="9492">
                  <c:v>3.1835790000000003E-2</c:v>
                </c:pt>
                <c:pt idx="9493">
                  <c:v>3.1847670000000002E-2</c:v>
                </c:pt>
                <c:pt idx="9494">
                  <c:v>3.1844320000000002E-2</c:v>
                </c:pt>
                <c:pt idx="9495">
                  <c:v>3.185785E-2</c:v>
                </c:pt>
                <c:pt idx="9496">
                  <c:v>3.1855000000000001E-2</c:v>
                </c:pt>
                <c:pt idx="9497">
                  <c:v>3.1869939999999999E-2</c:v>
                </c:pt>
                <c:pt idx="9498">
                  <c:v>3.1888779999999999E-2</c:v>
                </c:pt>
                <c:pt idx="9499">
                  <c:v>3.1885919999999998E-2</c:v>
                </c:pt>
                <c:pt idx="9500">
                  <c:v>3.190631E-2</c:v>
                </c:pt>
                <c:pt idx="9501">
                  <c:v>3.1906700000000003E-2</c:v>
                </c:pt>
                <c:pt idx="9502">
                  <c:v>3.1925200000000001E-2</c:v>
                </c:pt>
                <c:pt idx="9503">
                  <c:v>3.1943939999999997E-2</c:v>
                </c:pt>
                <c:pt idx="9504">
                  <c:v>3.1963020000000002E-2</c:v>
                </c:pt>
                <c:pt idx="9505">
                  <c:v>3.1961620000000003E-2</c:v>
                </c:pt>
                <c:pt idx="9506">
                  <c:v>3.1982959999999998E-2</c:v>
                </c:pt>
                <c:pt idx="9507">
                  <c:v>3.2006229999999997E-2</c:v>
                </c:pt>
                <c:pt idx="9508">
                  <c:v>3.2030240000000001E-2</c:v>
                </c:pt>
                <c:pt idx="9509">
                  <c:v>3.205421E-2</c:v>
                </c:pt>
                <c:pt idx="9510">
                  <c:v>3.2082289999999999E-2</c:v>
                </c:pt>
                <c:pt idx="9511">
                  <c:v>3.2109039999999998E-2</c:v>
                </c:pt>
                <c:pt idx="9512">
                  <c:v>3.2135190000000001E-2</c:v>
                </c:pt>
                <c:pt idx="9513">
                  <c:v>3.2160840000000003E-2</c:v>
                </c:pt>
                <c:pt idx="9514">
                  <c:v>3.2187859999999999E-2</c:v>
                </c:pt>
                <c:pt idx="9515">
                  <c:v>3.2215580000000001E-2</c:v>
                </c:pt>
                <c:pt idx="9516">
                  <c:v>3.2242409999999999E-2</c:v>
                </c:pt>
                <c:pt idx="9517">
                  <c:v>3.2268539999999998E-2</c:v>
                </c:pt>
                <c:pt idx="9518">
                  <c:v>3.2293370000000002E-2</c:v>
                </c:pt>
                <c:pt idx="9519">
                  <c:v>3.2338649999999997E-2</c:v>
                </c:pt>
                <c:pt idx="9520">
                  <c:v>3.2360279999999998E-2</c:v>
                </c:pt>
                <c:pt idx="9521">
                  <c:v>3.2374680000000003E-2</c:v>
                </c:pt>
                <c:pt idx="9522">
                  <c:v>3.2388760000000003E-2</c:v>
                </c:pt>
                <c:pt idx="9523">
                  <c:v>3.2404759999999998E-2</c:v>
                </c:pt>
                <c:pt idx="9524">
                  <c:v>3.241865E-2</c:v>
                </c:pt>
                <c:pt idx="9525">
                  <c:v>3.2435249999999999E-2</c:v>
                </c:pt>
                <c:pt idx="9526">
                  <c:v>3.2450939999999998E-2</c:v>
                </c:pt>
                <c:pt idx="9527">
                  <c:v>3.2465099999999997E-2</c:v>
                </c:pt>
                <c:pt idx="9528">
                  <c:v>3.2481080000000002E-2</c:v>
                </c:pt>
                <c:pt idx="9529">
                  <c:v>3.2497409999999997E-2</c:v>
                </c:pt>
                <c:pt idx="9530">
                  <c:v>3.2511480000000002E-2</c:v>
                </c:pt>
                <c:pt idx="9531">
                  <c:v>3.252393E-2</c:v>
                </c:pt>
                <c:pt idx="9532">
                  <c:v>3.2536040000000002E-2</c:v>
                </c:pt>
                <c:pt idx="9533">
                  <c:v>3.254758E-2</c:v>
                </c:pt>
                <c:pt idx="9534">
                  <c:v>3.2542120000000001E-2</c:v>
                </c:pt>
                <c:pt idx="9535">
                  <c:v>3.255342E-2</c:v>
                </c:pt>
                <c:pt idx="9536">
                  <c:v>3.256365E-2</c:v>
                </c:pt>
                <c:pt idx="9537">
                  <c:v>3.2572150000000001E-2</c:v>
                </c:pt>
                <c:pt idx="9538">
                  <c:v>3.2580100000000001E-2</c:v>
                </c:pt>
                <c:pt idx="9539">
                  <c:v>3.2588329999999999E-2</c:v>
                </c:pt>
                <c:pt idx="9540">
                  <c:v>3.2585999999999997E-2</c:v>
                </c:pt>
                <c:pt idx="9541">
                  <c:v>3.2593949999999997E-2</c:v>
                </c:pt>
                <c:pt idx="9542">
                  <c:v>3.2603319999999998E-2</c:v>
                </c:pt>
                <c:pt idx="9543">
                  <c:v>3.2611040000000001E-2</c:v>
                </c:pt>
                <c:pt idx="9544">
                  <c:v>3.2617750000000001E-2</c:v>
                </c:pt>
                <c:pt idx="9545">
                  <c:v>3.2624170000000001E-2</c:v>
                </c:pt>
                <c:pt idx="9546">
                  <c:v>3.2621499999999998E-2</c:v>
                </c:pt>
                <c:pt idx="9547">
                  <c:v>3.2627290000000003E-2</c:v>
                </c:pt>
                <c:pt idx="9548">
                  <c:v>3.2631189999999997E-2</c:v>
                </c:pt>
                <c:pt idx="9549">
                  <c:v>3.2636079999999998E-2</c:v>
                </c:pt>
                <c:pt idx="9550">
                  <c:v>3.2640479999999999E-2</c:v>
                </c:pt>
                <c:pt idx="9551">
                  <c:v>3.2637859999999998E-2</c:v>
                </c:pt>
                <c:pt idx="9552">
                  <c:v>3.2640629999999997E-2</c:v>
                </c:pt>
                <c:pt idx="9553">
                  <c:v>3.2637720000000002E-2</c:v>
                </c:pt>
                <c:pt idx="9554">
                  <c:v>3.2642770000000002E-2</c:v>
                </c:pt>
                <c:pt idx="9555">
                  <c:v>3.2640429999999998E-2</c:v>
                </c:pt>
                <c:pt idx="9556">
                  <c:v>3.2642310000000001E-2</c:v>
                </c:pt>
                <c:pt idx="9557">
                  <c:v>3.2642049999999999E-2</c:v>
                </c:pt>
                <c:pt idx="9558">
                  <c:v>3.2643159999999997E-2</c:v>
                </c:pt>
                <c:pt idx="9559">
                  <c:v>3.2644220000000002E-2</c:v>
                </c:pt>
                <c:pt idx="9560">
                  <c:v>3.2646620000000001E-2</c:v>
                </c:pt>
                <c:pt idx="9561">
                  <c:v>3.2649009999999999E-2</c:v>
                </c:pt>
                <c:pt idx="9562">
                  <c:v>3.265125E-2</c:v>
                </c:pt>
                <c:pt idx="9563">
                  <c:v>3.2652529999999999E-2</c:v>
                </c:pt>
                <c:pt idx="9564">
                  <c:v>3.2654000000000002E-2</c:v>
                </c:pt>
                <c:pt idx="9565">
                  <c:v>3.2654820000000001E-2</c:v>
                </c:pt>
                <c:pt idx="9566">
                  <c:v>3.2653979999999999E-2</c:v>
                </c:pt>
                <c:pt idx="9567">
                  <c:v>3.2654610000000001E-2</c:v>
                </c:pt>
                <c:pt idx="9568">
                  <c:v>3.2653099999999997E-2</c:v>
                </c:pt>
                <c:pt idx="9569">
                  <c:v>3.2652069999999998E-2</c:v>
                </c:pt>
                <c:pt idx="9570">
                  <c:v>3.2651380000000001E-2</c:v>
                </c:pt>
                <c:pt idx="9571">
                  <c:v>3.2649879999999999E-2</c:v>
                </c:pt>
                <c:pt idx="9572">
                  <c:v>3.264715E-2</c:v>
                </c:pt>
                <c:pt idx="9573">
                  <c:v>3.2645929999999997E-2</c:v>
                </c:pt>
                <c:pt idx="9574">
                  <c:v>3.2644619999999999E-2</c:v>
                </c:pt>
                <c:pt idx="9575">
                  <c:v>3.2644390000000002E-2</c:v>
                </c:pt>
                <c:pt idx="9576">
                  <c:v>3.2644399999999997E-2</c:v>
                </c:pt>
                <c:pt idx="9577">
                  <c:v>3.2642480000000001E-2</c:v>
                </c:pt>
                <c:pt idx="9578">
                  <c:v>3.2638840000000002E-2</c:v>
                </c:pt>
                <c:pt idx="9579">
                  <c:v>3.2634589999999998E-2</c:v>
                </c:pt>
                <c:pt idx="9580">
                  <c:v>3.2629560000000002E-2</c:v>
                </c:pt>
                <c:pt idx="9581">
                  <c:v>3.2624559999999997E-2</c:v>
                </c:pt>
                <c:pt idx="9582">
                  <c:v>3.262085E-2</c:v>
                </c:pt>
                <c:pt idx="9583">
                  <c:v>3.2618139999999997E-2</c:v>
                </c:pt>
                <c:pt idx="9584">
                  <c:v>3.2615119999999997E-2</c:v>
                </c:pt>
                <c:pt idx="9585">
                  <c:v>3.2611460000000002E-2</c:v>
                </c:pt>
                <c:pt idx="9586">
                  <c:v>3.2606959999999997E-2</c:v>
                </c:pt>
                <c:pt idx="9587">
                  <c:v>3.2602560000000003E-2</c:v>
                </c:pt>
                <c:pt idx="9588">
                  <c:v>3.2606419999999997E-2</c:v>
                </c:pt>
                <c:pt idx="9589">
                  <c:v>3.2603819999999999E-2</c:v>
                </c:pt>
                <c:pt idx="9590">
                  <c:v>3.2599999999999997E-2</c:v>
                </c:pt>
                <c:pt idx="9591">
                  <c:v>3.2594999999999999E-2</c:v>
                </c:pt>
                <c:pt idx="9592">
                  <c:v>3.2589340000000001E-2</c:v>
                </c:pt>
                <c:pt idx="9593">
                  <c:v>3.2587390000000001E-2</c:v>
                </c:pt>
                <c:pt idx="9594">
                  <c:v>3.2581029999999997E-2</c:v>
                </c:pt>
                <c:pt idx="9595">
                  <c:v>3.25755E-2</c:v>
                </c:pt>
                <c:pt idx="9596">
                  <c:v>3.2568899999999998E-2</c:v>
                </c:pt>
                <c:pt idx="9597">
                  <c:v>3.2562639999999997E-2</c:v>
                </c:pt>
                <c:pt idx="9598">
                  <c:v>3.255748E-2</c:v>
                </c:pt>
                <c:pt idx="9599">
                  <c:v>3.2560279999999997E-2</c:v>
                </c:pt>
                <c:pt idx="9600">
                  <c:v>3.255719E-2</c:v>
                </c:pt>
                <c:pt idx="9601">
                  <c:v>3.2554670000000001E-2</c:v>
                </c:pt>
                <c:pt idx="9602">
                  <c:v>3.2555639999999997E-2</c:v>
                </c:pt>
                <c:pt idx="9603">
                  <c:v>3.2552360000000002E-2</c:v>
                </c:pt>
                <c:pt idx="9604">
                  <c:v>3.2547630000000001E-2</c:v>
                </c:pt>
                <c:pt idx="9605">
                  <c:v>3.2544280000000002E-2</c:v>
                </c:pt>
                <c:pt idx="9606">
                  <c:v>3.2543469999999998E-2</c:v>
                </c:pt>
                <c:pt idx="9607">
                  <c:v>3.2542500000000002E-2</c:v>
                </c:pt>
                <c:pt idx="9608">
                  <c:v>3.254025E-2</c:v>
                </c:pt>
                <c:pt idx="9609">
                  <c:v>3.2545339999999999E-2</c:v>
                </c:pt>
                <c:pt idx="9610">
                  <c:v>3.2544400000000001E-2</c:v>
                </c:pt>
                <c:pt idx="9611">
                  <c:v>3.2540760000000002E-2</c:v>
                </c:pt>
                <c:pt idx="9612">
                  <c:v>3.2537910000000003E-2</c:v>
                </c:pt>
                <c:pt idx="9613">
                  <c:v>3.2534760000000003E-2</c:v>
                </c:pt>
                <c:pt idx="9614">
                  <c:v>3.253056E-2</c:v>
                </c:pt>
                <c:pt idx="9615">
                  <c:v>3.2526560000000003E-2</c:v>
                </c:pt>
                <c:pt idx="9616">
                  <c:v>3.2512100000000002E-2</c:v>
                </c:pt>
                <c:pt idx="9617">
                  <c:v>3.2508259999999997E-2</c:v>
                </c:pt>
                <c:pt idx="9618">
                  <c:v>3.2503089999999998E-2</c:v>
                </c:pt>
                <c:pt idx="9619">
                  <c:v>3.2497089999999999E-2</c:v>
                </c:pt>
                <c:pt idx="9620">
                  <c:v>3.2491489999999998E-2</c:v>
                </c:pt>
                <c:pt idx="9621">
                  <c:v>3.24961E-2</c:v>
                </c:pt>
                <c:pt idx="9622">
                  <c:v>3.2492380000000001E-2</c:v>
                </c:pt>
                <c:pt idx="9623">
                  <c:v>3.2487929999999998E-2</c:v>
                </c:pt>
                <c:pt idx="9624">
                  <c:v>3.2485220000000002E-2</c:v>
                </c:pt>
                <c:pt idx="9625">
                  <c:v>3.2481000000000003E-2</c:v>
                </c:pt>
                <c:pt idx="9626">
                  <c:v>3.2477029999999997E-2</c:v>
                </c:pt>
                <c:pt idx="9627">
                  <c:v>3.2472300000000003E-2</c:v>
                </c:pt>
                <c:pt idx="9628">
                  <c:v>3.2467469999999998E-2</c:v>
                </c:pt>
                <c:pt idx="9629">
                  <c:v>3.2474669999999997E-2</c:v>
                </c:pt>
                <c:pt idx="9630">
                  <c:v>3.2469320000000003E-2</c:v>
                </c:pt>
                <c:pt idx="9631">
                  <c:v>3.2462779999999997E-2</c:v>
                </c:pt>
                <c:pt idx="9632">
                  <c:v>3.2456119999999998E-2</c:v>
                </c:pt>
                <c:pt idx="9633">
                  <c:v>3.2449600000000002E-2</c:v>
                </c:pt>
                <c:pt idx="9634">
                  <c:v>3.2462610000000003E-2</c:v>
                </c:pt>
                <c:pt idx="9635">
                  <c:v>3.2455640000000001E-2</c:v>
                </c:pt>
                <c:pt idx="9636">
                  <c:v>3.2463230000000003E-2</c:v>
                </c:pt>
                <c:pt idx="9637">
                  <c:v>3.2458309999999997E-2</c:v>
                </c:pt>
                <c:pt idx="9638">
                  <c:v>3.2451439999999998E-2</c:v>
                </c:pt>
                <c:pt idx="9639">
                  <c:v>3.2443819999999998E-2</c:v>
                </c:pt>
                <c:pt idx="9640">
                  <c:v>3.2436949999999999E-2</c:v>
                </c:pt>
                <c:pt idx="9641">
                  <c:v>3.2430510000000003E-2</c:v>
                </c:pt>
                <c:pt idx="9642">
                  <c:v>3.2424260000000003E-2</c:v>
                </c:pt>
                <c:pt idx="9643">
                  <c:v>3.2418099999999998E-2</c:v>
                </c:pt>
                <c:pt idx="9644">
                  <c:v>3.2412870000000003E-2</c:v>
                </c:pt>
                <c:pt idx="9645">
                  <c:v>3.2421320000000003E-2</c:v>
                </c:pt>
                <c:pt idx="9646">
                  <c:v>3.2416639999999997E-2</c:v>
                </c:pt>
                <c:pt idx="9647">
                  <c:v>3.2407409999999998E-2</c:v>
                </c:pt>
                <c:pt idx="9648">
                  <c:v>3.2403380000000002E-2</c:v>
                </c:pt>
                <c:pt idx="9649">
                  <c:v>3.2414459999999999E-2</c:v>
                </c:pt>
                <c:pt idx="9650">
                  <c:v>3.2438000000000002E-2</c:v>
                </c:pt>
                <c:pt idx="9651">
                  <c:v>3.2457729999999997E-2</c:v>
                </c:pt>
                <c:pt idx="9652">
                  <c:v>3.2478380000000001E-2</c:v>
                </c:pt>
                <c:pt idx="9653">
                  <c:v>3.2502330000000003E-2</c:v>
                </c:pt>
                <c:pt idx="9654">
                  <c:v>3.251921E-2</c:v>
                </c:pt>
                <c:pt idx="9655">
                  <c:v>3.253706E-2</c:v>
                </c:pt>
                <c:pt idx="9656">
                  <c:v>3.2556500000000002E-2</c:v>
                </c:pt>
                <c:pt idx="9657">
                  <c:v>3.257761E-2</c:v>
                </c:pt>
                <c:pt idx="9658">
                  <c:v>3.259712E-2</c:v>
                </c:pt>
                <c:pt idx="9659">
                  <c:v>3.2643419999999999E-2</c:v>
                </c:pt>
                <c:pt idx="9660">
                  <c:v>3.2668170000000003E-2</c:v>
                </c:pt>
                <c:pt idx="9661">
                  <c:v>3.2695759999999997E-2</c:v>
                </c:pt>
                <c:pt idx="9662">
                  <c:v>3.2717419999999997E-2</c:v>
                </c:pt>
                <c:pt idx="9663">
                  <c:v>3.2748689999999997E-2</c:v>
                </c:pt>
                <c:pt idx="9664">
                  <c:v>3.2773360000000001E-2</c:v>
                </c:pt>
                <c:pt idx="9665">
                  <c:v>3.2808440000000001E-2</c:v>
                </c:pt>
                <c:pt idx="9666">
                  <c:v>3.2837860000000003E-2</c:v>
                </c:pt>
                <c:pt idx="9667">
                  <c:v>3.2884959999999998E-2</c:v>
                </c:pt>
                <c:pt idx="9668">
                  <c:v>3.2923979999999999E-2</c:v>
                </c:pt>
                <c:pt idx="9669">
                  <c:v>3.2951389999999997E-2</c:v>
                </c:pt>
                <c:pt idx="9670">
                  <c:v>3.2978540000000001E-2</c:v>
                </c:pt>
                <c:pt idx="9671">
                  <c:v>3.3007000000000002E-2</c:v>
                </c:pt>
                <c:pt idx="9672">
                  <c:v>3.3048660000000001E-2</c:v>
                </c:pt>
                <c:pt idx="9673">
                  <c:v>3.3078910000000003E-2</c:v>
                </c:pt>
                <c:pt idx="9674">
                  <c:v>3.3126879999999997E-2</c:v>
                </c:pt>
                <c:pt idx="9675">
                  <c:v>3.3157209999999999E-2</c:v>
                </c:pt>
                <c:pt idx="9676">
                  <c:v>3.3186729999999998E-2</c:v>
                </c:pt>
                <c:pt idx="9677">
                  <c:v>3.3214569999999999E-2</c:v>
                </c:pt>
                <c:pt idx="9678">
                  <c:v>3.3244059999999999E-2</c:v>
                </c:pt>
                <c:pt idx="9679">
                  <c:v>3.327521E-2</c:v>
                </c:pt>
                <c:pt idx="9680">
                  <c:v>3.3306080000000002E-2</c:v>
                </c:pt>
                <c:pt idx="9681">
                  <c:v>3.3352079999999999E-2</c:v>
                </c:pt>
                <c:pt idx="9682">
                  <c:v>3.3384469999999999E-2</c:v>
                </c:pt>
                <c:pt idx="9683">
                  <c:v>3.3416599999999998E-2</c:v>
                </c:pt>
                <c:pt idx="9684">
                  <c:v>3.3448989999999998E-2</c:v>
                </c:pt>
                <c:pt idx="9685">
                  <c:v>3.3482310000000001E-2</c:v>
                </c:pt>
                <c:pt idx="9686">
                  <c:v>3.3535799999999998E-2</c:v>
                </c:pt>
                <c:pt idx="9687">
                  <c:v>3.3570740000000002E-2</c:v>
                </c:pt>
                <c:pt idx="9688">
                  <c:v>3.3607270000000002E-2</c:v>
                </c:pt>
                <c:pt idx="9689">
                  <c:v>3.3644590000000002E-2</c:v>
                </c:pt>
                <c:pt idx="9690">
                  <c:v>3.3680660000000001E-2</c:v>
                </c:pt>
                <c:pt idx="9691">
                  <c:v>3.3715229999999999E-2</c:v>
                </c:pt>
                <c:pt idx="9692">
                  <c:v>3.37504E-2</c:v>
                </c:pt>
                <c:pt idx="9693">
                  <c:v>3.3787159999999997E-2</c:v>
                </c:pt>
                <c:pt idx="9694">
                  <c:v>3.3824399999999998E-2</c:v>
                </c:pt>
                <c:pt idx="9695">
                  <c:v>3.3860710000000002E-2</c:v>
                </c:pt>
                <c:pt idx="9696">
                  <c:v>3.39157E-2</c:v>
                </c:pt>
                <c:pt idx="9697">
                  <c:v>3.3951719999999998E-2</c:v>
                </c:pt>
                <c:pt idx="9698">
                  <c:v>3.3988560000000001E-2</c:v>
                </c:pt>
                <c:pt idx="9699">
                  <c:v>3.4026220000000003E-2</c:v>
                </c:pt>
                <c:pt idx="9700">
                  <c:v>3.4063400000000001E-2</c:v>
                </c:pt>
                <c:pt idx="9701">
                  <c:v>3.4099829999999998E-2</c:v>
                </c:pt>
                <c:pt idx="9702">
                  <c:v>3.4135640000000002E-2</c:v>
                </c:pt>
                <c:pt idx="9703">
                  <c:v>3.4171409999999999E-2</c:v>
                </c:pt>
                <c:pt idx="9704">
                  <c:v>3.4209419999999997E-2</c:v>
                </c:pt>
                <c:pt idx="9705">
                  <c:v>3.4269529999999999E-2</c:v>
                </c:pt>
                <c:pt idx="9706">
                  <c:v>3.4308249999999998E-2</c:v>
                </c:pt>
                <c:pt idx="9707">
                  <c:v>3.4346000000000002E-2</c:v>
                </c:pt>
                <c:pt idx="9708">
                  <c:v>3.4384039999999998E-2</c:v>
                </c:pt>
                <c:pt idx="9709">
                  <c:v>3.4420899999999997E-2</c:v>
                </c:pt>
                <c:pt idx="9710">
                  <c:v>3.4456710000000002E-2</c:v>
                </c:pt>
                <c:pt idx="9711">
                  <c:v>3.449352E-2</c:v>
                </c:pt>
                <c:pt idx="9712">
                  <c:v>3.4531220000000001E-2</c:v>
                </c:pt>
                <c:pt idx="9713">
                  <c:v>3.4569160000000002E-2</c:v>
                </c:pt>
                <c:pt idx="9714">
                  <c:v>3.461156E-2</c:v>
                </c:pt>
                <c:pt idx="9715">
                  <c:v>3.466582E-2</c:v>
                </c:pt>
                <c:pt idx="9716">
                  <c:v>3.468164E-2</c:v>
                </c:pt>
                <c:pt idx="9717">
                  <c:v>3.4717480000000002E-2</c:v>
                </c:pt>
                <c:pt idx="9718">
                  <c:v>3.475015E-2</c:v>
                </c:pt>
                <c:pt idx="9719">
                  <c:v>3.478738E-2</c:v>
                </c:pt>
                <c:pt idx="9720">
                  <c:v>3.4826169999999997E-2</c:v>
                </c:pt>
                <c:pt idx="9721">
                  <c:v>3.486595E-2</c:v>
                </c:pt>
                <c:pt idx="9722">
                  <c:v>3.4906420000000001E-2</c:v>
                </c:pt>
                <c:pt idx="9723">
                  <c:v>3.4945940000000002E-2</c:v>
                </c:pt>
                <c:pt idx="9724">
                  <c:v>3.5004460000000001E-2</c:v>
                </c:pt>
                <c:pt idx="9725">
                  <c:v>3.5047120000000001E-2</c:v>
                </c:pt>
                <c:pt idx="9726">
                  <c:v>3.509019E-2</c:v>
                </c:pt>
                <c:pt idx="9727">
                  <c:v>3.513318E-2</c:v>
                </c:pt>
                <c:pt idx="9728">
                  <c:v>3.5176800000000001E-2</c:v>
                </c:pt>
                <c:pt idx="9729">
                  <c:v>3.5219819999999999E-2</c:v>
                </c:pt>
                <c:pt idx="9730">
                  <c:v>3.528394E-2</c:v>
                </c:pt>
                <c:pt idx="9731">
                  <c:v>3.5326969999999999E-2</c:v>
                </c:pt>
                <c:pt idx="9732">
                  <c:v>3.5370970000000002E-2</c:v>
                </c:pt>
                <c:pt idx="9733">
                  <c:v>3.539465E-2</c:v>
                </c:pt>
                <c:pt idx="9734">
                  <c:v>3.543673E-2</c:v>
                </c:pt>
                <c:pt idx="9735">
                  <c:v>3.5500329999999997E-2</c:v>
                </c:pt>
                <c:pt idx="9736">
                  <c:v>3.5544190000000003E-2</c:v>
                </c:pt>
                <c:pt idx="9737">
                  <c:v>3.5588080000000001E-2</c:v>
                </c:pt>
                <c:pt idx="9738">
                  <c:v>3.563152E-2</c:v>
                </c:pt>
                <c:pt idx="9739">
                  <c:v>3.567497E-2</c:v>
                </c:pt>
                <c:pt idx="9740">
                  <c:v>3.5743499999999997E-2</c:v>
                </c:pt>
                <c:pt idx="9741">
                  <c:v>3.578891E-2</c:v>
                </c:pt>
                <c:pt idx="9742">
                  <c:v>3.583447E-2</c:v>
                </c:pt>
                <c:pt idx="9743">
                  <c:v>3.5857989999999999E-2</c:v>
                </c:pt>
                <c:pt idx="9744">
                  <c:v>3.5902940000000001E-2</c:v>
                </c:pt>
                <c:pt idx="9745">
                  <c:v>3.5948679999999997E-2</c:v>
                </c:pt>
                <c:pt idx="9746">
                  <c:v>3.5994959999999999E-2</c:v>
                </c:pt>
                <c:pt idx="9747">
                  <c:v>3.6063060000000001E-2</c:v>
                </c:pt>
                <c:pt idx="9748">
                  <c:v>3.6108939999999999E-2</c:v>
                </c:pt>
                <c:pt idx="9749">
                  <c:v>3.6154220000000001E-2</c:v>
                </c:pt>
                <c:pt idx="9750">
                  <c:v>3.61994E-2</c:v>
                </c:pt>
                <c:pt idx="9751">
                  <c:v>3.624542E-2</c:v>
                </c:pt>
                <c:pt idx="9752">
                  <c:v>3.6291959999999998E-2</c:v>
                </c:pt>
                <c:pt idx="9753">
                  <c:v>3.6338799999999997E-2</c:v>
                </c:pt>
                <c:pt idx="9754">
                  <c:v>3.6408349999999999E-2</c:v>
                </c:pt>
                <c:pt idx="9755">
                  <c:v>3.645487E-2</c:v>
                </c:pt>
                <c:pt idx="9756">
                  <c:v>3.6502029999999998E-2</c:v>
                </c:pt>
                <c:pt idx="9757">
                  <c:v>3.6527280000000002E-2</c:v>
                </c:pt>
                <c:pt idx="9758">
                  <c:v>3.6571640000000002E-2</c:v>
                </c:pt>
                <c:pt idx="9759">
                  <c:v>3.6617129999999998E-2</c:v>
                </c:pt>
                <c:pt idx="9760">
                  <c:v>3.666316E-2</c:v>
                </c:pt>
                <c:pt idx="9761">
                  <c:v>3.6710880000000001E-2</c:v>
                </c:pt>
                <c:pt idx="9762">
                  <c:v>3.6759680000000003E-2</c:v>
                </c:pt>
                <c:pt idx="9763">
                  <c:v>3.6809340000000003E-2</c:v>
                </c:pt>
                <c:pt idx="9764">
                  <c:v>3.6881150000000001E-2</c:v>
                </c:pt>
                <c:pt idx="9765">
                  <c:v>3.6926519999999997E-2</c:v>
                </c:pt>
                <c:pt idx="9766">
                  <c:v>3.6973310000000002E-2</c:v>
                </c:pt>
                <c:pt idx="9767">
                  <c:v>3.702134E-2</c:v>
                </c:pt>
                <c:pt idx="9768">
                  <c:v>3.7074040000000003E-2</c:v>
                </c:pt>
                <c:pt idx="9769">
                  <c:v>3.7130660000000003E-2</c:v>
                </c:pt>
                <c:pt idx="9770">
                  <c:v>3.7191500000000002E-2</c:v>
                </c:pt>
                <c:pt idx="9771">
                  <c:v>3.7292289999999999E-2</c:v>
                </c:pt>
                <c:pt idx="9772">
                  <c:v>3.7361129999999999E-2</c:v>
                </c:pt>
                <c:pt idx="9773">
                  <c:v>3.7430199999999997E-2</c:v>
                </c:pt>
                <c:pt idx="9774">
                  <c:v>3.7474819999999999E-2</c:v>
                </c:pt>
                <c:pt idx="9775">
                  <c:v>3.75845E-2</c:v>
                </c:pt>
                <c:pt idx="9776">
                  <c:v>3.7647260000000002E-2</c:v>
                </c:pt>
                <c:pt idx="9777">
                  <c:v>3.7754389999999999E-2</c:v>
                </c:pt>
                <c:pt idx="9778">
                  <c:v>3.7821899999999999E-2</c:v>
                </c:pt>
                <c:pt idx="9779">
                  <c:v>3.7924380000000001E-2</c:v>
                </c:pt>
                <c:pt idx="9780">
                  <c:v>3.8018320000000001E-2</c:v>
                </c:pt>
                <c:pt idx="9781">
                  <c:v>3.8109249999999997E-2</c:v>
                </c:pt>
                <c:pt idx="9782">
                  <c:v>3.8174970000000003E-2</c:v>
                </c:pt>
                <c:pt idx="9783">
                  <c:v>3.828633E-2</c:v>
                </c:pt>
                <c:pt idx="9784">
                  <c:v>3.8361560000000003E-2</c:v>
                </c:pt>
                <c:pt idx="9785">
                  <c:v>3.8481990000000001E-2</c:v>
                </c:pt>
                <c:pt idx="9786">
                  <c:v>3.8557590000000003E-2</c:v>
                </c:pt>
                <c:pt idx="9787">
                  <c:v>3.8659020000000002E-2</c:v>
                </c:pt>
                <c:pt idx="9788">
                  <c:v>3.8784220000000001E-2</c:v>
                </c:pt>
                <c:pt idx="9789">
                  <c:v>3.8908650000000003E-2</c:v>
                </c:pt>
                <c:pt idx="9790">
                  <c:v>3.8986020000000003E-2</c:v>
                </c:pt>
                <c:pt idx="9791">
                  <c:v>3.911328E-2</c:v>
                </c:pt>
                <c:pt idx="9792">
                  <c:v>3.9239469999999999E-2</c:v>
                </c:pt>
                <c:pt idx="9793">
                  <c:v>3.9318279999999997E-2</c:v>
                </c:pt>
                <c:pt idx="9794">
                  <c:v>3.9437600000000003E-2</c:v>
                </c:pt>
                <c:pt idx="9795">
                  <c:v>3.95036E-2</c:v>
                </c:pt>
                <c:pt idx="9796">
                  <c:v>3.9572070000000001E-2</c:v>
                </c:pt>
                <c:pt idx="9797">
                  <c:v>3.963357E-2</c:v>
                </c:pt>
                <c:pt idx="9798">
                  <c:v>3.9695899999999999E-2</c:v>
                </c:pt>
                <c:pt idx="9799">
                  <c:v>3.9788700000000003E-2</c:v>
                </c:pt>
                <c:pt idx="9800">
                  <c:v>3.9849219999999998E-2</c:v>
                </c:pt>
                <c:pt idx="9801">
                  <c:v>3.991045E-2</c:v>
                </c:pt>
                <c:pt idx="9802">
                  <c:v>3.9971079999999999E-2</c:v>
                </c:pt>
                <c:pt idx="9803">
                  <c:v>4.0060310000000002E-2</c:v>
                </c:pt>
                <c:pt idx="9804">
                  <c:v>4.009165E-2</c:v>
                </c:pt>
                <c:pt idx="9805">
                  <c:v>4.015312E-2</c:v>
                </c:pt>
                <c:pt idx="9806">
                  <c:v>4.0215620000000001E-2</c:v>
                </c:pt>
                <c:pt idx="9807">
                  <c:v>4.0277540000000001E-2</c:v>
                </c:pt>
                <c:pt idx="9808">
                  <c:v>4.0339479999999997E-2</c:v>
                </c:pt>
                <c:pt idx="9809">
                  <c:v>4.0403099999999997E-2</c:v>
                </c:pt>
                <c:pt idx="9810">
                  <c:v>4.0466540000000002E-2</c:v>
                </c:pt>
                <c:pt idx="9811">
                  <c:v>4.052878E-2</c:v>
                </c:pt>
                <c:pt idx="9812">
                  <c:v>4.0590330000000001E-2</c:v>
                </c:pt>
                <c:pt idx="9813">
                  <c:v>4.0681050000000003E-2</c:v>
                </c:pt>
                <c:pt idx="9814">
                  <c:v>4.0711600000000001E-2</c:v>
                </c:pt>
                <c:pt idx="9815">
                  <c:v>4.0772620000000002E-2</c:v>
                </c:pt>
                <c:pt idx="9816">
                  <c:v>4.0833189999999998E-2</c:v>
                </c:pt>
                <c:pt idx="9817">
                  <c:v>4.0893770000000003E-2</c:v>
                </c:pt>
                <c:pt idx="9818">
                  <c:v>4.0954499999999998E-2</c:v>
                </c:pt>
                <c:pt idx="9819">
                  <c:v>4.1015280000000001E-2</c:v>
                </c:pt>
                <c:pt idx="9820">
                  <c:v>4.1076929999999998E-2</c:v>
                </c:pt>
                <c:pt idx="9821">
                  <c:v>4.113837E-2</c:v>
                </c:pt>
                <c:pt idx="9822">
                  <c:v>4.1199220000000002E-2</c:v>
                </c:pt>
                <c:pt idx="9823">
                  <c:v>4.1287810000000001E-2</c:v>
                </c:pt>
                <c:pt idx="9824">
                  <c:v>4.1347670000000003E-2</c:v>
                </c:pt>
                <c:pt idx="9825">
                  <c:v>4.1407890000000003E-2</c:v>
                </c:pt>
                <c:pt idx="9826">
                  <c:v>4.1468810000000002E-2</c:v>
                </c:pt>
                <c:pt idx="9827">
                  <c:v>4.1528320000000001E-2</c:v>
                </c:pt>
                <c:pt idx="9828">
                  <c:v>4.1586999999999999E-2</c:v>
                </c:pt>
                <c:pt idx="9829">
                  <c:v>4.1613610000000002E-2</c:v>
                </c:pt>
                <c:pt idx="9830">
                  <c:v>4.1673429999999997E-2</c:v>
                </c:pt>
                <c:pt idx="9831">
                  <c:v>4.1759060000000001E-2</c:v>
                </c:pt>
                <c:pt idx="9832">
                  <c:v>4.1818559999999998E-2</c:v>
                </c:pt>
                <c:pt idx="9833">
                  <c:v>4.1877560000000001E-2</c:v>
                </c:pt>
                <c:pt idx="9834">
                  <c:v>4.1937559999999999E-2</c:v>
                </c:pt>
                <c:pt idx="9835">
                  <c:v>4.1996899999999997E-2</c:v>
                </c:pt>
                <c:pt idx="9836">
                  <c:v>4.2054939999999999E-2</c:v>
                </c:pt>
                <c:pt idx="9837">
                  <c:v>4.2112579999999997E-2</c:v>
                </c:pt>
                <c:pt idx="9838">
                  <c:v>4.2139299999999998E-2</c:v>
                </c:pt>
                <c:pt idx="9839">
                  <c:v>4.2199220000000003E-2</c:v>
                </c:pt>
                <c:pt idx="9840">
                  <c:v>4.2258480000000001E-2</c:v>
                </c:pt>
                <c:pt idx="9841">
                  <c:v>4.2320900000000002E-2</c:v>
                </c:pt>
                <c:pt idx="9842">
                  <c:v>4.2417780000000002E-2</c:v>
                </c:pt>
                <c:pt idx="9843">
                  <c:v>4.2485439999999999E-2</c:v>
                </c:pt>
                <c:pt idx="9844">
                  <c:v>4.2552159999999999E-2</c:v>
                </c:pt>
                <c:pt idx="9845">
                  <c:v>4.2618860000000001E-2</c:v>
                </c:pt>
                <c:pt idx="9846">
                  <c:v>4.2653169999999997E-2</c:v>
                </c:pt>
                <c:pt idx="9847">
                  <c:v>4.2751310000000001E-2</c:v>
                </c:pt>
                <c:pt idx="9848">
                  <c:v>4.2813320000000002E-2</c:v>
                </c:pt>
                <c:pt idx="9849">
                  <c:v>4.2875110000000001E-2</c:v>
                </c:pt>
                <c:pt idx="9850">
                  <c:v>4.2963139999999997E-2</c:v>
                </c:pt>
                <c:pt idx="9851">
                  <c:v>4.3026259999999997E-2</c:v>
                </c:pt>
                <c:pt idx="9852">
                  <c:v>4.3126119999999997E-2</c:v>
                </c:pt>
                <c:pt idx="9853">
                  <c:v>4.3197480000000003E-2</c:v>
                </c:pt>
                <c:pt idx="9854">
                  <c:v>4.3303019999999998E-2</c:v>
                </c:pt>
                <c:pt idx="9855">
                  <c:v>4.3374900000000001E-2</c:v>
                </c:pt>
                <c:pt idx="9856">
                  <c:v>4.34832E-2</c:v>
                </c:pt>
                <c:pt idx="9857">
                  <c:v>4.3556400000000002E-2</c:v>
                </c:pt>
                <c:pt idx="9858">
                  <c:v>4.3667299999999999E-2</c:v>
                </c:pt>
                <c:pt idx="9859">
                  <c:v>4.3705540000000001E-2</c:v>
                </c:pt>
                <c:pt idx="9860">
                  <c:v>4.381728E-2</c:v>
                </c:pt>
                <c:pt idx="9861">
                  <c:v>4.3892460000000001E-2</c:v>
                </c:pt>
                <c:pt idx="9862">
                  <c:v>4.4004630000000003E-2</c:v>
                </c:pt>
                <c:pt idx="9863">
                  <c:v>4.407966E-2</c:v>
                </c:pt>
                <c:pt idx="9864">
                  <c:v>4.4192830000000002E-2</c:v>
                </c:pt>
                <c:pt idx="9865">
                  <c:v>4.4269679999999999E-2</c:v>
                </c:pt>
                <c:pt idx="9866">
                  <c:v>4.4345530000000001E-2</c:v>
                </c:pt>
                <c:pt idx="9867">
                  <c:v>4.4458959999999999E-2</c:v>
                </c:pt>
                <c:pt idx="9868">
                  <c:v>4.4533839999999998E-2</c:v>
                </c:pt>
                <c:pt idx="9869">
                  <c:v>4.4607639999999997E-2</c:v>
                </c:pt>
                <c:pt idx="9870">
                  <c:v>4.4647579999999999E-2</c:v>
                </c:pt>
                <c:pt idx="9871">
                  <c:v>4.4760620000000001E-2</c:v>
                </c:pt>
                <c:pt idx="9872">
                  <c:v>4.4835359999999998E-2</c:v>
                </c:pt>
                <c:pt idx="9873">
                  <c:v>4.4909039999999997E-2</c:v>
                </c:pt>
                <c:pt idx="9874">
                  <c:v>4.4980539999999999E-2</c:v>
                </c:pt>
                <c:pt idx="9875">
                  <c:v>4.5050550000000002E-2</c:v>
                </c:pt>
                <c:pt idx="9876">
                  <c:v>4.5147840000000002E-2</c:v>
                </c:pt>
                <c:pt idx="9877">
                  <c:v>4.521174E-2</c:v>
                </c:pt>
                <c:pt idx="9878">
                  <c:v>4.5277959999999999E-2</c:v>
                </c:pt>
                <c:pt idx="9879">
                  <c:v>4.5343479999999999E-2</c:v>
                </c:pt>
                <c:pt idx="9880">
                  <c:v>4.5371559999999998E-2</c:v>
                </c:pt>
                <c:pt idx="9881">
                  <c:v>4.5437760000000001E-2</c:v>
                </c:pt>
                <c:pt idx="9882">
                  <c:v>4.5502609999999999E-2</c:v>
                </c:pt>
                <c:pt idx="9883">
                  <c:v>4.5592399999999998E-2</c:v>
                </c:pt>
                <c:pt idx="9884">
                  <c:v>4.5655960000000002E-2</c:v>
                </c:pt>
                <c:pt idx="9885">
                  <c:v>4.5719889999999999E-2</c:v>
                </c:pt>
                <c:pt idx="9886">
                  <c:v>4.5783749999999998E-2</c:v>
                </c:pt>
                <c:pt idx="9887">
                  <c:v>4.5847569999999997E-2</c:v>
                </c:pt>
                <c:pt idx="9888">
                  <c:v>4.5910930000000003E-2</c:v>
                </c:pt>
                <c:pt idx="9889">
                  <c:v>4.5974040000000001E-2</c:v>
                </c:pt>
                <c:pt idx="9890">
                  <c:v>4.5999480000000002E-2</c:v>
                </c:pt>
                <c:pt idx="9891">
                  <c:v>4.6061739999999997E-2</c:v>
                </c:pt>
                <c:pt idx="9892">
                  <c:v>4.6123339999999999E-2</c:v>
                </c:pt>
                <c:pt idx="9893">
                  <c:v>4.6184660000000002E-2</c:v>
                </c:pt>
                <c:pt idx="9894">
                  <c:v>4.6246130000000003E-2</c:v>
                </c:pt>
                <c:pt idx="9895">
                  <c:v>4.6308870000000002E-2</c:v>
                </c:pt>
                <c:pt idx="9896">
                  <c:v>4.6371500000000003E-2</c:v>
                </c:pt>
                <c:pt idx="9897">
                  <c:v>4.6433519999999999E-2</c:v>
                </c:pt>
                <c:pt idx="9898">
                  <c:v>4.6519249999999998E-2</c:v>
                </c:pt>
                <c:pt idx="9899">
                  <c:v>4.6581879999999999E-2</c:v>
                </c:pt>
                <c:pt idx="9900">
                  <c:v>4.6644779999999997E-2</c:v>
                </c:pt>
                <c:pt idx="9901">
                  <c:v>4.6668380000000002E-2</c:v>
                </c:pt>
                <c:pt idx="9902">
                  <c:v>4.6731139999999997E-2</c:v>
                </c:pt>
                <c:pt idx="9903">
                  <c:v>4.6792939999999998E-2</c:v>
                </c:pt>
                <c:pt idx="9904">
                  <c:v>4.6855719999999997E-2</c:v>
                </c:pt>
                <c:pt idx="9905">
                  <c:v>4.6918460000000002E-2</c:v>
                </c:pt>
                <c:pt idx="9906">
                  <c:v>4.698008E-2</c:v>
                </c:pt>
                <c:pt idx="9907">
                  <c:v>4.7041560000000003E-2</c:v>
                </c:pt>
                <c:pt idx="9908">
                  <c:v>4.7064259999999997E-2</c:v>
                </c:pt>
                <c:pt idx="9909">
                  <c:v>4.7147939999999999E-2</c:v>
                </c:pt>
                <c:pt idx="9910">
                  <c:v>4.7209380000000002E-2</c:v>
                </c:pt>
                <c:pt idx="9911">
                  <c:v>4.7270739999999999E-2</c:v>
                </c:pt>
                <c:pt idx="9912">
                  <c:v>4.7332569999999997E-2</c:v>
                </c:pt>
                <c:pt idx="9913">
                  <c:v>4.7394220000000001E-2</c:v>
                </c:pt>
                <c:pt idx="9914">
                  <c:v>4.7416239999999998E-2</c:v>
                </c:pt>
                <c:pt idx="9915">
                  <c:v>4.7477810000000002E-2</c:v>
                </c:pt>
                <c:pt idx="9916">
                  <c:v>4.7538919999999998E-2</c:v>
                </c:pt>
                <c:pt idx="9917">
                  <c:v>4.7600179999999999E-2</c:v>
                </c:pt>
                <c:pt idx="9918">
                  <c:v>4.7661969999999998E-2</c:v>
                </c:pt>
                <c:pt idx="9919">
                  <c:v>4.7723479999999999E-2</c:v>
                </c:pt>
                <c:pt idx="9920">
                  <c:v>4.7745259999999998E-2</c:v>
                </c:pt>
                <c:pt idx="9921">
                  <c:v>4.7805779999999999E-2</c:v>
                </c:pt>
                <c:pt idx="9922">
                  <c:v>4.7865900000000003E-2</c:v>
                </c:pt>
                <c:pt idx="9923">
                  <c:v>4.7925000000000002E-2</c:v>
                </c:pt>
                <c:pt idx="9924">
                  <c:v>4.7983619999999998E-2</c:v>
                </c:pt>
                <c:pt idx="9925">
                  <c:v>4.8041670000000002E-2</c:v>
                </c:pt>
                <c:pt idx="9926">
                  <c:v>4.8120459999999997E-2</c:v>
                </c:pt>
                <c:pt idx="9927">
                  <c:v>4.8178029999999997E-2</c:v>
                </c:pt>
                <c:pt idx="9928">
                  <c:v>4.8197879999999999E-2</c:v>
                </c:pt>
                <c:pt idx="9929">
                  <c:v>4.8257420000000002E-2</c:v>
                </c:pt>
                <c:pt idx="9930">
                  <c:v>4.8316629999999999E-2</c:v>
                </c:pt>
                <c:pt idx="9931">
                  <c:v>4.8377320000000001E-2</c:v>
                </c:pt>
                <c:pt idx="9932">
                  <c:v>4.8436559999999997E-2</c:v>
                </c:pt>
                <c:pt idx="9933">
                  <c:v>4.8496539999999998E-2</c:v>
                </c:pt>
                <c:pt idx="9934">
                  <c:v>4.8556250000000002E-2</c:v>
                </c:pt>
                <c:pt idx="9935">
                  <c:v>4.8616109999999997E-2</c:v>
                </c:pt>
                <c:pt idx="9936">
                  <c:v>4.8636699999999998E-2</c:v>
                </c:pt>
                <c:pt idx="9937">
                  <c:v>4.8694840000000003E-2</c:v>
                </c:pt>
                <c:pt idx="9938">
                  <c:v>4.8752660000000003E-2</c:v>
                </c:pt>
                <c:pt idx="9939">
                  <c:v>4.8811920000000002E-2</c:v>
                </c:pt>
                <c:pt idx="9940">
                  <c:v>4.8870530000000002E-2</c:v>
                </c:pt>
                <c:pt idx="9941">
                  <c:v>4.8946820000000002E-2</c:v>
                </c:pt>
                <c:pt idx="9942">
                  <c:v>4.9005739999999999E-2</c:v>
                </c:pt>
                <c:pt idx="9943">
                  <c:v>4.9065810000000001E-2</c:v>
                </c:pt>
                <c:pt idx="9944">
                  <c:v>4.9124719999999997E-2</c:v>
                </c:pt>
                <c:pt idx="9945">
                  <c:v>4.9183999999999999E-2</c:v>
                </c:pt>
                <c:pt idx="9946">
                  <c:v>4.9242889999999997E-2</c:v>
                </c:pt>
                <c:pt idx="9947">
                  <c:v>4.9282560000000003E-2</c:v>
                </c:pt>
                <c:pt idx="9948">
                  <c:v>4.933891E-2</c:v>
                </c:pt>
                <c:pt idx="9949">
                  <c:v>4.9395559999999998E-2</c:v>
                </c:pt>
                <c:pt idx="9950">
                  <c:v>4.9451879999999997E-2</c:v>
                </c:pt>
                <c:pt idx="9951">
                  <c:v>4.9508780000000002E-2</c:v>
                </c:pt>
                <c:pt idx="9952">
                  <c:v>4.9565280000000003E-2</c:v>
                </c:pt>
                <c:pt idx="9953">
                  <c:v>4.9620079999999997E-2</c:v>
                </c:pt>
                <c:pt idx="9954">
                  <c:v>4.9675329999999997E-2</c:v>
                </c:pt>
                <c:pt idx="9955">
                  <c:v>4.9709940000000001E-2</c:v>
                </c:pt>
                <c:pt idx="9956">
                  <c:v>4.9765480000000001E-2</c:v>
                </c:pt>
                <c:pt idx="9957">
                  <c:v>4.9820459999999997E-2</c:v>
                </c:pt>
                <c:pt idx="9958">
                  <c:v>4.9875080000000002E-2</c:v>
                </c:pt>
                <c:pt idx="9959">
                  <c:v>4.992978E-2</c:v>
                </c:pt>
                <c:pt idx="9960">
                  <c:v>4.9947320000000003E-2</c:v>
                </c:pt>
                <c:pt idx="9961">
                  <c:v>4.9986040000000002E-2</c:v>
                </c:pt>
                <c:pt idx="9962">
                  <c:v>5.0040960000000002E-2</c:v>
                </c:pt>
                <c:pt idx="9963">
                  <c:v>5.0058980000000003E-2</c:v>
                </c:pt>
                <c:pt idx="9964">
                  <c:v>5.011388E-2</c:v>
                </c:pt>
                <c:pt idx="9965">
                  <c:v>5.0169619999999998E-2</c:v>
                </c:pt>
                <c:pt idx="9966">
                  <c:v>5.0170039999999999E-2</c:v>
                </c:pt>
                <c:pt idx="9967">
                  <c:v>5.0224659999999997E-2</c:v>
                </c:pt>
                <c:pt idx="9968">
                  <c:v>5.0242559999999999E-2</c:v>
                </c:pt>
                <c:pt idx="9969">
                  <c:v>5.0279450000000003E-2</c:v>
                </c:pt>
                <c:pt idx="9970">
                  <c:v>5.0296920000000002E-2</c:v>
                </c:pt>
                <c:pt idx="9971">
                  <c:v>5.0351390000000003E-2</c:v>
                </c:pt>
                <c:pt idx="9972">
                  <c:v>5.0405329999999998E-2</c:v>
                </c:pt>
                <c:pt idx="9973">
                  <c:v>5.0406579999999999E-2</c:v>
                </c:pt>
                <c:pt idx="9974">
                  <c:v>5.0461159999999998E-2</c:v>
                </c:pt>
                <c:pt idx="9975">
                  <c:v>5.0515820000000003E-2</c:v>
                </c:pt>
                <c:pt idx="9976">
                  <c:v>5.0535410000000003E-2</c:v>
                </c:pt>
                <c:pt idx="9977">
                  <c:v>5.0589380000000003E-2</c:v>
                </c:pt>
                <c:pt idx="9978">
                  <c:v>5.0642670000000001E-2</c:v>
                </c:pt>
                <c:pt idx="9979">
                  <c:v>5.0661619999999997E-2</c:v>
                </c:pt>
                <c:pt idx="9980">
                  <c:v>5.069742E-2</c:v>
                </c:pt>
                <c:pt idx="9981">
                  <c:v>5.0715980000000001E-2</c:v>
                </c:pt>
                <c:pt idx="9982">
                  <c:v>5.0769670000000003E-2</c:v>
                </c:pt>
                <c:pt idx="9983">
                  <c:v>5.0788119999999999E-2</c:v>
                </c:pt>
                <c:pt idx="9984">
                  <c:v>5.0840900000000001E-2</c:v>
                </c:pt>
                <c:pt idx="9985">
                  <c:v>5.0877230000000002E-2</c:v>
                </c:pt>
                <c:pt idx="9986">
                  <c:v>5.0895540000000003E-2</c:v>
                </c:pt>
                <c:pt idx="9987">
                  <c:v>5.0949099999999997E-2</c:v>
                </c:pt>
                <c:pt idx="9988">
                  <c:v>5.09668E-2</c:v>
                </c:pt>
                <c:pt idx="9989">
                  <c:v>5.1019879999999997E-2</c:v>
                </c:pt>
                <c:pt idx="9990">
                  <c:v>5.1074620000000001E-2</c:v>
                </c:pt>
                <c:pt idx="9991">
                  <c:v>5.1093630000000001E-2</c:v>
                </c:pt>
                <c:pt idx="9992">
                  <c:v>5.113007E-2</c:v>
                </c:pt>
                <c:pt idx="9993">
                  <c:v>5.1185519999999998E-2</c:v>
                </c:pt>
                <c:pt idx="9994">
                  <c:v>5.1204859999999998E-2</c:v>
                </c:pt>
                <c:pt idx="9995">
                  <c:v>5.1258829999999998E-2</c:v>
                </c:pt>
                <c:pt idx="9996">
                  <c:v>5.1313440000000002E-2</c:v>
                </c:pt>
                <c:pt idx="9997">
                  <c:v>5.1367400000000001E-2</c:v>
                </c:pt>
                <c:pt idx="9998">
                  <c:v>5.1386479999999998E-2</c:v>
                </c:pt>
                <c:pt idx="9999">
                  <c:v>5.144141E-2</c:v>
                </c:pt>
                <c:pt idx="10000">
                  <c:v>5.1496479999999997E-2</c:v>
                </c:pt>
                <c:pt idx="10001">
                  <c:v>5.1551569999999998E-2</c:v>
                </c:pt>
                <c:pt idx="10002">
                  <c:v>5.1607130000000001E-2</c:v>
                </c:pt>
                <c:pt idx="10003">
                  <c:v>5.1627279999999998E-2</c:v>
                </c:pt>
                <c:pt idx="10004">
                  <c:v>5.1681980000000002E-2</c:v>
                </c:pt>
                <c:pt idx="10005">
                  <c:v>5.1736169999999998E-2</c:v>
                </c:pt>
                <c:pt idx="10006">
                  <c:v>5.1810389999999998E-2</c:v>
                </c:pt>
                <c:pt idx="10007">
                  <c:v>5.1862480000000002E-2</c:v>
                </c:pt>
                <c:pt idx="10008">
                  <c:v>5.1913790000000001E-2</c:v>
                </c:pt>
                <c:pt idx="10009">
                  <c:v>5.1965400000000002E-2</c:v>
                </c:pt>
                <c:pt idx="10010">
                  <c:v>5.2017920000000002E-2</c:v>
                </c:pt>
                <c:pt idx="10011">
                  <c:v>5.2090669999999999E-2</c:v>
                </c:pt>
                <c:pt idx="10012">
                  <c:v>5.2143370000000001E-2</c:v>
                </c:pt>
                <c:pt idx="10013">
                  <c:v>5.2191939999999999E-2</c:v>
                </c:pt>
                <c:pt idx="10014">
                  <c:v>5.2207150000000001E-2</c:v>
                </c:pt>
                <c:pt idx="10015">
                  <c:v>5.2261160000000001E-2</c:v>
                </c:pt>
                <c:pt idx="10016">
                  <c:v>5.2331820000000001E-2</c:v>
                </c:pt>
                <c:pt idx="10017">
                  <c:v>5.2381160000000003E-2</c:v>
                </c:pt>
                <c:pt idx="10018">
                  <c:v>5.2432020000000003E-2</c:v>
                </c:pt>
                <c:pt idx="10019">
                  <c:v>5.2482380000000002E-2</c:v>
                </c:pt>
                <c:pt idx="10020">
                  <c:v>5.2533179999999999E-2</c:v>
                </c:pt>
                <c:pt idx="10021">
                  <c:v>5.2583560000000001E-2</c:v>
                </c:pt>
                <c:pt idx="10022">
                  <c:v>5.2633699999999999E-2</c:v>
                </c:pt>
                <c:pt idx="10023">
                  <c:v>5.2699469999999998E-2</c:v>
                </c:pt>
                <c:pt idx="10024">
                  <c:v>5.2747759999999998E-2</c:v>
                </c:pt>
                <c:pt idx="10025">
                  <c:v>5.2766899999999999E-2</c:v>
                </c:pt>
                <c:pt idx="10026">
                  <c:v>5.2817820000000001E-2</c:v>
                </c:pt>
                <c:pt idx="10027">
                  <c:v>5.2867259999999999E-2</c:v>
                </c:pt>
                <c:pt idx="10028">
                  <c:v>5.291452E-2</c:v>
                </c:pt>
                <c:pt idx="10029">
                  <c:v>5.296199E-2</c:v>
                </c:pt>
                <c:pt idx="10030">
                  <c:v>5.3027879999999999E-2</c:v>
                </c:pt>
                <c:pt idx="10031">
                  <c:v>5.3077199999999998E-2</c:v>
                </c:pt>
                <c:pt idx="10032">
                  <c:v>5.3124200000000003E-2</c:v>
                </c:pt>
                <c:pt idx="10033">
                  <c:v>5.3171499999999997E-2</c:v>
                </c:pt>
                <c:pt idx="10034">
                  <c:v>5.3190010000000003E-2</c:v>
                </c:pt>
                <c:pt idx="10035">
                  <c:v>5.3240290000000003E-2</c:v>
                </c:pt>
                <c:pt idx="10036">
                  <c:v>5.3288599999999998E-2</c:v>
                </c:pt>
                <c:pt idx="10037">
                  <c:v>5.3355479999999997E-2</c:v>
                </c:pt>
                <c:pt idx="10038">
                  <c:v>5.3403920000000001E-2</c:v>
                </c:pt>
                <c:pt idx="10039">
                  <c:v>5.3451720000000001E-2</c:v>
                </c:pt>
                <c:pt idx="10040">
                  <c:v>5.3500079999999998E-2</c:v>
                </c:pt>
                <c:pt idx="10041">
                  <c:v>5.354888E-2</c:v>
                </c:pt>
                <c:pt idx="10042">
                  <c:v>5.3596600000000001E-2</c:v>
                </c:pt>
                <c:pt idx="10043">
                  <c:v>5.3663589999999997E-2</c:v>
                </c:pt>
                <c:pt idx="10044">
                  <c:v>5.3716949999999999E-2</c:v>
                </c:pt>
                <c:pt idx="10045">
                  <c:v>5.3764819999999998E-2</c:v>
                </c:pt>
                <c:pt idx="10046">
                  <c:v>5.378289E-2</c:v>
                </c:pt>
                <c:pt idx="10047">
                  <c:v>5.3827340000000001E-2</c:v>
                </c:pt>
                <c:pt idx="10048">
                  <c:v>5.3888650000000003E-2</c:v>
                </c:pt>
                <c:pt idx="10049">
                  <c:v>5.3933500000000002E-2</c:v>
                </c:pt>
                <c:pt idx="10050">
                  <c:v>5.3979119999999998E-2</c:v>
                </c:pt>
                <c:pt idx="10051">
                  <c:v>5.4025049999999998E-2</c:v>
                </c:pt>
                <c:pt idx="10052">
                  <c:v>5.4044630000000003E-2</c:v>
                </c:pt>
                <c:pt idx="10053">
                  <c:v>5.4090399999999997E-2</c:v>
                </c:pt>
                <c:pt idx="10054">
                  <c:v>5.4133599999999997E-2</c:v>
                </c:pt>
                <c:pt idx="10055">
                  <c:v>5.4178999999999998E-2</c:v>
                </c:pt>
                <c:pt idx="10056">
                  <c:v>5.4200959999999999E-2</c:v>
                </c:pt>
                <c:pt idx="10057">
                  <c:v>5.424578E-2</c:v>
                </c:pt>
                <c:pt idx="10058">
                  <c:v>5.4290650000000003E-2</c:v>
                </c:pt>
                <c:pt idx="10059">
                  <c:v>5.4290659999999998E-2</c:v>
                </c:pt>
                <c:pt idx="10060">
                  <c:v>5.4334720000000003E-2</c:v>
                </c:pt>
                <c:pt idx="10061">
                  <c:v>5.4378080000000002E-2</c:v>
                </c:pt>
                <c:pt idx="10062">
                  <c:v>5.439716E-2</c:v>
                </c:pt>
                <c:pt idx="10063">
                  <c:v>5.4441259999999998E-2</c:v>
                </c:pt>
                <c:pt idx="10064">
                  <c:v>5.4484489999999997E-2</c:v>
                </c:pt>
                <c:pt idx="10065">
                  <c:v>5.4504999999999998E-2</c:v>
                </c:pt>
                <c:pt idx="10066">
                  <c:v>5.4549599999999997E-2</c:v>
                </c:pt>
                <c:pt idx="10067">
                  <c:v>5.4594610000000002E-2</c:v>
                </c:pt>
                <c:pt idx="10068">
                  <c:v>5.461601E-2</c:v>
                </c:pt>
                <c:pt idx="10069">
                  <c:v>5.4660029999999998E-2</c:v>
                </c:pt>
                <c:pt idx="10070">
                  <c:v>5.4704629999999997E-2</c:v>
                </c:pt>
                <c:pt idx="10071">
                  <c:v>5.4725660000000002E-2</c:v>
                </c:pt>
                <c:pt idx="10072">
                  <c:v>5.4769560000000002E-2</c:v>
                </c:pt>
                <c:pt idx="10073">
                  <c:v>5.4793300000000003E-2</c:v>
                </c:pt>
                <c:pt idx="10074">
                  <c:v>5.481391E-2</c:v>
                </c:pt>
                <c:pt idx="10075">
                  <c:v>5.4857419999999997E-2</c:v>
                </c:pt>
                <c:pt idx="10076">
                  <c:v>5.4900549999999999E-2</c:v>
                </c:pt>
                <c:pt idx="10077">
                  <c:v>5.492081E-2</c:v>
                </c:pt>
                <c:pt idx="10078">
                  <c:v>5.4962940000000002E-2</c:v>
                </c:pt>
                <c:pt idx="10079">
                  <c:v>5.50048E-2</c:v>
                </c:pt>
                <c:pt idx="10080">
                  <c:v>5.5046520000000002E-2</c:v>
                </c:pt>
                <c:pt idx="10081">
                  <c:v>5.5068060000000002E-2</c:v>
                </c:pt>
                <c:pt idx="10082">
                  <c:v>5.5113040000000002E-2</c:v>
                </c:pt>
                <c:pt idx="10083">
                  <c:v>5.5157570000000003E-2</c:v>
                </c:pt>
                <c:pt idx="10084">
                  <c:v>5.5200880000000001E-2</c:v>
                </c:pt>
                <c:pt idx="10085">
                  <c:v>5.5243319999999999E-2</c:v>
                </c:pt>
                <c:pt idx="10086">
                  <c:v>5.526528E-2</c:v>
                </c:pt>
                <c:pt idx="10087">
                  <c:v>5.5307259999999997E-2</c:v>
                </c:pt>
                <c:pt idx="10088">
                  <c:v>5.534973E-2</c:v>
                </c:pt>
                <c:pt idx="10089">
                  <c:v>5.5391650000000001E-2</c:v>
                </c:pt>
                <c:pt idx="10090">
                  <c:v>5.5455459999999998E-2</c:v>
                </c:pt>
                <c:pt idx="10091">
                  <c:v>5.54978E-2</c:v>
                </c:pt>
                <c:pt idx="10092">
                  <c:v>5.5520140000000003E-2</c:v>
                </c:pt>
                <c:pt idx="10093">
                  <c:v>5.5562739999999999E-2</c:v>
                </c:pt>
                <c:pt idx="10094">
                  <c:v>5.5603E-2</c:v>
                </c:pt>
                <c:pt idx="10095">
                  <c:v>5.5643239999999997E-2</c:v>
                </c:pt>
                <c:pt idx="10096">
                  <c:v>5.56848E-2</c:v>
                </c:pt>
                <c:pt idx="10097">
                  <c:v>5.5727909999999999E-2</c:v>
                </c:pt>
                <c:pt idx="10098">
                  <c:v>5.579456E-2</c:v>
                </c:pt>
                <c:pt idx="10099">
                  <c:v>5.5837680000000001E-2</c:v>
                </c:pt>
                <c:pt idx="10100">
                  <c:v>5.5861340000000002E-2</c:v>
                </c:pt>
                <c:pt idx="10101">
                  <c:v>5.5904660000000002E-2</c:v>
                </c:pt>
                <c:pt idx="10102">
                  <c:v>5.5947650000000002E-2</c:v>
                </c:pt>
                <c:pt idx="10103">
                  <c:v>5.5989259999999999E-2</c:v>
                </c:pt>
                <c:pt idx="10104">
                  <c:v>5.6054390000000003E-2</c:v>
                </c:pt>
                <c:pt idx="10105">
                  <c:v>5.6097960000000002E-2</c:v>
                </c:pt>
                <c:pt idx="10106">
                  <c:v>5.6140429999999998E-2</c:v>
                </c:pt>
                <c:pt idx="10107">
                  <c:v>5.6181929999999998E-2</c:v>
                </c:pt>
                <c:pt idx="10108">
                  <c:v>5.6250620000000001E-2</c:v>
                </c:pt>
                <c:pt idx="10109">
                  <c:v>5.6294030000000002E-2</c:v>
                </c:pt>
                <c:pt idx="10110">
                  <c:v>5.6335440000000001E-2</c:v>
                </c:pt>
                <c:pt idx="10111">
                  <c:v>5.6400840000000001E-2</c:v>
                </c:pt>
                <c:pt idx="10112">
                  <c:v>5.6439719999999999E-2</c:v>
                </c:pt>
                <c:pt idx="10113">
                  <c:v>5.6478599999999997E-2</c:v>
                </c:pt>
                <c:pt idx="10114">
                  <c:v>5.6542540000000002E-2</c:v>
                </c:pt>
                <c:pt idx="10115">
                  <c:v>5.6582779999999999E-2</c:v>
                </c:pt>
                <c:pt idx="10116">
                  <c:v>5.6608520000000002E-2</c:v>
                </c:pt>
                <c:pt idx="10117">
                  <c:v>5.6648360000000002E-2</c:v>
                </c:pt>
                <c:pt idx="10118">
                  <c:v>5.6688379999999997E-2</c:v>
                </c:pt>
                <c:pt idx="10119">
                  <c:v>5.6755239999999998E-2</c:v>
                </c:pt>
                <c:pt idx="10120">
                  <c:v>5.6796659999999999E-2</c:v>
                </c:pt>
                <c:pt idx="10121">
                  <c:v>5.6837650000000003E-2</c:v>
                </c:pt>
                <c:pt idx="10122">
                  <c:v>5.688E-2</c:v>
                </c:pt>
                <c:pt idx="10123">
                  <c:v>5.6922599999999997E-2</c:v>
                </c:pt>
                <c:pt idx="10124">
                  <c:v>5.6965219999999997E-2</c:v>
                </c:pt>
                <c:pt idx="10125">
                  <c:v>5.7035549999999997E-2</c:v>
                </c:pt>
                <c:pt idx="10126">
                  <c:v>5.7078619999999997E-2</c:v>
                </c:pt>
                <c:pt idx="10127">
                  <c:v>5.7120259999999999E-2</c:v>
                </c:pt>
                <c:pt idx="10128">
                  <c:v>5.7148039999999997E-2</c:v>
                </c:pt>
                <c:pt idx="10129">
                  <c:v>5.7189410000000003E-2</c:v>
                </c:pt>
                <c:pt idx="10130">
                  <c:v>5.723147E-2</c:v>
                </c:pt>
                <c:pt idx="10131">
                  <c:v>5.7300150000000001E-2</c:v>
                </c:pt>
                <c:pt idx="10132">
                  <c:v>5.7341049999999998E-2</c:v>
                </c:pt>
                <c:pt idx="10133">
                  <c:v>5.7382889999999999E-2</c:v>
                </c:pt>
                <c:pt idx="10134">
                  <c:v>5.7424540000000003E-2</c:v>
                </c:pt>
                <c:pt idx="10135">
                  <c:v>5.7467219999999999E-2</c:v>
                </c:pt>
                <c:pt idx="10136">
                  <c:v>5.7510430000000001E-2</c:v>
                </c:pt>
                <c:pt idx="10137">
                  <c:v>5.7582300000000003E-2</c:v>
                </c:pt>
                <c:pt idx="10138">
                  <c:v>5.7624910000000001E-2</c:v>
                </c:pt>
                <c:pt idx="10139">
                  <c:v>5.7666410000000001E-2</c:v>
                </c:pt>
                <c:pt idx="10140">
                  <c:v>5.7709900000000001E-2</c:v>
                </c:pt>
                <c:pt idx="10141">
                  <c:v>5.7753539999999999E-2</c:v>
                </c:pt>
                <c:pt idx="10142">
                  <c:v>5.7828119999999997E-2</c:v>
                </c:pt>
                <c:pt idx="10143">
                  <c:v>5.7872680000000003E-2</c:v>
                </c:pt>
                <c:pt idx="10144">
                  <c:v>5.7916780000000001E-2</c:v>
                </c:pt>
                <c:pt idx="10145">
                  <c:v>5.7960940000000002E-2</c:v>
                </c:pt>
                <c:pt idx="10146">
                  <c:v>5.8021339999999998E-2</c:v>
                </c:pt>
                <c:pt idx="10147">
                  <c:v>5.806534E-2</c:v>
                </c:pt>
                <c:pt idx="10148">
                  <c:v>5.8110780000000001E-2</c:v>
                </c:pt>
                <c:pt idx="10149">
                  <c:v>5.8153860000000002E-2</c:v>
                </c:pt>
                <c:pt idx="10150">
                  <c:v>5.8226060000000003E-2</c:v>
                </c:pt>
                <c:pt idx="10151">
                  <c:v>5.826899E-2</c:v>
                </c:pt>
                <c:pt idx="10152">
                  <c:v>5.8311839999999997E-2</c:v>
                </c:pt>
                <c:pt idx="10153">
                  <c:v>5.8354259999999998E-2</c:v>
                </c:pt>
                <c:pt idx="10154">
                  <c:v>5.8397409999999997E-2</c:v>
                </c:pt>
                <c:pt idx="10155">
                  <c:v>5.8471179999999998E-2</c:v>
                </c:pt>
                <c:pt idx="10156">
                  <c:v>5.8515919999999999E-2</c:v>
                </c:pt>
                <c:pt idx="10157">
                  <c:v>5.8559239999999999E-2</c:v>
                </c:pt>
                <c:pt idx="10158">
                  <c:v>5.8633459999999998E-2</c:v>
                </c:pt>
                <c:pt idx="10159">
                  <c:v>5.8676480000000003E-2</c:v>
                </c:pt>
                <c:pt idx="10160">
                  <c:v>5.8719319999999998E-2</c:v>
                </c:pt>
                <c:pt idx="10161">
                  <c:v>5.8760859999999998E-2</c:v>
                </c:pt>
                <c:pt idx="10162">
                  <c:v>5.8792120000000003E-2</c:v>
                </c:pt>
                <c:pt idx="10163">
                  <c:v>5.8832839999999997E-2</c:v>
                </c:pt>
                <c:pt idx="10164">
                  <c:v>5.8905520000000003E-2</c:v>
                </c:pt>
                <c:pt idx="10165">
                  <c:v>5.8946459999999999E-2</c:v>
                </c:pt>
                <c:pt idx="10166">
                  <c:v>5.8988730000000003E-2</c:v>
                </c:pt>
                <c:pt idx="10167">
                  <c:v>5.903108E-2</c:v>
                </c:pt>
                <c:pt idx="10168">
                  <c:v>5.9073439999999998E-2</c:v>
                </c:pt>
                <c:pt idx="10169">
                  <c:v>5.9105579999999998E-2</c:v>
                </c:pt>
                <c:pt idx="10170">
                  <c:v>5.917762E-2</c:v>
                </c:pt>
                <c:pt idx="10171">
                  <c:v>5.9217880000000001E-2</c:v>
                </c:pt>
                <c:pt idx="10172">
                  <c:v>5.9257480000000001E-2</c:v>
                </c:pt>
                <c:pt idx="10173">
                  <c:v>5.9295359999999998E-2</c:v>
                </c:pt>
                <c:pt idx="10174">
                  <c:v>5.9334720000000001E-2</c:v>
                </c:pt>
                <c:pt idx="10175">
                  <c:v>5.9375980000000002E-2</c:v>
                </c:pt>
                <c:pt idx="10176">
                  <c:v>5.9419199999999998E-2</c:v>
                </c:pt>
                <c:pt idx="10177">
                  <c:v>5.9496519999999997E-2</c:v>
                </c:pt>
                <c:pt idx="10178">
                  <c:v>5.9527740000000003E-2</c:v>
                </c:pt>
                <c:pt idx="10179">
                  <c:v>5.9576030000000002E-2</c:v>
                </c:pt>
                <c:pt idx="10180">
                  <c:v>5.9629219999999997E-2</c:v>
                </c:pt>
                <c:pt idx="10181">
                  <c:v>5.9681390000000001E-2</c:v>
                </c:pt>
                <c:pt idx="10182">
                  <c:v>5.9740109999999999E-2</c:v>
                </c:pt>
                <c:pt idx="10183">
                  <c:v>5.9795260000000003E-2</c:v>
                </c:pt>
                <c:pt idx="10184">
                  <c:v>5.9906500000000001E-2</c:v>
                </c:pt>
                <c:pt idx="10185">
                  <c:v>5.9960739999999998E-2</c:v>
                </c:pt>
                <c:pt idx="10186">
                  <c:v>6.0015260000000001E-2</c:v>
                </c:pt>
                <c:pt idx="10187">
                  <c:v>6.0071140000000002E-2</c:v>
                </c:pt>
                <c:pt idx="10188">
                  <c:v>6.0184790000000002E-2</c:v>
                </c:pt>
                <c:pt idx="10189">
                  <c:v>6.0242339999999998E-2</c:v>
                </c:pt>
                <c:pt idx="10190">
                  <c:v>6.0314350000000003E-2</c:v>
                </c:pt>
                <c:pt idx="10191">
                  <c:v>6.0399880000000003E-2</c:v>
                </c:pt>
                <c:pt idx="10192">
                  <c:v>6.0451270000000001E-2</c:v>
                </c:pt>
                <c:pt idx="10193">
                  <c:v>6.0530059999999997E-2</c:v>
                </c:pt>
                <c:pt idx="10194">
                  <c:v>6.05915E-2</c:v>
                </c:pt>
                <c:pt idx="10195">
                  <c:v>6.0656880000000003E-2</c:v>
                </c:pt>
                <c:pt idx="10196">
                  <c:v>6.0756879999999999E-2</c:v>
                </c:pt>
                <c:pt idx="10197">
                  <c:v>6.0822960000000002E-2</c:v>
                </c:pt>
                <c:pt idx="10198">
                  <c:v>6.0888680000000001E-2</c:v>
                </c:pt>
                <c:pt idx="10199">
                  <c:v>6.0993650000000003E-2</c:v>
                </c:pt>
                <c:pt idx="10200">
                  <c:v>6.1065330000000001E-2</c:v>
                </c:pt>
                <c:pt idx="10201">
                  <c:v>6.1136620000000003E-2</c:v>
                </c:pt>
                <c:pt idx="10202">
                  <c:v>6.124197E-2</c:v>
                </c:pt>
                <c:pt idx="10203">
                  <c:v>6.135322E-2</c:v>
                </c:pt>
                <c:pt idx="10204">
                  <c:v>6.1427420000000003E-2</c:v>
                </c:pt>
                <c:pt idx="10205">
                  <c:v>6.1502179999999997E-2</c:v>
                </c:pt>
                <c:pt idx="10206">
                  <c:v>6.1576659999999998E-2</c:v>
                </c:pt>
                <c:pt idx="10207">
                  <c:v>6.1651379999999999E-2</c:v>
                </c:pt>
                <c:pt idx="10208">
                  <c:v>6.1730640000000003E-2</c:v>
                </c:pt>
                <c:pt idx="10209">
                  <c:v>6.1845089999999998E-2</c:v>
                </c:pt>
                <c:pt idx="10210">
                  <c:v>6.1916800000000001E-2</c:v>
                </c:pt>
                <c:pt idx="10211">
                  <c:v>6.201748E-2</c:v>
                </c:pt>
                <c:pt idx="10212">
                  <c:v>6.2083670000000001E-2</c:v>
                </c:pt>
                <c:pt idx="10213">
                  <c:v>6.2150240000000002E-2</c:v>
                </c:pt>
                <c:pt idx="10214">
                  <c:v>6.2217469999999997E-2</c:v>
                </c:pt>
                <c:pt idx="10215">
                  <c:v>6.228351E-2</c:v>
                </c:pt>
                <c:pt idx="10216">
                  <c:v>6.2348239999999999E-2</c:v>
                </c:pt>
                <c:pt idx="10217">
                  <c:v>6.2413320000000001E-2</c:v>
                </c:pt>
                <c:pt idx="10218">
                  <c:v>6.2512750000000006E-2</c:v>
                </c:pt>
                <c:pt idx="10219">
                  <c:v>6.2578739999999994E-2</c:v>
                </c:pt>
                <c:pt idx="10220">
                  <c:v>6.2644630000000007E-2</c:v>
                </c:pt>
                <c:pt idx="10221">
                  <c:v>6.2710379999999996E-2</c:v>
                </c:pt>
                <c:pt idx="10222">
                  <c:v>6.2776559999999995E-2</c:v>
                </c:pt>
                <c:pt idx="10223">
                  <c:v>6.2812049999999994E-2</c:v>
                </c:pt>
                <c:pt idx="10224">
                  <c:v>6.2913360000000002E-2</c:v>
                </c:pt>
                <c:pt idx="10225">
                  <c:v>6.2978290000000006E-2</c:v>
                </c:pt>
                <c:pt idx="10226">
                  <c:v>6.3042890000000004E-2</c:v>
                </c:pt>
                <c:pt idx="10227">
                  <c:v>6.3107949999999996E-2</c:v>
                </c:pt>
                <c:pt idx="10228">
                  <c:v>6.3174809999999998E-2</c:v>
                </c:pt>
                <c:pt idx="10229">
                  <c:v>6.321156E-2</c:v>
                </c:pt>
                <c:pt idx="10230">
                  <c:v>6.3278200000000007E-2</c:v>
                </c:pt>
                <c:pt idx="10231">
                  <c:v>6.3378000000000004E-2</c:v>
                </c:pt>
                <c:pt idx="10232">
                  <c:v>6.3442739999999997E-2</c:v>
                </c:pt>
                <c:pt idx="10233">
                  <c:v>6.3507620000000001E-2</c:v>
                </c:pt>
                <c:pt idx="10234">
                  <c:v>6.3572939999999994E-2</c:v>
                </c:pt>
                <c:pt idx="10235">
                  <c:v>6.3608339999999999E-2</c:v>
                </c:pt>
                <c:pt idx="10236">
                  <c:v>6.3707180000000002E-2</c:v>
                </c:pt>
                <c:pt idx="10237">
                  <c:v>6.3772860000000001E-2</c:v>
                </c:pt>
                <c:pt idx="10238">
                  <c:v>6.3838420000000007E-2</c:v>
                </c:pt>
                <c:pt idx="10239">
                  <c:v>6.3903879999999996E-2</c:v>
                </c:pt>
                <c:pt idx="10240">
                  <c:v>6.3968819999999996E-2</c:v>
                </c:pt>
                <c:pt idx="10241">
                  <c:v>6.4033359999999998E-2</c:v>
                </c:pt>
                <c:pt idx="10242">
                  <c:v>6.4133099999999998E-2</c:v>
                </c:pt>
                <c:pt idx="10243">
                  <c:v>6.4170179999999993E-2</c:v>
                </c:pt>
                <c:pt idx="10244">
                  <c:v>6.4236199999999993E-2</c:v>
                </c:pt>
                <c:pt idx="10245">
                  <c:v>6.4301510000000006E-2</c:v>
                </c:pt>
                <c:pt idx="10246">
                  <c:v>6.4402929999999997E-2</c:v>
                </c:pt>
                <c:pt idx="10247">
                  <c:v>6.4467200000000002E-2</c:v>
                </c:pt>
                <c:pt idx="10248">
                  <c:v>6.4531060000000001E-2</c:v>
                </c:pt>
                <c:pt idx="10249">
                  <c:v>6.4595420000000001E-2</c:v>
                </c:pt>
                <c:pt idx="10250">
                  <c:v>6.4694760000000004E-2</c:v>
                </c:pt>
                <c:pt idx="10251">
                  <c:v>6.4731839999999999E-2</c:v>
                </c:pt>
                <c:pt idx="10252">
                  <c:v>6.4796999999999993E-2</c:v>
                </c:pt>
                <c:pt idx="10253">
                  <c:v>6.4860899999999999E-2</c:v>
                </c:pt>
                <c:pt idx="10254">
                  <c:v>6.4961610000000003E-2</c:v>
                </c:pt>
                <c:pt idx="10255">
                  <c:v>6.5027509999999997E-2</c:v>
                </c:pt>
                <c:pt idx="10256">
                  <c:v>6.5093319999999996E-2</c:v>
                </c:pt>
                <c:pt idx="10257">
                  <c:v>6.5158640000000004E-2</c:v>
                </c:pt>
                <c:pt idx="10258">
                  <c:v>6.522348E-2</c:v>
                </c:pt>
                <c:pt idx="10259">
                  <c:v>6.5297359999999999E-2</c:v>
                </c:pt>
                <c:pt idx="10260">
                  <c:v>6.5361199999999994E-2</c:v>
                </c:pt>
                <c:pt idx="10261">
                  <c:v>6.5424940000000001E-2</c:v>
                </c:pt>
                <c:pt idx="10262">
                  <c:v>6.54888E-2</c:v>
                </c:pt>
                <c:pt idx="10263">
                  <c:v>6.5552739999999998E-2</c:v>
                </c:pt>
                <c:pt idx="10264">
                  <c:v>6.5652760000000004E-2</c:v>
                </c:pt>
                <c:pt idx="10265">
                  <c:v>6.571697E-2</c:v>
                </c:pt>
                <c:pt idx="10266">
                  <c:v>6.5754469999999995E-2</c:v>
                </c:pt>
                <c:pt idx="10267">
                  <c:v>6.5817589999999995E-2</c:v>
                </c:pt>
                <c:pt idx="10268">
                  <c:v>6.5881319999999993E-2</c:v>
                </c:pt>
                <c:pt idx="10269">
                  <c:v>6.5946560000000001E-2</c:v>
                </c:pt>
                <c:pt idx="10270">
                  <c:v>6.6050559999999994E-2</c:v>
                </c:pt>
                <c:pt idx="10271">
                  <c:v>6.6119739999999996E-2</c:v>
                </c:pt>
                <c:pt idx="10272">
                  <c:v>6.6156889999999996E-2</c:v>
                </c:pt>
                <c:pt idx="10273">
                  <c:v>6.6227279999999999E-2</c:v>
                </c:pt>
                <c:pt idx="10274">
                  <c:v>6.6296960000000002E-2</c:v>
                </c:pt>
                <c:pt idx="10275">
                  <c:v>6.6367869999999995E-2</c:v>
                </c:pt>
                <c:pt idx="10276">
                  <c:v>6.6439059999999994E-2</c:v>
                </c:pt>
                <c:pt idx="10277">
                  <c:v>6.6510910000000006E-2</c:v>
                </c:pt>
                <c:pt idx="10278">
                  <c:v>6.6618469999999999E-2</c:v>
                </c:pt>
                <c:pt idx="10279">
                  <c:v>6.6687800000000005E-2</c:v>
                </c:pt>
                <c:pt idx="10280">
                  <c:v>6.6754759999999996E-2</c:v>
                </c:pt>
                <c:pt idx="10281">
                  <c:v>6.6821649999999996E-2</c:v>
                </c:pt>
                <c:pt idx="10282">
                  <c:v>6.6886379999999995E-2</c:v>
                </c:pt>
                <c:pt idx="10283">
                  <c:v>6.698925E-2</c:v>
                </c:pt>
                <c:pt idx="10284">
                  <c:v>6.7101179999999996E-2</c:v>
                </c:pt>
                <c:pt idx="10285">
                  <c:v>6.7178299999999996E-2</c:v>
                </c:pt>
                <c:pt idx="10286">
                  <c:v>6.7255250000000003E-2</c:v>
                </c:pt>
                <c:pt idx="10287">
                  <c:v>6.7333100000000007E-2</c:v>
                </c:pt>
                <c:pt idx="10288">
                  <c:v>6.7412470000000002E-2</c:v>
                </c:pt>
                <c:pt idx="10289">
                  <c:v>6.7530779999999999E-2</c:v>
                </c:pt>
                <c:pt idx="10290">
                  <c:v>6.7612179999999994E-2</c:v>
                </c:pt>
                <c:pt idx="10291">
                  <c:v>6.7694039999999997E-2</c:v>
                </c:pt>
                <c:pt idx="10292">
                  <c:v>6.7777799999999999E-2</c:v>
                </c:pt>
                <c:pt idx="10293">
                  <c:v>6.7904080000000006E-2</c:v>
                </c:pt>
                <c:pt idx="10294">
                  <c:v>6.7991010000000004E-2</c:v>
                </c:pt>
                <c:pt idx="10295">
                  <c:v>6.8076910000000004E-2</c:v>
                </c:pt>
                <c:pt idx="10296">
                  <c:v>6.8248610000000001E-2</c:v>
                </c:pt>
                <c:pt idx="10297">
                  <c:v>6.8335400000000004E-2</c:v>
                </c:pt>
                <c:pt idx="10298">
                  <c:v>6.8423390000000001E-2</c:v>
                </c:pt>
                <c:pt idx="10299">
                  <c:v>6.8552760000000004E-2</c:v>
                </c:pt>
                <c:pt idx="10300">
                  <c:v>6.8642239999999993E-2</c:v>
                </c:pt>
                <c:pt idx="10301">
                  <c:v>6.8734500000000004E-2</c:v>
                </c:pt>
                <c:pt idx="10302">
                  <c:v>6.8826079999999998E-2</c:v>
                </c:pt>
                <c:pt idx="10303">
                  <c:v>6.895722E-2</c:v>
                </c:pt>
                <c:pt idx="10304">
                  <c:v>6.9046919999999998E-2</c:v>
                </c:pt>
                <c:pt idx="10305">
                  <c:v>6.9139430000000002E-2</c:v>
                </c:pt>
                <c:pt idx="10306">
                  <c:v>6.9232749999999996E-2</c:v>
                </c:pt>
                <c:pt idx="10307">
                  <c:v>6.9367499999999999E-2</c:v>
                </c:pt>
                <c:pt idx="10308">
                  <c:v>6.9461640000000005E-2</c:v>
                </c:pt>
                <c:pt idx="10309">
                  <c:v>6.9556339999999994E-2</c:v>
                </c:pt>
                <c:pt idx="10310">
                  <c:v>6.9651439999999995E-2</c:v>
                </c:pt>
                <c:pt idx="10311">
                  <c:v>6.9746639999999999E-2</c:v>
                </c:pt>
                <c:pt idx="10312">
                  <c:v>6.9841700000000007E-2</c:v>
                </c:pt>
                <c:pt idx="10313">
                  <c:v>6.9923490000000005E-2</c:v>
                </c:pt>
                <c:pt idx="10314">
                  <c:v>7.0017720000000006E-2</c:v>
                </c:pt>
                <c:pt idx="10315">
                  <c:v>7.0111759999999995E-2</c:v>
                </c:pt>
                <c:pt idx="10316">
                  <c:v>7.0202630000000002E-2</c:v>
                </c:pt>
                <c:pt idx="10317">
                  <c:v>7.029038E-2</c:v>
                </c:pt>
                <c:pt idx="10318">
                  <c:v>7.0377309999999998E-2</c:v>
                </c:pt>
                <c:pt idx="10319">
                  <c:v>7.0504339999999999E-2</c:v>
                </c:pt>
                <c:pt idx="10320">
                  <c:v>7.0591000000000001E-2</c:v>
                </c:pt>
                <c:pt idx="10321">
                  <c:v>7.0677939999999995E-2</c:v>
                </c:pt>
                <c:pt idx="10322">
                  <c:v>7.0720820000000004E-2</c:v>
                </c:pt>
                <c:pt idx="10323">
                  <c:v>7.0809239999999996E-2</c:v>
                </c:pt>
                <c:pt idx="10324">
                  <c:v>7.0936780000000005E-2</c:v>
                </c:pt>
                <c:pt idx="10325">
                  <c:v>7.1023249999999996E-2</c:v>
                </c:pt>
                <c:pt idx="10326">
                  <c:v>7.1110439999999997E-2</c:v>
                </c:pt>
                <c:pt idx="10327">
                  <c:v>7.1198419999999998E-2</c:v>
                </c:pt>
                <c:pt idx="10328">
                  <c:v>7.1327189999999999E-2</c:v>
                </c:pt>
                <c:pt idx="10329">
                  <c:v>7.1369580000000002E-2</c:v>
                </c:pt>
                <c:pt idx="10330">
                  <c:v>7.1457809999999997E-2</c:v>
                </c:pt>
                <c:pt idx="10331">
                  <c:v>7.1545819999999996E-2</c:v>
                </c:pt>
                <c:pt idx="10332">
                  <c:v>7.1633470000000005E-2</c:v>
                </c:pt>
                <c:pt idx="10333">
                  <c:v>7.1720259999999994E-2</c:v>
                </c:pt>
                <c:pt idx="10334">
                  <c:v>7.1802260000000007E-2</c:v>
                </c:pt>
                <c:pt idx="10335">
                  <c:v>7.1890399999999993E-2</c:v>
                </c:pt>
                <c:pt idx="10336">
                  <c:v>7.1977810000000003E-2</c:v>
                </c:pt>
                <c:pt idx="10337">
                  <c:v>7.2064879999999998E-2</c:v>
                </c:pt>
                <c:pt idx="10338">
                  <c:v>7.2106690000000001E-2</c:v>
                </c:pt>
                <c:pt idx="10339">
                  <c:v>7.2192119999999999E-2</c:v>
                </c:pt>
                <c:pt idx="10340">
                  <c:v>7.2318430000000003E-2</c:v>
                </c:pt>
                <c:pt idx="10341">
                  <c:v>7.2405629999999999E-2</c:v>
                </c:pt>
                <c:pt idx="10342">
                  <c:v>7.2447620000000004E-2</c:v>
                </c:pt>
                <c:pt idx="10343">
                  <c:v>7.2533109999999998E-2</c:v>
                </c:pt>
                <c:pt idx="10344">
                  <c:v>7.2617299999999996E-2</c:v>
                </c:pt>
                <c:pt idx="10345">
                  <c:v>7.2703690000000001E-2</c:v>
                </c:pt>
                <c:pt idx="10346">
                  <c:v>7.2830900000000004E-2</c:v>
                </c:pt>
                <c:pt idx="10347">
                  <c:v>7.2917309999999999E-2</c:v>
                </c:pt>
                <c:pt idx="10348">
                  <c:v>7.2958599999999998E-2</c:v>
                </c:pt>
                <c:pt idx="10349">
                  <c:v>7.3044200000000004E-2</c:v>
                </c:pt>
                <c:pt idx="10350">
                  <c:v>7.3130990000000007E-2</c:v>
                </c:pt>
                <c:pt idx="10351">
                  <c:v>7.3218060000000001E-2</c:v>
                </c:pt>
                <c:pt idx="10352">
                  <c:v>7.3345099999999996E-2</c:v>
                </c:pt>
                <c:pt idx="10353">
                  <c:v>7.3431549999999998E-2</c:v>
                </c:pt>
                <c:pt idx="10354">
                  <c:v>7.3517799999999994E-2</c:v>
                </c:pt>
                <c:pt idx="10355">
                  <c:v>7.3559200000000005E-2</c:v>
                </c:pt>
                <c:pt idx="10356">
                  <c:v>7.3645840000000004E-2</c:v>
                </c:pt>
                <c:pt idx="10357">
                  <c:v>7.373188E-2</c:v>
                </c:pt>
                <c:pt idx="10358">
                  <c:v>7.3857300000000001E-2</c:v>
                </c:pt>
                <c:pt idx="10359">
                  <c:v>7.3945559999999994E-2</c:v>
                </c:pt>
                <c:pt idx="10360">
                  <c:v>7.4033940000000006E-2</c:v>
                </c:pt>
                <c:pt idx="10361">
                  <c:v>7.4121690000000004E-2</c:v>
                </c:pt>
                <c:pt idx="10362">
                  <c:v>7.4163419999999994E-2</c:v>
                </c:pt>
                <c:pt idx="10363">
                  <c:v>7.4250380000000005E-2</c:v>
                </c:pt>
                <c:pt idx="10364">
                  <c:v>7.4377559999999995E-2</c:v>
                </c:pt>
                <c:pt idx="10365">
                  <c:v>7.4464600000000006E-2</c:v>
                </c:pt>
                <c:pt idx="10366">
                  <c:v>7.4552969999999996E-2</c:v>
                </c:pt>
                <c:pt idx="10367">
                  <c:v>7.4641040000000006E-2</c:v>
                </c:pt>
                <c:pt idx="10368">
                  <c:v>7.4728219999999998E-2</c:v>
                </c:pt>
                <c:pt idx="10369">
                  <c:v>7.4768280000000006E-2</c:v>
                </c:pt>
                <c:pt idx="10370">
                  <c:v>7.4894340000000004E-2</c:v>
                </c:pt>
                <c:pt idx="10371">
                  <c:v>7.4981560000000003E-2</c:v>
                </c:pt>
                <c:pt idx="10372">
                  <c:v>7.506844E-2</c:v>
                </c:pt>
                <c:pt idx="10373">
                  <c:v>7.5155600000000003E-2</c:v>
                </c:pt>
                <c:pt idx="10374">
                  <c:v>7.5243359999999995E-2</c:v>
                </c:pt>
                <c:pt idx="10375">
                  <c:v>7.5284599999999993E-2</c:v>
                </c:pt>
                <c:pt idx="10376">
                  <c:v>7.5410309999999994E-2</c:v>
                </c:pt>
                <c:pt idx="10377">
                  <c:v>7.5496049999999995E-2</c:v>
                </c:pt>
                <c:pt idx="10378">
                  <c:v>7.5582510000000006E-2</c:v>
                </c:pt>
                <c:pt idx="10379">
                  <c:v>7.5669340000000002E-2</c:v>
                </c:pt>
                <c:pt idx="10380">
                  <c:v>7.5709600000000002E-2</c:v>
                </c:pt>
                <c:pt idx="10381">
                  <c:v>7.5796340000000004E-2</c:v>
                </c:pt>
                <c:pt idx="10382">
                  <c:v>7.5881599999999993E-2</c:v>
                </c:pt>
                <c:pt idx="10383">
                  <c:v>7.6005699999999995E-2</c:v>
                </c:pt>
                <c:pt idx="10384">
                  <c:v>7.6092099999999996E-2</c:v>
                </c:pt>
                <c:pt idx="10385">
                  <c:v>7.6133119999999999E-2</c:v>
                </c:pt>
                <c:pt idx="10386">
                  <c:v>7.6219289999999995E-2</c:v>
                </c:pt>
                <c:pt idx="10387">
                  <c:v>7.6306029999999997E-2</c:v>
                </c:pt>
                <c:pt idx="10388">
                  <c:v>7.6431910000000006E-2</c:v>
                </c:pt>
                <c:pt idx="10389">
                  <c:v>7.6519050000000005E-2</c:v>
                </c:pt>
                <c:pt idx="10390">
                  <c:v>7.6605380000000001E-2</c:v>
                </c:pt>
                <c:pt idx="10391">
                  <c:v>7.6646439999999996E-2</c:v>
                </c:pt>
                <c:pt idx="10392">
                  <c:v>7.6733549999999998E-2</c:v>
                </c:pt>
                <c:pt idx="10393">
                  <c:v>7.6820940000000004E-2</c:v>
                </c:pt>
                <c:pt idx="10394">
                  <c:v>7.6946780000000006E-2</c:v>
                </c:pt>
                <c:pt idx="10395">
                  <c:v>7.6988319999999999E-2</c:v>
                </c:pt>
                <c:pt idx="10396">
                  <c:v>7.7074290000000004E-2</c:v>
                </c:pt>
                <c:pt idx="10397">
                  <c:v>7.7159679999999994E-2</c:v>
                </c:pt>
                <c:pt idx="10398">
                  <c:v>7.7245739999999993E-2</c:v>
                </c:pt>
                <c:pt idx="10399">
                  <c:v>7.7371490000000001E-2</c:v>
                </c:pt>
                <c:pt idx="10400">
                  <c:v>7.7457880000000007E-2</c:v>
                </c:pt>
                <c:pt idx="10401">
                  <c:v>7.7544859999999993E-2</c:v>
                </c:pt>
                <c:pt idx="10402">
                  <c:v>7.7586379999999996E-2</c:v>
                </c:pt>
                <c:pt idx="10403">
                  <c:v>7.7673969999999995E-2</c:v>
                </c:pt>
                <c:pt idx="10404">
                  <c:v>7.7760399999999993E-2</c:v>
                </c:pt>
                <c:pt idx="10405">
                  <c:v>7.7846799999999994E-2</c:v>
                </c:pt>
                <c:pt idx="10406">
                  <c:v>7.7972029999999998E-2</c:v>
                </c:pt>
                <c:pt idx="10407">
                  <c:v>7.8058779999999994E-2</c:v>
                </c:pt>
                <c:pt idx="10408">
                  <c:v>7.8145359999999997E-2</c:v>
                </c:pt>
                <c:pt idx="10409">
                  <c:v>7.8186060000000002E-2</c:v>
                </c:pt>
                <c:pt idx="10410">
                  <c:v>7.8312279999999998E-2</c:v>
                </c:pt>
                <c:pt idx="10411">
                  <c:v>7.8398590000000004E-2</c:v>
                </c:pt>
                <c:pt idx="10412">
                  <c:v>7.8484990000000004E-2</c:v>
                </c:pt>
                <c:pt idx="10413">
                  <c:v>7.8570849999999998E-2</c:v>
                </c:pt>
                <c:pt idx="10414">
                  <c:v>7.8656699999999996E-2</c:v>
                </c:pt>
                <c:pt idx="10415">
                  <c:v>7.8781080000000003E-2</c:v>
                </c:pt>
                <c:pt idx="10416">
                  <c:v>7.8865679999999994E-2</c:v>
                </c:pt>
                <c:pt idx="10417">
                  <c:v>7.8904340000000003E-2</c:v>
                </c:pt>
                <c:pt idx="10418">
                  <c:v>7.8989439999999994E-2</c:v>
                </c:pt>
                <c:pt idx="10419">
                  <c:v>7.9075380000000001E-2</c:v>
                </c:pt>
                <c:pt idx="10420">
                  <c:v>7.9199000000000006E-2</c:v>
                </c:pt>
                <c:pt idx="10421">
                  <c:v>7.9283640000000002E-2</c:v>
                </c:pt>
                <c:pt idx="10422">
                  <c:v>7.9369259999999997E-2</c:v>
                </c:pt>
                <c:pt idx="10423">
                  <c:v>7.945518E-2</c:v>
                </c:pt>
                <c:pt idx="10424">
                  <c:v>7.9540299999999994E-2</c:v>
                </c:pt>
                <c:pt idx="10425">
                  <c:v>7.957989E-2</c:v>
                </c:pt>
                <c:pt idx="10426">
                  <c:v>7.9702759999999997E-2</c:v>
                </c:pt>
                <c:pt idx="10427">
                  <c:v>7.9788059999999994E-2</c:v>
                </c:pt>
                <c:pt idx="10428">
                  <c:v>7.9873120000000006E-2</c:v>
                </c:pt>
                <c:pt idx="10429">
                  <c:v>7.9958260000000003E-2</c:v>
                </c:pt>
                <c:pt idx="10430">
                  <c:v>7.9998109999999997E-2</c:v>
                </c:pt>
                <c:pt idx="10431">
                  <c:v>8.0083909999999994E-2</c:v>
                </c:pt>
                <c:pt idx="10432">
                  <c:v>8.0169379999999998E-2</c:v>
                </c:pt>
                <c:pt idx="10433">
                  <c:v>8.0291719999999997E-2</c:v>
                </c:pt>
                <c:pt idx="10434">
                  <c:v>8.0329719999999993E-2</c:v>
                </c:pt>
                <c:pt idx="10435">
                  <c:v>8.0414180000000002E-2</c:v>
                </c:pt>
                <c:pt idx="10436">
                  <c:v>8.0497319999999997E-2</c:v>
                </c:pt>
                <c:pt idx="10437">
                  <c:v>8.0580899999999997E-2</c:v>
                </c:pt>
                <c:pt idx="10438">
                  <c:v>8.0665310000000004E-2</c:v>
                </c:pt>
                <c:pt idx="10439">
                  <c:v>8.0788380000000007E-2</c:v>
                </c:pt>
                <c:pt idx="10440">
                  <c:v>8.0827339999999998E-2</c:v>
                </c:pt>
                <c:pt idx="10441">
                  <c:v>8.091305E-2</c:v>
                </c:pt>
                <c:pt idx="10442">
                  <c:v>8.0998840000000003E-2</c:v>
                </c:pt>
                <c:pt idx="10443">
                  <c:v>8.1084840000000005E-2</c:v>
                </c:pt>
                <c:pt idx="10444">
                  <c:v>8.1171140000000003E-2</c:v>
                </c:pt>
                <c:pt idx="10445">
                  <c:v>8.1295300000000001E-2</c:v>
                </c:pt>
                <c:pt idx="10446">
                  <c:v>8.1381300000000004E-2</c:v>
                </c:pt>
                <c:pt idx="10447">
                  <c:v>8.1421939999999998E-2</c:v>
                </c:pt>
                <c:pt idx="10448">
                  <c:v>8.1507120000000002E-2</c:v>
                </c:pt>
                <c:pt idx="10449">
                  <c:v>8.1592189999999995E-2</c:v>
                </c:pt>
                <c:pt idx="10450">
                  <c:v>8.1677399999999997E-2</c:v>
                </c:pt>
                <c:pt idx="10451">
                  <c:v>8.1763000000000002E-2</c:v>
                </c:pt>
                <c:pt idx="10452">
                  <c:v>8.1884780000000004E-2</c:v>
                </c:pt>
                <c:pt idx="10453">
                  <c:v>8.1968719999999995E-2</c:v>
                </c:pt>
                <c:pt idx="10454">
                  <c:v>8.205345E-2</c:v>
                </c:pt>
                <c:pt idx="10455">
                  <c:v>8.2138429999999998E-2</c:v>
                </c:pt>
                <c:pt idx="10456">
                  <c:v>8.2224420000000006E-2</c:v>
                </c:pt>
                <c:pt idx="10457">
                  <c:v>8.2302029999999998E-2</c:v>
                </c:pt>
                <c:pt idx="10458">
                  <c:v>8.2387879999999997E-2</c:v>
                </c:pt>
                <c:pt idx="10459">
                  <c:v>8.2473130000000006E-2</c:v>
                </c:pt>
                <c:pt idx="10460">
                  <c:v>8.2559499999999994E-2</c:v>
                </c:pt>
                <c:pt idx="10461">
                  <c:v>8.2645319999999994E-2</c:v>
                </c:pt>
                <c:pt idx="10462">
                  <c:v>8.2731200000000005E-2</c:v>
                </c:pt>
                <c:pt idx="10463">
                  <c:v>8.2817279999999993E-2</c:v>
                </c:pt>
                <c:pt idx="10464">
                  <c:v>8.2940509999999995E-2</c:v>
                </c:pt>
                <c:pt idx="10465">
                  <c:v>8.2977899999999993E-2</c:v>
                </c:pt>
                <c:pt idx="10466">
                  <c:v>8.3065200000000006E-2</c:v>
                </c:pt>
                <c:pt idx="10467">
                  <c:v>8.3153210000000005E-2</c:v>
                </c:pt>
                <c:pt idx="10468">
                  <c:v>8.3241159999999995E-2</c:v>
                </c:pt>
                <c:pt idx="10469">
                  <c:v>8.3366679999999999E-2</c:v>
                </c:pt>
                <c:pt idx="10470">
                  <c:v>8.3454150000000005E-2</c:v>
                </c:pt>
                <c:pt idx="10471">
                  <c:v>8.3542889999999995E-2</c:v>
                </c:pt>
                <c:pt idx="10472">
                  <c:v>8.3583400000000002E-2</c:v>
                </c:pt>
                <c:pt idx="10473">
                  <c:v>8.3670659999999994E-2</c:v>
                </c:pt>
                <c:pt idx="10474">
                  <c:v>8.3794999999999994E-2</c:v>
                </c:pt>
                <c:pt idx="10475">
                  <c:v>8.3879910000000002E-2</c:v>
                </c:pt>
                <c:pt idx="10476">
                  <c:v>8.3964689999999995E-2</c:v>
                </c:pt>
                <c:pt idx="10477">
                  <c:v>8.4050540000000007E-2</c:v>
                </c:pt>
                <c:pt idx="10478">
                  <c:v>8.4137279999999995E-2</c:v>
                </c:pt>
                <c:pt idx="10479">
                  <c:v>8.4224800000000002E-2</c:v>
                </c:pt>
                <c:pt idx="10480">
                  <c:v>8.4264339999999993E-2</c:v>
                </c:pt>
                <c:pt idx="10481">
                  <c:v>8.4386840000000005E-2</c:v>
                </c:pt>
                <c:pt idx="10482">
                  <c:v>8.447056E-2</c:v>
                </c:pt>
                <c:pt idx="10483">
                  <c:v>8.4553509999999998E-2</c:v>
                </c:pt>
                <c:pt idx="10484">
                  <c:v>8.4639569999999997E-2</c:v>
                </c:pt>
                <c:pt idx="10485">
                  <c:v>8.476525E-2</c:v>
                </c:pt>
                <c:pt idx="10486">
                  <c:v>8.4805359999999996E-2</c:v>
                </c:pt>
                <c:pt idx="10487">
                  <c:v>8.4891259999999996E-2</c:v>
                </c:pt>
                <c:pt idx="10488">
                  <c:v>8.4976919999999997E-2</c:v>
                </c:pt>
                <c:pt idx="10489">
                  <c:v>8.5062090000000007E-2</c:v>
                </c:pt>
                <c:pt idx="10490">
                  <c:v>8.5186220000000007E-2</c:v>
                </c:pt>
                <c:pt idx="10491">
                  <c:v>8.527216E-2</c:v>
                </c:pt>
                <c:pt idx="10492">
                  <c:v>8.5358630000000005E-2</c:v>
                </c:pt>
                <c:pt idx="10493">
                  <c:v>8.539882E-2</c:v>
                </c:pt>
                <c:pt idx="10494">
                  <c:v>8.5485800000000001E-2</c:v>
                </c:pt>
                <c:pt idx="10495">
                  <c:v>8.561009E-2</c:v>
                </c:pt>
                <c:pt idx="10496">
                  <c:v>8.5694909999999999E-2</c:v>
                </c:pt>
                <c:pt idx="10497">
                  <c:v>8.5779679999999997E-2</c:v>
                </c:pt>
                <c:pt idx="10498">
                  <c:v>8.5819649999999997E-2</c:v>
                </c:pt>
                <c:pt idx="10499">
                  <c:v>8.5905449999999994E-2</c:v>
                </c:pt>
                <c:pt idx="10500">
                  <c:v>8.5991440000000002E-2</c:v>
                </c:pt>
                <c:pt idx="10501">
                  <c:v>8.6077970000000004E-2</c:v>
                </c:pt>
                <c:pt idx="10502">
                  <c:v>8.6202619999999994E-2</c:v>
                </c:pt>
                <c:pt idx="10503">
                  <c:v>8.6241890000000002E-2</c:v>
                </c:pt>
                <c:pt idx="10504">
                  <c:v>8.6325689999999997E-2</c:v>
                </c:pt>
                <c:pt idx="10505">
                  <c:v>8.6410680000000004E-2</c:v>
                </c:pt>
                <c:pt idx="10506">
                  <c:v>8.6496240000000002E-2</c:v>
                </c:pt>
                <c:pt idx="10507">
                  <c:v>8.6580589999999999E-2</c:v>
                </c:pt>
                <c:pt idx="10508">
                  <c:v>8.6619660000000001E-2</c:v>
                </c:pt>
                <c:pt idx="10509">
                  <c:v>8.6738889999999999E-2</c:v>
                </c:pt>
                <c:pt idx="10510">
                  <c:v>8.6821099999999998E-2</c:v>
                </c:pt>
                <c:pt idx="10511">
                  <c:v>8.6904599999999999E-2</c:v>
                </c:pt>
                <c:pt idx="10512">
                  <c:v>8.6988689999999994E-2</c:v>
                </c:pt>
                <c:pt idx="10513">
                  <c:v>8.7072800000000006E-2</c:v>
                </c:pt>
                <c:pt idx="10514">
                  <c:v>8.7111209999999994E-2</c:v>
                </c:pt>
                <c:pt idx="10515">
                  <c:v>8.7195700000000001E-2</c:v>
                </c:pt>
                <c:pt idx="10516">
                  <c:v>8.7317359999999997E-2</c:v>
                </c:pt>
                <c:pt idx="10517">
                  <c:v>8.7401309999999996E-2</c:v>
                </c:pt>
                <c:pt idx="10518">
                  <c:v>8.7485359999999998E-2</c:v>
                </c:pt>
                <c:pt idx="10519">
                  <c:v>8.757094E-2</c:v>
                </c:pt>
                <c:pt idx="10520">
                  <c:v>8.7610750000000001E-2</c:v>
                </c:pt>
                <c:pt idx="10521">
                  <c:v>8.7695309999999999E-2</c:v>
                </c:pt>
                <c:pt idx="10522">
                  <c:v>8.7778320000000007E-2</c:v>
                </c:pt>
                <c:pt idx="10523">
                  <c:v>8.7898809999999994E-2</c:v>
                </c:pt>
                <c:pt idx="10524">
                  <c:v>8.7984989999999999E-2</c:v>
                </c:pt>
                <c:pt idx="10525">
                  <c:v>8.8071709999999997E-2</c:v>
                </c:pt>
                <c:pt idx="10526">
                  <c:v>8.8158200000000006E-2</c:v>
                </c:pt>
                <c:pt idx="10527">
                  <c:v>8.8198840000000001E-2</c:v>
                </c:pt>
                <c:pt idx="10528">
                  <c:v>8.8320609999999994E-2</c:v>
                </c:pt>
                <c:pt idx="10529">
                  <c:v>8.8403709999999996E-2</c:v>
                </c:pt>
                <c:pt idx="10530">
                  <c:v>8.8486410000000001E-2</c:v>
                </c:pt>
                <c:pt idx="10531">
                  <c:v>8.8569099999999998E-2</c:v>
                </c:pt>
                <c:pt idx="10532">
                  <c:v>8.8690249999999998E-2</c:v>
                </c:pt>
                <c:pt idx="10533">
                  <c:v>8.8774179999999994E-2</c:v>
                </c:pt>
                <c:pt idx="10534">
                  <c:v>8.8858709999999994E-2</c:v>
                </c:pt>
                <c:pt idx="10535">
                  <c:v>8.8943530000000007E-2</c:v>
                </c:pt>
                <c:pt idx="10536">
                  <c:v>8.8982889999999995E-2</c:v>
                </c:pt>
                <c:pt idx="10537">
                  <c:v>8.9102920000000002E-2</c:v>
                </c:pt>
                <c:pt idx="10538">
                  <c:v>8.9185929999999997E-2</c:v>
                </c:pt>
                <c:pt idx="10539">
                  <c:v>8.9271240000000002E-2</c:v>
                </c:pt>
                <c:pt idx="10540">
                  <c:v>8.9357190000000003E-2</c:v>
                </c:pt>
                <c:pt idx="10541">
                  <c:v>8.9443250000000002E-2</c:v>
                </c:pt>
                <c:pt idx="10542">
                  <c:v>8.9566309999999996E-2</c:v>
                </c:pt>
                <c:pt idx="10543">
                  <c:v>8.9604409999999995E-2</c:v>
                </c:pt>
                <c:pt idx="10544">
                  <c:v>8.9688050000000005E-2</c:v>
                </c:pt>
                <c:pt idx="10545">
                  <c:v>8.9771130000000005E-2</c:v>
                </c:pt>
                <c:pt idx="10546">
                  <c:v>8.9853760000000005E-2</c:v>
                </c:pt>
                <c:pt idx="10547">
                  <c:v>8.9936340000000004E-2</c:v>
                </c:pt>
                <c:pt idx="10548">
                  <c:v>9.0057739999999997E-2</c:v>
                </c:pt>
                <c:pt idx="10549">
                  <c:v>9.0096679999999998E-2</c:v>
                </c:pt>
                <c:pt idx="10550">
                  <c:v>9.0181369999999997E-2</c:v>
                </c:pt>
                <c:pt idx="10551">
                  <c:v>9.0266940000000004E-2</c:v>
                </c:pt>
                <c:pt idx="10552">
                  <c:v>9.0352650000000007E-2</c:v>
                </c:pt>
                <c:pt idx="10553">
                  <c:v>9.0437890000000007E-2</c:v>
                </c:pt>
                <c:pt idx="10554">
                  <c:v>9.0476860000000006E-2</c:v>
                </c:pt>
                <c:pt idx="10555">
                  <c:v>9.0562589999999998E-2</c:v>
                </c:pt>
                <c:pt idx="10556">
                  <c:v>9.0648500000000007E-2</c:v>
                </c:pt>
                <c:pt idx="10557">
                  <c:v>9.0733800000000003E-2</c:v>
                </c:pt>
                <c:pt idx="10558">
                  <c:v>9.0812809999999994E-2</c:v>
                </c:pt>
                <c:pt idx="10559">
                  <c:v>9.0897969999999995E-2</c:v>
                </c:pt>
                <c:pt idx="10560">
                  <c:v>9.0982049999999995E-2</c:v>
                </c:pt>
                <c:pt idx="10561">
                  <c:v>9.1066449999999993E-2</c:v>
                </c:pt>
                <c:pt idx="10562">
                  <c:v>9.1106489999999998E-2</c:v>
                </c:pt>
                <c:pt idx="10563">
                  <c:v>9.1191560000000005E-2</c:v>
                </c:pt>
                <c:pt idx="10564">
                  <c:v>9.1275140000000005E-2</c:v>
                </c:pt>
                <c:pt idx="10565">
                  <c:v>9.1358679999999998E-2</c:v>
                </c:pt>
                <c:pt idx="10566">
                  <c:v>9.1443010000000005E-2</c:v>
                </c:pt>
                <c:pt idx="10567">
                  <c:v>9.1482250000000001E-2</c:v>
                </c:pt>
                <c:pt idx="10568">
                  <c:v>9.16048E-2</c:v>
                </c:pt>
                <c:pt idx="10569">
                  <c:v>9.1690809999999998E-2</c:v>
                </c:pt>
                <c:pt idx="10570">
                  <c:v>9.1777200000000003E-2</c:v>
                </c:pt>
                <c:pt idx="10571">
                  <c:v>9.1864180000000004E-2</c:v>
                </c:pt>
                <c:pt idx="10572">
                  <c:v>9.1904689999999997E-2</c:v>
                </c:pt>
                <c:pt idx="10573">
                  <c:v>9.1990589999999997E-2</c:v>
                </c:pt>
                <c:pt idx="10574">
                  <c:v>9.2076389999999994E-2</c:v>
                </c:pt>
                <c:pt idx="10575">
                  <c:v>9.2200149999999995E-2</c:v>
                </c:pt>
                <c:pt idx="10576">
                  <c:v>9.2285279999999997E-2</c:v>
                </c:pt>
                <c:pt idx="10577">
                  <c:v>9.2370999999999995E-2</c:v>
                </c:pt>
                <c:pt idx="10578">
                  <c:v>9.245594E-2</c:v>
                </c:pt>
                <c:pt idx="10579">
                  <c:v>9.249454E-2</c:v>
                </c:pt>
                <c:pt idx="10580">
                  <c:v>9.2578690000000005E-2</c:v>
                </c:pt>
                <c:pt idx="10581">
                  <c:v>9.2662649999999999E-2</c:v>
                </c:pt>
                <c:pt idx="10582">
                  <c:v>9.2746339999999997E-2</c:v>
                </c:pt>
                <c:pt idx="10583">
                  <c:v>9.2867580000000005E-2</c:v>
                </c:pt>
                <c:pt idx="10584">
                  <c:v>9.2949909999999997E-2</c:v>
                </c:pt>
                <c:pt idx="10585">
                  <c:v>9.3032779999999995E-2</c:v>
                </c:pt>
                <c:pt idx="10586">
                  <c:v>9.3070739999999999E-2</c:v>
                </c:pt>
                <c:pt idx="10587">
                  <c:v>9.3154689999999998E-2</c:v>
                </c:pt>
                <c:pt idx="10588">
                  <c:v>9.3239320000000001E-2</c:v>
                </c:pt>
                <c:pt idx="10589">
                  <c:v>9.3323400000000001E-2</c:v>
                </c:pt>
                <c:pt idx="10590">
                  <c:v>9.340743E-2</c:v>
                </c:pt>
                <c:pt idx="10591">
                  <c:v>9.3491489999999997E-2</c:v>
                </c:pt>
                <c:pt idx="10592">
                  <c:v>9.3567960000000006E-2</c:v>
                </c:pt>
                <c:pt idx="10593">
                  <c:v>9.3651390000000001E-2</c:v>
                </c:pt>
                <c:pt idx="10594">
                  <c:v>9.3734680000000001E-2</c:v>
                </c:pt>
                <c:pt idx="10595">
                  <c:v>9.3817559999999994E-2</c:v>
                </c:pt>
                <c:pt idx="10596">
                  <c:v>9.3900280000000003E-2</c:v>
                </c:pt>
                <c:pt idx="10597">
                  <c:v>9.3939140000000004E-2</c:v>
                </c:pt>
                <c:pt idx="10598">
                  <c:v>9.4021320000000005E-2</c:v>
                </c:pt>
                <c:pt idx="10599">
                  <c:v>9.4103870000000006E-2</c:v>
                </c:pt>
                <c:pt idx="10600">
                  <c:v>9.4187389999999996E-2</c:v>
                </c:pt>
                <c:pt idx="10601">
                  <c:v>9.4308699999999995E-2</c:v>
                </c:pt>
                <c:pt idx="10602">
                  <c:v>9.4392740000000003E-2</c:v>
                </c:pt>
                <c:pt idx="10603">
                  <c:v>9.4476969999999993E-2</c:v>
                </c:pt>
                <c:pt idx="10604">
                  <c:v>9.451532E-2</c:v>
                </c:pt>
                <c:pt idx="10605">
                  <c:v>9.4599820000000001E-2</c:v>
                </c:pt>
                <c:pt idx="10606">
                  <c:v>9.4684240000000003E-2</c:v>
                </c:pt>
                <c:pt idx="10607">
                  <c:v>9.4768249999999998E-2</c:v>
                </c:pt>
                <c:pt idx="10608">
                  <c:v>9.485275E-2</c:v>
                </c:pt>
                <c:pt idx="10609">
                  <c:v>9.4937720000000003E-2</c:v>
                </c:pt>
                <c:pt idx="10610">
                  <c:v>9.505951E-2</c:v>
                </c:pt>
                <c:pt idx="10611">
                  <c:v>9.5097589999999996E-2</c:v>
                </c:pt>
                <c:pt idx="10612">
                  <c:v>9.5182119999999995E-2</c:v>
                </c:pt>
                <c:pt idx="10613">
                  <c:v>9.5266589999999998E-2</c:v>
                </c:pt>
                <c:pt idx="10614">
                  <c:v>9.5350580000000004E-2</c:v>
                </c:pt>
                <c:pt idx="10615">
                  <c:v>9.5434089999999999E-2</c:v>
                </c:pt>
                <c:pt idx="10616">
                  <c:v>9.5554379999999994E-2</c:v>
                </c:pt>
                <c:pt idx="10617">
                  <c:v>9.5638719999999997E-2</c:v>
                </c:pt>
                <c:pt idx="10618">
                  <c:v>9.5677109999999996E-2</c:v>
                </c:pt>
                <c:pt idx="10619">
                  <c:v>9.5761600000000002E-2</c:v>
                </c:pt>
                <c:pt idx="10620">
                  <c:v>9.5844609999999997E-2</c:v>
                </c:pt>
                <c:pt idx="10621">
                  <c:v>9.5927650000000003E-2</c:v>
                </c:pt>
                <c:pt idx="10622">
                  <c:v>9.6048499999999995E-2</c:v>
                </c:pt>
                <c:pt idx="10623">
                  <c:v>9.6132759999999998E-2</c:v>
                </c:pt>
                <c:pt idx="10624">
                  <c:v>9.6217280000000002E-2</c:v>
                </c:pt>
                <c:pt idx="10625">
                  <c:v>9.6255380000000001E-2</c:v>
                </c:pt>
                <c:pt idx="10626">
                  <c:v>9.6339880000000003E-2</c:v>
                </c:pt>
                <c:pt idx="10627">
                  <c:v>9.6461720000000001E-2</c:v>
                </c:pt>
                <c:pt idx="10628">
                  <c:v>9.6545530000000004E-2</c:v>
                </c:pt>
                <c:pt idx="10629">
                  <c:v>9.6629720000000002E-2</c:v>
                </c:pt>
                <c:pt idx="10630">
                  <c:v>9.6714320000000006E-2</c:v>
                </c:pt>
                <c:pt idx="10631">
                  <c:v>9.6836119999999998E-2</c:v>
                </c:pt>
                <c:pt idx="10632">
                  <c:v>9.6874360000000007E-2</c:v>
                </c:pt>
                <c:pt idx="10633">
                  <c:v>9.6958279999999994E-2</c:v>
                </c:pt>
                <c:pt idx="10634">
                  <c:v>9.7042050000000005E-2</c:v>
                </c:pt>
                <c:pt idx="10635">
                  <c:v>9.7126009999999999E-2</c:v>
                </c:pt>
                <c:pt idx="10636">
                  <c:v>9.7209619999999997E-2</c:v>
                </c:pt>
                <c:pt idx="10637">
                  <c:v>9.7293110000000002E-2</c:v>
                </c:pt>
                <c:pt idx="10638">
                  <c:v>9.7376279999999996E-2</c:v>
                </c:pt>
                <c:pt idx="10639">
                  <c:v>9.7450690000000006E-2</c:v>
                </c:pt>
                <c:pt idx="10640">
                  <c:v>9.7533499999999995E-2</c:v>
                </c:pt>
                <c:pt idx="10641">
                  <c:v>9.7616579999999994E-2</c:v>
                </c:pt>
                <c:pt idx="10642">
                  <c:v>9.7701010000000005E-2</c:v>
                </c:pt>
                <c:pt idx="10643">
                  <c:v>9.7785510000000006E-2</c:v>
                </c:pt>
                <c:pt idx="10644">
                  <c:v>9.7869860000000003E-2</c:v>
                </c:pt>
                <c:pt idx="10645">
                  <c:v>9.7953719999999994E-2</c:v>
                </c:pt>
                <c:pt idx="10646">
                  <c:v>9.8028009999999999E-2</c:v>
                </c:pt>
                <c:pt idx="10647">
                  <c:v>9.811259E-2</c:v>
                </c:pt>
                <c:pt idx="10648">
                  <c:v>9.8196199999999997E-2</c:v>
                </c:pt>
                <c:pt idx="10649">
                  <c:v>9.8279549999999993E-2</c:v>
                </c:pt>
                <c:pt idx="10650">
                  <c:v>9.8362720000000001E-2</c:v>
                </c:pt>
                <c:pt idx="10651">
                  <c:v>9.8445859999999996E-2</c:v>
                </c:pt>
                <c:pt idx="10652">
                  <c:v>9.8565780000000006E-2</c:v>
                </c:pt>
                <c:pt idx="10653">
                  <c:v>9.86036E-2</c:v>
                </c:pt>
                <c:pt idx="10654">
                  <c:v>9.8688200000000004E-2</c:v>
                </c:pt>
                <c:pt idx="10655">
                  <c:v>9.8772540000000006E-2</c:v>
                </c:pt>
                <c:pt idx="10656">
                  <c:v>9.8857609999999999E-2</c:v>
                </c:pt>
                <c:pt idx="10657">
                  <c:v>9.8942509999999997E-2</c:v>
                </c:pt>
                <c:pt idx="10658">
                  <c:v>9.9063719999999994E-2</c:v>
                </c:pt>
                <c:pt idx="10659">
                  <c:v>9.9147310000000002E-2</c:v>
                </c:pt>
                <c:pt idx="10660">
                  <c:v>9.9230299999999994E-2</c:v>
                </c:pt>
                <c:pt idx="10661">
                  <c:v>9.9266809999999997E-2</c:v>
                </c:pt>
                <c:pt idx="10662">
                  <c:v>9.9351419999999996E-2</c:v>
                </c:pt>
                <c:pt idx="10663">
                  <c:v>9.9435049999999997E-2</c:v>
                </c:pt>
                <c:pt idx="10664">
                  <c:v>9.9517700000000001E-2</c:v>
                </c:pt>
                <c:pt idx="10665">
                  <c:v>9.9600309999999997E-2</c:v>
                </c:pt>
                <c:pt idx="10666">
                  <c:v>9.9718580000000001E-2</c:v>
                </c:pt>
                <c:pt idx="10667">
                  <c:v>9.9755620000000003E-2</c:v>
                </c:pt>
                <c:pt idx="10668">
                  <c:v>9.9838250000000003E-2</c:v>
                </c:pt>
                <c:pt idx="10669">
                  <c:v>9.9921209999999996E-2</c:v>
                </c:pt>
                <c:pt idx="10670">
                  <c:v>0.1000043</c:v>
                </c:pt>
                <c:pt idx="10671">
                  <c:v>0.1000882</c:v>
                </c:pt>
                <c:pt idx="10672">
                  <c:v>0.1001726</c:v>
                </c:pt>
                <c:pt idx="10673">
                  <c:v>0.1002933</c:v>
                </c:pt>
                <c:pt idx="10674">
                  <c:v>0.1003304</c:v>
                </c:pt>
                <c:pt idx="10675">
                  <c:v>0.1004138</c:v>
                </c:pt>
                <c:pt idx="10676">
                  <c:v>0.100498</c:v>
                </c:pt>
                <c:pt idx="10677">
                  <c:v>0.1005824</c:v>
                </c:pt>
                <c:pt idx="10678">
                  <c:v>0.1007031</c:v>
                </c:pt>
                <c:pt idx="10679">
                  <c:v>0.1007866</c:v>
                </c:pt>
                <c:pt idx="10680">
                  <c:v>0.1008236</c:v>
                </c:pt>
                <c:pt idx="10681">
                  <c:v>0.1009068</c:v>
                </c:pt>
                <c:pt idx="10682">
                  <c:v>0.100989</c:v>
                </c:pt>
                <c:pt idx="10683">
                  <c:v>0.10110769999999999</c:v>
                </c:pt>
                <c:pt idx="10684">
                  <c:v>0.10119060000000001</c:v>
                </c:pt>
                <c:pt idx="10685">
                  <c:v>0.10127360000000001</c:v>
                </c:pt>
                <c:pt idx="10686">
                  <c:v>0.1013563</c:v>
                </c:pt>
                <c:pt idx="10687">
                  <c:v>0.1014404</c:v>
                </c:pt>
                <c:pt idx="10688">
                  <c:v>0.1015173</c:v>
                </c:pt>
                <c:pt idx="10689">
                  <c:v>0.1016003</c:v>
                </c:pt>
                <c:pt idx="10690">
                  <c:v>0.1016835</c:v>
                </c:pt>
                <c:pt idx="10691">
                  <c:v>0.101766</c:v>
                </c:pt>
                <c:pt idx="10692">
                  <c:v>0.10184799999999999</c:v>
                </c:pt>
                <c:pt idx="10693">
                  <c:v>0.10188609999999999</c:v>
                </c:pt>
                <c:pt idx="10694">
                  <c:v>0.102006</c:v>
                </c:pt>
                <c:pt idx="10695">
                  <c:v>0.1020891</c:v>
                </c:pt>
                <c:pt idx="10696">
                  <c:v>0.102171</c:v>
                </c:pt>
                <c:pt idx="10697">
                  <c:v>0.102252</c:v>
                </c:pt>
                <c:pt idx="10698">
                  <c:v>0.10233250000000001</c:v>
                </c:pt>
                <c:pt idx="10699">
                  <c:v>0.1023703</c:v>
                </c:pt>
                <c:pt idx="10700">
                  <c:v>0.102452</c:v>
                </c:pt>
                <c:pt idx="10701">
                  <c:v>0.1025702</c:v>
                </c:pt>
                <c:pt idx="10702">
                  <c:v>0.1026522</c:v>
                </c:pt>
                <c:pt idx="10703">
                  <c:v>0.10273409999999999</c:v>
                </c:pt>
                <c:pt idx="10704">
                  <c:v>0.1028164</c:v>
                </c:pt>
                <c:pt idx="10705">
                  <c:v>0.1028543</c:v>
                </c:pt>
                <c:pt idx="10706">
                  <c:v>0.1029726</c:v>
                </c:pt>
                <c:pt idx="10707">
                  <c:v>0.1030551</c:v>
                </c:pt>
                <c:pt idx="10708">
                  <c:v>0.1031382</c:v>
                </c:pt>
                <c:pt idx="10709">
                  <c:v>0.10322099999999999</c:v>
                </c:pt>
                <c:pt idx="10710">
                  <c:v>0.1033034</c:v>
                </c:pt>
                <c:pt idx="10711">
                  <c:v>0.10342419999999999</c:v>
                </c:pt>
                <c:pt idx="10712">
                  <c:v>0.1034621</c:v>
                </c:pt>
                <c:pt idx="10713">
                  <c:v>0.1035436</c:v>
                </c:pt>
                <c:pt idx="10714">
                  <c:v>0.1036252</c:v>
                </c:pt>
                <c:pt idx="10715">
                  <c:v>0.10370799999999999</c:v>
                </c:pt>
                <c:pt idx="10716">
                  <c:v>0.1037904</c:v>
                </c:pt>
                <c:pt idx="10717">
                  <c:v>0.10391</c:v>
                </c:pt>
                <c:pt idx="10718">
                  <c:v>0.1039929</c:v>
                </c:pt>
                <c:pt idx="10719">
                  <c:v>0.10407619999999999</c:v>
                </c:pt>
                <c:pt idx="10720">
                  <c:v>0.10411529999999999</c:v>
                </c:pt>
                <c:pt idx="10721">
                  <c:v>0.1042361</c:v>
                </c:pt>
                <c:pt idx="10722">
                  <c:v>0.10431940000000001</c:v>
                </c:pt>
                <c:pt idx="10723">
                  <c:v>0.1044028</c:v>
                </c:pt>
                <c:pt idx="10724">
                  <c:v>0.10448789999999999</c:v>
                </c:pt>
                <c:pt idx="10725">
                  <c:v>0.104572</c:v>
                </c:pt>
                <c:pt idx="10726">
                  <c:v>0.1046562</c:v>
                </c:pt>
                <c:pt idx="10727">
                  <c:v>0.1046948</c:v>
                </c:pt>
                <c:pt idx="10728">
                  <c:v>0.1048135</c:v>
                </c:pt>
                <c:pt idx="10729">
                  <c:v>0.104895</c:v>
                </c:pt>
                <c:pt idx="10730">
                  <c:v>0.1049764</c:v>
                </c:pt>
                <c:pt idx="10731">
                  <c:v>0.1050576</c:v>
                </c:pt>
                <c:pt idx="10732">
                  <c:v>0.1051381</c:v>
                </c:pt>
                <c:pt idx="10733">
                  <c:v>0.1052192</c:v>
                </c:pt>
                <c:pt idx="10734">
                  <c:v>0.1052944</c:v>
                </c:pt>
                <c:pt idx="10735">
                  <c:v>0.1053757</c:v>
                </c:pt>
                <c:pt idx="10736">
                  <c:v>0.1054572</c:v>
                </c:pt>
                <c:pt idx="10737">
                  <c:v>0.1055382</c:v>
                </c:pt>
                <c:pt idx="10738">
                  <c:v>0.1056189</c:v>
                </c:pt>
                <c:pt idx="10739">
                  <c:v>0.10570010000000001</c:v>
                </c:pt>
                <c:pt idx="10740">
                  <c:v>0.1058181</c:v>
                </c:pt>
                <c:pt idx="10741">
                  <c:v>0.1058997</c:v>
                </c:pt>
                <c:pt idx="10742">
                  <c:v>0.10593760000000001</c:v>
                </c:pt>
                <c:pt idx="10743">
                  <c:v>0.1060179</c:v>
                </c:pt>
                <c:pt idx="10744">
                  <c:v>0.1060976</c:v>
                </c:pt>
                <c:pt idx="10745">
                  <c:v>0.1061781</c:v>
                </c:pt>
                <c:pt idx="10746">
                  <c:v>0.1062968</c:v>
                </c:pt>
                <c:pt idx="10747">
                  <c:v>0.1063784</c:v>
                </c:pt>
                <c:pt idx="10748">
                  <c:v>0.1064174</c:v>
                </c:pt>
                <c:pt idx="10749">
                  <c:v>0.1064983</c:v>
                </c:pt>
                <c:pt idx="10750">
                  <c:v>0.106617</c:v>
                </c:pt>
                <c:pt idx="10751">
                  <c:v>0.1066979</c:v>
                </c:pt>
                <c:pt idx="10752">
                  <c:v>0.1067794</c:v>
                </c:pt>
                <c:pt idx="10753">
                  <c:v>0.1068614</c:v>
                </c:pt>
                <c:pt idx="10754">
                  <c:v>0.1069804</c:v>
                </c:pt>
                <c:pt idx="10755">
                  <c:v>0.107062</c:v>
                </c:pt>
                <c:pt idx="10756">
                  <c:v>0.1070999</c:v>
                </c:pt>
                <c:pt idx="10757">
                  <c:v>0.10717839999999999</c:v>
                </c:pt>
                <c:pt idx="10758">
                  <c:v>0.107296</c:v>
                </c:pt>
                <c:pt idx="10759">
                  <c:v>0.1073385</c:v>
                </c:pt>
                <c:pt idx="10760">
                  <c:v>0.1074138</c:v>
                </c:pt>
                <c:pt idx="10761">
                  <c:v>0.1074507</c:v>
                </c:pt>
                <c:pt idx="10762">
                  <c:v>0.1075221</c:v>
                </c:pt>
                <c:pt idx="10763">
                  <c:v>0.1076411</c:v>
                </c:pt>
                <c:pt idx="10764">
                  <c:v>0.1077227</c:v>
                </c:pt>
                <c:pt idx="10765">
                  <c:v>0.1078037</c:v>
                </c:pt>
                <c:pt idx="10766">
                  <c:v>0.1079233</c:v>
                </c:pt>
                <c:pt idx="10767">
                  <c:v>0.1080053</c:v>
                </c:pt>
                <c:pt idx="10768">
                  <c:v>0.1080458</c:v>
                </c:pt>
                <c:pt idx="10769">
                  <c:v>0.1081664</c:v>
                </c:pt>
                <c:pt idx="10770">
                  <c:v>0.1082477</c:v>
                </c:pt>
                <c:pt idx="10771">
                  <c:v>0.1083292</c:v>
                </c:pt>
                <c:pt idx="10772">
                  <c:v>0.10845200000000001</c:v>
                </c:pt>
                <c:pt idx="10773">
                  <c:v>0.1085356</c:v>
                </c:pt>
                <c:pt idx="10774">
                  <c:v>0.10865900000000001</c:v>
                </c:pt>
                <c:pt idx="10775">
                  <c:v>0.1087423</c:v>
                </c:pt>
                <c:pt idx="10776">
                  <c:v>0.108783</c:v>
                </c:pt>
                <c:pt idx="10777">
                  <c:v>0.1089055</c:v>
                </c:pt>
                <c:pt idx="10778">
                  <c:v>0.1089875</c:v>
                </c:pt>
                <c:pt idx="10779">
                  <c:v>0.1090708</c:v>
                </c:pt>
                <c:pt idx="10780">
                  <c:v>0.10915420000000001</c:v>
                </c:pt>
                <c:pt idx="10781">
                  <c:v>0.10923620000000001</c:v>
                </c:pt>
                <c:pt idx="10782">
                  <c:v>0.10932020000000001</c:v>
                </c:pt>
                <c:pt idx="10783">
                  <c:v>0.109403</c:v>
                </c:pt>
                <c:pt idx="10784">
                  <c:v>0.10948629999999999</c:v>
                </c:pt>
                <c:pt idx="10785">
                  <c:v>0.10956979999999999</c:v>
                </c:pt>
                <c:pt idx="10786">
                  <c:v>0.109694</c:v>
                </c:pt>
                <c:pt idx="10787">
                  <c:v>0.10973570000000001</c:v>
                </c:pt>
                <c:pt idx="10788">
                  <c:v>0.10982</c:v>
                </c:pt>
                <c:pt idx="10789">
                  <c:v>0.10990369999999999</c:v>
                </c:pt>
                <c:pt idx="10790">
                  <c:v>0.1099871</c:v>
                </c:pt>
                <c:pt idx="10791">
                  <c:v>0.1100703</c:v>
                </c:pt>
                <c:pt idx="10792">
                  <c:v>0.1101955</c:v>
                </c:pt>
                <c:pt idx="10793">
                  <c:v>0.1102374</c:v>
                </c:pt>
                <c:pt idx="10794">
                  <c:v>0.11032169999999999</c:v>
                </c:pt>
                <c:pt idx="10795">
                  <c:v>0.1104053</c:v>
                </c:pt>
                <c:pt idx="10796">
                  <c:v>0.1104895</c:v>
                </c:pt>
                <c:pt idx="10797">
                  <c:v>0.11057400000000001</c:v>
                </c:pt>
                <c:pt idx="10798">
                  <c:v>0.1106582</c:v>
                </c:pt>
                <c:pt idx="10799">
                  <c:v>0.1107837</c:v>
                </c:pt>
                <c:pt idx="10800">
                  <c:v>0.1108664</c:v>
                </c:pt>
                <c:pt idx="10801">
                  <c:v>0.11090709999999999</c:v>
                </c:pt>
                <c:pt idx="10802">
                  <c:v>0.11099100000000001</c:v>
                </c:pt>
                <c:pt idx="10803">
                  <c:v>0.1110746</c:v>
                </c:pt>
                <c:pt idx="10804">
                  <c:v>0.1111572</c:v>
                </c:pt>
                <c:pt idx="10805">
                  <c:v>0.1112404</c:v>
                </c:pt>
                <c:pt idx="10806">
                  <c:v>0.11132359999999999</c:v>
                </c:pt>
                <c:pt idx="10807">
                  <c:v>0.1114479</c:v>
                </c:pt>
                <c:pt idx="10808">
                  <c:v>0.11153200000000001</c:v>
                </c:pt>
                <c:pt idx="10809">
                  <c:v>0.11157300000000001</c:v>
                </c:pt>
                <c:pt idx="10810">
                  <c:v>0.1116564</c:v>
                </c:pt>
                <c:pt idx="10811">
                  <c:v>0.1117408</c:v>
                </c:pt>
                <c:pt idx="10812">
                  <c:v>0.1118246</c:v>
                </c:pt>
                <c:pt idx="10813">
                  <c:v>0.1119479</c:v>
                </c:pt>
                <c:pt idx="10814">
                  <c:v>0.1120312</c:v>
                </c:pt>
                <c:pt idx="10815">
                  <c:v>0.1121135</c:v>
                </c:pt>
                <c:pt idx="10816">
                  <c:v>0.11219560000000001</c:v>
                </c:pt>
                <c:pt idx="10817">
                  <c:v>0.11223610000000001</c:v>
                </c:pt>
                <c:pt idx="10818">
                  <c:v>0.1123584</c:v>
                </c:pt>
                <c:pt idx="10819">
                  <c:v>0.1124399</c:v>
                </c:pt>
                <c:pt idx="10820">
                  <c:v>0.112523</c:v>
                </c:pt>
                <c:pt idx="10821">
                  <c:v>0.11260580000000001</c:v>
                </c:pt>
                <c:pt idx="10822">
                  <c:v>0.11268830000000001</c:v>
                </c:pt>
                <c:pt idx="10823">
                  <c:v>0.11277040000000001</c:v>
                </c:pt>
                <c:pt idx="10824">
                  <c:v>0.1128523</c:v>
                </c:pt>
                <c:pt idx="10825">
                  <c:v>0.1129317</c:v>
                </c:pt>
                <c:pt idx="10826">
                  <c:v>0.11301319999999999</c:v>
                </c:pt>
                <c:pt idx="10827">
                  <c:v>0.1130953</c:v>
                </c:pt>
                <c:pt idx="10828">
                  <c:v>0.1131769</c:v>
                </c:pt>
                <c:pt idx="10829">
                  <c:v>0.1132584</c:v>
                </c:pt>
                <c:pt idx="10830">
                  <c:v>0.11333989999999999</c:v>
                </c:pt>
                <c:pt idx="10831">
                  <c:v>0.1134189</c:v>
                </c:pt>
                <c:pt idx="10832">
                  <c:v>0.1134993</c:v>
                </c:pt>
                <c:pt idx="10833">
                  <c:v>0.1135795</c:v>
                </c:pt>
                <c:pt idx="10834">
                  <c:v>0.11365939999999999</c:v>
                </c:pt>
                <c:pt idx="10835">
                  <c:v>0.1137396</c:v>
                </c:pt>
                <c:pt idx="10836">
                  <c:v>0.1137789</c:v>
                </c:pt>
                <c:pt idx="10837">
                  <c:v>0.11385969999999999</c:v>
                </c:pt>
                <c:pt idx="10838">
                  <c:v>0.1139406</c:v>
                </c:pt>
                <c:pt idx="10839">
                  <c:v>0.1140601</c:v>
                </c:pt>
                <c:pt idx="10840">
                  <c:v>0.11414059999999999</c:v>
                </c:pt>
                <c:pt idx="10841">
                  <c:v>0.1142218</c:v>
                </c:pt>
                <c:pt idx="10842">
                  <c:v>0.114262</c:v>
                </c:pt>
                <c:pt idx="10843">
                  <c:v>0.11434279999999999</c:v>
                </c:pt>
                <c:pt idx="10844">
                  <c:v>0.1144226</c:v>
                </c:pt>
                <c:pt idx="10845">
                  <c:v>0.1145014</c:v>
                </c:pt>
                <c:pt idx="10846">
                  <c:v>0.1145804</c:v>
                </c:pt>
                <c:pt idx="10847">
                  <c:v>0.11465980000000001</c:v>
                </c:pt>
                <c:pt idx="10848">
                  <c:v>0.11473650000000001</c:v>
                </c:pt>
                <c:pt idx="10849">
                  <c:v>0.1148164</c:v>
                </c:pt>
                <c:pt idx="10850">
                  <c:v>0.1148965</c:v>
                </c:pt>
                <c:pt idx="10851">
                  <c:v>0.1149766</c:v>
                </c:pt>
                <c:pt idx="10852">
                  <c:v>0.1150572</c:v>
                </c:pt>
                <c:pt idx="10853">
                  <c:v>0.1151379</c:v>
                </c:pt>
                <c:pt idx="10854">
                  <c:v>0.1152185</c:v>
                </c:pt>
                <c:pt idx="10855">
                  <c:v>0.1152972</c:v>
                </c:pt>
                <c:pt idx="10856">
                  <c:v>0.1153787</c:v>
                </c:pt>
                <c:pt idx="10857">
                  <c:v>0.1154599</c:v>
                </c:pt>
                <c:pt idx="10858">
                  <c:v>0.1155414</c:v>
                </c:pt>
                <c:pt idx="10859">
                  <c:v>0.1156225</c:v>
                </c:pt>
                <c:pt idx="10860">
                  <c:v>0.1157034</c:v>
                </c:pt>
                <c:pt idx="10861">
                  <c:v>0.1157847</c:v>
                </c:pt>
                <c:pt idx="10862">
                  <c:v>0.1159056</c:v>
                </c:pt>
                <c:pt idx="10863">
                  <c:v>0.1159893</c:v>
                </c:pt>
                <c:pt idx="10864">
                  <c:v>0.1160725</c:v>
                </c:pt>
                <c:pt idx="10865">
                  <c:v>0.11615590000000001</c:v>
                </c:pt>
                <c:pt idx="10866">
                  <c:v>0.1161957</c:v>
                </c:pt>
                <c:pt idx="10867">
                  <c:v>0.11627899999999999</c:v>
                </c:pt>
                <c:pt idx="10868">
                  <c:v>0.1163618</c:v>
                </c:pt>
                <c:pt idx="10869">
                  <c:v>0.1164832</c:v>
                </c:pt>
                <c:pt idx="10870">
                  <c:v>0.116565</c:v>
                </c:pt>
                <c:pt idx="10871">
                  <c:v>0.11664769999999999</c:v>
                </c:pt>
                <c:pt idx="10872">
                  <c:v>0.1167314</c:v>
                </c:pt>
                <c:pt idx="10873">
                  <c:v>0.11681510000000001</c:v>
                </c:pt>
                <c:pt idx="10874">
                  <c:v>0.1168998</c:v>
                </c:pt>
                <c:pt idx="10875">
                  <c:v>0.11698459999999999</c:v>
                </c:pt>
                <c:pt idx="10876">
                  <c:v>0.11706850000000001</c:v>
                </c:pt>
                <c:pt idx="10877">
                  <c:v>0.1171074</c:v>
                </c:pt>
                <c:pt idx="10878">
                  <c:v>0.1171886</c:v>
                </c:pt>
                <c:pt idx="10879">
                  <c:v>0.1172706</c:v>
                </c:pt>
                <c:pt idx="10880">
                  <c:v>0.1173529</c:v>
                </c:pt>
                <c:pt idx="10881">
                  <c:v>0.1174354</c:v>
                </c:pt>
                <c:pt idx="10882">
                  <c:v>0.11751780000000001</c:v>
                </c:pt>
                <c:pt idx="10883">
                  <c:v>0.11760039999999999</c:v>
                </c:pt>
                <c:pt idx="10884">
                  <c:v>0.11772000000000001</c:v>
                </c:pt>
                <c:pt idx="10885">
                  <c:v>0.1177576</c:v>
                </c:pt>
                <c:pt idx="10886">
                  <c:v>0.1178404</c:v>
                </c:pt>
                <c:pt idx="10887">
                  <c:v>0.1179224</c:v>
                </c:pt>
                <c:pt idx="10888">
                  <c:v>0.1180036</c:v>
                </c:pt>
                <c:pt idx="10889">
                  <c:v>0.1180851</c:v>
                </c:pt>
                <c:pt idx="10890">
                  <c:v>0.1181666</c:v>
                </c:pt>
                <c:pt idx="10891">
                  <c:v>0.1182479</c:v>
                </c:pt>
                <c:pt idx="10892">
                  <c:v>0.1183657</c:v>
                </c:pt>
                <c:pt idx="10893">
                  <c:v>0.1184468</c:v>
                </c:pt>
                <c:pt idx="10894">
                  <c:v>0.11848259999999999</c:v>
                </c:pt>
                <c:pt idx="10895">
                  <c:v>0.118563</c:v>
                </c:pt>
                <c:pt idx="10896">
                  <c:v>0.11864379999999999</c:v>
                </c:pt>
                <c:pt idx="10897">
                  <c:v>0.1187252</c:v>
                </c:pt>
                <c:pt idx="10898">
                  <c:v>0.1188065</c:v>
                </c:pt>
                <c:pt idx="10899">
                  <c:v>0.1188879</c:v>
                </c:pt>
                <c:pt idx="10900">
                  <c:v>0.11896900000000001</c:v>
                </c:pt>
                <c:pt idx="10901">
                  <c:v>0.1190856</c:v>
                </c:pt>
                <c:pt idx="10902">
                  <c:v>0.11916690000000001</c:v>
                </c:pt>
                <c:pt idx="10903">
                  <c:v>0.1192486</c:v>
                </c:pt>
                <c:pt idx="10904">
                  <c:v>0.1192858</c:v>
                </c:pt>
                <c:pt idx="10905">
                  <c:v>0.1193675</c:v>
                </c:pt>
                <c:pt idx="10906">
                  <c:v>0.1194482</c:v>
                </c:pt>
                <c:pt idx="10907">
                  <c:v>0.1195643</c:v>
                </c:pt>
                <c:pt idx="10908">
                  <c:v>0.11964519999999999</c:v>
                </c:pt>
                <c:pt idx="10909">
                  <c:v>0.119728</c:v>
                </c:pt>
                <c:pt idx="10910">
                  <c:v>0.11981020000000001</c:v>
                </c:pt>
                <c:pt idx="10911">
                  <c:v>0.1199288</c:v>
                </c:pt>
                <c:pt idx="10912">
                  <c:v>0.12001199999999999</c:v>
                </c:pt>
                <c:pt idx="10913">
                  <c:v>0.1200943</c:v>
                </c:pt>
                <c:pt idx="10914">
                  <c:v>0.1201308</c:v>
                </c:pt>
                <c:pt idx="10915">
                  <c:v>0.1202131</c:v>
                </c:pt>
                <c:pt idx="10916">
                  <c:v>0.12029529999999999</c:v>
                </c:pt>
                <c:pt idx="10917">
                  <c:v>0.1204128</c:v>
                </c:pt>
                <c:pt idx="10918">
                  <c:v>0.1204948</c:v>
                </c:pt>
                <c:pt idx="10919">
                  <c:v>0.1205758</c:v>
                </c:pt>
                <c:pt idx="10920">
                  <c:v>0.12065679999999999</c:v>
                </c:pt>
                <c:pt idx="10921">
                  <c:v>0.12073780000000001</c:v>
                </c:pt>
                <c:pt idx="10922">
                  <c:v>0.120819</c:v>
                </c:pt>
                <c:pt idx="10923">
                  <c:v>0.12089999999999999</c:v>
                </c:pt>
                <c:pt idx="10924">
                  <c:v>0.12093619999999999</c:v>
                </c:pt>
                <c:pt idx="10925">
                  <c:v>0.1210521</c:v>
                </c:pt>
                <c:pt idx="10926">
                  <c:v>0.1211337</c:v>
                </c:pt>
                <c:pt idx="10927">
                  <c:v>0.1212157</c:v>
                </c:pt>
                <c:pt idx="10928">
                  <c:v>0.1212983</c:v>
                </c:pt>
                <c:pt idx="10929">
                  <c:v>0.121381</c:v>
                </c:pt>
                <c:pt idx="10930">
                  <c:v>0.12149939999999999</c:v>
                </c:pt>
                <c:pt idx="10931">
                  <c:v>0.1215367</c:v>
                </c:pt>
                <c:pt idx="10932">
                  <c:v>0.1216178</c:v>
                </c:pt>
                <c:pt idx="10933">
                  <c:v>0.1216981</c:v>
                </c:pt>
                <c:pt idx="10934">
                  <c:v>0.1217791</c:v>
                </c:pt>
                <c:pt idx="10935">
                  <c:v>0.121861</c:v>
                </c:pt>
                <c:pt idx="10936">
                  <c:v>0.12197860000000001</c:v>
                </c:pt>
                <c:pt idx="10937">
                  <c:v>0.12206019999999999</c:v>
                </c:pt>
                <c:pt idx="10938">
                  <c:v>0.122096</c:v>
                </c:pt>
                <c:pt idx="10939">
                  <c:v>0.1221766</c:v>
                </c:pt>
                <c:pt idx="10940">
                  <c:v>0.1222574</c:v>
                </c:pt>
                <c:pt idx="10941">
                  <c:v>0.1223385</c:v>
                </c:pt>
                <c:pt idx="10942">
                  <c:v>0.1224201</c:v>
                </c:pt>
                <c:pt idx="10943">
                  <c:v>0.1225371</c:v>
                </c:pt>
                <c:pt idx="10944">
                  <c:v>0.1225725</c:v>
                </c:pt>
                <c:pt idx="10945">
                  <c:v>0.1226522</c:v>
                </c:pt>
                <c:pt idx="10946">
                  <c:v>0.1227318</c:v>
                </c:pt>
                <c:pt idx="10947">
                  <c:v>0.1228119</c:v>
                </c:pt>
                <c:pt idx="10948">
                  <c:v>0.1228924</c:v>
                </c:pt>
                <c:pt idx="10949">
                  <c:v>0.1229276</c:v>
                </c:pt>
                <c:pt idx="10950">
                  <c:v>0.1230069</c:v>
                </c:pt>
                <c:pt idx="10951">
                  <c:v>0.123086</c:v>
                </c:pt>
                <c:pt idx="10952">
                  <c:v>0.1231995</c:v>
                </c:pt>
                <c:pt idx="10953">
                  <c:v>0.1232801</c:v>
                </c:pt>
                <c:pt idx="10954">
                  <c:v>0.1233606</c:v>
                </c:pt>
                <c:pt idx="10955">
                  <c:v>0.123442</c:v>
                </c:pt>
                <c:pt idx="10956">
                  <c:v>0.1235226</c:v>
                </c:pt>
                <c:pt idx="10957">
                  <c:v>0.12355679999999999</c:v>
                </c:pt>
                <c:pt idx="10958">
                  <c:v>0.1236363</c:v>
                </c:pt>
                <c:pt idx="10959">
                  <c:v>0.12371600000000001</c:v>
                </c:pt>
                <c:pt idx="10960">
                  <c:v>0.123795</c:v>
                </c:pt>
                <c:pt idx="10961">
                  <c:v>0.1238739</c:v>
                </c:pt>
                <c:pt idx="10962">
                  <c:v>0.1239533</c:v>
                </c:pt>
                <c:pt idx="10963">
                  <c:v>0.1240668</c:v>
                </c:pt>
                <c:pt idx="10964">
                  <c:v>0.12414650000000001</c:v>
                </c:pt>
                <c:pt idx="10965">
                  <c:v>0.1242249</c:v>
                </c:pt>
                <c:pt idx="10966">
                  <c:v>0.12425799999999999</c:v>
                </c:pt>
                <c:pt idx="10967">
                  <c:v>0.1243363</c:v>
                </c:pt>
                <c:pt idx="10968">
                  <c:v>0.12441480000000001</c:v>
                </c:pt>
                <c:pt idx="10969">
                  <c:v>0.1244928</c:v>
                </c:pt>
                <c:pt idx="10970">
                  <c:v>0.1245704</c:v>
                </c:pt>
                <c:pt idx="10971">
                  <c:v>0.124681</c:v>
                </c:pt>
                <c:pt idx="10972">
                  <c:v>0.12476039999999999</c:v>
                </c:pt>
                <c:pt idx="10973">
                  <c:v>0.1247953</c:v>
                </c:pt>
                <c:pt idx="10974">
                  <c:v>0.12487429999999999</c:v>
                </c:pt>
                <c:pt idx="10975">
                  <c:v>0.12495340000000001</c:v>
                </c:pt>
                <c:pt idx="10976">
                  <c:v>0.1250319</c:v>
                </c:pt>
                <c:pt idx="10977">
                  <c:v>0.1251109</c:v>
                </c:pt>
                <c:pt idx="10978">
                  <c:v>0.12522259999999999</c:v>
                </c:pt>
                <c:pt idx="10979">
                  <c:v>0.1253012</c:v>
                </c:pt>
                <c:pt idx="10980">
                  <c:v>0.12533540000000001</c:v>
                </c:pt>
                <c:pt idx="10981">
                  <c:v>0.12541430000000001</c:v>
                </c:pt>
                <c:pt idx="10982">
                  <c:v>0.12552450000000001</c:v>
                </c:pt>
                <c:pt idx="10983">
                  <c:v>0.12560109999999999</c:v>
                </c:pt>
                <c:pt idx="10984">
                  <c:v>0.12567800000000001</c:v>
                </c:pt>
                <c:pt idx="10985">
                  <c:v>0.1257557</c:v>
                </c:pt>
                <c:pt idx="10986">
                  <c:v>0.1258339</c:v>
                </c:pt>
                <c:pt idx="10987">
                  <c:v>0.12591179999999999</c:v>
                </c:pt>
                <c:pt idx="10988">
                  <c:v>0.12602240000000001</c:v>
                </c:pt>
                <c:pt idx="10989">
                  <c:v>0.12605669999999999</c:v>
                </c:pt>
                <c:pt idx="10990">
                  <c:v>0.12613579999999999</c:v>
                </c:pt>
                <c:pt idx="10991">
                  <c:v>0.12621479999999999</c:v>
                </c:pt>
                <c:pt idx="10992">
                  <c:v>0.12634509999999999</c:v>
                </c:pt>
                <c:pt idx="10993">
                  <c:v>0.12638530000000001</c:v>
                </c:pt>
                <c:pt idx="10994">
                  <c:v>0.12649740000000001</c:v>
                </c:pt>
                <c:pt idx="10995">
                  <c:v>0.12657479999999999</c:v>
                </c:pt>
                <c:pt idx="10996">
                  <c:v>0.1266523</c:v>
                </c:pt>
                <c:pt idx="10997">
                  <c:v>0.1266871</c:v>
                </c:pt>
                <c:pt idx="10998">
                  <c:v>0.12676609999999999</c:v>
                </c:pt>
                <c:pt idx="10999">
                  <c:v>0.12687989999999999</c:v>
                </c:pt>
                <c:pt idx="11000">
                  <c:v>0.12695970000000001</c:v>
                </c:pt>
                <c:pt idx="11001">
                  <c:v>0.1270396</c:v>
                </c:pt>
                <c:pt idx="11002">
                  <c:v>0.12711919999999999</c:v>
                </c:pt>
                <c:pt idx="11003">
                  <c:v>0.1271882</c:v>
                </c:pt>
                <c:pt idx="11004">
                  <c:v>0.12726950000000001</c:v>
                </c:pt>
                <c:pt idx="11005">
                  <c:v>0.1273881</c:v>
                </c:pt>
                <c:pt idx="11006">
                  <c:v>0.12746859999999999</c:v>
                </c:pt>
                <c:pt idx="11007">
                  <c:v>0.1275492</c:v>
                </c:pt>
                <c:pt idx="11008">
                  <c:v>0.12763050000000001</c:v>
                </c:pt>
                <c:pt idx="11009">
                  <c:v>0.127666</c:v>
                </c:pt>
                <c:pt idx="11010">
                  <c:v>0.12778210000000001</c:v>
                </c:pt>
                <c:pt idx="11011">
                  <c:v>0.1278629</c:v>
                </c:pt>
                <c:pt idx="11012">
                  <c:v>0.1279438</c:v>
                </c:pt>
                <c:pt idx="11013">
                  <c:v>0.1280239</c:v>
                </c:pt>
                <c:pt idx="11014">
                  <c:v>0.1281031</c:v>
                </c:pt>
                <c:pt idx="11015">
                  <c:v>0.128138</c:v>
                </c:pt>
                <c:pt idx="11016">
                  <c:v>0.12821659999999999</c:v>
                </c:pt>
                <c:pt idx="11017">
                  <c:v>0.1283301</c:v>
                </c:pt>
                <c:pt idx="11018">
                  <c:v>0.12840960000000001</c:v>
                </c:pt>
                <c:pt idx="11019">
                  <c:v>0.12848950000000001</c:v>
                </c:pt>
                <c:pt idx="11020">
                  <c:v>0.12856880000000001</c:v>
                </c:pt>
                <c:pt idx="11021">
                  <c:v>0.1286487</c:v>
                </c:pt>
                <c:pt idx="11022">
                  <c:v>0.12868479999999999</c:v>
                </c:pt>
                <c:pt idx="11023">
                  <c:v>0.12876460000000001</c:v>
                </c:pt>
                <c:pt idx="11024">
                  <c:v>0.12884419999999999</c:v>
                </c:pt>
                <c:pt idx="11025">
                  <c:v>0.12892439999999999</c:v>
                </c:pt>
                <c:pt idx="11026">
                  <c:v>0.12900519999999999</c:v>
                </c:pt>
                <c:pt idx="11027">
                  <c:v>0.12911980000000001</c:v>
                </c:pt>
                <c:pt idx="11028">
                  <c:v>0.1292005</c:v>
                </c:pt>
                <c:pt idx="11029">
                  <c:v>0.12928010000000001</c:v>
                </c:pt>
                <c:pt idx="11030">
                  <c:v>0.12931580000000001</c:v>
                </c:pt>
                <c:pt idx="11031">
                  <c:v>0.12939439999999999</c:v>
                </c:pt>
                <c:pt idx="11032">
                  <c:v>0.12950819999999999</c:v>
                </c:pt>
                <c:pt idx="11033">
                  <c:v>0.1295867</c:v>
                </c:pt>
                <c:pt idx="11034">
                  <c:v>0.12966539999999999</c:v>
                </c:pt>
                <c:pt idx="11035">
                  <c:v>0.1297441</c:v>
                </c:pt>
                <c:pt idx="11036">
                  <c:v>0.12977959999999999</c:v>
                </c:pt>
                <c:pt idx="11037">
                  <c:v>0.1298589</c:v>
                </c:pt>
                <c:pt idx="11038">
                  <c:v>0.1299739</c:v>
                </c:pt>
                <c:pt idx="11039">
                  <c:v>0.13005340000000001</c:v>
                </c:pt>
                <c:pt idx="11040">
                  <c:v>0.13013269999999999</c:v>
                </c:pt>
                <c:pt idx="11041">
                  <c:v>0.13021160000000001</c:v>
                </c:pt>
                <c:pt idx="11042">
                  <c:v>0.1302479</c:v>
                </c:pt>
                <c:pt idx="11043">
                  <c:v>0.13032759999999999</c:v>
                </c:pt>
                <c:pt idx="11044">
                  <c:v>0.13040650000000001</c:v>
                </c:pt>
                <c:pt idx="11045">
                  <c:v>0.13051979999999999</c:v>
                </c:pt>
                <c:pt idx="11046">
                  <c:v>0.13059850000000001</c:v>
                </c:pt>
                <c:pt idx="11047">
                  <c:v>0.13067680000000001</c:v>
                </c:pt>
                <c:pt idx="11048">
                  <c:v>0.13075510000000001</c:v>
                </c:pt>
                <c:pt idx="11049">
                  <c:v>0.13079009999999999</c:v>
                </c:pt>
                <c:pt idx="11050">
                  <c:v>0.13086819999999999</c:v>
                </c:pt>
                <c:pt idx="11051">
                  <c:v>0.1309466</c:v>
                </c:pt>
                <c:pt idx="11052">
                  <c:v>0.13102549999999999</c:v>
                </c:pt>
                <c:pt idx="11053">
                  <c:v>0.1311039</c:v>
                </c:pt>
                <c:pt idx="11054">
                  <c:v>0.13113939999999999</c:v>
                </c:pt>
                <c:pt idx="11055">
                  <c:v>0.13121640000000001</c:v>
                </c:pt>
                <c:pt idx="11056">
                  <c:v>0.13129389999999999</c:v>
                </c:pt>
                <c:pt idx="11057">
                  <c:v>0.13137119999999999</c:v>
                </c:pt>
                <c:pt idx="11058">
                  <c:v>0.13144800000000001</c:v>
                </c:pt>
                <c:pt idx="11059">
                  <c:v>0.13155819999999999</c:v>
                </c:pt>
                <c:pt idx="11060">
                  <c:v>0.13163430000000001</c:v>
                </c:pt>
                <c:pt idx="11061">
                  <c:v>0.13171089999999999</c:v>
                </c:pt>
                <c:pt idx="11062">
                  <c:v>0.131745</c:v>
                </c:pt>
                <c:pt idx="11063">
                  <c:v>0.13182170000000001</c:v>
                </c:pt>
                <c:pt idx="11064">
                  <c:v>0.1318974</c:v>
                </c:pt>
                <c:pt idx="11065">
                  <c:v>0.13197300000000001</c:v>
                </c:pt>
                <c:pt idx="11066">
                  <c:v>0.13204920000000001</c:v>
                </c:pt>
                <c:pt idx="11067">
                  <c:v>0.1321251</c:v>
                </c:pt>
                <c:pt idx="11068">
                  <c:v>0.1322007</c:v>
                </c:pt>
                <c:pt idx="11069">
                  <c:v>0.13223380000000001</c:v>
                </c:pt>
                <c:pt idx="11070">
                  <c:v>0.13230890000000001</c:v>
                </c:pt>
                <c:pt idx="11071">
                  <c:v>0.1323838</c:v>
                </c:pt>
                <c:pt idx="11072">
                  <c:v>0.1324593</c:v>
                </c:pt>
                <c:pt idx="11073">
                  <c:v>0.13256599999999999</c:v>
                </c:pt>
                <c:pt idx="11074">
                  <c:v>0.13264190000000001</c:v>
                </c:pt>
                <c:pt idx="11075">
                  <c:v>0.13271730000000001</c:v>
                </c:pt>
                <c:pt idx="11076">
                  <c:v>0.13274859999999999</c:v>
                </c:pt>
                <c:pt idx="11077">
                  <c:v>0.1328232</c:v>
                </c:pt>
                <c:pt idx="11078">
                  <c:v>0.13289719999999999</c:v>
                </c:pt>
                <c:pt idx="11079">
                  <c:v>0.1329707</c:v>
                </c:pt>
                <c:pt idx="11080">
                  <c:v>0.13304340000000001</c:v>
                </c:pt>
                <c:pt idx="11081">
                  <c:v>0.13311529999999999</c:v>
                </c:pt>
                <c:pt idx="11082">
                  <c:v>0.133188</c:v>
                </c:pt>
                <c:pt idx="11083">
                  <c:v>0.1332188</c:v>
                </c:pt>
                <c:pt idx="11084">
                  <c:v>0.13329060000000001</c:v>
                </c:pt>
                <c:pt idx="11085">
                  <c:v>0.1333626</c:v>
                </c:pt>
                <c:pt idx="11086">
                  <c:v>0.133435</c:v>
                </c:pt>
                <c:pt idx="11087">
                  <c:v>0.1335075</c:v>
                </c:pt>
                <c:pt idx="11088">
                  <c:v>0.13353870000000001</c:v>
                </c:pt>
                <c:pt idx="11089">
                  <c:v>0.1336109</c:v>
                </c:pt>
                <c:pt idx="11090">
                  <c:v>0.1336831</c:v>
                </c:pt>
                <c:pt idx="11091">
                  <c:v>0.13375500000000001</c:v>
                </c:pt>
                <c:pt idx="11092">
                  <c:v>0.13382720000000001</c:v>
                </c:pt>
                <c:pt idx="11093">
                  <c:v>0.1338579</c:v>
                </c:pt>
                <c:pt idx="11094">
                  <c:v>0.13392970000000001</c:v>
                </c:pt>
                <c:pt idx="11095">
                  <c:v>0.13400139999999999</c:v>
                </c:pt>
                <c:pt idx="11096">
                  <c:v>0.1340722</c:v>
                </c:pt>
                <c:pt idx="11097">
                  <c:v>0.13417209999999999</c:v>
                </c:pt>
                <c:pt idx="11098">
                  <c:v>0.13417209999999999</c:v>
                </c:pt>
                <c:pt idx="11099">
                  <c:v>0.1343114</c:v>
                </c:pt>
                <c:pt idx="11100">
                  <c:v>0.1344812</c:v>
                </c:pt>
                <c:pt idx="11101">
                  <c:v>0.13448109999999999</c:v>
                </c:pt>
                <c:pt idx="11102">
                  <c:v>0.13455159999999999</c:v>
                </c:pt>
                <c:pt idx="11103">
                  <c:v>0.13455239999999999</c:v>
                </c:pt>
                <c:pt idx="11104">
                  <c:v>0.13462279999999999</c:v>
                </c:pt>
                <c:pt idx="11105">
                  <c:v>0.1346936</c:v>
                </c:pt>
                <c:pt idx="11106">
                  <c:v>0.13476450000000001</c:v>
                </c:pt>
                <c:pt idx="11107">
                  <c:v>0.13479340000000001</c:v>
                </c:pt>
                <c:pt idx="11108">
                  <c:v>0.1348636</c:v>
                </c:pt>
                <c:pt idx="11109">
                  <c:v>0.13493340000000001</c:v>
                </c:pt>
                <c:pt idx="11110">
                  <c:v>0.13500239999999999</c:v>
                </c:pt>
                <c:pt idx="11111">
                  <c:v>0.13503109999999999</c:v>
                </c:pt>
                <c:pt idx="11112">
                  <c:v>0.135101</c:v>
                </c:pt>
                <c:pt idx="11113">
                  <c:v>0.13516980000000001</c:v>
                </c:pt>
                <c:pt idx="11114">
                  <c:v>0.13521069999999999</c:v>
                </c:pt>
                <c:pt idx="11115">
                  <c:v>0.1352392</c:v>
                </c:pt>
                <c:pt idx="11116">
                  <c:v>0.13530790000000001</c:v>
                </c:pt>
                <c:pt idx="11117">
                  <c:v>0.13537650000000001</c:v>
                </c:pt>
                <c:pt idx="11118">
                  <c:v>0.13540479999999999</c:v>
                </c:pt>
                <c:pt idx="11119">
                  <c:v>0.1354726</c:v>
                </c:pt>
                <c:pt idx="11120">
                  <c:v>0.13554069999999999</c:v>
                </c:pt>
                <c:pt idx="11121">
                  <c:v>0.13560839999999999</c:v>
                </c:pt>
                <c:pt idx="11122">
                  <c:v>0.13563639999999999</c:v>
                </c:pt>
                <c:pt idx="11123">
                  <c:v>0.13570380000000001</c:v>
                </c:pt>
                <c:pt idx="11124">
                  <c:v>0.13577249999999999</c:v>
                </c:pt>
                <c:pt idx="11125">
                  <c:v>0.13584080000000001</c:v>
                </c:pt>
                <c:pt idx="11126">
                  <c:v>0.13590859999999999</c:v>
                </c:pt>
                <c:pt idx="11127">
                  <c:v>0.13593630000000001</c:v>
                </c:pt>
                <c:pt idx="11128">
                  <c:v>0.13600480000000001</c:v>
                </c:pt>
                <c:pt idx="11129">
                  <c:v>0.13607279999999999</c:v>
                </c:pt>
                <c:pt idx="11130">
                  <c:v>0.13614080000000001</c:v>
                </c:pt>
                <c:pt idx="11131">
                  <c:v>0.13620869999999999</c:v>
                </c:pt>
                <c:pt idx="11132">
                  <c:v>0.13627619999999999</c:v>
                </c:pt>
                <c:pt idx="11133">
                  <c:v>0.13630300000000001</c:v>
                </c:pt>
                <c:pt idx="11134">
                  <c:v>0.1363694</c:v>
                </c:pt>
                <c:pt idx="11135">
                  <c:v>0.1364369</c:v>
                </c:pt>
                <c:pt idx="11136">
                  <c:v>0.13650399999999999</c:v>
                </c:pt>
                <c:pt idx="11137">
                  <c:v>0.1365711</c:v>
                </c:pt>
                <c:pt idx="11138">
                  <c:v>0.1366386</c:v>
                </c:pt>
                <c:pt idx="11139">
                  <c:v>0.13670640000000001</c:v>
                </c:pt>
                <c:pt idx="11140">
                  <c:v>0.13676050000000001</c:v>
                </c:pt>
                <c:pt idx="11141">
                  <c:v>0.13682820000000001</c:v>
                </c:pt>
                <c:pt idx="11142">
                  <c:v>0.13689460000000001</c:v>
                </c:pt>
                <c:pt idx="11143">
                  <c:v>0.13696130000000001</c:v>
                </c:pt>
                <c:pt idx="11144">
                  <c:v>0.13702819999999999</c:v>
                </c:pt>
                <c:pt idx="11145">
                  <c:v>0.13709460000000001</c:v>
                </c:pt>
                <c:pt idx="11146">
                  <c:v>0.1371609</c:v>
                </c:pt>
                <c:pt idx="11147">
                  <c:v>0.13722760000000001</c:v>
                </c:pt>
                <c:pt idx="11148">
                  <c:v>0.1372534</c:v>
                </c:pt>
                <c:pt idx="11149">
                  <c:v>0.13732</c:v>
                </c:pt>
                <c:pt idx="11150">
                  <c:v>0.1373866</c:v>
                </c:pt>
                <c:pt idx="11151">
                  <c:v>0.13745280000000001</c:v>
                </c:pt>
                <c:pt idx="11152">
                  <c:v>0.13751859999999999</c:v>
                </c:pt>
                <c:pt idx="11153">
                  <c:v>0.1375836</c:v>
                </c:pt>
                <c:pt idx="11154">
                  <c:v>0.1376735</c:v>
                </c:pt>
                <c:pt idx="11155">
                  <c:v>0.13773840000000001</c:v>
                </c:pt>
                <c:pt idx="11156">
                  <c:v>0.1378027</c:v>
                </c:pt>
                <c:pt idx="11157">
                  <c:v>0.1378279</c:v>
                </c:pt>
                <c:pt idx="11158">
                  <c:v>0.1378924</c:v>
                </c:pt>
                <c:pt idx="11159">
                  <c:v>0.1379563</c:v>
                </c:pt>
                <c:pt idx="11160">
                  <c:v>0.1380198</c:v>
                </c:pt>
                <c:pt idx="11161">
                  <c:v>0.13808300000000001</c:v>
                </c:pt>
                <c:pt idx="11162">
                  <c:v>0.13814689999999999</c:v>
                </c:pt>
                <c:pt idx="11163">
                  <c:v>0.13821079999999999</c:v>
                </c:pt>
                <c:pt idx="11164">
                  <c:v>0.13823589999999999</c:v>
                </c:pt>
                <c:pt idx="11165">
                  <c:v>0.13830000000000001</c:v>
                </c:pt>
                <c:pt idx="11166">
                  <c:v>0.13836399999999999</c:v>
                </c:pt>
                <c:pt idx="11167">
                  <c:v>0.13842670000000001</c:v>
                </c:pt>
                <c:pt idx="11168">
                  <c:v>0.13848869999999999</c:v>
                </c:pt>
                <c:pt idx="11169">
                  <c:v>0.1385509</c:v>
                </c:pt>
                <c:pt idx="11170">
                  <c:v>0.13859940000000001</c:v>
                </c:pt>
                <c:pt idx="11171">
                  <c:v>0.13866139999999999</c:v>
                </c:pt>
                <c:pt idx="11172">
                  <c:v>0.1387225</c:v>
                </c:pt>
                <c:pt idx="11173">
                  <c:v>0.13878460000000001</c:v>
                </c:pt>
                <c:pt idx="11174">
                  <c:v>0.138847</c:v>
                </c:pt>
                <c:pt idx="11175">
                  <c:v>0.13891010000000001</c:v>
                </c:pt>
                <c:pt idx="11176">
                  <c:v>0.13899590000000001</c:v>
                </c:pt>
                <c:pt idx="11177">
                  <c:v>0.13905870000000001</c:v>
                </c:pt>
                <c:pt idx="11178">
                  <c:v>0.13908290000000001</c:v>
                </c:pt>
                <c:pt idx="11179">
                  <c:v>0.1391444</c:v>
                </c:pt>
                <c:pt idx="11180">
                  <c:v>0.13920660000000001</c:v>
                </c:pt>
                <c:pt idx="11181">
                  <c:v>0.139268</c:v>
                </c:pt>
                <c:pt idx="11182">
                  <c:v>0.13932939999999999</c:v>
                </c:pt>
                <c:pt idx="11183">
                  <c:v>0.13939109999999999</c:v>
                </c:pt>
                <c:pt idx="11184">
                  <c:v>0.1394523</c:v>
                </c:pt>
                <c:pt idx="11185">
                  <c:v>0.13947590000000001</c:v>
                </c:pt>
                <c:pt idx="11186">
                  <c:v>0.13953789999999999</c:v>
                </c:pt>
                <c:pt idx="11187">
                  <c:v>0.1396</c:v>
                </c:pt>
                <c:pt idx="11188">
                  <c:v>0.1396616</c:v>
                </c:pt>
                <c:pt idx="11189">
                  <c:v>0.1397224</c:v>
                </c:pt>
                <c:pt idx="11190">
                  <c:v>0.1397825</c:v>
                </c:pt>
                <c:pt idx="11191">
                  <c:v>0.13986589999999999</c:v>
                </c:pt>
                <c:pt idx="11192">
                  <c:v>0.13990320000000001</c:v>
                </c:pt>
                <c:pt idx="11193">
                  <c:v>0.13996349999999999</c:v>
                </c:pt>
                <c:pt idx="11194">
                  <c:v>0.14000979999999999</c:v>
                </c:pt>
                <c:pt idx="11195">
                  <c:v>0.14007059999999999</c:v>
                </c:pt>
                <c:pt idx="11196">
                  <c:v>0.1401307</c:v>
                </c:pt>
                <c:pt idx="11197">
                  <c:v>0.1401908</c:v>
                </c:pt>
                <c:pt idx="11198">
                  <c:v>0.14025180000000001</c:v>
                </c:pt>
                <c:pt idx="11199">
                  <c:v>0.14031170000000001</c:v>
                </c:pt>
                <c:pt idx="11200">
                  <c:v>0.14037140000000001</c:v>
                </c:pt>
                <c:pt idx="11201">
                  <c:v>0.14043120000000001</c:v>
                </c:pt>
                <c:pt idx="11202">
                  <c:v>0.14049130000000001</c:v>
                </c:pt>
                <c:pt idx="11203">
                  <c:v>0.14057349999999999</c:v>
                </c:pt>
                <c:pt idx="11204">
                  <c:v>0.14059720000000001</c:v>
                </c:pt>
                <c:pt idx="11205">
                  <c:v>0.1406578</c:v>
                </c:pt>
                <c:pt idx="11206">
                  <c:v>0.1407168</c:v>
                </c:pt>
                <c:pt idx="11207">
                  <c:v>0.1407755</c:v>
                </c:pt>
                <c:pt idx="11208">
                  <c:v>0.14083370000000001</c:v>
                </c:pt>
                <c:pt idx="11209">
                  <c:v>0.1408924</c:v>
                </c:pt>
                <c:pt idx="11210">
                  <c:v>0.14095079999999999</c:v>
                </c:pt>
                <c:pt idx="11211">
                  <c:v>0.14100840000000001</c:v>
                </c:pt>
                <c:pt idx="11212">
                  <c:v>0.1410296</c:v>
                </c:pt>
                <c:pt idx="11213">
                  <c:v>0.14108709999999999</c:v>
                </c:pt>
                <c:pt idx="11214">
                  <c:v>0.14114450000000001</c:v>
                </c:pt>
                <c:pt idx="11215">
                  <c:v>0.14120279999999999</c:v>
                </c:pt>
                <c:pt idx="11216">
                  <c:v>0.1412611</c:v>
                </c:pt>
                <c:pt idx="11217">
                  <c:v>0.14131879999999999</c:v>
                </c:pt>
                <c:pt idx="11218">
                  <c:v>0.14137630000000001</c:v>
                </c:pt>
                <c:pt idx="11219">
                  <c:v>0.1414339</c:v>
                </c:pt>
                <c:pt idx="11220">
                  <c:v>0.141456</c:v>
                </c:pt>
                <c:pt idx="11221">
                  <c:v>0.14151359999999999</c:v>
                </c:pt>
                <c:pt idx="11222">
                  <c:v>0.14157149999999999</c:v>
                </c:pt>
                <c:pt idx="11223">
                  <c:v>0.14162939999999999</c:v>
                </c:pt>
                <c:pt idx="11224">
                  <c:v>0.14168710000000001</c:v>
                </c:pt>
                <c:pt idx="11225">
                  <c:v>0.1417456</c:v>
                </c:pt>
                <c:pt idx="11226">
                  <c:v>0.14180390000000001</c:v>
                </c:pt>
                <c:pt idx="11227">
                  <c:v>0.14186180000000001</c:v>
                </c:pt>
                <c:pt idx="11228">
                  <c:v>0.14188319999999999</c:v>
                </c:pt>
                <c:pt idx="11229">
                  <c:v>0.14196159999999999</c:v>
                </c:pt>
                <c:pt idx="11230">
                  <c:v>0.14201910000000001</c:v>
                </c:pt>
                <c:pt idx="11231">
                  <c:v>0.14207739999999999</c:v>
                </c:pt>
                <c:pt idx="11232">
                  <c:v>0.14213480000000001</c:v>
                </c:pt>
                <c:pt idx="11233">
                  <c:v>0.14219190000000001</c:v>
                </c:pt>
                <c:pt idx="11234">
                  <c:v>0.1422485</c:v>
                </c:pt>
                <c:pt idx="11235">
                  <c:v>0.1423055</c:v>
                </c:pt>
                <c:pt idx="11236">
                  <c:v>0.14236209999999999</c:v>
                </c:pt>
                <c:pt idx="11237">
                  <c:v>0.14243819999999999</c:v>
                </c:pt>
                <c:pt idx="11238">
                  <c:v>0.14249500000000001</c:v>
                </c:pt>
                <c:pt idx="11239">
                  <c:v>0.1425517</c:v>
                </c:pt>
                <c:pt idx="11240">
                  <c:v>0.14260800000000001</c:v>
                </c:pt>
                <c:pt idx="11241">
                  <c:v>0.14266409999999999</c:v>
                </c:pt>
                <c:pt idx="11242">
                  <c:v>0.14271980000000001</c:v>
                </c:pt>
                <c:pt idx="11243">
                  <c:v>0.14277580000000001</c:v>
                </c:pt>
                <c:pt idx="11244">
                  <c:v>0.14279629999999999</c:v>
                </c:pt>
                <c:pt idx="11245">
                  <c:v>0.1428519</c:v>
                </c:pt>
                <c:pt idx="11246">
                  <c:v>0.14290729999999999</c:v>
                </c:pt>
                <c:pt idx="11247">
                  <c:v>0.1429811</c:v>
                </c:pt>
                <c:pt idx="11248">
                  <c:v>0.14303569999999999</c:v>
                </c:pt>
                <c:pt idx="11249">
                  <c:v>0.1430911</c:v>
                </c:pt>
                <c:pt idx="11250">
                  <c:v>0.14314550000000001</c:v>
                </c:pt>
                <c:pt idx="11251">
                  <c:v>0.14319979999999999</c:v>
                </c:pt>
                <c:pt idx="11252">
                  <c:v>0.14325389999999999</c:v>
                </c:pt>
                <c:pt idx="11253">
                  <c:v>0.1432736</c:v>
                </c:pt>
                <c:pt idx="11254">
                  <c:v>0.14332800000000001</c:v>
                </c:pt>
                <c:pt idx="11255">
                  <c:v>0.14340130000000001</c:v>
                </c:pt>
                <c:pt idx="11256">
                  <c:v>0.143455</c:v>
                </c:pt>
                <c:pt idx="11257">
                  <c:v>0.14350789999999999</c:v>
                </c:pt>
                <c:pt idx="11258">
                  <c:v>0.14355999999999999</c:v>
                </c:pt>
                <c:pt idx="11259">
                  <c:v>0.14361170000000001</c:v>
                </c:pt>
                <c:pt idx="11260">
                  <c:v>0.1436636</c:v>
                </c:pt>
                <c:pt idx="11261">
                  <c:v>0.1437155</c:v>
                </c:pt>
                <c:pt idx="11262">
                  <c:v>0.14376749999999999</c:v>
                </c:pt>
                <c:pt idx="11263">
                  <c:v>0.143787</c:v>
                </c:pt>
                <c:pt idx="11264">
                  <c:v>0.14383960000000001</c:v>
                </c:pt>
                <c:pt idx="11265">
                  <c:v>0.1438922</c:v>
                </c:pt>
                <c:pt idx="11266">
                  <c:v>0.14396390000000001</c:v>
                </c:pt>
                <c:pt idx="11267">
                  <c:v>0.14401610000000001</c:v>
                </c:pt>
                <c:pt idx="11268">
                  <c:v>0.14406849999999999</c:v>
                </c:pt>
                <c:pt idx="11269">
                  <c:v>0.14412059999999999</c:v>
                </c:pt>
                <c:pt idx="11270">
                  <c:v>0.14413999999999999</c:v>
                </c:pt>
                <c:pt idx="11271">
                  <c:v>0.1441914</c:v>
                </c:pt>
                <c:pt idx="11272">
                  <c:v>0.14424190000000001</c:v>
                </c:pt>
                <c:pt idx="11273">
                  <c:v>0.14429249999999999</c:v>
                </c:pt>
                <c:pt idx="11274">
                  <c:v>0.144343</c:v>
                </c:pt>
                <c:pt idx="11275">
                  <c:v>0.14436160000000001</c:v>
                </c:pt>
                <c:pt idx="11276">
                  <c:v>0.1444114</c:v>
                </c:pt>
                <c:pt idx="11277">
                  <c:v>0.14446110000000001</c:v>
                </c:pt>
                <c:pt idx="11278">
                  <c:v>0.14451079999999999</c:v>
                </c:pt>
                <c:pt idx="11279">
                  <c:v>0.14457970000000001</c:v>
                </c:pt>
                <c:pt idx="11280">
                  <c:v>0.1446307</c:v>
                </c:pt>
                <c:pt idx="11281">
                  <c:v>0.14468139999999999</c:v>
                </c:pt>
                <c:pt idx="11282">
                  <c:v>0.1447002</c:v>
                </c:pt>
                <c:pt idx="11283">
                  <c:v>0.14473169999999999</c:v>
                </c:pt>
                <c:pt idx="11284">
                  <c:v>0.14480019999999999</c:v>
                </c:pt>
                <c:pt idx="11285">
                  <c:v>0.1448507</c:v>
                </c:pt>
                <c:pt idx="11286">
                  <c:v>0.1449009</c:v>
                </c:pt>
                <c:pt idx="11287">
                  <c:v>0.14494989999999999</c:v>
                </c:pt>
                <c:pt idx="11288">
                  <c:v>0.14499860000000001</c:v>
                </c:pt>
                <c:pt idx="11289">
                  <c:v>0.1450478</c:v>
                </c:pt>
                <c:pt idx="11290">
                  <c:v>0.1450968</c:v>
                </c:pt>
                <c:pt idx="11291">
                  <c:v>0.14511489999999999</c:v>
                </c:pt>
                <c:pt idx="11292">
                  <c:v>0.14516309999999999</c:v>
                </c:pt>
                <c:pt idx="11293">
                  <c:v>0.14521139999999999</c:v>
                </c:pt>
                <c:pt idx="11294">
                  <c:v>0.14525979999999999</c:v>
                </c:pt>
                <c:pt idx="11295">
                  <c:v>0.14532539999999999</c:v>
                </c:pt>
                <c:pt idx="11296">
                  <c:v>0.14535590000000001</c:v>
                </c:pt>
                <c:pt idx="11297">
                  <c:v>0.1453914</c:v>
                </c:pt>
                <c:pt idx="11298">
                  <c:v>0.1454211</c:v>
                </c:pt>
                <c:pt idx="11299">
                  <c:v>0.14548469999999999</c:v>
                </c:pt>
                <c:pt idx="11300">
                  <c:v>0.1455321</c:v>
                </c:pt>
                <c:pt idx="11301">
                  <c:v>0.1455794</c:v>
                </c:pt>
                <c:pt idx="11302">
                  <c:v>0.14562639999999999</c:v>
                </c:pt>
                <c:pt idx="11303">
                  <c:v>0.14567340000000001</c:v>
                </c:pt>
                <c:pt idx="11304">
                  <c:v>0.1456913</c:v>
                </c:pt>
                <c:pt idx="11305">
                  <c:v>0.14572099999999999</c:v>
                </c:pt>
                <c:pt idx="11306">
                  <c:v>0.1457841</c:v>
                </c:pt>
                <c:pt idx="11307">
                  <c:v>0.14581350000000001</c:v>
                </c:pt>
                <c:pt idx="11308">
                  <c:v>0.14585919999999999</c:v>
                </c:pt>
                <c:pt idx="11309">
                  <c:v>0.14592060000000001</c:v>
                </c:pt>
                <c:pt idx="11310">
                  <c:v>0.1459502</c:v>
                </c:pt>
                <c:pt idx="11311">
                  <c:v>0.146012</c:v>
                </c:pt>
                <c:pt idx="11312">
                  <c:v>0.14602879999999999</c:v>
                </c:pt>
                <c:pt idx="11313">
                  <c:v>0.1460728</c:v>
                </c:pt>
                <c:pt idx="11314">
                  <c:v>0.14611879999999999</c:v>
                </c:pt>
                <c:pt idx="11315">
                  <c:v>0.14614769999999999</c:v>
                </c:pt>
                <c:pt idx="11316">
                  <c:v>0.1462077</c:v>
                </c:pt>
                <c:pt idx="11317">
                  <c:v>0.14625170000000001</c:v>
                </c:pt>
                <c:pt idx="11318">
                  <c:v>0.14629690000000001</c:v>
                </c:pt>
                <c:pt idx="11319">
                  <c:v>0.14634140000000001</c:v>
                </c:pt>
                <c:pt idx="11320">
                  <c:v>0.1463865</c:v>
                </c:pt>
                <c:pt idx="11321">
                  <c:v>0.14643129999999999</c:v>
                </c:pt>
                <c:pt idx="11322">
                  <c:v>0.1464472</c:v>
                </c:pt>
                <c:pt idx="11323">
                  <c:v>0.1464908</c:v>
                </c:pt>
                <c:pt idx="11324">
                  <c:v>0.1465341</c:v>
                </c:pt>
                <c:pt idx="11325">
                  <c:v>0.14657790000000001</c:v>
                </c:pt>
                <c:pt idx="11326">
                  <c:v>0.1466218</c:v>
                </c:pt>
                <c:pt idx="11327">
                  <c:v>0.14666560000000001</c:v>
                </c:pt>
                <c:pt idx="11328">
                  <c:v>0.14670920000000001</c:v>
                </c:pt>
                <c:pt idx="11329">
                  <c:v>0.14675340000000001</c:v>
                </c:pt>
                <c:pt idx="11330">
                  <c:v>0.14679800000000001</c:v>
                </c:pt>
                <c:pt idx="11331">
                  <c:v>0.14685799999999999</c:v>
                </c:pt>
                <c:pt idx="11332">
                  <c:v>0.14690049999999999</c:v>
                </c:pt>
                <c:pt idx="11333">
                  <c:v>0.14694380000000001</c:v>
                </c:pt>
                <c:pt idx="11334">
                  <c:v>0.14696029999999999</c:v>
                </c:pt>
                <c:pt idx="11335">
                  <c:v>0.14700389999999999</c:v>
                </c:pt>
                <c:pt idx="11336">
                  <c:v>0.14704739999999999</c:v>
                </c:pt>
                <c:pt idx="11337">
                  <c:v>0.1470902</c:v>
                </c:pt>
                <c:pt idx="11338">
                  <c:v>0.14714830000000001</c:v>
                </c:pt>
                <c:pt idx="11339">
                  <c:v>0.1471906</c:v>
                </c:pt>
                <c:pt idx="11340">
                  <c:v>0.14723269999999999</c:v>
                </c:pt>
                <c:pt idx="11341">
                  <c:v>0.14727499999999999</c:v>
                </c:pt>
                <c:pt idx="11342">
                  <c:v>0.1473168</c:v>
                </c:pt>
                <c:pt idx="11343">
                  <c:v>0.1473333</c:v>
                </c:pt>
                <c:pt idx="11344">
                  <c:v>0.1473748</c:v>
                </c:pt>
                <c:pt idx="11345">
                  <c:v>0.1474155</c:v>
                </c:pt>
                <c:pt idx="11346">
                  <c:v>0.1474567</c:v>
                </c:pt>
                <c:pt idx="11347">
                  <c:v>0.14749760000000001</c:v>
                </c:pt>
                <c:pt idx="11348">
                  <c:v>0.14753849999999999</c:v>
                </c:pt>
                <c:pt idx="11349">
                  <c:v>0.1475814</c:v>
                </c:pt>
                <c:pt idx="11350">
                  <c:v>0.14762320000000001</c:v>
                </c:pt>
                <c:pt idx="11351">
                  <c:v>0.14763899999999999</c:v>
                </c:pt>
                <c:pt idx="11352">
                  <c:v>0.1476809</c:v>
                </c:pt>
                <c:pt idx="11353">
                  <c:v>0.14772270000000001</c:v>
                </c:pt>
                <c:pt idx="11354">
                  <c:v>0.14776339999999999</c:v>
                </c:pt>
                <c:pt idx="11355">
                  <c:v>0.14777899999999999</c:v>
                </c:pt>
                <c:pt idx="11356">
                  <c:v>0.14781939999999999</c:v>
                </c:pt>
                <c:pt idx="11357">
                  <c:v>0.1478593</c:v>
                </c:pt>
                <c:pt idx="11358">
                  <c:v>0.1478989</c:v>
                </c:pt>
                <c:pt idx="11359">
                  <c:v>0.1479384</c:v>
                </c:pt>
                <c:pt idx="11360">
                  <c:v>0.14797740000000001</c:v>
                </c:pt>
                <c:pt idx="11361">
                  <c:v>0.14801590000000001</c:v>
                </c:pt>
                <c:pt idx="11362">
                  <c:v>0.14805409999999999</c:v>
                </c:pt>
                <c:pt idx="11363">
                  <c:v>0.14806939999999999</c:v>
                </c:pt>
                <c:pt idx="11364">
                  <c:v>0.14812239999999999</c:v>
                </c:pt>
                <c:pt idx="11365">
                  <c:v>0.14816019999999999</c:v>
                </c:pt>
                <c:pt idx="11366">
                  <c:v>0.1481835</c:v>
                </c:pt>
                <c:pt idx="11367">
                  <c:v>0.1482358</c:v>
                </c:pt>
                <c:pt idx="11368">
                  <c:v>0.1482358</c:v>
                </c:pt>
                <c:pt idx="11369">
                  <c:v>0.14831259999999999</c:v>
                </c:pt>
                <c:pt idx="11370">
                  <c:v>0.14832790000000001</c:v>
                </c:pt>
                <c:pt idx="11371">
                  <c:v>0.14836559999999999</c:v>
                </c:pt>
                <c:pt idx="11372">
                  <c:v>0.14840339999999999</c:v>
                </c:pt>
                <c:pt idx="11373">
                  <c:v>0.14844180000000001</c:v>
                </c:pt>
                <c:pt idx="11374">
                  <c:v>0.1484799</c:v>
                </c:pt>
                <c:pt idx="11375">
                  <c:v>0.1485176</c:v>
                </c:pt>
                <c:pt idx="11376">
                  <c:v>0.14851790000000001</c:v>
                </c:pt>
                <c:pt idx="11377">
                  <c:v>0.14855479999999999</c:v>
                </c:pt>
                <c:pt idx="11378">
                  <c:v>0.1485919</c:v>
                </c:pt>
                <c:pt idx="11379">
                  <c:v>0.1486286</c:v>
                </c:pt>
                <c:pt idx="11380">
                  <c:v>0.14866579999999999</c:v>
                </c:pt>
                <c:pt idx="11381">
                  <c:v>0.14868039999999999</c:v>
                </c:pt>
                <c:pt idx="11382">
                  <c:v>0.14871709999999999</c:v>
                </c:pt>
                <c:pt idx="11383">
                  <c:v>0.14874009999999999</c:v>
                </c:pt>
                <c:pt idx="11384">
                  <c:v>0.14875479999999999</c:v>
                </c:pt>
                <c:pt idx="11385">
                  <c:v>0.14879139999999999</c:v>
                </c:pt>
                <c:pt idx="11386">
                  <c:v>0.1488275</c:v>
                </c:pt>
                <c:pt idx="11387">
                  <c:v>0.14886279999999999</c:v>
                </c:pt>
                <c:pt idx="11388">
                  <c:v>0.14888489999999999</c:v>
                </c:pt>
                <c:pt idx="11389">
                  <c:v>0.14892059999999999</c:v>
                </c:pt>
                <c:pt idx="11390">
                  <c:v>0.14893390000000001</c:v>
                </c:pt>
                <c:pt idx="11391">
                  <c:v>0.14896880000000001</c:v>
                </c:pt>
                <c:pt idx="11392">
                  <c:v>0.1490041</c:v>
                </c:pt>
                <c:pt idx="11393">
                  <c:v>0.1490389</c:v>
                </c:pt>
                <c:pt idx="11394">
                  <c:v>0.14907390000000001</c:v>
                </c:pt>
                <c:pt idx="11395">
                  <c:v>0.14910950000000001</c:v>
                </c:pt>
                <c:pt idx="11396">
                  <c:v>0.1491458</c:v>
                </c:pt>
                <c:pt idx="11397">
                  <c:v>0.14918210000000001</c:v>
                </c:pt>
                <c:pt idx="11398">
                  <c:v>0.14919579999999999</c:v>
                </c:pt>
                <c:pt idx="11399">
                  <c:v>0.14924409999999999</c:v>
                </c:pt>
                <c:pt idx="11400">
                  <c:v>0.14927940000000001</c:v>
                </c:pt>
                <c:pt idx="11401">
                  <c:v>0.14931359999999999</c:v>
                </c:pt>
                <c:pt idx="11402">
                  <c:v>0.14934819999999999</c:v>
                </c:pt>
                <c:pt idx="11403">
                  <c:v>0.14938290000000001</c:v>
                </c:pt>
                <c:pt idx="11404">
                  <c:v>0.14941750000000001</c:v>
                </c:pt>
                <c:pt idx="11405">
                  <c:v>0.14945159999999999</c:v>
                </c:pt>
                <c:pt idx="11406">
                  <c:v>0.14948549999999999</c:v>
                </c:pt>
                <c:pt idx="11407">
                  <c:v>0.14951919999999999</c:v>
                </c:pt>
                <c:pt idx="11408">
                  <c:v>0.14955199999999999</c:v>
                </c:pt>
                <c:pt idx="11409">
                  <c:v>0.14956420000000001</c:v>
                </c:pt>
                <c:pt idx="11410">
                  <c:v>0.14959639999999999</c:v>
                </c:pt>
                <c:pt idx="11411">
                  <c:v>0.14963000000000001</c:v>
                </c:pt>
                <c:pt idx="11412">
                  <c:v>0.1496634</c:v>
                </c:pt>
                <c:pt idx="11413">
                  <c:v>0.14969589999999999</c:v>
                </c:pt>
                <c:pt idx="11414">
                  <c:v>0.14972920000000001</c:v>
                </c:pt>
                <c:pt idx="11415">
                  <c:v>0.14974209999999999</c:v>
                </c:pt>
                <c:pt idx="11416">
                  <c:v>0.14976200000000001</c:v>
                </c:pt>
                <c:pt idx="11417">
                  <c:v>0.1497946</c:v>
                </c:pt>
                <c:pt idx="11418">
                  <c:v>0.14983959999999999</c:v>
                </c:pt>
                <c:pt idx="11419">
                  <c:v>0.14985999999999999</c:v>
                </c:pt>
                <c:pt idx="11420">
                  <c:v>0.14989169999999999</c:v>
                </c:pt>
                <c:pt idx="11421">
                  <c:v>0.1499231</c:v>
                </c:pt>
                <c:pt idx="11422">
                  <c:v>0.1499346</c:v>
                </c:pt>
                <c:pt idx="11423">
                  <c:v>0.14996619999999999</c:v>
                </c:pt>
                <c:pt idx="11424">
                  <c:v>0.14999770000000001</c:v>
                </c:pt>
                <c:pt idx="11425">
                  <c:v>0.1500293</c:v>
                </c:pt>
                <c:pt idx="11426">
                  <c:v>0.15006050000000001</c:v>
                </c:pt>
                <c:pt idx="11427">
                  <c:v>0.15009249999999999</c:v>
                </c:pt>
                <c:pt idx="11428">
                  <c:v>0.15012429999999999</c:v>
                </c:pt>
                <c:pt idx="11429">
                  <c:v>0.15015580000000001</c:v>
                </c:pt>
                <c:pt idx="11430">
                  <c:v>0.150168</c:v>
                </c:pt>
                <c:pt idx="11431">
                  <c:v>0.15019869999999999</c:v>
                </c:pt>
                <c:pt idx="11432">
                  <c:v>0.15023</c:v>
                </c:pt>
                <c:pt idx="11433">
                  <c:v>0.15026120000000001</c:v>
                </c:pt>
                <c:pt idx="11434">
                  <c:v>0.15029190000000001</c:v>
                </c:pt>
                <c:pt idx="11435">
                  <c:v>0.15032229999999999</c:v>
                </c:pt>
                <c:pt idx="11436">
                  <c:v>0.150365</c:v>
                </c:pt>
                <c:pt idx="11437">
                  <c:v>0.15038480000000001</c:v>
                </c:pt>
                <c:pt idx="11438">
                  <c:v>0.1504161</c:v>
                </c:pt>
                <c:pt idx="11439">
                  <c:v>0.1504471</c:v>
                </c:pt>
                <c:pt idx="11440">
                  <c:v>0.1504781</c:v>
                </c:pt>
                <c:pt idx="11441">
                  <c:v>0.1505205</c:v>
                </c:pt>
                <c:pt idx="11442">
                  <c:v>0.15055080000000001</c:v>
                </c:pt>
                <c:pt idx="11443">
                  <c:v>0.1505822</c:v>
                </c:pt>
                <c:pt idx="11444">
                  <c:v>0.15061340000000001</c:v>
                </c:pt>
                <c:pt idx="11445">
                  <c:v>0.1506248</c:v>
                </c:pt>
                <c:pt idx="11446">
                  <c:v>0.15065609999999999</c:v>
                </c:pt>
                <c:pt idx="11447">
                  <c:v>0.1506884</c:v>
                </c:pt>
                <c:pt idx="11448">
                  <c:v>0.15071879999999999</c:v>
                </c:pt>
                <c:pt idx="11449">
                  <c:v>0.1507481</c:v>
                </c:pt>
                <c:pt idx="11450">
                  <c:v>0.15077660000000001</c:v>
                </c:pt>
                <c:pt idx="11451">
                  <c:v>0.15080479999999999</c:v>
                </c:pt>
                <c:pt idx="11452">
                  <c:v>0.15083360000000001</c:v>
                </c:pt>
                <c:pt idx="11453">
                  <c:v>0.15086189999999999</c:v>
                </c:pt>
                <c:pt idx="11454">
                  <c:v>0.1508901</c:v>
                </c:pt>
                <c:pt idx="11455">
                  <c:v>0.15091840000000001</c:v>
                </c:pt>
                <c:pt idx="11456">
                  <c:v>0.1509471</c:v>
                </c:pt>
                <c:pt idx="11457">
                  <c:v>0.1509761</c:v>
                </c:pt>
                <c:pt idx="11458">
                  <c:v>0.1510166</c:v>
                </c:pt>
                <c:pt idx="11459">
                  <c:v>0.1510447</c:v>
                </c:pt>
                <c:pt idx="11460">
                  <c:v>0.15105579999999999</c:v>
                </c:pt>
                <c:pt idx="11461">
                  <c:v>0.15108350000000001</c:v>
                </c:pt>
                <c:pt idx="11462">
                  <c:v>0.1511101</c:v>
                </c:pt>
                <c:pt idx="11463">
                  <c:v>0.15113750000000001</c:v>
                </c:pt>
                <c:pt idx="11464">
                  <c:v>0.15116479999999999</c:v>
                </c:pt>
                <c:pt idx="11465">
                  <c:v>0.1511922</c:v>
                </c:pt>
                <c:pt idx="11466">
                  <c:v>0.1512194</c:v>
                </c:pt>
                <c:pt idx="11467">
                  <c:v>0.15124599999999999</c:v>
                </c:pt>
                <c:pt idx="11468">
                  <c:v>0.15127299999999999</c:v>
                </c:pt>
                <c:pt idx="11469">
                  <c:v>0.1512995</c:v>
                </c:pt>
                <c:pt idx="11470">
                  <c:v>0.15132599999999999</c:v>
                </c:pt>
                <c:pt idx="11471">
                  <c:v>0.1513639</c:v>
                </c:pt>
                <c:pt idx="11472">
                  <c:v>0.15139079999999999</c:v>
                </c:pt>
                <c:pt idx="11473">
                  <c:v>0.15141830000000001</c:v>
                </c:pt>
                <c:pt idx="11474">
                  <c:v>0.1514462</c:v>
                </c:pt>
                <c:pt idx="11475">
                  <c:v>0.15147330000000001</c:v>
                </c:pt>
                <c:pt idx="11476">
                  <c:v>0.15150050000000001</c:v>
                </c:pt>
                <c:pt idx="11477">
                  <c:v>0.15152740000000001</c:v>
                </c:pt>
                <c:pt idx="11478">
                  <c:v>0.1515542</c:v>
                </c:pt>
                <c:pt idx="11479">
                  <c:v>0.15158099999999999</c:v>
                </c:pt>
                <c:pt idx="11480">
                  <c:v>0.15160879999999999</c:v>
                </c:pt>
                <c:pt idx="11481">
                  <c:v>0.15163599999999999</c:v>
                </c:pt>
                <c:pt idx="11482">
                  <c:v>0.15166289999999999</c:v>
                </c:pt>
                <c:pt idx="11483">
                  <c:v>0.1516892</c:v>
                </c:pt>
                <c:pt idx="11484">
                  <c:v>0.15171509999999999</c:v>
                </c:pt>
                <c:pt idx="11485">
                  <c:v>0.15172730000000001</c:v>
                </c:pt>
                <c:pt idx="11486">
                  <c:v>0.1517638</c:v>
                </c:pt>
                <c:pt idx="11487">
                  <c:v>0.15178610000000001</c:v>
                </c:pt>
                <c:pt idx="11488">
                  <c:v>0.15181420000000001</c:v>
                </c:pt>
                <c:pt idx="11489">
                  <c:v>0.1518294</c:v>
                </c:pt>
                <c:pt idx="11490">
                  <c:v>0.1518446</c:v>
                </c:pt>
                <c:pt idx="11491">
                  <c:v>0.1518477</c:v>
                </c:pt>
                <c:pt idx="11492">
                  <c:v>0.1518862</c:v>
                </c:pt>
                <c:pt idx="11493">
                  <c:v>0.1519218</c:v>
                </c:pt>
                <c:pt idx="11494">
                  <c:v>0.1519472</c:v>
                </c:pt>
                <c:pt idx="11495">
                  <c:v>0.151972</c:v>
                </c:pt>
                <c:pt idx="11496">
                  <c:v>0.1519963</c:v>
                </c:pt>
                <c:pt idx="11497">
                  <c:v>0.15202009999999999</c:v>
                </c:pt>
                <c:pt idx="11498">
                  <c:v>0.15204400000000001</c:v>
                </c:pt>
                <c:pt idx="11499">
                  <c:v>0.15207039999999999</c:v>
                </c:pt>
                <c:pt idx="11500">
                  <c:v>0.15209600000000001</c:v>
                </c:pt>
                <c:pt idx="11501">
                  <c:v>0.15212110000000001</c:v>
                </c:pt>
                <c:pt idx="11502">
                  <c:v>0.15216279999999999</c:v>
                </c:pt>
                <c:pt idx="11503">
                  <c:v>0.1521885</c:v>
                </c:pt>
                <c:pt idx="11504">
                  <c:v>0.15221409999999999</c:v>
                </c:pt>
                <c:pt idx="11505">
                  <c:v>0.15223980000000001</c:v>
                </c:pt>
                <c:pt idx="11506">
                  <c:v>0.15226490000000001</c:v>
                </c:pt>
                <c:pt idx="11507">
                  <c:v>0.1522907</c:v>
                </c:pt>
                <c:pt idx="11508">
                  <c:v>0.1523168</c:v>
                </c:pt>
                <c:pt idx="11509">
                  <c:v>0.15234210000000001</c:v>
                </c:pt>
                <c:pt idx="11510">
                  <c:v>0.15236859999999999</c:v>
                </c:pt>
                <c:pt idx="11511">
                  <c:v>0.1523948</c:v>
                </c:pt>
                <c:pt idx="11512">
                  <c:v>0.15242140000000001</c:v>
                </c:pt>
                <c:pt idx="11513">
                  <c:v>0.15243880000000001</c:v>
                </c:pt>
                <c:pt idx="11514">
                  <c:v>0.15247540000000001</c:v>
                </c:pt>
                <c:pt idx="11515">
                  <c:v>0.1525022</c:v>
                </c:pt>
                <c:pt idx="11516">
                  <c:v>0.15252060000000001</c:v>
                </c:pt>
                <c:pt idx="11517">
                  <c:v>0.15255659999999999</c:v>
                </c:pt>
                <c:pt idx="11518">
                  <c:v>0.15258360000000001</c:v>
                </c:pt>
                <c:pt idx="11519">
                  <c:v>0.1526112</c:v>
                </c:pt>
                <c:pt idx="11520">
                  <c:v>0.15263930000000001</c:v>
                </c:pt>
                <c:pt idx="11521">
                  <c:v>0.15266879999999999</c:v>
                </c:pt>
                <c:pt idx="11522">
                  <c:v>0.15269750000000001</c:v>
                </c:pt>
                <c:pt idx="11523">
                  <c:v>0.15272579999999999</c:v>
                </c:pt>
                <c:pt idx="11524">
                  <c:v>0.15275369999999999</c:v>
                </c:pt>
                <c:pt idx="11525">
                  <c:v>0.15278159999999999</c:v>
                </c:pt>
                <c:pt idx="11526">
                  <c:v>0.15280940000000001</c:v>
                </c:pt>
                <c:pt idx="11527">
                  <c:v>0.15283720000000001</c:v>
                </c:pt>
                <c:pt idx="11528">
                  <c:v>0.15285689999999999</c:v>
                </c:pt>
                <c:pt idx="11529">
                  <c:v>0.15288479999999999</c:v>
                </c:pt>
                <c:pt idx="11530">
                  <c:v>0.15291299999999999</c:v>
                </c:pt>
                <c:pt idx="11531">
                  <c:v>0.1529413</c:v>
                </c:pt>
                <c:pt idx="11532">
                  <c:v>0.15296960000000001</c:v>
                </c:pt>
                <c:pt idx="11533">
                  <c:v>0.15299879999999999</c:v>
                </c:pt>
                <c:pt idx="11534">
                  <c:v>0.15302789999999999</c:v>
                </c:pt>
                <c:pt idx="11535">
                  <c:v>0.15305659999999999</c:v>
                </c:pt>
                <c:pt idx="11536">
                  <c:v>0.15309539999999999</c:v>
                </c:pt>
                <c:pt idx="11537">
                  <c:v>0.15312400000000001</c:v>
                </c:pt>
                <c:pt idx="11538">
                  <c:v>0.1531525</c:v>
                </c:pt>
                <c:pt idx="11539">
                  <c:v>0.15318080000000001</c:v>
                </c:pt>
                <c:pt idx="11540">
                  <c:v>0.15320839999999999</c:v>
                </c:pt>
                <c:pt idx="11541">
                  <c:v>0.15323609999999999</c:v>
                </c:pt>
                <c:pt idx="11542">
                  <c:v>0.1532644</c:v>
                </c:pt>
                <c:pt idx="11543">
                  <c:v>0.1532752</c:v>
                </c:pt>
                <c:pt idx="11544">
                  <c:v>0.15330289999999999</c:v>
                </c:pt>
                <c:pt idx="11545">
                  <c:v>0.15333060000000001</c:v>
                </c:pt>
                <c:pt idx="11546">
                  <c:v>0.1533574</c:v>
                </c:pt>
                <c:pt idx="11547">
                  <c:v>0.15338479999999999</c:v>
                </c:pt>
                <c:pt idx="11548">
                  <c:v>0.1534124</c:v>
                </c:pt>
                <c:pt idx="11549">
                  <c:v>0.15343979999999999</c:v>
                </c:pt>
                <c:pt idx="11550">
                  <c:v>0.1534663</c:v>
                </c:pt>
                <c:pt idx="11551">
                  <c:v>0.15349270000000001</c:v>
                </c:pt>
                <c:pt idx="11552">
                  <c:v>0.15351960000000001</c:v>
                </c:pt>
                <c:pt idx="11553">
                  <c:v>0.15354590000000001</c:v>
                </c:pt>
                <c:pt idx="11554">
                  <c:v>0.15358160000000001</c:v>
                </c:pt>
                <c:pt idx="11555">
                  <c:v>0.15359819999999999</c:v>
                </c:pt>
                <c:pt idx="11556">
                  <c:v>0.15362400000000001</c:v>
                </c:pt>
                <c:pt idx="11557">
                  <c:v>0.15365909999999999</c:v>
                </c:pt>
                <c:pt idx="11558">
                  <c:v>0.1536844</c:v>
                </c:pt>
                <c:pt idx="11559">
                  <c:v>0.1537094</c:v>
                </c:pt>
                <c:pt idx="11560">
                  <c:v>0.15371879999999999</c:v>
                </c:pt>
                <c:pt idx="11561">
                  <c:v>0.1537348</c:v>
                </c:pt>
                <c:pt idx="11562">
                  <c:v>0.1537596</c:v>
                </c:pt>
                <c:pt idx="11563">
                  <c:v>0.15378430000000001</c:v>
                </c:pt>
                <c:pt idx="11564">
                  <c:v>0.15381839999999999</c:v>
                </c:pt>
                <c:pt idx="11565">
                  <c:v>0.15383440000000001</c:v>
                </c:pt>
                <c:pt idx="11566">
                  <c:v>0.153859</c:v>
                </c:pt>
                <c:pt idx="11567">
                  <c:v>0.15386820000000001</c:v>
                </c:pt>
                <c:pt idx="11568">
                  <c:v>0.15389220000000001</c:v>
                </c:pt>
                <c:pt idx="11569">
                  <c:v>0.1539162</c:v>
                </c:pt>
                <c:pt idx="11570">
                  <c:v>0.15394040000000001</c:v>
                </c:pt>
                <c:pt idx="11571">
                  <c:v>0.1539643</c:v>
                </c:pt>
                <c:pt idx="11572">
                  <c:v>0.15398829999999999</c:v>
                </c:pt>
                <c:pt idx="11573">
                  <c:v>0.15401229999999999</c:v>
                </c:pt>
                <c:pt idx="11574">
                  <c:v>0.1540358</c:v>
                </c:pt>
                <c:pt idx="11575">
                  <c:v>0.1540588</c:v>
                </c:pt>
                <c:pt idx="11576">
                  <c:v>0.15408189999999999</c:v>
                </c:pt>
                <c:pt idx="11577">
                  <c:v>0.1541052</c:v>
                </c:pt>
                <c:pt idx="11578">
                  <c:v>0.15412819999999999</c:v>
                </c:pt>
                <c:pt idx="11579">
                  <c:v>0.1541593</c:v>
                </c:pt>
                <c:pt idx="11580">
                  <c:v>0.15418109999999999</c:v>
                </c:pt>
                <c:pt idx="11581">
                  <c:v>0.15420320000000001</c:v>
                </c:pt>
                <c:pt idx="11582">
                  <c:v>0.1542258</c:v>
                </c:pt>
                <c:pt idx="11583">
                  <c:v>0.15423390000000001</c:v>
                </c:pt>
                <c:pt idx="11584">
                  <c:v>0.15426980000000001</c:v>
                </c:pt>
                <c:pt idx="11585">
                  <c:v>0.1542914</c:v>
                </c:pt>
                <c:pt idx="11586">
                  <c:v>0.15429899999999999</c:v>
                </c:pt>
                <c:pt idx="11587">
                  <c:v>0.15432100000000001</c:v>
                </c:pt>
                <c:pt idx="11588">
                  <c:v>0.1543426</c:v>
                </c:pt>
                <c:pt idx="11589">
                  <c:v>0.15436459999999999</c:v>
                </c:pt>
                <c:pt idx="11590">
                  <c:v>0.15437960000000001</c:v>
                </c:pt>
                <c:pt idx="11591">
                  <c:v>0.15440950000000001</c:v>
                </c:pt>
                <c:pt idx="11592">
                  <c:v>0.15443129999999999</c:v>
                </c:pt>
                <c:pt idx="11593">
                  <c:v>0.15445300000000001</c:v>
                </c:pt>
                <c:pt idx="11594">
                  <c:v>0.15447430000000001</c:v>
                </c:pt>
                <c:pt idx="11595">
                  <c:v>0.1544962</c:v>
                </c:pt>
                <c:pt idx="11596">
                  <c:v>0.154504</c:v>
                </c:pt>
                <c:pt idx="11597">
                  <c:v>0.15452489999999999</c:v>
                </c:pt>
                <c:pt idx="11598">
                  <c:v>0.15454590000000001</c:v>
                </c:pt>
                <c:pt idx="11599">
                  <c:v>0.1545668</c:v>
                </c:pt>
                <c:pt idx="11600">
                  <c:v>0.154588</c:v>
                </c:pt>
                <c:pt idx="11601">
                  <c:v>0.15460889999999999</c:v>
                </c:pt>
                <c:pt idx="11602">
                  <c:v>0.1546295</c:v>
                </c:pt>
                <c:pt idx="11603">
                  <c:v>0.15465139999999999</c:v>
                </c:pt>
                <c:pt idx="11604">
                  <c:v>0.15467230000000001</c:v>
                </c:pt>
                <c:pt idx="11605">
                  <c:v>0.15469289999999999</c:v>
                </c:pt>
                <c:pt idx="11606">
                  <c:v>0.15471380000000001</c:v>
                </c:pt>
                <c:pt idx="11607">
                  <c:v>0.15473519999999999</c:v>
                </c:pt>
                <c:pt idx="11608">
                  <c:v>0.1547568</c:v>
                </c:pt>
                <c:pt idx="11609">
                  <c:v>0.15477840000000001</c:v>
                </c:pt>
                <c:pt idx="11610">
                  <c:v>0.15479989999999999</c:v>
                </c:pt>
                <c:pt idx="11611">
                  <c:v>0.1548213</c:v>
                </c:pt>
                <c:pt idx="11612">
                  <c:v>0.15484229999999999</c:v>
                </c:pt>
                <c:pt idx="11613">
                  <c:v>0.15486320000000001</c:v>
                </c:pt>
                <c:pt idx="11614">
                  <c:v>0.1548841</c:v>
                </c:pt>
                <c:pt idx="11615">
                  <c:v>0.1549133</c:v>
                </c:pt>
                <c:pt idx="11616">
                  <c:v>0.1549352</c:v>
                </c:pt>
                <c:pt idx="11617">
                  <c:v>0.154948</c:v>
                </c:pt>
                <c:pt idx="11618">
                  <c:v>0.1549692</c:v>
                </c:pt>
                <c:pt idx="11619">
                  <c:v>0.15499019999999999</c:v>
                </c:pt>
                <c:pt idx="11620">
                  <c:v>0.1550116</c:v>
                </c:pt>
                <c:pt idx="11621">
                  <c:v>0.15503339999999999</c:v>
                </c:pt>
                <c:pt idx="11622">
                  <c:v>0.15506320000000001</c:v>
                </c:pt>
                <c:pt idx="11623">
                  <c:v>0.1550715</c:v>
                </c:pt>
                <c:pt idx="11624">
                  <c:v>0.1550936</c:v>
                </c:pt>
                <c:pt idx="11625">
                  <c:v>0.15511420000000001</c:v>
                </c:pt>
                <c:pt idx="11626">
                  <c:v>0.15513489999999999</c:v>
                </c:pt>
                <c:pt idx="11627">
                  <c:v>0.15515599999999999</c:v>
                </c:pt>
                <c:pt idx="11628">
                  <c:v>0.1551766</c:v>
                </c:pt>
                <c:pt idx="11629">
                  <c:v>0.15519740000000001</c:v>
                </c:pt>
                <c:pt idx="11630">
                  <c:v>0.15521789999999999</c:v>
                </c:pt>
                <c:pt idx="11631">
                  <c:v>0.1552386</c:v>
                </c:pt>
                <c:pt idx="11632">
                  <c:v>0.15524750000000001</c:v>
                </c:pt>
                <c:pt idx="11633">
                  <c:v>0.15526570000000001</c:v>
                </c:pt>
                <c:pt idx="11634">
                  <c:v>0.15527679999999999</c:v>
                </c:pt>
                <c:pt idx="11635">
                  <c:v>0.15530530000000001</c:v>
                </c:pt>
                <c:pt idx="11636">
                  <c:v>0.15532550000000001</c:v>
                </c:pt>
                <c:pt idx="11637">
                  <c:v>0.15534580000000001</c:v>
                </c:pt>
                <c:pt idx="11638">
                  <c:v>0.15536510000000001</c:v>
                </c:pt>
                <c:pt idx="11639">
                  <c:v>0.1553841</c:v>
                </c:pt>
                <c:pt idx="11640">
                  <c:v>0.15540319999999999</c:v>
                </c:pt>
                <c:pt idx="11641">
                  <c:v>0.15542249999999999</c:v>
                </c:pt>
                <c:pt idx="11642">
                  <c:v>0.15544140000000001</c:v>
                </c:pt>
                <c:pt idx="11643">
                  <c:v>0.15545</c:v>
                </c:pt>
                <c:pt idx="11644">
                  <c:v>0.1554683</c:v>
                </c:pt>
                <c:pt idx="11645">
                  <c:v>0.15548600000000001</c:v>
                </c:pt>
                <c:pt idx="11646">
                  <c:v>0.1555108</c:v>
                </c:pt>
                <c:pt idx="11647">
                  <c:v>0.15552089999999999</c:v>
                </c:pt>
                <c:pt idx="11648">
                  <c:v>0.15554599999999999</c:v>
                </c:pt>
                <c:pt idx="11649">
                  <c:v>0.15556310000000001</c:v>
                </c:pt>
                <c:pt idx="11650">
                  <c:v>0.15558</c:v>
                </c:pt>
                <c:pt idx="11651">
                  <c:v>0.1555967</c:v>
                </c:pt>
                <c:pt idx="11652">
                  <c:v>0.1556053</c:v>
                </c:pt>
                <c:pt idx="11653">
                  <c:v>0.15562219999999999</c:v>
                </c:pt>
                <c:pt idx="11654">
                  <c:v>0.155638</c:v>
                </c:pt>
                <c:pt idx="11655">
                  <c:v>0.15565380000000001</c:v>
                </c:pt>
                <c:pt idx="11656">
                  <c:v>0.15567039999999999</c:v>
                </c:pt>
                <c:pt idx="11657">
                  <c:v>0.15568750000000001</c:v>
                </c:pt>
                <c:pt idx="11658">
                  <c:v>0.1557037</c:v>
                </c:pt>
                <c:pt idx="11659">
                  <c:v>0.15571989999999999</c:v>
                </c:pt>
                <c:pt idx="11660">
                  <c:v>0.15573680000000001</c:v>
                </c:pt>
                <c:pt idx="11661">
                  <c:v>0.15575369999999999</c:v>
                </c:pt>
                <c:pt idx="11662">
                  <c:v>0.1557702</c:v>
                </c:pt>
                <c:pt idx="11663">
                  <c:v>0.1557867</c:v>
                </c:pt>
                <c:pt idx="11664">
                  <c:v>0.1557943</c:v>
                </c:pt>
                <c:pt idx="11665">
                  <c:v>0.1558107</c:v>
                </c:pt>
                <c:pt idx="11666">
                  <c:v>0.15582699999999999</c:v>
                </c:pt>
                <c:pt idx="11667">
                  <c:v>0.15584290000000001</c:v>
                </c:pt>
                <c:pt idx="11668">
                  <c:v>0.1558514</c:v>
                </c:pt>
                <c:pt idx="11669">
                  <c:v>0.1558744</c:v>
                </c:pt>
                <c:pt idx="11670">
                  <c:v>0.15588969999999999</c:v>
                </c:pt>
                <c:pt idx="11671">
                  <c:v>0.15590499999999999</c:v>
                </c:pt>
                <c:pt idx="11672">
                  <c:v>0.155921</c:v>
                </c:pt>
                <c:pt idx="11673">
                  <c:v>0.1559364</c:v>
                </c:pt>
                <c:pt idx="11674">
                  <c:v>0.15595200000000001</c:v>
                </c:pt>
                <c:pt idx="11675">
                  <c:v>0.1559683</c:v>
                </c:pt>
                <c:pt idx="11676">
                  <c:v>0.15598490000000001</c:v>
                </c:pt>
                <c:pt idx="11677">
                  <c:v>0.15600120000000001</c:v>
                </c:pt>
                <c:pt idx="11678">
                  <c:v>0.15600890000000001</c:v>
                </c:pt>
                <c:pt idx="11679">
                  <c:v>0.15602540000000001</c:v>
                </c:pt>
                <c:pt idx="11680">
                  <c:v>0.1560415</c:v>
                </c:pt>
                <c:pt idx="11681">
                  <c:v>0.15605849999999999</c:v>
                </c:pt>
                <c:pt idx="11682">
                  <c:v>0.15608420000000001</c:v>
                </c:pt>
                <c:pt idx="11683">
                  <c:v>0.15609300000000001</c:v>
                </c:pt>
                <c:pt idx="11684">
                  <c:v>0.15610940000000001</c:v>
                </c:pt>
                <c:pt idx="11685">
                  <c:v>0.1561254</c:v>
                </c:pt>
                <c:pt idx="11686">
                  <c:v>0.156141</c:v>
                </c:pt>
                <c:pt idx="11687">
                  <c:v>0.15615660000000001</c:v>
                </c:pt>
                <c:pt idx="11688">
                  <c:v>0.1561717</c:v>
                </c:pt>
                <c:pt idx="11689">
                  <c:v>0.15618679999999999</c:v>
                </c:pt>
                <c:pt idx="11690">
                  <c:v>0.15620220000000001</c:v>
                </c:pt>
                <c:pt idx="11691">
                  <c:v>0.1562183</c:v>
                </c:pt>
                <c:pt idx="11692">
                  <c:v>0.1562344</c:v>
                </c:pt>
                <c:pt idx="11693">
                  <c:v>0.1562508</c:v>
                </c:pt>
                <c:pt idx="11694">
                  <c:v>0.15626709999999999</c:v>
                </c:pt>
                <c:pt idx="11695">
                  <c:v>0.15627530000000001</c:v>
                </c:pt>
                <c:pt idx="11696">
                  <c:v>0.15630910000000001</c:v>
                </c:pt>
                <c:pt idx="11697">
                  <c:v>0.15630910000000001</c:v>
                </c:pt>
                <c:pt idx="11698">
                  <c:v>0.15634300000000001</c:v>
                </c:pt>
                <c:pt idx="11699">
                  <c:v>0.15635109999999999</c:v>
                </c:pt>
                <c:pt idx="11700">
                  <c:v>0.15636900000000001</c:v>
                </c:pt>
                <c:pt idx="11701">
                  <c:v>0.15638569999999999</c:v>
                </c:pt>
                <c:pt idx="11702">
                  <c:v>0.15640090000000001</c:v>
                </c:pt>
                <c:pt idx="11703">
                  <c:v>0.15641550000000001</c:v>
                </c:pt>
                <c:pt idx="11704">
                  <c:v>0.1564304</c:v>
                </c:pt>
                <c:pt idx="11705">
                  <c:v>0.15645419999999999</c:v>
                </c:pt>
                <c:pt idx="11706">
                  <c:v>0.1564622</c:v>
                </c:pt>
                <c:pt idx="11707">
                  <c:v>0.15648509999999999</c:v>
                </c:pt>
                <c:pt idx="11708">
                  <c:v>0.15650020000000001</c:v>
                </c:pt>
                <c:pt idx="11709">
                  <c:v>0.15650919999999999</c:v>
                </c:pt>
                <c:pt idx="11710">
                  <c:v>0.1565319</c:v>
                </c:pt>
                <c:pt idx="11711">
                  <c:v>0.15654019999999999</c:v>
                </c:pt>
                <c:pt idx="11712">
                  <c:v>0.1565561</c:v>
                </c:pt>
                <c:pt idx="11713">
                  <c:v>0.1565724</c:v>
                </c:pt>
                <c:pt idx="11714">
                  <c:v>0.15658759999999999</c:v>
                </c:pt>
                <c:pt idx="11715">
                  <c:v>0.1566092</c:v>
                </c:pt>
                <c:pt idx="11716">
                  <c:v>0.1566167</c:v>
                </c:pt>
                <c:pt idx="11717">
                  <c:v>0.15663050000000001</c:v>
                </c:pt>
                <c:pt idx="11718">
                  <c:v>0.1566449</c:v>
                </c:pt>
                <c:pt idx="11719">
                  <c:v>0.15665960000000001</c:v>
                </c:pt>
                <c:pt idx="11720">
                  <c:v>0.15667329999999999</c:v>
                </c:pt>
                <c:pt idx="11721">
                  <c:v>0.1566874</c:v>
                </c:pt>
                <c:pt idx="11722">
                  <c:v>0.15670780000000001</c:v>
                </c:pt>
                <c:pt idx="11723">
                  <c:v>0.1567199</c:v>
                </c:pt>
                <c:pt idx="11724">
                  <c:v>0.15673219999999999</c:v>
                </c:pt>
                <c:pt idx="11725">
                  <c:v>0.15674579999999999</c:v>
                </c:pt>
                <c:pt idx="11726">
                  <c:v>0.1567596</c:v>
                </c:pt>
                <c:pt idx="11727">
                  <c:v>0.15677340000000001</c:v>
                </c:pt>
                <c:pt idx="11728">
                  <c:v>0.1567876</c:v>
                </c:pt>
                <c:pt idx="11729">
                  <c:v>0.156801</c:v>
                </c:pt>
                <c:pt idx="11730">
                  <c:v>0.15681439999999999</c:v>
                </c:pt>
                <c:pt idx="11731">
                  <c:v>0.156828</c:v>
                </c:pt>
                <c:pt idx="11732">
                  <c:v>0.1568359</c:v>
                </c:pt>
                <c:pt idx="11733">
                  <c:v>0.15684909999999999</c:v>
                </c:pt>
                <c:pt idx="11734">
                  <c:v>0.1568618</c:v>
                </c:pt>
                <c:pt idx="11735">
                  <c:v>0.15687429999999999</c:v>
                </c:pt>
                <c:pt idx="11736">
                  <c:v>0.1568869</c:v>
                </c:pt>
                <c:pt idx="11737">
                  <c:v>0.15689980000000001</c:v>
                </c:pt>
                <c:pt idx="11738">
                  <c:v>0.1569131</c:v>
                </c:pt>
                <c:pt idx="11739">
                  <c:v>0.1569266</c:v>
                </c:pt>
                <c:pt idx="11740">
                  <c:v>0.15693499999999999</c:v>
                </c:pt>
                <c:pt idx="11741">
                  <c:v>0.15694759999999999</c:v>
                </c:pt>
                <c:pt idx="11742">
                  <c:v>0.15696060000000001</c:v>
                </c:pt>
                <c:pt idx="11743">
                  <c:v>0.15697420000000001</c:v>
                </c:pt>
                <c:pt idx="11744">
                  <c:v>0.15698709999999999</c:v>
                </c:pt>
                <c:pt idx="11745">
                  <c:v>0.1570001</c:v>
                </c:pt>
                <c:pt idx="11746">
                  <c:v>0.15701309999999999</c:v>
                </c:pt>
                <c:pt idx="11747">
                  <c:v>0.15702640000000001</c:v>
                </c:pt>
                <c:pt idx="11748">
                  <c:v>0.15703990000000001</c:v>
                </c:pt>
                <c:pt idx="11749">
                  <c:v>0.15705350000000001</c:v>
                </c:pt>
                <c:pt idx="11750">
                  <c:v>0.1570666</c:v>
                </c:pt>
                <c:pt idx="11751">
                  <c:v>0.15708040000000001</c:v>
                </c:pt>
                <c:pt idx="11752">
                  <c:v>0.1570937</c:v>
                </c:pt>
                <c:pt idx="11753">
                  <c:v>0.15710759999999999</c:v>
                </c:pt>
                <c:pt idx="11754">
                  <c:v>0.1571217</c:v>
                </c:pt>
                <c:pt idx="11755">
                  <c:v>0.157136</c:v>
                </c:pt>
                <c:pt idx="11756">
                  <c:v>0.15715000000000001</c:v>
                </c:pt>
                <c:pt idx="11757">
                  <c:v>0.15716379999999999</c:v>
                </c:pt>
                <c:pt idx="11758">
                  <c:v>0.1571775</c:v>
                </c:pt>
                <c:pt idx="11759">
                  <c:v>0.15719050000000001</c:v>
                </c:pt>
                <c:pt idx="11760">
                  <c:v>0.15720300000000001</c:v>
                </c:pt>
                <c:pt idx="11761">
                  <c:v>0.15721550000000001</c:v>
                </c:pt>
                <c:pt idx="11762">
                  <c:v>0.1572278</c:v>
                </c:pt>
                <c:pt idx="11763">
                  <c:v>0.15724050000000001</c:v>
                </c:pt>
                <c:pt idx="11764">
                  <c:v>0.15725320000000001</c:v>
                </c:pt>
                <c:pt idx="11765">
                  <c:v>0.15726570000000001</c:v>
                </c:pt>
                <c:pt idx="11766">
                  <c:v>0.157278</c:v>
                </c:pt>
                <c:pt idx="11767">
                  <c:v>0.15728610000000001</c:v>
                </c:pt>
                <c:pt idx="11768">
                  <c:v>0.1572993</c:v>
                </c:pt>
                <c:pt idx="11769">
                  <c:v>0.1573193</c:v>
                </c:pt>
                <c:pt idx="11770">
                  <c:v>0.15732769999999999</c:v>
                </c:pt>
                <c:pt idx="11771">
                  <c:v>0.15735179999999999</c:v>
                </c:pt>
                <c:pt idx="11772">
                  <c:v>0.15736349999999999</c:v>
                </c:pt>
                <c:pt idx="11773">
                  <c:v>0.15738260000000001</c:v>
                </c:pt>
                <c:pt idx="11774">
                  <c:v>0.1573986</c:v>
                </c:pt>
                <c:pt idx="11775">
                  <c:v>0.1574132</c:v>
                </c:pt>
                <c:pt idx="11776">
                  <c:v>0.1574344</c:v>
                </c:pt>
                <c:pt idx="11777">
                  <c:v>0.1574478</c:v>
                </c:pt>
                <c:pt idx="11778">
                  <c:v>0.1574622</c:v>
                </c:pt>
                <c:pt idx="11779">
                  <c:v>0.15748300000000001</c:v>
                </c:pt>
                <c:pt idx="11780">
                  <c:v>0.1574982</c:v>
                </c:pt>
                <c:pt idx="11781">
                  <c:v>0.15751399999999999</c:v>
                </c:pt>
                <c:pt idx="11782">
                  <c:v>0.15753020000000001</c:v>
                </c:pt>
                <c:pt idx="11783">
                  <c:v>0.15754609999999999</c:v>
                </c:pt>
                <c:pt idx="11784">
                  <c:v>0.15756139999999999</c:v>
                </c:pt>
                <c:pt idx="11785">
                  <c:v>0.157585</c:v>
                </c:pt>
                <c:pt idx="11786">
                  <c:v>0.1576023</c:v>
                </c:pt>
                <c:pt idx="11787">
                  <c:v>0.1576283</c:v>
                </c:pt>
                <c:pt idx="11788">
                  <c:v>0.15764590000000001</c:v>
                </c:pt>
                <c:pt idx="11789">
                  <c:v>0.15767300000000001</c:v>
                </c:pt>
                <c:pt idx="11790">
                  <c:v>0.15769179999999999</c:v>
                </c:pt>
                <c:pt idx="11791">
                  <c:v>0.15770909999999999</c:v>
                </c:pt>
                <c:pt idx="11792">
                  <c:v>0.1577257</c:v>
                </c:pt>
                <c:pt idx="11793">
                  <c:v>0.15774260000000001</c:v>
                </c:pt>
                <c:pt idx="11794">
                  <c:v>0.15775980000000001</c:v>
                </c:pt>
                <c:pt idx="11795">
                  <c:v>0.15777720000000001</c:v>
                </c:pt>
                <c:pt idx="11796">
                  <c:v>0.15779380000000001</c:v>
                </c:pt>
                <c:pt idx="11797">
                  <c:v>0.1578099</c:v>
                </c:pt>
                <c:pt idx="11798">
                  <c:v>0.15782589999999999</c:v>
                </c:pt>
                <c:pt idx="11799">
                  <c:v>0.1578416</c:v>
                </c:pt>
                <c:pt idx="11800">
                  <c:v>0.15783949999999999</c:v>
                </c:pt>
                <c:pt idx="11801">
                  <c:v>0.1578485</c:v>
                </c:pt>
                <c:pt idx="11802">
                  <c:v>0.1578514</c:v>
                </c:pt>
                <c:pt idx="11803">
                  <c:v>0.15786559999999999</c:v>
                </c:pt>
                <c:pt idx="11804">
                  <c:v>0.15788160000000001</c:v>
                </c:pt>
                <c:pt idx="11805">
                  <c:v>0.1578976</c:v>
                </c:pt>
                <c:pt idx="11806">
                  <c:v>0.15791369999999999</c:v>
                </c:pt>
                <c:pt idx="11807">
                  <c:v>0.1579364</c:v>
                </c:pt>
                <c:pt idx="11808">
                  <c:v>0.1579528</c:v>
                </c:pt>
                <c:pt idx="11809">
                  <c:v>0.15796879999999999</c:v>
                </c:pt>
                <c:pt idx="11810">
                  <c:v>0.1579853</c:v>
                </c:pt>
                <c:pt idx="11811">
                  <c:v>0.15800149999999999</c:v>
                </c:pt>
                <c:pt idx="11812">
                  <c:v>0.15801889999999999</c:v>
                </c:pt>
                <c:pt idx="11813">
                  <c:v>0.15804460000000001</c:v>
                </c:pt>
                <c:pt idx="11814">
                  <c:v>0.15806319999999999</c:v>
                </c:pt>
                <c:pt idx="11815">
                  <c:v>0.15808120000000001</c:v>
                </c:pt>
                <c:pt idx="11816">
                  <c:v>0.15809909999999999</c:v>
                </c:pt>
                <c:pt idx="11817">
                  <c:v>0.1581274</c:v>
                </c:pt>
                <c:pt idx="11818">
                  <c:v>0.15814549999999999</c:v>
                </c:pt>
                <c:pt idx="11819">
                  <c:v>0.15815399999999999</c:v>
                </c:pt>
                <c:pt idx="11820">
                  <c:v>0.1581902</c:v>
                </c:pt>
                <c:pt idx="11821">
                  <c:v>0.15820780000000001</c:v>
                </c:pt>
                <c:pt idx="11822">
                  <c:v>0.15822700000000001</c:v>
                </c:pt>
                <c:pt idx="11823">
                  <c:v>0.1582469</c:v>
                </c:pt>
                <c:pt idx="11824">
                  <c:v>0.15826660000000001</c:v>
                </c:pt>
                <c:pt idx="11825">
                  <c:v>0.1582856</c:v>
                </c:pt>
                <c:pt idx="11826">
                  <c:v>0.15830449999999999</c:v>
                </c:pt>
                <c:pt idx="11827">
                  <c:v>0.15832389999999999</c:v>
                </c:pt>
                <c:pt idx="11828">
                  <c:v>0.15834390000000001</c:v>
                </c:pt>
                <c:pt idx="11829">
                  <c:v>0.1583638</c:v>
                </c:pt>
                <c:pt idx="11830">
                  <c:v>0.15838360000000001</c:v>
                </c:pt>
                <c:pt idx="11831">
                  <c:v>0.15840399999999999</c:v>
                </c:pt>
                <c:pt idx="11832">
                  <c:v>0.15842429999999999</c:v>
                </c:pt>
                <c:pt idx="11833">
                  <c:v>0.15844369999999999</c:v>
                </c:pt>
                <c:pt idx="11834">
                  <c:v>0.15846289999999999</c:v>
                </c:pt>
                <c:pt idx="11835">
                  <c:v>0.15848219999999999</c:v>
                </c:pt>
                <c:pt idx="11836">
                  <c:v>0.15850120000000001</c:v>
                </c:pt>
                <c:pt idx="11837">
                  <c:v>0.15850900000000001</c:v>
                </c:pt>
                <c:pt idx="11838">
                  <c:v>0.15853900000000001</c:v>
                </c:pt>
                <c:pt idx="11839">
                  <c:v>0.15855920000000001</c:v>
                </c:pt>
                <c:pt idx="11840">
                  <c:v>0.15857959999999999</c:v>
                </c:pt>
                <c:pt idx="11841">
                  <c:v>0.1586089</c:v>
                </c:pt>
                <c:pt idx="11842">
                  <c:v>0.15861790000000001</c:v>
                </c:pt>
                <c:pt idx="11843">
                  <c:v>0.1586293</c:v>
                </c:pt>
                <c:pt idx="11844">
                  <c:v>0.15864909999999999</c:v>
                </c:pt>
                <c:pt idx="11845">
                  <c:v>0.15867880000000001</c:v>
                </c:pt>
                <c:pt idx="11846">
                  <c:v>0.15868979999999999</c:v>
                </c:pt>
                <c:pt idx="11847">
                  <c:v>0.15870909999999999</c:v>
                </c:pt>
                <c:pt idx="11848">
                  <c:v>0.1587277</c:v>
                </c:pt>
                <c:pt idx="11849">
                  <c:v>0.15874640000000001</c:v>
                </c:pt>
                <c:pt idx="11850">
                  <c:v>0.15877359999999999</c:v>
                </c:pt>
                <c:pt idx="11851">
                  <c:v>0.1587933</c:v>
                </c:pt>
                <c:pt idx="11852">
                  <c:v>0.15881210000000001</c:v>
                </c:pt>
                <c:pt idx="11853">
                  <c:v>0.15883040000000001</c:v>
                </c:pt>
                <c:pt idx="11854">
                  <c:v>0.15884860000000001</c:v>
                </c:pt>
                <c:pt idx="11855">
                  <c:v>0.1588668</c:v>
                </c:pt>
                <c:pt idx="11856">
                  <c:v>0.15888440000000001</c:v>
                </c:pt>
                <c:pt idx="11857">
                  <c:v>0.1589024</c:v>
                </c:pt>
                <c:pt idx="11858">
                  <c:v>0.1589207</c:v>
                </c:pt>
                <c:pt idx="11859">
                  <c:v>0.1589391</c:v>
                </c:pt>
                <c:pt idx="11860">
                  <c:v>0.1589477</c:v>
                </c:pt>
                <c:pt idx="11861">
                  <c:v>0.15896589999999999</c:v>
                </c:pt>
                <c:pt idx="11862">
                  <c:v>0.1589834</c:v>
                </c:pt>
                <c:pt idx="11863">
                  <c:v>0.15900020000000001</c:v>
                </c:pt>
                <c:pt idx="11864">
                  <c:v>0.15901699999999999</c:v>
                </c:pt>
                <c:pt idx="11865">
                  <c:v>0.15903519999999999</c:v>
                </c:pt>
                <c:pt idx="11866">
                  <c:v>0.159052</c:v>
                </c:pt>
                <c:pt idx="11867">
                  <c:v>0.1590694</c:v>
                </c:pt>
                <c:pt idx="11868">
                  <c:v>0.1590869</c:v>
                </c:pt>
                <c:pt idx="11869">
                  <c:v>0.1591043</c:v>
                </c:pt>
                <c:pt idx="11870">
                  <c:v>0.15912100000000001</c:v>
                </c:pt>
                <c:pt idx="11871">
                  <c:v>0.15913720000000001</c:v>
                </c:pt>
                <c:pt idx="11872">
                  <c:v>0.1591534</c:v>
                </c:pt>
                <c:pt idx="11873">
                  <c:v>0.1591697</c:v>
                </c:pt>
                <c:pt idx="11874">
                  <c:v>0.15917700000000001</c:v>
                </c:pt>
                <c:pt idx="11875">
                  <c:v>0.15919269999999999</c:v>
                </c:pt>
                <c:pt idx="11876">
                  <c:v>0.1592084</c:v>
                </c:pt>
                <c:pt idx="11877">
                  <c:v>0.15922430000000001</c:v>
                </c:pt>
                <c:pt idx="11878">
                  <c:v>0.15923989999999999</c:v>
                </c:pt>
                <c:pt idx="11879">
                  <c:v>0.15925539999999999</c:v>
                </c:pt>
                <c:pt idx="11880">
                  <c:v>0.15927140000000001</c:v>
                </c:pt>
                <c:pt idx="11881">
                  <c:v>0.15928790000000001</c:v>
                </c:pt>
                <c:pt idx="11882">
                  <c:v>0.15930359999999999</c:v>
                </c:pt>
                <c:pt idx="11883">
                  <c:v>0.15931960000000001</c:v>
                </c:pt>
                <c:pt idx="11884">
                  <c:v>0.15933530000000001</c:v>
                </c:pt>
                <c:pt idx="11885">
                  <c:v>0.1593503</c:v>
                </c:pt>
                <c:pt idx="11886">
                  <c:v>0.1593656</c:v>
                </c:pt>
                <c:pt idx="11887">
                  <c:v>0.159382</c:v>
                </c:pt>
                <c:pt idx="11888">
                  <c:v>0.15939800000000001</c:v>
                </c:pt>
                <c:pt idx="11889">
                  <c:v>0.159414</c:v>
                </c:pt>
                <c:pt idx="11890">
                  <c:v>0.15942970000000001</c:v>
                </c:pt>
                <c:pt idx="11891">
                  <c:v>0.15943679999999999</c:v>
                </c:pt>
                <c:pt idx="11892">
                  <c:v>0.15945239999999999</c:v>
                </c:pt>
                <c:pt idx="11893">
                  <c:v>0.15946759999999999</c:v>
                </c:pt>
                <c:pt idx="11894">
                  <c:v>0.1594834</c:v>
                </c:pt>
                <c:pt idx="11895">
                  <c:v>0.1595068</c:v>
                </c:pt>
                <c:pt idx="11896">
                  <c:v>0.1595222</c:v>
                </c:pt>
                <c:pt idx="11897">
                  <c:v>0.1595298</c:v>
                </c:pt>
                <c:pt idx="11898">
                  <c:v>0.15954570000000001</c:v>
                </c:pt>
                <c:pt idx="11899">
                  <c:v>0.15956129999999999</c:v>
                </c:pt>
                <c:pt idx="11900">
                  <c:v>0.1595762</c:v>
                </c:pt>
                <c:pt idx="11901">
                  <c:v>0.15959129999999999</c:v>
                </c:pt>
                <c:pt idx="11902">
                  <c:v>0.15960640000000001</c:v>
                </c:pt>
                <c:pt idx="11903">
                  <c:v>0.1596206</c:v>
                </c:pt>
                <c:pt idx="11904">
                  <c:v>0.15963479999999999</c:v>
                </c:pt>
                <c:pt idx="11905">
                  <c:v>0.1596494</c:v>
                </c:pt>
                <c:pt idx="11906">
                  <c:v>0.15967120000000001</c:v>
                </c:pt>
                <c:pt idx="11907">
                  <c:v>0.15968599999999999</c:v>
                </c:pt>
                <c:pt idx="11908">
                  <c:v>0.15970100000000001</c:v>
                </c:pt>
                <c:pt idx="11909">
                  <c:v>0.1597162</c:v>
                </c:pt>
                <c:pt idx="11910">
                  <c:v>0.15973109999999999</c:v>
                </c:pt>
                <c:pt idx="11911">
                  <c:v>0.15974559999999999</c:v>
                </c:pt>
                <c:pt idx="11912">
                  <c:v>0.1597604</c:v>
                </c:pt>
                <c:pt idx="11913">
                  <c:v>0.159775</c:v>
                </c:pt>
                <c:pt idx="11914">
                  <c:v>0.15979019999999999</c:v>
                </c:pt>
                <c:pt idx="11915">
                  <c:v>0.15980569999999999</c:v>
                </c:pt>
                <c:pt idx="11916">
                  <c:v>0.15982160000000001</c:v>
                </c:pt>
                <c:pt idx="11917">
                  <c:v>0.1598464</c:v>
                </c:pt>
                <c:pt idx="11918">
                  <c:v>0.15985379999999999</c:v>
                </c:pt>
                <c:pt idx="11919">
                  <c:v>0.15986890000000001</c:v>
                </c:pt>
                <c:pt idx="11920">
                  <c:v>0.15989300000000001</c:v>
                </c:pt>
                <c:pt idx="11921">
                  <c:v>0.1598996</c:v>
                </c:pt>
                <c:pt idx="11922">
                  <c:v>0.15991369999999999</c:v>
                </c:pt>
                <c:pt idx="11923">
                  <c:v>0.1599276</c:v>
                </c:pt>
                <c:pt idx="11924">
                  <c:v>0.15994230000000001</c:v>
                </c:pt>
                <c:pt idx="11925">
                  <c:v>0.1599566</c:v>
                </c:pt>
                <c:pt idx="11926">
                  <c:v>0.15997059999999999</c:v>
                </c:pt>
                <c:pt idx="11927">
                  <c:v>0.15998480000000001</c:v>
                </c:pt>
                <c:pt idx="11928">
                  <c:v>0.159999</c:v>
                </c:pt>
                <c:pt idx="11929">
                  <c:v>0.16001319999999999</c:v>
                </c:pt>
                <c:pt idx="11930">
                  <c:v>0.16002710000000001</c:v>
                </c:pt>
                <c:pt idx="11931">
                  <c:v>0.16004090000000001</c:v>
                </c:pt>
                <c:pt idx="11932">
                  <c:v>0.16005469999999999</c:v>
                </c:pt>
                <c:pt idx="11933">
                  <c:v>0.16006039999999999</c:v>
                </c:pt>
                <c:pt idx="11934">
                  <c:v>0.16007460000000001</c:v>
                </c:pt>
                <c:pt idx="11935">
                  <c:v>0.1600888</c:v>
                </c:pt>
                <c:pt idx="11936">
                  <c:v>0.1601022</c:v>
                </c:pt>
                <c:pt idx="11937">
                  <c:v>0.16011539999999999</c:v>
                </c:pt>
                <c:pt idx="11938">
                  <c:v>0.16012299999999999</c:v>
                </c:pt>
                <c:pt idx="11939">
                  <c:v>0.16013669999999999</c:v>
                </c:pt>
                <c:pt idx="11940">
                  <c:v>0.16015009999999999</c:v>
                </c:pt>
                <c:pt idx="11941">
                  <c:v>0.1601631</c:v>
                </c:pt>
                <c:pt idx="11942">
                  <c:v>0.1601689</c:v>
                </c:pt>
                <c:pt idx="11943">
                  <c:v>0.16018160000000001</c:v>
                </c:pt>
                <c:pt idx="11944">
                  <c:v>0.16019430000000001</c:v>
                </c:pt>
                <c:pt idx="11945">
                  <c:v>0.1602073</c:v>
                </c:pt>
                <c:pt idx="11946">
                  <c:v>0.16022049999999999</c:v>
                </c:pt>
                <c:pt idx="11947">
                  <c:v>0.1602334</c:v>
                </c:pt>
                <c:pt idx="11948">
                  <c:v>0.16024640000000001</c:v>
                </c:pt>
                <c:pt idx="11949">
                  <c:v>0.16025890000000001</c:v>
                </c:pt>
                <c:pt idx="11950">
                  <c:v>0.1602711</c:v>
                </c:pt>
                <c:pt idx="11951">
                  <c:v>0.1602836</c:v>
                </c:pt>
                <c:pt idx="11952">
                  <c:v>0.16029599999999999</c:v>
                </c:pt>
                <c:pt idx="11953">
                  <c:v>0.16030820000000001</c:v>
                </c:pt>
                <c:pt idx="11954">
                  <c:v>0.1603205</c:v>
                </c:pt>
                <c:pt idx="11955">
                  <c:v>0.160333</c:v>
                </c:pt>
                <c:pt idx="11956">
                  <c:v>0.16034509999999999</c:v>
                </c:pt>
                <c:pt idx="11957">
                  <c:v>0.16035730000000001</c:v>
                </c:pt>
                <c:pt idx="11958">
                  <c:v>0.1603696</c:v>
                </c:pt>
                <c:pt idx="11959">
                  <c:v>0.1603821</c:v>
                </c:pt>
                <c:pt idx="11960">
                  <c:v>0.1603946</c:v>
                </c:pt>
                <c:pt idx="11961">
                  <c:v>0.16039990000000001</c:v>
                </c:pt>
                <c:pt idx="11962">
                  <c:v>0.16041920000000001</c:v>
                </c:pt>
                <c:pt idx="11963">
                  <c:v>0.16043160000000001</c:v>
                </c:pt>
                <c:pt idx="11964">
                  <c:v>0.1604372</c:v>
                </c:pt>
                <c:pt idx="11965">
                  <c:v>0.16044949999999999</c:v>
                </c:pt>
                <c:pt idx="11966">
                  <c:v>0.1604611</c:v>
                </c:pt>
                <c:pt idx="11967">
                  <c:v>0.16047829999999999</c:v>
                </c:pt>
                <c:pt idx="11968">
                  <c:v>0.1604968</c:v>
                </c:pt>
                <c:pt idx="11969">
                  <c:v>0.16050809999999999</c:v>
                </c:pt>
                <c:pt idx="11970">
                  <c:v>0.16051940000000001</c:v>
                </c:pt>
                <c:pt idx="11971">
                  <c:v>0.160524</c:v>
                </c:pt>
                <c:pt idx="11972">
                  <c:v>0.1605422</c:v>
                </c:pt>
                <c:pt idx="11973">
                  <c:v>0.16054940000000001</c:v>
                </c:pt>
                <c:pt idx="11974">
                  <c:v>0.1605656</c:v>
                </c:pt>
                <c:pt idx="11975">
                  <c:v>0.1605772</c:v>
                </c:pt>
                <c:pt idx="11976">
                  <c:v>0.16058929999999999</c:v>
                </c:pt>
                <c:pt idx="11977">
                  <c:v>0.1606003</c:v>
                </c:pt>
                <c:pt idx="11978">
                  <c:v>0.16061139999999999</c:v>
                </c:pt>
                <c:pt idx="11979">
                  <c:v>0.16062319999999999</c:v>
                </c:pt>
                <c:pt idx="11980">
                  <c:v>0.160635</c:v>
                </c:pt>
                <c:pt idx="11981">
                  <c:v>0.1606466</c:v>
                </c:pt>
                <c:pt idx="11982">
                  <c:v>0.16065789999999999</c:v>
                </c:pt>
                <c:pt idx="11983">
                  <c:v>0.16066900000000001</c:v>
                </c:pt>
                <c:pt idx="11984">
                  <c:v>0.1606805</c:v>
                </c:pt>
                <c:pt idx="11985">
                  <c:v>0.16069240000000001</c:v>
                </c:pt>
                <c:pt idx="11986">
                  <c:v>0.16069639999999999</c:v>
                </c:pt>
                <c:pt idx="11987">
                  <c:v>0.1607083</c:v>
                </c:pt>
                <c:pt idx="11988">
                  <c:v>0.16072030000000001</c:v>
                </c:pt>
                <c:pt idx="11989">
                  <c:v>0.1607326</c:v>
                </c:pt>
                <c:pt idx="11990">
                  <c:v>0.1607449</c:v>
                </c:pt>
                <c:pt idx="11991">
                  <c:v>0.16075729999999999</c:v>
                </c:pt>
                <c:pt idx="11992">
                  <c:v>0.16076860000000001</c:v>
                </c:pt>
                <c:pt idx="11993">
                  <c:v>0.16078000000000001</c:v>
                </c:pt>
                <c:pt idx="11994">
                  <c:v>0.16079189999999999</c:v>
                </c:pt>
                <c:pt idx="11995">
                  <c:v>0.1608038</c:v>
                </c:pt>
                <c:pt idx="11996">
                  <c:v>0.16081599999999999</c:v>
                </c:pt>
                <c:pt idx="11997">
                  <c:v>0.16083439999999999</c:v>
                </c:pt>
                <c:pt idx="11998">
                  <c:v>0.1608387</c:v>
                </c:pt>
                <c:pt idx="11999">
                  <c:v>0.16085099999999999</c:v>
                </c:pt>
                <c:pt idx="12000">
                  <c:v>0.1608629</c:v>
                </c:pt>
                <c:pt idx="12001">
                  <c:v>0.16087460000000001</c:v>
                </c:pt>
                <c:pt idx="12002">
                  <c:v>0.16088620000000001</c:v>
                </c:pt>
                <c:pt idx="12003">
                  <c:v>0.1608977</c:v>
                </c:pt>
                <c:pt idx="12004">
                  <c:v>0.16090889999999999</c:v>
                </c:pt>
                <c:pt idx="12005">
                  <c:v>0.16092010000000001</c:v>
                </c:pt>
                <c:pt idx="12006">
                  <c:v>0.16093189999999999</c:v>
                </c:pt>
                <c:pt idx="12007">
                  <c:v>0.16094810000000001</c:v>
                </c:pt>
                <c:pt idx="12008">
                  <c:v>0.1609594</c:v>
                </c:pt>
                <c:pt idx="12009">
                  <c:v>0.1609708</c:v>
                </c:pt>
                <c:pt idx="12010">
                  <c:v>0.1609778</c:v>
                </c:pt>
                <c:pt idx="12011">
                  <c:v>0.1609931</c:v>
                </c:pt>
                <c:pt idx="12012">
                  <c:v>0.16100039999999999</c:v>
                </c:pt>
                <c:pt idx="12013">
                  <c:v>0.1610114</c:v>
                </c:pt>
                <c:pt idx="12014">
                  <c:v>0.1610222</c:v>
                </c:pt>
                <c:pt idx="12015">
                  <c:v>0.16103300000000001</c:v>
                </c:pt>
                <c:pt idx="12016">
                  <c:v>0.16104350000000001</c:v>
                </c:pt>
                <c:pt idx="12017">
                  <c:v>0.161054</c:v>
                </c:pt>
                <c:pt idx="12018">
                  <c:v>0.16106470000000001</c:v>
                </c:pt>
                <c:pt idx="12019">
                  <c:v>0.16107560000000001</c:v>
                </c:pt>
                <c:pt idx="12020">
                  <c:v>0.16108629999999999</c:v>
                </c:pt>
                <c:pt idx="12021">
                  <c:v>0.16109680000000001</c:v>
                </c:pt>
                <c:pt idx="12022">
                  <c:v>0.1611079</c:v>
                </c:pt>
                <c:pt idx="12023">
                  <c:v>0.1611128</c:v>
                </c:pt>
                <c:pt idx="12024">
                  <c:v>0.16112409999999999</c:v>
                </c:pt>
                <c:pt idx="12025">
                  <c:v>0.16114129999999999</c:v>
                </c:pt>
                <c:pt idx="12026">
                  <c:v>0.16115180000000001</c:v>
                </c:pt>
                <c:pt idx="12027">
                  <c:v>0.161163</c:v>
                </c:pt>
                <c:pt idx="12028">
                  <c:v>0.16117890000000001</c:v>
                </c:pt>
                <c:pt idx="12029">
                  <c:v>0.1611899</c:v>
                </c:pt>
                <c:pt idx="12030">
                  <c:v>0.1611899</c:v>
                </c:pt>
                <c:pt idx="12031">
                  <c:v>0.16120490000000001</c:v>
                </c:pt>
                <c:pt idx="12032">
                  <c:v>0.1612169</c:v>
                </c:pt>
                <c:pt idx="12033">
                  <c:v>0.16122880000000001</c:v>
                </c:pt>
                <c:pt idx="12034">
                  <c:v>0.16124079999999999</c:v>
                </c:pt>
                <c:pt idx="12035">
                  <c:v>0.16125210000000001</c:v>
                </c:pt>
                <c:pt idx="12036">
                  <c:v>0.16125909999999999</c:v>
                </c:pt>
                <c:pt idx="12037">
                  <c:v>0.16127030000000001</c:v>
                </c:pt>
                <c:pt idx="12038">
                  <c:v>0.16128149999999999</c:v>
                </c:pt>
                <c:pt idx="12039">
                  <c:v>0.16129279999999999</c:v>
                </c:pt>
                <c:pt idx="12040">
                  <c:v>0.16130369999999999</c:v>
                </c:pt>
                <c:pt idx="12041">
                  <c:v>0.16131419999999999</c:v>
                </c:pt>
                <c:pt idx="12042">
                  <c:v>0.1613348</c:v>
                </c:pt>
                <c:pt idx="12043">
                  <c:v>0.1613347</c:v>
                </c:pt>
                <c:pt idx="12044">
                  <c:v>0.16134899999999999</c:v>
                </c:pt>
                <c:pt idx="12045">
                  <c:v>0.16135540000000001</c:v>
                </c:pt>
                <c:pt idx="12046">
                  <c:v>0.16136919999999999</c:v>
                </c:pt>
                <c:pt idx="12047">
                  <c:v>0.1613745</c:v>
                </c:pt>
                <c:pt idx="12048">
                  <c:v>0.16138359999999999</c:v>
                </c:pt>
                <c:pt idx="12049">
                  <c:v>0.1613936</c:v>
                </c:pt>
                <c:pt idx="12050">
                  <c:v>0.16140370000000001</c:v>
                </c:pt>
                <c:pt idx="12051">
                  <c:v>0.16141359999999999</c:v>
                </c:pt>
                <c:pt idx="12052">
                  <c:v>0.16142870000000001</c:v>
                </c:pt>
                <c:pt idx="12053">
                  <c:v>0.16143840000000001</c:v>
                </c:pt>
                <c:pt idx="12054">
                  <c:v>0.1614487</c:v>
                </c:pt>
                <c:pt idx="12055">
                  <c:v>0.16145329999999999</c:v>
                </c:pt>
                <c:pt idx="12056">
                  <c:v>0.16146940000000001</c:v>
                </c:pt>
                <c:pt idx="12057">
                  <c:v>0.1614739</c:v>
                </c:pt>
                <c:pt idx="12058">
                  <c:v>0.16148380000000001</c:v>
                </c:pt>
                <c:pt idx="12059">
                  <c:v>0.16149440000000001</c:v>
                </c:pt>
                <c:pt idx="12060">
                  <c:v>0.16150519999999999</c:v>
                </c:pt>
                <c:pt idx="12061">
                  <c:v>0.16151660000000001</c:v>
                </c:pt>
                <c:pt idx="12062">
                  <c:v>0.16152820000000001</c:v>
                </c:pt>
                <c:pt idx="12063">
                  <c:v>0.16153909999999999</c:v>
                </c:pt>
                <c:pt idx="12064">
                  <c:v>0.16154959999999999</c:v>
                </c:pt>
                <c:pt idx="12065">
                  <c:v>0.16155990000000001</c:v>
                </c:pt>
                <c:pt idx="12066">
                  <c:v>0.1615692</c:v>
                </c:pt>
                <c:pt idx="12067">
                  <c:v>0.16157830000000001</c:v>
                </c:pt>
                <c:pt idx="12068">
                  <c:v>0.16158790000000001</c:v>
                </c:pt>
                <c:pt idx="12069">
                  <c:v>0.1615972</c:v>
                </c:pt>
                <c:pt idx="12070">
                  <c:v>0.1616069</c:v>
                </c:pt>
                <c:pt idx="12071">
                  <c:v>0.1616168</c:v>
                </c:pt>
                <c:pt idx="12072">
                  <c:v>0.16162670000000001</c:v>
                </c:pt>
                <c:pt idx="12073">
                  <c:v>0.1616368</c:v>
                </c:pt>
                <c:pt idx="12074">
                  <c:v>0.16164690000000001</c:v>
                </c:pt>
                <c:pt idx="12075">
                  <c:v>0.1616571</c:v>
                </c:pt>
                <c:pt idx="12076">
                  <c:v>0.16166800000000001</c:v>
                </c:pt>
                <c:pt idx="12077">
                  <c:v>0.1616851</c:v>
                </c:pt>
                <c:pt idx="12078">
                  <c:v>0.161689</c:v>
                </c:pt>
                <c:pt idx="12079">
                  <c:v>0.16169919999999999</c:v>
                </c:pt>
                <c:pt idx="12080">
                  <c:v>0.16170889999999999</c:v>
                </c:pt>
                <c:pt idx="12081">
                  <c:v>0.1617189</c:v>
                </c:pt>
                <c:pt idx="12082">
                  <c:v>0.1617297</c:v>
                </c:pt>
                <c:pt idx="12083">
                  <c:v>0.1617402</c:v>
                </c:pt>
                <c:pt idx="12084">
                  <c:v>0.16175030000000001</c:v>
                </c:pt>
                <c:pt idx="12085">
                  <c:v>0.16176080000000001</c:v>
                </c:pt>
                <c:pt idx="12086">
                  <c:v>0.16177150000000001</c:v>
                </c:pt>
                <c:pt idx="12087">
                  <c:v>0.16178219999999999</c:v>
                </c:pt>
                <c:pt idx="12088">
                  <c:v>0.1617931</c:v>
                </c:pt>
                <c:pt idx="12089">
                  <c:v>0.16180459999999999</c:v>
                </c:pt>
                <c:pt idx="12090">
                  <c:v>0.16181609999999999</c:v>
                </c:pt>
                <c:pt idx="12091">
                  <c:v>0.16182740000000001</c:v>
                </c:pt>
                <c:pt idx="12092">
                  <c:v>0.1618388</c:v>
                </c:pt>
                <c:pt idx="12093">
                  <c:v>0.16184970000000001</c:v>
                </c:pt>
                <c:pt idx="12094">
                  <c:v>0.16186030000000001</c:v>
                </c:pt>
                <c:pt idx="12095">
                  <c:v>0.16187099999999999</c:v>
                </c:pt>
                <c:pt idx="12096">
                  <c:v>0.1618821</c:v>
                </c:pt>
                <c:pt idx="12097">
                  <c:v>0.16189300000000001</c:v>
                </c:pt>
                <c:pt idx="12098">
                  <c:v>0.16190389999999999</c:v>
                </c:pt>
                <c:pt idx="12099">
                  <c:v>0.16191469999999999</c:v>
                </c:pt>
                <c:pt idx="12100">
                  <c:v>0.1619254</c:v>
                </c:pt>
                <c:pt idx="12101">
                  <c:v>0.1619361</c:v>
                </c:pt>
                <c:pt idx="12102">
                  <c:v>0.16194649999999999</c:v>
                </c:pt>
                <c:pt idx="12103">
                  <c:v>0.16195670000000001</c:v>
                </c:pt>
                <c:pt idx="12104">
                  <c:v>0.1619669</c:v>
                </c:pt>
                <c:pt idx="12105">
                  <c:v>0.16197700000000001</c:v>
                </c:pt>
                <c:pt idx="12106">
                  <c:v>0.16198080000000001</c:v>
                </c:pt>
                <c:pt idx="12107">
                  <c:v>0.16199740000000001</c:v>
                </c:pt>
                <c:pt idx="12108">
                  <c:v>0.16200139999999999</c:v>
                </c:pt>
                <c:pt idx="12109">
                  <c:v>0.1620113</c:v>
                </c:pt>
                <c:pt idx="12110">
                  <c:v>0.1620211</c:v>
                </c:pt>
                <c:pt idx="12111">
                  <c:v>0.16203139999999999</c:v>
                </c:pt>
                <c:pt idx="12112">
                  <c:v>0.16204160000000001</c:v>
                </c:pt>
                <c:pt idx="12113">
                  <c:v>0.1620519</c:v>
                </c:pt>
                <c:pt idx="12114">
                  <c:v>0.1620624</c:v>
                </c:pt>
                <c:pt idx="12115">
                  <c:v>0.1620732</c:v>
                </c:pt>
                <c:pt idx="12116">
                  <c:v>0.16208310000000001</c:v>
                </c:pt>
                <c:pt idx="12117">
                  <c:v>0.1620933</c:v>
                </c:pt>
                <c:pt idx="12118">
                  <c:v>0.1621039</c:v>
                </c:pt>
                <c:pt idx="12119">
                  <c:v>0.16211439999999999</c:v>
                </c:pt>
                <c:pt idx="12120">
                  <c:v>0.1621243</c:v>
                </c:pt>
                <c:pt idx="12121">
                  <c:v>0.162134</c:v>
                </c:pt>
                <c:pt idx="12122">
                  <c:v>0.1621437</c:v>
                </c:pt>
                <c:pt idx="12123">
                  <c:v>0.16215389999999999</c:v>
                </c:pt>
                <c:pt idx="12124">
                  <c:v>0.16216359999999999</c:v>
                </c:pt>
                <c:pt idx="12125">
                  <c:v>0.1621734</c:v>
                </c:pt>
                <c:pt idx="12126">
                  <c:v>0.16218369999999999</c:v>
                </c:pt>
                <c:pt idx="12127">
                  <c:v>0.16219359999999999</c:v>
                </c:pt>
                <c:pt idx="12128">
                  <c:v>0.16220780000000001</c:v>
                </c:pt>
                <c:pt idx="12129">
                  <c:v>0.16221279999999999</c:v>
                </c:pt>
                <c:pt idx="12130">
                  <c:v>0.16222220000000001</c:v>
                </c:pt>
                <c:pt idx="12131">
                  <c:v>0.16223589999999999</c:v>
                </c:pt>
                <c:pt idx="12132">
                  <c:v>0.16224669999999999</c:v>
                </c:pt>
                <c:pt idx="12133">
                  <c:v>0.16225120000000001</c:v>
                </c:pt>
                <c:pt idx="12134">
                  <c:v>0.16226070000000001</c:v>
                </c:pt>
                <c:pt idx="12135">
                  <c:v>0.16227169999999999</c:v>
                </c:pt>
                <c:pt idx="12136">
                  <c:v>0.1622817</c:v>
                </c:pt>
                <c:pt idx="12137">
                  <c:v>0.1622914</c:v>
                </c:pt>
                <c:pt idx="12138">
                  <c:v>0.16230120000000001</c:v>
                </c:pt>
                <c:pt idx="12139">
                  <c:v>0.1623117</c:v>
                </c:pt>
                <c:pt idx="12140">
                  <c:v>0.1623222</c:v>
                </c:pt>
                <c:pt idx="12141">
                  <c:v>0.16233249999999999</c:v>
                </c:pt>
                <c:pt idx="12142">
                  <c:v>0.16234299999999999</c:v>
                </c:pt>
                <c:pt idx="12143">
                  <c:v>0.16235450000000001</c:v>
                </c:pt>
                <c:pt idx="12144">
                  <c:v>0.1623658</c:v>
                </c:pt>
                <c:pt idx="12145">
                  <c:v>0.1623764</c:v>
                </c:pt>
                <c:pt idx="12146">
                  <c:v>0.16238730000000001</c:v>
                </c:pt>
                <c:pt idx="12147">
                  <c:v>0.1623983</c:v>
                </c:pt>
                <c:pt idx="12148">
                  <c:v>0.16240969999999999</c:v>
                </c:pt>
                <c:pt idx="12149">
                  <c:v>0.16242139999999999</c:v>
                </c:pt>
                <c:pt idx="12150">
                  <c:v>0.1624322</c:v>
                </c:pt>
                <c:pt idx="12151">
                  <c:v>0.16243869999999999</c:v>
                </c:pt>
                <c:pt idx="12152">
                  <c:v>0.16244910000000001</c:v>
                </c:pt>
                <c:pt idx="12153">
                  <c:v>0.1624594</c:v>
                </c:pt>
                <c:pt idx="12154">
                  <c:v>0.16246969999999999</c:v>
                </c:pt>
                <c:pt idx="12155">
                  <c:v>0.16247990000000001</c:v>
                </c:pt>
                <c:pt idx="12156">
                  <c:v>0.16248960000000001</c:v>
                </c:pt>
                <c:pt idx="12157">
                  <c:v>0.16249959999999999</c:v>
                </c:pt>
                <c:pt idx="12158">
                  <c:v>0.16250999999999999</c:v>
                </c:pt>
                <c:pt idx="12159">
                  <c:v>0.16251989999999999</c:v>
                </c:pt>
                <c:pt idx="12160">
                  <c:v>0.1625299</c:v>
                </c:pt>
                <c:pt idx="12161">
                  <c:v>0.16253999999999999</c:v>
                </c:pt>
                <c:pt idx="12162">
                  <c:v>0.16254940000000001</c:v>
                </c:pt>
                <c:pt idx="12163">
                  <c:v>0.16255900000000001</c:v>
                </c:pt>
                <c:pt idx="12164">
                  <c:v>0.16256960000000001</c:v>
                </c:pt>
                <c:pt idx="12165">
                  <c:v>0.1625799</c:v>
                </c:pt>
                <c:pt idx="12166">
                  <c:v>0.1625897</c:v>
                </c:pt>
                <c:pt idx="12167">
                  <c:v>0.16259940000000001</c:v>
                </c:pt>
                <c:pt idx="12168">
                  <c:v>0.16260949999999999</c:v>
                </c:pt>
                <c:pt idx="12169">
                  <c:v>0.16261919999999999</c:v>
                </c:pt>
                <c:pt idx="12170">
                  <c:v>0.16263179999999999</c:v>
                </c:pt>
                <c:pt idx="12171">
                  <c:v>0.16264110000000001</c:v>
                </c:pt>
                <c:pt idx="12172">
                  <c:v>0.1626476</c:v>
                </c:pt>
                <c:pt idx="12173">
                  <c:v>0.16266</c:v>
                </c:pt>
                <c:pt idx="12174">
                  <c:v>0.16266949999999999</c:v>
                </c:pt>
                <c:pt idx="12175">
                  <c:v>0.16267570000000001</c:v>
                </c:pt>
                <c:pt idx="12176">
                  <c:v>0.16268440000000001</c:v>
                </c:pt>
                <c:pt idx="12177">
                  <c:v>0.16269310000000001</c:v>
                </c:pt>
                <c:pt idx="12178">
                  <c:v>0.1627026</c:v>
                </c:pt>
                <c:pt idx="12179">
                  <c:v>0.1627122</c:v>
                </c:pt>
                <c:pt idx="12180">
                  <c:v>0.16272210000000001</c:v>
                </c:pt>
                <c:pt idx="12181">
                  <c:v>0.16273180000000001</c:v>
                </c:pt>
                <c:pt idx="12182">
                  <c:v>0.162741</c:v>
                </c:pt>
                <c:pt idx="12183">
                  <c:v>0.16275010000000001</c:v>
                </c:pt>
                <c:pt idx="12184">
                  <c:v>0.16275970000000001</c:v>
                </c:pt>
                <c:pt idx="12185">
                  <c:v>0.1627699</c:v>
                </c:pt>
                <c:pt idx="12186">
                  <c:v>0.16278029999999999</c:v>
                </c:pt>
                <c:pt idx="12187">
                  <c:v>0.16279080000000001</c:v>
                </c:pt>
                <c:pt idx="12188">
                  <c:v>0.1627942</c:v>
                </c:pt>
                <c:pt idx="12189">
                  <c:v>0.16280320000000001</c:v>
                </c:pt>
                <c:pt idx="12190">
                  <c:v>0.16281209999999999</c:v>
                </c:pt>
                <c:pt idx="12191">
                  <c:v>0.1628213</c:v>
                </c:pt>
                <c:pt idx="12192">
                  <c:v>0.16283030000000001</c:v>
                </c:pt>
                <c:pt idx="12193">
                  <c:v>0.1628396</c:v>
                </c:pt>
                <c:pt idx="12194">
                  <c:v>0.16284870000000001</c:v>
                </c:pt>
                <c:pt idx="12195">
                  <c:v>0.16285830000000001</c:v>
                </c:pt>
                <c:pt idx="12196">
                  <c:v>0.16286719999999999</c:v>
                </c:pt>
                <c:pt idx="12197">
                  <c:v>0.1628762</c:v>
                </c:pt>
                <c:pt idx="12198">
                  <c:v>0.16288469999999999</c:v>
                </c:pt>
                <c:pt idx="12199">
                  <c:v>0.16289380000000001</c:v>
                </c:pt>
                <c:pt idx="12200">
                  <c:v>0.16289629999999999</c:v>
                </c:pt>
                <c:pt idx="12201">
                  <c:v>0.162906</c:v>
                </c:pt>
                <c:pt idx="12202">
                  <c:v>0.1629149</c:v>
                </c:pt>
                <c:pt idx="12203">
                  <c:v>0.16292419999999999</c:v>
                </c:pt>
                <c:pt idx="12204">
                  <c:v>0.16293360000000001</c:v>
                </c:pt>
                <c:pt idx="12205">
                  <c:v>0.16294149999999999</c:v>
                </c:pt>
                <c:pt idx="12206">
                  <c:v>0.16294939999999999</c:v>
                </c:pt>
                <c:pt idx="12207">
                  <c:v>0.16295699999999999</c:v>
                </c:pt>
                <c:pt idx="12208">
                  <c:v>0.16296240000000001</c:v>
                </c:pt>
                <c:pt idx="12209">
                  <c:v>0.1629726</c:v>
                </c:pt>
                <c:pt idx="12210">
                  <c:v>0.1629806</c:v>
                </c:pt>
                <c:pt idx="12211">
                  <c:v>0.1629891</c:v>
                </c:pt>
                <c:pt idx="12212">
                  <c:v>0.162995</c:v>
                </c:pt>
                <c:pt idx="12213">
                  <c:v>0.16301309999999999</c:v>
                </c:pt>
                <c:pt idx="12214">
                  <c:v>0.1630288</c:v>
                </c:pt>
                <c:pt idx="12215">
                  <c:v>0.1630287</c:v>
                </c:pt>
                <c:pt idx="12216">
                  <c:v>0.1630345</c:v>
                </c:pt>
                <c:pt idx="12217">
                  <c:v>0.1630422</c:v>
                </c:pt>
                <c:pt idx="12218">
                  <c:v>0.1630501</c:v>
                </c:pt>
                <c:pt idx="12219">
                  <c:v>0.1630577</c:v>
                </c:pt>
                <c:pt idx="12220">
                  <c:v>0.1630598</c:v>
                </c:pt>
                <c:pt idx="12221">
                  <c:v>0.16306680000000001</c:v>
                </c:pt>
                <c:pt idx="12222">
                  <c:v>0.16307450000000001</c:v>
                </c:pt>
                <c:pt idx="12223">
                  <c:v>0.163082</c:v>
                </c:pt>
                <c:pt idx="12224">
                  <c:v>0.16308900000000001</c:v>
                </c:pt>
                <c:pt idx="12225">
                  <c:v>0.16309580000000001</c:v>
                </c:pt>
                <c:pt idx="12226">
                  <c:v>0.16310330000000001</c:v>
                </c:pt>
                <c:pt idx="12227">
                  <c:v>0.16310340000000001</c:v>
                </c:pt>
                <c:pt idx="12228">
                  <c:v>0.16311129999999999</c:v>
                </c:pt>
                <c:pt idx="12229">
                  <c:v>0.1631185</c:v>
                </c:pt>
                <c:pt idx="12230">
                  <c:v>0.1631262</c:v>
                </c:pt>
                <c:pt idx="12231">
                  <c:v>0.163134</c:v>
                </c:pt>
                <c:pt idx="12232">
                  <c:v>0.16314139999999999</c:v>
                </c:pt>
                <c:pt idx="12233">
                  <c:v>0.1631483</c:v>
                </c:pt>
                <c:pt idx="12234">
                  <c:v>0.163156</c:v>
                </c:pt>
                <c:pt idx="12235">
                  <c:v>0.16315879999999999</c:v>
                </c:pt>
                <c:pt idx="12236">
                  <c:v>0.1631657</c:v>
                </c:pt>
                <c:pt idx="12237">
                  <c:v>0.16317000000000001</c:v>
                </c:pt>
                <c:pt idx="12238">
                  <c:v>0.1631764</c:v>
                </c:pt>
                <c:pt idx="12239">
                  <c:v>0.16318250000000001</c:v>
                </c:pt>
                <c:pt idx="12240">
                  <c:v>0.16318859999999999</c:v>
                </c:pt>
                <c:pt idx="12241">
                  <c:v>0.1631948</c:v>
                </c:pt>
                <c:pt idx="12242">
                  <c:v>0.16320119999999999</c:v>
                </c:pt>
                <c:pt idx="12243">
                  <c:v>0.16320799999999999</c:v>
                </c:pt>
                <c:pt idx="12244">
                  <c:v>0.16321479999999999</c:v>
                </c:pt>
                <c:pt idx="12245">
                  <c:v>0.16322420000000001</c:v>
                </c:pt>
                <c:pt idx="12246">
                  <c:v>0.1632316</c:v>
                </c:pt>
                <c:pt idx="12247">
                  <c:v>0.1632391</c:v>
                </c:pt>
                <c:pt idx="12248">
                  <c:v>0.1632458</c:v>
                </c:pt>
                <c:pt idx="12249">
                  <c:v>0.1632528</c:v>
                </c:pt>
                <c:pt idx="12250">
                  <c:v>0.1632596</c:v>
                </c:pt>
                <c:pt idx="12251">
                  <c:v>0.1632663</c:v>
                </c:pt>
                <c:pt idx="12252">
                  <c:v>0.1632721</c:v>
                </c:pt>
                <c:pt idx="12253">
                  <c:v>0.16327900000000001</c:v>
                </c:pt>
                <c:pt idx="12254">
                  <c:v>0.16328580000000001</c:v>
                </c:pt>
                <c:pt idx="12255">
                  <c:v>0.1632922</c:v>
                </c:pt>
                <c:pt idx="12256">
                  <c:v>0.16329869999999999</c:v>
                </c:pt>
                <c:pt idx="12257">
                  <c:v>0.16329879999999999</c:v>
                </c:pt>
                <c:pt idx="12258">
                  <c:v>0.16330529999999999</c:v>
                </c:pt>
                <c:pt idx="12259">
                  <c:v>0.16331860000000001</c:v>
                </c:pt>
                <c:pt idx="12260">
                  <c:v>0.16332479999999999</c:v>
                </c:pt>
                <c:pt idx="12261">
                  <c:v>0.16332749999999999</c:v>
                </c:pt>
                <c:pt idx="12262">
                  <c:v>0.16333800000000001</c:v>
                </c:pt>
                <c:pt idx="12263">
                  <c:v>0.1633452</c:v>
                </c:pt>
                <c:pt idx="12264">
                  <c:v>0.16335179999999999</c:v>
                </c:pt>
                <c:pt idx="12265">
                  <c:v>0.16335910000000001</c:v>
                </c:pt>
                <c:pt idx="12266">
                  <c:v>0.16336110000000001</c:v>
                </c:pt>
                <c:pt idx="12267">
                  <c:v>0.16336700000000001</c:v>
                </c:pt>
                <c:pt idx="12268">
                  <c:v>0.1633714</c:v>
                </c:pt>
                <c:pt idx="12269">
                  <c:v>0.1633761</c:v>
                </c:pt>
                <c:pt idx="12270">
                  <c:v>0.16338369999999999</c:v>
                </c:pt>
                <c:pt idx="12271">
                  <c:v>0.1633898</c:v>
                </c:pt>
                <c:pt idx="12272">
                  <c:v>0.16339619999999999</c:v>
                </c:pt>
                <c:pt idx="12273">
                  <c:v>0.16340250000000001</c:v>
                </c:pt>
                <c:pt idx="12274">
                  <c:v>0.16340679999999999</c:v>
                </c:pt>
                <c:pt idx="12275">
                  <c:v>0.16341320000000001</c:v>
                </c:pt>
                <c:pt idx="12276">
                  <c:v>0.16341939999999999</c:v>
                </c:pt>
                <c:pt idx="12277">
                  <c:v>0.16342899999999999</c:v>
                </c:pt>
                <c:pt idx="12278">
                  <c:v>0.16343559999999999</c:v>
                </c:pt>
                <c:pt idx="12279">
                  <c:v>0.16344159999999999</c:v>
                </c:pt>
                <c:pt idx="12280">
                  <c:v>0.1634476</c:v>
                </c:pt>
                <c:pt idx="12281">
                  <c:v>0.1634533</c:v>
                </c:pt>
                <c:pt idx="12282">
                  <c:v>0.16345899999999999</c:v>
                </c:pt>
                <c:pt idx="12283">
                  <c:v>0.16346530000000001</c:v>
                </c:pt>
                <c:pt idx="12284">
                  <c:v>0.16347159999999999</c:v>
                </c:pt>
                <c:pt idx="12285">
                  <c:v>0.16347800000000001</c:v>
                </c:pt>
                <c:pt idx="12286">
                  <c:v>0.16348389999999999</c:v>
                </c:pt>
                <c:pt idx="12287">
                  <c:v>0.16348989999999999</c:v>
                </c:pt>
                <c:pt idx="12288">
                  <c:v>0.1634959</c:v>
                </c:pt>
                <c:pt idx="12289">
                  <c:v>0.16350149999999999</c:v>
                </c:pt>
                <c:pt idx="12290">
                  <c:v>0.16350680000000001</c:v>
                </c:pt>
                <c:pt idx="12291">
                  <c:v>0.1635124</c:v>
                </c:pt>
                <c:pt idx="12292">
                  <c:v>0.1635173</c:v>
                </c:pt>
                <c:pt idx="12293">
                  <c:v>0.16352240000000001</c:v>
                </c:pt>
                <c:pt idx="12294">
                  <c:v>0.16352810000000001</c:v>
                </c:pt>
                <c:pt idx="12295">
                  <c:v>0.1635344</c:v>
                </c:pt>
                <c:pt idx="12296">
                  <c:v>0.16354060000000001</c:v>
                </c:pt>
                <c:pt idx="12297">
                  <c:v>0.16354630000000001</c:v>
                </c:pt>
                <c:pt idx="12298">
                  <c:v>0.16355210000000001</c:v>
                </c:pt>
                <c:pt idx="12299">
                  <c:v>0.16355739999999999</c:v>
                </c:pt>
                <c:pt idx="12300">
                  <c:v>0.16356319999999999</c:v>
                </c:pt>
                <c:pt idx="12301">
                  <c:v>0.1635691</c:v>
                </c:pt>
                <c:pt idx="12302">
                  <c:v>0.1635751</c:v>
                </c:pt>
                <c:pt idx="12303">
                  <c:v>0.16358030000000001</c:v>
                </c:pt>
                <c:pt idx="12304">
                  <c:v>0.16358519999999999</c:v>
                </c:pt>
                <c:pt idx="12305">
                  <c:v>0.16359009999999999</c:v>
                </c:pt>
                <c:pt idx="12306">
                  <c:v>0.1635954</c:v>
                </c:pt>
                <c:pt idx="12307">
                  <c:v>0.16360079999999999</c:v>
                </c:pt>
                <c:pt idx="12308">
                  <c:v>0.163606</c:v>
                </c:pt>
                <c:pt idx="12309">
                  <c:v>0.16361139999999999</c:v>
                </c:pt>
                <c:pt idx="12310">
                  <c:v>0.16361690000000001</c:v>
                </c:pt>
                <c:pt idx="12311">
                  <c:v>0.1636224</c:v>
                </c:pt>
                <c:pt idx="12312">
                  <c:v>0.16362670000000001</c:v>
                </c:pt>
                <c:pt idx="12313">
                  <c:v>0.1636302</c:v>
                </c:pt>
                <c:pt idx="12314">
                  <c:v>0.163635</c:v>
                </c:pt>
                <c:pt idx="12315">
                  <c:v>0.1636398</c:v>
                </c:pt>
                <c:pt idx="12316">
                  <c:v>0.16364480000000001</c:v>
                </c:pt>
                <c:pt idx="12317">
                  <c:v>0.16365009999999999</c:v>
                </c:pt>
                <c:pt idx="12318">
                  <c:v>0.16365450000000001</c:v>
                </c:pt>
                <c:pt idx="12319">
                  <c:v>0.16365769999999999</c:v>
                </c:pt>
                <c:pt idx="12320">
                  <c:v>0.16366159999999999</c:v>
                </c:pt>
                <c:pt idx="12321">
                  <c:v>0.1636657</c:v>
                </c:pt>
                <c:pt idx="12322">
                  <c:v>0.16366939999999999</c:v>
                </c:pt>
                <c:pt idx="12323">
                  <c:v>0.16367010000000001</c:v>
                </c:pt>
                <c:pt idx="12324">
                  <c:v>0.1636735</c:v>
                </c:pt>
                <c:pt idx="12325">
                  <c:v>0.16367770000000001</c:v>
                </c:pt>
                <c:pt idx="12326">
                  <c:v>0.16368160000000001</c:v>
                </c:pt>
                <c:pt idx="12327">
                  <c:v>0.16368379999999999</c:v>
                </c:pt>
                <c:pt idx="12328">
                  <c:v>0.163688</c:v>
                </c:pt>
                <c:pt idx="12329">
                  <c:v>0.16368920000000001</c:v>
                </c:pt>
                <c:pt idx="12330">
                  <c:v>0.16369259999999999</c:v>
                </c:pt>
                <c:pt idx="12331">
                  <c:v>0.1636956</c:v>
                </c:pt>
                <c:pt idx="12332">
                  <c:v>0.1636975</c:v>
                </c:pt>
                <c:pt idx="12333">
                  <c:v>0.1637007</c:v>
                </c:pt>
                <c:pt idx="12334">
                  <c:v>0.16370560000000001</c:v>
                </c:pt>
                <c:pt idx="12335">
                  <c:v>0.16370870000000001</c:v>
                </c:pt>
                <c:pt idx="12336">
                  <c:v>0.16371089999999999</c:v>
                </c:pt>
                <c:pt idx="12337">
                  <c:v>0.16371450000000001</c:v>
                </c:pt>
                <c:pt idx="12338">
                  <c:v>0.163719</c:v>
                </c:pt>
                <c:pt idx="12339">
                  <c:v>0.16372229999999999</c:v>
                </c:pt>
                <c:pt idx="12340">
                  <c:v>0.1637256</c:v>
                </c:pt>
                <c:pt idx="12341">
                  <c:v>0.16372919999999999</c:v>
                </c:pt>
                <c:pt idx="12342">
                  <c:v>0.1637313</c:v>
                </c:pt>
                <c:pt idx="12343">
                  <c:v>0.1637352</c:v>
                </c:pt>
                <c:pt idx="12344">
                  <c:v>0.16373989999999999</c:v>
                </c:pt>
                <c:pt idx="12345">
                  <c:v>0.1637448</c:v>
                </c:pt>
                <c:pt idx="12346">
                  <c:v>0.16375110000000001</c:v>
                </c:pt>
                <c:pt idx="12347">
                  <c:v>0.16375419999999999</c:v>
                </c:pt>
                <c:pt idx="12348">
                  <c:v>0.16375819999999999</c:v>
                </c:pt>
                <c:pt idx="12349">
                  <c:v>0.1637622</c:v>
                </c:pt>
                <c:pt idx="12350">
                  <c:v>0.1637672</c:v>
                </c:pt>
                <c:pt idx="12351">
                  <c:v>0.1637701</c:v>
                </c:pt>
                <c:pt idx="12352">
                  <c:v>0.1637738</c:v>
                </c:pt>
                <c:pt idx="12353">
                  <c:v>0.1637776</c:v>
                </c:pt>
                <c:pt idx="12354">
                  <c:v>0.16378129999999999</c:v>
                </c:pt>
                <c:pt idx="12355">
                  <c:v>0.1637884</c:v>
                </c:pt>
                <c:pt idx="12356">
                  <c:v>0.16379260000000001</c:v>
                </c:pt>
                <c:pt idx="12357">
                  <c:v>0.16379730000000001</c:v>
                </c:pt>
                <c:pt idx="12358">
                  <c:v>0.1638018</c:v>
                </c:pt>
                <c:pt idx="12359">
                  <c:v>0.16380700000000001</c:v>
                </c:pt>
                <c:pt idx="12360">
                  <c:v>0.16381209999999999</c:v>
                </c:pt>
                <c:pt idx="12361">
                  <c:v>0.1638154</c:v>
                </c:pt>
                <c:pt idx="12362">
                  <c:v>0.16382070000000001</c:v>
                </c:pt>
                <c:pt idx="12363">
                  <c:v>0.1638249</c:v>
                </c:pt>
                <c:pt idx="12364">
                  <c:v>0.16382969999999999</c:v>
                </c:pt>
                <c:pt idx="12365">
                  <c:v>0.1638358</c:v>
                </c:pt>
                <c:pt idx="12366">
                  <c:v>0.1638405</c:v>
                </c:pt>
                <c:pt idx="12367">
                  <c:v>0.1638452</c:v>
                </c:pt>
                <c:pt idx="12368">
                  <c:v>0.16385</c:v>
                </c:pt>
                <c:pt idx="12369">
                  <c:v>0.163855</c:v>
                </c:pt>
                <c:pt idx="12370">
                  <c:v>0.1638597</c:v>
                </c:pt>
                <c:pt idx="12371">
                  <c:v>0.16386419999999999</c:v>
                </c:pt>
                <c:pt idx="12372">
                  <c:v>0.16386890000000001</c:v>
                </c:pt>
                <c:pt idx="12373">
                  <c:v>0.1638733</c:v>
                </c:pt>
                <c:pt idx="12374">
                  <c:v>0.16387699999999999</c:v>
                </c:pt>
                <c:pt idx="12375">
                  <c:v>0.16388079999999999</c:v>
                </c:pt>
                <c:pt idx="12376">
                  <c:v>0.163885</c:v>
                </c:pt>
                <c:pt idx="12377">
                  <c:v>0.16388920000000001</c:v>
                </c:pt>
                <c:pt idx="12378">
                  <c:v>0.16389300000000001</c:v>
                </c:pt>
                <c:pt idx="12379">
                  <c:v>0.16389690000000001</c:v>
                </c:pt>
                <c:pt idx="12380">
                  <c:v>0.1639014</c:v>
                </c:pt>
                <c:pt idx="12381">
                  <c:v>0.163906</c:v>
                </c:pt>
                <c:pt idx="12382">
                  <c:v>0.16391049999999999</c:v>
                </c:pt>
                <c:pt idx="12383">
                  <c:v>0.1639149</c:v>
                </c:pt>
                <c:pt idx="12384">
                  <c:v>0.16391620000000001</c:v>
                </c:pt>
                <c:pt idx="12385">
                  <c:v>0.1639206</c:v>
                </c:pt>
                <c:pt idx="12386">
                  <c:v>0.1639255</c:v>
                </c:pt>
                <c:pt idx="12387">
                  <c:v>0.16392950000000001</c:v>
                </c:pt>
                <c:pt idx="12388">
                  <c:v>0.16393289999999999</c:v>
                </c:pt>
                <c:pt idx="12389">
                  <c:v>0.163937</c:v>
                </c:pt>
                <c:pt idx="12390">
                  <c:v>0.16394349999999999</c:v>
                </c:pt>
                <c:pt idx="12391">
                  <c:v>0.16394439999999999</c:v>
                </c:pt>
                <c:pt idx="12392">
                  <c:v>0.16396060000000001</c:v>
                </c:pt>
                <c:pt idx="12393">
                  <c:v>0.1639613</c:v>
                </c:pt>
                <c:pt idx="12394">
                  <c:v>0.1639649</c:v>
                </c:pt>
                <c:pt idx="12395">
                  <c:v>0.1639708</c:v>
                </c:pt>
                <c:pt idx="12396">
                  <c:v>0.1639758</c:v>
                </c:pt>
                <c:pt idx="12397">
                  <c:v>0.16398080000000001</c:v>
                </c:pt>
                <c:pt idx="12398">
                  <c:v>0.1639854</c:v>
                </c:pt>
                <c:pt idx="12399">
                  <c:v>0.16398840000000001</c:v>
                </c:pt>
                <c:pt idx="12400">
                  <c:v>0.16398860000000001</c:v>
                </c:pt>
                <c:pt idx="12401">
                  <c:v>0.1639861</c:v>
                </c:pt>
                <c:pt idx="12402">
                  <c:v>0.1639833</c:v>
                </c:pt>
                <c:pt idx="12403">
                  <c:v>0.16397980000000001</c:v>
                </c:pt>
                <c:pt idx="12404">
                  <c:v>0.1639835</c:v>
                </c:pt>
                <c:pt idx="12405">
                  <c:v>0.1639871</c:v>
                </c:pt>
                <c:pt idx="12406">
                  <c:v>0.16399359999999999</c:v>
                </c:pt>
                <c:pt idx="12407">
                  <c:v>0.16399859999999999</c:v>
                </c:pt>
                <c:pt idx="12408">
                  <c:v>0.16400429999999999</c:v>
                </c:pt>
                <c:pt idx="12409">
                  <c:v>0.16401399999999999</c:v>
                </c:pt>
                <c:pt idx="12410">
                  <c:v>0.1640201</c:v>
                </c:pt>
                <c:pt idx="12411">
                  <c:v>0.16402620000000001</c:v>
                </c:pt>
                <c:pt idx="12412">
                  <c:v>0.16403760000000001</c:v>
                </c:pt>
                <c:pt idx="12413">
                  <c:v>0.16404460000000001</c:v>
                </c:pt>
                <c:pt idx="12414">
                  <c:v>0.16405169999999999</c:v>
                </c:pt>
                <c:pt idx="12415">
                  <c:v>0.16405939999999999</c:v>
                </c:pt>
                <c:pt idx="12416">
                  <c:v>0.164073</c:v>
                </c:pt>
                <c:pt idx="12417">
                  <c:v>0.16408</c:v>
                </c:pt>
                <c:pt idx="12418">
                  <c:v>0.16408739999999999</c:v>
                </c:pt>
                <c:pt idx="12419">
                  <c:v>0.16409499999999999</c:v>
                </c:pt>
                <c:pt idx="12420">
                  <c:v>0.16410279999999999</c:v>
                </c:pt>
                <c:pt idx="12421">
                  <c:v>0.1641107</c:v>
                </c:pt>
                <c:pt idx="12422">
                  <c:v>0.1641185</c:v>
                </c:pt>
                <c:pt idx="12423">
                  <c:v>0.16412640000000001</c:v>
                </c:pt>
                <c:pt idx="12424">
                  <c:v>0.16413469999999999</c:v>
                </c:pt>
                <c:pt idx="12425">
                  <c:v>0.1641415</c:v>
                </c:pt>
                <c:pt idx="12426">
                  <c:v>0.1641503</c:v>
                </c:pt>
                <c:pt idx="12427">
                  <c:v>0.16415879999999999</c:v>
                </c:pt>
                <c:pt idx="12428">
                  <c:v>0.16416849999999999</c:v>
                </c:pt>
                <c:pt idx="12429">
                  <c:v>0.1641754</c:v>
                </c:pt>
                <c:pt idx="12430">
                  <c:v>0.16418579999999999</c:v>
                </c:pt>
                <c:pt idx="12431">
                  <c:v>0.1641936</c:v>
                </c:pt>
                <c:pt idx="12432">
                  <c:v>0.16420100000000001</c:v>
                </c:pt>
                <c:pt idx="12433">
                  <c:v>0.1642084</c:v>
                </c:pt>
                <c:pt idx="12434">
                  <c:v>0.164216</c:v>
                </c:pt>
                <c:pt idx="12435">
                  <c:v>0.1642238</c:v>
                </c:pt>
                <c:pt idx="12436">
                  <c:v>0.16423160000000001</c:v>
                </c:pt>
                <c:pt idx="12437">
                  <c:v>0.16423989999999999</c:v>
                </c:pt>
                <c:pt idx="12438">
                  <c:v>0.16424810000000001</c:v>
                </c:pt>
                <c:pt idx="12439">
                  <c:v>0.16425629999999999</c:v>
                </c:pt>
                <c:pt idx="12440">
                  <c:v>0.1642644</c:v>
                </c:pt>
                <c:pt idx="12441">
                  <c:v>0.16427220000000001</c:v>
                </c:pt>
                <c:pt idx="12442">
                  <c:v>0.1642805</c:v>
                </c:pt>
                <c:pt idx="12443">
                  <c:v>0.16428889999999999</c:v>
                </c:pt>
                <c:pt idx="12444">
                  <c:v>0.1642972</c:v>
                </c:pt>
                <c:pt idx="12445">
                  <c:v>0.16430549999999999</c:v>
                </c:pt>
                <c:pt idx="12446">
                  <c:v>0.16431119999999999</c:v>
                </c:pt>
                <c:pt idx="12447">
                  <c:v>0.16431870000000001</c:v>
                </c:pt>
                <c:pt idx="12448">
                  <c:v>0.16432949999999999</c:v>
                </c:pt>
                <c:pt idx="12449">
                  <c:v>0.16433590000000001</c:v>
                </c:pt>
                <c:pt idx="12450">
                  <c:v>0.16434399999999999</c:v>
                </c:pt>
                <c:pt idx="12451">
                  <c:v>0.1643532</c:v>
                </c:pt>
                <c:pt idx="12452">
                  <c:v>0.16436249999999999</c:v>
                </c:pt>
                <c:pt idx="12453">
                  <c:v>0.16437160000000001</c:v>
                </c:pt>
                <c:pt idx="12454">
                  <c:v>0.16439010000000001</c:v>
                </c:pt>
                <c:pt idx="12455">
                  <c:v>0.16439880000000001</c:v>
                </c:pt>
                <c:pt idx="12456">
                  <c:v>0.1644072</c:v>
                </c:pt>
                <c:pt idx="12457">
                  <c:v>0.164409</c:v>
                </c:pt>
                <c:pt idx="12458">
                  <c:v>0.16442370000000001</c:v>
                </c:pt>
                <c:pt idx="12459">
                  <c:v>0.16443199999999999</c:v>
                </c:pt>
                <c:pt idx="12460">
                  <c:v>0.16443840000000001</c:v>
                </c:pt>
                <c:pt idx="12461">
                  <c:v>0.16444639999999999</c:v>
                </c:pt>
                <c:pt idx="12462">
                  <c:v>0.1644526</c:v>
                </c:pt>
                <c:pt idx="12463">
                  <c:v>0.16446369999999999</c:v>
                </c:pt>
                <c:pt idx="12464">
                  <c:v>0.16447030000000001</c:v>
                </c:pt>
                <c:pt idx="12465">
                  <c:v>0.16448260000000001</c:v>
                </c:pt>
                <c:pt idx="12466">
                  <c:v>0.16449220000000001</c:v>
                </c:pt>
                <c:pt idx="12467">
                  <c:v>0.1645016</c:v>
                </c:pt>
                <c:pt idx="12468">
                  <c:v>0.16451160000000001</c:v>
                </c:pt>
                <c:pt idx="12469">
                  <c:v>0.16452149999999999</c:v>
                </c:pt>
                <c:pt idx="12470">
                  <c:v>0.1645286</c:v>
                </c:pt>
                <c:pt idx="12471">
                  <c:v>0.16453899999999999</c:v>
                </c:pt>
                <c:pt idx="12472">
                  <c:v>0.16454869999999999</c:v>
                </c:pt>
                <c:pt idx="12473">
                  <c:v>0.16455800000000001</c:v>
                </c:pt>
                <c:pt idx="12474">
                  <c:v>0.16456709999999999</c:v>
                </c:pt>
                <c:pt idx="12475">
                  <c:v>0.1645759</c:v>
                </c:pt>
                <c:pt idx="12476">
                  <c:v>0.16458490000000001</c:v>
                </c:pt>
                <c:pt idx="12477">
                  <c:v>0.16459399999999999</c:v>
                </c:pt>
                <c:pt idx="12478">
                  <c:v>0.16460320000000001</c:v>
                </c:pt>
                <c:pt idx="12479">
                  <c:v>0.16461190000000001</c:v>
                </c:pt>
                <c:pt idx="12480">
                  <c:v>0.16462160000000001</c:v>
                </c:pt>
                <c:pt idx="12481">
                  <c:v>0.16463120000000001</c:v>
                </c:pt>
                <c:pt idx="12482">
                  <c:v>0.16464780000000001</c:v>
                </c:pt>
                <c:pt idx="12483">
                  <c:v>0.164657</c:v>
                </c:pt>
                <c:pt idx="12484">
                  <c:v>0.16466639999999999</c:v>
                </c:pt>
                <c:pt idx="12485">
                  <c:v>0.16467660000000001</c:v>
                </c:pt>
                <c:pt idx="12486">
                  <c:v>0.16468659999999999</c:v>
                </c:pt>
                <c:pt idx="12487">
                  <c:v>0.16469600000000001</c:v>
                </c:pt>
                <c:pt idx="12488">
                  <c:v>0.16470580000000001</c:v>
                </c:pt>
                <c:pt idx="12489">
                  <c:v>0.1647158</c:v>
                </c:pt>
                <c:pt idx="12490">
                  <c:v>0.16472580000000001</c:v>
                </c:pt>
                <c:pt idx="12491">
                  <c:v>0.16473660000000001</c:v>
                </c:pt>
                <c:pt idx="12492">
                  <c:v>0.16474730000000001</c:v>
                </c:pt>
                <c:pt idx="12493">
                  <c:v>0.1647576</c:v>
                </c:pt>
                <c:pt idx="12494">
                  <c:v>0.16476769999999999</c:v>
                </c:pt>
                <c:pt idx="12495">
                  <c:v>0.1647776</c:v>
                </c:pt>
                <c:pt idx="12496">
                  <c:v>0.1647874</c:v>
                </c:pt>
                <c:pt idx="12497">
                  <c:v>0.16479669999999999</c:v>
                </c:pt>
                <c:pt idx="12498">
                  <c:v>0.16480610000000001</c:v>
                </c:pt>
                <c:pt idx="12499">
                  <c:v>0.16481560000000001</c:v>
                </c:pt>
                <c:pt idx="12500">
                  <c:v>0.16482559999999999</c:v>
                </c:pt>
                <c:pt idx="12501">
                  <c:v>0.16483519999999999</c:v>
                </c:pt>
                <c:pt idx="12502">
                  <c:v>0.1648445</c:v>
                </c:pt>
                <c:pt idx="12503">
                  <c:v>0.16485379999999999</c:v>
                </c:pt>
                <c:pt idx="12504">
                  <c:v>0.16486339999999999</c:v>
                </c:pt>
                <c:pt idx="12505">
                  <c:v>0.16487299999999999</c:v>
                </c:pt>
                <c:pt idx="12506">
                  <c:v>0.16488259999999999</c:v>
                </c:pt>
                <c:pt idx="12507">
                  <c:v>0.16489210000000001</c:v>
                </c:pt>
                <c:pt idx="12508">
                  <c:v>0.16490189999999999</c:v>
                </c:pt>
                <c:pt idx="12509">
                  <c:v>0.1649119</c:v>
                </c:pt>
                <c:pt idx="12510">
                  <c:v>0.1649225</c:v>
                </c:pt>
                <c:pt idx="12511">
                  <c:v>0.1649332</c:v>
                </c:pt>
                <c:pt idx="12512">
                  <c:v>0.1649437</c:v>
                </c:pt>
                <c:pt idx="12513">
                  <c:v>0.16495399999999999</c:v>
                </c:pt>
                <c:pt idx="12514">
                  <c:v>0.16496430000000001</c:v>
                </c:pt>
                <c:pt idx="12515">
                  <c:v>0.16497500000000001</c:v>
                </c:pt>
                <c:pt idx="12516">
                  <c:v>0.16498560000000001</c:v>
                </c:pt>
                <c:pt idx="12517">
                  <c:v>0.16499630000000001</c:v>
                </c:pt>
                <c:pt idx="12518">
                  <c:v>0.1650066</c:v>
                </c:pt>
                <c:pt idx="12519">
                  <c:v>0.16501679999999999</c:v>
                </c:pt>
                <c:pt idx="12520">
                  <c:v>0.16502700000000001</c:v>
                </c:pt>
                <c:pt idx="12521">
                  <c:v>0.1650373</c:v>
                </c:pt>
                <c:pt idx="12522">
                  <c:v>0.16504779999999999</c:v>
                </c:pt>
                <c:pt idx="12523">
                  <c:v>0.16505829999999999</c:v>
                </c:pt>
                <c:pt idx="12524">
                  <c:v>0.16506879999999999</c:v>
                </c:pt>
                <c:pt idx="12525">
                  <c:v>0.16507959999999999</c:v>
                </c:pt>
                <c:pt idx="12526">
                  <c:v>0.1650905</c:v>
                </c:pt>
                <c:pt idx="12527">
                  <c:v>0.16510159999999999</c:v>
                </c:pt>
                <c:pt idx="12528">
                  <c:v>0.1651117</c:v>
                </c:pt>
                <c:pt idx="12529">
                  <c:v>0.1651222</c:v>
                </c:pt>
                <c:pt idx="12530">
                  <c:v>0.16513269999999999</c:v>
                </c:pt>
                <c:pt idx="12531">
                  <c:v>0.16514280000000001</c:v>
                </c:pt>
                <c:pt idx="12532">
                  <c:v>0.1651522</c:v>
                </c:pt>
                <c:pt idx="12533">
                  <c:v>0.16516120000000001</c:v>
                </c:pt>
                <c:pt idx="12534">
                  <c:v>0.1651706</c:v>
                </c:pt>
                <c:pt idx="12535">
                  <c:v>0.16517999999999999</c:v>
                </c:pt>
                <c:pt idx="12536">
                  <c:v>0.16519020000000001</c:v>
                </c:pt>
                <c:pt idx="12537">
                  <c:v>0.1652006</c:v>
                </c:pt>
                <c:pt idx="12538">
                  <c:v>0.165211</c:v>
                </c:pt>
                <c:pt idx="12539">
                  <c:v>0.1652216</c:v>
                </c:pt>
                <c:pt idx="12540">
                  <c:v>0.1652325</c:v>
                </c:pt>
                <c:pt idx="12541">
                  <c:v>0.16524359999999999</c:v>
                </c:pt>
                <c:pt idx="12542">
                  <c:v>0.16525419999999999</c:v>
                </c:pt>
                <c:pt idx="12543">
                  <c:v>0.1652643</c:v>
                </c:pt>
                <c:pt idx="12544">
                  <c:v>0.16527449999999999</c:v>
                </c:pt>
                <c:pt idx="12545">
                  <c:v>0.16528470000000001</c:v>
                </c:pt>
                <c:pt idx="12546">
                  <c:v>0.16529460000000001</c:v>
                </c:pt>
                <c:pt idx="12547">
                  <c:v>0.165302</c:v>
                </c:pt>
                <c:pt idx="12548">
                  <c:v>0.1653222</c:v>
                </c:pt>
                <c:pt idx="12549">
                  <c:v>0.1653319</c:v>
                </c:pt>
                <c:pt idx="12550">
                  <c:v>0.16533239999999999</c:v>
                </c:pt>
                <c:pt idx="12551">
                  <c:v>0.16534280000000001</c:v>
                </c:pt>
                <c:pt idx="12552">
                  <c:v>0.1653529</c:v>
                </c:pt>
                <c:pt idx="12553">
                  <c:v>0.16536300000000001</c:v>
                </c:pt>
                <c:pt idx="12554">
                  <c:v>0.16537250000000001</c:v>
                </c:pt>
                <c:pt idx="12555">
                  <c:v>0.16538140000000001</c:v>
                </c:pt>
                <c:pt idx="12556">
                  <c:v>0.16539039999999999</c:v>
                </c:pt>
                <c:pt idx="12557">
                  <c:v>0.16540009999999999</c:v>
                </c:pt>
                <c:pt idx="12558">
                  <c:v>0.1654098</c:v>
                </c:pt>
                <c:pt idx="12559">
                  <c:v>0.16541990000000001</c:v>
                </c:pt>
                <c:pt idx="12560">
                  <c:v>0.16542999999999999</c:v>
                </c:pt>
                <c:pt idx="12561">
                  <c:v>0.16544020000000001</c:v>
                </c:pt>
                <c:pt idx="12562">
                  <c:v>0.16545090000000001</c:v>
                </c:pt>
                <c:pt idx="12563">
                  <c:v>0.1654697</c:v>
                </c:pt>
                <c:pt idx="12564">
                  <c:v>0.16547999999999999</c:v>
                </c:pt>
                <c:pt idx="12565">
                  <c:v>0.1654825</c:v>
                </c:pt>
                <c:pt idx="12566">
                  <c:v>0.16550049999999999</c:v>
                </c:pt>
                <c:pt idx="12567">
                  <c:v>0.16551060000000001</c:v>
                </c:pt>
                <c:pt idx="12568">
                  <c:v>0.16552030000000001</c:v>
                </c:pt>
                <c:pt idx="12569">
                  <c:v>0.16553100000000001</c:v>
                </c:pt>
                <c:pt idx="12570">
                  <c:v>0.1655462</c:v>
                </c:pt>
                <c:pt idx="12571">
                  <c:v>0.16555819999999999</c:v>
                </c:pt>
                <c:pt idx="12572">
                  <c:v>0.16556989999999999</c:v>
                </c:pt>
                <c:pt idx="12573">
                  <c:v>0.16558220000000001</c:v>
                </c:pt>
                <c:pt idx="12574">
                  <c:v>0.16559460000000001</c:v>
                </c:pt>
                <c:pt idx="12575">
                  <c:v>0.1656068</c:v>
                </c:pt>
                <c:pt idx="12576">
                  <c:v>0.16561890000000001</c:v>
                </c:pt>
                <c:pt idx="12577">
                  <c:v>0.165631</c:v>
                </c:pt>
                <c:pt idx="12578">
                  <c:v>0.16564290000000001</c:v>
                </c:pt>
                <c:pt idx="12579">
                  <c:v>0.165662</c:v>
                </c:pt>
                <c:pt idx="12580">
                  <c:v>0.1656734</c:v>
                </c:pt>
                <c:pt idx="12581">
                  <c:v>0.16568479999999999</c:v>
                </c:pt>
                <c:pt idx="12582">
                  <c:v>0.16569610000000001</c:v>
                </c:pt>
                <c:pt idx="12583">
                  <c:v>0.1657074</c:v>
                </c:pt>
                <c:pt idx="12584">
                  <c:v>0.16571810000000001</c:v>
                </c:pt>
                <c:pt idx="12585">
                  <c:v>0.1657293</c:v>
                </c:pt>
                <c:pt idx="12586">
                  <c:v>0.165741</c:v>
                </c:pt>
                <c:pt idx="12587">
                  <c:v>0.1657535</c:v>
                </c:pt>
                <c:pt idx="12588">
                  <c:v>0.1657661</c:v>
                </c:pt>
                <c:pt idx="12589">
                  <c:v>0.16577439999999999</c:v>
                </c:pt>
                <c:pt idx="12590">
                  <c:v>0.1657873</c:v>
                </c:pt>
                <c:pt idx="12591">
                  <c:v>0.1658028</c:v>
                </c:pt>
                <c:pt idx="12592">
                  <c:v>0.16581019999999999</c:v>
                </c:pt>
                <c:pt idx="12593">
                  <c:v>0.16582189999999999</c:v>
                </c:pt>
                <c:pt idx="12594">
                  <c:v>0.16583680000000001</c:v>
                </c:pt>
                <c:pt idx="12595">
                  <c:v>0.16584789999999999</c:v>
                </c:pt>
                <c:pt idx="12596">
                  <c:v>0.1658588</c:v>
                </c:pt>
                <c:pt idx="12597">
                  <c:v>0.16586960000000001</c:v>
                </c:pt>
                <c:pt idx="12598">
                  <c:v>0.16588030000000001</c:v>
                </c:pt>
                <c:pt idx="12599">
                  <c:v>0.16589139999999999</c:v>
                </c:pt>
                <c:pt idx="12600">
                  <c:v>0.16590269999999999</c:v>
                </c:pt>
                <c:pt idx="12601">
                  <c:v>0.16591359999999999</c:v>
                </c:pt>
                <c:pt idx="12602">
                  <c:v>0.1659254</c:v>
                </c:pt>
                <c:pt idx="12603">
                  <c:v>0.16593759999999999</c:v>
                </c:pt>
                <c:pt idx="12604">
                  <c:v>0.16594990000000001</c:v>
                </c:pt>
                <c:pt idx="12605">
                  <c:v>0.1659622</c:v>
                </c:pt>
                <c:pt idx="12606">
                  <c:v>0.16597419999999999</c:v>
                </c:pt>
                <c:pt idx="12607">
                  <c:v>0.1659861</c:v>
                </c:pt>
                <c:pt idx="12608">
                  <c:v>0.16600570000000001</c:v>
                </c:pt>
                <c:pt idx="12609">
                  <c:v>0.16601779999999999</c:v>
                </c:pt>
                <c:pt idx="12610">
                  <c:v>0.1660306</c:v>
                </c:pt>
                <c:pt idx="12611">
                  <c:v>0.16604269999999999</c:v>
                </c:pt>
                <c:pt idx="12612">
                  <c:v>0.1660538</c:v>
                </c:pt>
                <c:pt idx="12613">
                  <c:v>0.16606589999999999</c:v>
                </c:pt>
                <c:pt idx="12614">
                  <c:v>0.16607749999999999</c:v>
                </c:pt>
                <c:pt idx="12615">
                  <c:v>0.16609019999999999</c:v>
                </c:pt>
                <c:pt idx="12616">
                  <c:v>0.16610330000000001</c:v>
                </c:pt>
                <c:pt idx="12617">
                  <c:v>0.16611629999999999</c:v>
                </c:pt>
                <c:pt idx="12618">
                  <c:v>0.166129</c:v>
                </c:pt>
                <c:pt idx="12619">
                  <c:v>0.16614119999999999</c:v>
                </c:pt>
                <c:pt idx="12620">
                  <c:v>0.1661541</c:v>
                </c:pt>
                <c:pt idx="12621">
                  <c:v>0.16616710000000001</c:v>
                </c:pt>
                <c:pt idx="12622">
                  <c:v>0.1661812</c:v>
                </c:pt>
                <c:pt idx="12623">
                  <c:v>0.16619539999999999</c:v>
                </c:pt>
                <c:pt idx="12624">
                  <c:v>0.16620860000000001</c:v>
                </c:pt>
                <c:pt idx="12625">
                  <c:v>0.16622129999999999</c:v>
                </c:pt>
                <c:pt idx="12626">
                  <c:v>0.16624639999999999</c:v>
                </c:pt>
                <c:pt idx="12627">
                  <c:v>0.1662545</c:v>
                </c:pt>
                <c:pt idx="12628">
                  <c:v>0.16626779999999999</c:v>
                </c:pt>
                <c:pt idx="12629">
                  <c:v>0.1662728</c:v>
                </c:pt>
                <c:pt idx="12630">
                  <c:v>0.16629730000000001</c:v>
                </c:pt>
                <c:pt idx="12631">
                  <c:v>0.16630710000000001</c:v>
                </c:pt>
                <c:pt idx="12632">
                  <c:v>0.16631650000000001</c:v>
                </c:pt>
                <c:pt idx="12633">
                  <c:v>0.1663287</c:v>
                </c:pt>
                <c:pt idx="12634">
                  <c:v>0.16634260000000001</c:v>
                </c:pt>
                <c:pt idx="12635">
                  <c:v>0.16633110000000001</c:v>
                </c:pt>
                <c:pt idx="12636">
                  <c:v>0.16634160000000001</c:v>
                </c:pt>
                <c:pt idx="12637">
                  <c:v>0.16635249999999999</c:v>
                </c:pt>
                <c:pt idx="12638">
                  <c:v>0.16636280000000001</c:v>
                </c:pt>
                <c:pt idx="12639">
                  <c:v>0.1663732</c:v>
                </c:pt>
                <c:pt idx="12640">
                  <c:v>0.16638420000000001</c:v>
                </c:pt>
                <c:pt idx="12641">
                  <c:v>0.1663955</c:v>
                </c:pt>
                <c:pt idx="12642">
                  <c:v>0.16640630000000001</c:v>
                </c:pt>
                <c:pt idx="12643">
                  <c:v>0.1664176</c:v>
                </c:pt>
                <c:pt idx="12644">
                  <c:v>0.16642899999999999</c:v>
                </c:pt>
                <c:pt idx="12645">
                  <c:v>0.1664447</c:v>
                </c:pt>
                <c:pt idx="12646">
                  <c:v>0.16645679999999999</c:v>
                </c:pt>
                <c:pt idx="12647">
                  <c:v>0.16646939999999999</c:v>
                </c:pt>
                <c:pt idx="12648">
                  <c:v>0.1664824</c:v>
                </c:pt>
                <c:pt idx="12649">
                  <c:v>0.16649549999999999</c:v>
                </c:pt>
                <c:pt idx="12650">
                  <c:v>0.16650880000000001</c:v>
                </c:pt>
                <c:pt idx="12651">
                  <c:v>0.1665219</c:v>
                </c:pt>
                <c:pt idx="12652">
                  <c:v>0.16653470000000001</c:v>
                </c:pt>
                <c:pt idx="12653">
                  <c:v>0.1665481</c:v>
                </c:pt>
                <c:pt idx="12654">
                  <c:v>0.1665662</c:v>
                </c:pt>
                <c:pt idx="12655">
                  <c:v>0.16657930000000001</c:v>
                </c:pt>
                <c:pt idx="12656">
                  <c:v>0.16659270000000001</c:v>
                </c:pt>
                <c:pt idx="12657">
                  <c:v>0.16660620000000001</c:v>
                </c:pt>
                <c:pt idx="12658">
                  <c:v>0.16661960000000001</c:v>
                </c:pt>
                <c:pt idx="12659">
                  <c:v>0.16663339999999999</c:v>
                </c:pt>
                <c:pt idx="12660">
                  <c:v>0.1666474</c:v>
                </c:pt>
                <c:pt idx="12661">
                  <c:v>0.1666617</c:v>
                </c:pt>
                <c:pt idx="12662">
                  <c:v>0.16666990000000001</c:v>
                </c:pt>
                <c:pt idx="12663">
                  <c:v>0.1666842</c:v>
                </c:pt>
                <c:pt idx="12664">
                  <c:v>0.16669819999999999</c:v>
                </c:pt>
                <c:pt idx="12665">
                  <c:v>0.1667138</c:v>
                </c:pt>
                <c:pt idx="12666">
                  <c:v>0.1667286</c:v>
                </c:pt>
                <c:pt idx="12667">
                  <c:v>0.16674220000000001</c:v>
                </c:pt>
                <c:pt idx="12668">
                  <c:v>0.16675590000000001</c:v>
                </c:pt>
                <c:pt idx="12669">
                  <c:v>0.1667698</c:v>
                </c:pt>
                <c:pt idx="12670">
                  <c:v>0.16678299999999999</c:v>
                </c:pt>
                <c:pt idx="12671">
                  <c:v>0.16680239999999999</c:v>
                </c:pt>
                <c:pt idx="12672">
                  <c:v>0.16681560000000001</c:v>
                </c:pt>
                <c:pt idx="12673">
                  <c:v>0.1668297</c:v>
                </c:pt>
                <c:pt idx="12674">
                  <c:v>0.1668509</c:v>
                </c:pt>
                <c:pt idx="12675">
                  <c:v>0.16686500000000001</c:v>
                </c:pt>
                <c:pt idx="12676">
                  <c:v>0.16687189999999999</c:v>
                </c:pt>
                <c:pt idx="12677">
                  <c:v>0.1668867</c:v>
                </c:pt>
                <c:pt idx="12678">
                  <c:v>0.16690050000000001</c:v>
                </c:pt>
                <c:pt idx="12679">
                  <c:v>0.1669148</c:v>
                </c:pt>
                <c:pt idx="12680">
                  <c:v>0.16692989999999999</c:v>
                </c:pt>
                <c:pt idx="12681">
                  <c:v>0.1669446</c:v>
                </c:pt>
                <c:pt idx="12682">
                  <c:v>0.16695860000000001</c:v>
                </c:pt>
                <c:pt idx="12683">
                  <c:v>0.16697200000000001</c:v>
                </c:pt>
                <c:pt idx="12684">
                  <c:v>0.1669861</c:v>
                </c:pt>
                <c:pt idx="12685">
                  <c:v>0.1670073</c:v>
                </c:pt>
                <c:pt idx="12686">
                  <c:v>0.16702159999999999</c:v>
                </c:pt>
                <c:pt idx="12687">
                  <c:v>0.16702919999999999</c:v>
                </c:pt>
                <c:pt idx="12688">
                  <c:v>0.167043</c:v>
                </c:pt>
                <c:pt idx="12689">
                  <c:v>0.16705719999999999</c:v>
                </c:pt>
                <c:pt idx="12690">
                  <c:v>0.16707050000000001</c:v>
                </c:pt>
                <c:pt idx="12691">
                  <c:v>0.16709060000000001</c:v>
                </c:pt>
                <c:pt idx="12692">
                  <c:v>0.1671115</c:v>
                </c:pt>
                <c:pt idx="12693">
                  <c:v>0.1671262</c:v>
                </c:pt>
                <c:pt idx="12694">
                  <c:v>0.16712630000000001</c:v>
                </c:pt>
                <c:pt idx="12695">
                  <c:v>0.16714100000000001</c:v>
                </c:pt>
                <c:pt idx="12696">
                  <c:v>0.1671551</c:v>
                </c:pt>
                <c:pt idx="12697">
                  <c:v>0.16716919999999999</c:v>
                </c:pt>
                <c:pt idx="12698">
                  <c:v>0.1671897</c:v>
                </c:pt>
                <c:pt idx="12699">
                  <c:v>0.16720280000000001</c:v>
                </c:pt>
                <c:pt idx="12700">
                  <c:v>0.16721559999999999</c:v>
                </c:pt>
                <c:pt idx="12701">
                  <c:v>0.16722909999999999</c:v>
                </c:pt>
                <c:pt idx="12702">
                  <c:v>0.1672428</c:v>
                </c:pt>
                <c:pt idx="12703">
                  <c:v>0.16724939999999999</c:v>
                </c:pt>
                <c:pt idx="12704">
                  <c:v>0.16727049999999999</c:v>
                </c:pt>
                <c:pt idx="12705">
                  <c:v>0.16728380000000001</c:v>
                </c:pt>
                <c:pt idx="12706">
                  <c:v>0.16729769999999999</c:v>
                </c:pt>
                <c:pt idx="12707">
                  <c:v>0.1673115</c:v>
                </c:pt>
                <c:pt idx="12708">
                  <c:v>0.167325</c:v>
                </c:pt>
                <c:pt idx="12709">
                  <c:v>0.1673386</c:v>
                </c:pt>
                <c:pt idx="12710">
                  <c:v>0.1673519</c:v>
                </c:pt>
                <c:pt idx="12711">
                  <c:v>0.16736590000000001</c:v>
                </c:pt>
                <c:pt idx="12712">
                  <c:v>0.16737959999999999</c:v>
                </c:pt>
                <c:pt idx="12713">
                  <c:v>0.16739319999999999</c:v>
                </c:pt>
                <c:pt idx="12714">
                  <c:v>0.16740679999999999</c:v>
                </c:pt>
                <c:pt idx="12715">
                  <c:v>0.1674204</c:v>
                </c:pt>
                <c:pt idx="12716">
                  <c:v>0.16743420000000001</c:v>
                </c:pt>
                <c:pt idx="12717">
                  <c:v>0.16744780000000001</c:v>
                </c:pt>
                <c:pt idx="12718">
                  <c:v>0.16746159999999999</c:v>
                </c:pt>
                <c:pt idx="12719">
                  <c:v>0.16747500000000001</c:v>
                </c:pt>
                <c:pt idx="12720">
                  <c:v>0.16749520000000001</c:v>
                </c:pt>
                <c:pt idx="12721">
                  <c:v>0.16750889999999999</c:v>
                </c:pt>
                <c:pt idx="12722">
                  <c:v>0.16752239999999999</c:v>
                </c:pt>
                <c:pt idx="12723">
                  <c:v>0.1675295</c:v>
                </c:pt>
                <c:pt idx="12724">
                  <c:v>0.16754379999999999</c:v>
                </c:pt>
                <c:pt idx="12725">
                  <c:v>0.1675574</c:v>
                </c:pt>
                <c:pt idx="12726">
                  <c:v>0.1675712</c:v>
                </c:pt>
                <c:pt idx="12727">
                  <c:v>0.16758509999999999</c:v>
                </c:pt>
                <c:pt idx="12728">
                  <c:v>0.16760559999999999</c:v>
                </c:pt>
                <c:pt idx="12729">
                  <c:v>0.1676126</c:v>
                </c:pt>
                <c:pt idx="12730">
                  <c:v>0.1676328</c:v>
                </c:pt>
                <c:pt idx="12731">
                  <c:v>0.16764660000000001</c:v>
                </c:pt>
                <c:pt idx="12732">
                  <c:v>0.1676609</c:v>
                </c:pt>
                <c:pt idx="12733">
                  <c:v>0.16767560000000001</c:v>
                </c:pt>
                <c:pt idx="12734">
                  <c:v>0.16768930000000001</c:v>
                </c:pt>
                <c:pt idx="12735">
                  <c:v>0.1677025</c:v>
                </c:pt>
                <c:pt idx="12736">
                  <c:v>0.16771610000000001</c:v>
                </c:pt>
                <c:pt idx="12737">
                  <c:v>0.1677295</c:v>
                </c:pt>
                <c:pt idx="12738">
                  <c:v>0.16774339999999999</c:v>
                </c:pt>
                <c:pt idx="12739">
                  <c:v>0.16775680000000001</c:v>
                </c:pt>
                <c:pt idx="12740">
                  <c:v>0.1677698</c:v>
                </c:pt>
                <c:pt idx="12741">
                  <c:v>0.1677834</c:v>
                </c:pt>
                <c:pt idx="12742">
                  <c:v>0.16779769999999999</c:v>
                </c:pt>
                <c:pt idx="12743">
                  <c:v>0.1678115</c:v>
                </c:pt>
                <c:pt idx="12744">
                  <c:v>0.16783329999999999</c:v>
                </c:pt>
                <c:pt idx="12745">
                  <c:v>0.16784019999999999</c:v>
                </c:pt>
                <c:pt idx="12746">
                  <c:v>0.16786129999999999</c:v>
                </c:pt>
                <c:pt idx="12747">
                  <c:v>0.16786780000000001</c:v>
                </c:pt>
                <c:pt idx="12748">
                  <c:v>0.1678818</c:v>
                </c:pt>
                <c:pt idx="12749">
                  <c:v>0.1678955</c:v>
                </c:pt>
                <c:pt idx="12750">
                  <c:v>0.16791809999999999</c:v>
                </c:pt>
                <c:pt idx="12751">
                  <c:v>0.1679252</c:v>
                </c:pt>
                <c:pt idx="12752">
                  <c:v>0.16793949999999999</c:v>
                </c:pt>
                <c:pt idx="12753">
                  <c:v>0.16796259999999999</c:v>
                </c:pt>
                <c:pt idx="12754">
                  <c:v>0.16798479999999999</c:v>
                </c:pt>
                <c:pt idx="12755">
                  <c:v>0.16798489999999999</c:v>
                </c:pt>
                <c:pt idx="12756">
                  <c:v>0.1679996</c:v>
                </c:pt>
                <c:pt idx="12757">
                  <c:v>0.16801369999999999</c:v>
                </c:pt>
                <c:pt idx="12758">
                  <c:v>0.16802719999999999</c:v>
                </c:pt>
                <c:pt idx="12759">
                  <c:v>0.1680538</c:v>
                </c:pt>
                <c:pt idx="12760">
                  <c:v>0.16806740000000001</c:v>
                </c:pt>
                <c:pt idx="12761">
                  <c:v>0.16808119999999999</c:v>
                </c:pt>
                <c:pt idx="12762">
                  <c:v>0.1680953</c:v>
                </c:pt>
                <c:pt idx="12763">
                  <c:v>0.1681018</c:v>
                </c:pt>
                <c:pt idx="12764">
                  <c:v>0.1681233</c:v>
                </c:pt>
                <c:pt idx="12765">
                  <c:v>0.1681299</c:v>
                </c:pt>
                <c:pt idx="12766">
                  <c:v>0.1681512</c:v>
                </c:pt>
                <c:pt idx="12767">
                  <c:v>0.168158</c:v>
                </c:pt>
                <c:pt idx="12768">
                  <c:v>0.16817860000000001</c:v>
                </c:pt>
                <c:pt idx="12769">
                  <c:v>0.16819249999999999</c:v>
                </c:pt>
                <c:pt idx="12770">
                  <c:v>0.1682062</c:v>
                </c:pt>
                <c:pt idx="12771">
                  <c:v>0.16822000000000001</c:v>
                </c:pt>
                <c:pt idx="12772">
                  <c:v>0.16823350000000001</c:v>
                </c:pt>
                <c:pt idx="12773">
                  <c:v>0.16824629999999999</c:v>
                </c:pt>
                <c:pt idx="12774">
                  <c:v>0.16825970000000001</c:v>
                </c:pt>
                <c:pt idx="12775">
                  <c:v>0.16827239999999999</c:v>
                </c:pt>
                <c:pt idx="12776">
                  <c:v>0.16827780000000001</c:v>
                </c:pt>
                <c:pt idx="12777">
                  <c:v>0.16829040000000001</c:v>
                </c:pt>
                <c:pt idx="12778">
                  <c:v>0.16830999999999999</c:v>
                </c:pt>
                <c:pt idx="12779">
                  <c:v>0.16831579999999999</c:v>
                </c:pt>
                <c:pt idx="12780">
                  <c:v>0.16833490000000001</c:v>
                </c:pt>
                <c:pt idx="12781">
                  <c:v>0.16834750000000001</c:v>
                </c:pt>
                <c:pt idx="12782">
                  <c:v>0.16835339999999999</c:v>
                </c:pt>
                <c:pt idx="12783">
                  <c:v>0.16836660000000001</c:v>
                </c:pt>
                <c:pt idx="12784">
                  <c:v>0.16837920000000001</c:v>
                </c:pt>
                <c:pt idx="12785">
                  <c:v>0.1683915</c:v>
                </c:pt>
                <c:pt idx="12786">
                  <c:v>0.16840369999999999</c:v>
                </c:pt>
                <c:pt idx="12787">
                  <c:v>0.16841590000000001</c:v>
                </c:pt>
                <c:pt idx="12788">
                  <c:v>0.1684281</c:v>
                </c:pt>
                <c:pt idx="12789">
                  <c:v>0.1684408</c:v>
                </c:pt>
                <c:pt idx="12790">
                  <c:v>0.16845370000000001</c:v>
                </c:pt>
                <c:pt idx="12791">
                  <c:v>0.16846639999999999</c:v>
                </c:pt>
                <c:pt idx="12792">
                  <c:v>0.1684795</c:v>
                </c:pt>
                <c:pt idx="12793">
                  <c:v>0.16849259999999999</c:v>
                </c:pt>
                <c:pt idx="12794">
                  <c:v>0.16850499999999999</c:v>
                </c:pt>
                <c:pt idx="12795">
                  <c:v>0.16851720000000001</c:v>
                </c:pt>
                <c:pt idx="12796">
                  <c:v>0.16853000000000001</c:v>
                </c:pt>
                <c:pt idx="12797">
                  <c:v>0.16854259999999999</c:v>
                </c:pt>
                <c:pt idx="12798">
                  <c:v>0.16855500000000001</c:v>
                </c:pt>
                <c:pt idx="12799">
                  <c:v>0.1685671</c:v>
                </c:pt>
                <c:pt idx="12800">
                  <c:v>0.16858010000000001</c:v>
                </c:pt>
                <c:pt idx="12801">
                  <c:v>0.1685931</c:v>
                </c:pt>
                <c:pt idx="12802">
                  <c:v>0.16860600000000001</c:v>
                </c:pt>
                <c:pt idx="12803">
                  <c:v>0.1686184</c:v>
                </c:pt>
                <c:pt idx="12804">
                  <c:v>0.16863040000000001</c:v>
                </c:pt>
                <c:pt idx="12805">
                  <c:v>0.16864779999999999</c:v>
                </c:pt>
                <c:pt idx="12806">
                  <c:v>0.1686598</c:v>
                </c:pt>
                <c:pt idx="12807">
                  <c:v>0.16866629999999999</c:v>
                </c:pt>
                <c:pt idx="12808">
                  <c:v>0.16868340000000001</c:v>
                </c:pt>
                <c:pt idx="12809">
                  <c:v>0.1686954</c:v>
                </c:pt>
                <c:pt idx="12810">
                  <c:v>0.1686954</c:v>
                </c:pt>
                <c:pt idx="12811">
                  <c:v>0.16871939999999999</c:v>
                </c:pt>
                <c:pt idx="12812">
                  <c:v>0.1687265</c:v>
                </c:pt>
                <c:pt idx="12813">
                  <c:v>0.1687324</c:v>
                </c:pt>
                <c:pt idx="12814">
                  <c:v>0.16874410000000001</c:v>
                </c:pt>
                <c:pt idx="12815">
                  <c:v>0.168762</c:v>
                </c:pt>
                <c:pt idx="12816">
                  <c:v>0.16877439999999999</c:v>
                </c:pt>
                <c:pt idx="12817">
                  <c:v>0.16878650000000001</c:v>
                </c:pt>
                <c:pt idx="12818">
                  <c:v>0.16880980000000001</c:v>
                </c:pt>
                <c:pt idx="12819">
                  <c:v>0.16883390000000001</c:v>
                </c:pt>
                <c:pt idx="12820">
                  <c:v>0.16883380000000001</c:v>
                </c:pt>
                <c:pt idx="12821">
                  <c:v>0.16884640000000001</c:v>
                </c:pt>
                <c:pt idx="12822">
                  <c:v>0.168853</c:v>
                </c:pt>
                <c:pt idx="12823">
                  <c:v>0.16886509999999999</c:v>
                </c:pt>
                <c:pt idx="12824">
                  <c:v>0.16887079999999999</c:v>
                </c:pt>
                <c:pt idx="12825">
                  <c:v>0.16888310000000001</c:v>
                </c:pt>
                <c:pt idx="12826">
                  <c:v>0.16888990000000001</c:v>
                </c:pt>
                <c:pt idx="12827">
                  <c:v>0.16890269999999999</c:v>
                </c:pt>
                <c:pt idx="12828">
                  <c:v>0.16890849999999999</c:v>
                </c:pt>
                <c:pt idx="12829">
                  <c:v>0.16892170000000001</c:v>
                </c:pt>
                <c:pt idx="12830">
                  <c:v>0.1689348</c:v>
                </c:pt>
                <c:pt idx="12831">
                  <c:v>0.16894770000000001</c:v>
                </c:pt>
                <c:pt idx="12832">
                  <c:v>0.16894790000000001</c:v>
                </c:pt>
                <c:pt idx="12833">
                  <c:v>0.1689602</c:v>
                </c:pt>
                <c:pt idx="12834">
                  <c:v>0.16897300000000001</c:v>
                </c:pt>
                <c:pt idx="12835">
                  <c:v>0.16898569999999999</c:v>
                </c:pt>
                <c:pt idx="12836">
                  <c:v>0.16899790000000001</c:v>
                </c:pt>
                <c:pt idx="12837">
                  <c:v>0.16900399999999999</c:v>
                </c:pt>
                <c:pt idx="12838">
                  <c:v>0.1690161</c:v>
                </c:pt>
                <c:pt idx="12839">
                  <c:v>0.1690286</c:v>
                </c:pt>
                <c:pt idx="12840">
                  <c:v>0.16904179999999999</c:v>
                </c:pt>
                <c:pt idx="12841">
                  <c:v>0.16905519999999999</c:v>
                </c:pt>
                <c:pt idx="12842">
                  <c:v>0.1690615</c:v>
                </c:pt>
                <c:pt idx="12843">
                  <c:v>0.16907369999999999</c:v>
                </c:pt>
                <c:pt idx="12844">
                  <c:v>0.1690866</c:v>
                </c:pt>
                <c:pt idx="12845">
                  <c:v>0.16909920000000001</c:v>
                </c:pt>
                <c:pt idx="12846">
                  <c:v>0.1691116</c:v>
                </c:pt>
                <c:pt idx="12847">
                  <c:v>0.16912440000000001</c:v>
                </c:pt>
                <c:pt idx="12848">
                  <c:v>0.1691366</c:v>
                </c:pt>
                <c:pt idx="12849">
                  <c:v>0.1691484</c:v>
                </c:pt>
                <c:pt idx="12850">
                  <c:v>0.16916020000000001</c:v>
                </c:pt>
                <c:pt idx="12851">
                  <c:v>0.16917180000000001</c:v>
                </c:pt>
                <c:pt idx="12852">
                  <c:v>0.16918349999999999</c:v>
                </c:pt>
                <c:pt idx="12853">
                  <c:v>0.16919529999999999</c:v>
                </c:pt>
                <c:pt idx="12854">
                  <c:v>0.169207</c:v>
                </c:pt>
                <c:pt idx="12855">
                  <c:v>0.16922390000000001</c:v>
                </c:pt>
                <c:pt idx="12856">
                  <c:v>0.1692362</c:v>
                </c:pt>
                <c:pt idx="12857">
                  <c:v>0.16924739999999999</c:v>
                </c:pt>
                <c:pt idx="12858">
                  <c:v>0.1692592</c:v>
                </c:pt>
                <c:pt idx="12859">
                  <c:v>0.16927149999999999</c:v>
                </c:pt>
                <c:pt idx="12860">
                  <c:v>0.1692844</c:v>
                </c:pt>
                <c:pt idx="12861">
                  <c:v>0.169297</c:v>
                </c:pt>
                <c:pt idx="12862">
                  <c:v>0.16930990000000001</c:v>
                </c:pt>
                <c:pt idx="12863">
                  <c:v>0.1693229</c:v>
                </c:pt>
                <c:pt idx="12864">
                  <c:v>0.16933529999999999</c:v>
                </c:pt>
                <c:pt idx="12865">
                  <c:v>0.16934679999999999</c:v>
                </c:pt>
                <c:pt idx="12866">
                  <c:v>0.16935910000000001</c:v>
                </c:pt>
                <c:pt idx="12867">
                  <c:v>0.16937160000000001</c:v>
                </c:pt>
                <c:pt idx="12868">
                  <c:v>0.16938420000000001</c:v>
                </c:pt>
                <c:pt idx="12869">
                  <c:v>0.16939679999999999</c:v>
                </c:pt>
                <c:pt idx="12870">
                  <c:v>0.16940920000000001</c:v>
                </c:pt>
                <c:pt idx="12871">
                  <c:v>0.16942119999999999</c:v>
                </c:pt>
                <c:pt idx="12872">
                  <c:v>0.1694338</c:v>
                </c:pt>
                <c:pt idx="12873">
                  <c:v>0.16944690000000001</c:v>
                </c:pt>
                <c:pt idx="12874">
                  <c:v>0.16945979999999999</c:v>
                </c:pt>
                <c:pt idx="12875">
                  <c:v>0.16947300000000001</c:v>
                </c:pt>
                <c:pt idx="12876">
                  <c:v>0.16947880000000001</c:v>
                </c:pt>
                <c:pt idx="12877">
                  <c:v>0.16949159999999999</c:v>
                </c:pt>
                <c:pt idx="12878">
                  <c:v>0.16950419999999999</c:v>
                </c:pt>
                <c:pt idx="12879">
                  <c:v>0.1695246</c:v>
                </c:pt>
                <c:pt idx="12880">
                  <c:v>0.1695306</c:v>
                </c:pt>
                <c:pt idx="12881">
                  <c:v>0.16954379999999999</c:v>
                </c:pt>
                <c:pt idx="12882">
                  <c:v>0.16955690000000001</c:v>
                </c:pt>
                <c:pt idx="12883">
                  <c:v>0.16957</c:v>
                </c:pt>
                <c:pt idx="12884">
                  <c:v>0.16958280000000001</c:v>
                </c:pt>
                <c:pt idx="12885">
                  <c:v>0.16959560000000001</c:v>
                </c:pt>
                <c:pt idx="12886">
                  <c:v>0.1696085</c:v>
                </c:pt>
                <c:pt idx="12887">
                  <c:v>0.1696212</c:v>
                </c:pt>
                <c:pt idx="12888">
                  <c:v>0.1696338</c:v>
                </c:pt>
                <c:pt idx="12889">
                  <c:v>0.1696463</c:v>
                </c:pt>
                <c:pt idx="12890">
                  <c:v>0.16965849999999999</c:v>
                </c:pt>
                <c:pt idx="12891">
                  <c:v>0.16967119999999999</c:v>
                </c:pt>
                <c:pt idx="12892">
                  <c:v>0.16968369999999999</c:v>
                </c:pt>
                <c:pt idx="12893">
                  <c:v>0.16969699999999999</c:v>
                </c:pt>
                <c:pt idx="12894">
                  <c:v>0.16970959999999999</c:v>
                </c:pt>
                <c:pt idx="12895">
                  <c:v>0.1697226</c:v>
                </c:pt>
                <c:pt idx="12896">
                  <c:v>0.16973630000000001</c:v>
                </c:pt>
                <c:pt idx="12897">
                  <c:v>0.16975019999999999</c:v>
                </c:pt>
                <c:pt idx="12898">
                  <c:v>0.1697642</c:v>
                </c:pt>
                <c:pt idx="12899">
                  <c:v>0.16977809999999999</c:v>
                </c:pt>
                <c:pt idx="12900">
                  <c:v>0.16979169999999999</c:v>
                </c:pt>
                <c:pt idx="12901">
                  <c:v>0.1698054</c:v>
                </c:pt>
                <c:pt idx="12902">
                  <c:v>0.1698191</c:v>
                </c:pt>
                <c:pt idx="12903">
                  <c:v>0.1698327</c:v>
                </c:pt>
                <c:pt idx="12904">
                  <c:v>0.16984659999999999</c:v>
                </c:pt>
                <c:pt idx="12905">
                  <c:v>0.1698529</c:v>
                </c:pt>
                <c:pt idx="12906">
                  <c:v>0.1698663</c:v>
                </c:pt>
                <c:pt idx="12907">
                  <c:v>0.16987949999999999</c:v>
                </c:pt>
                <c:pt idx="12908">
                  <c:v>0.1698924</c:v>
                </c:pt>
                <c:pt idx="12909">
                  <c:v>0.16990469999999999</c:v>
                </c:pt>
                <c:pt idx="12910">
                  <c:v>0.1699174</c:v>
                </c:pt>
                <c:pt idx="12911">
                  <c:v>0.16992940000000001</c:v>
                </c:pt>
                <c:pt idx="12912">
                  <c:v>0.16994219999999999</c:v>
                </c:pt>
                <c:pt idx="12913">
                  <c:v>0.1699553</c:v>
                </c:pt>
                <c:pt idx="12914">
                  <c:v>0.1699686</c:v>
                </c:pt>
                <c:pt idx="12915">
                  <c:v>0.1699812</c:v>
                </c:pt>
                <c:pt idx="12916">
                  <c:v>0.16999339999999999</c:v>
                </c:pt>
                <c:pt idx="12917">
                  <c:v>0.17000489999999999</c:v>
                </c:pt>
                <c:pt idx="12918">
                  <c:v>0.170017</c:v>
                </c:pt>
                <c:pt idx="12919">
                  <c:v>0.1700295</c:v>
                </c:pt>
                <c:pt idx="12920">
                  <c:v>0.1700421</c:v>
                </c:pt>
                <c:pt idx="12921">
                  <c:v>0.17005480000000001</c:v>
                </c:pt>
                <c:pt idx="12922">
                  <c:v>0.1700672</c:v>
                </c:pt>
                <c:pt idx="12923">
                  <c:v>0.17007920000000001</c:v>
                </c:pt>
                <c:pt idx="12924">
                  <c:v>0.1700912</c:v>
                </c:pt>
                <c:pt idx="12925">
                  <c:v>0.17010339999999999</c:v>
                </c:pt>
                <c:pt idx="12926">
                  <c:v>0.17011589999999999</c:v>
                </c:pt>
                <c:pt idx="12927">
                  <c:v>0.17012869999999999</c:v>
                </c:pt>
                <c:pt idx="12928">
                  <c:v>0.17014190000000001</c:v>
                </c:pt>
                <c:pt idx="12929">
                  <c:v>0.17015520000000001</c:v>
                </c:pt>
                <c:pt idx="12930">
                  <c:v>0.1701686</c:v>
                </c:pt>
                <c:pt idx="12931">
                  <c:v>0.17018220000000001</c:v>
                </c:pt>
                <c:pt idx="12932">
                  <c:v>0.17019529999999999</c:v>
                </c:pt>
                <c:pt idx="12933">
                  <c:v>0.170208</c:v>
                </c:pt>
                <c:pt idx="12934">
                  <c:v>0.1702206</c:v>
                </c:pt>
                <c:pt idx="12935">
                  <c:v>0.17023379999999999</c:v>
                </c:pt>
                <c:pt idx="12936">
                  <c:v>0.17024719999999999</c:v>
                </c:pt>
                <c:pt idx="12937">
                  <c:v>0.17026040000000001</c:v>
                </c:pt>
                <c:pt idx="12938">
                  <c:v>0.17027339999999999</c:v>
                </c:pt>
                <c:pt idx="12939">
                  <c:v>0.1702861</c:v>
                </c:pt>
                <c:pt idx="12940">
                  <c:v>0.17029910000000001</c:v>
                </c:pt>
                <c:pt idx="12941">
                  <c:v>0.17031260000000001</c:v>
                </c:pt>
                <c:pt idx="12942">
                  <c:v>0.1703259</c:v>
                </c:pt>
                <c:pt idx="12943">
                  <c:v>0.17034440000000001</c:v>
                </c:pt>
                <c:pt idx="12944">
                  <c:v>0.17035710000000001</c:v>
                </c:pt>
                <c:pt idx="12945">
                  <c:v>0.17036989999999999</c:v>
                </c:pt>
                <c:pt idx="12946">
                  <c:v>0.1703828</c:v>
                </c:pt>
                <c:pt idx="12947">
                  <c:v>0.17039550000000001</c:v>
                </c:pt>
                <c:pt idx="12948">
                  <c:v>0.1704077</c:v>
                </c:pt>
                <c:pt idx="12949">
                  <c:v>0.17041970000000001</c:v>
                </c:pt>
                <c:pt idx="12950">
                  <c:v>0.170432</c:v>
                </c:pt>
                <c:pt idx="12951">
                  <c:v>0.17044529999999999</c:v>
                </c:pt>
                <c:pt idx="12952">
                  <c:v>0.170458</c:v>
                </c:pt>
                <c:pt idx="12953">
                  <c:v>0.17047039999999999</c:v>
                </c:pt>
                <c:pt idx="12954">
                  <c:v>0.170483</c:v>
                </c:pt>
                <c:pt idx="12955">
                  <c:v>0.17049539999999999</c:v>
                </c:pt>
                <c:pt idx="12956">
                  <c:v>0.1705081</c:v>
                </c:pt>
                <c:pt idx="12957">
                  <c:v>0.17052110000000001</c:v>
                </c:pt>
                <c:pt idx="12958">
                  <c:v>0.1705342</c:v>
                </c:pt>
                <c:pt idx="12959">
                  <c:v>0.17054759999999999</c:v>
                </c:pt>
                <c:pt idx="12960">
                  <c:v>0.1705612</c:v>
                </c:pt>
                <c:pt idx="12961">
                  <c:v>0.17057539999999999</c:v>
                </c:pt>
                <c:pt idx="12962">
                  <c:v>0.17058980000000001</c:v>
                </c:pt>
                <c:pt idx="12963">
                  <c:v>0.17060400000000001</c:v>
                </c:pt>
                <c:pt idx="12964">
                  <c:v>0.17061789999999999</c:v>
                </c:pt>
                <c:pt idx="12965">
                  <c:v>0.1706317</c:v>
                </c:pt>
                <c:pt idx="12966">
                  <c:v>0.1706522</c:v>
                </c:pt>
                <c:pt idx="12967">
                  <c:v>0.17066020000000001</c:v>
                </c:pt>
                <c:pt idx="12968">
                  <c:v>0.17068079999999999</c:v>
                </c:pt>
                <c:pt idx="12969">
                  <c:v>0.17068910000000001</c:v>
                </c:pt>
                <c:pt idx="12970">
                  <c:v>0.17070340000000001</c:v>
                </c:pt>
                <c:pt idx="12971">
                  <c:v>0.1707177</c:v>
                </c:pt>
                <c:pt idx="12972">
                  <c:v>0.17072409999999999</c:v>
                </c:pt>
                <c:pt idx="12973">
                  <c:v>0.17073830000000001</c:v>
                </c:pt>
                <c:pt idx="12974">
                  <c:v>0.17075960000000001</c:v>
                </c:pt>
                <c:pt idx="12975">
                  <c:v>0.17077349999999999</c:v>
                </c:pt>
                <c:pt idx="12976">
                  <c:v>0.1707939</c:v>
                </c:pt>
                <c:pt idx="12977">
                  <c:v>0.17080819999999999</c:v>
                </c:pt>
                <c:pt idx="12978">
                  <c:v>0.17082159999999999</c:v>
                </c:pt>
                <c:pt idx="12979">
                  <c:v>0.1708306</c:v>
                </c:pt>
                <c:pt idx="12980">
                  <c:v>0.17085139999999999</c:v>
                </c:pt>
                <c:pt idx="12981">
                  <c:v>0.1708662</c:v>
                </c:pt>
                <c:pt idx="12982">
                  <c:v>0.17088139999999999</c:v>
                </c:pt>
                <c:pt idx="12983">
                  <c:v>0.17089650000000001</c:v>
                </c:pt>
                <c:pt idx="12984">
                  <c:v>0.17091120000000001</c:v>
                </c:pt>
                <c:pt idx="12985">
                  <c:v>0.17092689999999999</c:v>
                </c:pt>
                <c:pt idx="12986">
                  <c:v>0.1709417</c:v>
                </c:pt>
                <c:pt idx="12987">
                  <c:v>0.17094770000000001</c:v>
                </c:pt>
                <c:pt idx="12988">
                  <c:v>0.17096230000000001</c:v>
                </c:pt>
                <c:pt idx="12989">
                  <c:v>0.17098540000000001</c:v>
                </c:pt>
                <c:pt idx="12990">
                  <c:v>0.17099120000000001</c:v>
                </c:pt>
                <c:pt idx="12991">
                  <c:v>0.17100589999999999</c:v>
                </c:pt>
                <c:pt idx="12992">
                  <c:v>0.17102120000000001</c:v>
                </c:pt>
                <c:pt idx="12993">
                  <c:v>0.1710361</c:v>
                </c:pt>
                <c:pt idx="12994">
                  <c:v>0.17105049999999999</c:v>
                </c:pt>
                <c:pt idx="12995">
                  <c:v>0.17106479999999999</c:v>
                </c:pt>
                <c:pt idx="12996">
                  <c:v>0.1710787</c:v>
                </c:pt>
                <c:pt idx="12997">
                  <c:v>0.171093</c:v>
                </c:pt>
                <c:pt idx="12998">
                  <c:v>0.17110710000000001</c:v>
                </c:pt>
                <c:pt idx="12999">
                  <c:v>0.17112079999999999</c:v>
                </c:pt>
                <c:pt idx="13000">
                  <c:v>0.17113439999999999</c:v>
                </c:pt>
                <c:pt idx="13001">
                  <c:v>0.17114779999999999</c:v>
                </c:pt>
                <c:pt idx="13002">
                  <c:v>0.17116120000000001</c:v>
                </c:pt>
                <c:pt idx="13003">
                  <c:v>0.17117479999999999</c:v>
                </c:pt>
                <c:pt idx="13004">
                  <c:v>0.17118050000000001</c:v>
                </c:pt>
                <c:pt idx="13005">
                  <c:v>0.1711934</c:v>
                </c:pt>
                <c:pt idx="13006">
                  <c:v>0.17120659999999999</c:v>
                </c:pt>
                <c:pt idx="13007">
                  <c:v>0.1712148</c:v>
                </c:pt>
                <c:pt idx="13008">
                  <c:v>0.17123169999999999</c:v>
                </c:pt>
                <c:pt idx="13009">
                  <c:v>0.17124439999999999</c:v>
                </c:pt>
                <c:pt idx="13010">
                  <c:v>0.1712526</c:v>
                </c:pt>
                <c:pt idx="13011">
                  <c:v>0.17126859999999999</c:v>
                </c:pt>
                <c:pt idx="13012">
                  <c:v>0.1712764</c:v>
                </c:pt>
                <c:pt idx="13013">
                  <c:v>0.1712883</c:v>
                </c:pt>
                <c:pt idx="13014">
                  <c:v>0.17130020000000001</c:v>
                </c:pt>
                <c:pt idx="13015">
                  <c:v>0.17131209999999999</c:v>
                </c:pt>
                <c:pt idx="13016">
                  <c:v>0.17132439999999999</c:v>
                </c:pt>
                <c:pt idx="13017">
                  <c:v>0.17133660000000001</c:v>
                </c:pt>
                <c:pt idx="13018">
                  <c:v>0.17134840000000001</c:v>
                </c:pt>
                <c:pt idx="13019">
                  <c:v>0.1713604</c:v>
                </c:pt>
                <c:pt idx="13020">
                  <c:v>0.17137260000000001</c:v>
                </c:pt>
                <c:pt idx="13021">
                  <c:v>0.1713846</c:v>
                </c:pt>
                <c:pt idx="13022">
                  <c:v>0.1713961</c:v>
                </c:pt>
                <c:pt idx="13023">
                  <c:v>0.1714079</c:v>
                </c:pt>
                <c:pt idx="13024">
                  <c:v>0.17141999999999999</c:v>
                </c:pt>
                <c:pt idx="13025">
                  <c:v>0.17143249999999999</c:v>
                </c:pt>
                <c:pt idx="13026">
                  <c:v>0.17144899999999999</c:v>
                </c:pt>
                <c:pt idx="13027">
                  <c:v>0.1714572</c:v>
                </c:pt>
                <c:pt idx="13028">
                  <c:v>0.17146939999999999</c:v>
                </c:pt>
                <c:pt idx="13029">
                  <c:v>0.17148179999999999</c:v>
                </c:pt>
                <c:pt idx="13030">
                  <c:v>0.17149400000000001</c:v>
                </c:pt>
                <c:pt idx="13031">
                  <c:v>0.17150670000000001</c:v>
                </c:pt>
                <c:pt idx="13032">
                  <c:v>0.1715198</c:v>
                </c:pt>
                <c:pt idx="13033">
                  <c:v>0.17153260000000001</c:v>
                </c:pt>
                <c:pt idx="13034">
                  <c:v>0.1715431</c:v>
                </c:pt>
                <c:pt idx="13035">
                  <c:v>0.17155039999999999</c:v>
                </c:pt>
                <c:pt idx="13036">
                  <c:v>0.17156759999999999</c:v>
                </c:pt>
                <c:pt idx="13037">
                  <c:v>0.17158080000000001</c:v>
                </c:pt>
                <c:pt idx="13038">
                  <c:v>0.17159350000000001</c:v>
                </c:pt>
                <c:pt idx="13039">
                  <c:v>0.1716058</c:v>
                </c:pt>
                <c:pt idx="13040">
                  <c:v>0.1716191</c:v>
                </c:pt>
                <c:pt idx="13041">
                  <c:v>0.17163210000000001</c:v>
                </c:pt>
                <c:pt idx="13042">
                  <c:v>0.17164499999999999</c:v>
                </c:pt>
                <c:pt idx="13043">
                  <c:v>0.1716569</c:v>
                </c:pt>
                <c:pt idx="13044">
                  <c:v>0.17166880000000001</c:v>
                </c:pt>
                <c:pt idx="13045">
                  <c:v>0.1716811</c:v>
                </c:pt>
                <c:pt idx="13046">
                  <c:v>0.17169380000000001</c:v>
                </c:pt>
                <c:pt idx="13047">
                  <c:v>0.17170659999999999</c:v>
                </c:pt>
                <c:pt idx="13048">
                  <c:v>0.17171939999999999</c:v>
                </c:pt>
                <c:pt idx="13049">
                  <c:v>0.17173250000000001</c:v>
                </c:pt>
                <c:pt idx="13050">
                  <c:v>0.17174590000000001</c:v>
                </c:pt>
                <c:pt idx="13051">
                  <c:v>0.17175879999999999</c:v>
                </c:pt>
                <c:pt idx="13052">
                  <c:v>0.1717718</c:v>
                </c:pt>
                <c:pt idx="13053">
                  <c:v>0.17177709999999999</c:v>
                </c:pt>
                <c:pt idx="13054">
                  <c:v>0.1717899</c:v>
                </c:pt>
                <c:pt idx="13055">
                  <c:v>0.17180219999999999</c:v>
                </c:pt>
                <c:pt idx="13056">
                  <c:v>0.17182140000000001</c:v>
                </c:pt>
                <c:pt idx="13057">
                  <c:v>0.1718268</c:v>
                </c:pt>
                <c:pt idx="13058">
                  <c:v>0.17183880000000001</c:v>
                </c:pt>
                <c:pt idx="13059">
                  <c:v>0.171851</c:v>
                </c:pt>
                <c:pt idx="13060">
                  <c:v>0.17186319999999999</c:v>
                </c:pt>
                <c:pt idx="13061">
                  <c:v>0.17187559999999999</c:v>
                </c:pt>
                <c:pt idx="13062">
                  <c:v>0.17188729999999999</c:v>
                </c:pt>
                <c:pt idx="13063">
                  <c:v>0.17189879999999999</c:v>
                </c:pt>
                <c:pt idx="13064">
                  <c:v>0.17191020000000001</c:v>
                </c:pt>
                <c:pt idx="13065">
                  <c:v>0.17192250000000001</c:v>
                </c:pt>
                <c:pt idx="13066">
                  <c:v>0.17194000000000001</c:v>
                </c:pt>
                <c:pt idx="13067">
                  <c:v>0.17194670000000001</c:v>
                </c:pt>
                <c:pt idx="13068">
                  <c:v>0.1719639</c:v>
                </c:pt>
                <c:pt idx="13069">
                  <c:v>0.17197699999999999</c:v>
                </c:pt>
                <c:pt idx="13070">
                  <c:v>0.17199010000000001</c:v>
                </c:pt>
                <c:pt idx="13071">
                  <c:v>0.17200380000000001</c:v>
                </c:pt>
                <c:pt idx="13072">
                  <c:v>0.1720169</c:v>
                </c:pt>
                <c:pt idx="13073">
                  <c:v>0.17202970000000001</c:v>
                </c:pt>
                <c:pt idx="13074">
                  <c:v>0.17204169999999999</c:v>
                </c:pt>
                <c:pt idx="13075">
                  <c:v>0.17205419999999999</c:v>
                </c:pt>
                <c:pt idx="13076">
                  <c:v>0.17206679999999999</c:v>
                </c:pt>
                <c:pt idx="13077">
                  <c:v>0.1720795</c:v>
                </c:pt>
                <c:pt idx="13078">
                  <c:v>0.17209199999999999</c:v>
                </c:pt>
                <c:pt idx="13079">
                  <c:v>0.1721047</c:v>
                </c:pt>
                <c:pt idx="13080">
                  <c:v>0.1721171</c:v>
                </c:pt>
                <c:pt idx="13081">
                  <c:v>0.17212910000000001</c:v>
                </c:pt>
                <c:pt idx="13082">
                  <c:v>0.17214109999999999</c:v>
                </c:pt>
                <c:pt idx="13083">
                  <c:v>0.17215349999999999</c:v>
                </c:pt>
                <c:pt idx="13084">
                  <c:v>0.1721656</c:v>
                </c:pt>
                <c:pt idx="13085">
                  <c:v>0.17217740000000001</c:v>
                </c:pt>
                <c:pt idx="13086">
                  <c:v>0.1721896</c:v>
                </c:pt>
                <c:pt idx="13087">
                  <c:v>0.17220179999999999</c:v>
                </c:pt>
                <c:pt idx="13088">
                  <c:v>0.17221439999999999</c:v>
                </c:pt>
                <c:pt idx="13089">
                  <c:v>0.1722273</c:v>
                </c:pt>
                <c:pt idx="13090">
                  <c:v>0.17223959999999999</c:v>
                </c:pt>
                <c:pt idx="13091">
                  <c:v>0.1722515</c:v>
                </c:pt>
                <c:pt idx="13092">
                  <c:v>0.1722639</c:v>
                </c:pt>
                <c:pt idx="13093">
                  <c:v>0.1722766</c:v>
                </c:pt>
                <c:pt idx="13094">
                  <c:v>0.17228940000000001</c:v>
                </c:pt>
                <c:pt idx="13095">
                  <c:v>0.17230190000000001</c:v>
                </c:pt>
                <c:pt idx="13096">
                  <c:v>0.17231469999999999</c:v>
                </c:pt>
                <c:pt idx="13097">
                  <c:v>0.17232729999999999</c:v>
                </c:pt>
                <c:pt idx="13098">
                  <c:v>0.17233970000000001</c:v>
                </c:pt>
                <c:pt idx="13099">
                  <c:v>0.17234550000000001</c:v>
                </c:pt>
                <c:pt idx="13100">
                  <c:v>0.1723577</c:v>
                </c:pt>
                <c:pt idx="13101">
                  <c:v>0.17236969999999999</c:v>
                </c:pt>
                <c:pt idx="13102">
                  <c:v>0.17238149999999999</c:v>
                </c:pt>
                <c:pt idx="13103">
                  <c:v>0.1723932</c:v>
                </c:pt>
                <c:pt idx="13104">
                  <c:v>0.17241020000000001</c:v>
                </c:pt>
                <c:pt idx="13105">
                  <c:v>0.17241680000000001</c:v>
                </c:pt>
                <c:pt idx="13106">
                  <c:v>0.17242859999999999</c:v>
                </c:pt>
                <c:pt idx="13107">
                  <c:v>0.17244660000000001</c:v>
                </c:pt>
                <c:pt idx="13108">
                  <c:v>0.1724589</c:v>
                </c:pt>
                <c:pt idx="13109">
                  <c:v>0.17246629999999999</c:v>
                </c:pt>
                <c:pt idx="13110">
                  <c:v>0.17248479999999999</c:v>
                </c:pt>
                <c:pt idx="13111">
                  <c:v>0.1724976</c:v>
                </c:pt>
                <c:pt idx="13112">
                  <c:v>0.17251</c:v>
                </c:pt>
                <c:pt idx="13113">
                  <c:v>0.1725218</c:v>
                </c:pt>
                <c:pt idx="13114">
                  <c:v>0.17253379999999999</c:v>
                </c:pt>
                <c:pt idx="13115">
                  <c:v>0.17254559999999999</c:v>
                </c:pt>
                <c:pt idx="13116">
                  <c:v>0.1725574</c:v>
                </c:pt>
                <c:pt idx="13117">
                  <c:v>0.1725691</c:v>
                </c:pt>
                <c:pt idx="13118">
                  <c:v>0.17258080000000001</c:v>
                </c:pt>
                <c:pt idx="13119">
                  <c:v>0.17259240000000001</c:v>
                </c:pt>
                <c:pt idx="13120">
                  <c:v>0.17260449999999999</c:v>
                </c:pt>
                <c:pt idx="13121">
                  <c:v>0.17261099999999999</c:v>
                </c:pt>
                <c:pt idx="13122">
                  <c:v>0.17262340000000001</c:v>
                </c:pt>
                <c:pt idx="13123">
                  <c:v>0.17264160000000001</c:v>
                </c:pt>
                <c:pt idx="13124">
                  <c:v>0.172654</c:v>
                </c:pt>
                <c:pt idx="13125">
                  <c:v>0.1726664</c:v>
                </c:pt>
                <c:pt idx="13126">
                  <c:v>0.17267859999999999</c:v>
                </c:pt>
                <c:pt idx="13127">
                  <c:v>0.1726849</c:v>
                </c:pt>
                <c:pt idx="13128">
                  <c:v>0.1726973</c:v>
                </c:pt>
                <c:pt idx="13129">
                  <c:v>0.17270940000000001</c:v>
                </c:pt>
                <c:pt idx="13130">
                  <c:v>0.17272090000000001</c:v>
                </c:pt>
                <c:pt idx="13131">
                  <c:v>0.1727322</c:v>
                </c:pt>
                <c:pt idx="13132">
                  <c:v>0.1727495</c:v>
                </c:pt>
                <c:pt idx="13133">
                  <c:v>0.17275479999999999</c:v>
                </c:pt>
                <c:pt idx="13134">
                  <c:v>0.172767</c:v>
                </c:pt>
                <c:pt idx="13135">
                  <c:v>0.17277919999999999</c:v>
                </c:pt>
                <c:pt idx="13136">
                  <c:v>0.17279059999999999</c:v>
                </c:pt>
                <c:pt idx="13137">
                  <c:v>0.17280139999999999</c:v>
                </c:pt>
                <c:pt idx="13138">
                  <c:v>0.17281199999999999</c:v>
                </c:pt>
                <c:pt idx="13139">
                  <c:v>0.1728227</c:v>
                </c:pt>
                <c:pt idx="13140">
                  <c:v>0.1728335</c:v>
                </c:pt>
                <c:pt idx="13141">
                  <c:v>0.17284359999999999</c:v>
                </c:pt>
                <c:pt idx="13142">
                  <c:v>0.17285429999999999</c:v>
                </c:pt>
                <c:pt idx="13143">
                  <c:v>0.1728654</c:v>
                </c:pt>
                <c:pt idx="13144">
                  <c:v>0.1728761</c:v>
                </c:pt>
                <c:pt idx="13145">
                  <c:v>0.1728867</c:v>
                </c:pt>
                <c:pt idx="13146">
                  <c:v>0.17289750000000001</c:v>
                </c:pt>
                <c:pt idx="13147">
                  <c:v>0.17290820000000001</c:v>
                </c:pt>
                <c:pt idx="13148">
                  <c:v>0.1729192</c:v>
                </c:pt>
                <c:pt idx="13149">
                  <c:v>0.17293</c:v>
                </c:pt>
                <c:pt idx="13150">
                  <c:v>0.17293559999999999</c:v>
                </c:pt>
                <c:pt idx="13151">
                  <c:v>0.17294609999999999</c:v>
                </c:pt>
                <c:pt idx="13152">
                  <c:v>0.17296239999999999</c:v>
                </c:pt>
                <c:pt idx="13153">
                  <c:v>0.17297190000000001</c:v>
                </c:pt>
                <c:pt idx="13154">
                  <c:v>0.17298920000000001</c:v>
                </c:pt>
                <c:pt idx="13155">
                  <c:v>0.17300019999999999</c:v>
                </c:pt>
                <c:pt idx="13156">
                  <c:v>0.1730111</c:v>
                </c:pt>
                <c:pt idx="13157">
                  <c:v>0.17302290000000001</c:v>
                </c:pt>
                <c:pt idx="13158">
                  <c:v>0.17302960000000001</c:v>
                </c:pt>
                <c:pt idx="13159">
                  <c:v>0.1730449</c:v>
                </c:pt>
                <c:pt idx="13160">
                  <c:v>0.17305110000000001</c:v>
                </c:pt>
                <c:pt idx="13161">
                  <c:v>0.17306060000000001</c:v>
                </c:pt>
                <c:pt idx="13162">
                  <c:v>0.17307020000000001</c:v>
                </c:pt>
                <c:pt idx="13163">
                  <c:v>0.17307929999999999</c:v>
                </c:pt>
                <c:pt idx="13164">
                  <c:v>0.1730891</c:v>
                </c:pt>
                <c:pt idx="13165">
                  <c:v>0.1730989</c:v>
                </c:pt>
                <c:pt idx="13166">
                  <c:v>0.17310900000000001</c:v>
                </c:pt>
                <c:pt idx="13167">
                  <c:v>0.1731183</c:v>
                </c:pt>
                <c:pt idx="13168">
                  <c:v>0.173128</c:v>
                </c:pt>
                <c:pt idx="13169">
                  <c:v>0.1731385</c:v>
                </c:pt>
                <c:pt idx="13170">
                  <c:v>0.173149</c:v>
                </c:pt>
                <c:pt idx="13171">
                  <c:v>0.17316529999999999</c:v>
                </c:pt>
                <c:pt idx="13172">
                  <c:v>0.1731692</c:v>
                </c:pt>
                <c:pt idx="13173">
                  <c:v>0.17318539999999999</c:v>
                </c:pt>
                <c:pt idx="13174">
                  <c:v>0.1731955</c:v>
                </c:pt>
                <c:pt idx="13175">
                  <c:v>0.17320650000000001</c:v>
                </c:pt>
                <c:pt idx="13176">
                  <c:v>0.17321719999999999</c:v>
                </c:pt>
                <c:pt idx="13177">
                  <c:v>0.17322799999999999</c:v>
                </c:pt>
                <c:pt idx="13178">
                  <c:v>0.17323859999999999</c:v>
                </c:pt>
                <c:pt idx="13179">
                  <c:v>0.17324919999999999</c:v>
                </c:pt>
                <c:pt idx="13180">
                  <c:v>0.17325979999999999</c:v>
                </c:pt>
                <c:pt idx="13181">
                  <c:v>0.17327029999999999</c:v>
                </c:pt>
                <c:pt idx="13182">
                  <c:v>0.17328080000000001</c:v>
                </c:pt>
                <c:pt idx="13183">
                  <c:v>0.17329130000000001</c:v>
                </c:pt>
                <c:pt idx="13184">
                  <c:v>0.17330100000000001</c:v>
                </c:pt>
                <c:pt idx="13185">
                  <c:v>0.1733074</c:v>
                </c:pt>
                <c:pt idx="13186">
                  <c:v>0.173321</c:v>
                </c:pt>
                <c:pt idx="13187">
                  <c:v>0.1733315</c:v>
                </c:pt>
                <c:pt idx="13188">
                  <c:v>0.173342</c:v>
                </c:pt>
                <c:pt idx="13189">
                  <c:v>0.17335220000000001</c:v>
                </c:pt>
                <c:pt idx="13190">
                  <c:v>0.17335890000000001</c:v>
                </c:pt>
                <c:pt idx="13191">
                  <c:v>0.1733691</c:v>
                </c:pt>
                <c:pt idx="13192">
                  <c:v>0.17337959999999999</c:v>
                </c:pt>
                <c:pt idx="13193">
                  <c:v>0.1733963</c:v>
                </c:pt>
                <c:pt idx="13194">
                  <c:v>0.173399</c:v>
                </c:pt>
                <c:pt idx="13195">
                  <c:v>0.17340929999999999</c:v>
                </c:pt>
                <c:pt idx="13196">
                  <c:v>0.1734194</c:v>
                </c:pt>
                <c:pt idx="13197">
                  <c:v>0.1734359</c:v>
                </c:pt>
                <c:pt idx="13198">
                  <c:v>0.17343900000000001</c:v>
                </c:pt>
                <c:pt idx="13199">
                  <c:v>0.1734559</c:v>
                </c:pt>
                <c:pt idx="13200">
                  <c:v>0.17346590000000001</c:v>
                </c:pt>
                <c:pt idx="13201">
                  <c:v>0.17346880000000001</c:v>
                </c:pt>
                <c:pt idx="13202">
                  <c:v>0.17347870000000001</c:v>
                </c:pt>
                <c:pt idx="13203">
                  <c:v>0.17349500000000001</c:v>
                </c:pt>
                <c:pt idx="13204">
                  <c:v>0.1735042</c:v>
                </c:pt>
                <c:pt idx="13205">
                  <c:v>0.17350650000000001</c:v>
                </c:pt>
                <c:pt idx="13206">
                  <c:v>0.17351510000000001</c:v>
                </c:pt>
                <c:pt idx="13207">
                  <c:v>0.17353070000000001</c:v>
                </c:pt>
                <c:pt idx="13208">
                  <c:v>0.17353950000000001</c:v>
                </c:pt>
                <c:pt idx="13209">
                  <c:v>0.17354890000000001</c:v>
                </c:pt>
                <c:pt idx="13210">
                  <c:v>0.1735584</c:v>
                </c:pt>
                <c:pt idx="13211">
                  <c:v>0.17356740000000001</c:v>
                </c:pt>
                <c:pt idx="13212">
                  <c:v>0.1735768</c:v>
                </c:pt>
                <c:pt idx="13213">
                  <c:v>0.1735862</c:v>
                </c:pt>
                <c:pt idx="13214">
                  <c:v>0.17359540000000001</c:v>
                </c:pt>
                <c:pt idx="13215">
                  <c:v>0.1736047</c:v>
                </c:pt>
                <c:pt idx="13216">
                  <c:v>0.17361380000000001</c:v>
                </c:pt>
                <c:pt idx="13217">
                  <c:v>0.1736222</c:v>
                </c:pt>
                <c:pt idx="13218">
                  <c:v>0.17363039999999999</c:v>
                </c:pt>
                <c:pt idx="13219">
                  <c:v>0.1736386</c:v>
                </c:pt>
                <c:pt idx="13220">
                  <c:v>0.17364679999999999</c:v>
                </c:pt>
                <c:pt idx="13221">
                  <c:v>0.1736549</c:v>
                </c:pt>
                <c:pt idx="13222">
                  <c:v>0.17366300000000001</c:v>
                </c:pt>
                <c:pt idx="13223">
                  <c:v>0.17367099999999999</c:v>
                </c:pt>
                <c:pt idx="13224">
                  <c:v>0.1736782</c:v>
                </c:pt>
                <c:pt idx="13225">
                  <c:v>0.1736856</c:v>
                </c:pt>
                <c:pt idx="13226">
                  <c:v>0.1736935</c:v>
                </c:pt>
                <c:pt idx="13227">
                  <c:v>0.17370730000000001</c:v>
                </c:pt>
                <c:pt idx="13228">
                  <c:v>0.17370820000000001</c:v>
                </c:pt>
                <c:pt idx="13229">
                  <c:v>0.17371539999999999</c:v>
                </c:pt>
                <c:pt idx="13230">
                  <c:v>0.17372309999999999</c:v>
                </c:pt>
                <c:pt idx="13231">
                  <c:v>0.17373720000000001</c:v>
                </c:pt>
                <c:pt idx="13232">
                  <c:v>0.1737387</c:v>
                </c:pt>
                <c:pt idx="13233">
                  <c:v>0.1737464</c:v>
                </c:pt>
                <c:pt idx="13234">
                  <c:v>0.17375989999999999</c:v>
                </c:pt>
                <c:pt idx="13235">
                  <c:v>0.17376839999999999</c:v>
                </c:pt>
                <c:pt idx="13236">
                  <c:v>0.17377690000000001</c:v>
                </c:pt>
                <c:pt idx="13237">
                  <c:v>0.17378370000000001</c:v>
                </c:pt>
                <c:pt idx="13238">
                  <c:v>0.17379130000000001</c:v>
                </c:pt>
                <c:pt idx="13239">
                  <c:v>0.17380080000000001</c:v>
                </c:pt>
                <c:pt idx="13240">
                  <c:v>0.1738074</c:v>
                </c:pt>
                <c:pt idx="13241">
                  <c:v>0.1738142</c:v>
                </c:pt>
                <c:pt idx="13242">
                  <c:v>0.17381869999999999</c:v>
                </c:pt>
                <c:pt idx="13243">
                  <c:v>0.1738336</c:v>
                </c:pt>
                <c:pt idx="13244">
                  <c:v>0.1738478</c:v>
                </c:pt>
                <c:pt idx="13245">
                  <c:v>0.17385610000000001</c:v>
                </c:pt>
                <c:pt idx="13246">
                  <c:v>0.17386360000000001</c:v>
                </c:pt>
                <c:pt idx="13247">
                  <c:v>0.1738634</c:v>
                </c:pt>
                <c:pt idx="13248">
                  <c:v>0.17387720000000001</c:v>
                </c:pt>
                <c:pt idx="13249">
                  <c:v>0.1738866</c:v>
                </c:pt>
                <c:pt idx="13250">
                  <c:v>0.173896</c:v>
                </c:pt>
                <c:pt idx="13251">
                  <c:v>0.17390449999999999</c:v>
                </c:pt>
                <c:pt idx="13252">
                  <c:v>0.1739134</c:v>
                </c:pt>
                <c:pt idx="13253">
                  <c:v>0.17392440000000001</c:v>
                </c:pt>
                <c:pt idx="13254">
                  <c:v>0.17391019999999999</c:v>
                </c:pt>
                <c:pt idx="13255">
                  <c:v>0.1739174</c:v>
                </c:pt>
                <c:pt idx="13256">
                  <c:v>0.1739252</c:v>
                </c:pt>
                <c:pt idx="13257">
                  <c:v>0.17393410000000001</c:v>
                </c:pt>
                <c:pt idx="13258">
                  <c:v>0.17394509999999999</c:v>
                </c:pt>
                <c:pt idx="13259">
                  <c:v>0.17395459999999999</c:v>
                </c:pt>
                <c:pt idx="13260">
                  <c:v>0.17396420000000001</c:v>
                </c:pt>
                <c:pt idx="13261">
                  <c:v>0.17397389999999999</c:v>
                </c:pt>
                <c:pt idx="13262">
                  <c:v>0.17398369999999999</c:v>
                </c:pt>
                <c:pt idx="13263">
                  <c:v>0.1739985</c:v>
                </c:pt>
                <c:pt idx="13264">
                  <c:v>0.17400940000000001</c:v>
                </c:pt>
                <c:pt idx="13265">
                  <c:v>0.17402020000000001</c:v>
                </c:pt>
                <c:pt idx="13266">
                  <c:v>0.1740314</c:v>
                </c:pt>
                <c:pt idx="13267">
                  <c:v>0.17404330000000001</c:v>
                </c:pt>
                <c:pt idx="13268">
                  <c:v>0.1740553</c:v>
                </c:pt>
                <c:pt idx="13269">
                  <c:v>0.174067</c:v>
                </c:pt>
                <c:pt idx="13270">
                  <c:v>0.1740786</c:v>
                </c:pt>
                <c:pt idx="13271">
                  <c:v>0.17409060000000001</c:v>
                </c:pt>
                <c:pt idx="13272">
                  <c:v>0.1741077</c:v>
                </c:pt>
                <c:pt idx="13273">
                  <c:v>0.17411940000000001</c:v>
                </c:pt>
                <c:pt idx="13274">
                  <c:v>0.17413120000000001</c:v>
                </c:pt>
                <c:pt idx="13275">
                  <c:v>0.1741431</c:v>
                </c:pt>
                <c:pt idx="13276">
                  <c:v>0.17415539999999999</c:v>
                </c:pt>
                <c:pt idx="13277">
                  <c:v>0.17416860000000001</c:v>
                </c:pt>
                <c:pt idx="13278">
                  <c:v>0.17418900000000001</c:v>
                </c:pt>
                <c:pt idx="13279">
                  <c:v>0.17419490000000001</c:v>
                </c:pt>
                <c:pt idx="13280">
                  <c:v>0.1742148</c:v>
                </c:pt>
                <c:pt idx="13281">
                  <c:v>0.1742204</c:v>
                </c:pt>
                <c:pt idx="13282">
                  <c:v>0.1742406</c:v>
                </c:pt>
                <c:pt idx="13283">
                  <c:v>0.17425289999999999</c:v>
                </c:pt>
                <c:pt idx="13284">
                  <c:v>0.174266</c:v>
                </c:pt>
                <c:pt idx="13285">
                  <c:v>0.1742737</c:v>
                </c:pt>
                <c:pt idx="13286">
                  <c:v>0.174286</c:v>
                </c:pt>
                <c:pt idx="13287">
                  <c:v>0.1742985</c:v>
                </c:pt>
                <c:pt idx="13288">
                  <c:v>0.17431089999999999</c:v>
                </c:pt>
                <c:pt idx="13289">
                  <c:v>0.1743237</c:v>
                </c:pt>
                <c:pt idx="13290">
                  <c:v>0.17433589999999999</c:v>
                </c:pt>
                <c:pt idx="13291">
                  <c:v>0.1743478</c:v>
                </c:pt>
                <c:pt idx="13292">
                  <c:v>0.17436099999999999</c:v>
                </c:pt>
                <c:pt idx="13293">
                  <c:v>0.1743739</c:v>
                </c:pt>
                <c:pt idx="13294">
                  <c:v>0.17438590000000001</c:v>
                </c:pt>
                <c:pt idx="13295">
                  <c:v>0.17439779999999999</c:v>
                </c:pt>
                <c:pt idx="13296">
                  <c:v>0.17441039999999999</c:v>
                </c:pt>
                <c:pt idx="13297">
                  <c:v>0.1744231</c:v>
                </c:pt>
                <c:pt idx="13298">
                  <c:v>0.17443549999999999</c:v>
                </c:pt>
                <c:pt idx="13299">
                  <c:v>0.17444760000000001</c:v>
                </c:pt>
                <c:pt idx="13300">
                  <c:v>0.17445910000000001</c:v>
                </c:pt>
                <c:pt idx="13301">
                  <c:v>0.17447170000000001</c:v>
                </c:pt>
                <c:pt idx="13302">
                  <c:v>0.17448440000000001</c:v>
                </c:pt>
                <c:pt idx="13303">
                  <c:v>0.17449700000000001</c:v>
                </c:pt>
                <c:pt idx="13304">
                  <c:v>0.17451820000000001</c:v>
                </c:pt>
                <c:pt idx="13305">
                  <c:v>0.17452300000000001</c:v>
                </c:pt>
                <c:pt idx="13306">
                  <c:v>0.1745362</c:v>
                </c:pt>
                <c:pt idx="13307">
                  <c:v>0.1745497</c:v>
                </c:pt>
                <c:pt idx="13308">
                  <c:v>0.1745631</c:v>
                </c:pt>
                <c:pt idx="13309">
                  <c:v>0.1745833</c:v>
                </c:pt>
                <c:pt idx="13310">
                  <c:v>0.17458860000000001</c:v>
                </c:pt>
                <c:pt idx="13311">
                  <c:v>0.1746074</c:v>
                </c:pt>
                <c:pt idx="13312">
                  <c:v>0.1746191</c:v>
                </c:pt>
                <c:pt idx="13313">
                  <c:v>0.17463039999999999</c:v>
                </c:pt>
                <c:pt idx="13314">
                  <c:v>0.1746357</c:v>
                </c:pt>
                <c:pt idx="13315">
                  <c:v>0.1746472</c:v>
                </c:pt>
                <c:pt idx="13316">
                  <c:v>0.17465900000000001</c:v>
                </c:pt>
                <c:pt idx="13317">
                  <c:v>0.17467750000000001</c:v>
                </c:pt>
                <c:pt idx="13318">
                  <c:v>0.1746897</c:v>
                </c:pt>
                <c:pt idx="13319">
                  <c:v>0.17470260000000001</c:v>
                </c:pt>
                <c:pt idx="13320">
                  <c:v>0.1747155</c:v>
                </c:pt>
                <c:pt idx="13321">
                  <c:v>0.17472799999999999</c:v>
                </c:pt>
                <c:pt idx="13322">
                  <c:v>0.1747409</c:v>
                </c:pt>
                <c:pt idx="13323">
                  <c:v>0.17475399999999999</c:v>
                </c:pt>
                <c:pt idx="13324">
                  <c:v>0.17476659999999999</c:v>
                </c:pt>
                <c:pt idx="13325">
                  <c:v>0.1747794</c:v>
                </c:pt>
                <c:pt idx="13326">
                  <c:v>0.17479220000000001</c:v>
                </c:pt>
                <c:pt idx="13327">
                  <c:v>0.1748053</c:v>
                </c:pt>
                <c:pt idx="13328">
                  <c:v>0.17481820000000001</c:v>
                </c:pt>
                <c:pt idx="13329">
                  <c:v>0.17483029999999999</c:v>
                </c:pt>
                <c:pt idx="13330">
                  <c:v>0.1748431</c:v>
                </c:pt>
                <c:pt idx="13331">
                  <c:v>0.17485580000000001</c:v>
                </c:pt>
                <c:pt idx="13332">
                  <c:v>0.17486860000000001</c:v>
                </c:pt>
                <c:pt idx="13333">
                  <c:v>0.17488200000000001</c:v>
                </c:pt>
                <c:pt idx="13334">
                  <c:v>0.17489560000000001</c:v>
                </c:pt>
                <c:pt idx="13335">
                  <c:v>0.17490929999999999</c:v>
                </c:pt>
                <c:pt idx="13336">
                  <c:v>0.17492260000000001</c:v>
                </c:pt>
                <c:pt idx="13337">
                  <c:v>0.17493590000000001</c:v>
                </c:pt>
                <c:pt idx="13338">
                  <c:v>0.1749494</c:v>
                </c:pt>
                <c:pt idx="13339">
                  <c:v>0.1749629</c:v>
                </c:pt>
                <c:pt idx="13340">
                  <c:v>0.17497689999999999</c:v>
                </c:pt>
                <c:pt idx="13341">
                  <c:v>0.17499110000000001</c:v>
                </c:pt>
                <c:pt idx="13342">
                  <c:v>0.17500550000000001</c:v>
                </c:pt>
                <c:pt idx="13343">
                  <c:v>0.1750198</c:v>
                </c:pt>
                <c:pt idx="13344">
                  <c:v>0.17503369999999999</c:v>
                </c:pt>
                <c:pt idx="13345">
                  <c:v>0.17504790000000001</c:v>
                </c:pt>
                <c:pt idx="13346">
                  <c:v>0.17506250000000001</c:v>
                </c:pt>
                <c:pt idx="13347">
                  <c:v>0.17507710000000001</c:v>
                </c:pt>
                <c:pt idx="13348">
                  <c:v>0.17509159999999999</c:v>
                </c:pt>
                <c:pt idx="13349">
                  <c:v>0.17510609999999999</c:v>
                </c:pt>
                <c:pt idx="13350">
                  <c:v>0.17512920000000001</c:v>
                </c:pt>
                <c:pt idx="13351">
                  <c:v>0.17513609999999999</c:v>
                </c:pt>
                <c:pt idx="13352">
                  <c:v>0.17515030000000001</c:v>
                </c:pt>
                <c:pt idx="13353">
                  <c:v>0.1751721</c:v>
                </c:pt>
                <c:pt idx="13354">
                  <c:v>0.17518690000000001</c:v>
                </c:pt>
                <c:pt idx="13355">
                  <c:v>0.1752013</c:v>
                </c:pt>
                <c:pt idx="13356">
                  <c:v>0.17521519999999999</c:v>
                </c:pt>
                <c:pt idx="13357">
                  <c:v>0.17522950000000001</c:v>
                </c:pt>
                <c:pt idx="13358">
                  <c:v>0.17524339999999999</c:v>
                </c:pt>
                <c:pt idx="13359">
                  <c:v>0.1752573</c:v>
                </c:pt>
                <c:pt idx="13360">
                  <c:v>0.17527129999999999</c:v>
                </c:pt>
                <c:pt idx="13361">
                  <c:v>0.17528550000000001</c:v>
                </c:pt>
                <c:pt idx="13362">
                  <c:v>0.1752995</c:v>
                </c:pt>
                <c:pt idx="13363">
                  <c:v>0.17531369999999999</c:v>
                </c:pt>
                <c:pt idx="13364">
                  <c:v>0.1753275</c:v>
                </c:pt>
                <c:pt idx="13365">
                  <c:v>0.17534179999999999</c:v>
                </c:pt>
                <c:pt idx="13366">
                  <c:v>0.1753556</c:v>
                </c:pt>
                <c:pt idx="13367">
                  <c:v>0.175369</c:v>
                </c:pt>
                <c:pt idx="13368">
                  <c:v>0.1753825</c:v>
                </c:pt>
                <c:pt idx="13369">
                  <c:v>0.17539579999999999</c:v>
                </c:pt>
                <c:pt idx="13370">
                  <c:v>0.1754096</c:v>
                </c:pt>
                <c:pt idx="13371">
                  <c:v>0.17542360000000001</c:v>
                </c:pt>
                <c:pt idx="13372">
                  <c:v>0.1754375</c:v>
                </c:pt>
                <c:pt idx="13373">
                  <c:v>0.1754512</c:v>
                </c:pt>
                <c:pt idx="13374">
                  <c:v>0.1754588</c:v>
                </c:pt>
                <c:pt idx="13375">
                  <c:v>0.1754724</c:v>
                </c:pt>
                <c:pt idx="13376">
                  <c:v>0.17548559999999999</c:v>
                </c:pt>
                <c:pt idx="13377">
                  <c:v>0.17549909999999999</c:v>
                </c:pt>
                <c:pt idx="13378">
                  <c:v>0.1755129</c:v>
                </c:pt>
                <c:pt idx="13379">
                  <c:v>0.17552699999999999</c:v>
                </c:pt>
                <c:pt idx="13380">
                  <c:v>0.1755409</c:v>
                </c:pt>
                <c:pt idx="13381">
                  <c:v>0.17555460000000001</c:v>
                </c:pt>
                <c:pt idx="13382">
                  <c:v>0.17556910000000001</c:v>
                </c:pt>
                <c:pt idx="13383">
                  <c:v>0.17558289999999999</c:v>
                </c:pt>
                <c:pt idx="13384">
                  <c:v>0.17559640000000001</c:v>
                </c:pt>
                <c:pt idx="13385">
                  <c:v>0.17560990000000001</c:v>
                </c:pt>
                <c:pt idx="13386">
                  <c:v>0.17562349999999999</c:v>
                </c:pt>
                <c:pt idx="13387">
                  <c:v>0.1756374</c:v>
                </c:pt>
                <c:pt idx="13388">
                  <c:v>0.1756509</c:v>
                </c:pt>
                <c:pt idx="13389">
                  <c:v>0.1756721</c:v>
                </c:pt>
                <c:pt idx="13390">
                  <c:v>0.17568539999999999</c:v>
                </c:pt>
                <c:pt idx="13391">
                  <c:v>0.1756984</c:v>
                </c:pt>
                <c:pt idx="13392">
                  <c:v>0.1757118</c:v>
                </c:pt>
                <c:pt idx="13393">
                  <c:v>0.17572660000000001</c:v>
                </c:pt>
                <c:pt idx="13394">
                  <c:v>0.17574139999999999</c:v>
                </c:pt>
                <c:pt idx="13395">
                  <c:v>0.17575660000000001</c:v>
                </c:pt>
                <c:pt idx="13396">
                  <c:v>0.17577110000000001</c:v>
                </c:pt>
                <c:pt idx="13397">
                  <c:v>0.17578550000000001</c:v>
                </c:pt>
                <c:pt idx="13398">
                  <c:v>0.17579349999999999</c:v>
                </c:pt>
                <c:pt idx="13399">
                  <c:v>0.175813</c:v>
                </c:pt>
                <c:pt idx="13400">
                  <c:v>0.17581279999999999</c:v>
                </c:pt>
                <c:pt idx="13401">
                  <c:v>0.175841</c:v>
                </c:pt>
                <c:pt idx="13402">
                  <c:v>0.1758547</c:v>
                </c:pt>
                <c:pt idx="13403">
                  <c:v>0.17586840000000001</c:v>
                </c:pt>
                <c:pt idx="13404">
                  <c:v>0.17588229999999999</c:v>
                </c:pt>
                <c:pt idx="13405">
                  <c:v>0.17589650000000001</c:v>
                </c:pt>
                <c:pt idx="13406">
                  <c:v>0.1759028</c:v>
                </c:pt>
                <c:pt idx="13407">
                  <c:v>0.17591689999999999</c:v>
                </c:pt>
                <c:pt idx="13408">
                  <c:v>0.17592459999999999</c:v>
                </c:pt>
                <c:pt idx="13409">
                  <c:v>0.1759385</c:v>
                </c:pt>
                <c:pt idx="13410">
                  <c:v>0.17595259999999999</c:v>
                </c:pt>
                <c:pt idx="13411">
                  <c:v>0.17598140000000001</c:v>
                </c:pt>
                <c:pt idx="13412">
                  <c:v>0.17598159999999999</c:v>
                </c:pt>
                <c:pt idx="13413">
                  <c:v>0.17600299999999999</c:v>
                </c:pt>
                <c:pt idx="13414">
                  <c:v>0.17600979999999999</c:v>
                </c:pt>
                <c:pt idx="13415">
                  <c:v>0.17602370000000001</c:v>
                </c:pt>
                <c:pt idx="13416">
                  <c:v>0.1760381</c:v>
                </c:pt>
                <c:pt idx="13417">
                  <c:v>0.1760515</c:v>
                </c:pt>
                <c:pt idx="13418">
                  <c:v>0.17606530000000001</c:v>
                </c:pt>
                <c:pt idx="13419">
                  <c:v>0.1760795</c:v>
                </c:pt>
                <c:pt idx="13420">
                  <c:v>0.17609379999999999</c:v>
                </c:pt>
                <c:pt idx="13421">
                  <c:v>0.1761086</c:v>
                </c:pt>
                <c:pt idx="13422">
                  <c:v>0.17612259999999999</c:v>
                </c:pt>
                <c:pt idx="13423">
                  <c:v>0.17614479999999999</c:v>
                </c:pt>
                <c:pt idx="13424">
                  <c:v>0.17615980000000001</c:v>
                </c:pt>
                <c:pt idx="13425">
                  <c:v>0.17617360000000001</c:v>
                </c:pt>
                <c:pt idx="13426">
                  <c:v>0.17618739999999999</c:v>
                </c:pt>
                <c:pt idx="13427">
                  <c:v>0.1762021</c:v>
                </c:pt>
                <c:pt idx="13428">
                  <c:v>0.17621690000000001</c:v>
                </c:pt>
                <c:pt idx="13429">
                  <c:v>0.17623150000000001</c:v>
                </c:pt>
                <c:pt idx="13430">
                  <c:v>0.17624600000000001</c:v>
                </c:pt>
                <c:pt idx="13431">
                  <c:v>0.176261</c:v>
                </c:pt>
                <c:pt idx="13432">
                  <c:v>0.17627680000000001</c:v>
                </c:pt>
                <c:pt idx="13433">
                  <c:v>0.1762919</c:v>
                </c:pt>
                <c:pt idx="13434">
                  <c:v>0.1763074</c:v>
                </c:pt>
                <c:pt idx="13435">
                  <c:v>0.17632229999999999</c:v>
                </c:pt>
                <c:pt idx="13436">
                  <c:v>0.17633699999999999</c:v>
                </c:pt>
                <c:pt idx="13437">
                  <c:v>0.17635129999999999</c:v>
                </c:pt>
                <c:pt idx="13438">
                  <c:v>0.17636560000000001</c:v>
                </c:pt>
                <c:pt idx="13439">
                  <c:v>0.17638709999999999</c:v>
                </c:pt>
                <c:pt idx="13440">
                  <c:v>0.17640140000000001</c:v>
                </c:pt>
                <c:pt idx="13441">
                  <c:v>0.1764088</c:v>
                </c:pt>
                <c:pt idx="13442">
                  <c:v>0.17643719999999999</c:v>
                </c:pt>
                <c:pt idx="13443">
                  <c:v>0.17644389999999999</c:v>
                </c:pt>
                <c:pt idx="13444">
                  <c:v>0.17646400000000001</c:v>
                </c:pt>
                <c:pt idx="13445">
                  <c:v>0.17647850000000001</c:v>
                </c:pt>
                <c:pt idx="13446">
                  <c:v>0.17649300000000001</c:v>
                </c:pt>
                <c:pt idx="13447">
                  <c:v>0.17650769999999999</c:v>
                </c:pt>
                <c:pt idx="13448">
                  <c:v>0.1765227</c:v>
                </c:pt>
                <c:pt idx="13449">
                  <c:v>0.17653750000000001</c:v>
                </c:pt>
                <c:pt idx="13450">
                  <c:v>0.17655180000000001</c:v>
                </c:pt>
                <c:pt idx="13451">
                  <c:v>0.17656649999999999</c:v>
                </c:pt>
                <c:pt idx="13452">
                  <c:v>0.1765814</c:v>
                </c:pt>
                <c:pt idx="13453">
                  <c:v>0.17659540000000001</c:v>
                </c:pt>
                <c:pt idx="13454">
                  <c:v>0.17660960000000001</c:v>
                </c:pt>
                <c:pt idx="13455">
                  <c:v>0.17662369999999999</c:v>
                </c:pt>
                <c:pt idx="13456">
                  <c:v>0.17663760000000001</c:v>
                </c:pt>
                <c:pt idx="13457">
                  <c:v>0.17665110000000001</c:v>
                </c:pt>
                <c:pt idx="13458">
                  <c:v>0.17665810000000001</c:v>
                </c:pt>
                <c:pt idx="13459">
                  <c:v>0.17667649999999999</c:v>
                </c:pt>
                <c:pt idx="13460">
                  <c:v>0.1766894</c:v>
                </c:pt>
                <c:pt idx="13461">
                  <c:v>0.1766952</c:v>
                </c:pt>
                <c:pt idx="13462">
                  <c:v>0.1767157</c:v>
                </c:pt>
                <c:pt idx="13463">
                  <c:v>0.1767292</c:v>
                </c:pt>
                <c:pt idx="13464">
                  <c:v>0.17674239999999999</c:v>
                </c:pt>
                <c:pt idx="13465">
                  <c:v>0.1767562</c:v>
                </c:pt>
                <c:pt idx="13466">
                  <c:v>0.17676269999999999</c:v>
                </c:pt>
                <c:pt idx="13467">
                  <c:v>0.17678350000000001</c:v>
                </c:pt>
                <c:pt idx="13468">
                  <c:v>0.1767891</c:v>
                </c:pt>
                <c:pt idx="13469">
                  <c:v>0.17680280000000001</c:v>
                </c:pt>
                <c:pt idx="13470">
                  <c:v>0.17681659999999999</c:v>
                </c:pt>
                <c:pt idx="13471">
                  <c:v>0.17683009999999999</c:v>
                </c:pt>
                <c:pt idx="13472">
                  <c:v>0.17684349999999999</c:v>
                </c:pt>
                <c:pt idx="13473">
                  <c:v>0.1768566</c:v>
                </c:pt>
                <c:pt idx="13474">
                  <c:v>0.17686969999999999</c:v>
                </c:pt>
                <c:pt idx="13475">
                  <c:v>0.17688329999999999</c:v>
                </c:pt>
                <c:pt idx="13476">
                  <c:v>0.17689640000000001</c:v>
                </c:pt>
                <c:pt idx="13477">
                  <c:v>0.17691000000000001</c:v>
                </c:pt>
                <c:pt idx="13478">
                  <c:v>0.17692379999999999</c:v>
                </c:pt>
                <c:pt idx="13479">
                  <c:v>0.17693739999999999</c:v>
                </c:pt>
                <c:pt idx="13480">
                  <c:v>0.17695179999999999</c:v>
                </c:pt>
                <c:pt idx="13481">
                  <c:v>0.17696609999999999</c:v>
                </c:pt>
                <c:pt idx="13482">
                  <c:v>0.17698130000000001</c:v>
                </c:pt>
                <c:pt idx="13483">
                  <c:v>0.1769966</c:v>
                </c:pt>
                <c:pt idx="13484">
                  <c:v>0.17701159999999999</c:v>
                </c:pt>
                <c:pt idx="13485">
                  <c:v>0.17702609999999999</c:v>
                </c:pt>
                <c:pt idx="13486">
                  <c:v>0.17704</c:v>
                </c:pt>
                <c:pt idx="13487">
                  <c:v>0.17705409999999999</c:v>
                </c:pt>
                <c:pt idx="13488">
                  <c:v>0.17706859999999999</c:v>
                </c:pt>
                <c:pt idx="13489">
                  <c:v>0.17708299999999999</c:v>
                </c:pt>
                <c:pt idx="13490">
                  <c:v>0.17709730000000001</c:v>
                </c:pt>
                <c:pt idx="13491">
                  <c:v>0.1771181</c:v>
                </c:pt>
                <c:pt idx="13492">
                  <c:v>0.1771325</c:v>
                </c:pt>
                <c:pt idx="13493">
                  <c:v>0.17714009999999999</c:v>
                </c:pt>
                <c:pt idx="13494">
                  <c:v>0.17716180000000001</c:v>
                </c:pt>
                <c:pt idx="13495">
                  <c:v>0.17716950000000001</c:v>
                </c:pt>
                <c:pt idx="13496">
                  <c:v>0.17718410000000001</c:v>
                </c:pt>
                <c:pt idx="13497">
                  <c:v>0.17719840000000001</c:v>
                </c:pt>
                <c:pt idx="13498">
                  <c:v>0.17721210000000001</c:v>
                </c:pt>
                <c:pt idx="13499">
                  <c:v>0.1772183</c:v>
                </c:pt>
                <c:pt idx="13500">
                  <c:v>0.1772389</c:v>
                </c:pt>
                <c:pt idx="13501">
                  <c:v>0.17724590000000001</c:v>
                </c:pt>
                <c:pt idx="13502">
                  <c:v>0.17726059999999999</c:v>
                </c:pt>
                <c:pt idx="13503">
                  <c:v>0.17727490000000001</c:v>
                </c:pt>
                <c:pt idx="13504">
                  <c:v>0.17728959999999999</c:v>
                </c:pt>
                <c:pt idx="13505">
                  <c:v>0.1773042</c:v>
                </c:pt>
                <c:pt idx="13506">
                  <c:v>0.17731820000000001</c:v>
                </c:pt>
                <c:pt idx="13507">
                  <c:v>0.1773323</c:v>
                </c:pt>
                <c:pt idx="13508">
                  <c:v>0.17734620000000001</c:v>
                </c:pt>
                <c:pt idx="13509">
                  <c:v>0.1773605</c:v>
                </c:pt>
                <c:pt idx="13510">
                  <c:v>0.177374</c:v>
                </c:pt>
                <c:pt idx="13511">
                  <c:v>0.17738809999999999</c:v>
                </c:pt>
                <c:pt idx="13512">
                  <c:v>0.177402</c:v>
                </c:pt>
                <c:pt idx="13513">
                  <c:v>0.17741599999999999</c:v>
                </c:pt>
                <c:pt idx="13514">
                  <c:v>0.1774299</c:v>
                </c:pt>
                <c:pt idx="13515">
                  <c:v>0.17745040000000001</c:v>
                </c:pt>
                <c:pt idx="13516">
                  <c:v>0.1774578</c:v>
                </c:pt>
                <c:pt idx="13517">
                  <c:v>0.1774712</c:v>
                </c:pt>
                <c:pt idx="13518">
                  <c:v>0.17749010000000001</c:v>
                </c:pt>
                <c:pt idx="13519">
                  <c:v>0.1775031</c:v>
                </c:pt>
                <c:pt idx="13520">
                  <c:v>0.17751639999999999</c:v>
                </c:pt>
                <c:pt idx="13521">
                  <c:v>0.1775294</c:v>
                </c:pt>
                <c:pt idx="13522">
                  <c:v>0.1775427</c:v>
                </c:pt>
                <c:pt idx="13523">
                  <c:v>0.17755660000000001</c:v>
                </c:pt>
                <c:pt idx="13524">
                  <c:v>0.17757149999999999</c:v>
                </c:pt>
                <c:pt idx="13525">
                  <c:v>0.1775863</c:v>
                </c:pt>
                <c:pt idx="13526">
                  <c:v>0.17760090000000001</c:v>
                </c:pt>
                <c:pt idx="13527">
                  <c:v>0.1776152</c:v>
                </c:pt>
                <c:pt idx="13528">
                  <c:v>0.17762939999999999</c:v>
                </c:pt>
                <c:pt idx="13529">
                  <c:v>0.177643</c:v>
                </c:pt>
                <c:pt idx="13530">
                  <c:v>0.1776566</c:v>
                </c:pt>
                <c:pt idx="13531">
                  <c:v>0.17766989999999999</c:v>
                </c:pt>
                <c:pt idx="13532">
                  <c:v>0.17768429999999999</c:v>
                </c:pt>
                <c:pt idx="13533">
                  <c:v>0.17769869999999999</c:v>
                </c:pt>
                <c:pt idx="13534">
                  <c:v>0.1777125</c:v>
                </c:pt>
                <c:pt idx="13535">
                  <c:v>0.177726</c:v>
                </c:pt>
                <c:pt idx="13536">
                  <c:v>0.17773920000000001</c:v>
                </c:pt>
                <c:pt idx="13537">
                  <c:v>0.1777523</c:v>
                </c:pt>
                <c:pt idx="13538">
                  <c:v>0.17775840000000001</c:v>
                </c:pt>
                <c:pt idx="13539">
                  <c:v>0.1777793</c:v>
                </c:pt>
                <c:pt idx="13540">
                  <c:v>0.17779310000000001</c:v>
                </c:pt>
                <c:pt idx="13541">
                  <c:v>0.17780000000000001</c:v>
                </c:pt>
                <c:pt idx="13542">
                  <c:v>0.17781340000000001</c:v>
                </c:pt>
                <c:pt idx="13543">
                  <c:v>0.17783489999999999</c:v>
                </c:pt>
                <c:pt idx="13544">
                  <c:v>0.17784179999999999</c:v>
                </c:pt>
                <c:pt idx="13545">
                  <c:v>0.17785690000000001</c:v>
                </c:pt>
                <c:pt idx="13546">
                  <c:v>0.177872</c:v>
                </c:pt>
                <c:pt idx="13547">
                  <c:v>0.17788689999999999</c:v>
                </c:pt>
                <c:pt idx="13548">
                  <c:v>0.17790159999999999</c:v>
                </c:pt>
                <c:pt idx="13549">
                  <c:v>0.17791609999999999</c:v>
                </c:pt>
                <c:pt idx="13550">
                  <c:v>0.1779308</c:v>
                </c:pt>
                <c:pt idx="13551">
                  <c:v>0.17794509999999999</c:v>
                </c:pt>
                <c:pt idx="13552">
                  <c:v>0.17795900000000001</c:v>
                </c:pt>
                <c:pt idx="13553">
                  <c:v>0.1779733</c:v>
                </c:pt>
                <c:pt idx="13554">
                  <c:v>0.17798739999999999</c:v>
                </c:pt>
                <c:pt idx="13555">
                  <c:v>0.17800160000000001</c:v>
                </c:pt>
                <c:pt idx="13556">
                  <c:v>0.1780156</c:v>
                </c:pt>
                <c:pt idx="13557">
                  <c:v>0.17802950000000001</c:v>
                </c:pt>
                <c:pt idx="13558">
                  <c:v>0.1780438</c:v>
                </c:pt>
                <c:pt idx="13559">
                  <c:v>0.17805860000000001</c:v>
                </c:pt>
                <c:pt idx="13560">
                  <c:v>0.1780728</c:v>
                </c:pt>
                <c:pt idx="13561">
                  <c:v>0.17808640000000001</c:v>
                </c:pt>
                <c:pt idx="13562">
                  <c:v>0.17810010000000001</c:v>
                </c:pt>
                <c:pt idx="13563">
                  <c:v>0.17811370000000001</c:v>
                </c:pt>
                <c:pt idx="13564">
                  <c:v>0.1781268</c:v>
                </c:pt>
                <c:pt idx="13565">
                  <c:v>0.1781404</c:v>
                </c:pt>
                <c:pt idx="13566">
                  <c:v>0.17815980000000001</c:v>
                </c:pt>
                <c:pt idx="13567">
                  <c:v>0.17816750000000001</c:v>
                </c:pt>
                <c:pt idx="13568">
                  <c:v>0.1781809</c:v>
                </c:pt>
                <c:pt idx="13569">
                  <c:v>0.17819409999999999</c:v>
                </c:pt>
                <c:pt idx="13570">
                  <c:v>0.17821300000000001</c:v>
                </c:pt>
                <c:pt idx="13571">
                  <c:v>0.1782271</c:v>
                </c:pt>
                <c:pt idx="13572">
                  <c:v>0.17824039999999999</c:v>
                </c:pt>
                <c:pt idx="13573">
                  <c:v>0.17825379999999999</c:v>
                </c:pt>
                <c:pt idx="13574">
                  <c:v>0.17826719999999999</c:v>
                </c:pt>
                <c:pt idx="13575">
                  <c:v>0.17828050000000001</c:v>
                </c:pt>
                <c:pt idx="13576">
                  <c:v>0.1782948</c:v>
                </c:pt>
                <c:pt idx="13577">
                  <c:v>0.1783091</c:v>
                </c:pt>
                <c:pt idx="13578">
                  <c:v>0.17832339999999999</c:v>
                </c:pt>
                <c:pt idx="13579">
                  <c:v>0.17833750000000001</c:v>
                </c:pt>
                <c:pt idx="13580">
                  <c:v>0.1783515</c:v>
                </c:pt>
                <c:pt idx="13581">
                  <c:v>0.17836550000000001</c:v>
                </c:pt>
                <c:pt idx="13582">
                  <c:v>0.17837939999999999</c:v>
                </c:pt>
                <c:pt idx="13583">
                  <c:v>0.17839340000000001</c:v>
                </c:pt>
                <c:pt idx="13584">
                  <c:v>0.17840739999999999</c:v>
                </c:pt>
                <c:pt idx="13585">
                  <c:v>0.17842189999999999</c:v>
                </c:pt>
                <c:pt idx="13586">
                  <c:v>0.1784364</c:v>
                </c:pt>
                <c:pt idx="13587">
                  <c:v>0.17844270000000001</c:v>
                </c:pt>
                <c:pt idx="13588">
                  <c:v>0.1784647</c:v>
                </c:pt>
                <c:pt idx="13589">
                  <c:v>0.17847099999999999</c:v>
                </c:pt>
                <c:pt idx="13590">
                  <c:v>0.1784857</c:v>
                </c:pt>
                <c:pt idx="13591">
                  <c:v>0.17849970000000001</c:v>
                </c:pt>
                <c:pt idx="13592">
                  <c:v>0.17851330000000001</c:v>
                </c:pt>
                <c:pt idx="13593">
                  <c:v>0.17852680000000001</c:v>
                </c:pt>
                <c:pt idx="13594">
                  <c:v>0.17854039999999999</c:v>
                </c:pt>
                <c:pt idx="13595">
                  <c:v>0.1785532</c:v>
                </c:pt>
                <c:pt idx="13596">
                  <c:v>0.17856610000000001</c:v>
                </c:pt>
                <c:pt idx="13597">
                  <c:v>0.1785795</c:v>
                </c:pt>
                <c:pt idx="13598">
                  <c:v>0.1785931</c:v>
                </c:pt>
                <c:pt idx="13599">
                  <c:v>0.17860670000000001</c:v>
                </c:pt>
                <c:pt idx="13600">
                  <c:v>0.17862049999999999</c:v>
                </c:pt>
                <c:pt idx="13601">
                  <c:v>0.17863419999999999</c:v>
                </c:pt>
                <c:pt idx="13602">
                  <c:v>0.1786479</c:v>
                </c:pt>
                <c:pt idx="13603">
                  <c:v>0.17866119999999999</c:v>
                </c:pt>
                <c:pt idx="13604">
                  <c:v>0.17867459999999999</c:v>
                </c:pt>
                <c:pt idx="13605">
                  <c:v>0.1786884</c:v>
                </c:pt>
                <c:pt idx="13606">
                  <c:v>0.1787021</c:v>
                </c:pt>
                <c:pt idx="13607">
                  <c:v>0.17870839999999999</c:v>
                </c:pt>
                <c:pt idx="13608">
                  <c:v>0.1787289</c:v>
                </c:pt>
                <c:pt idx="13609">
                  <c:v>0.17873510000000001</c:v>
                </c:pt>
                <c:pt idx="13610">
                  <c:v>0.17874880000000001</c:v>
                </c:pt>
                <c:pt idx="13611">
                  <c:v>0.17876220000000001</c:v>
                </c:pt>
                <c:pt idx="13612">
                  <c:v>0.17877599999999999</c:v>
                </c:pt>
                <c:pt idx="13613">
                  <c:v>0.17879030000000001</c:v>
                </c:pt>
                <c:pt idx="13614">
                  <c:v>0.17880380000000001</c:v>
                </c:pt>
                <c:pt idx="13615">
                  <c:v>0.1788169</c:v>
                </c:pt>
                <c:pt idx="13616">
                  <c:v>0.1788304</c:v>
                </c:pt>
                <c:pt idx="13617">
                  <c:v>0.1788439</c:v>
                </c:pt>
                <c:pt idx="13618">
                  <c:v>0.17885780000000001</c:v>
                </c:pt>
                <c:pt idx="13619">
                  <c:v>0.17887230000000001</c:v>
                </c:pt>
                <c:pt idx="13620">
                  <c:v>0.1788864</c:v>
                </c:pt>
                <c:pt idx="13621">
                  <c:v>0.17890030000000001</c:v>
                </c:pt>
                <c:pt idx="13622">
                  <c:v>0.1789144</c:v>
                </c:pt>
                <c:pt idx="13623">
                  <c:v>0.17892859999999999</c:v>
                </c:pt>
                <c:pt idx="13624">
                  <c:v>0.1789425</c:v>
                </c:pt>
                <c:pt idx="13625">
                  <c:v>0.17895639999999999</c:v>
                </c:pt>
                <c:pt idx="13626">
                  <c:v>0.1789705</c:v>
                </c:pt>
                <c:pt idx="13627">
                  <c:v>0.17898439999999999</c:v>
                </c:pt>
                <c:pt idx="13628">
                  <c:v>0.1789982</c:v>
                </c:pt>
                <c:pt idx="13629">
                  <c:v>0.17901239999999999</c:v>
                </c:pt>
                <c:pt idx="13630">
                  <c:v>0.1790186</c:v>
                </c:pt>
                <c:pt idx="13631">
                  <c:v>0.17904059999999999</c:v>
                </c:pt>
                <c:pt idx="13632">
                  <c:v>0.17905460000000001</c:v>
                </c:pt>
                <c:pt idx="13633">
                  <c:v>0.1790687</c:v>
                </c:pt>
                <c:pt idx="13634">
                  <c:v>0.17907500000000001</c:v>
                </c:pt>
                <c:pt idx="13635">
                  <c:v>0.1790967</c:v>
                </c:pt>
                <c:pt idx="13636">
                  <c:v>0.17910980000000001</c:v>
                </c:pt>
                <c:pt idx="13637">
                  <c:v>0.1791238</c:v>
                </c:pt>
                <c:pt idx="13638">
                  <c:v>0.1791392</c:v>
                </c:pt>
                <c:pt idx="13639">
                  <c:v>0.1791594</c:v>
                </c:pt>
                <c:pt idx="13640">
                  <c:v>0.1791594</c:v>
                </c:pt>
                <c:pt idx="13641">
                  <c:v>0.1791808</c:v>
                </c:pt>
                <c:pt idx="13642">
                  <c:v>0.17920159999999999</c:v>
                </c:pt>
                <c:pt idx="13643">
                  <c:v>0.17921519999999999</c:v>
                </c:pt>
                <c:pt idx="13644">
                  <c:v>0.17922250000000001</c:v>
                </c:pt>
                <c:pt idx="13645">
                  <c:v>0.1792358</c:v>
                </c:pt>
                <c:pt idx="13646">
                  <c:v>0.17924889999999999</c:v>
                </c:pt>
                <c:pt idx="13647">
                  <c:v>0.17926220000000001</c:v>
                </c:pt>
                <c:pt idx="13648">
                  <c:v>0.17927460000000001</c:v>
                </c:pt>
                <c:pt idx="13649">
                  <c:v>0.17928759999999999</c:v>
                </c:pt>
                <c:pt idx="13650">
                  <c:v>0.1792946</c:v>
                </c:pt>
                <c:pt idx="13651">
                  <c:v>0.17931349999999999</c:v>
                </c:pt>
                <c:pt idx="13652">
                  <c:v>0.1793198</c:v>
                </c:pt>
                <c:pt idx="13653">
                  <c:v>0.17933260000000001</c:v>
                </c:pt>
                <c:pt idx="13654">
                  <c:v>0.17935090000000001</c:v>
                </c:pt>
                <c:pt idx="13655">
                  <c:v>0.1793631</c:v>
                </c:pt>
                <c:pt idx="13656">
                  <c:v>0.17937539999999999</c:v>
                </c:pt>
                <c:pt idx="13657">
                  <c:v>0.17938770000000001</c:v>
                </c:pt>
                <c:pt idx="13658">
                  <c:v>0.17940049999999999</c:v>
                </c:pt>
                <c:pt idx="13659">
                  <c:v>0.17941299999999999</c:v>
                </c:pt>
                <c:pt idx="13660">
                  <c:v>0.17942520000000001</c:v>
                </c:pt>
                <c:pt idx="13661">
                  <c:v>0.17943770000000001</c:v>
                </c:pt>
                <c:pt idx="13662">
                  <c:v>0.17945069999999999</c:v>
                </c:pt>
                <c:pt idx="13663">
                  <c:v>0.17946380000000001</c:v>
                </c:pt>
                <c:pt idx="13664">
                  <c:v>0.17947659999999999</c:v>
                </c:pt>
                <c:pt idx="13665">
                  <c:v>0.17948249999999999</c:v>
                </c:pt>
                <c:pt idx="13666">
                  <c:v>0.17950079999999999</c:v>
                </c:pt>
                <c:pt idx="13667">
                  <c:v>0.17951300000000001</c:v>
                </c:pt>
                <c:pt idx="13668">
                  <c:v>0.17952580000000001</c:v>
                </c:pt>
                <c:pt idx="13669">
                  <c:v>0.1795322</c:v>
                </c:pt>
                <c:pt idx="13670">
                  <c:v>0.1795513</c:v>
                </c:pt>
                <c:pt idx="13671">
                  <c:v>0.1795641</c:v>
                </c:pt>
                <c:pt idx="13672">
                  <c:v>0.17957039999999999</c:v>
                </c:pt>
                <c:pt idx="13673">
                  <c:v>0.1795834</c:v>
                </c:pt>
                <c:pt idx="13674">
                  <c:v>0.17959549999999999</c:v>
                </c:pt>
                <c:pt idx="13675">
                  <c:v>0.17960719999999999</c:v>
                </c:pt>
                <c:pt idx="13676">
                  <c:v>0.1796198</c:v>
                </c:pt>
                <c:pt idx="13677">
                  <c:v>0.17963280000000001</c:v>
                </c:pt>
                <c:pt idx="13678">
                  <c:v>0.1796449</c:v>
                </c:pt>
                <c:pt idx="13679">
                  <c:v>0.17965680000000001</c:v>
                </c:pt>
                <c:pt idx="13680">
                  <c:v>0.17968100000000001</c:v>
                </c:pt>
                <c:pt idx="13681">
                  <c:v>0.17968729999999999</c:v>
                </c:pt>
                <c:pt idx="13682">
                  <c:v>0.17969930000000001</c:v>
                </c:pt>
                <c:pt idx="13683">
                  <c:v>0.17971139999999999</c:v>
                </c:pt>
                <c:pt idx="13684">
                  <c:v>0.17972469999999999</c:v>
                </c:pt>
                <c:pt idx="13685">
                  <c:v>0.17974519999999999</c:v>
                </c:pt>
                <c:pt idx="13686">
                  <c:v>0.17975169999999999</c:v>
                </c:pt>
                <c:pt idx="13687">
                  <c:v>0.17976510000000001</c:v>
                </c:pt>
                <c:pt idx="13688">
                  <c:v>0.1797784</c:v>
                </c:pt>
                <c:pt idx="13689">
                  <c:v>0.17979110000000001</c:v>
                </c:pt>
                <c:pt idx="13690">
                  <c:v>0.1798033</c:v>
                </c:pt>
                <c:pt idx="13691">
                  <c:v>0.17981559999999999</c:v>
                </c:pt>
                <c:pt idx="13692">
                  <c:v>0.1798285</c:v>
                </c:pt>
                <c:pt idx="13693">
                  <c:v>0.17984120000000001</c:v>
                </c:pt>
                <c:pt idx="13694">
                  <c:v>0.17985390000000001</c:v>
                </c:pt>
                <c:pt idx="13695">
                  <c:v>0.1798672</c:v>
                </c:pt>
                <c:pt idx="13696">
                  <c:v>0.1798805</c:v>
                </c:pt>
                <c:pt idx="13697">
                  <c:v>0.17989340000000001</c:v>
                </c:pt>
                <c:pt idx="13698">
                  <c:v>0.1798997</c:v>
                </c:pt>
                <c:pt idx="13699">
                  <c:v>0.1799183</c:v>
                </c:pt>
                <c:pt idx="13700">
                  <c:v>0.17993120000000001</c:v>
                </c:pt>
                <c:pt idx="13701">
                  <c:v>0.17994460000000001</c:v>
                </c:pt>
                <c:pt idx="13702">
                  <c:v>0.1799578</c:v>
                </c:pt>
                <c:pt idx="13703">
                  <c:v>0.17997109999999999</c:v>
                </c:pt>
                <c:pt idx="13704">
                  <c:v>0.17998430000000001</c:v>
                </c:pt>
                <c:pt idx="13705">
                  <c:v>0.17999670000000001</c:v>
                </c:pt>
                <c:pt idx="13706">
                  <c:v>0.18000869999999999</c:v>
                </c:pt>
                <c:pt idx="13707">
                  <c:v>0.18002109999999999</c:v>
                </c:pt>
                <c:pt idx="13708">
                  <c:v>0.18003340000000001</c:v>
                </c:pt>
                <c:pt idx="13709">
                  <c:v>0.18004539999999999</c:v>
                </c:pt>
                <c:pt idx="13710">
                  <c:v>0.180058</c:v>
                </c:pt>
                <c:pt idx="13711">
                  <c:v>0.18007090000000001</c:v>
                </c:pt>
                <c:pt idx="13712">
                  <c:v>0.18008350000000001</c:v>
                </c:pt>
                <c:pt idx="13713">
                  <c:v>0.18009600000000001</c:v>
                </c:pt>
                <c:pt idx="13714">
                  <c:v>0.18010889999999999</c:v>
                </c:pt>
                <c:pt idx="13715">
                  <c:v>0.18012159999999999</c:v>
                </c:pt>
                <c:pt idx="13716">
                  <c:v>0.18013419999999999</c:v>
                </c:pt>
                <c:pt idx="13717">
                  <c:v>0.18014050000000001</c:v>
                </c:pt>
                <c:pt idx="13718">
                  <c:v>0.1801585</c:v>
                </c:pt>
                <c:pt idx="13719">
                  <c:v>0.18016380000000001</c:v>
                </c:pt>
                <c:pt idx="13720">
                  <c:v>0.18017559999999999</c:v>
                </c:pt>
                <c:pt idx="13721">
                  <c:v>0.18018729999999999</c:v>
                </c:pt>
                <c:pt idx="13722">
                  <c:v>0.1801991</c:v>
                </c:pt>
                <c:pt idx="13723">
                  <c:v>0.18021139999999999</c:v>
                </c:pt>
                <c:pt idx="13724">
                  <c:v>0.18022389999999999</c:v>
                </c:pt>
                <c:pt idx="13725">
                  <c:v>0.1802357</c:v>
                </c:pt>
                <c:pt idx="13726">
                  <c:v>0.18024789999999999</c:v>
                </c:pt>
                <c:pt idx="13727">
                  <c:v>0.1802599</c:v>
                </c:pt>
                <c:pt idx="13728">
                  <c:v>0.18027219999999999</c:v>
                </c:pt>
                <c:pt idx="13729">
                  <c:v>0.18028420000000001</c:v>
                </c:pt>
                <c:pt idx="13730">
                  <c:v>0.1802965</c:v>
                </c:pt>
                <c:pt idx="13731">
                  <c:v>0.18030879999999999</c:v>
                </c:pt>
                <c:pt idx="13732">
                  <c:v>0.1803215</c:v>
                </c:pt>
                <c:pt idx="13733">
                  <c:v>0.18033460000000001</c:v>
                </c:pt>
                <c:pt idx="13734">
                  <c:v>0.18034790000000001</c:v>
                </c:pt>
                <c:pt idx="13735">
                  <c:v>0.1803604</c:v>
                </c:pt>
                <c:pt idx="13736">
                  <c:v>0.18037239999999999</c:v>
                </c:pt>
                <c:pt idx="13737">
                  <c:v>0.1803852</c:v>
                </c:pt>
                <c:pt idx="13738">
                  <c:v>0.18039810000000001</c:v>
                </c:pt>
                <c:pt idx="13739">
                  <c:v>0.1804106</c:v>
                </c:pt>
                <c:pt idx="13740">
                  <c:v>0.18042340000000001</c:v>
                </c:pt>
                <c:pt idx="13741">
                  <c:v>0.18043619999999999</c:v>
                </c:pt>
                <c:pt idx="13742">
                  <c:v>0.1804489</c:v>
                </c:pt>
                <c:pt idx="13743">
                  <c:v>0.18046190000000001</c:v>
                </c:pt>
                <c:pt idx="13744">
                  <c:v>0.1804682</c:v>
                </c:pt>
                <c:pt idx="13745">
                  <c:v>0.18048639999999999</c:v>
                </c:pt>
                <c:pt idx="13746">
                  <c:v>0.18049870000000001</c:v>
                </c:pt>
                <c:pt idx="13747">
                  <c:v>0.18051130000000001</c:v>
                </c:pt>
                <c:pt idx="13748">
                  <c:v>0.18052399999999999</c:v>
                </c:pt>
                <c:pt idx="13749">
                  <c:v>0.18053</c:v>
                </c:pt>
                <c:pt idx="13750">
                  <c:v>0.1805484</c:v>
                </c:pt>
                <c:pt idx="13751">
                  <c:v>0.18055360000000001</c:v>
                </c:pt>
                <c:pt idx="13752">
                  <c:v>0.1805658</c:v>
                </c:pt>
                <c:pt idx="13753">
                  <c:v>0.1805776</c:v>
                </c:pt>
                <c:pt idx="13754">
                  <c:v>0.18059639999999999</c:v>
                </c:pt>
                <c:pt idx="13755">
                  <c:v>0.1806151</c:v>
                </c:pt>
                <c:pt idx="13756">
                  <c:v>0.18062839999999999</c:v>
                </c:pt>
                <c:pt idx="13757">
                  <c:v>0.18063480000000001</c:v>
                </c:pt>
                <c:pt idx="13758">
                  <c:v>0.1806479</c:v>
                </c:pt>
                <c:pt idx="13759">
                  <c:v>0.1806604</c:v>
                </c:pt>
                <c:pt idx="13760">
                  <c:v>0.180673</c:v>
                </c:pt>
                <c:pt idx="13761">
                  <c:v>0.1806847</c:v>
                </c:pt>
                <c:pt idx="13762">
                  <c:v>0.18069760000000001</c:v>
                </c:pt>
                <c:pt idx="13763">
                  <c:v>0.1807106</c:v>
                </c:pt>
                <c:pt idx="13764">
                  <c:v>0.1807241</c:v>
                </c:pt>
                <c:pt idx="13765">
                  <c:v>0.1807366</c:v>
                </c:pt>
                <c:pt idx="13766">
                  <c:v>0.18074860000000001</c:v>
                </c:pt>
                <c:pt idx="13767">
                  <c:v>0.1807609</c:v>
                </c:pt>
                <c:pt idx="13768">
                  <c:v>0.18077409999999999</c:v>
                </c:pt>
                <c:pt idx="13769">
                  <c:v>0.1807869</c:v>
                </c:pt>
                <c:pt idx="13770">
                  <c:v>0.18079980000000001</c:v>
                </c:pt>
                <c:pt idx="13771">
                  <c:v>0.18081240000000001</c:v>
                </c:pt>
                <c:pt idx="13772">
                  <c:v>0.18082509999999999</c:v>
                </c:pt>
                <c:pt idx="13773">
                  <c:v>0.180838</c:v>
                </c:pt>
                <c:pt idx="13774">
                  <c:v>0.18085100000000001</c:v>
                </c:pt>
                <c:pt idx="13775">
                  <c:v>0.18086350000000001</c:v>
                </c:pt>
                <c:pt idx="13776">
                  <c:v>0.18087600000000001</c:v>
                </c:pt>
                <c:pt idx="13777">
                  <c:v>0.18088860000000001</c:v>
                </c:pt>
                <c:pt idx="13778">
                  <c:v>0.18090120000000001</c:v>
                </c:pt>
                <c:pt idx="13779">
                  <c:v>0.18091389999999999</c:v>
                </c:pt>
                <c:pt idx="13780">
                  <c:v>0.1809259</c:v>
                </c:pt>
                <c:pt idx="13781">
                  <c:v>0.18093809999999999</c:v>
                </c:pt>
                <c:pt idx="13782">
                  <c:v>0.18095040000000001</c:v>
                </c:pt>
                <c:pt idx="13783">
                  <c:v>0.1809627</c:v>
                </c:pt>
                <c:pt idx="13784">
                  <c:v>0.18097540000000001</c:v>
                </c:pt>
                <c:pt idx="13785">
                  <c:v>0.18098839999999999</c:v>
                </c:pt>
                <c:pt idx="13786">
                  <c:v>0.1810011</c:v>
                </c:pt>
                <c:pt idx="13787">
                  <c:v>0.18101400000000001</c:v>
                </c:pt>
                <c:pt idx="13788">
                  <c:v>0.1810271</c:v>
                </c:pt>
                <c:pt idx="13789">
                  <c:v>0.1810397</c:v>
                </c:pt>
                <c:pt idx="13790">
                  <c:v>0.1810515</c:v>
                </c:pt>
                <c:pt idx="13791">
                  <c:v>0.1810573</c:v>
                </c:pt>
                <c:pt idx="13792">
                  <c:v>0.18107590000000001</c:v>
                </c:pt>
                <c:pt idx="13793">
                  <c:v>0.18108840000000001</c:v>
                </c:pt>
                <c:pt idx="13794">
                  <c:v>0.1810948</c:v>
                </c:pt>
                <c:pt idx="13795">
                  <c:v>0.1811073</c:v>
                </c:pt>
                <c:pt idx="13796">
                  <c:v>0.1811198</c:v>
                </c:pt>
                <c:pt idx="13797">
                  <c:v>0.1811315</c:v>
                </c:pt>
                <c:pt idx="13798">
                  <c:v>0.18114279999999999</c:v>
                </c:pt>
                <c:pt idx="13799">
                  <c:v>0.18115390000000001</c:v>
                </c:pt>
                <c:pt idx="13800">
                  <c:v>0.18116589999999999</c:v>
                </c:pt>
                <c:pt idx="13801">
                  <c:v>0.18117810000000001</c:v>
                </c:pt>
                <c:pt idx="13802">
                  <c:v>0.18119060000000001</c:v>
                </c:pt>
                <c:pt idx="13803">
                  <c:v>0.18120919999999999</c:v>
                </c:pt>
                <c:pt idx="13804">
                  <c:v>0.18121499999999999</c:v>
                </c:pt>
                <c:pt idx="13805">
                  <c:v>0.1812328</c:v>
                </c:pt>
                <c:pt idx="13806">
                  <c:v>0.1812444</c:v>
                </c:pt>
                <c:pt idx="13807">
                  <c:v>0.18125620000000001</c:v>
                </c:pt>
                <c:pt idx="13808">
                  <c:v>0.18126829999999999</c:v>
                </c:pt>
                <c:pt idx="13809">
                  <c:v>0.1812811</c:v>
                </c:pt>
                <c:pt idx="13810">
                  <c:v>0.18129390000000001</c:v>
                </c:pt>
                <c:pt idx="13811">
                  <c:v>0.18130669999999999</c:v>
                </c:pt>
                <c:pt idx="13812">
                  <c:v>0.18131910000000001</c:v>
                </c:pt>
                <c:pt idx="13813">
                  <c:v>0.18133199999999999</c:v>
                </c:pt>
                <c:pt idx="13814">
                  <c:v>0.1813449</c:v>
                </c:pt>
                <c:pt idx="13815">
                  <c:v>0.18135760000000001</c:v>
                </c:pt>
                <c:pt idx="13816">
                  <c:v>0.1813698</c:v>
                </c:pt>
                <c:pt idx="13817">
                  <c:v>0.18138180000000001</c:v>
                </c:pt>
                <c:pt idx="13818">
                  <c:v>0.18139379999999999</c:v>
                </c:pt>
                <c:pt idx="13819">
                  <c:v>0.1814056</c:v>
                </c:pt>
                <c:pt idx="13820">
                  <c:v>0.1814172</c:v>
                </c:pt>
                <c:pt idx="13821">
                  <c:v>0.1814286</c:v>
                </c:pt>
                <c:pt idx="13822">
                  <c:v>0.18143989999999999</c:v>
                </c:pt>
                <c:pt idx="13823">
                  <c:v>0.18145130000000001</c:v>
                </c:pt>
                <c:pt idx="13824">
                  <c:v>0.18146300000000001</c:v>
                </c:pt>
                <c:pt idx="13825">
                  <c:v>0.1814752</c:v>
                </c:pt>
                <c:pt idx="13826">
                  <c:v>0.18148739999999999</c:v>
                </c:pt>
                <c:pt idx="13827">
                  <c:v>0.18149960000000001</c:v>
                </c:pt>
                <c:pt idx="13828">
                  <c:v>0.18151129999999999</c:v>
                </c:pt>
                <c:pt idx="13829">
                  <c:v>0.18152280000000001</c:v>
                </c:pt>
                <c:pt idx="13830">
                  <c:v>0.18153430000000001</c:v>
                </c:pt>
                <c:pt idx="13831">
                  <c:v>0.1815398</c:v>
                </c:pt>
                <c:pt idx="13832">
                  <c:v>0.18155099999999999</c:v>
                </c:pt>
                <c:pt idx="13833">
                  <c:v>0.18156269999999999</c:v>
                </c:pt>
                <c:pt idx="13834">
                  <c:v>0.1815744</c:v>
                </c:pt>
                <c:pt idx="13835">
                  <c:v>0.18158669999999999</c:v>
                </c:pt>
                <c:pt idx="13836">
                  <c:v>0.18159980000000001</c:v>
                </c:pt>
                <c:pt idx="13837">
                  <c:v>0.18161289999999999</c:v>
                </c:pt>
                <c:pt idx="13838">
                  <c:v>0.18162639999999999</c:v>
                </c:pt>
                <c:pt idx="13839">
                  <c:v>0.1816393</c:v>
                </c:pt>
                <c:pt idx="13840">
                  <c:v>0.18165200000000001</c:v>
                </c:pt>
                <c:pt idx="13841">
                  <c:v>0.1816661</c:v>
                </c:pt>
                <c:pt idx="13842">
                  <c:v>0.1816866</c:v>
                </c:pt>
                <c:pt idx="13843">
                  <c:v>0.18169270000000001</c:v>
                </c:pt>
                <c:pt idx="13844">
                  <c:v>0.18170549999999999</c:v>
                </c:pt>
                <c:pt idx="13845">
                  <c:v>0.18171799999999999</c:v>
                </c:pt>
                <c:pt idx="13846">
                  <c:v>0.181731</c:v>
                </c:pt>
                <c:pt idx="13847">
                  <c:v>0.18174390000000001</c:v>
                </c:pt>
                <c:pt idx="13848">
                  <c:v>0.1817694</c:v>
                </c:pt>
                <c:pt idx="13849">
                  <c:v>0.18178269999999999</c:v>
                </c:pt>
                <c:pt idx="13850">
                  <c:v>0.18178240000000001</c:v>
                </c:pt>
                <c:pt idx="13851">
                  <c:v>0.1818082</c:v>
                </c:pt>
                <c:pt idx="13852">
                  <c:v>0.18182180000000001</c:v>
                </c:pt>
                <c:pt idx="13853">
                  <c:v>0.18182799999999999</c:v>
                </c:pt>
                <c:pt idx="13854">
                  <c:v>0.18184719999999999</c:v>
                </c:pt>
                <c:pt idx="13855">
                  <c:v>0.18185399999999999</c:v>
                </c:pt>
                <c:pt idx="13856">
                  <c:v>0.1818738</c:v>
                </c:pt>
                <c:pt idx="13857">
                  <c:v>0.18188750000000001</c:v>
                </c:pt>
                <c:pt idx="13858">
                  <c:v>0.1819007</c:v>
                </c:pt>
                <c:pt idx="13859">
                  <c:v>0.18191360000000001</c:v>
                </c:pt>
                <c:pt idx="13860">
                  <c:v>0.1819268</c:v>
                </c:pt>
                <c:pt idx="13861">
                  <c:v>0.18193980000000001</c:v>
                </c:pt>
                <c:pt idx="13862">
                  <c:v>0.1819529</c:v>
                </c:pt>
                <c:pt idx="13863">
                  <c:v>0.1819655</c:v>
                </c:pt>
                <c:pt idx="13864">
                  <c:v>0.1819779</c:v>
                </c:pt>
                <c:pt idx="13865">
                  <c:v>0.1819837</c:v>
                </c:pt>
                <c:pt idx="13866">
                  <c:v>0.1819954</c:v>
                </c:pt>
                <c:pt idx="13867">
                  <c:v>0.18200839999999999</c:v>
                </c:pt>
                <c:pt idx="13868">
                  <c:v>0.18202109999999999</c:v>
                </c:pt>
                <c:pt idx="13869">
                  <c:v>0.18203340000000001</c:v>
                </c:pt>
                <c:pt idx="13870">
                  <c:v>0.1820456</c:v>
                </c:pt>
                <c:pt idx="13871">
                  <c:v>0.18205740000000001</c:v>
                </c:pt>
                <c:pt idx="13872">
                  <c:v>0.1820696</c:v>
                </c:pt>
                <c:pt idx="13873">
                  <c:v>0.18208199999999999</c:v>
                </c:pt>
                <c:pt idx="13874">
                  <c:v>0.18209410000000001</c:v>
                </c:pt>
                <c:pt idx="13875">
                  <c:v>0.18210660000000001</c:v>
                </c:pt>
                <c:pt idx="13876">
                  <c:v>0.18211859999999999</c:v>
                </c:pt>
                <c:pt idx="13877">
                  <c:v>0.1821305</c:v>
                </c:pt>
                <c:pt idx="13878">
                  <c:v>0.18214230000000001</c:v>
                </c:pt>
                <c:pt idx="13879">
                  <c:v>0.1821545</c:v>
                </c:pt>
                <c:pt idx="13880">
                  <c:v>0.18216679999999999</c:v>
                </c:pt>
                <c:pt idx="13881">
                  <c:v>0.18217910000000001</c:v>
                </c:pt>
                <c:pt idx="13882">
                  <c:v>0.18218490000000001</c:v>
                </c:pt>
                <c:pt idx="13883">
                  <c:v>0.1821962</c:v>
                </c:pt>
                <c:pt idx="13884">
                  <c:v>0.18221280000000001</c:v>
                </c:pt>
                <c:pt idx="13885">
                  <c:v>0.18221889999999999</c:v>
                </c:pt>
                <c:pt idx="13886">
                  <c:v>0.18223010000000001</c:v>
                </c:pt>
                <c:pt idx="13887">
                  <c:v>0.18224099999999999</c:v>
                </c:pt>
                <c:pt idx="13888">
                  <c:v>0.18225169999999999</c:v>
                </c:pt>
                <c:pt idx="13889">
                  <c:v>0.1822626</c:v>
                </c:pt>
                <c:pt idx="13890">
                  <c:v>0.18227370000000001</c:v>
                </c:pt>
                <c:pt idx="13891">
                  <c:v>0.182285</c:v>
                </c:pt>
                <c:pt idx="13892">
                  <c:v>0.1822964</c:v>
                </c:pt>
                <c:pt idx="13893">
                  <c:v>0.18230759999999999</c:v>
                </c:pt>
                <c:pt idx="13894">
                  <c:v>0.18232509999999999</c:v>
                </c:pt>
                <c:pt idx="13895">
                  <c:v>0.18233009999999999</c:v>
                </c:pt>
                <c:pt idx="13896">
                  <c:v>0.18234159999999999</c:v>
                </c:pt>
                <c:pt idx="13897">
                  <c:v>0.18235299999999999</c:v>
                </c:pt>
                <c:pt idx="13898">
                  <c:v>0.182364</c:v>
                </c:pt>
                <c:pt idx="13899">
                  <c:v>0.18237500000000001</c:v>
                </c:pt>
                <c:pt idx="13900">
                  <c:v>0.18239259999999999</c:v>
                </c:pt>
                <c:pt idx="13901">
                  <c:v>0.18240390000000001</c:v>
                </c:pt>
                <c:pt idx="13902">
                  <c:v>0.1824152</c:v>
                </c:pt>
                <c:pt idx="13903">
                  <c:v>0.182426</c:v>
                </c:pt>
                <c:pt idx="13904">
                  <c:v>0.1824366</c:v>
                </c:pt>
                <c:pt idx="13905">
                  <c:v>0.18244840000000001</c:v>
                </c:pt>
                <c:pt idx="13906">
                  <c:v>0.18245980000000001</c:v>
                </c:pt>
                <c:pt idx="13907">
                  <c:v>0.1824713</c:v>
                </c:pt>
                <c:pt idx="13908">
                  <c:v>0.18248300000000001</c:v>
                </c:pt>
                <c:pt idx="13909">
                  <c:v>0.1824944</c:v>
                </c:pt>
                <c:pt idx="13910">
                  <c:v>0.1825068</c:v>
                </c:pt>
                <c:pt idx="13911">
                  <c:v>0.18252579999999999</c:v>
                </c:pt>
                <c:pt idx="13912">
                  <c:v>0.18253800000000001</c:v>
                </c:pt>
                <c:pt idx="13913">
                  <c:v>0.1825437</c:v>
                </c:pt>
                <c:pt idx="13914">
                  <c:v>0.18255589999999999</c:v>
                </c:pt>
                <c:pt idx="13915">
                  <c:v>0.1825676</c:v>
                </c:pt>
                <c:pt idx="13916">
                  <c:v>0.1825794</c:v>
                </c:pt>
                <c:pt idx="13917">
                  <c:v>0.18259139999999999</c:v>
                </c:pt>
                <c:pt idx="13918">
                  <c:v>0.1826036</c:v>
                </c:pt>
                <c:pt idx="13919">
                  <c:v>0.18262149999999999</c:v>
                </c:pt>
                <c:pt idx="13920">
                  <c:v>0.18263299999999999</c:v>
                </c:pt>
                <c:pt idx="13921">
                  <c:v>0.18264420000000001</c:v>
                </c:pt>
                <c:pt idx="13922">
                  <c:v>0.1826498</c:v>
                </c:pt>
                <c:pt idx="13923">
                  <c:v>0.18266199999999999</c:v>
                </c:pt>
                <c:pt idx="13924">
                  <c:v>0.1826807</c:v>
                </c:pt>
                <c:pt idx="13925">
                  <c:v>0.18268619999999999</c:v>
                </c:pt>
                <c:pt idx="13926">
                  <c:v>0.182698</c:v>
                </c:pt>
                <c:pt idx="13927">
                  <c:v>0.18270980000000001</c:v>
                </c:pt>
                <c:pt idx="13928">
                  <c:v>0.18272169999999999</c:v>
                </c:pt>
                <c:pt idx="13929">
                  <c:v>0.1827338</c:v>
                </c:pt>
                <c:pt idx="13930">
                  <c:v>0.18274599999999999</c:v>
                </c:pt>
                <c:pt idx="13931">
                  <c:v>0.18275820000000001</c:v>
                </c:pt>
                <c:pt idx="13932">
                  <c:v>0.18277019999999999</c:v>
                </c:pt>
                <c:pt idx="13933">
                  <c:v>0.182782</c:v>
                </c:pt>
                <c:pt idx="13934">
                  <c:v>0.1827936</c:v>
                </c:pt>
                <c:pt idx="13935">
                  <c:v>0.1827994</c:v>
                </c:pt>
                <c:pt idx="13936">
                  <c:v>0.1828108</c:v>
                </c:pt>
                <c:pt idx="13937">
                  <c:v>0.1828273</c:v>
                </c:pt>
                <c:pt idx="13938">
                  <c:v>0.1828332</c:v>
                </c:pt>
                <c:pt idx="13939">
                  <c:v>0.18284990000000001</c:v>
                </c:pt>
                <c:pt idx="13940">
                  <c:v>0.18286089999999999</c:v>
                </c:pt>
                <c:pt idx="13941">
                  <c:v>0.18287700000000001</c:v>
                </c:pt>
                <c:pt idx="13942">
                  <c:v>0.1828883</c:v>
                </c:pt>
                <c:pt idx="13943">
                  <c:v>0.18289939999999999</c:v>
                </c:pt>
                <c:pt idx="13944">
                  <c:v>0.1829112</c:v>
                </c:pt>
                <c:pt idx="13945">
                  <c:v>0.182923</c:v>
                </c:pt>
                <c:pt idx="13946">
                  <c:v>0.1829346</c:v>
                </c:pt>
                <c:pt idx="13947">
                  <c:v>0.18294640000000001</c:v>
                </c:pt>
                <c:pt idx="13948">
                  <c:v>0.1829587</c:v>
                </c:pt>
                <c:pt idx="13949">
                  <c:v>0.18297179999999999</c:v>
                </c:pt>
                <c:pt idx="13950">
                  <c:v>0.1829846</c:v>
                </c:pt>
                <c:pt idx="13951">
                  <c:v>0.1829974</c:v>
                </c:pt>
                <c:pt idx="13952">
                  <c:v>0.18301000000000001</c:v>
                </c:pt>
                <c:pt idx="13953">
                  <c:v>0.1830224</c:v>
                </c:pt>
                <c:pt idx="13954">
                  <c:v>0.18303440000000001</c:v>
                </c:pt>
                <c:pt idx="13955">
                  <c:v>0.18304619999999999</c:v>
                </c:pt>
                <c:pt idx="13956">
                  <c:v>0.183058</c:v>
                </c:pt>
                <c:pt idx="13957">
                  <c:v>0.1830698</c:v>
                </c:pt>
                <c:pt idx="13958">
                  <c:v>0.18308099999999999</c:v>
                </c:pt>
                <c:pt idx="13959">
                  <c:v>0.18308659999999999</c:v>
                </c:pt>
                <c:pt idx="13960">
                  <c:v>0.18310360000000001</c:v>
                </c:pt>
                <c:pt idx="13961">
                  <c:v>0.18311520000000001</c:v>
                </c:pt>
                <c:pt idx="13962">
                  <c:v>0.18312110000000001</c:v>
                </c:pt>
                <c:pt idx="13963">
                  <c:v>0.1831323</c:v>
                </c:pt>
                <c:pt idx="13964">
                  <c:v>0.1831438</c:v>
                </c:pt>
                <c:pt idx="13965">
                  <c:v>0.18315580000000001</c:v>
                </c:pt>
                <c:pt idx="13966">
                  <c:v>0.18316740000000001</c:v>
                </c:pt>
                <c:pt idx="13967">
                  <c:v>0.18318000000000001</c:v>
                </c:pt>
                <c:pt idx="13968">
                  <c:v>0.18319270000000001</c:v>
                </c:pt>
                <c:pt idx="13969">
                  <c:v>0.1832047</c:v>
                </c:pt>
                <c:pt idx="13970">
                  <c:v>0.1832163</c:v>
                </c:pt>
                <c:pt idx="13971">
                  <c:v>0.18322769999999999</c:v>
                </c:pt>
                <c:pt idx="13972">
                  <c:v>0.18323929999999999</c:v>
                </c:pt>
                <c:pt idx="13973">
                  <c:v>0.1832569</c:v>
                </c:pt>
                <c:pt idx="13974">
                  <c:v>0.18326249999999999</c:v>
                </c:pt>
                <c:pt idx="13975">
                  <c:v>0.18328040000000001</c:v>
                </c:pt>
                <c:pt idx="13976">
                  <c:v>0.18329239999999999</c:v>
                </c:pt>
                <c:pt idx="13977">
                  <c:v>0.18330370000000001</c:v>
                </c:pt>
                <c:pt idx="13978">
                  <c:v>0.1833156</c:v>
                </c:pt>
                <c:pt idx="13979">
                  <c:v>0.18332689999999999</c:v>
                </c:pt>
                <c:pt idx="13980">
                  <c:v>0.18333959999999999</c:v>
                </c:pt>
                <c:pt idx="13981">
                  <c:v>0.18335129999999999</c:v>
                </c:pt>
                <c:pt idx="13982">
                  <c:v>0.18336240000000001</c:v>
                </c:pt>
                <c:pt idx="13983">
                  <c:v>0.18337410000000001</c:v>
                </c:pt>
                <c:pt idx="13984">
                  <c:v>0.18338570000000001</c:v>
                </c:pt>
                <c:pt idx="13985">
                  <c:v>0.183397</c:v>
                </c:pt>
                <c:pt idx="13986">
                  <c:v>0.18340880000000001</c:v>
                </c:pt>
                <c:pt idx="13987">
                  <c:v>0.18342059999999999</c:v>
                </c:pt>
                <c:pt idx="13988">
                  <c:v>0.18342639999999999</c:v>
                </c:pt>
                <c:pt idx="13989">
                  <c:v>0.1834383</c:v>
                </c:pt>
                <c:pt idx="13990">
                  <c:v>0.18345020000000001</c:v>
                </c:pt>
                <c:pt idx="13991">
                  <c:v>0.18346199999999999</c:v>
                </c:pt>
                <c:pt idx="13992">
                  <c:v>0.1834798</c:v>
                </c:pt>
                <c:pt idx="13993">
                  <c:v>0.18349190000000001</c:v>
                </c:pt>
                <c:pt idx="13994">
                  <c:v>0.18350420000000001</c:v>
                </c:pt>
                <c:pt idx="13995">
                  <c:v>0.18351609999999999</c:v>
                </c:pt>
                <c:pt idx="13996">
                  <c:v>0.18352879999999999</c:v>
                </c:pt>
                <c:pt idx="13997">
                  <c:v>0.18354090000000001</c:v>
                </c:pt>
                <c:pt idx="13998">
                  <c:v>0.1835524</c:v>
                </c:pt>
                <c:pt idx="13999">
                  <c:v>0.18356349999999999</c:v>
                </c:pt>
                <c:pt idx="14000">
                  <c:v>0.1835753</c:v>
                </c:pt>
                <c:pt idx="14001">
                  <c:v>0.18358769999999999</c:v>
                </c:pt>
                <c:pt idx="14002">
                  <c:v>0.18360019999999999</c:v>
                </c:pt>
                <c:pt idx="14003">
                  <c:v>0.18361240000000001</c:v>
                </c:pt>
                <c:pt idx="14004">
                  <c:v>0.1836246</c:v>
                </c:pt>
                <c:pt idx="14005">
                  <c:v>0.18363670000000001</c:v>
                </c:pt>
                <c:pt idx="14006">
                  <c:v>0.1836487</c:v>
                </c:pt>
                <c:pt idx="14007">
                  <c:v>0.18366109999999999</c:v>
                </c:pt>
                <c:pt idx="14008">
                  <c:v>0.183674</c:v>
                </c:pt>
                <c:pt idx="14009">
                  <c:v>0.18368660000000001</c:v>
                </c:pt>
                <c:pt idx="14010">
                  <c:v>0.1836989</c:v>
                </c:pt>
                <c:pt idx="14011">
                  <c:v>0.18370590000000001</c:v>
                </c:pt>
                <c:pt idx="14012">
                  <c:v>0.1837174</c:v>
                </c:pt>
                <c:pt idx="14013">
                  <c:v>0.1837345</c:v>
                </c:pt>
                <c:pt idx="14014">
                  <c:v>0.1837464</c:v>
                </c:pt>
                <c:pt idx="14015">
                  <c:v>0.18375330000000001</c:v>
                </c:pt>
                <c:pt idx="14016">
                  <c:v>0.1837654</c:v>
                </c:pt>
                <c:pt idx="14017">
                  <c:v>0.18377760000000001</c:v>
                </c:pt>
                <c:pt idx="14018">
                  <c:v>0.18378929999999999</c:v>
                </c:pt>
                <c:pt idx="14019">
                  <c:v>0.1838004</c:v>
                </c:pt>
                <c:pt idx="14020">
                  <c:v>0.18381910000000001</c:v>
                </c:pt>
                <c:pt idx="14021">
                  <c:v>0.1838313</c:v>
                </c:pt>
                <c:pt idx="14022">
                  <c:v>0.1838428</c:v>
                </c:pt>
                <c:pt idx="14023">
                  <c:v>0.18385409999999999</c:v>
                </c:pt>
                <c:pt idx="14024">
                  <c:v>0.18386630000000001</c:v>
                </c:pt>
                <c:pt idx="14025">
                  <c:v>0.1838775</c:v>
                </c:pt>
                <c:pt idx="14026">
                  <c:v>0.18388879999999999</c:v>
                </c:pt>
                <c:pt idx="14027">
                  <c:v>0.1839008</c:v>
                </c:pt>
                <c:pt idx="14028">
                  <c:v>0.18391199999999999</c:v>
                </c:pt>
                <c:pt idx="14029">
                  <c:v>0.18392349999999999</c:v>
                </c:pt>
                <c:pt idx="14030">
                  <c:v>0.1839345</c:v>
                </c:pt>
                <c:pt idx="14031">
                  <c:v>0.1839462</c:v>
                </c:pt>
                <c:pt idx="14032">
                  <c:v>0.18395839999999999</c:v>
                </c:pt>
                <c:pt idx="14033">
                  <c:v>0.18397050000000001</c:v>
                </c:pt>
                <c:pt idx="14034">
                  <c:v>0.1839827</c:v>
                </c:pt>
                <c:pt idx="14035">
                  <c:v>0.1839954</c:v>
                </c:pt>
                <c:pt idx="14036">
                  <c:v>0.18400820000000001</c:v>
                </c:pt>
                <c:pt idx="14037">
                  <c:v>0.18402060000000001</c:v>
                </c:pt>
                <c:pt idx="14038">
                  <c:v>0.18403310000000001</c:v>
                </c:pt>
                <c:pt idx="14039">
                  <c:v>0.18404619999999999</c:v>
                </c:pt>
                <c:pt idx="14040">
                  <c:v>0.1840599</c:v>
                </c:pt>
                <c:pt idx="14041">
                  <c:v>0.18407309999999999</c:v>
                </c:pt>
                <c:pt idx="14042">
                  <c:v>0.18408579999999999</c:v>
                </c:pt>
                <c:pt idx="14043">
                  <c:v>0.18409819999999999</c:v>
                </c:pt>
                <c:pt idx="14044">
                  <c:v>0.1841101</c:v>
                </c:pt>
                <c:pt idx="14045">
                  <c:v>0.1841217</c:v>
                </c:pt>
                <c:pt idx="14046">
                  <c:v>0.1841332</c:v>
                </c:pt>
                <c:pt idx="14047">
                  <c:v>0.18414440000000001</c:v>
                </c:pt>
                <c:pt idx="14048">
                  <c:v>0.18415509999999999</c:v>
                </c:pt>
                <c:pt idx="14049">
                  <c:v>0.18416579999999999</c:v>
                </c:pt>
                <c:pt idx="14050">
                  <c:v>0.1841768</c:v>
                </c:pt>
                <c:pt idx="14051">
                  <c:v>0.1841885</c:v>
                </c:pt>
                <c:pt idx="14052">
                  <c:v>0.18420030000000001</c:v>
                </c:pt>
                <c:pt idx="14053">
                  <c:v>0.18421270000000001</c:v>
                </c:pt>
                <c:pt idx="14054">
                  <c:v>0.184225</c:v>
                </c:pt>
                <c:pt idx="14055">
                  <c:v>0.1842375</c:v>
                </c:pt>
                <c:pt idx="14056">
                  <c:v>0.18424969999999999</c:v>
                </c:pt>
                <c:pt idx="14057">
                  <c:v>0.1842618</c:v>
                </c:pt>
                <c:pt idx="14058">
                  <c:v>0.18427399999999999</c:v>
                </c:pt>
                <c:pt idx="14059">
                  <c:v>0.18428639999999999</c:v>
                </c:pt>
                <c:pt idx="14060">
                  <c:v>0.1842993</c:v>
                </c:pt>
                <c:pt idx="14061">
                  <c:v>0.18431249999999999</c:v>
                </c:pt>
                <c:pt idx="14062">
                  <c:v>0.18432560000000001</c:v>
                </c:pt>
                <c:pt idx="14063">
                  <c:v>0.18434490000000001</c:v>
                </c:pt>
                <c:pt idx="14064">
                  <c:v>0.1843572</c:v>
                </c:pt>
                <c:pt idx="14065">
                  <c:v>0.18436359999999999</c:v>
                </c:pt>
                <c:pt idx="14066">
                  <c:v>0.18437580000000001</c:v>
                </c:pt>
                <c:pt idx="14067">
                  <c:v>0.18439340000000001</c:v>
                </c:pt>
                <c:pt idx="14068">
                  <c:v>0.18440519999999999</c:v>
                </c:pt>
                <c:pt idx="14069">
                  <c:v>0.18441740000000001</c:v>
                </c:pt>
                <c:pt idx="14070">
                  <c:v>0.18443029999999999</c:v>
                </c:pt>
                <c:pt idx="14071">
                  <c:v>0.1844431</c:v>
                </c:pt>
                <c:pt idx="14072">
                  <c:v>0.18444940000000001</c:v>
                </c:pt>
                <c:pt idx="14073">
                  <c:v>0.18446699999999999</c:v>
                </c:pt>
                <c:pt idx="14074">
                  <c:v>0.18447340000000001</c:v>
                </c:pt>
                <c:pt idx="14075">
                  <c:v>0.18449070000000001</c:v>
                </c:pt>
                <c:pt idx="14076">
                  <c:v>0.18449750000000001</c:v>
                </c:pt>
                <c:pt idx="14077">
                  <c:v>0.18450929999999999</c:v>
                </c:pt>
                <c:pt idx="14078">
                  <c:v>0.18452660000000001</c:v>
                </c:pt>
                <c:pt idx="14079">
                  <c:v>0.18453259999999999</c:v>
                </c:pt>
                <c:pt idx="14080">
                  <c:v>0.18454390000000001</c:v>
                </c:pt>
                <c:pt idx="14081">
                  <c:v>0.184556</c:v>
                </c:pt>
                <c:pt idx="14082">
                  <c:v>0.18456139999999999</c:v>
                </c:pt>
                <c:pt idx="14083">
                  <c:v>0.18457290000000001</c:v>
                </c:pt>
                <c:pt idx="14084">
                  <c:v>0.1845918</c:v>
                </c:pt>
                <c:pt idx="14085">
                  <c:v>0.18459719999999999</c:v>
                </c:pt>
                <c:pt idx="14086">
                  <c:v>0.18462190000000001</c:v>
                </c:pt>
                <c:pt idx="14087">
                  <c:v>0.18462190000000001</c:v>
                </c:pt>
                <c:pt idx="14088">
                  <c:v>0.18463389999999999</c:v>
                </c:pt>
                <c:pt idx="14089">
                  <c:v>0.18464510000000001</c:v>
                </c:pt>
                <c:pt idx="14090">
                  <c:v>0.1846564</c:v>
                </c:pt>
                <c:pt idx="14091">
                  <c:v>0.1846682</c:v>
                </c:pt>
                <c:pt idx="14092">
                  <c:v>0.18467990000000001</c:v>
                </c:pt>
                <c:pt idx="14093">
                  <c:v>0.18469160000000001</c:v>
                </c:pt>
                <c:pt idx="14094">
                  <c:v>0.1847039</c:v>
                </c:pt>
                <c:pt idx="14095">
                  <c:v>0.18471609999999999</c:v>
                </c:pt>
                <c:pt idx="14096">
                  <c:v>0.18473500000000001</c:v>
                </c:pt>
                <c:pt idx="14097">
                  <c:v>0.18474699999999999</c:v>
                </c:pt>
                <c:pt idx="14098">
                  <c:v>0.18476609999999999</c:v>
                </c:pt>
                <c:pt idx="14099">
                  <c:v>0.1847791</c:v>
                </c:pt>
                <c:pt idx="14100">
                  <c:v>0.1847858</c:v>
                </c:pt>
                <c:pt idx="14101">
                  <c:v>0.1847974</c:v>
                </c:pt>
                <c:pt idx="14102">
                  <c:v>0.18480940000000001</c:v>
                </c:pt>
                <c:pt idx="14103">
                  <c:v>0.18482080000000001</c:v>
                </c:pt>
                <c:pt idx="14104">
                  <c:v>0.184832</c:v>
                </c:pt>
                <c:pt idx="14105">
                  <c:v>0.1848429</c:v>
                </c:pt>
                <c:pt idx="14106">
                  <c:v>0.1848535</c:v>
                </c:pt>
                <c:pt idx="14107">
                  <c:v>0.1848649</c:v>
                </c:pt>
                <c:pt idx="14108">
                  <c:v>0.1848764</c:v>
                </c:pt>
                <c:pt idx="14109">
                  <c:v>0.1848872</c:v>
                </c:pt>
                <c:pt idx="14110">
                  <c:v>0.1848978</c:v>
                </c:pt>
                <c:pt idx="14111">
                  <c:v>0.1849083</c:v>
                </c:pt>
                <c:pt idx="14112">
                  <c:v>0.184919</c:v>
                </c:pt>
                <c:pt idx="14113">
                  <c:v>0.18492939999999999</c:v>
                </c:pt>
                <c:pt idx="14114">
                  <c:v>0.1849401</c:v>
                </c:pt>
                <c:pt idx="14115">
                  <c:v>0.184951</c:v>
                </c:pt>
                <c:pt idx="14116">
                  <c:v>0.18496209999999999</c:v>
                </c:pt>
                <c:pt idx="14117">
                  <c:v>0.1849729</c:v>
                </c:pt>
                <c:pt idx="14118">
                  <c:v>0.1849838</c:v>
                </c:pt>
                <c:pt idx="14119">
                  <c:v>0.18499479999999999</c:v>
                </c:pt>
                <c:pt idx="14120">
                  <c:v>0.18501200000000001</c:v>
                </c:pt>
                <c:pt idx="14121">
                  <c:v>0.18502399999999999</c:v>
                </c:pt>
                <c:pt idx="14122">
                  <c:v>0.1850359</c:v>
                </c:pt>
                <c:pt idx="14123">
                  <c:v>0.18504180000000001</c:v>
                </c:pt>
                <c:pt idx="14124">
                  <c:v>0.18505260000000001</c:v>
                </c:pt>
                <c:pt idx="14125">
                  <c:v>0.18506300000000001</c:v>
                </c:pt>
                <c:pt idx="14126">
                  <c:v>0.18507319999999999</c:v>
                </c:pt>
                <c:pt idx="14127">
                  <c:v>0.18507799999999999</c:v>
                </c:pt>
                <c:pt idx="14128">
                  <c:v>0.18508759999999999</c:v>
                </c:pt>
                <c:pt idx="14129">
                  <c:v>0.18509819999999999</c:v>
                </c:pt>
                <c:pt idx="14130">
                  <c:v>0.18510989999999999</c:v>
                </c:pt>
                <c:pt idx="14131">
                  <c:v>0.18512190000000001</c:v>
                </c:pt>
                <c:pt idx="14132">
                  <c:v>0.1851334</c:v>
                </c:pt>
                <c:pt idx="14133">
                  <c:v>0.1851439</c:v>
                </c:pt>
                <c:pt idx="14134">
                  <c:v>0.18515380000000001</c:v>
                </c:pt>
                <c:pt idx="14135">
                  <c:v>0.18516450000000001</c:v>
                </c:pt>
                <c:pt idx="14136">
                  <c:v>0.18517520000000001</c:v>
                </c:pt>
                <c:pt idx="14137">
                  <c:v>0.18519060000000001</c:v>
                </c:pt>
                <c:pt idx="14138">
                  <c:v>0.18520120000000001</c:v>
                </c:pt>
                <c:pt idx="14139">
                  <c:v>0.1852133</c:v>
                </c:pt>
                <c:pt idx="14140">
                  <c:v>0.1852258</c:v>
                </c:pt>
                <c:pt idx="14141">
                  <c:v>0.1852384</c:v>
                </c:pt>
                <c:pt idx="14142">
                  <c:v>0.1852509</c:v>
                </c:pt>
                <c:pt idx="14143">
                  <c:v>0.18526339999999999</c:v>
                </c:pt>
                <c:pt idx="14144">
                  <c:v>0.18527560000000001</c:v>
                </c:pt>
                <c:pt idx="14145">
                  <c:v>0.18529390000000001</c:v>
                </c:pt>
                <c:pt idx="14146">
                  <c:v>0.18529979999999999</c:v>
                </c:pt>
                <c:pt idx="14147">
                  <c:v>0.18531149999999999</c:v>
                </c:pt>
                <c:pt idx="14148">
                  <c:v>0.18532280000000001</c:v>
                </c:pt>
                <c:pt idx="14149">
                  <c:v>0.1853339</c:v>
                </c:pt>
                <c:pt idx="14150">
                  <c:v>0.18534539999999999</c:v>
                </c:pt>
                <c:pt idx="14151">
                  <c:v>0.1853561</c:v>
                </c:pt>
                <c:pt idx="14152">
                  <c:v>0.18536720000000001</c:v>
                </c:pt>
                <c:pt idx="14153">
                  <c:v>0.18538379999999999</c:v>
                </c:pt>
                <c:pt idx="14154">
                  <c:v>0.18538940000000001</c:v>
                </c:pt>
                <c:pt idx="14155">
                  <c:v>0.1854065</c:v>
                </c:pt>
                <c:pt idx="14156">
                  <c:v>0.18541830000000001</c:v>
                </c:pt>
                <c:pt idx="14157">
                  <c:v>0.1854237</c:v>
                </c:pt>
                <c:pt idx="14158">
                  <c:v>0.1854353</c:v>
                </c:pt>
                <c:pt idx="14159">
                  <c:v>0.18544669999999999</c:v>
                </c:pt>
                <c:pt idx="14160">
                  <c:v>0.18545809999999999</c:v>
                </c:pt>
                <c:pt idx="14161">
                  <c:v>0.185475</c:v>
                </c:pt>
                <c:pt idx="14162">
                  <c:v>0.1854807</c:v>
                </c:pt>
                <c:pt idx="14163">
                  <c:v>0.1854981</c:v>
                </c:pt>
                <c:pt idx="14164">
                  <c:v>0.18550420000000001</c:v>
                </c:pt>
                <c:pt idx="14165">
                  <c:v>0.18552279999999999</c:v>
                </c:pt>
                <c:pt idx="14166">
                  <c:v>0.18553510000000001</c:v>
                </c:pt>
                <c:pt idx="14167">
                  <c:v>0.1855472</c:v>
                </c:pt>
                <c:pt idx="14168">
                  <c:v>0.1855589</c:v>
                </c:pt>
                <c:pt idx="14169">
                  <c:v>0.18557109999999999</c:v>
                </c:pt>
                <c:pt idx="14170">
                  <c:v>0.18558250000000001</c:v>
                </c:pt>
                <c:pt idx="14171">
                  <c:v>0.18559490000000001</c:v>
                </c:pt>
                <c:pt idx="14172">
                  <c:v>0.1856072</c:v>
                </c:pt>
                <c:pt idx="14173">
                  <c:v>0.1856199</c:v>
                </c:pt>
                <c:pt idx="14174">
                  <c:v>0.18563250000000001</c:v>
                </c:pt>
                <c:pt idx="14175">
                  <c:v>0.1856448</c:v>
                </c:pt>
                <c:pt idx="14176">
                  <c:v>0.1856574</c:v>
                </c:pt>
                <c:pt idx="14177">
                  <c:v>0.1856701</c:v>
                </c:pt>
                <c:pt idx="14178">
                  <c:v>0.18568200000000001</c:v>
                </c:pt>
                <c:pt idx="14179">
                  <c:v>0.1856942</c:v>
                </c:pt>
                <c:pt idx="14180">
                  <c:v>0.18570710000000001</c:v>
                </c:pt>
                <c:pt idx="14181">
                  <c:v>0.18571989999999999</c:v>
                </c:pt>
                <c:pt idx="14182">
                  <c:v>0.18573200000000001</c:v>
                </c:pt>
                <c:pt idx="14183">
                  <c:v>0.18574350000000001</c:v>
                </c:pt>
                <c:pt idx="14184">
                  <c:v>0.18575559999999999</c:v>
                </c:pt>
                <c:pt idx="14185">
                  <c:v>0.1857675</c:v>
                </c:pt>
                <c:pt idx="14186">
                  <c:v>0.18577969999999999</c:v>
                </c:pt>
                <c:pt idx="14187">
                  <c:v>0.1857926</c:v>
                </c:pt>
                <c:pt idx="14188">
                  <c:v>0.1858051</c:v>
                </c:pt>
                <c:pt idx="14189">
                  <c:v>0.18581780000000001</c:v>
                </c:pt>
                <c:pt idx="14190">
                  <c:v>0.1858312</c:v>
                </c:pt>
                <c:pt idx="14191">
                  <c:v>0.1858448</c:v>
                </c:pt>
                <c:pt idx="14192">
                  <c:v>0.1858582</c:v>
                </c:pt>
                <c:pt idx="14193">
                  <c:v>0.1858716</c:v>
                </c:pt>
                <c:pt idx="14194">
                  <c:v>0.1858909</c:v>
                </c:pt>
                <c:pt idx="14195">
                  <c:v>0.18590390000000001</c:v>
                </c:pt>
                <c:pt idx="14196">
                  <c:v>0.18591679999999999</c:v>
                </c:pt>
                <c:pt idx="14197">
                  <c:v>0.1859297</c:v>
                </c:pt>
                <c:pt idx="14198">
                  <c:v>0.185942</c:v>
                </c:pt>
                <c:pt idx="14199">
                  <c:v>0.18595429999999999</c:v>
                </c:pt>
                <c:pt idx="14200">
                  <c:v>0.1859663</c:v>
                </c:pt>
                <c:pt idx="14201">
                  <c:v>0.1859779</c:v>
                </c:pt>
                <c:pt idx="14202">
                  <c:v>0.18598990000000001</c:v>
                </c:pt>
                <c:pt idx="14203">
                  <c:v>0.18599660000000001</c:v>
                </c:pt>
                <c:pt idx="14204">
                  <c:v>0.18600900000000001</c:v>
                </c:pt>
                <c:pt idx="14205">
                  <c:v>0.18602109999999999</c:v>
                </c:pt>
                <c:pt idx="14206">
                  <c:v>0.18603259999999999</c:v>
                </c:pt>
                <c:pt idx="14207">
                  <c:v>0.1860445</c:v>
                </c:pt>
                <c:pt idx="14208">
                  <c:v>0.18605640000000001</c:v>
                </c:pt>
                <c:pt idx="14209">
                  <c:v>0.18606839999999999</c:v>
                </c:pt>
                <c:pt idx="14210">
                  <c:v>0.1860802</c:v>
                </c:pt>
                <c:pt idx="14211">
                  <c:v>0.1860918</c:v>
                </c:pt>
                <c:pt idx="14212">
                  <c:v>0.18610409999999999</c:v>
                </c:pt>
                <c:pt idx="14213">
                  <c:v>0.1861159</c:v>
                </c:pt>
                <c:pt idx="14214">
                  <c:v>0.1861274</c:v>
                </c:pt>
                <c:pt idx="14215">
                  <c:v>0.18613869999999999</c:v>
                </c:pt>
                <c:pt idx="14216">
                  <c:v>0.1861498</c:v>
                </c:pt>
                <c:pt idx="14217">
                  <c:v>0.1861612</c:v>
                </c:pt>
                <c:pt idx="14218">
                  <c:v>0.1861728</c:v>
                </c:pt>
                <c:pt idx="14219">
                  <c:v>0.18618409999999999</c:v>
                </c:pt>
                <c:pt idx="14220">
                  <c:v>0.1861951</c:v>
                </c:pt>
                <c:pt idx="14221">
                  <c:v>0.1862065</c:v>
                </c:pt>
                <c:pt idx="14222">
                  <c:v>0.1862181</c:v>
                </c:pt>
                <c:pt idx="14223">
                  <c:v>0.1862299</c:v>
                </c:pt>
                <c:pt idx="14224">
                  <c:v>0.18624160000000001</c:v>
                </c:pt>
                <c:pt idx="14225">
                  <c:v>0.18625320000000001</c:v>
                </c:pt>
                <c:pt idx="14226">
                  <c:v>0.18626499999999999</c:v>
                </c:pt>
                <c:pt idx="14227">
                  <c:v>0.186277</c:v>
                </c:pt>
                <c:pt idx="14228">
                  <c:v>0.1862886</c:v>
                </c:pt>
                <c:pt idx="14229">
                  <c:v>0.1863002</c:v>
                </c:pt>
                <c:pt idx="14230">
                  <c:v>0.18631210000000001</c:v>
                </c:pt>
                <c:pt idx="14231">
                  <c:v>0.1863243</c:v>
                </c:pt>
                <c:pt idx="14232">
                  <c:v>0.18633620000000001</c:v>
                </c:pt>
                <c:pt idx="14233">
                  <c:v>0.18634819999999999</c:v>
                </c:pt>
                <c:pt idx="14234">
                  <c:v>0.1863601</c:v>
                </c:pt>
                <c:pt idx="14235">
                  <c:v>0.18637200000000001</c:v>
                </c:pt>
                <c:pt idx="14236">
                  <c:v>0.18638460000000001</c:v>
                </c:pt>
                <c:pt idx="14237">
                  <c:v>0.1863968</c:v>
                </c:pt>
                <c:pt idx="14238">
                  <c:v>0.18640870000000001</c:v>
                </c:pt>
                <c:pt idx="14239">
                  <c:v>0.18642059999999999</c:v>
                </c:pt>
                <c:pt idx="14240">
                  <c:v>0.18643280000000001</c:v>
                </c:pt>
                <c:pt idx="14241">
                  <c:v>0.1864451</c:v>
                </c:pt>
                <c:pt idx="14242">
                  <c:v>0.18645680000000001</c:v>
                </c:pt>
                <c:pt idx="14243">
                  <c:v>0.1864683</c:v>
                </c:pt>
                <c:pt idx="14244">
                  <c:v>0.1864806</c:v>
                </c:pt>
                <c:pt idx="14245">
                  <c:v>0.1864923</c:v>
                </c:pt>
                <c:pt idx="14246">
                  <c:v>0.18650349999999999</c:v>
                </c:pt>
                <c:pt idx="14247">
                  <c:v>0.18651490000000001</c:v>
                </c:pt>
                <c:pt idx="14248">
                  <c:v>0.186526</c:v>
                </c:pt>
                <c:pt idx="14249">
                  <c:v>0.1865366</c:v>
                </c:pt>
                <c:pt idx="14250">
                  <c:v>0.1865464</c:v>
                </c:pt>
                <c:pt idx="14251">
                  <c:v>0.18655250000000001</c:v>
                </c:pt>
                <c:pt idx="14252">
                  <c:v>0.186561</c:v>
                </c:pt>
                <c:pt idx="14253">
                  <c:v>0.18657840000000001</c:v>
                </c:pt>
                <c:pt idx="14254">
                  <c:v>0.18657879999999999</c:v>
                </c:pt>
                <c:pt idx="14255">
                  <c:v>0.18659339999999999</c:v>
                </c:pt>
                <c:pt idx="14256">
                  <c:v>0.1866044</c:v>
                </c:pt>
                <c:pt idx="14257">
                  <c:v>0.186611</c:v>
                </c:pt>
                <c:pt idx="14258">
                  <c:v>0.1866216</c:v>
                </c:pt>
                <c:pt idx="14259">
                  <c:v>0.18663689999999999</c:v>
                </c:pt>
                <c:pt idx="14260">
                  <c:v>0.18664749999999999</c:v>
                </c:pt>
                <c:pt idx="14261">
                  <c:v>0.1866574</c:v>
                </c:pt>
                <c:pt idx="14262">
                  <c:v>0.18666279999999999</c:v>
                </c:pt>
                <c:pt idx="14263">
                  <c:v>0.18667710000000001</c:v>
                </c:pt>
                <c:pt idx="14264">
                  <c:v>0.1866872</c:v>
                </c:pt>
                <c:pt idx="14265">
                  <c:v>0.18669740000000001</c:v>
                </c:pt>
                <c:pt idx="14266">
                  <c:v>0.18670719999999999</c:v>
                </c:pt>
                <c:pt idx="14267">
                  <c:v>0.18671740000000001</c:v>
                </c:pt>
                <c:pt idx="14268">
                  <c:v>0.18672730000000001</c:v>
                </c:pt>
                <c:pt idx="14269">
                  <c:v>0.18673709999999999</c:v>
                </c:pt>
                <c:pt idx="14270">
                  <c:v>0.1867482</c:v>
                </c:pt>
                <c:pt idx="14271">
                  <c:v>0.1867596</c:v>
                </c:pt>
                <c:pt idx="14272">
                  <c:v>0.18676989999999999</c:v>
                </c:pt>
                <c:pt idx="14273">
                  <c:v>0.1867808</c:v>
                </c:pt>
                <c:pt idx="14274">
                  <c:v>0.1867915</c:v>
                </c:pt>
                <c:pt idx="14275">
                  <c:v>0.18680250000000001</c:v>
                </c:pt>
                <c:pt idx="14276">
                  <c:v>0.1868129</c:v>
                </c:pt>
                <c:pt idx="14277">
                  <c:v>0.18682309999999999</c:v>
                </c:pt>
                <c:pt idx="14278">
                  <c:v>0.18683340000000001</c:v>
                </c:pt>
                <c:pt idx="14279">
                  <c:v>0.18684410000000001</c:v>
                </c:pt>
                <c:pt idx="14280">
                  <c:v>0.18685499999999999</c:v>
                </c:pt>
                <c:pt idx="14281">
                  <c:v>0.1868658</c:v>
                </c:pt>
                <c:pt idx="14282">
                  <c:v>0.18687699999999999</c:v>
                </c:pt>
                <c:pt idx="14283">
                  <c:v>0.186888</c:v>
                </c:pt>
                <c:pt idx="14284">
                  <c:v>0.1868985</c:v>
                </c:pt>
                <c:pt idx="14285">
                  <c:v>0.18690909999999999</c:v>
                </c:pt>
                <c:pt idx="14286">
                  <c:v>0.18691940000000001</c:v>
                </c:pt>
                <c:pt idx="14287">
                  <c:v>0.1869304</c:v>
                </c:pt>
                <c:pt idx="14288">
                  <c:v>0.18694169999999999</c:v>
                </c:pt>
                <c:pt idx="14289">
                  <c:v>0.1869526</c:v>
                </c:pt>
                <c:pt idx="14290">
                  <c:v>0.18696270000000001</c:v>
                </c:pt>
                <c:pt idx="14291">
                  <c:v>0.18697269999999999</c:v>
                </c:pt>
                <c:pt idx="14292">
                  <c:v>0.1869826</c:v>
                </c:pt>
                <c:pt idx="14293">
                  <c:v>0.18699289999999999</c:v>
                </c:pt>
                <c:pt idx="14294">
                  <c:v>0.18700339999999999</c:v>
                </c:pt>
                <c:pt idx="14295">
                  <c:v>0.1870137</c:v>
                </c:pt>
                <c:pt idx="14296">
                  <c:v>0.1870231</c:v>
                </c:pt>
                <c:pt idx="14297">
                  <c:v>0.187033</c:v>
                </c:pt>
                <c:pt idx="14298">
                  <c:v>0.1870366</c:v>
                </c:pt>
                <c:pt idx="14299">
                  <c:v>0.18704270000000001</c:v>
                </c:pt>
                <c:pt idx="14300">
                  <c:v>0.18705820000000001</c:v>
                </c:pt>
                <c:pt idx="14301">
                  <c:v>0.18706110000000001</c:v>
                </c:pt>
                <c:pt idx="14302">
                  <c:v>0.1870704</c:v>
                </c:pt>
                <c:pt idx="14303">
                  <c:v>0.18707989999999999</c:v>
                </c:pt>
                <c:pt idx="14304">
                  <c:v>0.18708959999999999</c:v>
                </c:pt>
                <c:pt idx="14305">
                  <c:v>0.18709899999999999</c:v>
                </c:pt>
                <c:pt idx="14306">
                  <c:v>0.18710840000000001</c:v>
                </c:pt>
                <c:pt idx="14307">
                  <c:v>0.1871178</c:v>
                </c:pt>
                <c:pt idx="14308">
                  <c:v>0.18712699999999999</c:v>
                </c:pt>
                <c:pt idx="14309">
                  <c:v>0.18713640000000001</c:v>
                </c:pt>
                <c:pt idx="14310">
                  <c:v>0.18714510000000001</c:v>
                </c:pt>
                <c:pt idx="14311">
                  <c:v>0.1871534</c:v>
                </c:pt>
                <c:pt idx="14312">
                  <c:v>0.187162</c:v>
                </c:pt>
                <c:pt idx="14313">
                  <c:v>0.1871708</c:v>
                </c:pt>
                <c:pt idx="14314">
                  <c:v>0.1871797</c:v>
                </c:pt>
                <c:pt idx="14315">
                  <c:v>0.18718870000000001</c:v>
                </c:pt>
                <c:pt idx="14316">
                  <c:v>0.1871978</c:v>
                </c:pt>
                <c:pt idx="14317">
                  <c:v>0.18720729999999999</c:v>
                </c:pt>
                <c:pt idx="14318">
                  <c:v>0.18721670000000001</c:v>
                </c:pt>
                <c:pt idx="14319">
                  <c:v>0.18722620000000001</c:v>
                </c:pt>
                <c:pt idx="14320">
                  <c:v>0.1872384</c:v>
                </c:pt>
                <c:pt idx="14321">
                  <c:v>0.18724740000000001</c:v>
                </c:pt>
                <c:pt idx="14322">
                  <c:v>0.1872559</c:v>
                </c:pt>
                <c:pt idx="14323">
                  <c:v>0.18726480000000001</c:v>
                </c:pt>
                <c:pt idx="14324">
                  <c:v>0.18727289999999999</c:v>
                </c:pt>
                <c:pt idx="14325">
                  <c:v>0.187282</c:v>
                </c:pt>
                <c:pt idx="14326">
                  <c:v>0.1872906</c:v>
                </c:pt>
                <c:pt idx="14327">
                  <c:v>0.1872963</c:v>
                </c:pt>
                <c:pt idx="14328">
                  <c:v>0.18730659999999999</c:v>
                </c:pt>
                <c:pt idx="14329">
                  <c:v>0.18731619999999999</c:v>
                </c:pt>
                <c:pt idx="14330">
                  <c:v>0.1873254</c:v>
                </c:pt>
                <c:pt idx="14331">
                  <c:v>0.18733430000000001</c:v>
                </c:pt>
                <c:pt idx="14332">
                  <c:v>0.18734300000000001</c:v>
                </c:pt>
                <c:pt idx="14333">
                  <c:v>0.18735160000000001</c:v>
                </c:pt>
                <c:pt idx="14334">
                  <c:v>0.18736</c:v>
                </c:pt>
                <c:pt idx="14335">
                  <c:v>0.18736620000000001</c:v>
                </c:pt>
                <c:pt idx="14336">
                  <c:v>0.18737519999999999</c:v>
                </c:pt>
                <c:pt idx="14337">
                  <c:v>0.18738379999999999</c:v>
                </c:pt>
                <c:pt idx="14338">
                  <c:v>0.187392</c:v>
                </c:pt>
                <c:pt idx="14339">
                  <c:v>0.18740019999999999</c:v>
                </c:pt>
                <c:pt idx="14340">
                  <c:v>0.1874082</c:v>
                </c:pt>
                <c:pt idx="14341">
                  <c:v>0.18741640000000001</c:v>
                </c:pt>
                <c:pt idx="14342">
                  <c:v>0.18742719999999999</c:v>
                </c:pt>
                <c:pt idx="14343">
                  <c:v>0.18743589999999999</c:v>
                </c:pt>
                <c:pt idx="14344">
                  <c:v>0.18744379999999999</c:v>
                </c:pt>
                <c:pt idx="14345">
                  <c:v>0.18744379999999999</c:v>
                </c:pt>
                <c:pt idx="14346">
                  <c:v>0.1874577</c:v>
                </c:pt>
                <c:pt idx="14347">
                  <c:v>0.18746850000000001</c:v>
                </c:pt>
                <c:pt idx="14348">
                  <c:v>0.18747710000000001</c:v>
                </c:pt>
                <c:pt idx="14349">
                  <c:v>0.18748570000000001</c:v>
                </c:pt>
                <c:pt idx="14350">
                  <c:v>0.18749379999999999</c:v>
                </c:pt>
                <c:pt idx="14351">
                  <c:v>0.18749370000000001</c:v>
                </c:pt>
                <c:pt idx="14352">
                  <c:v>0.18750349999999999</c:v>
                </c:pt>
                <c:pt idx="14353">
                  <c:v>0.18750910000000001</c:v>
                </c:pt>
                <c:pt idx="14354">
                  <c:v>0.18751619999999999</c:v>
                </c:pt>
                <c:pt idx="14355">
                  <c:v>0.18752360000000001</c:v>
                </c:pt>
                <c:pt idx="14356">
                  <c:v>0.18753059999999999</c:v>
                </c:pt>
                <c:pt idx="14357">
                  <c:v>0.18753739999999999</c:v>
                </c:pt>
                <c:pt idx="14358">
                  <c:v>0.18754399999999999</c:v>
                </c:pt>
                <c:pt idx="14359">
                  <c:v>0.18755089999999999</c:v>
                </c:pt>
                <c:pt idx="14360">
                  <c:v>0.18755810000000001</c:v>
                </c:pt>
                <c:pt idx="14361">
                  <c:v>0.18756529999999999</c:v>
                </c:pt>
                <c:pt idx="14362">
                  <c:v>0.18757270000000001</c:v>
                </c:pt>
                <c:pt idx="14363">
                  <c:v>0.1875754</c:v>
                </c:pt>
                <c:pt idx="14364">
                  <c:v>0.187582</c:v>
                </c:pt>
                <c:pt idx="14365">
                  <c:v>0.1875936</c:v>
                </c:pt>
                <c:pt idx="14366">
                  <c:v>0.18760060000000001</c:v>
                </c:pt>
                <c:pt idx="14367">
                  <c:v>0.1876099</c:v>
                </c:pt>
                <c:pt idx="14368">
                  <c:v>0.18761739999999999</c:v>
                </c:pt>
                <c:pt idx="14369">
                  <c:v>0.18762239999999999</c:v>
                </c:pt>
                <c:pt idx="14370">
                  <c:v>0.18763189999999999</c:v>
                </c:pt>
                <c:pt idx="14371">
                  <c:v>0.18763450000000001</c:v>
                </c:pt>
                <c:pt idx="14372">
                  <c:v>0.1876419</c:v>
                </c:pt>
                <c:pt idx="14373">
                  <c:v>0.1876466</c:v>
                </c:pt>
                <c:pt idx="14374">
                  <c:v>0.18766079999999999</c:v>
                </c:pt>
                <c:pt idx="14375">
                  <c:v>0.18766749999999999</c:v>
                </c:pt>
                <c:pt idx="14376">
                  <c:v>0.18766720000000001</c:v>
                </c:pt>
                <c:pt idx="14377">
                  <c:v>0.18767919999999999</c:v>
                </c:pt>
                <c:pt idx="14378">
                  <c:v>0.1876862</c:v>
                </c:pt>
                <c:pt idx="14379">
                  <c:v>0.187693</c:v>
                </c:pt>
                <c:pt idx="14380">
                  <c:v>0.18769959999999999</c:v>
                </c:pt>
                <c:pt idx="14381">
                  <c:v>0.18770629999999999</c:v>
                </c:pt>
                <c:pt idx="14382">
                  <c:v>0.18771289999999999</c:v>
                </c:pt>
                <c:pt idx="14383">
                  <c:v>0.18771979999999999</c:v>
                </c:pt>
                <c:pt idx="14384">
                  <c:v>0.18772659999999999</c:v>
                </c:pt>
                <c:pt idx="14385">
                  <c:v>0.18773339999999999</c:v>
                </c:pt>
                <c:pt idx="14386">
                  <c:v>0.18774189999999999</c:v>
                </c:pt>
                <c:pt idx="14387">
                  <c:v>0.18774689999999999</c:v>
                </c:pt>
                <c:pt idx="14388">
                  <c:v>0.1877537</c:v>
                </c:pt>
                <c:pt idx="14389">
                  <c:v>0.18776229999999999</c:v>
                </c:pt>
                <c:pt idx="14390">
                  <c:v>0.1877675</c:v>
                </c:pt>
                <c:pt idx="14391">
                  <c:v>0.18777450000000001</c:v>
                </c:pt>
                <c:pt idx="14392">
                  <c:v>0.18778120000000001</c:v>
                </c:pt>
                <c:pt idx="14393">
                  <c:v>0.18778320000000001</c:v>
                </c:pt>
                <c:pt idx="14394">
                  <c:v>0.18779209999999999</c:v>
                </c:pt>
                <c:pt idx="14395">
                  <c:v>0.18779870000000001</c:v>
                </c:pt>
                <c:pt idx="14396">
                  <c:v>0.18780479999999999</c:v>
                </c:pt>
                <c:pt idx="14397">
                  <c:v>0.1878108</c:v>
                </c:pt>
                <c:pt idx="14398">
                  <c:v>0.18781629999999999</c:v>
                </c:pt>
                <c:pt idx="14399">
                  <c:v>0.18782579999999999</c:v>
                </c:pt>
                <c:pt idx="14400">
                  <c:v>0.187833</c:v>
                </c:pt>
                <c:pt idx="14401">
                  <c:v>0.18784100000000001</c:v>
                </c:pt>
                <c:pt idx="14402">
                  <c:v>0.18784909999999999</c:v>
                </c:pt>
                <c:pt idx="14403">
                  <c:v>0.18785650000000001</c:v>
                </c:pt>
                <c:pt idx="14404">
                  <c:v>0.1878638</c:v>
                </c:pt>
                <c:pt idx="14405">
                  <c:v>0.1878715</c:v>
                </c:pt>
                <c:pt idx="14406">
                  <c:v>0.18787799999999999</c:v>
                </c:pt>
                <c:pt idx="14407">
                  <c:v>0.1878843</c:v>
                </c:pt>
                <c:pt idx="14408">
                  <c:v>0.1878908</c:v>
                </c:pt>
                <c:pt idx="14409">
                  <c:v>0.18789690000000001</c:v>
                </c:pt>
                <c:pt idx="14410">
                  <c:v>0.1879036</c:v>
                </c:pt>
                <c:pt idx="14411">
                  <c:v>0.1879102</c:v>
                </c:pt>
                <c:pt idx="14412">
                  <c:v>0.18791659999999999</c:v>
                </c:pt>
                <c:pt idx="14413">
                  <c:v>0.18792159999999999</c:v>
                </c:pt>
                <c:pt idx="14414">
                  <c:v>0.18792800000000001</c:v>
                </c:pt>
                <c:pt idx="14415">
                  <c:v>0.18793360000000001</c:v>
                </c:pt>
                <c:pt idx="14416">
                  <c:v>0.18793889999999999</c:v>
                </c:pt>
                <c:pt idx="14417">
                  <c:v>0.18794420000000001</c:v>
                </c:pt>
                <c:pt idx="14418">
                  <c:v>0.18794949999999999</c:v>
                </c:pt>
                <c:pt idx="14419">
                  <c:v>0.1879547</c:v>
                </c:pt>
                <c:pt idx="14420">
                  <c:v>0.18795990000000001</c:v>
                </c:pt>
                <c:pt idx="14421">
                  <c:v>0.1879654</c:v>
                </c:pt>
                <c:pt idx="14422">
                  <c:v>0.1879712</c:v>
                </c:pt>
                <c:pt idx="14423">
                  <c:v>0.1879777</c:v>
                </c:pt>
                <c:pt idx="14424">
                  <c:v>0.1879844</c:v>
                </c:pt>
                <c:pt idx="14425">
                  <c:v>0.18799080000000001</c:v>
                </c:pt>
                <c:pt idx="14426">
                  <c:v>0.18799250000000001</c:v>
                </c:pt>
                <c:pt idx="14427">
                  <c:v>0.188002</c:v>
                </c:pt>
                <c:pt idx="14428">
                  <c:v>0.18800330000000001</c:v>
                </c:pt>
                <c:pt idx="14429">
                  <c:v>0.18800839999999999</c:v>
                </c:pt>
                <c:pt idx="14430">
                  <c:v>0.1880134</c:v>
                </c:pt>
                <c:pt idx="14431">
                  <c:v>0.1880194</c:v>
                </c:pt>
                <c:pt idx="14432">
                  <c:v>0.1880262</c:v>
                </c:pt>
                <c:pt idx="14433">
                  <c:v>0.18803239999999999</c:v>
                </c:pt>
                <c:pt idx="14434">
                  <c:v>0.18803819999999999</c:v>
                </c:pt>
                <c:pt idx="14435">
                  <c:v>0.18804309999999999</c:v>
                </c:pt>
                <c:pt idx="14436">
                  <c:v>0.18804760000000001</c:v>
                </c:pt>
                <c:pt idx="14437">
                  <c:v>0.18805240000000001</c:v>
                </c:pt>
                <c:pt idx="14438">
                  <c:v>0.1880571</c:v>
                </c:pt>
                <c:pt idx="14439">
                  <c:v>0.1880618</c:v>
                </c:pt>
                <c:pt idx="14440">
                  <c:v>0.18806729999999999</c:v>
                </c:pt>
                <c:pt idx="14441">
                  <c:v>0.18807740000000001</c:v>
                </c:pt>
                <c:pt idx="14442">
                  <c:v>0.188082</c:v>
                </c:pt>
                <c:pt idx="14443">
                  <c:v>0.1880878</c:v>
                </c:pt>
                <c:pt idx="14444">
                  <c:v>0.18809319999999999</c:v>
                </c:pt>
                <c:pt idx="14445">
                  <c:v>0.18809409999999999</c:v>
                </c:pt>
                <c:pt idx="14446">
                  <c:v>0.1881003</c:v>
                </c:pt>
                <c:pt idx="14447">
                  <c:v>0.1881061</c:v>
                </c:pt>
                <c:pt idx="14448">
                  <c:v>0.18811220000000001</c:v>
                </c:pt>
                <c:pt idx="14449">
                  <c:v>0.1881188</c:v>
                </c:pt>
                <c:pt idx="14450">
                  <c:v>0.18812429999999999</c:v>
                </c:pt>
                <c:pt idx="14451">
                  <c:v>0.1881292</c:v>
                </c:pt>
                <c:pt idx="14452">
                  <c:v>0.18813479999999999</c:v>
                </c:pt>
                <c:pt idx="14453">
                  <c:v>0.1881408</c:v>
                </c:pt>
                <c:pt idx="14454">
                  <c:v>0.18814690000000001</c:v>
                </c:pt>
                <c:pt idx="14455">
                  <c:v>0.18815319999999999</c:v>
                </c:pt>
                <c:pt idx="14456">
                  <c:v>0.18815860000000001</c:v>
                </c:pt>
                <c:pt idx="14457">
                  <c:v>0.1881652</c:v>
                </c:pt>
                <c:pt idx="14458">
                  <c:v>0.18817220000000001</c:v>
                </c:pt>
                <c:pt idx="14459">
                  <c:v>0.18818080000000001</c:v>
                </c:pt>
                <c:pt idx="14460">
                  <c:v>0.18818460000000001</c:v>
                </c:pt>
                <c:pt idx="14461">
                  <c:v>0.18819089999999999</c:v>
                </c:pt>
                <c:pt idx="14462">
                  <c:v>0.1881969</c:v>
                </c:pt>
                <c:pt idx="14463">
                  <c:v>0.18820239999999999</c:v>
                </c:pt>
                <c:pt idx="14464">
                  <c:v>0.18820770000000001</c:v>
                </c:pt>
                <c:pt idx="14465">
                  <c:v>0.1882151</c:v>
                </c:pt>
                <c:pt idx="14466">
                  <c:v>0.18822030000000001</c:v>
                </c:pt>
                <c:pt idx="14467">
                  <c:v>0.18822559999999999</c:v>
                </c:pt>
                <c:pt idx="14468">
                  <c:v>0.1882316</c:v>
                </c:pt>
                <c:pt idx="14469">
                  <c:v>0.18823690000000001</c:v>
                </c:pt>
                <c:pt idx="14470">
                  <c:v>0.18824189999999999</c:v>
                </c:pt>
                <c:pt idx="14471">
                  <c:v>0.18824750000000001</c:v>
                </c:pt>
                <c:pt idx="14472">
                  <c:v>0.18825259999999999</c:v>
                </c:pt>
                <c:pt idx="14473">
                  <c:v>0.18825749999999999</c:v>
                </c:pt>
                <c:pt idx="14474">
                  <c:v>0.18826039999999999</c:v>
                </c:pt>
                <c:pt idx="14475">
                  <c:v>0.1882653</c:v>
                </c:pt>
                <c:pt idx="14476">
                  <c:v>0.1882703</c:v>
                </c:pt>
                <c:pt idx="14477">
                  <c:v>0.1882762</c:v>
                </c:pt>
                <c:pt idx="14478">
                  <c:v>0.18828230000000001</c:v>
                </c:pt>
                <c:pt idx="14479">
                  <c:v>0.18828800000000001</c:v>
                </c:pt>
                <c:pt idx="14480">
                  <c:v>0.18829409999999999</c:v>
                </c:pt>
                <c:pt idx="14481">
                  <c:v>0.18829969999999999</c:v>
                </c:pt>
                <c:pt idx="14482">
                  <c:v>0.18830549999999999</c:v>
                </c:pt>
                <c:pt idx="14483">
                  <c:v>0.18831110000000001</c:v>
                </c:pt>
                <c:pt idx="14484">
                  <c:v>0.18831709999999999</c:v>
                </c:pt>
                <c:pt idx="14485">
                  <c:v>0.18832360000000001</c:v>
                </c:pt>
                <c:pt idx="14486">
                  <c:v>0.18832940000000001</c:v>
                </c:pt>
                <c:pt idx="14487">
                  <c:v>0.18833539999999999</c:v>
                </c:pt>
                <c:pt idx="14488">
                  <c:v>0.18834110000000001</c:v>
                </c:pt>
                <c:pt idx="14489">
                  <c:v>0.18834690000000001</c:v>
                </c:pt>
                <c:pt idx="14490">
                  <c:v>0.1883505</c:v>
                </c:pt>
                <c:pt idx="14491">
                  <c:v>0.18835730000000001</c:v>
                </c:pt>
                <c:pt idx="14492">
                  <c:v>0.188363</c:v>
                </c:pt>
                <c:pt idx="14493">
                  <c:v>0.18836820000000001</c:v>
                </c:pt>
                <c:pt idx="14494">
                  <c:v>0.1883735</c:v>
                </c:pt>
                <c:pt idx="14495">
                  <c:v>0.18837809999999999</c:v>
                </c:pt>
                <c:pt idx="14496">
                  <c:v>0.18838260000000001</c:v>
                </c:pt>
                <c:pt idx="14497">
                  <c:v>0.18838730000000001</c:v>
                </c:pt>
                <c:pt idx="14498">
                  <c:v>0.18839220000000001</c:v>
                </c:pt>
                <c:pt idx="14499">
                  <c:v>0.18839800000000001</c:v>
                </c:pt>
                <c:pt idx="14500">
                  <c:v>0.1884034</c:v>
                </c:pt>
                <c:pt idx="14501">
                  <c:v>0.1884091</c:v>
                </c:pt>
                <c:pt idx="14502">
                  <c:v>0.18841440000000001</c:v>
                </c:pt>
                <c:pt idx="14503">
                  <c:v>0.18842039999999999</c:v>
                </c:pt>
                <c:pt idx="14504">
                  <c:v>0.18842600000000001</c:v>
                </c:pt>
                <c:pt idx="14505">
                  <c:v>0.18843119999999999</c:v>
                </c:pt>
                <c:pt idx="14506">
                  <c:v>0.18843699999999999</c:v>
                </c:pt>
                <c:pt idx="14507">
                  <c:v>0.18844259999999999</c:v>
                </c:pt>
                <c:pt idx="14508">
                  <c:v>0.1884478</c:v>
                </c:pt>
                <c:pt idx="14509">
                  <c:v>0.18845310000000001</c:v>
                </c:pt>
                <c:pt idx="14510">
                  <c:v>0.18845880000000001</c:v>
                </c:pt>
                <c:pt idx="14511">
                  <c:v>0.18846460000000001</c:v>
                </c:pt>
                <c:pt idx="14512">
                  <c:v>0.18847</c:v>
                </c:pt>
                <c:pt idx="14513">
                  <c:v>0.18847510000000001</c:v>
                </c:pt>
                <c:pt idx="14514">
                  <c:v>0.18847990000000001</c:v>
                </c:pt>
                <c:pt idx="14515">
                  <c:v>0.18848519999999999</c:v>
                </c:pt>
                <c:pt idx="14516">
                  <c:v>0.1884903</c:v>
                </c:pt>
                <c:pt idx="14517">
                  <c:v>0.188495</c:v>
                </c:pt>
                <c:pt idx="14518">
                  <c:v>0.18849650000000001</c:v>
                </c:pt>
                <c:pt idx="14519">
                  <c:v>0.18849959999999999</c:v>
                </c:pt>
                <c:pt idx="14520">
                  <c:v>0.18851000000000001</c:v>
                </c:pt>
                <c:pt idx="14521">
                  <c:v>0.18851609999999999</c:v>
                </c:pt>
                <c:pt idx="14522">
                  <c:v>0.18851789999999999</c:v>
                </c:pt>
                <c:pt idx="14523">
                  <c:v>0.18852389999999999</c:v>
                </c:pt>
                <c:pt idx="14524">
                  <c:v>0.18853030000000001</c:v>
                </c:pt>
                <c:pt idx="14525">
                  <c:v>0.1885358</c:v>
                </c:pt>
                <c:pt idx="14526">
                  <c:v>0.1885405</c:v>
                </c:pt>
                <c:pt idx="14527">
                  <c:v>0.18854879999999999</c:v>
                </c:pt>
                <c:pt idx="14528">
                  <c:v>0.1885502</c:v>
                </c:pt>
                <c:pt idx="14529">
                  <c:v>0.1885589</c:v>
                </c:pt>
                <c:pt idx="14530">
                  <c:v>0.18856139999999999</c:v>
                </c:pt>
                <c:pt idx="14531">
                  <c:v>0.1885706</c:v>
                </c:pt>
                <c:pt idx="14532">
                  <c:v>0.18857670000000001</c:v>
                </c:pt>
                <c:pt idx="14533">
                  <c:v>0.18857989999999999</c:v>
                </c:pt>
                <c:pt idx="14534">
                  <c:v>0.18858910000000001</c:v>
                </c:pt>
                <c:pt idx="14535">
                  <c:v>0.18859500000000001</c:v>
                </c:pt>
                <c:pt idx="14536">
                  <c:v>0.18860089999999999</c:v>
                </c:pt>
                <c:pt idx="14537">
                  <c:v>0.18860650000000001</c:v>
                </c:pt>
                <c:pt idx="14538">
                  <c:v>0.18861240000000001</c:v>
                </c:pt>
                <c:pt idx="14539">
                  <c:v>0.18861849999999999</c:v>
                </c:pt>
                <c:pt idx="14540">
                  <c:v>0.1886246</c:v>
                </c:pt>
                <c:pt idx="14541">
                  <c:v>0.18862689999999999</c:v>
                </c:pt>
                <c:pt idx="14542">
                  <c:v>0.188636</c:v>
                </c:pt>
                <c:pt idx="14543">
                  <c:v>0.1886418</c:v>
                </c:pt>
                <c:pt idx="14544">
                  <c:v>0.1886475</c:v>
                </c:pt>
                <c:pt idx="14545">
                  <c:v>0.18865309999999999</c:v>
                </c:pt>
                <c:pt idx="14546">
                  <c:v>0.18865889999999999</c:v>
                </c:pt>
                <c:pt idx="14547">
                  <c:v>0.18866440000000001</c:v>
                </c:pt>
                <c:pt idx="14548">
                  <c:v>0.1886698</c:v>
                </c:pt>
                <c:pt idx="14549">
                  <c:v>0.1886748</c:v>
                </c:pt>
                <c:pt idx="14550">
                  <c:v>0.1886795</c:v>
                </c:pt>
                <c:pt idx="14551">
                  <c:v>0.18868570000000001</c:v>
                </c:pt>
                <c:pt idx="14552">
                  <c:v>0.18868579999999999</c:v>
                </c:pt>
                <c:pt idx="14553">
                  <c:v>0.1886931</c:v>
                </c:pt>
                <c:pt idx="14554">
                  <c:v>0.18869830000000001</c:v>
                </c:pt>
                <c:pt idx="14555">
                  <c:v>0.18870120000000001</c:v>
                </c:pt>
                <c:pt idx="14556">
                  <c:v>0.18870909999999999</c:v>
                </c:pt>
                <c:pt idx="14557">
                  <c:v>0.1887115</c:v>
                </c:pt>
                <c:pt idx="14558">
                  <c:v>0.18871889999999999</c:v>
                </c:pt>
                <c:pt idx="14559">
                  <c:v>0.18872130000000001</c:v>
                </c:pt>
                <c:pt idx="14560">
                  <c:v>0.1887289</c:v>
                </c:pt>
                <c:pt idx="14561">
                  <c:v>0.18873139999999999</c:v>
                </c:pt>
                <c:pt idx="14562">
                  <c:v>0.1887364</c:v>
                </c:pt>
                <c:pt idx="14563">
                  <c:v>0.18874099999999999</c:v>
                </c:pt>
                <c:pt idx="14564">
                  <c:v>0.1887451</c:v>
                </c:pt>
                <c:pt idx="14565">
                  <c:v>0.18874969999999999</c:v>
                </c:pt>
                <c:pt idx="14566">
                  <c:v>0.18875439999999999</c:v>
                </c:pt>
                <c:pt idx="14567">
                  <c:v>0.1887614</c:v>
                </c:pt>
                <c:pt idx="14568">
                  <c:v>0.18876599999999999</c:v>
                </c:pt>
                <c:pt idx="14569">
                  <c:v>0.1887683</c:v>
                </c:pt>
                <c:pt idx="14570">
                  <c:v>0.1887721</c:v>
                </c:pt>
                <c:pt idx="14571">
                  <c:v>0.18877830000000001</c:v>
                </c:pt>
                <c:pt idx="14572">
                  <c:v>0.18878300000000001</c:v>
                </c:pt>
                <c:pt idx="14573">
                  <c:v>0.18878819999999999</c:v>
                </c:pt>
                <c:pt idx="14574">
                  <c:v>0.1887904</c:v>
                </c:pt>
                <c:pt idx="14575">
                  <c:v>0.18879480000000001</c:v>
                </c:pt>
                <c:pt idx="14576">
                  <c:v>0.18879679999999999</c:v>
                </c:pt>
                <c:pt idx="14577">
                  <c:v>0.18880160000000001</c:v>
                </c:pt>
                <c:pt idx="14578">
                  <c:v>0.18880620000000001</c:v>
                </c:pt>
                <c:pt idx="14579">
                  <c:v>0.18881339999999999</c:v>
                </c:pt>
                <c:pt idx="14580">
                  <c:v>0.18882060000000001</c:v>
                </c:pt>
                <c:pt idx="14581">
                  <c:v>0.18882399999999999</c:v>
                </c:pt>
                <c:pt idx="14582">
                  <c:v>0.18883150000000001</c:v>
                </c:pt>
                <c:pt idx="14583">
                  <c:v>0.18883610000000001</c:v>
                </c:pt>
                <c:pt idx="14584">
                  <c:v>0.18884139999999999</c:v>
                </c:pt>
                <c:pt idx="14585">
                  <c:v>0.18884629999999999</c:v>
                </c:pt>
                <c:pt idx="14586">
                  <c:v>0.18885109999999999</c:v>
                </c:pt>
                <c:pt idx="14587">
                  <c:v>0.18885640000000001</c:v>
                </c:pt>
                <c:pt idx="14588">
                  <c:v>0.18886149999999999</c:v>
                </c:pt>
                <c:pt idx="14589">
                  <c:v>0.1888669</c:v>
                </c:pt>
                <c:pt idx="14590">
                  <c:v>0.1888724</c:v>
                </c:pt>
                <c:pt idx="14591">
                  <c:v>0.18887780000000001</c:v>
                </c:pt>
                <c:pt idx="14592">
                  <c:v>0.18888340000000001</c:v>
                </c:pt>
                <c:pt idx="14593">
                  <c:v>0.18888579999999999</c:v>
                </c:pt>
                <c:pt idx="14594">
                  <c:v>0.1888908</c:v>
                </c:pt>
                <c:pt idx="14595">
                  <c:v>0.18889310000000001</c:v>
                </c:pt>
                <c:pt idx="14596">
                  <c:v>0.18889819999999999</c:v>
                </c:pt>
                <c:pt idx="14597">
                  <c:v>0.18890280000000001</c:v>
                </c:pt>
                <c:pt idx="14598">
                  <c:v>0.1889073</c:v>
                </c:pt>
                <c:pt idx="14599">
                  <c:v>0.18891189999999999</c:v>
                </c:pt>
                <c:pt idx="14600">
                  <c:v>0.18891640000000001</c:v>
                </c:pt>
                <c:pt idx="14601">
                  <c:v>0.18892110000000001</c:v>
                </c:pt>
                <c:pt idx="14602">
                  <c:v>0.18892590000000001</c:v>
                </c:pt>
                <c:pt idx="14603">
                  <c:v>0.18893080000000001</c:v>
                </c:pt>
                <c:pt idx="14604">
                  <c:v>0.18893579999999999</c:v>
                </c:pt>
                <c:pt idx="14605">
                  <c:v>0.1889411</c:v>
                </c:pt>
                <c:pt idx="14606">
                  <c:v>0.18894620000000001</c:v>
                </c:pt>
                <c:pt idx="14607">
                  <c:v>0.18895129999999999</c:v>
                </c:pt>
                <c:pt idx="14608">
                  <c:v>0.18895609999999999</c:v>
                </c:pt>
                <c:pt idx="14609">
                  <c:v>0.1889612</c:v>
                </c:pt>
                <c:pt idx="14610">
                  <c:v>0.1889641</c:v>
                </c:pt>
                <c:pt idx="14611">
                  <c:v>0.18897149999999999</c:v>
                </c:pt>
                <c:pt idx="14612">
                  <c:v>0.1889739</c:v>
                </c:pt>
                <c:pt idx="14613">
                  <c:v>0.18897839999999999</c:v>
                </c:pt>
                <c:pt idx="14614">
                  <c:v>0.18898770000000001</c:v>
                </c:pt>
                <c:pt idx="14615">
                  <c:v>0.18899260000000001</c:v>
                </c:pt>
                <c:pt idx="14616">
                  <c:v>0.1889981</c:v>
                </c:pt>
                <c:pt idx="14617">
                  <c:v>0.18900410000000001</c:v>
                </c:pt>
                <c:pt idx="14618">
                  <c:v>0.18900729999999999</c:v>
                </c:pt>
                <c:pt idx="14619">
                  <c:v>0.1890153</c:v>
                </c:pt>
                <c:pt idx="14620">
                  <c:v>0.1890192</c:v>
                </c:pt>
                <c:pt idx="14621">
                  <c:v>0.189027</c:v>
                </c:pt>
                <c:pt idx="14622">
                  <c:v>0.18903039999999999</c:v>
                </c:pt>
                <c:pt idx="14623">
                  <c:v>0.18903590000000001</c:v>
                </c:pt>
                <c:pt idx="14624">
                  <c:v>0.18904090000000001</c:v>
                </c:pt>
                <c:pt idx="14625">
                  <c:v>0.18904599999999999</c:v>
                </c:pt>
                <c:pt idx="14626">
                  <c:v>0.18905140000000001</c:v>
                </c:pt>
                <c:pt idx="14627">
                  <c:v>0.189057</c:v>
                </c:pt>
                <c:pt idx="14628">
                  <c:v>0.18906290000000001</c:v>
                </c:pt>
                <c:pt idx="14629">
                  <c:v>0.1890684</c:v>
                </c:pt>
                <c:pt idx="14630">
                  <c:v>0.18907389999999999</c:v>
                </c:pt>
                <c:pt idx="14631">
                  <c:v>0.18907930000000001</c:v>
                </c:pt>
                <c:pt idx="14632">
                  <c:v>0.18908449999999999</c:v>
                </c:pt>
                <c:pt idx="14633">
                  <c:v>0.18909039999999999</c:v>
                </c:pt>
                <c:pt idx="14634">
                  <c:v>0.1890964</c:v>
                </c:pt>
                <c:pt idx="14635">
                  <c:v>0.1891022</c:v>
                </c:pt>
                <c:pt idx="14636">
                  <c:v>0.18910779999999999</c:v>
                </c:pt>
                <c:pt idx="14637">
                  <c:v>0.18911</c:v>
                </c:pt>
                <c:pt idx="14638">
                  <c:v>0.18911810000000001</c:v>
                </c:pt>
                <c:pt idx="14639">
                  <c:v>0.18912029999999999</c:v>
                </c:pt>
                <c:pt idx="14640">
                  <c:v>0.18912880000000001</c:v>
                </c:pt>
                <c:pt idx="14641">
                  <c:v>0.18913160000000001</c:v>
                </c:pt>
                <c:pt idx="14642">
                  <c:v>0.189137</c:v>
                </c:pt>
                <c:pt idx="14643">
                  <c:v>0.1891449</c:v>
                </c:pt>
                <c:pt idx="14644">
                  <c:v>0.1891476</c:v>
                </c:pt>
                <c:pt idx="14645">
                  <c:v>0.1891526</c:v>
                </c:pt>
                <c:pt idx="14646">
                  <c:v>0.18915770000000001</c:v>
                </c:pt>
                <c:pt idx="14647">
                  <c:v>0.189163</c:v>
                </c:pt>
                <c:pt idx="14648">
                  <c:v>0.18916859999999999</c:v>
                </c:pt>
                <c:pt idx="14649">
                  <c:v>0.18917429999999999</c:v>
                </c:pt>
                <c:pt idx="14650">
                  <c:v>0.18917999999999999</c:v>
                </c:pt>
                <c:pt idx="14651">
                  <c:v>0.1891853</c:v>
                </c:pt>
                <c:pt idx="14652">
                  <c:v>0.18918850000000001</c:v>
                </c:pt>
                <c:pt idx="14653">
                  <c:v>0.18919349999999999</c:v>
                </c:pt>
                <c:pt idx="14654">
                  <c:v>0.1891988</c:v>
                </c:pt>
                <c:pt idx="14655">
                  <c:v>0.18920400000000001</c:v>
                </c:pt>
                <c:pt idx="14656">
                  <c:v>0.18920899999999999</c:v>
                </c:pt>
                <c:pt idx="14657">
                  <c:v>0.18921399999999999</c:v>
                </c:pt>
                <c:pt idx="14658">
                  <c:v>0.18921850000000001</c:v>
                </c:pt>
                <c:pt idx="14659">
                  <c:v>0.18922310000000001</c:v>
                </c:pt>
                <c:pt idx="14660">
                  <c:v>0.1892276</c:v>
                </c:pt>
                <c:pt idx="14661">
                  <c:v>0.18923200000000001</c:v>
                </c:pt>
                <c:pt idx="14662">
                  <c:v>0.18923680000000001</c:v>
                </c:pt>
                <c:pt idx="14663">
                  <c:v>0.18924199999999999</c:v>
                </c:pt>
                <c:pt idx="14664">
                  <c:v>0.189247</c:v>
                </c:pt>
                <c:pt idx="14665">
                  <c:v>0.18925259999999999</c:v>
                </c:pt>
                <c:pt idx="14666">
                  <c:v>0.18925839999999999</c:v>
                </c:pt>
                <c:pt idx="14667">
                  <c:v>0.18926409999999999</c:v>
                </c:pt>
                <c:pt idx="14668">
                  <c:v>0.18926889999999999</c:v>
                </c:pt>
                <c:pt idx="14669">
                  <c:v>0.18927369999999999</c:v>
                </c:pt>
                <c:pt idx="14670">
                  <c:v>0.18927869999999999</c:v>
                </c:pt>
                <c:pt idx="14671">
                  <c:v>0.1892836</c:v>
                </c:pt>
                <c:pt idx="14672">
                  <c:v>0.1892886</c:v>
                </c:pt>
                <c:pt idx="14673">
                  <c:v>0.1892972</c:v>
                </c:pt>
                <c:pt idx="14674">
                  <c:v>0.189303</c:v>
                </c:pt>
                <c:pt idx="14675">
                  <c:v>0.18930839999999999</c:v>
                </c:pt>
                <c:pt idx="14676">
                  <c:v>0.1893138</c:v>
                </c:pt>
                <c:pt idx="14677">
                  <c:v>0.1893195</c:v>
                </c:pt>
                <c:pt idx="14678">
                  <c:v>0.18932450000000001</c:v>
                </c:pt>
                <c:pt idx="14679">
                  <c:v>0.18932959999999999</c:v>
                </c:pt>
                <c:pt idx="14680">
                  <c:v>0.18933510000000001</c:v>
                </c:pt>
                <c:pt idx="14681">
                  <c:v>0.18934039999999999</c:v>
                </c:pt>
                <c:pt idx="14682">
                  <c:v>0.1893456</c:v>
                </c:pt>
                <c:pt idx="14683">
                  <c:v>0.18934790000000001</c:v>
                </c:pt>
                <c:pt idx="14684">
                  <c:v>0.18935299999999999</c:v>
                </c:pt>
                <c:pt idx="14685">
                  <c:v>0.18935779999999999</c:v>
                </c:pt>
                <c:pt idx="14686">
                  <c:v>0.18936239999999999</c:v>
                </c:pt>
                <c:pt idx="14687">
                  <c:v>0.1893666</c:v>
                </c:pt>
                <c:pt idx="14688">
                  <c:v>0.18937000000000001</c:v>
                </c:pt>
                <c:pt idx="14689">
                  <c:v>0.1893734</c:v>
                </c:pt>
                <c:pt idx="14690">
                  <c:v>0.18937699999999999</c:v>
                </c:pt>
                <c:pt idx="14691">
                  <c:v>0.18938050000000001</c:v>
                </c:pt>
                <c:pt idx="14692">
                  <c:v>0.1893842</c:v>
                </c:pt>
                <c:pt idx="14693">
                  <c:v>0.1893888</c:v>
                </c:pt>
                <c:pt idx="14694">
                  <c:v>0.1893936</c:v>
                </c:pt>
                <c:pt idx="14695">
                  <c:v>0.1893987</c:v>
                </c:pt>
                <c:pt idx="14696">
                  <c:v>0.18940409999999999</c:v>
                </c:pt>
                <c:pt idx="14697">
                  <c:v>0.18940960000000001</c:v>
                </c:pt>
                <c:pt idx="14698">
                  <c:v>0.18941440000000001</c:v>
                </c:pt>
                <c:pt idx="14699">
                  <c:v>0.18941939999999999</c:v>
                </c:pt>
                <c:pt idx="14700">
                  <c:v>0.1894284</c:v>
                </c:pt>
                <c:pt idx="14701">
                  <c:v>0.18943360000000001</c:v>
                </c:pt>
                <c:pt idx="14702">
                  <c:v>0.18943860000000001</c:v>
                </c:pt>
                <c:pt idx="14703">
                  <c:v>0.18944320000000001</c:v>
                </c:pt>
                <c:pt idx="14704">
                  <c:v>0.18944920000000001</c:v>
                </c:pt>
                <c:pt idx="14705">
                  <c:v>0.1894545</c:v>
                </c:pt>
                <c:pt idx="14706">
                  <c:v>0.18945919999999999</c:v>
                </c:pt>
                <c:pt idx="14707">
                  <c:v>0.18946389999999999</c:v>
                </c:pt>
                <c:pt idx="14708">
                  <c:v>0.18946850000000001</c:v>
                </c:pt>
                <c:pt idx="14709">
                  <c:v>0.18947800000000001</c:v>
                </c:pt>
                <c:pt idx="14710">
                  <c:v>0.18947839999999999</c:v>
                </c:pt>
                <c:pt idx="14711">
                  <c:v>0.18948709999999999</c:v>
                </c:pt>
                <c:pt idx="14712">
                  <c:v>0.18949469999999999</c:v>
                </c:pt>
                <c:pt idx="14713">
                  <c:v>0.189498</c:v>
                </c:pt>
                <c:pt idx="14714">
                  <c:v>0.189503</c:v>
                </c:pt>
                <c:pt idx="14715">
                  <c:v>0.18951009999999999</c:v>
                </c:pt>
                <c:pt idx="14716">
                  <c:v>0.18951480000000001</c:v>
                </c:pt>
                <c:pt idx="14717">
                  <c:v>0.18951460000000001</c:v>
                </c:pt>
                <c:pt idx="14718">
                  <c:v>0.18951979999999999</c:v>
                </c:pt>
                <c:pt idx="14719">
                  <c:v>0.18952740000000001</c:v>
                </c:pt>
                <c:pt idx="14720">
                  <c:v>0.18953139999999999</c:v>
                </c:pt>
                <c:pt idx="14721">
                  <c:v>0.18953410000000001</c:v>
                </c:pt>
                <c:pt idx="14722">
                  <c:v>0.18953919999999999</c:v>
                </c:pt>
                <c:pt idx="14723">
                  <c:v>0.18954409999999999</c:v>
                </c:pt>
                <c:pt idx="14724">
                  <c:v>0.18955140000000001</c:v>
                </c:pt>
                <c:pt idx="14725">
                  <c:v>0.1895558</c:v>
                </c:pt>
                <c:pt idx="14726">
                  <c:v>0.1895607</c:v>
                </c:pt>
                <c:pt idx="14727">
                  <c:v>0.1895656</c:v>
                </c:pt>
                <c:pt idx="14728">
                  <c:v>0.18957060000000001</c:v>
                </c:pt>
                <c:pt idx="14729">
                  <c:v>0.1895722</c:v>
                </c:pt>
                <c:pt idx="14730">
                  <c:v>0.189579</c:v>
                </c:pt>
                <c:pt idx="14731">
                  <c:v>0.18958040000000001</c:v>
                </c:pt>
                <c:pt idx="14732">
                  <c:v>0.1895848</c:v>
                </c:pt>
                <c:pt idx="14733">
                  <c:v>0.18958920000000001</c:v>
                </c:pt>
                <c:pt idx="14734">
                  <c:v>0.1895937</c:v>
                </c:pt>
                <c:pt idx="14735">
                  <c:v>0.18960150000000001</c:v>
                </c:pt>
                <c:pt idx="14736">
                  <c:v>0.18960350000000001</c:v>
                </c:pt>
                <c:pt idx="14737">
                  <c:v>0.189608</c:v>
                </c:pt>
                <c:pt idx="14738">
                  <c:v>0.18961249999999999</c:v>
                </c:pt>
                <c:pt idx="14739">
                  <c:v>0.18961700000000001</c:v>
                </c:pt>
                <c:pt idx="14740">
                  <c:v>0.18962119999999999</c:v>
                </c:pt>
                <c:pt idx="14741">
                  <c:v>0.18962509999999999</c:v>
                </c:pt>
                <c:pt idx="14742">
                  <c:v>0.18962909999999999</c:v>
                </c:pt>
                <c:pt idx="14743">
                  <c:v>0.1896332</c:v>
                </c:pt>
                <c:pt idx="14744">
                  <c:v>0.18963749999999999</c:v>
                </c:pt>
                <c:pt idx="14745">
                  <c:v>0.18964230000000001</c:v>
                </c:pt>
                <c:pt idx="14746">
                  <c:v>0.18964729999999999</c:v>
                </c:pt>
                <c:pt idx="14747">
                  <c:v>0.18965599999999999</c:v>
                </c:pt>
                <c:pt idx="14748">
                  <c:v>0.18966079999999999</c:v>
                </c:pt>
                <c:pt idx="14749">
                  <c:v>0.18966559999999999</c:v>
                </c:pt>
                <c:pt idx="14750">
                  <c:v>0.1896717</c:v>
                </c:pt>
                <c:pt idx="14751">
                  <c:v>0.1896776</c:v>
                </c:pt>
                <c:pt idx="14752">
                  <c:v>0.18968280000000001</c:v>
                </c:pt>
                <c:pt idx="14753">
                  <c:v>0.18968789999999999</c:v>
                </c:pt>
                <c:pt idx="14754">
                  <c:v>0.18969159999999999</c:v>
                </c:pt>
                <c:pt idx="14755">
                  <c:v>0.1896969</c:v>
                </c:pt>
                <c:pt idx="14756">
                  <c:v>0.18970129999999999</c:v>
                </c:pt>
                <c:pt idx="14757">
                  <c:v>0.1897075</c:v>
                </c:pt>
                <c:pt idx="14758">
                  <c:v>0.18971299999999999</c:v>
                </c:pt>
                <c:pt idx="14759">
                  <c:v>0.1897181</c:v>
                </c:pt>
                <c:pt idx="14760">
                  <c:v>0.18972349999999999</c:v>
                </c:pt>
                <c:pt idx="14761">
                  <c:v>0.18972849999999999</c:v>
                </c:pt>
                <c:pt idx="14762">
                  <c:v>0.18973280000000001</c:v>
                </c:pt>
                <c:pt idx="14763">
                  <c:v>0.18973799999999999</c:v>
                </c:pt>
                <c:pt idx="14764">
                  <c:v>0.18974360000000001</c:v>
                </c:pt>
                <c:pt idx="14765">
                  <c:v>0.18974920000000001</c:v>
                </c:pt>
                <c:pt idx="14766">
                  <c:v>0.1897549</c:v>
                </c:pt>
                <c:pt idx="14767">
                  <c:v>0.1897604</c:v>
                </c:pt>
                <c:pt idx="14768">
                  <c:v>0.18976580000000001</c:v>
                </c:pt>
                <c:pt idx="14769">
                  <c:v>0.189771</c:v>
                </c:pt>
                <c:pt idx="14770">
                  <c:v>0.18977920000000001</c:v>
                </c:pt>
                <c:pt idx="14771">
                  <c:v>0.18978110000000001</c:v>
                </c:pt>
                <c:pt idx="14772">
                  <c:v>0.1897855</c:v>
                </c:pt>
                <c:pt idx="14773">
                  <c:v>0.18978970000000001</c:v>
                </c:pt>
                <c:pt idx="14774">
                  <c:v>0.1897933</c:v>
                </c:pt>
                <c:pt idx="14775">
                  <c:v>0.1897972</c:v>
                </c:pt>
                <c:pt idx="14776">
                  <c:v>0.1898012</c:v>
                </c:pt>
                <c:pt idx="14777">
                  <c:v>0.18980530000000001</c:v>
                </c:pt>
                <c:pt idx="14778">
                  <c:v>0.1898078</c:v>
                </c:pt>
                <c:pt idx="14779">
                  <c:v>0.1898117</c:v>
                </c:pt>
                <c:pt idx="14780">
                  <c:v>0.1898156</c:v>
                </c:pt>
                <c:pt idx="14781">
                  <c:v>0.18981990000000001</c:v>
                </c:pt>
                <c:pt idx="14782">
                  <c:v>0.1898243</c:v>
                </c:pt>
                <c:pt idx="14783">
                  <c:v>0.189828</c:v>
                </c:pt>
                <c:pt idx="14784">
                  <c:v>0.18983220000000001</c:v>
                </c:pt>
                <c:pt idx="14785">
                  <c:v>0.1898406</c:v>
                </c:pt>
                <c:pt idx="14786">
                  <c:v>0.18984380000000001</c:v>
                </c:pt>
                <c:pt idx="14787">
                  <c:v>0.1898485</c:v>
                </c:pt>
                <c:pt idx="14788">
                  <c:v>0.1898502</c:v>
                </c:pt>
                <c:pt idx="14789">
                  <c:v>0.18985759999999999</c:v>
                </c:pt>
                <c:pt idx="14790">
                  <c:v>0.18986210000000001</c:v>
                </c:pt>
                <c:pt idx="14791">
                  <c:v>0.18986720000000001</c:v>
                </c:pt>
                <c:pt idx="14792">
                  <c:v>0.1898716</c:v>
                </c:pt>
                <c:pt idx="14793">
                  <c:v>0.1898775</c:v>
                </c:pt>
                <c:pt idx="14794">
                  <c:v>0.18988189999999999</c:v>
                </c:pt>
                <c:pt idx="14795">
                  <c:v>0.18988630000000001</c:v>
                </c:pt>
                <c:pt idx="14796">
                  <c:v>0.1898908</c:v>
                </c:pt>
                <c:pt idx="14797">
                  <c:v>0.1898956</c:v>
                </c:pt>
                <c:pt idx="14798">
                  <c:v>0.18989990000000001</c:v>
                </c:pt>
                <c:pt idx="14799">
                  <c:v>0.1899044</c:v>
                </c:pt>
                <c:pt idx="14800">
                  <c:v>0.1899072</c:v>
                </c:pt>
                <c:pt idx="14801">
                  <c:v>0.1899121</c:v>
                </c:pt>
                <c:pt idx="14802">
                  <c:v>0.18991640000000001</c:v>
                </c:pt>
                <c:pt idx="14803">
                  <c:v>0.1899227</c:v>
                </c:pt>
                <c:pt idx="14804">
                  <c:v>0.1899256</c:v>
                </c:pt>
                <c:pt idx="14805">
                  <c:v>0.1899306</c:v>
                </c:pt>
                <c:pt idx="14806">
                  <c:v>0.18993599999999999</c:v>
                </c:pt>
                <c:pt idx="14807">
                  <c:v>0.18994169999999999</c:v>
                </c:pt>
                <c:pt idx="14808">
                  <c:v>0.1899458</c:v>
                </c:pt>
                <c:pt idx="14809">
                  <c:v>0.1899516</c:v>
                </c:pt>
                <c:pt idx="14810">
                  <c:v>0.1899546</c:v>
                </c:pt>
                <c:pt idx="14811">
                  <c:v>0.18996070000000001</c:v>
                </c:pt>
                <c:pt idx="14812">
                  <c:v>0.1899651</c:v>
                </c:pt>
                <c:pt idx="14813">
                  <c:v>0.189969</c:v>
                </c:pt>
                <c:pt idx="14814">
                  <c:v>0.18997339999999999</c:v>
                </c:pt>
                <c:pt idx="14815">
                  <c:v>0.18997790000000001</c:v>
                </c:pt>
                <c:pt idx="14816">
                  <c:v>0.1899825</c:v>
                </c:pt>
                <c:pt idx="14817">
                  <c:v>0.1899874</c:v>
                </c:pt>
                <c:pt idx="14818">
                  <c:v>0.18999199999999999</c:v>
                </c:pt>
                <c:pt idx="14819">
                  <c:v>0.1899959</c:v>
                </c:pt>
                <c:pt idx="14820">
                  <c:v>0.19000010000000001</c:v>
                </c:pt>
                <c:pt idx="14821">
                  <c:v>0.19000410000000001</c:v>
                </c:pt>
                <c:pt idx="14822">
                  <c:v>0.19000880000000001</c:v>
                </c:pt>
                <c:pt idx="14823">
                  <c:v>0.19001319999999999</c:v>
                </c:pt>
                <c:pt idx="14824">
                  <c:v>0.19001779999999999</c:v>
                </c:pt>
                <c:pt idx="14825">
                  <c:v>0.19002069999999999</c:v>
                </c:pt>
                <c:pt idx="14826">
                  <c:v>0.19002540000000001</c:v>
                </c:pt>
                <c:pt idx="14827">
                  <c:v>0.19003110000000001</c:v>
                </c:pt>
                <c:pt idx="14828">
                  <c:v>0.19003329999999999</c:v>
                </c:pt>
                <c:pt idx="14829">
                  <c:v>0.19003680000000001</c:v>
                </c:pt>
                <c:pt idx="14830">
                  <c:v>0.1900404</c:v>
                </c:pt>
                <c:pt idx="14831">
                  <c:v>0.1900461</c:v>
                </c:pt>
                <c:pt idx="14832">
                  <c:v>0.1900482</c:v>
                </c:pt>
                <c:pt idx="14833">
                  <c:v>0.1900521</c:v>
                </c:pt>
                <c:pt idx="14834">
                  <c:v>0.19005839999999999</c:v>
                </c:pt>
                <c:pt idx="14835">
                  <c:v>0.19006329999999999</c:v>
                </c:pt>
                <c:pt idx="14836">
                  <c:v>0.19006719999999999</c:v>
                </c:pt>
                <c:pt idx="14837">
                  <c:v>0.1900704</c:v>
                </c:pt>
                <c:pt idx="14838">
                  <c:v>0.19007379999999999</c:v>
                </c:pt>
                <c:pt idx="14839">
                  <c:v>0.19007760000000001</c:v>
                </c:pt>
                <c:pt idx="14840">
                  <c:v>0.19008149999999999</c:v>
                </c:pt>
                <c:pt idx="14841">
                  <c:v>0.19008510000000001</c:v>
                </c:pt>
                <c:pt idx="14842">
                  <c:v>0.1900888</c:v>
                </c:pt>
                <c:pt idx="14843">
                  <c:v>0.1900926</c:v>
                </c:pt>
                <c:pt idx="14844">
                  <c:v>0.19009499999999999</c:v>
                </c:pt>
                <c:pt idx="14845">
                  <c:v>0.1901003</c:v>
                </c:pt>
                <c:pt idx="14846">
                  <c:v>0.1901041</c:v>
                </c:pt>
                <c:pt idx="14847">
                  <c:v>0.19010640000000001</c:v>
                </c:pt>
                <c:pt idx="14848">
                  <c:v>0.1901109</c:v>
                </c:pt>
                <c:pt idx="14849">
                  <c:v>0.19011430000000001</c:v>
                </c:pt>
                <c:pt idx="14850">
                  <c:v>0.1901177</c:v>
                </c:pt>
                <c:pt idx="14851">
                  <c:v>0.19012019999999999</c:v>
                </c:pt>
                <c:pt idx="14852">
                  <c:v>0.19012109999999999</c:v>
                </c:pt>
                <c:pt idx="14853">
                  <c:v>0.19012399999999999</c:v>
                </c:pt>
                <c:pt idx="14854">
                  <c:v>0.19012660000000001</c:v>
                </c:pt>
                <c:pt idx="14855">
                  <c:v>0.19012979999999999</c:v>
                </c:pt>
                <c:pt idx="14856">
                  <c:v>0.1901378</c:v>
                </c:pt>
                <c:pt idx="14857">
                  <c:v>0.19013769999999999</c:v>
                </c:pt>
                <c:pt idx="14858">
                  <c:v>0.19014139999999999</c:v>
                </c:pt>
                <c:pt idx="14859">
                  <c:v>0.19014510000000001</c:v>
                </c:pt>
                <c:pt idx="14860">
                  <c:v>0.1901496</c:v>
                </c:pt>
                <c:pt idx="14861">
                  <c:v>0.1901533</c:v>
                </c:pt>
                <c:pt idx="14862">
                  <c:v>0.19015670000000001</c:v>
                </c:pt>
                <c:pt idx="14863">
                  <c:v>0.1901603</c:v>
                </c:pt>
                <c:pt idx="14864">
                  <c:v>0.19016420000000001</c:v>
                </c:pt>
                <c:pt idx="14865">
                  <c:v>0.1901679</c:v>
                </c:pt>
                <c:pt idx="14866">
                  <c:v>0.1901716</c:v>
                </c:pt>
                <c:pt idx="14867">
                  <c:v>0.1901748</c:v>
                </c:pt>
                <c:pt idx="14868">
                  <c:v>0.19017819999999999</c:v>
                </c:pt>
                <c:pt idx="14869">
                  <c:v>0.19018160000000001</c:v>
                </c:pt>
                <c:pt idx="14870">
                  <c:v>0.1901843</c:v>
                </c:pt>
                <c:pt idx="14871">
                  <c:v>0.19018850000000001</c:v>
                </c:pt>
                <c:pt idx="14872">
                  <c:v>0.190192</c:v>
                </c:pt>
                <c:pt idx="14873">
                  <c:v>0.19019749999999999</c:v>
                </c:pt>
                <c:pt idx="14874">
                  <c:v>0.19020139999999999</c:v>
                </c:pt>
                <c:pt idx="14875">
                  <c:v>0.19020519999999999</c:v>
                </c:pt>
                <c:pt idx="14876">
                  <c:v>0.19020870000000001</c:v>
                </c:pt>
                <c:pt idx="14877">
                  <c:v>0.1902121</c:v>
                </c:pt>
                <c:pt idx="14878">
                  <c:v>0.19021660000000001</c:v>
                </c:pt>
                <c:pt idx="14879">
                  <c:v>0.190221</c:v>
                </c:pt>
                <c:pt idx="14880">
                  <c:v>0.19022520000000001</c:v>
                </c:pt>
                <c:pt idx="14881">
                  <c:v>0.1902298</c:v>
                </c:pt>
                <c:pt idx="14882">
                  <c:v>0.19023419999999999</c:v>
                </c:pt>
                <c:pt idx="14883">
                  <c:v>0.1902384</c:v>
                </c:pt>
                <c:pt idx="14884">
                  <c:v>0.1902432</c:v>
                </c:pt>
                <c:pt idx="14885">
                  <c:v>0.19024750000000001</c:v>
                </c:pt>
                <c:pt idx="14886">
                  <c:v>0.19025149999999999</c:v>
                </c:pt>
                <c:pt idx="14887">
                  <c:v>0.19025600000000001</c:v>
                </c:pt>
                <c:pt idx="14888">
                  <c:v>0.1902605</c:v>
                </c:pt>
                <c:pt idx="14889">
                  <c:v>0.19026489999999999</c:v>
                </c:pt>
                <c:pt idx="14890">
                  <c:v>0.19026899999999999</c:v>
                </c:pt>
                <c:pt idx="14891">
                  <c:v>0.19027340000000001</c:v>
                </c:pt>
                <c:pt idx="14892">
                  <c:v>0.190278</c:v>
                </c:pt>
                <c:pt idx="14893">
                  <c:v>0.1902827</c:v>
                </c:pt>
                <c:pt idx="14894">
                  <c:v>0.1902875</c:v>
                </c:pt>
                <c:pt idx="14895">
                  <c:v>0.19029170000000001</c:v>
                </c:pt>
                <c:pt idx="14896">
                  <c:v>0.19029579999999999</c:v>
                </c:pt>
                <c:pt idx="14897">
                  <c:v>0.190303</c:v>
                </c:pt>
                <c:pt idx="14898">
                  <c:v>0.19030440000000001</c:v>
                </c:pt>
                <c:pt idx="14899">
                  <c:v>0.19030739999999999</c:v>
                </c:pt>
                <c:pt idx="14900">
                  <c:v>0.1903117</c:v>
                </c:pt>
                <c:pt idx="14901">
                  <c:v>0.1903175</c:v>
                </c:pt>
                <c:pt idx="14902">
                  <c:v>0.1903185</c:v>
                </c:pt>
                <c:pt idx="14903">
                  <c:v>0.19032160000000001</c:v>
                </c:pt>
                <c:pt idx="14904">
                  <c:v>0.19032550000000001</c:v>
                </c:pt>
                <c:pt idx="14905">
                  <c:v>0.19032940000000001</c:v>
                </c:pt>
                <c:pt idx="14906">
                  <c:v>0.1903328</c:v>
                </c:pt>
                <c:pt idx="14907">
                  <c:v>0.19033620000000001</c:v>
                </c:pt>
                <c:pt idx="14908">
                  <c:v>0.19034010000000001</c:v>
                </c:pt>
                <c:pt idx="14909">
                  <c:v>0.19034419999999999</c:v>
                </c:pt>
                <c:pt idx="14910">
                  <c:v>0.1903482</c:v>
                </c:pt>
                <c:pt idx="14911">
                  <c:v>0.19035099999999999</c:v>
                </c:pt>
                <c:pt idx="14912">
                  <c:v>0.19035589999999999</c:v>
                </c:pt>
                <c:pt idx="14913">
                  <c:v>0.19035940000000001</c:v>
                </c:pt>
                <c:pt idx="14914">
                  <c:v>0.19036339999999999</c:v>
                </c:pt>
                <c:pt idx="14915">
                  <c:v>0.19036729999999999</c:v>
                </c:pt>
                <c:pt idx="14916">
                  <c:v>0.19037119999999999</c:v>
                </c:pt>
                <c:pt idx="14917">
                  <c:v>0.19037419999999999</c:v>
                </c:pt>
                <c:pt idx="14918">
                  <c:v>0.1903801</c:v>
                </c:pt>
                <c:pt idx="14919">
                  <c:v>0.19038479999999999</c:v>
                </c:pt>
                <c:pt idx="14920">
                  <c:v>0.19039</c:v>
                </c:pt>
                <c:pt idx="14921">
                  <c:v>0.19039539999999999</c:v>
                </c:pt>
                <c:pt idx="14922">
                  <c:v>0.1904035</c:v>
                </c:pt>
                <c:pt idx="14923">
                  <c:v>0.1904034</c:v>
                </c:pt>
                <c:pt idx="14924">
                  <c:v>0.19040799999999999</c:v>
                </c:pt>
                <c:pt idx="14925">
                  <c:v>0.19041279999999999</c:v>
                </c:pt>
                <c:pt idx="14926">
                  <c:v>0.19041720000000001</c:v>
                </c:pt>
                <c:pt idx="14927">
                  <c:v>0.1904208</c:v>
                </c:pt>
                <c:pt idx="14928">
                  <c:v>0.19042490000000001</c:v>
                </c:pt>
                <c:pt idx="14929">
                  <c:v>0.19042880000000001</c:v>
                </c:pt>
                <c:pt idx="14930">
                  <c:v>0.19043309999999999</c:v>
                </c:pt>
                <c:pt idx="14931">
                  <c:v>0.19043760000000001</c:v>
                </c:pt>
                <c:pt idx="14932">
                  <c:v>0.19044249999999999</c:v>
                </c:pt>
                <c:pt idx="14933">
                  <c:v>0.19045100000000001</c:v>
                </c:pt>
                <c:pt idx="14934">
                  <c:v>0.19045319999999999</c:v>
                </c:pt>
                <c:pt idx="14935">
                  <c:v>0.1904585</c:v>
                </c:pt>
                <c:pt idx="14936">
                  <c:v>0.1904633</c:v>
                </c:pt>
                <c:pt idx="14937">
                  <c:v>0.19047130000000001</c:v>
                </c:pt>
                <c:pt idx="14938">
                  <c:v>0.19047739999999999</c:v>
                </c:pt>
                <c:pt idx="14939">
                  <c:v>0.19048219999999999</c:v>
                </c:pt>
                <c:pt idx="14940">
                  <c:v>0.1904874</c:v>
                </c:pt>
                <c:pt idx="14941">
                  <c:v>0.19049250000000001</c:v>
                </c:pt>
                <c:pt idx="14942">
                  <c:v>0.190498</c:v>
                </c:pt>
                <c:pt idx="14943">
                  <c:v>0.19050020000000001</c:v>
                </c:pt>
                <c:pt idx="14944">
                  <c:v>0.19050890000000001</c:v>
                </c:pt>
                <c:pt idx="14945">
                  <c:v>0.19051460000000001</c:v>
                </c:pt>
                <c:pt idx="14946">
                  <c:v>0.19052060000000001</c:v>
                </c:pt>
                <c:pt idx="14947">
                  <c:v>0.190527</c:v>
                </c:pt>
                <c:pt idx="14948">
                  <c:v>0.19053610000000001</c:v>
                </c:pt>
                <c:pt idx="14949">
                  <c:v>0.19054019999999999</c:v>
                </c:pt>
                <c:pt idx="14950">
                  <c:v>0.1905471</c:v>
                </c:pt>
                <c:pt idx="14951">
                  <c:v>0.190554</c:v>
                </c:pt>
                <c:pt idx="14952">
                  <c:v>0.19056039999999999</c:v>
                </c:pt>
                <c:pt idx="14953">
                  <c:v>0.19056699999999999</c:v>
                </c:pt>
                <c:pt idx="14954">
                  <c:v>0.1905743</c:v>
                </c:pt>
                <c:pt idx="14955">
                  <c:v>0.19058149999999999</c:v>
                </c:pt>
                <c:pt idx="14956">
                  <c:v>0.1905934</c:v>
                </c:pt>
                <c:pt idx="14957">
                  <c:v>0.19059609999999999</c:v>
                </c:pt>
                <c:pt idx="14958">
                  <c:v>0.19060759999999999</c:v>
                </c:pt>
                <c:pt idx="14959">
                  <c:v>0.19061410000000001</c:v>
                </c:pt>
                <c:pt idx="14960">
                  <c:v>0.1906207</c:v>
                </c:pt>
                <c:pt idx="14961">
                  <c:v>0.1906226</c:v>
                </c:pt>
                <c:pt idx="14962">
                  <c:v>0.19063189999999999</c:v>
                </c:pt>
                <c:pt idx="14963">
                  <c:v>0.19063730000000001</c:v>
                </c:pt>
                <c:pt idx="14964">
                  <c:v>0.19064390000000001</c:v>
                </c:pt>
                <c:pt idx="14965">
                  <c:v>0.19064999999999999</c:v>
                </c:pt>
                <c:pt idx="14966">
                  <c:v>0.1906564</c:v>
                </c:pt>
                <c:pt idx="14967">
                  <c:v>0.19066330000000001</c:v>
                </c:pt>
                <c:pt idx="14968">
                  <c:v>0.19066900000000001</c:v>
                </c:pt>
                <c:pt idx="14969">
                  <c:v>0.19067629999999999</c:v>
                </c:pt>
                <c:pt idx="14970">
                  <c:v>0.1906832</c:v>
                </c:pt>
                <c:pt idx="14971">
                  <c:v>0.19068940000000001</c:v>
                </c:pt>
                <c:pt idx="14972">
                  <c:v>0.1906958</c:v>
                </c:pt>
                <c:pt idx="14973">
                  <c:v>0.19070219999999999</c:v>
                </c:pt>
                <c:pt idx="14974">
                  <c:v>0.19070909999999999</c:v>
                </c:pt>
                <c:pt idx="14975">
                  <c:v>0.19071630000000001</c:v>
                </c:pt>
                <c:pt idx="14976">
                  <c:v>0.19072410000000001</c:v>
                </c:pt>
                <c:pt idx="14977">
                  <c:v>0.19073380000000001</c:v>
                </c:pt>
                <c:pt idx="14978">
                  <c:v>0.1907383</c:v>
                </c:pt>
                <c:pt idx="14979">
                  <c:v>0.19074440000000001</c:v>
                </c:pt>
                <c:pt idx="14980">
                  <c:v>0.19075</c:v>
                </c:pt>
                <c:pt idx="14981">
                  <c:v>0.19075610000000001</c:v>
                </c:pt>
                <c:pt idx="14982">
                  <c:v>0.19076190000000001</c:v>
                </c:pt>
                <c:pt idx="14983">
                  <c:v>0.19076789999999999</c:v>
                </c:pt>
                <c:pt idx="14984">
                  <c:v>0.1907742</c:v>
                </c:pt>
                <c:pt idx="14985">
                  <c:v>0.19078020000000001</c:v>
                </c:pt>
                <c:pt idx="14986">
                  <c:v>0.19078619999999999</c:v>
                </c:pt>
                <c:pt idx="14987">
                  <c:v>0.19079180000000001</c:v>
                </c:pt>
                <c:pt idx="14988">
                  <c:v>0.1907972</c:v>
                </c:pt>
                <c:pt idx="14989">
                  <c:v>0.19080279999999999</c:v>
                </c:pt>
                <c:pt idx="14990">
                  <c:v>0.19080859999999999</c:v>
                </c:pt>
                <c:pt idx="14991">
                  <c:v>0.1908144</c:v>
                </c:pt>
                <c:pt idx="14992">
                  <c:v>0.19082060000000001</c:v>
                </c:pt>
                <c:pt idx="14993">
                  <c:v>0.19082640000000001</c:v>
                </c:pt>
                <c:pt idx="14994">
                  <c:v>0.190832</c:v>
                </c:pt>
                <c:pt idx="14995">
                  <c:v>0.19083839999999999</c:v>
                </c:pt>
                <c:pt idx="14996">
                  <c:v>0.19084509999999999</c:v>
                </c:pt>
                <c:pt idx="14997">
                  <c:v>0.19085189999999999</c:v>
                </c:pt>
                <c:pt idx="14998">
                  <c:v>0.1908588</c:v>
                </c:pt>
                <c:pt idx="14999">
                  <c:v>0.19086990000000001</c:v>
                </c:pt>
                <c:pt idx="15000">
                  <c:v>0.1908765</c:v>
                </c:pt>
                <c:pt idx="15001">
                  <c:v>0.19087809999999999</c:v>
                </c:pt>
                <c:pt idx="15002">
                  <c:v>0.190884</c:v>
                </c:pt>
                <c:pt idx="15003">
                  <c:v>0.19088939999999999</c:v>
                </c:pt>
                <c:pt idx="15004">
                  <c:v>0.19089510000000001</c:v>
                </c:pt>
                <c:pt idx="15005">
                  <c:v>0.1909054</c:v>
                </c:pt>
                <c:pt idx="15006">
                  <c:v>0.1909074</c:v>
                </c:pt>
                <c:pt idx="15007">
                  <c:v>0.1909141</c:v>
                </c:pt>
                <c:pt idx="15008">
                  <c:v>0.19092480000000001</c:v>
                </c:pt>
                <c:pt idx="15009">
                  <c:v>0.1909314</c:v>
                </c:pt>
                <c:pt idx="15010">
                  <c:v>0.19093579999999999</c:v>
                </c:pt>
                <c:pt idx="15011">
                  <c:v>0.190946</c:v>
                </c:pt>
                <c:pt idx="15012">
                  <c:v>0.1909508</c:v>
                </c:pt>
                <c:pt idx="15013">
                  <c:v>0.1909584</c:v>
                </c:pt>
                <c:pt idx="15014">
                  <c:v>0.19096940000000001</c:v>
                </c:pt>
                <c:pt idx="15015">
                  <c:v>0.19097510000000001</c:v>
                </c:pt>
                <c:pt idx="15016">
                  <c:v>0.1909846</c:v>
                </c:pt>
                <c:pt idx="15017">
                  <c:v>0.1909894</c:v>
                </c:pt>
                <c:pt idx="15018">
                  <c:v>0.19099840000000001</c:v>
                </c:pt>
                <c:pt idx="15019">
                  <c:v>0.1910027</c:v>
                </c:pt>
                <c:pt idx="15020">
                  <c:v>0.19101109999999999</c:v>
                </c:pt>
                <c:pt idx="15021">
                  <c:v>0.1910172</c:v>
                </c:pt>
                <c:pt idx="15022">
                  <c:v>0.19102369999999999</c:v>
                </c:pt>
                <c:pt idx="15023">
                  <c:v>0.19103049999999999</c:v>
                </c:pt>
                <c:pt idx="15024">
                  <c:v>0.1910377</c:v>
                </c:pt>
                <c:pt idx="15025">
                  <c:v>0.19104479999999999</c:v>
                </c:pt>
                <c:pt idx="15026">
                  <c:v>0.1910502</c:v>
                </c:pt>
                <c:pt idx="15027">
                  <c:v>0.1910567</c:v>
                </c:pt>
                <c:pt idx="15028">
                  <c:v>0.19106480000000001</c:v>
                </c:pt>
                <c:pt idx="15029">
                  <c:v>0.1910712</c:v>
                </c:pt>
                <c:pt idx="15030">
                  <c:v>0.19107569999999999</c:v>
                </c:pt>
                <c:pt idx="15031">
                  <c:v>0.19108249999999999</c:v>
                </c:pt>
                <c:pt idx="15032">
                  <c:v>0.19108919999999999</c:v>
                </c:pt>
                <c:pt idx="15033">
                  <c:v>0.19109860000000001</c:v>
                </c:pt>
                <c:pt idx="15034">
                  <c:v>0.1911059</c:v>
                </c:pt>
                <c:pt idx="15035">
                  <c:v>0.19111359999999999</c:v>
                </c:pt>
                <c:pt idx="15036">
                  <c:v>0.1911216</c:v>
                </c:pt>
                <c:pt idx="15037">
                  <c:v>0.1911294</c:v>
                </c:pt>
                <c:pt idx="15038">
                  <c:v>0.1911369</c:v>
                </c:pt>
                <c:pt idx="15039">
                  <c:v>0.1911417</c:v>
                </c:pt>
                <c:pt idx="15040">
                  <c:v>0.1911484</c:v>
                </c:pt>
                <c:pt idx="15041">
                  <c:v>0.1911552</c:v>
                </c:pt>
                <c:pt idx="15042">
                  <c:v>0.19116179999999999</c:v>
                </c:pt>
                <c:pt idx="15043">
                  <c:v>0.191168</c:v>
                </c:pt>
                <c:pt idx="15044">
                  <c:v>0.19117400000000001</c:v>
                </c:pt>
                <c:pt idx="15045">
                  <c:v>0.1911812</c:v>
                </c:pt>
                <c:pt idx="15046">
                  <c:v>0.19118889999999999</c:v>
                </c:pt>
                <c:pt idx="15047">
                  <c:v>0.19119630000000001</c:v>
                </c:pt>
                <c:pt idx="15048">
                  <c:v>0.19120409999999999</c:v>
                </c:pt>
                <c:pt idx="15049">
                  <c:v>0.1912113</c:v>
                </c:pt>
                <c:pt idx="15050">
                  <c:v>0.19121840000000001</c:v>
                </c:pt>
                <c:pt idx="15051">
                  <c:v>0.19122610000000001</c:v>
                </c:pt>
                <c:pt idx="15052">
                  <c:v>0.1912393</c:v>
                </c:pt>
                <c:pt idx="15053">
                  <c:v>0.19124089999999999</c:v>
                </c:pt>
                <c:pt idx="15054">
                  <c:v>0.19124969999999999</c:v>
                </c:pt>
                <c:pt idx="15055">
                  <c:v>0.19125700000000001</c:v>
                </c:pt>
                <c:pt idx="15056">
                  <c:v>0.19126480000000001</c:v>
                </c:pt>
                <c:pt idx="15057">
                  <c:v>0.19127240000000001</c:v>
                </c:pt>
                <c:pt idx="15058">
                  <c:v>0.19127959999999999</c:v>
                </c:pt>
                <c:pt idx="15059">
                  <c:v>0.1912867</c:v>
                </c:pt>
                <c:pt idx="15060">
                  <c:v>0.19129360000000001</c:v>
                </c:pt>
                <c:pt idx="15061">
                  <c:v>0.19130069999999999</c:v>
                </c:pt>
                <c:pt idx="15062">
                  <c:v>0.19130800000000001</c:v>
                </c:pt>
                <c:pt idx="15063">
                  <c:v>0.1913156</c:v>
                </c:pt>
                <c:pt idx="15064">
                  <c:v>0.1913234</c:v>
                </c:pt>
                <c:pt idx="15065">
                  <c:v>0.1913309</c:v>
                </c:pt>
                <c:pt idx="15066">
                  <c:v>0.1913377</c:v>
                </c:pt>
                <c:pt idx="15067">
                  <c:v>0.19134409999999999</c:v>
                </c:pt>
                <c:pt idx="15068">
                  <c:v>0.19135089999999999</c:v>
                </c:pt>
                <c:pt idx="15069">
                  <c:v>0.19135779999999999</c:v>
                </c:pt>
                <c:pt idx="15070">
                  <c:v>0.1913647</c:v>
                </c:pt>
                <c:pt idx="15071">
                  <c:v>0.19137170000000001</c:v>
                </c:pt>
                <c:pt idx="15072">
                  <c:v>0.1913791</c:v>
                </c:pt>
                <c:pt idx="15073">
                  <c:v>0.19138359999999999</c:v>
                </c:pt>
                <c:pt idx="15074">
                  <c:v>0.19139039999999999</c:v>
                </c:pt>
                <c:pt idx="15075">
                  <c:v>0.19139719999999999</c:v>
                </c:pt>
                <c:pt idx="15076">
                  <c:v>0.1914043</c:v>
                </c:pt>
                <c:pt idx="15077">
                  <c:v>0.1914122</c:v>
                </c:pt>
                <c:pt idx="15078">
                  <c:v>0.1914189</c:v>
                </c:pt>
                <c:pt idx="15079">
                  <c:v>0.1914266</c:v>
                </c:pt>
                <c:pt idx="15080">
                  <c:v>0.19143389999999999</c:v>
                </c:pt>
                <c:pt idx="15081">
                  <c:v>0.1914409</c:v>
                </c:pt>
                <c:pt idx="15082">
                  <c:v>0.19144839999999999</c:v>
                </c:pt>
                <c:pt idx="15083">
                  <c:v>0.19145619999999999</c:v>
                </c:pt>
                <c:pt idx="15084">
                  <c:v>0.1914641</c:v>
                </c:pt>
                <c:pt idx="15085">
                  <c:v>0.19147069999999999</c:v>
                </c:pt>
                <c:pt idx="15086">
                  <c:v>0.19147449999999999</c:v>
                </c:pt>
                <c:pt idx="15087">
                  <c:v>0.19148109999999999</c:v>
                </c:pt>
                <c:pt idx="15088">
                  <c:v>0.19149099999999999</c:v>
                </c:pt>
                <c:pt idx="15089">
                  <c:v>0.19149869999999999</c:v>
                </c:pt>
                <c:pt idx="15090">
                  <c:v>0.19150690000000001</c:v>
                </c:pt>
                <c:pt idx="15091">
                  <c:v>0.19151460000000001</c:v>
                </c:pt>
                <c:pt idx="15092">
                  <c:v>0.19151879999999999</c:v>
                </c:pt>
                <c:pt idx="15093">
                  <c:v>0.19152640000000001</c:v>
                </c:pt>
                <c:pt idx="15094">
                  <c:v>0.1915345</c:v>
                </c:pt>
                <c:pt idx="15095">
                  <c:v>0.19154679999999999</c:v>
                </c:pt>
                <c:pt idx="15096">
                  <c:v>0.1915596</c:v>
                </c:pt>
                <c:pt idx="15097">
                  <c:v>0.19156329999999999</c:v>
                </c:pt>
                <c:pt idx="15098">
                  <c:v>0.19157250000000001</c:v>
                </c:pt>
                <c:pt idx="15099">
                  <c:v>0.1915808</c:v>
                </c:pt>
                <c:pt idx="15100">
                  <c:v>0.19159300000000001</c:v>
                </c:pt>
                <c:pt idx="15101">
                  <c:v>0.19160060000000001</c:v>
                </c:pt>
                <c:pt idx="15102">
                  <c:v>0.19160450000000001</c:v>
                </c:pt>
                <c:pt idx="15103">
                  <c:v>0.1916157</c:v>
                </c:pt>
                <c:pt idx="15104">
                  <c:v>0.19162409999999999</c:v>
                </c:pt>
                <c:pt idx="15105">
                  <c:v>0.19163289999999999</c:v>
                </c:pt>
                <c:pt idx="15106">
                  <c:v>0.1916419</c:v>
                </c:pt>
                <c:pt idx="15107">
                  <c:v>0.19165119999999999</c:v>
                </c:pt>
                <c:pt idx="15108">
                  <c:v>0.19166059999999999</c:v>
                </c:pt>
                <c:pt idx="15109">
                  <c:v>0.19167039999999999</c:v>
                </c:pt>
                <c:pt idx="15110">
                  <c:v>0.1916795</c:v>
                </c:pt>
                <c:pt idx="15111">
                  <c:v>0.19168830000000001</c:v>
                </c:pt>
                <c:pt idx="15112">
                  <c:v>0.19169659999999999</c:v>
                </c:pt>
                <c:pt idx="15113">
                  <c:v>0.19170490000000001</c:v>
                </c:pt>
                <c:pt idx="15114">
                  <c:v>0.19171350000000001</c:v>
                </c:pt>
                <c:pt idx="15115">
                  <c:v>0.19172149999999999</c:v>
                </c:pt>
                <c:pt idx="15116">
                  <c:v>0.1917297</c:v>
                </c:pt>
                <c:pt idx="15117">
                  <c:v>0.19173799999999999</c:v>
                </c:pt>
                <c:pt idx="15118">
                  <c:v>0.1917461</c:v>
                </c:pt>
                <c:pt idx="15119">
                  <c:v>0.19175420000000001</c:v>
                </c:pt>
                <c:pt idx="15120">
                  <c:v>0.19176260000000001</c:v>
                </c:pt>
                <c:pt idx="15121">
                  <c:v>0.1917711</c:v>
                </c:pt>
                <c:pt idx="15122">
                  <c:v>0.19178000000000001</c:v>
                </c:pt>
                <c:pt idx="15123">
                  <c:v>0.1917884</c:v>
                </c:pt>
                <c:pt idx="15124">
                  <c:v>0.19179689999999999</c:v>
                </c:pt>
                <c:pt idx="15125">
                  <c:v>0.19180510000000001</c:v>
                </c:pt>
                <c:pt idx="15126">
                  <c:v>0.19181300000000001</c:v>
                </c:pt>
                <c:pt idx="15127">
                  <c:v>0.1918212</c:v>
                </c:pt>
                <c:pt idx="15128">
                  <c:v>0.1918291</c:v>
                </c:pt>
                <c:pt idx="15129">
                  <c:v>0.19183710000000001</c:v>
                </c:pt>
                <c:pt idx="15130">
                  <c:v>0.19184570000000001</c:v>
                </c:pt>
                <c:pt idx="15131">
                  <c:v>0.19185430000000001</c:v>
                </c:pt>
                <c:pt idx="15132">
                  <c:v>0.19185720000000001</c:v>
                </c:pt>
                <c:pt idx="15133">
                  <c:v>0.1918657</c:v>
                </c:pt>
                <c:pt idx="15134">
                  <c:v>0.19187360000000001</c:v>
                </c:pt>
                <c:pt idx="15135">
                  <c:v>0.19188169999999999</c:v>
                </c:pt>
                <c:pt idx="15136">
                  <c:v>0.1918898</c:v>
                </c:pt>
                <c:pt idx="15137">
                  <c:v>0.19189800000000001</c:v>
                </c:pt>
                <c:pt idx="15138">
                  <c:v>0.19190560000000001</c:v>
                </c:pt>
                <c:pt idx="15139">
                  <c:v>0.19191369999999999</c:v>
                </c:pt>
                <c:pt idx="15140">
                  <c:v>0.19192100000000001</c:v>
                </c:pt>
                <c:pt idx="15141">
                  <c:v>0.19192880000000001</c:v>
                </c:pt>
                <c:pt idx="15142">
                  <c:v>0.1919428</c:v>
                </c:pt>
                <c:pt idx="15143">
                  <c:v>0.19195129999999999</c:v>
                </c:pt>
                <c:pt idx="15144">
                  <c:v>0.19195960000000001</c:v>
                </c:pt>
                <c:pt idx="15145">
                  <c:v>0.191968</c:v>
                </c:pt>
                <c:pt idx="15146">
                  <c:v>0.1919766</c:v>
                </c:pt>
                <c:pt idx="15147">
                  <c:v>0.1919844</c:v>
                </c:pt>
                <c:pt idx="15148">
                  <c:v>0.19199260000000001</c:v>
                </c:pt>
                <c:pt idx="15149">
                  <c:v>0.19200410000000001</c:v>
                </c:pt>
                <c:pt idx="15150">
                  <c:v>0.19201270000000001</c:v>
                </c:pt>
                <c:pt idx="15151">
                  <c:v>0.192021</c:v>
                </c:pt>
                <c:pt idx="15152">
                  <c:v>0.19202900000000001</c:v>
                </c:pt>
                <c:pt idx="15153">
                  <c:v>0.1920384</c:v>
                </c:pt>
                <c:pt idx="15154">
                  <c:v>0.19204740000000001</c:v>
                </c:pt>
                <c:pt idx="15155">
                  <c:v>0.19205539999999999</c:v>
                </c:pt>
                <c:pt idx="15156">
                  <c:v>0.19206380000000001</c:v>
                </c:pt>
                <c:pt idx="15157">
                  <c:v>0.19207189999999999</c:v>
                </c:pt>
                <c:pt idx="15158">
                  <c:v>0.19207689999999999</c:v>
                </c:pt>
                <c:pt idx="15159">
                  <c:v>0.1920799</c:v>
                </c:pt>
                <c:pt idx="15160">
                  <c:v>0.19208800000000001</c:v>
                </c:pt>
                <c:pt idx="15161">
                  <c:v>0.19209560000000001</c:v>
                </c:pt>
                <c:pt idx="15162">
                  <c:v>0.192104</c:v>
                </c:pt>
                <c:pt idx="15163">
                  <c:v>0.19211210000000001</c:v>
                </c:pt>
                <c:pt idx="15164">
                  <c:v>0.19211980000000001</c:v>
                </c:pt>
                <c:pt idx="15165">
                  <c:v>0.1921274</c:v>
                </c:pt>
                <c:pt idx="15166">
                  <c:v>0.192135</c:v>
                </c:pt>
                <c:pt idx="15167">
                  <c:v>0.1921428</c:v>
                </c:pt>
                <c:pt idx="15168">
                  <c:v>0.1921505</c:v>
                </c:pt>
                <c:pt idx="15169">
                  <c:v>0.19215380000000001</c:v>
                </c:pt>
                <c:pt idx="15170">
                  <c:v>0.19216469999999999</c:v>
                </c:pt>
                <c:pt idx="15171">
                  <c:v>0.19216759999999999</c:v>
                </c:pt>
                <c:pt idx="15172">
                  <c:v>0.1921747</c:v>
                </c:pt>
                <c:pt idx="15173">
                  <c:v>0.19218170000000001</c:v>
                </c:pt>
                <c:pt idx="15174">
                  <c:v>0.19218840000000001</c:v>
                </c:pt>
                <c:pt idx="15175">
                  <c:v>0.1921948</c:v>
                </c:pt>
                <c:pt idx="15176">
                  <c:v>0.1922016</c:v>
                </c:pt>
                <c:pt idx="15177">
                  <c:v>0.1922131</c:v>
                </c:pt>
                <c:pt idx="15178">
                  <c:v>0.19222020000000001</c:v>
                </c:pt>
                <c:pt idx="15179">
                  <c:v>0.19222259999999999</c:v>
                </c:pt>
                <c:pt idx="15180">
                  <c:v>0.19223370000000001</c:v>
                </c:pt>
                <c:pt idx="15181">
                  <c:v>0.19223970000000001</c:v>
                </c:pt>
                <c:pt idx="15182">
                  <c:v>0.19224579999999999</c:v>
                </c:pt>
                <c:pt idx="15183">
                  <c:v>0.1922517</c:v>
                </c:pt>
                <c:pt idx="15184">
                  <c:v>0.19225390000000001</c:v>
                </c:pt>
                <c:pt idx="15185">
                  <c:v>0.19226009999999999</c:v>
                </c:pt>
                <c:pt idx="15186">
                  <c:v>0.19226679999999999</c:v>
                </c:pt>
                <c:pt idx="15187">
                  <c:v>0.19227269999999999</c:v>
                </c:pt>
                <c:pt idx="15188">
                  <c:v>0.19227810000000001</c:v>
                </c:pt>
                <c:pt idx="15189">
                  <c:v>0.19228790000000001</c:v>
                </c:pt>
                <c:pt idx="15190">
                  <c:v>0.1922895</c:v>
                </c:pt>
                <c:pt idx="15191">
                  <c:v>0.19229950000000001</c:v>
                </c:pt>
                <c:pt idx="15192">
                  <c:v>0.1923049</c:v>
                </c:pt>
                <c:pt idx="15193">
                  <c:v>0.1923108</c:v>
                </c:pt>
                <c:pt idx="15194">
                  <c:v>0.1923164</c:v>
                </c:pt>
                <c:pt idx="15195">
                  <c:v>0.1923174</c:v>
                </c:pt>
                <c:pt idx="15196">
                  <c:v>0.19232740000000001</c:v>
                </c:pt>
                <c:pt idx="15197">
                  <c:v>0.192333</c:v>
                </c:pt>
                <c:pt idx="15198">
                  <c:v>0.1923388</c:v>
                </c:pt>
                <c:pt idx="15199">
                  <c:v>0.19234409999999999</c:v>
                </c:pt>
                <c:pt idx="15200">
                  <c:v>0.19234950000000001</c:v>
                </c:pt>
                <c:pt idx="15201">
                  <c:v>0.1923549</c:v>
                </c:pt>
                <c:pt idx="15202">
                  <c:v>0.1923607</c:v>
                </c:pt>
                <c:pt idx="15203">
                  <c:v>0.1923667</c:v>
                </c:pt>
                <c:pt idx="15204">
                  <c:v>0.19237290000000001</c:v>
                </c:pt>
                <c:pt idx="15205">
                  <c:v>0.19237799999999999</c:v>
                </c:pt>
                <c:pt idx="15206">
                  <c:v>0.19238340000000001</c:v>
                </c:pt>
                <c:pt idx="15207">
                  <c:v>0.19238350000000001</c:v>
                </c:pt>
                <c:pt idx="15208">
                  <c:v>0.19239110000000001</c:v>
                </c:pt>
                <c:pt idx="15209">
                  <c:v>0.1923967</c:v>
                </c:pt>
                <c:pt idx="15210">
                  <c:v>0.1924022</c:v>
                </c:pt>
                <c:pt idx="15211">
                  <c:v>0.19240579999999999</c:v>
                </c:pt>
                <c:pt idx="15212">
                  <c:v>0.19241030000000001</c:v>
                </c:pt>
                <c:pt idx="15213">
                  <c:v>0.19241639999999999</c:v>
                </c:pt>
                <c:pt idx="15214">
                  <c:v>0.1924218</c:v>
                </c:pt>
                <c:pt idx="15215">
                  <c:v>0.19242629999999999</c:v>
                </c:pt>
                <c:pt idx="15216">
                  <c:v>0.19243060000000001</c:v>
                </c:pt>
                <c:pt idx="15217">
                  <c:v>0.1924362</c:v>
                </c:pt>
                <c:pt idx="15218">
                  <c:v>0.19244159999999999</c:v>
                </c:pt>
                <c:pt idx="15219">
                  <c:v>0.1924467</c:v>
                </c:pt>
                <c:pt idx="15220">
                  <c:v>0.19245119999999999</c:v>
                </c:pt>
                <c:pt idx="15221">
                  <c:v>0.19245570000000001</c:v>
                </c:pt>
                <c:pt idx="15222">
                  <c:v>0.1924601</c:v>
                </c:pt>
                <c:pt idx="15223">
                  <c:v>0.19246440000000001</c:v>
                </c:pt>
                <c:pt idx="15224">
                  <c:v>0.1924688</c:v>
                </c:pt>
                <c:pt idx="15225">
                  <c:v>0.19247310000000001</c:v>
                </c:pt>
                <c:pt idx="15226">
                  <c:v>0.1924778</c:v>
                </c:pt>
                <c:pt idx="15227">
                  <c:v>0.1924824</c:v>
                </c:pt>
                <c:pt idx="15228">
                  <c:v>0.19248689999999999</c:v>
                </c:pt>
                <c:pt idx="15229">
                  <c:v>0.19249140000000001</c:v>
                </c:pt>
                <c:pt idx="15230">
                  <c:v>0.19249559999999999</c:v>
                </c:pt>
                <c:pt idx="15231">
                  <c:v>0.19249630000000001</c:v>
                </c:pt>
                <c:pt idx="15232">
                  <c:v>0.19250429999999999</c:v>
                </c:pt>
                <c:pt idx="15233">
                  <c:v>0.1925084</c:v>
                </c:pt>
                <c:pt idx="15234">
                  <c:v>0.1925125</c:v>
                </c:pt>
                <c:pt idx="15235">
                  <c:v>0.19251599999999999</c:v>
                </c:pt>
                <c:pt idx="15236">
                  <c:v>0.19251940000000001</c:v>
                </c:pt>
                <c:pt idx="15237">
                  <c:v>0.19252420000000001</c:v>
                </c:pt>
                <c:pt idx="15238">
                  <c:v>0.192528</c:v>
                </c:pt>
                <c:pt idx="15239">
                  <c:v>0.1925325</c:v>
                </c:pt>
                <c:pt idx="15240">
                  <c:v>0.19253709999999999</c:v>
                </c:pt>
                <c:pt idx="15241">
                  <c:v>0.19254160000000001</c:v>
                </c:pt>
                <c:pt idx="15242">
                  <c:v>0.19254560000000001</c:v>
                </c:pt>
                <c:pt idx="15243">
                  <c:v>0.19255</c:v>
                </c:pt>
                <c:pt idx="15244">
                  <c:v>0.192554</c:v>
                </c:pt>
                <c:pt idx="15245">
                  <c:v>0.19255800000000001</c:v>
                </c:pt>
                <c:pt idx="15246">
                  <c:v>0.19255900000000001</c:v>
                </c:pt>
                <c:pt idx="15247">
                  <c:v>0.1925627</c:v>
                </c:pt>
                <c:pt idx="15248">
                  <c:v>0.1925665</c:v>
                </c:pt>
                <c:pt idx="15249">
                  <c:v>0.19257009999999999</c:v>
                </c:pt>
                <c:pt idx="15250">
                  <c:v>0.19257350000000001</c:v>
                </c:pt>
                <c:pt idx="15251">
                  <c:v>0.1925781</c:v>
                </c:pt>
                <c:pt idx="15252">
                  <c:v>0.19258169999999999</c:v>
                </c:pt>
                <c:pt idx="15253">
                  <c:v>0.1925858</c:v>
                </c:pt>
                <c:pt idx="15254">
                  <c:v>0.19258980000000001</c:v>
                </c:pt>
                <c:pt idx="15255">
                  <c:v>0.19259370000000001</c:v>
                </c:pt>
                <c:pt idx="15256">
                  <c:v>0.19259760000000001</c:v>
                </c:pt>
                <c:pt idx="15257">
                  <c:v>0.19260160000000001</c:v>
                </c:pt>
                <c:pt idx="15258">
                  <c:v>0.19260540000000001</c:v>
                </c:pt>
                <c:pt idx="15259">
                  <c:v>0.1926098</c:v>
                </c:pt>
                <c:pt idx="15260">
                  <c:v>0.19261429999999999</c:v>
                </c:pt>
                <c:pt idx="15261">
                  <c:v>0.1926185</c:v>
                </c:pt>
                <c:pt idx="15262">
                  <c:v>0.1926242</c:v>
                </c:pt>
                <c:pt idx="15263">
                  <c:v>0.19262750000000001</c:v>
                </c:pt>
                <c:pt idx="15264">
                  <c:v>0.19263240000000001</c:v>
                </c:pt>
                <c:pt idx="15265">
                  <c:v>0.1926368</c:v>
                </c:pt>
                <c:pt idx="15266">
                  <c:v>0.19264100000000001</c:v>
                </c:pt>
                <c:pt idx="15267">
                  <c:v>0.19264539999999999</c:v>
                </c:pt>
                <c:pt idx="15268">
                  <c:v>0.1926504</c:v>
                </c:pt>
                <c:pt idx="15269">
                  <c:v>0.19265499999999999</c:v>
                </c:pt>
                <c:pt idx="15270">
                  <c:v>0.1926599</c:v>
                </c:pt>
                <c:pt idx="15271">
                  <c:v>0.19266420000000001</c:v>
                </c:pt>
                <c:pt idx="15272">
                  <c:v>0.1926679</c:v>
                </c:pt>
                <c:pt idx="15273">
                  <c:v>0.19267139999999999</c:v>
                </c:pt>
                <c:pt idx="15274">
                  <c:v>0.19267409999999999</c:v>
                </c:pt>
                <c:pt idx="15275">
                  <c:v>0.1926775</c:v>
                </c:pt>
                <c:pt idx="15276">
                  <c:v>0.19268099999999999</c:v>
                </c:pt>
                <c:pt idx="15277">
                  <c:v>0.19268479999999999</c:v>
                </c:pt>
                <c:pt idx="15278">
                  <c:v>0.1926881</c:v>
                </c:pt>
                <c:pt idx="15279">
                  <c:v>0.1926919</c:v>
                </c:pt>
                <c:pt idx="15280">
                  <c:v>0.1926959</c:v>
                </c:pt>
                <c:pt idx="15281">
                  <c:v>0.19269939999999999</c:v>
                </c:pt>
                <c:pt idx="15282">
                  <c:v>0.19270300000000001</c:v>
                </c:pt>
                <c:pt idx="15283">
                  <c:v>0.19270680000000001</c:v>
                </c:pt>
                <c:pt idx="15284">
                  <c:v>0.19271060000000001</c:v>
                </c:pt>
                <c:pt idx="15285">
                  <c:v>0.19271469999999999</c:v>
                </c:pt>
                <c:pt idx="15286">
                  <c:v>0.19271859999999999</c:v>
                </c:pt>
                <c:pt idx="15287">
                  <c:v>0.1927229</c:v>
                </c:pt>
                <c:pt idx="15288">
                  <c:v>0.1927275</c:v>
                </c:pt>
                <c:pt idx="15289">
                  <c:v>0.19273190000000001</c:v>
                </c:pt>
                <c:pt idx="15290">
                  <c:v>0.19273580000000001</c:v>
                </c:pt>
                <c:pt idx="15291">
                  <c:v>0.19273970000000001</c:v>
                </c:pt>
                <c:pt idx="15292">
                  <c:v>0.1927442</c:v>
                </c:pt>
                <c:pt idx="15293">
                  <c:v>0.19274859999999999</c:v>
                </c:pt>
                <c:pt idx="15294">
                  <c:v>0.19275320000000001</c:v>
                </c:pt>
                <c:pt idx="15295">
                  <c:v>0.1927577</c:v>
                </c:pt>
                <c:pt idx="15296">
                  <c:v>0.19276199999999999</c:v>
                </c:pt>
                <c:pt idx="15297">
                  <c:v>0.19276579999999999</c:v>
                </c:pt>
                <c:pt idx="15298">
                  <c:v>0.1927692</c:v>
                </c:pt>
                <c:pt idx="15299">
                  <c:v>0.19277250000000001</c:v>
                </c:pt>
                <c:pt idx="15300">
                  <c:v>0.19277540000000001</c:v>
                </c:pt>
                <c:pt idx="15301">
                  <c:v>0.19277849999999999</c:v>
                </c:pt>
                <c:pt idx="15302">
                  <c:v>0.19278139999999999</c:v>
                </c:pt>
                <c:pt idx="15303">
                  <c:v>0.1927856</c:v>
                </c:pt>
                <c:pt idx="15304">
                  <c:v>0.19278799999999999</c:v>
                </c:pt>
                <c:pt idx="15305">
                  <c:v>0.1927923</c:v>
                </c:pt>
                <c:pt idx="15306">
                  <c:v>0.19279499999999999</c:v>
                </c:pt>
                <c:pt idx="15307">
                  <c:v>0.1928001</c:v>
                </c:pt>
                <c:pt idx="15308">
                  <c:v>0.1928038</c:v>
                </c:pt>
                <c:pt idx="15309">
                  <c:v>0.19280739999999999</c:v>
                </c:pt>
                <c:pt idx="15310">
                  <c:v>0.1928108</c:v>
                </c:pt>
                <c:pt idx="15311">
                  <c:v>0.19281400000000001</c:v>
                </c:pt>
                <c:pt idx="15312">
                  <c:v>0.1928182</c:v>
                </c:pt>
                <c:pt idx="15313">
                  <c:v>0.1928214</c:v>
                </c:pt>
                <c:pt idx="15314">
                  <c:v>0.19282469999999999</c:v>
                </c:pt>
                <c:pt idx="15315">
                  <c:v>0.1928281</c:v>
                </c:pt>
                <c:pt idx="15316">
                  <c:v>0.19283159999999999</c:v>
                </c:pt>
                <c:pt idx="15317">
                  <c:v>0.1928349</c:v>
                </c:pt>
                <c:pt idx="15318">
                  <c:v>0.19283510000000001</c:v>
                </c:pt>
                <c:pt idx="15319">
                  <c:v>0.19284080000000001</c:v>
                </c:pt>
                <c:pt idx="15320">
                  <c:v>0.1928443</c:v>
                </c:pt>
                <c:pt idx="15321">
                  <c:v>0.1928472</c:v>
                </c:pt>
                <c:pt idx="15322">
                  <c:v>0.1928502</c:v>
                </c:pt>
                <c:pt idx="15323">
                  <c:v>0.19285369999999999</c:v>
                </c:pt>
                <c:pt idx="15324">
                  <c:v>0.19285740000000001</c:v>
                </c:pt>
                <c:pt idx="15325">
                  <c:v>0.19286120000000001</c:v>
                </c:pt>
                <c:pt idx="15326">
                  <c:v>0.1928648</c:v>
                </c:pt>
                <c:pt idx="15327">
                  <c:v>0.19286829999999999</c:v>
                </c:pt>
                <c:pt idx="15328">
                  <c:v>0.1928713</c:v>
                </c:pt>
                <c:pt idx="15329">
                  <c:v>0.1928742</c:v>
                </c:pt>
                <c:pt idx="15330">
                  <c:v>0.1928772</c:v>
                </c:pt>
                <c:pt idx="15331">
                  <c:v>0.1928803</c:v>
                </c:pt>
                <c:pt idx="15332">
                  <c:v>0.19288340000000001</c:v>
                </c:pt>
                <c:pt idx="15333">
                  <c:v>0.19288620000000001</c:v>
                </c:pt>
                <c:pt idx="15334">
                  <c:v>0.19288920000000001</c:v>
                </c:pt>
                <c:pt idx="15335">
                  <c:v>0.19289020000000001</c:v>
                </c:pt>
                <c:pt idx="15336">
                  <c:v>0.1928927</c:v>
                </c:pt>
                <c:pt idx="15337">
                  <c:v>0.19289510000000001</c:v>
                </c:pt>
                <c:pt idx="15338">
                  <c:v>0.1928974</c:v>
                </c:pt>
                <c:pt idx="15339">
                  <c:v>0.1928996</c:v>
                </c:pt>
                <c:pt idx="15340">
                  <c:v>0.19290199999999999</c:v>
                </c:pt>
                <c:pt idx="15341">
                  <c:v>0.19290460000000001</c:v>
                </c:pt>
                <c:pt idx="15342">
                  <c:v>0.19290669999999999</c:v>
                </c:pt>
                <c:pt idx="15343">
                  <c:v>0.19290889999999999</c:v>
                </c:pt>
                <c:pt idx="15344">
                  <c:v>0.1929112</c:v>
                </c:pt>
                <c:pt idx="15345">
                  <c:v>0.192914</c:v>
                </c:pt>
                <c:pt idx="15346">
                  <c:v>0.19291710000000001</c:v>
                </c:pt>
                <c:pt idx="15347">
                  <c:v>0.19292010000000001</c:v>
                </c:pt>
                <c:pt idx="15348">
                  <c:v>0.1929227</c:v>
                </c:pt>
                <c:pt idx="15349">
                  <c:v>0.19292509999999999</c:v>
                </c:pt>
                <c:pt idx="15350">
                  <c:v>0.19292719999999999</c:v>
                </c:pt>
                <c:pt idx="15351">
                  <c:v>0.1929295</c:v>
                </c:pt>
                <c:pt idx="15352">
                  <c:v>0.19293189999999999</c:v>
                </c:pt>
                <c:pt idx="15353">
                  <c:v>0.1929351</c:v>
                </c:pt>
                <c:pt idx="15354">
                  <c:v>0.192938</c:v>
                </c:pt>
                <c:pt idx="15355">
                  <c:v>0.1929408</c:v>
                </c:pt>
                <c:pt idx="15356">
                  <c:v>0.19294310000000001</c:v>
                </c:pt>
                <c:pt idx="15357">
                  <c:v>0.19294529999999999</c:v>
                </c:pt>
                <c:pt idx="15358">
                  <c:v>0.1929477</c:v>
                </c:pt>
                <c:pt idx="15359">
                  <c:v>0.19294990000000001</c:v>
                </c:pt>
                <c:pt idx="15360">
                  <c:v>0.1929506</c:v>
                </c:pt>
                <c:pt idx="15361">
                  <c:v>0.19295280000000001</c:v>
                </c:pt>
                <c:pt idx="15362">
                  <c:v>0.1929544</c:v>
                </c:pt>
                <c:pt idx="15363">
                  <c:v>0.19295599999999999</c:v>
                </c:pt>
                <c:pt idx="15364">
                  <c:v>0.19295660000000001</c:v>
                </c:pt>
                <c:pt idx="15365">
                  <c:v>0.19295950000000001</c:v>
                </c:pt>
                <c:pt idx="15366">
                  <c:v>0.1929613</c:v>
                </c:pt>
                <c:pt idx="15367">
                  <c:v>0.19296379999999999</c:v>
                </c:pt>
                <c:pt idx="15368">
                  <c:v>0.19296630000000001</c:v>
                </c:pt>
                <c:pt idx="15369">
                  <c:v>0.1929689</c:v>
                </c:pt>
                <c:pt idx="15370">
                  <c:v>0.19297159999999999</c:v>
                </c:pt>
                <c:pt idx="15371">
                  <c:v>0.19297439999999999</c:v>
                </c:pt>
                <c:pt idx="15372">
                  <c:v>0.19297710000000001</c:v>
                </c:pt>
                <c:pt idx="15373">
                  <c:v>0.19297929999999999</c:v>
                </c:pt>
                <c:pt idx="15374">
                  <c:v>0.1929824</c:v>
                </c:pt>
                <c:pt idx="15375">
                  <c:v>0.19298560000000001</c:v>
                </c:pt>
                <c:pt idx="15376">
                  <c:v>0.19298899999999999</c:v>
                </c:pt>
                <c:pt idx="15377">
                  <c:v>0.1929922</c:v>
                </c:pt>
                <c:pt idx="15378">
                  <c:v>0.19299559999999999</c:v>
                </c:pt>
                <c:pt idx="15379">
                  <c:v>0.19299939999999999</c:v>
                </c:pt>
                <c:pt idx="15380">
                  <c:v>0.19300320000000001</c:v>
                </c:pt>
                <c:pt idx="15381">
                  <c:v>0.19300709999999999</c:v>
                </c:pt>
                <c:pt idx="15382">
                  <c:v>0.19301109999999999</c:v>
                </c:pt>
                <c:pt idx="15383">
                  <c:v>0.19301550000000001</c:v>
                </c:pt>
                <c:pt idx="15384">
                  <c:v>0.1930212</c:v>
                </c:pt>
                <c:pt idx="15385">
                  <c:v>0.19302130000000001</c:v>
                </c:pt>
                <c:pt idx="15386">
                  <c:v>0.193026</c:v>
                </c:pt>
                <c:pt idx="15387">
                  <c:v>0.19302949999999999</c:v>
                </c:pt>
                <c:pt idx="15388">
                  <c:v>0.1930328</c:v>
                </c:pt>
                <c:pt idx="15389">
                  <c:v>0.19303619999999999</c:v>
                </c:pt>
                <c:pt idx="15390">
                  <c:v>0.19304160000000001</c:v>
                </c:pt>
                <c:pt idx="15391">
                  <c:v>0.1930434</c:v>
                </c:pt>
                <c:pt idx="15392">
                  <c:v>0.1930482</c:v>
                </c:pt>
                <c:pt idx="15393">
                  <c:v>0.19305149999999999</c:v>
                </c:pt>
                <c:pt idx="15394">
                  <c:v>0.193053</c:v>
                </c:pt>
                <c:pt idx="15395">
                  <c:v>0.19305600000000001</c:v>
                </c:pt>
                <c:pt idx="15396">
                  <c:v>0.19305749999999999</c:v>
                </c:pt>
                <c:pt idx="15397">
                  <c:v>0.19306309999999999</c:v>
                </c:pt>
                <c:pt idx="15398">
                  <c:v>0.1930665</c:v>
                </c:pt>
                <c:pt idx="15399">
                  <c:v>0.19307179999999999</c:v>
                </c:pt>
                <c:pt idx="15400">
                  <c:v>0.19307440000000001</c:v>
                </c:pt>
                <c:pt idx="15401">
                  <c:v>0.19307640000000001</c:v>
                </c:pt>
                <c:pt idx="15402">
                  <c:v>0.19308139999999999</c:v>
                </c:pt>
                <c:pt idx="15403">
                  <c:v>0.1930856</c:v>
                </c:pt>
                <c:pt idx="15404">
                  <c:v>0.19308980000000001</c:v>
                </c:pt>
                <c:pt idx="15405">
                  <c:v>0.19309560000000001</c:v>
                </c:pt>
                <c:pt idx="15406">
                  <c:v>0.19309950000000001</c:v>
                </c:pt>
                <c:pt idx="15407">
                  <c:v>0.19310140000000001</c:v>
                </c:pt>
                <c:pt idx="15408">
                  <c:v>0.1931049</c:v>
                </c:pt>
                <c:pt idx="15409">
                  <c:v>0.19310840000000001</c:v>
                </c:pt>
                <c:pt idx="15410">
                  <c:v>0.19311200000000001</c:v>
                </c:pt>
                <c:pt idx="15411">
                  <c:v>0.19311610000000001</c:v>
                </c:pt>
                <c:pt idx="15412">
                  <c:v>0.19311970000000001</c:v>
                </c:pt>
                <c:pt idx="15413">
                  <c:v>0.1931224</c:v>
                </c:pt>
                <c:pt idx="15414">
                  <c:v>0.19312560000000001</c:v>
                </c:pt>
                <c:pt idx="15415">
                  <c:v>0.1931291</c:v>
                </c:pt>
                <c:pt idx="15416">
                  <c:v>0.19313259999999999</c:v>
                </c:pt>
                <c:pt idx="15417">
                  <c:v>0.19313630000000001</c:v>
                </c:pt>
                <c:pt idx="15418">
                  <c:v>0.1931399</c:v>
                </c:pt>
                <c:pt idx="15419">
                  <c:v>0.19314339999999999</c:v>
                </c:pt>
                <c:pt idx="15420">
                  <c:v>0.19314539999999999</c:v>
                </c:pt>
                <c:pt idx="15421">
                  <c:v>0.19315019999999999</c:v>
                </c:pt>
                <c:pt idx="15422">
                  <c:v>0.19315209999999999</c:v>
                </c:pt>
                <c:pt idx="15423">
                  <c:v>0.1931561</c:v>
                </c:pt>
                <c:pt idx="15424">
                  <c:v>0.19316050000000001</c:v>
                </c:pt>
                <c:pt idx="15425">
                  <c:v>0.193166</c:v>
                </c:pt>
                <c:pt idx="15426">
                  <c:v>0.19316800000000001</c:v>
                </c:pt>
                <c:pt idx="15427">
                  <c:v>0.1931726</c:v>
                </c:pt>
                <c:pt idx="15428">
                  <c:v>0.19317699999999999</c:v>
                </c:pt>
                <c:pt idx="15429">
                  <c:v>0.19318160000000001</c:v>
                </c:pt>
                <c:pt idx="15430">
                  <c:v>0.193186</c:v>
                </c:pt>
                <c:pt idx="15431">
                  <c:v>0.19319030000000001</c:v>
                </c:pt>
                <c:pt idx="15432">
                  <c:v>0.193194</c:v>
                </c:pt>
                <c:pt idx="15433">
                  <c:v>0.19319800000000001</c:v>
                </c:pt>
                <c:pt idx="15434">
                  <c:v>0.19320200000000001</c:v>
                </c:pt>
                <c:pt idx="15435">
                  <c:v>0.19320580000000001</c:v>
                </c:pt>
                <c:pt idx="15436">
                  <c:v>0.1932094</c:v>
                </c:pt>
                <c:pt idx="15437">
                  <c:v>0.19321250000000001</c:v>
                </c:pt>
                <c:pt idx="15438">
                  <c:v>0.1932161</c:v>
                </c:pt>
                <c:pt idx="15439">
                  <c:v>0.19322020000000001</c:v>
                </c:pt>
                <c:pt idx="15440">
                  <c:v>0.1932238</c:v>
                </c:pt>
                <c:pt idx="15441">
                  <c:v>0.19322719999999999</c:v>
                </c:pt>
                <c:pt idx="15442">
                  <c:v>0.1932306</c:v>
                </c:pt>
                <c:pt idx="15443">
                  <c:v>0.19323360000000001</c:v>
                </c:pt>
                <c:pt idx="15444">
                  <c:v>0.19323689999999999</c:v>
                </c:pt>
                <c:pt idx="15445">
                  <c:v>0.1932401</c:v>
                </c:pt>
                <c:pt idx="15446">
                  <c:v>0.1932432</c:v>
                </c:pt>
                <c:pt idx="15447">
                  <c:v>0.19324740000000001</c:v>
                </c:pt>
                <c:pt idx="15448">
                  <c:v>0.1932517</c:v>
                </c:pt>
                <c:pt idx="15449">
                  <c:v>0.19325580000000001</c:v>
                </c:pt>
                <c:pt idx="15450">
                  <c:v>0.19325990000000001</c:v>
                </c:pt>
                <c:pt idx="15451">
                  <c:v>0.1932633</c:v>
                </c:pt>
                <c:pt idx="15452">
                  <c:v>0.1932662</c:v>
                </c:pt>
                <c:pt idx="15453">
                  <c:v>0.19326969999999999</c:v>
                </c:pt>
                <c:pt idx="15454">
                  <c:v>0.19327359999999999</c:v>
                </c:pt>
                <c:pt idx="15455">
                  <c:v>0.193277</c:v>
                </c:pt>
                <c:pt idx="15456">
                  <c:v>0.19328090000000001</c:v>
                </c:pt>
                <c:pt idx="15457">
                  <c:v>0.19328500000000001</c:v>
                </c:pt>
                <c:pt idx="15458">
                  <c:v>0.19328880000000001</c:v>
                </c:pt>
                <c:pt idx="15459">
                  <c:v>0.19329279999999999</c:v>
                </c:pt>
                <c:pt idx="15460">
                  <c:v>0.193297</c:v>
                </c:pt>
                <c:pt idx="15461">
                  <c:v>0.19330120000000001</c:v>
                </c:pt>
                <c:pt idx="15462">
                  <c:v>0.19330520000000001</c:v>
                </c:pt>
                <c:pt idx="15463">
                  <c:v>0.19330910000000001</c:v>
                </c:pt>
                <c:pt idx="15464">
                  <c:v>0.19331100000000001</c:v>
                </c:pt>
                <c:pt idx="15465">
                  <c:v>0.19331470000000001</c:v>
                </c:pt>
                <c:pt idx="15466">
                  <c:v>0.19332060000000001</c:v>
                </c:pt>
                <c:pt idx="15467">
                  <c:v>0.19332460000000001</c:v>
                </c:pt>
                <c:pt idx="15468">
                  <c:v>0.1933288</c:v>
                </c:pt>
                <c:pt idx="15469">
                  <c:v>0.193333</c:v>
                </c:pt>
                <c:pt idx="15470">
                  <c:v>0.1933347</c:v>
                </c:pt>
                <c:pt idx="15471">
                  <c:v>0.19334029999999999</c:v>
                </c:pt>
                <c:pt idx="15472">
                  <c:v>0.19334409999999999</c:v>
                </c:pt>
                <c:pt idx="15473">
                  <c:v>0.1933464</c:v>
                </c:pt>
                <c:pt idx="15474">
                  <c:v>0.1933493</c:v>
                </c:pt>
                <c:pt idx="15475">
                  <c:v>0.19335240000000001</c:v>
                </c:pt>
                <c:pt idx="15476">
                  <c:v>0.19335569999999999</c:v>
                </c:pt>
                <c:pt idx="15477">
                  <c:v>0.19335840000000001</c:v>
                </c:pt>
                <c:pt idx="15478">
                  <c:v>0.19335930000000001</c:v>
                </c:pt>
                <c:pt idx="15479">
                  <c:v>0.19336420000000001</c:v>
                </c:pt>
                <c:pt idx="15480">
                  <c:v>0.19336600000000001</c:v>
                </c:pt>
                <c:pt idx="15481">
                  <c:v>0.1933723</c:v>
                </c:pt>
                <c:pt idx="15482">
                  <c:v>0.19337670000000001</c:v>
                </c:pt>
                <c:pt idx="15483">
                  <c:v>0.19337860000000001</c:v>
                </c:pt>
                <c:pt idx="15484">
                  <c:v>0.19338240000000001</c:v>
                </c:pt>
                <c:pt idx="15485">
                  <c:v>0.19338669999999999</c:v>
                </c:pt>
                <c:pt idx="15486">
                  <c:v>0.1933898</c:v>
                </c:pt>
                <c:pt idx="15487">
                  <c:v>0.19339339999999999</c:v>
                </c:pt>
                <c:pt idx="15488">
                  <c:v>0.1933966</c:v>
                </c:pt>
                <c:pt idx="15489">
                  <c:v>0.19339899999999999</c:v>
                </c:pt>
                <c:pt idx="15490">
                  <c:v>0.1934022</c:v>
                </c:pt>
                <c:pt idx="15491">
                  <c:v>0.19340550000000001</c:v>
                </c:pt>
                <c:pt idx="15492">
                  <c:v>0.193409</c:v>
                </c:pt>
                <c:pt idx="15493">
                  <c:v>0.19341259999999999</c:v>
                </c:pt>
                <c:pt idx="15494">
                  <c:v>0.19341559999999999</c:v>
                </c:pt>
                <c:pt idx="15495">
                  <c:v>0.19341839999999999</c:v>
                </c:pt>
                <c:pt idx="15496">
                  <c:v>0.19342119999999999</c:v>
                </c:pt>
                <c:pt idx="15497">
                  <c:v>0.19342419999999999</c:v>
                </c:pt>
                <c:pt idx="15498">
                  <c:v>0.19342799999999999</c:v>
                </c:pt>
                <c:pt idx="15499">
                  <c:v>0.19343150000000001</c:v>
                </c:pt>
                <c:pt idx="15500">
                  <c:v>0.19343469999999999</c:v>
                </c:pt>
                <c:pt idx="15501">
                  <c:v>0.1934382</c:v>
                </c:pt>
                <c:pt idx="15502">
                  <c:v>0.1934419</c:v>
                </c:pt>
                <c:pt idx="15503">
                  <c:v>0.19344600000000001</c:v>
                </c:pt>
                <c:pt idx="15504">
                  <c:v>0.1934497</c:v>
                </c:pt>
                <c:pt idx="15505">
                  <c:v>0.19345319999999999</c:v>
                </c:pt>
                <c:pt idx="15506">
                  <c:v>0.19345709999999999</c:v>
                </c:pt>
                <c:pt idx="15507">
                  <c:v>0.1934612</c:v>
                </c:pt>
                <c:pt idx="15508">
                  <c:v>0.193465</c:v>
                </c:pt>
                <c:pt idx="15509">
                  <c:v>0.193469</c:v>
                </c:pt>
                <c:pt idx="15510">
                  <c:v>0.19347329999999999</c:v>
                </c:pt>
                <c:pt idx="15511">
                  <c:v>0.19347719999999999</c:v>
                </c:pt>
                <c:pt idx="15512">
                  <c:v>0.19348119999999999</c:v>
                </c:pt>
                <c:pt idx="15513">
                  <c:v>0.19348560000000001</c:v>
                </c:pt>
                <c:pt idx="15514">
                  <c:v>0.19349259999999999</c:v>
                </c:pt>
                <c:pt idx="15515">
                  <c:v>0.19349669999999999</c:v>
                </c:pt>
                <c:pt idx="15516">
                  <c:v>0.19350100000000001</c:v>
                </c:pt>
                <c:pt idx="15517">
                  <c:v>0.1935026</c:v>
                </c:pt>
                <c:pt idx="15518">
                  <c:v>0.1935056</c:v>
                </c:pt>
                <c:pt idx="15519">
                  <c:v>0.19351170000000001</c:v>
                </c:pt>
                <c:pt idx="15520">
                  <c:v>0.19351969999999999</c:v>
                </c:pt>
                <c:pt idx="15521">
                  <c:v>0.1935239</c:v>
                </c:pt>
                <c:pt idx="15522">
                  <c:v>0.1935278</c:v>
                </c:pt>
                <c:pt idx="15523">
                  <c:v>0.19353139999999999</c:v>
                </c:pt>
                <c:pt idx="15524">
                  <c:v>0.1935347</c:v>
                </c:pt>
                <c:pt idx="15525">
                  <c:v>0.19353870000000001</c:v>
                </c:pt>
                <c:pt idx="15526">
                  <c:v>0.19354260000000001</c:v>
                </c:pt>
                <c:pt idx="15527">
                  <c:v>0.19354669999999999</c:v>
                </c:pt>
                <c:pt idx="15528">
                  <c:v>0.1935511</c:v>
                </c:pt>
                <c:pt idx="15529">
                  <c:v>0.19355549999999999</c:v>
                </c:pt>
                <c:pt idx="15530">
                  <c:v>0.19356019999999999</c:v>
                </c:pt>
                <c:pt idx="15531">
                  <c:v>0.19356490000000001</c:v>
                </c:pt>
                <c:pt idx="15532">
                  <c:v>0.19356989999999999</c:v>
                </c:pt>
                <c:pt idx="15533">
                  <c:v>0.19357440000000001</c:v>
                </c:pt>
                <c:pt idx="15534">
                  <c:v>0.193579</c:v>
                </c:pt>
                <c:pt idx="15535">
                  <c:v>0.19358420000000001</c:v>
                </c:pt>
                <c:pt idx="15536">
                  <c:v>0.19359019999999999</c:v>
                </c:pt>
                <c:pt idx="15537">
                  <c:v>0.19359560000000001</c:v>
                </c:pt>
                <c:pt idx="15538">
                  <c:v>0.19360050000000001</c:v>
                </c:pt>
                <c:pt idx="15539">
                  <c:v>0.19360569999999999</c:v>
                </c:pt>
                <c:pt idx="15540">
                  <c:v>0.19361149999999999</c:v>
                </c:pt>
                <c:pt idx="15541">
                  <c:v>0.19361719999999999</c:v>
                </c:pt>
                <c:pt idx="15542">
                  <c:v>0.1936234</c:v>
                </c:pt>
                <c:pt idx="15543">
                  <c:v>0.1936301</c:v>
                </c:pt>
                <c:pt idx="15544">
                  <c:v>0.19363639999999999</c:v>
                </c:pt>
                <c:pt idx="15545">
                  <c:v>0.1936425</c:v>
                </c:pt>
                <c:pt idx="15546">
                  <c:v>0.19365260000000001</c:v>
                </c:pt>
                <c:pt idx="15547">
                  <c:v>0.19365889999999999</c:v>
                </c:pt>
                <c:pt idx="15548">
                  <c:v>0.19366120000000001</c:v>
                </c:pt>
                <c:pt idx="15549">
                  <c:v>0.19366720000000001</c:v>
                </c:pt>
                <c:pt idx="15550">
                  <c:v>0.19367590000000001</c:v>
                </c:pt>
                <c:pt idx="15551">
                  <c:v>0.193684</c:v>
                </c:pt>
                <c:pt idx="15552">
                  <c:v>0.19369</c:v>
                </c:pt>
                <c:pt idx="15553">
                  <c:v>0.1936938</c:v>
                </c:pt>
                <c:pt idx="15554">
                  <c:v>0.19370000000000001</c:v>
                </c:pt>
                <c:pt idx="15555">
                  <c:v>0.1937063</c:v>
                </c:pt>
                <c:pt idx="15556">
                  <c:v>0.193712</c:v>
                </c:pt>
                <c:pt idx="15557">
                  <c:v>0.19372030000000001</c:v>
                </c:pt>
                <c:pt idx="15558">
                  <c:v>0.19372619999999999</c:v>
                </c:pt>
                <c:pt idx="15559">
                  <c:v>0.1937326</c:v>
                </c:pt>
                <c:pt idx="15560">
                  <c:v>0.19373609999999999</c:v>
                </c:pt>
                <c:pt idx="15561">
                  <c:v>0.19374240000000001</c:v>
                </c:pt>
                <c:pt idx="15562">
                  <c:v>0.1937478</c:v>
                </c:pt>
                <c:pt idx="15563">
                  <c:v>0.19375580000000001</c:v>
                </c:pt>
                <c:pt idx="15564">
                  <c:v>0.1937595</c:v>
                </c:pt>
                <c:pt idx="15565">
                  <c:v>0.19376550000000001</c:v>
                </c:pt>
                <c:pt idx="15566">
                  <c:v>0.19377140000000001</c:v>
                </c:pt>
                <c:pt idx="15567">
                  <c:v>0.1937767</c:v>
                </c:pt>
                <c:pt idx="15568">
                  <c:v>0.19378239999999999</c:v>
                </c:pt>
                <c:pt idx="15569">
                  <c:v>0.19378819999999999</c:v>
                </c:pt>
                <c:pt idx="15570">
                  <c:v>0.19379389999999999</c:v>
                </c:pt>
                <c:pt idx="15571">
                  <c:v>0.19379940000000001</c:v>
                </c:pt>
                <c:pt idx="15572">
                  <c:v>0.1938048</c:v>
                </c:pt>
                <c:pt idx="15573">
                  <c:v>0.19380639999999999</c:v>
                </c:pt>
                <c:pt idx="15574">
                  <c:v>0.19381200000000001</c:v>
                </c:pt>
                <c:pt idx="15575">
                  <c:v>0.19381770000000001</c:v>
                </c:pt>
                <c:pt idx="15576">
                  <c:v>0.193827</c:v>
                </c:pt>
                <c:pt idx="15577">
                  <c:v>0.19383300000000001</c:v>
                </c:pt>
                <c:pt idx="15578">
                  <c:v>0.1938395</c:v>
                </c:pt>
                <c:pt idx="15579">
                  <c:v>0.19384560000000001</c:v>
                </c:pt>
                <c:pt idx="15580">
                  <c:v>0.1938513</c:v>
                </c:pt>
                <c:pt idx="15581">
                  <c:v>0.1938568</c:v>
                </c:pt>
                <c:pt idx="15582">
                  <c:v>0.1938626</c:v>
                </c:pt>
                <c:pt idx="15583">
                  <c:v>0.1938685</c:v>
                </c:pt>
                <c:pt idx="15584">
                  <c:v>0.1938744</c:v>
                </c:pt>
                <c:pt idx="15585">
                  <c:v>0.1938802</c:v>
                </c:pt>
                <c:pt idx="15586">
                  <c:v>0.1938867</c:v>
                </c:pt>
                <c:pt idx="15587">
                  <c:v>0.1938928</c:v>
                </c:pt>
                <c:pt idx="15588">
                  <c:v>0.1938986</c:v>
                </c:pt>
                <c:pt idx="15589">
                  <c:v>0.1939041</c:v>
                </c:pt>
                <c:pt idx="15590">
                  <c:v>0.19391050000000001</c:v>
                </c:pt>
                <c:pt idx="15591">
                  <c:v>0.19391739999999999</c:v>
                </c:pt>
                <c:pt idx="15592">
                  <c:v>0.19392409999999999</c:v>
                </c:pt>
                <c:pt idx="15593">
                  <c:v>0.19392999999999999</c:v>
                </c:pt>
                <c:pt idx="15594">
                  <c:v>0.1939371</c:v>
                </c:pt>
                <c:pt idx="15595">
                  <c:v>0.1939437</c:v>
                </c:pt>
                <c:pt idx="15596">
                  <c:v>0.19394980000000001</c:v>
                </c:pt>
                <c:pt idx="15597">
                  <c:v>0.19395560000000001</c:v>
                </c:pt>
                <c:pt idx="15598">
                  <c:v>0.19396160000000001</c:v>
                </c:pt>
                <c:pt idx="15599">
                  <c:v>0.19396849999999999</c:v>
                </c:pt>
                <c:pt idx="15600">
                  <c:v>0.19397490000000001</c:v>
                </c:pt>
                <c:pt idx="15601">
                  <c:v>0.19398119999999999</c:v>
                </c:pt>
                <c:pt idx="15602">
                  <c:v>0.19398750000000001</c:v>
                </c:pt>
                <c:pt idx="15603">
                  <c:v>0.19399379999999999</c:v>
                </c:pt>
                <c:pt idx="15604">
                  <c:v>0.1939998</c:v>
                </c:pt>
                <c:pt idx="15605">
                  <c:v>0.1940065</c:v>
                </c:pt>
                <c:pt idx="15606">
                  <c:v>0.1940133</c:v>
                </c:pt>
                <c:pt idx="15607">
                  <c:v>0.19401950000000001</c:v>
                </c:pt>
                <c:pt idx="15608">
                  <c:v>0.194026</c:v>
                </c:pt>
                <c:pt idx="15609">
                  <c:v>0.1940327</c:v>
                </c:pt>
                <c:pt idx="15610">
                  <c:v>0.19403970000000001</c:v>
                </c:pt>
                <c:pt idx="15611">
                  <c:v>0.1940462</c:v>
                </c:pt>
                <c:pt idx="15612">
                  <c:v>0.1940519</c:v>
                </c:pt>
                <c:pt idx="15613">
                  <c:v>0.19406119999999999</c:v>
                </c:pt>
                <c:pt idx="15614">
                  <c:v>0.1940624</c:v>
                </c:pt>
                <c:pt idx="15615">
                  <c:v>0.19406619999999999</c:v>
                </c:pt>
                <c:pt idx="15616">
                  <c:v>0.19407179999999999</c:v>
                </c:pt>
                <c:pt idx="15617">
                  <c:v>0.19407669999999999</c:v>
                </c:pt>
                <c:pt idx="15618">
                  <c:v>0.1940808</c:v>
                </c:pt>
                <c:pt idx="15619">
                  <c:v>0.19408610000000001</c:v>
                </c:pt>
                <c:pt idx="15620">
                  <c:v>0.19409280000000001</c:v>
                </c:pt>
                <c:pt idx="15621">
                  <c:v>0.1941039</c:v>
                </c:pt>
                <c:pt idx="15622">
                  <c:v>0.1941058</c:v>
                </c:pt>
                <c:pt idx="15623">
                  <c:v>0.1941156</c:v>
                </c:pt>
                <c:pt idx="15624">
                  <c:v>0.19412470000000001</c:v>
                </c:pt>
                <c:pt idx="15625">
                  <c:v>0.194132</c:v>
                </c:pt>
                <c:pt idx="15626">
                  <c:v>0.1941348</c:v>
                </c:pt>
                <c:pt idx="15627">
                  <c:v>0.19414699999999999</c:v>
                </c:pt>
                <c:pt idx="15628">
                  <c:v>0.19414899999999999</c:v>
                </c:pt>
                <c:pt idx="15629">
                  <c:v>0.19416030000000001</c:v>
                </c:pt>
                <c:pt idx="15630">
                  <c:v>0.1941668</c:v>
                </c:pt>
                <c:pt idx="15631">
                  <c:v>0.1941736</c:v>
                </c:pt>
                <c:pt idx="15632">
                  <c:v>0.1941813</c:v>
                </c:pt>
                <c:pt idx="15633">
                  <c:v>0.19418920000000001</c:v>
                </c:pt>
                <c:pt idx="15634">
                  <c:v>0.19419700000000001</c:v>
                </c:pt>
                <c:pt idx="15635">
                  <c:v>0.19420409999999999</c:v>
                </c:pt>
                <c:pt idx="15636">
                  <c:v>0.19421140000000001</c:v>
                </c:pt>
                <c:pt idx="15637">
                  <c:v>0.19421830000000001</c:v>
                </c:pt>
                <c:pt idx="15638">
                  <c:v>0.19422539999999999</c:v>
                </c:pt>
                <c:pt idx="15639">
                  <c:v>0.19423299999999999</c:v>
                </c:pt>
                <c:pt idx="15640">
                  <c:v>0.1942401</c:v>
                </c:pt>
                <c:pt idx="15641">
                  <c:v>0.19424739999999999</c:v>
                </c:pt>
                <c:pt idx="15642">
                  <c:v>0.19425419999999999</c:v>
                </c:pt>
                <c:pt idx="15643">
                  <c:v>0.19426109999999999</c:v>
                </c:pt>
                <c:pt idx="15644">
                  <c:v>0.1942681</c:v>
                </c:pt>
                <c:pt idx="15645">
                  <c:v>0.1942748</c:v>
                </c:pt>
                <c:pt idx="15646">
                  <c:v>0.19428129999999999</c:v>
                </c:pt>
                <c:pt idx="15647">
                  <c:v>0.19428799999999999</c:v>
                </c:pt>
                <c:pt idx="15648">
                  <c:v>0.1942951</c:v>
                </c:pt>
                <c:pt idx="15649">
                  <c:v>0.19430220000000001</c:v>
                </c:pt>
                <c:pt idx="15650">
                  <c:v>0.19430939999999999</c:v>
                </c:pt>
                <c:pt idx="15651">
                  <c:v>0.19431609999999999</c:v>
                </c:pt>
                <c:pt idx="15652">
                  <c:v>0.19432260000000001</c:v>
                </c:pt>
                <c:pt idx="15653">
                  <c:v>0.19433320000000001</c:v>
                </c:pt>
                <c:pt idx="15654">
                  <c:v>0.1943404</c:v>
                </c:pt>
                <c:pt idx="15655">
                  <c:v>0.19434750000000001</c:v>
                </c:pt>
                <c:pt idx="15656">
                  <c:v>0.19435469999999999</c:v>
                </c:pt>
                <c:pt idx="15657">
                  <c:v>0.1943616</c:v>
                </c:pt>
                <c:pt idx="15658">
                  <c:v>0.19436899999999999</c:v>
                </c:pt>
                <c:pt idx="15659">
                  <c:v>0.19437589999999999</c:v>
                </c:pt>
                <c:pt idx="15660">
                  <c:v>0.19438279999999999</c:v>
                </c:pt>
                <c:pt idx="15661">
                  <c:v>0.1943899</c:v>
                </c:pt>
                <c:pt idx="15662">
                  <c:v>0.19439719999999999</c:v>
                </c:pt>
                <c:pt idx="15663">
                  <c:v>0.19440370000000001</c:v>
                </c:pt>
                <c:pt idx="15664">
                  <c:v>0.19441020000000001</c:v>
                </c:pt>
                <c:pt idx="15665">
                  <c:v>0.1944167</c:v>
                </c:pt>
                <c:pt idx="15666">
                  <c:v>0.19442400000000001</c:v>
                </c:pt>
                <c:pt idx="15667">
                  <c:v>0.1944312</c:v>
                </c:pt>
                <c:pt idx="15668">
                  <c:v>0.1944391</c:v>
                </c:pt>
                <c:pt idx="15669">
                  <c:v>0.1944466</c:v>
                </c:pt>
                <c:pt idx="15670">
                  <c:v>0.19445370000000001</c:v>
                </c:pt>
                <c:pt idx="15671">
                  <c:v>0.1944611</c:v>
                </c:pt>
                <c:pt idx="15672">
                  <c:v>0.19447149999999999</c:v>
                </c:pt>
                <c:pt idx="15673">
                  <c:v>0.19447639999999999</c:v>
                </c:pt>
                <c:pt idx="15674">
                  <c:v>0.19448399999999999</c:v>
                </c:pt>
                <c:pt idx="15675">
                  <c:v>0.1944911</c:v>
                </c:pt>
                <c:pt idx="15676">
                  <c:v>0.19450619999999999</c:v>
                </c:pt>
                <c:pt idx="15677">
                  <c:v>0.19451370000000001</c:v>
                </c:pt>
                <c:pt idx="15678">
                  <c:v>0.19451940000000001</c:v>
                </c:pt>
                <c:pt idx="15679">
                  <c:v>0.1945287</c:v>
                </c:pt>
                <c:pt idx="15680">
                  <c:v>0.19453719999999999</c:v>
                </c:pt>
                <c:pt idx="15681">
                  <c:v>0.19454540000000001</c:v>
                </c:pt>
                <c:pt idx="15682">
                  <c:v>0.19455410000000001</c:v>
                </c:pt>
                <c:pt idx="15683">
                  <c:v>0.1945616</c:v>
                </c:pt>
                <c:pt idx="15684">
                  <c:v>0.1945694</c:v>
                </c:pt>
                <c:pt idx="15685">
                  <c:v>0.19457749999999999</c:v>
                </c:pt>
                <c:pt idx="15686">
                  <c:v>0.19458639999999999</c:v>
                </c:pt>
                <c:pt idx="15687">
                  <c:v>0.1945963</c:v>
                </c:pt>
                <c:pt idx="15688">
                  <c:v>0.194605</c:v>
                </c:pt>
                <c:pt idx="15689">
                  <c:v>0.19461319999999999</c:v>
                </c:pt>
                <c:pt idx="15690">
                  <c:v>0.19462789999999999</c:v>
                </c:pt>
                <c:pt idx="15691">
                  <c:v>0.1946367</c:v>
                </c:pt>
                <c:pt idx="15692">
                  <c:v>0.19464619999999999</c:v>
                </c:pt>
                <c:pt idx="15693">
                  <c:v>0.1946552</c:v>
                </c:pt>
                <c:pt idx="15694">
                  <c:v>0.19466410000000001</c:v>
                </c:pt>
                <c:pt idx="15695">
                  <c:v>0.1946727</c:v>
                </c:pt>
                <c:pt idx="15696">
                  <c:v>0.19468250000000001</c:v>
                </c:pt>
                <c:pt idx="15697">
                  <c:v>0.19469239999999999</c:v>
                </c:pt>
                <c:pt idx="15698">
                  <c:v>0.19470209999999999</c:v>
                </c:pt>
                <c:pt idx="15699">
                  <c:v>0.1947112</c:v>
                </c:pt>
                <c:pt idx="15700">
                  <c:v>0.19472</c:v>
                </c:pt>
                <c:pt idx="15701">
                  <c:v>0.1947304</c:v>
                </c:pt>
                <c:pt idx="15702">
                  <c:v>0.19473679999999999</c:v>
                </c:pt>
                <c:pt idx="15703">
                  <c:v>0.19474540000000001</c:v>
                </c:pt>
                <c:pt idx="15704">
                  <c:v>0.19475490000000001</c:v>
                </c:pt>
                <c:pt idx="15705">
                  <c:v>0.1947641</c:v>
                </c:pt>
                <c:pt idx="15706">
                  <c:v>0.1947731</c:v>
                </c:pt>
                <c:pt idx="15707">
                  <c:v>0.19478219999999999</c:v>
                </c:pt>
                <c:pt idx="15708">
                  <c:v>0.1947924</c:v>
                </c:pt>
                <c:pt idx="15709">
                  <c:v>0.1948018</c:v>
                </c:pt>
                <c:pt idx="15710">
                  <c:v>0.19481119999999999</c:v>
                </c:pt>
                <c:pt idx="15711">
                  <c:v>0.19481999999999999</c:v>
                </c:pt>
                <c:pt idx="15712">
                  <c:v>0.1948356</c:v>
                </c:pt>
                <c:pt idx="15713">
                  <c:v>0.19484489999999999</c:v>
                </c:pt>
                <c:pt idx="15714">
                  <c:v>0.19485450000000001</c:v>
                </c:pt>
                <c:pt idx="15715">
                  <c:v>0.19486700000000001</c:v>
                </c:pt>
                <c:pt idx="15716">
                  <c:v>0.19487380000000001</c:v>
                </c:pt>
                <c:pt idx="15717">
                  <c:v>0.19488639999999999</c:v>
                </c:pt>
                <c:pt idx="15718">
                  <c:v>0.19489629999999999</c:v>
                </c:pt>
                <c:pt idx="15719">
                  <c:v>0.19490650000000001</c:v>
                </c:pt>
                <c:pt idx="15720">
                  <c:v>0.1949166</c:v>
                </c:pt>
                <c:pt idx="15721">
                  <c:v>0.1949264</c:v>
                </c:pt>
                <c:pt idx="15722">
                  <c:v>0.19494359999999999</c:v>
                </c:pt>
                <c:pt idx="15723">
                  <c:v>0.19495390000000001</c:v>
                </c:pt>
                <c:pt idx="15724">
                  <c:v>0.1949642</c:v>
                </c:pt>
                <c:pt idx="15725">
                  <c:v>0.19496730000000001</c:v>
                </c:pt>
                <c:pt idx="15726">
                  <c:v>0.1949853</c:v>
                </c:pt>
                <c:pt idx="15727">
                  <c:v>0.19498560000000001</c:v>
                </c:pt>
                <c:pt idx="15728">
                  <c:v>0.1950065</c:v>
                </c:pt>
                <c:pt idx="15729">
                  <c:v>0.1950141</c:v>
                </c:pt>
                <c:pt idx="15730">
                  <c:v>0.19501689999999999</c:v>
                </c:pt>
                <c:pt idx="15731">
                  <c:v>0.19502739999999999</c:v>
                </c:pt>
                <c:pt idx="15732">
                  <c:v>0.19503819999999999</c:v>
                </c:pt>
                <c:pt idx="15733">
                  <c:v>0.19504879999999999</c:v>
                </c:pt>
                <c:pt idx="15734">
                  <c:v>0.19506789999999999</c:v>
                </c:pt>
                <c:pt idx="15735">
                  <c:v>0.19507160000000001</c:v>
                </c:pt>
                <c:pt idx="15736">
                  <c:v>0.1950819</c:v>
                </c:pt>
                <c:pt idx="15737">
                  <c:v>0.19510040000000001</c:v>
                </c:pt>
                <c:pt idx="15738">
                  <c:v>0.1951032</c:v>
                </c:pt>
                <c:pt idx="15739">
                  <c:v>0.19512189999999999</c:v>
                </c:pt>
                <c:pt idx="15740">
                  <c:v>0.1951319</c:v>
                </c:pt>
                <c:pt idx="15741">
                  <c:v>0.1951425</c:v>
                </c:pt>
                <c:pt idx="15742">
                  <c:v>0.1951531</c:v>
                </c:pt>
                <c:pt idx="15743">
                  <c:v>0.1951637</c:v>
                </c:pt>
                <c:pt idx="15744">
                  <c:v>0.1951744</c:v>
                </c:pt>
                <c:pt idx="15745">
                  <c:v>0.19518579999999999</c:v>
                </c:pt>
                <c:pt idx="15746">
                  <c:v>0.1951968</c:v>
                </c:pt>
                <c:pt idx="15747">
                  <c:v>0.19520799999999999</c:v>
                </c:pt>
                <c:pt idx="15748">
                  <c:v>0.19521859999999999</c:v>
                </c:pt>
                <c:pt idx="15749">
                  <c:v>0.19522890000000001</c:v>
                </c:pt>
                <c:pt idx="15750">
                  <c:v>0.19523860000000001</c:v>
                </c:pt>
                <c:pt idx="15751">
                  <c:v>0.1952488</c:v>
                </c:pt>
                <c:pt idx="15752">
                  <c:v>0.1952594</c:v>
                </c:pt>
                <c:pt idx="15753">
                  <c:v>0.19527040000000001</c:v>
                </c:pt>
                <c:pt idx="15754">
                  <c:v>0.19528200000000001</c:v>
                </c:pt>
                <c:pt idx="15755">
                  <c:v>0.19529360000000001</c:v>
                </c:pt>
                <c:pt idx="15756">
                  <c:v>0.1953049</c:v>
                </c:pt>
                <c:pt idx="15757">
                  <c:v>0.19531589999999999</c:v>
                </c:pt>
                <c:pt idx="15758">
                  <c:v>0.195327</c:v>
                </c:pt>
                <c:pt idx="15759">
                  <c:v>0.1953387</c:v>
                </c:pt>
                <c:pt idx="15760">
                  <c:v>0.1953502</c:v>
                </c:pt>
                <c:pt idx="15761">
                  <c:v>0.19536120000000001</c:v>
                </c:pt>
                <c:pt idx="15762">
                  <c:v>0.19537180000000001</c:v>
                </c:pt>
                <c:pt idx="15763">
                  <c:v>0.1953829</c:v>
                </c:pt>
                <c:pt idx="15764">
                  <c:v>0.19539419999999999</c:v>
                </c:pt>
                <c:pt idx="15765">
                  <c:v>0.195414</c:v>
                </c:pt>
                <c:pt idx="15766">
                  <c:v>0.1954254</c:v>
                </c:pt>
                <c:pt idx="15767">
                  <c:v>0.195437</c:v>
                </c:pt>
                <c:pt idx="15768">
                  <c:v>0.1954487</c:v>
                </c:pt>
                <c:pt idx="15769">
                  <c:v>0.19545789999999999</c:v>
                </c:pt>
                <c:pt idx="15770">
                  <c:v>0.19547129999999999</c:v>
                </c:pt>
                <c:pt idx="15771">
                  <c:v>0.19548009999999999</c:v>
                </c:pt>
                <c:pt idx="15772">
                  <c:v>0.1954939</c:v>
                </c:pt>
                <c:pt idx="15773">
                  <c:v>0.1955028</c:v>
                </c:pt>
                <c:pt idx="15774">
                  <c:v>0.19551499999999999</c:v>
                </c:pt>
                <c:pt idx="15775">
                  <c:v>0.19552710000000001</c:v>
                </c:pt>
                <c:pt idx="15776">
                  <c:v>0.1955394</c:v>
                </c:pt>
                <c:pt idx="15777">
                  <c:v>0.19555139999999999</c:v>
                </c:pt>
                <c:pt idx="15778">
                  <c:v>0.19556319999999999</c:v>
                </c:pt>
                <c:pt idx="15779">
                  <c:v>0.19557559999999999</c:v>
                </c:pt>
                <c:pt idx="15780">
                  <c:v>0.19558739999999999</c:v>
                </c:pt>
                <c:pt idx="15781">
                  <c:v>0.1956089</c:v>
                </c:pt>
                <c:pt idx="15782">
                  <c:v>0.19561999999999999</c:v>
                </c:pt>
                <c:pt idx="15783">
                  <c:v>0.19563159999999999</c:v>
                </c:pt>
                <c:pt idx="15784">
                  <c:v>0.1956463</c:v>
                </c:pt>
                <c:pt idx="15785">
                  <c:v>0.19565869999999999</c:v>
                </c:pt>
                <c:pt idx="15786">
                  <c:v>0.19567080000000001</c:v>
                </c:pt>
                <c:pt idx="15787">
                  <c:v>0.195684</c:v>
                </c:pt>
                <c:pt idx="15788">
                  <c:v>0.19569719999999999</c:v>
                </c:pt>
                <c:pt idx="15789">
                  <c:v>0.1957103</c:v>
                </c:pt>
                <c:pt idx="15790">
                  <c:v>0.1957226</c:v>
                </c:pt>
                <c:pt idx="15791">
                  <c:v>0.19573460000000001</c:v>
                </c:pt>
                <c:pt idx="15792">
                  <c:v>0.19574649999999999</c:v>
                </c:pt>
                <c:pt idx="15793">
                  <c:v>0.19575819999999999</c:v>
                </c:pt>
                <c:pt idx="15794">
                  <c:v>0.19577020000000001</c:v>
                </c:pt>
                <c:pt idx="15795">
                  <c:v>0.19578219999999999</c:v>
                </c:pt>
                <c:pt idx="15796">
                  <c:v>0.19579379999999999</c:v>
                </c:pt>
                <c:pt idx="15797">
                  <c:v>0.1958056</c:v>
                </c:pt>
                <c:pt idx="15798">
                  <c:v>0.19581760000000001</c:v>
                </c:pt>
                <c:pt idx="15799">
                  <c:v>0.19582959999999999</c:v>
                </c:pt>
                <c:pt idx="15800">
                  <c:v>0.19584170000000001</c:v>
                </c:pt>
                <c:pt idx="15801">
                  <c:v>0.1958539</c:v>
                </c:pt>
                <c:pt idx="15802">
                  <c:v>0.1958666</c:v>
                </c:pt>
                <c:pt idx="15803">
                  <c:v>0.19587940000000001</c:v>
                </c:pt>
                <c:pt idx="15804">
                  <c:v>0.1959012</c:v>
                </c:pt>
                <c:pt idx="15805">
                  <c:v>0.1959041</c:v>
                </c:pt>
                <c:pt idx="15806">
                  <c:v>0.19592589999999999</c:v>
                </c:pt>
                <c:pt idx="15807">
                  <c:v>0.19593849999999999</c:v>
                </c:pt>
                <c:pt idx="15808">
                  <c:v>0.19594139999999999</c:v>
                </c:pt>
                <c:pt idx="15809">
                  <c:v>0.19595380000000001</c:v>
                </c:pt>
                <c:pt idx="15810">
                  <c:v>0.19597609999999999</c:v>
                </c:pt>
                <c:pt idx="15811">
                  <c:v>0.19598889999999999</c:v>
                </c:pt>
                <c:pt idx="15812">
                  <c:v>0.195992</c:v>
                </c:pt>
                <c:pt idx="15813">
                  <c:v>0.19601450000000001</c:v>
                </c:pt>
                <c:pt idx="15814">
                  <c:v>0.19602839999999999</c:v>
                </c:pt>
                <c:pt idx="15815">
                  <c:v>0.1960412</c:v>
                </c:pt>
                <c:pt idx="15816">
                  <c:v>0.19605400000000001</c:v>
                </c:pt>
                <c:pt idx="15817">
                  <c:v>0.19606760000000001</c:v>
                </c:pt>
                <c:pt idx="15818">
                  <c:v>0.1960809</c:v>
                </c:pt>
                <c:pt idx="15819">
                  <c:v>0.19609409999999999</c:v>
                </c:pt>
                <c:pt idx="15820">
                  <c:v>0.19610820000000001</c:v>
                </c:pt>
                <c:pt idx="15821">
                  <c:v>0.19612160000000001</c:v>
                </c:pt>
                <c:pt idx="15822">
                  <c:v>0.19613559999999999</c:v>
                </c:pt>
                <c:pt idx="15823">
                  <c:v>0.19614989999999999</c:v>
                </c:pt>
                <c:pt idx="15824">
                  <c:v>0.1961639</c:v>
                </c:pt>
                <c:pt idx="15825">
                  <c:v>0.19617780000000001</c:v>
                </c:pt>
                <c:pt idx="15826">
                  <c:v>0.19620280000000001</c:v>
                </c:pt>
                <c:pt idx="15827">
                  <c:v>0.19620670000000001</c:v>
                </c:pt>
                <c:pt idx="15828">
                  <c:v>0.19622100000000001</c:v>
                </c:pt>
                <c:pt idx="15829">
                  <c:v>0.19623479999999999</c:v>
                </c:pt>
                <c:pt idx="15830">
                  <c:v>0.1962486</c:v>
                </c:pt>
                <c:pt idx="15831">
                  <c:v>0.19626189999999999</c:v>
                </c:pt>
                <c:pt idx="15832">
                  <c:v>0.19627449999999999</c:v>
                </c:pt>
                <c:pt idx="15833">
                  <c:v>0.19628709999999999</c:v>
                </c:pt>
                <c:pt idx="15834">
                  <c:v>0.1962999</c:v>
                </c:pt>
                <c:pt idx="15835">
                  <c:v>0.19632230000000001</c:v>
                </c:pt>
                <c:pt idx="15836">
                  <c:v>0.1963348</c:v>
                </c:pt>
                <c:pt idx="15837">
                  <c:v>0.1963481</c:v>
                </c:pt>
                <c:pt idx="15838">
                  <c:v>0.19636190000000001</c:v>
                </c:pt>
                <c:pt idx="15839">
                  <c:v>0.19637589999999999</c:v>
                </c:pt>
                <c:pt idx="15840">
                  <c:v>0.19639019999999999</c:v>
                </c:pt>
                <c:pt idx="15841">
                  <c:v>0.196405</c:v>
                </c:pt>
                <c:pt idx="15842">
                  <c:v>0.19641900000000001</c:v>
                </c:pt>
                <c:pt idx="15843">
                  <c:v>0.19643340000000001</c:v>
                </c:pt>
                <c:pt idx="15844">
                  <c:v>0.19644790000000001</c:v>
                </c:pt>
                <c:pt idx="15845">
                  <c:v>0.19645899999999999</c:v>
                </c:pt>
                <c:pt idx="15846">
                  <c:v>0.19647690000000001</c:v>
                </c:pt>
                <c:pt idx="15847">
                  <c:v>0.196492</c:v>
                </c:pt>
                <c:pt idx="15848">
                  <c:v>0.1965074</c:v>
                </c:pt>
                <c:pt idx="15849">
                  <c:v>0.19652349999999999</c:v>
                </c:pt>
                <c:pt idx="15850">
                  <c:v>0.19653490000000001</c:v>
                </c:pt>
                <c:pt idx="15851">
                  <c:v>0.1965664</c:v>
                </c:pt>
                <c:pt idx="15852">
                  <c:v>0.19658239999999999</c:v>
                </c:pt>
                <c:pt idx="15853">
                  <c:v>0.1965981</c:v>
                </c:pt>
                <c:pt idx="15854">
                  <c:v>0.1966128</c:v>
                </c:pt>
                <c:pt idx="15855">
                  <c:v>0.19662789999999999</c:v>
                </c:pt>
                <c:pt idx="15856">
                  <c:v>0.19663939999999999</c:v>
                </c:pt>
                <c:pt idx="15857">
                  <c:v>0.19665730000000001</c:v>
                </c:pt>
                <c:pt idx="15858">
                  <c:v>0.19666900000000001</c:v>
                </c:pt>
                <c:pt idx="15859">
                  <c:v>0.19668379999999999</c:v>
                </c:pt>
                <c:pt idx="15860">
                  <c:v>0.19670199999999999</c:v>
                </c:pt>
                <c:pt idx="15861">
                  <c:v>0.19671720000000001</c:v>
                </c:pt>
                <c:pt idx="15862">
                  <c:v>0.1967334</c:v>
                </c:pt>
                <c:pt idx="15863">
                  <c:v>0.1967497</c:v>
                </c:pt>
                <c:pt idx="15864">
                  <c:v>0.19676560000000001</c:v>
                </c:pt>
                <c:pt idx="15865">
                  <c:v>0.1967776</c:v>
                </c:pt>
                <c:pt idx="15866">
                  <c:v>0.19679459999999999</c:v>
                </c:pt>
                <c:pt idx="15867">
                  <c:v>0.19681560000000001</c:v>
                </c:pt>
                <c:pt idx="15868">
                  <c:v>0.19683249999999999</c:v>
                </c:pt>
                <c:pt idx="15869">
                  <c:v>0.19686139999999999</c:v>
                </c:pt>
                <c:pt idx="15870">
                  <c:v>0.19687840000000001</c:v>
                </c:pt>
                <c:pt idx="15871">
                  <c:v>0.19689029999999999</c:v>
                </c:pt>
                <c:pt idx="15872">
                  <c:v>0.19691139999999999</c:v>
                </c:pt>
                <c:pt idx="15873">
                  <c:v>0.19692879999999999</c:v>
                </c:pt>
                <c:pt idx="15874">
                  <c:v>0.19694719999999999</c:v>
                </c:pt>
                <c:pt idx="15875">
                  <c:v>0.19696540000000001</c:v>
                </c:pt>
                <c:pt idx="15876">
                  <c:v>0.19698360000000001</c:v>
                </c:pt>
                <c:pt idx="15877">
                  <c:v>0.1970016</c:v>
                </c:pt>
                <c:pt idx="15878">
                  <c:v>0.1970199</c:v>
                </c:pt>
                <c:pt idx="15879">
                  <c:v>0.19703809999999999</c:v>
                </c:pt>
                <c:pt idx="15880">
                  <c:v>0.1970566</c:v>
                </c:pt>
                <c:pt idx="15881">
                  <c:v>0.19707520000000001</c:v>
                </c:pt>
                <c:pt idx="15882">
                  <c:v>0.1970942</c:v>
                </c:pt>
                <c:pt idx="15883">
                  <c:v>0.19711310000000001</c:v>
                </c:pt>
                <c:pt idx="15884">
                  <c:v>0.197132</c:v>
                </c:pt>
                <c:pt idx="15885">
                  <c:v>0.19716339999999999</c:v>
                </c:pt>
                <c:pt idx="15886">
                  <c:v>0.19717000000000001</c:v>
                </c:pt>
                <c:pt idx="15887">
                  <c:v>0.1972025</c:v>
                </c:pt>
                <c:pt idx="15888">
                  <c:v>0.19722190000000001</c:v>
                </c:pt>
                <c:pt idx="15889">
                  <c:v>0.19723979999999999</c:v>
                </c:pt>
                <c:pt idx="15890">
                  <c:v>0.19724620000000001</c:v>
                </c:pt>
                <c:pt idx="15891">
                  <c:v>0.19727729999999999</c:v>
                </c:pt>
                <c:pt idx="15892">
                  <c:v>0.19729550000000001</c:v>
                </c:pt>
                <c:pt idx="15893">
                  <c:v>0.1973134</c:v>
                </c:pt>
                <c:pt idx="15894">
                  <c:v>0.1973318</c:v>
                </c:pt>
                <c:pt idx="15895">
                  <c:v>0.19735079999999999</c:v>
                </c:pt>
                <c:pt idx="15896">
                  <c:v>0.19737080000000001</c:v>
                </c:pt>
                <c:pt idx="15897">
                  <c:v>0.1973906</c:v>
                </c:pt>
                <c:pt idx="15898">
                  <c:v>0.1974098</c:v>
                </c:pt>
                <c:pt idx="15899">
                  <c:v>0.1974291</c:v>
                </c:pt>
                <c:pt idx="15900">
                  <c:v>0.1974486</c:v>
                </c:pt>
                <c:pt idx="15901">
                  <c:v>0.19746820000000001</c:v>
                </c:pt>
                <c:pt idx="15902">
                  <c:v>0.19750110000000001</c:v>
                </c:pt>
                <c:pt idx="15903">
                  <c:v>0.1975201</c:v>
                </c:pt>
                <c:pt idx="15904">
                  <c:v>0.19753950000000001</c:v>
                </c:pt>
                <c:pt idx="15905">
                  <c:v>0.1975594</c:v>
                </c:pt>
                <c:pt idx="15906">
                  <c:v>0.19758010000000001</c:v>
                </c:pt>
                <c:pt idx="15907">
                  <c:v>0.19758780000000001</c:v>
                </c:pt>
                <c:pt idx="15908">
                  <c:v>0.19760800000000001</c:v>
                </c:pt>
                <c:pt idx="15909">
                  <c:v>0.19764000000000001</c:v>
                </c:pt>
                <c:pt idx="15910">
                  <c:v>0.197659</c:v>
                </c:pt>
                <c:pt idx="15911">
                  <c:v>0.1976784</c:v>
                </c:pt>
                <c:pt idx="15912">
                  <c:v>0.19769780000000001</c:v>
                </c:pt>
                <c:pt idx="15913">
                  <c:v>0.19771730000000001</c:v>
                </c:pt>
                <c:pt idx="15914">
                  <c:v>0.19773679999999999</c:v>
                </c:pt>
                <c:pt idx="15915">
                  <c:v>0.19775619999999999</c:v>
                </c:pt>
                <c:pt idx="15916">
                  <c:v>0.19777529999999999</c:v>
                </c:pt>
                <c:pt idx="15917">
                  <c:v>0.1977952</c:v>
                </c:pt>
                <c:pt idx="15918">
                  <c:v>0.19781409999999999</c:v>
                </c:pt>
                <c:pt idx="15919">
                  <c:v>0.1978335</c:v>
                </c:pt>
                <c:pt idx="15920">
                  <c:v>0.19785340000000001</c:v>
                </c:pt>
                <c:pt idx="15921">
                  <c:v>0.1978733</c:v>
                </c:pt>
                <c:pt idx="15922">
                  <c:v>0.1978934</c:v>
                </c:pt>
                <c:pt idx="15923">
                  <c:v>0.1979263</c:v>
                </c:pt>
                <c:pt idx="15924">
                  <c:v>0.19793330000000001</c:v>
                </c:pt>
                <c:pt idx="15925">
                  <c:v>0.1979534</c:v>
                </c:pt>
                <c:pt idx="15926">
                  <c:v>0.19798750000000001</c:v>
                </c:pt>
                <c:pt idx="15927">
                  <c:v>0.19800970000000001</c:v>
                </c:pt>
                <c:pt idx="15928">
                  <c:v>0.1980316</c:v>
                </c:pt>
                <c:pt idx="15929">
                  <c:v>0.1980536</c:v>
                </c:pt>
                <c:pt idx="15930">
                  <c:v>0.19807559999999999</c:v>
                </c:pt>
                <c:pt idx="15931">
                  <c:v>0.198098</c:v>
                </c:pt>
                <c:pt idx="15932">
                  <c:v>0.1981192</c:v>
                </c:pt>
                <c:pt idx="15933">
                  <c:v>0.19813990000000001</c:v>
                </c:pt>
                <c:pt idx="15934">
                  <c:v>0.19816010000000001</c:v>
                </c:pt>
                <c:pt idx="15935">
                  <c:v>0.19818060000000001</c:v>
                </c:pt>
                <c:pt idx="15936">
                  <c:v>0.19820160000000001</c:v>
                </c:pt>
                <c:pt idx="15937">
                  <c:v>0.19822290000000001</c:v>
                </c:pt>
                <c:pt idx="15938">
                  <c:v>0.1982448</c:v>
                </c:pt>
                <c:pt idx="15939">
                  <c:v>0.1982662</c:v>
                </c:pt>
                <c:pt idx="15940">
                  <c:v>0.19828779999999999</c:v>
                </c:pt>
                <c:pt idx="15941">
                  <c:v>0.1983094</c:v>
                </c:pt>
                <c:pt idx="15942">
                  <c:v>0.19834589999999999</c:v>
                </c:pt>
                <c:pt idx="15943">
                  <c:v>0.19836889999999999</c:v>
                </c:pt>
                <c:pt idx="15944">
                  <c:v>0.1983924</c:v>
                </c:pt>
                <c:pt idx="15945">
                  <c:v>0.19842460000000001</c:v>
                </c:pt>
                <c:pt idx="15946">
                  <c:v>0.19843939999999999</c:v>
                </c:pt>
                <c:pt idx="15947">
                  <c:v>0.198463</c:v>
                </c:pt>
                <c:pt idx="15948">
                  <c:v>0.19851009999999999</c:v>
                </c:pt>
                <c:pt idx="15949">
                  <c:v>0.19853370000000001</c:v>
                </c:pt>
                <c:pt idx="15950">
                  <c:v>0.19855700000000001</c:v>
                </c:pt>
                <c:pt idx="15951">
                  <c:v>0.19858039999999999</c:v>
                </c:pt>
                <c:pt idx="15952">
                  <c:v>0.1986039</c:v>
                </c:pt>
                <c:pt idx="15953">
                  <c:v>0.19864229999999999</c:v>
                </c:pt>
                <c:pt idx="15954">
                  <c:v>0.19866610000000001</c:v>
                </c:pt>
                <c:pt idx="15955">
                  <c:v>0.1986909</c:v>
                </c:pt>
                <c:pt idx="15956">
                  <c:v>0.19871559999999999</c:v>
                </c:pt>
                <c:pt idx="15957">
                  <c:v>0.1987408</c:v>
                </c:pt>
                <c:pt idx="15958">
                  <c:v>0.19876559999999999</c:v>
                </c:pt>
                <c:pt idx="15959">
                  <c:v>0.19878979999999999</c:v>
                </c:pt>
                <c:pt idx="15960">
                  <c:v>0.19881399999999999</c:v>
                </c:pt>
                <c:pt idx="15961">
                  <c:v>0.19883870000000001</c:v>
                </c:pt>
                <c:pt idx="15962">
                  <c:v>0.1988801</c:v>
                </c:pt>
                <c:pt idx="15963">
                  <c:v>0.19890540000000001</c:v>
                </c:pt>
                <c:pt idx="15964">
                  <c:v>0.19893089999999999</c:v>
                </c:pt>
                <c:pt idx="15965">
                  <c:v>0.1989562</c:v>
                </c:pt>
                <c:pt idx="15966">
                  <c:v>0.19898160000000001</c:v>
                </c:pt>
                <c:pt idx="15967">
                  <c:v>0.1990072</c:v>
                </c:pt>
                <c:pt idx="15968">
                  <c:v>0.1990333</c:v>
                </c:pt>
                <c:pt idx="15969">
                  <c:v>0.1990594</c:v>
                </c:pt>
                <c:pt idx="15970">
                  <c:v>0.19908480000000001</c:v>
                </c:pt>
                <c:pt idx="15971">
                  <c:v>0.1991096</c:v>
                </c:pt>
                <c:pt idx="15972">
                  <c:v>0.1991195</c:v>
                </c:pt>
                <c:pt idx="15973">
                  <c:v>0.1991446</c:v>
                </c:pt>
                <c:pt idx="15974">
                  <c:v>0.19916980000000001</c:v>
                </c:pt>
                <c:pt idx="15975">
                  <c:v>0.19919510000000001</c:v>
                </c:pt>
                <c:pt idx="15976">
                  <c:v>0.1992206</c:v>
                </c:pt>
                <c:pt idx="15977">
                  <c:v>0.19924629999999999</c:v>
                </c:pt>
                <c:pt idx="15978">
                  <c:v>0.19927139999999999</c:v>
                </c:pt>
                <c:pt idx="15979">
                  <c:v>0.19928589999999999</c:v>
                </c:pt>
                <c:pt idx="15980">
                  <c:v>0.19931019999999999</c:v>
                </c:pt>
                <c:pt idx="15981">
                  <c:v>0.19933480000000001</c:v>
                </c:pt>
                <c:pt idx="15982">
                  <c:v>0.19937009999999999</c:v>
                </c:pt>
                <c:pt idx="15983">
                  <c:v>0.19939490000000001</c:v>
                </c:pt>
                <c:pt idx="15984">
                  <c:v>0.19941970000000001</c:v>
                </c:pt>
                <c:pt idx="15985">
                  <c:v>0.1994332</c:v>
                </c:pt>
                <c:pt idx="15986">
                  <c:v>0.19945779999999999</c:v>
                </c:pt>
                <c:pt idx="15987">
                  <c:v>0.19948199999999999</c:v>
                </c:pt>
                <c:pt idx="15988">
                  <c:v>0.1995064</c:v>
                </c:pt>
                <c:pt idx="15989">
                  <c:v>0.19953080000000001</c:v>
                </c:pt>
                <c:pt idx="15990">
                  <c:v>0.19955490000000001</c:v>
                </c:pt>
                <c:pt idx="15991">
                  <c:v>0.1995789</c:v>
                </c:pt>
                <c:pt idx="15992">
                  <c:v>0.19960269999999999</c:v>
                </c:pt>
                <c:pt idx="15993">
                  <c:v>0.199627</c:v>
                </c:pt>
                <c:pt idx="15994">
                  <c:v>0.19965089999999999</c:v>
                </c:pt>
                <c:pt idx="15995">
                  <c:v>0.19967550000000001</c:v>
                </c:pt>
                <c:pt idx="15996">
                  <c:v>0.19970099999999999</c:v>
                </c:pt>
                <c:pt idx="15997">
                  <c:v>0.1997263</c:v>
                </c:pt>
                <c:pt idx="15998">
                  <c:v>0.1997659</c:v>
                </c:pt>
                <c:pt idx="15999">
                  <c:v>0.19979050000000001</c:v>
                </c:pt>
                <c:pt idx="16000">
                  <c:v>0.19981579999999999</c:v>
                </c:pt>
                <c:pt idx="16001">
                  <c:v>0.19984080000000001</c:v>
                </c:pt>
                <c:pt idx="16002">
                  <c:v>0.19986580000000001</c:v>
                </c:pt>
                <c:pt idx="16003">
                  <c:v>0.19989090000000001</c:v>
                </c:pt>
                <c:pt idx="16004">
                  <c:v>0.19991639999999999</c:v>
                </c:pt>
                <c:pt idx="16005">
                  <c:v>0.19995760000000001</c:v>
                </c:pt>
                <c:pt idx="16006">
                  <c:v>0.19998350000000001</c:v>
                </c:pt>
                <c:pt idx="16007">
                  <c:v>0.20000950000000001</c:v>
                </c:pt>
                <c:pt idx="16008">
                  <c:v>0.2000363</c:v>
                </c:pt>
                <c:pt idx="16009">
                  <c:v>0.20006309999999999</c:v>
                </c:pt>
                <c:pt idx="16010">
                  <c:v>0.20010629999999999</c:v>
                </c:pt>
                <c:pt idx="16011">
                  <c:v>0.20013359999999999</c:v>
                </c:pt>
                <c:pt idx="16012">
                  <c:v>0.20015040000000001</c:v>
                </c:pt>
                <c:pt idx="16013">
                  <c:v>0.2001772</c:v>
                </c:pt>
                <c:pt idx="16014">
                  <c:v>0.20021530000000001</c:v>
                </c:pt>
                <c:pt idx="16015">
                  <c:v>0.200243</c:v>
                </c:pt>
                <c:pt idx="16016">
                  <c:v>0.20025970000000001</c:v>
                </c:pt>
                <c:pt idx="16017">
                  <c:v>0.20028679999999999</c:v>
                </c:pt>
                <c:pt idx="16018">
                  <c:v>0.2003132</c:v>
                </c:pt>
                <c:pt idx="16019">
                  <c:v>0.20034009999999999</c:v>
                </c:pt>
                <c:pt idx="16020">
                  <c:v>0.2003665</c:v>
                </c:pt>
                <c:pt idx="16021">
                  <c:v>0.20039299999999999</c:v>
                </c:pt>
                <c:pt idx="16022">
                  <c:v>0.2004206</c:v>
                </c:pt>
                <c:pt idx="16023">
                  <c:v>0.200465</c:v>
                </c:pt>
                <c:pt idx="16024">
                  <c:v>0.20049320000000001</c:v>
                </c:pt>
                <c:pt idx="16025">
                  <c:v>0.20052010000000001</c:v>
                </c:pt>
                <c:pt idx="16026">
                  <c:v>0.20054820000000001</c:v>
                </c:pt>
                <c:pt idx="16027">
                  <c:v>0.20057630000000001</c:v>
                </c:pt>
                <c:pt idx="16028">
                  <c:v>0.20060449999999999</c:v>
                </c:pt>
                <c:pt idx="16029">
                  <c:v>0.2006328</c:v>
                </c:pt>
                <c:pt idx="16030">
                  <c:v>0.20066120000000001</c:v>
                </c:pt>
                <c:pt idx="16031">
                  <c:v>0.2006896</c:v>
                </c:pt>
                <c:pt idx="16032">
                  <c:v>0.20071800000000001</c:v>
                </c:pt>
                <c:pt idx="16033">
                  <c:v>0.2007631</c:v>
                </c:pt>
                <c:pt idx="16034">
                  <c:v>0.20079159999999999</c:v>
                </c:pt>
                <c:pt idx="16035">
                  <c:v>0.20081979999999999</c:v>
                </c:pt>
                <c:pt idx="16036">
                  <c:v>0.20084850000000001</c:v>
                </c:pt>
                <c:pt idx="16037">
                  <c:v>0.200877</c:v>
                </c:pt>
                <c:pt idx="16038">
                  <c:v>0.2009058</c:v>
                </c:pt>
                <c:pt idx="16039">
                  <c:v>0.2009476</c:v>
                </c:pt>
                <c:pt idx="16040">
                  <c:v>0.20097690000000001</c:v>
                </c:pt>
                <c:pt idx="16041">
                  <c:v>0.20100660000000001</c:v>
                </c:pt>
                <c:pt idx="16042">
                  <c:v>0.20102349999999999</c:v>
                </c:pt>
                <c:pt idx="16043">
                  <c:v>0.20105319999999999</c:v>
                </c:pt>
                <c:pt idx="16044">
                  <c:v>0.20108229999999999</c:v>
                </c:pt>
                <c:pt idx="16045">
                  <c:v>0.2011106</c:v>
                </c:pt>
                <c:pt idx="16046">
                  <c:v>0.20113900000000001</c:v>
                </c:pt>
                <c:pt idx="16047">
                  <c:v>0.20116790000000001</c:v>
                </c:pt>
                <c:pt idx="16048">
                  <c:v>0.2011965</c:v>
                </c:pt>
                <c:pt idx="16049">
                  <c:v>0.20122490000000001</c:v>
                </c:pt>
                <c:pt idx="16050">
                  <c:v>0.20126959999999999</c:v>
                </c:pt>
                <c:pt idx="16051">
                  <c:v>0.20129759999999999</c:v>
                </c:pt>
                <c:pt idx="16052">
                  <c:v>0.2013269</c:v>
                </c:pt>
                <c:pt idx="16053">
                  <c:v>0.20135520000000001</c:v>
                </c:pt>
                <c:pt idx="16054">
                  <c:v>0.2013838</c:v>
                </c:pt>
                <c:pt idx="16055">
                  <c:v>0.20141149999999999</c:v>
                </c:pt>
                <c:pt idx="16056">
                  <c:v>0.20144039999999999</c:v>
                </c:pt>
                <c:pt idx="16057">
                  <c:v>0.20146939999999999</c:v>
                </c:pt>
                <c:pt idx="16058">
                  <c:v>0.2014976</c:v>
                </c:pt>
                <c:pt idx="16059">
                  <c:v>0.20152639999999999</c:v>
                </c:pt>
                <c:pt idx="16060">
                  <c:v>0.2015547</c:v>
                </c:pt>
                <c:pt idx="16061">
                  <c:v>0.20158290000000001</c:v>
                </c:pt>
                <c:pt idx="16062">
                  <c:v>0.20161119999999999</c:v>
                </c:pt>
                <c:pt idx="16063">
                  <c:v>0.20163980000000001</c:v>
                </c:pt>
                <c:pt idx="16064">
                  <c:v>0.2016684</c:v>
                </c:pt>
                <c:pt idx="16065">
                  <c:v>0.2016973</c:v>
                </c:pt>
                <c:pt idx="16066">
                  <c:v>0.2017263</c:v>
                </c:pt>
                <c:pt idx="16067">
                  <c:v>0.2017554</c:v>
                </c:pt>
                <c:pt idx="16068">
                  <c:v>0.2017844</c:v>
                </c:pt>
                <c:pt idx="16069">
                  <c:v>0.20181360000000001</c:v>
                </c:pt>
                <c:pt idx="16070">
                  <c:v>0.20184250000000001</c:v>
                </c:pt>
                <c:pt idx="16071">
                  <c:v>0.20188729999999999</c:v>
                </c:pt>
                <c:pt idx="16072">
                  <c:v>0.20191580000000001</c:v>
                </c:pt>
                <c:pt idx="16073">
                  <c:v>0.2019444</c:v>
                </c:pt>
                <c:pt idx="16074">
                  <c:v>0.20197309999999999</c:v>
                </c:pt>
                <c:pt idx="16075">
                  <c:v>0.20200190000000001</c:v>
                </c:pt>
                <c:pt idx="16076">
                  <c:v>0.20203099999999999</c:v>
                </c:pt>
                <c:pt idx="16077">
                  <c:v>0.2020603</c:v>
                </c:pt>
                <c:pt idx="16078">
                  <c:v>0.20207359999999999</c:v>
                </c:pt>
                <c:pt idx="16079">
                  <c:v>0.20211799999999999</c:v>
                </c:pt>
                <c:pt idx="16080">
                  <c:v>0.20213339999999999</c:v>
                </c:pt>
                <c:pt idx="16081">
                  <c:v>0.20217499999999999</c:v>
                </c:pt>
                <c:pt idx="16082">
                  <c:v>0.2022031</c:v>
                </c:pt>
                <c:pt idx="16083">
                  <c:v>0.20223160000000001</c:v>
                </c:pt>
                <c:pt idx="16084">
                  <c:v>0.20226</c:v>
                </c:pt>
                <c:pt idx="16085">
                  <c:v>0.20228840000000001</c:v>
                </c:pt>
                <c:pt idx="16086">
                  <c:v>0.20231679999999999</c:v>
                </c:pt>
                <c:pt idx="16087">
                  <c:v>0.202346</c:v>
                </c:pt>
                <c:pt idx="16088">
                  <c:v>0.20236170000000001</c:v>
                </c:pt>
                <c:pt idx="16089">
                  <c:v>0.20240440000000001</c:v>
                </c:pt>
                <c:pt idx="16090">
                  <c:v>0.20241960000000001</c:v>
                </c:pt>
                <c:pt idx="16091">
                  <c:v>0.20244899999999999</c:v>
                </c:pt>
                <c:pt idx="16092">
                  <c:v>0.20247780000000001</c:v>
                </c:pt>
                <c:pt idx="16093">
                  <c:v>0.2025064</c:v>
                </c:pt>
                <c:pt idx="16094">
                  <c:v>0.20253589999999999</c:v>
                </c:pt>
                <c:pt idx="16095">
                  <c:v>0.20257939999999999</c:v>
                </c:pt>
                <c:pt idx="16096">
                  <c:v>0.202594</c:v>
                </c:pt>
                <c:pt idx="16097">
                  <c:v>0.20262250000000001</c:v>
                </c:pt>
                <c:pt idx="16098">
                  <c:v>0.20265130000000001</c:v>
                </c:pt>
                <c:pt idx="16099">
                  <c:v>0.20268030000000001</c:v>
                </c:pt>
                <c:pt idx="16100">
                  <c:v>0.2027091</c:v>
                </c:pt>
                <c:pt idx="16101">
                  <c:v>0.20273830000000001</c:v>
                </c:pt>
                <c:pt idx="16102">
                  <c:v>0.2027677</c:v>
                </c:pt>
                <c:pt idx="16103">
                  <c:v>0.2027969</c:v>
                </c:pt>
                <c:pt idx="16104">
                  <c:v>0.20282610000000001</c:v>
                </c:pt>
                <c:pt idx="16105">
                  <c:v>0.20286999999999999</c:v>
                </c:pt>
                <c:pt idx="16106">
                  <c:v>0.20289960000000001</c:v>
                </c:pt>
                <c:pt idx="16107">
                  <c:v>0.20292840000000001</c:v>
                </c:pt>
                <c:pt idx="16108">
                  <c:v>0.2029572</c:v>
                </c:pt>
                <c:pt idx="16109">
                  <c:v>0.20298559999999999</c:v>
                </c:pt>
                <c:pt idx="16110">
                  <c:v>0.20301459999999999</c:v>
                </c:pt>
                <c:pt idx="16111">
                  <c:v>0.20304359999999999</c:v>
                </c:pt>
                <c:pt idx="16112">
                  <c:v>0.20307249999999999</c:v>
                </c:pt>
                <c:pt idx="16113">
                  <c:v>0.20310159999999999</c:v>
                </c:pt>
                <c:pt idx="16114">
                  <c:v>0.20313039999999999</c:v>
                </c:pt>
                <c:pt idx="16115">
                  <c:v>0.20315900000000001</c:v>
                </c:pt>
                <c:pt idx="16116">
                  <c:v>0.20318749999999999</c:v>
                </c:pt>
                <c:pt idx="16117">
                  <c:v>0.2032159</c:v>
                </c:pt>
                <c:pt idx="16118">
                  <c:v>0.20324390000000001</c:v>
                </c:pt>
                <c:pt idx="16119">
                  <c:v>0.20327239999999999</c:v>
                </c:pt>
                <c:pt idx="16120">
                  <c:v>0.20330110000000001</c:v>
                </c:pt>
                <c:pt idx="16121">
                  <c:v>0.20331560000000001</c:v>
                </c:pt>
                <c:pt idx="16122">
                  <c:v>0.20334440000000001</c:v>
                </c:pt>
                <c:pt idx="16123">
                  <c:v>0.20337269999999999</c:v>
                </c:pt>
                <c:pt idx="16124">
                  <c:v>0.2034012</c:v>
                </c:pt>
                <c:pt idx="16125">
                  <c:v>0.20342969999999999</c:v>
                </c:pt>
                <c:pt idx="16126">
                  <c:v>0.20345750000000001</c:v>
                </c:pt>
                <c:pt idx="16127">
                  <c:v>0.2034851</c:v>
                </c:pt>
                <c:pt idx="16128">
                  <c:v>0.20351250000000001</c:v>
                </c:pt>
                <c:pt idx="16129">
                  <c:v>0.20355400000000001</c:v>
                </c:pt>
                <c:pt idx="16130">
                  <c:v>0.20358200000000001</c:v>
                </c:pt>
                <c:pt idx="16131">
                  <c:v>0.20360980000000001</c:v>
                </c:pt>
                <c:pt idx="16132">
                  <c:v>0.20363780000000001</c:v>
                </c:pt>
                <c:pt idx="16133">
                  <c:v>0.2036655</c:v>
                </c:pt>
                <c:pt idx="16134">
                  <c:v>0.2036926</c:v>
                </c:pt>
                <c:pt idx="16135">
                  <c:v>0.20371990000000001</c:v>
                </c:pt>
                <c:pt idx="16136">
                  <c:v>0.2037474</c:v>
                </c:pt>
                <c:pt idx="16137">
                  <c:v>0.2037756</c:v>
                </c:pt>
                <c:pt idx="16138">
                  <c:v>0.20380409999999999</c:v>
                </c:pt>
                <c:pt idx="16139">
                  <c:v>0.2038324</c:v>
                </c:pt>
                <c:pt idx="16140">
                  <c:v>0.20386000000000001</c:v>
                </c:pt>
                <c:pt idx="16141">
                  <c:v>0.2038875</c:v>
                </c:pt>
                <c:pt idx="16142">
                  <c:v>0.20391509999999999</c:v>
                </c:pt>
                <c:pt idx="16143">
                  <c:v>0.20394300000000001</c:v>
                </c:pt>
                <c:pt idx="16144">
                  <c:v>0.203986</c:v>
                </c:pt>
                <c:pt idx="16145">
                  <c:v>0.2040003</c:v>
                </c:pt>
                <c:pt idx="16146">
                  <c:v>0.20402819999999999</c:v>
                </c:pt>
                <c:pt idx="16147">
                  <c:v>0.20404120000000001</c:v>
                </c:pt>
                <c:pt idx="16148">
                  <c:v>0.20406920000000001</c:v>
                </c:pt>
                <c:pt idx="16149">
                  <c:v>0.204097</c:v>
                </c:pt>
                <c:pt idx="16150">
                  <c:v>0.20413899999999999</c:v>
                </c:pt>
                <c:pt idx="16151">
                  <c:v>0.2041666</c:v>
                </c:pt>
                <c:pt idx="16152">
                  <c:v>0.20418020000000001</c:v>
                </c:pt>
                <c:pt idx="16153">
                  <c:v>0.20420840000000001</c:v>
                </c:pt>
                <c:pt idx="16154">
                  <c:v>0.2042514</c:v>
                </c:pt>
                <c:pt idx="16155">
                  <c:v>0.20427980000000001</c:v>
                </c:pt>
                <c:pt idx="16156">
                  <c:v>0.2043083</c:v>
                </c:pt>
                <c:pt idx="16157">
                  <c:v>0.20433670000000001</c:v>
                </c:pt>
                <c:pt idx="16158">
                  <c:v>0.2043645</c:v>
                </c:pt>
                <c:pt idx="16159">
                  <c:v>0.2043779</c:v>
                </c:pt>
                <c:pt idx="16160">
                  <c:v>0.2044059</c:v>
                </c:pt>
                <c:pt idx="16161">
                  <c:v>0.2044194</c:v>
                </c:pt>
                <c:pt idx="16162">
                  <c:v>0.20446049999999999</c:v>
                </c:pt>
                <c:pt idx="16163">
                  <c:v>0.20448859999999999</c:v>
                </c:pt>
                <c:pt idx="16164">
                  <c:v>0.20451710000000001</c:v>
                </c:pt>
                <c:pt idx="16165">
                  <c:v>0.20454559999999999</c:v>
                </c:pt>
                <c:pt idx="16166">
                  <c:v>0.20457410000000001</c:v>
                </c:pt>
                <c:pt idx="16167">
                  <c:v>0.20460300000000001</c:v>
                </c:pt>
                <c:pt idx="16168">
                  <c:v>0.20463210000000001</c:v>
                </c:pt>
                <c:pt idx="16169">
                  <c:v>0.20466110000000001</c:v>
                </c:pt>
                <c:pt idx="16170">
                  <c:v>0.2046897</c:v>
                </c:pt>
                <c:pt idx="16171">
                  <c:v>0.2047177</c:v>
                </c:pt>
                <c:pt idx="16172">
                  <c:v>0.20476040000000001</c:v>
                </c:pt>
                <c:pt idx="16173">
                  <c:v>0.20477419999999999</c:v>
                </c:pt>
                <c:pt idx="16174">
                  <c:v>0.2048025</c:v>
                </c:pt>
                <c:pt idx="16175">
                  <c:v>0.2048306</c:v>
                </c:pt>
                <c:pt idx="16176">
                  <c:v>0.2048731</c:v>
                </c:pt>
                <c:pt idx="16177">
                  <c:v>0.20490149999999999</c:v>
                </c:pt>
                <c:pt idx="16178">
                  <c:v>0.20493020000000001</c:v>
                </c:pt>
                <c:pt idx="16179">
                  <c:v>0.20494419999999999</c:v>
                </c:pt>
                <c:pt idx="16180">
                  <c:v>0.2049725</c:v>
                </c:pt>
                <c:pt idx="16181">
                  <c:v>0.20501549999999999</c:v>
                </c:pt>
                <c:pt idx="16182">
                  <c:v>0.20504410000000001</c:v>
                </c:pt>
                <c:pt idx="16183">
                  <c:v>0.2050593</c:v>
                </c:pt>
                <c:pt idx="16184">
                  <c:v>0.2050884</c:v>
                </c:pt>
                <c:pt idx="16185">
                  <c:v>0.20511699999999999</c:v>
                </c:pt>
                <c:pt idx="16186">
                  <c:v>0.20514579999999999</c:v>
                </c:pt>
                <c:pt idx="16187">
                  <c:v>0.2051741</c:v>
                </c:pt>
                <c:pt idx="16188">
                  <c:v>0.20520260000000001</c:v>
                </c:pt>
                <c:pt idx="16189">
                  <c:v>0.20523150000000001</c:v>
                </c:pt>
                <c:pt idx="16190">
                  <c:v>0.20526059999999999</c:v>
                </c:pt>
                <c:pt idx="16191">
                  <c:v>0.20528979999999999</c:v>
                </c:pt>
                <c:pt idx="16192">
                  <c:v>0.20531940000000001</c:v>
                </c:pt>
                <c:pt idx="16193">
                  <c:v>0.2053489</c:v>
                </c:pt>
                <c:pt idx="16194">
                  <c:v>0.2053642</c:v>
                </c:pt>
                <c:pt idx="16195">
                  <c:v>0.20539289999999999</c:v>
                </c:pt>
                <c:pt idx="16196">
                  <c:v>0.2054213</c:v>
                </c:pt>
                <c:pt idx="16197">
                  <c:v>0.2054648</c:v>
                </c:pt>
                <c:pt idx="16198">
                  <c:v>0.20547899999999999</c:v>
                </c:pt>
                <c:pt idx="16199">
                  <c:v>0.2055236</c:v>
                </c:pt>
                <c:pt idx="16200">
                  <c:v>0.20553830000000001</c:v>
                </c:pt>
                <c:pt idx="16201">
                  <c:v>0.20556759999999999</c:v>
                </c:pt>
                <c:pt idx="16202">
                  <c:v>0.20562549999999999</c:v>
                </c:pt>
                <c:pt idx="16203">
                  <c:v>0.20565520000000001</c:v>
                </c:pt>
                <c:pt idx="16204">
                  <c:v>0.20568439999999999</c:v>
                </c:pt>
                <c:pt idx="16205">
                  <c:v>0.20571410000000001</c:v>
                </c:pt>
                <c:pt idx="16206">
                  <c:v>0.205729</c:v>
                </c:pt>
                <c:pt idx="16207">
                  <c:v>0.20575869999999999</c:v>
                </c:pt>
                <c:pt idx="16208">
                  <c:v>0.20580370000000001</c:v>
                </c:pt>
                <c:pt idx="16209">
                  <c:v>0.2058188</c:v>
                </c:pt>
                <c:pt idx="16210">
                  <c:v>0.2058634</c:v>
                </c:pt>
                <c:pt idx="16211">
                  <c:v>0.20587849999999999</c:v>
                </c:pt>
                <c:pt idx="16212">
                  <c:v>0.20592240000000001</c:v>
                </c:pt>
                <c:pt idx="16213">
                  <c:v>0.2059366</c:v>
                </c:pt>
                <c:pt idx="16214">
                  <c:v>0.20596519999999999</c:v>
                </c:pt>
                <c:pt idx="16215">
                  <c:v>0.2059946</c:v>
                </c:pt>
                <c:pt idx="16216">
                  <c:v>0.2060244</c:v>
                </c:pt>
                <c:pt idx="16217">
                  <c:v>0.20605409999999999</c:v>
                </c:pt>
                <c:pt idx="16218">
                  <c:v>0.20608409999999999</c:v>
                </c:pt>
                <c:pt idx="16219">
                  <c:v>0.2061142</c:v>
                </c:pt>
                <c:pt idx="16220">
                  <c:v>0.20614389999999999</c:v>
                </c:pt>
                <c:pt idx="16221">
                  <c:v>0.20617389999999999</c:v>
                </c:pt>
                <c:pt idx="16222">
                  <c:v>0.206204</c:v>
                </c:pt>
                <c:pt idx="16223">
                  <c:v>0.20624880000000001</c:v>
                </c:pt>
                <c:pt idx="16224">
                  <c:v>0.2062784</c:v>
                </c:pt>
                <c:pt idx="16225">
                  <c:v>0.2063083</c:v>
                </c:pt>
                <c:pt idx="16226">
                  <c:v>0.20633940000000001</c:v>
                </c:pt>
                <c:pt idx="16227">
                  <c:v>0.20637069999999999</c:v>
                </c:pt>
                <c:pt idx="16228">
                  <c:v>0.20640140000000001</c:v>
                </c:pt>
                <c:pt idx="16229">
                  <c:v>0.20643110000000001</c:v>
                </c:pt>
                <c:pt idx="16230">
                  <c:v>0.2064609</c:v>
                </c:pt>
                <c:pt idx="16231">
                  <c:v>0.20649049999999999</c:v>
                </c:pt>
                <c:pt idx="16232">
                  <c:v>0.2065206</c:v>
                </c:pt>
                <c:pt idx="16233">
                  <c:v>0.2065514</c:v>
                </c:pt>
                <c:pt idx="16234">
                  <c:v>0.20658199999999999</c:v>
                </c:pt>
                <c:pt idx="16235">
                  <c:v>0.20662739999999999</c:v>
                </c:pt>
                <c:pt idx="16236">
                  <c:v>0.20665729999999999</c:v>
                </c:pt>
                <c:pt idx="16237">
                  <c:v>0.20668719999999999</c:v>
                </c:pt>
                <c:pt idx="16238">
                  <c:v>0.206702</c:v>
                </c:pt>
                <c:pt idx="16239">
                  <c:v>0.20671729999999999</c:v>
                </c:pt>
                <c:pt idx="16240">
                  <c:v>0.2067465</c:v>
                </c:pt>
                <c:pt idx="16241">
                  <c:v>0.2067765</c:v>
                </c:pt>
                <c:pt idx="16242">
                  <c:v>0.20680570000000001</c:v>
                </c:pt>
                <c:pt idx="16243">
                  <c:v>0.2068354</c:v>
                </c:pt>
                <c:pt idx="16244">
                  <c:v>0.2068654</c:v>
                </c:pt>
                <c:pt idx="16245">
                  <c:v>0.20689550000000001</c:v>
                </c:pt>
                <c:pt idx="16246">
                  <c:v>0.20692579999999999</c:v>
                </c:pt>
                <c:pt idx="16247">
                  <c:v>0.206956</c:v>
                </c:pt>
                <c:pt idx="16248">
                  <c:v>0.20698630000000001</c:v>
                </c:pt>
                <c:pt idx="16249">
                  <c:v>0.20701639999999999</c:v>
                </c:pt>
                <c:pt idx="16250">
                  <c:v>0.20704649999999999</c:v>
                </c:pt>
                <c:pt idx="16251">
                  <c:v>0.20707639999999999</c:v>
                </c:pt>
                <c:pt idx="16252">
                  <c:v>0.20710619999999999</c:v>
                </c:pt>
                <c:pt idx="16253">
                  <c:v>0.2071364</c:v>
                </c:pt>
                <c:pt idx="16254">
                  <c:v>0.20716660000000001</c:v>
                </c:pt>
                <c:pt idx="16255">
                  <c:v>0.2071808</c:v>
                </c:pt>
                <c:pt idx="16256">
                  <c:v>0.20722460000000001</c:v>
                </c:pt>
                <c:pt idx="16257">
                  <c:v>0.20725469999999999</c:v>
                </c:pt>
                <c:pt idx="16258">
                  <c:v>0.2072842</c:v>
                </c:pt>
                <c:pt idx="16259">
                  <c:v>0.20731359999999999</c:v>
                </c:pt>
                <c:pt idx="16260">
                  <c:v>0.2073429</c:v>
                </c:pt>
                <c:pt idx="16261">
                  <c:v>0.2073719</c:v>
                </c:pt>
                <c:pt idx="16262">
                  <c:v>0.20740049999999999</c:v>
                </c:pt>
                <c:pt idx="16263">
                  <c:v>0.20742949999999999</c:v>
                </c:pt>
                <c:pt idx="16264">
                  <c:v>0.20745859999999999</c:v>
                </c:pt>
                <c:pt idx="16265">
                  <c:v>0.2074878</c:v>
                </c:pt>
                <c:pt idx="16266">
                  <c:v>0.20751739999999999</c:v>
                </c:pt>
                <c:pt idx="16267">
                  <c:v>0.2075468</c:v>
                </c:pt>
                <c:pt idx="16268">
                  <c:v>0.20757629999999999</c:v>
                </c:pt>
                <c:pt idx="16269">
                  <c:v>0.20760580000000001</c:v>
                </c:pt>
                <c:pt idx="16270">
                  <c:v>0.20763509999999999</c:v>
                </c:pt>
                <c:pt idx="16271">
                  <c:v>0.20766419999999999</c:v>
                </c:pt>
                <c:pt idx="16272">
                  <c:v>0.20770720000000001</c:v>
                </c:pt>
                <c:pt idx="16273">
                  <c:v>0.2077223</c:v>
                </c:pt>
                <c:pt idx="16274">
                  <c:v>0.20776439999999999</c:v>
                </c:pt>
                <c:pt idx="16275">
                  <c:v>0.20779339999999999</c:v>
                </c:pt>
                <c:pt idx="16276">
                  <c:v>0.2078228</c:v>
                </c:pt>
                <c:pt idx="16277">
                  <c:v>0.20785139999999999</c:v>
                </c:pt>
                <c:pt idx="16278">
                  <c:v>0.2078798</c:v>
                </c:pt>
                <c:pt idx="16279">
                  <c:v>0.20789279999999999</c:v>
                </c:pt>
                <c:pt idx="16280">
                  <c:v>0.2079365</c:v>
                </c:pt>
                <c:pt idx="16281">
                  <c:v>0.20794940000000001</c:v>
                </c:pt>
                <c:pt idx="16282">
                  <c:v>0.20797850000000001</c:v>
                </c:pt>
                <c:pt idx="16283">
                  <c:v>0.2080226</c:v>
                </c:pt>
                <c:pt idx="16284">
                  <c:v>0.20805199999999999</c:v>
                </c:pt>
                <c:pt idx="16285">
                  <c:v>0.2080659</c:v>
                </c:pt>
                <c:pt idx="16286">
                  <c:v>0.20809440000000001</c:v>
                </c:pt>
                <c:pt idx="16287">
                  <c:v>0.2081383</c:v>
                </c:pt>
                <c:pt idx="16288">
                  <c:v>0.2081519</c:v>
                </c:pt>
                <c:pt idx="16289">
                  <c:v>0.20818059999999999</c:v>
                </c:pt>
                <c:pt idx="16290">
                  <c:v>0.2082098</c:v>
                </c:pt>
                <c:pt idx="16291">
                  <c:v>0.2082386</c:v>
                </c:pt>
                <c:pt idx="16292">
                  <c:v>0.2082676</c:v>
                </c:pt>
                <c:pt idx="16293">
                  <c:v>0.2082965</c:v>
                </c:pt>
                <c:pt idx="16294">
                  <c:v>0.2083383</c:v>
                </c:pt>
                <c:pt idx="16295">
                  <c:v>0.2083544</c:v>
                </c:pt>
                <c:pt idx="16296">
                  <c:v>0.2083979</c:v>
                </c:pt>
                <c:pt idx="16297">
                  <c:v>0.20842720000000001</c:v>
                </c:pt>
                <c:pt idx="16298">
                  <c:v>0.2084568</c:v>
                </c:pt>
                <c:pt idx="16299">
                  <c:v>0.20848639999999999</c:v>
                </c:pt>
                <c:pt idx="16300">
                  <c:v>0.20851610000000001</c:v>
                </c:pt>
                <c:pt idx="16301">
                  <c:v>0.2085457</c:v>
                </c:pt>
                <c:pt idx="16302">
                  <c:v>0.2085602</c:v>
                </c:pt>
                <c:pt idx="16303">
                  <c:v>0.20860490000000001</c:v>
                </c:pt>
                <c:pt idx="16304">
                  <c:v>0.20863419999999999</c:v>
                </c:pt>
                <c:pt idx="16305">
                  <c:v>0.2086633</c:v>
                </c:pt>
                <c:pt idx="16306">
                  <c:v>0.20869280000000001</c:v>
                </c:pt>
                <c:pt idx="16307">
                  <c:v>0.20872199999999999</c:v>
                </c:pt>
                <c:pt idx="16308">
                  <c:v>0.20876500000000001</c:v>
                </c:pt>
                <c:pt idx="16309">
                  <c:v>0.2087947</c:v>
                </c:pt>
                <c:pt idx="16310">
                  <c:v>0.20882410000000001</c:v>
                </c:pt>
                <c:pt idx="16311">
                  <c:v>0.20883860000000001</c:v>
                </c:pt>
                <c:pt idx="16312">
                  <c:v>0.20886859999999999</c:v>
                </c:pt>
                <c:pt idx="16313">
                  <c:v>0.20889849999999999</c:v>
                </c:pt>
                <c:pt idx="16314">
                  <c:v>0.2089289</c:v>
                </c:pt>
                <c:pt idx="16315">
                  <c:v>0.20894480000000001</c:v>
                </c:pt>
                <c:pt idx="16316">
                  <c:v>0.2089887</c:v>
                </c:pt>
                <c:pt idx="16317">
                  <c:v>0.20900479999999999</c:v>
                </c:pt>
                <c:pt idx="16318">
                  <c:v>0.2090495</c:v>
                </c:pt>
                <c:pt idx="16319">
                  <c:v>0.2090804</c:v>
                </c:pt>
                <c:pt idx="16320">
                  <c:v>0.20911109999999999</c:v>
                </c:pt>
                <c:pt idx="16321">
                  <c:v>0.20914170000000001</c:v>
                </c:pt>
                <c:pt idx="16322">
                  <c:v>0.2091722</c:v>
                </c:pt>
                <c:pt idx="16323">
                  <c:v>0.20920269999999999</c:v>
                </c:pt>
                <c:pt idx="16324">
                  <c:v>0.20923369999999999</c:v>
                </c:pt>
                <c:pt idx="16325">
                  <c:v>0.2092647</c:v>
                </c:pt>
                <c:pt idx="16326">
                  <c:v>0.2092958</c:v>
                </c:pt>
                <c:pt idx="16327">
                  <c:v>0.2093266</c:v>
                </c:pt>
                <c:pt idx="16328">
                  <c:v>0.209341</c:v>
                </c:pt>
                <c:pt idx="16329">
                  <c:v>0.20937159999999999</c:v>
                </c:pt>
                <c:pt idx="16330">
                  <c:v>0.20940220000000001</c:v>
                </c:pt>
                <c:pt idx="16331">
                  <c:v>0.20943320000000001</c:v>
                </c:pt>
                <c:pt idx="16332">
                  <c:v>0.20946390000000001</c:v>
                </c:pt>
                <c:pt idx="16333">
                  <c:v>0.2094946</c:v>
                </c:pt>
                <c:pt idx="16334">
                  <c:v>0.20952499999999999</c:v>
                </c:pt>
                <c:pt idx="16335">
                  <c:v>0.2095552</c:v>
                </c:pt>
                <c:pt idx="16336">
                  <c:v>0.20958560000000001</c:v>
                </c:pt>
                <c:pt idx="16337">
                  <c:v>0.2096161</c:v>
                </c:pt>
                <c:pt idx="16338">
                  <c:v>0.2096462</c:v>
                </c:pt>
                <c:pt idx="16339">
                  <c:v>0.20967640000000001</c:v>
                </c:pt>
                <c:pt idx="16340">
                  <c:v>0.2097069</c:v>
                </c:pt>
                <c:pt idx="16341">
                  <c:v>0.20973739999999999</c:v>
                </c:pt>
                <c:pt idx="16342">
                  <c:v>0.20976819999999999</c:v>
                </c:pt>
                <c:pt idx="16343">
                  <c:v>0.20979900000000001</c:v>
                </c:pt>
                <c:pt idx="16344">
                  <c:v>0.20982990000000001</c:v>
                </c:pt>
                <c:pt idx="16345">
                  <c:v>0.20986099999999999</c:v>
                </c:pt>
                <c:pt idx="16346">
                  <c:v>0.20990600000000001</c:v>
                </c:pt>
                <c:pt idx="16347">
                  <c:v>0.2099065</c:v>
                </c:pt>
                <c:pt idx="16348">
                  <c:v>0.20993819999999999</c:v>
                </c:pt>
                <c:pt idx="16349">
                  <c:v>0.20998339999999999</c:v>
                </c:pt>
                <c:pt idx="16350">
                  <c:v>0.21001510000000001</c:v>
                </c:pt>
                <c:pt idx="16351">
                  <c:v>0.21004690000000001</c:v>
                </c:pt>
                <c:pt idx="16352">
                  <c:v>0.21007819999999999</c:v>
                </c:pt>
                <c:pt idx="16353">
                  <c:v>0.2101092</c:v>
                </c:pt>
                <c:pt idx="16354">
                  <c:v>0.2101401</c:v>
                </c:pt>
                <c:pt idx="16355">
                  <c:v>0.21017079999999999</c:v>
                </c:pt>
                <c:pt idx="16356">
                  <c:v>0.21020220000000001</c:v>
                </c:pt>
                <c:pt idx="16357">
                  <c:v>0.21023339999999999</c:v>
                </c:pt>
                <c:pt idx="16358">
                  <c:v>0.21026359999999999</c:v>
                </c:pt>
                <c:pt idx="16359">
                  <c:v>0.2102938</c:v>
                </c:pt>
                <c:pt idx="16360">
                  <c:v>0.2103245</c:v>
                </c:pt>
                <c:pt idx="16361">
                  <c:v>0.2103554</c:v>
                </c:pt>
                <c:pt idx="16362">
                  <c:v>0.21037220000000001</c:v>
                </c:pt>
                <c:pt idx="16363">
                  <c:v>0.21040310000000001</c:v>
                </c:pt>
                <c:pt idx="16364">
                  <c:v>0.21041760000000001</c:v>
                </c:pt>
                <c:pt idx="16365">
                  <c:v>0.21046529999999999</c:v>
                </c:pt>
                <c:pt idx="16366">
                  <c:v>0.21047959999999999</c:v>
                </c:pt>
                <c:pt idx="16367">
                  <c:v>0.2105098</c:v>
                </c:pt>
                <c:pt idx="16368">
                  <c:v>0.21053959999999999</c:v>
                </c:pt>
                <c:pt idx="16369">
                  <c:v>0.2105862</c:v>
                </c:pt>
                <c:pt idx="16370">
                  <c:v>0.21059919999999999</c:v>
                </c:pt>
                <c:pt idx="16371">
                  <c:v>0.21062790000000001</c:v>
                </c:pt>
                <c:pt idx="16372">
                  <c:v>0.21065629999999999</c:v>
                </c:pt>
                <c:pt idx="16373">
                  <c:v>0.21068500000000001</c:v>
                </c:pt>
                <c:pt idx="16374">
                  <c:v>0.2107146</c:v>
                </c:pt>
                <c:pt idx="16375">
                  <c:v>0.2107434</c:v>
                </c:pt>
                <c:pt idx="16376">
                  <c:v>0.2107726</c:v>
                </c:pt>
                <c:pt idx="16377">
                  <c:v>0.21080260000000001</c:v>
                </c:pt>
                <c:pt idx="16378">
                  <c:v>0.21083250000000001</c:v>
                </c:pt>
                <c:pt idx="16379">
                  <c:v>0.21086170000000001</c:v>
                </c:pt>
                <c:pt idx="16380">
                  <c:v>0.210891</c:v>
                </c:pt>
                <c:pt idx="16381">
                  <c:v>0.21092030000000001</c:v>
                </c:pt>
                <c:pt idx="16382">
                  <c:v>0.21093219999999999</c:v>
                </c:pt>
                <c:pt idx="16383">
                  <c:v>0.21096039999999999</c:v>
                </c:pt>
                <c:pt idx="16384">
                  <c:v>0.21098939999999999</c:v>
                </c:pt>
                <c:pt idx="16385">
                  <c:v>0.21101929999999999</c:v>
                </c:pt>
                <c:pt idx="16386">
                  <c:v>0.21104890000000001</c:v>
                </c:pt>
                <c:pt idx="16387">
                  <c:v>0.2110947</c:v>
                </c:pt>
                <c:pt idx="16388">
                  <c:v>0.21113609999999999</c:v>
                </c:pt>
                <c:pt idx="16389">
                  <c:v>0.21114939999999999</c:v>
                </c:pt>
                <c:pt idx="16390">
                  <c:v>0.21117820000000001</c:v>
                </c:pt>
                <c:pt idx="16391">
                  <c:v>0.2111942</c:v>
                </c:pt>
                <c:pt idx="16392">
                  <c:v>0.21123500000000001</c:v>
                </c:pt>
                <c:pt idx="16393">
                  <c:v>0.21126439999999999</c:v>
                </c:pt>
                <c:pt idx="16394">
                  <c:v>0.21129419999999999</c:v>
                </c:pt>
                <c:pt idx="16395">
                  <c:v>0.21132390000000001</c:v>
                </c:pt>
                <c:pt idx="16396">
                  <c:v>0.21136740000000001</c:v>
                </c:pt>
                <c:pt idx="16397">
                  <c:v>0.2113844</c:v>
                </c:pt>
                <c:pt idx="16398">
                  <c:v>0.21142820000000001</c:v>
                </c:pt>
                <c:pt idx="16399">
                  <c:v>0.21145720000000001</c:v>
                </c:pt>
                <c:pt idx="16400">
                  <c:v>0.21148700000000001</c:v>
                </c:pt>
                <c:pt idx="16401">
                  <c:v>0.21151619999999999</c:v>
                </c:pt>
                <c:pt idx="16402">
                  <c:v>0.21154519999999999</c:v>
                </c:pt>
                <c:pt idx="16403">
                  <c:v>0.21157419999999999</c:v>
                </c:pt>
                <c:pt idx="16404">
                  <c:v>0.2115871</c:v>
                </c:pt>
                <c:pt idx="16405">
                  <c:v>0.21163280000000001</c:v>
                </c:pt>
                <c:pt idx="16406">
                  <c:v>0.21166270000000001</c:v>
                </c:pt>
                <c:pt idx="16407">
                  <c:v>0.21167620000000001</c:v>
                </c:pt>
                <c:pt idx="16408">
                  <c:v>0.21170600000000001</c:v>
                </c:pt>
                <c:pt idx="16409">
                  <c:v>0.2117366</c:v>
                </c:pt>
                <c:pt idx="16410">
                  <c:v>0.21176719999999999</c:v>
                </c:pt>
                <c:pt idx="16411">
                  <c:v>0.2117976</c:v>
                </c:pt>
                <c:pt idx="16412">
                  <c:v>0.21182719999999999</c:v>
                </c:pt>
                <c:pt idx="16413">
                  <c:v>0.21185680000000001</c:v>
                </c:pt>
                <c:pt idx="16414">
                  <c:v>0.21188689999999999</c:v>
                </c:pt>
                <c:pt idx="16415">
                  <c:v>0.21193119999999999</c:v>
                </c:pt>
                <c:pt idx="16416">
                  <c:v>0.21194830000000001</c:v>
                </c:pt>
                <c:pt idx="16417">
                  <c:v>0.21199270000000001</c:v>
                </c:pt>
                <c:pt idx="16418">
                  <c:v>0.21202360000000001</c:v>
                </c:pt>
                <c:pt idx="16419">
                  <c:v>0.2120542</c:v>
                </c:pt>
                <c:pt idx="16420">
                  <c:v>0.21208489999999999</c:v>
                </c:pt>
                <c:pt idx="16421">
                  <c:v>0.2121152</c:v>
                </c:pt>
                <c:pt idx="16422">
                  <c:v>0.21214530000000001</c:v>
                </c:pt>
                <c:pt idx="16423">
                  <c:v>0.2121759</c:v>
                </c:pt>
                <c:pt idx="16424">
                  <c:v>0.2121904</c:v>
                </c:pt>
                <c:pt idx="16425">
                  <c:v>0.21222079999999999</c:v>
                </c:pt>
                <c:pt idx="16426">
                  <c:v>0.21225050000000001</c:v>
                </c:pt>
                <c:pt idx="16427">
                  <c:v>0.212281</c:v>
                </c:pt>
                <c:pt idx="16428">
                  <c:v>0.21231149999999999</c:v>
                </c:pt>
                <c:pt idx="16429">
                  <c:v>0.212342</c:v>
                </c:pt>
                <c:pt idx="16430">
                  <c:v>0.21237239999999999</c:v>
                </c:pt>
                <c:pt idx="16431">
                  <c:v>0.21238789999999999</c:v>
                </c:pt>
                <c:pt idx="16432">
                  <c:v>0.21241950000000001</c:v>
                </c:pt>
                <c:pt idx="16433">
                  <c:v>0.21245159999999999</c:v>
                </c:pt>
                <c:pt idx="16434">
                  <c:v>0.21248300000000001</c:v>
                </c:pt>
                <c:pt idx="16435">
                  <c:v>0.21251419999999999</c:v>
                </c:pt>
                <c:pt idx="16436">
                  <c:v>0.21254600000000001</c:v>
                </c:pt>
                <c:pt idx="16437">
                  <c:v>0.2125618</c:v>
                </c:pt>
                <c:pt idx="16438">
                  <c:v>0.21259220000000001</c:v>
                </c:pt>
                <c:pt idx="16439">
                  <c:v>0.21262320000000001</c:v>
                </c:pt>
                <c:pt idx="16440">
                  <c:v>0.21265439999999999</c:v>
                </c:pt>
                <c:pt idx="16441">
                  <c:v>0.2126856</c:v>
                </c:pt>
                <c:pt idx="16442">
                  <c:v>0.21271609999999999</c:v>
                </c:pt>
                <c:pt idx="16443">
                  <c:v>0.21274699999999999</c:v>
                </c:pt>
                <c:pt idx="16444">
                  <c:v>0.21277769999999999</c:v>
                </c:pt>
                <c:pt idx="16445">
                  <c:v>0.21280830000000001</c:v>
                </c:pt>
                <c:pt idx="16446">
                  <c:v>0.2128389</c:v>
                </c:pt>
                <c:pt idx="16447">
                  <c:v>0.21285370000000001</c:v>
                </c:pt>
                <c:pt idx="16448">
                  <c:v>0.21288480000000001</c:v>
                </c:pt>
                <c:pt idx="16449">
                  <c:v>0.2129161</c:v>
                </c:pt>
                <c:pt idx="16450">
                  <c:v>0.21294750000000001</c:v>
                </c:pt>
                <c:pt idx="16451">
                  <c:v>0.21297940000000001</c:v>
                </c:pt>
                <c:pt idx="16452">
                  <c:v>0.21301039999999999</c:v>
                </c:pt>
                <c:pt idx="16453">
                  <c:v>0.21304210000000001</c:v>
                </c:pt>
                <c:pt idx="16454">
                  <c:v>0.21307300000000001</c:v>
                </c:pt>
                <c:pt idx="16455">
                  <c:v>0.21310399999999999</c:v>
                </c:pt>
                <c:pt idx="16456">
                  <c:v>0.21315000000000001</c:v>
                </c:pt>
                <c:pt idx="16457">
                  <c:v>0.21319750000000001</c:v>
                </c:pt>
                <c:pt idx="16458">
                  <c:v>0.213228</c:v>
                </c:pt>
                <c:pt idx="16459">
                  <c:v>0.2132589</c:v>
                </c:pt>
                <c:pt idx="16460">
                  <c:v>0.21329029999999999</c:v>
                </c:pt>
                <c:pt idx="16461">
                  <c:v>0.21333769999999999</c:v>
                </c:pt>
                <c:pt idx="16462">
                  <c:v>0.2133689</c:v>
                </c:pt>
                <c:pt idx="16463">
                  <c:v>0.2134006</c:v>
                </c:pt>
                <c:pt idx="16464">
                  <c:v>0.21344920000000001</c:v>
                </c:pt>
                <c:pt idx="16465">
                  <c:v>0.2134828</c:v>
                </c:pt>
                <c:pt idx="16466">
                  <c:v>0.2135156</c:v>
                </c:pt>
                <c:pt idx="16467">
                  <c:v>0.21356459999999999</c:v>
                </c:pt>
                <c:pt idx="16468">
                  <c:v>0.21359819999999999</c:v>
                </c:pt>
                <c:pt idx="16469">
                  <c:v>0.21365010000000001</c:v>
                </c:pt>
                <c:pt idx="16470">
                  <c:v>0.21368580000000001</c:v>
                </c:pt>
                <c:pt idx="16471">
                  <c:v>0.21372079999999999</c:v>
                </c:pt>
                <c:pt idx="16472">
                  <c:v>0.21375520000000001</c:v>
                </c:pt>
                <c:pt idx="16473">
                  <c:v>0.21380740000000001</c:v>
                </c:pt>
                <c:pt idx="16474">
                  <c:v>0.21384159999999999</c:v>
                </c:pt>
                <c:pt idx="16475">
                  <c:v>0.21387639999999999</c:v>
                </c:pt>
                <c:pt idx="16476">
                  <c:v>0.2139115</c:v>
                </c:pt>
                <c:pt idx="16477">
                  <c:v>0.21396570000000001</c:v>
                </c:pt>
                <c:pt idx="16478">
                  <c:v>0.2140022</c:v>
                </c:pt>
                <c:pt idx="16479">
                  <c:v>0.21403829999999999</c:v>
                </c:pt>
                <c:pt idx="16480">
                  <c:v>0.21407370000000001</c:v>
                </c:pt>
                <c:pt idx="16481">
                  <c:v>0.21410960000000001</c:v>
                </c:pt>
                <c:pt idx="16482">
                  <c:v>0.21414549999999999</c:v>
                </c:pt>
                <c:pt idx="16483">
                  <c:v>0.21416499999999999</c:v>
                </c:pt>
                <c:pt idx="16484">
                  <c:v>0.21420149999999999</c:v>
                </c:pt>
                <c:pt idx="16485">
                  <c:v>0.21423729999999999</c:v>
                </c:pt>
                <c:pt idx="16486">
                  <c:v>0.21427389999999999</c:v>
                </c:pt>
                <c:pt idx="16487">
                  <c:v>0.21431030000000001</c:v>
                </c:pt>
                <c:pt idx="16488">
                  <c:v>0.21434700000000001</c:v>
                </c:pt>
                <c:pt idx="16489">
                  <c:v>0.21438360000000001</c:v>
                </c:pt>
                <c:pt idx="16490">
                  <c:v>0.21441969999999999</c:v>
                </c:pt>
                <c:pt idx="16491">
                  <c:v>0.21443899999999999</c:v>
                </c:pt>
                <c:pt idx="16492">
                  <c:v>0.21447540000000001</c:v>
                </c:pt>
                <c:pt idx="16493">
                  <c:v>0.21451190000000001</c:v>
                </c:pt>
                <c:pt idx="16494">
                  <c:v>0.21454889999999999</c:v>
                </c:pt>
                <c:pt idx="16495">
                  <c:v>0.21456600000000001</c:v>
                </c:pt>
                <c:pt idx="16496">
                  <c:v>0.2146026</c:v>
                </c:pt>
                <c:pt idx="16497">
                  <c:v>0.21462239999999999</c:v>
                </c:pt>
                <c:pt idx="16498">
                  <c:v>0.21465919999999999</c:v>
                </c:pt>
                <c:pt idx="16499">
                  <c:v>0.21469540000000001</c:v>
                </c:pt>
                <c:pt idx="16500">
                  <c:v>0.21473159999999999</c:v>
                </c:pt>
                <c:pt idx="16501">
                  <c:v>0.21476799999999999</c:v>
                </c:pt>
                <c:pt idx="16502">
                  <c:v>0.21480399999999999</c:v>
                </c:pt>
                <c:pt idx="16503">
                  <c:v>0.21484</c:v>
                </c:pt>
                <c:pt idx="16504">
                  <c:v>0.21487600000000001</c:v>
                </c:pt>
                <c:pt idx="16505">
                  <c:v>0.2149114</c:v>
                </c:pt>
                <c:pt idx="16506">
                  <c:v>0.21494650000000001</c:v>
                </c:pt>
                <c:pt idx="16507">
                  <c:v>0.2149817</c:v>
                </c:pt>
                <c:pt idx="16508">
                  <c:v>0.21503659999999999</c:v>
                </c:pt>
                <c:pt idx="16509">
                  <c:v>0.21507299999999999</c:v>
                </c:pt>
                <c:pt idx="16510">
                  <c:v>0.21510889999999999</c:v>
                </c:pt>
                <c:pt idx="16511">
                  <c:v>0.21510870000000001</c:v>
                </c:pt>
                <c:pt idx="16512">
                  <c:v>0.21516350000000001</c:v>
                </c:pt>
                <c:pt idx="16513">
                  <c:v>0.21520010000000001</c:v>
                </c:pt>
                <c:pt idx="16514">
                  <c:v>0.2152366</c:v>
                </c:pt>
                <c:pt idx="16515">
                  <c:v>0.2152734</c:v>
                </c:pt>
                <c:pt idx="16516">
                  <c:v>0.21531030000000001</c:v>
                </c:pt>
                <c:pt idx="16517">
                  <c:v>0.21534719999999999</c:v>
                </c:pt>
                <c:pt idx="16518">
                  <c:v>0.21538389999999999</c:v>
                </c:pt>
                <c:pt idx="16519">
                  <c:v>0.21542049999999999</c:v>
                </c:pt>
                <c:pt idx="16520">
                  <c:v>0.2154568</c:v>
                </c:pt>
                <c:pt idx="16521">
                  <c:v>0.21549270000000001</c:v>
                </c:pt>
                <c:pt idx="16522">
                  <c:v>0.21551200000000001</c:v>
                </c:pt>
                <c:pt idx="16523">
                  <c:v>0.2155475</c:v>
                </c:pt>
                <c:pt idx="16524">
                  <c:v>0.21558350000000001</c:v>
                </c:pt>
                <c:pt idx="16525">
                  <c:v>0.2156199</c:v>
                </c:pt>
                <c:pt idx="16526">
                  <c:v>0.21567739999999999</c:v>
                </c:pt>
                <c:pt idx="16527">
                  <c:v>0.21571460000000001</c:v>
                </c:pt>
                <c:pt idx="16528">
                  <c:v>0.21575220000000001</c:v>
                </c:pt>
                <c:pt idx="16529">
                  <c:v>0.21578839999999999</c:v>
                </c:pt>
                <c:pt idx="16530">
                  <c:v>0.2158245</c:v>
                </c:pt>
                <c:pt idx="16531">
                  <c:v>0.2158611</c:v>
                </c:pt>
                <c:pt idx="16532">
                  <c:v>0.21591859999999999</c:v>
                </c:pt>
                <c:pt idx="16533">
                  <c:v>0.21595549999999999</c:v>
                </c:pt>
                <c:pt idx="16534">
                  <c:v>0.21599280000000001</c:v>
                </c:pt>
                <c:pt idx="16535">
                  <c:v>0.21603049999999999</c:v>
                </c:pt>
                <c:pt idx="16536">
                  <c:v>0.2160685</c:v>
                </c:pt>
                <c:pt idx="16537">
                  <c:v>0.2161061</c:v>
                </c:pt>
                <c:pt idx="16538">
                  <c:v>0.21614340000000001</c:v>
                </c:pt>
                <c:pt idx="16539">
                  <c:v>0.21620149999999999</c:v>
                </c:pt>
                <c:pt idx="16540">
                  <c:v>0.2162229</c:v>
                </c:pt>
                <c:pt idx="16541">
                  <c:v>0.2162598</c:v>
                </c:pt>
                <c:pt idx="16542">
                  <c:v>0.2162761</c:v>
                </c:pt>
                <c:pt idx="16543">
                  <c:v>0.21633359999999999</c:v>
                </c:pt>
                <c:pt idx="16544">
                  <c:v>0.21637149999999999</c:v>
                </c:pt>
                <c:pt idx="16545">
                  <c:v>0.21640899999999999</c:v>
                </c:pt>
                <c:pt idx="16546">
                  <c:v>0.216446</c:v>
                </c:pt>
                <c:pt idx="16547">
                  <c:v>0.2164828</c:v>
                </c:pt>
                <c:pt idx="16548">
                  <c:v>0.2165202</c:v>
                </c:pt>
                <c:pt idx="16549">
                  <c:v>0.21655820000000001</c:v>
                </c:pt>
                <c:pt idx="16550">
                  <c:v>0.2166168</c:v>
                </c:pt>
                <c:pt idx="16551">
                  <c:v>0.2166553</c:v>
                </c:pt>
                <c:pt idx="16552">
                  <c:v>0.21669350000000001</c:v>
                </c:pt>
                <c:pt idx="16553">
                  <c:v>0.21673129999999999</c:v>
                </c:pt>
                <c:pt idx="16554">
                  <c:v>0.2167692</c:v>
                </c:pt>
                <c:pt idx="16555">
                  <c:v>0.21680659999999999</c:v>
                </c:pt>
                <c:pt idx="16556">
                  <c:v>0.2168437</c:v>
                </c:pt>
                <c:pt idx="16557">
                  <c:v>0.21688099999999999</c:v>
                </c:pt>
                <c:pt idx="16558">
                  <c:v>0.216918</c:v>
                </c:pt>
                <c:pt idx="16559">
                  <c:v>0.21695500000000001</c:v>
                </c:pt>
                <c:pt idx="16560">
                  <c:v>0.2169925</c:v>
                </c:pt>
                <c:pt idx="16561">
                  <c:v>0.21702969999999999</c:v>
                </c:pt>
                <c:pt idx="16562">
                  <c:v>0.21705060000000001</c:v>
                </c:pt>
                <c:pt idx="16563">
                  <c:v>0.21710850000000001</c:v>
                </c:pt>
                <c:pt idx="16564">
                  <c:v>0.21712480000000001</c:v>
                </c:pt>
                <c:pt idx="16565">
                  <c:v>0.21716099999999999</c:v>
                </c:pt>
                <c:pt idx="16566">
                  <c:v>0.21721869999999999</c:v>
                </c:pt>
                <c:pt idx="16567">
                  <c:v>0.217256</c:v>
                </c:pt>
                <c:pt idx="16568">
                  <c:v>0.2172936</c:v>
                </c:pt>
                <c:pt idx="16569">
                  <c:v>0.21734700000000001</c:v>
                </c:pt>
                <c:pt idx="16570">
                  <c:v>0.217367</c:v>
                </c:pt>
                <c:pt idx="16571">
                  <c:v>0.21740409999999999</c:v>
                </c:pt>
                <c:pt idx="16572">
                  <c:v>0.21744079999999999</c:v>
                </c:pt>
                <c:pt idx="16573">
                  <c:v>0.21747849999999999</c:v>
                </c:pt>
                <c:pt idx="16574">
                  <c:v>0.2175155</c:v>
                </c:pt>
                <c:pt idx="16575">
                  <c:v>0.21757319999999999</c:v>
                </c:pt>
                <c:pt idx="16576">
                  <c:v>0.21761040000000001</c:v>
                </c:pt>
                <c:pt idx="16577">
                  <c:v>0.21764729999999999</c:v>
                </c:pt>
                <c:pt idx="16578">
                  <c:v>0.2176845</c:v>
                </c:pt>
                <c:pt idx="16579">
                  <c:v>0.21772130000000001</c:v>
                </c:pt>
                <c:pt idx="16580">
                  <c:v>0.21775949999999999</c:v>
                </c:pt>
                <c:pt idx="16581">
                  <c:v>0.21779709999999999</c:v>
                </c:pt>
                <c:pt idx="16582">
                  <c:v>0.21783369999999999</c:v>
                </c:pt>
                <c:pt idx="16583">
                  <c:v>0.21787139999999999</c:v>
                </c:pt>
                <c:pt idx="16584">
                  <c:v>0.21790999999999999</c:v>
                </c:pt>
                <c:pt idx="16585">
                  <c:v>0.21794820000000001</c:v>
                </c:pt>
                <c:pt idx="16586">
                  <c:v>0.21798629999999999</c:v>
                </c:pt>
                <c:pt idx="16587">
                  <c:v>0.21804519999999999</c:v>
                </c:pt>
                <c:pt idx="16588">
                  <c:v>0.21806220000000001</c:v>
                </c:pt>
                <c:pt idx="16589">
                  <c:v>0.21812039999999999</c:v>
                </c:pt>
                <c:pt idx="16590">
                  <c:v>0.21815760000000001</c:v>
                </c:pt>
                <c:pt idx="16591">
                  <c:v>0.21819559999999999</c:v>
                </c:pt>
                <c:pt idx="16592">
                  <c:v>0.21823390000000001</c:v>
                </c:pt>
                <c:pt idx="16593">
                  <c:v>0.21827179999999999</c:v>
                </c:pt>
                <c:pt idx="16594">
                  <c:v>0.21830959999999999</c:v>
                </c:pt>
                <c:pt idx="16595">
                  <c:v>0.21834780000000001</c:v>
                </c:pt>
                <c:pt idx="16596">
                  <c:v>0.21838589999999999</c:v>
                </c:pt>
                <c:pt idx="16597">
                  <c:v>0.2184074</c:v>
                </c:pt>
                <c:pt idx="16598">
                  <c:v>0.21844469999999999</c:v>
                </c:pt>
                <c:pt idx="16599">
                  <c:v>0.21850359999999999</c:v>
                </c:pt>
                <c:pt idx="16600">
                  <c:v>0.21854170000000001</c:v>
                </c:pt>
                <c:pt idx="16601">
                  <c:v>0.21857879999999999</c:v>
                </c:pt>
                <c:pt idx="16602">
                  <c:v>0.21861639999999999</c:v>
                </c:pt>
                <c:pt idx="16603">
                  <c:v>0.21865370000000001</c:v>
                </c:pt>
                <c:pt idx="16604">
                  <c:v>0.21869169999999999</c:v>
                </c:pt>
                <c:pt idx="16605">
                  <c:v>0.2187297</c:v>
                </c:pt>
                <c:pt idx="16606">
                  <c:v>0.21876760000000001</c:v>
                </c:pt>
                <c:pt idx="16607">
                  <c:v>0.21880469999999999</c:v>
                </c:pt>
                <c:pt idx="16608">
                  <c:v>0.2188408</c:v>
                </c:pt>
                <c:pt idx="16609">
                  <c:v>0.21887770000000001</c:v>
                </c:pt>
                <c:pt idx="16610">
                  <c:v>0.21891550000000001</c:v>
                </c:pt>
                <c:pt idx="16611">
                  <c:v>0.21897420000000001</c:v>
                </c:pt>
                <c:pt idx="16612">
                  <c:v>0.2190127</c:v>
                </c:pt>
                <c:pt idx="16613">
                  <c:v>0.219051</c:v>
                </c:pt>
                <c:pt idx="16614">
                  <c:v>0.2190887</c:v>
                </c:pt>
                <c:pt idx="16615">
                  <c:v>0.21912599999999999</c:v>
                </c:pt>
                <c:pt idx="16616">
                  <c:v>0.21916350000000001</c:v>
                </c:pt>
                <c:pt idx="16617">
                  <c:v>0.21920139999999999</c:v>
                </c:pt>
                <c:pt idx="16618">
                  <c:v>0.2192393</c:v>
                </c:pt>
                <c:pt idx="16619">
                  <c:v>0.21927740000000001</c:v>
                </c:pt>
                <c:pt idx="16620">
                  <c:v>0.21931529999999999</c:v>
                </c:pt>
                <c:pt idx="16621">
                  <c:v>0.21935279999999999</c:v>
                </c:pt>
                <c:pt idx="16622">
                  <c:v>0.2193734</c:v>
                </c:pt>
                <c:pt idx="16623">
                  <c:v>0.21941060000000001</c:v>
                </c:pt>
                <c:pt idx="16624">
                  <c:v>0.219448</c:v>
                </c:pt>
                <c:pt idx="16625">
                  <c:v>0.21950700000000001</c:v>
                </c:pt>
                <c:pt idx="16626">
                  <c:v>0.21954499999999999</c:v>
                </c:pt>
                <c:pt idx="16627">
                  <c:v>0.21958279999999999</c:v>
                </c:pt>
                <c:pt idx="16628">
                  <c:v>0.2196419</c:v>
                </c:pt>
                <c:pt idx="16629">
                  <c:v>0.21965789999999999</c:v>
                </c:pt>
                <c:pt idx="16630">
                  <c:v>0.2197182</c:v>
                </c:pt>
                <c:pt idx="16631">
                  <c:v>0.2197576</c:v>
                </c:pt>
                <c:pt idx="16632">
                  <c:v>0.2197964</c:v>
                </c:pt>
                <c:pt idx="16633">
                  <c:v>0.21983469999999999</c:v>
                </c:pt>
                <c:pt idx="16634">
                  <c:v>0.21987329999999999</c:v>
                </c:pt>
                <c:pt idx="16635">
                  <c:v>0.219912</c:v>
                </c:pt>
                <c:pt idx="16636">
                  <c:v>0.21995039999999999</c:v>
                </c:pt>
                <c:pt idx="16637">
                  <c:v>0.21998819999999999</c:v>
                </c:pt>
                <c:pt idx="16638">
                  <c:v>0.22001000000000001</c:v>
                </c:pt>
                <c:pt idx="16639">
                  <c:v>0.22004750000000001</c:v>
                </c:pt>
                <c:pt idx="16640">
                  <c:v>0.22008539999999999</c:v>
                </c:pt>
                <c:pt idx="16641">
                  <c:v>0.22013920000000001</c:v>
                </c:pt>
                <c:pt idx="16642">
                  <c:v>0.2201998</c:v>
                </c:pt>
                <c:pt idx="16643">
                  <c:v>0.22023799999999999</c:v>
                </c:pt>
                <c:pt idx="16644">
                  <c:v>0.22026100000000001</c:v>
                </c:pt>
                <c:pt idx="16645">
                  <c:v>0.22030089999999999</c:v>
                </c:pt>
                <c:pt idx="16646">
                  <c:v>0.22035730000000001</c:v>
                </c:pt>
                <c:pt idx="16647">
                  <c:v>0.22039610000000001</c:v>
                </c:pt>
                <c:pt idx="16648">
                  <c:v>0.220418</c:v>
                </c:pt>
                <c:pt idx="16649">
                  <c:v>0.22045680000000001</c:v>
                </c:pt>
                <c:pt idx="16650">
                  <c:v>0.22049479999999999</c:v>
                </c:pt>
                <c:pt idx="16651">
                  <c:v>0.22053449999999999</c:v>
                </c:pt>
                <c:pt idx="16652">
                  <c:v>0.2205734</c:v>
                </c:pt>
                <c:pt idx="16653">
                  <c:v>0.22062960000000001</c:v>
                </c:pt>
                <c:pt idx="16654">
                  <c:v>0.22065119999999999</c:v>
                </c:pt>
                <c:pt idx="16655">
                  <c:v>0.2207103</c:v>
                </c:pt>
                <c:pt idx="16656">
                  <c:v>0.22074940000000001</c:v>
                </c:pt>
                <c:pt idx="16657">
                  <c:v>0.22078819999999999</c:v>
                </c:pt>
                <c:pt idx="16658">
                  <c:v>0.2208282</c:v>
                </c:pt>
                <c:pt idx="16659">
                  <c:v>0.22086800000000001</c:v>
                </c:pt>
                <c:pt idx="16660">
                  <c:v>0.22090670000000001</c:v>
                </c:pt>
                <c:pt idx="16661">
                  <c:v>0.22094510000000001</c:v>
                </c:pt>
                <c:pt idx="16662">
                  <c:v>0.22098370000000001</c:v>
                </c:pt>
                <c:pt idx="16663">
                  <c:v>0.22102279999999999</c:v>
                </c:pt>
                <c:pt idx="16664">
                  <c:v>0.22106210000000001</c:v>
                </c:pt>
                <c:pt idx="16665">
                  <c:v>0.22110150000000001</c:v>
                </c:pt>
                <c:pt idx="16666">
                  <c:v>0.22114120000000001</c:v>
                </c:pt>
                <c:pt idx="16667">
                  <c:v>0.22116379999999999</c:v>
                </c:pt>
                <c:pt idx="16668">
                  <c:v>0.2212421</c:v>
                </c:pt>
                <c:pt idx="16669">
                  <c:v>0.22128149999999999</c:v>
                </c:pt>
                <c:pt idx="16670">
                  <c:v>0.2213213</c:v>
                </c:pt>
                <c:pt idx="16671">
                  <c:v>0.22134329999999999</c:v>
                </c:pt>
                <c:pt idx="16672">
                  <c:v>0.22138360000000001</c:v>
                </c:pt>
                <c:pt idx="16673">
                  <c:v>0.22142319999999999</c:v>
                </c:pt>
                <c:pt idx="16674">
                  <c:v>0.2215048</c:v>
                </c:pt>
                <c:pt idx="16675">
                  <c:v>0.2215463</c:v>
                </c:pt>
                <c:pt idx="16676">
                  <c:v>0.22156970000000001</c:v>
                </c:pt>
                <c:pt idx="16677">
                  <c:v>0.22160949999999999</c:v>
                </c:pt>
                <c:pt idx="16678">
                  <c:v>0.2216494</c:v>
                </c:pt>
                <c:pt idx="16679">
                  <c:v>0.22169</c:v>
                </c:pt>
                <c:pt idx="16680">
                  <c:v>0.22173000000000001</c:v>
                </c:pt>
                <c:pt idx="16681">
                  <c:v>0.22176999999999999</c:v>
                </c:pt>
                <c:pt idx="16682">
                  <c:v>0.2218099</c:v>
                </c:pt>
                <c:pt idx="16683">
                  <c:v>0.22184960000000001</c:v>
                </c:pt>
                <c:pt idx="16684">
                  <c:v>0.22188949999999999</c:v>
                </c:pt>
                <c:pt idx="16685">
                  <c:v>0.2219296</c:v>
                </c:pt>
                <c:pt idx="16686">
                  <c:v>0.22196959999999999</c:v>
                </c:pt>
                <c:pt idx="16687">
                  <c:v>0.2220096</c:v>
                </c:pt>
                <c:pt idx="16688">
                  <c:v>0.22204979999999999</c:v>
                </c:pt>
                <c:pt idx="16689">
                  <c:v>0.22209019999999999</c:v>
                </c:pt>
                <c:pt idx="16690">
                  <c:v>0.2221534</c:v>
                </c:pt>
                <c:pt idx="16691">
                  <c:v>0.222194</c:v>
                </c:pt>
                <c:pt idx="16692">
                  <c:v>0.2222355</c:v>
                </c:pt>
                <c:pt idx="16693">
                  <c:v>0.22227630000000001</c:v>
                </c:pt>
                <c:pt idx="16694">
                  <c:v>0.22231709999999999</c:v>
                </c:pt>
                <c:pt idx="16695">
                  <c:v>0.2223581</c:v>
                </c:pt>
                <c:pt idx="16696">
                  <c:v>0.2223994</c:v>
                </c:pt>
                <c:pt idx="16697">
                  <c:v>0.22244059999999999</c:v>
                </c:pt>
                <c:pt idx="16698">
                  <c:v>0.2224641</c:v>
                </c:pt>
                <c:pt idx="16699">
                  <c:v>0.22250510000000001</c:v>
                </c:pt>
                <c:pt idx="16700">
                  <c:v>0.22254599999999999</c:v>
                </c:pt>
                <c:pt idx="16701">
                  <c:v>0.2225876</c:v>
                </c:pt>
                <c:pt idx="16702">
                  <c:v>0.22262889999999999</c:v>
                </c:pt>
                <c:pt idx="16703">
                  <c:v>0.222693</c:v>
                </c:pt>
                <c:pt idx="16704">
                  <c:v>0.2227112</c:v>
                </c:pt>
                <c:pt idx="16705">
                  <c:v>0.22275139999999999</c:v>
                </c:pt>
                <c:pt idx="16706">
                  <c:v>0.22281519999999999</c:v>
                </c:pt>
                <c:pt idx="16707">
                  <c:v>0.22285650000000001</c:v>
                </c:pt>
                <c:pt idx="16708">
                  <c:v>0.22289800000000001</c:v>
                </c:pt>
                <c:pt idx="16709">
                  <c:v>0.2229216</c:v>
                </c:pt>
                <c:pt idx="16710">
                  <c:v>0.22300600000000001</c:v>
                </c:pt>
                <c:pt idx="16711">
                  <c:v>0.22304860000000001</c:v>
                </c:pt>
                <c:pt idx="16712">
                  <c:v>0.22309109999999999</c:v>
                </c:pt>
                <c:pt idx="16713">
                  <c:v>0.223133</c:v>
                </c:pt>
                <c:pt idx="16714">
                  <c:v>0.2231755</c:v>
                </c:pt>
                <c:pt idx="16715">
                  <c:v>0.22321750000000001</c:v>
                </c:pt>
                <c:pt idx="16716">
                  <c:v>0.2232596</c:v>
                </c:pt>
                <c:pt idx="16717">
                  <c:v>0.223302</c:v>
                </c:pt>
                <c:pt idx="16718">
                  <c:v>0.22334419999999999</c:v>
                </c:pt>
                <c:pt idx="16719">
                  <c:v>0.22338620000000001</c:v>
                </c:pt>
                <c:pt idx="16720">
                  <c:v>0.2234334</c:v>
                </c:pt>
                <c:pt idx="16721">
                  <c:v>0.22347500000000001</c:v>
                </c:pt>
                <c:pt idx="16722">
                  <c:v>0.22351699999999999</c:v>
                </c:pt>
                <c:pt idx="16723">
                  <c:v>0.2235598</c:v>
                </c:pt>
                <c:pt idx="16724">
                  <c:v>0.22360189999999999</c:v>
                </c:pt>
                <c:pt idx="16725">
                  <c:v>0.2236436</c:v>
                </c:pt>
                <c:pt idx="16726">
                  <c:v>0.22368579999999999</c:v>
                </c:pt>
                <c:pt idx="16727">
                  <c:v>0.22372819999999999</c:v>
                </c:pt>
                <c:pt idx="16728">
                  <c:v>0.2237702</c:v>
                </c:pt>
                <c:pt idx="16729">
                  <c:v>0.2238366</c:v>
                </c:pt>
                <c:pt idx="16730">
                  <c:v>0.22388</c:v>
                </c:pt>
                <c:pt idx="16731">
                  <c:v>0.2239236</c:v>
                </c:pt>
                <c:pt idx="16732">
                  <c:v>0.2239671</c:v>
                </c:pt>
                <c:pt idx="16733">
                  <c:v>0.2239912</c:v>
                </c:pt>
                <c:pt idx="16734">
                  <c:v>0.2240327</c:v>
                </c:pt>
                <c:pt idx="16735">
                  <c:v>0.224074</c:v>
                </c:pt>
                <c:pt idx="16736">
                  <c:v>0.2241158</c:v>
                </c:pt>
                <c:pt idx="16737">
                  <c:v>0.22417670000000001</c:v>
                </c:pt>
                <c:pt idx="16738">
                  <c:v>0.224219</c:v>
                </c:pt>
                <c:pt idx="16739">
                  <c:v>0.22426180000000001</c:v>
                </c:pt>
                <c:pt idx="16740">
                  <c:v>0.22432769999999999</c:v>
                </c:pt>
                <c:pt idx="16741">
                  <c:v>0.2243472</c:v>
                </c:pt>
                <c:pt idx="16742">
                  <c:v>0.2244138</c:v>
                </c:pt>
                <c:pt idx="16743">
                  <c:v>0.2244572</c:v>
                </c:pt>
                <c:pt idx="16744">
                  <c:v>0.22450100000000001</c:v>
                </c:pt>
                <c:pt idx="16745">
                  <c:v>0.2245442</c:v>
                </c:pt>
                <c:pt idx="16746">
                  <c:v>0.22458829999999999</c:v>
                </c:pt>
                <c:pt idx="16747">
                  <c:v>0.22463259999999999</c:v>
                </c:pt>
                <c:pt idx="16748">
                  <c:v>0.22467690000000001</c:v>
                </c:pt>
                <c:pt idx="16749">
                  <c:v>0.22474620000000001</c:v>
                </c:pt>
                <c:pt idx="16750">
                  <c:v>0.22478980000000001</c:v>
                </c:pt>
                <c:pt idx="16751">
                  <c:v>0.22483349999999999</c:v>
                </c:pt>
                <c:pt idx="16752">
                  <c:v>0.22487760000000001</c:v>
                </c:pt>
                <c:pt idx="16753">
                  <c:v>0.22492229999999999</c:v>
                </c:pt>
                <c:pt idx="16754">
                  <c:v>0.22494710000000001</c:v>
                </c:pt>
                <c:pt idx="16755">
                  <c:v>0.2249912</c:v>
                </c:pt>
                <c:pt idx="16756">
                  <c:v>0.22503500000000001</c:v>
                </c:pt>
                <c:pt idx="16757">
                  <c:v>0.22507849999999999</c:v>
                </c:pt>
                <c:pt idx="16758">
                  <c:v>0.22514590000000001</c:v>
                </c:pt>
                <c:pt idx="16759">
                  <c:v>0.22518920000000001</c:v>
                </c:pt>
                <c:pt idx="16760">
                  <c:v>0.22523299999999999</c:v>
                </c:pt>
                <c:pt idx="16761">
                  <c:v>0.22527759999999999</c:v>
                </c:pt>
                <c:pt idx="16762">
                  <c:v>0.22532279999999999</c:v>
                </c:pt>
                <c:pt idx="16763">
                  <c:v>0.22539329999999999</c:v>
                </c:pt>
                <c:pt idx="16764">
                  <c:v>0.22543830000000001</c:v>
                </c:pt>
                <c:pt idx="16765">
                  <c:v>0.2254834</c:v>
                </c:pt>
                <c:pt idx="16766">
                  <c:v>0.22552839999999999</c:v>
                </c:pt>
                <c:pt idx="16767">
                  <c:v>0.225573</c:v>
                </c:pt>
                <c:pt idx="16768">
                  <c:v>0.22561700000000001</c:v>
                </c:pt>
                <c:pt idx="16769">
                  <c:v>0.22566069999999999</c:v>
                </c:pt>
                <c:pt idx="16770">
                  <c:v>0.22570460000000001</c:v>
                </c:pt>
                <c:pt idx="16771">
                  <c:v>0.2257295</c:v>
                </c:pt>
                <c:pt idx="16772">
                  <c:v>0.2258164</c:v>
                </c:pt>
                <c:pt idx="16773">
                  <c:v>0.2258164</c:v>
                </c:pt>
                <c:pt idx="16774">
                  <c:v>0.22586030000000001</c:v>
                </c:pt>
                <c:pt idx="16775">
                  <c:v>0.22590370000000001</c:v>
                </c:pt>
                <c:pt idx="16776">
                  <c:v>0.2259468</c:v>
                </c:pt>
                <c:pt idx="16777">
                  <c:v>0.22599050000000001</c:v>
                </c:pt>
                <c:pt idx="16778">
                  <c:v>0.2260336</c:v>
                </c:pt>
                <c:pt idx="16779">
                  <c:v>0.22607659999999999</c:v>
                </c:pt>
                <c:pt idx="16780">
                  <c:v>0.22611890000000001</c:v>
                </c:pt>
                <c:pt idx="16781">
                  <c:v>0.2261611</c:v>
                </c:pt>
                <c:pt idx="16782">
                  <c:v>0.22620399999999999</c:v>
                </c:pt>
                <c:pt idx="16783">
                  <c:v>0.22622300000000001</c:v>
                </c:pt>
                <c:pt idx="16784">
                  <c:v>0.22626479999999999</c:v>
                </c:pt>
                <c:pt idx="16785">
                  <c:v>0.22630639999999999</c:v>
                </c:pt>
                <c:pt idx="16786">
                  <c:v>0.22634799999999999</c:v>
                </c:pt>
                <c:pt idx="16787">
                  <c:v>0.22638920000000001</c:v>
                </c:pt>
                <c:pt idx="16788">
                  <c:v>0.2264294</c:v>
                </c:pt>
                <c:pt idx="16789">
                  <c:v>0.22647049999999999</c:v>
                </c:pt>
                <c:pt idx="16790">
                  <c:v>0.2265114</c:v>
                </c:pt>
                <c:pt idx="16791">
                  <c:v>0.22655159999999999</c:v>
                </c:pt>
                <c:pt idx="16792">
                  <c:v>0.22657050000000001</c:v>
                </c:pt>
                <c:pt idx="16793">
                  <c:v>0.22661020000000001</c:v>
                </c:pt>
                <c:pt idx="16794">
                  <c:v>0.22663040000000001</c:v>
                </c:pt>
                <c:pt idx="16795">
                  <c:v>0.22668859999999999</c:v>
                </c:pt>
                <c:pt idx="16796">
                  <c:v>0.22670889999999999</c:v>
                </c:pt>
                <c:pt idx="16797">
                  <c:v>0.22674839999999999</c:v>
                </c:pt>
                <c:pt idx="16798">
                  <c:v>0.22678780000000001</c:v>
                </c:pt>
                <c:pt idx="16799">
                  <c:v>0.22682730000000001</c:v>
                </c:pt>
                <c:pt idx="16800">
                  <c:v>0.22686700000000001</c:v>
                </c:pt>
                <c:pt idx="16801">
                  <c:v>0.22690650000000001</c:v>
                </c:pt>
                <c:pt idx="16802">
                  <c:v>0.22694639999999999</c:v>
                </c:pt>
                <c:pt idx="16803">
                  <c:v>0.22700699999999999</c:v>
                </c:pt>
                <c:pt idx="16804">
                  <c:v>0.22704849999999999</c:v>
                </c:pt>
                <c:pt idx="16805">
                  <c:v>0.2270896</c:v>
                </c:pt>
                <c:pt idx="16806">
                  <c:v>0.22713040000000001</c:v>
                </c:pt>
                <c:pt idx="16807">
                  <c:v>0.22717119999999999</c:v>
                </c:pt>
                <c:pt idx="16808">
                  <c:v>0.22721179999999999</c:v>
                </c:pt>
                <c:pt idx="16809">
                  <c:v>0.22723299999999999</c:v>
                </c:pt>
                <c:pt idx="16810">
                  <c:v>0.227273</c:v>
                </c:pt>
                <c:pt idx="16811">
                  <c:v>0.2273338</c:v>
                </c:pt>
                <c:pt idx="16812">
                  <c:v>0.22737350000000001</c:v>
                </c:pt>
                <c:pt idx="16813">
                  <c:v>0.22743620000000001</c:v>
                </c:pt>
                <c:pt idx="16814">
                  <c:v>0.2274786</c:v>
                </c:pt>
                <c:pt idx="16815">
                  <c:v>0.22752049999999999</c:v>
                </c:pt>
                <c:pt idx="16816">
                  <c:v>0.2276058</c:v>
                </c:pt>
                <c:pt idx="16817">
                  <c:v>0.22763030000000001</c:v>
                </c:pt>
                <c:pt idx="16818">
                  <c:v>0.22771849999999999</c:v>
                </c:pt>
                <c:pt idx="16819">
                  <c:v>0.2277439</c:v>
                </c:pt>
                <c:pt idx="16820">
                  <c:v>0.22778899999999999</c:v>
                </c:pt>
                <c:pt idx="16821">
                  <c:v>0.22783339999999999</c:v>
                </c:pt>
                <c:pt idx="16822">
                  <c:v>0.227878</c:v>
                </c:pt>
                <c:pt idx="16823">
                  <c:v>0.22794590000000001</c:v>
                </c:pt>
                <c:pt idx="16824">
                  <c:v>0.22799</c:v>
                </c:pt>
                <c:pt idx="16825">
                  <c:v>0.2280343</c:v>
                </c:pt>
                <c:pt idx="16826">
                  <c:v>0.22807939999999999</c:v>
                </c:pt>
                <c:pt idx="16827">
                  <c:v>0.2281244</c:v>
                </c:pt>
                <c:pt idx="16828">
                  <c:v>0.22816890000000001</c:v>
                </c:pt>
                <c:pt idx="16829">
                  <c:v>0.22821340000000001</c:v>
                </c:pt>
                <c:pt idx="16830">
                  <c:v>0.2282574</c:v>
                </c:pt>
                <c:pt idx="16831">
                  <c:v>0.2283019</c:v>
                </c:pt>
                <c:pt idx="16832">
                  <c:v>0.2283464</c:v>
                </c:pt>
                <c:pt idx="16833">
                  <c:v>0.22838939999999999</c:v>
                </c:pt>
                <c:pt idx="16834">
                  <c:v>0.2284342</c:v>
                </c:pt>
                <c:pt idx="16835">
                  <c:v>0.2284794</c:v>
                </c:pt>
                <c:pt idx="16836">
                  <c:v>0.228524</c:v>
                </c:pt>
                <c:pt idx="16837">
                  <c:v>0.2285683</c:v>
                </c:pt>
                <c:pt idx="16838">
                  <c:v>0.22861329999999999</c:v>
                </c:pt>
                <c:pt idx="16839">
                  <c:v>0.22865830000000001</c:v>
                </c:pt>
                <c:pt idx="16840">
                  <c:v>0.22870299999999999</c:v>
                </c:pt>
                <c:pt idx="16841">
                  <c:v>0.22874700000000001</c:v>
                </c:pt>
                <c:pt idx="16842">
                  <c:v>0.22879070000000001</c:v>
                </c:pt>
                <c:pt idx="16843">
                  <c:v>0.2288348</c:v>
                </c:pt>
                <c:pt idx="16844">
                  <c:v>0.2288789</c:v>
                </c:pt>
                <c:pt idx="16845">
                  <c:v>0.22894610000000001</c:v>
                </c:pt>
                <c:pt idx="16846">
                  <c:v>0.22899050000000001</c:v>
                </c:pt>
                <c:pt idx="16847">
                  <c:v>0.2290354</c:v>
                </c:pt>
                <c:pt idx="16848">
                  <c:v>0.2290594</c:v>
                </c:pt>
                <c:pt idx="16849">
                  <c:v>0.2291252</c:v>
                </c:pt>
                <c:pt idx="16850">
                  <c:v>0.22916929999999999</c:v>
                </c:pt>
                <c:pt idx="16851">
                  <c:v>0.22919300000000001</c:v>
                </c:pt>
                <c:pt idx="16852">
                  <c:v>0.22923789999999999</c:v>
                </c:pt>
                <c:pt idx="16853">
                  <c:v>0.22928280000000001</c:v>
                </c:pt>
                <c:pt idx="16854">
                  <c:v>0.22932739999999999</c:v>
                </c:pt>
                <c:pt idx="16855">
                  <c:v>0.22939760000000001</c:v>
                </c:pt>
                <c:pt idx="16856">
                  <c:v>0.22944429999999999</c:v>
                </c:pt>
                <c:pt idx="16857">
                  <c:v>0.22949220000000001</c:v>
                </c:pt>
                <c:pt idx="16858">
                  <c:v>0.22956389999999999</c:v>
                </c:pt>
                <c:pt idx="16859">
                  <c:v>0.22961139999999999</c:v>
                </c:pt>
                <c:pt idx="16860">
                  <c:v>0.22968359999999999</c:v>
                </c:pt>
                <c:pt idx="16861">
                  <c:v>0.22973080000000001</c:v>
                </c:pt>
                <c:pt idx="16862">
                  <c:v>0.22977810000000001</c:v>
                </c:pt>
                <c:pt idx="16863">
                  <c:v>0.22985169999999999</c:v>
                </c:pt>
                <c:pt idx="16864">
                  <c:v>0.22994919999999999</c:v>
                </c:pt>
                <c:pt idx="16865">
                  <c:v>0.22999839999999999</c:v>
                </c:pt>
                <c:pt idx="16866">
                  <c:v>0.2300479</c:v>
                </c:pt>
                <c:pt idx="16867">
                  <c:v>0.23012440000000001</c:v>
                </c:pt>
                <c:pt idx="16868">
                  <c:v>0.23017389999999999</c:v>
                </c:pt>
                <c:pt idx="16869">
                  <c:v>0.23022419999999999</c:v>
                </c:pt>
                <c:pt idx="16870">
                  <c:v>0.2303016</c:v>
                </c:pt>
                <c:pt idx="16871">
                  <c:v>0.230351</c:v>
                </c:pt>
                <c:pt idx="16872">
                  <c:v>0.2304011</c:v>
                </c:pt>
                <c:pt idx="16873">
                  <c:v>0.23047880000000001</c:v>
                </c:pt>
                <c:pt idx="16874">
                  <c:v>0.2305294</c:v>
                </c:pt>
                <c:pt idx="16875">
                  <c:v>0.2305798</c:v>
                </c:pt>
                <c:pt idx="16876">
                  <c:v>0.2306581</c:v>
                </c:pt>
                <c:pt idx="16877">
                  <c:v>0.23070830000000001</c:v>
                </c:pt>
                <c:pt idx="16878">
                  <c:v>0.2307593</c:v>
                </c:pt>
                <c:pt idx="16879">
                  <c:v>0.23080980000000001</c:v>
                </c:pt>
                <c:pt idx="16880">
                  <c:v>0.23086019999999999</c:v>
                </c:pt>
                <c:pt idx="16881">
                  <c:v>0.23091020000000001</c:v>
                </c:pt>
                <c:pt idx="16882">
                  <c:v>0.23096050000000001</c:v>
                </c:pt>
                <c:pt idx="16883">
                  <c:v>0.2310392</c:v>
                </c:pt>
                <c:pt idx="16884">
                  <c:v>0.2310912</c:v>
                </c:pt>
                <c:pt idx="16885">
                  <c:v>0.23114199999999999</c:v>
                </c:pt>
                <c:pt idx="16886">
                  <c:v>0.2311917</c:v>
                </c:pt>
                <c:pt idx="16887">
                  <c:v>0.231242</c:v>
                </c:pt>
                <c:pt idx="16888">
                  <c:v>0.23126440000000001</c:v>
                </c:pt>
                <c:pt idx="16889">
                  <c:v>0.2313423</c:v>
                </c:pt>
                <c:pt idx="16890">
                  <c:v>0.2313702</c:v>
                </c:pt>
                <c:pt idx="16891">
                  <c:v>0.23142080000000001</c:v>
                </c:pt>
                <c:pt idx="16892">
                  <c:v>0.2314707</c:v>
                </c:pt>
                <c:pt idx="16893">
                  <c:v>0.2315422</c:v>
                </c:pt>
                <c:pt idx="16894">
                  <c:v>0.23157030000000001</c:v>
                </c:pt>
                <c:pt idx="16895">
                  <c:v>0.23162060000000001</c:v>
                </c:pt>
                <c:pt idx="16896">
                  <c:v>0.23167119999999999</c:v>
                </c:pt>
                <c:pt idx="16897">
                  <c:v>0.23172180000000001</c:v>
                </c:pt>
                <c:pt idx="16898">
                  <c:v>0.23177220000000001</c:v>
                </c:pt>
                <c:pt idx="16899">
                  <c:v>0.23180049999999999</c:v>
                </c:pt>
                <c:pt idx="16900">
                  <c:v>0.23187279999999999</c:v>
                </c:pt>
                <c:pt idx="16901">
                  <c:v>0.23190079999999999</c:v>
                </c:pt>
                <c:pt idx="16902">
                  <c:v>0.23197909999999999</c:v>
                </c:pt>
                <c:pt idx="16903">
                  <c:v>0.2320296</c:v>
                </c:pt>
                <c:pt idx="16904">
                  <c:v>0.2320806</c:v>
                </c:pt>
                <c:pt idx="16905">
                  <c:v>0.23213139999999999</c:v>
                </c:pt>
                <c:pt idx="16906">
                  <c:v>0.23218320000000001</c:v>
                </c:pt>
                <c:pt idx="16907">
                  <c:v>0.23223450000000001</c:v>
                </c:pt>
                <c:pt idx="16908">
                  <c:v>0.2323153</c:v>
                </c:pt>
                <c:pt idx="16909">
                  <c:v>0.23236680000000001</c:v>
                </c:pt>
                <c:pt idx="16910">
                  <c:v>0.23241800000000001</c:v>
                </c:pt>
                <c:pt idx="16911">
                  <c:v>0.23246939999999999</c:v>
                </c:pt>
                <c:pt idx="16912">
                  <c:v>0.2325218</c:v>
                </c:pt>
                <c:pt idx="16913">
                  <c:v>0.232575</c:v>
                </c:pt>
                <c:pt idx="16914">
                  <c:v>0.23262759999999999</c:v>
                </c:pt>
                <c:pt idx="16915">
                  <c:v>0.23270979999999999</c:v>
                </c:pt>
                <c:pt idx="16916">
                  <c:v>0.232763</c:v>
                </c:pt>
                <c:pt idx="16917">
                  <c:v>0.23281540000000001</c:v>
                </c:pt>
                <c:pt idx="16918">
                  <c:v>0.2328682</c:v>
                </c:pt>
                <c:pt idx="16919">
                  <c:v>0.23289850000000001</c:v>
                </c:pt>
                <c:pt idx="16920">
                  <c:v>0.23295160000000001</c:v>
                </c:pt>
                <c:pt idx="16921">
                  <c:v>0.2330044</c:v>
                </c:pt>
                <c:pt idx="16922">
                  <c:v>0.2330573</c:v>
                </c:pt>
                <c:pt idx="16923">
                  <c:v>0.2331404</c:v>
                </c:pt>
                <c:pt idx="16924">
                  <c:v>0.2331937</c:v>
                </c:pt>
                <c:pt idx="16925">
                  <c:v>0.23324629999999999</c:v>
                </c:pt>
                <c:pt idx="16926">
                  <c:v>0.2332987</c:v>
                </c:pt>
                <c:pt idx="16927">
                  <c:v>0.23335149999999999</c:v>
                </c:pt>
                <c:pt idx="16928">
                  <c:v>0.23340520000000001</c:v>
                </c:pt>
                <c:pt idx="16929">
                  <c:v>0.23345850000000001</c:v>
                </c:pt>
                <c:pt idx="16930">
                  <c:v>0.233512</c:v>
                </c:pt>
                <c:pt idx="16931">
                  <c:v>0.233567</c:v>
                </c:pt>
                <c:pt idx="16932">
                  <c:v>0.23365050000000001</c:v>
                </c:pt>
                <c:pt idx="16933">
                  <c:v>0.23370489999999999</c:v>
                </c:pt>
                <c:pt idx="16934">
                  <c:v>0.23375989999999999</c:v>
                </c:pt>
                <c:pt idx="16935">
                  <c:v>0.23381469999999999</c:v>
                </c:pt>
                <c:pt idx="16936">
                  <c:v>0.23386999999999999</c:v>
                </c:pt>
                <c:pt idx="16937">
                  <c:v>0.23392489999999999</c:v>
                </c:pt>
                <c:pt idx="16938">
                  <c:v>0.2339791</c:v>
                </c:pt>
                <c:pt idx="16939">
                  <c:v>0.23403379999999999</c:v>
                </c:pt>
                <c:pt idx="16940">
                  <c:v>0.23408809999999999</c:v>
                </c:pt>
                <c:pt idx="16941">
                  <c:v>0.23414270000000001</c:v>
                </c:pt>
                <c:pt idx="16942">
                  <c:v>0.23419789999999999</c:v>
                </c:pt>
                <c:pt idx="16943">
                  <c:v>0.2342525</c:v>
                </c:pt>
                <c:pt idx="16944">
                  <c:v>0.23430780000000001</c:v>
                </c:pt>
                <c:pt idx="16945">
                  <c:v>0.23436390000000001</c:v>
                </c:pt>
                <c:pt idx="16946">
                  <c:v>0.23441999999999999</c:v>
                </c:pt>
                <c:pt idx="16947">
                  <c:v>0.2344763</c:v>
                </c:pt>
                <c:pt idx="16948">
                  <c:v>0.2345324</c:v>
                </c:pt>
                <c:pt idx="16949">
                  <c:v>0.23461860000000001</c:v>
                </c:pt>
                <c:pt idx="16950">
                  <c:v>0.23467479999999999</c:v>
                </c:pt>
                <c:pt idx="16951">
                  <c:v>0.23473160000000001</c:v>
                </c:pt>
                <c:pt idx="16952">
                  <c:v>0.23478879999999999</c:v>
                </c:pt>
                <c:pt idx="16953">
                  <c:v>0.2348461</c:v>
                </c:pt>
                <c:pt idx="16954">
                  <c:v>0.23493320000000001</c:v>
                </c:pt>
                <c:pt idx="16955">
                  <c:v>0.23499039999999999</c:v>
                </c:pt>
                <c:pt idx="16956">
                  <c:v>0.23504739999999999</c:v>
                </c:pt>
                <c:pt idx="16957">
                  <c:v>0.23510420000000001</c:v>
                </c:pt>
                <c:pt idx="16958">
                  <c:v>0.23516110000000001</c:v>
                </c:pt>
                <c:pt idx="16959">
                  <c:v>0.2352485</c:v>
                </c:pt>
                <c:pt idx="16960">
                  <c:v>0.23527619999999999</c:v>
                </c:pt>
                <c:pt idx="16961">
                  <c:v>0.23533760000000001</c:v>
                </c:pt>
                <c:pt idx="16962">
                  <c:v>0.2353953</c:v>
                </c:pt>
                <c:pt idx="16963">
                  <c:v>0.2354532</c:v>
                </c:pt>
                <c:pt idx="16964">
                  <c:v>0.23551059999999999</c:v>
                </c:pt>
                <c:pt idx="16965">
                  <c:v>0.235568</c:v>
                </c:pt>
                <c:pt idx="16966">
                  <c:v>0.23562540000000001</c:v>
                </c:pt>
                <c:pt idx="16967">
                  <c:v>0.23565630000000001</c:v>
                </c:pt>
                <c:pt idx="16968">
                  <c:v>0.2357137</c:v>
                </c:pt>
                <c:pt idx="16969">
                  <c:v>0.2357717</c:v>
                </c:pt>
                <c:pt idx="16970">
                  <c:v>0.2358296</c:v>
                </c:pt>
                <c:pt idx="16971">
                  <c:v>0.2358614</c:v>
                </c:pt>
                <c:pt idx="16972">
                  <c:v>0.23591860000000001</c:v>
                </c:pt>
                <c:pt idx="16973">
                  <c:v>0.23597560000000001</c:v>
                </c:pt>
                <c:pt idx="16974">
                  <c:v>0.23603270000000001</c:v>
                </c:pt>
                <c:pt idx="16975">
                  <c:v>0.236064</c:v>
                </c:pt>
                <c:pt idx="16976">
                  <c:v>0.23612069999999999</c:v>
                </c:pt>
                <c:pt idx="16977">
                  <c:v>0.23617679999999999</c:v>
                </c:pt>
                <c:pt idx="16978">
                  <c:v>0.2362078</c:v>
                </c:pt>
                <c:pt idx="16979">
                  <c:v>0.2362638</c:v>
                </c:pt>
                <c:pt idx="16980">
                  <c:v>0.23631940000000001</c:v>
                </c:pt>
                <c:pt idx="16981">
                  <c:v>0.23634459999999999</c:v>
                </c:pt>
                <c:pt idx="16982">
                  <c:v>0.23643020000000001</c:v>
                </c:pt>
                <c:pt idx="16983">
                  <c:v>0.23646159999999999</c:v>
                </c:pt>
                <c:pt idx="16984">
                  <c:v>0.23651900000000001</c:v>
                </c:pt>
                <c:pt idx="16985">
                  <c:v>0.2365758</c:v>
                </c:pt>
                <c:pt idx="16986">
                  <c:v>0.2366327</c:v>
                </c:pt>
                <c:pt idx="16987">
                  <c:v>0.23668829999999999</c:v>
                </c:pt>
                <c:pt idx="16988">
                  <c:v>0.23671919999999999</c:v>
                </c:pt>
                <c:pt idx="16989">
                  <c:v>0.23674510000000001</c:v>
                </c:pt>
                <c:pt idx="16990">
                  <c:v>0.23680100000000001</c:v>
                </c:pt>
                <c:pt idx="16991">
                  <c:v>0.23688770000000001</c:v>
                </c:pt>
                <c:pt idx="16992">
                  <c:v>0.2369444</c:v>
                </c:pt>
                <c:pt idx="16993">
                  <c:v>0.2370014</c:v>
                </c:pt>
                <c:pt idx="16994">
                  <c:v>0.2370582</c:v>
                </c:pt>
                <c:pt idx="16995">
                  <c:v>0.23711599999999999</c:v>
                </c:pt>
                <c:pt idx="16996">
                  <c:v>0.23717350000000001</c:v>
                </c:pt>
                <c:pt idx="16997">
                  <c:v>0.23723079999999999</c:v>
                </c:pt>
                <c:pt idx="16998">
                  <c:v>0.23728830000000001</c:v>
                </c:pt>
                <c:pt idx="16999">
                  <c:v>0.23734569999999999</c:v>
                </c:pt>
                <c:pt idx="17000">
                  <c:v>0.23740339999999999</c:v>
                </c:pt>
                <c:pt idx="17001">
                  <c:v>0.23746120000000001</c:v>
                </c:pt>
                <c:pt idx="17002">
                  <c:v>0.23751900000000001</c:v>
                </c:pt>
                <c:pt idx="17003">
                  <c:v>0.23760899999999999</c:v>
                </c:pt>
                <c:pt idx="17004">
                  <c:v>0.2376684</c:v>
                </c:pt>
                <c:pt idx="17005">
                  <c:v>0.23772679999999999</c:v>
                </c:pt>
                <c:pt idx="17006">
                  <c:v>0.23781430000000001</c:v>
                </c:pt>
                <c:pt idx="17007">
                  <c:v>0.237874</c:v>
                </c:pt>
                <c:pt idx="17008">
                  <c:v>0.2379336</c:v>
                </c:pt>
                <c:pt idx="17009">
                  <c:v>0.23799380000000001</c:v>
                </c:pt>
                <c:pt idx="17010">
                  <c:v>0.23808499999999999</c:v>
                </c:pt>
                <c:pt idx="17011">
                  <c:v>0.2381451</c:v>
                </c:pt>
                <c:pt idx="17012">
                  <c:v>0.2382051</c:v>
                </c:pt>
                <c:pt idx="17013">
                  <c:v>0.23826600000000001</c:v>
                </c:pt>
                <c:pt idx="17014">
                  <c:v>0.23832729999999999</c:v>
                </c:pt>
                <c:pt idx="17015">
                  <c:v>0.23838799999999999</c:v>
                </c:pt>
                <c:pt idx="17016">
                  <c:v>0.2384483</c:v>
                </c:pt>
                <c:pt idx="17017">
                  <c:v>0.2385388</c:v>
                </c:pt>
                <c:pt idx="17018">
                  <c:v>0.2385988</c:v>
                </c:pt>
                <c:pt idx="17019">
                  <c:v>0.23862990000000001</c:v>
                </c:pt>
                <c:pt idx="17020">
                  <c:v>0.2386896</c:v>
                </c:pt>
                <c:pt idx="17021">
                  <c:v>0.2387502</c:v>
                </c:pt>
                <c:pt idx="17022">
                  <c:v>0.23884069999999999</c:v>
                </c:pt>
                <c:pt idx="17023">
                  <c:v>0.23887169999999999</c:v>
                </c:pt>
                <c:pt idx="17024">
                  <c:v>0.23893310000000001</c:v>
                </c:pt>
                <c:pt idx="17025">
                  <c:v>0.23899400000000001</c:v>
                </c:pt>
                <c:pt idx="17026">
                  <c:v>0.23905499999999999</c:v>
                </c:pt>
                <c:pt idx="17027">
                  <c:v>0.2391161</c:v>
                </c:pt>
                <c:pt idx="17028">
                  <c:v>0.23920820000000001</c:v>
                </c:pt>
                <c:pt idx="17029">
                  <c:v>0.23923829999999999</c:v>
                </c:pt>
                <c:pt idx="17030">
                  <c:v>0.2393303</c:v>
                </c:pt>
                <c:pt idx="17031">
                  <c:v>0.2393922</c:v>
                </c:pt>
                <c:pt idx="17032">
                  <c:v>0.239454</c:v>
                </c:pt>
                <c:pt idx="17033">
                  <c:v>0.23951529999999999</c:v>
                </c:pt>
                <c:pt idx="17034">
                  <c:v>0.2396075</c:v>
                </c:pt>
                <c:pt idx="17035">
                  <c:v>0.2396693</c:v>
                </c:pt>
                <c:pt idx="17036">
                  <c:v>0.2397</c:v>
                </c:pt>
                <c:pt idx="17037">
                  <c:v>0.23976130000000001</c:v>
                </c:pt>
                <c:pt idx="17038">
                  <c:v>0.23979200000000001</c:v>
                </c:pt>
                <c:pt idx="17039">
                  <c:v>0.2398855</c:v>
                </c:pt>
                <c:pt idx="17040">
                  <c:v>0.2399164</c:v>
                </c:pt>
                <c:pt idx="17041">
                  <c:v>0.23997869999999999</c:v>
                </c:pt>
                <c:pt idx="17042">
                  <c:v>0.24007149999999999</c:v>
                </c:pt>
                <c:pt idx="17043">
                  <c:v>0.24010300000000001</c:v>
                </c:pt>
                <c:pt idx="17044">
                  <c:v>0.24016570000000001</c:v>
                </c:pt>
                <c:pt idx="17045">
                  <c:v>0.2401973</c:v>
                </c:pt>
                <c:pt idx="17046">
                  <c:v>0.2402601</c:v>
                </c:pt>
                <c:pt idx="17047">
                  <c:v>0.24035390000000001</c:v>
                </c:pt>
                <c:pt idx="17048">
                  <c:v>0.24038499999999999</c:v>
                </c:pt>
                <c:pt idx="17049">
                  <c:v>0.24044699999999999</c:v>
                </c:pt>
                <c:pt idx="17050">
                  <c:v>0.24054059999999999</c:v>
                </c:pt>
                <c:pt idx="17051">
                  <c:v>0.2406034</c:v>
                </c:pt>
                <c:pt idx="17052">
                  <c:v>0.24066670000000001</c:v>
                </c:pt>
                <c:pt idx="17053">
                  <c:v>0.24069879999999999</c:v>
                </c:pt>
                <c:pt idx="17054">
                  <c:v>0.2407619</c:v>
                </c:pt>
                <c:pt idx="17055">
                  <c:v>0.24085709999999999</c:v>
                </c:pt>
                <c:pt idx="17056">
                  <c:v>0.24095169999999999</c:v>
                </c:pt>
                <c:pt idx="17057">
                  <c:v>0.240984</c:v>
                </c:pt>
                <c:pt idx="17058">
                  <c:v>0.24104780000000001</c:v>
                </c:pt>
                <c:pt idx="17059">
                  <c:v>0.2411113</c:v>
                </c:pt>
                <c:pt idx="17060">
                  <c:v>0.24117379999999999</c:v>
                </c:pt>
                <c:pt idx="17061">
                  <c:v>0.24126800000000001</c:v>
                </c:pt>
                <c:pt idx="17062">
                  <c:v>0.2413305</c:v>
                </c:pt>
                <c:pt idx="17063">
                  <c:v>0.241393</c:v>
                </c:pt>
                <c:pt idx="17064">
                  <c:v>0.2414559</c:v>
                </c:pt>
                <c:pt idx="17065">
                  <c:v>0.2414876</c:v>
                </c:pt>
                <c:pt idx="17066">
                  <c:v>0.24154999999999999</c:v>
                </c:pt>
                <c:pt idx="17067">
                  <c:v>0.24161170000000001</c:v>
                </c:pt>
                <c:pt idx="17068">
                  <c:v>0.24167359999999999</c:v>
                </c:pt>
                <c:pt idx="17069">
                  <c:v>0.24173559999999999</c:v>
                </c:pt>
                <c:pt idx="17070">
                  <c:v>0.24179800000000001</c:v>
                </c:pt>
                <c:pt idx="17071">
                  <c:v>0.2418604</c:v>
                </c:pt>
                <c:pt idx="17072">
                  <c:v>0.24195449999999999</c:v>
                </c:pt>
                <c:pt idx="17073">
                  <c:v>0.24201839999999999</c:v>
                </c:pt>
                <c:pt idx="17074">
                  <c:v>0.24208199999999999</c:v>
                </c:pt>
                <c:pt idx="17075">
                  <c:v>0.242145</c:v>
                </c:pt>
                <c:pt idx="17076">
                  <c:v>0.24220820000000001</c:v>
                </c:pt>
                <c:pt idx="17077">
                  <c:v>0.24227099999999999</c:v>
                </c:pt>
                <c:pt idx="17078">
                  <c:v>0.2423332</c:v>
                </c:pt>
                <c:pt idx="17079">
                  <c:v>0.2423641</c:v>
                </c:pt>
                <c:pt idx="17080">
                  <c:v>0.24245820000000001</c:v>
                </c:pt>
                <c:pt idx="17081">
                  <c:v>0.24255160000000001</c:v>
                </c:pt>
                <c:pt idx="17082">
                  <c:v>0.2425522</c:v>
                </c:pt>
                <c:pt idx="17083">
                  <c:v>0.24264640000000001</c:v>
                </c:pt>
                <c:pt idx="17084">
                  <c:v>0.24270939999999999</c:v>
                </c:pt>
                <c:pt idx="17085">
                  <c:v>0.24277260000000001</c:v>
                </c:pt>
                <c:pt idx="17086">
                  <c:v>0.24286779999999999</c:v>
                </c:pt>
                <c:pt idx="17087">
                  <c:v>0.2429318</c:v>
                </c:pt>
                <c:pt idx="17088">
                  <c:v>0.24299519999999999</c:v>
                </c:pt>
                <c:pt idx="17089">
                  <c:v>0.24305779999999999</c:v>
                </c:pt>
                <c:pt idx="17090">
                  <c:v>0.24312120000000001</c:v>
                </c:pt>
                <c:pt idx="17091">
                  <c:v>0.2431836</c:v>
                </c:pt>
                <c:pt idx="17092">
                  <c:v>0.2432146</c:v>
                </c:pt>
                <c:pt idx="17093">
                  <c:v>0.24327670000000001</c:v>
                </c:pt>
                <c:pt idx="17094">
                  <c:v>0.2433391</c:v>
                </c:pt>
                <c:pt idx="17095">
                  <c:v>0.24343319999999999</c:v>
                </c:pt>
                <c:pt idx="17096">
                  <c:v>0.2434965</c:v>
                </c:pt>
                <c:pt idx="17097">
                  <c:v>0.24356</c:v>
                </c:pt>
                <c:pt idx="17098">
                  <c:v>0.24362400000000001</c:v>
                </c:pt>
                <c:pt idx="17099">
                  <c:v>0.24368819999999999</c:v>
                </c:pt>
                <c:pt idx="17100">
                  <c:v>0.24378520000000001</c:v>
                </c:pt>
                <c:pt idx="17101">
                  <c:v>0.2438496</c:v>
                </c:pt>
                <c:pt idx="17102">
                  <c:v>0.24391409999999999</c:v>
                </c:pt>
                <c:pt idx="17103">
                  <c:v>0.24397920000000001</c:v>
                </c:pt>
                <c:pt idx="17104">
                  <c:v>0.24404419999999999</c:v>
                </c:pt>
                <c:pt idx="17105">
                  <c:v>0.2440775</c:v>
                </c:pt>
                <c:pt idx="17106">
                  <c:v>0.24420620000000001</c:v>
                </c:pt>
                <c:pt idx="17107">
                  <c:v>0.24424000000000001</c:v>
                </c:pt>
                <c:pt idx="17108">
                  <c:v>0.24430470000000001</c:v>
                </c:pt>
                <c:pt idx="17109">
                  <c:v>0.2443698</c:v>
                </c:pt>
                <c:pt idx="17110">
                  <c:v>0.2444346</c:v>
                </c:pt>
                <c:pt idx="17111">
                  <c:v>0.24449950000000001</c:v>
                </c:pt>
                <c:pt idx="17112">
                  <c:v>0.2445978</c:v>
                </c:pt>
                <c:pt idx="17113">
                  <c:v>0.24466280000000001</c:v>
                </c:pt>
                <c:pt idx="17114">
                  <c:v>0.24472759999999999</c:v>
                </c:pt>
                <c:pt idx="17115">
                  <c:v>0.2447926</c:v>
                </c:pt>
                <c:pt idx="17116">
                  <c:v>0.24485770000000001</c:v>
                </c:pt>
                <c:pt idx="17117">
                  <c:v>0.24492340000000001</c:v>
                </c:pt>
                <c:pt idx="17118">
                  <c:v>0.24495720000000001</c:v>
                </c:pt>
                <c:pt idx="17119">
                  <c:v>0.2450222</c:v>
                </c:pt>
                <c:pt idx="17120">
                  <c:v>0.24512129999999999</c:v>
                </c:pt>
                <c:pt idx="17121">
                  <c:v>0.24518680000000001</c:v>
                </c:pt>
                <c:pt idx="17122">
                  <c:v>0.2452522</c:v>
                </c:pt>
                <c:pt idx="17123">
                  <c:v>0.24531800000000001</c:v>
                </c:pt>
                <c:pt idx="17124">
                  <c:v>0.24538370000000001</c:v>
                </c:pt>
                <c:pt idx="17125">
                  <c:v>0.24544920000000001</c:v>
                </c:pt>
                <c:pt idx="17126">
                  <c:v>0.24551480000000001</c:v>
                </c:pt>
                <c:pt idx="17127">
                  <c:v>0.24561430000000001</c:v>
                </c:pt>
                <c:pt idx="17128">
                  <c:v>0.2456795</c:v>
                </c:pt>
                <c:pt idx="17129">
                  <c:v>0.24574509999999999</c:v>
                </c:pt>
                <c:pt idx="17130">
                  <c:v>0.2458108</c:v>
                </c:pt>
                <c:pt idx="17131">
                  <c:v>0.24584449999999999</c:v>
                </c:pt>
                <c:pt idx="17132">
                  <c:v>0.24590989999999999</c:v>
                </c:pt>
                <c:pt idx="17133">
                  <c:v>0.24597569999999999</c:v>
                </c:pt>
                <c:pt idx="17134">
                  <c:v>0.24604139999999999</c:v>
                </c:pt>
                <c:pt idx="17135">
                  <c:v>0.24610670000000001</c:v>
                </c:pt>
                <c:pt idx="17136">
                  <c:v>0.2462058</c:v>
                </c:pt>
                <c:pt idx="17137">
                  <c:v>0.24627180000000001</c:v>
                </c:pt>
                <c:pt idx="17138">
                  <c:v>0.24633769999999999</c:v>
                </c:pt>
                <c:pt idx="17139">
                  <c:v>0.24640409999999999</c:v>
                </c:pt>
                <c:pt idx="17140">
                  <c:v>0.24646979999999999</c:v>
                </c:pt>
                <c:pt idx="17141">
                  <c:v>0.24653539999999999</c:v>
                </c:pt>
                <c:pt idx="17142">
                  <c:v>0.24663379999999999</c:v>
                </c:pt>
                <c:pt idx="17143">
                  <c:v>0.2466989</c:v>
                </c:pt>
                <c:pt idx="17144">
                  <c:v>0.2467646</c:v>
                </c:pt>
                <c:pt idx="17145">
                  <c:v>0.24683050000000001</c:v>
                </c:pt>
                <c:pt idx="17146">
                  <c:v>0.24686359999999999</c:v>
                </c:pt>
                <c:pt idx="17147">
                  <c:v>0.24693000000000001</c:v>
                </c:pt>
                <c:pt idx="17148">
                  <c:v>0.24699679999999999</c:v>
                </c:pt>
                <c:pt idx="17149">
                  <c:v>0.24706339999999999</c:v>
                </c:pt>
                <c:pt idx="17150">
                  <c:v>0.2470977</c:v>
                </c:pt>
                <c:pt idx="17151">
                  <c:v>0.2471961</c:v>
                </c:pt>
                <c:pt idx="17152">
                  <c:v>0.24723020000000001</c:v>
                </c:pt>
                <c:pt idx="17153">
                  <c:v>0.24729709999999999</c:v>
                </c:pt>
                <c:pt idx="17154">
                  <c:v>0.2473986</c:v>
                </c:pt>
                <c:pt idx="17155">
                  <c:v>0.2474663</c:v>
                </c:pt>
                <c:pt idx="17156">
                  <c:v>0.24753359999999999</c:v>
                </c:pt>
                <c:pt idx="17157">
                  <c:v>0.2476006</c:v>
                </c:pt>
                <c:pt idx="17158">
                  <c:v>0.24766730000000001</c:v>
                </c:pt>
                <c:pt idx="17159">
                  <c:v>0.24773390000000001</c:v>
                </c:pt>
                <c:pt idx="17160">
                  <c:v>0.2478003</c:v>
                </c:pt>
                <c:pt idx="17161">
                  <c:v>0.24786659999999999</c:v>
                </c:pt>
                <c:pt idx="17162">
                  <c:v>0.2479672</c:v>
                </c:pt>
                <c:pt idx="17163">
                  <c:v>0.24803439999999999</c:v>
                </c:pt>
                <c:pt idx="17164">
                  <c:v>0.24810090000000001</c:v>
                </c:pt>
                <c:pt idx="17165">
                  <c:v>0.24813499999999999</c:v>
                </c:pt>
                <c:pt idx="17166">
                  <c:v>0.24820159999999999</c:v>
                </c:pt>
                <c:pt idx="17167">
                  <c:v>0.2482683</c:v>
                </c:pt>
                <c:pt idx="17168">
                  <c:v>0.2483351</c:v>
                </c:pt>
                <c:pt idx="17169">
                  <c:v>0.2484024</c:v>
                </c:pt>
                <c:pt idx="17170">
                  <c:v>0.24850269999999999</c:v>
                </c:pt>
                <c:pt idx="17171">
                  <c:v>0.24857009999999999</c:v>
                </c:pt>
                <c:pt idx="17172">
                  <c:v>0.24863750000000001</c:v>
                </c:pt>
                <c:pt idx="17173">
                  <c:v>0.24870429999999999</c:v>
                </c:pt>
                <c:pt idx="17174">
                  <c:v>0.24877150000000001</c:v>
                </c:pt>
                <c:pt idx="17175">
                  <c:v>0.24883920000000001</c:v>
                </c:pt>
                <c:pt idx="17176">
                  <c:v>0.24894040000000001</c:v>
                </c:pt>
                <c:pt idx="17177">
                  <c:v>0.2490078</c:v>
                </c:pt>
                <c:pt idx="17178">
                  <c:v>0.24907470000000001</c:v>
                </c:pt>
                <c:pt idx="17179">
                  <c:v>0.24910879999999999</c:v>
                </c:pt>
                <c:pt idx="17180">
                  <c:v>0.2491756</c:v>
                </c:pt>
                <c:pt idx="17181">
                  <c:v>0.2492422</c:v>
                </c:pt>
                <c:pt idx="17182">
                  <c:v>0.24930859999999999</c:v>
                </c:pt>
                <c:pt idx="17183">
                  <c:v>0.24937580000000001</c:v>
                </c:pt>
                <c:pt idx="17184">
                  <c:v>0.24947720000000001</c:v>
                </c:pt>
                <c:pt idx="17185">
                  <c:v>0.24954499999999999</c:v>
                </c:pt>
                <c:pt idx="17186">
                  <c:v>0.249613</c:v>
                </c:pt>
                <c:pt idx="17187">
                  <c:v>0.24968119999999999</c:v>
                </c:pt>
                <c:pt idx="17188">
                  <c:v>0.2497499</c:v>
                </c:pt>
                <c:pt idx="17189">
                  <c:v>0.24981890000000001</c:v>
                </c:pt>
                <c:pt idx="17190">
                  <c:v>0.24988769999999999</c:v>
                </c:pt>
                <c:pt idx="17191">
                  <c:v>0.2499564</c:v>
                </c:pt>
                <c:pt idx="17192">
                  <c:v>0.2500252</c:v>
                </c:pt>
                <c:pt idx="17193">
                  <c:v>0.25009540000000002</c:v>
                </c:pt>
                <c:pt idx="17194">
                  <c:v>0.2501292</c:v>
                </c:pt>
                <c:pt idx="17195">
                  <c:v>0.25019730000000001</c:v>
                </c:pt>
                <c:pt idx="17196">
                  <c:v>0.25026490000000001</c:v>
                </c:pt>
                <c:pt idx="17197">
                  <c:v>0.25036599999999998</c:v>
                </c:pt>
                <c:pt idx="17198">
                  <c:v>0.25043320000000002</c:v>
                </c:pt>
                <c:pt idx="17199">
                  <c:v>0.25050139999999999</c:v>
                </c:pt>
                <c:pt idx="17200">
                  <c:v>0.25053550000000002</c:v>
                </c:pt>
                <c:pt idx="17201">
                  <c:v>0.25060250000000001</c:v>
                </c:pt>
                <c:pt idx="17202">
                  <c:v>0.25066939999999999</c:v>
                </c:pt>
                <c:pt idx="17203">
                  <c:v>0.25077149999999998</c:v>
                </c:pt>
                <c:pt idx="17204">
                  <c:v>0.25084000000000001</c:v>
                </c:pt>
                <c:pt idx="17205">
                  <c:v>0.25090879999999999</c:v>
                </c:pt>
                <c:pt idx="17206">
                  <c:v>0.25097849999999999</c:v>
                </c:pt>
                <c:pt idx="17207">
                  <c:v>0.25104779999999999</c:v>
                </c:pt>
                <c:pt idx="17208">
                  <c:v>0.25111679999999997</c:v>
                </c:pt>
                <c:pt idx="17209">
                  <c:v>0.25118560000000001</c:v>
                </c:pt>
                <c:pt idx="17210">
                  <c:v>0.2512548</c:v>
                </c:pt>
                <c:pt idx="17211">
                  <c:v>0.25132339999999997</c:v>
                </c:pt>
                <c:pt idx="17212">
                  <c:v>0.251392</c:v>
                </c:pt>
                <c:pt idx="17213">
                  <c:v>0.25149500000000002</c:v>
                </c:pt>
                <c:pt idx="17214">
                  <c:v>0.25156460000000003</c:v>
                </c:pt>
                <c:pt idx="17215">
                  <c:v>0.25163439999999998</c:v>
                </c:pt>
                <c:pt idx="17216">
                  <c:v>0.2517047</c:v>
                </c:pt>
                <c:pt idx="17217">
                  <c:v>0.25174020000000003</c:v>
                </c:pt>
                <c:pt idx="17218">
                  <c:v>0.25184580000000001</c:v>
                </c:pt>
                <c:pt idx="17219">
                  <c:v>0.25191590000000003</c:v>
                </c:pt>
                <c:pt idx="17220">
                  <c:v>0.25198510000000002</c:v>
                </c:pt>
                <c:pt idx="17221">
                  <c:v>0.252054</c:v>
                </c:pt>
                <c:pt idx="17222">
                  <c:v>0.25212319999999999</c:v>
                </c:pt>
                <c:pt idx="17223">
                  <c:v>0.25219370000000002</c:v>
                </c:pt>
                <c:pt idx="17224">
                  <c:v>0.252299</c:v>
                </c:pt>
                <c:pt idx="17225">
                  <c:v>0.25236969999999997</c:v>
                </c:pt>
                <c:pt idx="17226">
                  <c:v>0.25244</c:v>
                </c:pt>
                <c:pt idx="17227">
                  <c:v>0.25251040000000002</c:v>
                </c:pt>
                <c:pt idx="17228">
                  <c:v>0.25258000000000003</c:v>
                </c:pt>
                <c:pt idx="17229">
                  <c:v>0.25264920000000002</c:v>
                </c:pt>
                <c:pt idx="17230">
                  <c:v>0.25271880000000002</c:v>
                </c:pt>
                <c:pt idx="17231">
                  <c:v>0.25275429999999999</c:v>
                </c:pt>
                <c:pt idx="17232">
                  <c:v>0.25289479999999998</c:v>
                </c:pt>
                <c:pt idx="17233">
                  <c:v>0.2529652</c:v>
                </c:pt>
                <c:pt idx="17234">
                  <c:v>0.25300060000000002</c:v>
                </c:pt>
                <c:pt idx="17235">
                  <c:v>0.2530714</c:v>
                </c:pt>
                <c:pt idx="17236">
                  <c:v>0.25314209999999998</c:v>
                </c:pt>
                <c:pt idx="17237">
                  <c:v>0.25321270000000001</c:v>
                </c:pt>
                <c:pt idx="17238">
                  <c:v>0.2532836</c:v>
                </c:pt>
                <c:pt idx="17239">
                  <c:v>0.25331910000000002</c:v>
                </c:pt>
                <c:pt idx="17240">
                  <c:v>0.25339010000000001</c:v>
                </c:pt>
                <c:pt idx="17241">
                  <c:v>0.25346049999999998</c:v>
                </c:pt>
                <c:pt idx="17242">
                  <c:v>0.2535674</c:v>
                </c:pt>
                <c:pt idx="17243">
                  <c:v>0.25363920000000001</c:v>
                </c:pt>
                <c:pt idx="17244">
                  <c:v>0.25371139999999998</c:v>
                </c:pt>
                <c:pt idx="17245">
                  <c:v>0.2537835</c:v>
                </c:pt>
                <c:pt idx="17246">
                  <c:v>0.25385560000000001</c:v>
                </c:pt>
                <c:pt idx="17247">
                  <c:v>0.25396390000000002</c:v>
                </c:pt>
                <c:pt idx="17248">
                  <c:v>0.2540364</c:v>
                </c:pt>
                <c:pt idx="17249">
                  <c:v>0.25410959999999999</c:v>
                </c:pt>
                <c:pt idx="17250">
                  <c:v>0.25414690000000001</c:v>
                </c:pt>
                <c:pt idx="17251">
                  <c:v>0.2542198</c:v>
                </c:pt>
                <c:pt idx="17252">
                  <c:v>0.25429230000000003</c:v>
                </c:pt>
                <c:pt idx="17253">
                  <c:v>0.25436439999999999</c:v>
                </c:pt>
                <c:pt idx="17254">
                  <c:v>0.25447259999999999</c:v>
                </c:pt>
                <c:pt idx="17255">
                  <c:v>0.25454470000000001</c:v>
                </c:pt>
                <c:pt idx="17256">
                  <c:v>0.2546177</c:v>
                </c:pt>
                <c:pt idx="17257">
                  <c:v>0.25469019999999998</c:v>
                </c:pt>
                <c:pt idx="17258">
                  <c:v>0.2547623</c:v>
                </c:pt>
                <c:pt idx="17259">
                  <c:v>0.25483479999999997</c:v>
                </c:pt>
                <c:pt idx="17260">
                  <c:v>0.25487159999999998</c:v>
                </c:pt>
                <c:pt idx="17261">
                  <c:v>0.25498090000000001</c:v>
                </c:pt>
                <c:pt idx="17262">
                  <c:v>0.2550539</c:v>
                </c:pt>
                <c:pt idx="17263">
                  <c:v>0.25512770000000001</c:v>
                </c:pt>
                <c:pt idx="17264">
                  <c:v>0.25520120000000002</c:v>
                </c:pt>
                <c:pt idx="17265">
                  <c:v>0.25531140000000002</c:v>
                </c:pt>
                <c:pt idx="17266">
                  <c:v>0.25538450000000001</c:v>
                </c:pt>
                <c:pt idx="17267">
                  <c:v>0.2554575</c:v>
                </c:pt>
                <c:pt idx="17268">
                  <c:v>0.25553100000000001</c:v>
                </c:pt>
                <c:pt idx="17269">
                  <c:v>0.25564100000000001</c:v>
                </c:pt>
                <c:pt idx="17270">
                  <c:v>0.25571430000000001</c:v>
                </c:pt>
                <c:pt idx="17271">
                  <c:v>0.2557876</c:v>
                </c:pt>
                <c:pt idx="17272">
                  <c:v>0.25582559999999999</c:v>
                </c:pt>
                <c:pt idx="17273">
                  <c:v>0.25593569999999999</c:v>
                </c:pt>
                <c:pt idx="17274">
                  <c:v>0.25597350000000002</c:v>
                </c:pt>
                <c:pt idx="17275">
                  <c:v>0.25604710000000003</c:v>
                </c:pt>
                <c:pt idx="17276">
                  <c:v>0.2561214</c:v>
                </c:pt>
                <c:pt idx="17277">
                  <c:v>0.25623370000000001</c:v>
                </c:pt>
                <c:pt idx="17278">
                  <c:v>0.25630779999999997</c:v>
                </c:pt>
                <c:pt idx="17279">
                  <c:v>0.25638240000000001</c:v>
                </c:pt>
                <c:pt idx="17280">
                  <c:v>0.25645679999999998</c:v>
                </c:pt>
                <c:pt idx="17281">
                  <c:v>0.25653100000000001</c:v>
                </c:pt>
                <c:pt idx="17282">
                  <c:v>0.2565694</c:v>
                </c:pt>
                <c:pt idx="17283">
                  <c:v>0.25668210000000002</c:v>
                </c:pt>
                <c:pt idx="17284">
                  <c:v>0.25675559999999997</c:v>
                </c:pt>
                <c:pt idx="17285">
                  <c:v>0.25682909999999998</c:v>
                </c:pt>
                <c:pt idx="17286">
                  <c:v>0.25686550000000002</c:v>
                </c:pt>
                <c:pt idx="17287">
                  <c:v>0.25693909999999998</c:v>
                </c:pt>
                <c:pt idx="17288">
                  <c:v>0.2570499</c:v>
                </c:pt>
                <c:pt idx="17289">
                  <c:v>0.25712380000000001</c:v>
                </c:pt>
                <c:pt idx="17290">
                  <c:v>0.25719819999999999</c:v>
                </c:pt>
                <c:pt idx="17291">
                  <c:v>0.25727230000000001</c:v>
                </c:pt>
                <c:pt idx="17292">
                  <c:v>0.25731019999999999</c:v>
                </c:pt>
                <c:pt idx="17293">
                  <c:v>0.25738430000000001</c:v>
                </c:pt>
                <c:pt idx="17294">
                  <c:v>0.25745780000000001</c:v>
                </c:pt>
                <c:pt idx="17295">
                  <c:v>0.2575306</c:v>
                </c:pt>
                <c:pt idx="17296">
                  <c:v>0.257604</c:v>
                </c:pt>
                <c:pt idx="17297">
                  <c:v>0.25767839999999997</c:v>
                </c:pt>
                <c:pt idx="17298">
                  <c:v>0.25775399999999998</c:v>
                </c:pt>
                <c:pt idx="17299">
                  <c:v>0.25782759999999999</c:v>
                </c:pt>
                <c:pt idx="17300">
                  <c:v>0.25790239999999998</c:v>
                </c:pt>
                <c:pt idx="17301">
                  <c:v>0.25797700000000001</c:v>
                </c:pt>
                <c:pt idx="17302">
                  <c:v>0.25805119999999998</c:v>
                </c:pt>
                <c:pt idx="17303">
                  <c:v>0.25812610000000002</c:v>
                </c:pt>
                <c:pt idx="17304">
                  <c:v>0.2582392</c:v>
                </c:pt>
                <c:pt idx="17305">
                  <c:v>0.25831460000000001</c:v>
                </c:pt>
                <c:pt idx="17306">
                  <c:v>0.2583896</c:v>
                </c:pt>
                <c:pt idx="17307">
                  <c:v>0.2585035</c:v>
                </c:pt>
                <c:pt idx="17308">
                  <c:v>0.25854250000000001</c:v>
                </c:pt>
                <c:pt idx="17309">
                  <c:v>0.25865300000000002</c:v>
                </c:pt>
                <c:pt idx="17310">
                  <c:v>0.2587275</c:v>
                </c:pt>
                <c:pt idx="17311">
                  <c:v>0.25884069999999998</c:v>
                </c:pt>
                <c:pt idx="17312">
                  <c:v>0.25891609999999998</c:v>
                </c:pt>
                <c:pt idx="17313">
                  <c:v>0.25899119999999998</c:v>
                </c:pt>
                <c:pt idx="17314">
                  <c:v>0.25906600000000002</c:v>
                </c:pt>
                <c:pt idx="17315">
                  <c:v>0.25917889999999999</c:v>
                </c:pt>
                <c:pt idx="17316">
                  <c:v>0.2592912</c:v>
                </c:pt>
                <c:pt idx="17317">
                  <c:v>0.25936559999999997</c:v>
                </c:pt>
                <c:pt idx="17318">
                  <c:v>0.2594764</c:v>
                </c:pt>
                <c:pt idx="17319">
                  <c:v>0.25955129999999998</c:v>
                </c:pt>
                <c:pt idx="17320">
                  <c:v>0.25966400000000001</c:v>
                </c:pt>
                <c:pt idx="17321">
                  <c:v>0.25973980000000002</c:v>
                </c:pt>
                <c:pt idx="17322">
                  <c:v>0.25985269999999999</c:v>
                </c:pt>
                <c:pt idx="17323">
                  <c:v>0.25992720000000002</c:v>
                </c:pt>
                <c:pt idx="17324">
                  <c:v>0.2600016</c:v>
                </c:pt>
                <c:pt idx="17325">
                  <c:v>0.26011440000000002</c:v>
                </c:pt>
                <c:pt idx="17326">
                  <c:v>0.26022529999999999</c:v>
                </c:pt>
                <c:pt idx="17327">
                  <c:v>0.2603374</c:v>
                </c:pt>
                <c:pt idx="17328">
                  <c:v>0.26041150000000002</c:v>
                </c:pt>
                <c:pt idx="17329">
                  <c:v>0.26048549999999998</c:v>
                </c:pt>
                <c:pt idx="17330">
                  <c:v>0.26056000000000001</c:v>
                </c:pt>
                <c:pt idx="17331">
                  <c:v>0.26067259999999998</c:v>
                </c:pt>
                <c:pt idx="17332">
                  <c:v>0.26074779999999997</c:v>
                </c:pt>
                <c:pt idx="17333">
                  <c:v>0.26082270000000002</c:v>
                </c:pt>
                <c:pt idx="17334">
                  <c:v>0.26089780000000001</c:v>
                </c:pt>
                <c:pt idx="17335">
                  <c:v>0.26097310000000001</c:v>
                </c:pt>
                <c:pt idx="17336">
                  <c:v>0.26108579999999998</c:v>
                </c:pt>
                <c:pt idx="17337">
                  <c:v>0.26108629999999999</c:v>
                </c:pt>
                <c:pt idx="17338">
                  <c:v>0.26116109999999998</c:v>
                </c:pt>
                <c:pt idx="17339">
                  <c:v>0.26127440000000002</c:v>
                </c:pt>
                <c:pt idx="17340">
                  <c:v>0.26134960000000002</c:v>
                </c:pt>
                <c:pt idx="17341">
                  <c:v>0.26142520000000002</c:v>
                </c:pt>
                <c:pt idx="17342">
                  <c:v>0.26150099999999998</c:v>
                </c:pt>
                <c:pt idx="17343">
                  <c:v>0.26157659999999999</c:v>
                </c:pt>
                <c:pt idx="17344">
                  <c:v>0.261652</c:v>
                </c:pt>
                <c:pt idx="17345">
                  <c:v>0.2617276</c:v>
                </c:pt>
                <c:pt idx="17346">
                  <c:v>0.26176630000000001</c:v>
                </c:pt>
                <c:pt idx="17347">
                  <c:v>0.2618413</c:v>
                </c:pt>
                <c:pt idx="17348">
                  <c:v>0.2619166</c:v>
                </c:pt>
                <c:pt idx="17349">
                  <c:v>0.26195499999999999</c:v>
                </c:pt>
                <c:pt idx="17350">
                  <c:v>0.26203120000000002</c:v>
                </c:pt>
                <c:pt idx="17351">
                  <c:v>0.26210719999999998</c:v>
                </c:pt>
                <c:pt idx="17352">
                  <c:v>0.26218350000000001</c:v>
                </c:pt>
                <c:pt idx="17353">
                  <c:v>0.26218370000000002</c:v>
                </c:pt>
                <c:pt idx="17354">
                  <c:v>0.26225959999999998</c:v>
                </c:pt>
                <c:pt idx="17355">
                  <c:v>0.2623356</c:v>
                </c:pt>
                <c:pt idx="17356">
                  <c:v>0.2623741</c:v>
                </c:pt>
                <c:pt idx="17357">
                  <c:v>0.26244980000000001</c:v>
                </c:pt>
                <c:pt idx="17358">
                  <c:v>0.26252560000000003</c:v>
                </c:pt>
                <c:pt idx="17359">
                  <c:v>0.2625633</c:v>
                </c:pt>
                <c:pt idx="17360">
                  <c:v>0.26267790000000002</c:v>
                </c:pt>
                <c:pt idx="17361">
                  <c:v>0.26275409999999999</c:v>
                </c:pt>
                <c:pt idx="17362">
                  <c:v>0.26279259999999999</c:v>
                </c:pt>
                <c:pt idx="17363">
                  <c:v>0.26286870000000001</c:v>
                </c:pt>
                <c:pt idx="17364">
                  <c:v>0.26294410000000001</c:v>
                </c:pt>
                <c:pt idx="17365">
                  <c:v>0.2629822</c:v>
                </c:pt>
                <c:pt idx="17366">
                  <c:v>0.2630576</c:v>
                </c:pt>
                <c:pt idx="17367">
                  <c:v>0.26317000000000002</c:v>
                </c:pt>
                <c:pt idx="17368">
                  <c:v>0.26324520000000001</c:v>
                </c:pt>
                <c:pt idx="17369">
                  <c:v>0.26331969999999999</c:v>
                </c:pt>
                <c:pt idx="17370">
                  <c:v>0.26339439999999997</c:v>
                </c:pt>
                <c:pt idx="17371">
                  <c:v>0.2634686</c:v>
                </c:pt>
                <c:pt idx="17372">
                  <c:v>0.26354300000000003</c:v>
                </c:pt>
                <c:pt idx="17373">
                  <c:v>0.2636173</c:v>
                </c:pt>
                <c:pt idx="17374">
                  <c:v>0.26369120000000001</c:v>
                </c:pt>
                <c:pt idx="17375">
                  <c:v>0.26376460000000002</c:v>
                </c:pt>
                <c:pt idx="17376">
                  <c:v>0.26383770000000001</c:v>
                </c:pt>
                <c:pt idx="17377">
                  <c:v>0.26391019999999998</c:v>
                </c:pt>
                <c:pt idx="17378">
                  <c:v>0.26398339999999998</c:v>
                </c:pt>
                <c:pt idx="17379">
                  <c:v>0.26405620000000002</c:v>
                </c:pt>
                <c:pt idx="17380">
                  <c:v>0.26412849999999999</c:v>
                </c:pt>
                <c:pt idx="17381">
                  <c:v>0.26420120000000002</c:v>
                </c:pt>
                <c:pt idx="17382">
                  <c:v>0.26427390000000001</c:v>
                </c:pt>
                <c:pt idx="17383">
                  <c:v>0.26434629999999998</c:v>
                </c:pt>
                <c:pt idx="17384">
                  <c:v>0.26441900000000002</c:v>
                </c:pt>
                <c:pt idx="17385">
                  <c:v>0.26445390000000002</c:v>
                </c:pt>
                <c:pt idx="17386">
                  <c:v>0.26452680000000001</c:v>
                </c:pt>
                <c:pt idx="17387">
                  <c:v>0.26459929999999998</c:v>
                </c:pt>
                <c:pt idx="17388">
                  <c:v>0.26470650000000001</c:v>
                </c:pt>
                <c:pt idx="17389">
                  <c:v>0.26477919999999999</c:v>
                </c:pt>
                <c:pt idx="17390">
                  <c:v>0.26485180000000003</c:v>
                </c:pt>
                <c:pt idx="17391">
                  <c:v>0.2649242</c:v>
                </c:pt>
                <c:pt idx="17392">
                  <c:v>0.26499669999999997</c:v>
                </c:pt>
                <c:pt idx="17393">
                  <c:v>0.26510410000000001</c:v>
                </c:pt>
                <c:pt idx="17394">
                  <c:v>0.26517750000000001</c:v>
                </c:pt>
                <c:pt idx="17395">
                  <c:v>0.26525090000000001</c:v>
                </c:pt>
                <c:pt idx="17396">
                  <c:v>0.26528689999999999</c:v>
                </c:pt>
                <c:pt idx="17397">
                  <c:v>0.26536120000000002</c:v>
                </c:pt>
                <c:pt idx="17398">
                  <c:v>0.26543519999999998</c:v>
                </c:pt>
                <c:pt idx="17399">
                  <c:v>0.2655093</c:v>
                </c:pt>
                <c:pt idx="17400">
                  <c:v>0.26554480000000003</c:v>
                </c:pt>
                <c:pt idx="17401">
                  <c:v>0.26561790000000002</c:v>
                </c:pt>
                <c:pt idx="17402">
                  <c:v>0.26569150000000002</c:v>
                </c:pt>
                <c:pt idx="17403">
                  <c:v>0.26572750000000001</c:v>
                </c:pt>
                <c:pt idx="17404">
                  <c:v>0.26576559999999999</c:v>
                </c:pt>
                <c:pt idx="17405">
                  <c:v>0.26587460000000002</c:v>
                </c:pt>
                <c:pt idx="17406">
                  <c:v>0.26594820000000002</c:v>
                </c:pt>
                <c:pt idx="17407">
                  <c:v>0.2659842</c:v>
                </c:pt>
                <c:pt idx="17408">
                  <c:v>0.26605810000000002</c:v>
                </c:pt>
                <c:pt idx="17409">
                  <c:v>0.26605839999999997</c:v>
                </c:pt>
                <c:pt idx="17410">
                  <c:v>0.26613179999999997</c:v>
                </c:pt>
                <c:pt idx="17411">
                  <c:v>0.26620529999999998</c:v>
                </c:pt>
                <c:pt idx="17412">
                  <c:v>0.26627960000000001</c:v>
                </c:pt>
                <c:pt idx="17413">
                  <c:v>0.26635239999999999</c:v>
                </c:pt>
                <c:pt idx="17414">
                  <c:v>0.26638980000000001</c:v>
                </c:pt>
                <c:pt idx="17415">
                  <c:v>0.26646340000000002</c:v>
                </c:pt>
                <c:pt idx="17416">
                  <c:v>0.26653670000000002</c:v>
                </c:pt>
                <c:pt idx="17417">
                  <c:v>0.26657340000000002</c:v>
                </c:pt>
                <c:pt idx="17418">
                  <c:v>0.26668209999999998</c:v>
                </c:pt>
                <c:pt idx="17419">
                  <c:v>0.26671909999999999</c:v>
                </c:pt>
                <c:pt idx="17420">
                  <c:v>0.26682830000000002</c:v>
                </c:pt>
                <c:pt idx="17421">
                  <c:v>0.26686569999999998</c:v>
                </c:pt>
                <c:pt idx="17422">
                  <c:v>0.26693800000000001</c:v>
                </c:pt>
                <c:pt idx="17423">
                  <c:v>0.26700950000000001</c:v>
                </c:pt>
                <c:pt idx="17424">
                  <c:v>0.26708100000000001</c:v>
                </c:pt>
                <c:pt idx="17425">
                  <c:v>0.26711829999999998</c:v>
                </c:pt>
                <c:pt idx="17426">
                  <c:v>0.26719009999999999</c:v>
                </c:pt>
                <c:pt idx="17427">
                  <c:v>0.2672987</c:v>
                </c:pt>
                <c:pt idx="17428">
                  <c:v>0.2673701</c:v>
                </c:pt>
                <c:pt idx="17429">
                  <c:v>0.26744329999999999</c:v>
                </c:pt>
                <c:pt idx="17430">
                  <c:v>0.26751639999999999</c:v>
                </c:pt>
                <c:pt idx="17431">
                  <c:v>0.267627</c:v>
                </c:pt>
                <c:pt idx="17432">
                  <c:v>0.2677002</c:v>
                </c:pt>
                <c:pt idx="17433">
                  <c:v>0.26773849999999999</c:v>
                </c:pt>
                <c:pt idx="17434">
                  <c:v>0.26781129999999997</c:v>
                </c:pt>
                <c:pt idx="17435">
                  <c:v>0.26788400000000001</c:v>
                </c:pt>
                <c:pt idx="17436">
                  <c:v>0.26799479999999998</c:v>
                </c:pt>
                <c:pt idx="17437">
                  <c:v>0.26806799999999997</c:v>
                </c:pt>
                <c:pt idx="17438">
                  <c:v>0.26817750000000001</c:v>
                </c:pt>
                <c:pt idx="17439">
                  <c:v>0.2682158</c:v>
                </c:pt>
                <c:pt idx="17440">
                  <c:v>0.26828930000000001</c:v>
                </c:pt>
                <c:pt idx="17441">
                  <c:v>0.2683622</c:v>
                </c:pt>
                <c:pt idx="17442">
                  <c:v>0.26847280000000001</c:v>
                </c:pt>
                <c:pt idx="17443">
                  <c:v>0.26854679999999997</c:v>
                </c:pt>
                <c:pt idx="17444">
                  <c:v>0.26861960000000001</c:v>
                </c:pt>
                <c:pt idx="17445">
                  <c:v>0.2686926</c:v>
                </c:pt>
                <c:pt idx="17446">
                  <c:v>0.26876620000000001</c:v>
                </c:pt>
                <c:pt idx="17447">
                  <c:v>0.26883970000000001</c:v>
                </c:pt>
                <c:pt idx="17448">
                  <c:v>0.26895219999999997</c:v>
                </c:pt>
                <c:pt idx="17449">
                  <c:v>0.26902680000000001</c:v>
                </c:pt>
                <c:pt idx="17450">
                  <c:v>0.26910109999999998</c:v>
                </c:pt>
                <c:pt idx="17451">
                  <c:v>0.26917600000000003</c:v>
                </c:pt>
                <c:pt idx="17452">
                  <c:v>0.26929019999999998</c:v>
                </c:pt>
                <c:pt idx="17453">
                  <c:v>0.2692908</c:v>
                </c:pt>
                <c:pt idx="17454">
                  <c:v>0.26940399999999998</c:v>
                </c:pt>
                <c:pt idx="17455">
                  <c:v>0.26947910000000003</c:v>
                </c:pt>
                <c:pt idx="17456">
                  <c:v>0.26955420000000002</c:v>
                </c:pt>
                <c:pt idx="17457">
                  <c:v>0.2696288</c:v>
                </c:pt>
                <c:pt idx="17458">
                  <c:v>0.26970349999999998</c:v>
                </c:pt>
                <c:pt idx="17459">
                  <c:v>0.26981759999999999</c:v>
                </c:pt>
                <c:pt idx="17460">
                  <c:v>0.26985769999999998</c:v>
                </c:pt>
                <c:pt idx="17461">
                  <c:v>0.26993279999999997</c:v>
                </c:pt>
                <c:pt idx="17462">
                  <c:v>0.27000869999999999</c:v>
                </c:pt>
                <c:pt idx="17463">
                  <c:v>0.27008480000000001</c:v>
                </c:pt>
                <c:pt idx="17464">
                  <c:v>0.27020100000000002</c:v>
                </c:pt>
                <c:pt idx="17465">
                  <c:v>0.2702774</c:v>
                </c:pt>
                <c:pt idx="17466">
                  <c:v>0.27035399999999998</c:v>
                </c:pt>
                <c:pt idx="17467">
                  <c:v>0.27047130000000003</c:v>
                </c:pt>
                <c:pt idx="17468">
                  <c:v>0.27051249999999999</c:v>
                </c:pt>
                <c:pt idx="17469">
                  <c:v>0.2705902</c:v>
                </c:pt>
                <c:pt idx="17470">
                  <c:v>0.27066780000000001</c:v>
                </c:pt>
                <c:pt idx="17471">
                  <c:v>0.2707869</c:v>
                </c:pt>
                <c:pt idx="17472">
                  <c:v>0.27086480000000002</c:v>
                </c:pt>
                <c:pt idx="17473">
                  <c:v>0.2709432</c:v>
                </c:pt>
                <c:pt idx="17474">
                  <c:v>0.27102179999999998</c:v>
                </c:pt>
                <c:pt idx="17475">
                  <c:v>0.27114260000000001</c:v>
                </c:pt>
                <c:pt idx="17476">
                  <c:v>0.27122170000000001</c:v>
                </c:pt>
                <c:pt idx="17477">
                  <c:v>0.27126539999999999</c:v>
                </c:pt>
                <c:pt idx="17478">
                  <c:v>0.27138790000000002</c:v>
                </c:pt>
                <c:pt idx="17479">
                  <c:v>0.27146890000000001</c:v>
                </c:pt>
                <c:pt idx="17480">
                  <c:v>0.27159309999999998</c:v>
                </c:pt>
                <c:pt idx="17481">
                  <c:v>0.27167380000000002</c:v>
                </c:pt>
                <c:pt idx="17482">
                  <c:v>0.27175450000000001</c:v>
                </c:pt>
                <c:pt idx="17483">
                  <c:v>0.27183560000000001</c:v>
                </c:pt>
                <c:pt idx="17484">
                  <c:v>0.27191700000000002</c:v>
                </c:pt>
                <c:pt idx="17485">
                  <c:v>0.27204270000000003</c:v>
                </c:pt>
                <c:pt idx="17486">
                  <c:v>0.27212360000000002</c:v>
                </c:pt>
                <c:pt idx="17487">
                  <c:v>0.27216839999999998</c:v>
                </c:pt>
                <c:pt idx="17488">
                  <c:v>0.27224979999999999</c:v>
                </c:pt>
                <c:pt idx="17489">
                  <c:v>0.27237620000000001</c:v>
                </c:pt>
                <c:pt idx="17490">
                  <c:v>0.27245780000000003</c:v>
                </c:pt>
                <c:pt idx="17491">
                  <c:v>0.27254</c:v>
                </c:pt>
                <c:pt idx="17492">
                  <c:v>0.27262209999999998</c:v>
                </c:pt>
                <c:pt idx="17493">
                  <c:v>0.27274900000000002</c:v>
                </c:pt>
                <c:pt idx="17494">
                  <c:v>0.27283180000000001</c:v>
                </c:pt>
                <c:pt idx="17495">
                  <c:v>0.2729142</c:v>
                </c:pt>
                <c:pt idx="17496">
                  <c:v>0.2729975</c:v>
                </c:pt>
                <c:pt idx="17497">
                  <c:v>0.27312570000000003</c:v>
                </c:pt>
                <c:pt idx="17498">
                  <c:v>0.27320800000000001</c:v>
                </c:pt>
                <c:pt idx="17499">
                  <c:v>0.27329130000000001</c:v>
                </c:pt>
                <c:pt idx="17500">
                  <c:v>0.27337400000000001</c:v>
                </c:pt>
                <c:pt idx="17501">
                  <c:v>0.2734568</c:v>
                </c:pt>
                <c:pt idx="17502">
                  <c:v>0.27353899999999998</c:v>
                </c:pt>
                <c:pt idx="17503">
                  <c:v>0.27362120000000001</c:v>
                </c:pt>
                <c:pt idx="17504">
                  <c:v>0.27370359999999999</c:v>
                </c:pt>
                <c:pt idx="17505">
                  <c:v>0.27379340000000002</c:v>
                </c:pt>
                <c:pt idx="17506">
                  <c:v>0.27387660000000003</c:v>
                </c:pt>
                <c:pt idx="17507">
                  <c:v>0.27395999999999998</c:v>
                </c:pt>
                <c:pt idx="17508">
                  <c:v>0.2739974</c:v>
                </c:pt>
                <c:pt idx="17509">
                  <c:v>0.27412510000000001</c:v>
                </c:pt>
                <c:pt idx="17510">
                  <c:v>0.27420749999999999</c:v>
                </c:pt>
                <c:pt idx="17511">
                  <c:v>0.27425300000000002</c:v>
                </c:pt>
                <c:pt idx="17512">
                  <c:v>0.27433600000000002</c:v>
                </c:pt>
                <c:pt idx="17513">
                  <c:v>0.2744644</c:v>
                </c:pt>
                <c:pt idx="17514">
                  <c:v>0.27454780000000001</c:v>
                </c:pt>
                <c:pt idx="17515">
                  <c:v>0.27463140000000003</c:v>
                </c:pt>
                <c:pt idx="17516">
                  <c:v>0.27471509999999999</c:v>
                </c:pt>
                <c:pt idx="17517">
                  <c:v>0.27476159999999999</c:v>
                </c:pt>
                <c:pt idx="17518">
                  <c:v>0.27488180000000001</c:v>
                </c:pt>
                <c:pt idx="17519">
                  <c:v>0.2749277</c:v>
                </c:pt>
                <c:pt idx="17520">
                  <c:v>0.27505659999999998</c:v>
                </c:pt>
                <c:pt idx="17521">
                  <c:v>0.27514060000000001</c:v>
                </c:pt>
                <c:pt idx="17522">
                  <c:v>0.27522459999999999</c:v>
                </c:pt>
                <c:pt idx="17523">
                  <c:v>0.27530860000000001</c:v>
                </c:pt>
                <c:pt idx="17524">
                  <c:v>0.27539239999999998</c:v>
                </c:pt>
                <c:pt idx="17525">
                  <c:v>0.27547630000000001</c:v>
                </c:pt>
                <c:pt idx="17526">
                  <c:v>0.27560669999999998</c:v>
                </c:pt>
                <c:pt idx="17527">
                  <c:v>0.27569129999999997</c:v>
                </c:pt>
                <c:pt idx="17528">
                  <c:v>0.27577600000000002</c:v>
                </c:pt>
                <c:pt idx="17529">
                  <c:v>0.27586100000000002</c:v>
                </c:pt>
                <c:pt idx="17530">
                  <c:v>0.27594560000000001</c:v>
                </c:pt>
                <c:pt idx="17531">
                  <c:v>0.27607749999999998</c:v>
                </c:pt>
                <c:pt idx="17532">
                  <c:v>0.27616410000000002</c:v>
                </c:pt>
                <c:pt idx="17533">
                  <c:v>0.27625070000000002</c:v>
                </c:pt>
                <c:pt idx="17534">
                  <c:v>0.27633639999999998</c:v>
                </c:pt>
                <c:pt idx="17535">
                  <c:v>0.27646939999999998</c:v>
                </c:pt>
                <c:pt idx="17536">
                  <c:v>0.27655590000000002</c:v>
                </c:pt>
                <c:pt idx="17537">
                  <c:v>0.27664319999999998</c:v>
                </c:pt>
                <c:pt idx="17538">
                  <c:v>0.27673170000000002</c:v>
                </c:pt>
                <c:pt idx="17539">
                  <c:v>0.27686179999999999</c:v>
                </c:pt>
                <c:pt idx="17540">
                  <c:v>0.27690890000000001</c:v>
                </c:pt>
                <c:pt idx="17541">
                  <c:v>0.27699679999999999</c:v>
                </c:pt>
                <c:pt idx="17542">
                  <c:v>0.27708470000000002</c:v>
                </c:pt>
                <c:pt idx="17543">
                  <c:v>0.27717239999999999</c:v>
                </c:pt>
                <c:pt idx="17544">
                  <c:v>0.27726040000000002</c:v>
                </c:pt>
                <c:pt idx="17545">
                  <c:v>0.27739520000000001</c:v>
                </c:pt>
                <c:pt idx="17546">
                  <c:v>0.27748339999999999</c:v>
                </c:pt>
                <c:pt idx="17547">
                  <c:v>0.27766180000000001</c:v>
                </c:pt>
                <c:pt idx="17548">
                  <c:v>0.2777519</c:v>
                </c:pt>
                <c:pt idx="17549">
                  <c:v>0.27775230000000001</c:v>
                </c:pt>
                <c:pt idx="17550">
                  <c:v>0.277889</c:v>
                </c:pt>
                <c:pt idx="17551">
                  <c:v>0.27797899999999998</c:v>
                </c:pt>
                <c:pt idx="17552">
                  <c:v>0.27806969999999998</c:v>
                </c:pt>
                <c:pt idx="17553">
                  <c:v>0.27816039999999997</c:v>
                </c:pt>
                <c:pt idx="17554">
                  <c:v>0.27825139999999998</c:v>
                </c:pt>
                <c:pt idx="17555">
                  <c:v>0.27838990000000002</c:v>
                </c:pt>
                <c:pt idx="17556">
                  <c:v>0.27848089999999998</c:v>
                </c:pt>
                <c:pt idx="17557">
                  <c:v>0.27857280000000001</c:v>
                </c:pt>
                <c:pt idx="17558">
                  <c:v>0.27866439999999998</c:v>
                </c:pt>
                <c:pt idx="17559">
                  <c:v>0.278756</c:v>
                </c:pt>
                <c:pt idx="17560">
                  <c:v>0.2788947</c:v>
                </c:pt>
                <c:pt idx="17561">
                  <c:v>0.27898659999999997</c:v>
                </c:pt>
                <c:pt idx="17562">
                  <c:v>0.27903519999999998</c:v>
                </c:pt>
                <c:pt idx="17563">
                  <c:v>0.27912720000000002</c:v>
                </c:pt>
                <c:pt idx="17564">
                  <c:v>0.27926620000000002</c:v>
                </c:pt>
                <c:pt idx="17565">
                  <c:v>0.27935840000000001</c:v>
                </c:pt>
                <c:pt idx="17566">
                  <c:v>0.27945019999999998</c:v>
                </c:pt>
                <c:pt idx="17567">
                  <c:v>0.27959089999999998</c:v>
                </c:pt>
                <c:pt idx="17568">
                  <c:v>0.27968310000000002</c:v>
                </c:pt>
                <c:pt idx="17569">
                  <c:v>0.27977560000000001</c:v>
                </c:pt>
                <c:pt idx="17570">
                  <c:v>0.27982420000000002</c:v>
                </c:pt>
                <c:pt idx="17571">
                  <c:v>0.27991700000000003</c:v>
                </c:pt>
                <c:pt idx="17572">
                  <c:v>0.28000999999999998</c:v>
                </c:pt>
                <c:pt idx="17573">
                  <c:v>0.28010249999999998</c:v>
                </c:pt>
                <c:pt idx="17574">
                  <c:v>0.28019500000000003</c:v>
                </c:pt>
                <c:pt idx="17575">
                  <c:v>0.28033629999999998</c:v>
                </c:pt>
                <c:pt idx="17576">
                  <c:v>0.2804294</c:v>
                </c:pt>
                <c:pt idx="17577">
                  <c:v>0.28052240000000001</c:v>
                </c:pt>
                <c:pt idx="17578">
                  <c:v>0.28062049999999999</c:v>
                </c:pt>
                <c:pt idx="17579">
                  <c:v>0.28071269999999998</c:v>
                </c:pt>
                <c:pt idx="17580">
                  <c:v>0.28080519999999998</c:v>
                </c:pt>
                <c:pt idx="17581">
                  <c:v>0.28089740000000002</c:v>
                </c:pt>
                <c:pt idx="17582">
                  <c:v>0.28099079999999999</c:v>
                </c:pt>
                <c:pt idx="17583">
                  <c:v>0.2810839</c:v>
                </c:pt>
                <c:pt idx="17584">
                  <c:v>0.2812248</c:v>
                </c:pt>
                <c:pt idx="17585">
                  <c:v>0.2813177</c:v>
                </c:pt>
                <c:pt idx="17586">
                  <c:v>0.28141110000000003</c:v>
                </c:pt>
                <c:pt idx="17587">
                  <c:v>0.28155370000000002</c:v>
                </c:pt>
                <c:pt idx="17588">
                  <c:v>0.28164800000000001</c:v>
                </c:pt>
                <c:pt idx="17589">
                  <c:v>0.2817424</c:v>
                </c:pt>
                <c:pt idx="17590">
                  <c:v>0.28179199999999999</c:v>
                </c:pt>
                <c:pt idx="17591">
                  <c:v>0.28193180000000001</c:v>
                </c:pt>
                <c:pt idx="17592">
                  <c:v>0.2819815</c:v>
                </c:pt>
                <c:pt idx="17593">
                  <c:v>0.28212579999999998</c:v>
                </c:pt>
                <c:pt idx="17594">
                  <c:v>0.28222000000000003</c:v>
                </c:pt>
                <c:pt idx="17595">
                  <c:v>0.28231460000000003</c:v>
                </c:pt>
                <c:pt idx="17596">
                  <c:v>0.28240880000000002</c:v>
                </c:pt>
                <c:pt idx="17597">
                  <c:v>0.28245880000000001</c:v>
                </c:pt>
                <c:pt idx="17598">
                  <c:v>0.28260200000000002</c:v>
                </c:pt>
                <c:pt idx="17599">
                  <c:v>0.28269090000000002</c:v>
                </c:pt>
                <c:pt idx="17600">
                  <c:v>0.282835</c:v>
                </c:pt>
                <c:pt idx="17601">
                  <c:v>0.28298010000000001</c:v>
                </c:pt>
                <c:pt idx="17602">
                  <c:v>0.28298060000000003</c:v>
                </c:pt>
                <c:pt idx="17603">
                  <c:v>0.28317140000000002</c:v>
                </c:pt>
                <c:pt idx="17604">
                  <c:v>0.28326750000000001</c:v>
                </c:pt>
                <c:pt idx="17605">
                  <c:v>0.28331810000000002</c:v>
                </c:pt>
                <c:pt idx="17606">
                  <c:v>0.28345949999999998</c:v>
                </c:pt>
                <c:pt idx="17607">
                  <c:v>0.28360600000000002</c:v>
                </c:pt>
                <c:pt idx="17608">
                  <c:v>0.28370319999999999</c:v>
                </c:pt>
                <c:pt idx="17609">
                  <c:v>0.28380050000000001</c:v>
                </c:pt>
                <c:pt idx="17610">
                  <c:v>0.28385129999999997</c:v>
                </c:pt>
                <c:pt idx="17611">
                  <c:v>0.28404499999999999</c:v>
                </c:pt>
                <c:pt idx="17612">
                  <c:v>0.28414299999999998</c:v>
                </c:pt>
                <c:pt idx="17613">
                  <c:v>0.284194</c:v>
                </c:pt>
                <c:pt idx="17614">
                  <c:v>0.28429260000000001</c:v>
                </c:pt>
                <c:pt idx="17615">
                  <c:v>0.28439160000000002</c:v>
                </c:pt>
                <c:pt idx="17616">
                  <c:v>0.28449000000000002</c:v>
                </c:pt>
                <c:pt idx="17617">
                  <c:v>0.28463939999999999</c:v>
                </c:pt>
                <c:pt idx="17618">
                  <c:v>0.28473799999999999</c:v>
                </c:pt>
                <c:pt idx="17619">
                  <c:v>0.28478940000000003</c:v>
                </c:pt>
                <c:pt idx="17620">
                  <c:v>0.28488839999999999</c:v>
                </c:pt>
                <c:pt idx="17621">
                  <c:v>0.28503919999999999</c:v>
                </c:pt>
                <c:pt idx="17622">
                  <c:v>0.28513840000000001</c:v>
                </c:pt>
                <c:pt idx="17623">
                  <c:v>0.28523779999999999</c:v>
                </c:pt>
                <c:pt idx="17624">
                  <c:v>0.28538960000000002</c:v>
                </c:pt>
                <c:pt idx="17625">
                  <c:v>0.28548960000000001</c:v>
                </c:pt>
                <c:pt idx="17626">
                  <c:v>0.28554249999999998</c:v>
                </c:pt>
                <c:pt idx="17627">
                  <c:v>0.2856418</c:v>
                </c:pt>
                <c:pt idx="17628">
                  <c:v>0.28574100000000002</c:v>
                </c:pt>
                <c:pt idx="17629">
                  <c:v>0.2858407</c:v>
                </c:pt>
                <c:pt idx="17630">
                  <c:v>0.28594079999999999</c:v>
                </c:pt>
                <c:pt idx="17631">
                  <c:v>0.28609329999999999</c:v>
                </c:pt>
                <c:pt idx="17632">
                  <c:v>0.28619410000000001</c:v>
                </c:pt>
                <c:pt idx="17633">
                  <c:v>0.28629529999999997</c:v>
                </c:pt>
                <c:pt idx="17634">
                  <c:v>0.28644839999999999</c:v>
                </c:pt>
                <c:pt idx="17635">
                  <c:v>0.28654839999999998</c:v>
                </c:pt>
                <c:pt idx="17636">
                  <c:v>0.28664840000000003</c:v>
                </c:pt>
                <c:pt idx="17637">
                  <c:v>0.28674840000000001</c:v>
                </c:pt>
                <c:pt idx="17638">
                  <c:v>0.28680020000000001</c:v>
                </c:pt>
                <c:pt idx="17639">
                  <c:v>0.2869005</c:v>
                </c:pt>
                <c:pt idx="17640">
                  <c:v>0.28705239999999999</c:v>
                </c:pt>
                <c:pt idx="17641">
                  <c:v>0.28715160000000001</c:v>
                </c:pt>
                <c:pt idx="17642">
                  <c:v>0.28725149999999999</c:v>
                </c:pt>
                <c:pt idx="17643">
                  <c:v>0.2873522</c:v>
                </c:pt>
                <c:pt idx="17644">
                  <c:v>0.28750520000000002</c:v>
                </c:pt>
                <c:pt idx="17645">
                  <c:v>0.28760599999999997</c:v>
                </c:pt>
                <c:pt idx="17646">
                  <c:v>0.28770689999999999</c:v>
                </c:pt>
                <c:pt idx="17647">
                  <c:v>0.28780719999999999</c:v>
                </c:pt>
                <c:pt idx="17648">
                  <c:v>0.28785959999999999</c:v>
                </c:pt>
                <c:pt idx="17649">
                  <c:v>0.28805910000000001</c:v>
                </c:pt>
                <c:pt idx="17650">
                  <c:v>0.28811160000000002</c:v>
                </c:pt>
                <c:pt idx="17651">
                  <c:v>0.28821279999999999</c:v>
                </c:pt>
                <c:pt idx="17652">
                  <c:v>0.28831499999999999</c:v>
                </c:pt>
                <c:pt idx="17653">
                  <c:v>0.28841640000000002</c:v>
                </c:pt>
                <c:pt idx="17654">
                  <c:v>0.2884697</c:v>
                </c:pt>
                <c:pt idx="17655">
                  <c:v>0.28862260000000001</c:v>
                </c:pt>
                <c:pt idx="17656">
                  <c:v>0.28872379999999997</c:v>
                </c:pt>
                <c:pt idx="17657">
                  <c:v>0.288825</c:v>
                </c:pt>
                <c:pt idx="17658">
                  <c:v>0.28892580000000001</c:v>
                </c:pt>
                <c:pt idx="17659">
                  <c:v>0.28908060000000002</c:v>
                </c:pt>
                <c:pt idx="17660">
                  <c:v>0.28918290000000002</c:v>
                </c:pt>
                <c:pt idx="17661">
                  <c:v>0.28928470000000001</c:v>
                </c:pt>
                <c:pt idx="17662">
                  <c:v>0.28938639999999999</c:v>
                </c:pt>
                <c:pt idx="17663">
                  <c:v>0.28948819999999997</c:v>
                </c:pt>
                <c:pt idx="17664">
                  <c:v>0.28954160000000001</c:v>
                </c:pt>
                <c:pt idx="17665">
                  <c:v>0.28969660000000003</c:v>
                </c:pt>
                <c:pt idx="17666">
                  <c:v>0.28979870000000002</c:v>
                </c:pt>
                <c:pt idx="17667">
                  <c:v>0.28990070000000001</c:v>
                </c:pt>
                <c:pt idx="17668">
                  <c:v>0.29000340000000002</c:v>
                </c:pt>
                <c:pt idx="17669">
                  <c:v>0.29010580000000002</c:v>
                </c:pt>
                <c:pt idx="17670">
                  <c:v>0.29015940000000001</c:v>
                </c:pt>
                <c:pt idx="17671">
                  <c:v>0.29026099999999999</c:v>
                </c:pt>
                <c:pt idx="17672">
                  <c:v>0.29036299999999998</c:v>
                </c:pt>
                <c:pt idx="17673">
                  <c:v>0.290466</c:v>
                </c:pt>
                <c:pt idx="17674">
                  <c:v>0.29056880000000002</c:v>
                </c:pt>
                <c:pt idx="17675">
                  <c:v>0.29072439999999999</c:v>
                </c:pt>
                <c:pt idx="17676">
                  <c:v>0.29082760000000002</c:v>
                </c:pt>
                <c:pt idx="17677">
                  <c:v>0.2908811</c:v>
                </c:pt>
                <c:pt idx="17678">
                  <c:v>0.29098420000000003</c:v>
                </c:pt>
                <c:pt idx="17679">
                  <c:v>0.29108699999999998</c:v>
                </c:pt>
                <c:pt idx="17680">
                  <c:v>0.2911898</c:v>
                </c:pt>
                <c:pt idx="17681">
                  <c:v>0.29129290000000002</c:v>
                </c:pt>
                <c:pt idx="17682">
                  <c:v>0.29145019999999999</c:v>
                </c:pt>
                <c:pt idx="17683">
                  <c:v>0.29155389999999998</c:v>
                </c:pt>
                <c:pt idx="17684">
                  <c:v>0.29160789999999998</c:v>
                </c:pt>
                <c:pt idx="17685">
                  <c:v>0.29171079999999999</c:v>
                </c:pt>
                <c:pt idx="17686">
                  <c:v>0.29181370000000001</c:v>
                </c:pt>
                <c:pt idx="17687">
                  <c:v>0.29191699999999998</c:v>
                </c:pt>
                <c:pt idx="17688">
                  <c:v>0.29207450000000001</c:v>
                </c:pt>
                <c:pt idx="17689">
                  <c:v>0.29217880000000002</c:v>
                </c:pt>
                <c:pt idx="17690">
                  <c:v>0.29228359999999998</c:v>
                </c:pt>
                <c:pt idx="17691">
                  <c:v>0.29244219999999999</c:v>
                </c:pt>
                <c:pt idx="17692">
                  <c:v>0.2925471</c:v>
                </c:pt>
                <c:pt idx="17693">
                  <c:v>0.29260249999999999</c:v>
                </c:pt>
                <c:pt idx="17694">
                  <c:v>0.29270760000000001</c:v>
                </c:pt>
                <c:pt idx="17695">
                  <c:v>0.29286800000000002</c:v>
                </c:pt>
                <c:pt idx="17696">
                  <c:v>0.29297319999999999</c:v>
                </c:pt>
                <c:pt idx="17697">
                  <c:v>0.29307899999999998</c:v>
                </c:pt>
                <c:pt idx="17698">
                  <c:v>0.29324050000000002</c:v>
                </c:pt>
                <c:pt idx="17699">
                  <c:v>0.29334660000000001</c:v>
                </c:pt>
                <c:pt idx="17700">
                  <c:v>0.29345320000000003</c:v>
                </c:pt>
                <c:pt idx="17701">
                  <c:v>0.29350949999999998</c:v>
                </c:pt>
                <c:pt idx="17702">
                  <c:v>0.29367080000000001</c:v>
                </c:pt>
                <c:pt idx="17703">
                  <c:v>0.29377619999999999</c:v>
                </c:pt>
                <c:pt idx="17704">
                  <c:v>0.29388180000000003</c:v>
                </c:pt>
                <c:pt idx="17705">
                  <c:v>0.29398819999999998</c:v>
                </c:pt>
                <c:pt idx="17706">
                  <c:v>0.29415039999999998</c:v>
                </c:pt>
                <c:pt idx="17707">
                  <c:v>0.29425750000000001</c:v>
                </c:pt>
                <c:pt idx="17708">
                  <c:v>0.29442079999999998</c:v>
                </c:pt>
                <c:pt idx="17709">
                  <c:v>0.29452909999999999</c:v>
                </c:pt>
                <c:pt idx="17710">
                  <c:v>0.29469420000000002</c:v>
                </c:pt>
                <c:pt idx="17711">
                  <c:v>0.29475249999999997</c:v>
                </c:pt>
                <c:pt idx="17712">
                  <c:v>0.29497839999999997</c:v>
                </c:pt>
                <c:pt idx="17713">
                  <c:v>0.29514859999999998</c:v>
                </c:pt>
                <c:pt idx="17714">
                  <c:v>0.29526049999999998</c:v>
                </c:pt>
                <c:pt idx="17715">
                  <c:v>0.29543219999999998</c:v>
                </c:pt>
                <c:pt idx="17716">
                  <c:v>0.29560560000000002</c:v>
                </c:pt>
                <c:pt idx="17717">
                  <c:v>0.29577880000000001</c:v>
                </c:pt>
                <c:pt idx="17718">
                  <c:v>0.29590379999999999</c:v>
                </c:pt>
                <c:pt idx="17719">
                  <c:v>0.29601660000000002</c:v>
                </c:pt>
                <c:pt idx="17720">
                  <c:v>0.2961917</c:v>
                </c:pt>
                <c:pt idx="17721">
                  <c:v>0.29630499999999999</c:v>
                </c:pt>
                <c:pt idx="17722">
                  <c:v>0.29641919999999999</c:v>
                </c:pt>
                <c:pt idx="17723">
                  <c:v>0.29659550000000001</c:v>
                </c:pt>
                <c:pt idx="17724">
                  <c:v>0.29670999999999997</c:v>
                </c:pt>
                <c:pt idx="17725">
                  <c:v>0.29682500000000001</c:v>
                </c:pt>
                <c:pt idx="17726">
                  <c:v>0.29694019999999999</c:v>
                </c:pt>
                <c:pt idx="17727">
                  <c:v>0.29705549999999997</c:v>
                </c:pt>
                <c:pt idx="17728">
                  <c:v>0.29717110000000002</c:v>
                </c:pt>
                <c:pt idx="17729">
                  <c:v>0.29734959999999999</c:v>
                </c:pt>
                <c:pt idx="17730">
                  <c:v>0.2974658</c:v>
                </c:pt>
                <c:pt idx="17731">
                  <c:v>0.29752909999999999</c:v>
                </c:pt>
                <c:pt idx="17732">
                  <c:v>0.2976452</c:v>
                </c:pt>
                <c:pt idx="17733">
                  <c:v>0.29776069999999999</c:v>
                </c:pt>
                <c:pt idx="17734">
                  <c:v>0.29793940000000002</c:v>
                </c:pt>
                <c:pt idx="17735">
                  <c:v>0.29805599999999999</c:v>
                </c:pt>
                <c:pt idx="17736">
                  <c:v>0.29817290000000002</c:v>
                </c:pt>
                <c:pt idx="17737">
                  <c:v>0.29828959999999999</c:v>
                </c:pt>
                <c:pt idx="17738">
                  <c:v>0.29846909999999999</c:v>
                </c:pt>
                <c:pt idx="17739">
                  <c:v>0.29858610000000002</c:v>
                </c:pt>
                <c:pt idx="17740">
                  <c:v>0.29864990000000002</c:v>
                </c:pt>
                <c:pt idx="17741">
                  <c:v>0.29876609999999998</c:v>
                </c:pt>
                <c:pt idx="17742">
                  <c:v>0.29894609999999999</c:v>
                </c:pt>
                <c:pt idx="17743">
                  <c:v>0.29906260000000001</c:v>
                </c:pt>
                <c:pt idx="17744">
                  <c:v>0.29917969999999999</c:v>
                </c:pt>
                <c:pt idx="17745">
                  <c:v>0.29936059999999998</c:v>
                </c:pt>
                <c:pt idx="17746">
                  <c:v>0.29947780000000002</c:v>
                </c:pt>
                <c:pt idx="17747">
                  <c:v>0.29959590000000003</c:v>
                </c:pt>
                <c:pt idx="17748">
                  <c:v>0.29977809999999999</c:v>
                </c:pt>
                <c:pt idx="17749">
                  <c:v>0.29984309999999997</c:v>
                </c:pt>
                <c:pt idx="17750">
                  <c:v>0.2999619</c:v>
                </c:pt>
                <c:pt idx="17751">
                  <c:v>0.30014439999999998</c:v>
                </c:pt>
                <c:pt idx="17752">
                  <c:v>0.30026259999999999</c:v>
                </c:pt>
                <c:pt idx="17753">
                  <c:v>0.30038100000000001</c:v>
                </c:pt>
                <c:pt idx="17754">
                  <c:v>0.30056359999999999</c:v>
                </c:pt>
                <c:pt idx="17755">
                  <c:v>0.30068240000000002</c:v>
                </c:pt>
                <c:pt idx="17756">
                  <c:v>0.3007474</c:v>
                </c:pt>
                <c:pt idx="17757">
                  <c:v>0.30086540000000001</c:v>
                </c:pt>
                <c:pt idx="17758">
                  <c:v>0.3009848</c:v>
                </c:pt>
                <c:pt idx="17759">
                  <c:v>0.30116850000000001</c:v>
                </c:pt>
                <c:pt idx="17760">
                  <c:v>0.30128700000000003</c:v>
                </c:pt>
                <c:pt idx="17761">
                  <c:v>0.3014059</c:v>
                </c:pt>
                <c:pt idx="17762">
                  <c:v>0.30152459999999998</c:v>
                </c:pt>
                <c:pt idx="17763">
                  <c:v>0.30170799999999998</c:v>
                </c:pt>
                <c:pt idx="17764">
                  <c:v>0.30182819999999999</c:v>
                </c:pt>
                <c:pt idx="17765">
                  <c:v>0.30189379999999999</c:v>
                </c:pt>
                <c:pt idx="17766">
                  <c:v>0.302014</c:v>
                </c:pt>
                <c:pt idx="17767">
                  <c:v>0.30219839999999998</c:v>
                </c:pt>
                <c:pt idx="17768">
                  <c:v>0.30231819999999998</c:v>
                </c:pt>
                <c:pt idx="17769">
                  <c:v>0.30243769999999998</c:v>
                </c:pt>
                <c:pt idx="17770">
                  <c:v>0.30255700000000002</c:v>
                </c:pt>
                <c:pt idx="17771">
                  <c:v>0.30267640000000001</c:v>
                </c:pt>
                <c:pt idx="17772">
                  <c:v>0.30279590000000001</c:v>
                </c:pt>
                <c:pt idx="17773">
                  <c:v>0.30298029999999998</c:v>
                </c:pt>
                <c:pt idx="17774">
                  <c:v>0.30310100000000001</c:v>
                </c:pt>
                <c:pt idx="17775">
                  <c:v>0.30316680000000001</c:v>
                </c:pt>
                <c:pt idx="17776">
                  <c:v>0.30340800000000001</c:v>
                </c:pt>
                <c:pt idx="17777">
                  <c:v>0.30352899999999999</c:v>
                </c:pt>
                <c:pt idx="17778">
                  <c:v>0.30371520000000002</c:v>
                </c:pt>
                <c:pt idx="17779">
                  <c:v>0.30378090000000002</c:v>
                </c:pt>
                <c:pt idx="17780">
                  <c:v>0.3039018</c:v>
                </c:pt>
                <c:pt idx="17781">
                  <c:v>0.30402319999999999</c:v>
                </c:pt>
                <c:pt idx="17782">
                  <c:v>0.30420999999999998</c:v>
                </c:pt>
                <c:pt idx="17783">
                  <c:v>0.30433199999999999</c:v>
                </c:pt>
                <c:pt idx="17784">
                  <c:v>0.30445460000000002</c:v>
                </c:pt>
                <c:pt idx="17785">
                  <c:v>0.3045774</c:v>
                </c:pt>
                <c:pt idx="17786">
                  <c:v>0.30464350000000001</c:v>
                </c:pt>
                <c:pt idx="17787">
                  <c:v>0.30483189999999999</c:v>
                </c:pt>
                <c:pt idx="17788">
                  <c:v>0.30495440000000001</c:v>
                </c:pt>
                <c:pt idx="17789">
                  <c:v>0.30507719999999999</c:v>
                </c:pt>
                <c:pt idx="17790">
                  <c:v>0.30519970000000002</c:v>
                </c:pt>
                <c:pt idx="17791">
                  <c:v>0.30538799999999999</c:v>
                </c:pt>
                <c:pt idx="17792">
                  <c:v>0.30551060000000002</c:v>
                </c:pt>
                <c:pt idx="17793">
                  <c:v>0.30563360000000001</c:v>
                </c:pt>
                <c:pt idx="17794">
                  <c:v>0.305757</c:v>
                </c:pt>
                <c:pt idx="17795">
                  <c:v>0.305946</c:v>
                </c:pt>
                <c:pt idx="17796">
                  <c:v>0.30606909999999998</c:v>
                </c:pt>
                <c:pt idx="17797">
                  <c:v>0.3061353</c:v>
                </c:pt>
                <c:pt idx="17798">
                  <c:v>0.30625829999999998</c:v>
                </c:pt>
                <c:pt idx="17799">
                  <c:v>0.30638100000000001</c:v>
                </c:pt>
                <c:pt idx="17800">
                  <c:v>0.30650440000000001</c:v>
                </c:pt>
                <c:pt idx="17801">
                  <c:v>0.30662780000000001</c:v>
                </c:pt>
                <c:pt idx="17802">
                  <c:v>0.306751</c:v>
                </c:pt>
                <c:pt idx="17803">
                  <c:v>0.3068168</c:v>
                </c:pt>
                <c:pt idx="17804">
                  <c:v>0.3070059</c:v>
                </c:pt>
                <c:pt idx="17805">
                  <c:v>0.30713000000000001</c:v>
                </c:pt>
                <c:pt idx="17806">
                  <c:v>0.30725449999999999</c:v>
                </c:pt>
                <c:pt idx="17807">
                  <c:v>0.307444</c:v>
                </c:pt>
                <c:pt idx="17808">
                  <c:v>0.30756830000000002</c:v>
                </c:pt>
                <c:pt idx="17809">
                  <c:v>0.30769239999999998</c:v>
                </c:pt>
                <c:pt idx="17810">
                  <c:v>0.30775849999999999</c:v>
                </c:pt>
                <c:pt idx="17811">
                  <c:v>0.30788339999999997</c:v>
                </c:pt>
                <c:pt idx="17812">
                  <c:v>0.3080078</c:v>
                </c:pt>
                <c:pt idx="17813">
                  <c:v>0.30813259999999998</c:v>
                </c:pt>
                <c:pt idx="17814">
                  <c:v>0.30832300000000001</c:v>
                </c:pt>
                <c:pt idx="17815">
                  <c:v>0.30844759999999999</c:v>
                </c:pt>
                <c:pt idx="17816">
                  <c:v>0.30857200000000001</c:v>
                </c:pt>
                <c:pt idx="17817">
                  <c:v>0.30876219999999999</c:v>
                </c:pt>
                <c:pt idx="17818">
                  <c:v>0.30888729999999998</c:v>
                </c:pt>
                <c:pt idx="17819">
                  <c:v>0.3089537</c:v>
                </c:pt>
                <c:pt idx="17820">
                  <c:v>0.30907889999999999</c:v>
                </c:pt>
                <c:pt idx="17821">
                  <c:v>0.30920389999999998</c:v>
                </c:pt>
                <c:pt idx="17822">
                  <c:v>0.30939509999999998</c:v>
                </c:pt>
                <c:pt idx="17823">
                  <c:v>0.30952109999999999</c:v>
                </c:pt>
                <c:pt idx="17824">
                  <c:v>0.30964700000000001</c:v>
                </c:pt>
                <c:pt idx="17825">
                  <c:v>0.30983939999999999</c:v>
                </c:pt>
                <c:pt idx="17826">
                  <c:v>0.30996590000000002</c:v>
                </c:pt>
                <c:pt idx="17827">
                  <c:v>0.31009249999999999</c:v>
                </c:pt>
                <c:pt idx="17828">
                  <c:v>0.31021979999999999</c:v>
                </c:pt>
                <c:pt idx="17829">
                  <c:v>0.31041360000000001</c:v>
                </c:pt>
                <c:pt idx="17830">
                  <c:v>0.3104806</c:v>
                </c:pt>
                <c:pt idx="17831">
                  <c:v>0.3106081</c:v>
                </c:pt>
                <c:pt idx="17832">
                  <c:v>0.31073600000000001</c:v>
                </c:pt>
                <c:pt idx="17833">
                  <c:v>0.31086340000000001</c:v>
                </c:pt>
                <c:pt idx="17834">
                  <c:v>0.31099100000000002</c:v>
                </c:pt>
                <c:pt idx="17835">
                  <c:v>0.31118560000000001</c:v>
                </c:pt>
                <c:pt idx="17836">
                  <c:v>0.31125380000000002</c:v>
                </c:pt>
                <c:pt idx="17837">
                  <c:v>0.31138199999999999</c:v>
                </c:pt>
                <c:pt idx="17838">
                  <c:v>0.3115771</c:v>
                </c:pt>
                <c:pt idx="17839">
                  <c:v>0.31163809999999997</c:v>
                </c:pt>
                <c:pt idx="17840">
                  <c:v>0.31183319999999998</c:v>
                </c:pt>
                <c:pt idx="17841">
                  <c:v>0.3119614</c:v>
                </c:pt>
                <c:pt idx="17842">
                  <c:v>0.31208960000000002</c:v>
                </c:pt>
                <c:pt idx="17843">
                  <c:v>0.312218</c:v>
                </c:pt>
                <c:pt idx="17844">
                  <c:v>0.31235259999999998</c:v>
                </c:pt>
                <c:pt idx="17845">
                  <c:v>0.3124826</c:v>
                </c:pt>
                <c:pt idx="17846">
                  <c:v>0.3126119</c:v>
                </c:pt>
                <c:pt idx="17847">
                  <c:v>0.31280859999999999</c:v>
                </c:pt>
                <c:pt idx="17848">
                  <c:v>0.31293739999999998</c:v>
                </c:pt>
                <c:pt idx="17849">
                  <c:v>0.31306679999999998</c:v>
                </c:pt>
                <c:pt idx="17850">
                  <c:v>0.31319639999999999</c:v>
                </c:pt>
                <c:pt idx="17851">
                  <c:v>0.31339309999999998</c:v>
                </c:pt>
                <c:pt idx="17852">
                  <c:v>0.31346069999999998</c:v>
                </c:pt>
                <c:pt idx="17853">
                  <c:v>0.31359039999999999</c:v>
                </c:pt>
                <c:pt idx="17854">
                  <c:v>0.31372139999999998</c:v>
                </c:pt>
                <c:pt idx="17855">
                  <c:v>0.31392059999999999</c:v>
                </c:pt>
                <c:pt idx="17856">
                  <c:v>0.31405149999999998</c:v>
                </c:pt>
                <c:pt idx="17857">
                  <c:v>0.31412079999999998</c:v>
                </c:pt>
                <c:pt idx="17858">
                  <c:v>0.31431989999999999</c:v>
                </c:pt>
                <c:pt idx="17859">
                  <c:v>0.3144496</c:v>
                </c:pt>
                <c:pt idx="17860">
                  <c:v>0.31458000000000003</c:v>
                </c:pt>
                <c:pt idx="17861">
                  <c:v>0.3147104</c:v>
                </c:pt>
                <c:pt idx="17862">
                  <c:v>0.31477959999999999</c:v>
                </c:pt>
                <c:pt idx="17863">
                  <c:v>0.31490960000000001</c:v>
                </c:pt>
                <c:pt idx="17864">
                  <c:v>0.31510880000000002</c:v>
                </c:pt>
                <c:pt idx="17865">
                  <c:v>0.31524000000000002</c:v>
                </c:pt>
                <c:pt idx="17866">
                  <c:v>0.3153706</c:v>
                </c:pt>
                <c:pt idx="17867">
                  <c:v>0.31550250000000002</c:v>
                </c:pt>
                <c:pt idx="17868">
                  <c:v>0.31570340000000002</c:v>
                </c:pt>
                <c:pt idx="17869">
                  <c:v>0.31583539999999999</c:v>
                </c:pt>
                <c:pt idx="17870">
                  <c:v>0.31596780000000002</c:v>
                </c:pt>
                <c:pt idx="17871">
                  <c:v>0.31610670000000002</c:v>
                </c:pt>
                <c:pt idx="17872">
                  <c:v>0.3162392</c:v>
                </c:pt>
                <c:pt idx="17873">
                  <c:v>0.31637280000000001</c:v>
                </c:pt>
                <c:pt idx="17874">
                  <c:v>0.31650620000000002</c:v>
                </c:pt>
                <c:pt idx="17875">
                  <c:v>0.31663989999999997</c:v>
                </c:pt>
                <c:pt idx="17876">
                  <c:v>0.31684370000000001</c:v>
                </c:pt>
                <c:pt idx="17877">
                  <c:v>0.31697799999999998</c:v>
                </c:pt>
                <c:pt idx="17878">
                  <c:v>0.31704900000000003</c:v>
                </c:pt>
                <c:pt idx="17879">
                  <c:v>0.31725360000000002</c:v>
                </c:pt>
                <c:pt idx="17880">
                  <c:v>0.3173878</c:v>
                </c:pt>
                <c:pt idx="17881">
                  <c:v>0.31765500000000002</c:v>
                </c:pt>
                <c:pt idx="17882">
                  <c:v>0.31778960000000001</c:v>
                </c:pt>
                <c:pt idx="17883">
                  <c:v>0.31786039999999999</c:v>
                </c:pt>
                <c:pt idx="17884">
                  <c:v>0.31806519999999999</c:v>
                </c:pt>
                <c:pt idx="17885">
                  <c:v>0.31819950000000002</c:v>
                </c:pt>
                <c:pt idx="17886">
                  <c:v>0.31833410000000001</c:v>
                </c:pt>
                <c:pt idx="17887">
                  <c:v>0.31853900000000002</c:v>
                </c:pt>
                <c:pt idx="17888">
                  <c:v>0.3186735</c:v>
                </c:pt>
                <c:pt idx="17889">
                  <c:v>0.31880829999999999</c:v>
                </c:pt>
                <c:pt idx="17890">
                  <c:v>0.3190132</c:v>
                </c:pt>
                <c:pt idx="17891">
                  <c:v>0.31914900000000002</c:v>
                </c:pt>
                <c:pt idx="17892">
                  <c:v>0.31928420000000002</c:v>
                </c:pt>
                <c:pt idx="17893">
                  <c:v>0.3194206</c:v>
                </c:pt>
                <c:pt idx="17894">
                  <c:v>0.31956299999999999</c:v>
                </c:pt>
                <c:pt idx="17895">
                  <c:v>0.31969940000000002</c:v>
                </c:pt>
                <c:pt idx="17896">
                  <c:v>0.31983600000000001</c:v>
                </c:pt>
                <c:pt idx="17897">
                  <c:v>0.31997320000000001</c:v>
                </c:pt>
                <c:pt idx="17898">
                  <c:v>0.32011060000000002</c:v>
                </c:pt>
                <c:pt idx="17899">
                  <c:v>0.32024799999999998</c:v>
                </c:pt>
                <c:pt idx="17900">
                  <c:v>0.32045679999999999</c:v>
                </c:pt>
                <c:pt idx="17901">
                  <c:v>0.32052839999999999</c:v>
                </c:pt>
                <c:pt idx="17902">
                  <c:v>0.32066499999999998</c:v>
                </c:pt>
                <c:pt idx="17903">
                  <c:v>0.32080160000000002</c:v>
                </c:pt>
                <c:pt idx="17904">
                  <c:v>0.32093909999999998</c:v>
                </c:pt>
                <c:pt idx="17905">
                  <c:v>0.32101059999999998</c:v>
                </c:pt>
                <c:pt idx="17906">
                  <c:v>0.32114759999999998</c:v>
                </c:pt>
                <c:pt idx="17907">
                  <c:v>0.32135590000000003</c:v>
                </c:pt>
                <c:pt idx="17908">
                  <c:v>0.3214939</c:v>
                </c:pt>
                <c:pt idx="17909">
                  <c:v>0.3217024</c:v>
                </c:pt>
                <c:pt idx="17910">
                  <c:v>0.32177450000000002</c:v>
                </c:pt>
                <c:pt idx="17911">
                  <c:v>0.32191130000000001</c:v>
                </c:pt>
                <c:pt idx="17912">
                  <c:v>0.32204880000000002</c:v>
                </c:pt>
                <c:pt idx="17913">
                  <c:v>0.32225710000000002</c:v>
                </c:pt>
                <c:pt idx="17914">
                  <c:v>0.32239449999999997</c:v>
                </c:pt>
                <c:pt idx="17915">
                  <c:v>0.322467</c:v>
                </c:pt>
                <c:pt idx="17916">
                  <c:v>0.3226039</c:v>
                </c:pt>
                <c:pt idx="17917">
                  <c:v>0.32274779999999997</c:v>
                </c:pt>
                <c:pt idx="17918">
                  <c:v>0.322884</c:v>
                </c:pt>
                <c:pt idx="17919">
                  <c:v>0.32309320000000002</c:v>
                </c:pt>
                <c:pt idx="17920">
                  <c:v>0.32323039999999997</c:v>
                </c:pt>
                <c:pt idx="17921">
                  <c:v>0.32343870000000002</c:v>
                </c:pt>
                <c:pt idx="17922">
                  <c:v>0.32351220000000003</c:v>
                </c:pt>
                <c:pt idx="17923">
                  <c:v>0.3236482</c:v>
                </c:pt>
                <c:pt idx="17924">
                  <c:v>0.32385659999999999</c:v>
                </c:pt>
                <c:pt idx="17925">
                  <c:v>0.32392929999999998</c:v>
                </c:pt>
                <c:pt idx="17926">
                  <c:v>0.32406489999999999</c:v>
                </c:pt>
                <c:pt idx="17927">
                  <c:v>0.32419999999999999</c:v>
                </c:pt>
                <c:pt idx="17928">
                  <c:v>0.3244071</c:v>
                </c:pt>
                <c:pt idx="17929">
                  <c:v>0.3244804</c:v>
                </c:pt>
                <c:pt idx="17930">
                  <c:v>0.32461580000000001</c:v>
                </c:pt>
                <c:pt idx="17931">
                  <c:v>0.32482369999999999</c:v>
                </c:pt>
                <c:pt idx="17932">
                  <c:v>0.32489780000000001</c:v>
                </c:pt>
                <c:pt idx="17933">
                  <c:v>0.32510509999999998</c:v>
                </c:pt>
                <c:pt idx="17934">
                  <c:v>0.32523940000000001</c:v>
                </c:pt>
                <c:pt idx="17935">
                  <c:v>0.32544659999999997</c:v>
                </c:pt>
                <c:pt idx="17936">
                  <c:v>0.32558090000000001</c:v>
                </c:pt>
                <c:pt idx="17937">
                  <c:v>0.32565450000000001</c:v>
                </c:pt>
                <c:pt idx="17938">
                  <c:v>0.32586300000000001</c:v>
                </c:pt>
                <c:pt idx="17939">
                  <c:v>0.3259978</c:v>
                </c:pt>
                <c:pt idx="17940">
                  <c:v>0.32613300000000001</c:v>
                </c:pt>
                <c:pt idx="17941">
                  <c:v>0.32626759999999999</c:v>
                </c:pt>
                <c:pt idx="17942">
                  <c:v>0.32647559999999998</c:v>
                </c:pt>
                <c:pt idx="17943">
                  <c:v>0.3265498</c:v>
                </c:pt>
                <c:pt idx="17944">
                  <c:v>0.32674599999999998</c:v>
                </c:pt>
                <c:pt idx="17945">
                  <c:v>0.32695540000000001</c:v>
                </c:pt>
                <c:pt idx="17946">
                  <c:v>0.32703019999999999</c:v>
                </c:pt>
                <c:pt idx="17947">
                  <c:v>0.32716669999999998</c:v>
                </c:pt>
                <c:pt idx="17948">
                  <c:v>0.32737739999999999</c:v>
                </c:pt>
                <c:pt idx="17949">
                  <c:v>0.32751520000000001</c:v>
                </c:pt>
                <c:pt idx="17950">
                  <c:v>0.32772669999999998</c:v>
                </c:pt>
                <c:pt idx="17951">
                  <c:v>0.32786480000000001</c:v>
                </c:pt>
                <c:pt idx="17952">
                  <c:v>0.32807700000000001</c:v>
                </c:pt>
                <c:pt idx="17953">
                  <c:v>0.32821460000000002</c:v>
                </c:pt>
                <c:pt idx="17954">
                  <c:v>0.32835259999999999</c:v>
                </c:pt>
                <c:pt idx="17955">
                  <c:v>0.3285653</c:v>
                </c:pt>
                <c:pt idx="17956">
                  <c:v>0.32877869999999998</c:v>
                </c:pt>
                <c:pt idx="17957">
                  <c:v>0.32891809999999999</c:v>
                </c:pt>
                <c:pt idx="17958">
                  <c:v>0.32905889999999999</c:v>
                </c:pt>
                <c:pt idx="17959">
                  <c:v>0.32927689999999998</c:v>
                </c:pt>
                <c:pt idx="17960">
                  <c:v>0.32948329999999998</c:v>
                </c:pt>
                <c:pt idx="17961">
                  <c:v>0.32962590000000003</c:v>
                </c:pt>
                <c:pt idx="17962">
                  <c:v>0.32984520000000001</c:v>
                </c:pt>
                <c:pt idx="17963">
                  <c:v>0.32998899999999998</c:v>
                </c:pt>
                <c:pt idx="17964">
                  <c:v>0.33021050000000002</c:v>
                </c:pt>
                <c:pt idx="17965">
                  <c:v>0.33050089999999999</c:v>
                </c:pt>
                <c:pt idx="17966">
                  <c:v>0.33057890000000001</c:v>
                </c:pt>
                <c:pt idx="17967">
                  <c:v>0.33080320000000002</c:v>
                </c:pt>
                <c:pt idx="17968">
                  <c:v>0.3309491</c:v>
                </c:pt>
                <c:pt idx="17969">
                  <c:v>0.331173</c:v>
                </c:pt>
                <c:pt idx="17970">
                  <c:v>0.33139610000000003</c:v>
                </c:pt>
                <c:pt idx="17971">
                  <c:v>0.3316885</c:v>
                </c:pt>
                <c:pt idx="17972">
                  <c:v>0.33191419999999999</c:v>
                </c:pt>
                <c:pt idx="17973">
                  <c:v>0.33199380000000001</c:v>
                </c:pt>
                <c:pt idx="17974">
                  <c:v>0.33221909999999999</c:v>
                </c:pt>
                <c:pt idx="17975">
                  <c:v>0.33236700000000002</c:v>
                </c:pt>
                <c:pt idx="17976">
                  <c:v>0.33259260000000002</c:v>
                </c:pt>
                <c:pt idx="17977">
                  <c:v>0.33281860000000002</c:v>
                </c:pt>
                <c:pt idx="17978">
                  <c:v>0.33296629999999999</c:v>
                </c:pt>
                <c:pt idx="17979">
                  <c:v>0.33319260000000001</c:v>
                </c:pt>
                <c:pt idx="17980">
                  <c:v>0.33341910000000002</c:v>
                </c:pt>
                <c:pt idx="17981">
                  <c:v>0.333646</c:v>
                </c:pt>
                <c:pt idx="17982">
                  <c:v>0.33379389999999998</c:v>
                </c:pt>
                <c:pt idx="17983">
                  <c:v>0.33402199999999999</c:v>
                </c:pt>
                <c:pt idx="17984">
                  <c:v>0.33417000000000002</c:v>
                </c:pt>
                <c:pt idx="17985">
                  <c:v>0.33431810000000001</c:v>
                </c:pt>
                <c:pt idx="17986">
                  <c:v>0.33454620000000002</c:v>
                </c:pt>
                <c:pt idx="17987">
                  <c:v>0.33477479999999998</c:v>
                </c:pt>
                <c:pt idx="17988">
                  <c:v>0.33492309999999997</c:v>
                </c:pt>
                <c:pt idx="17989">
                  <c:v>0.33515020000000001</c:v>
                </c:pt>
                <c:pt idx="17990">
                  <c:v>0.33529809999999999</c:v>
                </c:pt>
                <c:pt idx="17991">
                  <c:v>0.33552549999999998</c:v>
                </c:pt>
                <c:pt idx="17992">
                  <c:v>0.33567340000000001</c:v>
                </c:pt>
                <c:pt idx="17993">
                  <c:v>0.33582139999999999</c:v>
                </c:pt>
                <c:pt idx="17994">
                  <c:v>0.3360493</c:v>
                </c:pt>
                <c:pt idx="17995">
                  <c:v>0.33612940000000002</c:v>
                </c:pt>
                <c:pt idx="17996">
                  <c:v>0.33627760000000001</c:v>
                </c:pt>
                <c:pt idx="17997">
                  <c:v>0.33650600000000003</c:v>
                </c:pt>
                <c:pt idx="17998">
                  <c:v>0.33665420000000001</c:v>
                </c:pt>
                <c:pt idx="17999">
                  <c:v>0.3368024</c:v>
                </c:pt>
                <c:pt idx="18000">
                  <c:v>0.33695069999999999</c:v>
                </c:pt>
                <c:pt idx="18001">
                  <c:v>0.33711059999999998</c:v>
                </c:pt>
                <c:pt idx="18002">
                  <c:v>0.33725899999999998</c:v>
                </c:pt>
                <c:pt idx="18003">
                  <c:v>0.33748850000000002</c:v>
                </c:pt>
                <c:pt idx="18004">
                  <c:v>0.33763769999999999</c:v>
                </c:pt>
                <c:pt idx="18005">
                  <c:v>0.33778789999999997</c:v>
                </c:pt>
                <c:pt idx="18006">
                  <c:v>0.33801880000000001</c:v>
                </c:pt>
                <c:pt idx="18007">
                  <c:v>0.33816980000000002</c:v>
                </c:pt>
                <c:pt idx="18008">
                  <c:v>0.33840340000000002</c:v>
                </c:pt>
                <c:pt idx="18009">
                  <c:v>0.33855540000000001</c:v>
                </c:pt>
                <c:pt idx="18010">
                  <c:v>0.33870739999999999</c:v>
                </c:pt>
                <c:pt idx="18011">
                  <c:v>0.33894099999999999</c:v>
                </c:pt>
                <c:pt idx="18012">
                  <c:v>0.33916560000000001</c:v>
                </c:pt>
                <c:pt idx="18013">
                  <c:v>0.33924799999999999</c:v>
                </c:pt>
                <c:pt idx="18014">
                  <c:v>0.33948329999999999</c:v>
                </c:pt>
                <c:pt idx="18015">
                  <c:v>0.33963670000000001</c:v>
                </c:pt>
                <c:pt idx="18016">
                  <c:v>0.3397908</c:v>
                </c:pt>
                <c:pt idx="18017">
                  <c:v>0.3400186</c:v>
                </c:pt>
                <c:pt idx="18018">
                  <c:v>0.34025569999999999</c:v>
                </c:pt>
                <c:pt idx="18019">
                  <c:v>0.34041179999999999</c:v>
                </c:pt>
                <c:pt idx="18020">
                  <c:v>0.34049380000000001</c:v>
                </c:pt>
                <c:pt idx="18021">
                  <c:v>0.34073229999999999</c:v>
                </c:pt>
                <c:pt idx="18022">
                  <c:v>0.3410456</c:v>
                </c:pt>
                <c:pt idx="18023">
                  <c:v>0.34120270000000003</c:v>
                </c:pt>
                <c:pt idx="18024">
                  <c:v>0.3412848</c:v>
                </c:pt>
                <c:pt idx="18025">
                  <c:v>0.3415185</c:v>
                </c:pt>
                <c:pt idx="18026">
                  <c:v>0.34168399999999999</c:v>
                </c:pt>
                <c:pt idx="18027">
                  <c:v>0.34200079999999999</c:v>
                </c:pt>
                <c:pt idx="18028">
                  <c:v>0.34208339999999998</c:v>
                </c:pt>
                <c:pt idx="18029">
                  <c:v>0.34224260000000001</c:v>
                </c:pt>
                <c:pt idx="18030">
                  <c:v>0.34240179999999998</c:v>
                </c:pt>
                <c:pt idx="18031">
                  <c:v>0.34264359999999999</c:v>
                </c:pt>
                <c:pt idx="18032">
                  <c:v>0.342804</c:v>
                </c:pt>
                <c:pt idx="18033">
                  <c:v>0.34296480000000001</c:v>
                </c:pt>
                <c:pt idx="18034">
                  <c:v>0.34312569999999998</c:v>
                </c:pt>
                <c:pt idx="18035">
                  <c:v>0.34336949999999999</c:v>
                </c:pt>
                <c:pt idx="18036">
                  <c:v>0.34345290000000001</c:v>
                </c:pt>
                <c:pt idx="18037">
                  <c:v>0.34361390000000003</c:v>
                </c:pt>
                <c:pt idx="18038">
                  <c:v>0.34377439999999998</c:v>
                </c:pt>
                <c:pt idx="18039">
                  <c:v>0.34393459999999998</c:v>
                </c:pt>
                <c:pt idx="18040">
                  <c:v>0.3441768</c:v>
                </c:pt>
                <c:pt idx="18041">
                  <c:v>0.3442598</c:v>
                </c:pt>
                <c:pt idx="18042">
                  <c:v>0.3444199</c:v>
                </c:pt>
                <c:pt idx="18043">
                  <c:v>0.34458</c:v>
                </c:pt>
                <c:pt idx="18044">
                  <c:v>0.3447404</c:v>
                </c:pt>
                <c:pt idx="18045">
                  <c:v>0.34490140000000002</c:v>
                </c:pt>
                <c:pt idx="18046">
                  <c:v>0.34514509999999998</c:v>
                </c:pt>
                <c:pt idx="18047">
                  <c:v>0.34522839999999999</c:v>
                </c:pt>
                <c:pt idx="18048">
                  <c:v>0.34538940000000001</c:v>
                </c:pt>
                <c:pt idx="18049">
                  <c:v>0.34563329999999998</c:v>
                </c:pt>
                <c:pt idx="18050">
                  <c:v>0.3457944</c:v>
                </c:pt>
                <c:pt idx="18051">
                  <c:v>0.34603840000000002</c:v>
                </c:pt>
                <c:pt idx="18052">
                  <c:v>0.3461998</c:v>
                </c:pt>
                <c:pt idx="18053">
                  <c:v>0.34636139999999999</c:v>
                </c:pt>
                <c:pt idx="18054">
                  <c:v>0.34652830000000001</c:v>
                </c:pt>
                <c:pt idx="18055">
                  <c:v>0.34669</c:v>
                </c:pt>
                <c:pt idx="18056">
                  <c:v>0.34685169999999999</c:v>
                </c:pt>
                <c:pt idx="18057">
                  <c:v>0.34709610000000002</c:v>
                </c:pt>
                <c:pt idx="18058">
                  <c:v>0.34717480000000001</c:v>
                </c:pt>
                <c:pt idx="18059">
                  <c:v>0.3474198</c:v>
                </c:pt>
                <c:pt idx="18060">
                  <c:v>0.34758240000000001</c:v>
                </c:pt>
                <c:pt idx="18061">
                  <c:v>0.34774860000000002</c:v>
                </c:pt>
                <c:pt idx="18062">
                  <c:v>0.34791109999999997</c:v>
                </c:pt>
                <c:pt idx="18063">
                  <c:v>0.34807359999999998</c:v>
                </c:pt>
                <c:pt idx="18064">
                  <c:v>0.3483194</c:v>
                </c:pt>
                <c:pt idx="18065">
                  <c:v>0.34848200000000001</c:v>
                </c:pt>
                <c:pt idx="18066">
                  <c:v>0.34856680000000001</c:v>
                </c:pt>
                <c:pt idx="18067">
                  <c:v>0.34889300000000001</c:v>
                </c:pt>
                <c:pt idx="18068">
                  <c:v>0.3489775</c:v>
                </c:pt>
                <c:pt idx="18069">
                  <c:v>0.34914119999999998</c:v>
                </c:pt>
                <c:pt idx="18070">
                  <c:v>0.34938920000000001</c:v>
                </c:pt>
                <c:pt idx="18071">
                  <c:v>0.34955320000000001</c:v>
                </c:pt>
                <c:pt idx="18072">
                  <c:v>0.34980220000000001</c:v>
                </c:pt>
                <c:pt idx="18073">
                  <c:v>0.3499678</c:v>
                </c:pt>
                <c:pt idx="18074">
                  <c:v>0.350053</c:v>
                </c:pt>
                <c:pt idx="18075">
                  <c:v>0.35021780000000002</c:v>
                </c:pt>
                <c:pt idx="18076">
                  <c:v>0.35046870000000002</c:v>
                </c:pt>
                <c:pt idx="18077">
                  <c:v>0.35063529999999998</c:v>
                </c:pt>
                <c:pt idx="18078">
                  <c:v>0.350802</c:v>
                </c:pt>
                <c:pt idx="18079">
                  <c:v>0.3510528</c:v>
                </c:pt>
                <c:pt idx="18080">
                  <c:v>0.3511377</c:v>
                </c:pt>
                <c:pt idx="18081">
                  <c:v>0.35130400000000001</c:v>
                </c:pt>
                <c:pt idx="18082">
                  <c:v>0.35147060000000002</c:v>
                </c:pt>
                <c:pt idx="18083">
                  <c:v>0.35172199999999998</c:v>
                </c:pt>
                <c:pt idx="18084">
                  <c:v>0.35172239999999999</c:v>
                </c:pt>
                <c:pt idx="18085">
                  <c:v>0.35197410000000001</c:v>
                </c:pt>
                <c:pt idx="18086">
                  <c:v>0.35214190000000001</c:v>
                </c:pt>
                <c:pt idx="18087">
                  <c:v>0.35230980000000001</c:v>
                </c:pt>
                <c:pt idx="18088">
                  <c:v>0.35256280000000001</c:v>
                </c:pt>
                <c:pt idx="18089">
                  <c:v>0.35264859999999998</c:v>
                </c:pt>
                <c:pt idx="18090">
                  <c:v>0.35281560000000001</c:v>
                </c:pt>
                <c:pt idx="18091">
                  <c:v>0.35298380000000001</c:v>
                </c:pt>
                <c:pt idx="18092">
                  <c:v>0.35315229999999997</c:v>
                </c:pt>
                <c:pt idx="18093">
                  <c:v>0.3533211</c:v>
                </c:pt>
                <c:pt idx="18094">
                  <c:v>0.35340709999999997</c:v>
                </c:pt>
                <c:pt idx="18095">
                  <c:v>0.3535761</c:v>
                </c:pt>
                <c:pt idx="18096">
                  <c:v>0.3538307</c:v>
                </c:pt>
                <c:pt idx="18097">
                  <c:v>0.35391479999999997</c:v>
                </c:pt>
                <c:pt idx="18098">
                  <c:v>0.35408600000000001</c:v>
                </c:pt>
                <c:pt idx="18099">
                  <c:v>0.35425659999999998</c:v>
                </c:pt>
                <c:pt idx="18100">
                  <c:v>0.35442669999999998</c:v>
                </c:pt>
                <c:pt idx="18101">
                  <c:v>0.35451250000000001</c:v>
                </c:pt>
                <c:pt idx="18102">
                  <c:v>0.35468110000000003</c:v>
                </c:pt>
                <c:pt idx="18103">
                  <c:v>0.35485</c:v>
                </c:pt>
                <c:pt idx="18104">
                  <c:v>0.3550198</c:v>
                </c:pt>
                <c:pt idx="18105">
                  <c:v>0.3551898</c:v>
                </c:pt>
                <c:pt idx="18106">
                  <c:v>0.35544520000000002</c:v>
                </c:pt>
                <c:pt idx="18107">
                  <c:v>0.35553020000000002</c:v>
                </c:pt>
                <c:pt idx="18108">
                  <c:v>0.35570000000000002</c:v>
                </c:pt>
                <c:pt idx="18109">
                  <c:v>0.35587079999999999</c:v>
                </c:pt>
                <c:pt idx="18110">
                  <c:v>0.35604150000000001</c:v>
                </c:pt>
                <c:pt idx="18111">
                  <c:v>0.35629719999999998</c:v>
                </c:pt>
                <c:pt idx="18112">
                  <c:v>0.3563828</c:v>
                </c:pt>
                <c:pt idx="18113">
                  <c:v>0.35655439999999999</c:v>
                </c:pt>
                <c:pt idx="18114">
                  <c:v>0.35672579999999998</c:v>
                </c:pt>
                <c:pt idx="18115">
                  <c:v>0.35698350000000001</c:v>
                </c:pt>
                <c:pt idx="18116">
                  <c:v>0.357155</c:v>
                </c:pt>
                <c:pt idx="18117">
                  <c:v>0.35732779999999997</c:v>
                </c:pt>
                <c:pt idx="18118">
                  <c:v>0.35758509999999999</c:v>
                </c:pt>
                <c:pt idx="18119">
                  <c:v>0.3577572</c:v>
                </c:pt>
                <c:pt idx="18120">
                  <c:v>0.35801640000000001</c:v>
                </c:pt>
                <c:pt idx="18121">
                  <c:v>0.35818899999999998</c:v>
                </c:pt>
                <c:pt idx="18122">
                  <c:v>0.35836249999999997</c:v>
                </c:pt>
                <c:pt idx="18123">
                  <c:v>0.35853390000000002</c:v>
                </c:pt>
                <c:pt idx="18124">
                  <c:v>0.35870629999999998</c:v>
                </c:pt>
                <c:pt idx="18125">
                  <c:v>0.35887859999999999</c:v>
                </c:pt>
                <c:pt idx="18126">
                  <c:v>0.35913820000000002</c:v>
                </c:pt>
                <c:pt idx="18127">
                  <c:v>0.35939779999999999</c:v>
                </c:pt>
                <c:pt idx="18128">
                  <c:v>0.35957099999999997</c:v>
                </c:pt>
                <c:pt idx="18129">
                  <c:v>0.35983120000000002</c:v>
                </c:pt>
                <c:pt idx="18130">
                  <c:v>0.36000599999999999</c:v>
                </c:pt>
                <c:pt idx="18131">
                  <c:v>0.36018129999999998</c:v>
                </c:pt>
                <c:pt idx="18132">
                  <c:v>0.36035610000000001</c:v>
                </c:pt>
                <c:pt idx="18133">
                  <c:v>0.36053099999999999</c:v>
                </c:pt>
                <c:pt idx="18134">
                  <c:v>0.3608808</c:v>
                </c:pt>
                <c:pt idx="18135">
                  <c:v>0.36096929999999999</c:v>
                </c:pt>
                <c:pt idx="18136">
                  <c:v>0.36123339999999998</c:v>
                </c:pt>
                <c:pt idx="18137">
                  <c:v>0.36149819999999999</c:v>
                </c:pt>
                <c:pt idx="18138">
                  <c:v>0.361674</c:v>
                </c:pt>
                <c:pt idx="18139">
                  <c:v>0.36185060000000002</c:v>
                </c:pt>
                <c:pt idx="18140">
                  <c:v>0.36193950000000003</c:v>
                </c:pt>
                <c:pt idx="18141">
                  <c:v>0.36220380000000002</c:v>
                </c:pt>
                <c:pt idx="18142">
                  <c:v>0.36237979999999997</c:v>
                </c:pt>
                <c:pt idx="18143">
                  <c:v>0.3625562</c:v>
                </c:pt>
                <c:pt idx="18144">
                  <c:v>0.36273290000000002</c:v>
                </c:pt>
                <c:pt idx="18145">
                  <c:v>0.36299819999999999</c:v>
                </c:pt>
                <c:pt idx="18146">
                  <c:v>0.36317539999999998</c:v>
                </c:pt>
                <c:pt idx="18147">
                  <c:v>0.3634406</c:v>
                </c:pt>
                <c:pt idx="18148">
                  <c:v>0.36352889999999999</c:v>
                </c:pt>
                <c:pt idx="18149">
                  <c:v>0.36370669999999999</c:v>
                </c:pt>
                <c:pt idx="18150">
                  <c:v>0.3638846</c:v>
                </c:pt>
                <c:pt idx="18151">
                  <c:v>0.36415160000000002</c:v>
                </c:pt>
                <c:pt idx="18152">
                  <c:v>0.36433019999999999</c:v>
                </c:pt>
                <c:pt idx="18153">
                  <c:v>0.36459839999999999</c:v>
                </c:pt>
                <c:pt idx="18154">
                  <c:v>0.36486659999999999</c:v>
                </c:pt>
                <c:pt idx="18155">
                  <c:v>0.36495660000000002</c:v>
                </c:pt>
                <c:pt idx="18156">
                  <c:v>0.3652261</c:v>
                </c:pt>
                <c:pt idx="18157">
                  <c:v>0.36540660000000003</c:v>
                </c:pt>
                <c:pt idx="18158">
                  <c:v>0.36558740000000001</c:v>
                </c:pt>
                <c:pt idx="18159">
                  <c:v>0.36585889999999999</c:v>
                </c:pt>
                <c:pt idx="18160">
                  <c:v>0.36613119999999999</c:v>
                </c:pt>
                <c:pt idx="18161">
                  <c:v>0.36622250000000001</c:v>
                </c:pt>
                <c:pt idx="18162">
                  <c:v>0.36649549999999997</c:v>
                </c:pt>
                <c:pt idx="18163">
                  <c:v>0.366678</c:v>
                </c:pt>
                <c:pt idx="18164">
                  <c:v>0.36686049999999998</c:v>
                </c:pt>
                <c:pt idx="18165">
                  <c:v>0.36713440000000003</c:v>
                </c:pt>
                <c:pt idx="18166">
                  <c:v>0.36731659999999999</c:v>
                </c:pt>
                <c:pt idx="18167">
                  <c:v>0.3675003</c:v>
                </c:pt>
                <c:pt idx="18168">
                  <c:v>0.3677744</c:v>
                </c:pt>
                <c:pt idx="18169">
                  <c:v>0.36795800000000001</c:v>
                </c:pt>
                <c:pt idx="18170">
                  <c:v>0.36814150000000001</c:v>
                </c:pt>
                <c:pt idx="18171">
                  <c:v>0.36841639999999998</c:v>
                </c:pt>
                <c:pt idx="18172">
                  <c:v>0.36869220000000003</c:v>
                </c:pt>
                <c:pt idx="18173">
                  <c:v>0.3688766</c:v>
                </c:pt>
                <c:pt idx="18174">
                  <c:v>0.36915310000000001</c:v>
                </c:pt>
                <c:pt idx="18175">
                  <c:v>0.36933870000000002</c:v>
                </c:pt>
                <c:pt idx="18176">
                  <c:v>0.36952439999999998</c:v>
                </c:pt>
                <c:pt idx="18177">
                  <c:v>0.36970960000000003</c:v>
                </c:pt>
                <c:pt idx="18178">
                  <c:v>0.3699867</c:v>
                </c:pt>
                <c:pt idx="18179">
                  <c:v>0.3701718</c:v>
                </c:pt>
                <c:pt idx="18180">
                  <c:v>0.37026409999999998</c:v>
                </c:pt>
                <c:pt idx="18181">
                  <c:v>0.37044880000000002</c:v>
                </c:pt>
                <c:pt idx="18182">
                  <c:v>0.3708188</c:v>
                </c:pt>
                <c:pt idx="18183">
                  <c:v>0.3709112</c:v>
                </c:pt>
                <c:pt idx="18184">
                  <c:v>0.37109619999999999</c:v>
                </c:pt>
                <c:pt idx="18185">
                  <c:v>0.37128169999999999</c:v>
                </c:pt>
                <c:pt idx="18186">
                  <c:v>0.37155880000000002</c:v>
                </c:pt>
                <c:pt idx="18187">
                  <c:v>0.37174499999999999</c:v>
                </c:pt>
                <c:pt idx="18188">
                  <c:v>0.37193189999999998</c:v>
                </c:pt>
                <c:pt idx="18189">
                  <c:v>0.37211699999999998</c:v>
                </c:pt>
                <c:pt idx="18190">
                  <c:v>0.37239610000000001</c:v>
                </c:pt>
                <c:pt idx="18191">
                  <c:v>0.37258239999999998</c:v>
                </c:pt>
                <c:pt idx="18192">
                  <c:v>0.37276939999999997</c:v>
                </c:pt>
                <c:pt idx="18193">
                  <c:v>0.37295650000000002</c:v>
                </c:pt>
                <c:pt idx="18194">
                  <c:v>0.37323590000000001</c:v>
                </c:pt>
                <c:pt idx="18195">
                  <c:v>0.37332920000000003</c:v>
                </c:pt>
                <c:pt idx="18196">
                  <c:v>0.37360880000000002</c:v>
                </c:pt>
                <c:pt idx="18197">
                  <c:v>0.37379620000000002</c:v>
                </c:pt>
                <c:pt idx="18198">
                  <c:v>0.37398409999999999</c:v>
                </c:pt>
                <c:pt idx="18199">
                  <c:v>0.37417250000000002</c:v>
                </c:pt>
                <c:pt idx="18200">
                  <c:v>0.37435869999999999</c:v>
                </c:pt>
                <c:pt idx="18201">
                  <c:v>0.37454759999999998</c:v>
                </c:pt>
                <c:pt idx="18202">
                  <c:v>0.37482900000000002</c:v>
                </c:pt>
                <c:pt idx="18203">
                  <c:v>0.37501780000000001</c:v>
                </c:pt>
                <c:pt idx="18204">
                  <c:v>0.37511099999999997</c:v>
                </c:pt>
                <c:pt idx="18205">
                  <c:v>0.37529970000000001</c:v>
                </c:pt>
                <c:pt idx="18206">
                  <c:v>0.3754885</c:v>
                </c:pt>
                <c:pt idx="18207">
                  <c:v>0.37576939999999998</c:v>
                </c:pt>
                <c:pt idx="18208">
                  <c:v>0.37595840000000003</c:v>
                </c:pt>
                <c:pt idx="18209">
                  <c:v>0.37614730000000002</c:v>
                </c:pt>
                <c:pt idx="18210">
                  <c:v>0.37633369999999999</c:v>
                </c:pt>
                <c:pt idx="18211">
                  <c:v>0.37661850000000002</c:v>
                </c:pt>
                <c:pt idx="18212">
                  <c:v>0.37680809999999998</c:v>
                </c:pt>
                <c:pt idx="18213">
                  <c:v>0.37699450000000001</c:v>
                </c:pt>
                <c:pt idx="18214">
                  <c:v>0.37718439999999998</c:v>
                </c:pt>
                <c:pt idx="18215">
                  <c:v>0.37737419999999999</c:v>
                </c:pt>
                <c:pt idx="18216">
                  <c:v>0.37765690000000002</c:v>
                </c:pt>
                <c:pt idx="18217">
                  <c:v>0.37775069999999999</c:v>
                </c:pt>
                <c:pt idx="18218">
                  <c:v>0.37803320000000001</c:v>
                </c:pt>
                <c:pt idx="18219">
                  <c:v>0.37822299999999998</c:v>
                </c:pt>
                <c:pt idx="18220">
                  <c:v>0.37841360000000002</c:v>
                </c:pt>
                <c:pt idx="18221">
                  <c:v>0.37860319999999997</c:v>
                </c:pt>
                <c:pt idx="18222">
                  <c:v>0.37888650000000001</c:v>
                </c:pt>
                <c:pt idx="18223">
                  <c:v>0.37907730000000001</c:v>
                </c:pt>
                <c:pt idx="18224">
                  <c:v>0.37926409999999999</c:v>
                </c:pt>
                <c:pt idx="18225">
                  <c:v>0.3794554</c:v>
                </c:pt>
                <c:pt idx="18226">
                  <c:v>0.3797394</c:v>
                </c:pt>
                <c:pt idx="18227">
                  <c:v>0.37993090000000002</c:v>
                </c:pt>
                <c:pt idx="18228">
                  <c:v>0.38002520000000001</c:v>
                </c:pt>
                <c:pt idx="18229">
                  <c:v>0.38031009999999998</c:v>
                </c:pt>
                <c:pt idx="18230">
                  <c:v>0.38050139999999999</c:v>
                </c:pt>
                <c:pt idx="18231">
                  <c:v>0.38069310000000001</c:v>
                </c:pt>
                <c:pt idx="18232">
                  <c:v>0.38097829999999999</c:v>
                </c:pt>
                <c:pt idx="18233">
                  <c:v>0.38117020000000001</c:v>
                </c:pt>
                <c:pt idx="18234">
                  <c:v>0.38145560000000001</c:v>
                </c:pt>
                <c:pt idx="18235">
                  <c:v>0.38155020000000001</c:v>
                </c:pt>
                <c:pt idx="18236">
                  <c:v>0.38183620000000001</c:v>
                </c:pt>
                <c:pt idx="18237">
                  <c:v>0.3820288</c:v>
                </c:pt>
                <c:pt idx="18238">
                  <c:v>0.38222149999999999</c:v>
                </c:pt>
                <c:pt idx="18239">
                  <c:v>0.38241429999999998</c:v>
                </c:pt>
                <c:pt idx="18240">
                  <c:v>0.38270080000000001</c:v>
                </c:pt>
                <c:pt idx="18241">
                  <c:v>0.3827951</c:v>
                </c:pt>
                <c:pt idx="18242">
                  <c:v>0.38327440000000002</c:v>
                </c:pt>
                <c:pt idx="18243">
                  <c:v>0.38327499999999998</c:v>
                </c:pt>
                <c:pt idx="18244">
                  <c:v>0.38346789999999997</c:v>
                </c:pt>
                <c:pt idx="18245">
                  <c:v>0.38365630000000001</c:v>
                </c:pt>
                <c:pt idx="18246">
                  <c:v>0.38394780000000001</c:v>
                </c:pt>
                <c:pt idx="18247">
                  <c:v>0.38413599999999998</c:v>
                </c:pt>
                <c:pt idx="18248">
                  <c:v>0.38432939999999999</c:v>
                </c:pt>
                <c:pt idx="18249">
                  <c:v>0.3845228</c:v>
                </c:pt>
                <c:pt idx="18250">
                  <c:v>0.38471680000000003</c:v>
                </c:pt>
                <c:pt idx="18251">
                  <c:v>0.38500410000000002</c:v>
                </c:pt>
                <c:pt idx="18252">
                  <c:v>0.38509880000000002</c:v>
                </c:pt>
                <c:pt idx="18253">
                  <c:v>0.38529259999999999</c:v>
                </c:pt>
                <c:pt idx="18254">
                  <c:v>0.38558120000000001</c:v>
                </c:pt>
                <c:pt idx="18255">
                  <c:v>0.3857758</c:v>
                </c:pt>
                <c:pt idx="18256">
                  <c:v>0.38606459999999998</c:v>
                </c:pt>
                <c:pt idx="18257">
                  <c:v>0.38616010000000001</c:v>
                </c:pt>
                <c:pt idx="18258">
                  <c:v>0.38644919999999999</c:v>
                </c:pt>
                <c:pt idx="18259">
                  <c:v>0.38664389999999998</c:v>
                </c:pt>
                <c:pt idx="18260">
                  <c:v>0.38683859999999998</c:v>
                </c:pt>
                <c:pt idx="18261">
                  <c:v>0.38712819999999998</c:v>
                </c:pt>
                <c:pt idx="18262">
                  <c:v>0.3873239</c:v>
                </c:pt>
                <c:pt idx="18263">
                  <c:v>0.38752029999999998</c:v>
                </c:pt>
                <c:pt idx="18264">
                  <c:v>0.3876156</c:v>
                </c:pt>
                <c:pt idx="18265">
                  <c:v>0.38790659999999999</c:v>
                </c:pt>
                <c:pt idx="18266">
                  <c:v>0.38810349999999999</c:v>
                </c:pt>
                <c:pt idx="18267">
                  <c:v>0.38839479999999998</c:v>
                </c:pt>
                <c:pt idx="18268">
                  <c:v>0.3885924</c:v>
                </c:pt>
                <c:pt idx="18269">
                  <c:v>0.38868720000000001</c:v>
                </c:pt>
                <c:pt idx="18270">
                  <c:v>0.38888489999999998</c:v>
                </c:pt>
                <c:pt idx="18271">
                  <c:v>0.38908239999999999</c:v>
                </c:pt>
                <c:pt idx="18272">
                  <c:v>0.38937460000000002</c:v>
                </c:pt>
                <c:pt idx="18273">
                  <c:v>0.38946960000000003</c:v>
                </c:pt>
                <c:pt idx="18274">
                  <c:v>0.38966780000000001</c:v>
                </c:pt>
                <c:pt idx="18275">
                  <c:v>0.38986520000000002</c:v>
                </c:pt>
                <c:pt idx="18276">
                  <c:v>0.39015739999999999</c:v>
                </c:pt>
                <c:pt idx="18277">
                  <c:v>0.3903548</c:v>
                </c:pt>
                <c:pt idx="18278">
                  <c:v>0.39055230000000002</c:v>
                </c:pt>
                <c:pt idx="18279">
                  <c:v>0.39074959999999997</c:v>
                </c:pt>
                <c:pt idx="18280">
                  <c:v>0.39104169999999999</c:v>
                </c:pt>
                <c:pt idx="18281">
                  <c:v>0.3912312</c:v>
                </c:pt>
                <c:pt idx="18282">
                  <c:v>0.39142890000000002</c:v>
                </c:pt>
                <c:pt idx="18283">
                  <c:v>0.39162619999999998</c:v>
                </c:pt>
                <c:pt idx="18284">
                  <c:v>0.39172170000000001</c:v>
                </c:pt>
                <c:pt idx="18285">
                  <c:v>0.39201259999999999</c:v>
                </c:pt>
                <c:pt idx="18286">
                  <c:v>0.39221020000000001</c:v>
                </c:pt>
                <c:pt idx="18287">
                  <c:v>0.39250259999999998</c:v>
                </c:pt>
                <c:pt idx="18288">
                  <c:v>0.39279570000000003</c:v>
                </c:pt>
                <c:pt idx="18289">
                  <c:v>0.3929936</c:v>
                </c:pt>
                <c:pt idx="18290">
                  <c:v>0.39319199999999999</c:v>
                </c:pt>
                <c:pt idx="18291">
                  <c:v>0.39348519999999998</c:v>
                </c:pt>
                <c:pt idx="18292">
                  <c:v>0.39358080000000001</c:v>
                </c:pt>
                <c:pt idx="18293">
                  <c:v>0.39387529999999998</c:v>
                </c:pt>
                <c:pt idx="18294">
                  <c:v>0.39407500000000001</c:v>
                </c:pt>
                <c:pt idx="18295">
                  <c:v>0.39436919999999998</c:v>
                </c:pt>
                <c:pt idx="18296">
                  <c:v>0.39456829999999998</c:v>
                </c:pt>
                <c:pt idx="18297">
                  <c:v>0.39466380000000001</c:v>
                </c:pt>
                <c:pt idx="18298">
                  <c:v>0.39486250000000001</c:v>
                </c:pt>
                <c:pt idx="18299">
                  <c:v>0.39515660000000002</c:v>
                </c:pt>
                <c:pt idx="18300">
                  <c:v>0.39545130000000001</c:v>
                </c:pt>
                <c:pt idx="18301">
                  <c:v>0.39565040000000001</c:v>
                </c:pt>
                <c:pt idx="18302">
                  <c:v>0.39594560000000001</c:v>
                </c:pt>
                <c:pt idx="18303">
                  <c:v>0.39604200000000001</c:v>
                </c:pt>
                <c:pt idx="18304">
                  <c:v>0.39624140000000002</c:v>
                </c:pt>
                <c:pt idx="18305">
                  <c:v>0.39653749999999999</c:v>
                </c:pt>
                <c:pt idx="18306">
                  <c:v>0.39673809999999998</c:v>
                </c:pt>
                <c:pt idx="18307">
                  <c:v>0.3969395</c:v>
                </c:pt>
                <c:pt idx="18308">
                  <c:v>0.3972366</c:v>
                </c:pt>
                <c:pt idx="18309">
                  <c:v>0.39753379999999999</c:v>
                </c:pt>
                <c:pt idx="18310">
                  <c:v>0.3976306</c:v>
                </c:pt>
                <c:pt idx="18311">
                  <c:v>0.39783249999999998</c:v>
                </c:pt>
                <c:pt idx="18312">
                  <c:v>0.39803509999999998</c:v>
                </c:pt>
                <c:pt idx="18313">
                  <c:v>0.39833299999999999</c:v>
                </c:pt>
                <c:pt idx="18314">
                  <c:v>0.39853499999999997</c:v>
                </c:pt>
                <c:pt idx="18315">
                  <c:v>0.39863179999999998</c:v>
                </c:pt>
                <c:pt idx="18316">
                  <c:v>0.39883380000000002</c:v>
                </c:pt>
                <c:pt idx="18317">
                  <c:v>0.39913100000000001</c:v>
                </c:pt>
                <c:pt idx="18318">
                  <c:v>0.39933350000000001</c:v>
                </c:pt>
                <c:pt idx="18319">
                  <c:v>0.39963179999999998</c:v>
                </c:pt>
                <c:pt idx="18320">
                  <c:v>0.39983439999999998</c:v>
                </c:pt>
                <c:pt idx="18321">
                  <c:v>0.40013379999999998</c:v>
                </c:pt>
                <c:pt idx="18322">
                  <c:v>0.40023039999999999</c:v>
                </c:pt>
                <c:pt idx="18323">
                  <c:v>0.40043380000000001</c:v>
                </c:pt>
                <c:pt idx="18324">
                  <c:v>0.40073340000000002</c:v>
                </c:pt>
                <c:pt idx="18325">
                  <c:v>0.40093760000000001</c:v>
                </c:pt>
                <c:pt idx="18326">
                  <c:v>0.4011422</c:v>
                </c:pt>
                <c:pt idx="18327">
                  <c:v>0.40144419999999997</c:v>
                </c:pt>
                <c:pt idx="18328">
                  <c:v>0.40174599999999999</c:v>
                </c:pt>
                <c:pt idx="18329">
                  <c:v>0.40195189999999997</c:v>
                </c:pt>
                <c:pt idx="18330">
                  <c:v>0.40225440000000001</c:v>
                </c:pt>
                <c:pt idx="18331">
                  <c:v>0.40246019999999999</c:v>
                </c:pt>
                <c:pt idx="18332">
                  <c:v>0.40276279999999998</c:v>
                </c:pt>
                <c:pt idx="18333">
                  <c:v>0.40295730000000002</c:v>
                </c:pt>
                <c:pt idx="18334">
                  <c:v>0.4031632</c:v>
                </c:pt>
                <c:pt idx="18335">
                  <c:v>0.40337040000000002</c:v>
                </c:pt>
                <c:pt idx="18336">
                  <c:v>0.40367380000000003</c:v>
                </c:pt>
                <c:pt idx="18337">
                  <c:v>0.40388059999999998</c:v>
                </c:pt>
                <c:pt idx="18338">
                  <c:v>0.40408759999999999</c:v>
                </c:pt>
                <c:pt idx="18339">
                  <c:v>0.40439330000000001</c:v>
                </c:pt>
                <c:pt idx="18340">
                  <c:v>0.40469880000000003</c:v>
                </c:pt>
                <c:pt idx="18341">
                  <c:v>0.40479680000000001</c:v>
                </c:pt>
                <c:pt idx="18342">
                  <c:v>0.40500580000000003</c:v>
                </c:pt>
                <c:pt idx="18343">
                  <c:v>0.40531099999999998</c:v>
                </c:pt>
                <c:pt idx="18344">
                  <c:v>0.40551959999999998</c:v>
                </c:pt>
                <c:pt idx="18345">
                  <c:v>0.40572789999999997</c:v>
                </c:pt>
                <c:pt idx="18346">
                  <c:v>0.40603470000000003</c:v>
                </c:pt>
                <c:pt idx="18347">
                  <c:v>0.40624379999999999</c:v>
                </c:pt>
                <c:pt idx="18348">
                  <c:v>0.40634160000000002</c:v>
                </c:pt>
                <c:pt idx="18349">
                  <c:v>0.40654980000000002</c:v>
                </c:pt>
                <c:pt idx="18350">
                  <c:v>0.40675840000000002</c:v>
                </c:pt>
                <c:pt idx="18351">
                  <c:v>0.40696739999999998</c:v>
                </c:pt>
                <c:pt idx="18352">
                  <c:v>0.4070648</c:v>
                </c:pt>
                <c:pt idx="18353">
                  <c:v>0.40727360000000001</c:v>
                </c:pt>
                <c:pt idx="18354">
                  <c:v>0.40748200000000001</c:v>
                </c:pt>
                <c:pt idx="18355">
                  <c:v>0.40769050000000001</c:v>
                </c:pt>
                <c:pt idx="18356">
                  <c:v>0.4078987</c:v>
                </c:pt>
                <c:pt idx="18357">
                  <c:v>0.40799530000000001</c:v>
                </c:pt>
                <c:pt idx="18358">
                  <c:v>0.40820319999999999</c:v>
                </c:pt>
                <c:pt idx="18359">
                  <c:v>0.40841119999999997</c:v>
                </c:pt>
                <c:pt idx="18360">
                  <c:v>0.40861979999999998</c:v>
                </c:pt>
                <c:pt idx="18361">
                  <c:v>0.40871619999999997</c:v>
                </c:pt>
                <c:pt idx="18362">
                  <c:v>0.40901999999999999</c:v>
                </c:pt>
                <c:pt idx="18363">
                  <c:v>0.40922890000000001</c:v>
                </c:pt>
                <c:pt idx="18364">
                  <c:v>0.40953279999999997</c:v>
                </c:pt>
                <c:pt idx="18365">
                  <c:v>0.40983829999999999</c:v>
                </c:pt>
                <c:pt idx="18366">
                  <c:v>0.40993550000000001</c:v>
                </c:pt>
                <c:pt idx="18367">
                  <c:v>0.4103386</c:v>
                </c:pt>
                <c:pt idx="18368">
                  <c:v>0.41064659999999997</c:v>
                </c:pt>
                <c:pt idx="18369">
                  <c:v>0.4109546</c:v>
                </c:pt>
                <c:pt idx="18370">
                  <c:v>0.41116639999999999</c:v>
                </c:pt>
                <c:pt idx="18371">
                  <c:v>0.41136319999999998</c:v>
                </c:pt>
                <c:pt idx="18372">
                  <c:v>0.41167340000000002</c:v>
                </c:pt>
                <c:pt idx="18373">
                  <c:v>0.41188599999999997</c:v>
                </c:pt>
                <c:pt idx="18374">
                  <c:v>0.41198469999999998</c:v>
                </c:pt>
                <c:pt idx="18375">
                  <c:v>0.41219790000000001</c:v>
                </c:pt>
                <c:pt idx="18376">
                  <c:v>0.4125103</c:v>
                </c:pt>
                <c:pt idx="18377">
                  <c:v>0.41260980000000003</c:v>
                </c:pt>
                <c:pt idx="18378">
                  <c:v>0.41282219999999997</c:v>
                </c:pt>
                <c:pt idx="18379">
                  <c:v>0.41303499999999999</c:v>
                </c:pt>
                <c:pt idx="18380">
                  <c:v>0.41313420000000001</c:v>
                </c:pt>
                <c:pt idx="18381">
                  <c:v>0.41323399999999999</c:v>
                </c:pt>
                <c:pt idx="18382">
                  <c:v>0.41344760000000003</c:v>
                </c:pt>
                <c:pt idx="18383">
                  <c:v>0.41354839999999998</c:v>
                </c:pt>
                <c:pt idx="18384">
                  <c:v>0.41376200000000002</c:v>
                </c:pt>
                <c:pt idx="18385">
                  <c:v>0.41397620000000002</c:v>
                </c:pt>
                <c:pt idx="18386">
                  <c:v>0.41407690000000003</c:v>
                </c:pt>
                <c:pt idx="18387">
                  <c:v>0.41429139999999998</c:v>
                </c:pt>
                <c:pt idx="18388">
                  <c:v>0.41439199999999998</c:v>
                </c:pt>
                <c:pt idx="18389">
                  <c:v>0.4146068</c:v>
                </c:pt>
                <c:pt idx="18390">
                  <c:v>0.41470750000000001</c:v>
                </c:pt>
                <c:pt idx="18391">
                  <c:v>0.41492220000000002</c:v>
                </c:pt>
                <c:pt idx="18392">
                  <c:v>0.41502319999999998</c:v>
                </c:pt>
                <c:pt idx="18393">
                  <c:v>0.41533920000000002</c:v>
                </c:pt>
                <c:pt idx="18394">
                  <c:v>0.41555540000000002</c:v>
                </c:pt>
                <c:pt idx="18395">
                  <c:v>0.41565679999999999</c:v>
                </c:pt>
                <c:pt idx="18396">
                  <c:v>0.4159738</c:v>
                </c:pt>
                <c:pt idx="18397">
                  <c:v>0.41619020000000001</c:v>
                </c:pt>
                <c:pt idx="18398">
                  <c:v>0.41650740000000003</c:v>
                </c:pt>
                <c:pt idx="18399">
                  <c:v>0.41660900000000001</c:v>
                </c:pt>
                <c:pt idx="18400">
                  <c:v>0.4169272</c:v>
                </c:pt>
                <c:pt idx="18401">
                  <c:v>0.41714449999999997</c:v>
                </c:pt>
                <c:pt idx="18402">
                  <c:v>0.41736230000000002</c:v>
                </c:pt>
                <c:pt idx="18403">
                  <c:v>0.4176821</c:v>
                </c:pt>
                <c:pt idx="18404">
                  <c:v>0.41790100000000002</c:v>
                </c:pt>
                <c:pt idx="18405">
                  <c:v>0.41822140000000002</c:v>
                </c:pt>
                <c:pt idx="18406">
                  <c:v>0.41832399999999997</c:v>
                </c:pt>
                <c:pt idx="18407">
                  <c:v>0.41864469999999998</c:v>
                </c:pt>
                <c:pt idx="18408">
                  <c:v>0.41896620000000001</c:v>
                </c:pt>
                <c:pt idx="18409">
                  <c:v>0.41908390000000001</c:v>
                </c:pt>
                <c:pt idx="18410">
                  <c:v>0.41940620000000001</c:v>
                </c:pt>
                <c:pt idx="18411">
                  <c:v>0.41972880000000001</c:v>
                </c:pt>
                <c:pt idx="18412">
                  <c:v>0.41983199999999998</c:v>
                </c:pt>
                <c:pt idx="18413">
                  <c:v>0.4201549</c:v>
                </c:pt>
                <c:pt idx="18414">
                  <c:v>0.42037560000000002</c:v>
                </c:pt>
                <c:pt idx="18415">
                  <c:v>0.42059570000000002</c:v>
                </c:pt>
                <c:pt idx="18416">
                  <c:v>0.42081610000000003</c:v>
                </c:pt>
                <c:pt idx="18417">
                  <c:v>0.4210216</c:v>
                </c:pt>
                <c:pt idx="18418">
                  <c:v>0.42124260000000002</c:v>
                </c:pt>
                <c:pt idx="18419">
                  <c:v>0.42156529999999998</c:v>
                </c:pt>
                <c:pt idx="18420">
                  <c:v>0.42178559999999998</c:v>
                </c:pt>
                <c:pt idx="18421">
                  <c:v>0.4221086</c:v>
                </c:pt>
                <c:pt idx="18422">
                  <c:v>0.42221189999999997</c:v>
                </c:pt>
                <c:pt idx="18423">
                  <c:v>0.42243320000000001</c:v>
                </c:pt>
                <c:pt idx="18424">
                  <c:v>0.42275689999999999</c:v>
                </c:pt>
                <c:pt idx="18425">
                  <c:v>0.42308129999999999</c:v>
                </c:pt>
                <c:pt idx="18426">
                  <c:v>0.42318470000000002</c:v>
                </c:pt>
                <c:pt idx="18427">
                  <c:v>0.4234058</c:v>
                </c:pt>
                <c:pt idx="18428">
                  <c:v>0.42362699999999998</c:v>
                </c:pt>
                <c:pt idx="18429">
                  <c:v>0.42384860000000002</c:v>
                </c:pt>
                <c:pt idx="18430">
                  <c:v>0.42405369999999998</c:v>
                </c:pt>
                <c:pt idx="18431">
                  <c:v>0.42427579999999998</c:v>
                </c:pt>
                <c:pt idx="18432">
                  <c:v>0.42449779999999998</c:v>
                </c:pt>
                <c:pt idx="18433">
                  <c:v>0.42482199999999998</c:v>
                </c:pt>
                <c:pt idx="18434">
                  <c:v>0.424925</c:v>
                </c:pt>
                <c:pt idx="18435">
                  <c:v>0.42514800000000003</c:v>
                </c:pt>
                <c:pt idx="18436">
                  <c:v>0.42537000000000003</c:v>
                </c:pt>
                <c:pt idx="18437">
                  <c:v>0.4256954</c:v>
                </c:pt>
                <c:pt idx="18438">
                  <c:v>0.42579860000000003</c:v>
                </c:pt>
                <c:pt idx="18439">
                  <c:v>0.42612460000000002</c:v>
                </c:pt>
                <c:pt idx="18440">
                  <c:v>0.42634759999999999</c:v>
                </c:pt>
                <c:pt idx="18441">
                  <c:v>0.42667480000000002</c:v>
                </c:pt>
                <c:pt idx="18442">
                  <c:v>0.42689850000000001</c:v>
                </c:pt>
                <c:pt idx="18443">
                  <c:v>0.42722579999999999</c:v>
                </c:pt>
                <c:pt idx="18444">
                  <c:v>0.42743399999999998</c:v>
                </c:pt>
                <c:pt idx="18445">
                  <c:v>0.42765809999999999</c:v>
                </c:pt>
                <c:pt idx="18446">
                  <c:v>0.4278824</c:v>
                </c:pt>
                <c:pt idx="18447">
                  <c:v>0.42820999999999998</c:v>
                </c:pt>
                <c:pt idx="18448">
                  <c:v>0.42853780000000002</c:v>
                </c:pt>
                <c:pt idx="18449">
                  <c:v>0.42864200000000002</c:v>
                </c:pt>
                <c:pt idx="18450">
                  <c:v>0.42886679999999999</c:v>
                </c:pt>
                <c:pt idx="18451">
                  <c:v>0.42909180000000002</c:v>
                </c:pt>
                <c:pt idx="18452">
                  <c:v>0.42942089999999999</c:v>
                </c:pt>
                <c:pt idx="18453">
                  <c:v>0.42964649999999999</c:v>
                </c:pt>
                <c:pt idx="18454">
                  <c:v>0.42985519999999999</c:v>
                </c:pt>
                <c:pt idx="18455">
                  <c:v>0.43008099999999999</c:v>
                </c:pt>
                <c:pt idx="18456">
                  <c:v>0.43030639999999998</c:v>
                </c:pt>
                <c:pt idx="18457">
                  <c:v>0.43063639999999997</c:v>
                </c:pt>
                <c:pt idx="18458">
                  <c:v>0.43096699999999999</c:v>
                </c:pt>
                <c:pt idx="18459">
                  <c:v>0.43119360000000001</c:v>
                </c:pt>
                <c:pt idx="18460">
                  <c:v>0.43152499999999999</c:v>
                </c:pt>
                <c:pt idx="18461">
                  <c:v>0.43173499999999998</c:v>
                </c:pt>
                <c:pt idx="18462">
                  <c:v>0.43196279999999998</c:v>
                </c:pt>
                <c:pt idx="18463">
                  <c:v>0.43229440000000002</c:v>
                </c:pt>
                <c:pt idx="18464">
                  <c:v>0.4324172</c:v>
                </c:pt>
                <c:pt idx="18465">
                  <c:v>0.43262699999999998</c:v>
                </c:pt>
                <c:pt idx="18466">
                  <c:v>0.43285459999999998</c:v>
                </c:pt>
                <c:pt idx="18467">
                  <c:v>0.43318610000000002</c:v>
                </c:pt>
                <c:pt idx="18468">
                  <c:v>0.43329139999999999</c:v>
                </c:pt>
                <c:pt idx="18469">
                  <c:v>0.43351780000000001</c:v>
                </c:pt>
                <c:pt idx="18470">
                  <c:v>0.43384889999999998</c:v>
                </c:pt>
                <c:pt idx="18471">
                  <c:v>0.4340753</c:v>
                </c:pt>
                <c:pt idx="18472">
                  <c:v>0.43430180000000002</c:v>
                </c:pt>
                <c:pt idx="18473">
                  <c:v>0.4345118</c:v>
                </c:pt>
                <c:pt idx="18474">
                  <c:v>0.43473899999999999</c:v>
                </c:pt>
                <c:pt idx="18475">
                  <c:v>0.43507079999999998</c:v>
                </c:pt>
                <c:pt idx="18476">
                  <c:v>0.4354034</c:v>
                </c:pt>
                <c:pt idx="18477">
                  <c:v>0.43563160000000001</c:v>
                </c:pt>
                <c:pt idx="18478">
                  <c:v>0.43586000000000003</c:v>
                </c:pt>
                <c:pt idx="18479">
                  <c:v>0.43607099999999999</c:v>
                </c:pt>
                <c:pt idx="18480">
                  <c:v>0.43630039999999998</c:v>
                </c:pt>
                <c:pt idx="18481">
                  <c:v>0.436635</c:v>
                </c:pt>
                <c:pt idx="18482">
                  <c:v>0.43697059999999999</c:v>
                </c:pt>
                <c:pt idx="18483">
                  <c:v>0.43720019999999998</c:v>
                </c:pt>
                <c:pt idx="18484">
                  <c:v>0.43741170000000001</c:v>
                </c:pt>
                <c:pt idx="18485">
                  <c:v>0.43774839999999998</c:v>
                </c:pt>
                <c:pt idx="18486">
                  <c:v>0.43808550000000002</c:v>
                </c:pt>
                <c:pt idx="18487">
                  <c:v>0.43820999999999999</c:v>
                </c:pt>
                <c:pt idx="18488">
                  <c:v>0.43854729999999997</c:v>
                </c:pt>
                <c:pt idx="18489">
                  <c:v>0.43876100000000001</c:v>
                </c:pt>
                <c:pt idx="18490">
                  <c:v>0.43899120000000003</c:v>
                </c:pt>
                <c:pt idx="18491">
                  <c:v>0.439328</c:v>
                </c:pt>
                <c:pt idx="18492">
                  <c:v>0.43955860000000002</c:v>
                </c:pt>
                <c:pt idx="18493">
                  <c:v>0.4398958</c:v>
                </c:pt>
                <c:pt idx="18494">
                  <c:v>0.4401274</c:v>
                </c:pt>
                <c:pt idx="18495">
                  <c:v>0.44035920000000001</c:v>
                </c:pt>
                <c:pt idx="18496">
                  <c:v>0.44069779999999997</c:v>
                </c:pt>
                <c:pt idx="18497">
                  <c:v>0.4410367</c:v>
                </c:pt>
                <c:pt idx="18498">
                  <c:v>0.44126939999999998</c:v>
                </c:pt>
                <c:pt idx="18499">
                  <c:v>0.44137599999999999</c:v>
                </c:pt>
                <c:pt idx="18500">
                  <c:v>0.44171480000000002</c:v>
                </c:pt>
                <c:pt idx="18501">
                  <c:v>0.44194729999999999</c:v>
                </c:pt>
                <c:pt idx="18502">
                  <c:v>0.44228709999999999</c:v>
                </c:pt>
                <c:pt idx="18503">
                  <c:v>0.4425018</c:v>
                </c:pt>
                <c:pt idx="18504">
                  <c:v>0.44273400000000002</c:v>
                </c:pt>
                <c:pt idx="18505">
                  <c:v>0.44296720000000001</c:v>
                </c:pt>
                <c:pt idx="18506">
                  <c:v>0.44320090000000001</c:v>
                </c:pt>
                <c:pt idx="18507">
                  <c:v>0.44354149999999998</c:v>
                </c:pt>
                <c:pt idx="18508">
                  <c:v>0.44388290000000002</c:v>
                </c:pt>
                <c:pt idx="18509">
                  <c:v>0.44422499999999998</c:v>
                </c:pt>
                <c:pt idx="18510">
                  <c:v>0.44446059999999998</c:v>
                </c:pt>
                <c:pt idx="18511">
                  <c:v>0.44467620000000002</c:v>
                </c:pt>
                <c:pt idx="18512">
                  <c:v>0.444911</c:v>
                </c:pt>
                <c:pt idx="18513">
                  <c:v>0.44514559999999997</c:v>
                </c:pt>
                <c:pt idx="18514">
                  <c:v>0.4454863</c:v>
                </c:pt>
                <c:pt idx="18515">
                  <c:v>0.44559320000000002</c:v>
                </c:pt>
                <c:pt idx="18516">
                  <c:v>0.44582680000000002</c:v>
                </c:pt>
                <c:pt idx="18517">
                  <c:v>0.44595420000000002</c:v>
                </c:pt>
                <c:pt idx="18518">
                  <c:v>0.44629469999999999</c:v>
                </c:pt>
                <c:pt idx="18519">
                  <c:v>0.44652900000000001</c:v>
                </c:pt>
                <c:pt idx="18520">
                  <c:v>0.44676310000000002</c:v>
                </c:pt>
                <c:pt idx="18521">
                  <c:v>0.4468702</c:v>
                </c:pt>
                <c:pt idx="18522">
                  <c:v>0.44710440000000001</c:v>
                </c:pt>
                <c:pt idx="18523">
                  <c:v>0.44733909999999999</c:v>
                </c:pt>
                <c:pt idx="18524">
                  <c:v>0.44757330000000001</c:v>
                </c:pt>
                <c:pt idx="18525">
                  <c:v>0.44778469999999998</c:v>
                </c:pt>
                <c:pt idx="18526">
                  <c:v>0.44801879999999999</c:v>
                </c:pt>
                <c:pt idx="18527">
                  <c:v>0.44825330000000002</c:v>
                </c:pt>
                <c:pt idx="18528">
                  <c:v>0.44859300000000002</c:v>
                </c:pt>
                <c:pt idx="18529">
                  <c:v>0.44882759999999999</c:v>
                </c:pt>
                <c:pt idx="18530">
                  <c:v>0.448934</c:v>
                </c:pt>
                <c:pt idx="18531">
                  <c:v>0.44927339999999999</c:v>
                </c:pt>
                <c:pt idx="18532">
                  <c:v>0.44961499999999999</c:v>
                </c:pt>
                <c:pt idx="18533">
                  <c:v>0.44985130000000001</c:v>
                </c:pt>
                <c:pt idx="18534">
                  <c:v>0.45019399999999998</c:v>
                </c:pt>
                <c:pt idx="18535">
                  <c:v>0.45053739999999998</c:v>
                </c:pt>
                <c:pt idx="18536">
                  <c:v>0.45075140000000002</c:v>
                </c:pt>
                <c:pt idx="18537">
                  <c:v>0.45098909999999998</c:v>
                </c:pt>
                <c:pt idx="18538">
                  <c:v>0.45133420000000002</c:v>
                </c:pt>
                <c:pt idx="18539">
                  <c:v>0.45157229999999998</c:v>
                </c:pt>
                <c:pt idx="18540">
                  <c:v>0.45202759999999997</c:v>
                </c:pt>
                <c:pt idx="18541">
                  <c:v>0.45213629999999999</c:v>
                </c:pt>
                <c:pt idx="18542">
                  <c:v>0.45261560000000001</c:v>
                </c:pt>
                <c:pt idx="18543">
                  <c:v>0.45283309999999999</c:v>
                </c:pt>
                <c:pt idx="18544">
                  <c:v>0.45318219999999998</c:v>
                </c:pt>
                <c:pt idx="18545">
                  <c:v>0.45353179999999998</c:v>
                </c:pt>
                <c:pt idx="18546">
                  <c:v>0.45377299999999998</c:v>
                </c:pt>
                <c:pt idx="18547">
                  <c:v>0.45412330000000001</c:v>
                </c:pt>
                <c:pt idx="18548">
                  <c:v>0.454233</c:v>
                </c:pt>
                <c:pt idx="18549">
                  <c:v>0.45458340000000003</c:v>
                </c:pt>
                <c:pt idx="18550">
                  <c:v>0.45482460000000002</c:v>
                </c:pt>
                <c:pt idx="18551">
                  <c:v>0.45517469999999999</c:v>
                </c:pt>
                <c:pt idx="18552">
                  <c:v>0.45528459999999998</c:v>
                </c:pt>
                <c:pt idx="18553">
                  <c:v>0.45563500000000001</c:v>
                </c:pt>
                <c:pt idx="18554">
                  <c:v>0.45598640000000001</c:v>
                </c:pt>
                <c:pt idx="18555">
                  <c:v>0.45622839999999998</c:v>
                </c:pt>
                <c:pt idx="18556">
                  <c:v>0.45647110000000002</c:v>
                </c:pt>
                <c:pt idx="18557">
                  <c:v>0.45669100000000001</c:v>
                </c:pt>
                <c:pt idx="18558">
                  <c:v>0.45693339999999999</c:v>
                </c:pt>
                <c:pt idx="18559">
                  <c:v>0.45728659999999999</c:v>
                </c:pt>
                <c:pt idx="18560">
                  <c:v>0.45752999999999999</c:v>
                </c:pt>
                <c:pt idx="18561">
                  <c:v>0.45777380000000001</c:v>
                </c:pt>
                <c:pt idx="18562">
                  <c:v>0.4579956</c:v>
                </c:pt>
                <c:pt idx="18563">
                  <c:v>0.45835039999999999</c:v>
                </c:pt>
                <c:pt idx="18564">
                  <c:v>0.45859529999999998</c:v>
                </c:pt>
                <c:pt idx="18565">
                  <c:v>0.45895039999999998</c:v>
                </c:pt>
                <c:pt idx="18566">
                  <c:v>0.45906150000000001</c:v>
                </c:pt>
                <c:pt idx="18567">
                  <c:v>0.45941759999999998</c:v>
                </c:pt>
                <c:pt idx="18568">
                  <c:v>0.45966299999999999</c:v>
                </c:pt>
                <c:pt idx="18569">
                  <c:v>0.46001920000000002</c:v>
                </c:pt>
                <c:pt idx="18570">
                  <c:v>0.46026499999999998</c:v>
                </c:pt>
                <c:pt idx="18571">
                  <c:v>0.46062170000000002</c:v>
                </c:pt>
                <c:pt idx="18572">
                  <c:v>0.46097929999999998</c:v>
                </c:pt>
                <c:pt idx="18573">
                  <c:v>0.46120260000000002</c:v>
                </c:pt>
                <c:pt idx="18574">
                  <c:v>0.46133809999999997</c:v>
                </c:pt>
                <c:pt idx="18575">
                  <c:v>0.46169640000000001</c:v>
                </c:pt>
                <c:pt idx="18576">
                  <c:v>0.46194410000000002</c:v>
                </c:pt>
                <c:pt idx="18577">
                  <c:v>0.46230320000000003</c:v>
                </c:pt>
                <c:pt idx="18578">
                  <c:v>0.46241539999999998</c:v>
                </c:pt>
                <c:pt idx="18579">
                  <c:v>0.4626634</c:v>
                </c:pt>
                <c:pt idx="18580">
                  <c:v>0.46302199999999999</c:v>
                </c:pt>
                <c:pt idx="18581">
                  <c:v>0.46327030000000002</c:v>
                </c:pt>
                <c:pt idx="18582">
                  <c:v>0.46338240000000003</c:v>
                </c:pt>
                <c:pt idx="18583">
                  <c:v>0.4637424</c:v>
                </c:pt>
                <c:pt idx="18584">
                  <c:v>0.46399079999999998</c:v>
                </c:pt>
                <c:pt idx="18585">
                  <c:v>0.46435159999999998</c:v>
                </c:pt>
                <c:pt idx="18586">
                  <c:v>0.46460109999999999</c:v>
                </c:pt>
                <c:pt idx="18587">
                  <c:v>0.46496159999999997</c:v>
                </c:pt>
                <c:pt idx="18588">
                  <c:v>0.46507359999999998</c:v>
                </c:pt>
                <c:pt idx="18589">
                  <c:v>0.46532279999999998</c:v>
                </c:pt>
                <c:pt idx="18590">
                  <c:v>0.46568379999999998</c:v>
                </c:pt>
                <c:pt idx="18591">
                  <c:v>0.46604610000000002</c:v>
                </c:pt>
                <c:pt idx="18592">
                  <c:v>0.46615879999999998</c:v>
                </c:pt>
                <c:pt idx="18593">
                  <c:v>0.46652110000000002</c:v>
                </c:pt>
                <c:pt idx="18594">
                  <c:v>0.4667713</c:v>
                </c:pt>
                <c:pt idx="18595">
                  <c:v>0.4669952</c:v>
                </c:pt>
                <c:pt idx="18596">
                  <c:v>0.46735779999999999</c:v>
                </c:pt>
                <c:pt idx="18597">
                  <c:v>0.46760829999999998</c:v>
                </c:pt>
                <c:pt idx="18598">
                  <c:v>0.46797119999999998</c:v>
                </c:pt>
                <c:pt idx="18599">
                  <c:v>0.46808470000000002</c:v>
                </c:pt>
                <c:pt idx="18600">
                  <c:v>0.46844799999999998</c:v>
                </c:pt>
                <c:pt idx="18601">
                  <c:v>0.46869850000000002</c:v>
                </c:pt>
                <c:pt idx="18602">
                  <c:v>0.46906130000000001</c:v>
                </c:pt>
                <c:pt idx="18603">
                  <c:v>0.46917500000000001</c:v>
                </c:pt>
                <c:pt idx="18604">
                  <c:v>0.46942630000000002</c:v>
                </c:pt>
                <c:pt idx="18605">
                  <c:v>0.4697904</c:v>
                </c:pt>
                <c:pt idx="18606">
                  <c:v>0.4701552</c:v>
                </c:pt>
                <c:pt idx="18607">
                  <c:v>0.47038180000000002</c:v>
                </c:pt>
                <c:pt idx="18608">
                  <c:v>0.47063379999999999</c:v>
                </c:pt>
                <c:pt idx="18609">
                  <c:v>0.4709991</c:v>
                </c:pt>
                <c:pt idx="18610">
                  <c:v>0.47125139999999999</c:v>
                </c:pt>
                <c:pt idx="18611">
                  <c:v>0.47150419999999998</c:v>
                </c:pt>
                <c:pt idx="18612">
                  <c:v>0.47173159999999997</c:v>
                </c:pt>
                <c:pt idx="18613">
                  <c:v>0.47209780000000001</c:v>
                </c:pt>
                <c:pt idx="18614">
                  <c:v>0.47246460000000001</c:v>
                </c:pt>
                <c:pt idx="18615">
                  <c:v>0.47271819999999998</c:v>
                </c:pt>
                <c:pt idx="18616">
                  <c:v>0.47308699999999998</c:v>
                </c:pt>
                <c:pt idx="18617">
                  <c:v>0.4733406</c:v>
                </c:pt>
                <c:pt idx="18618">
                  <c:v>0.47370859999999998</c:v>
                </c:pt>
                <c:pt idx="18619">
                  <c:v>0.4738231</c:v>
                </c:pt>
                <c:pt idx="18620">
                  <c:v>0.47419159999999999</c:v>
                </c:pt>
                <c:pt idx="18621">
                  <c:v>0.47444649999999999</c:v>
                </c:pt>
                <c:pt idx="18622">
                  <c:v>0.47481479999999998</c:v>
                </c:pt>
                <c:pt idx="18623">
                  <c:v>0.47506910000000002</c:v>
                </c:pt>
                <c:pt idx="18624">
                  <c:v>0.4753252</c:v>
                </c:pt>
                <c:pt idx="18625">
                  <c:v>0.47569539999999999</c:v>
                </c:pt>
                <c:pt idx="18626">
                  <c:v>0.47606480000000001</c:v>
                </c:pt>
                <c:pt idx="18627">
                  <c:v>0.47617969999999998</c:v>
                </c:pt>
                <c:pt idx="18628">
                  <c:v>0.47643570000000002</c:v>
                </c:pt>
                <c:pt idx="18629">
                  <c:v>0.47680620000000001</c:v>
                </c:pt>
                <c:pt idx="18630">
                  <c:v>0.47703499999999999</c:v>
                </c:pt>
                <c:pt idx="18631">
                  <c:v>0.47729159999999998</c:v>
                </c:pt>
                <c:pt idx="18632">
                  <c:v>0.47766189999999997</c:v>
                </c:pt>
                <c:pt idx="18633">
                  <c:v>0.47803390000000001</c:v>
                </c:pt>
                <c:pt idx="18634">
                  <c:v>0.47829100000000002</c:v>
                </c:pt>
                <c:pt idx="18635">
                  <c:v>0.4784062</c:v>
                </c:pt>
                <c:pt idx="18636">
                  <c:v>0.47866379999999997</c:v>
                </c:pt>
                <c:pt idx="18637">
                  <c:v>0.47903610000000002</c:v>
                </c:pt>
                <c:pt idx="18638">
                  <c:v>0.47940860000000002</c:v>
                </c:pt>
                <c:pt idx="18639">
                  <c:v>0.47978199999999999</c:v>
                </c:pt>
                <c:pt idx="18640">
                  <c:v>0.4797824</c:v>
                </c:pt>
                <c:pt idx="18641">
                  <c:v>0.48015469999999999</c:v>
                </c:pt>
                <c:pt idx="18642">
                  <c:v>0.4805276</c:v>
                </c:pt>
                <c:pt idx="18643">
                  <c:v>0.4806434</c:v>
                </c:pt>
                <c:pt idx="18644">
                  <c:v>0.4810162</c:v>
                </c:pt>
                <c:pt idx="18645">
                  <c:v>0.48127399999999998</c:v>
                </c:pt>
                <c:pt idx="18646">
                  <c:v>0.48138959999999997</c:v>
                </c:pt>
                <c:pt idx="18647">
                  <c:v>0.48164699999999999</c:v>
                </c:pt>
                <c:pt idx="18648">
                  <c:v>0.48201949999999999</c:v>
                </c:pt>
                <c:pt idx="18649">
                  <c:v>0.4823926</c:v>
                </c:pt>
                <c:pt idx="18650">
                  <c:v>0.4825082</c:v>
                </c:pt>
                <c:pt idx="18651">
                  <c:v>0.48299809999999999</c:v>
                </c:pt>
                <c:pt idx="18652">
                  <c:v>0.48325709999999999</c:v>
                </c:pt>
                <c:pt idx="18653">
                  <c:v>0.48351559999999999</c:v>
                </c:pt>
                <c:pt idx="18654">
                  <c:v>0.48388940000000003</c:v>
                </c:pt>
                <c:pt idx="18655">
                  <c:v>0.48400520000000002</c:v>
                </c:pt>
                <c:pt idx="18656">
                  <c:v>0.484379</c:v>
                </c:pt>
                <c:pt idx="18657">
                  <c:v>0.48463830000000002</c:v>
                </c:pt>
                <c:pt idx="18658">
                  <c:v>0.48489759999999998</c:v>
                </c:pt>
                <c:pt idx="18659">
                  <c:v>0.48512880000000003</c:v>
                </c:pt>
                <c:pt idx="18660">
                  <c:v>0.48538740000000002</c:v>
                </c:pt>
                <c:pt idx="18661">
                  <c:v>0.48564659999999998</c:v>
                </c:pt>
                <c:pt idx="18662">
                  <c:v>0.4858787</c:v>
                </c:pt>
                <c:pt idx="18663">
                  <c:v>0.48625400000000002</c:v>
                </c:pt>
                <c:pt idx="18664">
                  <c:v>0.48662899999999998</c:v>
                </c:pt>
                <c:pt idx="18665">
                  <c:v>0.48674499999999998</c:v>
                </c:pt>
                <c:pt idx="18666">
                  <c:v>0.4870042</c:v>
                </c:pt>
                <c:pt idx="18667">
                  <c:v>0.48726360000000002</c:v>
                </c:pt>
                <c:pt idx="18668">
                  <c:v>0.48763899999999999</c:v>
                </c:pt>
                <c:pt idx="18669">
                  <c:v>0.48775540000000001</c:v>
                </c:pt>
                <c:pt idx="18670">
                  <c:v>0.48813200000000001</c:v>
                </c:pt>
                <c:pt idx="18671">
                  <c:v>0.48839280000000002</c:v>
                </c:pt>
                <c:pt idx="18672">
                  <c:v>0.48865320000000001</c:v>
                </c:pt>
                <c:pt idx="18673">
                  <c:v>0.48914629999999998</c:v>
                </c:pt>
                <c:pt idx="18674">
                  <c:v>0.489263</c:v>
                </c:pt>
                <c:pt idx="18675">
                  <c:v>0.48952479999999998</c:v>
                </c:pt>
                <c:pt idx="18676">
                  <c:v>0.48990299999999998</c:v>
                </c:pt>
                <c:pt idx="18677">
                  <c:v>0.49016409999999999</c:v>
                </c:pt>
                <c:pt idx="18678">
                  <c:v>0.4903981</c:v>
                </c:pt>
                <c:pt idx="18679">
                  <c:v>0.49065959999999997</c:v>
                </c:pt>
                <c:pt idx="18680">
                  <c:v>0.49103799999999997</c:v>
                </c:pt>
                <c:pt idx="18681">
                  <c:v>0.49130000000000001</c:v>
                </c:pt>
                <c:pt idx="18682">
                  <c:v>0.49141659999999998</c:v>
                </c:pt>
                <c:pt idx="18683">
                  <c:v>0.49167899999999998</c:v>
                </c:pt>
                <c:pt idx="18684">
                  <c:v>0.49205929999999998</c:v>
                </c:pt>
                <c:pt idx="18685">
                  <c:v>0.49229400000000001</c:v>
                </c:pt>
                <c:pt idx="18686">
                  <c:v>0.49255660000000001</c:v>
                </c:pt>
                <c:pt idx="18687">
                  <c:v>0.49281910000000001</c:v>
                </c:pt>
                <c:pt idx="18688">
                  <c:v>0.49293629999999999</c:v>
                </c:pt>
                <c:pt idx="18689">
                  <c:v>0.4934344</c:v>
                </c:pt>
                <c:pt idx="18690">
                  <c:v>0.49369780000000002</c:v>
                </c:pt>
                <c:pt idx="18691">
                  <c:v>0.49407889999999999</c:v>
                </c:pt>
                <c:pt idx="18692">
                  <c:v>0.494197</c:v>
                </c:pt>
                <c:pt idx="18693">
                  <c:v>0.49446030000000002</c:v>
                </c:pt>
                <c:pt idx="18694">
                  <c:v>0.49457820000000002</c:v>
                </c:pt>
                <c:pt idx="18695">
                  <c:v>0.49495899999999998</c:v>
                </c:pt>
                <c:pt idx="18696">
                  <c:v>0.49522310000000003</c:v>
                </c:pt>
                <c:pt idx="18697">
                  <c:v>0.49560549999999998</c:v>
                </c:pt>
                <c:pt idx="18698">
                  <c:v>0.49572440000000001</c:v>
                </c:pt>
                <c:pt idx="18699">
                  <c:v>0.49598920000000002</c:v>
                </c:pt>
                <c:pt idx="18700">
                  <c:v>0.49637199999999998</c:v>
                </c:pt>
                <c:pt idx="18701">
                  <c:v>0.4966372</c:v>
                </c:pt>
                <c:pt idx="18702">
                  <c:v>0.49675560000000002</c:v>
                </c:pt>
                <c:pt idx="18703">
                  <c:v>0.49702059999999998</c:v>
                </c:pt>
                <c:pt idx="18704">
                  <c:v>0.49740299999999998</c:v>
                </c:pt>
                <c:pt idx="18705">
                  <c:v>0.49752160000000001</c:v>
                </c:pt>
                <c:pt idx="18706">
                  <c:v>0.49778610000000001</c:v>
                </c:pt>
                <c:pt idx="18707">
                  <c:v>0.49802220000000003</c:v>
                </c:pt>
                <c:pt idx="18708">
                  <c:v>0.49828640000000002</c:v>
                </c:pt>
                <c:pt idx="18709">
                  <c:v>0.49855120000000003</c:v>
                </c:pt>
                <c:pt idx="18710">
                  <c:v>0.49866919999999998</c:v>
                </c:pt>
                <c:pt idx="18711">
                  <c:v>0.49893340000000003</c:v>
                </c:pt>
                <c:pt idx="18712">
                  <c:v>0.49931490000000001</c:v>
                </c:pt>
                <c:pt idx="18713">
                  <c:v>0.4994326</c:v>
                </c:pt>
                <c:pt idx="18714">
                  <c:v>0.49969740000000001</c:v>
                </c:pt>
                <c:pt idx="18715">
                  <c:v>0.49993339999999997</c:v>
                </c:pt>
                <c:pt idx="18716">
                  <c:v>0.50019800000000003</c:v>
                </c:pt>
                <c:pt idx="18717">
                  <c:v>0.50043439999999995</c:v>
                </c:pt>
                <c:pt idx="18718">
                  <c:v>0.50069900000000001</c:v>
                </c:pt>
                <c:pt idx="18719">
                  <c:v>0.50081799999999999</c:v>
                </c:pt>
                <c:pt idx="18720">
                  <c:v>0.50108220000000003</c:v>
                </c:pt>
                <c:pt idx="18721">
                  <c:v>0.50146400000000002</c:v>
                </c:pt>
                <c:pt idx="18722">
                  <c:v>0.50170099999999995</c:v>
                </c:pt>
                <c:pt idx="18723">
                  <c:v>0.50196499999999999</c:v>
                </c:pt>
                <c:pt idx="18724">
                  <c:v>0.5023474</c:v>
                </c:pt>
                <c:pt idx="18725">
                  <c:v>0.50258559999999997</c:v>
                </c:pt>
                <c:pt idx="18726">
                  <c:v>0.50296839999999998</c:v>
                </c:pt>
                <c:pt idx="18727">
                  <c:v>0.50308799999999998</c:v>
                </c:pt>
                <c:pt idx="18728">
                  <c:v>0.50347129999999995</c:v>
                </c:pt>
                <c:pt idx="18729">
                  <c:v>0.50385460000000004</c:v>
                </c:pt>
                <c:pt idx="18730">
                  <c:v>0.50397440000000004</c:v>
                </c:pt>
                <c:pt idx="18731">
                  <c:v>0.50435759999999996</c:v>
                </c:pt>
                <c:pt idx="18732">
                  <c:v>0.50447819999999999</c:v>
                </c:pt>
                <c:pt idx="18733">
                  <c:v>0.50486180000000003</c:v>
                </c:pt>
                <c:pt idx="18734">
                  <c:v>0.50498200000000004</c:v>
                </c:pt>
                <c:pt idx="18735">
                  <c:v>0.50536519999999996</c:v>
                </c:pt>
                <c:pt idx="18736">
                  <c:v>0.50562819999999997</c:v>
                </c:pt>
                <c:pt idx="18737">
                  <c:v>0.50574889999999995</c:v>
                </c:pt>
                <c:pt idx="18738">
                  <c:v>0.5061312</c:v>
                </c:pt>
                <c:pt idx="18739">
                  <c:v>0.50639400000000001</c:v>
                </c:pt>
                <c:pt idx="18740">
                  <c:v>0.50677660000000002</c:v>
                </c:pt>
                <c:pt idx="18741">
                  <c:v>0.50689700000000004</c:v>
                </c:pt>
                <c:pt idx="18742">
                  <c:v>0.50715929999999998</c:v>
                </c:pt>
                <c:pt idx="18743">
                  <c:v>0.50727940000000005</c:v>
                </c:pt>
                <c:pt idx="18744">
                  <c:v>0.50766089999999997</c:v>
                </c:pt>
                <c:pt idx="18745">
                  <c:v>0.50792300000000001</c:v>
                </c:pt>
                <c:pt idx="18746">
                  <c:v>0.50816289999999997</c:v>
                </c:pt>
                <c:pt idx="18747">
                  <c:v>0.50842399999999999</c:v>
                </c:pt>
                <c:pt idx="18748">
                  <c:v>0.50868559999999996</c:v>
                </c:pt>
                <c:pt idx="18749">
                  <c:v>0.50892519999999997</c:v>
                </c:pt>
                <c:pt idx="18750">
                  <c:v>0.50918730000000001</c:v>
                </c:pt>
                <c:pt idx="18751">
                  <c:v>0.50956820000000003</c:v>
                </c:pt>
                <c:pt idx="18752">
                  <c:v>0.5099496</c:v>
                </c:pt>
                <c:pt idx="18753">
                  <c:v>0.51007009999999997</c:v>
                </c:pt>
                <c:pt idx="18754">
                  <c:v>0.51033200000000001</c:v>
                </c:pt>
                <c:pt idx="18755">
                  <c:v>0.51071350000000004</c:v>
                </c:pt>
                <c:pt idx="18756">
                  <c:v>0.51109610000000005</c:v>
                </c:pt>
                <c:pt idx="18757">
                  <c:v>0.51121669999999997</c:v>
                </c:pt>
                <c:pt idx="18758">
                  <c:v>0.51159909999999997</c:v>
                </c:pt>
                <c:pt idx="18759">
                  <c:v>0.51186209999999999</c:v>
                </c:pt>
                <c:pt idx="18760">
                  <c:v>0.5122447</c:v>
                </c:pt>
                <c:pt idx="18761">
                  <c:v>0.51262719999999995</c:v>
                </c:pt>
                <c:pt idx="18762">
                  <c:v>0.51274799999999998</c:v>
                </c:pt>
                <c:pt idx="18763">
                  <c:v>0.51301079999999999</c:v>
                </c:pt>
                <c:pt idx="18764">
                  <c:v>0.51339420000000002</c:v>
                </c:pt>
                <c:pt idx="18765">
                  <c:v>0.51351539999999996</c:v>
                </c:pt>
                <c:pt idx="18766">
                  <c:v>0.51377879999999998</c:v>
                </c:pt>
                <c:pt idx="18767">
                  <c:v>0.51416340000000005</c:v>
                </c:pt>
                <c:pt idx="18768">
                  <c:v>0.51442750000000004</c:v>
                </c:pt>
                <c:pt idx="18769">
                  <c:v>0.51454840000000002</c:v>
                </c:pt>
                <c:pt idx="18770">
                  <c:v>0.51493359999999999</c:v>
                </c:pt>
                <c:pt idx="18771">
                  <c:v>0.51531990000000005</c:v>
                </c:pt>
                <c:pt idx="18772">
                  <c:v>0.51544120000000004</c:v>
                </c:pt>
                <c:pt idx="18773">
                  <c:v>0.51570680000000002</c:v>
                </c:pt>
                <c:pt idx="18774">
                  <c:v>0.51609260000000001</c:v>
                </c:pt>
                <c:pt idx="18775">
                  <c:v>0.51635739999999997</c:v>
                </c:pt>
                <c:pt idx="18776">
                  <c:v>0.51660059999999997</c:v>
                </c:pt>
                <c:pt idx="18777">
                  <c:v>0.51698679999999997</c:v>
                </c:pt>
                <c:pt idx="18778">
                  <c:v>0.51725180000000004</c:v>
                </c:pt>
                <c:pt idx="18779">
                  <c:v>0.517517</c:v>
                </c:pt>
                <c:pt idx="18780">
                  <c:v>0.51763859999999995</c:v>
                </c:pt>
                <c:pt idx="18781">
                  <c:v>0.51802539999999997</c:v>
                </c:pt>
                <c:pt idx="18782">
                  <c:v>0.51841280000000001</c:v>
                </c:pt>
                <c:pt idx="18783">
                  <c:v>0.51867940000000001</c:v>
                </c:pt>
                <c:pt idx="18784">
                  <c:v>0.5190671</c:v>
                </c:pt>
                <c:pt idx="18785">
                  <c:v>0.51918940000000002</c:v>
                </c:pt>
                <c:pt idx="18786">
                  <c:v>0.51957660000000006</c:v>
                </c:pt>
                <c:pt idx="18787">
                  <c:v>0.51984260000000004</c:v>
                </c:pt>
                <c:pt idx="18788">
                  <c:v>0.52023140000000001</c:v>
                </c:pt>
                <c:pt idx="18789">
                  <c:v>0.52035390000000004</c:v>
                </c:pt>
                <c:pt idx="18790">
                  <c:v>0.52074220000000004</c:v>
                </c:pt>
                <c:pt idx="18791">
                  <c:v>0.52086440000000001</c:v>
                </c:pt>
                <c:pt idx="18792">
                  <c:v>0.5211306</c:v>
                </c:pt>
                <c:pt idx="18793">
                  <c:v>0.52151959999999997</c:v>
                </c:pt>
                <c:pt idx="18794">
                  <c:v>0.52178659999999999</c:v>
                </c:pt>
                <c:pt idx="18795">
                  <c:v>0.52229859999999995</c:v>
                </c:pt>
                <c:pt idx="18796">
                  <c:v>0.52242180000000005</c:v>
                </c:pt>
                <c:pt idx="18797">
                  <c:v>0.52268959999999998</c:v>
                </c:pt>
                <c:pt idx="18798">
                  <c:v>0.52293509999999999</c:v>
                </c:pt>
                <c:pt idx="18799">
                  <c:v>0.52320310000000003</c:v>
                </c:pt>
                <c:pt idx="18800">
                  <c:v>0.52359299999999998</c:v>
                </c:pt>
                <c:pt idx="18801">
                  <c:v>0.52386129999999997</c:v>
                </c:pt>
                <c:pt idx="18802">
                  <c:v>0.52425239999999995</c:v>
                </c:pt>
                <c:pt idx="18803">
                  <c:v>0.52437590000000001</c:v>
                </c:pt>
                <c:pt idx="18804">
                  <c:v>0.52476599999999995</c:v>
                </c:pt>
                <c:pt idx="18805">
                  <c:v>0.52491149999999998</c:v>
                </c:pt>
                <c:pt idx="18806">
                  <c:v>0.52530270000000001</c:v>
                </c:pt>
                <c:pt idx="18807">
                  <c:v>0.52569460000000001</c:v>
                </c:pt>
                <c:pt idx="18808">
                  <c:v>0.52594019999999997</c:v>
                </c:pt>
                <c:pt idx="18809">
                  <c:v>0.52620920000000004</c:v>
                </c:pt>
                <c:pt idx="18810">
                  <c:v>0.526725</c:v>
                </c:pt>
                <c:pt idx="18811">
                  <c:v>0.52699419999999997</c:v>
                </c:pt>
                <c:pt idx="18812">
                  <c:v>0.52738700000000005</c:v>
                </c:pt>
                <c:pt idx="18813">
                  <c:v>0.52777980000000002</c:v>
                </c:pt>
                <c:pt idx="18814">
                  <c:v>0.52790360000000003</c:v>
                </c:pt>
                <c:pt idx="18815">
                  <c:v>0.52829709999999996</c:v>
                </c:pt>
                <c:pt idx="18816">
                  <c:v>0.52856800000000004</c:v>
                </c:pt>
                <c:pt idx="18817">
                  <c:v>0.52896290000000001</c:v>
                </c:pt>
                <c:pt idx="18818">
                  <c:v>0.52948260000000003</c:v>
                </c:pt>
                <c:pt idx="18819">
                  <c:v>0.5297539</c:v>
                </c:pt>
                <c:pt idx="18820">
                  <c:v>0.5301498</c:v>
                </c:pt>
                <c:pt idx="18821">
                  <c:v>0.53039890000000001</c:v>
                </c:pt>
                <c:pt idx="18822">
                  <c:v>0.53067129999999996</c:v>
                </c:pt>
                <c:pt idx="18823">
                  <c:v>0.53094339999999995</c:v>
                </c:pt>
                <c:pt idx="18824">
                  <c:v>0.53134000000000003</c:v>
                </c:pt>
                <c:pt idx="18825">
                  <c:v>0.53146490000000002</c:v>
                </c:pt>
                <c:pt idx="18826">
                  <c:v>0.53186149999999999</c:v>
                </c:pt>
                <c:pt idx="18827">
                  <c:v>0.53225840000000002</c:v>
                </c:pt>
                <c:pt idx="18828">
                  <c:v>0.53238370000000002</c:v>
                </c:pt>
                <c:pt idx="18829">
                  <c:v>0.53278099999999995</c:v>
                </c:pt>
                <c:pt idx="18830">
                  <c:v>0.53305380000000002</c:v>
                </c:pt>
                <c:pt idx="18831">
                  <c:v>0.53345209999999998</c:v>
                </c:pt>
                <c:pt idx="18832">
                  <c:v>0.53370300000000004</c:v>
                </c:pt>
                <c:pt idx="18833">
                  <c:v>0.53410210000000002</c:v>
                </c:pt>
                <c:pt idx="18834">
                  <c:v>0.53450089999999995</c:v>
                </c:pt>
                <c:pt idx="18835">
                  <c:v>0.53464920000000005</c:v>
                </c:pt>
                <c:pt idx="18836">
                  <c:v>0.53490059999999995</c:v>
                </c:pt>
                <c:pt idx="18837">
                  <c:v>0.53544650000000005</c:v>
                </c:pt>
                <c:pt idx="18838">
                  <c:v>0.53557200000000005</c:v>
                </c:pt>
                <c:pt idx="18839">
                  <c:v>0.53584540000000003</c:v>
                </c:pt>
                <c:pt idx="18840">
                  <c:v>0.53624459999999996</c:v>
                </c:pt>
                <c:pt idx="18841">
                  <c:v>0.53637049999999997</c:v>
                </c:pt>
                <c:pt idx="18842">
                  <c:v>0.53676999999999997</c:v>
                </c:pt>
                <c:pt idx="18843">
                  <c:v>0.53716980000000003</c:v>
                </c:pt>
                <c:pt idx="18844">
                  <c:v>0.53744409999999998</c:v>
                </c:pt>
                <c:pt idx="18845">
                  <c:v>0.5376959</c:v>
                </c:pt>
                <c:pt idx="18846">
                  <c:v>0.53797050000000002</c:v>
                </c:pt>
                <c:pt idx="18847">
                  <c:v>0.53837120000000005</c:v>
                </c:pt>
                <c:pt idx="18848">
                  <c:v>0.53864650000000003</c:v>
                </c:pt>
                <c:pt idx="18849">
                  <c:v>0.53877350000000002</c:v>
                </c:pt>
                <c:pt idx="18850">
                  <c:v>0.5391745</c:v>
                </c:pt>
                <c:pt idx="18851">
                  <c:v>0.53944999999999999</c:v>
                </c:pt>
                <c:pt idx="18852">
                  <c:v>0.53985159999999999</c:v>
                </c:pt>
                <c:pt idx="18853">
                  <c:v>0.53997859999999998</c:v>
                </c:pt>
                <c:pt idx="18854">
                  <c:v>0.54038120000000001</c:v>
                </c:pt>
                <c:pt idx="18855">
                  <c:v>0.54078479999999995</c:v>
                </c:pt>
                <c:pt idx="18856">
                  <c:v>0.5409117</c:v>
                </c:pt>
                <c:pt idx="18857">
                  <c:v>0.54118770000000005</c:v>
                </c:pt>
                <c:pt idx="18858">
                  <c:v>0.54159190000000001</c:v>
                </c:pt>
                <c:pt idx="18859">
                  <c:v>0.54199649999999999</c:v>
                </c:pt>
                <c:pt idx="18860">
                  <c:v>0.54240160000000004</c:v>
                </c:pt>
                <c:pt idx="18861">
                  <c:v>0.54252929999999999</c:v>
                </c:pt>
                <c:pt idx="18862">
                  <c:v>0.54293449999999999</c:v>
                </c:pt>
                <c:pt idx="18863">
                  <c:v>0.54321269999999999</c:v>
                </c:pt>
                <c:pt idx="18864">
                  <c:v>0.54349179999999997</c:v>
                </c:pt>
                <c:pt idx="18865">
                  <c:v>0.54361910000000002</c:v>
                </c:pt>
                <c:pt idx="18866">
                  <c:v>0.54402439999999996</c:v>
                </c:pt>
                <c:pt idx="18867">
                  <c:v>0.544431</c:v>
                </c:pt>
                <c:pt idx="18868">
                  <c:v>0.5447109</c:v>
                </c:pt>
                <c:pt idx="18869">
                  <c:v>0.54511799999999999</c:v>
                </c:pt>
                <c:pt idx="18870">
                  <c:v>0.54524660000000003</c:v>
                </c:pt>
                <c:pt idx="18871">
                  <c:v>0.54593429999999998</c:v>
                </c:pt>
                <c:pt idx="18872">
                  <c:v>0.54606259999999995</c:v>
                </c:pt>
                <c:pt idx="18873">
                  <c:v>0.54634450000000001</c:v>
                </c:pt>
                <c:pt idx="18874">
                  <c:v>0.54675430000000003</c:v>
                </c:pt>
                <c:pt idx="18875">
                  <c:v>0.54716379999999998</c:v>
                </c:pt>
                <c:pt idx="18876">
                  <c:v>0.54729260000000002</c:v>
                </c:pt>
                <c:pt idx="18877">
                  <c:v>0.54757500000000003</c:v>
                </c:pt>
                <c:pt idx="18878">
                  <c:v>0.54798559999999996</c:v>
                </c:pt>
                <c:pt idx="18879">
                  <c:v>0.54839649999999995</c:v>
                </c:pt>
                <c:pt idx="18880">
                  <c:v>0.54867980000000005</c:v>
                </c:pt>
                <c:pt idx="18881">
                  <c:v>0.549091</c:v>
                </c:pt>
                <c:pt idx="18882">
                  <c:v>0.54937460000000005</c:v>
                </c:pt>
                <c:pt idx="18883">
                  <c:v>0.54978709999999997</c:v>
                </c:pt>
                <c:pt idx="18884">
                  <c:v>0.55019969999999996</c:v>
                </c:pt>
                <c:pt idx="18885">
                  <c:v>0.55020020000000003</c:v>
                </c:pt>
                <c:pt idx="18886">
                  <c:v>0.55089880000000002</c:v>
                </c:pt>
                <c:pt idx="18887">
                  <c:v>0.55115670000000005</c:v>
                </c:pt>
                <c:pt idx="18888">
                  <c:v>0.55144280000000001</c:v>
                </c:pt>
                <c:pt idx="18889">
                  <c:v>0.55185839999999997</c:v>
                </c:pt>
                <c:pt idx="18890">
                  <c:v>0.55214580000000002</c:v>
                </c:pt>
                <c:pt idx="18891">
                  <c:v>0.55269120000000005</c:v>
                </c:pt>
                <c:pt idx="18892">
                  <c:v>0.5529792</c:v>
                </c:pt>
                <c:pt idx="18893">
                  <c:v>0.55339669999999996</c:v>
                </c:pt>
                <c:pt idx="18894">
                  <c:v>0.55368530000000005</c:v>
                </c:pt>
                <c:pt idx="18895">
                  <c:v>0.5541026</c:v>
                </c:pt>
                <c:pt idx="18896">
                  <c:v>0.55423299999999998</c:v>
                </c:pt>
                <c:pt idx="18897">
                  <c:v>0.55465109999999995</c:v>
                </c:pt>
                <c:pt idx="18898">
                  <c:v>0.55506929999999999</c:v>
                </c:pt>
                <c:pt idx="18899">
                  <c:v>0.55535849999999998</c:v>
                </c:pt>
                <c:pt idx="18900">
                  <c:v>0.55577779999999999</c:v>
                </c:pt>
                <c:pt idx="18901">
                  <c:v>0.55619669999999999</c:v>
                </c:pt>
                <c:pt idx="18902">
                  <c:v>0.55632740000000003</c:v>
                </c:pt>
                <c:pt idx="18903">
                  <c:v>0.55674630000000003</c:v>
                </c:pt>
                <c:pt idx="18904">
                  <c:v>0.55703689999999995</c:v>
                </c:pt>
                <c:pt idx="18905">
                  <c:v>0.55732740000000003</c:v>
                </c:pt>
                <c:pt idx="18906">
                  <c:v>0.55774800000000002</c:v>
                </c:pt>
                <c:pt idx="18907">
                  <c:v>0.5578784</c:v>
                </c:pt>
                <c:pt idx="18908">
                  <c:v>0.55842979999999998</c:v>
                </c:pt>
                <c:pt idx="18909">
                  <c:v>0.55872109999999997</c:v>
                </c:pt>
                <c:pt idx="18910">
                  <c:v>0.55885240000000003</c:v>
                </c:pt>
                <c:pt idx="18911">
                  <c:v>0.55927420000000005</c:v>
                </c:pt>
                <c:pt idx="18912">
                  <c:v>0.55940520000000005</c:v>
                </c:pt>
                <c:pt idx="18913">
                  <c:v>0.55982679999999996</c:v>
                </c:pt>
                <c:pt idx="18914">
                  <c:v>0.56011820000000001</c:v>
                </c:pt>
                <c:pt idx="18915">
                  <c:v>0.5602492</c:v>
                </c:pt>
                <c:pt idx="18916">
                  <c:v>0.56054079999999995</c:v>
                </c:pt>
                <c:pt idx="18917">
                  <c:v>0.5609634</c:v>
                </c:pt>
                <c:pt idx="18918">
                  <c:v>0.56122629999999996</c:v>
                </c:pt>
                <c:pt idx="18919">
                  <c:v>0.56164990000000004</c:v>
                </c:pt>
                <c:pt idx="18920">
                  <c:v>0.56194239999999995</c:v>
                </c:pt>
                <c:pt idx="18921">
                  <c:v>0.56236600000000003</c:v>
                </c:pt>
                <c:pt idx="18922">
                  <c:v>0.56265920000000003</c:v>
                </c:pt>
                <c:pt idx="18923">
                  <c:v>0.56292229999999999</c:v>
                </c:pt>
                <c:pt idx="18924">
                  <c:v>0.56334709999999999</c:v>
                </c:pt>
                <c:pt idx="18925">
                  <c:v>0.56347959999999997</c:v>
                </c:pt>
                <c:pt idx="18926">
                  <c:v>0.56390379999999996</c:v>
                </c:pt>
                <c:pt idx="18927">
                  <c:v>0.56419680000000005</c:v>
                </c:pt>
                <c:pt idx="18928">
                  <c:v>0.56432870000000002</c:v>
                </c:pt>
                <c:pt idx="18929">
                  <c:v>0.56475339999999996</c:v>
                </c:pt>
                <c:pt idx="18930">
                  <c:v>0.56504659999999995</c:v>
                </c:pt>
                <c:pt idx="18931">
                  <c:v>0.56530999999999998</c:v>
                </c:pt>
                <c:pt idx="18932">
                  <c:v>0.565604</c:v>
                </c:pt>
                <c:pt idx="18933">
                  <c:v>0.56589769999999995</c:v>
                </c:pt>
                <c:pt idx="18934">
                  <c:v>0.56632380000000004</c:v>
                </c:pt>
                <c:pt idx="18935">
                  <c:v>0.56658900000000001</c:v>
                </c:pt>
                <c:pt idx="18936">
                  <c:v>0.56688300000000003</c:v>
                </c:pt>
                <c:pt idx="18937">
                  <c:v>0.56730930000000002</c:v>
                </c:pt>
                <c:pt idx="18938">
                  <c:v>0.56744209999999995</c:v>
                </c:pt>
                <c:pt idx="18939">
                  <c:v>0.5678687</c:v>
                </c:pt>
                <c:pt idx="18940">
                  <c:v>0.56800139999999999</c:v>
                </c:pt>
                <c:pt idx="18941">
                  <c:v>0.56842720000000002</c:v>
                </c:pt>
                <c:pt idx="18942">
                  <c:v>0.56872239999999996</c:v>
                </c:pt>
                <c:pt idx="18943">
                  <c:v>0.56914969999999998</c:v>
                </c:pt>
                <c:pt idx="18944">
                  <c:v>0.56928259999999997</c:v>
                </c:pt>
                <c:pt idx="18945">
                  <c:v>0.56971050000000001</c:v>
                </c:pt>
                <c:pt idx="18946">
                  <c:v>0.57013910000000001</c:v>
                </c:pt>
                <c:pt idx="18947">
                  <c:v>0.57056759999999995</c:v>
                </c:pt>
                <c:pt idx="18948">
                  <c:v>0.57086389999999998</c:v>
                </c:pt>
                <c:pt idx="18949">
                  <c:v>0.57129300000000005</c:v>
                </c:pt>
                <c:pt idx="18950">
                  <c:v>0.57142660000000001</c:v>
                </c:pt>
                <c:pt idx="18951">
                  <c:v>0.5717238</c:v>
                </c:pt>
                <c:pt idx="18952">
                  <c:v>0.57215329999999998</c:v>
                </c:pt>
                <c:pt idx="18953">
                  <c:v>0.57228670000000004</c:v>
                </c:pt>
                <c:pt idx="18954">
                  <c:v>0.57284950000000001</c:v>
                </c:pt>
                <c:pt idx="18955">
                  <c:v>0.57314719999999997</c:v>
                </c:pt>
                <c:pt idx="18956">
                  <c:v>0.57357760000000002</c:v>
                </c:pt>
                <c:pt idx="18957">
                  <c:v>0.57387500000000002</c:v>
                </c:pt>
                <c:pt idx="18958">
                  <c:v>0.57414200000000004</c:v>
                </c:pt>
                <c:pt idx="18959">
                  <c:v>0.5744397</c:v>
                </c:pt>
                <c:pt idx="18960">
                  <c:v>0.57473819999999998</c:v>
                </c:pt>
                <c:pt idx="18961">
                  <c:v>0.57487220000000006</c:v>
                </c:pt>
                <c:pt idx="18962">
                  <c:v>0.57530369999999997</c:v>
                </c:pt>
                <c:pt idx="18963">
                  <c:v>0.57557080000000005</c:v>
                </c:pt>
                <c:pt idx="18964">
                  <c:v>0.57586910000000002</c:v>
                </c:pt>
                <c:pt idx="18965">
                  <c:v>0.57616789999999996</c:v>
                </c:pt>
                <c:pt idx="18966">
                  <c:v>0.57643549999999999</c:v>
                </c:pt>
                <c:pt idx="18967">
                  <c:v>0.57673399999999997</c:v>
                </c:pt>
                <c:pt idx="18968">
                  <c:v>0.57716699999999999</c:v>
                </c:pt>
                <c:pt idx="18969">
                  <c:v>0.57746679999999995</c:v>
                </c:pt>
                <c:pt idx="18970">
                  <c:v>0.57760120000000004</c:v>
                </c:pt>
                <c:pt idx="18971">
                  <c:v>0.57803439999999995</c:v>
                </c:pt>
                <c:pt idx="18972">
                  <c:v>0.57816900000000004</c:v>
                </c:pt>
                <c:pt idx="18973">
                  <c:v>0.57846799999999998</c:v>
                </c:pt>
                <c:pt idx="18974">
                  <c:v>0.57876749999999999</c:v>
                </c:pt>
                <c:pt idx="18975">
                  <c:v>0.57890160000000002</c:v>
                </c:pt>
                <c:pt idx="18976">
                  <c:v>0.57933520000000005</c:v>
                </c:pt>
                <c:pt idx="18977">
                  <c:v>0.57976910000000004</c:v>
                </c:pt>
                <c:pt idx="18978">
                  <c:v>0.58006979999999997</c:v>
                </c:pt>
                <c:pt idx="18979">
                  <c:v>0.58020459999999996</c:v>
                </c:pt>
                <c:pt idx="18980">
                  <c:v>0.58050460000000004</c:v>
                </c:pt>
                <c:pt idx="18981">
                  <c:v>0.58077279999999998</c:v>
                </c:pt>
                <c:pt idx="18982">
                  <c:v>0.5810729</c:v>
                </c:pt>
                <c:pt idx="18983">
                  <c:v>0.58137360000000005</c:v>
                </c:pt>
                <c:pt idx="18984">
                  <c:v>0.58150820000000003</c:v>
                </c:pt>
                <c:pt idx="18985">
                  <c:v>0.58194310000000005</c:v>
                </c:pt>
                <c:pt idx="18986">
                  <c:v>0.58224379999999998</c:v>
                </c:pt>
                <c:pt idx="18987">
                  <c:v>0.58267899999999995</c:v>
                </c:pt>
                <c:pt idx="18988">
                  <c:v>0.58281380000000005</c:v>
                </c:pt>
                <c:pt idx="18989">
                  <c:v>0.58311449999999998</c:v>
                </c:pt>
                <c:pt idx="18990">
                  <c:v>0.5833836</c:v>
                </c:pt>
                <c:pt idx="18991">
                  <c:v>0.58368399999999998</c:v>
                </c:pt>
                <c:pt idx="18992">
                  <c:v>0.58411939999999996</c:v>
                </c:pt>
                <c:pt idx="18993">
                  <c:v>0.58438840000000003</c:v>
                </c:pt>
                <c:pt idx="18994">
                  <c:v>0.58482339999999999</c:v>
                </c:pt>
                <c:pt idx="18995">
                  <c:v>0.5851248</c:v>
                </c:pt>
                <c:pt idx="18996">
                  <c:v>0.58555979999999996</c:v>
                </c:pt>
                <c:pt idx="18997">
                  <c:v>0.58582999999999996</c:v>
                </c:pt>
                <c:pt idx="18998">
                  <c:v>0.58613130000000002</c:v>
                </c:pt>
                <c:pt idx="18999">
                  <c:v>0.58626659999999997</c:v>
                </c:pt>
                <c:pt idx="19000">
                  <c:v>0.58670199999999995</c:v>
                </c:pt>
                <c:pt idx="19001">
                  <c:v>0.58713820000000005</c:v>
                </c:pt>
                <c:pt idx="19002">
                  <c:v>0.58757470000000001</c:v>
                </c:pt>
                <c:pt idx="19003">
                  <c:v>0.58787650000000002</c:v>
                </c:pt>
                <c:pt idx="19004">
                  <c:v>0.58801219999999998</c:v>
                </c:pt>
                <c:pt idx="19005">
                  <c:v>0.588449</c:v>
                </c:pt>
                <c:pt idx="19006">
                  <c:v>0.58875120000000003</c:v>
                </c:pt>
                <c:pt idx="19007">
                  <c:v>0.58918820000000005</c:v>
                </c:pt>
                <c:pt idx="19008">
                  <c:v>0.58962599999999998</c:v>
                </c:pt>
                <c:pt idx="19009">
                  <c:v>0.58989610000000003</c:v>
                </c:pt>
                <c:pt idx="19010">
                  <c:v>0.59019849999999996</c:v>
                </c:pt>
                <c:pt idx="19011">
                  <c:v>0.59050139999999995</c:v>
                </c:pt>
                <c:pt idx="19012">
                  <c:v>0.59090750000000003</c:v>
                </c:pt>
                <c:pt idx="19013">
                  <c:v>0.59121159999999995</c:v>
                </c:pt>
                <c:pt idx="19014">
                  <c:v>0.59165080000000003</c:v>
                </c:pt>
                <c:pt idx="19015">
                  <c:v>0.59165140000000005</c:v>
                </c:pt>
                <c:pt idx="19016">
                  <c:v>0.59222490000000005</c:v>
                </c:pt>
                <c:pt idx="19017">
                  <c:v>0.59252910000000003</c:v>
                </c:pt>
                <c:pt idx="19018">
                  <c:v>0.5928329</c:v>
                </c:pt>
                <c:pt idx="19019">
                  <c:v>0.59327200000000002</c:v>
                </c:pt>
                <c:pt idx="19020">
                  <c:v>0.59340800000000005</c:v>
                </c:pt>
                <c:pt idx="19021">
                  <c:v>0.59384720000000002</c:v>
                </c:pt>
                <c:pt idx="19022">
                  <c:v>0.5941516</c:v>
                </c:pt>
                <c:pt idx="19023">
                  <c:v>0.59442340000000005</c:v>
                </c:pt>
                <c:pt idx="19024">
                  <c:v>0.59472809999999998</c:v>
                </c:pt>
                <c:pt idx="19025">
                  <c:v>0.59516789999999997</c:v>
                </c:pt>
                <c:pt idx="19026">
                  <c:v>0.59560919999999995</c:v>
                </c:pt>
                <c:pt idx="19027">
                  <c:v>0.59605140000000001</c:v>
                </c:pt>
                <c:pt idx="19028">
                  <c:v>0.59618819999999995</c:v>
                </c:pt>
                <c:pt idx="19029">
                  <c:v>0.59649390000000002</c:v>
                </c:pt>
                <c:pt idx="19030">
                  <c:v>0.59693560000000001</c:v>
                </c:pt>
                <c:pt idx="19031">
                  <c:v>0.59707259999999995</c:v>
                </c:pt>
                <c:pt idx="19032">
                  <c:v>0.59751410000000005</c:v>
                </c:pt>
                <c:pt idx="19033">
                  <c:v>0.59795600000000004</c:v>
                </c:pt>
                <c:pt idx="19034">
                  <c:v>0.59839850000000006</c:v>
                </c:pt>
                <c:pt idx="19035">
                  <c:v>0.59884119999999996</c:v>
                </c:pt>
                <c:pt idx="19036">
                  <c:v>0.5991476</c:v>
                </c:pt>
                <c:pt idx="19037">
                  <c:v>0.59942079999999998</c:v>
                </c:pt>
                <c:pt idx="19038">
                  <c:v>0.59972760000000003</c:v>
                </c:pt>
                <c:pt idx="19039">
                  <c:v>0.60017039999999999</c:v>
                </c:pt>
                <c:pt idx="19040">
                  <c:v>0.60047759999999994</c:v>
                </c:pt>
                <c:pt idx="19041">
                  <c:v>0.60075040000000002</c:v>
                </c:pt>
                <c:pt idx="19042">
                  <c:v>0.60119460000000002</c:v>
                </c:pt>
                <c:pt idx="19043">
                  <c:v>0.60150199999999998</c:v>
                </c:pt>
                <c:pt idx="19044">
                  <c:v>0.60194579999999998</c:v>
                </c:pt>
                <c:pt idx="19045">
                  <c:v>0.60208280000000003</c:v>
                </c:pt>
                <c:pt idx="19046">
                  <c:v>0.60252629999999996</c:v>
                </c:pt>
                <c:pt idx="19047">
                  <c:v>0.60283399999999998</c:v>
                </c:pt>
                <c:pt idx="19048">
                  <c:v>0.6032788</c:v>
                </c:pt>
                <c:pt idx="19049">
                  <c:v>0.60341599999999995</c:v>
                </c:pt>
                <c:pt idx="19050">
                  <c:v>0.60372360000000003</c:v>
                </c:pt>
                <c:pt idx="19051">
                  <c:v>0.60416800000000004</c:v>
                </c:pt>
                <c:pt idx="19052">
                  <c:v>0.60444160000000002</c:v>
                </c:pt>
                <c:pt idx="19053">
                  <c:v>0.60475000000000001</c:v>
                </c:pt>
                <c:pt idx="19054">
                  <c:v>0.60519559999999994</c:v>
                </c:pt>
                <c:pt idx="19055">
                  <c:v>0.60564079999999998</c:v>
                </c:pt>
                <c:pt idx="19056">
                  <c:v>0.60594910000000002</c:v>
                </c:pt>
                <c:pt idx="19057">
                  <c:v>0.60622259999999994</c:v>
                </c:pt>
                <c:pt idx="19058">
                  <c:v>0.60653120000000005</c:v>
                </c:pt>
                <c:pt idx="19059">
                  <c:v>0.60683940000000003</c:v>
                </c:pt>
                <c:pt idx="19060">
                  <c:v>0.60711300000000001</c:v>
                </c:pt>
                <c:pt idx="19061">
                  <c:v>0.60742099999999999</c:v>
                </c:pt>
                <c:pt idx="19062">
                  <c:v>0.60772879999999996</c:v>
                </c:pt>
                <c:pt idx="19063">
                  <c:v>0.60786580000000001</c:v>
                </c:pt>
                <c:pt idx="19064">
                  <c:v>0.60831080000000004</c:v>
                </c:pt>
                <c:pt idx="19065">
                  <c:v>0.60861920000000003</c:v>
                </c:pt>
                <c:pt idx="19066">
                  <c:v>0.60892800000000002</c:v>
                </c:pt>
                <c:pt idx="19067">
                  <c:v>0.60920160000000001</c:v>
                </c:pt>
                <c:pt idx="19068">
                  <c:v>0.60964680000000004</c:v>
                </c:pt>
                <c:pt idx="19069">
                  <c:v>0.61009329999999995</c:v>
                </c:pt>
                <c:pt idx="19070">
                  <c:v>0.61040260000000002</c:v>
                </c:pt>
                <c:pt idx="19071">
                  <c:v>0.61067680000000002</c:v>
                </c:pt>
                <c:pt idx="19072">
                  <c:v>0.61112259999999996</c:v>
                </c:pt>
                <c:pt idx="19073">
                  <c:v>0.61157010000000001</c:v>
                </c:pt>
                <c:pt idx="19074">
                  <c:v>0.61170789999999997</c:v>
                </c:pt>
                <c:pt idx="19075">
                  <c:v>0.61215549999999996</c:v>
                </c:pt>
                <c:pt idx="19076">
                  <c:v>0.61246560000000005</c:v>
                </c:pt>
                <c:pt idx="19077">
                  <c:v>0.61260380000000003</c:v>
                </c:pt>
                <c:pt idx="19078">
                  <c:v>0.61305140000000002</c:v>
                </c:pt>
                <c:pt idx="19079">
                  <c:v>0.61349880000000001</c:v>
                </c:pt>
                <c:pt idx="19080">
                  <c:v>0.61394740000000003</c:v>
                </c:pt>
                <c:pt idx="19081">
                  <c:v>0.61425810000000003</c:v>
                </c:pt>
                <c:pt idx="19082">
                  <c:v>0.61453340000000001</c:v>
                </c:pt>
                <c:pt idx="19083">
                  <c:v>0.61498220000000003</c:v>
                </c:pt>
                <c:pt idx="19084">
                  <c:v>0.61529339999999999</c:v>
                </c:pt>
                <c:pt idx="19085">
                  <c:v>0.61543119999999996</c:v>
                </c:pt>
                <c:pt idx="19086">
                  <c:v>0.61556960000000005</c:v>
                </c:pt>
                <c:pt idx="19087">
                  <c:v>0.61619009999999996</c:v>
                </c:pt>
                <c:pt idx="19088">
                  <c:v>0.61663860000000004</c:v>
                </c:pt>
                <c:pt idx="19089">
                  <c:v>0.61677689999999996</c:v>
                </c:pt>
                <c:pt idx="19090">
                  <c:v>0.61708819999999998</c:v>
                </c:pt>
                <c:pt idx="19091">
                  <c:v>0.61767550000000004</c:v>
                </c:pt>
                <c:pt idx="19092">
                  <c:v>0.61795199999999995</c:v>
                </c:pt>
                <c:pt idx="19093">
                  <c:v>0.61840139999999999</c:v>
                </c:pt>
                <c:pt idx="19094">
                  <c:v>0.61871290000000001</c:v>
                </c:pt>
                <c:pt idx="19095">
                  <c:v>0.61902460000000004</c:v>
                </c:pt>
                <c:pt idx="19096">
                  <c:v>0.61947410000000003</c:v>
                </c:pt>
                <c:pt idx="19097">
                  <c:v>0.61975060000000004</c:v>
                </c:pt>
                <c:pt idx="19098">
                  <c:v>0.62006260000000002</c:v>
                </c:pt>
                <c:pt idx="19099">
                  <c:v>0.62051319999999999</c:v>
                </c:pt>
                <c:pt idx="19100">
                  <c:v>0.62096439999999997</c:v>
                </c:pt>
                <c:pt idx="19101">
                  <c:v>0.62110359999999998</c:v>
                </c:pt>
                <c:pt idx="19102">
                  <c:v>0.62155499999999997</c:v>
                </c:pt>
                <c:pt idx="19103">
                  <c:v>0.62186870000000005</c:v>
                </c:pt>
                <c:pt idx="19104">
                  <c:v>0.62214590000000003</c:v>
                </c:pt>
                <c:pt idx="19105">
                  <c:v>0.62245969999999995</c:v>
                </c:pt>
                <c:pt idx="19106">
                  <c:v>0.62277300000000002</c:v>
                </c:pt>
                <c:pt idx="19107">
                  <c:v>0.62304999999999999</c:v>
                </c:pt>
                <c:pt idx="19108">
                  <c:v>0.62336389999999997</c:v>
                </c:pt>
                <c:pt idx="19109">
                  <c:v>0.62395420000000001</c:v>
                </c:pt>
                <c:pt idx="19110">
                  <c:v>0.62412990000000002</c:v>
                </c:pt>
                <c:pt idx="19111">
                  <c:v>0.62440629999999997</c:v>
                </c:pt>
                <c:pt idx="19112">
                  <c:v>0.62472059999999996</c:v>
                </c:pt>
                <c:pt idx="19113">
                  <c:v>0.62517350000000005</c:v>
                </c:pt>
                <c:pt idx="19114">
                  <c:v>0.62562680000000004</c:v>
                </c:pt>
                <c:pt idx="19115">
                  <c:v>0.626081</c:v>
                </c:pt>
                <c:pt idx="19116">
                  <c:v>0.62622040000000001</c:v>
                </c:pt>
                <c:pt idx="19117">
                  <c:v>0.62667490000000003</c:v>
                </c:pt>
                <c:pt idx="19118">
                  <c:v>0.62712909999999999</c:v>
                </c:pt>
                <c:pt idx="19119">
                  <c:v>0.62726899999999997</c:v>
                </c:pt>
                <c:pt idx="19120">
                  <c:v>0.6275847</c:v>
                </c:pt>
                <c:pt idx="19121">
                  <c:v>0.62803880000000001</c:v>
                </c:pt>
                <c:pt idx="19122">
                  <c:v>0.6284942</c:v>
                </c:pt>
                <c:pt idx="19123">
                  <c:v>0.62881109999999996</c:v>
                </c:pt>
                <c:pt idx="19124">
                  <c:v>0.6292664</c:v>
                </c:pt>
                <c:pt idx="19125">
                  <c:v>0.62940560000000001</c:v>
                </c:pt>
                <c:pt idx="19126">
                  <c:v>0.62986180000000003</c:v>
                </c:pt>
                <c:pt idx="19127">
                  <c:v>0.63031890000000002</c:v>
                </c:pt>
                <c:pt idx="19128">
                  <c:v>0.63077609999999995</c:v>
                </c:pt>
                <c:pt idx="19129">
                  <c:v>0.63123399999999996</c:v>
                </c:pt>
                <c:pt idx="19130">
                  <c:v>0.63137379999999999</c:v>
                </c:pt>
                <c:pt idx="19131">
                  <c:v>0.63169180000000003</c:v>
                </c:pt>
                <c:pt idx="19132">
                  <c:v>0.63214930000000003</c:v>
                </c:pt>
                <c:pt idx="19133">
                  <c:v>0.63260640000000001</c:v>
                </c:pt>
                <c:pt idx="19134">
                  <c:v>0.63306340000000005</c:v>
                </c:pt>
                <c:pt idx="19135">
                  <c:v>0.63320390000000004</c:v>
                </c:pt>
                <c:pt idx="19136">
                  <c:v>0.63352200000000003</c:v>
                </c:pt>
                <c:pt idx="19137">
                  <c:v>0.63394130000000004</c:v>
                </c:pt>
                <c:pt idx="19138">
                  <c:v>0.63439979999999996</c:v>
                </c:pt>
                <c:pt idx="19139">
                  <c:v>0.63471829999999996</c:v>
                </c:pt>
                <c:pt idx="19140">
                  <c:v>0.63517699999999999</c:v>
                </c:pt>
                <c:pt idx="19141">
                  <c:v>0.63563599999999998</c:v>
                </c:pt>
                <c:pt idx="19142">
                  <c:v>0.63591690000000001</c:v>
                </c:pt>
                <c:pt idx="19143">
                  <c:v>0.63623609999999997</c:v>
                </c:pt>
                <c:pt idx="19144">
                  <c:v>0.63637699999999997</c:v>
                </c:pt>
                <c:pt idx="19145">
                  <c:v>0.63669560000000003</c:v>
                </c:pt>
                <c:pt idx="19146">
                  <c:v>0.6371542</c:v>
                </c:pt>
                <c:pt idx="19147">
                  <c:v>0.6372951</c:v>
                </c:pt>
                <c:pt idx="19148">
                  <c:v>0.63775389999999998</c:v>
                </c:pt>
                <c:pt idx="19149">
                  <c:v>0.63821300000000003</c:v>
                </c:pt>
                <c:pt idx="19150">
                  <c:v>0.63853179999999998</c:v>
                </c:pt>
                <c:pt idx="19151">
                  <c:v>0.63881279999999996</c:v>
                </c:pt>
                <c:pt idx="19152">
                  <c:v>0.63927219999999996</c:v>
                </c:pt>
                <c:pt idx="19153">
                  <c:v>0.63973179999999996</c:v>
                </c:pt>
                <c:pt idx="19154">
                  <c:v>0.63987300000000003</c:v>
                </c:pt>
                <c:pt idx="19155">
                  <c:v>0.64019179999999998</c:v>
                </c:pt>
                <c:pt idx="19156">
                  <c:v>0.64065050000000001</c:v>
                </c:pt>
                <c:pt idx="19157">
                  <c:v>0.64079140000000001</c:v>
                </c:pt>
                <c:pt idx="19158">
                  <c:v>0.64125080000000001</c:v>
                </c:pt>
                <c:pt idx="19159">
                  <c:v>0.64171049999999996</c:v>
                </c:pt>
                <c:pt idx="19160">
                  <c:v>0.6420302</c:v>
                </c:pt>
                <c:pt idx="19161">
                  <c:v>0.64249069999999997</c:v>
                </c:pt>
                <c:pt idx="19162">
                  <c:v>0.64277240000000002</c:v>
                </c:pt>
                <c:pt idx="19163">
                  <c:v>0.64295159999999996</c:v>
                </c:pt>
                <c:pt idx="19164">
                  <c:v>0.64323300000000005</c:v>
                </c:pt>
                <c:pt idx="19165">
                  <c:v>0.64369399999999999</c:v>
                </c:pt>
                <c:pt idx="19166">
                  <c:v>0.64401370000000002</c:v>
                </c:pt>
                <c:pt idx="19167">
                  <c:v>0.64429599999999998</c:v>
                </c:pt>
                <c:pt idx="19168">
                  <c:v>0.64475660000000001</c:v>
                </c:pt>
                <c:pt idx="19169">
                  <c:v>0.64507689999999995</c:v>
                </c:pt>
                <c:pt idx="19170">
                  <c:v>0.64553740000000004</c:v>
                </c:pt>
                <c:pt idx="19171">
                  <c:v>0.645679</c:v>
                </c:pt>
                <c:pt idx="19172">
                  <c:v>0.64599859999999998</c:v>
                </c:pt>
                <c:pt idx="19173">
                  <c:v>0.64645989999999998</c:v>
                </c:pt>
                <c:pt idx="19174">
                  <c:v>0.64663999999999999</c:v>
                </c:pt>
                <c:pt idx="19175">
                  <c:v>0.64706319999999995</c:v>
                </c:pt>
                <c:pt idx="19176">
                  <c:v>0.64738459999999998</c:v>
                </c:pt>
                <c:pt idx="19177">
                  <c:v>0.64766699999999999</c:v>
                </c:pt>
                <c:pt idx="19178">
                  <c:v>0.64812930000000002</c:v>
                </c:pt>
                <c:pt idx="19179">
                  <c:v>0.6485919</c:v>
                </c:pt>
                <c:pt idx="19180">
                  <c:v>0.64891299999999996</c:v>
                </c:pt>
                <c:pt idx="19181">
                  <c:v>0.64937549999999999</c:v>
                </c:pt>
                <c:pt idx="19182">
                  <c:v>0.64965919999999999</c:v>
                </c:pt>
                <c:pt idx="19183">
                  <c:v>0.64998120000000004</c:v>
                </c:pt>
                <c:pt idx="19184">
                  <c:v>0.65044489999999999</c:v>
                </c:pt>
                <c:pt idx="19185">
                  <c:v>0.65090879999999995</c:v>
                </c:pt>
                <c:pt idx="19186">
                  <c:v>0.65137319999999999</c:v>
                </c:pt>
                <c:pt idx="19187">
                  <c:v>0.65165700000000004</c:v>
                </c:pt>
                <c:pt idx="19188">
                  <c:v>0.65197970000000005</c:v>
                </c:pt>
                <c:pt idx="19189">
                  <c:v>0.65230160000000004</c:v>
                </c:pt>
                <c:pt idx="19190">
                  <c:v>0.65258539999999998</c:v>
                </c:pt>
                <c:pt idx="19191">
                  <c:v>0.65290780000000004</c:v>
                </c:pt>
                <c:pt idx="19192">
                  <c:v>0.65337129999999999</c:v>
                </c:pt>
                <c:pt idx="19193">
                  <c:v>0.65351320000000002</c:v>
                </c:pt>
                <c:pt idx="19194">
                  <c:v>0.65397760000000005</c:v>
                </c:pt>
                <c:pt idx="19195">
                  <c:v>0.65429999999999999</c:v>
                </c:pt>
                <c:pt idx="19196">
                  <c:v>0.65476409999999996</c:v>
                </c:pt>
                <c:pt idx="19197">
                  <c:v>0.65504779999999996</c:v>
                </c:pt>
                <c:pt idx="19198">
                  <c:v>0.65537049999999997</c:v>
                </c:pt>
                <c:pt idx="19199">
                  <c:v>0.65569390000000005</c:v>
                </c:pt>
                <c:pt idx="19200">
                  <c:v>0.65615849999999998</c:v>
                </c:pt>
                <c:pt idx="19201">
                  <c:v>0.65630060000000001</c:v>
                </c:pt>
                <c:pt idx="19202">
                  <c:v>0.65676570000000001</c:v>
                </c:pt>
                <c:pt idx="19203">
                  <c:v>0.65690809999999999</c:v>
                </c:pt>
                <c:pt idx="19204">
                  <c:v>0.65737389999999996</c:v>
                </c:pt>
                <c:pt idx="19205">
                  <c:v>0.65783820000000004</c:v>
                </c:pt>
                <c:pt idx="19206">
                  <c:v>0.65798049999999997</c:v>
                </c:pt>
                <c:pt idx="19207">
                  <c:v>0.65830350000000004</c:v>
                </c:pt>
                <c:pt idx="19208">
                  <c:v>0.65876880000000004</c:v>
                </c:pt>
                <c:pt idx="19209">
                  <c:v>0.65905309999999995</c:v>
                </c:pt>
                <c:pt idx="19210">
                  <c:v>0.65951839999999995</c:v>
                </c:pt>
                <c:pt idx="19211">
                  <c:v>0.65966100000000005</c:v>
                </c:pt>
                <c:pt idx="19212">
                  <c:v>0.66012570000000004</c:v>
                </c:pt>
                <c:pt idx="19213">
                  <c:v>0.66044919999999996</c:v>
                </c:pt>
                <c:pt idx="19214">
                  <c:v>0.66091429999999995</c:v>
                </c:pt>
                <c:pt idx="19215">
                  <c:v>0.66105709999999995</c:v>
                </c:pt>
                <c:pt idx="19216">
                  <c:v>0.66152219999999995</c:v>
                </c:pt>
                <c:pt idx="19217">
                  <c:v>0.66198880000000004</c:v>
                </c:pt>
                <c:pt idx="19218">
                  <c:v>0.66245500000000002</c:v>
                </c:pt>
                <c:pt idx="19219">
                  <c:v>0.66274100000000002</c:v>
                </c:pt>
                <c:pt idx="19220">
                  <c:v>0.66292240000000002</c:v>
                </c:pt>
                <c:pt idx="19221">
                  <c:v>0.66320749999999995</c:v>
                </c:pt>
                <c:pt idx="19222">
                  <c:v>0.66353130000000005</c:v>
                </c:pt>
                <c:pt idx="19223">
                  <c:v>0.66385530000000004</c:v>
                </c:pt>
                <c:pt idx="19224">
                  <c:v>0.66432179999999996</c:v>
                </c:pt>
                <c:pt idx="19225">
                  <c:v>0.6646069</c:v>
                </c:pt>
                <c:pt idx="19226">
                  <c:v>0.66507280000000002</c:v>
                </c:pt>
                <c:pt idx="19227">
                  <c:v>0.66539619999999999</c:v>
                </c:pt>
                <c:pt idx="19228">
                  <c:v>0.66586179999999995</c:v>
                </c:pt>
                <c:pt idx="19229">
                  <c:v>0.66600470000000001</c:v>
                </c:pt>
                <c:pt idx="19230">
                  <c:v>0.66632820000000004</c:v>
                </c:pt>
                <c:pt idx="19231">
                  <c:v>0.66679440000000001</c:v>
                </c:pt>
                <c:pt idx="19232">
                  <c:v>0.66726070000000004</c:v>
                </c:pt>
                <c:pt idx="19233">
                  <c:v>0.66786909999999999</c:v>
                </c:pt>
                <c:pt idx="19234">
                  <c:v>0.66833659999999995</c:v>
                </c:pt>
                <c:pt idx="19235">
                  <c:v>0.66880459999999997</c:v>
                </c:pt>
                <c:pt idx="19236">
                  <c:v>0.66927300000000001</c:v>
                </c:pt>
                <c:pt idx="19237">
                  <c:v>0.66974129999999998</c:v>
                </c:pt>
                <c:pt idx="19238">
                  <c:v>0.67020999999999997</c:v>
                </c:pt>
                <c:pt idx="19239">
                  <c:v>0.67082079999999999</c:v>
                </c:pt>
                <c:pt idx="19240">
                  <c:v>0.67114700000000005</c:v>
                </c:pt>
                <c:pt idx="19241">
                  <c:v>0.67161599999999999</c:v>
                </c:pt>
                <c:pt idx="19242">
                  <c:v>0.67222820000000005</c:v>
                </c:pt>
                <c:pt idx="19243">
                  <c:v>0.6725546</c:v>
                </c:pt>
                <c:pt idx="19244">
                  <c:v>0.67316779999999998</c:v>
                </c:pt>
                <c:pt idx="19245">
                  <c:v>0.67349539999999997</c:v>
                </c:pt>
                <c:pt idx="19246">
                  <c:v>0.67392510000000005</c:v>
                </c:pt>
                <c:pt idx="19247">
                  <c:v>0.67425199999999996</c:v>
                </c:pt>
                <c:pt idx="19248">
                  <c:v>0.67457999999999996</c:v>
                </c:pt>
                <c:pt idx="19249">
                  <c:v>0.67486659999999998</c:v>
                </c:pt>
                <c:pt idx="19250">
                  <c:v>0.67519459999999998</c:v>
                </c:pt>
                <c:pt idx="19251">
                  <c:v>0.6753382</c:v>
                </c:pt>
                <c:pt idx="19252">
                  <c:v>0.67566499999999996</c:v>
                </c:pt>
                <c:pt idx="19253">
                  <c:v>0.67595190000000005</c:v>
                </c:pt>
                <c:pt idx="19254">
                  <c:v>0.67613599999999996</c:v>
                </c:pt>
                <c:pt idx="19255">
                  <c:v>0.67627959999999998</c:v>
                </c:pt>
                <c:pt idx="19256">
                  <c:v>0.67660759999999998</c:v>
                </c:pt>
                <c:pt idx="19257">
                  <c:v>0.67675160000000001</c:v>
                </c:pt>
                <c:pt idx="19258">
                  <c:v>0.6770794</c:v>
                </c:pt>
                <c:pt idx="19259">
                  <c:v>0.67736620000000003</c:v>
                </c:pt>
                <c:pt idx="19260">
                  <c:v>0.67769400000000002</c:v>
                </c:pt>
                <c:pt idx="19261">
                  <c:v>0.67816560000000004</c:v>
                </c:pt>
                <c:pt idx="19262">
                  <c:v>0.67845370000000005</c:v>
                </c:pt>
                <c:pt idx="19263">
                  <c:v>0.67863839999999997</c:v>
                </c:pt>
                <c:pt idx="19264">
                  <c:v>0.67878260000000001</c:v>
                </c:pt>
                <c:pt idx="19265">
                  <c:v>0.67911120000000003</c:v>
                </c:pt>
                <c:pt idx="19266">
                  <c:v>0.67958320000000005</c:v>
                </c:pt>
                <c:pt idx="19267">
                  <c:v>0.6800562</c:v>
                </c:pt>
                <c:pt idx="19268">
                  <c:v>0.68024260000000003</c:v>
                </c:pt>
                <c:pt idx="19269">
                  <c:v>0.68038600000000005</c:v>
                </c:pt>
                <c:pt idx="19270">
                  <c:v>0.68100320000000003</c:v>
                </c:pt>
                <c:pt idx="19271">
                  <c:v>0.68133359999999998</c:v>
                </c:pt>
                <c:pt idx="19272">
                  <c:v>0.68180790000000002</c:v>
                </c:pt>
                <c:pt idx="19273">
                  <c:v>0.68213970000000002</c:v>
                </c:pt>
                <c:pt idx="19274">
                  <c:v>0.68247219999999997</c:v>
                </c:pt>
                <c:pt idx="19275">
                  <c:v>0.68294869999999996</c:v>
                </c:pt>
                <c:pt idx="19276">
                  <c:v>0.68328250000000001</c:v>
                </c:pt>
                <c:pt idx="19277">
                  <c:v>0.68376110000000001</c:v>
                </c:pt>
                <c:pt idx="19278">
                  <c:v>0.68424079999999998</c:v>
                </c:pt>
                <c:pt idx="19279">
                  <c:v>0.68443299999999996</c:v>
                </c:pt>
                <c:pt idx="19280">
                  <c:v>0.68491400000000002</c:v>
                </c:pt>
                <c:pt idx="19281">
                  <c:v>0.68539479999999997</c:v>
                </c:pt>
                <c:pt idx="19282">
                  <c:v>0.68573309999999998</c:v>
                </c:pt>
                <c:pt idx="19283">
                  <c:v>0.6862163</c:v>
                </c:pt>
                <c:pt idx="19284">
                  <c:v>0.68655540000000004</c:v>
                </c:pt>
                <c:pt idx="19285">
                  <c:v>0.68689500000000003</c:v>
                </c:pt>
                <c:pt idx="19286">
                  <c:v>0.68723500000000004</c:v>
                </c:pt>
                <c:pt idx="19287">
                  <c:v>0.68752389999999997</c:v>
                </c:pt>
                <c:pt idx="19288">
                  <c:v>0.68786499999999995</c:v>
                </c:pt>
                <c:pt idx="19289">
                  <c:v>0.68835159999999995</c:v>
                </c:pt>
                <c:pt idx="19290">
                  <c:v>0.68869340000000001</c:v>
                </c:pt>
                <c:pt idx="19291">
                  <c:v>0.68898320000000002</c:v>
                </c:pt>
                <c:pt idx="19292">
                  <c:v>0.68947080000000005</c:v>
                </c:pt>
                <c:pt idx="19293">
                  <c:v>0.68995859999999998</c:v>
                </c:pt>
                <c:pt idx="19294">
                  <c:v>0.69010380000000004</c:v>
                </c:pt>
                <c:pt idx="19295">
                  <c:v>0.69044740000000004</c:v>
                </c:pt>
                <c:pt idx="19296">
                  <c:v>0.69108029999999998</c:v>
                </c:pt>
                <c:pt idx="19297">
                  <c:v>0.69108080000000005</c:v>
                </c:pt>
                <c:pt idx="19298">
                  <c:v>0.6914245</c:v>
                </c:pt>
                <c:pt idx="19299">
                  <c:v>0.69191290000000005</c:v>
                </c:pt>
                <c:pt idx="19300">
                  <c:v>0.69225689999999995</c:v>
                </c:pt>
                <c:pt idx="19301">
                  <c:v>0.69254700000000002</c:v>
                </c:pt>
                <c:pt idx="19302">
                  <c:v>0.69289060000000002</c:v>
                </c:pt>
                <c:pt idx="19303">
                  <c:v>0.69337930000000003</c:v>
                </c:pt>
                <c:pt idx="19304">
                  <c:v>0.69366910000000004</c:v>
                </c:pt>
                <c:pt idx="19305">
                  <c:v>0.69401310000000005</c:v>
                </c:pt>
                <c:pt idx="19306">
                  <c:v>0.69435740000000001</c:v>
                </c:pt>
                <c:pt idx="19307">
                  <c:v>0.69464720000000002</c:v>
                </c:pt>
                <c:pt idx="19308">
                  <c:v>0.69513659999999999</c:v>
                </c:pt>
                <c:pt idx="19309">
                  <c:v>0.69513760000000002</c:v>
                </c:pt>
                <c:pt idx="19310">
                  <c:v>0.69597059999999999</c:v>
                </c:pt>
                <c:pt idx="19311">
                  <c:v>0.69611599999999996</c:v>
                </c:pt>
                <c:pt idx="19312">
                  <c:v>0.69660529999999998</c:v>
                </c:pt>
                <c:pt idx="19313">
                  <c:v>0.69675069999999995</c:v>
                </c:pt>
                <c:pt idx="19314">
                  <c:v>0.69709480000000001</c:v>
                </c:pt>
                <c:pt idx="19315">
                  <c:v>0.69758399999999998</c:v>
                </c:pt>
                <c:pt idx="19316">
                  <c:v>0.69758469999999995</c:v>
                </c:pt>
                <c:pt idx="19317">
                  <c:v>0.69807339999999996</c:v>
                </c:pt>
                <c:pt idx="19318">
                  <c:v>0.6985635</c:v>
                </c:pt>
                <c:pt idx="19319">
                  <c:v>0.69905300000000004</c:v>
                </c:pt>
                <c:pt idx="19320">
                  <c:v>0.69939779999999996</c:v>
                </c:pt>
                <c:pt idx="19321">
                  <c:v>0.69968759999999997</c:v>
                </c:pt>
                <c:pt idx="19322">
                  <c:v>0.70017720000000006</c:v>
                </c:pt>
                <c:pt idx="19323">
                  <c:v>0.70052199999999998</c:v>
                </c:pt>
                <c:pt idx="19324">
                  <c:v>0.70081199999999999</c:v>
                </c:pt>
                <c:pt idx="19325">
                  <c:v>0.70115799999999995</c:v>
                </c:pt>
                <c:pt idx="19326">
                  <c:v>0.70179469999999999</c:v>
                </c:pt>
                <c:pt idx="19327">
                  <c:v>0.70208680000000001</c:v>
                </c:pt>
                <c:pt idx="19328">
                  <c:v>0.70257860000000005</c:v>
                </c:pt>
                <c:pt idx="19329">
                  <c:v>0.70292500000000002</c:v>
                </c:pt>
                <c:pt idx="19330">
                  <c:v>0.70327119999999999</c:v>
                </c:pt>
                <c:pt idx="19331">
                  <c:v>0.70356280000000004</c:v>
                </c:pt>
                <c:pt idx="19332">
                  <c:v>0.70391000000000004</c:v>
                </c:pt>
                <c:pt idx="19333">
                  <c:v>0.70405589999999996</c:v>
                </c:pt>
                <c:pt idx="19334">
                  <c:v>0.70454740000000005</c:v>
                </c:pt>
                <c:pt idx="19335">
                  <c:v>0.70504</c:v>
                </c:pt>
                <c:pt idx="19336">
                  <c:v>0.7053874</c:v>
                </c:pt>
                <c:pt idx="19337">
                  <c:v>0.70588010000000001</c:v>
                </c:pt>
                <c:pt idx="19338">
                  <c:v>0.70637280000000002</c:v>
                </c:pt>
                <c:pt idx="19339">
                  <c:v>0.70651909999999996</c:v>
                </c:pt>
                <c:pt idx="19340">
                  <c:v>0.70701259999999999</c:v>
                </c:pt>
                <c:pt idx="19341">
                  <c:v>0.70750579999999996</c:v>
                </c:pt>
                <c:pt idx="19342">
                  <c:v>0.70785379999999998</c:v>
                </c:pt>
                <c:pt idx="19343">
                  <c:v>0.70799979999999996</c:v>
                </c:pt>
                <c:pt idx="19344">
                  <c:v>0.70849309999999999</c:v>
                </c:pt>
                <c:pt idx="19345">
                  <c:v>0.70898709999999998</c:v>
                </c:pt>
                <c:pt idx="19346">
                  <c:v>0.70933599999999997</c:v>
                </c:pt>
                <c:pt idx="19347">
                  <c:v>0.70982999999999996</c:v>
                </c:pt>
                <c:pt idx="19348">
                  <c:v>0.7099761</c:v>
                </c:pt>
                <c:pt idx="19349">
                  <c:v>0.71061560000000001</c:v>
                </c:pt>
                <c:pt idx="19350">
                  <c:v>0.71081890000000003</c:v>
                </c:pt>
                <c:pt idx="19351">
                  <c:v>0.71111000000000002</c:v>
                </c:pt>
                <c:pt idx="19352">
                  <c:v>0.71160389999999996</c:v>
                </c:pt>
                <c:pt idx="19353">
                  <c:v>0.71180759999999998</c:v>
                </c:pt>
                <c:pt idx="19354">
                  <c:v>0.71195299999999995</c:v>
                </c:pt>
                <c:pt idx="19355">
                  <c:v>0.71259260000000002</c:v>
                </c:pt>
                <c:pt idx="19356">
                  <c:v>0.71294159999999995</c:v>
                </c:pt>
                <c:pt idx="19357">
                  <c:v>0.71323349999999996</c:v>
                </c:pt>
                <c:pt idx="19358">
                  <c:v>0.71372899999999995</c:v>
                </c:pt>
                <c:pt idx="19359">
                  <c:v>0.71372950000000002</c:v>
                </c:pt>
                <c:pt idx="19360">
                  <c:v>0.71422529999999995</c:v>
                </c:pt>
                <c:pt idx="19361">
                  <c:v>0.7147211</c:v>
                </c:pt>
                <c:pt idx="19362">
                  <c:v>0.71507149999999997</c:v>
                </c:pt>
                <c:pt idx="19363">
                  <c:v>0.71521820000000003</c:v>
                </c:pt>
                <c:pt idx="19364">
                  <c:v>0.71586000000000005</c:v>
                </c:pt>
                <c:pt idx="19365">
                  <c:v>0.71600620000000004</c:v>
                </c:pt>
                <c:pt idx="19366">
                  <c:v>0.71650250000000004</c:v>
                </c:pt>
                <c:pt idx="19367">
                  <c:v>0.7169991</c:v>
                </c:pt>
                <c:pt idx="19368">
                  <c:v>0.71720379999999995</c:v>
                </c:pt>
                <c:pt idx="19369">
                  <c:v>0.71770049999999996</c:v>
                </c:pt>
                <c:pt idx="19370">
                  <c:v>0.71784680000000001</c:v>
                </c:pt>
                <c:pt idx="19371">
                  <c:v>0.71834319999999996</c:v>
                </c:pt>
                <c:pt idx="19372">
                  <c:v>0.71869419999999995</c:v>
                </c:pt>
                <c:pt idx="19373">
                  <c:v>0.71898499999999999</c:v>
                </c:pt>
                <c:pt idx="19374">
                  <c:v>0.71948199999999995</c:v>
                </c:pt>
                <c:pt idx="19375">
                  <c:v>0.71983280000000005</c:v>
                </c:pt>
                <c:pt idx="19376">
                  <c:v>0.72033009999999997</c:v>
                </c:pt>
                <c:pt idx="19377">
                  <c:v>0.72047609999999995</c:v>
                </c:pt>
                <c:pt idx="19378">
                  <c:v>0.72097219999999995</c:v>
                </c:pt>
                <c:pt idx="19379">
                  <c:v>0.72097279999999997</c:v>
                </c:pt>
                <c:pt idx="19380">
                  <c:v>0.72161489999999995</c:v>
                </c:pt>
                <c:pt idx="19381">
                  <c:v>0.72196559999999999</c:v>
                </c:pt>
                <c:pt idx="19382">
                  <c:v>0.72225760000000006</c:v>
                </c:pt>
                <c:pt idx="19383">
                  <c:v>0.72275420000000001</c:v>
                </c:pt>
                <c:pt idx="19384">
                  <c:v>0.72275460000000002</c:v>
                </c:pt>
                <c:pt idx="19385">
                  <c:v>0.72325139999999999</c:v>
                </c:pt>
                <c:pt idx="19386">
                  <c:v>0.72374810000000001</c:v>
                </c:pt>
                <c:pt idx="19387">
                  <c:v>0.72404000000000002</c:v>
                </c:pt>
                <c:pt idx="19388">
                  <c:v>0.72459609999999997</c:v>
                </c:pt>
                <c:pt idx="19389">
                  <c:v>0.72488799999999998</c:v>
                </c:pt>
                <c:pt idx="19390">
                  <c:v>0.7253851</c:v>
                </c:pt>
                <c:pt idx="19391">
                  <c:v>0.72573699999999997</c:v>
                </c:pt>
                <c:pt idx="19392">
                  <c:v>0.72602940000000005</c:v>
                </c:pt>
                <c:pt idx="19393">
                  <c:v>0.72652779999999995</c:v>
                </c:pt>
                <c:pt idx="19394">
                  <c:v>0.72702639999999996</c:v>
                </c:pt>
                <c:pt idx="19395">
                  <c:v>0.72737879999999999</c:v>
                </c:pt>
                <c:pt idx="19396">
                  <c:v>0.72767179999999998</c:v>
                </c:pt>
                <c:pt idx="19397">
                  <c:v>0.72816999999999998</c:v>
                </c:pt>
                <c:pt idx="19398">
                  <c:v>0.72866869999999995</c:v>
                </c:pt>
                <c:pt idx="19399">
                  <c:v>0.72902160000000005</c:v>
                </c:pt>
                <c:pt idx="19400">
                  <c:v>0.72931440000000003</c:v>
                </c:pt>
                <c:pt idx="19401">
                  <c:v>0.72981339999999995</c:v>
                </c:pt>
                <c:pt idx="19402">
                  <c:v>0.73002</c:v>
                </c:pt>
                <c:pt idx="19403">
                  <c:v>0.73045939999999998</c:v>
                </c:pt>
                <c:pt idx="19404">
                  <c:v>0.73081180000000001</c:v>
                </c:pt>
                <c:pt idx="19405">
                  <c:v>0.73095900000000003</c:v>
                </c:pt>
                <c:pt idx="19406">
                  <c:v>0.73145800000000005</c:v>
                </c:pt>
                <c:pt idx="19407">
                  <c:v>0.73181079999999998</c:v>
                </c:pt>
                <c:pt idx="19408">
                  <c:v>0.73231000000000002</c:v>
                </c:pt>
                <c:pt idx="19409">
                  <c:v>0.73245700000000002</c:v>
                </c:pt>
                <c:pt idx="19410">
                  <c:v>0.73281030000000003</c:v>
                </c:pt>
                <c:pt idx="19411">
                  <c:v>0.73316380000000003</c:v>
                </c:pt>
                <c:pt idx="19412">
                  <c:v>0.73345680000000002</c:v>
                </c:pt>
                <c:pt idx="19413">
                  <c:v>0.73381030000000003</c:v>
                </c:pt>
                <c:pt idx="19414">
                  <c:v>0.73410339999999996</c:v>
                </c:pt>
                <c:pt idx="19415">
                  <c:v>0.73445680000000002</c:v>
                </c:pt>
                <c:pt idx="19416">
                  <c:v>0.73510279999999995</c:v>
                </c:pt>
                <c:pt idx="19417">
                  <c:v>0.73510339999999996</c:v>
                </c:pt>
                <c:pt idx="19418">
                  <c:v>0.73560300000000001</c:v>
                </c:pt>
                <c:pt idx="19419">
                  <c:v>0.73575000000000002</c:v>
                </c:pt>
                <c:pt idx="19420">
                  <c:v>0.73624999999999996</c:v>
                </c:pt>
                <c:pt idx="19421">
                  <c:v>0.73639650000000001</c:v>
                </c:pt>
                <c:pt idx="19422">
                  <c:v>0.73710359999999997</c:v>
                </c:pt>
                <c:pt idx="19423">
                  <c:v>0.73725090000000004</c:v>
                </c:pt>
                <c:pt idx="19424">
                  <c:v>0.73760499999999996</c:v>
                </c:pt>
                <c:pt idx="19425">
                  <c:v>0.73789870000000002</c:v>
                </c:pt>
                <c:pt idx="19426">
                  <c:v>0.73839889999999997</c:v>
                </c:pt>
                <c:pt idx="19427">
                  <c:v>0.7387532</c:v>
                </c:pt>
                <c:pt idx="19428">
                  <c:v>0.7390466</c:v>
                </c:pt>
                <c:pt idx="19429">
                  <c:v>0.73954640000000005</c:v>
                </c:pt>
                <c:pt idx="19430">
                  <c:v>0.73990060000000002</c:v>
                </c:pt>
                <c:pt idx="19431">
                  <c:v>0.74004780000000003</c:v>
                </c:pt>
                <c:pt idx="19432">
                  <c:v>0.74054810000000004</c:v>
                </c:pt>
                <c:pt idx="19433">
                  <c:v>0.74090239999999996</c:v>
                </c:pt>
                <c:pt idx="19434">
                  <c:v>0.74140320000000004</c:v>
                </c:pt>
                <c:pt idx="19435">
                  <c:v>0.74169750000000001</c:v>
                </c:pt>
                <c:pt idx="19436">
                  <c:v>0.74205160000000003</c:v>
                </c:pt>
                <c:pt idx="19437">
                  <c:v>0.74219930000000001</c:v>
                </c:pt>
                <c:pt idx="19438">
                  <c:v>0.74284640000000002</c:v>
                </c:pt>
                <c:pt idx="19439">
                  <c:v>0.74319990000000002</c:v>
                </c:pt>
                <c:pt idx="19440">
                  <c:v>0.74384890000000004</c:v>
                </c:pt>
                <c:pt idx="19441">
                  <c:v>0.7441432</c:v>
                </c:pt>
                <c:pt idx="19442">
                  <c:v>0.74464490000000005</c:v>
                </c:pt>
                <c:pt idx="19443">
                  <c:v>0.74499959999999998</c:v>
                </c:pt>
                <c:pt idx="19444">
                  <c:v>0.745147</c:v>
                </c:pt>
                <c:pt idx="19445">
                  <c:v>0.74564889999999995</c:v>
                </c:pt>
                <c:pt idx="19446">
                  <c:v>0.74594360000000004</c:v>
                </c:pt>
                <c:pt idx="19447">
                  <c:v>0.74629809999999996</c:v>
                </c:pt>
                <c:pt idx="19448">
                  <c:v>0.74665300000000001</c:v>
                </c:pt>
                <c:pt idx="19449">
                  <c:v>0.74715419999999999</c:v>
                </c:pt>
                <c:pt idx="19450">
                  <c:v>0.74765619999999999</c:v>
                </c:pt>
                <c:pt idx="19451">
                  <c:v>0.7478032</c:v>
                </c:pt>
                <c:pt idx="19452">
                  <c:v>0.7481582</c:v>
                </c:pt>
                <c:pt idx="19453">
                  <c:v>0.74845260000000002</c:v>
                </c:pt>
                <c:pt idx="19454">
                  <c:v>0.74895509999999998</c:v>
                </c:pt>
                <c:pt idx="19455">
                  <c:v>0.74910319999999997</c:v>
                </c:pt>
                <c:pt idx="19456">
                  <c:v>0.74945850000000003</c:v>
                </c:pt>
                <c:pt idx="19457">
                  <c:v>0.74996090000000004</c:v>
                </c:pt>
                <c:pt idx="19458">
                  <c:v>0.75025549999999996</c:v>
                </c:pt>
                <c:pt idx="19459">
                  <c:v>0.75061089999999997</c:v>
                </c:pt>
                <c:pt idx="19460">
                  <c:v>0.75111260000000002</c:v>
                </c:pt>
                <c:pt idx="19461">
                  <c:v>0.75176180000000004</c:v>
                </c:pt>
                <c:pt idx="19462">
                  <c:v>0.75190999999999997</c:v>
                </c:pt>
                <c:pt idx="19463">
                  <c:v>0.75241159999999996</c:v>
                </c:pt>
                <c:pt idx="19464">
                  <c:v>0.75291430000000004</c:v>
                </c:pt>
                <c:pt idx="19465">
                  <c:v>0.75377179999999999</c:v>
                </c:pt>
                <c:pt idx="19466">
                  <c:v>0.75406740000000005</c:v>
                </c:pt>
                <c:pt idx="19467">
                  <c:v>0.75456999999999996</c:v>
                </c:pt>
                <c:pt idx="19468">
                  <c:v>0.75507349999999995</c:v>
                </c:pt>
                <c:pt idx="19469">
                  <c:v>0.75542960000000003</c:v>
                </c:pt>
                <c:pt idx="19470">
                  <c:v>0.75593350000000004</c:v>
                </c:pt>
                <c:pt idx="19471">
                  <c:v>0.75643660000000001</c:v>
                </c:pt>
                <c:pt idx="19472">
                  <c:v>0.75694090000000003</c:v>
                </c:pt>
                <c:pt idx="19473">
                  <c:v>0.75759180000000004</c:v>
                </c:pt>
                <c:pt idx="19474">
                  <c:v>0.7577393</c:v>
                </c:pt>
                <c:pt idx="19475">
                  <c:v>0.75824340000000001</c:v>
                </c:pt>
                <c:pt idx="19476">
                  <c:v>0.75889519999999999</c:v>
                </c:pt>
                <c:pt idx="19477">
                  <c:v>0.75925109999999996</c:v>
                </c:pt>
                <c:pt idx="19478">
                  <c:v>0.75939970000000001</c:v>
                </c:pt>
                <c:pt idx="19479">
                  <c:v>0.75990449999999998</c:v>
                </c:pt>
                <c:pt idx="19480">
                  <c:v>0.76040890000000005</c:v>
                </c:pt>
                <c:pt idx="19481">
                  <c:v>0.76091339999999996</c:v>
                </c:pt>
                <c:pt idx="19482">
                  <c:v>0.76106209999999996</c:v>
                </c:pt>
                <c:pt idx="19483">
                  <c:v>0.76141840000000005</c:v>
                </c:pt>
                <c:pt idx="19484">
                  <c:v>0.76156630000000003</c:v>
                </c:pt>
                <c:pt idx="19485">
                  <c:v>0.7619224</c:v>
                </c:pt>
                <c:pt idx="19486">
                  <c:v>0.76227900000000004</c:v>
                </c:pt>
                <c:pt idx="19487">
                  <c:v>0.762575</c:v>
                </c:pt>
                <c:pt idx="19488">
                  <c:v>0.76278400000000002</c:v>
                </c:pt>
                <c:pt idx="19489">
                  <c:v>0.76308010000000004</c:v>
                </c:pt>
                <c:pt idx="19490">
                  <c:v>0.76343700000000003</c:v>
                </c:pt>
                <c:pt idx="19491">
                  <c:v>0.763733</c:v>
                </c:pt>
                <c:pt idx="19492">
                  <c:v>0.76423779999999997</c:v>
                </c:pt>
                <c:pt idx="19493">
                  <c:v>0.76459489999999997</c:v>
                </c:pt>
                <c:pt idx="19494">
                  <c:v>0.7647429</c:v>
                </c:pt>
                <c:pt idx="19495">
                  <c:v>0.76510040000000001</c:v>
                </c:pt>
                <c:pt idx="19496">
                  <c:v>0.76560600000000001</c:v>
                </c:pt>
                <c:pt idx="19497">
                  <c:v>0.76575470000000001</c:v>
                </c:pt>
                <c:pt idx="19498">
                  <c:v>0.76590340000000001</c:v>
                </c:pt>
                <c:pt idx="19499">
                  <c:v>0.766262</c:v>
                </c:pt>
                <c:pt idx="19500">
                  <c:v>0.76662019999999997</c:v>
                </c:pt>
                <c:pt idx="19501">
                  <c:v>0.76691759999999998</c:v>
                </c:pt>
                <c:pt idx="19502">
                  <c:v>0.76742390000000005</c:v>
                </c:pt>
                <c:pt idx="19503">
                  <c:v>0.76757339999999996</c:v>
                </c:pt>
                <c:pt idx="19504">
                  <c:v>0.76808030000000005</c:v>
                </c:pt>
                <c:pt idx="19505">
                  <c:v>0.76822919999999995</c:v>
                </c:pt>
                <c:pt idx="19506">
                  <c:v>0.76858760000000004</c:v>
                </c:pt>
                <c:pt idx="19507">
                  <c:v>0.7687368</c:v>
                </c:pt>
                <c:pt idx="19508">
                  <c:v>0.76924289999999995</c:v>
                </c:pt>
                <c:pt idx="19509">
                  <c:v>0.76960130000000004</c:v>
                </c:pt>
                <c:pt idx="19510">
                  <c:v>0.76989879999999999</c:v>
                </c:pt>
                <c:pt idx="19511">
                  <c:v>0.77025699999999997</c:v>
                </c:pt>
                <c:pt idx="19512">
                  <c:v>0.77076389999999995</c:v>
                </c:pt>
                <c:pt idx="19513">
                  <c:v>0.77091279999999995</c:v>
                </c:pt>
                <c:pt idx="19514">
                  <c:v>0.77142040000000001</c:v>
                </c:pt>
                <c:pt idx="19515">
                  <c:v>0.77177969999999996</c:v>
                </c:pt>
                <c:pt idx="19516">
                  <c:v>0.77207709999999996</c:v>
                </c:pt>
                <c:pt idx="19517">
                  <c:v>0.77243600000000001</c:v>
                </c:pt>
                <c:pt idx="19518">
                  <c:v>0.77279560000000003</c:v>
                </c:pt>
                <c:pt idx="19519">
                  <c:v>0.77309380000000005</c:v>
                </c:pt>
                <c:pt idx="19520">
                  <c:v>0.77360150000000005</c:v>
                </c:pt>
                <c:pt idx="19521">
                  <c:v>0.77389989999999997</c:v>
                </c:pt>
                <c:pt idx="19522">
                  <c:v>0.77440819999999999</c:v>
                </c:pt>
                <c:pt idx="19523">
                  <c:v>0.77476840000000002</c:v>
                </c:pt>
                <c:pt idx="19524">
                  <c:v>0.77527800000000002</c:v>
                </c:pt>
                <c:pt idx="19525">
                  <c:v>0.77542820000000001</c:v>
                </c:pt>
                <c:pt idx="19526">
                  <c:v>0.7759374</c:v>
                </c:pt>
                <c:pt idx="19527">
                  <c:v>0.77629749999999997</c:v>
                </c:pt>
                <c:pt idx="19528">
                  <c:v>0.77659639999999996</c:v>
                </c:pt>
                <c:pt idx="19529">
                  <c:v>0.77695590000000003</c:v>
                </c:pt>
                <c:pt idx="19530">
                  <c:v>0.77746530000000003</c:v>
                </c:pt>
                <c:pt idx="19531">
                  <c:v>0.77782609999999996</c:v>
                </c:pt>
                <c:pt idx="19532">
                  <c:v>0.77797559999999999</c:v>
                </c:pt>
                <c:pt idx="19533">
                  <c:v>0.77833660000000005</c:v>
                </c:pt>
                <c:pt idx="19534">
                  <c:v>0.77863579999999999</c:v>
                </c:pt>
                <c:pt idx="19535">
                  <c:v>0.77899660000000004</c:v>
                </c:pt>
                <c:pt idx="19536">
                  <c:v>0.7795069</c:v>
                </c:pt>
                <c:pt idx="19537">
                  <c:v>0.779806</c:v>
                </c:pt>
                <c:pt idx="19538">
                  <c:v>0.78016750000000001</c:v>
                </c:pt>
                <c:pt idx="19539">
                  <c:v>0.78052980000000005</c:v>
                </c:pt>
                <c:pt idx="19540">
                  <c:v>0.78082859999999998</c:v>
                </c:pt>
                <c:pt idx="19541">
                  <c:v>0.78118969999999999</c:v>
                </c:pt>
                <c:pt idx="19542">
                  <c:v>0.78185059999999995</c:v>
                </c:pt>
                <c:pt idx="19543">
                  <c:v>0.7820009</c:v>
                </c:pt>
                <c:pt idx="19544">
                  <c:v>0.78251340000000003</c:v>
                </c:pt>
                <c:pt idx="19545">
                  <c:v>0.78302559999999999</c:v>
                </c:pt>
                <c:pt idx="19546">
                  <c:v>0.78317619999999999</c:v>
                </c:pt>
                <c:pt idx="19547">
                  <c:v>0.78368839999999995</c:v>
                </c:pt>
                <c:pt idx="19548">
                  <c:v>0.78398950000000001</c:v>
                </c:pt>
                <c:pt idx="19549">
                  <c:v>0.78435160000000004</c:v>
                </c:pt>
                <c:pt idx="19550">
                  <c:v>0.78450240000000004</c:v>
                </c:pt>
                <c:pt idx="19551">
                  <c:v>0.78522760000000003</c:v>
                </c:pt>
                <c:pt idx="19552">
                  <c:v>0.78552920000000004</c:v>
                </c:pt>
                <c:pt idx="19553">
                  <c:v>0.78589209999999998</c:v>
                </c:pt>
                <c:pt idx="19554">
                  <c:v>0.78640560000000004</c:v>
                </c:pt>
                <c:pt idx="19555">
                  <c:v>0.78670739999999995</c:v>
                </c:pt>
                <c:pt idx="19556">
                  <c:v>0.78722199999999998</c:v>
                </c:pt>
                <c:pt idx="19557">
                  <c:v>0.78758629999999996</c:v>
                </c:pt>
                <c:pt idx="19558">
                  <c:v>0.7881013</c:v>
                </c:pt>
                <c:pt idx="19559">
                  <c:v>0.78840319999999997</c:v>
                </c:pt>
                <c:pt idx="19560">
                  <c:v>0.78891840000000002</c:v>
                </c:pt>
                <c:pt idx="19561">
                  <c:v>0.78928279999999995</c:v>
                </c:pt>
                <c:pt idx="19562">
                  <c:v>0.78964760000000001</c:v>
                </c:pt>
                <c:pt idx="19563">
                  <c:v>0.78994989999999998</c:v>
                </c:pt>
                <c:pt idx="19564">
                  <c:v>0.79031399999999996</c:v>
                </c:pt>
                <c:pt idx="19565">
                  <c:v>0.79067880000000001</c:v>
                </c:pt>
                <c:pt idx="19566">
                  <c:v>0.79098089999999999</c:v>
                </c:pt>
                <c:pt idx="19567">
                  <c:v>0.79149709999999995</c:v>
                </c:pt>
                <c:pt idx="19568">
                  <c:v>0.79201259999999996</c:v>
                </c:pt>
                <c:pt idx="19569">
                  <c:v>0.79216419999999999</c:v>
                </c:pt>
                <c:pt idx="19570">
                  <c:v>0.79283159999999997</c:v>
                </c:pt>
                <c:pt idx="19571">
                  <c:v>0.79319720000000005</c:v>
                </c:pt>
                <c:pt idx="19572">
                  <c:v>0.79356289999999996</c:v>
                </c:pt>
                <c:pt idx="19573">
                  <c:v>0.79401679999999997</c:v>
                </c:pt>
                <c:pt idx="19574">
                  <c:v>0.79438279999999994</c:v>
                </c:pt>
                <c:pt idx="19575">
                  <c:v>0.79453419999999997</c:v>
                </c:pt>
                <c:pt idx="19576">
                  <c:v>0.79490039999999995</c:v>
                </c:pt>
                <c:pt idx="19577">
                  <c:v>0.79526640000000004</c:v>
                </c:pt>
                <c:pt idx="19578">
                  <c:v>0.79556890000000002</c:v>
                </c:pt>
                <c:pt idx="19579">
                  <c:v>0.79593499999999995</c:v>
                </c:pt>
                <c:pt idx="19580">
                  <c:v>0.79645259999999996</c:v>
                </c:pt>
                <c:pt idx="19581">
                  <c:v>0.79675609999999997</c:v>
                </c:pt>
                <c:pt idx="19582">
                  <c:v>0.79712209999999994</c:v>
                </c:pt>
                <c:pt idx="19583">
                  <c:v>0.79742590000000002</c:v>
                </c:pt>
                <c:pt idx="19584">
                  <c:v>0.79779219999999995</c:v>
                </c:pt>
                <c:pt idx="19585">
                  <c:v>0.79846240000000002</c:v>
                </c:pt>
                <c:pt idx="19586">
                  <c:v>0.79861470000000001</c:v>
                </c:pt>
                <c:pt idx="19587">
                  <c:v>0.7989811</c:v>
                </c:pt>
                <c:pt idx="19588">
                  <c:v>0.79950010000000005</c:v>
                </c:pt>
                <c:pt idx="19589">
                  <c:v>0.79995799999999995</c:v>
                </c:pt>
                <c:pt idx="19590">
                  <c:v>0.80032499999999995</c:v>
                </c:pt>
                <c:pt idx="19591">
                  <c:v>0.80069219999999997</c:v>
                </c:pt>
                <c:pt idx="19592">
                  <c:v>0.80099679999999995</c:v>
                </c:pt>
                <c:pt idx="19593">
                  <c:v>0.80151640000000002</c:v>
                </c:pt>
                <c:pt idx="19594">
                  <c:v>0.80188420000000005</c:v>
                </c:pt>
                <c:pt idx="19595">
                  <c:v>0.80240440000000002</c:v>
                </c:pt>
                <c:pt idx="19596">
                  <c:v>0.80255719999999997</c:v>
                </c:pt>
                <c:pt idx="19597">
                  <c:v>0.8030775</c:v>
                </c:pt>
                <c:pt idx="19598">
                  <c:v>0.80323040000000001</c:v>
                </c:pt>
                <c:pt idx="19599">
                  <c:v>0.80359760000000002</c:v>
                </c:pt>
                <c:pt idx="19600">
                  <c:v>0.80374999999999996</c:v>
                </c:pt>
                <c:pt idx="19601">
                  <c:v>0.80426980000000003</c:v>
                </c:pt>
                <c:pt idx="19602">
                  <c:v>0.80479100000000003</c:v>
                </c:pt>
                <c:pt idx="19603">
                  <c:v>0.80494339999999998</c:v>
                </c:pt>
                <c:pt idx="19604">
                  <c:v>0.80531160000000002</c:v>
                </c:pt>
                <c:pt idx="19605">
                  <c:v>0.80598440000000005</c:v>
                </c:pt>
                <c:pt idx="19606">
                  <c:v>0.80635259999999997</c:v>
                </c:pt>
                <c:pt idx="19607">
                  <c:v>0.80665799999999999</c:v>
                </c:pt>
                <c:pt idx="19608">
                  <c:v>0.8071796</c:v>
                </c:pt>
                <c:pt idx="19609">
                  <c:v>0.80733250000000001</c:v>
                </c:pt>
                <c:pt idx="19610">
                  <c:v>0.80770109999999995</c:v>
                </c:pt>
                <c:pt idx="19611">
                  <c:v>0.80785379999999996</c:v>
                </c:pt>
                <c:pt idx="19612">
                  <c:v>0.8083745</c:v>
                </c:pt>
                <c:pt idx="19613">
                  <c:v>0.80874210000000002</c:v>
                </c:pt>
                <c:pt idx="19614">
                  <c:v>0.80889500000000003</c:v>
                </c:pt>
                <c:pt idx="19615">
                  <c:v>0.80926319999999996</c:v>
                </c:pt>
                <c:pt idx="19616">
                  <c:v>0.80993610000000005</c:v>
                </c:pt>
                <c:pt idx="19617">
                  <c:v>0.81008919999999995</c:v>
                </c:pt>
                <c:pt idx="19618">
                  <c:v>0.81045750000000005</c:v>
                </c:pt>
                <c:pt idx="19619">
                  <c:v>0.81097900000000001</c:v>
                </c:pt>
                <c:pt idx="19620">
                  <c:v>0.81128500000000003</c:v>
                </c:pt>
                <c:pt idx="19621">
                  <c:v>0.81180640000000004</c:v>
                </c:pt>
                <c:pt idx="19622">
                  <c:v>0.81217530000000004</c:v>
                </c:pt>
                <c:pt idx="19623">
                  <c:v>0.8124806</c:v>
                </c:pt>
                <c:pt idx="19624">
                  <c:v>0.81300220000000001</c:v>
                </c:pt>
                <c:pt idx="19625">
                  <c:v>0.81352380000000002</c:v>
                </c:pt>
                <c:pt idx="19626">
                  <c:v>0.81404620000000005</c:v>
                </c:pt>
                <c:pt idx="19627">
                  <c:v>0.81419929999999996</c:v>
                </c:pt>
                <c:pt idx="19628">
                  <c:v>0.81456759999999995</c:v>
                </c:pt>
                <c:pt idx="19629">
                  <c:v>0.81487310000000002</c:v>
                </c:pt>
                <c:pt idx="19630">
                  <c:v>0.81524200000000002</c:v>
                </c:pt>
                <c:pt idx="19631">
                  <c:v>0.8159168</c:v>
                </c:pt>
                <c:pt idx="19632">
                  <c:v>0.81628599999999996</c:v>
                </c:pt>
                <c:pt idx="19633">
                  <c:v>0.81628659999999997</c:v>
                </c:pt>
                <c:pt idx="19634">
                  <c:v>0.81665560000000004</c:v>
                </c:pt>
                <c:pt idx="19635">
                  <c:v>0.81711449999999997</c:v>
                </c:pt>
                <c:pt idx="19636">
                  <c:v>0.81733100000000003</c:v>
                </c:pt>
                <c:pt idx="19637">
                  <c:v>0.81800539999999999</c:v>
                </c:pt>
                <c:pt idx="19638">
                  <c:v>0.81831200000000004</c:v>
                </c:pt>
                <c:pt idx="19639">
                  <c:v>0.8186812</c:v>
                </c:pt>
                <c:pt idx="19640">
                  <c:v>0.81883439999999996</c:v>
                </c:pt>
                <c:pt idx="19641">
                  <c:v>0.81935690000000005</c:v>
                </c:pt>
                <c:pt idx="19642">
                  <c:v>0.81972690000000004</c:v>
                </c:pt>
                <c:pt idx="19643">
                  <c:v>0.82025000000000003</c:v>
                </c:pt>
                <c:pt idx="19644">
                  <c:v>0.82077279999999997</c:v>
                </c:pt>
                <c:pt idx="19645">
                  <c:v>0.82092690000000001</c:v>
                </c:pt>
                <c:pt idx="19646">
                  <c:v>0.82145000000000001</c:v>
                </c:pt>
                <c:pt idx="19647">
                  <c:v>0.82160319999999998</c:v>
                </c:pt>
                <c:pt idx="19648">
                  <c:v>0.82212680000000005</c:v>
                </c:pt>
                <c:pt idx="19649">
                  <c:v>0.82228009999999996</c:v>
                </c:pt>
                <c:pt idx="19650">
                  <c:v>0.82301970000000002</c:v>
                </c:pt>
                <c:pt idx="19651">
                  <c:v>0.82317309999999999</c:v>
                </c:pt>
                <c:pt idx="19652">
                  <c:v>0.82369619999999999</c:v>
                </c:pt>
                <c:pt idx="19653">
                  <c:v>0.82384950000000001</c:v>
                </c:pt>
                <c:pt idx="19654">
                  <c:v>0.82437260000000001</c:v>
                </c:pt>
                <c:pt idx="19655">
                  <c:v>0.82489659999999998</c:v>
                </c:pt>
                <c:pt idx="19656">
                  <c:v>0.82505010000000001</c:v>
                </c:pt>
                <c:pt idx="19657">
                  <c:v>0.82557360000000002</c:v>
                </c:pt>
                <c:pt idx="19658">
                  <c:v>0.82609779999999999</c:v>
                </c:pt>
                <c:pt idx="19659">
                  <c:v>0.82662190000000002</c:v>
                </c:pt>
                <c:pt idx="19660">
                  <c:v>0.82714679999999996</c:v>
                </c:pt>
                <c:pt idx="19661">
                  <c:v>0.82730040000000005</c:v>
                </c:pt>
                <c:pt idx="19662">
                  <c:v>0.82782579999999995</c:v>
                </c:pt>
                <c:pt idx="19663">
                  <c:v>0.82797940000000003</c:v>
                </c:pt>
                <c:pt idx="19664">
                  <c:v>0.82835080000000005</c:v>
                </c:pt>
                <c:pt idx="19665">
                  <c:v>0.82902900000000002</c:v>
                </c:pt>
                <c:pt idx="19666">
                  <c:v>0.82918309999999995</c:v>
                </c:pt>
                <c:pt idx="19667">
                  <c:v>0.8293374</c:v>
                </c:pt>
                <c:pt idx="19668">
                  <c:v>0.82986179999999998</c:v>
                </c:pt>
                <c:pt idx="19669">
                  <c:v>0.83038699999999999</c:v>
                </c:pt>
                <c:pt idx="19670">
                  <c:v>0.83075840000000001</c:v>
                </c:pt>
                <c:pt idx="19671">
                  <c:v>0.83091219999999999</c:v>
                </c:pt>
                <c:pt idx="19672">
                  <c:v>0.83143750000000005</c:v>
                </c:pt>
                <c:pt idx="19673">
                  <c:v>0.83196239999999999</c:v>
                </c:pt>
                <c:pt idx="19674">
                  <c:v>0.83211630000000003</c:v>
                </c:pt>
                <c:pt idx="19675">
                  <c:v>0.83248820000000001</c:v>
                </c:pt>
                <c:pt idx="19676">
                  <c:v>0.8330128</c:v>
                </c:pt>
                <c:pt idx="19677">
                  <c:v>0.83338449999999997</c:v>
                </c:pt>
                <c:pt idx="19678">
                  <c:v>0.83384530000000001</c:v>
                </c:pt>
                <c:pt idx="19679">
                  <c:v>0.8342176</c:v>
                </c:pt>
                <c:pt idx="19680">
                  <c:v>0.83474340000000002</c:v>
                </c:pt>
                <c:pt idx="19681">
                  <c:v>0.83526940000000005</c:v>
                </c:pt>
                <c:pt idx="19682">
                  <c:v>0.83542400000000006</c:v>
                </c:pt>
                <c:pt idx="19683">
                  <c:v>0.83579619999999999</c:v>
                </c:pt>
                <c:pt idx="19684">
                  <c:v>0.83595039999999998</c:v>
                </c:pt>
                <c:pt idx="19685">
                  <c:v>0.83662999999999998</c:v>
                </c:pt>
                <c:pt idx="19686">
                  <c:v>0.83693839999999997</c:v>
                </c:pt>
                <c:pt idx="19687">
                  <c:v>0.83731180000000005</c:v>
                </c:pt>
                <c:pt idx="19688">
                  <c:v>0.83768469999999995</c:v>
                </c:pt>
                <c:pt idx="19689">
                  <c:v>0.83836509999999997</c:v>
                </c:pt>
                <c:pt idx="19690">
                  <c:v>0.83873819999999999</c:v>
                </c:pt>
                <c:pt idx="19691">
                  <c:v>0.83889219999999998</c:v>
                </c:pt>
                <c:pt idx="19692">
                  <c:v>0.83941909999999997</c:v>
                </c:pt>
                <c:pt idx="19693">
                  <c:v>0.83994639999999998</c:v>
                </c:pt>
                <c:pt idx="19694">
                  <c:v>0.83994690000000005</c:v>
                </c:pt>
                <c:pt idx="19695">
                  <c:v>0.8404741</c:v>
                </c:pt>
                <c:pt idx="19696">
                  <c:v>0.84084780000000003</c:v>
                </c:pt>
                <c:pt idx="19697">
                  <c:v>0.84137580000000001</c:v>
                </c:pt>
                <c:pt idx="19698">
                  <c:v>0.84153009999999995</c:v>
                </c:pt>
                <c:pt idx="19699">
                  <c:v>0.84183810000000003</c:v>
                </c:pt>
                <c:pt idx="19700">
                  <c:v>0.84221190000000001</c:v>
                </c:pt>
                <c:pt idx="19701">
                  <c:v>0.84273989999999999</c:v>
                </c:pt>
                <c:pt idx="19702">
                  <c:v>0.84311340000000001</c:v>
                </c:pt>
                <c:pt idx="19703">
                  <c:v>0.84326780000000001</c:v>
                </c:pt>
                <c:pt idx="19704">
                  <c:v>0.84379490000000001</c:v>
                </c:pt>
                <c:pt idx="19705">
                  <c:v>0.84416860000000005</c:v>
                </c:pt>
                <c:pt idx="19706">
                  <c:v>0.84432240000000003</c:v>
                </c:pt>
                <c:pt idx="19707">
                  <c:v>0.84454240000000003</c:v>
                </c:pt>
                <c:pt idx="19708">
                  <c:v>0.84506919999999996</c:v>
                </c:pt>
                <c:pt idx="19709">
                  <c:v>0.84506950000000003</c:v>
                </c:pt>
                <c:pt idx="19710">
                  <c:v>0.84544299999999994</c:v>
                </c:pt>
                <c:pt idx="19711">
                  <c:v>0.84581600000000001</c:v>
                </c:pt>
                <c:pt idx="19712">
                  <c:v>0.84618890000000002</c:v>
                </c:pt>
                <c:pt idx="19713">
                  <c:v>0.84671320000000005</c:v>
                </c:pt>
                <c:pt idx="19714">
                  <c:v>0.84671399999999997</c:v>
                </c:pt>
                <c:pt idx="19715">
                  <c:v>0.84708680000000003</c:v>
                </c:pt>
                <c:pt idx="19716">
                  <c:v>0.84723820000000005</c:v>
                </c:pt>
                <c:pt idx="19717">
                  <c:v>0.84761050000000004</c:v>
                </c:pt>
                <c:pt idx="19718">
                  <c:v>0.84798289999999998</c:v>
                </c:pt>
                <c:pt idx="19719">
                  <c:v>0.84850559999999997</c:v>
                </c:pt>
                <c:pt idx="19720">
                  <c:v>0.84887780000000002</c:v>
                </c:pt>
                <c:pt idx="19721">
                  <c:v>0.84887809999999997</c:v>
                </c:pt>
                <c:pt idx="19722">
                  <c:v>0.84887820000000003</c:v>
                </c:pt>
                <c:pt idx="19723">
                  <c:v>0.8492499</c:v>
                </c:pt>
                <c:pt idx="19724">
                  <c:v>0.84977150000000001</c:v>
                </c:pt>
                <c:pt idx="19725">
                  <c:v>0.84992120000000004</c:v>
                </c:pt>
                <c:pt idx="19726">
                  <c:v>0.85029259999999995</c:v>
                </c:pt>
                <c:pt idx="19727">
                  <c:v>0.85066359999999996</c:v>
                </c:pt>
                <c:pt idx="19728">
                  <c:v>0.85103499999999999</c:v>
                </c:pt>
                <c:pt idx="19729">
                  <c:v>0.85140640000000001</c:v>
                </c:pt>
                <c:pt idx="19730">
                  <c:v>0.85185460000000002</c:v>
                </c:pt>
                <c:pt idx="19731">
                  <c:v>0.85237719999999995</c:v>
                </c:pt>
                <c:pt idx="19732">
                  <c:v>0.85335450000000002</c:v>
                </c:pt>
                <c:pt idx="19733">
                  <c:v>0.85411409999999999</c:v>
                </c:pt>
                <c:pt idx="19734">
                  <c:v>0.85464260000000003</c:v>
                </c:pt>
                <c:pt idx="19735">
                  <c:v>0.85532589999999997</c:v>
                </c:pt>
                <c:pt idx="19736">
                  <c:v>0.85601090000000002</c:v>
                </c:pt>
                <c:pt idx="19737">
                  <c:v>0.85631820000000003</c:v>
                </c:pt>
                <c:pt idx="19738">
                  <c:v>0.85685040000000001</c:v>
                </c:pt>
                <c:pt idx="19739">
                  <c:v>0.85722880000000001</c:v>
                </c:pt>
                <c:pt idx="19740">
                  <c:v>0.85776129999999995</c:v>
                </c:pt>
                <c:pt idx="19741">
                  <c:v>0.85844779999999998</c:v>
                </c:pt>
                <c:pt idx="19742">
                  <c:v>0.85860190000000003</c:v>
                </c:pt>
                <c:pt idx="19743">
                  <c:v>0.85913490000000003</c:v>
                </c:pt>
                <c:pt idx="19744">
                  <c:v>0.85951370000000005</c:v>
                </c:pt>
                <c:pt idx="19745">
                  <c:v>0.8602012</c:v>
                </c:pt>
                <c:pt idx="19746">
                  <c:v>0.86035609999999996</c:v>
                </c:pt>
                <c:pt idx="19747">
                  <c:v>0.86088909999999996</c:v>
                </c:pt>
                <c:pt idx="19748">
                  <c:v>0.8614231</c:v>
                </c:pt>
                <c:pt idx="19749">
                  <c:v>0.86180239999999997</c:v>
                </c:pt>
                <c:pt idx="19750">
                  <c:v>0.86233629999999994</c:v>
                </c:pt>
                <c:pt idx="19751">
                  <c:v>0.86287100000000005</c:v>
                </c:pt>
                <c:pt idx="19752">
                  <c:v>0.86317960000000005</c:v>
                </c:pt>
                <c:pt idx="19753">
                  <c:v>0.86356049999999995</c:v>
                </c:pt>
                <c:pt idx="19754">
                  <c:v>0.86394130000000002</c:v>
                </c:pt>
                <c:pt idx="19755">
                  <c:v>0.86447649999999998</c:v>
                </c:pt>
                <c:pt idx="19756">
                  <c:v>0.86463089999999998</c:v>
                </c:pt>
                <c:pt idx="19757">
                  <c:v>0.8650118</c:v>
                </c:pt>
                <c:pt idx="19758">
                  <c:v>0.86554699999999996</c:v>
                </c:pt>
                <c:pt idx="19759">
                  <c:v>0.86585509999999999</c:v>
                </c:pt>
                <c:pt idx="19760">
                  <c:v>0.86623709999999998</c:v>
                </c:pt>
                <c:pt idx="19761">
                  <c:v>0.86692689999999994</c:v>
                </c:pt>
                <c:pt idx="19762">
                  <c:v>0.867309</c:v>
                </c:pt>
                <c:pt idx="19763">
                  <c:v>0.86784559999999999</c:v>
                </c:pt>
                <c:pt idx="19764">
                  <c:v>0.86800040000000001</c:v>
                </c:pt>
                <c:pt idx="19765">
                  <c:v>0.8685368</c:v>
                </c:pt>
                <c:pt idx="19766">
                  <c:v>0.86869090000000004</c:v>
                </c:pt>
                <c:pt idx="19767">
                  <c:v>0.8690734</c:v>
                </c:pt>
                <c:pt idx="19768">
                  <c:v>0.86960999999999999</c:v>
                </c:pt>
                <c:pt idx="19769">
                  <c:v>0.86976419999999999</c:v>
                </c:pt>
                <c:pt idx="19770">
                  <c:v>0.87014720000000001</c:v>
                </c:pt>
                <c:pt idx="19771">
                  <c:v>0.8703012</c:v>
                </c:pt>
                <c:pt idx="19772">
                  <c:v>0.87083820000000001</c:v>
                </c:pt>
                <c:pt idx="19773">
                  <c:v>0.87099309999999996</c:v>
                </c:pt>
                <c:pt idx="19774">
                  <c:v>0.87153009999999997</c:v>
                </c:pt>
                <c:pt idx="19775">
                  <c:v>0.87191249999999998</c:v>
                </c:pt>
                <c:pt idx="19776">
                  <c:v>0.87206660000000003</c:v>
                </c:pt>
                <c:pt idx="19777">
                  <c:v>0.87244880000000002</c:v>
                </c:pt>
                <c:pt idx="19778">
                  <c:v>0.87260309999999996</c:v>
                </c:pt>
                <c:pt idx="19779">
                  <c:v>0.87298520000000002</c:v>
                </c:pt>
                <c:pt idx="19780">
                  <c:v>0.87352110000000005</c:v>
                </c:pt>
                <c:pt idx="19781">
                  <c:v>0.87367499999999998</c:v>
                </c:pt>
                <c:pt idx="19782">
                  <c:v>0.87405849999999996</c:v>
                </c:pt>
                <c:pt idx="19783">
                  <c:v>0.8745946</c:v>
                </c:pt>
                <c:pt idx="19784">
                  <c:v>0.87490279999999998</c:v>
                </c:pt>
                <c:pt idx="19785">
                  <c:v>0.87543890000000002</c:v>
                </c:pt>
                <c:pt idx="19786">
                  <c:v>0.87582309999999997</c:v>
                </c:pt>
                <c:pt idx="19787">
                  <c:v>0.87613090000000005</c:v>
                </c:pt>
                <c:pt idx="19788">
                  <c:v>0.87666759999999999</c:v>
                </c:pt>
                <c:pt idx="19789">
                  <c:v>0.87720500000000001</c:v>
                </c:pt>
                <c:pt idx="19790">
                  <c:v>0.87758910000000001</c:v>
                </c:pt>
                <c:pt idx="19791">
                  <c:v>0.8777431</c:v>
                </c:pt>
                <c:pt idx="19792">
                  <c:v>0.87812639999999997</c:v>
                </c:pt>
                <c:pt idx="19793">
                  <c:v>0.87866319999999998</c:v>
                </c:pt>
                <c:pt idx="19794">
                  <c:v>0.87897020000000003</c:v>
                </c:pt>
                <c:pt idx="19795">
                  <c:v>0.87950689999999998</c:v>
                </c:pt>
                <c:pt idx="19796">
                  <c:v>0.87989059999999997</c:v>
                </c:pt>
                <c:pt idx="19797">
                  <c:v>0.88042799999999999</c:v>
                </c:pt>
                <c:pt idx="19798">
                  <c:v>0.88081240000000005</c:v>
                </c:pt>
                <c:pt idx="19799">
                  <c:v>0.88096609999999997</c:v>
                </c:pt>
                <c:pt idx="19800">
                  <c:v>0.88150320000000004</c:v>
                </c:pt>
                <c:pt idx="19801">
                  <c:v>0.88204079999999996</c:v>
                </c:pt>
                <c:pt idx="19802">
                  <c:v>0.88234780000000002</c:v>
                </c:pt>
                <c:pt idx="19803">
                  <c:v>0.88273109999999999</c:v>
                </c:pt>
                <c:pt idx="19804">
                  <c:v>0.88342069999999995</c:v>
                </c:pt>
                <c:pt idx="19805">
                  <c:v>0.88395780000000002</c:v>
                </c:pt>
                <c:pt idx="19806">
                  <c:v>0.88411119999999999</c:v>
                </c:pt>
                <c:pt idx="19807">
                  <c:v>0.88449469999999997</c:v>
                </c:pt>
                <c:pt idx="19808">
                  <c:v>0.88503180000000004</c:v>
                </c:pt>
                <c:pt idx="19809">
                  <c:v>0.88518509999999995</c:v>
                </c:pt>
                <c:pt idx="19810">
                  <c:v>0.88556880000000004</c:v>
                </c:pt>
                <c:pt idx="19811">
                  <c:v>0.88572200000000001</c:v>
                </c:pt>
                <c:pt idx="19812">
                  <c:v>0.8862584</c:v>
                </c:pt>
                <c:pt idx="19813">
                  <c:v>0.88679470000000005</c:v>
                </c:pt>
                <c:pt idx="19814">
                  <c:v>0.88717860000000004</c:v>
                </c:pt>
                <c:pt idx="19815">
                  <c:v>0.8874843</c:v>
                </c:pt>
                <c:pt idx="19816">
                  <c:v>0.88786739999999997</c:v>
                </c:pt>
                <c:pt idx="19817">
                  <c:v>0.88802049999999999</c:v>
                </c:pt>
                <c:pt idx="19818">
                  <c:v>0.88855660000000003</c:v>
                </c:pt>
                <c:pt idx="19819">
                  <c:v>0.88909289999999996</c:v>
                </c:pt>
                <c:pt idx="19820">
                  <c:v>0.88924550000000002</c:v>
                </c:pt>
                <c:pt idx="19821">
                  <c:v>0.88962949999999996</c:v>
                </c:pt>
                <c:pt idx="19822">
                  <c:v>0.89001249999999998</c:v>
                </c:pt>
                <c:pt idx="19823">
                  <c:v>0.89016510000000004</c:v>
                </c:pt>
                <c:pt idx="19824">
                  <c:v>0.89069989999999999</c:v>
                </c:pt>
                <c:pt idx="19825">
                  <c:v>0.89100429999999997</c:v>
                </c:pt>
                <c:pt idx="19826">
                  <c:v>0.89138720000000005</c:v>
                </c:pt>
                <c:pt idx="19827">
                  <c:v>0.89192260000000001</c:v>
                </c:pt>
                <c:pt idx="19828">
                  <c:v>0.89230609999999999</c:v>
                </c:pt>
                <c:pt idx="19829">
                  <c:v>0.89261029999999997</c:v>
                </c:pt>
                <c:pt idx="19830">
                  <c:v>0.89299289999999998</c:v>
                </c:pt>
                <c:pt idx="19831">
                  <c:v>0.89337650000000002</c:v>
                </c:pt>
                <c:pt idx="19832">
                  <c:v>0.89391189999999998</c:v>
                </c:pt>
                <c:pt idx="19833">
                  <c:v>0.89406390000000002</c:v>
                </c:pt>
                <c:pt idx="19834">
                  <c:v>0.89475150000000003</c:v>
                </c:pt>
                <c:pt idx="19835">
                  <c:v>0.89513509999999996</c:v>
                </c:pt>
                <c:pt idx="19836">
                  <c:v>0.89567110000000005</c:v>
                </c:pt>
                <c:pt idx="19837">
                  <c:v>0.89582379999999995</c:v>
                </c:pt>
                <c:pt idx="19838">
                  <c:v>0.89620809999999995</c:v>
                </c:pt>
                <c:pt idx="19839">
                  <c:v>0.89651219999999998</c:v>
                </c:pt>
                <c:pt idx="19840">
                  <c:v>0.89689649999999999</c:v>
                </c:pt>
                <c:pt idx="19841">
                  <c:v>0.89728189999999997</c:v>
                </c:pt>
                <c:pt idx="19842">
                  <c:v>0.89781809999999995</c:v>
                </c:pt>
                <c:pt idx="19843">
                  <c:v>0.89796989999999999</c:v>
                </c:pt>
                <c:pt idx="19844">
                  <c:v>0.8983544</c:v>
                </c:pt>
                <c:pt idx="19845">
                  <c:v>0.89889030000000003</c:v>
                </c:pt>
                <c:pt idx="19846">
                  <c:v>0.89904209999999996</c:v>
                </c:pt>
                <c:pt idx="19847">
                  <c:v>0.89942690000000003</c:v>
                </c:pt>
                <c:pt idx="19848">
                  <c:v>0.89988239999999997</c:v>
                </c:pt>
                <c:pt idx="19849">
                  <c:v>0.90041910000000003</c:v>
                </c:pt>
                <c:pt idx="19850">
                  <c:v>0.90095590000000003</c:v>
                </c:pt>
                <c:pt idx="19851">
                  <c:v>0.90134139999999996</c:v>
                </c:pt>
                <c:pt idx="19852">
                  <c:v>0.90172719999999995</c:v>
                </c:pt>
                <c:pt idx="19853">
                  <c:v>0.90203109999999997</c:v>
                </c:pt>
                <c:pt idx="19854">
                  <c:v>0.90241660000000001</c:v>
                </c:pt>
                <c:pt idx="19855">
                  <c:v>0.90272059999999998</c:v>
                </c:pt>
                <c:pt idx="19856">
                  <c:v>0.90310559999999995</c:v>
                </c:pt>
                <c:pt idx="19857">
                  <c:v>0.90349060000000003</c:v>
                </c:pt>
                <c:pt idx="19858">
                  <c:v>0.90379410000000004</c:v>
                </c:pt>
                <c:pt idx="19859">
                  <c:v>0.90433010000000003</c:v>
                </c:pt>
                <c:pt idx="19860">
                  <c:v>0.90471500000000005</c:v>
                </c:pt>
                <c:pt idx="19861">
                  <c:v>0.90501799999999999</c:v>
                </c:pt>
                <c:pt idx="19862">
                  <c:v>0.90555410000000003</c:v>
                </c:pt>
                <c:pt idx="19863">
                  <c:v>0.90578760000000003</c:v>
                </c:pt>
                <c:pt idx="19864">
                  <c:v>0.90608999999999995</c:v>
                </c:pt>
                <c:pt idx="19865">
                  <c:v>0.90647489999999997</c:v>
                </c:pt>
                <c:pt idx="19866">
                  <c:v>0.90685919999999998</c:v>
                </c:pt>
                <c:pt idx="19867">
                  <c:v>0.90716209999999997</c:v>
                </c:pt>
                <c:pt idx="19868">
                  <c:v>0.9076978</c:v>
                </c:pt>
                <c:pt idx="19869">
                  <c:v>0.90808290000000003</c:v>
                </c:pt>
                <c:pt idx="19870">
                  <c:v>0.90846749999999998</c:v>
                </c:pt>
                <c:pt idx="19871">
                  <c:v>0.90861879999999995</c:v>
                </c:pt>
                <c:pt idx="19872">
                  <c:v>0.90900309999999995</c:v>
                </c:pt>
                <c:pt idx="19873">
                  <c:v>0.90938750000000002</c:v>
                </c:pt>
                <c:pt idx="19874">
                  <c:v>0.90953810000000002</c:v>
                </c:pt>
                <c:pt idx="19875">
                  <c:v>0.90983979999999998</c:v>
                </c:pt>
                <c:pt idx="19876">
                  <c:v>0.91037409999999996</c:v>
                </c:pt>
                <c:pt idx="19877">
                  <c:v>0.9107594</c:v>
                </c:pt>
                <c:pt idx="19878">
                  <c:v>0.91144700000000001</c:v>
                </c:pt>
                <c:pt idx="19879">
                  <c:v>0.91159860000000004</c:v>
                </c:pt>
                <c:pt idx="19880">
                  <c:v>0.91198489999999999</c:v>
                </c:pt>
                <c:pt idx="19881">
                  <c:v>0.91267240000000005</c:v>
                </c:pt>
                <c:pt idx="19882">
                  <c:v>0.91297510000000004</c:v>
                </c:pt>
                <c:pt idx="19883">
                  <c:v>0.91320999999999997</c:v>
                </c:pt>
                <c:pt idx="19884">
                  <c:v>0.91374599999999995</c:v>
                </c:pt>
                <c:pt idx="19885">
                  <c:v>0.91404839999999998</c:v>
                </c:pt>
                <c:pt idx="19886">
                  <c:v>0.91443419999999997</c:v>
                </c:pt>
                <c:pt idx="19887">
                  <c:v>0.91497119999999998</c:v>
                </c:pt>
                <c:pt idx="19888">
                  <c:v>0.91527409999999998</c:v>
                </c:pt>
                <c:pt idx="19889">
                  <c:v>0.91604529999999995</c:v>
                </c:pt>
                <c:pt idx="19890">
                  <c:v>0.91619640000000002</c:v>
                </c:pt>
                <c:pt idx="19891">
                  <c:v>0.91658249999999997</c:v>
                </c:pt>
                <c:pt idx="19892">
                  <c:v>0.91673400000000005</c:v>
                </c:pt>
                <c:pt idx="19893">
                  <c:v>0.91727049999999999</c:v>
                </c:pt>
                <c:pt idx="19894">
                  <c:v>0.91757239999999995</c:v>
                </c:pt>
                <c:pt idx="19895">
                  <c:v>0.9179581</c:v>
                </c:pt>
                <c:pt idx="19896">
                  <c:v>0.91834380000000004</c:v>
                </c:pt>
                <c:pt idx="19897">
                  <c:v>0.9186455</c:v>
                </c:pt>
                <c:pt idx="19898">
                  <c:v>0.91879679999999997</c:v>
                </c:pt>
                <c:pt idx="19899">
                  <c:v>0.91933279999999995</c:v>
                </c:pt>
                <c:pt idx="19900">
                  <c:v>0.91986950000000001</c:v>
                </c:pt>
                <c:pt idx="19901">
                  <c:v>0.92002110000000004</c:v>
                </c:pt>
                <c:pt idx="19902">
                  <c:v>0.92055719999999996</c:v>
                </c:pt>
                <c:pt idx="19903">
                  <c:v>0.92070859999999999</c:v>
                </c:pt>
                <c:pt idx="19904">
                  <c:v>0.9210931</c:v>
                </c:pt>
                <c:pt idx="19905">
                  <c:v>0.92162809999999995</c:v>
                </c:pt>
                <c:pt idx="19906">
                  <c:v>0.92177880000000001</c:v>
                </c:pt>
                <c:pt idx="19907">
                  <c:v>0.92216319999999996</c:v>
                </c:pt>
                <c:pt idx="19908">
                  <c:v>0.92269780000000001</c:v>
                </c:pt>
                <c:pt idx="19909">
                  <c:v>0.92284809999999995</c:v>
                </c:pt>
                <c:pt idx="19910">
                  <c:v>0.92323299999999997</c:v>
                </c:pt>
                <c:pt idx="19911">
                  <c:v>0.92338350000000002</c:v>
                </c:pt>
                <c:pt idx="19912">
                  <c:v>0.92368470000000003</c:v>
                </c:pt>
                <c:pt idx="19913">
                  <c:v>0.92421880000000001</c:v>
                </c:pt>
                <c:pt idx="19914">
                  <c:v>0.92460299999999995</c:v>
                </c:pt>
                <c:pt idx="19915">
                  <c:v>0.92475399999999996</c:v>
                </c:pt>
                <c:pt idx="19916">
                  <c:v>0.92528820000000001</c:v>
                </c:pt>
                <c:pt idx="19917">
                  <c:v>0.9254386</c:v>
                </c:pt>
                <c:pt idx="19918">
                  <c:v>0.92597309999999999</c:v>
                </c:pt>
                <c:pt idx="19919">
                  <c:v>0.9263574</c:v>
                </c:pt>
                <c:pt idx="19920">
                  <c:v>0.92689160000000004</c:v>
                </c:pt>
                <c:pt idx="19921">
                  <c:v>0.92719309999999999</c:v>
                </c:pt>
                <c:pt idx="19922">
                  <c:v>0.9275776</c:v>
                </c:pt>
                <c:pt idx="19923">
                  <c:v>0.92811259999999995</c:v>
                </c:pt>
                <c:pt idx="19924">
                  <c:v>0.92841340000000006</c:v>
                </c:pt>
                <c:pt idx="19925">
                  <c:v>0.92879780000000001</c:v>
                </c:pt>
                <c:pt idx="19926">
                  <c:v>0.92894880000000002</c:v>
                </c:pt>
                <c:pt idx="19927">
                  <c:v>0.92933279999999996</c:v>
                </c:pt>
                <c:pt idx="19928">
                  <c:v>0.92986659999999999</c:v>
                </c:pt>
                <c:pt idx="19929">
                  <c:v>0.9298672</c:v>
                </c:pt>
                <c:pt idx="19930">
                  <c:v>0.93040029999999996</c:v>
                </c:pt>
                <c:pt idx="19931">
                  <c:v>0.93078450000000001</c:v>
                </c:pt>
                <c:pt idx="19932">
                  <c:v>0.93093479999999995</c:v>
                </c:pt>
                <c:pt idx="19933">
                  <c:v>0.93146839999999997</c:v>
                </c:pt>
                <c:pt idx="19934">
                  <c:v>0.93161879999999997</c:v>
                </c:pt>
                <c:pt idx="19935">
                  <c:v>0.93215309999999996</c:v>
                </c:pt>
                <c:pt idx="19936">
                  <c:v>0.9323032</c:v>
                </c:pt>
                <c:pt idx="19937">
                  <c:v>0.93283780000000005</c:v>
                </c:pt>
                <c:pt idx="19938">
                  <c:v>0.93298820000000005</c:v>
                </c:pt>
                <c:pt idx="19939">
                  <c:v>0.93375580000000002</c:v>
                </c:pt>
                <c:pt idx="19940">
                  <c:v>0.93390620000000002</c:v>
                </c:pt>
                <c:pt idx="19941">
                  <c:v>0.93443920000000003</c:v>
                </c:pt>
                <c:pt idx="19942">
                  <c:v>0.93458940000000001</c:v>
                </c:pt>
                <c:pt idx="19943">
                  <c:v>0.93512119999999999</c:v>
                </c:pt>
                <c:pt idx="19944">
                  <c:v>0.9356544</c:v>
                </c:pt>
                <c:pt idx="19945">
                  <c:v>0.93603789999999998</c:v>
                </c:pt>
                <c:pt idx="19946">
                  <c:v>0.93633739999999999</c:v>
                </c:pt>
                <c:pt idx="19947">
                  <c:v>0.93672049999999996</c:v>
                </c:pt>
                <c:pt idx="19948">
                  <c:v>0.93710300000000002</c:v>
                </c:pt>
                <c:pt idx="19949">
                  <c:v>0.9372528</c:v>
                </c:pt>
                <c:pt idx="19950">
                  <c:v>0.93778510000000004</c:v>
                </c:pt>
                <c:pt idx="19951">
                  <c:v>0.93793519999999997</c:v>
                </c:pt>
                <c:pt idx="19952">
                  <c:v>0.93846719999999995</c:v>
                </c:pt>
                <c:pt idx="19953">
                  <c:v>0.93899920000000003</c:v>
                </c:pt>
                <c:pt idx="19954">
                  <c:v>0.93914920000000002</c:v>
                </c:pt>
                <c:pt idx="19955">
                  <c:v>0.9396814</c:v>
                </c:pt>
                <c:pt idx="19956">
                  <c:v>0.94006440000000002</c:v>
                </c:pt>
                <c:pt idx="19957">
                  <c:v>0.94021379999999999</c:v>
                </c:pt>
                <c:pt idx="19958">
                  <c:v>0.94074550000000001</c:v>
                </c:pt>
                <c:pt idx="19959">
                  <c:v>0.94112850000000003</c:v>
                </c:pt>
                <c:pt idx="19960">
                  <c:v>0.94151220000000002</c:v>
                </c:pt>
                <c:pt idx="19961">
                  <c:v>0.94181119999999996</c:v>
                </c:pt>
                <c:pt idx="19962">
                  <c:v>0.94219470000000005</c:v>
                </c:pt>
                <c:pt idx="19963">
                  <c:v>0.94272690000000003</c:v>
                </c:pt>
                <c:pt idx="19964">
                  <c:v>0.94287589999999999</c:v>
                </c:pt>
                <c:pt idx="19965">
                  <c:v>0.94325939999999997</c:v>
                </c:pt>
                <c:pt idx="19966">
                  <c:v>0.94379159999999995</c:v>
                </c:pt>
                <c:pt idx="19967">
                  <c:v>0.94379219999999997</c:v>
                </c:pt>
                <c:pt idx="19968">
                  <c:v>0.94432490000000002</c:v>
                </c:pt>
                <c:pt idx="19969">
                  <c:v>0.94447360000000002</c:v>
                </c:pt>
                <c:pt idx="19970">
                  <c:v>0.94515490000000002</c:v>
                </c:pt>
                <c:pt idx="19971">
                  <c:v>0.94553869999999995</c:v>
                </c:pt>
                <c:pt idx="19972">
                  <c:v>0.94607180000000002</c:v>
                </c:pt>
                <c:pt idx="19973">
                  <c:v>0.94622059999999997</c:v>
                </c:pt>
                <c:pt idx="19974">
                  <c:v>0.94645619999999997</c:v>
                </c:pt>
                <c:pt idx="19975">
                  <c:v>0.94675410000000004</c:v>
                </c:pt>
                <c:pt idx="19976">
                  <c:v>0.94713809999999998</c:v>
                </c:pt>
                <c:pt idx="19977">
                  <c:v>0.9474359</c:v>
                </c:pt>
                <c:pt idx="19978">
                  <c:v>0.94782040000000001</c:v>
                </c:pt>
                <c:pt idx="19979">
                  <c:v>0.94820470000000001</c:v>
                </c:pt>
                <c:pt idx="19980">
                  <c:v>0.94835360000000002</c:v>
                </c:pt>
                <c:pt idx="19981">
                  <c:v>0.94888620000000001</c:v>
                </c:pt>
                <c:pt idx="19982">
                  <c:v>0.94941880000000001</c:v>
                </c:pt>
                <c:pt idx="19983">
                  <c:v>0.95010039999999996</c:v>
                </c:pt>
                <c:pt idx="19984">
                  <c:v>0.95048449999999995</c:v>
                </c:pt>
                <c:pt idx="19985">
                  <c:v>0.95063319999999996</c:v>
                </c:pt>
                <c:pt idx="19986">
                  <c:v>0.95101720000000001</c:v>
                </c:pt>
                <c:pt idx="19987">
                  <c:v>0.95116579999999995</c:v>
                </c:pt>
                <c:pt idx="19988">
                  <c:v>0.95154939999999999</c:v>
                </c:pt>
                <c:pt idx="19989">
                  <c:v>0.95208090000000001</c:v>
                </c:pt>
                <c:pt idx="19990">
                  <c:v>0.95222949999999995</c:v>
                </c:pt>
                <c:pt idx="19991">
                  <c:v>0.95276079999999996</c:v>
                </c:pt>
                <c:pt idx="19992">
                  <c:v>0.95314410000000005</c:v>
                </c:pt>
                <c:pt idx="19993">
                  <c:v>0.95329220000000003</c:v>
                </c:pt>
                <c:pt idx="19994">
                  <c:v>0.95344059999999997</c:v>
                </c:pt>
                <c:pt idx="19995">
                  <c:v>0.95397120000000002</c:v>
                </c:pt>
                <c:pt idx="19996">
                  <c:v>0.95420689999999997</c:v>
                </c:pt>
                <c:pt idx="19997">
                  <c:v>0.95473810000000003</c:v>
                </c:pt>
                <c:pt idx="19998">
                  <c:v>0.95488629999999997</c:v>
                </c:pt>
                <c:pt idx="19999">
                  <c:v>0.955565</c:v>
                </c:pt>
                <c:pt idx="20000">
                  <c:v>0.95571300000000003</c:v>
                </c:pt>
                <c:pt idx="20001">
                  <c:v>0.95624419999999999</c:v>
                </c:pt>
                <c:pt idx="20002">
                  <c:v>0.95662809999999998</c:v>
                </c:pt>
                <c:pt idx="20003">
                  <c:v>0.95715980000000001</c:v>
                </c:pt>
                <c:pt idx="20004">
                  <c:v>0.9573081</c:v>
                </c:pt>
                <c:pt idx="20005">
                  <c:v>0.95783890000000005</c:v>
                </c:pt>
                <c:pt idx="20006">
                  <c:v>0.95798689999999997</c:v>
                </c:pt>
                <c:pt idx="20007">
                  <c:v>0.95851719999999996</c:v>
                </c:pt>
                <c:pt idx="20008">
                  <c:v>0.95904809999999996</c:v>
                </c:pt>
                <c:pt idx="20009">
                  <c:v>0.95919580000000004</c:v>
                </c:pt>
                <c:pt idx="20010">
                  <c:v>0.95957809999999999</c:v>
                </c:pt>
                <c:pt idx="20011">
                  <c:v>0.95996090000000001</c:v>
                </c:pt>
                <c:pt idx="20012">
                  <c:v>0.96010879999999998</c:v>
                </c:pt>
                <c:pt idx="20013">
                  <c:v>0.96063880000000001</c:v>
                </c:pt>
                <c:pt idx="20014">
                  <c:v>0.96078680000000005</c:v>
                </c:pt>
                <c:pt idx="20015">
                  <c:v>0.96155159999999995</c:v>
                </c:pt>
                <c:pt idx="20016">
                  <c:v>0.96169879999999996</c:v>
                </c:pt>
                <c:pt idx="20017">
                  <c:v>0.96184650000000005</c:v>
                </c:pt>
                <c:pt idx="20018">
                  <c:v>0.962229</c:v>
                </c:pt>
                <c:pt idx="20019">
                  <c:v>0.96237589999999995</c:v>
                </c:pt>
                <c:pt idx="20020">
                  <c:v>0.96275790000000006</c:v>
                </c:pt>
                <c:pt idx="20021">
                  <c:v>0.96328740000000002</c:v>
                </c:pt>
                <c:pt idx="20022">
                  <c:v>0.96343440000000002</c:v>
                </c:pt>
                <c:pt idx="20023">
                  <c:v>0.96396340000000003</c:v>
                </c:pt>
                <c:pt idx="20024">
                  <c:v>0.96434620000000004</c:v>
                </c:pt>
                <c:pt idx="20025">
                  <c:v>0.96478680000000006</c:v>
                </c:pt>
                <c:pt idx="20026">
                  <c:v>0.96493419999999996</c:v>
                </c:pt>
                <c:pt idx="20027">
                  <c:v>0.9653159</c:v>
                </c:pt>
                <c:pt idx="20028">
                  <c:v>0.96584340000000002</c:v>
                </c:pt>
                <c:pt idx="20029">
                  <c:v>0.96613760000000004</c:v>
                </c:pt>
                <c:pt idx="20030">
                  <c:v>0.96651909999999996</c:v>
                </c:pt>
                <c:pt idx="20031">
                  <c:v>0.96704699999999999</c:v>
                </c:pt>
                <c:pt idx="20032">
                  <c:v>0.96719409999999995</c:v>
                </c:pt>
                <c:pt idx="20033">
                  <c:v>0.96742890000000004</c:v>
                </c:pt>
                <c:pt idx="20034">
                  <c:v>0.96795640000000005</c:v>
                </c:pt>
                <c:pt idx="20035">
                  <c:v>0.96825039999999996</c:v>
                </c:pt>
                <c:pt idx="20036">
                  <c:v>0.96863060000000001</c:v>
                </c:pt>
                <c:pt idx="20037">
                  <c:v>0.96877740000000001</c:v>
                </c:pt>
                <c:pt idx="20038">
                  <c:v>0.96930380000000005</c:v>
                </c:pt>
                <c:pt idx="20039">
                  <c:v>0.96983039999999998</c:v>
                </c:pt>
                <c:pt idx="20040">
                  <c:v>0.96997679999999997</c:v>
                </c:pt>
                <c:pt idx="20041">
                  <c:v>0.97035740000000004</c:v>
                </c:pt>
                <c:pt idx="20042">
                  <c:v>0.97050349999999996</c:v>
                </c:pt>
                <c:pt idx="20043">
                  <c:v>0.97102940000000004</c:v>
                </c:pt>
                <c:pt idx="20044">
                  <c:v>0.97140950000000004</c:v>
                </c:pt>
                <c:pt idx="20045">
                  <c:v>0.97155610000000003</c:v>
                </c:pt>
                <c:pt idx="20046">
                  <c:v>0.97193600000000002</c:v>
                </c:pt>
                <c:pt idx="20047">
                  <c:v>0.97246160000000004</c:v>
                </c:pt>
                <c:pt idx="20048">
                  <c:v>0.97284199999999998</c:v>
                </c:pt>
                <c:pt idx="20049">
                  <c:v>0.97313419999999995</c:v>
                </c:pt>
                <c:pt idx="20050">
                  <c:v>0.9735144</c:v>
                </c:pt>
                <c:pt idx="20051">
                  <c:v>0.97404089999999999</c:v>
                </c:pt>
                <c:pt idx="20052">
                  <c:v>0.97418709999999997</c:v>
                </c:pt>
                <c:pt idx="20053">
                  <c:v>0.97447930000000005</c:v>
                </c:pt>
                <c:pt idx="20054">
                  <c:v>0.97500549999999997</c:v>
                </c:pt>
                <c:pt idx="20055">
                  <c:v>0.97538599999999998</c:v>
                </c:pt>
                <c:pt idx="20056">
                  <c:v>0.97576640000000003</c:v>
                </c:pt>
                <c:pt idx="20057">
                  <c:v>0.97591240000000001</c:v>
                </c:pt>
                <c:pt idx="20058">
                  <c:v>0.97643860000000005</c:v>
                </c:pt>
                <c:pt idx="20059">
                  <c:v>0.9768194</c:v>
                </c:pt>
                <c:pt idx="20060">
                  <c:v>0.97696550000000004</c:v>
                </c:pt>
                <c:pt idx="20061">
                  <c:v>0.97749059999999999</c:v>
                </c:pt>
                <c:pt idx="20062">
                  <c:v>0.97801700000000003</c:v>
                </c:pt>
                <c:pt idx="20063">
                  <c:v>0.97839849999999995</c:v>
                </c:pt>
                <c:pt idx="20064">
                  <c:v>0.97892570000000001</c:v>
                </c:pt>
                <c:pt idx="20065">
                  <c:v>0.97892619999999997</c:v>
                </c:pt>
                <c:pt idx="20066">
                  <c:v>0.97930779999999995</c:v>
                </c:pt>
                <c:pt idx="20067">
                  <c:v>0.97959909999999994</c:v>
                </c:pt>
                <c:pt idx="20068">
                  <c:v>0.97998050000000003</c:v>
                </c:pt>
                <c:pt idx="20069">
                  <c:v>0.98027220000000004</c:v>
                </c:pt>
                <c:pt idx="20070">
                  <c:v>0.98079879999999997</c:v>
                </c:pt>
                <c:pt idx="20071">
                  <c:v>0.98117949999999998</c:v>
                </c:pt>
                <c:pt idx="20072">
                  <c:v>0.98132560000000002</c:v>
                </c:pt>
                <c:pt idx="20073">
                  <c:v>0.98185239999999996</c:v>
                </c:pt>
                <c:pt idx="20074">
                  <c:v>0.98223360000000004</c:v>
                </c:pt>
                <c:pt idx="20075">
                  <c:v>0.98252470000000003</c:v>
                </c:pt>
                <c:pt idx="20076">
                  <c:v>0.98290619999999995</c:v>
                </c:pt>
                <c:pt idx="20077">
                  <c:v>0.98305200000000004</c:v>
                </c:pt>
                <c:pt idx="20078">
                  <c:v>0.98357850000000002</c:v>
                </c:pt>
                <c:pt idx="20079">
                  <c:v>0.98395920000000003</c:v>
                </c:pt>
                <c:pt idx="20080">
                  <c:v>0.98410500000000001</c:v>
                </c:pt>
                <c:pt idx="20081">
                  <c:v>0.98448590000000002</c:v>
                </c:pt>
                <c:pt idx="20082">
                  <c:v>0.98515710000000001</c:v>
                </c:pt>
                <c:pt idx="20083">
                  <c:v>0.98568389999999995</c:v>
                </c:pt>
                <c:pt idx="20084">
                  <c:v>0.98568409999999995</c:v>
                </c:pt>
                <c:pt idx="20085">
                  <c:v>0.98621130000000001</c:v>
                </c:pt>
                <c:pt idx="20086">
                  <c:v>0.98673880000000003</c:v>
                </c:pt>
                <c:pt idx="20087">
                  <c:v>0.98688419999999999</c:v>
                </c:pt>
                <c:pt idx="20088">
                  <c:v>0.98712100000000003</c:v>
                </c:pt>
                <c:pt idx="20089">
                  <c:v>0.98764819999999998</c:v>
                </c:pt>
                <c:pt idx="20090">
                  <c:v>0.98793880000000001</c:v>
                </c:pt>
                <c:pt idx="20091">
                  <c:v>0.98817580000000005</c:v>
                </c:pt>
                <c:pt idx="20092">
                  <c:v>0.98870279999999999</c:v>
                </c:pt>
                <c:pt idx="20093">
                  <c:v>0.98899360000000003</c:v>
                </c:pt>
                <c:pt idx="20094">
                  <c:v>0.98937509999999995</c:v>
                </c:pt>
                <c:pt idx="20095">
                  <c:v>0.98990149999999999</c:v>
                </c:pt>
                <c:pt idx="20096">
                  <c:v>0.9900468</c:v>
                </c:pt>
                <c:pt idx="20097">
                  <c:v>0.99057379999999995</c:v>
                </c:pt>
                <c:pt idx="20098">
                  <c:v>0.99095639999999996</c:v>
                </c:pt>
                <c:pt idx="20099">
                  <c:v>0.99124679999999998</c:v>
                </c:pt>
                <c:pt idx="20100">
                  <c:v>0.99162910000000004</c:v>
                </c:pt>
                <c:pt idx="20101">
                  <c:v>0.99230240000000003</c:v>
                </c:pt>
                <c:pt idx="20102">
                  <c:v>0.99244779999999999</c:v>
                </c:pt>
                <c:pt idx="20103">
                  <c:v>0.9926855</c:v>
                </c:pt>
                <c:pt idx="20104">
                  <c:v>0.99321320000000002</c:v>
                </c:pt>
                <c:pt idx="20105">
                  <c:v>0.99350349999999998</c:v>
                </c:pt>
                <c:pt idx="20106">
                  <c:v>0.99374070000000003</c:v>
                </c:pt>
                <c:pt idx="20107">
                  <c:v>0.99426760000000003</c:v>
                </c:pt>
                <c:pt idx="20108">
                  <c:v>0.99441290000000004</c:v>
                </c:pt>
                <c:pt idx="20109">
                  <c:v>0.99479519999999999</c:v>
                </c:pt>
                <c:pt idx="20110">
                  <c:v>0.995085</c:v>
                </c:pt>
                <c:pt idx="20111">
                  <c:v>0.99546699999999999</c:v>
                </c:pt>
                <c:pt idx="20112">
                  <c:v>0.99561219999999995</c:v>
                </c:pt>
                <c:pt idx="20113">
                  <c:v>0.99628360000000005</c:v>
                </c:pt>
                <c:pt idx="20114">
                  <c:v>0.99666589999999999</c:v>
                </c:pt>
                <c:pt idx="20115">
                  <c:v>0.99695610000000001</c:v>
                </c:pt>
                <c:pt idx="20116">
                  <c:v>0.99733740000000004</c:v>
                </c:pt>
                <c:pt idx="20117">
                  <c:v>0.99771960000000004</c:v>
                </c:pt>
                <c:pt idx="20118">
                  <c:v>0.99824599999999997</c:v>
                </c:pt>
                <c:pt idx="20119">
                  <c:v>0.99824639999999998</c:v>
                </c:pt>
                <c:pt idx="20120">
                  <c:v>0.99877280000000002</c:v>
                </c:pt>
                <c:pt idx="20121">
                  <c:v>0.99915419999999999</c:v>
                </c:pt>
                <c:pt idx="20122">
                  <c:v>0.99929840000000003</c:v>
                </c:pt>
                <c:pt idx="20123">
                  <c:v>0.99929880000000004</c:v>
                </c:pt>
                <c:pt idx="20124">
                  <c:v>0.99982360000000003</c:v>
                </c:pt>
                <c:pt idx="20125">
                  <c:v>1.0003489999999999</c:v>
                </c:pt>
                <c:pt idx="20126">
                  <c:v>1.0004930000000001</c:v>
                </c:pt>
                <c:pt idx="20127">
                  <c:v>1.001018</c:v>
                </c:pt>
                <c:pt idx="20128">
                  <c:v>1.0013989999999999</c:v>
                </c:pt>
                <c:pt idx="20129">
                  <c:v>1.0015430000000001</c:v>
                </c:pt>
                <c:pt idx="20130">
                  <c:v>1.001924</c:v>
                </c:pt>
                <c:pt idx="20131">
                  <c:v>1.0024489999999999</c:v>
                </c:pt>
                <c:pt idx="20132">
                  <c:v>1.002974</c:v>
                </c:pt>
                <c:pt idx="20133">
                  <c:v>1.0034989999999999</c:v>
                </c:pt>
                <c:pt idx="20134">
                  <c:v>1.0037879999999999</c:v>
                </c:pt>
                <c:pt idx="20135">
                  <c:v>1.00417</c:v>
                </c:pt>
                <c:pt idx="20136">
                  <c:v>1.0043139999999999</c:v>
                </c:pt>
                <c:pt idx="20137">
                  <c:v>1.004696</c:v>
                </c:pt>
                <c:pt idx="20138">
                  <c:v>1.005077</c:v>
                </c:pt>
                <c:pt idx="20139">
                  <c:v>1.005603</c:v>
                </c:pt>
                <c:pt idx="20140">
                  <c:v>1.005746</c:v>
                </c:pt>
                <c:pt idx="20141">
                  <c:v>1.0061290000000001</c:v>
                </c:pt>
                <c:pt idx="20142">
                  <c:v>1.0065120000000001</c:v>
                </c:pt>
                <c:pt idx="20143">
                  <c:v>1.0067999999999999</c:v>
                </c:pt>
                <c:pt idx="20144">
                  <c:v>1.007182</c:v>
                </c:pt>
                <c:pt idx="20145">
                  <c:v>1.007708</c:v>
                </c:pt>
                <c:pt idx="20146">
                  <c:v>1.0080910000000001</c:v>
                </c:pt>
                <c:pt idx="20147">
                  <c:v>1.0083789999999999</c:v>
                </c:pt>
                <c:pt idx="20148">
                  <c:v>1.0089060000000001</c:v>
                </c:pt>
                <c:pt idx="20149">
                  <c:v>1.0094339999999999</c:v>
                </c:pt>
                <c:pt idx="20150">
                  <c:v>1.009962</c:v>
                </c:pt>
                <c:pt idx="20151">
                  <c:v>1.010346</c:v>
                </c:pt>
                <c:pt idx="20152">
                  <c:v>1.0108740000000001</c:v>
                </c:pt>
                <c:pt idx="20153">
                  <c:v>1.0110189999999999</c:v>
                </c:pt>
                <c:pt idx="20154">
                  <c:v>1.0114030000000001</c:v>
                </c:pt>
                <c:pt idx="20155">
                  <c:v>1.0116909999999999</c:v>
                </c:pt>
                <c:pt idx="20156">
                  <c:v>1.012076</c:v>
                </c:pt>
                <c:pt idx="20157">
                  <c:v>1.0126040000000001</c:v>
                </c:pt>
                <c:pt idx="20158">
                  <c:v>1.0129889999999999</c:v>
                </c:pt>
                <c:pt idx="20159">
                  <c:v>1.0136620000000001</c:v>
                </c:pt>
                <c:pt idx="20160">
                  <c:v>1.013806</c:v>
                </c:pt>
                <c:pt idx="20161">
                  <c:v>1.0143340000000001</c:v>
                </c:pt>
                <c:pt idx="20162">
                  <c:v>1.0147189999999999</c:v>
                </c:pt>
                <c:pt idx="20163">
                  <c:v>1.015104</c:v>
                </c:pt>
                <c:pt idx="20164">
                  <c:v>1.0156339999999999</c:v>
                </c:pt>
                <c:pt idx="20165">
                  <c:v>1.0159210000000001</c:v>
                </c:pt>
                <c:pt idx="20166">
                  <c:v>1.0163059999999999</c:v>
                </c:pt>
                <c:pt idx="20167">
                  <c:v>1.0169790000000001</c:v>
                </c:pt>
                <c:pt idx="20168">
                  <c:v>1.017123</c:v>
                </c:pt>
                <c:pt idx="20169">
                  <c:v>1.0176529999999999</c:v>
                </c:pt>
                <c:pt idx="20170">
                  <c:v>1.017895</c:v>
                </c:pt>
                <c:pt idx="20171">
                  <c:v>1.018424</c:v>
                </c:pt>
                <c:pt idx="20172">
                  <c:v>1.0185679999999999</c:v>
                </c:pt>
                <c:pt idx="20173">
                  <c:v>1.019096</c:v>
                </c:pt>
                <c:pt idx="20174">
                  <c:v>1.019482</c:v>
                </c:pt>
                <c:pt idx="20175">
                  <c:v>1.0196259999999999</c:v>
                </c:pt>
                <c:pt idx="20176">
                  <c:v>1.0201560000000001</c:v>
                </c:pt>
                <c:pt idx="20177">
                  <c:v>1.0203</c:v>
                </c:pt>
                <c:pt idx="20178">
                  <c:v>1.020829</c:v>
                </c:pt>
                <c:pt idx="20179">
                  <c:v>1.020972</c:v>
                </c:pt>
                <c:pt idx="20180">
                  <c:v>1.0215019999999999</c:v>
                </c:pt>
                <c:pt idx="20181">
                  <c:v>1.021744</c:v>
                </c:pt>
                <c:pt idx="20182">
                  <c:v>1.0221739999999999</c:v>
                </c:pt>
                <c:pt idx="20183">
                  <c:v>1.022559</c:v>
                </c:pt>
                <c:pt idx="20184">
                  <c:v>1.0227040000000001</c:v>
                </c:pt>
                <c:pt idx="20185">
                  <c:v>1.023088</c:v>
                </c:pt>
                <c:pt idx="20186">
                  <c:v>1.023474</c:v>
                </c:pt>
                <c:pt idx="20187">
                  <c:v>1.0238590000000001</c:v>
                </c:pt>
                <c:pt idx="20188">
                  <c:v>1.0241450000000001</c:v>
                </c:pt>
                <c:pt idx="20189">
                  <c:v>1.0246740000000001</c:v>
                </c:pt>
                <c:pt idx="20190">
                  <c:v>1.0248170000000001</c:v>
                </c:pt>
                <c:pt idx="20191">
                  <c:v>1.0253460000000001</c:v>
                </c:pt>
                <c:pt idx="20192">
                  <c:v>1.0254890000000001</c:v>
                </c:pt>
                <c:pt idx="20193">
                  <c:v>1.026017</c:v>
                </c:pt>
                <c:pt idx="20194">
                  <c:v>1.026546</c:v>
                </c:pt>
                <c:pt idx="20195">
                  <c:v>1.026931</c:v>
                </c:pt>
                <c:pt idx="20196">
                  <c:v>1.027075</c:v>
                </c:pt>
                <c:pt idx="20197">
                  <c:v>1.027603</c:v>
                </c:pt>
                <c:pt idx="20198">
                  <c:v>1.0281309999999999</c:v>
                </c:pt>
                <c:pt idx="20199">
                  <c:v>1.0282739999999999</c:v>
                </c:pt>
                <c:pt idx="20200">
                  <c:v>1.028802</c:v>
                </c:pt>
                <c:pt idx="20201">
                  <c:v>1.028945</c:v>
                </c:pt>
                <c:pt idx="20202">
                  <c:v>1.0294719999999999</c:v>
                </c:pt>
                <c:pt idx="20203">
                  <c:v>1.0294730000000001</c:v>
                </c:pt>
                <c:pt idx="20204">
                  <c:v>1.030143</c:v>
                </c:pt>
                <c:pt idx="20205">
                  <c:v>1.0306709999999999</c:v>
                </c:pt>
                <c:pt idx="20206">
                  <c:v>1.0310550000000001</c:v>
                </c:pt>
                <c:pt idx="20207">
                  <c:v>1.031199</c:v>
                </c:pt>
                <c:pt idx="20208">
                  <c:v>1.031342</c:v>
                </c:pt>
                <c:pt idx="20209">
                  <c:v>1.0317259999999999</c:v>
                </c:pt>
                <c:pt idx="20210">
                  <c:v>1.032254</c:v>
                </c:pt>
                <c:pt idx="20211">
                  <c:v>1.0323979999999999</c:v>
                </c:pt>
                <c:pt idx="20212">
                  <c:v>1.033166</c:v>
                </c:pt>
                <c:pt idx="20213">
                  <c:v>1.033452</c:v>
                </c:pt>
                <c:pt idx="20214">
                  <c:v>1.033596</c:v>
                </c:pt>
                <c:pt idx="20215">
                  <c:v>1.0339799999999999</c:v>
                </c:pt>
                <c:pt idx="20216">
                  <c:v>1.0343629999999999</c:v>
                </c:pt>
                <c:pt idx="20217">
                  <c:v>1.0347470000000001</c:v>
                </c:pt>
                <c:pt idx="20218">
                  <c:v>1.0348900000000001</c:v>
                </c:pt>
                <c:pt idx="20219">
                  <c:v>1.0354159999999999</c:v>
                </c:pt>
                <c:pt idx="20220">
                  <c:v>1.0359419999999999</c:v>
                </c:pt>
                <c:pt idx="20221">
                  <c:v>1.0359419999999999</c:v>
                </c:pt>
                <c:pt idx="20222">
                  <c:v>1.0366109999999999</c:v>
                </c:pt>
                <c:pt idx="20223">
                  <c:v>1.0369949999999999</c:v>
                </c:pt>
                <c:pt idx="20224">
                  <c:v>1.0372809999999999</c:v>
                </c:pt>
                <c:pt idx="20225">
                  <c:v>1.037666</c:v>
                </c:pt>
                <c:pt idx="20226">
                  <c:v>1.038192</c:v>
                </c:pt>
                <c:pt idx="20227">
                  <c:v>1.038335</c:v>
                </c:pt>
                <c:pt idx="20228">
                  <c:v>1.039005</c:v>
                </c:pt>
                <c:pt idx="20229">
                  <c:v>1.039005</c:v>
                </c:pt>
                <c:pt idx="20230">
                  <c:v>1.0393889999999999</c:v>
                </c:pt>
                <c:pt idx="20231">
                  <c:v>1.0396749999999999</c:v>
                </c:pt>
                <c:pt idx="20232">
                  <c:v>1.0399160000000001</c:v>
                </c:pt>
                <c:pt idx="20233">
                  <c:v>1.0405850000000001</c:v>
                </c:pt>
                <c:pt idx="20234">
                  <c:v>1.041112</c:v>
                </c:pt>
                <c:pt idx="20235">
                  <c:v>1.041256</c:v>
                </c:pt>
                <c:pt idx="20236">
                  <c:v>1.041782</c:v>
                </c:pt>
                <c:pt idx="20237">
                  <c:v>1.0420240000000001</c:v>
                </c:pt>
                <c:pt idx="20238">
                  <c:v>1.042308</c:v>
                </c:pt>
                <c:pt idx="20239">
                  <c:v>1.042835</c:v>
                </c:pt>
                <c:pt idx="20240">
                  <c:v>1.042977</c:v>
                </c:pt>
                <c:pt idx="20241">
                  <c:v>1.043504</c:v>
                </c:pt>
                <c:pt idx="20242">
                  <c:v>1.043504</c:v>
                </c:pt>
                <c:pt idx="20243">
                  <c:v>1.04403</c:v>
                </c:pt>
                <c:pt idx="20244">
                  <c:v>1.044173</c:v>
                </c:pt>
                <c:pt idx="20245">
                  <c:v>1.0446979999999999</c:v>
                </c:pt>
                <c:pt idx="20246">
                  <c:v>1.0450820000000001</c:v>
                </c:pt>
                <c:pt idx="20247">
                  <c:v>1.045366</c:v>
                </c:pt>
                <c:pt idx="20248">
                  <c:v>1.045749</c:v>
                </c:pt>
                <c:pt idx="20249">
                  <c:v>1.0461320000000001</c:v>
                </c:pt>
                <c:pt idx="20250">
                  <c:v>1.0462739999999999</c:v>
                </c:pt>
                <c:pt idx="20251">
                  <c:v>1.046656</c:v>
                </c:pt>
                <c:pt idx="20252">
                  <c:v>1.04718</c:v>
                </c:pt>
                <c:pt idx="20253">
                  <c:v>1.0473220000000001</c:v>
                </c:pt>
                <c:pt idx="20254">
                  <c:v>1.0478460000000001</c:v>
                </c:pt>
                <c:pt idx="20255">
                  <c:v>1.04813</c:v>
                </c:pt>
                <c:pt idx="20256">
                  <c:v>1.04837</c:v>
                </c:pt>
                <c:pt idx="20257">
                  <c:v>1.048894</c:v>
                </c:pt>
                <c:pt idx="20258">
                  <c:v>1.049177</c:v>
                </c:pt>
                <c:pt idx="20259">
                  <c:v>1.0495589999999999</c:v>
                </c:pt>
                <c:pt idx="20260">
                  <c:v>1.050082</c:v>
                </c:pt>
                <c:pt idx="20261">
                  <c:v>1.050224</c:v>
                </c:pt>
                <c:pt idx="20262">
                  <c:v>1.050748</c:v>
                </c:pt>
                <c:pt idx="20263">
                  <c:v>1.051129</c:v>
                </c:pt>
                <c:pt idx="20264">
                  <c:v>1.0512710000000001</c:v>
                </c:pt>
                <c:pt idx="20265">
                  <c:v>1.051652</c:v>
                </c:pt>
                <c:pt idx="20266">
                  <c:v>1.0521739999999999</c:v>
                </c:pt>
                <c:pt idx="20267">
                  <c:v>1.052697</c:v>
                </c:pt>
                <c:pt idx="20268">
                  <c:v>1.05298</c:v>
                </c:pt>
                <c:pt idx="20269">
                  <c:v>1.05322</c:v>
                </c:pt>
                <c:pt idx="20270">
                  <c:v>1.0535030000000001</c:v>
                </c:pt>
                <c:pt idx="20271">
                  <c:v>1.053884</c:v>
                </c:pt>
                <c:pt idx="20272">
                  <c:v>1.054406</c:v>
                </c:pt>
                <c:pt idx="20273">
                  <c:v>1.054548</c:v>
                </c:pt>
                <c:pt idx="20274">
                  <c:v>1.05507</c:v>
                </c:pt>
                <c:pt idx="20275">
                  <c:v>1.055212</c:v>
                </c:pt>
                <c:pt idx="20276">
                  <c:v>1.0557350000000001</c:v>
                </c:pt>
                <c:pt idx="20277">
                  <c:v>1.0563990000000001</c:v>
                </c:pt>
                <c:pt idx="20278">
                  <c:v>1.05654</c:v>
                </c:pt>
                <c:pt idx="20279">
                  <c:v>1.0570619999999999</c:v>
                </c:pt>
                <c:pt idx="20280">
                  <c:v>1.0574429999999999</c:v>
                </c:pt>
                <c:pt idx="20281">
                  <c:v>1.0578240000000001</c:v>
                </c:pt>
                <c:pt idx="20282">
                  <c:v>1.057965</c:v>
                </c:pt>
                <c:pt idx="20283">
                  <c:v>1.0583450000000001</c:v>
                </c:pt>
                <c:pt idx="20284">
                  <c:v>1.059007</c:v>
                </c:pt>
                <c:pt idx="20285">
                  <c:v>1.059388</c:v>
                </c:pt>
                <c:pt idx="20286">
                  <c:v>1.059769</c:v>
                </c:pt>
                <c:pt idx="20287">
                  <c:v>1.0600510000000001</c:v>
                </c:pt>
                <c:pt idx="20288">
                  <c:v>1.060432</c:v>
                </c:pt>
                <c:pt idx="20289">
                  <c:v>1.060953</c:v>
                </c:pt>
                <c:pt idx="20290">
                  <c:v>1.061474</c:v>
                </c:pt>
                <c:pt idx="20291">
                  <c:v>1.061615</c:v>
                </c:pt>
                <c:pt idx="20292">
                  <c:v>1.061855</c:v>
                </c:pt>
                <c:pt idx="20293">
                  <c:v>1.0622769999999999</c:v>
                </c:pt>
                <c:pt idx="20294">
                  <c:v>1.062516</c:v>
                </c:pt>
                <c:pt idx="20295">
                  <c:v>1.0627979999999999</c:v>
                </c:pt>
                <c:pt idx="20296">
                  <c:v>1.063178</c:v>
                </c:pt>
                <c:pt idx="20297">
                  <c:v>1.063699</c:v>
                </c:pt>
                <c:pt idx="20298">
                  <c:v>1.063839</c:v>
                </c:pt>
                <c:pt idx="20299">
                  <c:v>1.06436</c:v>
                </c:pt>
                <c:pt idx="20300">
                  <c:v>1.0646409999999999</c:v>
                </c:pt>
                <c:pt idx="20301">
                  <c:v>1.0650219999999999</c:v>
                </c:pt>
                <c:pt idx="20302">
                  <c:v>1.0651619999999999</c:v>
                </c:pt>
                <c:pt idx="20303">
                  <c:v>1.0656840000000001</c:v>
                </c:pt>
                <c:pt idx="20304">
                  <c:v>1.066063</c:v>
                </c:pt>
                <c:pt idx="20305">
                  <c:v>1.0660639999999999</c:v>
                </c:pt>
                <c:pt idx="20306">
                  <c:v>1.066584</c:v>
                </c:pt>
                <c:pt idx="20307">
                  <c:v>1.0672459999999999</c:v>
                </c:pt>
                <c:pt idx="20308">
                  <c:v>1.067626</c:v>
                </c:pt>
                <c:pt idx="20309">
                  <c:v>1.0677680000000001</c:v>
                </c:pt>
                <c:pt idx="20310">
                  <c:v>1.0682879999999999</c:v>
                </c:pt>
                <c:pt idx="20311">
                  <c:v>1.0684290000000001</c:v>
                </c:pt>
                <c:pt idx="20312">
                  <c:v>1.0688089999999999</c:v>
                </c:pt>
                <c:pt idx="20313">
                  <c:v>1.0689500000000001</c:v>
                </c:pt>
                <c:pt idx="20314">
                  <c:v>1.069329</c:v>
                </c:pt>
                <c:pt idx="20315">
                  <c:v>1.069849</c:v>
                </c:pt>
                <c:pt idx="20316">
                  <c:v>1.07013</c:v>
                </c:pt>
                <c:pt idx="20317">
                  <c:v>1.0705100000000001</c:v>
                </c:pt>
                <c:pt idx="20318">
                  <c:v>1.070792</c:v>
                </c:pt>
                <c:pt idx="20319">
                  <c:v>1.0711710000000001</c:v>
                </c:pt>
                <c:pt idx="20320">
                  <c:v>1.07169</c:v>
                </c:pt>
                <c:pt idx="20321">
                  <c:v>1.0720700000000001</c:v>
                </c:pt>
                <c:pt idx="20322">
                  <c:v>1.0725899999999999</c:v>
                </c:pt>
                <c:pt idx="20323">
                  <c:v>1.07273</c:v>
                </c:pt>
                <c:pt idx="20324">
                  <c:v>1.07311</c:v>
                </c:pt>
                <c:pt idx="20325">
                  <c:v>1.073391</c:v>
                </c:pt>
                <c:pt idx="20326">
                  <c:v>1.0737699999999999</c:v>
                </c:pt>
                <c:pt idx="20327">
                  <c:v>1.07429</c:v>
                </c:pt>
                <c:pt idx="20328">
                  <c:v>1.0748089999999999</c:v>
                </c:pt>
                <c:pt idx="20329">
                  <c:v>1.0748089999999999</c:v>
                </c:pt>
                <c:pt idx="20330">
                  <c:v>1.0752299999999999</c:v>
                </c:pt>
                <c:pt idx="20331">
                  <c:v>1.0756079999999999</c:v>
                </c:pt>
                <c:pt idx="20332">
                  <c:v>1.0757490000000001</c:v>
                </c:pt>
                <c:pt idx="20333">
                  <c:v>1.076128</c:v>
                </c:pt>
                <c:pt idx="20334">
                  <c:v>1.0764089999999999</c:v>
                </c:pt>
                <c:pt idx="20335">
                  <c:v>1.0767869999999999</c:v>
                </c:pt>
                <c:pt idx="20336">
                  <c:v>1.077305</c:v>
                </c:pt>
                <c:pt idx="20337">
                  <c:v>1.0776829999999999</c:v>
                </c:pt>
                <c:pt idx="20338">
                  <c:v>1.077963</c:v>
                </c:pt>
                <c:pt idx="20339">
                  <c:v>1.078341</c:v>
                </c:pt>
                <c:pt idx="20340">
                  <c:v>1.078481</c:v>
                </c:pt>
                <c:pt idx="20341">
                  <c:v>1.0788580000000001</c:v>
                </c:pt>
                <c:pt idx="20342">
                  <c:v>1.079377</c:v>
                </c:pt>
                <c:pt idx="20343">
                  <c:v>1.0795170000000001</c:v>
                </c:pt>
                <c:pt idx="20344">
                  <c:v>1.0800350000000001</c:v>
                </c:pt>
                <c:pt idx="20345">
                  <c:v>1.0801750000000001</c:v>
                </c:pt>
                <c:pt idx="20346">
                  <c:v>1.080552</c:v>
                </c:pt>
                <c:pt idx="20347">
                  <c:v>1.0809299999999999</c:v>
                </c:pt>
                <c:pt idx="20348">
                  <c:v>1.08135</c:v>
                </c:pt>
                <c:pt idx="20349">
                  <c:v>1.081728</c:v>
                </c:pt>
                <c:pt idx="20350">
                  <c:v>1.0821050000000001</c:v>
                </c:pt>
                <c:pt idx="20351">
                  <c:v>1.0823849999999999</c:v>
                </c:pt>
                <c:pt idx="20352">
                  <c:v>1.0827629999999999</c:v>
                </c:pt>
                <c:pt idx="20353">
                  <c:v>1.0831409999999999</c:v>
                </c:pt>
                <c:pt idx="20354">
                  <c:v>1.083658</c:v>
                </c:pt>
                <c:pt idx="20355">
                  <c:v>1.083798</c:v>
                </c:pt>
                <c:pt idx="20356">
                  <c:v>1.0843160000000001</c:v>
                </c:pt>
                <c:pt idx="20357">
                  <c:v>1.0848340000000001</c:v>
                </c:pt>
                <c:pt idx="20358">
                  <c:v>1.0849740000000001</c:v>
                </c:pt>
                <c:pt idx="20359">
                  <c:v>1.0852550000000001</c:v>
                </c:pt>
                <c:pt idx="20360">
                  <c:v>1.085869</c:v>
                </c:pt>
                <c:pt idx="20361">
                  <c:v>1.086149</c:v>
                </c:pt>
                <c:pt idx="20362">
                  <c:v>1.0863860000000001</c:v>
                </c:pt>
                <c:pt idx="20363">
                  <c:v>1.086902</c:v>
                </c:pt>
                <c:pt idx="20364">
                  <c:v>1.086902</c:v>
                </c:pt>
                <c:pt idx="20365">
                  <c:v>1.087418</c:v>
                </c:pt>
                <c:pt idx="20366">
                  <c:v>1.087558</c:v>
                </c:pt>
                <c:pt idx="20367">
                  <c:v>1.087934</c:v>
                </c:pt>
                <c:pt idx="20368">
                  <c:v>1.0882130000000001</c:v>
                </c:pt>
                <c:pt idx="20369">
                  <c:v>1.0885899999999999</c:v>
                </c:pt>
                <c:pt idx="20370">
                  <c:v>1.0891059999999999</c:v>
                </c:pt>
                <c:pt idx="20371">
                  <c:v>1.089385</c:v>
                </c:pt>
                <c:pt idx="20372">
                  <c:v>1.0899019999999999</c:v>
                </c:pt>
                <c:pt idx="20373">
                  <c:v>1.090042</c:v>
                </c:pt>
                <c:pt idx="20374">
                  <c:v>1.0905579999999999</c:v>
                </c:pt>
                <c:pt idx="20375">
                  <c:v>1.0907960000000001</c:v>
                </c:pt>
                <c:pt idx="20376">
                  <c:v>1.0914520000000001</c:v>
                </c:pt>
                <c:pt idx="20377">
                  <c:v>1.091593</c:v>
                </c:pt>
                <c:pt idx="20378">
                  <c:v>1.0921099999999999</c:v>
                </c:pt>
                <c:pt idx="20379">
                  <c:v>1.09239</c:v>
                </c:pt>
                <c:pt idx="20380">
                  <c:v>1.0927659999999999</c:v>
                </c:pt>
                <c:pt idx="20381">
                  <c:v>1.093143</c:v>
                </c:pt>
                <c:pt idx="20382">
                  <c:v>1.093283</c:v>
                </c:pt>
                <c:pt idx="20383">
                  <c:v>1.093799</c:v>
                </c:pt>
                <c:pt idx="20384">
                  <c:v>1.094174</c:v>
                </c:pt>
                <c:pt idx="20385">
                  <c:v>1.094314</c:v>
                </c:pt>
                <c:pt idx="20386">
                  <c:v>1.0946899999999999</c:v>
                </c:pt>
                <c:pt idx="20387">
                  <c:v>1.0946899999999999</c:v>
                </c:pt>
                <c:pt idx="20388">
                  <c:v>1.0952040000000001</c:v>
                </c:pt>
                <c:pt idx="20389">
                  <c:v>1.095483</c:v>
                </c:pt>
                <c:pt idx="20390">
                  <c:v>1.0957190000000001</c:v>
                </c:pt>
                <c:pt idx="20391">
                  <c:v>1.095858</c:v>
                </c:pt>
                <c:pt idx="20392">
                  <c:v>1.0965100000000001</c:v>
                </c:pt>
                <c:pt idx="20393">
                  <c:v>1.096746</c:v>
                </c:pt>
                <c:pt idx="20394">
                  <c:v>1.097259</c:v>
                </c:pt>
                <c:pt idx="20395">
                  <c:v>1.0975360000000001</c:v>
                </c:pt>
                <c:pt idx="20396">
                  <c:v>1.097772</c:v>
                </c:pt>
                <c:pt idx="20397">
                  <c:v>1.09805</c:v>
                </c:pt>
                <c:pt idx="20398">
                  <c:v>1.098562</c:v>
                </c:pt>
                <c:pt idx="20399">
                  <c:v>1.09884</c:v>
                </c:pt>
                <c:pt idx="20400">
                  <c:v>1.0992139999999999</c:v>
                </c:pt>
                <c:pt idx="20401">
                  <c:v>1.0997269999999999</c:v>
                </c:pt>
                <c:pt idx="20402">
                  <c:v>1.1002400000000001</c:v>
                </c:pt>
                <c:pt idx="20403">
                  <c:v>1.100519</c:v>
                </c:pt>
                <c:pt idx="20404">
                  <c:v>1.1006579999999999</c:v>
                </c:pt>
                <c:pt idx="20405">
                  <c:v>1.100894</c:v>
                </c:pt>
                <c:pt idx="20406">
                  <c:v>1.101172</c:v>
                </c:pt>
                <c:pt idx="20407">
                  <c:v>1.1016840000000001</c:v>
                </c:pt>
                <c:pt idx="20408">
                  <c:v>1.102058</c:v>
                </c:pt>
                <c:pt idx="20409">
                  <c:v>1.1021970000000001</c:v>
                </c:pt>
                <c:pt idx="20410">
                  <c:v>1.1025700000000001</c:v>
                </c:pt>
                <c:pt idx="20411">
                  <c:v>1.1027089999999999</c:v>
                </c:pt>
                <c:pt idx="20412">
                  <c:v>1.103221</c:v>
                </c:pt>
                <c:pt idx="20413">
                  <c:v>1.1033599999999999</c:v>
                </c:pt>
                <c:pt idx="20414">
                  <c:v>1.1037319999999999</c:v>
                </c:pt>
                <c:pt idx="20415">
                  <c:v>1.104104</c:v>
                </c:pt>
                <c:pt idx="20416">
                  <c:v>1.1046149999999999</c:v>
                </c:pt>
                <c:pt idx="20417">
                  <c:v>1.105127</c:v>
                </c:pt>
                <c:pt idx="20418">
                  <c:v>1.1052660000000001</c:v>
                </c:pt>
                <c:pt idx="20419">
                  <c:v>1.105777</c:v>
                </c:pt>
                <c:pt idx="20420">
                  <c:v>1.10615</c:v>
                </c:pt>
                <c:pt idx="20421">
                  <c:v>1.106428</c:v>
                </c:pt>
                <c:pt idx="20422">
                  <c:v>1.1068009999999999</c:v>
                </c:pt>
                <c:pt idx="20423">
                  <c:v>1.10694</c:v>
                </c:pt>
                <c:pt idx="20424">
                  <c:v>1.107451</c:v>
                </c:pt>
                <c:pt idx="20425">
                  <c:v>1.1078239999999999</c:v>
                </c:pt>
                <c:pt idx="20426">
                  <c:v>1.1079619999999999</c:v>
                </c:pt>
                <c:pt idx="20427">
                  <c:v>1.108473</c:v>
                </c:pt>
                <c:pt idx="20428">
                  <c:v>1.108751</c:v>
                </c:pt>
                <c:pt idx="20429">
                  <c:v>1.109124</c:v>
                </c:pt>
                <c:pt idx="20430">
                  <c:v>1.1094010000000001</c:v>
                </c:pt>
                <c:pt idx="20431">
                  <c:v>1.109774</c:v>
                </c:pt>
                <c:pt idx="20432">
                  <c:v>1.1101460000000001</c:v>
                </c:pt>
                <c:pt idx="20433">
                  <c:v>1.1105179999999999</c:v>
                </c:pt>
                <c:pt idx="20434">
                  <c:v>1.1107959999999999</c:v>
                </c:pt>
                <c:pt idx="20435">
                  <c:v>1.1113059999999999</c:v>
                </c:pt>
                <c:pt idx="20436">
                  <c:v>1.1118170000000001</c:v>
                </c:pt>
                <c:pt idx="20437">
                  <c:v>1.1120950000000001</c:v>
                </c:pt>
                <c:pt idx="20438">
                  <c:v>1.1124670000000001</c:v>
                </c:pt>
                <c:pt idx="20439">
                  <c:v>1.112746</c:v>
                </c:pt>
                <c:pt idx="20440">
                  <c:v>1.1131180000000001</c:v>
                </c:pt>
                <c:pt idx="20441">
                  <c:v>1.1134900000000001</c:v>
                </c:pt>
                <c:pt idx="20442">
                  <c:v>1.113629</c:v>
                </c:pt>
                <c:pt idx="20443">
                  <c:v>1.114001</c:v>
                </c:pt>
                <c:pt idx="20444">
                  <c:v>1.1142780000000001</c:v>
                </c:pt>
                <c:pt idx="20445">
                  <c:v>1.114884</c:v>
                </c:pt>
                <c:pt idx="20446">
                  <c:v>1.1151599999999999</c:v>
                </c:pt>
                <c:pt idx="20447">
                  <c:v>1.115394</c:v>
                </c:pt>
                <c:pt idx="20448">
                  <c:v>1.115672</c:v>
                </c:pt>
                <c:pt idx="20449">
                  <c:v>1.1161829999999999</c:v>
                </c:pt>
                <c:pt idx="20450">
                  <c:v>1.116555</c:v>
                </c:pt>
                <c:pt idx="20451">
                  <c:v>1.116832</c:v>
                </c:pt>
                <c:pt idx="20452">
                  <c:v>1.1170659999999999</c:v>
                </c:pt>
                <c:pt idx="20453">
                  <c:v>1.117343</c:v>
                </c:pt>
                <c:pt idx="20454">
                  <c:v>1.117855</c:v>
                </c:pt>
                <c:pt idx="20455">
                  <c:v>1.1183650000000001</c:v>
                </c:pt>
                <c:pt idx="20456">
                  <c:v>1.1185039999999999</c:v>
                </c:pt>
                <c:pt idx="20457">
                  <c:v>1.118876</c:v>
                </c:pt>
                <c:pt idx="20458">
                  <c:v>1.119386</c:v>
                </c:pt>
                <c:pt idx="20459">
                  <c:v>1.119758</c:v>
                </c:pt>
                <c:pt idx="20460">
                  <c:v>1.120034</c:v>
                </c:pt>
                <c:pt idx="20461">
                  <c:v>1.1207780000000001</c:v>
                </c:pt>
                <c:pt idx="20462">
                  <c:v>1.1209180000000001</c:v>
                </c:pt>
                <c:pt idx="20463">
                  <c:v>1.1211949999999999</c:v>
                </c:pt>
                <c:pt idx="20464">
                  <c:v>1.1214280000000001</c:v>
                </c:pt>
                <c:pt idx="20465">
                  <c:v>1.121939</c:v>
                </c:pt>
                <c:pt idx="20466">
                  <c:v>1.1222160000000001</c:v>
                </c:pt>
                <c:pt idx="20467">
                  <c:v>1.122449</c:v>
                </c:pt>
                <c:pt idx="20468">
                  <c:v>1.122587</c:v>
                </c:pt>
                <c:pt idx="20469">
                  <c:v>1.122959</c:v>
                </c:pt>
                <c:pt idx="20470">
                  <c:v>1.1232359999999999</c:v>
                </c:pt>
                <c:pt idx="20471">
                  <c:v>1.1237459999999999</c:v>
                </c:pt>
                <c:pt idx="20472">
                  <c:v>1.1242559999999999</c:v>
                </c:pt>
                <c:pt idx="20473">
                  <c:v>1.1243939999999999</c:v>
                </c:pt>
                <c:pt idx="20474">
                  <c:v>1.1247659999999999</c:v>
                </c:pt>
                <c:pt idx="20475">
                  <c:v>1.1249039999999999</c:v>
                </c:pt>
                <c:pt idx="20476">
                  <c:v>1.125275</c:v>
                </c:pt>
                <c:pt idx="20477">
                  <c:v>1.125785</c:v>
                </c:pt>
                <c:pt idx="20478">
                  <c:v>1.1260619999999999</c:v>
                </c:pt>
                <c:pt idx="20479">
                  <c:v>1.1262939999999999</c:v>
                </c:pt>
                <c:pt idx="20480">
                  <c:v>1.126433</c:v>
                </c:pt>
                <c:pt idx="20481">
                  <c:v>1.1269420000000001</c:v>
                </c:pt>
                <c:pt idx="20482">
                  <c:v>1.127081</c:v>
                </c:pt>
                <c:pt idx="20483">
                  <c:v>1.127589</c:v>
                </c:pt>
                <c:pt idx="20484">
                  <c:v>1.1277269999999999</c:v>
                </c:pt>
                <c:pt idx="20485">
                  <c:v>1.1280969999999999</c:v>
                </c:pt>
                <c:pt idx="20486">
                  <c:v>1.1286050000000001</c:v>
                </c:pt>
                <c:pt idx="20487">
                  <c:v>1.129251</c:v>
                </c:pt>
                <c:pt idx="20488">
                  <c:v>1.1292519999999999</c:v>
                </c:pt>
                <c:pt idx="20489">
                  <c:v>1.1297600000000001</c:v>
                </c:pt>
                <c:pt idx="20490">
                  <c:v>1.1301300000000001</c:v>
                </c:pt>
                <c:pt idx="20491">
                  <c:v>1.130406</c:v>
                </c:pt>
                <c:pt idx="20492">
                  <c:v>1.130914</c:v>
                </c:pt>
                <c:pt idx="20493">
                  <c:v>1.131284</c:v>
                </c:pt>
                <c:pt idx="20494">
                  <c:v>1.1314219999999999</c:v>
                </c:pt>
                <c:pt idx="20495">
                  <c:v>1.1317919999999999</c:v>
                </c:pt>
                <c:pt idx="20496">
                  <c:v>1.1321619999999999</c:v>
                </c:pt>
                <c:pt idx="20497">
                  <c:v>1.1325769999999999</c:v>
                </c:pt>
                <c:pt idx="20498">
                  <c:v>1.132946</c:v>
                </c:pt>
                <c:pt idx="20499">
                  <c:v>1.1330849999999999</c:v>
                </c:pt>
                <c:pt idx="20500">
                  <c:v>1.1335919999999999</c:v>
                </c:pt>
                <c:pt idx="20501">
                  <c:v>1.1341000000000001</c:v>
                </c:pt>
                <c:pt idx="20502">
                  <c:v>1.1344689999999999</c:v>
                </c:pt>
                <c:pt idx="20503">
                  <c:v>1.1346069999999999</c:v>
                </c:pt>
                <c:pt idx="20504">
                  <c:v>1.134976</c:v>
                </c:pt>
                <c:pt idx="20505">
                  <c:v>1.1354839999999999</c:v>
                </c:pt>
                <c:pt idx="20506">
                  <c:v>1.1356219999999999</c:v>
                </c:pt>
                <c:pt idx="20507">
                  <c:v>1.1361300000000001</c:v>
                </c:pt>
                <c:pt idx="20508">
                  <c:v>1.1365000000000001</c:v>
                </c:pt>
                <c:pt idx="20509">
                  <c:v>1.136638</c:v>
                </c:pt>
                <c:pt idx="20510">
                  <c:v>1.1370070000000001</c:v>
                </c:pt>
                <c:pt idx="20511">
                  <c:v>1.1372819999999999</c:v>
                </c:pt>
                <c:pt idx="20512">
                  <c:v>1.1377889999999999</c:v>
                </c:pt>
                <c:pt idx="20513">
                  <c:v>1.138296</c:v>
                </c:pt>
                <c:pt idx="20514">
                  <c:v>1.138666</c:v>
                </c:pt>
                <c:pt idx="20515">
                  <c:v>1.1388039999999999</c:v>
                </c:pt>
                <c:pt idx="20516">
                  <c:v>1.139173</c:v>
                </c:pt>
                <c:pt idx="20517">
                  <c:v>1.1394489999999999</c:v>
                </c:pt>
                <c:pt idx="20518">
                  <c:v>1.1398170000000001</c:v>
                </c:pt>
                <c:pt idx="20519">
                  <c:v>1.1399550000000001</c:v>
                </c:pt>
                <c:pt idx="20520">
                  <c:v>1.1404620000000001</c:v>
                </c:pt>
                <c:pt idx="20521">
                  <c:v>1.1409689999999999</c:v>
                </c:pt>
                <c:pt idx="20522">
                  <c:v>1.1411070000000001</c:v>
                </c:pt>
                <c:pt idx="20523">
                  <c:v>1.1414759999999999</c:v>
                </c:pt>
                <c:pt idx="20524">
                  <c:v>1.141983</c:v>
                </c:pt>
                <c:pt idx="20525">
                  <c:v>1.1421209999999999</c:v>
                </c:pt>
                <c:pt idx="20526">
                  <c:v>1.1426270000000001</c:v>
                </c:pt>
                <c:pt idx="20527">
                  <c:v>1.1428579999999999</c:v>
                </c:pt>
                <c:pt idx="20528">
                  <c:v>1.143133</c:v>
                </c:pt>
                <c:pt idx="20529">
                  <c:v>1.1436390000000001</c:v>
                </c:pt>
                <c:pt idx="20530">
                  <c:v>1.14364</c:v>
                </c:pt>
                <c:pt idx="20531">
                  <c:v>1.144145</c:v>
                </c:pt>
                <c:pt idx="20532">
                  <c:v>1.1442829999999999</c:v>
                </c:pt>
                <c:pt idx="20533">
                  <c:v>1.1447879999999999</c:v>
                </c:pt>
                <c:pt idx="20534">
                  <c:v>1.1447879999999999</c:v>
                </c:pt>
                <c:pt idx="20535">
                  <c:v>1.145662</c:v>
                </c:pt>
                <c:pt idx="20536">
                  <c:v>1.1457999999999999</c:v>
                </c:pt>
                <c:pt idx="20537">
                  <c:v>1.1461680000000001</c:v>
                </c:pt>
                <c:pt idx="20538">
                  <c:v>1.146674</c:v>
                </c:pt>
                <c:pt idx="20539">
                  <c:v>1.1471800000000001</c:v>
                </c:pt>
                <c:pt idx="20540">
                  <c:v>1.1473169999999999</c:v>
                </c:pt>
                <c:pt idx="20541">
                  <c:v>1.147823</c:v>
                </c:pt>
                <c:pt idx="20542">
                  <c:v>1.147961</c:v>
                </c:pt>
                <c:pt idx="20543">
                  <c:v>1.1483289999999999</c:v>
                </c:pt>
                <c:pt idx="20544">
                  <c:v>1.1486050000000001</c:v>
                </c:pt>
                <c:pt idx="20545">
                  <c:v>1.149249</c:v>
                </c:pt>
                <c:pt idx="20546">
                  <c:v>1.1496170000000001</c:v>
                </c:pt>
                <c:pt idx="20547">
                  <c:v>1.150031</c:v>
                </c:pt>
                <c:pt idx="20548">
                  <c:v>1.1503989999999999</c:v>
                </c:pt>
                <c:pt idx="20549">
                  <c:v>1.1509050000000001</c:v>
                </c:pt>
                <c:pt idx="20550">
                  <c:v>1.1512739999999999</c:v>
                </c:pt>
                <c:pt idx="20551">
                  <c:v>1.1514120000000001</c:v>
                </c:pt>
                <c:pt idx="20552">
                  <c:v>1.151918</c:v>
                </c:pt>
                <c:pt idx="20553">
                  <c:v>1.1520570000000001</c:v>
                </c:pt>
                <c:pt idx="20554">
                  <c:v>1.1525609999999999</c:v>
                </c:pt>
                <c:pt idx="20555">
                  <c:v>1.1525620000000001</c:v>
                </c:pt>
                <c:pt idx="20556">
                  <c:v>1.152838</c:v>
                </c:pt>
                <c:pt idx="20557">
                  <c:v>1.1533420000000001</c:v>
                </c:pt>
                <c:pt idx="20558">
                  <c:v>1.1534800000000001</c:v>
                </c:pt>
                <c:pt idx="20559">
                  <c:v>1.1538459999999999</c:v>
                </c:pt>
                <c:pt idx="20560">
                  <c:v>1.1539839999999999</c:v>
                </c:pt>
                <c:pt idx="20561">
                  <c:v>1.1543490000000001</c:v>
                </c:pt>
                <c:pt idx="20562">
                  <c:v>1.154487</c:v>
                </c:pt>
                <c:pt idx="20563">
                  <c:v>1.154989</c:v>
                </c:pt>
                <c:pt idx="20564">
                  <c:v>1.15499</c:v>
                </c:pt>
                <c:pt idx="20565">
                  <c:v>1.155491</c:v>
                </c:pt>
                <c:pt idx="20566">
                  <c:v>1.155767</c:v>
                </c:pt>
                <c:pt idx="20567">
                  <c:v>1.1562680000000001</c:v>
                </c:pt>
                <c:pt idx="20568">
                  <c:v>1.156544</c:v>
                </c:pt>
                <c:pt idx="20569">
                  <c:v>1.156682</c:v>
                </c:pt>
                <c:pt idx="20570">
                  <c:v>1.157321</c:v>
                </c:pt>
                <c:pt idx="20571">
                  <c:v>1.157683</c:v>
                </c:pt>
                <c:pt idx="20572">
                  <c:v>1.157683</c:v>
                </c:pt>
                <c:pt idx="20573">
                  <c:v>1.158045</c:v>
                </c:pt>
                <c:pt idx="20574">
                  <c:v>1.15832</c:v>
                </c:pt>
                <c:pt idx="20575">
                  <c:v>1.158458</c:v>
                </c:pt>
                <c:pt idx="20576">
                  <c:v>1.1588179999999999</c:v>
                </c:pt>
                <c:pt idx="20577">
                  <c:v>1.159316</c:v>
                </c:pt>
                <c:pt idx="20578">
                  <c:v>1.159316</c:v>
                </c:pt>
                <c:pt idx="20579">
                  <c:v>1.1594530000000001</c:v>
                </c:pt>
                <c:pt idx="20580">
                  <c:v>1.1598139999999999</c:v>
                </c:pt>
                <c:pt idx="20581">
                  <c:v>1.1604479999999999</c:v>
                </c:pt>
                <c:pt idx="20582">
                  <c:v>1.1605859999999999</c:v>
                </c:pt>
                <c:pt idx="20583">
                  <c:v>1.1607240000000001</c:v>
                </c:pt>
                <c:pt idx="20584">
                  <c:v>1.1612199999999999</c:v>
                </c:pt>
                <c:pt idx="20585">
                  <c:v>1.161718</c:v>
                </c:pt>
                <c:pt idx="20586">
                  <c:v>1.1622159999999999</c:v>
                </c:pt>
                <c:pt idx="20587">
                  <c:v>1.162355</c:v>
                </c:pt>
                <c:pt idx="20588">
                  <c:v>1.162714</c:v>
                </c:pt>
                <c:pt idx="20589">
                  <c:v>1.163211</c:v>
                </c:pt>
                <c:pt idx="20590">
                  <c:v>1.1635709999999999</c:v>
                </c:pt>
                <c:pt idx="20591">
                  <c:v>1.163932</c:v>
                </c:pt>
                <c:pt idx="20592">
                  <c:v>1.1640699999999999</c:v>
                </c:pt>
                <c:pt idx="20593">
                  <c:v>1.164928</c:v>
                </c:pt>
                <c:pt idx="20594">
                  <c:v>1.1652899999999999</c:v>
                </c:pt>
                <c:pt idx="20595">
                  <c:v>1.1656519999999999</c:v>
                </c:pt>
                <c:pt idx="20596">
                  <c:v>1.1660140000000001</c:v>
                </c:pt>
                <c:pt idx="20597">
                  <c:v>1.1665140000000001</c:v>
                </c:pt>
                <c:pt idx="20598">
                  <c:v>1.166652</c:v>
                </c:pt>
                <c:pt idx="20599">
                  <c:v>1.167151</c:v>
                </c:pt>
                <c:pt idx="20600">
                  <c:v>1.1675139999999999</c:v>
                </c:pt>
                <c:pt idx="20601">
                  <c:v>1.167651</c:v>
                </c:pt>
                <c:pt idx="20602">
                  <c:v>1.1678770000000001</c:v>
                </c:pt>
                <c:pt idx="20603">
                  <c:v>1.1682889999999999</c:v>
                </c:pt>
                <c:pt idx="20604">
                  <c:v>1.168741</c:v>
                </c:pt>
                <c:pt idx="20605">
                  <c:v>1.1692419999999999</c:v>
                </c:pt>
                <c:pt idx="20606">
                  <c:v>1.1698809999999999</c:v>
                </c:pt>
                <c:pt idx="20607">
                  <c:v>1.170156</c:v>
                </c:pt>
                <c:pt idx="20608">
                  <c:v>1.1703840000000001</c:v>
                </c:pt>
                <c:pt idx="20609">
                  <c:v>1.1706589999999999</c:v>
                </c:pt>
                <c:pt idx="20610">
                  <c:v>1.171524</c:v>
                </c:pt>
                <c:pt idx="20611">
                  <c:v>1.171889</c:v>
                </c:pt>
                <c:pt idx="20612">
                  <c:v>1.1720269999999999</c:v>
                </c:pt>
                <c:pt idx="20613">
                  <c:v>1.1721649999999999</c:v>
                </c:pt>
                <c:pt idx="20614">
                  <c:v>1.1725300000000001</c:v>
                </c:pt>
                <c:pt idx="20615">
                  <c:v>1.1730320000000001</c:v>
                </c:pt>
                <c:pt idx="20616">
                  <c:v>1.1731689999999999</c:v>
                </c:pt>
                <c:pt idx="20617">
                  <c:v>1.1735340000000001</c:v>
                </c:pt>
                <c:pt idx="20618">
                  <c:v>1.1738980000000001</c:v>
                </c:pt>
                <c:pt idx="20619">
                  <c:v>1.174399</c:v>
                </c:pt>
                <c:pt idx="20620">
                  <c:v>1.1746730000000001</c:v>
                </c:pt>
                <c:pt idx="20621">
                  <c:v>1.1749000000000001</c:v>
                </c:pt>
                <c:pt idx="20622">
                  <c:v>1.1752640000000001</c:v>
                </c:pt>
                <c:pt idx="20623">
                  <c:v>1.1754020000000001</c:v>
                </c:pt>
                <c:pt idx="20624">
                  <c:v>1.17604</c:v>
                </c:pt>
                <c:pt idx="20625">
                  <c:v>1.17604</c:v>
                </c:pt>
                <c:pt idx="20626">
                  <c:v>1.176906</c:v>
                </c:pt>
                <c:pt idx="20627">
                  <c:v>1.177044</c:v>
                </c:pt>
                <c:pt idx="20628">
                  <c:v>1.177271</c:v>
                </c:pt>
                <c:pt idx="20629">
                  <c:v>1.177546</c:v>
                </c:pt>
                <c:pt idx="20630">
                  <c:v>1.1781839999999999</c:v>
                </c:pt>
                <c:pt idx="20631">
                  <c:v>1.178412</c:v>
                </c:pt>
                <c:pt idx="20632">
                  <c:v>1.178688</c:v>
                </c:pt>
                <c:pt idx="20633">
                  <c:v>1.1791910000000001</c:v>
                </c:pt>
                <c:pt idx="20634">
                  <c:v>1.179556</c:v>
                </c:pt>
                <c:pt idx="20635">
                  <c:v>1.1800580000000001</c:v>
                </c:pt>
                <c:pt idx="20636">
                  <c:v>1.1804239999999999</c:v>
                </c:pt>
                <c:pt idx="20637">
                  <c:v>1.1804239999999999</c:v>
                </c:pt>
                <c:pt idx="20638">
                  <c:v>1.1809270000000001</c:v>
                </c:pt>
                <c:pt idx="20639">
                  <c:v>1.18143</c:v>
                </c:pt>
                <c:pt idx="20640">
                  <c:v>1.18143</c:v>
                </c:pt>
                <c:pt idx="20641">
                  <c:v>1.181932</c:v>
                </c:pt>
                <c:pt idx="20642">
                  <c:v>1.1822980000000001</c:v>
                </c:pt>
                <c:pt idx="20643">
                  <c:v>1.182436</c:v>
                </c:pt>
                <c:pt idx="20644">
                  <c:v>1.182801</c:v>
                </c:pt>
                <c:pt idx="20645">
                  <c:v>1.1830750000000001</c:v>
                </c:pt>
                <c:pt idx="20646">
                  <c:v>1.18344</c:v>
                </c:pt>
                <c:pt idx="20647">
                  <c:v>1.183578</c:v>
                </c:pt>
                <c:pt idx="20648">
                  <c:v>1.1842170000000001</c:v>
                </c:pt>
                <c:pt idx="20649">
                  <c:v>1.184582</c:v>
                </c:pt>
                <c:pt idx="20650">
                  <c:v>1.1849479999999999</c:v>
                </c:pt>
                <c:pt idx="20651">
                  <c:v>1.1850860000000001</c:v>
                </c:pt>
                <c:pt idx="20652">
                  <c:v>1.1852229999999999</c:v>
                </c:pt>
                <c:pt idx="20653">
                  <c:v>1.185816</c:v>
                </c:pt>
                <c:pt idx="20654">
                  <c:v>1.186318</c:v>
                </c:pt>
                <c:pt idx="20655">
                  <c:v>1.1864539999999999</c:v>
                </c:pt>
                <c:pt idx="20656">
                  <c:v>1.1869559999999999</c:v>
                </c:pt>
                <c:pt idx="20657">
                  <c:v>1.1874579999999999</c:v>
                </c:pt>
                <c:pt idx="20658">
                  <c:v>1.187595</c:v>
                </c:pt>
                <c:pt idx="20659">
                  <c:v>1.1879599999999999</c:v>
                </c:pt>
                <c:pt idx="20660">
                  <c:v>1.188463</c:v>
                </c:pt>
                <c:pt idx="20661">
                  <c:v>1.188736</c:v>
                </c:pt>
                <c:pt idx="20662">
                  <c:v>1.1891020000000001</c:v>
                </c:pt>
                <c:pt idx="20663">
                  <c:v>1.189376</c:v>
                </c:pt>
                <c:pt idx="20664">
                  <c:v>1.1897409999999999</c:v>
                </c:pt>
                <c:pt idx="20665">
                  <c:v>1.1902429999999999</c:v>
                </c:pt>
                <c:pt idx="20666">
                  <c:v>1.190609</c:v>
                </c:pt>
                <c:pt idx="20667">
                  <c:v>1.1908829999999999</c:v>
                </c:pt>
                <c:pt idx="20668">
                  <c:v>1.1912480000000001</c:v>
                </c:pt>
                <c:pt idx="20669">
                  <c:v>1.1913860000000001</c:v>
                </c:pt>
                <c:pt idx="20670">
                  <c:v>1.1921170000000001</c:v>
                </c:pt>
                <c:pt idx="20671">
                  <c:v>1.1922539999999999</c:v>
                </c:pt>
                <c:pt idx="20672">
                  <c:v>1.192391</c:v>
                </c:pt>
                <c:pt idx="20673">
                  <c:v>1.192755</c:v>
                </c:pt>
                <c:pt idx="20674">
                  <c:v>1.193257</c:v>
                </c:pt>
                <c:pt idx="20675">
                  <c:v>1.193257</c:v>
                </c:pt>
                <c:pt idx="20676">
                  <c:v>1.1937580000000001</c:v>
                </c:pt>
                <c:pt idx="20677">
                  <c:v>1.194123</c:v>
                </c:pt>
                <c:pt idx="20678">
                  <c:v>1.1946239999999999</c:v>
                </c:pt>
                <c:pt idx="20679">
                  <c:v>1.194896</c:v>
                </c:pt>
                <c:pt idx="20680">
                  <c:v>1.1956260000000001</c:v>
                </c:pt>
                <c:pt idx="20681">
                  <c:v>1.195762</c:v>
                </c:pt>
                <c:pt idx="20682">
                  <c:v>1.196126</c:v>
                </c:pt>
                <c:pt idx="20683">
                  <c:v>1.1962619999999999</c:v>
                </c:pt>
                <c:pt idx="20684">
                  <c:v>1.196763</c:v>
                </c:pt>
                <c:pt idx="20685">
                  <c:v>1.1967639999999999</c:v>
                </c:pt>
                <c:pt idx="20686">
                  <c:v>1.197263</c:v>
                </c:pt>
                <c:pt idx="20687">
                  <c:v>1.1978979999999999</c:v>
                </c:pt>
                <c:pt idx="20688">
                  <c:v>1.19817</c:v>
                </c:pt>
                <c:pt idx="20689">
                  <c:v>1.198534</c:v>
                </c:pt>
                <c:pt idx="20690">
                  <c:v>1.1985349999999999</c:v>
                </c:pt>
                <c:pt idx="20691">
                  <c:v>1.1990350000000001</c:v>
                </c:pt>
                <c:pt idx="20692">
                  <c:v>1.199535</c:v>
                </c:pt>
                <c:pt idx="20693">
                  <c:v>1.1996709999999999</c:v>
                </c:pt>
                <c:pt idx="20694">
                  <c:v>1.199899</c:v>
                </c:pt>
                <c:pt idx="20695">
                  <c:v>1.2005349999999999</c:v>
                </c:pt>
                <c:pt idx="20696">
                  <c:v>1.200672</c:v>
                </c:pt>
                <c:pt idx="20697">
                  <c:v>1.200672</c:v>
                </c:pt>
                <c:pt idx="20698">
                  <c:v>1.2010350000000001</c:v>
                </c:pt>
                <c:pt idx="20699">
                  <c:v>1.2011719999999999</c:v>
                </c:pt>
                <c:pt idx="20700">
                  <c:v>1.201535</c:v>
                </c:pt>
                <c:pt idx="20701">
                  <c:v>1.2018070000000001</c:v>
                </c:pt>
                <c:pt idx="20702">
                  <c:v>1.2021710000000001</c:v>
                </c:pt>
                <c:pt idx="20703">
                  <c:v>1.202807</c:v>
                </c:pt>
                <c:pt idx="20704">
                  <c:v>1.203171</c:v>
                </c:pt>
                <c:pt idx="20705">
                  <c:v>1.2033069999999999</c:v>
                </c:pt>
                <c:pt idx="20706">
                  <c:v>1.2038059999999999</c:v>
                </c:pt>
                <c:pt idx="20707">
                  <c:v>1.204034</c:v>
                </c:pt>
                <c:pt idx="20708">
                  <c:v>1.2046699999999999</c:v>
                </c:pt>
                <c:pt idx="20709">
                  <c:v>1.204806</c:v>
                </c:pt>
                <c:pt idx="20710">
                  <c:v>1.2051700000000001</c:v>
                </c:pt>
                <c:pt idx="20711">
                  <c:v>1.205441</c:v>
                </c:pt>
                <c:pt idx="20712">
                  <c:v>1.2058040000000001</c:v>
                </c:pt>
                <c:pt idx="20713">
                  <c:v>1.2063029999999999</c:v>
                </c:pt>
                <c:pt idx="20714">
                  <c:v>1.206439</c:v>
                </c:pt>
                <c:pt idx="20715">
                  <c:v>1.2068019999999999</c:v>
                </c:pt>
                <c:pt idx="20716">
                  <c:v>1.207074</c:v>
                </c:pt>
                <c:pt idx="20717">
                  <c:v>1.2074370000000001</c:v>
                </c:pt>
                <c:pt idx="20718">
                  <c:v>1.2079340000000001</c:v>
                </c:pt>
                <c:pt idx="20719">
                  <c:v>1.207935</c:v>
                </c:pt>
                <c:pt idx="20720">
                  <c:v>1.208432</c:v>
                </c:pt>
                <c:pt idx="20721">
                  <c:v>1.208704</c:v>
                </c:pt>
                <c:pt idx="20722">
                  <c:v>1.209066</c:v>
                </c:pt>
                <c:pt idx="20723">
                  <c:v>1.2095640000000001</c:v>
                </c:pt>
                <c:pt idx="20724">
                  <c:v>1.210062</c:v>
                </c:pt>
                <c:pt idx="20725">
                  <c:v>1.2101980000000001</c:v>
                </c:pt>
                <c:pt idx="20726">
                  <c:v>1.2105589999999999</c:v>
                </c:pt>
                <c:pt idx="20727">
                  <c:v>1.2106950000000001</c:v>
                </c:pt>
                <c:pt idx="20728">
                  <c:v>1.211192</c:v>
                </c:pt>
                <c:pt idx="20729">
                  <c:v>1.2114640000000001</c:v>
                </c:pt>
                <c:pt idx="20730">
                  <c:v>1.2118249999999999</c:v>
                </c:pt>
                <c:pt idx="20731">
                  <c:v>1.212186</c:v>
                </c:pt>
                <c:pt idx="20732">
                  <c:v>1.212683</c:v>
                </c:pt>
                <c:pt idx="20733">
                  <c:v>1.2128190000000001</c:v>
                </c:pt>
                <c:pt idx="20734">
                  <c:v>1.212955</c:v>
                </c:pt>
                <c:pt idx="20735">
                  <c:v>1.2138119999999999</c:v>
                </c:pt>
                <c:pt idx="20736">
                  <c:v>1.213948</c:v>
                </c:pt>
                <c:pt idx="20737">
                  <c:v>1.214445</c:v>
                </c:pt>
                <c:pt idx="20738">
                  <c:v>1.214445</c:v>
                </c:pt>
                <c:pt idx="20739">
                  <c:v>1.215303</c:v>
                </c:pt>
                <c:pt idx="20740">
                  <c:v>1.2156640000000001</c:v>
                </c:pt>
                <c:pt idx="20741">
                  <c:v>1.2159359999999999</c:v>
                </c:pt>
                <c:pt idx="20742">
                  <c:v>1.2159359999999999</c:v>
                </c:pt>
                <c:pt idx="20743">
                  <c:v>1.216432</c:v>
                </c:pt>
                <c:pt idx="20744">
                  <c:v>1.216793</c:v>
                </c:pt>
                <c:pt idx="20745">
                  <c:v>1.2169289999999999</c:v>
                </c:pt>
                <c:pt idx="20746">
                  <c:v>1.21729</c:v>
                </c:pt>
                <c:pt idx="20747">
                  <c:v>1.2174259999999999</c:v>
                </c:pt>
                <c:pt idx="20748">
                  <c:v>1.2182850000000001</c:v>
                </c:pt>
                <c:pt idx="20749">
                  <c:v>1.2184200000000001</c:v>
                </c:pt>
                <c:pt idx="20750">
                  <c:v>1.218782</c:v>
                </c:pt>
                <c:pt idx="20751">
                  <c:v>1.218917</c:v>
                </c:pt>
                <c:pt idx="20752">
                  <c:v>1.219414</c:v>
                </c:pt>
                <c:pt idx="20753">
                  <c:v>1.2197750000000001</c:v>
                </c:pt>
                <c:pt idx="20754">
                  <c:v>1.220272</c:v>
                </c:pt>
                <c:pt idx="20755">
                  <c:v>1.2202729999999999</c:v>
                </c:pt>
                <c:pt idx="20756">
                  <c:v>1.2205429999999999</c:v>
                </c:pt>
                <c:pt idx="20757">
                  <c:v>1.2210399999999999</c:v>
                </c:pt>
                <c:pt idx="20758">
                  <c:v>1.2215370000000001</c:v>
                </c:pt>
                <c:pt idx="20759">
                  <c:v>1.2216720000000001</c:v>
                </c:pt>
                <c:pt idx="20760">
                  <c:v>1.2220340000000001</c:v>
                </c:pt>
                <c:pt idx="20761">
                  <c:v>1.2221690000000001</c:v>
                </c:pt>
                <c:pt idx="20762">
                  <c:v>1.22289</c:v>
                </c:pt>
                <c:pt idx="20763">
                  <c:v>1.2230259999999999</c:v>
                </c:pt>
                <c:pt idx="20764">
                  <c:v>1.223387</c:v>
                </c:pt>
                <c:pt idx="20765">
                  <c:v>1.2238830000000001</c:v>
                </c:pt>
                <c:pt idx="20766">
                  <c:v>1.224154</c:v>
                </c:pt>
                <c:pt idx="20767">
                  <c:v>1.224515</c:v>
                </c:pt>
                <c:pt idx="20768">
                  <c:v>1.2251460000000001</c:v>
                </c:pt>
                <c:pt idx="20769">
                  <c:v>1.2251460000000001</c:v>
                </c:pt>
                <c:pt idx="20770">
                  <c:v>1.225506</c:v>
                </c:pt>
                <c:pt idx="20771">
                  <c:v>1.2257769999999999</c:v>
                </c:pt>
                <c:pt idx="20772">
                  <c:v>1.226137</c:v>
                </c:pt>
                <c:pt idx="20773">
                  <c:v>1.2266319999999999</c:v>
                </c:pt>
                <c:pt idx="20774">
                  <c:v>1.2266330000000001</c:v>
                </c:pt>
                <c:pt idx="20775">
                  <c:v>1.2271270000000001</c:v>
                </c:pt>
                <c:pt idx="20776">
                  <c:v>1.2277579999999999</c:v>
                </c:pt>
                <c:pt idx="20777">
                  <c:v>1.227894</c:v>
                </c:pt>
                <c:pt idx="20778">
                  <c:v>1.228477</c:v>
                </c:pt>
                <c:pt idx="20779">
                  <c:v>1.228748</c:v>
                </c:pt>
                <c:pt idx="20780">
                  <c:v>1.228748</c:v>
                </c:pt>
                <c:pt idx="20781">
                  <c:v>1.2292430000000001</c:v>
                </c:pt>
                <c:pt idx="20782">
                  <c:v>1.2298739999999999</c:v>
                </c:pt>
                <c:pt idx="20783">
                  <c:v>1.23001</c:v>
                </c:pt>
                <c:pt idx="20784">
                  <c:v>1.230369</c:v>
                </c:pt>
                <c:pt idx="20785">
                  <c:v>1.230369</c:v>
                </c:pt>
                <c:pt idx="20786">
                  <c:v>1.2310890000000001</c:v>
                </c:pt>
                <c:pt idx="20787">
                  <c:v>1.2312240000000001</c:v>
                </c:pt>
                <c:pt idx="20788">
                  <c:v>1.2317199999999999</c:v>
                </c:pt>
                <c:pt idx="20789">
                  <c:v>1.2317199999999999</c:v>
                </c:pt>
                <c:pt idx="20790">
                  <c:v>1.2320800000000001</c:v>
                </c:pt>
                <c:pt idx="20791">
                  <c:v>1.2322150000000001</c:v>
                </c:pt>
                <c:pt idx="20792">
                  <c:v>1.2327090000000001</c:v>
                </c:pt>
                <c:pt idx="20793">
                  <c:v>1.233203</c:v>
                </c:pt>
                <c:pt idx="20794">
                  <c:v>1.233473</c:v>
                </c:pt>
                <c:pt idx="20795">
                  <c:v>1.233832</c:v>
                </c:pt>
                <c:pt idx="20796">
                  <c:v>1.234103</c:v>
                </c:pt>
                <c:pt idx="20797">
                  <c:v>1.234461</c:v>
                </c:pt>
                <c:pt idx="20798">
                  <c:v>1.23482</c:v>
                </c:pt>
                <c:pt idx="20799">
                  <c:v>1.2350909999999999</c:v>
                </c:pt>
                <c:pt idx="20800">
                  <c:v>1.235584</c:v>
                </c:pt>
                <c:pt idx="20801">
                  <c:v>1.235584</c:v>
                </c:pt>
                <c:pt idx="20802">
                  <c:v>1.236078</c:v>
                </c:pt>
                <c:pt idx="20803">
                  <c:v>1.236213</c:v>
                </c:pt>
                <c:pt idx="20804">
                  <c:v>1.2365710000000001</c:v>
                </c:pt>
                <c:pt idx="20805">
                  <c:v>1.2371989999999999</c:v>
                </c:pt>
                <c:pt idx="20806">
                  <c:v>1.2373339999999999</c:v>
                </c:pt>
                <c:pt idx="20807">
                  <c:v>1.237692</c:v>
                </c:pt>
                <c:pt idx="20808">
                  <c:v>1.237827</c:v>
                </c:pt>
                <c:pt idx="20809">
                  <c:v>1.2383200000000001</c:v>
                </c:pt>
                <c:pt idx="20810">
                  <c:v>1.2383200000000001</c:v>
                </c:pt>
                <c:pt idx="20811">
                  <c:v>1.2386760000000001</c:v>
                </c:pt>
                <c:pt idx="20812">
                  <c:v>1.2389460000000001</c:v>
                </c:pt>
                <c:pt idx="20813">
                  <c:v>1.239304</c:v>
                </c:pt>
                <c:pt idx="20814">
                  <c:v>1.239795</c:v>
                </c:pt>
                <c:pt idx="20815">
                  <c:v>1.2399290000000001</c:v>
                </c:pt>
                <c:pt idx="20816">
                  <c:v>1.2406429999999999</c:v>
                </c:pt>
                <c:pt idx="20817">
                  <c:v>1.240777</c:v>
                </c:pt>
                <c:pt idx="20818">
                  <c:v>1.240912</c:v>
                </c:pt>
                <c:pt idx="20819">
                  <c:v>1.241269</c:v>
                </c:pt>
                <c:pt idx="20820">
                  <c:v>1.241625</c:v>
                </c:pt>
                <c:pt idx="20821">
                  <c:v>1.242116</c:v>
                </c:pt>
                <c:pt idx="20822">
                  <c:v>1.242251</c:v>
                </c:pt>
                <c:pt idx="20823">
                  <c:v>1.242742</c:v>
                </c:pt>
                <c:pt idx="20824">
                  <c:v>1.2433689999999999</c:v>
                </c:pt>
                <c:pt idx="20825">
                  <c:v>1.2435039999999999</c:v>
                </c:pt>
                <c:pt idx="20826">
                  <c:v>1.243997</c:v>
                </c:pt>
                <c:pt idx="20827">
                  <c:v>1.244354</c:v>
                </c:pt>
                <c:pt idx="20828">
                  <c:v>1.2447109999999999</c:v>
                </c:pt>
                <c:pt idx="20829">
                  <c:v>1.2452030000000001</c:v>
                </c:pt>
                <c:pt idx="20830">
                  <c:v>1.2453380000000001</c:v>
                </c:pt>
                <c:pt idx="20831">
                  <c:v>1.2458290000000001</c:v>
                </c:pt>
                <c:pt idx="20832">
                  <c:v>1.2463219999999999</c:v>
                </c:pt>
                <c:pt idx="20833">
                  <c:v>1.2463219999999999</c:v>
                </c:pt>
                <c:pt idx="20834">
                  <c:v>1.2468140000000001</c:v>
                </c:pt>
                <c:pt idx="20835">
                  <c:v>1.2471699999999999</c:v>
                </c:pt>
                <c:pt idx="20836">
                  <c:v>1.2473050000000001</c:v>
                </c:pt>
                <c:pt idx="20837">
                  <c:v>1.2474400000000001</c:v>
                </c:pt>
                <c:pt idx="20838">
                  <c:v>1.2480180000000001</c:v>
                </c:pt>
                <c:pt idx="20839">
                  <c:v>1.2481519999999999</c:v>
                </c:pt>
                <c:pt idx="20840">
                  <c:v>1.2485090000000001</c:v>
                </c:pt>
                <c:pt idx="20841">
                  <c:v>1.2490000000000001</c:v>
                </c:pt>
                <c:pt idx="20842">
                  <c:v>1.249134</c:v>
                </c:pt>
                <c:pt idx="20843">
                  <c:v>1.249625</c:v>
                </c:pt>
                <c:pt idx="20844">
                  <c:v>1.2501169999999999</c:v>
                </c:pt>
                <c:pt idx="20845">
                  <c:v>1.2502519999999999</c:v>
                </c:pt>
                <c:pt idx="20846">
                  <c:v>1.2506079999999999</c:v>
                </c:pt>
                <c:pt idx="20847">
                  <c:v>1.250966</c:v>
                </c:pt>
                <c:pt idx="20848">
                  <c:v>1.251457</c:v>
                </c:pt>
                <c:pt idx="20849">
                  <c:v>1.251458</c:v>
                </c:pt>
                <c:pt idx="20850">
                  <c:v>1.2520830000000001</c:v>
                </c:pt>
                <c:pt idx="20851">
                  <c:v>1.2522169999999999</c:v>
                </c:pt>
                <c:pt idx="20852">
                  <c:v>1.2525740000000001</c:v>
                </c:pt>
                <c:pt idx="20853">
                  <c:v>1.253064</c:v>
                </c:pt>
                <c:pt idx="20854">
                  <c:v>1.253199</c:v>
                </c:pt>
                <c:pt idx="20855">
                  <c:v>1.2535559999999999</c:v>
                </c:pt>
                <c:pt idx="20856">
                  <c:v>1.253824</c:v>
                </c:pt>
                <c:pt idx="20857">
                  <c:v>1.2543150000000001</c:v>
                </c:pt>
                <c:pt idx="20858">
                  <c:v>1.2548060000000001</c:v>
                </c:pt>
                <c:pt idx="20859">
                  <c:v>1.2551620000000001</c:v>
                </c:pt>
                <c:pt idx="20860">
                  <c:v>1.2554320000000001</c:v>
                </c:pt>
                <c:pt idx="20861">
                  <c:v>1.2557879999999999</c:v>
                </c:pt>
                <c:pt idx="20862">
                  <c:v>1.256278</c:v>
                </c:pt>
                <c:pt idx="20863">
                  <c:v>1.2562789999999999</c:v>
                </c:pt>
                <c:pt idx="20864">
                  <c:v>1.256769</c:v>
                </c:pt>
                <c:pt idx="20865">
                  <c:v>1.256904</c:v>
                </c:pt>
                <c:pt idx="20866">
                  <c:v>1.2573939999999999</c:v>
                </c:pt>
                <c:pt idx="20867">
                  <c:v>1.2577499999999999</c:v>
                </c:pt>
                <c:pt idx="20868">
                  <c:v>1.25824</c:v>
                </c:pt>
                <c:pt idx="20869">
                  <c:v>1.25824</c:v>
                </c:pt>
                <c:pt idx="20870">
                  <c:v>1.25851</c:v>
                </c:pt>
                <c:pt idx="20871">
                  <c:v>1.258999</c:v>
                </c:pt>
                <c:pt idx="20872">
                  <c:v>1.2594890000000001</c:v>
                </c:pt>
                <c:pt idx="20873">
                  <c:v>1.2594890000000001</c:v>
                </c:pt>
                <c:pt idx="20874">
                  <c:v>1.2594890000000001</c:v>
                </c:pt>
                <c:pt idx="20875">
                  <c:v>1.2601119999999999</c:v>
                </c:pt>
                <c:pt idx="20876">
                  <c:v>1.2601119999999999</c:v>
                </c:pt>
                <c:pt idx="20877">
                  <c:v>1.2604660000000001</c:v>
                </c:pt>
                <c:pt idx="20878">
                  <c:v>1.2605999999999999</c:v>
                </c:pt>
                <c:pt idx="20879">
                  <c:v>1.261088</c:v>
                </c:pt>
                <c:pt idx="20880">
                  <c:v>1.2614430000000001</c:v>
                </c:pt>
                <c:pt idx="20881">
                  <c:v>1.2619309999999999</c:v>
                </c:pt>
                <c:pt idx="20882">
                  <c:v>1.2619320000000001</c:v>
                </c:pt>
                <c:pt idx="20883">
                  <c:v>1.262554</c:v>
                </c:pt>
                <c:pt idx="20884">
                  <c:v>1.262554</c:v>
                </c:pt>
                <c:pt idx="20885">
                  <c:v>1.263042</c:v>
                </c:pt>
                <c:pt idx="20886">
                  <c:v>1.2633970000000001</c:v>
                </c:pt>
                <c:pt idx="20887">
                  <c:v>1.2640199999999999</c:v>
                </c:pt>
                <c:pt idx="20888">
                  <c:v>1.264154</c:v>
                </c:pt>
                <c:pt idx="20889">
                  <c:v>1.264642</c:v>
                </c:pt>
                <c:pt idx="20890">
                  <c:v>1.2647759999999999</c:v>
                </c:pt>
                <c:pt idx="20891">
                  <c:v>1.2652650000000001</c:v>
                </c:pt>
                <c:pt idx="20892">
                  <c:v>1.2656179999999999</c:v>
                </c:pt>
                <c:pt idx="20893">
                  <c:v>1.265973</c:v>
                </c:pt>
                <c:pt idx="20894">
                  <c:v>1.2661070000000001</c:v>
                </c:pt>
                <c:pt idx="20895">
                  <c:v>1.2664610000000001</c:v>
                </c:pt>
                <c:pt idx="20896">
                  <c:v>1.266729</c:v>
                </c:pt>
                <c:pt idx="20897">
                  <c:v>1.2672159999999999</c:v>
                </c:pt>
                <c:pt idx="20898">
                  <c:v>1.2674369999999999</c:v>
                </c:pt>
                <c:pt idx="20899">
                  <c:v>1.267925</c:v>
                </c:pt>
                <c:pt idx="20900">
                  <c:v>1.268059</c:v>
                </c:pt>
                <c:pt idx="20901">
                  <c:v>1.268413</c:v>
                </c:pt>
                <c:pt idx="20902">
                  <c:v>1.2685470000000001</c:v>
                </c:pt>
                <c:pt idx="20903">
                  <c:v>1.269034</c:v>
                </c:pt>
                <c:pt idx="20904">
                  <c:v>1.269522</c:v>
                </c:pt>
                <c:pt idx="20905">
                  <c:v>1.2696559999999999</c:v>
                </c:pt>
                <c:pt idx="20906">
                  <c:v>1.270143</c:v>
                </c:pt>
                <c:pt idx="20907">
                  <c:v>1.270143</c:v>
                </c:pt>
                <c:pt idx="20908">
                  <c:v>1.2702770000000001</c:v>
                </c:pt>
                <c:pt idx="20909">
                  <c:v>1.270629</c:v>
                </c:pt>
                <c:pt idx="20910">
                  <c:v>1.2712479999999999</c:v>
                </c:pt>
                <c:pt idx="20911">
                  <c:v>1.271382</c:v>
                </c:pt>
                <c:pt idx="20912">
                  <c:v>1.2717339999999999</c:v>
                </c:pt>
                <c:pt idx="20913">
                  <c:v>1.271868</c:v>
                </c:pt>
                <c:pt idx="20914">
                  <c:v>1.2723530000000001</c:v>
                </c:pt>
                <c:pt idx="20915">
                  <c:v>1.272621</c:v>
                </c:pt>
                <c:pt idx="20916">
                  <c:v>1.2727550000000001</c:v>
                </c:pt>
                <c:pt idx="20917">
                  <c:v>1.2731060000000001</c:v>
                </c:pt>
                <c:pt idx="20918">
                  <c:v>1.2735080000000001</c:v>
                </c:pt>
                <c:pt idx="20919">
                  <c:v>1.2738579999999999</c:v>
                </c:pt>
                <c:pt idx="20920">
                  <c:v>1.273992</c:v>
                </c:pt>
                <c:pt idx="20921">
                  <c:v>1.274208</c:v>
                </c:pt>
                <c:pt idx="20922">
                  <c:v>1.2744759999999999</c:v>
                </c:pt>
                <c:pt idx="20923">
                  <c:v>1.274826</c:v>
                </c:pt>
                <c:pt idx="20924">
                  <c:v>1.275309</c:v>
                </c:pt>
                <c:pt idx="20925">
                  <c:v>1.275442</c:v>
                </c:pt>
                <c:pt idx="20926">
                  <c:v>1.275925</c:v>
                </c:pt>
                <c:pt idx="20927">
                  <c:v>1.2760590000000001</c:v>
                </c:pt>
                <c:pt idx="20928">
                  <c:v>1.2764070000000001</c:v>
                </c:pt>
                <c:pt idx="20929">
                  <c:v>1.276675</c:v>
                </c:pt>
                <c:pt idx="20930">
                  <c:v>1.2768889999999999</c:v>
                </c:pt>
                <c:pt idx="20931">
                  <c:v>1.27729</c:v>
                </c:pt>
                <c:pt idx="20932">
                  <c:v>1.2774239999999999</c:v>
                </c:pt>
                <c:pt idx="20933">
                  <c:v>1.2777700000000001</c:v>
                </c:pt>
                <c:pt idx="20934">
                  <c:v>1.2782500000000001</c:v>
                </c:pt>
                <c:pt idx="20935">
                  <c:v>1.278384</c:v>
                </c:pt>
                <c:pt idx="20936">
                  <c:v>1.278864</c:v>
                </c:pt>
                <c:pt idx="20937">
                  <c:v>1.2788649999999999</c:v>
                </c:pt>
                <c:pt idx="20938">
                  <c:v>1.2789980000000001</c:v>
                </c:pt>
                <c:pt idx="20939">
                  <c:v>1.2794779999999999</c:v>
                </c:pt>
                <c:pt idx="20940">
                  <c:v>1.27969</c:v>
                </c:pt>
                <c:pt idx="20941">
                  <c:v>1.2801689999999999</c:v>
                </c:pt>
                <c:pt idx="20942">
                  <c:v>1.2804359999999999</c:v>
                </c:pt>
                <c:pt idx="20943">
                  <c:v>1.280648</c:v>
                </c:pt>
                <c:pt idx="20944">
                  <c:v>1.2809140000000001</c:v>
                </c:pt>
                <c:pt idx="20945">
                  <c:v>1.2812600000000001</c:v>
                </c:pt>
                <c:pt idx="20946">
                  <c:v>1.2813939999999999</c:v>
                </c:pt>
                <c:pt idx="20947">
                  <c:v>1.281738</c:v>
                </c:pt>
                <c:pt idx="20948">
                  <c:v>1.2823500000000001</c:v>
                </c:pt>
                <c:pt idx="20949">
                  <c:v>1.2829619999999999</c:v>
                </c:pt>
                <c:pt idx="20950">
                  <c:v>1.2833079999999999</c:v>
                </c:pt>
                <c:pt idx="20951">
                  <c:v>1.2836529999999999</c:v>
                </c:pt>
                <c:pt idx="20952">
                  <c:v>1.2841320000000001</c:v>
                </c:pt>
                <c:pt idx="20953">
                  <c:v>1.2842659999999999</c:v>
                </c:pt>
                <c:pt idx="20954">
                  <c:v>1.284824</c:v>
                </c:pt>
                <c:pt idx="20955">
                  <c:v>1.284824</c:v>
                </c:pt>
                <c:pt idx="20956">
                  <c:v>1.2853030000000001</c:v>
                </c:pt>
                <c:pt idx="20957">
                  <c:v>1.2857829999999999</c:v>
                </c:pt>
                <c:pt idx="20958">
                  <c:v>1.2859160000000001</c:v>
                </c:pt>
                <c:pt idx="20959">
                  <c:v>1.286262</c:v>
                </c:pt>
                <c:pt idx="20960">
                  <c:v>1.2863960000000001</c:v>
                </c:pt>
                <c:pt idx="20961">
                  <c:v>1.2870079999999999</c:v>
                </c:pt>
                <c:pt idx="20962">
                  <c:v>1.287488</c:v>
                </c:pt>
                <c:pt idx="20963">
                  <c:v>1.2878350000000001</c:v>
                </c:pt>
                <c:pt idx="20964">
                  <c:v>1.2881819999999999</c:v>
                </c:pt>
                <c:pt idx="20965">
                  <c:v>1.2883150000000001</c:v>
                </c:pt>
                <c:pt idx="20966">
                  <c:v>1.288529</c:v>
                </c:pt>
                <c:pt idx="20967">
                  <c:v>1.2890090000000001</c:v>
                </c:pt>
                <c:pt idx="20968">
                  <c:v>1.289358</c:v>
                </c:pt>
                <c:pt idx="20969">
                  <c:v>1.2898400000000001</c:v>
                </c:pt>
                <c:pt idx="20970">
                  <c:v>1.2903210000000001</c:v>
                </c:pt>
                <c:pt idx="20971">
                  <c:v>1.290322</c:v>
                </c:pt>
                <c:pt idx="20972">
                  <c:v>1.290802</c:v>
                </c:pt>
                <c:pt idx="20973">
                  <c:v>1.291069</c:v>
                </c:pt>
                <c:pt idx="20974">
                  <c:v>1.291418</c:v>
                </c:pt>
                <c:pt idx="20975">
                  <c:v>1.291766</c:v>
                </c:pt>
                <c:pt idx="20976">
                  <c:v>1.2919</c:v>
                </c:pt>
                <c:pt idx="20977">
                  <c:v>1.2923830000000001</c:v>
                </c:pt>
                <c:pt idx="20978">
                  <c:v>1.292732</c:v>
                </c:pt>
                <c:pt idx="20979">
                  <c:v>1.2933479999999999</c:v>
                </c:pt>
                <c:pt idx="20980">
                  <c:v>1.2936970000000001</c:v>
                </c:pt>
                <c:pt idx="20981">
                  <c:v>1.293831</c:v>
                </c:pt>
                <c:pt idx="20982">
                  <c:v>1.294179</c:v>
                </c:pt>
                <c:pt idx="20983">
                  <c:v>1.2945279999999999</c:v>
                </c:pt>
                <c:pt idx="20984">
                  <c:v>1.2945279999999999</c:v>
                </c:pt>
                <c:pt idx="20985">
                  <c:v>1.29501</c:v>
                </c:pt>
                <c:pt idx="20986">
                  <c:v>1.2954909999999999</c:v>
                </c:pt>
                <c:pt idx="20987">
                  <c:v>1.295625</c:v>
                </c:pt>
                <c:pt idx="20988">
                  <c:v>1.296106</c:v>
                </c:pt>
                <c:pt idx="20989">
                  <c:v>1.296589</c:v>
                </c:pt>
                <c:pt idx="20990">
                  <c:v>1.296589</c:v>
                </c:pt>
                <c:pt idx="20991">
                  <c:v>1.2970699999999999</c:v>
                </c:pt>
                <c:pt idx="20992">
                  <c:v>1.297552</c:v>
                </c:pt>
                <c:pt idx="20993">
                  <c:v>1.2976859999999999</c:v>
                </c:pt>
                <c:pt idx="20994">
                  <c:v>1.2980339999999999</c:v>
                </c:pt>
                <c:pt idx="20995">
                  <c:v>1.2983830000000001</c:v>
                </c:pt>
                <c:pt idx="20996">
                  <c:v>1.298997</c:v>
                </c:pt>
                <c:pt idx="20997">
                  <c:v>1.299131</c:v>
                </c:pt>
                <c:pt idx="20998">
                  <c:v>1.299612</c:v>
                </c:pt>
                <c:pt idx="20999">
                  <c:v>1.2996129999999999</c:v>
                </c:pt>
                <c:pt idx="21000">
                  <c:v>1.2999609999999999</c:v>
                </c:pt>
                <c:pt idx="21001">
                  <c:v>1.3000940000000001</c:v>
                </c:pt>
                <c:pt idx="21002">
                  <c:v>1.300576</c:v>
                </c:pt>
                <c:pt idx="21003">
                  <c:v>1.30071</c:v>
                </c:pt>
                <c:pt idx="21004">
                  <c:v>1.3011919999999999</c:v>
                </c:pt>
                <c:pt idx="21005">
                  <c:v>1.3015410000000001</c:v>
                </c:pt>
                <c:pt idx="21006">
                  <c:v>1.301674</c:v>
                </c:pt>
                <c:pt idx="21007">
                  <c:v>1.302157</c:v>
                </c:pt>
                <c:pt idx="21008">
                  <c:v>1.302505</c:v>
                </c:pt>
                <c:pt idx="21009">
                  <c:v>1.3026390000000001</c:v>
                </c:pt>
                <c:pt idx="21010">
                  <c:v>1.3029869999999999</c:v>
                </c:pt>
                <c:pt idx="21011">
                  <c:v>1.3033349999999999</c:v>
                </c:pt>
                <c:pt idx="21012">
                  <c:v>1.3034680000000001</c:v>
                </c:pt>
                <c:pt idx="21013">
                  <c:v>1.303949</c:v>
                </c:pt>
                <c:pt idx="21014">
                  <c:v>1.3045640000000001</c:v>
                </c:pt>
                <c:pt idx="21015">
                  <c:v>1.304565</c:v>
                </c:pt>
                <c:pt idx="21016">
                  <c:v>1.3050459999999999</c:v>
                </c:pt>
                <c:pt idx="21017">
                  <c:v>1.305393</c:v>
                </c:pt>
                <c:pt idx="21018">
                  <c:v>1.305741</c:v>
                </c:pt>
                <c:pt idx="21019">
                  <c:v>1.3063560000000001</c:v>
                </c:pt>
                <c:pt idx="21020">
                  <c:v>1.3064899999999999</c:v>
                </c:pt>
                <c:pt idx="21021">
                  <c:v>1.3071060000000001</c:v>
                </c:pt>
                <c:pt idx="21022">
                  <c:v>1.307455</c:v>
                </c:pt>
                <c:pt idx="21023">
                  <c:v>1.307588</c:v>
                </c:pt>
                <c:pt idx="21024">
                  <c:v>1.3079369999999999</c:v>
                </c:pt>
                <c:pt idx="21025">
                  <c:v>1.3080700000000001</c:v>
                </c:pt>
                <c:pt idx="21026">
                  <c:v>1.308419</c:v>
                </c:pt>
                <c:pt idx="21027">
                  <c:v>1.3089010000000001</c:v>
                </c:pt>
                <c:pt idx="21028">
                  <c:v>1.3089010000000001</c:v>
                </c:pt>
                <c:pt idx="21029">
                  <c:v>1.3095159999999999</c:v>
                </c:pt>
                <c:pt idx="21030">
                  <c:v>1.309998</c:v>
                </c:pt>
                <c:pt idx="21031">
                  <c:v>1.310481</c:v>
                </c:pt>
                <c:pt idx="21032">
                  <c:v>1.310481</c:v>
                </c:pt>
                <c:pt idx="21033">
                  <c:v>1.3106150000000001</c:v>
                </c:pt>
                <c:pt idx="21034">
                  <c:v>1.310964</c:v>
                </c:pt>
                <c:pt idx="21035">
                  <c:v>1.3111790000000001</c:v>
                </c:pt>
                <c:pt idx="21036">
                  <c:v>1.311312</c:v>
                </c:pt>
                <c:pt idx="21037">
                  <c:v>1.31166</c:v>
                </c:pt>
                <c:pt idx="21038">
                  <c:v>1.3119270000000001</c:v>
                </c:pt>
                <c:pt idx="21039">
                  <c:v>1.3121419999999999</c:v>
                </c:pt>
                <c:pt idx="21040">
                  <c:v>1.3126230000000001</c:v>
                </c:pt>
                <c:pt idx="21041">
                  <c:v>1.312756</c:v>
                </c:pt>
                <c:pt idx="21042">
                  <c:v>1.313237</c:v>
                </c:pt>
                <c:pt idx="21043">
                  <c:v>1.3133710000000001</c:v>
                </c:pt>
                <c:pt idx="21044">
                  <c:v>1.3137190000000001</c:v>
                </c:pt>
                <c:pt idx="21045">
                  <c:v>1.314201</c:v>
                </c:pt>
                <c:pt idx="21046">
                  <c:v>1.3145500000000001</c:v>
                </c:pt>
                <c:pt idx="21047">
                  <c:v>1.314683</c:v>
                </c:pt>
                <c:pt idx="21048">
                  <c:v>1.3152980000000001</c:v>
                </c:pt>
                <c:pt idx="21049">
                  <c:v>1.315299</c:v>
                </c:pt>
                <c:pt idx="21050">
                  <c:v>1.3157799999999999</c:v>
                </c:pt>
                <c:pt idx="21051">
                  <c:v>1.3161290000000001</c:v>
                </c:pt>
                <c:pt idx="21052">
                  <c:v>1.3163959999999999</c:v>
                </c:pt>
                <c:pt idx="21053">
                  <c:v>1.316611</c:v>
                </c:pt>
                <c:pt idx="21054">
                  <c:v>1.3167439999999999</c:v>
                </c:pt>
                <c:pt idx="21055">
                  <c:v>1.3172250000000001</c:v>
                </c:pt>
                <c:pt idx="21056">
                  <c:v>1.3173589999999999</c:v>
                </c:pt>
                <c:pt idx="21057">
                  <c:v>1.3178399999999999</c:v>
                </c:pt>
                <c:pt idx="21058">
                  <c:v>1.318322</c:v>
                </c:pt>
                <c:pt idx="21059">
                  <c:v>1.3184560000000001</c:v>
                </c:pt>
                <c:pt idx="21060">
                  <c:v>1.3188040000000001</c:v>
                </c:pt>
                <c:pt idx="21061">
                  <c:v>1.31907</c:v>
                </c:pt>
                <c:pt idx="21062">
                  <c:v>1.3195520000000001</c:v>
                </c:pt>
                <c:pt idx="21063">
                  <c:v>1.3195520000000001</c:v>
                </c:pt>
                <c:pt idx="21064">
                  <c:v>1.3200339999999999</c:v>
                </c:pt>
                <c:pt idx="21065">
                  <c:v>1.3205150000000001</c:v>
                </c:pt>
                <c:pt idx="21066">
                  <c:v>1.320997</c:v>
                </c:pt>
                <c:pt idx="21067">
                  <c:v>1.3211310000000001</c:v>
                </c:pt>
                <c:pt idx="21068">
                  <c:v>1.321612</c:v>
                </c:pt>
                <c:pt idx="21069">
                  <c:v>1.32196</c:v>
                </c:pt>
                <c:pt idx="21070">
                  <c:v>1.3223069999999999</c:v>
                </c:pt>
                <c:pt idx="21071">
                  <c:v>1.322441</c:v>
                </c:pt>
                <c:pt idx="21072">
                  <c:v>1.3229219999999999</c:v>
                </c:pt>
                <c:pt idx="21073">
                  <c:v>1.323056</c:v>
                </c:pt>
                <c:pt idx="21074">
                  <c:v>1.323404</c:v>
                </c:pt>
                <c:pt idx="21075">
                  <c:v>1.323671</c:v>
                </c:pt>
                <c:pt idx="21076">
                  <c:v>1.3238840000000001</c:v>
                </c:pt>
                <c:pt idx="21077">
                  <c:v>1.3243640000000001</c:v>
                </c:pt>
                <c:pt idx="21078">
                  <c:v>1.3243640000000001</c:v>
                </c:pt>
                <c:pt idx="21079">
                  <c:v>1.324498</c:v>
                </c:pt>
                <c:pt idx="21080">
                  <c:v>1.3249770000000001</c:v>
                </c:pt>
                <c:pt idx="21081">
                  <c:v>1.3253239999999999</c:v>
                </c:pt>
                <c:pt idx="21082">
                  <c:v>1.3258030000000001</c:v>
                </c:pt>
                <c:pt idx="21083">
                  <c:v>1.325936</c:v>
                </c:pt>
                <c:pt idx="21084">
                  <c:v>1.3260700000000001</c:v>
                </c:pt>
                <c:pt idx="21085">
                  <c:v>1.326282</c:v>
                </c:pt>
                <c:pt idx="21086">
                  <c:v>1.3268949999999999</c:v>
                </c:pt>
                <c:pt idx="21087">
                  <c:v>1.327375</c:v>
                </c:pt>
                <c:pt idx="21088">
                  <c:v>1.327855</c:v>
                </c:pt>
                <c:pt idx="21089">
                  <c:v>1.3282020000000001</c:v>
                </c:pt>
                <c:pt idx="21090">
                  <c:v>1.3284689999999999</c:v>
                </c:pt>
                <c:pt idx="21091">
                  <c:v>1.328816</c:v>
                </c:pt>
                <c:pt idx="21092">
                  <c:v>1.3291630000000001</c:v>
                </c:pt>
                <c:pt idx="21093">
                  <c:v>1.329297</c:v>
                </c:pt>
                <c:pt idx="21094">
                  <c:v>1.329777</c:v>
                </c:pt>
                <c:pt idx="21095">
                  <c:v>1.3299110000000001</c:v>
                </c:pt>
                <c:pt idx="21096">
                  <c:v>1.3302560000000001</c:v>
                </c:pt>
                <c:pt idx="21097">
                  <c:v>1.3307370000000001</c:v>
                </c:pt>
                <c:pt idx="21098">
                  <c:v>1.3308709999999999</c:v>
                </c:pt>
                <c:pt idx="21099">
                  <c:v>1.331351</c:v>
                </c:pt>
                <c:pt idx="21100">
                  <c:v>1.331699</c:v>
                </c:pt>
                <c:pt idx="21101">
                  <c:v>1.331699</c:v>
                </c:pt>
                <c:pt idx="21102">
                  <c:v>1.3319669999999999</c:v>
                </c:pt>
                <c:pt idx="21103">
                  <c:v>1.332314</c:v>
                </c:pt>
                <c:pt idx="21104">
                  <c:v>1.332794</c:v>
                </c:pt>
                <c:pt idx="21105">
                  <c:v>1.3332759999999999</c:v>
                </c:pt>
                <c:pt idx="21106">
                  <c:v>1.3332759999999999</c:v>
                </c:pt>
                <c:pt idx="21107">
                  <c:v>1.3337589999999999</c:v>
                </c:pt>
                <c:pt idx="21108">
                  <c:v>1.3338939999999999</c:v>
                </c:pt>
                <c:pt idx="21109">
                  <c:v>1.3338939999999999</c:v>
                </c:pt>
                <c:pt idx="21110">
                  <c:v>1.3343750000000001</c:v>
                </c:pt>
                <c:pt idx="21111">
                  <c:v>1.334856</c:v>
                </c:pt>
                <c:pt idx="21112">
                  <c:v>1.3352029999999999</c:v>
                </c:pt>
                <c:pt idx="21113">
                  <c:v>1.335337</c:v>
                </c:pt>
                <c:pt idx="21114">
                  <c:v>1.3358179999999999</c:v>
                </c:pt>
                <c:pt idx="21115">
                  <c:v>1.3358179999999999</c:v>
                </c:pt>
                <c:pt idx="21116">
                  <c:v>1.3362989999999999</c:v>
                </c:pt>
                <c:pt idx="21117">
                  <c:v>1.3367800000000001</c:v>
                </c:pt>
                <c:pt idx="21118">
                  <c:v>1.3369139999999999</c:v>
                </c:pt>
                <c:pt idx="21119">
                  <c:v>1.3373949999999999</c:v>
                </c:pt>
                <c:pt idx="21120">
                  <c:v>1.3378760000000001</c:v>
                </c:pt>
                <c:pt idx="21121">
                  <c:v>1.3380110000000001</c:v>
                </c:pt>
                <c:pt idx="21122">
                  <c:v>1.3383579999999999</c:v>
                </c:pt>
                <c:pt idx="21123">
                  <c:v>1.338838</c:v>
                </c:pt>
                <c:pt idx="21124">
                  <c:v>1.339186</c:v>
                </c:pt>
                <c:pt idx="21125">
                  <c:v>1.3396669999999999</c:v>
                </c:pt>
                <c:pt idx="21126">
                  <c:v>1.339801</c:v>
                </c:pt>
                <c:pt idx="21127">
                  <c:v>1.3401479999999999</c:v>
                </c:pt>
                <c:pt idx="21128">
                  <c:v>1.340282</c:v>
                </c:pt>
                <c:pt idx="21129">
                  <c:v>1.34063</c:v>
                </c:pt>
                <c:pt idx="21130">
                  <c:v>1.3411109999999999</c:v>
                </c:pt>
                <c:pt idx="21131">
                  <c:v>1.341593</c:v>
                </c:pt>
                <c:pt idx="21132">
                  <c:v>1.3418620000000001</c:v>
                </c:pt>
                <c:pt idx="21133">
                  <c:v>1.3418620000000001</c:v>
                </c:pt>
                <c:pt idx="21134">
                  <c:v>1.342479</c:v>
                </c:pt>
                <c:pt idx="21135">
                  <c:v>1.3428260000000001</c:v>
                </c:pt>
                <c:pt idx="21136">
                  <c:v>1.3428260000000001</c:v>
                </c:pt>
                <c:pt idx="21137">
                  <c:v>1.343442</c:v>
                </c:pt>
                <c:pt idx="21138">
                  <c:v>1.343577</c:v>
                </c:pt>
                <c:pt idx="21139">
                  <c:v>1.343923</c:v>
                </c:pt>
                <c:pt idx="21140">
                  <c:v>1.3442700000000001</c:v>
                </c:pt>
                <c:pt idx="21141">
                  <c:v>1.344617</c:v>
                </c:pt>
                <c:pt idx="21142">
                  <c:v>1.344964</c:v>
                </c:pt>
                <c:pt idx="21143">
                  <c:v>1.3450979999999999</c:v>
                </c:pt>
                <c:pt idx="21144">
                  <c:v>1.3457129999999999</c:v>
                </c:pt>
                <c:pt idx="21145">
                  <c:v>1.34606</c:v>
                </c:pt>
                <c:pt idx="21146">
                  <c:v>1.346541</c:v>
                </c:pt>
                <c:pt idx="21147">
                  <c:v>1.346754</c:v>
                </c:pt>
                <c:pt idx="21148">
                  <c:v>1.3470230000000001</c:v>
                </c:pt>
                <c:pt idx="21149">
                  <c:v>1.3471580000000001</c:v>
                </c:pt>
                <c:pt idx="21150">
                  <c:v>1.3476379999999999</c:v>
                </c:pt>
                <c:pt idx="21151">
                  <c:v>1.3481190000000001</c:v>
                </c:pt>
                <c:pt idx="21152">
                  <c:v>1.3483309999999999</c:v>
                </c:pt>
                <c:pt idx="21153">
                  <c:v>1.3484659999999999</c:v>
                </c:pt>
                <c:pt idx="21154">
                  <c:v>1.348946</c:v>
                </c:pt>
                <c:pt idx="21155">
                  <c:v>1.3489469999999999</c:v>
                </c:pt>
                <c:pt idx="21156">
                  <c:v>1.3492919999999999</c:v>
                </c:pt>
                <c:pt idx="21157">
                  <c:v>1.349426</c:v>
                </c:pt>
                <c:pt idx="21158">
                  <c:v>1.3499060000000001</c:v>
                </c:pt>
                <c:pt idx="21159">
                  <c:v>1.3501179999999999</c:v>
                </c:pt>
                <c:pt idx="21160">
                  <c:v>1.35025</c:v>
                </c:pt>
                <c:pt idx="21161">
                  <c:v>1.3505959999999999</c:v>
                </c:pt>
                <c:pt idx="21162">
                  <c:v>1.3505959999999999</c:v>
                </c:pt>
                <c:pt idx="21163">
                  <c:v>1.35094</c:v>
                </c:pt>
                <c:pt idx="21164">
                  <c:v>1.3510720000000001</c:v>
                </c:pt>
                <c:pt idx="21165">
                  <c:v>1.351416</c:v>
                </c:pt>
                <c:pt idx="21166">
                  <c:v>1.351416</c:v>
                </c:pt>
                <c:pt idx="21167">
                  <c:v>1.3517589999999999</c:v>
                </c:pt>
                <c:pt idx="21168">
                  <c:v>1.352233</c:v>
                </c:pt>
                <c:pt idx="21169">
                  <c:v>1.352576</c:v>
                </c:pt>
                <c:pt idx="21170">
                  <c:v>1.352576</c:v>
                </c:pt>
                <c:pt idx="21171">
                  <c:v>1.3529180000000001</c:v>
                </c:pt>
                <c:pt idx="21172">
                  <c:v>1.3532599999999999</c:v>
                </c:pt>
                <c:pt idx="21173">
                  <c:v>1.353261</c:v>
                </c:pt>
                <c:pt idx="21174">
                  <c:v>1.353391</c:v>
                </c:pt>
                <c:pt idx="21175">
                  <c:v>1.3537319999999999</c:v>
                </c:pt>
                <c:pt idx="21176">
                  <c:v>1.354284</c:v>
                </c:pt>
                <c:pt idx="21177">
                  <c:v>1.354625</c:v>
                </c:pt>
                <c:pt idx="21178">
                  <c:v>1.3547549999999999</c:v>
                </c:pt>
                <c:pt idx="21179">
                  <c:v>1.3547560000000001</c:v>
                </c:pt>
                <c:pt idx="21180">
                  <c:v>1.3554360000000001</c:v>
                </c:pt>
                <c:pt idx="21181">
                  <c:v>1.355566</c:v>
                </c:pt>
                <c:pt idx="21182">
                  <c:v>1.3556950000000001</c:v>
                </c:pt>
                <c:pt idx="21183">
                  <c:v>1.3559060000000001</c:v>
                </c:pt>
                <c:pt idx="21184">
                  <c:v>1.3560350000000001</c:v>
                </c:pt>
                <c:pt idx="21185">
                  <c:v>1.3565039999999999</c:v>
                </c:pt>
                <c:pt idx="21186">
                  <c:v>1.3568439999999999</c:v>
                </c:pt>
                <c:pt idx="21187">
                  <c:v>1.3571839999999999</c:v>
                </c:pt>
                <c:pt idx="21188">
                  <c:v>1.3573139999999999</c:v>
                </c:pt>
                <c:pt idx="21189">
                  <c:v>1.357653</c:v>
                </c:pt>
                <c:pt idx="21190">
                  <c:v>1.357993</c:v>
                </c:pt>
                <c:pt idx="21191">
                  <c:v>1.3581220000000001</c:v>
                </c:pt>
                <c:pt idx="21192">
                  <c:v>1.3585910000000001</c:v>
                </c:pt>
                <c:pt idx="21193">
                  <c:v>1.3587199999999999</c:v>
                </c:pt>
                <c:pt idx="21194">
                  <c:v>1.3591880000000001</c:v>
                </c:pt>
                <c:pt idx="21195">
                  <c:v>1.3594459999999999</c:v>
                </c:pt>
                <c:pt idx="21196">
                  <c:v>1.3597859999999999</c:v>
                </c:pt>
                <c:pt idx="21197">
                  <c:v>1.360125</c:v>
                </c:pt>
                <c:pt idx="21198">
                  <c:v>1.3605940000000001</c:v>
                </c:pt>
                <c:pt idx="21199">
                  <c:v>1.3607229999999999</c:v>
                </c:pt>
                <c:pt idx="21200">
                  <c:v>1.361192</c:v>
                </c:pt>
                <c:pt idx="21201">
                  <c:v>1.361532</c:v>
                </c:pt>
                <c:pt idx="21202">
                  <c:v>1.361791</c:v>
                </c:pt>
                <c:pt idx="21203">
                  <c:v>1.3620000000000001</c:v>
                </c:pt>
                <c:pt idx="21204">
                  <c:v>1.3624689999999999</c:v>
                </c:pt>
                <c:pt idx="21205">
                  <c:v>1.362598</c:v>
                </c:pt>
                <c:pt idx="21206">
                  <c:v>1.3630660000000001</c:v>
                </c:pt>
                <c:pt idx="21207">
                  <c:v>1.363405</c:v>
                </c:pt>
                <c:pt idx="21208">
                  <c:v>1.363534</c:v>
                </c:pt>
                <c:pt idx="21209">
                  <c:v>1.3640030000000001</c:v>
                </c:pt>
                <c:pt idx="21210">
                  <c:v>1.364133</c:v>
                </c:pt>
                <c:pt idx="21211">
                  <c:v>1.364601</c:v>
                </c:pt>
                <c:pt idx="21212">
                  <c:v>1.36494</c:v>
                </c:pt>
                <c:pt idx="21213">
                  <c:v>1.3650690000000001</c:v>
                </c:pt>
                <c:pt idx="21214">
                  <c:v>1.365408</c:v>
                </c:pt>
                <c:pt idx="21215">
                  <c:v>1.3655360000000001</c:v>
                </c:pt>
                <c:pt idx="21216">
                  <c:v>1.366004</c:v>
                </c:pt>
                <c:pt idx="21217">
                  <c:v>1.366004</c:v>
                </c:pt>
                <c:pt idx="21218">
                  <c:v>1.3664719999999999</c:v>
                </c:pt>
                <c:pt idx="21219">
                  <c:v>1.3666</c:v>
                </c:pt>
                <c:pt idx="21220">
                  <c:v>1.366938</c:v>
                </c:pt>
                <c:pt idx="21221">
                  <c:v>1.3672759999999999</c:v>
                </c:pt>
                <c:pt idx="21222">
                  <c:v>1.3675349999999999</c:v>
                </c:pt>
                <c:pt idx="21223">
                  <c:v>1.3680030000000001</c:v>
                </c:pt>
                <c:pt idx="21224">
                  <c:v>1.368341</c:v>
                </c:pt>
                <c:pt idx="21225">
                  <c:v>1.3685499999999999</c:v>
                </c:pt>
                <c:pt idx="21226">
                  <c:v>1.368808</c:v>
                </c:pt>
                <c:pt idx="21227">
                  <c:v>1.3689370000000001</c:v>
                </c:pt>
                <c:pt idx="21228">
                  <c:v>1.3692759999999999</c:v>
                </c:pt>
                <c:pt idx="21229">
                  <c:v>1.3697429999999999</c:v>
                </c:pt>
                <c:pt idx="21230">
                  <c:v>1.3702110000000001</c:v>
                </c:pt>
                <c:pt idx="21231">
                  <c:v>1.3702110000000001</c:v>
                </c:pt>
                <c:pt idx="21232">
                  <c:v>1.3708089999999999</c:v>
                </c:pt>
                <c:pt idx="21233">
                  <c:v>1.3709389999999999</c:v>
                </c:pt>
                <c:pt idx="21234">
                  <c:v>1.371407</c:v>
                </c:pt>
                <c:pt idx="21235">
                  <c:v>1.3718760000000001</c:v>
                </c:pt>
                <c:pt idx="21236">
                  <c:v>1.372474</c:v>
                </c:pt>
                <c:pt idx="21237">
                  <c:v>1.3724749999999999</c:v>
                </c:pt>
                <c:pt idx="21238">
                  <c:v>1.3732059999999999</c:v>
                </c:pt>
                <c:pt idx="21239">
                  <c:v>1.3742639999999999</c:v>
                </c:pt>
                <c:pt idx="21240">
                  <c:v>1.3751420000000001</c:v>
                </c:pt>
                <c:pt idx="21241">
                  <c:v>1.3756200000000001</c:v>
                </c:pt>
                <c:pt idx="21242">
                  <c:v>1.3765039999999999</c:v>
                </c:pt>
                <c:pt idx="21243">
                  <c:v>1.3766400000000001</c:v>
                </c:pt>
                <c:pt idx="21244">
                  <c:v>1.3771199999999999</c:v>
                </c:pt>
                <c:pt idx="21245">
                  <c:v>1.377734</c:v>
                </c:pt>
                <c:pt idx="21246">
                  <c:v>1.3777349999999999</c:v>
                </c:pt>
                <c:pt idx="21247">
                  <c:v>1.3778699999999999</c:v>
                </c:pt>
                <c:pt idx="21248">
                  <c:v>1.3780790000000001</c:v>
                </c:pt>
                <c:pt idx="21249">
                  <c:v>1.378557</c:v>
                </c:pt>
                <c:pt idx="21250">
                  <c:v>1.3786929999999999</c:v>
                </c:pt>
                <c:pt idx="21251">
                  <c:v>1.3790359999999999</c:v>
                </c:pt>
                <c:pt idx="21252">
                  <c:v>1.379308</c:v>
                </c:pt>
                <c:pt idx="21253">
                  <c:v>1.3797870000000001</c:v>
                </c:pt>
                <c:pt idx="21254">
                  <c:v>1.380131</c:v>
                </c:pt>
                <c:pt idx="21255">
                  <c:v>1.3806099999999999</c:v>
                </c:pt>
                <c:pt idx="21256">
                  <c:v>1.381089</c:v>
                </c:pt>
                <c:pt idx="21257">
                  <c:v>1.381089</c:v>
                </c:pt>
                <c:pt idx="21258">
                  <c:v>1.3812260000000001</c:v>
                </c:pt>
                <c:pt idx="21259">
                  <c:v>1.381569</c:v>
                </c:pt>
                <c:pt idx="21260">
                  <c:v>1.3818410000000001</c:v>
                </c:pt>
                <c:pt idx="21261">
                  <c:v>1.382185</c:v>
                </c:pt>
                <c:pt idx="21262">
                  <c:v>1.382666</c:v>
                </c:pt>
                <c:pt idx="21263">
                  <c:v>1.3829389999999999</c:v>
                </c:pt>
                <c:pt idx="21264">
                  <c:v>1.383283</c:v>
                </c:pt>
                <c:pt idx="21265">
                  <c:v>1.383556</c:v>
                </c:pt>
                <c:pt idx="21266">
                  <c:v>1.3838999999999999</c:v>
                </c:pt>
                <c:pt idx="21267">
                  <c:v>1.384379</c:v>
                </c:pt>
                <c:pt idx="21268">
                  <c:v>1.38486</c:v>
                </c:pt>
                <c:pt idx="21269">
                  <c:v>1.3849959999999999</c:v>
                </c:pt>
                <c:pt idx="21270">
                  <c:v>1.3853409999999999</c:v>
                </c:pt>
                <c:pt idx="21271">
                  <c:v>1.38575</c:v>
                </c:pt>
                <c:pt idx="21272">
                  <c:v>1.386164</c:v>
                </c:pt>
                <c:pt idx="21273">
                  <c:v>1.3864380000000001</c:v>
                </c:pt>
                <c:pt idx="21274">
                  <c:v>1.386782</c:v>
                </c:pt>
                <c:pt idx="21275">
                  <c:v>1.3874</c:v>
                </c:pt>
                <c:pt idx="21276">
                  <c:v>1.387537</c:v>
                </c:pt>
                <c:pt idx="21277">
                  <c:v>1.3878809999999999</c:v>
                </c:pt>
                <c:pt idx="21278">
                  <c:v>1.3883620000000001</c:v>
                </c:pt>
                <c:pt idx="21279">
                  <c:v>1.3883620000000001</c:v>
                </c:pt>
                <c:pt idx="21280">
                  <c:v>1.388843</c:v>
                </c:pt>
                <c:pt idx="21281">
                  <c:v>1.389324</c:v>
                </c:pt>
                <c:pt idx="21282">
                  <c:v>1.389324</c:v>
                </c:pt>
                <c:pt idx="21283">
                  <c:v>1.389804</c:v>
                </c:pt>
                <c:pt idx="21284">
                  <c:v>1.390422</c:v>
                </c:pt>
                <c:pt idx="21285">
                  <c:v>1.3907659999999999</c:v>
                </c:pt>
                <c:pt idx="21286">
                  <c:v>1.3909039999999999</c:v>
                </c:pt>
                <c:pt idx="21287">
                  <c:v>1.3915219999999999</c:v>
                </c:pt>
                <c:pt idx="21288">
                  <c:v>1.392004</c:v>
                </c:pt>
                <c:pt idx="21289">
                  <c:v>1.39283</c:v>
                </c:pt>
                <c:pt idx="21290">
                  <c:v>1.392968</c:v>
                </c:pt>
                <c:pt idx="21291">
                  <c:v>1.393794</c:v>
                </c:pt>
                <c:pt idx="21292">
                  <c:v>1.3942760000000001</c:v>
                </c:pt>
                <c:pt idx="21293">
                  <c:v>1.394757</c:v>
                </c:pt>
                <c:pt idx="21294">
                  <c:v>1.395513</c:v>
                </c:pt>
                <c:pt idx="21295">
                  <c:v>1.3956500000000001</c:v>
                </c:pt>
                <c:pt idx="21296">
                  <c:v>1.3963380000000001</c:v>
                </c:pt>
                <c:pt idx="21297">
                  <c:v>1.396819</c:v>
                </c:pt>
                <c:pt idx="21298">
                  <c:v>1.3973009999999999</c:v>
                </c:pt>
                <c:pt idx="21299">
                  <c:v>1.3977820000000001</c:v>
                </c:pt>
                <c:pt idx="21300">
                  <c:v>1.3984000000000001</c:v>
                </c:pt>
                <c:pt idx="21301">
                  <c:v>1.3986749999999999</c:v>
                </c:pt>
                <c:pt idx="21302">
                  <c:v>1.3991560000000001</c:v>
                </c:pt>
                <c:pt idx="21303">
                  <c:v>1.4000490000000001</c:v>
                </c:pt>
                <c:pt idx="21304">
                  <c:v>1.400531</c:v>
                </c:pt>
                <c:pt idx="21305">
                  <c:v>1.400806</c:v>
                </c:pt>
                <c:pt idx="21306">
                  <c:v>1.4012869999999999</c:v>
                </c:pt>
                <c:pt idx="21307">
                  <c:v>1.401907</c:v>
                </c:pt>
                <c:pt idx="21308">
                  <c:v>1.4023890000000001</c:v>
                </c:pt>
                <c:pt idx="21309">
                  <c:v>1.4028700000000001</c:v>
                </c:pt>
                <c:pt idx="21310">
                  <c:v>1.4033519999999999</c:v>
                </c:pt>
                <c:pt idx="21311">
                  <c:v>1.4038349999999999</c:v>
                </c:pt>
                <c:pt idx="21312">
                  <c:v>1.4038349999999999</c:v>
                </c:pt>
                <c:pt idx="21313">
                  <c:v>1.4039729999999999</c:v>
                </c:pt>
                <c:pt idx="21314">
                  <c:v>1.404317</c:v>
                </c:pt>
                <c:pt idx="21315">
                  <c:v>1.4044540000000001</c:v>
                </c:pt>
                <c:pt idx="21316">
                  <c:v>1.4047989999999999</c:v>
                </c:pt>
                <c:pt idx="21317">
                  <c:v>1.404936</c:v>
                </c:pt>
                <c:pt idx="21318">
                  <c:v>1.404936</c:v>
                </c:pt>
                <c:pt idx="21319">
                  <c:v>1.404936</c:v>
                </c:pt>
                <c:pt idx="21320">
                  <c:v>1.4049370000000001</c:v>
                </c:pt>
                <c:pt idx="21321">
                  <c:v>1.405419</c:v>
                </c:pt>
                <c:pt idx="21322">
                  <c:v>1.405419</c:v>
                </c:pt>
                <c:pt idx="21323">
                  <c:v>1.405419</c:v>
                </c:pt>
                <c:pt idx="21324">
                  <c:v>1.405419</c:v>
                </c:pt>
                <c:pt idx="21325">
                  <c:v>1.405834</c:v>
                </c:pt>
                <c:pt idx="21326">
                  <c:v>1.40604</c:v>
                </c:pt>
                <c:pt idx="21327">
                  <c:v>1.4061779999999999</c:v>
                </c:pt>
                <c:pt idx="21328">
                  <c:v>1.406385</c:v>
                </c:pt>
                <c:pt idx="21329">
                  <c:v>1.406385</c:v>
                </c:pt>
                <c:pt idx="21330">
                  <c:v>1.406523</c:v>
                </c:pt>
                <c:pt idx="21331">
                  <c:v>1.406868</c:v>
                </c:pt>
                <c:pt idx="21332">
                  <c:v>1.406868</c:v>
                </c:pt>
                <c:pt idx="21333">
                  <c:v>1.4070069999999999</c:v>
                </c:pt>
                <c:pt idx="21334">
                  <c:v>1.407351</c:v>
                </c:pt>
                <c:pt idx="21335">
                  <c:v>1.407489</c:v>
                </c:pt>
                <c:pt idx="21336">
                  <c:v>1.407834</c:v>
                </c:pt>
                <c:pt idx="21337">
                  <c:v>1.407972</c:v>
                </c:pt>
                <c:pt idx="21338">
                  <c:v>1.408455</c:v>
                </c:pt>
                <c:pt idx="21339">
                  <c:v>1.408938</c:v>
                </c:pt>
                <c:pt idx="21340">
                  <c:v>1.4090769999999999</c:v>
                </c:pt>
                <c:pt idx="21341">
                  <c:v>1.4095599999999999</c:v>
                </c:pt>
                <c:pt idx="21342">
                  <c:v>1.4095610000000001</c:v>
                </c:pt>
                <c:pt idx="21343">
                  <c:v>1.4098379999999999</c:v>
                </c:pt>
                <c:pt idx="21344">
                  <c:v>1.41032</c:v>
                </c:pt>
                <c:pt idx="21345">
                  <c:v>1.410803</c:v>
                </c:pt>
                <c:pt idx="21346">
                  <c:v>1.410803</c:v>
                </c:pt>
                <c:pt idx="21347">
                  <c:v>1.4112849999999999</c:v>
                </c:pt>
                <c:pt idx="21348">
                  <c:v>1.411629</c:v>
                </c:pt>
                <c:pt idx="21349">
                  <c:v>1.4116299999999999</c:v>
                </c:pt>
                <c:pt idx="21350">
                  <c:v>1.412045</c:v>
                </c:pt>
                <c:pt idx="21351">
                  <c:v>1.41225</c:v>
                </c:pt>
                <c:pt idx="21352">
                  <c:v>1.412871</c:v>
                </c:pt>
                <c:pt idx="21353">
                  <c:v>1.4130100000000001</c:v>
                </c:pt>
                <c:pt idx="21354">
                  <c:v>1.413354</c:v>
                </c:pt>
                <c:pt idx="21355">
                  <c:v>1.413492</c:v>
                </c:pt>
                <c:pt idx="21356">
                  <c:v>1.4139740000000001</c:v>
                </c:pt>
                <c:pt idx="21357">
                  <c:v>1.414318</c:v>
                </c:pt>
                <c:pt idx="21358">
                  <c:v>1.4144559999999999</c:v>
                </c:pt>
                <c:pt idx="21359">
                  <c:v>1.4150769999999999</c:v>
                </c:pt>
                <c:pt idx="21360">
                  <c:v>1.4150780000000001</c:v>
                </c:pt>
                <c:pt idx="21361">
                  <c:v>1.4155599999999999</c:v>
                </c:pt>
                <c:pt idx="21362">
                  <c:v>1.4156979999999999</c:v>
                </c:pt>
                <c:pt idx="21363">
                  <c:v>1.416042</c:v>
                </c:pt>
                <c:pt idx="21364">
                  <c:v>1.416523</c:v>
                </c:pt>
                <c:pt idx="21365">
                  <c:v>1.4170039999999999</c:v>
                </c:pt>
                <c:pt idx="21366">
                  <c:v>1.4170039999999999</c:v>
                </c:pt>
                <c:pt idx="21367">
                  <c:v>1.4173469999999999</c:v>
                </c:pt>
                <c:pt idx="21368">
                  <c:v>1.4179679999999999</c:v>
                </c:pt>
                <c:pt idx="21369">
                  <c:v>1.4183110000000001</c:v>
                </c:pt>
                <c:pt idx="21370">
                  <c:v>1.4185890000000001</c:v>
                </c:pt>
                <c:pt idx="21371">
                  <c:v>1.4190719999999999</c:v>
                </c:pt>
                <c:pt idx="21372">
                  <c:v>1.4190719999999999</c:v>
                </c:pt>
                <c:pt idx="21373">
                  <c:v>1.419694</c:v>
                </c:pt>
                <c:pt idx="21374">
                  <c:v>1.420037</c:v>
                </c:pt>
                <c:pt idx="21375">
                  <c:v>1.4201760000000001</c:v>
                </c:pt>
                <c:pt idx="21376">
                  <c:v>1.420315</c:v>
                </c:pt>
                <c:pt idx="21377">
                  <c:v>1.420798</c:v>
                </c:pt>
                <c:pt idx="21378">
                  <c:v>1.4212800000000001</c:v>
                </c:pt>
                <c:pt idx="21379">
                  <c:v>1.421281</c:v>
                </c:pt>
                <c:pt idx="21380">
                  <c:v>1.4217630000000001</c:v>
                </c:pt>
                <c:pt idx="21381">
                  <c:v>1.4221060000000001</c:v>
                </c:pt>
                <c:pt idx="21382">
                  <c:v>1.4222459999999999</c:v>
                </c:pt>
                <c:pt idx="21383">
                  <c:v>1.422588</c:v>
                </c:pt>
                <c:pt idx="21384">
                  <c:v>1.4232100000000001</c:v>
                </c:pt>
                <c:pt idx="21385">
                  <c:v>1.4235519999999999</c:v>
                </c:pt>
                <c:pt idx="21386">
                  <c:v>1.423832</c:v>
                </c:pt>
                <c:pt idx="21387">
                  <c:v>1.424175</c:v>
                </c:pt>
                <c:pt idx="21388">
                  <c:v>1.4245190000000001</c:v>
                </c:pt>
                <c:pt idx="21389">
                  <c:v>1.4250020000000001</c:v>
                </c:pt>
                <c:pt idx="21390">
                  <c:v>1.425346</c:v>
                </c:pt>
                <c:pt idx="21391">
                  <c:v>1.425486</c:v>
                </c:pt>
                <c:pt idx="21392">
                  <c:v>1.4261090000000001</c:v>
                </c:pt>
                <c:pt idx="21393">
                  <c:v>1.4263140000000001</c:v>
                </c:pt>
                <c:pt idx="21394">
                  <c:v>1.426593</c:v>
                </c:pt>
                <c:pt idx="21395">
                  <c:v>1.427217</c:v>
                </c:pt>
                <c:pt idx="21396">
                  <c:v>1.4275610000000001</c:v>
                </c:pt>
                <c:pt idx="21397">
                  <c:v>1.428186</c:v>
                </c:pt>
                <c:pt idx="21398">
                  <c:v>1.4285300000000001</c:v>
                </c:pt>
                <c:pt idx="21399">
                  <c:v>1.4288749999999999</c:v>
                </c:pt>
                <c:pt idx="21400">
                  <c:v>1.4292199999999999</c:v>
                </c:pt>
                <c:pt idx="21401">
                  <c:v>1.4295</c:v>
                </c:pt>
                <c:pt idx="21402">
                  <c:v>1.4298439999999999</c:v>
                </c:pt>
                <c:pt idx="21403">
                  <c:v>1.4301889999999999</c:v>
                </c:pt>
                <c:pt idx="21404">
                  <c:v>1.430469</c:v>
                </c:pt>
                <c:pt idx="21405">
                  <c:v>1.430814</c:v>
                </c:pt>
                <c:pt idx="21406">
                  <c:v>1.4311590000000001</c:v>
                </c:pt>
                <c:pt idx="21407">
                  <c:v>1.4311590000000001</c:v>
                </c:pt>
                <c:pt idx="21408">
                  <c:v>1.4316439999999999</c:v>
                </c:pt>
                <c:pt idx="21409">
                  <c:v>1.4319230000000001</c:v>
                </c:pt>
                <c:pt idx="21410">
                  <c:v>1.4321280000000001</c:v>
                </c:pt>
                <c:pt idx="21411">
                  <c:v>1.4324730000000001</c:v>
                </c:pt>
                <c:pt idx="21412">
                  <c:v>1.4328920000000001</c:v>
                </c:pt>
                <c:pt idx="21413">
                  <c:v>1.4335180000000001</c:v>
                </c:pt>
                <c:pt idx="21414">
                  <c:v>1.433659</c:v>
                </c:pt>
                <c:pt idx="21415">
                  <c:v>1.4338630000000001</c:v>
                </c:pt>
                <c:pt idx="21416">
                  <c:v>1.4340040000000001</c:v>
                </c:pt>
                <c:pt idx="21417">
                  <c:v>1.434488</c:v>
                </c:pt>
                <c:pt idx="21418">
                  <c:v>1.434833</c:v>
                </c:pt>
                <c:pt idx="21419">
                  <c:v>1.4354579999999999</c:v>
                </c:pt>
                <c:pt idx="21420">
                  <c:v>1.4359440000000001</c:v>
                </c:pt>
                <c:pt idx="21421">
                  <c:v>1.4360839999999999</c:v>
                </c:pt>
                <c:pt idx="21422">
                  <c:v>1.4365699999999999</c:v>
                </c:pt>
                <c:pt idx="21423">
                  <c:v>1.4367099999999999</c:v>
                </c:pt>
                <c:pt idx="21424">
                  <c:v>1.4370560000000001</c:v>
                </c:pt>
                <c:pt idx="21425">
                  <c:v>1.4371959999999999</c:v>
                </c:pt>
                <c:pt idx="21426">
                  <c:v>1.4378219999999999</c:v>
                </c:pt>
                <c:pt idx="21427">
                  <c:v>1.438026</c:v>
                </c:pt>
                <c:pt idx="21428">
                  <c:v>1.438167</c:v>
                </c:pt>
                <c:pt idx="21429">
                  <c:v>1.438652</c:v>
                </c:pt>
                <c:pt idx="21430">
                  <c:v>1.4391370000000001</c:v>
                </c:pt>
                <c:pt idx="21431">
                  <c:v>1.4397629999999999</c:v>
                </c:pt>
                <c:pt idx="21432">
                  <c:v>1.4397629999999999</c:v>
                </c:pt>
                <c:pt idx="21433">
                  <c:v>1.4402470000000001</c:v>
                </c:pt>
                <c:pt idx="21434">
                  <c:v>1.440671</c:v>
                </c:pt>
                <c:pt idx="21435">
                  <c:v>1.440874</c:v>
                </c:pt>
                <c:pt idx="21436">
                  <c:v>1.4411560000000001</c:v>
                </c:pt>
                <c:pt idx="21437">
                  <c:v>1.441641</c:v>
                </c:pt>
                <c:pt idx="21438">
                  <c:v>1.441924</c:v>
                </c:pt>
                <c:pt idx="21439">
                  <c:v>1.442126</c:v>
                </c:pt>
                <c:pt idx="21440">
                  <c:v>1.4424079999999999</c:v>
                </c:pt>
                <c:pt idx="21441">
                  <c:v>1.4426099999999999</c:v>
                </c:pt>
                <c:pt idx="21442">
                  <c:v>1.4428920000000001</c:v>
                </c:pt>
                <c:pt idx="21443">
                  <c:v>1.443376</c:v>
                </c:pt>
                <c:pt idx="21444">
                  <c:v>1.443719</c:v>
                </c:pt>
                <c:pt idx="21445">
                  <c:v>1.444204</c:v>
                </c:pt>
                <c:pt idx="21446">
                  <c:v>1.4443459999999999</c:v>
                </c:pt>
                <c:pt idx="21447">
                  <c:v>1.444831</c:v>
                </c:pt>
                <c:pt idx="21448">
                  <c:v>1.445316</c:v>
                </c:pt>
                <c:pt idx="21449">
                  <c:v>1.445802</c:v>
                </c:pt>
                <c:pt idx="21450">
                  <c:v>1.446572</c:v>
                </c:pt>
                <c:pt idx="21451">
                  <c:v>1.446572</c:v>
                </c:pt>
                <c:pt idx="21452">
                  <c:v>1.4469160000000001</c:v>
                </c:pt>
                <c:pt idx="21453">
                  <c:v>1.447058</c:v>
                </c:pt>
                <c:pt idx="21454">
                  <c:v>1.447686</c:v>
                </c:pt>
                <c:pt idx="21455">
                  <c:v>1.447829</c:v>
                </c:pt>
                <c:pt idx="21456">
                  <c:v>1.4481729999999999</c:v>
                </c:pt>
                <c:pt idx="21457">
                  <c:v>1.4486589999999999</c:v>
                </c:pt>
                <c:pt idx="21458">
                  <c:v>1.4491449999999999</c:v>
                </c:pt>
                <c:pt idx="21459">
                  <c:v>1.449489</c:v>
                </c:pt>
                <c:pt idx="21460">
                  <c:v>1.449632</c:v>
                </c:pt>
                <c:pt idx="21461">
                  <c:v>1.4499759999999999</c:v>
                </c:pt>
                <c:pt idx="21462">
                  <c:v>1.4502619999999999</c:v>
                </c:pt>
                <c:pt idx="21463">
                  <c:v>1.4507479999999999</c:v>
                </c:pt>
                <c:pt idx="21464">
                  <c:v>1.451092</c:v>
                </c:pt>
                <c:pt idx="21465">
                  <c:v>1.451578</c:v>
                </c:pt>
                <c:pt idx="21466">
                  <c:v>1.4519219999999999</c:v>
                </c:pt>
                <c:pt idx="21467">
                  <c:v>1.4524090000000001</c:v>
                </c:pt>
                <c:pt idx="21468">
                  <c:v>1.4526939999999999</c:v>
                </c:pt>
                <c:pt idx="21469">
                  <c:v>1.452896</c:v>
                </c:pt>
                <c:pt idx="21470">
                  <c:v>1.4531810000000001</c:v>
                </c:pt>
                <c:pt idx="21471">
                  <c:v>1.45381</c:v>
                </c:pt>
                <c:pt idx="21472">
                  <c:v>1.4541550000000001</c:v>
                </c:pt>
                <c:pt idx="21473">
                  <c:v>1.4542980000000001</c:v>
                </c:pt>
                <c:pt idx="21474">
                  <c:v>1.4547840000000001</c:v>
                </c:pt>
                <c:pt idx="21475">
                  <c:v>1.455128</c:v>
                </c:pt>
                <c:pt idx="21476">
                  <c:v>1.455557</c:v>
                </c:pt>
                <c:pt idx="21477">
                  <c:v>1.456045</c:v>
                </c:pt>
                <c:pt idx="21478">
                  <c:v>1.4563889999999999</c:v>
                </c:pt>
                <c:pt idx="21479">
                  <c:v>1.456734</c:v>
                </c:pt>
                <c:pt idx="21480">
                  <c:v>1.456877</c:v>
                </c:pt>
                <c:pt idx="21481">
                  <c:v>1.4573640000000001</c:v>
                </c:pt>
                <c:pt idx="21482">
                  <c:v>1.4578519999999999</c:v>
                </c:pt>
                <c:pt idx="21483">
                  <c:v>1.4578519999999999</c:v>
                </c:pt>
                <c:pt idx="21484">
                  <c:v>1.4581390000000001</c:v>
                </c:pt>
                <c:pt idx="21485">
                  <c:v>1.458626</c:v>
                </c:pt>
                <c:pt idx="21486">
                  <c:v>1.4589700000000001</c:v>
                </c:pt>
                <c:pt idx="21487">
                  <c:v>1.459114</c:v>
                </c:pt>
                <c:pt idx="21488">
                  <c:v>1.4594579999999999</c:v>
                </c:pt>
                <c:pt idx="21489">
                  <c:v>1.459802</c:v>
                </c:pt>
                <c:pt idx="21490">
                  <c:v>1.4601459999999999</c:v>
                </c:pt>
                <c:pt idx="21491">
                  <c:v>1.4604330000000001</c:v>
                </c:pt>
                <c:pt idx="21492">
                  <c:v>1.46092</c:v>
                </c:pt>
                <c:pt idx="21493">
                  <c:v>1.461266</c:v>
                </c:pt>
                <c:pt idx="21494">
                  <c:v>1.4616960000000001</c:v>
                </c:pt>
                <c:pt idx="21495">
                  <c:v>1.4621850000000001</c:v>
                </c:pt>
                <c:pt idx="21496">
                  <c:v>1.4625300000000001</c:v>
                </c:pt>
                <c:pt idx="21497">
                  <c:v>1.4630190000000001</c:v>
                </c:pt>
                <c:pt idx="21498">
                  <c:v>1.463508</c:v>
                </c:pt>
                <c:pt idx="21499">
                  <c:v>1.463795</c:v>
                </c:pt>
                <c:pt idx="21500">
                  <c:v>1.46414</c:v>
                </c:pt>
                <c:pt idx="21501">
                  <c:v>1.464486</c:v>
                </c:pt>
                <c:pt idx="21502">
                  <c:v>1.464974</c:v>
                </c:pt>
                <c:pt idx="21503">
                  <c:v>1.4651190000000001</c:v>
                </c:pt>
                <c:pt idx="21504">
                  <c:v>1.4651190000000001</c:v>
                </c:pt>
                <c:pt idx="21505">
                  <c:v>1.465608</c:v>
                </c:pt>
                <c:pt idx="21506">
                  <c:v>1.465897</c:v>
                </c:pt>
                <c:pt idx="21507">
                  <c:v>1.466242</c:v>
                </c:pt>
                <c:pt idx="21508">
                  <c:v>1.466386</c:v>
                </c:pt>
                <c:pt idx="21509">
                  <c:v>1.4667319999999999</c:v>
                </c:pt>
                <c:pt idx="21510">
                  <c:v>1.46722</c:v>
                </c:pt>
                <c:pt idx="21511">
                  <c:v>1.4677089999999999</c:v>
                </c:pt>
                <c:pt idx="21512">
                  <c:v>1.4677089999999999</c:v>
                </c:pt>
                <c:pt idx="21513">
                  <c:v>1.4681979999999999</c:v>
                </c:pt>
                <c:pt idx="21514">
                  <c:v>1.468399</c:v>
                </c:pt>
                <c:pt idx="21515">
                  <c:v>1.4686859999999999</c:v>
                </c:pt>
                <c:pt idx="21516">
                  <c:v>1.4688870000000001</c:v>
                </c:pt>
                <c:pt idx="21517">
                  <c:v>1.469231</c:v>
                </c:pt>
                <c:pt idx="21518">
                  <c:v>1.4700059999999999</c:v>
                </c:pt>
                <c:pt idx="21519">
                  <c:v>1.4700070000000001</c:v>
                </c:pt>
                <c:pt idx="21520">
                  <c:v>1.470494</c:v>
                </c:pt>
                <c:pt idx="21521">
                  <c:v>1.470494</c:v>
                </c:pt>
                <c:pt idx="21522">
                  <c:v>1.470982</c:v>
                </c:pt>
                <c:pt idx="21523">
                  <c:v>1.4713259999999999</c:v>
                </c:pt>
                <c:pt idx="21524">
                  <c:v>1.471902</c:v>
                </c:pt>
                <c:pt idx="21525">
                  <c:v>1.4722470000000001</c:v>
                </c:pt>
                <c:pt idx="21526">
                  <c:v>1.4723900000000001</c:v>
                </c:pt>
                <c:pt idx="21527">
                  <c:v>1.4732240000000001</c:v>
                </c:pt>
                <c:pt idx="21528">
                  <c:v>1.473368</c:v>
                </c:pt>
                <c:pt idx="21529">
                  <c:v>1.4738579999999999</c:v>
                </c:pt>
                <c:pt idx="21530">
                  <c:v>1.4743459999999999</c:v>
                </c:pt>
                <c:pt idx="21531">
                  <c:v>1.474691</c:v>
                </c:pt>
                <c:pt idx="21532">
                  <c:v>1.47498</c:v>
                </c:pt>
                <c:pt idx="21533">
                  <c:v>1.4753240000000001</c:v>
                </c:pt>
                <c:pt idx="21534">
                  <c:v>1.4754689999999999</c:v>
                </c:pt>
                <c:pt idx="21535">
                  <c:v>1.4758119999999999</c:v>
                </c:pt>
                <c:pt idx="21536">
                  <c:v>1.4764459999999999</c:v>
                </c:pt>
                <c:pt idx="21537">
                  <c:v>1.4770799999999999</c:v>
                </c:pt>
                <c:pt idx="21538">
                  <c:v>1.477425</c:v>
                </c:pt>
                <c:pt idx="21539">
                  <c:v>1.4780599999999999</c:v>
                </c:pt>
                <c:pt idx="21540">
                  <c:v>1.47855</c:v>
                </c:pt>
                <c:pt idx="21541">
                  <c:v>1.478896</c:v>
                </c:pt>
                <c:pt idx="21542">
                  <c:v>1.4790410000000001</c:v>
                </c:pt>
                <c:pt idx="21543">
                  <c:v>1.4795320000000001</c:v>
                </c:pt>
                <c:pt idx="21544">
                  <c:v>1.4796769999999999</c:v>
                </c:pt>
                <c:pt idx="21545">
                  <c:v>1.4800230000000001</c:v>
                </c:pt>
                <c:pt idx="21546">
                  <c:v>1.48037</c:v>
                </c:pt>
                <c:pt idx="21547">
                  <c:v>1.480369</c:v>
                </c:pt>
                <c:pt idx="21548">
                  <c:v>1.4808060000000001</c:v>
                </c:pt>
                <c:pt idx="21549">
                  <c:v>1.481007</c:v>
                </c:pt>
                <c:pt idx="21550">
                  <c:v>1.481498</c:v>
                </c:pt>
                <c:pt idx="21551">
                  <c:v>1.4821359999999999</c:v>
                </c:pt>
                <c:pt idx="21552">
                  <c:v>1.482137</c:v>
                </c:pt>
                <c:pt idx="21553">
                  <c:v>1.4824280000000001</c:v>
                </c:pt>
                <c:pt idx="21554">
                  <c:v>1.482775</c:v>
                </c:pt>
                <c:pt idx="21555">
                  <c:v>1.483066</c:v>
                </c:pt>
                <c:pt idx="21556">
                  <c:v>1.4836130000000001</c:v>
                </c:pt>
                <c:pt idx="21557">
                  <c:v>1.4839039999999999</c:v>
                </c:pt>
                <c:pt idx="21558">
                  <c:v>1.4845429999999999</c:v>
                </c:pt>
                <c:pt idx="21559">
                  <c:v>1.4845429999999999</c:v>
                </c:pt>
                <c:pt idx="21560">
                  <c:v>1.4850350000000001</c:v>
                </c:pt>
                <c:pt idx="21561">
                  <c:v>1.485236</c:v>
                </c:pt>
                <c:pt idx="21562">
                  <c:v>1.485528</c:v>
                </c:pt>
                <c:pt idx="21563">
                  <c:v>1.4858739999999999</c:v>
                </c:pt>
                <c:pt idx="21564">
                  <c:v>1.486167</c:v>
                </c:pt>
                <c:pt idx="21565">
                  <c:v>1.486367</c:v>
                </c:pt>
                <c:pt idx="21566">
                  <c:v>1.4868060000000001</c:v>
                </c:pt>
                <c:pt idx="21567">
                  <c:v>1.4870049999999999</c:v>
                </c:pt>
                <c:pt idx="21568">
                  <c:v>1.487643</c:v>
                </c:pt>
                <c:pt idx="21569">
                  <c:v>1.488135</c:v>
                </c:pt>
                <c:pt idx="21570">
                  <c:v>1.4884820000000001</c:v>
                </c:pt>
                <c:pt idx="21571">
                  <c:v>1.488775</c:v>
                </c:pt>
                <c:pt idx="21572">
                  <c:v>1.489268</c:v>
                </c:pt>
                <c:pt idx="21573">
                  <c:v>1.4895620000000001</c:v>
                </c:pt>
                <c:pt idx="21574">
                  <c:v>1.4900549999999999</c:v>
                </c:pt>
                <c:pt idx="21575">
                  <c:v>1.4904010000000001</c:v>
                </c:pt>
                <c:pt idx="21576">
                  <c:v>1.4908939999999999</c:v>
                </c:pt>
                <c:pt idx="21577">
                  <c:v>1.491042</c:v>
                </c:pt>
                <c:pt idx="21578">
                  <c:v>1.4913879999999999</c:v>
                </c:pt>
                <c:pt idx="21579">
                  <c:v>1.4920279999999999</c:v>
                </c:pt>
                <c:pt idx="21580">
                  <c:v>1.4921759999999999</c:v>
                </c:pt>
                <c:pt idx="21581">
                  <c:v>1.492523</c:v>
                </c:pt>
                <c:pt idx="21582">
                  <c:v>1.492523</c:v>
                </c:pt>
                <c:pt idx="21583">
                  <c:v>1.493017</c:v>
                </c:pt>
                <c:pt idx="21584">
                  <c:v>1.493512</c:v>
                </c:pt>
                <c:pt idx="21585">
                  <c:v>1.493808</c:v>
                </c:pt>
                <c:pt idx="21586">
                  <c:v>1.494154</c:v>
                </c:pt>
                <c:pt idx="21587">
                  <c:v>1.494648</c:v>
                </c:pt>
                <c:pt idx="21588">
                  <c:v>1.495144</c:v>
                </c:pt>
                <c:pt idx="21589">
                  <c:v>1.4952909999999999</c:v>
                </c:pt>
                <c:pt idx="21590">
                  <c:v>1.4959340000000001</c:v>
                </c:pt>
                <c:pt idx="21591">
                  <c:v>1.4961340000000001</c:v>
                </c:pt>
                <c:pt idx="21592">
                  <c:v>1.4967779999999999</c:v>
                </c:pt>
                <c:pt idx="21593">
                  <c:v>1.496926</c:v>
                </c:pt>
                <c:pt idx="21594">
                  <c:v>1.49742</c:v>
                </c:pt>
                <c:pt idx="21595">
                  <c:v>1.4977689999999999</c:v>
                </c:pt>
                <c:pt idx="21596">
                  <c:v>1.498413</c:v>
                </c:pt>
                <c:pt idx="21597">
                  <c:v>1.498761</c:v>
                </c:pt>
                <c:pt idx="21598">
                  <c:v>1.498909</c:v>
                </c:pt>
                <c:pt idx="21599">
                  <c:v>1.499258</c:v>
                </c:pt>
                <c:pt idx="21600">
                  <c:v>1.499406</c:v>
                </c:pt>
                <c:pt idx="21601">
                  <c:v>1.4999020000000001</c:v>
                </c:pt>
                <c:pt idx="21602">
                  <c:v>1.5002519999999999</c:v>
                </c:pt>
                <c:pt idx="21603">
                  <c:v>1.5005999999999999</c:v>
                </c:pt>
                <c:pt idx="21604">
                  <c:v>1.5008969999999999</c:v>
                </c:pt>
                <c:pt idx="21605">
                  <c:v>1.5013939999999999</c:v>
                </c:pt>
                <c:pt idx="21606">
                  <c:v>1.5015940000000001</c:v>
                </c:pt>
                <c:pt idx="21607">
                  <c:v>1.5018910000000001</c:v>
                </c:pt>
                <c:pt idx="21608">
                  <c:v>1.50224</c:v>
                </c:pt>
                <c:pt idx="21609">
                  <c:v>1.502885</c:v>
                </c:pt>
                <c:pt idx="21610">
                  <c:v>1.503034</c:v>
                </c:pt>
                <c:pt idx="21611">
                  <c:v>1.5033829999999999</c:v>
                </c:pt>
                <c:pt idx="21612">
                  <c:v>1.5036799999999999</c:v>
                </c:pt>
                <c:pt idx="21613">
                  <c:v>1.504178</c:v>
                </c:pt>
                <c:pt idx="21614">
                  <c:v>1.504677</c:v>
                </c:pt>
                <c:pt idx="21615">
                  <c:v>1.504826</c:v>
                </c:pt>
                <c:pt idx="21616">
                  <c:v>1.5051760000000001</c:v>
                </c:pt>
                <c:pt idx="21617">
                  <c:v>1.5053240000000001</c:v>
                </c:pt>
                <c:pt idx="21618">
                  <c:v>1.5058229999999999</c:v>
                </c:pt>
                <c:pt idx="21619">
                  <c:v>1.5063219999999999</c:v>
                </c:pt>
                <c:pt idx="21620">
                  <c:v>1.506821</c:v>
                </c:pt>
                <c:pt idx="21621">
                  <c:v>1.50732</c:v>
                </c:pt>
                <c:pt idx="21622">
                  <c:v>1.507619</c:v>
                </c:pt>
                <c:pt idx="21623">
                  <c:v>1.508019</c:v>
                </c:pt>
                <c:pt idx="21624">
                  <c:v>1.5086170000000001</c:v>
                </c:pt>
                <c:pt idx="21625">
                  <c:v>1.509118</c:v>
                </c:pt>
                <c:pt idx="21626">
                  <c:v>1.509468</c:v>
                </c:pt>
                <c:pt idx="21627">
                  <c:v>1.509968</c:v>
                </c:pt>
                <c:pt idx="21628">
                  <c:v>1.5101180000000001</c:v>
                </c:pt>
                <c:pt idx="21629">
                  <c:v>1.5106189999999999</c:v>
                </c:pt>
                <c:pt idx="21630">
                  <c:v>1.5111209999999999</c:v>
                </c:pt>
                <c:pt idx="21631">
                  <c:v>1.511271</c:v>
                </c:pt>
                <c:pt idx="21632">
                  <c:v>1.511622</c:v>
                </c:pt>
                <c:pt idx="21633">
                  <c:v>1.5121260000000001</c:v>
                </c:pt>
                <c:pt idx="21634">
                  <c:v>1.512276</c:v>
                </c:pt>
                <c:pt idx="21635">
                  <c:v>1.512778</c:v>
                </c:pt>
                <c:pt idx="21636">
                  <c:v>1.51328</c:v>
                </c:pt>
                <c:pt idx="21637">
                  <c:v>1.513431</c:v>
                </c:pt>
                <c:pt idx="21638">
                  <c:v>1.5137830000000001</c:v>
                </c:pt>
                <c:pt idx="21639">
                  <c:v>1.5142850000000001</c:v>
                </c:pt>
                <c:pt idx="21640">
                  <c:v>1.5145869999999999</c:v>
                </c:pt>
                <c:pt idx="21641">
                  <c:v>1.5150889999999999</c:v>
                </c:pt>
                <c:pt idx="21642">
                  <c:v>1.5157430000000001</c:v>
                </c:pt>
                <c:pt idx="21643">
                  <c:v>1.5158940000000001</c:v>
                </c:pt>
                <c:pt idx="21644">
                  <c:v>1.5162450000000001</c:v>
                </c:pt>
                <c:pt idx="21645">
                  <c:v>1.5163960000000001</c:v>
                </c:pt>
                <c:pt idx="21646">
                  <c:v>1.5168980000000001</c:v>
                </c:pt>
                <c:pt idx="21647">
                  <c:v>1.517401</c:v>
                </c:pt>
                <c:pt idx="21648">
                  <c:v>1.517401</c:v>
                </c:pt>
                <c:pt idx="21649">
                  <c:v>1.5180549999999999</c:v>
                </c:pt>
                <c:pt idx="21650">
                  <c:v>1.5187090000000001</c:v>
                </c:pt>
                <c:pt idx="21651">
                  <c:v>1.5189090000000001</c:v>
                </c:pt>
                <c:pt idx="21652">
                  <c:v>1.5195639999999999</c:v>
                </c:pt>
                <c:pt idx="21653">
                  <c:v>1.5195639999999999</c:v>
                </c:pt>
                <c:pt idx="21654">
                  <c:v>1.519916</c:v>
                </c:pt>
                <c:pt idx="21655">
                  <c:v>1.5205709999999999</c:v>
                </c:pt>
                <c:pt idx="21656">
                  <c:v>1.5208759999999999</c:v>
                </c:pt>
                <c:pt idx="21657">
                  <c:v>1.521228</c:v>
                </c:pt>
                <c:pt idx="21658">
                  <c:v>1.5215320000000001</c:v>
                </c:pt>
                <c:pt idx="21659">
                  <c:v>1.5217320000000001</c:v>
                </c:pt>
                <c:pt idx="21660">
                  <c:v>1.5223880000000001</c:v>
                </c:pt>
                <c:pt idx="21661">
                  <c:v>1.522389</c:v>
                </c:pt>
                <c:pt idx="21662">
                  <c:v>1.523045</c:v>
                </c:pt>
                <c:pt idx="21663">
                  <c:v>1.523398</c:v>
                </c:pt>
                <c:pt idx="21664">
                  <c:v>1.5239020000000001</c:v>
                </c:pt>
                <c:pt idx="21665">
                  <c:v>1.5242059999999999</c:v>
                </c:pt>
                <c:pt idx="21666">
                  <c:v>1.524559</c:v>
                </c:pt>
                <c:pt idx="21667">
                  <c:v>1.5249109999999999</c:v>
                </c:pt>
                <c:pt idx="21668">
                  <c:v>1.5254160000000001</c:v>
                </c:pt>
                <c:pt idx="21669">
                  <c:v>1.5254160000000001</c:v>
                </c:pt>
                <c:pt idx="21670">
                  <c:v>1.5262279999999999</c:v>
                </c:pt>
                <c:pt idx="21671">
                  <c:v>1.5267329999999999</c:v>
                </c:pt>
                <c:pt idx="21672">
                  <c:v>1.52704</c:v>
                </c:pt>
                <c:pt idx="21673">
                  <c:v>1.5275460000000001</c:v>
                </c:pt>
                <c:pt idx="21674">
                  <c:v>1.528206</c:v>
                </c:pt>
                <c:pt idx="21675">
                  <c:v>1.5284059999999999</c:v>
                </c:pt>
                <c:pt idx="21676">
                  <c:v>1.528867</c:v>
                </c:pt>
                <c:pt idx="21677">
                  <c:v>1.5295749999999999</c:v>
                </c:pt>
                <c:pt idx="21678">
                  <c:v>1.5297289999999999</c:v>
                </c:pt>
                <c:pt idx="21679">
                  <c:v>1.5302370000000001</c:v>
                </c:pt>
                <c:pt idx="21680">
                  <c:v>1.530438</c:v>
                </c:pt>
                <c:pt idx="21681">
                  <c:v>1.530438</c:v>
                </c:pt>
                <c:pt idx="21682">
                  <c:v>1.530899</c:v>
                </c:pt>
                <c:pt idx="21683">
                  <c:v>1.531253</c:v>
                </c:pt>
                <c:pt idx="21684">
                  <c:v>1.5317609999999999</c:v>
                </c:pt>
                <c:pt idx="21685">
                  <c:v>1.5319149999999999</c:v>
                </c:pt>
                <c:pt idx="21686">
                  <c:v>1.5322690000000001</c:v>
                </c:pt>
                <c:pt idx="21687">
                  <c:v>1.532824</c:v>
                </c:pt>
                <c:pt idx="21688">
                  <c:v>1.533131</c:v>
                </c:pt>
                <c:pt idx="21689">
                  <c:v>1.5336399999999999</c:v>
                </c:pt>
                <c:pt idx="21690">
                  <c:v>1.533995</c:v>
                </c:pt>
                <c:pt idx="21691">
                  <c:v>1.534149</c:v>
                </c:pt>
                <c:pt idx="21692">
                  <c:v>1.534659</c:v>
                </c:pt>
                <c:pt idx="21693">
                  <c:v>1.5354779999999999</c:v>
                </c:pt>
                <c:pt idx="21694">
                  <c:v>1.5356799999999999</c:v>
                </c:pt>
                <c:pt idx="21695">
                  <c:v>1.5361899999999999</c:v>
                </c:pt>
                <c:pt idx="21696">
                  <c:v>1.5363439999999999</c:v>
                </c:pt>
                <c:pt idx="21697">
                  <c:v>1.5368539999999999</c:v>
                </c:pt>
                <c:pt idx="21698">
                  <c:v>1.5370079999999999</c:v>
                </c:pt>
                <c:pt idx="21699">
                  <c:v>1.5375190000000001</c:v>
                </c:pt>
                <c:pt idx="21700">
                  <c:v>1.5376730000000001</c:v>
                </c:pt>
                <c:pt idx="21701">
                  <c:v>1.5378270000000001</c:v>
                </c:pt>
                <c:pt idx="21702">
                  <c:v>1.538338</c:v>
                </c:pt>
                <c:pt idx="21703">
                  <c:v>1.5390029999999999</c:v>
                </c:pt>
                <c:pt idx="21704">
                  <c:v>1.539669</c:v>
                </c:pt>
                <c:pt idx="21705">
                  <c:v>1.540025</c:v>
                </c:pt>
                <c:pt idx="21706">
                  <c:v>1.5405359999999999</c:v>
                </c:pt>
                <c:pt idx="21707">
                  <c:v>1.541204</c:v>
                </c:pt>
                <c:pt idx="21708">
                  <c:v>1.5413589999999999</c:v>
                </c:pt>
                <c:pt idx="21709">
                  <c:v>1.5418719999999999</c:v>
                </c:pt>
                <c:pt idx="21710">
                  <c:v>1.542384</c:v>
                </c:pt>
                <c:pt idx="21711">
                  <c:v>1.54254</c:v>
                </c:pt>
                <c:pt idx="21712">
                  <c:v>1.5432079999999999</c:v>
                </c:pt>
                <c:pt idx="21713">
                  <c:v>1.543409</c:v>
                </c:pt>
                <c:pt idx="21714">
                  <c:v>1.543766</c:v>
                </c:pt>
                <c:pt idx="21715">
                  <c:v>1.5442800000000001</c:v>
                </c:pt>
                <c:pt idx="21716">
                  <c:v>1.544591</c:v>
                </c:pt>
                <c:pt idx="21717">
                  <c:v>1.5453060000000001</c:v>
                </c:pt>
                <c:pt idx="21718">
                  <c:v>1.5456190000000001</c:v>
                </c:pt>
                <c:pt idx="21719">
                  <c:v>1.5461339999999999</c:v>
                </c:pt>
                <c:pt idx="21720">
                  <c:v>1.5466489999999999</c:v>
                </c:pt>
                <c:pt idx="21721">
                  <c:v>1.5468059999999999</c:v>
                </c:pt>
                <c:pt idx="21722">
                  <c:v>1.5469619999999999</c:v>
                </c:pt>
                <c:pt idx="21723">
                  <c:v>1.54732</c:v>
                </c:pt>
                <c:pt idx="21724">
                  <c:v>1.5478350000000001</c:v>
                </c:pt>
                <c:pt idx="21725">
                  <c:v>1.547992</c:v>
                </c:pt>
                <c:pt idx="21726">
                  <c:v>1.548665</c:v>
                </c:pt>
                <c:pt idx="21727">
                  <c:v>1.549024</c:v>
                </c:pt>
                <c:pt idx="21728">
                  <c:v>1.5493380000000001</c:v>
                </c:pt>
                <c:pt idx="21729">
                  <c:v>1.5496970000000001</c:v>
                </c:pt>
                <c:pt idx="21730">
                  <c:v>1.5502130000000001</c:v>
                </c:pt>
                <c:pt idx="21731">
                  <c:v>1.5505279999999999</c:v>
                </c:pt>
                <c:pt idx="21732">
                  <c:v>1.5510440000000001</c:v>
                </c:pt>
                <c:pt idx="21733">
                  <c:v>1.551245</c:v>
                </c:pt>
                <c:pt idx="21734">
                  <c:v>1.5517179999999999</c:v>
                </c:pt>
                <c:pt idx="21735">
                  <c:v>1.5520769999999999</c:v>
                </c:pt>
                <c:pt idx="21736">
                  <c:v>1.552235</c:v>
                </c:pt>
                <c:pt idx="21737">
                  <c:v>1.552751</c:v>
                </c:pt>
                <c:pt idx="21738">
                  <c:v>1.5535840000000001</c:v>
                </c:pt>
                <c:pt idx="21739">
                  <c:v>1.5544199999999999</c:v>
                </c:pt>
                <c:pt idx="21740">
                  <c:v>1.5547800000000001</c:v>
                </c:pt>
                <c:pt idx="21741">
                  <c:v>1.55514</c:v>
                </c:pt>
                <c:pt idx="21742">
                  <c:v>1.555299</c:v>
                </c:pt>
                <c:pt idx="21743">
                  <c:v>1.5556589999999999</c:v>
                </c:pt>
                <c:pt idx="21744">
                  <c:v>1.5563370000000001</c:v>
                </c:pt>
                <c:pt idx="21745">
                  <c:v>1.5566549999999999</c:v>
                </c:pt>
                <c:pt idx="21746">
                  <c:v>1.5571740000000001</c:v>
                </c:pt>
                <c:pt idx="21747">
                  <c:v>1.557534</c:v>
                </c:pt>
                <c:pt idx="21748">
                  <c:v>1.5580540000000001</c:v>
                </c:pt>
                <c:pt idx="21749">
                  <c:v>1.5585739999999999</c:v>
                </c:pt>
                <c:pt idx="21750">
                  <c:v>1.5590949999999999</c:v>
                </c:pt>
                <c:pt idx="21751">
                  <c:v>1.559456</c:v>
                </c:pt>
                <c:pt idx="21752">
                  <c:v>1.5597760000000001</c:v>
                </c:pt>
                <c:pt idx="21753">
                  <c:v>1.5602959999999999</c:v>
                </c:pt>
                <c:pt idx="21754">
                  <c:v>1.560818</c:v>
                </c:pt>
                <c:pt idx="21755">
                  <c:v>1.5611379999999999</c:v>
                </c:pt>
                <c:pt idx="21756">
                  <c:v>1.56182</c:v>
                </c:pt>
                <c:pt idx="21757">
                  <c:v>1.56182</c:v>
                </c:pt>
                <c:pt idx="21758">
                  <c:v>1.562182</c:v>
                </c:pt>
                <c:pt idx="21759">
                  <c:v>1.5625020000000001</c:v>
                </c:pt>
                <c:pt idx="21760">
                  <c:v>1.562864</c:v>
                </c:pt>
                <c:pt idx="21761">
                  <c:v>1.563226</c:v>
                </c:pt>
                <c:pt idx="21762">
                  <c:v>1.5637479999999999</c:v>
                </c:pt>
                <c:pt idx="21763">
                  <c:v>1.564068</c:v>
                </c:pt>
                <c:pt idx="21764">
                  <c:v>1.56443</c:v>
                </c:pt>
                <c:pt idx="21765">
                  <c:v>1.5644309999999999</c:v>
                </c:pt>
                <c:pt idx="21766">
                  <c:v>1.564953</c:v>
                </c:pt>
                <c:pt idx="21767">
                  <c:v>1.5654760000000001</c:v>
                </c:pt>
                <c:pt idx="21768">
                  <c:v>1.5656369999999999</c:v>
                </c:pt>
                <c:pt idx="21769">
                  <c:v>1.56616</c:v>
                </c:pt>
                <c:pt idx="21770">
                  <c:v>1.5673680000000001</c:v>
                </c:pt>
                <c:pt idx="21771">
                  <c:v>1.567529</c:v>
                </c:pt>
                <c:pt idx="21772">
                  <c:v>1.567893</c:v>
                </c:pt>
                <c:pt idx="21773">
                  <c:v>1.5682149999999999</c:v>
                </c:pt>
                <c:pt idx="21774">
                  <c:v>1.56874</c:v>
                </c:pt>
                <c:pt idx="21775">
                  <c:v>1.569266</c:v>
                </c:pt>
                <c:pt idx="21776">
                  <c:v>1.569952</c:v>
                </c:pt>
                <c:pt idx="21777">
                  <c:v>1.569952</c:v>
                </c:pt>
                <c:pt idx="21778">
                  <c:v>1.570316</c:v>
                </c:pt>
                <c:pt idx="21779">
                  <c:v>1.570478</c:v>
                </c:pt>
                <c:pt idx="21780">
                  <c:v>1.571002</c:v>
                </c:pt>
                <c:pt idx="21781">
                  <c:v>1.571366</c:v>
                </c:pt>
                <c:pt idx="21782">
                  <c:v>1.5722160000000001</c:v>
                </c:pt>
                <c:pt idx="21783">
                  <c:v>1.5729040000000001</c:v>
                </c:pt>
                <c:pt idx="21784">
                  <c:v>1.5729040000000001</c:v>
                </c:pt>
                <c:pt idx="21785">
                  <c:v>1.573431</c:v>
                </c:pt>
                <c:pt idx="21786">
                  <c:v>1.573958</c:v>
                </c:pt>
                <c:pt idx="21787">
                  <c:v>1.5744849999999999</c:v>
                </c:pt>
                <c:pt idx="21788">
                  <c:v>1.5748500000000001</c:v>
                </c:pt>
                <c:pt idx="21789">
                  <c:v>1.575013</c:v>
                </c:pt>
                <c:pt idx="21790">
                  <c:v>1.575866</c:v>
                </c:pt>
                <c:pt idx="21791">
                  <c:v>1.5762309999999999</c:v>
                </c:pt>
                <c:pt idx="21792">
                  <c:v>1.5762309999999999</c:v>
                </c:pt>
                <c:pt idx="21793">
                  <c:v>1.5765960000000001</c:v>
                </c:pt>
                <c:pt idx="21794">
                  <c:v>1.5772870000000001</c:v>
                </c:pt>
                <c:pt idx="21795">
                  <c:v>1.57745</c:v>
                </c:pt>
                <c:pt idx="21796">
                  <c:v>1.578141</c:v>
                </c:pt>
                <c:pt idx="21797">
                  <c:v>1.57867</c:v>
                </c:pt>
                <c:pt idx="21798">
                  <c:v>1.578997</c:v>
                </c:pt>
                <c:pt idx="21799">
                  <c:v>1.5793630000000001</c:v>
                </c:pt>
                <c:pt idx="21800">
                  <c:v>1.579526</c:v>
                </c:pt>
                <c:pt idx="21801">
                  <c:v>1.5798920000000001</c:v>
                </c:pt>
                <c:pt idx="21802">
                  <c:v>1.5805849999999999</c:v>
                </c:pt>
                <c:pt idx="21803">
                  <c:v>1.5809519999999999</c:v>
                </c:pt>
                <c:pt idx="21804">
                  <c:v>1.581483</c:v>
                </c:pt>
                <c:pt idx="21805">
                  <c:v>1.5818099999999999</c:v>
                </c:pt>
                <c:pt idx="21806">
                  <c:v>1.582341</c:v>
                </c:pt>
                <c:pt idx="21807">
                  <c:v>1.582544</c:v>
                </c:pt>
                <c:pt idx="21808">
                  <c:v>1.5832390000000001</c:v>
                </c:pt>
                <c:pt idx="21809">
                  <c:v>1.5835669999999999</c:v>
                </c:pt>
                <c:pt idx="21810">
                  <c:v>1.5837699999999999</c:v>
                </c:pt>
                <c:pt idx="21811">
                  <c:v>1.5842620000000001</c:v>
                </c:pt>
                <c:pt idx="21812">
                  <c:v>1.584794</c:v>
                </c:pt>
                <c:pt idx="21813">
                  <c:v>1.585162</c:v>
                </c:pt>
                <c:pt idx="21814">
                  <c:v>1.585656</c:v>
                </c:pt>
                <c:pt idx="21815">
                  <c:v>1.5865579999999999</c:v>
                </c:pt>
                <c:pt idx="21816">
                  <c:v>1.586762</c:v>
                </c:pt>
                <c:pt idx="21817">
                  <c:v>1.5869260000000001</c:v>
                </c:pt>
                <c:pt idx="21818">
                  <c:v>1.587461</c:v>
                </c:pt>
                <c:pt idx="21819">
                  <c:v>1.587995</c:v>
                </c:pt>
                <c:pt idx="21820">
                  <c:v>1.5883259999999999</c:v>
                </c:pt>
                <c:pt idx="21821">
                  <c:v>1.58853</c:v>
                </c:pt>
                <c:pt idx="21822">
                  <c:v>1.5888599999999999</c:v>
                </c:pt>
                <c:pt idx="21823">
                  <c:v>1.589561</c:v>
                </c:pt>
                <c:pt idx="21824">
                  <c:v>1.589931</c:v>
                </c:pt>
                <c:pt idx="21825">
                  <c:v>1.5904659999999999</c:v>
                </c:pt>
                <c:pt idx="21826">
                  <c:v>1.590632</c:v>
                </c:pt>
                <c:pt idx="21827">
                  <c:v>1.5911679999999999</c:v>
                </c:pt>
                <c:pt idx="21828">
                  <c:v>1.591704</c:v>
                </c:pt>
                <c:pt idx="21829">
                  <c:v>1.5918699999999999</c:v>
                </c:pt>
                <c:pt idx="21830">
                  <c:v>1.592406</c:v>
                </c:pt>
                <c:pt idx="21831">
                  <c:v>1.5929420000000001</c:v>
                </c:pt>
                <c:pt idx="21832">
                  <c:v>1.59348</c:v>
                </c:pt>
                <c:pt idx="21833">
                  <c:v>1.593979</c:v>
                </c:pt>
                <c:pt idx="21834">
                  <c:v>1.594517</c:v>
                </c:pt>
                <c:pt idx="21835">
                  <c:v>1.594889</c:v>
                </c:pt>
                <c:pt idx="21836">
                  <c:v>1.5954280000000001</c:v>
                </c:pt>
                <c:pt idx="21837">
                  <c:v>1.5961339999999999</c:v>
                </c:pt>
                <c:pt idx="21838">
                  <c:v>1.596301</c:v>
                </c:pt>
                <c:pt idx="21839">
                  <c:v>1.596301</c:v>
                </c:pt>
                <c:pt idx="21840">
                  <c:v>1.59684</c:v>
                </c:pt>
                <c:pt idx="21841">
                  <c:v>1.597008</c:v>
                </c:pt>
                <c:pt idx="21842">
                  <c:v>1.5977509999999999</c:v>
                </c:pt>
                <c:pt idx="21843">
                  <c:v>1.5977509999999999</c:v>
                </c:pt>
                <c:pt idx="21844">
                  <c:v>1.5984579999999999</c:v>
                </c:pt>
                <c:pt idx="21845">
                  <c:v>1.598625</c:v>
                </c:pt>
                <c:pt idx="21846">
                  <c:v>1.5991649999999999</c:v>
                </c:pt>
                <c:pt idx="21847">
                  <c:v>1.6000779999999999</c:v>
                </c:pt>
                <c:pt idx="21848">
                  <c:v>1.6000779999999999</c:v>
                </c:pt>
                <c:pt idx="21849">
                  <c:v>1.600786</c:v>
                </c:pt>
                <c:pt idx="21850">
                  <c:v>1.6012900000000001</c:v>
                </c:pt>
                <c:pt idx="21851">
                  <c:v>1.6018680000000001</c:v>
                </c:pt>
                <c:pt idx="21852">
                  <c:v>1.6023719999999999</c:v>
                </c:pt>
                <c:pt idx="21853">
                  <c:v>1.6029139999999999</c:v>
                </c:pt>
                <c:pt idx="21854">
                  <c:v>1.6029139999999999</c:v>
                </c:pt>
                <c:pt idx="21855">
                  <c:v>1.603456</c:v>
                </c:pt>
                <c:pt idx="21856">
                  <c:v>1.6038300000000001</c:v>
                </c:pt>
                <c:pt idx="21857">
                  <c:v>1.6043350000000001</c:v>
                </c:pt>
                <c:pt idx="21858">
                  <c:v>1.604541</c:v>
                </c:pt>
                <c:pt idx="21859">
                  <c:v>1.605083</c:v>
                </c:pt>
                <c:pt idx="21860">
                  <c:v>1.6052519999999999</c:v>
                </c:pt>
                <c:pt idx="21861">
                  <c:v>1.6057950000000001</c:v>
                </c:pt>
                <c:pt idx="21862">
                  <c:v>1.606676</c:v>
                </c:pt>
                <c:pt idx="21863">
                  <c:v>1.607016</c:v>
                </c:pt>
                <c:pt idx="21864">
                  <c:v>1.6075600000000001</c:v>
                </c:pt>
                <c:pt idx="21865">
                  <c:v>1.607936</c:v>
                </c:pt>
                <c:pt idx="21866">
                  <c:v>1.607936</c:v>
                </c:pt>
                <c:pt idx="21867">
                  <c:v>1.608106</c:v>
                </c:pt>
                <c:pt idx="21868">
                  <c:v>1.6084799999999999</c:v>
                </c:pt>
                <c:pt idx="21869">
                  <c:v>1.6092299999999999</c:v>
                </c:pt>
                <c:pt idx="21870">
                  <c:v>1.6092299999999999</c:v>
                </c:pt>
                <c:pt idx="21871">
                  <c:v>1.609605</c:v>
                </c:pt>
                <c:pt idx="21872">
                  <c:v>1.609774</c:v>
                </c:pt>
                <c:pt idx="21873">
                  <c:v>1.6103540000000001</c:v>
                </c:pt>
                <c:pt idx="21874">
                  <c:v>1.6103540000000001</c:v>
                </c:pt>
                <c:pt idx="21875">
                  <c:v>1.610727</c:v>
                </c:pt>
                <c:pt idx="21876">
                  <c:v>1.6111009999999999</c:v>
                </c:pt>
                <c:pt idx="21877">
                  <c:v>1.611308</c:v>
                </c:pt>
                <c:pt idx="21878">
                  <c:v>1.611308</c:v>
                </c:pt>
                <c:pt idx="21879">
                  <c:v>1.6116809999999999</c:v>
                </c:pt>
                <c:pt idx="21880">
                  <c:v>1.6118870000000001</c:v>
                </c:pt>
                <c:pt idx="21881">
                  <c:v>1.61226</c:v>
                </c:pt>
                <c:pt idx="21882">
                  <c:v>1.6124270000000001</c:v>
                </c:pt>
                <c:pt idx="21883">
                  <c:v>1.6124270000000001</c:v>
                </c:pt>
                <c:pt idx="21884">
                  <c:v>1.6127990000000001</c:v>
                </c:pt>
                <c:pt idx="21885">
                  <c:v>1.6131709999999999</c:v>
                </c:pt>
                <c:pt idx="21886">
                  <c:v>1.6131709999999999</c:v>
                </c:pt>
                <c:pt idx="21887">
                  <c:v>1.6135429999999999</c:v>
                </c:pt>
                <c:pt idx="21888">
                  <c:v>1.6137490000000001</c:v>
                </c:pt>
                <c:pt idx="21889">
                  <c:v>1.61412</c:v>
                </c:pt>
                <c:pt idx="21890">
                  <c:v>1.6142860000000001</c:v>
                </c:pt>
                <c:pt idx="21891">
                  <c:v>1.614698</c:v>
                </c:pt>
                <c:pt idx="21892">
                  <c:v>1.6150279999999999</c:v>
                </c:pt>
                <c:pt idx="21893">
                  <c:v>1.6152340000000001</c:v>
                </c:pt>
                <c:pt idx="21894">
                  <c:v>1.615769</c:v>
                </c:pt>
                <c:pt idx="21895">
                  <c:v>1.6165099999999999</c:v>
                </c:pt>
                <c:pt idx="21896">
                  <c:v>1.6165099999999999</c:v>
                </c:pt>
                <c:pt idx="21897">
                  <c:v>1.6170450000000001</c:v>
                </c:pt>
                <c:pt idx="21898">
                  <c:v>1.61721</c:v>
                </c:pt>
                <c:pt idx="21899">
                  <c:v>1.61758</c:v>
                </c:pt>
                <c:pt idx="21900">
                  <c:v>1.618115</c:v>
                </c:pt>
                <c:pt idx="21901">
                  <c:v>1.618444</c:v>
                </c:pt>
                <c:pt idx="21902">
                  <c:v>1.6188149999999999</c:v>
                </c:pt>
                <c:pt idx="21903">
                  <c:v>1.619515</c:v>
                </c:pt>
                <c:pt idx="21904">
                  <c:v>1.6203829999999999</c:v>
                </c:pt>
                <c:pt idx="21905">
                  <c:v>1.6207549999999999</c:v>
                </c:pt>
                <c:pt idx="21906">
                  <c:v>1.621086</c:v>
                </c:pt>
                <c:pt idx="21907">
                  <c:v>1.621791</c:v>
                </c:pt>
                <c:pt idx="21908">
                  <c:v>1.6219570000000001</c:v>
                </c:pt>
                <c:pt idx="21909">
                  <c:v>1.62233</c:v>
                </c:pt>
                <c:pt idx="21910">
                  <c:v>1.622495</c:v>
                </c:pt>
                <c:pt idx="21911">
                  <c:v>1.622868</c:v>
                </c:pt>
                <c:pt idx="21912">
                  <c:v>1.622868</c:v>
                </c:pt>
                <c:pt idx="21913">
                  <c:v>1.623407</c:v>
                </c:pt>
                <c:pt idx="21914">
                  <c:v>1.6241110000000001</c:v>
                </c:pt>
                <c:pt idx="21915">
                  <c:v>1.624484</c:v>
                </c:pt>
                <c:pt idx="21916">
                  <c:v>1.625024</c:v>
                </c:pt>
                <c:pt idx="21917">
                  <c:v>1.6253960000000001</c:v>
                </c:pt>
                <c:pt idx="21918">
                  <c:v>1.625896</c:v>
                </c:pt>
                <c:pt idx="21919">
                  <c:v>1.6262700000000001</c:v>
                </c:pt>
                <c:pt idx="21920">
                  <c:v>1.626976</c:v>
                </c:pt>
                <c:pt idx="21921">
                  <c:v>1.6275170000000001</c:v>
                </c:pt>
                <c:pt idx="21922">
                  <c:v>1.628226</c:v>
                </c:pt>
                <c:pt idx="21923">
                  <c:v>1.628226</c:v>
                </c:pt>
                <c:pt idx="21924">
                  <c:v>1.6287689999999999</c:v>
                </c:pt>
                <c:pt idx="21925">
                  <c:v>1.6294789999999999</c:v>
                </c:pt>
                <c:pt idx="21926">
                  <c:v>1.629815</c:v>
                </c:pt>
                <c:pt idx="21927">
                  <c:v>1.6301909999999999</c:v>
                </c:pt>
                <c:pt idx="21928">
                  <c:v>1.630735</c:v>
                </c:pt>
                <c:pt idx="21929">
                  <c:v>1.63141</c:v>
                </c:pt>
                <c:pt idx="21930">
                  <c:v>1.631956</c:v>
                </c:pt>
                <c:pt idx="21931">
                  <c:v>1.632125</c:v>
                </c:pt>
                <c:pt idx="21932">
                  <c:v>1.6328400000000001</c:v>
                </c:pt>
                <c:pt idx="21933">
                  <c:v>1.6328400000000001</c:v>
                </c:pt>
                <c:pt idx="21934">
                  <c:v>1.6332169999999999</c:v>
                </c:pt>
                <c:pt idx="21935">
                  <c:v>1.6335569999999999</c:v>
                </c:pt>
                <c:pt idx="21936">
                  <c:v>1.633764</c:v>
                </c:pt>
                <c:pt idx="21937">
                  <c:v>1.6344799999999999</c:v>
                </c:pt>
                <c:pt idx="21938">
                  <c:v>1.634989</c:v>
                </c:pt>
                <c:pt idx="21939">
                  <c:v>1.6351960000000001</c:v>
                </c:pt>
                <c:pt idx="21940">
                  <c:v>1.6355729999999999</c:v>
                </c:pt>
                <c:pt idx="21941">
                  <c:v>1.6361209999999999</c:v>
                </c:pt>
                <c:pt idx="21942">
                  <c:v>1.63646</c:v>
                </c:pt>
                <c:pt idx="21943">
                  <c:v>1.636838</c:v>
                </c:pt>
                <c:pt idx="21944">
                  <c:v>1.637556</c:v>
                </c:pt>
                <c:pt idx="21945">
                  <c:v>1.638069</c:v>
                </c:pt>
                <c:pt idx="21946">
                  <c:v>1.6382760000000001</c:v>
                </c:pt>
                <c:pt idx="21947">
                  <c:v>1.639168</c:v>
                </c:pt>
                <c:pt idx="21948">
                  <c:v>1.63934</c:v>
                </c:pt>
                <c:pt idx="21949">
                  <c:v>1.63934</c:v>
                </c:pt>
                <c:pt idx="21950">
                  <c:v>1.640061</c:v>
                </c:pt>
                <c:pt idx="21951">
                  <c:v>1.640612</c:v>
                </c:pt>
                <c:pt idx="21952">
                  <c:v>1.640954</c:v>
                </c:pt>
                <c:pt idx="21953">
                  <c:v>1.641505</c:v>
                </c:pt>
                <c:pt idx="21954">
                  <c:v>1.6422270000000001</c:v>
                </c:pt>
                <c:pt idx="21955">
                  <c:v>1.642606</c:v>
                </c:pt>
                <c:pt idx="21956">
                  <c:v>1.642952</c:v>
                </c:pt>
                <c:pt idx="21957">
                  <c:v>1.6436759999999999</c:v>
                </c:pt>
                <c:pt idx="21958">
                  <c:v>1.643848</c:v>
                </c:pt>
                <c:pt idx="21959">
                  <c:v>1.644228</c:v>
                </c:pt>
                <c:pt idx="21960">
                  <c:v>1.644782</c:v>
                </c:pt>
                <c:pt idx="21961">
                  <c:v>1.645302</c:v>
                </c:pt>
                <c:pt idx="21962">
                  <c:v>1.645302</c:v>
                </c:pt>
                <c:pt idx="21963">
                  <c:v>1.6456820000000001</c:v>
                </c:pt>
                <c:pt idx="21964">
                  <c:v>1.6460619999999999</c:v>
                </c:pt>
                <c:pt idx="21965">
                  <c:v>1.64693</c:v>
                </c:pt>
                <c:pt idx="21966">
                  <c:v>1.647486</c:v>
                </c:pt>
                <c:pt idx="21967">
                  <c:v>1.6482159999999999</c:v>
                </c:pt>
                <c:pt idx="21968">
                  <c:v>1.6489469999999999</c:v>
                </c:pt>
                <c:pt idx="21969">
                  <c:v>1.6491549999999999</c:v>
                </c:pt>
                <c:pt idx="21970">
                  <c:v>1.64968</c:v>
                </c:pt>
                <c:pt idx="21971">
                  <c:v>1.650237</c:v>
                </c:pt>
                <c:pt idx="21972">
                  <c:v>1.650795</c:v>
                </c:pt>
                <c:pt idx="21973">
                  <c:v>1.651529</c:v>
                </c:pt>
                <c:pt idx="21974">
                  <c:v>1.651705</c:v>
                </c:pt>
                <c:pt idx="21975">
                  <c:v>1.652441</c:v>
                </c:pt>
                <c:pt idx="21976">
                  <c:v>1.6533549999999999</c:v>
                </c:pt>
                <c:pt idx="21977">
                  <c:v>1.653532</c:v>
                </c:pt>
                <c:pt idx="21978">
                  <c:v>1.6540919999999999</c:v>
                </c:pt>
                <c:pt idx="21979">
                  <c:v>1.654301</c:v>
                </c:pt>
                <c:pt idx="21980">
                  <c:v>1.654655</c:v>
                </c:pt>
                <c:pt idx="21981">
                  <c:v>1.655778</c:v>
                </c:pt>
                <c:pt idx="21982">
                  <c:v>1.655778</c:v>
                </c:pt>
                <c:pt idx="21983">
                  <c:v>1.655956</c:v>
                </c:pt>
                <c:pt idx="21984">
                  <c:v>1.6565179999999999</c:v>
                </c:pt>
                <c:pt idx="21985">
                  <c:v>1.657081</c:v>
                </c:pt>
                <c:pt idx="21986">
                  <c:v>1.6578219999999999</c:v>
                </c:pt>
                <c:pt idx="21987">
                  <c:v>1.658566</c:v>
                </c:pt>
                <c:pt idx="21988">
                  <c:v>1.659308</c:v>
                </c:pt>
                <c:pt idx="21989">
                  <c:v>1.6596960000000001</c:v>
                </c:pt>
                <c:pt idx="21990">
                  <c:v>1.6598740000000001</c:v>
                </c:pt>
                <c:pt idx="21991">
                  <c:v>1.660261</c:v>
                </c:pt>
                <c:pt idx="21992">
                  <c:v>1.6607959999999999</c:v>
                </c:pt>
                <c:pt idx="21993">
                  <c:v>1.661362</c:v>
                </c:pt>
                <c:pt idx="21994">
                  <c:v>1.6619299999999999</c:v>
                </c:pt>
                <c:pt idx="21995">
                  <c:v>1.6621090000000001</c:v>
                </c:pt>
                <c:pt idx="21996">
                  <c:v>1.662676</c:v>
                </c:pt>
                <c:pt idx="21997">
                  <c:v>1.6634230000000001</c:v>
                </c:pt>
                <c:pt idx="21998">
                  <c:v>1.6636029999999999</c:v>
                </c:pt>
                <c:pt idx="21999">
                  <c:v>1.664172</c:v>
                </c:pt>
                <c:pt idx="22000">
                  <c:v>1.664531</c:v>
                </c:pt>
                <c:pt idx="22001">
                  <c:v>1.6649210000000001</c:v>
                </c:pt>
                <c:pt idx="22002">
                  <c:v>1.66567</c:v>
                </c:pt>
                <c:pt idx="22003">
                  <c:v>1.6664220000000001</c:v>
                </c:pt>
                <c:pt idx="22004">
                  <c:v>1.6666019999999999</c:v>
                </c:pt>
                <c:pt idx="22005">
                  <c:v>1.6673549999999999</c:v>
                </c:pt>
                <c:pt idx="22006">
                  <c:v>1.6677169999999999</c:v>
                </c:pt>
                <c:pt idx="22007">
                  <c:v>1.6684699999999999</c:v>
                </c:pt>
                <c:pt idx="22008">
                  <c:v>1.6690430000000001</c:v>
                </c:pt>
                <c:pt idx="22009">
                  <c:v>1.669225</c:v>
                </c:pt>
                <c:pt idx="22010">
                  <c:v>1.6697979999999999</c:v>
                </c:pt>
                <c:pt idx="22011">
                  <c:v>1.6700079999999999</c:v>
                </c:pt>
                <c:pt idx="22012">
                  <c:v>1.6705540000000001</c:v>
                </c:pt>
                <c:pt idx="22013">
                  <c:v>1.6713370000000001</c:v>
                </c:pt>
                <c:pt idx="22014">
                  <c:v>1.671702</c:v>
                </c:pt>
                <c:pt idx="22015">
                  <c:v>1.6718839999999999</c:v>
                </c:pt>
                <c:pt idx="22016">
                  <c:v>1.672094</c:v>
                </c:pt>
                <c:pt idx="22017">
                  <c:v>1.672641</c:v>
                </c:pt>
                <c:pt idx="22018">
                  <c:v>1.6733990000000001</c:v>
                </c:pt>
                <c:pt idx="22019">
                  <c:v>1.6739740000000001</c:v>
                </c:pt>
                <c:pt idx="22020">
                  <c:v>1.6743669999999999</c:v>
                </c:pt>
                <c:pt idx="22021">
                  <c:v>1.675127</c:v>
                </c:pt>
                <c:pt idx="22022">
                  <c:v>1.675705</c:v>
                </c:pt>
                <c:pt idx="22023">
                  <c:v>1.6760729999999999</c:v>
                </c:pt>
                <c:pt idx="22024">
                  <c:v>1.676652</c:v>
                </c:pt>
                <c:pt idx="22025">
                  <c:v>1.6772309999999999</c:v>
                </c:pt>
                <c:pt idx="22026">
                  <c:v>1.6776</c:v>
                </c:pt>
                <c:pt idx="22027">
                  <c:v>1.67855</c:v>
                </c:pt>
                <c:pt idx="22028">
                  <c:v>1.6791050000000001</c:v>
                </c:pt>
                <c:pt idx="22029">
                  <c:v>1.6798729999999999</c:v>
                </c:pt>
                <c:pt idx="22030">
                  <c:v>1.6802699999999999</c:v>
                </c:pt>
                <c:pt idx="22031">
                  <c:v>1.6810389999999999</c:v>
                </c:pt>
                <c:pt idx="22032">
                  <c:v>1.681808</c:v>
                </c:pt>
                <c:pt idx="22033">
                  <c:v>1.682391</c:v>
                </c:pt>
                <c:pt idx="22034">
                  <c:v>1.683162</c:v>
                </c:pt>
                <c:pt idx="22035">
                  <c:v>1.683535</c:v>
                </c:pt>
                <c:pt idx="22036">
                  <c:v>1.683934</c:v>
                </c:pt>
                <c:pt idx="22037">
                  <c:v>1.6843079999999999</c:v>
                </c:pt>
                <c:pt idx="22038">
                  <c:v>1.6852910000000001</c:v>
                </c:pt>
                <c:pt idx="22039">
                  <c:v>1.6854789999999999</c:v>
                </c:pt>
                <c:pt idx="22040">
                  <c:v>1.6856660000000001</c:v>
                </c:pt>
                <c:pt idx="22041">
                  <c:v>1.6864399999999999</c:v>
                </c:pt>
                <c:pt idx="22042">
                  <c:v>1.6868399999999999</c:v>
                </c:pt>
                <c:pt idx="22043">
                  <c:v>1.6870270000000001</c:v>
                </c:pt>
                <c:pt idx="22044">
                  <c:v>1.6876150000000001</c:v>
                </c:pt>
                <c:pt idx="22045">
                  <c:v>1.6883900000000001</c:v>
                </c:pt>
                <c:pt idx="22046">
                  <c:v>1.6885790000000001</c:v>
                </c:pt>
                <c:pt idx="22047">
                  <c:v>1.6893560000000001</c:v>
                </c:pt>
                <c:pt idx="22048">
                  <c:v>1.6899459999999999</c:v>
                </c:pt>
                <c:pt idx="22049">
                  <c:v>1.690134</c:v>
                </c:pt>
                <c:pt idx="22050">
                  <c:v>1.690323</c:v>
                </c:pt>
                <c:pt idx="22051">
                  <c:v>1.691314</c:v>
                </c:pt>
                <c:pt idx="22052">
                  <c:v>1.6922839999999999</c:v>
                </c:pt>
                <c:pt idx="22053">
                  <c:v>1.692474</c:v>
                </c:pt>
                <c:pt idx="22054">
                  <c:v>1.69404</c:v>
                </c:pt>
                <c:pt idx="22055">
                  <c:v>1.6940409999999999</c:v>
                </c:pt>
                <c:pt idx="22056">
                  <c:v>1.6946129999999999</c:v>
                </c:pt>
                <c:pt idx="22057">
                  <c:v>1.695208</c:v>
                </c:pt>
                <c:pt idx="22058">
                  <c:v>1.6955910000000001</c:v>
                </c:pt>
                <c:pt idx="22059">
                  <c:v>1.6961869999999999</c:v>
                </c:pt>
                <c:pt idx="22060">
                  <c:v>1.696591</c:v>
                </c:pt>
                <c:pt idx="22061">
                  <c:v>1.696974</c:v>
                </c:pt>
                <c:pt idx="22062">
                  <c:v>1.6981660000000001</c:v>
                </c:pt>
                <c:pt idx="22063">
                  <c:v>1.698359</c:v>
                </c:pt>
                <c:pt idx="22064">
                  <c:v>1.699149</c:v>
                </c:pt>
                <c:pt idx="22065">
                  <c:v>1.699149</c:v>
                </c:pt>
                <c:pt idx="22066">
                  <c:v>1.700132</c:v>
                </c:pt>
                <c:pt idx="22067">
                  <c:v>1.700925</c:v>
                </c:pt>
                <c:pt idx="22068">
                  <c:v>1.700925</c:v>
                </c:pt>
                <c:pt idx="22069">
                  <c:v>1.701525</c:v>
                </c:pt>
                <c:pt idx="22070">
                  <c:v>1.702512</c:v>
                </c:pt>
                <c:pt idx="22071">
                  <c:v>1.703308</c:v>
                </c:pt>
                <c:pt idx="22072">
                  <c:v>1.70391</c:v>
                </c:pt>
                <c:pt idx="22073">
                  <c:v>1.7041040000000001</c:v>
                </c:pt>
                <c:pt idx="22074">
                  <c:v>1.704318</c:v>
                </c:pt>
                <c:pt idx="22075">
                  <c:v>1.7055039999999999</c:v>
                </c:pt>
                <c:pt idx="22076">
                  <c:v>1.706088</c:v>
                </c:pt>
                <c:pt idx="22077">
                  <c:v>1.7064980000000001</c:v>
                </c:pt>
                <c:pt idx="22078">
                  <c:v>1.707298</c:v>
                </c:pt>
                <c:pt idx="22079">
                  <c:v>1.7080979999999999</c:v>
                </c:pt>
                <c:pt idx="22080">
                  <c:v>1.708704</c:v>
                </c:pt>
                <c:pt idx="22081">
                  <c:v>1.7093100000000001</c:v>
                </c:pt>
                <c:pt idx="22082">
                  <c:v>1.710291</c:v>
                </c:pt>
                <c:pt idx="22083">
                  <c:v>1.7105060000000001</c:v>
                </c:pt>
                <c:pt idx="22084">
                  <c:v>1.7111130000000001</c:v>
                </c:pt>
                <c:pt idx="22085">
                  <c:v>1.711309</c:v>
                </c:pt>
                <c:pt idx="22086">
                  <c:v>1.7121139999999999</c:v>
                </c:pt>
                <c:pt idx="22087">
                  <c:v>1.71231</c:v>
                </c:pt>
                <c:pt idx="22088">
                  <c:v>1.7137249999999999</c:v>
                </c:pt>
                <c:pt idx="22089">
                  <c:v>1.7139219999999999</c:v>
                </c:pt>
                <c:pt idx="22090">
                  <c:v>1.714928</c:v>
                </c:pt>
                <c:pt idx="22091">
                  <c:v>1.7151259999999999</c:v>
                </c:pt>
                <c:pt idx="22092">
                  <c:v>1.7159359999999999</c:v>
                </c:pt>
                <c:pt idx="22093">
                  <c:v>1.71635</c:v>
                </c:pt>
                <c:pt idx="22094">
                  <c:v>1.7169460000000001</c:v>
                </c:pt>
                <c:pt idx="22095">
                  <c:v>1.7175579999999999</c:v>
                </c:pt>
                <c:pt idx="22096">
                  <c:v>1.718172</c:v>
                </c:pt>
                <c:pt idx="22097">
                  <c:v>1.7187699999999999</c:v>
                </c:pt>
                <c:pt idx="22098">
                  <c:v>1.719584</c:v>
                </c:pt>
                <c:pt idx="22099">
                  <c:v>1.7199979999999999</c:v>
                </c:pt>
                <c:pt idx="22100">
                  <c:v>1.721014</c:v>
                </c:pt>
                <c:pt idx="22101">
                  <c:v>1.7218309999999999</c:v>
                </c:pt>
                <c:pt idx="22102">
                  <c:v>1.7226349999999999</c:v>
                </c:pt>
                <c:pt idx="22103">
                  <c:v>1.7236560000000001</c:v>
                </c:pt>
                <c:pt idx="22104">
                  <c:v>1.7238579999999999</c:v>
                </c:pt>
                <c:pt idx="22105">
                  <c:v>1.7242759999999999</c:v>
                </c:pt>
                <c:pt idx="22106">
                  <c:v>1.7246790000000001</c:v>
                </c:pt>
                <c:pt idx="22107">
                  <c:v>1.7257180000000001</c:v>
                </c:pt>
                <c:pt idx="22108">
                  <c:v>1.7259199999999999</c:v>
                </c:pt>
                <c:pt idx="22109">
                  <c:v>1.72654</c:v>
                </c:pt>
                <c:pt idx="22110">
                  <c:v>1.7271609999999999</c:v>
                </c:pt>
                <c:pt idx="22111">
                  <c:v>1.7273639999999999</c:v>
                </c:pt>
                <c:pt idx="22112">
                  <c:v>1.7281880000000001</c:v>
                </c:pt>
                <c:pt idx="22113">
                  <c:v>1.7288110000000001</c:v>
                </c:pt>
                <c:pt idx="22114">
                  <c:v>1.729217</c:v>
                </c:pt>
                <c:pt idx="22115">
                  <c:v>1.72984</c:v>
                </c:pt>
                <c:pt idx="22116">
                  <c:v>1.730667</c:v>
                </c:pt>
                <c:pt idx="22117">
                  <c:v>1.7310749999999999</c:v>
                </c:pt>
                <c:pt idx="22118">
                  <c:v>1.7317</c:v>
                </c:pt>
                <c:pt idx="22119">
                  <c:v>1.7319040000000001</c:v>
                </c:pt>
                <c:pt idx="22120">
                  <c:v>1.732518</c:v>
                </c:pt>
                <c:pt idx="22121">
                  <c:v>1.733554</c:v>
                </c:pt>
                <c:pt idx="22122">
                  <c:v>1.734386</c:v>
                </c:pt>
                <c:pt idx="22123">
                  <c:v>1.7345919999999999</c:v>
                </c:pt>
                <c:pt idx="22124">
                  <c:v>1.7356309999999999</c:v>
                </c:pt>
                <c:pt idx="22125">
                  <c:v>1.736054</c:v>
                </c:pt>
                <c:pt idx="22126">
                  <c:v>1.7370950000000001</c:v>
                </c:pt>
                <c:pt idx="22127">
                  <c:v>1.737725</c:v>
                </c:pt>
                <c:pt idx="22128">
                  <c:v>1.7385619999999999</c:v>
                </c:pt>
                <c:pt idx="22129">
                  <c:v>1.739182</c:v>
                </c:pt>
                <c:pt idx="22130">
                  <c:v>1.7398039999999999</c:v>
                </c:pt>
                <c:pt idx="22131">
                  <c:v>1.7406440000000001</c:v>
                </c:pt>
                <c:pt idx="22132">
                  <c:v>1.741484</c:v>
                </c:pt>
                <c:pt idx="22133">
                  <c:v>1.7421169999999999</c:v>
                </c:pt>
                <c:pt idx="22134">
                  <c:v>1.7421180000000001</c:v>
                </c:pt>
                <c:pt idx="22135">
                  <c:v>1.7431680000000001</c:v>
                </c:pt>
                <c:pt idx="22136">
                  <c:v>1.7440119999999999</c:v>
                </c:pt>
                <c:pt idx="22137">
                  <c:v>1.7442200000000001</c:v>
                </c:pt>
                <c:pt idx="22138">
                  <c:v>1.7446470000000001</c:v>
                </c:pt>
                <c:pt idx="22139">
                  <c:v>1.745274</c:v>
                </c:pt>
                <c:pt idx="22140">
                  <c:v>1.7461180000000001</c:v>
                </c:pt>
                <c:pt idx="22141">
                  <c:v>1.746974</c:v>
                </c:pt>
                <c:pt idx="22142">
                  <c:v>1.7478119999999999</c:v>
                </c:pt>
                <c:pt idx="22143">
                  <c:v>1.7484420000000001</c:v>
                </c:pt>
                <c:pt idx="22144">
                  <c:v>1.7493000000000001</c:v>
                </c:pt>
                <c:pt idx="22145">
                  <c:v>1.7493000000000001</c:v>
                </c:pt>
                <c:pt idx="22146">
                  <c:v>1.750572</c:v>
                </c:pt>
                <c:pt idx="22147">
                  <c:v>1.7510030000000001</c:v>
                </c:pt>
                <c:pt idx="22148">
                  <c:v>1.7516370000000001</c:v>
                </c:pt>
                <c:pt idx="22149">
                  <c:v>1.7522789999999999</c:v>
                </c:pt>
                <c:pt idx="22150">
                  <c:v>1.75271</c:v>
                </c:pt>
                <c:pt idx="22151">
                  <c:v>1.753344</c:v>
                </c:pt>
                <c:pt idx="22152">
                  <c:v>1.7537750000000001</c:v>
                </c:pt>
                <c:pt idx="22153">
                  <c:v>1.753987</c:v>
                </c:pt>
                <c:pt idx="22154">
                  <c:v>1.754842</c:v>
                </c:pt>
                <c:pt idx="22155">
                  <c:v>1.7559119999999999</c:v>
                </c:pt>
                <c:pt idx="22156">
                  <c:v>1.756985</c:v>
                </c:pt>
                <c:pt idx="22157">
                  <c:v>1.7569859999999999</c:v>
                </c:pt>
                <c:pt idx="22158">
                  <c:v>1.7578450000000001</c:v>
                </c:pt>
                <c:pt idx="22159">
                  <c:v>1.7591410000000001</c:v>
                </c:pt>
                <c:pt idx="22160">
                  <c:v>1.759355</c:v>
                </c:pt>
                <c:pt idx="22161">
                  <c:v>1.7604329999999999</c:v>
                </c:pt>
                <c:pt idx="22162">
                  <c:v>1.760648</c:v>
                </c:pt>
                <c:pt idx="22163">
                  <c:v>1.7608619999999999</c:v>
                </c:pt>
                <c:pt idx="22164">
                  <c:v>1.761298</c:v>
                </c:pt>
                <c:pt idx="22165">
                  <c:v>1.762162</c:v>
                </c:pt>
                <c:pt idx="22166">
                  <c:v>1.763028</c:v>
                </c:pt>
                <c:pt idx="22167">
                  <c:v>1.763242</c:v>
                </c:pt>
                <c:pt idx="22168">
                  <c:v>1.7638940000000001</c:v>
                </c:pt>
                <c:pt idx="22169">
                  <c:v>1.7645470000000001</c:v>
                </c:pt>
                <c:pt idx="22170">
                  <c:v>1.76563</c:v>
                </c:pt>
                <c:pt idx="22171">
                  <c:v>1.766718</c:v>
                </c:pt>
                <c:pt idx="22172">
                  <c:v>1.768025</c:v>
                </c:pt>
                <c:pt idx="22173">
                  <c:v>1.7688950000000001</c:v>
                </c:pt>
                <c:pt idx="22174">
                  <c:v>1.7695529999999999</c:v>
                </c:pt>
                <c:pt idx="22175">
                  <c:v>1.7695529999999999</c:v>
                </c:pt>
                <c:pt idx="22176">
                  <c:v>1.770211</c:v>
                </c:pt>
                <c:pt idx="22177">
                  <c:v>1.771088</c:v>
                </c:pt>
                <c:pt idx="22178">
                  <c:v>1.771088</c:v>
                </c:pt>
                <c:pt idx="22179">
                  <c:v>1.77284</c:v>
                </c:pt>
                <c:pt idx="22180">
                  <c:v>1.773941</c:v>
                </c:pt>
                <c:pt idx="22181">
                  <c:v>1.77416</c:v>
                </c:pt>
                <c:pt idx="22182">
                  <c:v>1.774384</c:v>
                </c:pt>
                <c:pt idx="22183">
                  <c:v>1.7750459999999999</c:v>
                </c:pt>
                <c:pt idx="22184">
                  <c:v>1.7757050000000001</c:v>
                </c:pt>
                <c:pt idx="22185">
                  <c:v>1.776367</c:v>
                </c:pt>
                <c:pt idx="22186">
                  <c:v>1.777471</c:v>
                </c:pt>
                <c:pt idx="22187">
                  <c:v>1.778356</c:v>
                </c:pt>
                <c:pt idx="22188">
                  <c:v>1.778356</c:v>
                </c:pt>
                <c:pt idx="22189">
                  <c:v>1.7794620000000001</c:v>
                </c:pt>
                <c:pt idx="22190">
                  <c:v>1.7799069999999999</c:v>
                </c:pt>
                <c:pt idx="22191">
                  <c:v>1.780349</c:v>
                </c:pt>
                <c:pt idx="22192">
                  <c:v>1.78146</c:v>
                </c:pt>
                <c:pt idx="22193">
                  <c:v>1.7821260000000001</c:v>
                </c:pt>
                <c:pt idx="22194">
                  <c:v>1.783463</c:v>
                </c:pt>
                <c:pt idx="22195">
                  <c:v>1.783909</c:v>
                </c:pt>
                <c:pt idx="22196">
                  <c:v>1.7841309999999999</c:v>
                </c:pt>
                <c:pt idx="22197">
                  <c:v>1.784802</c:v>
                </c:pt>
                <c:pt idx="22198">
                  <c:v>1.78525</c:v>
                </c:pt>
                <c:pt idx="22199">
                  <c:v>1.785922</c:v>
                </c:pt>
                <c:pt idx="22200">
                  <c:v>1.787712</c:v>
                </c:pt>
                <c:pt idx="22201">
                  <c:v>1.787712</c:v>
                </c:pt>
                <c:pt idx="22202">
                  <c:v>1.789059</c:v>
                </c:pt>
                <c:pt idx="22203">
                  <c:v>1.7895099999999999</c:v>
                </c:pt>
                <c:pt idx="22204">
                  <c:v>1.790408</c:v>
                </c:pt>
                <c:pt idx="22205">
                  <c:v>1.79131</c:v>
                </c:pt>
                <c:pt idx="22206">
                  <c:v>1.7917620000000001</c:v>
                </c:pt>
                <c:pt idx="22207">
                  <c:v>1.792438</c:v>
                </c:pt>
                <c:pt idx="22208">
                  <c:v>1.792889</c:v>
                </c:pt>
                <c:pt idx="22209">
                  <c:v>1.7935680000000001</c:v>
                </c:pt>
                <c:pt idx="22210">
                  <c:v>1.7944720000000001</c:v>
                </c:pt>
                <c:pt idx="22211">
                  <c:v>1.79583</c:v>
                </c:pt>
                <c:pt idx="22212">
                  <c:v>1.796284</c:v>
                </c:pt>
                <c:pt idx="22213">
                  <c:v>1.7971919999999999</c:v>
                </c:pt>
                <c:pt idx="22214">
                  <c:v>1.797874</c:v>
                </c:pt>
                <c:pt idx="22215">
                  <c:v>1.798556</c:v>
                </c:pt>
                <c:pt idx="22216">
                  <c:v>1.7994680000000001</c:v>
                </c:pt>
                <c:pt idx="22217">
                  <c:v>1.8001510000000001</c:v>
                </c:pt>
                <c:pt idx="22218">
                  <c:v>1.8008360000000001</c:v>
                </c:pt>
                <c:pt idx="22219">
                  <c:v>1.8015209999999999</c:v>
                </c:pt>
                <c:pt idx="22220">
                  <c:v>1.8024359999999999</c:v>
                </c:pt>
                <c:pt idx="22221">
                  <c:v>1.8024359999999999</c:v>
                </c:pt>
                <c:pt idx="22222">
                  <c:v>1.8033509999999999</c:v>
                </c:pt>
                <c:pt idx="22223">
                  <c:v>1.8051870000000001</c:v>
                </c:pt>
                <c:pt idx="22224">
                  <c:v>1.8054159999999999</c:v>
                </c:pt>
                <c:pt idx="22225">
                  <c:v>1.8063370000000001</c:v>
                </c:pt>
                <c:pt idx="22226">
                  <c:v>1.807258</c:v>
                </c:pt>
                <c:pt idx="22227">
                  <c:v>1.807488</c:v>
                </c:pt>
                <c:pt idx="22228">
                  <c:v>1.80864</c:v>
                </c:pt>
                <c:pt idx="22229">
                  <c:v>1.809566</c:v>
                </c:pt>
                <c:pt idx="22230">
                  <c:v>1.8107230000000001</c:v>
                </c:pt>
                <c:pt idx="22231">
                  <c:v>1.8114170000000001</c:v>
                </c:pt>
                <c:pt idx="22232">
                  <c:v>1.811882</c:v>
                </c:pt>
                <c:pt idx="22233">
                  <c:v>1.8132760000000001</c:v>
                </c:pt>
                <c:pt idx="22234">
                  <c:v>1.8132760000000001</c:v>
                </c:pt>
                <c:pt idx="22235">
                  <c:v>1.8137399999999999</c:v>
                </c:pt>
                <c:pt idx="22236">
                  <c:v>1.8149040000000001</c:v>
                </c:pt>
                <c:pt idx="22237">
                  <c:v>1.815137</c:v>
                </c:pt>
                <c:pt idx="22238">
                  <c:v>1.816303</c:v>
                </c:pt>
                <c:pt idx="22239">
                  <c:v>1.8174699999999999</c:v>
                </c:pt>
                <c:pt idx="22240">
                  <c:v>1.818174</c:v>
                </c:pt>
                <c:pt idx="22241">
                  <c:v>1.81887</c:v>
                </c:pt>
                <c:pt idx="22242">
                  <c:v>1.819574</c:v>
                </c:pt>
                <c:pt idx="22243">
                  <c:v>1.821448</c:v>
                </c:pt>
                <c:pt idx="22244">
                  <c:v>1.8216840000000001</c:v>
                </c:pt>
                <c:pt idx="22245">
                  <c:v>1.8230949999999999</c:v>
                </c:pt>
                <c:pt idx="22246">
                  <c:v>1.823801</c:v>
                </c:pt>
                <c:pt idx="22247">
                  <c:v>1.824743</c:v>
                </c:pt>
                <c:pt idx="22248">
                  <c:v>1.8252159999999999</c:v>
                </c:pt>
                <c:pt idx="22249">
                  <c:v>1.826397</c:v>
                </c:pt>
                <c:pt idx="22250">
                  <c:v>1.8266309999999999</c:v>
                </c:pt>
                <c:pt idx="22251">
                  <c:v>1.8268679999999999</c:v>
                </c:pt>
                <c:pt idx="22252">
                  <c:v>1.8275760000000001</c:v>
                </c:pt>
                <c:pt idx="22253">
                  <c:v>1.828527</c:v>
                </c:pt>
                <c:pt idx="22254">
                  <c:v>1.8299529999999999</c:v>
                </c:pt>
                <c:pt idx="22255">
                  <c:v>1.83043</c:v>
                </c:pt>
                <c:pt idx="22256">
                  <c:v>1.8309029999999999</c:v>
                </c:pt>
                <c:pt idx="22257">
                  <c:v>1.832095</c:v>
                </c:pt>
                <c:pt idx="22258">
                  <c:v>1.8323339999999999</c:v>
                </c:pt>
                <c:pt idx="22259">
                  <c:v>1.8335239999999999</c:v>
                </c:pt>
                <c:pt idx="22260">
                  <c:v>1.8352059999999999</c:v>
                </c:pt>
                <c:pt idx="22261">
                  <c:v>1.835448</c:v>
                </c:pt>
                <c:pt idx="22262">
                  <c:v>1.836649</c:v>
                </c:pt>
                <c:pt idx="22263">
                  <c:v>1.837126</c:v>
                </c:pt>
                <c:pt idx="22264">
                  <c:v>1.837609</c:v>
                </c:pt>
                <c:pt idx="22265">
                  <c:v>1.8388119999999999</c:v>
                </c:pt>
                <c:pt idx="22266">
                  <c:v>1.839296</c:v>
                </c:pt>
                <c:pt idx="22267">
                  <c:v>1.840503</c:v>
                </c:pt>
                <c:pt idx="22268">
                  <c:v>1.841712</c:v>
                </c:pt>
                <c:pt idx="22269">
                  <c:v>1.842678</c:v>
                </c:pt>
                <c:pt idx="22270">
                  <c:v>1.844624</c:v>
                </c:pt>
                <c:pt idx="22271">
                  <c:v>1.8458479999999999</c:v>
                </c:pt>
                <c:pt idx="22272">
                  <c:v>1.846085</c:v>
                </c:pt>
                <c:pt idx="22273">
                  <c:v>1.8475490000000001</c:v>
                </c:pt>
                <c:pt idx="22274">
                  <c:v>1.849016</c:v>
                </c:pt>
                <c:pt idx="22275">
                  <c:v>1.8509739999999999</c:v>
                </c:pt>
                <c:pt idx="22276">
                  <c:v>1.8517140000000001</c:v>
                </c:pt>
                <c:pt idx="22277">
                  <c:v>1.8519540000000001</c:v>
                </c:pt>
                <c:pt idx="22278">
                  <c:v>1.872403</c:v>
                </c:pt>
                <c:pt idx="22279">
                  <c:v>1.874722</c:v>
                </c:pt>
                <c:pt idx="22280">
                  <c:v>1.8765400000000001</c:v>
                </c:pt>
                <c:pt idx="22281">
                  <c:v>1.877853</c:v>
                </c:pt>
                <c:pt idx="22282">
                  <c:v>1.8786419999999999</c:v>
                </c:pt>
                <c:pt idx="22283">
                  <c:v>1.880206</c:v>
                </c:pt>
                <c:pt idx="22284">
                  <c:v>1.8807160000000001</c:v>
                </c:pt>
                <c:pt idx="22285">
                  <c:v>1.8817550000000001</c:v>
                </c:pt>
                <c:pt idx="22286">
                  <c:v>1.882547</c:v>
                </c:pt>
                <c:pt idx="22287">
                  <c:v>1.884366</c:v>
                </c:pt>
                <c:pt idx="22288">
                  <c:v>1.8848959999999999</c:v>
                </c:pt>
                <c:pt idx="22289">
                  <c:v>1.8867370000000001</c:v>
                </c:pt>
                <c:pt idx="22290">
                  <c:v>1.8872690000000001</c:v>
                </c:pt>
                <c:pt idx="22291">
                  <c:v>1.8896500000000001</c:v>
                </c:pt>
                <c:pt idx="22292">
                  <c:v>1.8896500000000001</c:v>
                </c:pt>
                <c:pt idx="22293">
                  <c:v>1.890701</c:v>
                </c:pt>
                <c:pt idx="22294">
                  <c:v>1.8912180000000001</c:v>
                </c:pt>
                <c:pt idx="22295">
                  <c:v>1.8912180000000001</c:v>
                </c:pt>
                <c:pt idx="22296">
                  <c:v>1.894417</c:v>
                </c:pt>
                <c:pt idx="22297">
                  <c:v>1.8952230000000001</c:v>
                </c:pt>
                <c:pt idx="22298">
                  <c:v>1.896012</c:v>
                </c:pt>
                <c:pt idx="22299">
                  <c:v>1.8962810000000001</c:v>
                </c:pt>
                <c:pt idx="22300">
                  <c:v>1.8973409999999999</c:v>
                </c:pt>
                <c:pt idx="22301">
                  <c:v>1.8989229999999999</c:v>
                </c:pt>
                <c:pt idx="22302">
                  <c:v>1.900274</c:v>
                </c:pt>
                <c:pt idx="22303">
                  <c:v>1.901338</c:v>
                </c:pt>
                <c:pt idx="22304">
                  <c:v>1.9013389999999999</c:v>
                </c:pt>
                <c:pt idx="22305">
                  <c:v>1.9026749999999999</c:v>
                </c:pt>
                <c:pt idx="22306">
                  <c:v>1.9031979999999999</c:v>
                </c:pt>
                <c:pt idx="22307">
                  <c:v>1.9058980000000001</c:v>
                </c:pt>
                <c:pt idx="22308">
                  <c:v>1.907788</c:v>
                </c:pt>
                <c:pt idx="22309">
                  <c:v>1.9091359999999999</c:v>
                </c:pt>
                <c:pt idx="22310">
                  <c:v>1.9099569999999999</c:v>
                </c:pt>
                <c:pt idx="22311">
                  <c:v>1.9107590000000001</c:v>
                </c:pt>
                <c:pt idx="22312">
                  <c:v>1.91266</c:v>
                </c:pt>
                <c:pt idx="22313">
                  <c:v>1.915392</c:v>
                </c:pt>
                <c:pt idx="22314">
                  <c:v>1.915924</c:v>
                </c:pt>
                <c:pt idx="22315">
                  <c:v>1.917028</c:v>
                </c:pt>
                <c:pt idx="22316">
                  <c:v>1.9181140000000001</c:v>
                </c:pt>
                <c:pt idx="22317">
                  <c:v>1.9192199999999999</c:v>
                </c:pt>
                <c:pt idx="22318">
                  <c:v>1.920863</c:v>
                </c:pt>
                <c:pt idx="22319">
                  <c:v>1.9213979999999999</c:v>
                </c:pt>
                <c:pt idx="22320">
                  <c:v>1.9227860000000001</c:v>
                </c:pt>
                <c:pt idx="22321">
                  <c:v>1.923044</c:v>
                </c:pt>
                <c:pt idx="22322">
                  <c:v>1.924415</c:v>
                </c:pt>
                <c:pt idx="22323">
                  <c:v>1.925529</c:v>
                </c:pt>
                <c:pt idx="22324">
                  <c:v>1.9263440000000001</c:v>
                </c:pt>
                <c:pt idx="22325">
                  <c:v>1.9285600000000001</c:v>
                </c:pt>
                <c:pt idx="22326">
                  <c:v>1.929659</c:v>
                </c:pt>
                <c:pt idx="22327">
                  <c:v>1.9316230000000001</c:v>
                </c:pt>
                <c:pt idx="22328">
                  <c:v>1.932164</c:v>
                </c:pt>
                <c:pt idx="22329">
                  <c:v>1.934113</c:v>
                </c:pt>
                <c:pt idx="22330">
                  <c:v>1.935219</c:v>
                </c:pt>
                <c:pt idx="22331">
                  <c:v>1.935783</c:v>
                </c:pt>
                <c:pt idx="22332">
                  <c:v>1.9368909999999999</c:v>
                </c:pt>
                <c:pt idx="22333">
                  <c:v>1.9368909999999999</c:v>
                </c:pt>
                <c:pt idx="22334">
                  <c:v>1.938566</c:v>
                </c:pt>
                <c:pt idx="22335">
                  <c:v>1.941381</c:v>
                </c:pt>
                <c:pt idx="22336">
                  <c:v>1.9413819999999999</c:v>
                </c:pt>
                <c:pt idx="22337">
                  <c:v>1.9424969999999999</c:v>
                </c:pt>
                <c:pt idx="22338">
                  <c:v>1.9438979999999999</c:v>
                </c:pt>
                <c:pt idx="22339">
                  <c:v>1.9464440000000001</c:v>
                </c:pt>
                <c:pt idx="22340">
                  <c:v>1.9484239999999999</c:v>
                </c:pt>
                <c:pt idx="22341">
                  <c:v>1.949857</c:v>
                </c:pt>
                <c:pt idx="22342">
                  <c:v>1.9509829999999999</c:v>
                </c:pt>
                <c:pt idx="22343">
                  <c:v>1.9518450000000001</c:v>
                </c:pt>
                <c:pt idx="22344">
                  <c:v>1.9532620000000001</c:v>
                </c:pt>
                <c:pt idx="22345">
                  <c:v>1.95499</c:v>
                </c:pt>
                <c:pt idx="22346">
                  <c:v>1.9555439999999999</c:v>
                </c:pt>
                <c:pt idx="22347">
                  <c:v>1.9561219999999999</c:v>
                </c:pt>
                <c:pt idx="22348">
                  <c:v>1.957255</c:v>
                </c:pt>
                <c:pt idx="22349">
                  <c:v>1.958969</c:v>
                </c:pt>
                <c:pt idx="22350">
                  <c:v>1.958969</c:v>
                </c:pt>
                <c:pt idx="22351">
                  <c:v>1.960105</c:v>
                </c:pt>
                <c:pt idx="22352">
                  <c:v>1.9615340000000001</c:v>
                </c:pt>
                <c:pt idx="22353">
                  <c:v>1.9623820000000001</c:v>
                </c:pt>
                <c:pt idx="22354">
                  <c:v>1.9661439999999999</c:v>
                </c:pt>
                <c:pt idx="22355">
                  <c:v>1.96729</c:v>
                </c:pt>
                <c:pt idx="22356">
                  <c:v>1.9678739999999999</c:v>
                </c:pt>
                <c:pt idx="22357">
                  <c:v>1.969314</c:v>
                </c:pt>
                <c:pt idx="22358">
                  <c:v>1.97017</c:v>
                </c:pt>
                <c:pt idx="22359">
                  <c:v>1.970756</c:v>
                </c:pt>
                <c:pt idx="22360">
                  <c:v>1.972469</c:v>
                </c:pt>
                <c:pt idx="22361">
                  <c:v>1.973643</c:v>
                </c:pt>
                <c:pt idx="22362">
                  <c:v>1.974796</c:v>
                </c:pt>
                <c:pt idx="22363">
                  <c:v>1.975384</c:v>
                </c:pt>
                <c:pt idx="22364">
                  <c:v>1.9756560000000001</c:v>
                </c:pt>
                <c:pt idx="22365">
                  <c:v>1.9782839999999999</c:v>
                </c:pt>
                <c:pt idx="22366">
                  <c:v>1.978874</c:v>
                </c:pt>
                <c:pt idx="22367">
                  <c:v>1.98001</c:v>
                </c:pt>
                <c:pt idx="22368">
                  <c:v>1.9811920000000001</c:v>
                </c:pt>
                <c:pt idx="22369">
                  <c:v>1.982353</c:v>
                </c:pt>
                <c:pt idx="22370">
                  <c:v>1.982353</c:v>
                </c:pt>
                <c:pt idx="22371">
                  <c:v>1.9835149999999999</c:v>
                </c:pt>
                <c:pt idx="22372">
                  <c:v>1.983811</c:v>
                </c:pt>
                <c:pt idx="22373">
                  <c:v>1.9873499999999999</c:v>
                </c:pt>
                <c:pt idx="22374">
                  <c:v>1.9882200000000001</c:v>
                </c:pt>
                <c:pt idx="22375">
                  <c:v>1.989984</c:v>
                </c:pt>
                <c:pt idx="22376">
                  <c:v>1.992372</c:v>
                </c:pt>
                <c:pt idx="22377">
                  <c:v>1.9935449999999999</c:v>
                </c:pt>
                <c:pt idx="22378">
                  <c:v>1.995919</c:v>
                </c:pt>
                <c:pt idx="22379">
                  <c:v>1.995919</c:v>
                </c:pt>
                <c:pt idx="22380">
                  <c:v>1.997096</c:v>
                </c:pt>
                <c:pt idx="22381">
                  <c:v>1.9979979999999999</c:v>
                </c:pt>
                <c:pt idx="22382">
                  <c:v>1.999779</c:v>
                </c:pt>
                <c:pt idx="22383">
                  <c:v>2.0027710000000001</c:v>
                </c:pt>
                <c:pt idx="22384">
                  <c:v>2.0045860000000002</c:v>
                </c:pt>
                <c:pt idx="22385">
                  <c:v>2.0060539999999998</c:v>
                </c:pt>
                <c:pt idx="22386">
                  <c:v>2.0078740000000002</c:v>
                </c:pt>
                <c:pt idx="22387">
                  <c:v>2.0124200000000001</c:v>
                </c:pt>
                <c:pt idx="22388">
                  <c:v>2.0142540000000002</c:v>
                </c:pt>
                <c:pt idx="22389">
                  <c:v>2.0157609999999999</c:v>
                </c:pt>
                <c:pt idx="22390">
                  <c:v>2.0197080000000001</c:v>
                </c:pt>
                <c:pt idx="22391">
                  <c:v>2.0224579999999999</c:v>
                </c:pt>
                <c:pt idx="22392">
                  <c:v>2.0233840000000001</c:v>
                </c:pt>
                <c:pt idx="22393">
                  <c:v>2.024597</c:v>
                </c:pt>
                <c:pt idx="22394">
                  <c:v>2.0252159999999999</c:v>
                </c:pt>
                <c:pt idx="22395">
                  <c:v>2.0289109999999999</c:v>
                </c:pt>
                <c:pt idx="22396">
                  <c:v>2.028912</c:v>
                </c:pt>
                <c:pt idx="22397">
                  <c:v>2.0319980000000002</c:v>
                </c:pt>
                <c:pt idx="22398">
                  <c:v>2.0338440000000002</c:v>
                </c:pt>
                <c:pt idx="22399">
                  <c:v>2.0344440000000001</c:v>
                </c:pt>
                <c:pt idx="22400">
                  <c:v>2.0350450000000002</c:v>
                </c:pt>
                <c:pt idx="22401">
                  <c:v>2.0406580000000001</c:v>
                </c:pt>
                <c:pt idx="22402">
                  <c:v>2.0406589999999998</c:v>
                </c:pt>
                <c:pt idx="22403">
                  <c:v>2.043466</c:v>
                </c:pt>
                <c:pt idx="22404">
                  <c:v>2.0444110000000002</c:v>
                </c:pt>
                <c:pt idx="22405">
                  <c:v>2.0481509999999998</c:v>
                </c:pt>
                <c:pt idx="22406">
                  <c:v>2.0509780000000002</c:v>
                </c:pt>
                <c:pt idx="22407">
                  <c:v>2.0522480000000001</c:v>
                </c:pt>
                <c:pt idx="22408">
                  <c:v>2.0528590000000002</c:v>
                </c:pt>
                <c:pt idx="22409">
                  <c:v>2.054424</c:v>
                </c:pt>
                <c:pt idx="22410">
                  <c:v>2.0553789999999998</c:v>
                </c:pt>
                <c:pt idx="22411">
                  <c:v>2.0572659999999998</c:v>
                </c:pt>
                <c:pt idx="22412">
                  <c:v>2.0604330000000002</c:v>
                </c:pt>
                <c:pt idx="22413">
                  <c:v>2.0636100000000002</c:v>
                </c:pt>
                <c:pt idx="22414">
                  <c:v>2.0648930000000001</c:v>
                </c:pt>
                <c:pt idx="22415">
                  <c:v>2.0687259999999998</c:v>
                </c:pt>
                <c:pt idx="22416">
                  <c:v>2.0687259999999998</c:v>
                </c:pt>
                <c:pt idx="22417">
                  <c:v>2.0693700000000002</c:v>
                </c:pt>
                <c:pt idx="22418">
                  <c:v>2.0715789999999998</c:v>
                </c:pt>
                <c:pt idx="22419">
                  <c:v>2.0719020000000001</c:v>
                </c:pt>
                <c:pt idx="22420">
                  <c:v>2.0773790000000001</c:v>
                </c:pt>
                <c:pt idx="22421">
                  <c:v>2.079628</c:v>
                </c:pt>
                <c:pt idx="22422">
                  <c:v>2.080279</c:v>
                </c:pt>
                <c:pt idx="22423">
                  <c:v>2.0825339999999999</c:v>
                </c:pt>
                <c:pt idx="22424">
                  <c:v>2.082859</c:v>
                </c:pt>
                <c:pt idx="22425">
                  <c:v>2.085445</c:v>
                </c:pt>
                <c:pt idx="22426">
                  <c:v>2.0906579999999999</c:v>
                </c:pt>
                <c:pt idx="22427">
                  <c:v>2.0916190000000001</c:v>
                </c:pt>
                <c:pt idx="22428">
                  <c:v>2.0932379999999999</c:v>
                </c:pt>
                <c:pt idx="22429">
                  <c:v>2.095847</c:v>
                </c:pt>
                <c:pt idx="22430">
                  <c:v>2.0958459999999999</c:v>
                </c:pt>
                <c:pt idx="22431">
                  <c:v>2.0974940000000002</c:v>
                </c:pt>
                <c:pt idx="22432">
                  <c:v>2.0987909999999999</c:v>
                </c:pt>
                <c:pt idx="22433">
                  <c:v>2.1007479999999998</c:v>
                </c:pt>
                <c:pt idx="22434">
                  <c:v>2.105693</c:v>
                </c:pt>
                <c:pt idx="22435">
                  <c:v>2.1056940000000002</c:v>
                </c:pt>
                <c:pt idx="22436">
                  <c:v>2.108994</c:v>
                </c:pt>
                <c:pt idx="22437">
                  <c:v>2.1119910000000002</c:v>
                </c:pt>
                <c:pt idx="22438">
                  <c:v>2.1149740000000001</c:v>
                </c:pt>
                <c:pt idx="22439">
                  <c:v>2.1159530000000002</c:v>
                </c:pt>
                <c:pt idx="22440">
                  <c:v>2.1189450000000001</c:v>
                </c:pt>
                <c:pt idx="22441">
                  <c:v>2.1212710000000001</c:v>
                </c:pt>
                <c:pt idx="22442">
                  <c:v>2.1219440000000001</c:v>
                </c:pt>
                <c:pt idx="22443">
                  <c:v>2.125623</c:v>
                </c:pt>
                <c:pt idx="22444">
                  <c:v>2.126274</c:v>
                </c:pt>
                <c:pt idx="22445">
                  <c:v>2.1293120000000001</c:v>
                </c:pt>
                <c:pt idx="22446">
                  <c:v>2.1313200000000001</c:v>
                </c:pt>
                <c:pt idx="22447">
                  <c:v>2.1340080000000001</c:v>
                </c:pt>
                <c:pt idx="22448">
                  <c:v>2.1363620000000001</c:v>
                </c:pt>
                <c:pt idx="22449">
                  <c:v>2.138039</c:v>
                </c:pt>
                <c:pt idx="22450">
                  <c:v>2.1397400000000002</c:v>
                </c:pt>
                <c:pt idx="22451">
                  <c:v>2.1444939999999999</c:v>
                </c:pt>
                <c:pt idx="22452">
                  <c:v>2.145178</c:v>
                </c:pt>
                <c:pt idx="22453">
                  <c:v>2.1468660000000002</c:v>
                </c:pt>
                <c:pt idx="22454">
                  <c:v>2.147551</c:v>
                </c:pt>
                <c:pt idx="22455">
                  <c:v>2.1506129999999999</c:v>
                </c:pt>
                <c:pt idx="22456">
                  <c:v>2.1533389999999999</c:v>
                </c:pt>
                <c:pt idx="22457">
                  <c:v>2.1560700000000002</c:v>
                </c:pt>
                <c:pt idx="22458">
                  <c:v>2.1574490000000002</c:v>
                </c:pt>
                <c:pt idx="22459">
                  <c:v>2.1601880000000002</c:v>
                </c:pt>
                <c:pt idx="22460">
                  <c:v>2.1622409999999999</c:v>
                </c:pt>
                <c:pt idx="22461">
                  <c:v>2.164644</c:v>
                </c:pt>
                <c:pt idx="22462">
                  <c:v>2.165664</c:v>
                </c:pt>
                <c:pt idx="22463">
                  <c:v>2.1667040000000002</c:v>
                </c:pt>
                <c:pt idx="22464">
                  <c:v>2.1680709999999999</c:v>
                </c:pt>
                <c:pt idx="22465">
                  <c:v>2.1711990000000001</c:v>
                </c:pt>
                <c:pt idx="22466">
                  <c:v>2.17292</c:v>
                </c:pt>
                <c:pt idx="22467">
                  <c:v>2.176736</c:v>
                </c:pt>
                <c:pt idx="22468">
                  <c:v>2.1816149999999999</c:v>
                </c:pt>
                <c:pt idx="22469">
                  <c:v>2.1816149999999999</c:v>
                </c:pt>
                <c:pt idx="22470">
                  <c:v>2.1851039999999999</c:v>
                </c:pt>
                <c:pt idx="22471">
                  <c:v>2.1882489999999999</c:v>
                </c:pt>
                <c:pt idx="22472">
                  <c:v>2.191068</c:v>
                </c:pt>
                <c:pt idx="22473">
                  <c:v>2.1963279999999998</c:v>
                </c:pt>
                <c:pt idx="22474">
                  <c:v>2.19739</c:v>
                </c:pt>
                <c:pt idx="22475">
                  <c:v>2.2002069999999998</c:v>
                </c:pt>
                <c:pt idx="22476">
                  <c:v>2.2019820000000001</c:v>
                </c:pt>
                <c:pt idx="22477">
                  <c:v>2.20764</c:v>
                </c:pt>
                <c:pt idx="22478">
                  <c:v>2.209781</c:v>
                </c:pt>
                <c:pt idx="22479">
                  <c:v>2.211192</c:v>
                </c:pt>
                <c:pt idx="22480">
                  <c:v>2.2165430000000002</c:v>
                </c:pt>
                <c:pt idx="22481">
                  <c:v>2.217619</c:v>
                </c:pt>
                <c:pt idx="22482">
                  <c:v>2.2197399999999998</c:v>
                </c:pt>
                <c:pt idx="22483">
                  <c:v>2.2226159999999999</c:v>
                </c:pt>
                <c:pt idx="22484">
                  <c:v>2.2247759999999999</c:v>
                </c:pt>
                <c:pt idx="22485">
                  <c:v>2.227284</c:v>
                </c:pt>
                <c:pt idx="22486">
                  <c:v>2.2287110000000001</c:v>
                </c:pt>
                <c:pt idx="22487">
                  <c:v>2.2352080000000001</c:v>
                </c:pt>
                <c:pt idx="22488">
                  <c:v>2.2373850000000002</c:v>
                </c:pt>
                <c:pt idx="22489">
                  <c:v>2.2380960000000001</c:v>
                </c:pt>
                <c:pt idx="22490">
                  <c:v>2.2413669999999999</c:v>
                </c:pt>
                <c:pt idx="22491">
                  <c:v>2.2449940000000002</c:v>
                </c:pt>
                <c:pt idx="22492">
                  <c:v>2.2460740000000001</c:v>
                </c:pt>
                <c:pt idx="22493">
                  <c:v>2.2497250000000002</c:v>
                </c:pt>
                <c:pt idx="22494">
                  <c:v>2.251906</c:v>
                </c:pt>
                <c:pt idx="22495">
                  <c:v>2.2544559999999998</c:v>
                </c:pt>
                <c:pt idx="22496">
                  <c:v>2.2559100000000001</c:v>
                </c:pt>
                <c:pt idx="22497">
                  <c:v>2.2559100000000001</c:v>
                </c:pt>
                <c:pt idx="22498">
                  <c:v>2.2621440000000002</c:v>
                </c:pt>
                <c:pt idx="22499">
                  <c:v>2.2632490000000001</c:v>
                </c:pt>
                <c:pt idx="22500">
                  <c:v>2.2632500000000002</c:v>
                </c:pt>
                <c:pt idx="22501">
                  <c:v>2.2661859999999998</c:v>
                </c:pt>
                <c:pt idx="22502">
                  <c:v>2.2709760000000001</c:v>
                </c:pt>
                <c:pt idx="22503">
                  <c:v>2.271347</c:v>
                </c:pt>
                <c:pt idx="22504">
                  <c:v>2.2743099999999998</c:v>
                </c:pt>
                <c:pt idx="22505">
                  <c:v>2.2757800000000001</c:v>
                </c:pt>
                <c:pt idx="22506">
                  <c:v>2.2835740000000002</c:v>
                </c:pt>
                <c:pt idx="22507">
                  <c:v>2.284319</c:v>
                </c:pt>
                <c:pt idx="22508">
                  <c:v>2.286546</c:v>
                </c:pt>
                <c:pt idx="22509">
                  <c:v>2.289148</c:v>
                </c:pt>
                <c:pt idx="22510">
                  <c:v>2.2917540000000001</c:v>
                </c:pt>
                <c:pt idx="22511">
                  <c:v>2.296999</c:v>
                </c:pt>
                <c:pt idx="22512">
                  <c:v>2.3007460000000002</c:v>
                </c:pt>
                <c:pt idx="22513">
                  <c:v>2.3029929999999998</c:v>
                </c:pt>
                <c:pt idx="22514">
                  <c:v>2.3041230000000001</c:v>
                </c:pt>
                <c:pt idx="22515">
                  <c:v>2.3124060000000002</c:v>
                </c:pt>
                <c:pt idx="22516">
                  <c:v>2.3146779999999998</c:v>
                </c:pt>
                <c:pt idx="22517">
                  <c:v>2.31846</c:v>
                </c:pt>
                <c:pt idx="22518">
                  <c:v>2.3195990000000002</c:v>
                </c:pt>
                <c:pt idx="22519">
                  <c:v>2.3226300000000002</c:v>
                </c:pt>
                <c:pt idx="22520">
                  <c:v>2.3279540000000001</c:v>
                </c:pt>
                <c:pt idx="22521">
                  <c:v>2.3298549999999998</c:v>
                </c:pt>
                <c:pt idx="22522">
                  <c:v>2.3336679999999999</c:v>
                </c:pt>
                <c:pt idx="22523">
                  <c:v>2.3374899999999998</c:v>
                </c:pt>
                <c:pt idx="22524">
                  <c:v>2.3397839999999999</c:v>
                </c:pt>
                <c:pt idx="22525">
                  <c:v>2.3417020000000002</c:v>
                </c:pt>
                <c:pt idx="22526">
                  <c:v>2.350155</c:v>
                </c:pt>
                <c:pt idx="22527">
                  <c:v>2.3516979999999998</c:v>
                </c:pt>
                <c:pt idx="22528">
                  <c:v>2.3543959999999999</c:v>
                </c:pt>
                <c:pt idx="22529">
                  <c:v>2.3571010000000001</c:v>
                </c:pt>
                <c:pt idx="22530">
                  <c:v>2.359807</c:v>
                </c:pt>
                <c:pt idx="22531">
                  <c:v>2.3636819999999998</c:v>
                </c:pt>
                <c:pt idx="22532">
                  <c:v>2.3679510000000001</c:v>
                </c:pt>
                <c:pt idx="22533">
                  <c:v>2.3698939999999999</c:v>
                </c:pt>
                <c:pt idx="22534">
                  <c:v>2.3737849999999998</c:v>
                </c:pt>
                <c:pt idx="22535">
                  <c:v>2.3769040000000001</c:v>
                </c:pt>
                <c:pt idx="22536">
                  <c:v>2.382374</c:v>
                </c:pt>
                <c:pt idx="22537">
                  <c:v>2.382374</c:v>
                </c:pt>
                <c:pt idx="22538">
                  <c:v>2.3858969999999999</c:v>
                </c:pt>
                <c:pt idx="22539">
                  <c:v>2.3902109999999999</c:v>
                </c:pt>
                <c:pt idx="22540">
                  <c:v>2.400048</c:v>
                </c:pt>
                <c:pt idx="22541">
                  <c:v>2.4016250000000001</c:v>
                </c:pt>
                <c:pt idx="22542">
                  <c:v>2.4043909999999999</c:v>
                </c:pt>
                <c:pt idx="22543">
                  <c:v>2.4095339999999998</c:v>
                </c:pt>
                <c:pt idx="22544">
                  <c:v>2.4154840000000002</c:v>
                </c:pt>
                <c:pt idx="22545">
                  <c:v>2.41588</c:v>
                </c:pt>
                <c:pt idx="22546">
                  <c:v>2.4230459999999998</c:v>
                </c:pt>
                <c:pt idx="22547">
                  <c:v>2.4246460000000001</c:v>
                </c:pt>
                <c:pt idx="22548">
                  <c:v>2.4298380000000002</c:v>
                </c:pt>
                <c:pt idx="22549">
                  <c:v>2.4330340000000001</c:v>
                </c:pt>
                <c:pt idx="22550">
                  <c:v>2.4330340000000001</c:v>
                </c:pt>
                <c:pt idx="22551">
                  <c:v>2.4366430000000001</c:v>
                </c:pt>
                <c:pt idx="22552">
                  <c:v>2.4442689999999998</c:v>
                </c:pt>
                <c:pt idx="22553">
                  <c:v>2.445484</c:v>
                </c:pt>
                <c:pt idx="22554">
                  <c:v>2.4474930000000001</c:v>
                </c:pt>
                <c:pt idx="22555">
                  <c:v>2.4491130000000001</c:v>
                </c:pt>
                <c:pt idx="22556">
                  <c:v>2.4503200000000001</c:v>
                </c:pt>
                <c:pt idx="22557">
                  <c:v>2.4507340000000002</c:v>
                </c:pt>
                <c:pt idx="22558">
                  <c:v>2.457586</c:v>
                </c:pt>
                <c:pt idx="22559">
                  <c:v>2.4652790000000002</c:v>
                </c:pt>
                <c:pt idx="22560">
                  <c:v>2.4697499999999999</c:v>
                </c:pt>
                <c:pt idx="22561">
                  <c:v>2.4738229999999999</c:v>
                </c:pt>
                <c:pt idx="22562">
                  <c:v>2.475041</c:v>
                </c:pt>
                <c:pt idx="22563">
                  <c:v>2.48238</c:v>
                </c:pt>
                <c:pt idx="22564">
                  <c:v>2.4860660000000001</c:v>
                </c:pt>
                <c:pt idx="22565">
                  <c:v>2.488124</c:v>
                </c:pt>
                <c:pt idx="22566">
                  <c:v>2.495911</c:v>
                </c:pt>
                <c:pt idx="22567">
                  <c:v>2.5000100000000001</c:v>
                </c:pt>
                <c:pt idx="22568">
                  <c:v>2.502472</c:v>
                </c:pt>
                <c:pt idx="22569">
                  <c:v>2.5065979999999999</c:v>
                </c:pt>
                <c:pt idx="22570">
                  <c:v>2.5078520000000002</c:v>
                </c:pt>
                <c:pt idx="22571">
                  <c:v>2.5144600000000001</c:v>
                </c:pt>
                <c:pt idx="22572">
                  <c:v>2.5198459999999998</c:v>
                </c:pt>
                <c:pt idx="22573">
                  <c:v>2.5227400000000002</c:v>
                </c:pt>
                <c:pt idx="22574">
                  <c:v>2.5264859999999998</c:v>
                </c:pt>
                <c:pt idx="22575">
                  <c:v>2.5348009999999999</c:v>
                </c:pt>
                <c:pt idx="22576">
                  <c:v>2.5364620000000002</c:v>
                </c:pt>
                <c:pt idx="22577">
                  <c:v>2.5410599999999999</c:v>
                </c:pt>
                <c:pt idx="22578">
                  <c:v>2.5435840000000001</c:v>
                </c:pt>
                <c:pt idx="22579">
                  <c:v>2.550726</c:v>
                </c:pt>
                <c:pt idx="22580">
                  <c:v>2.551561</c:v>
                </c:pt>
                <c:pt idx="22581">
                  <c:v>2.5523959999999999</c:v>
                </c:pt>
                <c:pt idx="22582">
                  <c:v>2.5549599999999999</c:v>
                </c:pt>
                <c:pt idx="22583">
                  <c:v>2.5553780000000001</c:v>
                </c:pt>
                <c:pt idx="22584">
                  <c:v>2.558754</c:v>
                </c:pt>
                <c:pt idx="22585">
                  <c:v>2.5595919999999999</c:v>
                </c:pt>
                <c:pt idx="22586">
                  <c:v>2.5600109999999998</c:v>
                </c:pt>
                <c:pt idx="22587">
                  <c:v>2.5621339999999999</c:v>
                </c:pt>
                <c:pt idx="22588">
                  <c:v>2.5717880000000002</c:v>
                </c:pt>
                <c:pt idx="22589">
                  <c:v>2.5756039999999998</c:v>
                </c:pt>
                <c:pt idx="22590">
                  <c:v>2.584066</c:v>
                </c:pt>
                <c:pt idx="22591">
                  <c:v>2.5895899999999998</c:v>
                </c:pt>
                <c:pt idx="22592">
                  <c:v>2.592552</c:v>
                </c:pt>
                <c:pt idx="22593">
                  <c:v>2.594668</c:v>
                </c:pt>
                <c:pt idx="22594">
                  <c:v>2.600212</c:v>
                </c:pt>
                <c:pt idx="22595">
                  <c:v>2.6066159999999998</c:v>
                </c:pt>
                <c:pt idx="22596">
                  <c:v>2.6121819999999998</c:v>
                </c:pt>
                <c:pt idx="22597">
                  <c:v>2.6181860000000001</c:v>
                </c:pt>
                <c:pt idx="22598">
                  <c:v>2.6242019999999999</c:v>
                </c:pt>
                <c:pt idx="22599">
                  <c:v>2.6297609999999998</c:v>
                </c:pt>
                <c:pt idx="22600">
                  <c:v>2.6340849999999998</c:v>
                </c:pt>
                <c:pt idx="22601">
                  <c:v>2.6392720000000001</c:v>
                </c:pt>
                <c:pt idx="22602">
                  <c:v>2.6423220000000001</c:v>
                </c:pt>
                <c:pt idx="22603">
                  <c:v>2.6505380000000001</c:v>
                </c:pt>
                <c:pt idx="22604">
                  <c:v>2.6518299999999999</c:v>
                </c:pt>
                <c:pt idx="22605">
                  <c:v>2.6622279999999998</c:v>
                </c:pt>
                <c:pt idx="22606">
                  <c:v>2.666118</c:v>
                </c:pt>
                <c:pt idx="22607">
                  <c:v>2.6691940000000001</c:v>
                </c:pt>
                <c:pt idx="22608">
                  <c:v>2.677527</c:v>
                </c:pt>
                <c:pt idx="22609">
                  <c:v>2.6819199999999999</c:v>
                </c:pt>
                <c:pt idx="22610">
                  <c:v>2.683659</c:v>
                </c:pt>
                <c:pt idx="22611">
                  <c:v>2.6914910000000001</c:v>
                </c:pt>
                <c:pt idx="22612">
                  <c:v>2.6972649999999998</c:v>
                </c:pt>
                <c:pt idx="22613">
                  <c:v>2.7025039999999998</c:v>
                </c:pt>
                <c:pt idx="22614">
                  <c:v>2.7042519999999999</c:v>
                </c:pt>
                <c:pt idx="22615">
                  <c:v>2.7143739999999998</c:v>
                </c:pt>
                <c:pt idx="22616">
                  <c:v>2.7219470000000001</c:v>
                </c:pt>
                <c:pt idx="22617">
                  <c:v>2.7223860000000002</c:v>
                </c:pt>
                <c:pt idx="22618">
                  <c:v>2.7246419999999998</c:v>
                </c:pt>
                <c:pt idx="22619">
                  <c:v>2.7264010000000001</c:v>
                </c:pt>
                <c:pt idx="22620">
                  <c:v>2.733441</c:v>
                </c:pt>
                <c:pt idx="22621">
                  <c:v>2.7344460000000002</c:v>
                </c:pt>
                <c:pt idx="22622">
                  <c:v>2.7362090000000001</c:v>
                </c:pt>
                <c:pt idx="22623">
                  <c:v>2.738918</c:v>
                </c:pt>
                <c:pt idx="22624">
                  <c:v>2.7411249999999998</c:v>
                </c:pt>
                <c:pt idx="22625">
                  <c:v>2.7451639999999999</c:v>
                </c:pt>
                <c:pt idx="22626">
                  <c:v>2.7461120000000001</c:v>
                </c:pt>
                <c:pt idx="22627">
                  <c:v>2.762499</c:v>
                </c:pt>
                <c:pt idx="22628">
                  <c:v>2.7678940000000001</c:v>
                </c:pt>
                <c:pt idx="22629">
                  <c:v>2.7836120000000002</c:v>
                </c:pt>
                <c:pt idx="22630">
                  <c:v>2.786289</c:v>
                </c:pt>
                <c:pt idx="22631">
                  <c:v>2.7868080000000002</c:v>
                </c:pt>
                <c:pt idx="22632">
                  <c:v>2.7894869999999998</c:v>
                </c:pt>
                <c:pt idx="22633">
                  <c:v>2.7990249999999999</c:v>
                </c:pt>
                <c:pt idx="22634">
                  <c:v>2.8084340000000001</c:v>
                </c:pt>
                <c:pt idx="22635">
                  <c:v>2.8103060000000002</c:v>
                </c:pt>
                <c:pt idx="22636">
                  <c:v>2.8198180000000002</c:v>
                </c:pt>
                <c:pt idx="22637">
                  <c:v>2.8216969999999999</c:v>
                </c:pt>
                <c:pt idx="22638">
                  <c:v>2.8303349999999998</c:v>
                </c:pt>
                <c:pt idx="22639">
                  <c:v>2.8312360000000001</c:v>
                </c:pt>
                <c:pt idx="22640">
                  <c:v>2.8331240000000002</c:v>
                </c:pt>
                <c:pt idx="22641">
                  <c:v>2.8350119999999999</c:v>
                </c:pt>
                <c:pt idx="22642">
                  <c:v>2.8432279999999999</c:v>
                </c:pt>
                <c:pt idx="22643">
                  <c:v>2.8459409999999998</c:v>
                </c:pt>
                <c:pt idx="22644">
                  <c:v>2.847299</c:v>
                </c:pt>
                <c:pt idx="22645">
                  <c:v>2.8550849999999999</c:v>
                </c:pt>
                <c:pt idx="22646">
                  <c:v>2.8606150000000001</c:v>
                </c:pt>
                <c:pt idx="22647">
                  <c:v>2.8643369999999999</c:v>
                </c:pt>
                <c:pt idx="22648">
                  <c:v>2.866609</c:v>
                </c:pt>
                <c:pt idx="22649">
                  <c:v>2.8717929999999998</c:v>
                </c:pt>
                <c:pt idx="22650">
                  <c:v>2.8800840000000001</c:v>
                </c:pt>
                <c:pt idx="22651">
                  <c:v>2.8864679999999998</c:v>
                </c:pt>
                <c:pt idx="22652">
                  <c:v>2.8888449999999999</c:v>
                </c:pt>
                <c:pt idx="22653">
                  <c:v>2.89351</c:v>
                </c:pt>
                <c:pt idx="22654">
                  <c:v>2.903572</c:v>
                </c:pt>
                <c:pt idx="22655">
                  <c:v>2.9114599999999999</c:v>
                </c:pt>
                <c:pt idx="22656">
                  <c:v>2.9114599999999999</c:v>
                </c:pt>
                <c:pt idx="22657">
                  <c:v>2.9189020000000001</c:v>
                </c:pt>
                <c:pt idx="22658">
                  <c:v>2.9208409999999998</c:v>
                </c:pt>
                <c:pt idx="22659">
                  <c:v>2.9237009999999999</c:v>
                </c:pt>
                <c:pt idx="22660">
                  <c:v>2.9273799999999999</c:v>
                </c:pt>
                <c:pt idx="22661">
                  <c:v>2.9293239999999998</c:v>
                </c:pt>
                <c:pt idx="22662">
                  <c:v>2.9330080000000001</c:v>
                </c:pt>
                <c:pt idx="22663">
                  <c:v>2.9363380000000001</c:v>
                </c:pt>
                <c:pt idx="22664">
                  <c:v>2.9465940000000002</c:v>
                </c:pt>
                <c:pt idx="22665">
                  <c:v>2.9507500000000002</c:v>
                </c:pt>
                <c:pt idx="22666">
                  <c:v>2.953633</c:v>
                </c:pt>
                <c:pt idx="22667">
                  <c:v>2.9602200000000001</c:v>
                </c:pt>
                <c:pt idx="22668">
                  <c:v>2.962072</c:v>
                </c:pt>
                <c:pt idx="22669">
                  <c:v>2.9672800000000001</c:v>
                </c:pt>
                <c:pt idx="22670">
                  <c:v>2.9789910000000002</c:v>
                </c:pt>
                <c:pt idx="22671">
                  <c:v>2.9803850000000001</c:v>
                </c:pt>
                <c:pt idx="22672">
                  <c:v>2.9856129999999999</c:v>
                </c:pt>
                <c:pt idx="22673">
                  <c:v>2.9861960000000001</c:v>
                </c:pt>
                <c:pt idx="22674">
                  <c:v>2.9974850000000002</c:v>
                </c:pt>
                <c:pt idx="22675">
                  <c:v>3.0002810000000002</c:v>
                </c:pt>
                <c:pt idx="22676">
                  <c:v>3.0013359999999998</c:v>
                </c:pt>
                <c:pt idx="22677">
                  <c:v>3.0131250000000001</c:v>
                </c:pt>
                <c:pt idx="22678">
                  <c:v>3.0216639999999999</c:v>
                </c:pt>
                <c:pt idx="22679">
                  <c:v>3.027406</c:v>
                </c:pt>
                <c:pt idx="22680">
                  <c:v>3.0311539999999999</c:v>
                </c:pt>
                <c:pt idx="22681">
                  <c:v>3.0389119999999998</c:v>
                </c:pt>
                <c:pt idx="22682">
                  <c:v>3.0473620000000001</c:v>
                </c:pt>
                <c:pt idx="22683">
                  <c:v>3.0503140000000002</c:v>
                </c:pt>
                <c:pt idx="22684">
                  <c:v>3.0570300000000001</c:v>
                </c:pt>
                <c:pt idx="22685">
                  <c:v>3.0589119999999999</c:v>
                </c:pt>
                <c:pt idx="22686">
                  <c:v>3.063755</c:v>
                </c:pt>
                <c:pt idx="22687">
                  <c:v>3.065169</c:v>
                </c:pt>
                <c:pt idx="22688">
                  <c:v>3.0747339999999999</c:v>
                </c:pt>
                <c:pt idx="22689">
                  <c:v>3.0752060000000001</c:v>
                </c:pt>
                <c:pt idx="22690">
                  <c:v>3.077232</c:v>
                </c:pt>
                <c:pt idx="22691">
                  <c:v>3.084927</c:v>
                </c:pt>
                <c:pt idx="22692">
                  <c:v>3.0860129999999999</c:v>
                </c:pt>
                <c:pt idx="22693">
                  <c:v>3.0880450000000002</c:v>
                </c:pt>
                <c:pt idx="22694">
                  <c:v>3.1079289999999999</c:v>
                </c:pt>
                <c:pt idx="22695">
                  <c:v>3.1143879999999999</c:v>
                </c:pt>
                <c:pt idx="22696">
                  <c:v>3.1215090000000001</c:v>
                </c:pt>
                <c:pt idx="22697">
                  <c:v>3.1254590000000002</c:v>
                </c:pt>
                <c:pt idx="22698">
                  <c:v>3.1254590000000002</c:v>
                </c:pt>
                <c:pt idx="22699">
                  <c:v>3.13259</c:v>
                </c:pt>
                <c:pt idx="22700">
                  <c:v>3.134646</c:v>
                </c:pt>
                <c:pt idx="22701">
                  <c:v>3.134646</c:v>
                </c:pt>
                <c:pt idx="22702">
                  <c:v>3.1424159999999999</c:v>
                </c:pt>
                <c:pt idx="22703">
                  <c:v>3.147491</c:v>
                </c:pt>
                <c:pt idx="22704">
                  <c:v>3.147491</c:v>
                </c:pt>
                <c:pt idx="22705">
                  <c:v>3.161486</c:v>
                </c:pt>
                <c:pt idx="22706">
                  <c:v>3.1633969999999998</c:v>
                </c:pt>
                <c:pt idx="22707">
                  <c:v>3.1731159999999998</c:v>
                </c:pt>
                <c:pt idx="22708">
                  <c:v>3.178064</c:v>
                </c:pt>
                <c:pt idx="22709">
                  <c:v>3.1820580000000001</c:v>
                </c:pt>
                <c:pt idx="22710">
                  <c:v>3.1863679999999999</c:v>
                </c:pt>
                <c:pt idx="22711">
                  <c:v>3.1884519999999998</c:v>
                </c:pt>
                <c:pt idx="22712">
                  <c:v>3.1964600000000001</c:v>
                </c:pt>
                <c:pt idx="22713">
                  <c:v>3.2023920000000001</c:v>
                </c:pt>
                <c:pt idx="22714">
                  <c:v>3.2068880000000002</c:v>
                </c:pt>
                <c:pt idx="22715">
                  <c:v>3.2109070000000002</c:v>
                </c:pt>
                <c:pt idx="22716">
                  <c:v>3.2166800000000002</c:v>
                </c:pt>
                <c:pt idx="22717">
                  <c:v>3.2211859999999999</c:v>
                </c:pt>
                <c:pt idx="22718">
                  <c:v>3.2237719999999999</c:v>
                </c:pt>
                <c:pt idx="22719">
                  <c:v>3.2319610000000001</c:v>
                </c:pt>
                <c:pt idx="22720">
                  <c:v>3.234372</c:v>
                </c:pt>
                <c:pt idx="22721">
                  <c:v>3.2403390000000001</c:v>
                </c:pt>
                <c:pt idx="22722">
                  <c:v>3.2414849999999999</c:v>
                </c:pt>
                <c:pt idx="22723">
                  <c:v>3.2522899999999999</c:v>
                </c:pt>
                <c:pt idx="22724">
                  <c:v>3.2547060000000001</c:v>
                </c:pt>
                <c:pt idx="22725">
                  <c:v>3.2584610000000001</c:v>
                </c:pt>
                <c:pt idx="22726">
                  <c:v>3.2589450000000002</c:v>
                </c:pt>
                <c:pt idx="22727">
                  <c:v>3.2599140000000002</c:v>
                </c:pt>
                <c:pt idx="22728">
                  <c:v>3.2702650000000002</c:v>
                </c:pt>
                <c:pt idx="22729">
                  <c:v>3.272392</c:v>
                </c:pt>
                <c:pt idx="22730">
                  <c:v>3.2740360000000002</c:v>
                </c:pt>
                <c:pt idx="22731">
                  <c:v>3.2759749999999999</c:v>
                </c:pt>
                <c:pt idx="22732">
                  <c:v>3.2785899999999999</c:v>
                </c:pt>
                <c:pt idx="22733">
                  <c:v>3.2807219999999999</c:v>
                </c:pt>
                <c:pt idx="22734">
                  <c:v>3.2812079999999999</c:v>
                </c:pt>
                <c:pt idx="22735">
                  <c:v>3.2833420000000002</c:v>
                </c:pt>
                <c:pt idx="22736">
                  <c:v>3.2869350000000002</c:v>
                </c:pt>
                <c:pt idx="22737">
                  <c:v>3.2881</c:v>
                </c:pt>
                <c:pt idx="22738">
                  <c:v>3.2890739999999998</c:v>
                </c:pt>
                <c:pt idx="22739">
                  <c:v>3.2955899999999998</c:v>
                </c:pt>
                <c:pt idx="22740">
                  <c:v>3.2982179999999999</c:v>
                </c:pt>
                <c:pt idx="22741">
                  <c:v>3.303086</c:v>
                </c:pt>
                <c:pt idx="22742">
                  <c:v>3.309326</c:v>
                </c:pt>
                <c:pt idx="22743">
                  <c:v>3.3107890000000002</c:v>
                </c:pt>
                <c:pt idx="22744">
                  <c:v>3.3183029999999998</c:v>
                </c:pt>
                <c:pt idx="22745">
                  <c:v>3.3212299999999999</c:v>
                </c:pt>
                <c:pt idx="22746">
                  <c:v>3.3228960000000001</c:v>
                </c:pt>
                <c:pt idx="22747">
                  <c:v>3.330422</c:v>
                </c:pt>
                <c:pt idx="22748">
                  <c:v>3.330911</c:v>
                </c:pt>
                <c:pt idx="22749">
                  <c:v>3.337469</c:v>
                </c:pt>
                <c:pt idx="22750">
                  <c:v>3.3384469999999999</c:v>
                </c:pt>
                <c:pt idx="22751">
                  <c:v>3.3459889999999999</c:v>
                </c:pt>
                <c:pt idx="22752">
                  <c:v>3.3530489999999999</c:v>
                </c:pt>
                <c:pt idx="22753">
                  <c:v>3.361094</c:v>
                </c:pt>
                <c:pt idx="22754">
                  <c:v>3.3637549999999998</c:v>
                </c:pt>
                <c:pt idx="22755">
                  <c:v>3.3657159999999999</c:v>
                </c:pt>
                <c:pt idx="22756">
                  <c:v>3.3688720000000001</c:v>
                </c:pt>
                <c:pt idx="22757">
                  <c:v>3.3708339999999999</c:v>
                </c:pt>
                <c:pt idx="22758">
                  <c:v>3.3803700000000001</c:v>
                </c:pt>
                <c:pt idx="22759">
                  <c:v>3.3874599999999999</c:v>
                </c:pt>
                <c:pt idx="22760">
                  <c:v>3.3925909999999999</c:v>
                </c:pt>
                <c:pt idx="22761">
                  <c:v>3.3950480000000001</c:v>
                </c:pt>
                <c:pt idx="22762">
                  <c:v>3.408541</c:v>
                </c:pt>
                <c:pt idx="22763">
                  <c:v>3.4176199999999999</c:v>
                </c:pt>
                <c:pt idx="22764">
                  <c:v>3.4227699999999999</c:v>
                </c:pt>
                <c:pt idx="22765">
                  <c:v>3.4227699999999999</c:v>
                </c:pt>
                <c:pt idx="22766">
                  <c:v>3.4252319999999998</c:v>
                </c:pt>
                <c:pt idx="22767">
                  <c:v>3.4269400000000001</c:v>
                </c:pt>
                <c:pt idx="22768">
                  <c:v>3.4370240000000001</c:v>
                </c:pt>
                <c:pt idx="22769">
                  <c:v>3.4444180000000002</c:v>
                </c:pt>
                <c:pt idx="22770">
                  <c:v>3.4488340000000002</c:v>
                </c:pt>
                <c:pt idx="22771">
                  <c:v>3.4547539999999999</c:v>
                </c:pt>
                <c:pt idx="22772">
                  <c:v>3.456728</c:v>
                </c:pt>
                <c:pt idx="22773">
                  <c:v>3.466345</c:v>
                </c:pt>
                <c:pt idx="22774">
                  <c:v>3.471031</c:v>
                </c:pt>
                <c:pt idx="22775">
                  <c:v>3.4715259999999999</c:v>
                </c:pt>
                <c:pt idx="22776">
                  <c:v>3.4848599999999998</c:v>
                </c:pt>
                <c:pt idx="22777">
                  <c:v>3.4878279999999999</c:v>
                </c:pt>
                <c:pt idx="22778">
                  <c:v>3.4915379999999998</c:v>
                </c:pt>
                <c:pt idx="22779">
                  <c:v>3.4932720000000002</c:v>
                </c:pt>
                <c:pt idx="22780">
                  <c:v>3.4954999999999998</c:v>
                </c:pt>
                <c:pt idx="22781">
                  <c:v>3.5007039999999998</c:v>
                </c:pt>
                <c:pt idx="22782">
                  <c:v>3.50318</c:v>
                </c:pt>
                <c:pt idx="22783">
                  <c:v>3.5054159999999999</c:v>
                </c:pt>
                <c:pt idx="22784">
                  <c:v>3.5098760000000002</c:v>
                </c:pt>
                <c:pt idx="22785">
                  <c:v>3.518062</c:v>
                </c:pt>
                <c:pt idx="22786">
                  <c:v>3.5207999999999999</c:v>
                </c:pt>
                <c:pt idx="22787">
                  <c:v>3.5250270000000001</c:v>
                </c:pt>
                <c:pt idx="22788">
                  <c:v>3.5282640000000001</c:v>
                </c:pt>
                <c:pt idx="22789">
                  <c:v>3.5302500000000001</c:v>
                </c:pt>
                <c:pt idx="22790">
                  <c:v>3.5389529999999998</c:v>
                </c:pt>
                <c:pt idx="22791">
                  <c:v>3.5397120000000002</c:v>
                </c:pt>
                <c:pt idx="22792">
                  <c:v>3.5441859999999998</c:v>
                </c:pt>
                <c:pt idx="22793">
                  <c:v>3.547698</c:v>
                </c:pt>
                <c:pt idx="22794">
                  <c:v>3.5486939999999998</c:v>
                </c:pt>
                <c:pt idx="22795">
                  <c:v>3.5544310000000001</c:v>
                </c:pt>
                <c:pt idx="22796">
                  <c:v>3.5604019999999998</c:v>
                </c:pt>
                <c:pt idx="22797">
                  <c:v>3.562662</c:v>
                </c:pt>
                <c:pt idx="22798">
                  <c:v>3.5661459999999998</c:v>
                </c:pt>
                <c:pt idx="22799">
                  <c:v>3.5679099999999999</c:v>
                </c:pt>
                <c:pt idx="22800">
                  <c:v>3.5686800000000001</c:v>
                </c:pt>
                <c:pt idx="22801">
                  <c:v>3.5734360000000001</c:v>
                </c:pt>
                <c:pt idx="22802">
                  <c:v>3.5796920000000001</c:v>
                </c:pt>
                <c:pt idx="22803">
                  <c:v>3.5866739999999999</c:v>
                </c:pt>
                <c:pt idx="22804">
                  <c:v>3.5879470000000002</c:v>
                </c:pt>
                <c:pt idx="22805">
                  <c:v>3.5952099999999998</c:v>
                </c:pt>
                <c:pt idx="22806">
                  <c:v>3.596708</c:v>
                </c:pt>
                <c:pt idx="22807">
                  <c:v>3.6039759999999998</c:v>
                </c:pt>
                <c:pt idx="22808">
                  <c:v>3.6052559999999998</c:v>
                </c:pt>
                <c:pt idx="22809">
                  <c:v>3.6072540000000002</c:v>
                </c:pt>
                <c:pt idx="22810">
                  <c:v>3.6130309999999999</c:v>
                </c:pt>
                <c:pt idx="22811">
                  <c:v>3.6158130000000002</c:v>
                </c:pt>
                <c:pt idx="22812">
                  <c:v>3.6168140000000002</c:v>
                </c:pt>
                <c:pt idx="22813">
                  <c:v>3.6223130000000001</c:v>
                </c:pt>
                <c:pt idx="22814">
                  <c:v>3.6283840000000001</c:v>
                </c:pt>
                <c:pt idx="22815">
                  <c:v>3.633175</c:v>
                </c:pt>
                <c:pt idx="22816">
                  <c:v>3.6341760000000001</c:v>
                </c:pt>
                <c:pt idx="22817">
                  <c:v>3.6364679999999998</c:v>
                </c:pt>
                <c:pt idx="22818">
                  <c:v>3.6397629999999999</c:v>
                </c:pt>
                <c:pt idx="22819">
                  <c:v>3.6417660000000001</c:v>
                </c:pt>
                <c:pt idx="22820">
                  <c:v>3.6528719999999999</c:v>
                </c:pt>
                <c:pt idx="22821">
                  <c:v>3.6528740000000002</c:v>
                </c:pt>
                <c:pt idx="22822">
                  <c:v>3.6566770000000002</c:v>
                </c:pt>
                <c:pt idx="22823">
                  <c:v>3.6591840000000002</c:v>
                </c:pt>
                <c:pt idx="22824">
                  <c:v>3.6626949999999998</c:v>
                </c:pt>
                <c:pt idx="22825">
                  <c:v>3.6649959999999999</c:v>
                </c:pt>
                <c:pt idx="22826">
                  <c:v>3.668806</c:v>
                </c:pt>
                <c:pt idx="22827">
                  <c:v>3.6711109999999998</c:v>
                </c:pt>
                <c:pt idx="22828">
                  <c:v>3.6736209999999998</c:v>
                </c:pt>
                <c:pt idx="22829">
                  <c:v>3.679745</c:v>
                </c:pt>
                <c:pt idx="22830">
                  <c:v>3.6807500000000002</c:v>
                </c:pt>
                <c:pt idx="22831">
                  <c:v>3.6825589999999999</c:v>
                </c:pt>
                <c:pt idx="22832">
                  <c:v>3.6865790000000001</c:v>
                </c:pt>
                <c:pt idx="22833">
                  <c:v>3.688088</c:v>
                </c:pt>
                <c:pt idx="22834">
                  <c:v>3.6914060000000002</c:v>
                </c:pt>
                <c:pt idx="22835">
                  <c:v>3.6967400000000001</c:v>
                </c:pt>
                <c:pt idx="22836">
                  <c:v>3.7003720000000002</c:v>
                </c:pt>
                <c:pt idx="22837">
                  <c:v>3.7008760000000001</c:v>
                </c:pt>
                <c:pt idx="22838">
                  <c:v>3.7067199999999998</c:v>
                </c:pt>
                <c:pt idx="22839">
                  <c:v>3.711058</c:v>
                </c:pt>
                <c:pt idx="22840">
                  <c:v>3.7110599999999998</c:v>
                </c:pt>
                <c:pt idx="22841">
                  <c:v>3.7212529999999999</c:v>
                </c:pt>
                <c:pt idx="22842">
                  <c:v>3.7266059999999999</c:v>
                </c:pt>
                <c:pt idx="22843">
                  <c:v>3.7294429999999998</c:v>
                </c:pt>
                <c:pt idx="22844">
                  <c:v>3.7319650000000002</c:v>
                </c:pt>
                <c:pt idx="22845">
                  <c:v>3.7353070000000002</c:v>
                </c:pt>
                <c:pt idx="22846">
                  <c:v>3.735306</c:v>
                </c:pt>
                <c:pt idx="22847">
                  <c:v>3.7391559999999999</c:v>
                </c:pt>
                <c:pt idx="22848">
                  <c:v>3.7401659999999999</c:v>
                </c:pt>
                <c:pt idx="22849">
                  <c:v>3.7430080000000001</c:v>
                </c:pt>
                <c:pt idx="22850">
                  <c:v>3.747366</c:v>
                </c:pt>
                <c:pt idx="22851">
                  <c:v>3.7488809999999999</c:v>
                </c:pt>
                <c:pt idx="22852">
                  <c:v>3.7512219999999998</c:v>
                </c:pt>
                <c:pt idx="22853">
                  <c:v>3.7581099999999998</c:v>
                </c:pt>
                <c:pt idx="22854">
                  <c:v>3.7619720000000001</c:v>
                </c:pt>
                <c:pt idx="22855">
                  <c:v>3.7629839999999999</c:v>
                </c:pt>
                <c:pt idx="22856">
                  <c:v>3.7648250000000001</c:v>
                </c:pt>
                <c:pt idx="22857">
                  <c:v>3.768869</c:v>
                </c:pt>
                <c:pt idx="22858">
                  <c:v>3.7710409999999999</c:v>
                </c:pt>
                <c:pt idx="22859">
                  <c:v>3.7750870000000001</c:v>
                </c:pt>
                <c:pt idx="22860">
                  <c:v>3.7769349999999999</c:v>
                </c:pt>
                <c:pt idx="22861">
                  <c:v>3.7787839999999999</c:v>
                </c:pt>
                <c:pt idx="22862">
                  <c:v>3.7862019999999998</c:v>
                </c:pt>
                <c:pt idx="22863">
                  <c:v>3.7882259999999999</c:v>
                </c:pt>
                <c:pt idx="22864">
                  <c:v>3.7887330000000001</c:v>
                </c:pt>
                <c:pt idx="22865">
                  <c:v>3.7926099999999998</c:v>
                </c:pt>
                <c:pt idx="22866">
                  <c:v>3.794972</c:v>
                </c:pt>
                <c:pt idx="22867">
                  <c:v>3.798854</c:v>
                </c:pt>
                <c:pt idx="22868">
                  <c:v>3.8022309999999999</c:v>
                </c:pt>
                <c:pt idx="22869">
                  <c:v>3.8047650000000002</c:v>
                </c:pt>
                <c:pt idx="22870">
                  <c:v>3.8094969999999999</c:v>
                </c:pt>
                <c:pt idx="22871">
                  <c:v>3.8123740000000002</c:v>
                </c:pt>
                <c:pt idx="22872">
                  <c:v>3.8133879999999998</c:v>
                </c:pt>
                <c:pt idx="22873">
                  <c:v>3.8162660000000002</c:v>
                </c:pt>
                <c:pt idx="22874">
                  <c:v>3.8186390000000001</c:v>
                </c:pt>
                <c:pt idx="22875">
                  <c:v>3.823207</c:v>
                </c:pt>
                <c:pt idx="22876">
                  <c:v>3.8291339999999998</c:v>
                </c:pt>
                <c:pt idx="22877">
                  <c:v>3.8320189999999998</c:v>
                </c:pt>
                <c:pt idx="22878">
                  <c:v>3.83405</c:v>
                </c:pt>
                <c:pt idx="22879">
                  <c:v>3.8359200000000002</c:v>
                </c:pt>
                <c:pt idx="22880">
                  <c:v>3.8393169999999999</c:v>
                </c:pt>
                <c:pt idx="22881">
                  <c:v>3.842206</c:v>
                </c:pt>
                <c:pt idx="22882">
                  <c:v>3.8517039999999998</c:v>
                </c:pt>
                <c:pt idx="22883">
                  <c:v>3.8525659999999999</c:v>
                </c:pt>
                <c:pt idx="22884">
                  <c:v>3.8535819999999998</c:v>
                </c:pt>
                <c:pt idx="22885">
                  <c:v>3.856986</c:v>
                </c:pt>
                <c:pt idx="22886">
                  <c:v>3.8583590000000001</c:v>
                </c:pt>
                <c:pt idx="22887">
                  <c:v>3.8609010000000001</c:v>
                </c:pt>
                <c:pt idx="22888">
                  <c:v>3.8638020000000002</c:v>
                </c:pt>
                <c:pt idx="22889">
                  <c:v>3.8648199999999999</c:v>
                </c:pt>
                <c:pt idx="22890">
                  <c:v>3.8678720000000002</c:v>
                </c:pt>
                <c:pt idx="22891">
                  <c:v>3.869246</c:v>
                </c:pt>
                <c:pt idx="22892">
                  <c:v>3.87215</c:v>
                </c:pt>
                <c:pt idx="22893">
                  <c:v>3.8736769999999998</c:v>
                </c:pt>
                <c:pt idx="22894">
                  <c:v>3.8770910000000001</c:v>
                </c:pt>
                <c:pt idx="22895">
                  <c:v>3.8805070000000002</c:v>
                </c:pt>
                <c:pt idx="22896">
                  <c:v>3.884433</c:v>
                </c:pt>
                <c:pt idx="22897">
                  <c:v>3.8864719999999999</c:v>
                </c:pt>
                <c:pt idx="22898">
                  <c:v>3.889891</c:v>
                </c:pt>
                <c:pt idx="22899">
                  <c:v>3.8948399999999999</c:v>
                </c:pt>
                <c:pt idx="22900">
                  <c:v>3.8953500000000001</c:v>
                </c:pt>
                <c:pt idx="22901">
                  <c:v>3.8967339999999999</c:v>
                </c:pt>
                <c:pt idx="22902">
                  <c:v>3.9018299999999999</c:v>
                </c:pt>
                <c:pt idx="22903">
                  <c:v>3.905624</c:v>
                </c:pt>
                <c:pt idx="22904">
                  <c:v>3.907664</c:v>
                </c:pt>
                <c:pt idx="22905">
                  <c:v>3.9105819999999998</c:v>
                </c:pt>
                <c:pt idx="22906">
                  <c:v>3.9145240000000001</c:v>
                </c:pt>
                <c:pt idx="22907">
                  <c:v>3.916426</c:v>
                </c:pt>
                <c:pt idx="22908">
                  <c:v>3.9188390000000002</c:v>
                </c:pt>
                <c:pt idx="22909">
                  <c:v>3.9238059999999999</c:v>
                </c:pt>
                <c:pt idx="22910">
                  <c:v>3.9303080000000001</c:v>
                </c:pt>
                <c:pt idx="22911">
                  <c:v>3.9327260000000002</c:v>
                </c:pt>
                <c:pt idx="22912">
                  <c:v>3.9327260000000002</c:v>
                </c:pt>
                <c:pt idx="22913">
                  <c:v>3.9356580000000001</c:v>
                </c:pt>
                <c:pt idx="22914">
                  <c:v>3.9375689999999999</c:v>
                </c:pt>
                <c:pt idx="22915">
                  <c:v>3.9391020000000001</c:v>
                </c:pt>
                <c:pt idx="22916">
                  <c:v>3.9415249999999999</c:v>
                </c:pt>
                <c:pt idx="22917">
                  <c:v>3.9415260000000001</c:v>
                </c:pt>
                <c:pt idx="22918">
                  <c:v>3.9505940000000002</c:v>
                </c:pt>
                <c:pt idx="22919">
                  <c:v>3.9525109999999999</c:v>
                </c:pt>
                <c:pt idx="22920">
                  <c:v>3.9544280000000001</c:v>
                </c:pt>
                <c:pt idx="22921">
                  <c:v>3.9563459999999999</c:v>
                </c:pt>
                <c:pt idx="22922">
                  <c:v>3.957881</c:v>
                </c:pt>
                <c:pt idx="22923">
                  <c:v>3.963257</c:v>
                </c:pt>
                <c:pt idx="22924">
                  <c:v>3.963257</c:v>
                </c:pt>
                <c:pt idx="22925">
                  <c:v>3.967352</c:v>
                </c:pt>
                <c:pt idx="22926">
                  <c:v>3.971832</c:v>
                </c:pt>
                <c:pt idx="22927">
                  <c:v>3.9737559999999998</c:v>
                </c:pt>
                <c:pt idx="22928">
                  <c:v>3.9767039999999998</c:v>
                </c:pt>
                <c:pt idx="22929">
                  <c:v>3.9787530000000002</c:v>
                </c:pt>
                <c:pt idx="22930">
                  <c:v>3.9827279999999998</c:v>
                </c:pt>
                <c:pt idx="22931">
                  <c:v>3.9856799999999999</c:v>
                </c:pt>
                <c:pt idx="22932">
                  <c:v>3.987098</c:v>
                </c:pt>
                <c:pt idx="22933">
                  <c:v>3.9901719999999998</c:v>
                </c:pt>
                <c:pt idx="22934">
                  <c:v>3.9941529999999998</c:v>
                </c:pt>
                <c:pt idx="22935">
                  <c:v>3.994154</c:v>
                </c:pt>
                <c:pt idx="22936">
                  <c:v>3.997112</c:v>
                </c:pt>
                <c:pt idx="22937">
                  <c:v>3.999161</c:v>
                </c:pt>
                <c:pt idx="22938">
                  <c:v>4.0005829999999998</c:v>
                </c:pt>
                <c:pt idx="22939">
                  <c:v>4.0030320000000001</c:v>
                </c:pt>
                <c:pt idx="22940">
                  <c:v>4.0030320000000001</c:v>
                </c:pt>
                <c:pt idx="22941">
                  <c:v>4.0070189999999997</c:v>
                </c:pt>
                <c:pt idx="22942">
                  <c:v>4.0104959999999998</c:v>
                </c:pt>
                <c:pt idx="22943">
                  <c:v>4.0125479999999998</c:v>
                </c:pt>
                <c:pt idx="22944">
                  <c:v>4.0189940000000002</c:v>
                </c:pt>
                <c:pt idx="22945">
                  <c:v>4.0205320000000002</c:v>
                </c:pt>
                <c:pt idx="22946">
                  <c:v>4.0214499999999997</c:v>
                </c:pt>
                <c:pt idx="22947">
                  <c:v>4.024934</c:v>
                </c:pt>
                <c:pt idx="22948">
                  <c:v>4.024934</c:v>
                </c:pt>
                <c:pt idx="22949">
                  <c:v>4.0284190000000004</c:v>
                </c:pt>
                <c:pt idx="22950">
                  <c:v>4.0334469999999998</c:v>
                </c:pt>
                <c:pt idx="22951">
                  <c:v>4.0339600000000004</c:v>
                </c:pt>
                <c:pt idx="22952">
                  <c:v>4.039396</c:v>
                </c:pt>
                <c:pt idx="22953">
                  <c:v>4.0393980000000003</c:v>
                </c:pt>
                <c:pt idx="22954">
                  <c:v>4.0428879999999996</c:v>
                </c:pt>
                <c:pt idx="22955">
                  <c:v>4.0459699999999996</c:v>
                </c:pt>
                <c:pt idx="22956">
                  <c:v>4.046894</c:v>
                </c:pt>
                <c:pt idx="22957">
                  <c:v>4.0484359999999997</c:v>
                </c:pt>
                <c:pt idx="22958">
                  <c:v>4.0527579999999999</c:v>
                </c:pt>
                <c:pt idx="22959">
                  <c:v>4.0542999999999996</c:v>
                </c:pt>
                <c:pt idx="22960">
                  <c:v>4.0563580000000004</c:v>
                </c:pt>
                <c:pt idx="22961">
                  <c:v>4.0602720000000003</c:v>
                </c:pt>
                <c:pt idx="22962">
                  <c:v>4.0637759999999998</c:v>
                </c:pt>
                <c:pt idx="22963">
                  <c:v>4.0683100000000003</c:v>
                </c:pt>
                <c:pt idx="22964">
                  <c:v>4.0683100000000003</c:v>
                </c:pt>
                <c:pt idx="22965">
                  <c:v>4.0713020000000002</c:v>
                </c:pt>
                <c:pt idx="22966">
                  <c:v>4.0742960000000004</c:v>
                </c:pt>
                <c:pt idx="22967">
                  <c:v>4.0763550000000004</c:v>
                </c:pt>
                <c:pt idx="22968">
                  <c:v>4.0802880000000004</c:v>
                </c:pt>
                <c:pt idx="22969">
                  <c:v>4.0833779999999997</c:v>
                </c:pt>
                <c:pt idx="22970">
                  <c:v>4.0838919999999996</c:v>
                </c:pt>
                <c:pt idx="22971">
                  <c:v>4.0878300000000003</c:v>
                </c:pt>
                <c:pt idx="22972">
                  <c:v>4.0878300000000003</c:v>
                </c:pt>
                <c:pt idx="22973">
                  <c:v>4.0903169999999998</c:v>
                </c:pt>
                <c:pt idx="22974">
                  <c:v>4.091774</c:v>
                </c:pt>
                <c:pt idx="22975">
                  <c:v>4.091774</c:v>
                </c:pt>
                <c:pt idx="22976">
                  <c:v>4.0938359999999996</c:v>
                </c:pt>
                <c:pt idx="22977">
                  <c:v>4.095294</c:v>
                </c:pt>
                <c:pt idx="22978">
                  <c:v>4.0982969999999996</c:v>
                </c:pt>
                <c:pt idx="22979">
                  <c:v>4.099329</c:v>
                </c:pt>
                <c:pt idx="22980">
                  <c:v>4.1018179999999997</c:v>
                </c:pt>
                <c:pt idx="22981">
                  <c:v>4.1027630000000004</c:v>
                </c:pt>
                <c:pt idx="22982">
                  <c:v>4.1074029999999997</c:v>
                </c:pt>
                <c:pt idx="22983">
                  <c:v>4.1124729999999996</c:v>
                </c:pt>
                <c:pt idx="22984">
                  <c:v>4.1165149999999997</c:v>
                </c:pt>
                <c:pt idx="22985">
                  <c:v>4.1184960000000004</c:v>
                </c:pt>
                <c:pt idx="22986">
                  <c:v>4.1215089999999996</c:v>
                </c:pt>
                <c:pt idx="22987">
                  <c:v>4.1234919999999997</c:v>
                </c:pt>
                <c:pt idx="22988">
                  <c:v>4.1250390000000001</c:v>
                </c:pt>
                <c:pt idx="22989">
                  <c:v>4.1285699999999999</c:v>
                </c:pt>
                <c:pt idx="22990">
                  <c:v>4.1285720000000001</c:v>
                </c:pt>
                <c:pt idx="22991">
                  <c:v>4.1340909999999997</c:v>
                </c:pt>
                <c:pt idx="22992">
                  <c:v>4.1351240000000002</c:v>
                </c:pt>
                <c:pt idx="22993">
                  <c:v>4.1376280000000003</c:v>
                </c:pt>
                <c:pt idx="22994">
                  <c:v>4.1416820000000003</c:v>
                </c:pt>
                <c:pt idx="22995">
                  <c:v>4.1441889999999999</c:v>
                </c:pt>
                <c:pt idx="22996">
                  <c:v>4.1482460000000003</c:v>
                </c:pt>
                <c:pt idx="22997">
                  <c:v>4.1482460000000003</c:v>
                </c:pt>
                <c:pt idx="22998">
                  <c:v>4.1523060000000003</c:v>
                </c:pt>
                <c:pt idx="22999">
                  <c:v>4.1528219999999996</c:v>
                </c:pt>
                <c:pt idx="23000">
                  <c:v>4.1537839999999999</c:v>
                </c:pt>
                <c:pt idx="23001">
                  <c:v>4.1588760000000002</c:v>
                </c:pt>
                <c:pt idx="23002">
                  <c:v>4.1609420000000004</c:v>
                </c:pt>
                <c:pt idx="23003">
                  <c:v>4.1644199999999998</c:v>
                </c:pt>
                <c:pt idx="23004">
                  <c:v>4.1674530000000001</c:v>
                </c:pt>
                <c:pt idx="23005">
                  <c:v>4.169454</c:v>
                </c:pt>
                <c:pt idx="23006">
                  <c:v>4.1725529999999997</c:v>
                </c:pt>
                <c:pt idx="23007">
                  <c:v>4.1725529999999997</c:v>
                </c:pt>
                <c:pt idx="23008">
                  <c:v>4.1761059999999999</c:v>
                </c:pt>
                <c:pt idx="23009">
                  <c:v>4.1770759999999996</c:v>
                </c:pt>
                <c:pt idx="23010">
                  <c:v>4.1811449999999999</c:v>
                </c:pt>
                <c:pt idx="23011">
                  <c:v>4.1831519999999998</c:v>
                </c:pt>
                <c:pt idx="23012">
                  <c:v>4.1841869999999997</c:v>
                </c:pt>
                <c:pt idx="23013">
                  <c:v>4.1877420000000001</c:v>
                </c:pt>
                <c:pt idx="23014">
                  <c:v>4.1877440000000004</c:v>
                </c:pt>
                <c:pt idx="23015">
                  <c:v>4.1897520000000004</c:v>
                </c:pt>
                <c:pt idx="23016">
                  <c:v>4.1933119999999997</c:v>
                </c:pt>
                <c:pt idx="23017">
                  <c:v>4.195322</c:v>
                </c:pt>
                <c:pt idx="23018">
                  <c:v>4.1958399999999996</c:v>
                </c:pt>
                <c:pt idx="23019">
                  <c:v>4.1958399999999996</c:v>
                </c:pt>
                <c:pt idx="23020">
                  <c:v>4.1994020000000001</c:v>
                </c:pt>
                <c:pt idx="23021">
                  <c:v>4.2024499999999998</c:v>
                </c:pt>
                <c:pt idx="23022">
                  <c:v>4.2059610000000003</c:v>
                </c:pt>
                <c:pt idx="23023">
                  <c:v>4.20648</c:v>
                </c:pt>
                <c:pt idx="23024">
                  <c:v>4.2131499999999997</c:v>
                </c:pt>
                <c:pt idx="23025">
                  <c:v>4.215687</c:v>
                </c:pt>
                <c:pt idx="23026">
                  <c:v>4.2172390000000002</c:v>
                </c:pt>
                <c:pt idx="23027">
                  <c:v>4.2187400000000004</c:v>
                </c:pt>
                <c:pt idx="23028">
                  <c:v>4.2212779999999999</c:v>
                </c:pt>
                <c:pt idx="23029">
                  <c:v>4.2228300000000001</c:v>
                </c:pt>
                <c:pt idx="23030">
                  <c:v>4.2248510000000001</c:v>
                </c:pt>
                <c:pt idx="23031">
                  <c:v>4.2273899999999998</c:v>
                </c:pt>
                <c:pt idx="23032">
                  <c:v>4.2309659999999996</c:v>
                </c:pt>
                <c:pt idx="23033">
                  <c:v>4.2325189999999999</c:v>
                </c:pt>
                <c:pt idx="23034">
                  <c:v>4.2355330000000002</c:v>
                </c:pt>
                <c:pt idx="23035">
                  <c:v>4.2370859999999997</c:v>
                </c:pt>
                <c:pt idx="23036">
                  <c:v>4.2370869999999998</c:v>
                </c:pt>
                <c:pt idx="23037">
                  <c:v>4.23963</c:v>
                </c:pt>
                <c:pt idx="23038">
                  <c:v>4.2437279999999999</c:v>
                </c:pt>
                <c:pt idx="23039">
                  <c:v>4.2473089999999996</c:v>
                </c:pt>
                <c:pt idx="23040">
                  <c:v>4.2488619999999999</c:v>
                </c:pt>
                <c:pt idx="23041">
                  <c:v>4.2508910000000002</c:v>
                </c:pt>
                <c:pt idx="23042">
                  <c:v>4.2529219999999999</c:v>
                </c:pt>
                <c:pt idx="23043">
                  <c:v>4.2529219999999999</c:v>
                </c:pt>
                <c:pt idx="23044">
                  <c:v>4.2580220000000004</c:v>
                </c:pt>
                <c:pt idx="23045">
                  <c:v>4.2590219999999999</c:v>
                </c:pt>
                <c:pt idx="23046">
                  <c:v>4.2605760000000004</c:v>
                </c:pt>
                <c:pt idx="23047">
                  <c:v>4.2620930000000001</c:v>
                </c:pt>
                <c:pt idx="23048">
                  <c:v>4.2662009999999997</c:v>
                </c:pt>
                <c:pt idx="23049">
                  <c:v>4.2682380000000002</c:v>
                </c:pt>
                <c:pt idx="23050">
                  <c:v>4.2687569999999999</c:v>
                </c:pt>
                <c:pt idx="23051">
                  <c:v>4.2723170000000001</c:v>
                </c:pt>
                <c:pt idx="23052">
                  <c:v>4.2733540000000003</c:v>
                </c:pt>
                <c:pt idx="23053">
                  <c:v>4.2774679999999998</c:v>
                </c:pt>
                <c:pt idx="23054">
                  <c:v>4.2800279999999997</c:v>
                </c:pt>
                <c:pt idx="23055">
                  <c:v>4.28207</c:v>
                </c:pt>
                <c:pt idx="23056">
                  <c:v>4.2846339999999996</c:v>
                </c:pt>
                <c:pt idx="23057">
                  <c:v>4.2846339999999996</c:v>
                </c:pt>
                <c:pt idx="23058">
                  <c:v>4.2872260000000004</c:v>
                </c:pt>
                <c:pt idx="23059">
                  <c:v>4.2913430000000004</c:v>
                </c:pt>
                <c:pt idx="23060">
                  <c:v>4.2934159999999997</c:v>
                </c:pt>
                <c:pt idx="23061">
                  <c:v>4.2934159999999997</c:v>
                </c:pt>
                <c:pt idx="23062">
                  <c:v>4.2949440000000001</c:v>
                </c:pt>
                <c:pt idx="23063">
                  <c:v>4.2980270000000003</c:v>
                </c:pt>
                <c:pt idx="23064">
                  <c:v>4.3005930000000001</c:v>
                </c:pt>
                <c:pt idx="23065">
                  <c:v>4.3016300000000003</c:v>
                </c:pt>
                <c:pt idx="23066">
                  <c:v>4.3047139999999997</c:v>
                </c:pt>
                <c:pt idx="23067">
                  <c:v>4.3067640000000003</c:v>
                </c:pt>
                <c:pt idx="23068">
                  <c:v>4.3103480000000003</c:v>
                </c:pt>
                <c:pt idx="23069">
                  <c:v>4.3103499999999997</c:v>
                </c:pt>
                <c:pt idx="23070">
                  <c:v>4.3134399999999999</c:v>
                </c:pt>
                <c:pt idx="23071">
                  <c:v>4.314476</c:v>
                </c:pt>
                <c:pt idx="23072">
                  <c:v>4.3186030000000004</c:v>
                </c:pt>
                <c:pt idx="23073">
                  <c:v>4.320659</c:v>
                </c:pt>
                <c:pt idx="23074">
                  <c:v>4.3221970000000001</c:v>
                </c:pt>
                <c:pt idx="23075">
                  <c:v>4.3263280000000002</c:v>
                </c:pt>
                <c:pt idx="23076">
                  <c:v>4.3263280000000002</c:v>
                </c:pt>
                <c:pt idx="23077">
                  <c:v>4.3268469999999999</c:v>
                </c:pt>
                <c:pt idx="23078">
                  <c:v>4.3289039999999996</c:v>
                </c:pt>
                <c:pt idx="23079">
                  <c:v>4.3294240000000004</c:v>
                </c:pt>
                <c:pt idx="23080">
                  <c:v>4.3319999999999999</c:v>
                </c:pt>
                <c:pt idx="23081">
                  <c:v>4.333024</c:v>
                </c:pt>
                <c:pt idx="23082">
                  <c:v>4.3381959999999999</c:v>
                </c:pt>
                <c:pt idx="23083">
                  <c:v>4.3412860000000002</c:v>
                </c:pt>
                <c:pt idx="23084">
                  <c:v>4.3423239999999996</c:v>
                </c:pt>
                <c:pt idx="23085">
                  <c:v>4.3443880000000004</c:v>
                </c:pt>
                <c:pt idx="23086">
                  <c:v>4.3469730000000002</c:v>
                </c:pt>
                <c:pt idx="23087">
                  <c:v>4.3490479999999998</c:v>
                </c:pt>
                <c:pt idx="23088">
                  <c:v>4.3505969999999996</c:v>
                </c:pt>
                <c:pt idx="23089">
                  <c:v>4.3526699999999998</c:v>
                </c:pt>
                <c:pt idx="23090">
                  <c:v>4.3552540000000004</c:v>
                </c:pt>
                <c:pt idx="23091">
                  <c:v>4.3568090000000002</c:v>
                </c:pt>
                <c:pt idx="23092">
                  <c:v>4.3578419999999998</c:v>
                </c:pt>
                <c:pt idx="23093">
                  <c:v>4.3604349999999998</c:v>
                </c:pt>
                <c:pt idx="23094">
                  <c:v>4.3614689999999996</c:v>
                </c:pt>
                <c:pt idx="23095">
                  <c:v>4.3640600000000003</c:v>
                </c:pt>
                <c:pt idx="23096">
                  <c:v>4.3661339999999997</c:v>
                </c:pt>
                <c:pt idx="23097">
                  <c:v>4.3666530000000003</c:v>
                </c:pt>
                <c:pt idx="23098">
                  <c:v>4.3692479999999998</c:v>
                </c:pt>
                <c:pt idx="23099">
                  <c:v>4.371842</c:v>
                </c:pt>
                <c:pt idx="23100">
                  <c:v>4.3749560000000001</c:v>
                </c:pt>
                <c:pt idx="23101">
                  <c:v>4.3775490000000001</c:v>
                </c:pt>
                <c:pt idx="23102">
                  <c:v>4.377548</c:v>
                </c:pt>
                <c:pt idx="23103">
                  <c:v>4.3791089999999997</c:v>
                </c:pt>
                <c:pt idx="23104">
                  <c:v>4.381704</c:v>
                </c:pt>
                <c:pt idx="23105">
                  <c:v>4.3863770000000004</c:v>
                </c:pt>
                <c:pt idx="23106">
                  <c:v>4.388458</c:v>
                </c:pt>
                <c:pt idx="23107">
                  <c:v>4.3910640000000001</c:v>
                </c:pt>
                <c:pt idx="23108">
                  <c:v>4.3926210000000001</c:v>
                </c:pt>
                <c:pt idx="23109">
                  <c:v>4.3952239999999998</c:v>
                </c:pt>
                <c:pt idx="23110">
                  <c:v>4.3952239999999998</c:v>
                </c:pt>
                <c:pt idx="23111">
                  <c:v>4.3978260000000002</c:v>
                </c:pt>
                <c:pt idx="23112">
                  <c:v>4.4004300000000001</c:v>
                </c:pt>
                <c:pt idx="23113">
                  <c:v>4.4009479999999996</c:v>
                </c:pt>
                <c:pt idx="23114">
                  <c:v>4.4025160000000003</c:v>
                </c:pt>
                <c:pt idx="23115">
                  <c:v>4.4025160000000003</c:v>
                </c:pt>
                <c:pt idx="23116">
                  <c:v>4.4072089999999999</c:v>
                </c:pt>
                <c:pt idx="23117">
                  <c:v>4.4077279999999996</c:v>
                </c:pt>
                <c:pt idx="23118">
                  <c:v>4.4098170000000003</c:v>
                </c:pt>
                <c:pt idx="23119">
                  <c:v>4.4098170000000003</c:v>
                </c:pt>
                <c:pt idx="23120">
                  <c:v>4.412426</c:v>
                </c:pt>
                <c:pt idx="23121">
                  <c:v>4.4165900000000002</c:v>
                </c:pt>
                <c:pt idx="23122">
                  <c:v>4.4197179999999996</c:v>
                </c:pt>
                <c:pt idx="23123">
                  <c:v>4.4228480000000001</c:v>
                </c:pt>
                <c:pt idx="23124">
                  <c:v>4.4228480000000001</c:v>
                </c:pt>
                <c:pt idx="23125">
                  <c:v>4.4233669999999998</c:v>
                </c:pt>
                <c:pt idx="23126">
                  <c:v>4.425459</c:v>
                </c:pt>
                <c:pt idx="23127">
                  <c:v>4.4275529999999996</c:v>
                </c:pt>
                <c:pt idx="23128">
                  <c:v>4.4285899999999998</c:v>
                </c:pt>
                <c:pt idx="23129">
                  <c:v>4.4312250000000004</c:v>
                </c:pt>
                <c:pt idx="23130">
                  <c:v>4.4333220000000004</c:v>
                </c:pt>
                <c:pt idx="23131">
                  <c:v>4.4359400000000004</c:v>
                </c:pt>
                <c:pt idx="23132">
                  <c:v>4.4359400000000004</c:v>
                </c:pt>
                <c:pt idx="23133">
                  <c:v>4.43804</c:v>
                </c:pt>
                <c:pt idx="23134">
                  <c:v>4.4406590000000001</c:v>
                </c:pt>
                <c:pt idx="23135">
                  <c:v>4.4422160000000002</c:v>
                </c:pt>
                <c:pt idx="23136">
                  <c:v>4.4443169999999999</c:v>
                </c:pt>
                <c:pt idx="23137">
                  <c:v>4.4459</c:v>
                </c:pt>
                <c:pt idx="23138">
                  <c:v>4.4490439999999998</c:v>
                </c:pt>
                <c:pt idx="23139">
                  <c:v>4.4490439999999998</c:v>
                </c:pt>
                <c:pt idx="23140">
                  <c:v>4.4516679999999997</c:v>
                </c:pt>
                <c:pt idx="23141">
                  <c:v>4.4542919999999997</c:v>
                </c:pt>
                <c:pt idx="23142">
                  <c:v>4.4574369999999996</c:v>
                </c:pt>
                <c:pt idx="23143">
                  <c:v>4.4595440000000002</c:v>
                </c:pt>
                <c:pt idx="23144">
                  <c:v>4.461652</c:v>
                </c:pt>
                <c:pt idx="23145">
                  <c:v>4.464798</c:v>
                </c:pt>
                <c:pt idx="23146">
                  <c:v>4.4653169999999998</c:v>
                </c:pt>
                <c:pt idx="23147">
                  <c:v>4.4695</c:v>
                </c:pt>
                <c:pt idx="23148">
                  <c:v>4.4695</c:v>
                </c:pt>
                <c:pt idx="23149">
                  <c:v>4.4710559999999999</c:v>
                </c:pt>
                <c:pt idx="23150">
                  <c:v>4.47424</c:v>
                </c:pt>
                <c:pt idx="23151">
                  <c:v>4.4747599999999998</c:v>
                </c:pt>
                <c:pt idx="23152">
                  <c:v>4.4773889999999996</c:v>
                </c:pt>
                <c:pt idx="23153">
                  <c:v>4.4805380000000001</c:v>
                </c:pt>
                <c:pt idx="23154">
                  <c:v>4.4821330000000001</c:v>
                </c:pt>
                <c:pt idx="23155">
                  <c:v>4.4826519999999999</c:v>
                </c:pt>
                <c:pt idx="23156">
                  <c:v>4.4826519999999999</c:v>
                </c:pt>
                <c:pt idx="23157">
                  <c:v>4.4847659999999996</c:v>
                </c:pt>
                <c:pt idx="23158">
                  <c:v>4.4868819999999996</c:v>
                </c:pt>
                <c:pt idx="23159">
                  <c:v>4.4874000000000001</c:v>
                </c:pt>
                <c:pt idx="23160">
                  <c:v>4.4884380000000004</c:v>
                </c:pt>
                <c:pt idx="23161">
                  <c:v>4.4910709999999998</c:v>
                </c:pt>
                <c:pt idx="23162">
                  <c:v>4.493188</c:v>
                </c:pt>
                <c:pt idx="23163">
                  <c:v>4.4947869999999996</c:v>
                </c:pt>
                <c:pt idx="23164">
                  <c:v>4.497941</c:v>
                </c:pt>
                <c:pt idx="23165">
                  <c:v>4.4995440000000002</c:v>
                </c:pt>
                <c:pt idx="23166">
                  <c:v>4.5032180000000004</c:v>
                </c:pt>
                <c:pt idx="23167">
                  <c:v>4.504772</c:v>
                </c:pt>
                <c:pt idx="23168">
                  <c:v>4.5079799999999999</c:v>
                </c:pt>
                <c:pt idx="23169">
                  <c:v>4.5079799999999999</c:v>
                </c:pt>
                <c:pt idx="23170">
                  <c:v>4.5084999999999997</c:v>
                </c:pt>
                <c:pt idx="23171">
                  <c:v>4.5111400000000001</c:v>
                </c:pt>
                <c:pt idx="23172">
                  <c:v>4.5111400000000001</c:v>
                </c:pt>
                <c:pt idx="23173">
                  <c:v>4.5132640000000004</c:v>
                </c:pt>
                <c:pt idx="23174">
                  <c:v>4.513782</c:v>
                </c:pt>
                <c:pt idx="23175">
                  <c:v>4.5164780000000002</c:v>
                </c:pt>
                <c:pt idx="23176">
                  <c:v>4.5191239999999997</c:v>
                </c:pt>
                <c:pt idx="23177">
                  <c:v>4.5233800000000004</c:v>
                </c:pt>
                <c:pt idx="23178">
                  <c:v>4.5265469999999999</c:v>
                </c:pt>
                <c:pt idx="23179">
                  <c:v>4.5286790000000003</c:v>
                </c:pt>
                <c:pt idx="23180">
                  <c:v>4.5291980000000001</c:v>
                </c:pt>
                <c:pt idx="23181">
                  <c:v>4.5334630000000002</c:v>
                </c:pt>
                <c:pt idx="23182">
                  <c:v>4.5344980000000001</c:v>
                </c:pt>
                <c:pt idx="23183">
                  <c:v>4.5366330000000001</c:v>
                </c:pt>
                <c:pt idx="23184">
                  <c:v>4.5398040000000002</c:v>
                </c:pt>
                <c:pt idx="23185">
                  <c:v>4.5398040000000002</c:v>
                </c:pt>
                <c:pt idx="23186">
                  <c:v>4.5414219999999998</c:v>
                </c:pt>
                <c:pt idx="23187">
                  <c:v>4.5430419999999998</c:v>
                </c:pt>
                <c:pt idx="23188">
                  <c:v>4.5462160000000003</c:v>
                </c:pt>
                <c:pt idx="23189">
                  <c:v>4.5467339999999998</c:v>
                </c:pt>
                <c:pt idx="23190">
                  <c:v>4.5478379999999996</c:v>
                </c:pt>
                <c:pt idx="23191">
                  <c:v>4.5499770000000002</c:v>
                </c:pt>
                <c:pt idx="23192">
                  <c:v>4.5521180000000001</c:v>
                </c:pt>
                <c:pt idx="23193">
                  <c:v>4.5526359999999997</c:v>
                </c:pt>
                <c:pt idx="23194">
                  <c:v>4.5536709999999996</c:v>
                </c:pt>
                <c:pt idx="23195">
                  <c:v>4.5574370000000002</c:v>
                </c:pt>
                <c:pt idx="23196">
                  <c:v>4.5579539999999996</c:v>
                </c:pt>
                <c:pt idx="23197">
                  <c:v>4.5611319999999997</c:v>
                </c:pt>
                <c:pt idx="23198">
                  <c:v>4.5632770000000002</c:v>
                </c:pt>
                <c:pt idx="23199">
                  <c:v>4.5637939999999997</c:v>
                </c:pt>
                <c:pt idx="23200">
                  <c:v>4.5675679999999996</c:v>
                </c:pt>
                <c:pt idx="23201">
                  <c:v>4.5707500000000003</c:v>
                </c:pt>
                <c:pt idx="23202">
                  <c:v>4.5712659999999996</c:v>
                </c:pt>
                <c:pt idx="23203">
                  <c:v>4.5739299999999998</c:v>
                </c:pt>
                <c:pt idx="23204">
                  <c:v>4.5750450000000003</c:v>
                </c:pt>
                <c:pt idx="23205">
                  <c:v>4.5760800000000001</c:v>
                </c:pt>
                <c:pt idx="23206">
                  <c:v>4.577712</c:v>
                </c:pt>
                <c:pt idx="23207">
                  <c:v>4.5782299999999996</c:v>
                </c:pt>
                <c:pt idx="23208">
                  <c:v>4.5787469999999999</c:v>
                </c:pt>
                <c:pt idx="23209">
                  <c:v>4.5814959999999996</c:v>
                </c:pt>
                <c:pt idx="23210">
                  <c:v>4.5841659999999997</c:v>
                </c:pt>
                <c:pt idx="23211">
                  <c:v>4.5852000000000004</c:v>
                </c:pt>
                <c:pt idx="23212">
                  <c:v>4.5868359999999999</c:v>
                </c:pt>
                <c:pt idx="23213">
                  <c:v>4.5873530000000002</c:v>
                </c:pt>
                <c:pt idx="23214">
                  <c:v>4.5916610000000002</c:v>
                </c:pt>
                <c:pt idx="23215">
                  <c:v>4.5926939999999998</c:v>
                </c:pt>
                <c:pt idx="23216">
                  <c:v>4.5938160000000003</c:v>
                </c:pt>
                <c:pt idx="23217">
                  <c:v>4.5953670000000004</c:v>
                </c:pt>
                <c:pt idx="23218">
                  <c:v>4.5975219999999997</c:v>
                </c:pt>
                <c:pt idx="23219">
                  <c:v>4.5980400000000001</c:v>
                </c:pt>
                <c:pt idx="23220">
                  <c:v>4.5996800000000002</c:v>
                </c:pt>
                <c:pt idx="23221">
                  <c:v>4.6013200000000003</c:v>
                </c:pt>
                <c:pt idx="23222">
                  <c:v>4.6028690000000001</c:v>
                </c:pt>
                <c:pt idx="23223">
                  <c:v>4.6050279999999999</c:v>
                </c:pt>
                <c:pt idx="23224">
                  <c:v>4.6071859999999996</c:v>
                </c:pt>
                <c:pt idx="23225">
                  <c:v>4.6088279999999999</c:v>
                </c:pt>
                <c:pt idx="23226">
                  <c:v>4.6104710000000004</c:v>
                </c:pt>
                <c:pt idx="23227">
                  <c:v>4.6104719999999997</c:v>
                </c:pt>
                <c:pt idx="23228">
                  <c:v>4.6141800000000002</c:v>
                </c:pt>
                <c:pt idx="23229">
                  <c:v>4.6158239999999999</c:v>
                </c:pt>
                <c:pt idx="23230">
                  <c:v>4.6190189999999998</c:v>
                </c:pt>
                <c:pt idx="23231">
                  <c:v>4.6190189999999998</c:v>
                </c:pt>
                <c:pt idx="23232">
                  <c:v>4.6233440000000003</c:v>
                </c:pt>
                <c:pt idx="23233">
                  <c:v>4.6248909999999999</c:v>
                </c:pt>
                <c:pt idx="23234">
                  <c:v>4.6287050000000001</c:v>
                </c:pt>
                <c:pt idx="23235">
                  <c:v>4.6303559999999999</c:v>
                </c:pt>
                <c:pt idx="23236">
                  <c:v>4.630871</c:v>
                </c:pt>
                <c:pt idx="23237">
                  <c:v>4.6325229999999999</c:v>
                </c:pt>
                <c:pt idx="23238">
                  <c:v>4.6346920000000003</c:v>
                </c:pt>
                <c:pt idx="23239">
                  <c:v>4.6352080000000004</c:v>
                </c:pt>
                <c:pt idx="23240">
                  <c:v>4.6368600000000004</c:v>
                </c:pt>
                <c:pt idx="23241">
                  <c:v>4.6385139999999998</c:v>
                </c:pt>
                <c:pt idx="23242">
                  <c:v>4.6423399999999999</c:v>
                </c:pt>
                <c:pt idx="23243">
                  <c:v>4.6423399999999999</c:v>
                </c:pt>
                <c:pt idx="23244">
                  <c:v>4.6428560000000001</c:v>
                </c:pt>
                <c:pt idx="23245">
                  <c:v>4.6450279999999999</c:v>
                </c:pt>
                <c:pt idx="23246">
                  <c:v>4.6450279999999999</c:v>
                </c:pt>
                <c:pt idx="23247">
                  <c:v>4.6471999999999998</c:v>
                </c:pt>
                <c:pt idx="23248">
                  <c:v>4.6472009999999999</c:v>
                </c:pt>
                <c:pt idx="23249">
                  <c:v>4.6493719999999996</c:v>
                </c:pt>
                <c:pt idx="23250">
                  <c:v>4.6515440000000003</c:v>
                </c:pt>
                <c:pt idx="23251">
                  <c:v>4.6520599999999996</c:v>
                </c:pt>
                <c:pt idx="23252">
                  <c:v>4.6552619999999996</c:v>
                </c:pt>
                <c:pt idx="23253">
                  <c:v>4.6574359999999997</c:v>
                </c:pt>
                <c:pt idx="23254">
                  <c:v>4.6606389999999998</c:v>
                </c:pt>
                <c:pt idx="23255">
                  <c:v>4.6628160000000003</c:v>
                </c:pt>
                <c:pt idx="23256">
                  <c:v>4.6643590000000001</c:v>
                </c:pt>
                <c:pt idx="23257">
                  <c:v>4.6660219999999999</c:v>
                </c:pt>
                <c:pt idx="23258">
                  <c:v>4.6681970000000002</c:v>
                </c:pt>
                <c:pt idx="23259">
                  <c:v>4.6719179999999998</c:v>
                </c:pt>
                <c:pt idx="23260">
                  <c:v>4.6719179999999998</c:v>
                </c:pt>
                <c:pt idx="23261">
                  <c:v>4.6735819999999997</c:v>
                </c:pt>
                <c:pt idx="23262">
                  <c:v>4.6757619999999998</c:v>
                </c:pt>
                <c:pt idx="23263">
                  <c:v>4.6762779999999999</c:v>
                </c:pt>
                <c:pt idx="23264">
                  <c:v>4.6779450000000002</c:v>
                </c:pt>
                <c:pt idx="23265">
                  <c:v>4.6823100000000002</c:v>
                </c:pt>
                <c:pt idx="23266">
                  <c:v>4.6828240000000001</c:v>
                </c:pt>
                <c:pt idx="23267">
                  <c:v>4.6850079999999998</c:v>
                </c:pt>
                <c:pt idx="23268">
                  <c:v>4.68668</c:v>
                </c:pt>
                <c:pt idx="23269">
                  <c:v>4.6877079999999998</c:v>
                </c:pt>
                <c:pt idx="23270">
                  <c:v>4.6893799999999999</c:v>
                </c:pt>
                <c:pt idx="23271">
                  <c:v>4.6893799999999999</c:v>
                </c:pt>
                <c:pt idx="23272">
                  <c:v>4.6927260000000004</c:v>
                </c:pt>
                <c:pt idx="23273">
                  <c:v>4.6927260000000004</c:v>
                </c:pt>
                <c:pt idx="23274">
                  <c:v>4.6944020000000002</c:v>
                </c:pt>
                <c:pt idx="23275">
                  <c:v>4.6977539999999998</c:v>
                </c:pt>
                <c:pt idx="23276">
                  <c:v>4.697756</c:v>
                </c:pt>
                <c:pt idx="23277">
                  <c:v>4.7004599999999996</c:v>
                </c:pt>
                <c:pt idx="23278">
                  <c:v>4.7014870000000002</c:v>
                </c:pt>
                <c:pt idx="23279">
                  <c:v>4.703678</c:v>
                </c:pt>
                <c:pt idx="23280">
                  <c:v>4.7063819999999996</c:v>
                </c:pt>
                <c:pt idx="23281">
                  <c:v>4.7080630000000001</c:v>
                </c:pt>
                <c:pt idx="23282">
                  <c:v>4.708062</c:v>
                </c:pt>
                <c:pt idx="23283">
                  <c:v>4.7114260000000003</c:v>
                </c:pt>
                <c:pt idx="23284">
                  <c:v>4.7129630000000002</c:v>
                </c:pt>
                <c:pt idx="23285">
                  <c:v>4.7139889999999998</c:v>
                </c:pt>
                <c:pt idx="23286">
                  <c:v>4.7166959999999998</c:v>
                </c:pt>
                <c:pt idx="23287">
                  <c:v>4.7183780000000004</c:v>
                </c:pt>
                <c:pt idx="23288">
                  <c:v>4.7200620000000004</c:v>
                </c:pt>
                <c:pt idx="23289">
                  <c:v>4.7205750000000002</c:v>
                </c:pt>
                <c:pt idx="23290">
                  <c:v>4.722772</c:v>
                </c:pt>
                <c:pt idx="23291">
                  <c:v>4.7232839999999996</c:v>
                </c:pt>
                <c:pt idx="23292">
                  <c:v>4.7254800000000001</c:v>
                </c:pt>
                <c:pt idx="23293">
                  <c:v>4.727678</c:v>
                </c:pt>
                <c:pt idx="23294">
                  <c:v>4.728853</c:v>
                </c:pt>
                <c:pt idx="23295">
                  <c:v>4.7303879999999996</c:v>
                </c:pt>
                <c:pt idx="23296">
                  <c:v>4.7325860000000004</c:v>
                </c:pt>
                <c:pt idx="23297">
                  <c:v>4.7342740000000001</c:v>
                </c:pt>
                <c:pt idx="23298">
                  <c:v>4.7352980000000002</c:v>
                </c:pt>
                <c:pt idx="23299">
                  <c:v>4.7380069999999996</c:v>
                </c:pt>
                <c:pt idx="23300">
                  <c:v>4.7396960000000004</c:v>
                </c:pt>
                <c:pt idx="23301">
                  <c:v>4.7408760000000001</c:v>
                </c:pt>
                <c:pt idx="23302">
                  <c:v>4.7430779999999997</c:v>
                </c:pt>
                <c:pt idx="23303">
                  <c:v>4.7457919999999998</c:v>
                </c:pt>
                <c:pt idx="23304">
                  <c:v>4.747325</c:v>
                </c:pt>
                <c:pt idx="23305">
                  <c:v>4.748507</c:v>
                </c:pt>
                <c:pt idx="23306">
                  <c:v>4.7490180000000004</c:v>
                </c:pt>
                <c:pt idx="23307">
                  <c:v>4.7517319999999996</c:v>
                </c:pt>
                <c:pt idx="23308">
                  <c:v>4.7522419999999999</c:v>
                </c:pt>
                <c:pt idx="23309">
                  <c:v>4.7546099999999996</c:v>
                </c:pt>
                <c:pt idx="23310">
                  <c:v>4.75563</c:v>
                </c:pt>
                <c:pt idx="23311">
                  <c:v>4.7566499999999996</c:v>
                </c:pt>
                <c:pt idx="23312">
                  <c:v>4.7588559999999998</c:v>
                </c:pt>
                <c:pt idx="23313">
                  <c:v>4.7627579999999998</c:v>
                </c:pt>
                <c:pt idx="23314">
                  <c:v>4.7632690000000002</c:v>
                </c:pt>
                <c:pt idx="23315">
                  <c:v>4.7632700000000003</c:v>
                </c:pt>
                <c:pt idx="23316">
                  <c:v>4.7654759999999996</c:v>
                </c:pt>
                <c:pt idx="23317">
                  <c:v>4.767684</c:v>
                </c:pt>
                <c:pt idx="23318">
                  <c:v>4.7698929999999997</c:v>
                </c:pt>
                <c:pt idx="23319">
                  <c:v>4.7715930000000002</c:v>
                </c:pt>
                <c:pt idx="23320">
                  <c:v>4.7732929999999998</c:v>
                </c:pt>
                <c:pt idx="23321">
                  <c:v>4.7755039999999997</c:v>
                </c:pt>
                <c:pt idx="23322">
                  <c:v>4.7772059999999996</c:v>
                </c:pt>
                <c:pt idx="23323">
                  <c:v>4.7777159999999999</c:v>
                </c:pt>
                <c:pt idx="23324">
                  <c:v>4.7782239999999998</c:v>
                </c:pt>
                <c:pt idx="23325">
                  <c:v>4.7799259999999997</c:v>
                </c:pt>
                <c:pt idx="23326">
                  <c:v>4.7836610000000004</c:v>
                </c:pt>
                <c:pt idx="23327">
                  <c:v>4.7841699999999996</c:v>
                </c:pt>
                <c:pt idx="23328">
                  <c:v>4.7875759999999996</c:v>
                </c:pt>
                <c:pt idx="23329">
                  <c:v>4.7875759999999996</c:v>
                </c:pt>
                <c:pt idx="23330">
                  <c:v>4.7902979999999999</c:v>
                </c:pt>
                <c:pt idx="23331">
                  <c:v>4.7925110000000002</c:v>
                </c:pt>
                <c:pt idx="23332">
                  <c:v>4.7925110000000002</c:v>
                </c:pt>
                <c:pt idx="23333">
                  <c:v>4.7962480000000003</c:v>
                </c:pt>
                <c:pt idx="23334">
                  <c:v>4.7962480000000003</c:v>
                </c:pt>
                <c:pt idx="23335">
                  <c:v>4.7996600000000003</c:v>
                </c:pt>
                <c:pt idx="23336">
                  <c:v>4.8013700000000004</c:v>
                </c:pt>
                <c:pt idx="23337">
                  <c:v>4.8018780000000003</c:v>
                </c:pt>
                <c:pt idx="23338">
                  <c:v>4.8058040000000002</c:v>
                </c:pt>
                <c:pt idx="23339">
                  <c:v>4.8085279999999999</c:v>
                </c:pt>
                <c:pt idx="23340">
                  <c:v>4.8112539999999999</c:v>
                </c:pt>
                <c:pt idx="23341">
                  <c:v>4.8112539999999999</c:v>
                </c:pt>
                <c:pt idx="23342">
                  <c:v>4.81569</c:v>
                </c:pt>
                <c:pt idx="23343">
                  <c:v>4.8179100000000004</c:v>
                </c:pt>
                <c:pt idx="23344">
                  <c:v>4.821339</c:v>
                </c:pt>
                <c:pt idx="23345">
                  <c:v>4.8240660000000002</c:v>
                </c:pt>
                <c:pt idx="23346">
                  <c:v>4.8262900000000002</c:v>
                </c:pt>
                <c:pt idx="23347">
                  <c:v>4.830228</c:v>
                </c:pt>
                <c:pt idx="23348">
                  <c:v>4.8319470000000004</c:v>
                </c:pt>
                <c:pt idx="23349">
                  <c:v>4.8334640000000002</c:v>
                </c:pt>
                <c:pt idx="23350">
                  <c:v>4.8356859999999999</c:v>
                </c:pt>
                <c:pt idx="23351">
                  <c:v>4.8396270000000001</c:v>
                </c:pt>
                <c:pt idx="23352">
                  <c:v>4.8418520000000003</c:v>
                </c:pt>
                <c:pt idx="23353">
                  <c:v>4.8463019999999997</c:v>
                </c:pt>
                <c:pt idx="23354">
                  <c:v>4.8490330000000004</c:v>
                </c:pt>
                <c:pt idx="23355">
                  <c:v>4.851261</c:v>
                </c:pt>
                <c:pt idx="23356">
                  <c:v>4.8534879999999996</c:v>
                </c:pt>
                <c:pt idx="23357">
                  <c:v>4.8552109999999997</c:v>
                </c:pt>
                <c:pt idx="23358">
                  <c:v>4.8586609999999997</c:v>
                </c:pt>
                <c:pt idx="23359">
                  <c:v>4.860169</c:v>
                </c:pt>
                <c:pt idx="23360">
                  <c:v>4.8618940000000004</c:v>
                </c:pt>
                <c:pt idx="23361">
                  <c:v>4.8636200000000001</c:v>
                </c:pt>
                <c:pt idx="23362">
                  <c:v>4.867578</c:v>
                </c:pt>
                <c:pt idx="23363">
                  <c:v>4.8693080000000002</c:v>
                </c:pt>
                <c:pt idx="23364">
                  <c:v>4.8708119999999999</c:v>
                </c:pt>
                <c:pt idx="23365">
                  <c:v>4.8720400000000001</c:v>
                </c:pt>
                <c:pt idx="23366">
                  <c:v>4.8742720000000004</c:v>
                </c:pt>
                <c:pt idx="23367">
                  <c:v>4.8765039999999997</c:v>
                </c:pt>
                <c:pt idx="23368">
                  <c:v>4.878234</c:v>
                </c:pt>
                <c:pt idx="23369">
                  <c:v>4.8809690000000003</c:v>
                </c:pt>
                <c:pt idx="23370">
                  <c:v>4.882701</c:v>
                </c:pt>
                <c:pt idx="23371">
                  <c:v>4.8844339999999997</c:v>
                </c:pt>
                <c:pt idx="23372">
                  <c:v>4.8849369999999999</c:v>
                </c:pt>
                <c:pt idx="23373">
                  <c:v>4.88767</c:v>
                </c:pt>
                <c:pt idx="23374">
                  <c:v>4.8894039999999999</c:v>
                </c:pt>
                <c:pt idx="23375">
                  <c:v>4.8899039999999996</c:v>
                </c:pt>
                <c:pt idx="23376">
                  <c:v>4.8921390000000002</c:v>
                </c:pt>
                <c:pt idx="23377">
                  <c:v>4.892639</c:v>
                </c:pt>
                <c:pt idx="23378">
                  <c:v>4.894374</c:v>
                </c:pt>
                <c:pt idx="23379">
                  <c:v>4.8961119999999996</c:v>
                </c:pt>
                <c:pt idx="23380">
                  <c:v>4.8983480000000004</c:v>
                </c:pt>
                <c:pt idx="23381">
                  <c:v>4.8983480000000004</c:v>
                </c:pt>
                <c:pt idx="23382">
                  <c:v>4.8995860000000002</c:v>
                </c:pt>
                <c:pt idx="23383">
                  <c:v>4.9023240000000001</c:v>
                </c:pt>
                <c:pt idx="23384">
                  <c:v>4.9028219999999996</c:v>
                </c:pt>
                <c:pt idx="23385">
                  <c:v>4.90456</c:v>
                </c:pt>
                <c:pt idx="23386">
                  <c:v>4.9067980000000002</c:v>
                </c:pt>
                <c:pt idx="23387">
                  <c:v>4.9072959999999997</c:v>
                </c:pt>
                <c:pt idx="23388">
                  <c:v>4.9112739999999997</c:v>
                </c:pt>
                <c:pt idx="23389">
                  <c:v>4.911772</c:v>
                </c:pt>
                <c:pt idx="23390">
                  <c:v>4.9135119999999999</c:v>
                </c:pt>
                <c:pt idx="23391">
                  <c:v>4.9147569999999998</c:v>
                </c:pt>
                <c:pt idx="23392">
                  <c:v>4.9162499999999998</c:v>
                </c:pt>
                <c:pt idx="23393">
                  <c:v>4.9179899999999996</c:v>
                </c:pt>
                <c:pt idx="23394">
                  <c:v>4.9197340000000001</c:v>
                </c:pt>
                <c:pt idx="23395">
                  <c:v>4.9214760000000002</c:v>
                </c:pt>
                <c:pt idx="23396">
                  <c:v>4.9214779999999996</c:v>
                </c:pt>
                <c:pt idx="23397">
                  <c:v>4.9242140000000001</c:v>
                </c:pt>
                <c:pt idx="23398">
                  <c:v>4.9259579999999996</c:v>
                </c:pt>
                <c:pt idx="23399">
                  <c:v>4.9269499999999997</c:v>
                </c:pt>
                <c:pt idx="23400">
                  <c:v>4.9286960000000004</c:v>
                </c:pt>
                <c:pt idx="23401">
                  <c:v>4.9304399999999999</c:v>
                </c:pt>
                <c:pt idx="23402">
                  <c:v>4.9321869999999999</c:v>
                </c:pt>
                <c:pt idx="23403">
                  <c:v>4.9349220000000003</c:v>
                </c:pt>
                <c:pt idx="23404">
                  <c:v>4.9371660000000004</c:v>
                </c:pt>
                <c:pt idx="23405">
                  <c:v>4.9371660000000004</c:v>
                </c:pt>
                <c:pt idx="23406">
                  <c:v>4.9411589999999999</c:v>
                </c:pt>
                <c:pt idx="23407">
                  <c:v>4.9416539999999998</c:v>
                </c:pt>
                <c:pt idx="23408">
                  <c:v>4.943403</c:v>
                </c:pt>
                <c:pt idx="23409">
                  <c:v>4.9451539999999996</c:v>
                </c:pt>
                <c:pt idx="23410">
                  <c:v>4.9469060000000002</c:v>
                </c:pt>
                <c:pt idx="23411">
                  <c:v>4.9486600000000003</c:v>
                </c:pt>
                <c:pt idx="23412">
                  <c:v>4.9491540000000001</c:v>
                </c:pt>
                <c:pt idx="23413">
                  <c:v>4.9518959999999996</c:v>
                </c:pt>
                <c:pt idx="23414">
                  <c:v>4.9518959999999996</c:v>
                </c:pt>
                <c:pt idx="23415">
                  <c:v>4.9546359999999998</c:v>
                </c:pt>
                <c:pt idx="23416">
                  <c:v>4.9576500000000001</c:v>
                </c:pt>
                <c:pt idx="23417">
                  <c:v>4.958145</c:v>
                </c:pt>
                <c:pt idx="23418">
                  <c:v>4.9581460000000002</c:v>
                </c:pt>
                <c:pt idx="23419">
                  <c:v>4.961163</c:v>
                </c:pt>
                <c:pt idx="23420">
                  <c:v>4.9629219999999998</c:v>
                </c:pt>
                <c:pt idx="23421">
                  <c:v>4.9634150000000004</c:v>
                </c:pt>
                <c:pt idx="23422">
                  <c:v>4.9651719999999999</c:v>
                </c:pt>
                <c:pt idx="23423">
                  <c:v>4.9661580000000001</c:v>
                </c:pt>
                <c:pt idx="23424">
                  <c:v>4.969182</c:v>
                </c:pt>
                <c:pt idx="23425">
                  <c:v>4.9696740000000004</c:v>
                </c:pt>
                <c:pt idx="23426">
                  <c:v>4.9701659999999999</c:v>
                </c:pt>
                <c:pt idx="23427">
                  <c:v>4.9719259999999998</c:v>
                </c:pt>
                <c:pt idx="23428">
                  <c:v>4.9731940000000003</c:v>
                </c:pt>
                <c:pt idx="23429">
                  <c:v>4.9741780000000002</c:v>
                </c:pt>
                <c:pt idx="23430">
                  <c:v>4.9764290000000004</c:v>
                </c:pt>
                <c:pt idx="23431">
                  <c:v>4.9764299999999997</c:v>
                </c:pt>
                <c:pt idx="23432">
                  <c:v>4.9781909999999998</c:v>
                </c:pt>
                <c:pt idx="23433">
                  <c:v>4.9791720000000002</c:v>
                </c:pt>
                <c:pt idx="23434">
                  <c:v>4.9791720000000002</c:v>
                </c:pt>
                <c:pt idx="23435">
                  <c:v>4.9826940000000004</c:v>
                </c:pt>
                <c:pt idx="23436">
                  <c:v>4.9826940000000004</c:v>
                </c:pt>
                <c:pt idx="23437">
                  <c:v>4.9826940000000004</c:v>
                </c:pt>
                <c:pt idx="23438">
                  <c:v>4.9826949999999997</c:v>
                </c:pt>
                <c:pt idx="23439">
                  <c:v>4.9844569999999999</c:v>
                </c:pt>
                <c:pt idx="23440">
                  <c:v>4.9844569999999999</c:v>
                </c:pt>
                <c:pt idx="23441">
                  <c:v>4.9844569999999999</c:v>
                </c:pt>
                <c:pt idx="23442">
                  <c:v>4.984947</c:v>
                </c:pt>
                <c:pt idx="23443">
                  <c:v>4.9849459999999999</c:v>
                </c:pt>
                <c:pt idx="23444">
                  <c:v>4.984947</c:v>
                </c:pt>
                <c:pt idx="23445">
                  <c:v>4.984947</c:v>
                </c:pt>
                <c:pt idx="23446">
                  <c:v>4.984947</c:v>
                </c:pt>
                <c:pt idx="23447">
                  <c:v>4.9867100000000004</c:v>
                </c:pt>
                <c:pt idx="23448">
                  <c:v>4.9876899999999997</c:v>
                </c:pt>
                <c:pt idx="23449">
                  <c:v>4.9876899999999997</c:v>
                </c:pt>
                <c:pt idx="23450">
                  <c:v>4.9876899999999997</c:v>
                </c:pt>
                <c:pt idx="23451">
                  <c:v>4.9876899999999997</c:v>
                </c:pt>
                <c:pt idx="23452">
                  <c:v>4.9889640000000002</c:v>
                </c:pt>
                <c:pt idx="23453">
                  <c:v>4.9894530000000001</c:v>
                </c:pt>
                <c:pt idx="23454">
                  <c:v>4.9912169999999998</c:v>
                </c:pt>
                <c:pt idx="23455">
                  <c:v>4.9912159999999997</c:v>
                </c:pt>
                <c:pt idx="23456">
                  <c:v>4.9912169999999998</c:v>
                </c:pt>
                <c:pt idx="23457">
                  <c:v>4.9917059999999998</c:v>
                </c:pt>
                <c:pt idx="23458">
                  <c:v>4.9921959999999999</c:v>
                </c:pt>
                <c:pt idx="23459">
                  <c:v>4.9944459999999999</c:v>
                </c:pt>
                <c:pt idx="23460">
                  <c:v>4.9962099999999996</c:v>
                </c:pt>
                <c:pt idx="23461">
                  <c:v>4.9966999999999997</c:v>
                </c:pt>
                <c:pt idx="23462">
                  <c:v>4.9984640000000002</c:v>
                </c:pt>
                <c:pt idx="23463">
                  <c:v>4.9989520000000001</c:v>
                </c:pt>
                <c:pt idx="23464">
                  <c:v>4.9989530000000002</c:v>
                </c:pt>
                <c:pt idx="23465">
                  <c:v>5.0024800000000003</c:v>
                </c:pt>
                <c:pt idx="23466">
                  <c:v>5.005039</c:v>
                </c:pt>
                <c:pt idx="23467">
                  <c:v>5.0065</c:v>
                </c:pt>
                <c:pt idx="23468">
                  <c:v>5.0082700000000004</c:v>
                </c:pt>
                <c:pt idx="23469">
                  <c:v>5.0100369999999996</c:v>
                </c:pt>
                <c:pt idx="23470">
                  <c:v>5.011806</c:v>
                </c:pt>
                <c:pt idx="23471">
                  <c:v>5.0118070000000001</c:v>
                </c:pt>
                <c:pt idx="23472">
                  <c:v>5.0140640000000003</c:v>
                </c:pt>
                <c:pt idx="23473">
                  <c:v>5.0140650000000004</c:v>
                </c:pt>
                <c:pt idx="23474">
                  <c:v>5.0158339999999999</c:v>
                </c:pt>
                <c:pt idx="23475">
                  <c:v>5.0180899999999999</c:v>
                </c:pt>
                <c:pt idx="23476">
                  <c:v>5.0185779999999998</c:v>
                </c:pt>
                <c:pt idx="23477">
                  <c:v>5.0203480000000003</c:v>
                </c:pt>
                <c:pt idx="23478">
                  <c:v>5.0208339999999998</c:v>
                </c:pt>
                <c:pt idx="23479">
                  <c:v>5.023892</c:v>
                </c:pt>
                <c:pt idx="23480">
                  <c:v>5.0256670000000003</c:v>
                </c:pt>
                <c:pt idx="23481">
                  <c:v>5.0279259999999999</c:v>
                </c:pt>
                <c:pt idx="23482">
                  <c:v>5.0279259999999999</c:v>
                </c:pt>
                <c:pt idx="23483">
                  <c:v>5.0301869999999997</c:v>
                </c:pt>
                <c:pt idx="23484">
                  <c:v>5.0314779999999999</c:v>
                </c:pt>
                <c:pt idx="23485">
                  <c:v>5.031962</c:v>
                </c:pt>
                <c:pt idx="23486">
                  <c:v>5.0337399999999999</c:v>
                </c:pt>
                <c:pt idx="23487">
                  <c:v>5.034224</c:v>
                </c:pt>
                <c:pt idx="23488">
                  <c:v>5.0364839999999997</c:v>
                </c:pt>
                <c:pt idx="23489">
                  <c:v>5.0382610000000003</c:v>
                </c:pt>
                <c:pt idx="23490">
                  <c:v>5.0382619999999996</c:v>
                </c:pt>
                <c:pt idx="23491">
                  <c:v>5.0400390000000002</c:v>
                </c:pt>
                <c:pt idx="23492">
                  <c:v>5.0418180000000001</c:v>
                </c:pt>
                <c:pt idx="23493">
                  <c:v>5.043266</c:v>
                </c:pt>
                <c:pt idx="23494">
                  <c:v>5.0450439999999999</c:v>
                </c:pt>
                <c:pt idx="23495">
                  <c:v>5.0455259999999997</c:v>
                </c:pt>
                <c:pt idx="23496">
                  <c:v>5.0473039999999996</c:v>
                </c:pt>
                <c:pt idx="23497">
                  <c:v>5.0490830000000004</c:v>
                </c:pt>
                <c:pt idx="23498">
                  <c:v>5.0518239999999999</c:v>
                </c:pt>
                <c:pt idx="23499">
                  <c:v>5.0518239999999999</c:v>
                </c:pt>
                <c:pt idx="23500">
                  <c:v>5.0523049999999996</c:v>
                </c:pt>
                <c:pt idx="23501">
                  <c:v>5.0553840000000001</c:v>
                </c:pt>
                <c:pt idx="23502">
                  <c:v>5.0553850000000002</c:v>
                </c:pt>
                <c:pt idx="23503">
                  <c:v>5.0576460000000001</c:v>
                </c:pt>
                <c:pt idx="23504">
                  <c:v>5.0594260000000002</c:v>
                </c:pt>
                <c:pt idx="23505">
                  <c:v>5.0599059999999998</c:v>
                </c:pt>
                <c:pt idx="23506">
                  <c:v>5.0599080000000001</c:v>
                </c:pt>
                <c:pt idx="23507">
                  <c:v>5.0616880000000002</c:v>
                </c:pt>
                <c:pt idx="23508">
                  <c:v>5.0644280000000004</c:v>
                </c:pt>
                <c:pt idx="23509">
                  <c:v>5.0657300000000003</c:v>
                </c:pt>
                <c:pt idx="23510">
                  <c:v>5.0657310000000004</c:v>
                </c:pt>
                <c:pt idx="23511">
                  <c:v>5.0692959999999996</c:v>
                </c:pt>
                <c:pt idx="23512">
                  <c:v>5.0697760000000001</c:v>
                </c:pt>
                <c:pt idx="23513">
                  <c:v>5.0720359999999998</c:v>
                </c:pt>
                <c:pt idx="23514">
                  <c:v>5.072514</c:v>
                </c:pt>
                <c:pt idx="23515">
                  <c:v>5.0756059999999996</c:v>
                </c:pt>
                <c:pt idx="23516">
                  <c:v>5.0760820000000004</c:v>
                </c:pt>
                <c:pt idx="23517">
                  <c:v>5.0778679999999996</c:v>
                </c:pt>
                <c:pt idx="23518">
                  <c:v>5.0783459999999998</c:v>
                </c:pt>
                <c:pt idx="23519">
                  <c:v>5.0788209999999996</c:v>
                </c:pt>
                <c:pt idx="23520">
                  <c:v>5.0810820000000003</c:v>
                </c:pt>
                <c:pt idx="23521">
                  <c:v>5.0823910000000003</c:v>
                </c:pt>
                <c:pt idx="23522">
                  <c:v>5.0846520000000002</c:v>
                </c:pt>
                <c:pt idx="23523">
                  <c:v>5.0851290000000002</c:v>
                </c:pt>
                <c:pt idx="23524">
                  <c:v>5.0851290000000002</c:v>
                </c:pt>
                <c:pt idx="23525">
                  <c:v>5.0873879999999998</c:v>
                </c:pt>
                <c:pt idx="23526">
                  <c:v>5.0873889999999999</c:v>
                </c:pt>
                <c:pt idx="23527">
                  <c:v>5.0896480000000004</c:v>
                </c:pt>
                <c:pt idx="23528">
                  <c:v>5.090122</c:v>
                </c:pt>
                <c:pt idx="23529">
                  <c:v>5.090122</c:v>
                </c:pt>
                <c:pt idx="23530">
                  <c:v>5.0923800000000004</c:v>
                </c:pt>
                <c:pt idx="23531">
                  <c:v>5.0941619999999999</c:v>
                </c:pt>
                <c:pt idx="23532">
                  <c:v>5.0946360000000004</c:v>
                </c:pt>
                <c:pt idx="23533">
                  <c:v>5.0955830000000004</c:v>
                </c:pt>
                <c:pt idx="23534">
                  <c:v>5.0968910000000003</c:v>
                </c:pt>
                <c:pt idx="23535">
                  <c:v>5.0973649999999999</c:v>
                </c:pt>
                <c:pt idx="23536">
                  <c:v>5.1000899999999998</c:v>
                </c:pt>
                <c:pt idx="23537">
                  <c:v>5.1000899999999998</c:v>
                </c:pt>
                <c:pt idx="23538">
                  <c:v>5.1023399999999999</c:v>
                </c:pt>
                <c:pt idx="23539">
                  <c:v>5.1032849999999996</c:v>
                </c:pt>
                <c:pt idx="23540">
                  <c:v>5.1037559999999997</c:v>
                </c:pt>
                <c:pt idx="23541">
                  <c:v>5.1037559999999997</c:v>
                </c:pt>
                <c:pt idx="23542">
                  <c:v>5.1055330000000003</c:v>
                </c:pt>
                <c:pt idx="23543">
                  <c:v>5.10778</c:v>
                </c:pt>
                <c:pt idx="23544">
                  <c:v>5.10825</c:v>
                </c:pt>
                <c:pt idx="23545">
                  <c:v>5.1095560000000004</c:v>
                </c:pt>
                <c:pt idx="23546">
                  <c:v>5.1100260000000004</c:v>
                </c:pt>
                <c:pt idx="23547">
                  <c:v>5.1118009999999998</c:v>
                </c:pt>
                <c:pt idx="23548">
                  <c:v>5.1122709999999998</c:v>
                </c:pt>
                <c:pt idx="23549">
                  <c:v>5.1127399999999996</c:v>
                </c:pt>
                <c:pt idx="23550">
                  <c:v>5.1145139999999998</c:v>
                </c:pt>
                <c:pt idx="23551">
                  <c:v>5.1162869999999998</c:v>
                </c:pt>
                <c:pt idx="23552">
                  <c:v>5.1162869999999998</c:v>
                </c:pt>
                <c:pt idx="23553">
                  <c:v>5.1172219999999999</c:v>
                </c:pt>
                <c:pt idx="23554">
                  <c:v>5.1189939999999998</c:v>
                </c:pt>
                <c:pt idx="23555">
                  <c:v>5.1194610000000003</c:v>
                </c:pt>
                <c:pt idx="23556">
                  <c:v>5.1216999999999997</c:v>
                </c:pt>
                <c:pt idx="23557">
                  <c:v>5.1221680000000003</c:v>
                </c:pt>
                <c:pt idx="23558">
                  <c:v>5.1234700000000002</c:v>
                </c:pt>
                <c:pt idx="23559">
                  <c:v>5.1248690000000003</c:v>
                </c:pt>
                <c:pt idx="23560">
                  <c:v>5.1266379999999998</c:v>
                </c:pt>
                <c:pt idx="23561">
                  <c:v>5.1271019999999998</c:v>
                </c:pt>
                <c:pt idx="23562">
                  <c:v>5.1293360000000003</c:v>
                </c:pt>
                <c:pt idx="23563">
                  <c:v>5.1293360000000003</c:v>
                </c:pt>
                <c:pt idx="23564">
                  <c:v>5.1306399999999996</c:v>
                </c:pt>
                <c:pt idx="23565">
                  <c:v>5.1311039999999997</c:v>
                </c:pt>
                <c:pt idx="23566">
                  <c:v>5.1337979999999996</c:v>
                </c:pt>
                <c:pt idx="23567">
                  <c:v>5.1337989999999998</c:v>
                </c:pt>
                <c:pt idx="23568">
                  <c:v>5.1347259999999997</c:v>
                </c:pt>
                <c:pt idx="23569">
                  <c:v>5.1364900000000002</c:v>
                </c:pt>
                <c:pt idx="23570">
                  <c:v>5.1369540000000002</c:v>
                </c:pt>
                <c:pt idx="23571">
                  <c:v>5.1387200000000002</c:v>
                </c:pt>
                <c:pt idx="23572">
                  <c:v>5.1387200000000002</c:v>
                </c:pt>
                <c:pt idx="23573">
                  <c:v>5.1404839999999998</c:v>
                </c:pt>
                <c:pt idx="23574">
                  <c:v>5.1409469999999997</c:v>
                </c:pt>
                <c:pt idx="23575">
                  <c:v>5.1427120000000004</c:v>
                </c:pt>
                <c:pt idx="23576">
                  <c:v>5.1427120000000004</c:v>
                </c:pt>
                <c:pt idx="23577">
                  <c:v>5.1457810000000004</c:v>
                </c:pt>
                <c:pt idx="23578">
                  <c:v>5.1480079999999999</c:v>
                </c:pt>
                <c:pt idx="23579">
                  <c:v>5.1493159999999998</c:v>
                </c:pt>
                <c:pt idx="23580">
                  <c:v>5.1515449999999996</c:v>
                </c:pt>
                <c:pt idx="23581">
                  <c:v>5.1528559999999999</c:v>
                </c:pt>
                <c:pt idx="23582">
                  <c:v>5.1590340000000001</c:v>
                </c:pt>
                <c:pt idx="23583">
                  <c:v>5.1590340000000001</c:v>
                </c:pt>
                <c:pt idx="23584">
                  <c:v>5.1647829999999999</c:v>
                </c:pt>
                <c:pt idx="23585">
                  <c:v>5.164784</c:v>
                </c:pt>
                <c:pt idx="23586">
                  <c:v>5.164784</c:v>
                </c:pt>
                <c:pt idx="23587">
                  <c:v>5.1688200000000002</c:v>
                </c:pt>
                <c:pt idx="23588">
                  <c:v>5.1728199999999998</c:v>
                </c:pt>
                <c:pt idx="23589">
                  <c:v>5.1750759999999998</c:v>
                </c:pt>
                <c:pt idx="23590">
                  <c:v>5.1782130000000004</c:v>
                </c:pt>
                <c:pt idx="23591">
                  <c:v>5.1800119999999996</c:v>
                </c:pt>
                <c:pt idx="23592">
                  <c:v>5.1813560000000001</c:v>
                </c:pt>
                <c:pt idx="23593">
                  <c:v>5.1831560000000003</c:v>
                </c:pt>
                <c:pt idx="23594">
                  <c:v>5.1854180000000003</c:v>
                </c:pt>
                <c:pt idx="23595">
                  <c:v>5.1872210000000001</c:v>
                </c:pt>
                <c:pt idx="23596">
                  <c:v>5.1872220000000002</c:v>
                </c:pt>
                <c:pt idx="23597">
                  <c:v>5.1890260000000001</c:v>
                </c:pt>
                <c:pt idx="23598">
                  <c:v>5.1894819999999999</c:v>
                </c:pt>
                <c:pt idx="23599">
                  <c:v>5.1908300000000001</c:v>
                </c:pt>
                <c:pt idx="23600">
                  <c:v>5.1930899999999998</c:v>
                </c:pt>
                <c:pt idx="23601">
                  <c:v>5.194</c:v>
                </c:pt>
                <c:pt idx="23602">
                  <c:v>5.1976110000000002</c:v>
                </c:pt>
                <c:pt idx="23603">
                  <c:v>5.1976120000000003</c:v>
                </c:pt>
                <c:pt idx="23604">
                  <c:v>5.1998709999999999</c:v>
                </c:pt>
                <c:pt idx="23605">
                  <c:v>5.2003279999999998</c:v>
                </c:pt>
                <c:pt idx="23606">
                  <c:v>5.2025860000000002</c:v>
                </c:pt>
                <c:pt idx="23607">
                  <c:v>5.2025870000000003</c:v>
                </c:pt>
                <c:pt idx="23608">
                  <c:v>5.2057460000000004</c:v>
                </c:pt>
                <c:pt idx="23609">
                  <c:v>5.2061989999999998</c:v>
                </c:pt>
                <c:pt idx="23610">
                  <c:v>5.2080060000000001</c:v>
                </c:pt>
                <c:pt idx="23611">
                  <c:v>5.2111700000000001</c:v>
                </c:pt>
                <c:pt idx="23612">
                  <c:v>5.2120740000000003</c:v>
                </c:pt>
                <c:pt idx="23613">
                  <c:v>5.2120740000000003</c:v>
                </c:pt>
                <c:pt idx="23614">
                  <c:v>5.2147899999999998</c:v>
                </c:pt>
                <c:pt idx="23615">
                  <c:v>5.2156929999999999</c:v>
                </c:pt>
                <c:pt idx="23616">
                  <c:v>5.2156929999999999</c:v>
                </c:pt>
                <c:pt idx="23617">
                  <c:v>5.2179529999999996</c:v>
                </c:pt>
                <c:pt idx="23618">
                  <c:v>5.2193120000000004</c:v>
                </c:pt>
                <c:pt idx="23619">
                  <c:v>5.2211230000000004</c:v>
                </c:pt>
                <c:pt idx="23620">
                  <c:v>5.2229340000000004</c:v>
                </c:pt>
                <c:pt idx="23621">
                  <c:v>5.2233859999999996</c:v>
                </c:pt>
                <c:pt idx="23622">
                  <c:v>5.2251960000000004</c:v>
                </c:pt>
                <c:pt idx="23623">
                  <c:v>5.225644</c:v>
                </c:pt>
                <c:pt idx="23624">
                  <c:v>5.229266</c:v>
                </c:pt>
                <c:pt idx="23625">
                  <c:v>5.2297140000000004</c:v>
                </c:pt>
                <c:pt idx="23626">
                  <c:v>5.2297140000000004</c:v>
                </c:pt>
                <c:pt idx="23627">
                  <c:v>5.2328900000000003</c:v>
                </c:pt>
                <c:pt idx="23628">
                  <c:v>5.2328900000000003</c:v>
                </c:pt>
                <c:pt idx="23629">
                  <c:v>5.2347049999999999</c:v>
                </c:pt>
                <c:pt idx="23630">
                  <c:v>5.2365180000000002</c:v>
                </c:pt>
                <c:pt idx="23631">
                  <c:v>5.2387790000000001</c:v>
                </c:pt>
                <c:pt idx="23632">
                  <c:v>5.2392260000000004</c:v>
                </c:pt>
                <c:pt idx="23633">
                  <c:v>5.2410389999999998</c:v>
                </c:pt>
                <c:pt idx="23634">
                  <c:v>5.2410399999999999</c:v>
                </c:pt>
                <c:pt idx="23635">
                  <c:v>5.2446659999999996</c:v>
                </c:pt>
                <c:pt idx="23636">
                  <c:v>5.2464810000000002</c:v>
                </c:pt>
                <c:pt idx="23637">
                  <c:v>5.2469250000000001</c:v>
                </c:pt>
                <c:pt idx="23638">
                  <c:v>5.2473700000000001</c:v>
                </c:pt>
                <c:pt idx="23639">
                  <c:v>5.2491839999999996</c:v>
                </c:pt>
                <c:pt idx="23640">
                  <c:v>5.2505550000000003</c:v>
                </c:pt>
                <c:pt idx="23641">
                  <c:v>5.2510000000000003</c:v>
                </c:pt>
                <c:pt idx="23642">
                  <c:v>5.2528129999999997</c:v>
                </c:pt>
                <c:pt idx="23643">
                  <c:v>5.2532560000000004</c:v>
                </c:pt>
                <c:pt idx="23644">
                  <c:v>5.2568859999999997</c:v>
                </c:pt>
                <c:pt idx="23645">
                  <c:v>5.2568869999999999</c:v>
                </c:pt>
                <c:pt idx="23646">
                  <c:v>5.2568869999999999</c:v>
                </c:pt>
                <c:pt idx="23647">
                  <c:v>5.2587029999999997</c:v>
                </c:pt>
                <c:pt idx="23648">
                  <c:v>5.2605180000000002</c:v>
                </c:pt>
                <c:pt idx="23649">
                  <c:v>5.2623340000000001</c:v>
                </c:pt>
                <c:pt idx="23650">
                  <c:v>5.2641499999999999</c:v>
                </c:pt>
                <c:pt idx="23651">
                  <c:v>5.264151</c:v>
                </c:pt>
                <c:pt idx="23652">
                  <c:v>5.2659700000000003</c:v>
                </c:pt>
                <c:pt idx="23653">
                  <c:v>5.2668489999999997</c:v>
                </c:pt>
                <c:pt idx="23654">
                  <c:v>5.2700440000000004</c:v>
                </c:pt>
                <c:pt idx="23655">
                  <c:v>5.2704839999999997</c:v>
                </c:pt>
                <c:pt idx="23656">
                  <c:v>5.271865</c:v>
                </c:pt>
                <c:pt idx="23657">
                  <c:v>5.2741220000000002</c:v>
                </c:pt>
                <c:pt idx="23658">
                  <c:v>5.2755049999999999</c:v>
                </c:pt>
                <c:pt idx="23659">
                  <c:v>5.2773240000000001</c:v>
                </c:pt>
                <c:pt idx="23660">
                  <c:v>5.2782</c:v>
                </c:pt>
                <c:pt idx="23661">
                  <c:v>5.2782</c:v>
                </c:pt>
                <c:pt idx="23662">
                  <c:v>5.2804539999999998</c:v>
                </c:pt>
                <c:pt idx="23663">
                  <c:v>5.2818370000000003</c:v>
                </c:pt>
                <c:pt idx="23664">
                  <c:v>5.2818370000000003</c:v>
                </c:pt>
                <c:pt idx="23665">
                  <c:v>5.2836600000000002</c:v>
                </c:pt>
                <c:pt idx="23666">
                  <c:v>5.2854789999999996</c:v>
                </c:pt>
                <c:pt idx="23667">
                  <c:v>5.2877340000000004</c:v>
                </c:pt>
                <c:pt idx="23668">
                  <c:v>5.2881679999999998</c:v>
                </c:pt>
                <c:pt idx="23669">
                  <c:v>5.289555</c:v>
                </c:pt>
                <c:pt idx="23670">
                  <c:v>5.2918089999999998</c:v>
                </c:pt>
                <c:pt idx="23671">
                  <c:v>5.2936290000000001</c:v>
                </c:pt>
                <c:pt idx="23672">
                  <c:v>5.2936300000000003</c:v>
                </c:pt>
                <c:pt idx="23673">
                  <c:v>5.2940630000000004</c:v>
                </c:pt>
                <c:pt idx="23674">
                  <c:v>5.2972739999999998</c:v>
                </c:pt>
                <c:pt idx="23675">
                  <c:v>5.2972760000000001</c:v>
                </c:pt>
                <c:pt idx="23676">
                  <c:v>5.2995279999999996</c:v>
                </c:pt>
                <c:pt idx="23677">
                  <c:v>5.2995289999999997</c:v>
                </c:pt>
                <c:pt idx="23678">
                  <c:v>5.2995289999999997</c:v>
                </c:pt>
                <c:pt idx="23679">
                  <c:v>5.3017799999999999</c:v>
                </c:pt>
                <c:pt idx="23680">
                  <c:v>5.3040320000000003</c:v>
                </c:pt>
                <c:pt idx="23681">
                  <c:v>5.3040320000000003</c:v>
                </c:pt>
                <c:pt idx="23682">
                  <c:v>5.3040320000000003</c:v>
                </c:pt>
                <c:pt idx="23683">
                  <c:v>5.3058519999999998</c:v>
                </c:pt>
                <c:pt idx="23684">
                  <c:v>5.3081019999999999</c:v>
                </c:pt>
                <c:pt idx="23685">
                  <c:v>5.3099220000000003</c:v>
                </c:pt>
                <c:pt idx="23686">
                  <c:v>5.3117429999999999</c:v>
                </c:pt>
                <c:pt idx="23687">
                  <c:v>5.3121720000000003</c:v>
                </c:pt>
                <c:pt idx="23688">
                  <c:v>5.3144179999999999</c:v>
                </c:pt>
                <c:pt idx="23689">
                  <c:v>5.3158110000000001</c:v>
                </c:pt>
                <c:pt idx="23690">
                  <c:v>5.3172050000000004</c:v>
                </c:pt>
                <c:pt idx="23691">
                  <c:v>5.3176319999999997</c:v>
                </c:pt>
                <c:pt idx="23692">
                  <c:v>5.3198790000000002</c:v>
                </c:pt>
                <c:pt idx="23693">
                  <c:v>5.3212739999999998</c:v>
                </c:pt>
                <c:pt idx="23694">
                  <c:v>5.3249199999999997</c:v>
                </c:pt>
                <c:pt idx="23695">
                  <c:v>5.3249199999999997</c:v>
                </c:pt>
                <c:pt idx="23696">
                  <c:v>5.3267420000000003</c:v>
                </c:pt>
                <c:pt idx="23697">
                  <c:v>5.3271680000000003</c:v>
                </c:pt>
                <c:pt idx="23698">
                  <c:v>5.3308119999999999</c:v>
                </c:pt>
                <c:pt idx="23699">
                  <c:v>5.3330590000000004</c:v>
                </c:pt>
                <c:pt idx="23700">
                  <c:v>5.3330590000000004</c:v>
                </c:pt>
                <c:pt idx="23701">
                  <c:v>5.3330599999999997</c:v>
                </c:pt>
                <c:pt idx="23702">
                  <c:v>5.3348839999999997</c:v>
                </c:pt>
                <c:pt idx="23703">
                  <c:v>5.3357279999999996</c:v>
                </c:pt>
                <c:pt idx="23704">
                  <c:v>5.3357279999999996</c:v>
                </c:pt>
                <c:pt idx="23705">
                  <c:v>5.3375510000000004</c:v>
                </c:pt>
                <c:pt idx="23706">
                  <c:v>5.3411989999999996</c:v>
                </c:pt>
                <c:pt idx="23707">
                  <c:v>5.3430239999999998</c:v>
                </c:pt>
                <c:pt idx="23708">
                  <c:v>5.3434439999999999</c:v>
                </c:pt>
                <c:pt idx="23709">
                  <c:v>5.3448510000000002</c:v>
                </c:pt>
                <c:pt idx="23710">
                  <c:v>5.3466779999999998</c:v>
                </c:pt>
                <c:pt idx="23711">
                  <c:v>5.3466779999999998</c:v>
                </c:pt>
                <c:pt idx="23712">
                  <c:v>5.3470979999999999</c:v>
                </c:pt>
                <c:pt idx="23713">
                  <c:v>5.3497570000000003</c:v>
                </c:pt>
                <c:pt idx="23714">
                  <c:v>5.3497560000000002</c:v>
                </c:pt>
                <c:pt idx="23715">
                  <c:v>5.3511629999999997</c:v>
                </c:pt>
                <c:pt idx="23716">
                  <c:v>5.3529879999999999</c:v>
                </c:pt>
                <c:pt idx="23717">
                  <c:v>5.3534040000000003</c:v>
                </c:pt>
                <c:pt idx="23718">
                  <c:v>5.3548119999999999</c:v>
                </c:pt>
                <c:pt idx="23719">
                  <c:v>5.3562219999999998</c:v>
                </c:pt>
                <c:pt idx="23720">
                  <c:v>5.3584630000000004</c:v>
                </c:pt>
                <c:pt idx="23721">
                  <c:v>5.3602889999999999</c:v>
                </c:pt>
                <c:pt idx="23722">
                  <c:v>5.36029</c:v>
                </c:pt>
                <c:pt idx="23723">
                  <c:v>5.3607050000000003</c:v>
                </c:pt>
                <c:pt idx="23724">
                  <c:v>5.3639400000000004</c:v>
                </c:pt>
                <c:pt idx="23725">
                  <c:v>5.3661799999999999</c:v>
                </c:pt>
                <c:pt idx="23726">
                  <c:v>5.3661799999999999</c:v>
                </c:pt>
                <c:pt idx="23727">
                  <c:v>5.3680060000000003</c:v>
                </c:pt>
                <c:pt idx="23728">
                  <c:v>5.3680060000000003</c:v>
                </c:pt>
                <c:pt idx="23729">
                  <c:v>5.3702439999999996</c:v>
                </c:pt>
                <c:pt idx="23730">
                  <c:v>5.3706560000000003</c:v>
                </c:pt>
                <c:pt idx="23731">
                  <c:v>5.371067</c:v>
                </c:pt>
                <c:pt idx="23732">
                  <c:v>5.3743059999999998</c:v>
                </c:pt>
                <c:pt idx="23733">
                  <c:v>5.3747160000000003</c:v>
                </c:pt>
                <c:pt idx="23734">
                  <c:v>5.3765400000000003</c:v>
                </c:pt>
                <c:pt idx="23735">
                  <c:v>5.3765419999999997</c:v>
                </c:pt>
                <c:pt idx="23736">
                  <c:v>5.3765419999999997</c:v>
                </c:pt>
                <c:pt idx="23737">
                  <c:v>5.3801909999999999</c:v>
                </c:pt>
                <c:pt idx="23738">
                  <c:v>5.3806000000000003</c:v>
                </c:pt>
                <c:pt idx="23739">
                  <c:v>5.3824240000000003</c:v>
                </c:pt>
                <c:pt idx="23740">
                  <c:v>5.3824249999999996</c:v>
                </c:pt>
                <c:pt idx="23741">
                  <c:v>5.3842499999999998</c:v>
                </c:pt>
                <c:pt idx="23742">
                  <c:v>5.3846559999999997</c:v>
                </c:pt>
                <c:pt idx="23743">
                  <c:v>5.3878979999999999</c:v>
                </c:pt>
                <c:pt idx="23744">
                  <c:v>5.3887099999999997</c:v>
                </c:pt>
                <c:pt idx="23745">
                  <c:v>5.39236</c:v>
                </c:pt>
                <c:pt idx="23746">
                  <c:v>5.39236</c:v>
                </c:pt>
                <c:pt idx="23747">
                  <c:v>5.3941860000000004</c:v>
                </c:pt>
                <c:pt idx="23748">
                  <c:v>5.39459</c:v>
                </c:pt>
                <c:pt idx="23749">
                  <c:v>5.3964160000000003</c:v>
                </c:pt>
                <c:pt idx="23750">
                  <c:v>5.398644</c:v>
                </c:pt>
                <c:pt idx="23751">
                  <c:v>5.398644</c:v>
                </c:pt>
                <c:pt idx="23752">
                  <c:v>5.4000659999999998</c:v>
                </c:pt>
                <c:pt idx="23753">
                  <c:v>5.4004690000000002</c:v>
                </c:pt>
                <c:pt idx="23754">
                  <c:v>5.4018899999999999</c:v>
                </c:pt>
                <c:pt idx="23755">
                  <c:v>5.4033160000000002</c:v>
                </c:pt>
                <c:pt idx="23756">
                  <c:v>5.4037179999999996</c:v>
                </c:pt>
                <c:pt idx="23757">
                  <c:v>5.4055439999999999</c:v>
                </c:pt>
                <c:pt idx="23758">
                  <c:v>5.405945</c:v>
                </c:pt>
                <c:pt idx="23759">
                  <c:v>5.4077700000000002</c:v>
                </c:pt>
                <c:pt idx="23760">
                  <c:v>5.4081700000000001</c:v>
                </c:pt>
                <c:pt idx="23761">
                  <c:v>5.4085700000000001</c:v>
                </c:pt>
                <c:pt idx="23762">
                  <c:v>5.4085700000000001</c:v>
                </c:pt>
                <c:pt idx="23763">
                  <c:v>5.4118199999999996</c:v>
                </c:pt>
                <c:pt idx="23764">
                  <c:v>5.413646</c:v>
                </c:pt>
                <c:pt idx="23765">
                  <c:v>5.4154720000000003</c:v>
                </c:pt>
                <c:pt idx="23766">
                  <c:v>5.41587</c:v>
                </c:pt>
                <c:pt idx="23767">
                  <c:v>5.41587</c:v>
                </c:pt>
                <c:pt idx="23768">
                  <c:v>5.4180910000000004</c:v>
                </c:pt>
                <c:pt idx="23769">
                  <c:v>5.420312</c:v>
                </c:pt>
                <c:pt idx="23770">
                  <c:v>5.4221360000000001</c:v>
                </c:pt>
                <c:pt idx="23771">
                  <c:v>5.4221360000000001</c:v>
                </c:pt>
                <c:pt idx="23772">
                  <c:v>5.4239600000000001</c:v>
                </c:pt>
                <c:pt idx="23773">
                  <c:v>5.4243550000000003</c:v>
                </c:pt>
                <c:pt idx="23774">
                  <c:v>5.4257850000000003</c:v>
                </c:pt>
                <c:pt idx="23775">
                  <c:v>5.4280039999999996</c:v>
                </c:pt>
                <c:pt idx="23776">
                  <c:v>5.4294359999999999</c:v>
                </c:pt>
                <c:pt idx="23777">
                  <c:v>5.4312620000000003</c:v>
                </c:pt>
                <c:pt idx="23778">
                  <c:v>5.4312620000000003</c:v>
                </c:pt>
                <c:pt idx="23779">
                  <c:v>5.4330879999999997</c:v>
                </c:pt>
                <c:pt idx="23780">
                  <c:v>5.4334809999999996</c:v>
                </c:pt>
                <c:pt idx="23781">
                  <c:v>5.4356960000000001</c:v>
                </c:pt>
                <c:pt idx="23782">
                  <c:v>5.4375200000000001</c:v>
                </c:pt>
                <c:pt idx="23783">
                  <c:v>5.4375200000000001</c:v>
                </c:pt>
                <c:pt idx="23784">
                  <c:v>5.4393440000000002</c:v>
                </c:pt>
                <c:pt idx="23785">
                  <c:v>5.4411680000000002</c:v>
                </c:pt>
                <c:pt idx="23786">
                  <c:v>5.4415570000000004</c:v>
                </c:pt>
                <c:pt idx="23787">
                  <c:v>5.4433790000000002</c:v>
                </c:pt>
                <c:pt idx="23788">
                  <c:v>5.4433790000000002</c:v>
                </c:pt>
                <c:pt idx="23789">
                  <c:v>5.4451999999999998</c:v>
                </c:pt>
                <c:pt idx="23790">
                  <c:v>5.4470219999999996</c:v>
                </c:pt>
                <c:pt idx="23791">
                  <c:v>5.4488459999999996</c:v>
                </c:pt>
                <c:pt idx="23792">
                  <c:v>5.4488459999999996</c:v>
                </c:pt>
                <c:pt idx="23793">
                  <c:v>5.4492320000000003</c:v>
                </c:pt>
                <c:pt idx="23794">
                  <c:v>5.4510540000000001</c:v>
                </c:pt>
                <c:pt idx="23795">
                  <c:v>5.4524910000000002</c:v>
                </c:pt>
                <c:pt idx="23796">
                  <c:v>5.4543119999999998</c:v>
                </c:pt>
                <c:pt idx="23797">
                  <c:v>5.4546979999999996</c:v>
                </c:pt>
                <c:pt idx="23798">
                  <c:v>5.4565190000000001</c:v>
                </c:pt>
                <c:pt idx="23799">
                  <c:v>5.4587240000000001</c:v>
                </c:pt>
                <c:pt idx="23800">
                  <c:v>5.4587250000000003</c:v>
                </c:pt>
                <c:pt idx="23801">
                  <c:v>5.4587250000000003</c:v>
                </c:pt>
                <c:pt idx="23802">
                  <c:v>5.4605459999999999</c:v>
                </c:pt>
                <c:pt idx="23803">
                  <c:v>5.4605459999999999</c:v>
                </c:pt>
                <c:pt idx="23804">
                  <c:v>5.4623679999999997</c:v>
                </c:pt>
                <c:pt idx="23805">
                  <c:v>5.4645679999999999</c:v>
                </c:pt>
                <c:pt idx="23806">
                  <c:v>5.4660099999999998</c:v>
                </c:pt>
                <c:pt idx="23807">
                  <c:v>5.4678319999999996</c:v>
                </c:pt>
                <c:pt idx="23808">
                  <c:v>5.4682120000000003</c:v>
                </c:pt>
                <c:pt idx="23809">
                  <c:v>5.4700309999999996</c:v>
                </c:pt>
                <c:pt idx="23810">
                  <c:v>5.4704100000000002</c:v>
                </c:pt>
                <c:pt idx="23811">
                  <c:v>5.4732960000000004</c:v>
                </c:pt>
                <c:pt idx="23812">
                  <c:v>5.4736719999999996</c:v>
                </c:pt>
                <c:pt idx="23813">
                  <c:v>5.4754949999999996</c:v>
                </c:pt>
                <c:pt idx="23814">
                  <c:v>5.4754959999999997</c:v>
                </c:pt>
                <c:pt idx="23815">
                  <c:v>5.4776930000000004</c:v>
                </c:pt>
                <c:pt idx="23816">
                  <c:v>5.4795150000000001</c:v>
                </c:pt>
                <c:pt idx="23817">
                  <c:v>5.4809609999999997</c:v>
                </c:pt>
                <c:pt idx="23818">
                  <c:v>5.4827830000000004</c:v>
                </c:pt>
                <c:pt idx="23819">
                  <c:v>5.4846060000000003</c:v>
                </c:pt>
                <c:pt idx="23820">
                  <c:v>5.4864280000000001</c:v>
                </c:pt>
                <c:pt idx="23821">
                  <c:v>5.4864300000000004</c:v>
                </c:pt>
                <c:pt idx="23822">
                  <c:v>5.488251</c:v>
                </c:pt>
                <c:pt idx="23823">
                  <c:v>5.4882520000000001</c:v>
                </c:pt>
                <c:pt idx="23824">
                  <c:v>5.4900739999999999</c:v>
                </c:pt>
                <c:pt idx="23825">
                  <c:v>5.4918950000000004</c:v>
                </c:pt>
                <c:pt idx="23826">
                  <c:v>5.4918969999999998</c:v>
                </c:pt>
                <c:pt idx="23827">
                  <c:v>5.4922680000000001</c:v>
                </c:pt>
                <c:pt idx="23828">
                  <c:v>5.4940879999999996</c:v>
                </c:pt>
                <c:pt idx="23829">
                  <c:v>5.4940879999999996</c:v>
                </c:pt>
                <c:pt idx="23830">
                  <c:v>5.4962790000000004</c:v>
                </c:pt>
                <c:pt idx="23831">
                  <c:v>5.4977299999999998</c:v>
                </c:pt>
                <c:pt idx="23832">
                  <c:v>5.4981</c:v>
                </c:pt>
                <c:pt idx="23833">
                  <c:v>5.5002870000000001</c:v>
                </c:pt>
                <c:pt idx="23834">
                  <c:v>5.5002880000000003</c:v>
                </c:pt>
                <c:pt idx="23835">
                  <c:v>5.5021060000000004</c:v>
                </c:pt>
                <c:pt idx="23836">
                  <c:v>5.502472</c:v>
                </c:pt>
                <c:pt idx="23837">
                  <c:v>5.5039239999999996</c:v>
                </c:pt>
                <c:pt idx="23838">
                  <c:v>5.5057419999999997</c:v>
                </c:pt>
                <c:pt idx="23839">
                  <c:v>5.5075609999999999</c:v>
                </c:pt>
                <c:pt idx="23840">
                  <c:v>5.5079260000000003</c:v>
                </c:pt>
                <c:pt idx="23841">
                  <c:v>5.5097440000000004</c:v>
                </c:pt>
                <c:pt idx="23842">
                  <c:v>5.5126559999999998</c:v>
                </c:pt>
                <c:pt idx="23843">
                  <c:v>5.5130189999999999</c:v>
                </c:pt>
                <c:pt idx="23844">
                  <c:v>5.51302</c:v>
                </c:pt>
                <c:pt idx="23845">
                  <c:v>5.5148400000000004</c:v>
                </c:pt>
                <c:pt idx="23846">
                  <c:v>5.516661</c:v>
                </c:pt>
                <c:pt idx="23847">
                  <c:v>5.5184810000000004</c:v>
                </c:pt>
                <c:pt idx="23848">
                  <c:v>5.5199420000000003</c:v>
                </c:pt>
                <c:pt idx="23849">
                  <c:v>5.5217640000000001</c:v>
                </c:pt>
                <c:pt idx="23850">
                  <c:v>5.5221239999999998</c:v>
                </c:pt>
                <c:pt idx="23851">
                  <c:v>5.5239450000000003</c:v>
                </c:pt>
                <c:pt idx="23852">
                  <c:v>5.5239450000000003</c:v>
                </c:pt>
                <c:pt idx="23853">
                  <c:v>5.5275850000000002</c:v>
                </c:pt>
                <c:pt idx="23854">
                  <c:v>5.5275850000000002</c:v>
                </c:pt>
                <c:pt idx="23855">
                  <c:v>5.5315810000000001</c:v>
                </c:pt>
                <c:pt idx="23856">
                  <c:v>5.531936</c:v>
                </c:pt>
                <c:pt idx="23857">
                  <c:v>5.5352220000000001</c:v>
                </c:pt>
                <c:pt idx="23858">
                  <c:v>5.5370410000000003</c:v>
                </c:pt>
                <c:pt idx="23859">
                  <c:v>5.5373950000000001</c:v>
                </c:pt>
                <c:pt idx="23860">
                  <c:v>5.5373970000000003</c:v>
                </c:pt>
                <c:pt idx="23861">
                  <c:v>5.53775</c:v>
                </c:pt>
                <c:pt idx="23862">
                  <c:v>5.5410310000000003</c:v>
                </c:pt>
                <c:pt idx="23863">
                  <c:v>5.5410320000000004</c:v>
                </c:pt>
                <c:pt idx="23864">
                  <c:v>5.5443170000000004</c:v>
                </c:pt>
                <c:pt idx="23865">
                  <c:v>5.5446660000000003</c:v>
                </c:pt>
                <c:pt idx="23866">
                  <c:v>5.5464840000000004</c:v>
                </c:pt>
                <c:pt idx="23867">
                  <c:v>5.5479529999999997</c:v>
                </c:pt>
                <c:pt idx="23868">
                  <c:v>5.5479529999999997</c:v>
                </c:pt>
                <c:pt idx="23869">
                  <c:v>5.5486509999999996</c:v>
                </c:pt>
                <c:pt idx="23870">
                  <c:v>5.5486509999999996</c:v>
                </c:pt>
                <c:pt idx="23871">
                  <c:v>5.5504680000000004</c:v>
                </c:pt>
                <c:pt idx="23872">
                  <c:v>5.5522840000000002</c:v>
                </c:pt>
                <c:pt idx="23873">
                  <c:v>5.5541010000000002</c:v>
                </c:pt>
                <c:pt idx="23874">
                  <c:v>5.5541</c:v>
                </c:pt>
                <c:pt idx="23875">
                  <c:v>5.5541010000000002</c:v>
                </c:pt>
                <c:pt idx="23876">
                  <c:v>5.5559180000000001</c:v>
                </c:pt>
                <c:pt idx="23877">
                  <c:v>5.557734</c:v>
                </c:pt>
                <c:pt idx="23878">
                  <c:v>5.557734</c:v>
                </c:pt>
                <c:pt idx="23879">
                  <c:v>5.5595470000000002</c:v>
                </c:pt>
                <c:pt idx="23880">
                  <c:v>5.5598910000000004</c:v>
                </c:pt>
                <c:pt idx="23881">
                  <c:v>5.5617039999999998</c:v>
                </c:pt>
                <c:pt idx="23882">
                  <c:v>5.5635180000000002</c:v>
                </c:pt>
                <c:pt idx="23883">
                  <c:v>5.5635159999999999</c:v>
                </c:pt>
                <c:pt idx="23884">
                  <c:v>5.5656699999999999</c:v>
                </c:pt>
                <c:pt idx="23885">
                  <c:v>5.5671429999999997</c:v>
                </c:pt>
                <c:pt idx="23886">
                  <c:v>5.5692959999999996</c:v>
                </c:pt>
                <c:pt idx="23887">
                  <c:v>5.5707700000000004</c:v>
                </c:pt>
                <c:pt idx="23888">
                  <c:v>5.5711089999999999</c:v>
                </c:pt>
                <c:pt idx="23889">
                  <c:v>5.57111</c:v>
                </c:pt>
                <c:pt idx="23890">
                  <c:v>5.572921</c:v>
                </c:pt>
                <c:pt idx="23891">
                  <c:v>5.5732600000000003</c:v>
                </c:pt>
                <c:pt idx="23892">
                  <c:v>5.5732600000000003</c:v>
                </c:pt>
                <c:pt idx="23893">
                  <c:v>5.5750690000000001</c:v>
                </c:pt>
                <c:pt idx="23894">
                  <c:v>5.5768779999999998</c:v>
                </c:pt>
                <c:pt idx="23895">
                  <c:v>5.5768800000000001</c:v>
                </c:pt>
                <c:pt idx="23896">
                  <c:v>5.5772139999999997</c:v>
                </c:pt>
                <c:pt idx="23897">
                  <c:v>5.5790220000000001</c:v>
                </c:pt>
                <c:pt idx="23898">
                  <c:v>5.5790230000000003</c:v>
                </c:pt>
                <c:pt idx="23899">
                  <c:v>5.5808299999999997</c:v>
                </c:pt>
                <c:pt idx="23900">
                  <c:v>5.5823049999999999</c:v>
                </c:pt>
                <c:pt idx="23901">
                  <c:v>5.5844449999999997</c:v>
                </c:pt>
                <c:pt idx="23902">
                  <c:v>5.584778</c:v>
                </c:pt>
                <c:pt idx="23903">
                  <c:v>5.5862540000000003</c:v>
                </c:pt>
                <c:pt idx="23904">
                  <c:v>5.5877299999999996</c:v>
                </c:pt>
                <c:pt idx="23905">
                  <c:v>5.5898700000000003</c:v>
                </c:pt>
                <c:pt idx="23906">
                  <c:v>5.593159</c:v>
                </c:pt>
                <c:pt idx="23907">
                  <c:v>5.593159</c:v>
                </c:pt>
                <c:pt idx="23908">
                  <c:v>5.5931600000000001</c:v>
                </c:pt>
                <c:pt idx="23909">
                  <c:v>5.5964520000000002</c:v>
                </c:pt>
                <c:pt idx="23910">
                  <c:v>5.5964539999999996</c:v>
                </c:pt>
                <c:pt idx="23911">
                  <c:v>5.5982649999999996</c:v>
                </c:pt>
                <c:pt idx="23912">
                  <c:v>5.5982640000000004</c:v>
                </c:pt>
                <c:pt idx="23913">
                  <c:v>5.5985930000000002</c:v>
                </c:pt>
                <c:pt idx="23914">
                  <c:v>5.6018869999999996</c:v>
                </c:pt>
                <c:pt idx="23915">
                  <c:v>5.602214</c:v>
                </c:pt>
                <c:pt idx="23916">
                  <c:v>5.6040239999999999</c:v>
                </c:pt>
                <c:pt idx="23917">
                  <c:v>5.6058349999999999</c:v>
                </c:pt>
                <c:pt idx="23918">
                  <c:v>5.6058349999999999</c:v>
                </c:pt>
                <c:pt idx="23919">
                  <c:v>5.6076449999999998</c:v>
                </c:pt>
                <c:pt idx="23920">
                  <c:v>5.6094559999999998</c:v>
                </c:pt>
                <c:pt idx="23921">
                  <c:v>5.6097780000000004</c:v>
                </c:pt>
                <c:pt idx="23922">
                  <c:v>5.6115870000000001</c:v>
                </c:pt>
                <c:pt idx="23923">
                  <c:v>5.611586</c:v>
                </c:pt>
                <c:pt idx="23924">
                  <c:v>5.6115870000000001</c:v>
                </c:pt>
                <c:pt idx="23925">
                  <c:v>5.614884</c:v>
                </c:pt>
                <c:pt idx="23926">
                  <c:v>5.6152030000000002</c:v>
                </c:pt>
                <c:pt idx="23927">
                  <c:v>5.6181840000000003</c:v>
                </c:pt>
                <c:pt idx="23928">
                  <c:v>5.6185039999999997</c:v>
                </c:pt>
                <c:pt idx="23929">
                  <c:v>5.6199940000000002</c:v>
                </c:pt>
                <c:pt idx="23930">
                  <c:v>5.621804</c:v>
                </c:pt>
                <c:pt idx="23931">
                  <c:v>5.6221199999999998</c:v>
                </c:pt>
                <c:pt idx="23932">
                  <c:v>5.6254239999999998</c:v>
                </c:pt>
                <c:pt idx="23933">
                  <c:v>5.6257390000000003</c:v>
                </c:pt>
                <c:pt idx="23934">
                  <c:v>5.626055</c:v>
                </c:pt>
                <c:pt idx="23935">
                  <c:v>5.6293559999999996</c:v>
                </c:pt>
                <c:pt idx="23936">
                  <c:v>5.6293559999999996</c:v>
                </c:pt>
                <c:pt idx="23937">
                  <c:v>5.6293559999999996</c:v>
                </c:pt>
                <c:pt idx="23938">
                  <c:v>5.631475</c:v>
                </c:pt>
                <c:pt idx="23939">
                  <c:v>5.631475</c:v>
                </c:pt>
                <c:pt idx="23940">
                  <c:v>5.6329700000000003</c:v>
                </c:pt>
                <c:pt idx="23941">
                  <c:v>5.6350870000000004</c:v>
                </c:pt>
                <c:pt idx="23942">
                  <c:v>5.6350879999999997</c:v>
                </c:pt>
                <c:pt idx="23943">
                  <c:v>5.636584</c:v>
                </c:pt>
                <c:pt idx="23944">
                  <c:v>5.6372020000000003</c:v>
                </c:pt>
                <c:pt idx="23945">
                  <c:v>5.6386979999999998</c:v>
                </c:pt>
                <c:pt idx="23946">
                  <c:v>5.6386989999999999</c:v>
                </c:pt>
                <c:pt idx="23947">
                  <c:v>5.6405019999999997</c:v>
                </c:pt>
                <c:pt idx="23948">
                  <c:v>5.6405029999999998</c:v>
                </c:pt>
                <c:pt idx="23949">
                  <c:v>5.6423069999999997</c:v>
                </c:pt>
                <c:pt idx="23950">
                  <c:v>5.6441109999999997</c:v>
                </c:pt>
                <c:pt idx="23951">
                  <c:v>5.6444159999999997</c:v>
                </c:pt>
                <c:pt idx="23952">
                  <c:v>5.6462190000000003</c:v>
                </c:pt>
                <c:pt idx="23953">
                  <c:v>5.6477170000000001</c:v>
                </c:pt>
                <c:pt idx="23954">
                  <c:v>5.6495199999999999</c:v>
                </c:pt>
                <c:pt idx="23955">
                  <c:v>5.6498239999999997</c:v>
                </c:pt>
                <c:pt idx="23956">
                  <c:v>5.6498239999999997</c:v>
                </c:pt>
                <c:pt idx="23957">
                  <c:v>5.6516250000000001</c:v>
                </c:pt>
                <c:pt idx="23958">
                  <c:v>5.6531260000000003</c:v>
                </c:pt>
                <c:pt idx="23959">
                  <c:v>5.6567299999999996</c:v>
                </c:pt>
                <c:pt idx="23960">
                  <c:v>5.6567299999999996</c:v>
                </c:pt>
                <c:pt idx="23961">
                  <c:v>5.6585349999999996</c:v>
                </c:pt>
                <c:pt idx="23962">
                  <c:v>5.6585349999999996</c:v>
                </c:pt>
                <c:pt idx="23963">
                  <c:v>5.6603380000000003</c:v>
                </c:pt>
                <c:pt idx="23964">
                  <c:v>5.6603380000000003</c:v>
                </c:pt>
                <c:pt idx="23965">
                  <c:v>5.6621389999999998</c:v>
                </c:pt>
                <c:pt idx="23966">
                  <c:v>5.6639410000000003</c:v>
                </c:pt>
                <c:pt idx="23967">
                  <c:v>5.6639410000000003</c:v>
                </c:pt>
                <c:pt idx="23968">
                  <c:v>5.6657419999999998</c:v>
                </c:pt>
                <c:pt idx="23969">
                  <c:v>5.6660389999999996</c:v>
                </c:pt>
                <c:pt idx="23970">
                  <c:v>5.66784</c:v>
                </c:pt>
                <c:pt idx="23971">
                  <c:v>5.6699320000000002</c:v>
                </c:pt>
                <c:pt idx="23972">
                  <c:v>5.6699320000000002</c:v>
                </c:pt>
                <c:pt idx="23973">
                  <c:v>5.6699339999999996</c:v>
                </c:pt>
                <c:pt idx="23974">
                  <c:v>5.6732370000000003</c:v>
                </c:pt>
                <c:pt idx="23975">
                  <c:v>5.6732370000000003</c:v>
                </c:pt>
                <c:pt idx="23976">
                  <c:v>5.6732379999999996</c:v>
                </c:pt>
                <c:pt idx="23977">
                  <c:v>5.6750350000000003</c:v>
                </c:pt>
                <c:pt idx="23978">
                  <c:v>5.6768320000000001</c:v>
                </c:pt>
                <c:pt idx="23979">
                  <c:v>5.6771240000000001</c:v>
                </c:pt>
                <c:pt idx="23980">
                  <c:v>5.6789180000000004</c:v>
                </c:pt>
                <c:pt idx="23981">
                  <c:v>5.6804259999999998</c:v>
                </c:pt>
                <c:pt idx="23982">
                  <c:v>5.6804259999999998</c:v>
                </c:pt>
                <c:pt idx="23983">
                  <c:v>5.680714</c:v>
                </c:pt>
                <c:pt idx="23984">
                  <c:v>5.6825099999999997</c:v>
                </c:pt>
                <c:pt idx="23985">
                  <c:v>5.684304</c:v>
                </c:pt>
                <c:pt idx="23986">
                  <c:v>5.6860999999999997</c:v>
                </c:pt>
                <c:pt idx="23987">
                  <c:v>5.6876100000000003</c:v>
                </c:pt>
                <c:pt idx="23988">
                  <c:v>5.68912</c:v>
                </c:pt>
                <c:pt idx="23989">
                  <c:v>5.6894039999999997</c:v>
                </c:pt>
                <c:pt idx="23990">
                  <c:v>5.6912000000000003</c:v>
                </c:pt>
                <c:pt idx="23991">
                  <c:v>5.6929939999999997</c:v>
                </c:pt>
                <c:pt idx="23992">
                  <c:v>5.694788</c:v>
                </c:pt>
                <c:pt idx="23993">
                  <c:v>5.6947890000000001</c:v>
                </c:pt>
                <c:pt idx="23994">
                  <c:v>5.6963020000000002</c:v>
                </c:pt>
                <c:pt idx="23995">
                  <c:v>5.6968629999999996</c:v>
                </c:pt>
                <c:pt idx="23996">
                  <c:v>5.7001679999999997</c:v>
                </c:pt>
                <c:pt idx="23997">
                  <c:v>5.7001679999999997</c:v>
                </c:pt>
                <c:pt idx="23998">
                  <c:v>5.701962</c:v>
                </c:pt>
                <c:pt idx="23999">
                  <c:v>5.7037550000000001</c:v>
                </c:pt>
                <c:pt idx="24000">
                  <c:v>5.7040300000000004</c:v>
                </c:pt>
                <c:pt idx="24001">
                  <c:v>5.7040309999999996</c:v>
                </c:pt>
                <c:pt idx="24002">
                  <c:v>5.7055470000000001</c:v>
                </c:pt>
                <c:pt idx="24003">
                  <c:v>5.7076140000000004</c:v>
                </c:pt>
                <c:pt idx="24004">
                  <c:v>5.7076140000000004</c:v>
                </c:pt>
                <c:pt idx="24005">
                  <c:v>5.70913</c:v>
                </c:pt>
                <c:pt idx="24006">
                  <c:v>5.7106500000000002</c:v>
                </c:pt>
                <c:pt idx="24007">
                  <c:v>5.7109240000000003</c:v>
                </c:pt>
                <c:pt idx="24008">
                  <c:v>5.7127150000000002</c:v>
                </c:pt>
                <c:pt idx="24009">
                  <c:v>5.7127150000000002</c:v>
                </c:pt>
                <c:pt idx="24010">
                  <c:v>5.7142350000000004</c:v>
                </c:pt>
                <c:pt idx="24011">
                  <c:v>5.7160279999999997</c:v>
                </c:pt>
                <c:pt idx="24012">
                  <c:v>5.7178180000000003</c:v>
                </c:pt>
                <c:pt idx="24013">
                  <c:v>5.7196100000000003</c:v>
                </c:pt>
                <c:pt idx="24014">
                  <c:v>5.7196090000000002</c:v>
                </c:pt>
                <c:pt idx="24015">
                  <c:v>5.7214</c:v>
                </c:pt>
                <c:pt idx="24016">
                  <c:v>5.7214</c:v>
                </c:pt>
                <c:pt idx="24017">
                  <c:v>5.7231899999999998</c:v>
                </c:pt>
                <c:pt idx="24018">
                  <c:v>5.7231909999999999</c:v>
                </c:pt>
                <c:pt idx="24019">
                  <c:v>5.7249800000000004</c:v>
                </c:pt>
                <c:pt idx="24020">
                  <c:v>5.7249800000000004</c:v>
                </c:pt>
                <c:pt idx="24021">
                  <c:v>5.7267659999999996</c:v>
                </c:pt>
                <c:pt idx="24022">
                  <c:v>5.7270300000000001</c:v>
                </c:pt>
                <c:pt idx="24023">
                  <c:v>5.7305999999999999</c:v>
                </c:pt>
                <c:pt idx="24024">
                  <c:v>5.7305999999999999</c:v>
                </c:pt>
                <c:pt idx="24025">
                  <c:v>5.7305999999999999</c:v>
                </c:pt>
                <c:pt idx="24026">
                  <c:v>5.7308620000000001</c:v>
                </c:pt>
                <c:pt idx="24027">
                  <c:v>5.7323839999999997</c:v>
                </c:pt>
                <c:pt idx="24028">
                  <c:v>5.7323849999999998</c:v>
                </c:pt>
                <c:pt idx="24029">
                  <c:v>5.7326449999999998</c:v>
                </c:pt>
                <c:pt idx="24030">
                  <c:v>5.7356910000000001</c:v>
                </c:pt>
                <c:pt idx="24031">
                  <c:v>5.7359499999999999</c:v>
                </c:pt>
                <c:pt idx="24032">
                  <c:v>5.7377310000000001</c:v>
                </c:pt>
                <c:pt idx="24033">
                  <c:v>5.7392580000000004</c:v>
                </c:pt>
                <c:pt idx="24034">
                  <c:v>5.7395139999999998</c:v>
                </c:pt>
                <c:pt idx="24035">
                  <c:v>5.741295</c:v>
                </c:pt>
                <c:pt idx="24036">
                  <c:v>5.7412960000000002</c:v>
                </c:pt>
                <c:pt idx="24037">
                  <c:v>5.7428220000000003</c:v>
                </c:pt>
                <c:pt idx="24038">
                  <c:v>5.7446060000000001</c:v>
                </c:pt>
                <c:pt idx="24039">
                  <c:v>5.7461339999999996</c:v>
                </c:pt>
                <c:pt idx="24040">
                  <c:v>5.7463870000000004</c:v>
                </c:pt>
                <c:pt idx="24041">
                  <c:v>5.7479180000000003</c:v>
                </c:pt>
                <c:pt idx="24042">
                  <c:v>5.7499500000000001</c:v>
                </c:pt>
                <c:pt idx="24043">
                  <c:v>5.7499510000000003</c:v>
                </c:pt>
                <c:pt idx="24044">
                  <c:v>5.7517310000000004</c:v>
                </c:pt>
                <c:pt idx="24045">
                  <c:v>5.7517319999999996</c:v>
                </c:pt>
                <c:pt idx="24046">
                  <c:v>5.7535109999999996</c:v>
                </c:pt>
                <c:pt idx="24047">
                  <c:v>5.7550429999999997</c:v>
                </c:pt>
                <c:pt idx="24048">
                  <c:v>5.7568219999999997</c:v>
                </c:pt>
                <c:pt idx="24049">
                  <c:v>5.7570699999999997</c:v>
                </c:pt>
                <c:pt idx="24050">
                  <c:v>5.7586019999999998</c:v>
                </c:pt>
                <c:pt idx="24051">
                  <c:v>5.7588480000000004</c:v>
                </c:pt>
                <c:pt idx="24052">
                  <c:v>5.7603799999999996</c:v>
                </c:pt>
                <c:pt idx="24053">
                  <c:v>5.7603799999999996</c:v>
                </c:pt>
                <c:pt idx="24054">
                  <c:v>5.7624000000000004</c:v>
                </c:pt>
                <c:pt idx="24055">
                  <c:v>5.7624000000000004</c:v>
                </c:pt>
                <c:pt idx="24056">
                  <c:v>5.7626439999999999</c:v>
                </c:pt>
                <c:pt idx="24057">
                  <c:v>5.7644159999999998</c:v>
                </c:pt>
                <c:pt idx="24058">
                  <c:v>5.7661889999999998</c:v>
                </c:pt>
                <c:pt idx="24059">
                  <c:v>5.7677199999999997</c:v>
                </c:pt>
                <c:pt idx="24060">
                  <c:v>5.7694919999999996</c:v>
                </c:pt>
                <c:pt idx="24061">
                  <c:v>5.7694929999999998</c:v>
                </c:pt>
                <c:pt idx="24062">
                  <c:v>5.7712649999999996</c:v>
                </c:pt>
                <c:pt idx="24063">
                  <c:v>5.7712659999999998</c:v>
                </c:pt>
                <c:pt idx="24064">
                  <c:v>5.7745709999999999</c:v>
                </c:pt>
                <c:pt idx="24065">
                  <c:v>5.7748090000000003</c:v>
                </c:pt>
                <c:pt idx="24066">
                  <c:v>5.7748100000000004</c:v>
                </c:pt>
                <c:pt idx="24067">
                  <c:v>5.7763439999999999</c:v>
                </c:pt>
                <c:pt idx="24068">
                  <c:v>5.77658</c:v>
                </c:pt>
                <c:pt idx="24069">
                  <c:v>5.77705</c:v>
                </c:pt>
                <c:pt idx="24070">
                  <c:v>5.7801179999999999</c:v>
                </c:pt>
                <c:pt idx="24071">
                  <c:v>5.7801179999999999</c:v>
                </c:pt>
                <c:pt idx="24072">
                  <c:v>5.7803500000000003</c:v>
                </c:pt>
                <c:pt idx="24073">
                  <c:v>5.783652</c:v>
                </c:pt>
                <c:pt idx="24074">
                  <c:v>5.7854210000000004</c:v>
                </c:pt>
                <c:pt idx="24075">
                  <c:v>5.7854210000000004</c:v>
                </c:pt>
                <c:pt idx="24076">
                  <c:v>5.7856509999999997</c:v>
                </c:pt>
                <c:pt idx="24077">
                  <c:v>5.7871880000000004</c:v>
                </c:pt>
                <c:pt idx="24078">
                  <c:v>5.7871880000000004</c:v>
                </c:pt>
                <c:pt idx="24079">
                  <c:v>5.7889549999999996</c:v>
                </c:pt>
                <c:pt idx="24080">
                  <c:v>5.7907200000000003</c:v>
                </c:pt>
                <c:pt idx="24081">
                  <c:v>5.7907219999999997</c:v>
                </c:pt>
                <c:pt idx="24082">
                  <c:v>5.7940259999999997</c:v>
                </c:pt>
                <c:pt idx="24083">
                  <c:v>5.7942499999999999</c:v>
                </c:pt>
                <c:pt idx="24084">
                  <c:v>5.7942520000000002</c:v>
                </c:pt>
                <c:pt idx="24085">
                  <c:v>5.7975560000000002</c:v>
                </c:pt>
                <c:pt idx="24086">
                  <c:v>5.7977790000000002</c:v>
                </c:pt>
                <c:pt idx="24087">
                  <c:v>5.7977790000000002</c:v>
                </c:pt>
                <c:pt idx="24088">
                  <c:v>5.7995409999999996</c:v>
                </c:pt>
                <c:pt idx="24089">
                  <c:v>5.8010820000000001</c:v>
                </c:pt>
                <c:pt idx="24090">
                  <c:v>5.8010820000000001</c:v>
                </c:pt>
                <c:pt idx="24091">
                  <c:v>5.8028440000000003</c:v>
                </c:pt>
                <c:pt idx="24092">
                  <c:v>5.8030629999999999</c:v>
                </c:pt>
                <c:pt idx="24093">
                  <c:v>5.8046040000000003</c:v>
                </c:pt>
                <c:pt idx="24094">
                  <c:v>5.8061470000000002</c:v>
                </c:pt>
                <c:pt idx="24095">
                  <c:v>5.807906</c:v>
                </c:pt>
                <c:pt idx="24096">
                  <c:v>5.808122</c:v>
                </c:pt>
                <c:pt idx="24097">
                  <c:v>5.8114239999999997</c:v>
                </c:pt>
                <c:pt idx="24098">
                  <c:v>5.8114239999999997</c:v>
                </c:pt>
                <c:pt idx="24099">
                  <c:v>5.8114249999999998</c:v>
                </c:pt>
                <c:pt idx="24100">
                  <c:v>5.811426</c:v>
                </c:pt>
                <c:pt idx="24101">
                  <c:v>5.8131820000000003</c:v>
                </c:pt>
                <c:pt idx="24102">
                  <c:v>5.8131830000000004</c:v>
                </c:pt>
                <c:pt idx="24103">
                  <c:v>5.8149379999999997</c:v>
                </c:pt>
                <c:pt idx="24104">
                  <c:v>5.8151489999999999</c:v>
                </c:pt>
                <c:pt idx="24105">
                  <c:v>5.816694</c:v>
                </c:pt>
                <c:pt idx="24106">
                  <c:v>5.816694</c:v>
                </c:pt>
                <c:pt idx="24107">
                  <c:v>5.818657</c:v>
                </c:pt>
                <c:pt idx="24108">
                  <c:v>5.818657</c:v>
                </c:pt>
                <c:pt idx="24109">
                  <c:v>5.818867</c:v>
                </c:pt>
                <c:pt idx="24110">
                  <c:v>5.8221600000000002</c:v>
                </c:pt>
                <c:pt idx="24111">
                  <c:v>5.8221600000000002</c:v>
                </c:pt>
                <c:pt idx="24112">
                  <c:v>5.8221610000000004</c:v>
                </c:pt>
                <c:pt idx="24113">
                  <c:v>5.8237069999999997</c:v>
                </c:pt>
                <c:pt idx="24114">
                  <c:v>5.8241160000000001</c:v>
                </c:pt>
                <c:pt idx="24115">
                  <c:v>5.8256620000000003</c:v>
                </c:pt>
                <c:pt idx="24116">
                  <c:v>5.8272079999999997</c:v>
                </c:pt>
                <c:pt idx="24117">
                  <c:v>5.8274119999999998</c:v>
                </c:pt>
                <c:pt idx="24118">
                  <c:v>5.832255</c:v>
                </c:pt>
                <c:pt idx="24119">
                  <c:v>5.8324559999999996</c:v>
                </c:pt>
                <c:pt idx="24120">
                  <c:v>5.8324550000000004</c:v>
                </c:pt>
                <c:pt idx="24121">
                  <c:v>5.8342039999999997</c:v>
                </c:pt>
                <c:pt idx="24122">
                  <c:v>5.8357539999999997</c:v>
                </c:pt>
                <c:pt idx="24123">
                  <c:v>5.8359519999999998</c:v>
                </c:pt>
                <c:pt idx="24124">
                  <c:v>5.8376989999999997</c:v>
                </c:pt>
                <c:pt idx="24125">
                  <c:v>5.8392499999999998</c:v>
                </c:pt>
                <c:pt idx="24126">
                  <c:v>5.8409959999999996</c:v>
                </c:pt>
                <c:pt idx="24127">
                  <c:v>5.8429359999999999</c:v>
                </c:pt>
                <c:pt idx="24128">
                  <c:v>5.842937</c:v>
                </c:pt>
                <c:pt idx="24129">
                  <c:v>5.8444880000000001</c:v>
                </c:pt>
                <c:pt idx="24130">
                  <c:v>5.8448739999999999</c:v>
                </c:pt>
                <c:pt idx="24131">
                  <c:v>5.8466180000000003</c:v>
                </c:pt>
                <c:pt idx="24132">
                  <c:v>5.8481699999999996</c:v>
                </c:pt>
                <c:pt idx="24133">
                  <c:v>5.8497240000000001</c:v>
                </c:pt>
                <c:pt idx="24134">
                  <c:v>5.8497240000000001</c:v>
                </c:pt>
                <c:pt idx="24135">
                  <c:v>5.8516579999999996</c:v>
                </c:pt>
                <c:pt idx="24136">
                  <c:v>5.8516579999999996</c:v>
                </c:pt>
                <c:pt idx="24137">
                  <c:v>5.8518460000000001</c:v>
                </c:pt>
                <c:pt idx="24138">
                  <c:v>5.8518470000000002</c:v>
                </c:pt>
                <c:pt idx="24139">
                  <c:v>5.8551399999999996</c:v>
                </c:pt>
                <c:pt idx="24140">
                  <c:v>5.8553249999999997</c:v>
                </c:pt>
                <c:pt idx="24141">
                  <c:v>5.8553259999999998</c:v>
                </c:pt>
                <c:pt idx="24142">
                  <c:v>5.8584339999999999</c:v>
                </c:pt>
                <c:pt idx="24143">
                  <c:v>5.8584339999999999</c:v>
                </c:pt>
                <c:pt idx="24144">
                  <c:v>5.8601720000000004</c:v>
                </c:pt>
                <c:pt idx="24145">
                  <c:v>5.8619089999999998</c:v>
                </c:pt>
                <c:pt idx="24146">
                  <c:v>5.8619089999999998</c:v>
                </c:pt>
                <c:pt idx="24147">
                  <c:v>5.863645</c:v>
                </c:pt>
                <c:pt idx="24148">
                  <c:v>5.8653810000000002</c:v>
                </c:pt>
                <c:pt idx="24149">
                  <c:v>5.8669399999999996</c:v>
                </c:pt>
                <c:pt idx="24150">
                  <c:v>5.8669399999999996</c:v>
                </c:pt>
                <c:pt idx="24151">
                  <c:v>5.8686759999999998</c:v>
                </c:pt>
                <c:pt idx="24152">
                  <c:v>5.8688520000000004</c:v>
                </c:pt>
                <c:pt idx="24153">
                  <c:v>5.8688529999999997</c:v>
                </c:pt>
                <c:pt idx="24154">
                  <c:v>5.8705860000000003</c:v>
                </c:pt>
                <c:pt idx="24155">
                  <c:v>5.8705860000000003</c:v>
                </c:pt>
                <c:pt idx="24156">
                  <c:v>5.8705860000000003</c:v>
                </c:pt>
                <c:pt idx="24157">
                  <c:v>5.8723169999999998</c:v>
                </c:pt>
                <c:pt idx="24158">
                  <c:v>5.8740480000000002</c:v>
                </c:pt>
                <c:pt idx="24159">
                  <c:v>5.8740480000000002</c:v>
                </c:pt>
                <c:pt idx="24160">
                  <c:v>5.8756060000000003</c:v>
                </c:pt>
                <c:pt idx="24161">
                  <c:v>5.8756060000000003</c:v>
                </c:pt>
                <c:pt idx="24162">
                  <c:v>5.8756060000000003</c:v>
                </c:pt>
                <c:pt idx="24163">
                  <c:v>5.8773340000000003</c:v>
                </c:pt>
                <c:pt idx="24164">
                  <c:v>5.87906</c:v>
                </c:pt>
                <c:pt idx="24165">
                  <c:v>5.87906</c:v>
                </c:pt>
                <c:pt idx="24166">
                  <c:v>5.8806200000000004</c:v>
                </c:pt>
                <c:pt idx="24167">
                  <c:v>5.8807869999999998</c:v>
                </c:pt>
                <c:pt idx="24168">
                  <c:v>5.8825120000000002</c:v>
                </c:pt>
                <c:pt idx="24169">
                  <c:v>5.8842359999999996</c:v>
                </c:pt>
                <c:pt idx="24170">
                  <c:v>5.8842359999999996</c:v>
                </c:pt>
                <c:pt idx="24171">
                  <c:v>5.8844000000000003</c:v>
                </c:pt>
                <c:pt idx="24172">
                  <c:v>5.887518</c:v>
                </c:pt>
                <c:pt idx="24173">
                  <c:v>5.8892389999999999</c:v>
                </c:pt>
                <c:pt idx="24174">
                  <c:v>5.8892379999999998</c:v>
                </c:pt>
                <c:pt idx="24175">
                  <c:v>5.8909599999999998</c:v>
                </c:pt>
                <c:pt idx="24176">
                  <c:v>5.8911189999999998</c:v>
                </c:pt>
                <c:pt idx="24177">
                  <c:v>5.8926800000000004</c:v>
                </c:pt>
                <c:pt idx="24178">
                  <c:v>5.8926800000000004</c:v>
                </c:pt>
                <c:pt idx="24179">
                  <c:v>5.8943989999999999</c:v>
                </c:pt>
                <c:pt idx="24180">
                  <c:v>5.8943979999999998</c:v>
                </c:pt>
                <c:pt idx="24181">
                  <c:v>5.8962700000000003</c:v>
                </c:pt>
                <c:pt idx="24182">
                  <c:v>5.8962709999999996</c:v>
                </c:pt>
                <c:pt idx="24183">
                  <c:v>5.8979879999999998</c:v>
                </c:pt>
                <c:pt idx="24184">
                  <c:v>5.8979879999999998</c:v>
                </c:pt>
                <c:pt idx="24185">
                  <c:v>5.8995490000000004</c:v>
                </c:pt>
                <c:pt idx="24186">
                  <c:v>5.9012640000000003</c:v>
                </c:pt>
                <c:pt idx="24187">
                  <c:v>5.9029790000000002</c:v>
                </c:pt>
                <c:pt idx="24188">
                  <c:v>5.9046940000000001</c:v>
                </c:pt>
                <c:pt idx="24189">
                  <c:v>5.9046940000000001</c:v>
                </c:pt>
                <c:pt idx="24190">
                  <c:v>5.9064079999999999</c:v>
                </c:pt>
                <c:pt idx="24191">
                  <c:v>5.9079740000000003</c:v>
                </c:pt>
                <c:pt idx="24192">
                  <c:v>5.9081210000000004</c:v>
                </c:pt>
                <c:pt idx="24193">
                  <c:v>5.9081219999999997</c:v>
                </c:pt>
                <c:pt idx="24194">
                  <c:v>5.9096869999999999</c:v>
                </c:pt>
                <c:pt idx="24195">
                  <c:v>5.9114000000000004</c:v>
                </c:pt>
                <c:pt idx="24196">
                  <c:v>5.9115450000000003</c:v>
                </c:pt>
                <c:pt idx="24197">
                  <c:v>5.9131109999999998</c:v>
                </c:pt>
                <c:pt idx="24198">
                  <c:v>5.914822</c:v>
                </c:pt>
                <c:pt idx="24199">
                  <c:v>5.9148240000000003</c:v>
                </c:pt>
                <c:pt idx="24200">
                  <c:v>5.9165320000000001</c:v>
                </c:pt>
                <c:pt idx="24201">
                  <c:v>5.9166740000000004</c:v>
                </c:pt>
                <c:pt idx="24202">
                  <c:v>5.9182399999999999</c:v>
                </c:pt>
                <c:pt idx="24203">
                  <c:v>5.9182410000000001</c:v>
                </c:pt>
                <c:pt idx="24204">
                  <c:v>5.9216540000000002</c:v>
                </c:pt>
                <c:pt idx="24205">
                  <c:v>5.9216540000000002</c:v>
                </c:pt>
                <c:pt idx="24206">
                  <c:v>5.9216540000000002</c:v>
                </c:pt>
                <c:pt idx="24207">
                  <c:v>5.9234960000000001</c:v>
                </c:pt>
                <c:pt idx="24208">
                  <c:v>5.9250639999999999</c:v>
                </c:pt>
                <c:pt idx="24209">
                  <c:v>5.9266350000000001</c:v>
                </c:pt>
                <c:pt idx="24210">
                  <c:v>5.9267690000000002</c:v>
                </c:pt>
                <c:pt idx="24211">
                  <c:v>5.9283390000000002</c:v>
                </c:pt>
                <c:pt idx="24212">
                  <c:v>5.9283380000000001</c:v>
                </c:pt>
                <c:pt idx="24213">
                  <c:v>5.928471</c:v>
                </c:pt>
                <c:pt idx="24214">
                  <c:v>5.9284720000000002</c:v>
                </c:pt>
                <c:pt idx="24215">
                  <c:v>5.9301719999999998</c:v>
                </c:pt>
                <c:pt idx="24216">
                  <c:v>5.9301709999999996</c:v>
                </c:pt>
                <c:pt idx="24217">
                  <c:v>5.9301719999999998</c:v>
                </c:pt>
                <c:pt idx="24218">
                  <c:v>5.9301719999999998</c:v>
                </c:pt>
                <c:pt idx="24219">
                  <c:v>5.9318710000000001</c:v>
                </c:pt>
                <c:pt idx="24220">
                  <c:v>5.93344</c:v>
                </c:pt>
                <c:pt idx="24221">
                  <c:v>5.9351370000000001</c:v>
                </c:pt>
                <c:pt idx="24222">
                  <c:v>5.9368340000000002</c:v>
                </c:pt>
                <c:pt idx="24223">
                  <c:v>5.9384059999999996</c:v>
                </c:pt>
                <c:pt idx="24224">
                  <c:v>5.9385300000000001</c:v>
                </c:pt>
                <c:pt idx="24225">
                  <c:v>5.9385300000000001</c:v>
                </c:pt>
                <c:pt idx="24226">
                  <c:v>5.940226</c:v>
                </c:pt>
                <c:pt idx="24227">
                  <c:v>5.9403499999999996</c:v>
                </c:pt>
                <c:pt idx="24228">
                  <c:v>5.9420409999999997</c:v>
                </c:pt>
                <c:pt idx="24229">
                  <c:v>5.942043</c:v>
                </c:pt>
                <c:pt idx="24230">
                  <c:v>5.9436109999999998</c:v>
                </c:pt>
                <c:pt idx="24231">
                  <c:v>5.9453019999999999</c:v>
                </c:pt>
                <c:pt idx="24232">
                  <c:v>5.9453019999999999</c:v>
                </c:pt>
                <c:pt idx="24233">
                  <c:v>5.9469919999999998</c:v>
                </c:pt>
                <c:pt idx="24234">
                  <c:v>5.9469940000000001</c:v>
                </c:pt>
                <c:pt idx="24235">
                  <c:v>5.9486809999999997</c:v>
                </c:pt>
                <c:pt idx="24236">
                  <c:v>5.9486809999999997</c:v>
                </c:pt>
                <c:pt idx="24237">
                  <c:v>5.950367</c:v>
                </c:pt>
                <c:pt idx="24238">
                  <c:v>5.9519380000000002</c:v>
                </c:pt>
                <c:pt idx="24239">
                  <c:v>5.9519380000000002</c:v>
                </c:pt>
                <c:pt idx="24240">
                  <c:v>5.9536239999999996</c:v>
                </c:pt>
                <c:pt idx="24241">
                  <c:v>5.9536239999999996</c:v>
                </c:pt>
                <c:pt idx="24242">
                  <c:v>5.9553070000000004</c:v>
                </c:pt>
                <c:pt idx="24243">
                  <c:v>5.9553079999999996</c:v>
                </c:pt>
                <c:pt idx="24244">
                  <c:v>5.95688</c:v>
                </c:pt>
                <c:pt idx="24245">
                  <c:v>5.9569890000000001</c:v>
                </c:pt>
                <c:pt idx="24246">
                  <c:v>5.9586709999999998</c:v>
                </c:pt>
                <c:pt idx="24247">
                  <c:v>5.9586709999999998</c:v>
                </c:pt>
                <c:pt idx="24248">
                  <c:v>5.95878</c:v>
                </c:pt>
                <c:pt idx="24249">
                  <c:v>5.9620300000000004</c:v>
                </c:pt>
                <c:pt idx="24250">
                  <c:v>5.9636040000000001</c:v>
                </c:pt>
                <c:pt idx="24251">
                  <c:v>5.9636040000000001</c:v>
                </c:pt>
                <c:pt idx="24252">
                  <c:v>5.9653850000000004</c:v>
                </c:pt>
                <c:pt idx="24253">
                  <c:v>5.9669600000000003</c:v>
                </c:pt>
                <c:pt idx="24254">
                  <c:v>5.9686380000000003</c:v>
                </c:pt>
                <c:pt idx="24255">
                  <c:v>5.9687390000000002</c:v>
                </c:pt>
                <c:pt idx="24256">
                  <c:v>5.970313</c:v>
                </c:pt>
                <c:pt idx="24257">
                  <c:v>5.9703140000000001</c:v>
                </c:pt>
                <c:pt idx="24258">
                  <c:v>5.9719889999999998</c:v>
                </c:pt>
                <c:pt idx="24259">
                  <c:v>5.9752409999999996</c:v>
                </c:pt>
                <c:pt idx="24260">
                  <c:v>5.9752419999999997</c:v>
                </c:pt>
                <c:pt idx="24261">
                  <c:v>5.9768210000000002</c:v>
                </c:pt>
                <c:pt idx="24262">
                  <c:v>5.9769160000000001</c:v>
                </c:pt>
                <c:pt idx="24263">
                  <c:v>5.9785890000000004</c:v>
                </c:pt>
                <c:pt idx="24264">
                  <c:v>5.9801679999999999</c:v>
                </c:pt>
                <c:pt idx="24265">
                  <c:v>5.9801679999999999</c:v>
                </c:pt>
                <c:pt idx="24266">
                  <c:v>5.9818389999999999</c:v>
                </c:pt>
                <c:pt idx="24267">
                  <c:v>5.9818389999999999</c:v>
                </c:pt>
                <c:pt idx="24268">
                  <c:v>5.98184</c:v>
                </c:pt>
                <c:pt idx="24269">
                  <c:v>5.98184</c:v>
                </c:pt>
                <c:pt idx="24270">
                  <c:v>5.9819300000000002</c:v>
                </c:pt>
                <c:pt idx="24271">
                  <c:v>5.9835969999999996</c:v>
                </c:pt>
                <c:pt idx="24272">
                  <c:v>5.9851760000000001</c:v>
                </c:pt>
                <c:pt idx="24273">
                  <c:v>5.9868399999999999</c:v>
                </c:pt>
                <c:pt idx="24274">
                  <c:v>5.9868399999999999</c:v>
                </c:pt>
                <c:pt idx="24275">
                  <c:v>5.9884199999999996</c:v>
                </c:pt>
                <c:pt idx="24276">
                  <c:v>5.9885060000000001</c:v>
                </c:pt>
                <c:pt idx="24277">
                  <c:v>5.9900869999999999</c:v>
                </c:pt>
                <c:pt idx="24278">
                  <c:v>5.99017</c:v>
                </c:pt>
                <c:pt idx="24279">
                  <c:v>5.9917499999999997</c:v>
                </c:pt>
                <c:pt idx="24280">
                  <c:v>5.9918319999999996</c:v>
                </c:pt>
                <c:pt idx="24281">
                  <c:v>5.9918319999999996</c:v>
                </c:pt>
                <c:pt idx="24282">
                  <c:v>5.9949909999999997</c:v>
                </c:pt>
                <c:pt idx="24283">
                  <c:v>5.9951509999999999</c:v>
                </c:pt>
                <c:pt idx="24284">
                  <c:v>5.9983120000000003</c:v>
                </c:pt>
                <c:pt idx="24285">
                  <c:v>5.9983890000000004</c:v>
                </c:pt>
                <c:pt idx="24286">
                  <c:v>5.9999700000000002</c:v>
                </c:pt>
                <c:pt idx="24287">
                  <c:v>6.001627</c:v>
                </c:pt>
                <c:pt idx="24288">
                  <c:v>6.0016290000000003</c:v>
                </c:pt>
                <c:pt idx="24289">
                  <c:v>6.0016290000000003</c:v>
                </c:pt>
                <c:pt idx="24290">
                  <c:v>6.0017009999999997</c:v>
                </c:pt>
                <c:pt idx="24291">
                  <c:v>6.0032829999999997</c:v>
                </c:pt>
                <c:pt idx="24292">
                  <c:v>6.0032839999999998</c:v>
                </c:pt>
                <c:pt idx="24293">
                  <c:v>6.0032839999999998</c:v>
                </c:pt>
                <c:pt idx="24294">
                  <c:v>6.0065879999999998</c:v>
                </c:pt>
                <c:pt idx="24295">
                  <c:v>6.0066579999999998</c:v>
                </c:pt>
                <c:pt idx="24296">
                  <c:v>6.0082380000000004</c:v>
                </c:pt>
                <c:pt idx="24297">
                  <c:v>6.0083060000000001</c:v>
                </c:pt>
                <c:pt idx="24298">
                  <c:v>6.0098880000000001</c:v>
                </c:pt>
                <c:pt idx="24299">
                  <c:v>6.0098880000000001</c:v>
                </c:pt>
                <c:pt idx="24300">
                  <c:v>6.0115360000000004</c:v>
                </c:pt>
                <c:pt idx="24301">
                  <c:v>6.0131180000000004</c:v>
                </c:pt>
                <c:pt idx="24302">
                  <c:v>6.0147649999999997</c:v>
                </c:pt>
                <c:pt idx="24303">
                  <c:v>6.0147649999999997</c:v>
                </c:pt>
                <c:pt idx="24304">
                  <c:v>6.0147649999999997</c:v>
                </c:pt>
                <c:pt idx="24305">
                  <c:v>6.0148279999999996</c:v>
                </c:pt>
                <c:pt idx="24306">
                  <c:v>6.01647</c:v>
                </c:pt>
                <c:pt idx="24307">
                  <c:v>6.0196339999999999</c:v>
                </c:pt>
                <c:pt idx="24308">
                  <c:v>6.0212779999999997</c:v>
                </c:pt>
                <c:pt idx="24309">
                  <c:v>6.0212779999999997</c:v>
                </c:pt>
                <c:pt idx="24310">
                  <c:v>6.0212779999999997</c:v>
                </c:pt>
                <c:pt idx="24311">
                  <c:v>6.0229730000000004</c:v>
                </c:pt>
                <c:pt idx="24312">
                  <c:v>6.0245569999999997</c:v>
                </c:pt>
                <c:pt idx="24313">
                  <c:v>6.0245569999999997</c:v>
                </c:pt>
                <c:pt idx="24314">
                  <c:v>6.0246120000000003</c:v>
                </c:pt>
                <c:pt idx="24315">
                  <c:v>6.0261959999999997</c:v>
                </c:pt>
                <c:pt idx="24316">
                  <c:v>6.0262500000000001</c:v>
                </c:pt>
                <c:pt idx="24317">
                  <c:v>6.0278320000000001</c:v>
                </c:pt>
                <c:pt idx="24318">
                  <c:v>6.0278320000000001</c:v>
                </c:pt>
                <c:pt idx="24319">
                  <c:v>6.0295180000000004</c:v>
                </c:pt>
                <c:pt idx="24320">
                  <c:v>6.0311510000000004</c:v>
                </c:pt>
                <c:pt idx="24321">
                  <c:v>6.0327359999999999</c:v>
                </c:pt>
                <c:pt idx="24322">
                  <c:v>6.03437</c:v>
                </c:pt>
                <c:pt idx="24323">
                  <c:v>6.03437</c:v>
                </c:pt>
                <c:pt idx="24324">
                  <c:v>6.03437</c:v>
                </c:pt>
                <c:pt idx="24325">
                  <c:v>6.0359999999999996</c:v>
                </c:pt>
                <c:pt idx="24326">
                  <c:v>6.0375880000000004</c:v>
                </c:pt>
                <c:pt idx="24327">
                  <c:v>6.0375880000000004</c:v>
                </c:pt>
                <c:pt idx="24328">
                  <c:v>6.0392159999999997</c:v>
                </c:pt>
                <c:pt idx="24329">
                  <c:v>6.0392169999999998</c:v>
                </c:pt>
                <c:pt idx="24330">
                  <c:v>6.0408439999999999</c:v>
                </c:pt>
                <c:pt idx="24331">
                  <c:v>6.0408840000000001</c:v>
                </c:pt>
                <c:pt idx="24332">
                  <c:v>6.04406</c:v>
                </c:pt>
                <c:pt idx="24333">
                  <c:v>6.04406</c:v>
                </c:pt>
                <c:pt idx="24334">
                  <c:v>6.044098</c:v>
                </c:pt>
                <c:pt idx="24335">
                  <c:v>6.0457190000000001</c:v>
                </c:pt>
                <c:pt idx="24336">
                  <c:v>6.0457200000000002</c:v>
                </c:pt>
                <c:pt idx="24337">
                  <c:v>6.0489280000000001</c:v>
                </c:pt>
                <c:pt idx="24338">
                  <c:v>6.0489290000000002</c:v>
                </c:pt>
                <c:pt idx="24339">
                  <c:v>6.0489600000000001</c:v>
                </c:pt>
                <c:pt idx="24340">
                  <c:v>6.050548</c:v>
                </c:pt>
                <c:pt idx="24341">
                  <c:v>6.050548</c:v>
                </c:pt>
                <c:pt idx="24342">
                  <c:v>6.0521370000000001</c:v>
                </c:pt>
                <c:pt idx="24343">
                  <c:v>6.0537570000000001</c:v>
                </c:pt>
                <c:pt idx="24344">
                  <c:v>6.0537570000000001</c:v>
                </c:pt>
                <c:pt idx="24345">
                  <c:v>6.0537580000000002</c:v>
                </c:pt>
                <c:pt idx="24346">
                  <c:v>6.0553759999999999</c:v>
                </c:pt>
                <c:pt idx="24347">
                  <c:v>6.055402</c:v>
                </c:pt>
                <c:pt idx="24348">
                  <c:v>6.055402</c:v>
                </c:pt>
                <c:pt idx="24349">
                  <c:v>6.0586060000000002</c:v>
                </c:pt>
                <c:pt idx="24350">
                  <c:v>6.0601960000000004</c:v>
                </c:pt>
                <c:pt idx="24351">
                  <c:v>6.0601960000000004</c:v>
                </c:pt>
                <c:pt idx="24352">
                  <c:v>6.0618109999999996</c:v>
                </c:pt>
                <c:pt idx="24353">
                  <c:v>6.0618119999999998</c:v>
                </c:pt>
                <c:pt idx="24354">
                  <c:v>6.0634240000000004</c:v>
                </c:pt>
                <c:pt idx="24355">
                  <c:v>6.0634240000000004</c:v>
                </c:pt>
                <c:pt idx="24356">
                  <c:v>6.0666270000000004</c:v>
                </c:pt>
                <c:pt idx="24357">
                  <c:v>6.0666279999999997</c:v>
                </c:pt>
                <c:pt idx="24358">
                  <c:v>6.0682219999999996</c:v>
                </c:pt>
                <c:pt idx="24359">
                  <c:v>6.068238</c:v>
                </c:pt>
                <c:pt idx="24360">
                  <c:v>6.068238</c:v>
                </c:pt>
                <c:pt idx="24361">
                  <c:v>6.0698309999999998</c:v>
                </c:pt>
                <c:pt idx="24362">
                  <c:v>6.0714379999999997</c:v>
                </c:pt>
                <c:pt idx="24363">
                  <c:v>6.0714499999999996</c:v>
                </c:pt>
                <c:pt idx="24364">
                  <c:v>6.0730430000000002</c:v>
                </c:pt>
                <c:pt idx="24365">
                  <c:v>6.074649</c:v>
                </c:pt>
                <c:pt idx="24366">
                  <c:v>6.074649</c:v>
                </c:pt>
                <c:pt idx="24367">
                  <c:v>6.0762520000000002</c:v>
                </c:pt>
                <c:pt idx="24368">
                  <c:v>6.0762520000000002</c:v>
                </c:pt>
                <c:pt idx="24369">
                  <c:v>6.0778540000000003</c:v>
                </c:pt>
                <c:pt idx="24370">
                  <c:v>6.0794490000000003</c:v>
                </c:pt>
                <c:pt idx="24371">
                  <c:v>6.079453</c:v>
                </c:pt>
                <c:pt idx="24372">
                  <c:v>6.0810500000000003</c:v>
                </c:pt>
                <c:pt idx="24373">
                  <c:v>6.0810500000000003</c:v>
                </c:pt>
                <c:pt idx="24374">
                  <c:v>6.082649</c:v>
                </c:pt>
                <c:pt idx="24375">
                  <c:v>6.0826479999999998</c:v>
                </c:pt>
                <c:pt idx="24376">
                  <c:v>6.084244</c:v>
                </c:pt>
                <c:pt idx="24377">
                  <c:v>6.0842429999999998</c:v>
                </c:pt>
                <c:pt idx="24378">
                  <c:v>6.084244</c:v>
                </c:pt>
                <c:pt idx="24379">
                  <c:v>6.0858400000000001</c:v>
                </c:pt>
                <c:pt idx="24380">
                  <c:v>6.0858400000000001</c:v>
                </c:pt>
                <c:pt idx="24381">
                  <c:v>6.0874360000000003</c:v>
                </c:pt>
                <c:pt idx="24382">
                  <c:v>6.0890279999999999</c:v>
                </c:pt>
                <c:pt idx="24383">
                  <c:v>6.0890279999999999</c:v>
                </c:pt>
                <c:pt idx="24384">
                  <c:v>6.0906200000000004</c:v>
                </c:pt>
                <c:pt idx="24385">
                  <c:v>6.0906200000000004</c:v>
                </c:pt>
                <c:pt idx="24386">
                  <c:v>6.0906200000000004</c:v>
                </c:pt>
                <c:pt idx="24387">
                  <c:v>6.0922070000000001</c:v>
                </c:pt>
                <c:pt idx="24388">
                  <c:v>6.0938059999999998</c:v>
                </c:pt>
                <c:pt idx="24389">
                  <c:v>6.0954030000000001</c:v>
                </c:pt>
                <c:pt idx="24390">
                  <c:v>6.096991</c:v>
                </c:pt>
                <c:pt idx="24391">
                  <c:v>6.0985800000000001</c:v>
                </c:pt>
                <c:pt idx="24392">
                  <c:v>6.0985659999999999</c:v>
                </c:pt>
                <c:pt idx="24393">
                  <c:v>6.10175</c:v>
                </c:pt>
                <c:pt idx="24394">
                  <c:v>6.10175</c:v>
                </c:pt>
                <c:pt idx="24395">
                  <c:v>6.1017520000000003</c:v>
                </c:pt>
                <c:pt idx="24396">
                  <c:v>6.103351</c:v>
                </c:pt>
                <c:pt idx="24397">
                  <c:v>6.1049540000000002</c:v>
                </c:pt>
                <c:pt idx="24398">
                  <c:v>6.1049360000000004</c:v>
                </c:pt>
                <c:pt idx="24399">
                  <c:v>6.1065160000000001</c:v>
                </c:pt>
                <c:pt idx="24400">
                  <c:v>6.1065180000000003</c:v>
                </c:pt>
                <c:pt idx="24401">
                  <c:v>6.1064949999999998</c:v>
                </c:pt>
                <c:pt idx="24402">
                  <c:v>6.1096719999999998</c:v>
                </c:pt>
                <c:pt idx="24403">
                  <c:v>6.1096719999999998</c:v>
                </c:pt>
                <c:pt idx="24404">
                  <c:v>6.1096719999999998</c:v>
                </c:pt>
                <c:pt idx="24405">
                  <c:v>6.1112460000000004</c:v>
                </c:pt>
                <c:pt idx="24406">
                  <c:v>6.1112460000000004</c:v>
                </c:pt>
                <c:pt idx="24407">
                  <c:v>6.1112460000000004</c:v>
                </c:pt>
                <c:pt idx="24408">
                  <c:v>6.1128200000000001</c:v>
                </c:pt>
                <c:pt idx="24409">
                  <c:v>6.11442</c:v>
                </c:pt>
                <c:pt idx="24410">
                  <c:v>6.1143900000000002</c:v>
                </c:pt>
                <c:pt idx="24411">
                  <c:v>6.1143900000000002</c:v>
                </c:pt>
                <c:pt idx="24412">
                  <c:v>6.1159590000000001</c:v>
                </c:pt>
                <c:pt idx="24413">
                  <c:v>6.1159600000000003</c:v>
                </c:pt>
                <c:pt idx="24414">
                  <c:v>6.1191259999999996</c:v>
                </c:pt>
                <c:pt idx="24415">
                  <c:v>6.1191269999999998</c:v>
                </c:pt>
                <c:pt idx="24416">
                  <c:v>6.1207279999999997</c:v>
                </c:pt>
                <c:pt idx="24417">
                  <c:v>6.1222940000000001</c:v>
                </c:pt>
                <c:pt idx="24418">
                  <c:v>6.1222940000000001</c:v>
                </c:pt>
                <c:pt idx="24419">
                  <c:v>6.1222570000000003</c:v>
                </c:pt>
                <c:pt idx="24420">
                  <c:v>6.1254189999999999</c:v>
                </c:pt>
                <c:pt idx="24421">
                  <c:v>6.1254200000000001</c:v>
                </c:pt>
                <c:pt idx="24422">
                  <c:v>6.1270210000000001</c:v>
                </c:pt>
                <c:pt idx="24423">
                  <c:v>6.128584</c:v>
                </c:pt>
                <c:pt idx="24424">
                  <c:v>6.128584</c:v>
                </c:pt>
                <c:pt idx="24425">
                  <c:v>6.1301420000000002</c:v>
                </c:pt>
                <c:pt idx="24426">
                  <c:v>6.1301420000000002</c:v>
                </c:pt>
                <c:pt idx="24427">
                  <c:v>6.1301420000000002</c:v>
                </c:pt>
                <c:pt idx="24428">
                  <c:v>6.1301420000000002</c:v>
                </c:pt>
                <c:pt idx="24429">
                  <c:v>6.1317459999999997</c:v>
                </c:pt>
                <c:pt idx="24430">
                  <c:v>6.1317000000000004</c:v>
                </c:pt>
                <c:pt idx="24431">
                  <c:v>6.1333039999999999</c:v>
                </c:pt>
                <c:pt idx="24432">
                  <c:v>6.133305</c:v>
                </c:pt>
                <c:pt idx="24433">
                  <c:v>6.1348609999999999</c:v>
                </c:pt>
                <c:pt idx="24434">
                  <c:v>6.13802</c:v>
                </c:pt>
                <c:pt idx="24435">
                  <c:v>6.1395720000000003</c:v>
                </c:pt>
                <c:pt idx="24436">
                  <c:v>6.1411259999999999</c:v>
                </c:pt>
                <c:pt idx="24437">
                  <c:v>6.141127</c:v>
                </c:pt>
                <c:pt idx="24438">
                  <c:v>6.1442819999999996</c:v>
                </c:pt>
                <c:pt idx="24439">
                  <c:v>6.1458300000000001</c:v>
                </c:pt>
                <c:pt idx="24440">
                  <c:v>6.1473139999999997</c:v>
                </c:pt>
                <c:pt idx="24441">
                  <c:v>6.150461</c:v>
                </c:pt>
                <c:pt idx="24442">
                  <c:v>6.1520020000000004</c:v>
                </c:pt>
                <c:pt idx="24443">
                  <c:v>6.1566799999999997</c:v>
                </c:pt>
                <c:pt idx="24444">
                  <c:v>6.159821</c:v>
                </c:pt>
                <c:pt idx="24445">
                  <c:v>6.1613519999999999</c:v>
                </c:pt>
                <c:pt idx="24446">
                  <c:v>6.1644899999999998</c:v>
                </c:pt>
                <c:pt idx="24447">
                  <c:v>6.1660199999999996</c:v>
                </c:pt>
                <c:pt idx="24448">
                  <c:v>6.1691560000000001</c:v>
                </c:pt>
                <c:pt idx="24449">
                  <c:v>6.1722910000000004</c:v>
                </c:pt>
                <c:pt idx="24450">
                  <c:v>6.1737250000000001</c:v>
                </c:pt>
                <c:pt idx="24451">
                  <c:v>6.1768510000000001</c:v>
                </c:pt>
                <c:pt idx="24452">
                  <c:v>6.1767580000000004</c:v>
                </c:pt>
                <c:pt idx="24453">
                  <c:v>6.1799780000000002</c:v>
                </c:pt>
                <c:pt idx="24454">
                  <c:v>6.1799780000000002</c:v>
                </c:pt>
                <c:pt idx="24455">
                  <c:v>6.1813909999999996</c:v>
                </c:pt>
                <c:pt idx="24456">
                  <c:v>6.1812909999999999</c:v>
                </c:pt>
                <c:pt idx="24457">
                  <c:v>6.1844000000000001</c:v>
                </c:pt>
                <c:pt idx="24458">
                  <c:v>6.1844000000000001</c:v>
                </c:pt>
                <c:pt idx="24459">
                  <c:v>6.1860080000000002</c:v>
                </c:pt>
                <c:pt idx="24460">
                  <c:v>6.1875099999999996</c:v>
                </c:pt>
                <c:pt idx="24461">
                  <c:v>6.1890090000000004</c:v>
                </c:pt>
                <c:pt idx="24462">
                  <c:v>6.1890090000000004</c:v>
                </c:pt>
                <c:pt idx="24463">
                  <c:v>6.1905080000000003</c:v>
                </c:pt>
                <c:pt idx="24464">
                  <c:v>6.1905080000000003</c:v>
                </c:pt>
                <c:pt idx="24465">
                  <c:v>6.1921140000000001</c:v>
                </c:pt>
                <c:pt idx="24466">
                  <c:v>6.1936099999999996</c:v>
                </c:pt>
                <c:pt idx="24467">
                  <c:v>6.1936109999999998</c:v>
                </c:pt>
                <c:pt idx="24468">
                  <c:v>6.1936109999999998</c:v>
                </c:pt>
                <c:pt idx="24469">
                  <c:v>6.1951039999999997</c:v>
                </c:pt>
                <c:pt idx="24470">
                  <c:v>6.1951039999999997</c:v>
                </c:pt>
                <c:pt idx="24471">
                  <c:v>6.1951039999999997</c:v>
                </c:pt>
                <c:pt idx="24472">
                  <c:v>6.1951039999999997</c:v>
                </c:pt>
                <c:pt idx="24473">
                  <c:v>6.1965940000000002</c:v>
                </c:pt>
                <c:pt idx="24474">
                  <c:v>6.1982020000000002</c:v>
                </c:pt>
                <c:pt idx="24475">
                  <c:v>6.1982020000000002</c:v>
                </c:pt>
                <c:pt idx="24476">
                  <c:v>6.1996900000000004</c:v>
                </c:pt>
                <c:pt idx="24477">
                  <c:v>6.1996909999999996</c:v>
                </c:pt>
                <c:pt idx="24478">
                  <c:v>6.1996900000000004</c:v>
                </c:pt>
                <c:pt idx="24479">
                  <c:v>6.2011779999999996</c:v>
                </c:pt>
                <c:pt idx="24480">
                  <c:v>6.2027859999999997</c:v>
                </c:pt>
                <c:pt idx="24481">
                  <c:v>6.2041459999999997</c:v>
                </c:pt>
                <c:pt idx="24482">
                  <c:v>6.2057570000000002</c:v>
                </c:pt>
                <c:pt idx="24483">
                  <c:v>6.2073679999999998</c:v>
                </c:pt>
                <c:pt idx="24484">
                  <c:v>6.20885</c:v>
                </c:pt>
                <c:pt idx="24485">
                  <c:v>6.210464</c:v>
                </c:pt>
                <c:pt idx="24486">
                  <c:v>6.2104650000000001</c:v>
                </c:pt>
                <c:pt idx="24487">
                  <c:v>6.2103320000000002</c:v>
                </c:pt>
                <c:pt idx="24488">
                  <c:v>6.2118120000000001</c:v>
                </c:pt>
                <c:pt idx="24489">
                  <c:v>6.2134219999999996</c:v>
                </c:pt>
                <c:pt idx="24490">
                  <c:v>6.2132880000000004</c:v>
                </c:pt>
                <c:pt idx="24491">
                  <c:v>6.2148979999999998</c:v>
                </c:pt>
                <c:pt idx="24492">
                  <c:v>6.2165090000000003</c:v>
                </c:pt>
                <c:pt idx="24493">
                  <c:v>6.2165100000000004</c:v>
                </c:pt>
                <c:pt idx="24494">
                  <c:v>6.2163700000000004</c:v>
                </c:pt>
                <c:pt idx="24495">
                  <c:v>6.217981</c:v>
                </c:pt>
                <c:pt idx="24496">
                  <c:v>6.2194500000000001</c:v>
                </c:pt>
                <c:pt idx="24497">
                  <c:v>6.2194500000000001</c:v>
                </c:pt>
                <c:pt idx="24498">
                  <c:v>6.2194510000000003</c:v>
                </c:pt>
                <c:pt idx="24499">
                  <c:v>6.2209159999999999</c:v>
                </c:pt>
                <c:pt idx="24500">
                  <c:v>6.2209159999999999</c:v>
                </c:pt>
                <c:pt idx="24501">
                  <c:v>6.2225260000000002</c:v>
                </c:pt>
                <c:pt idx="24502">
                  <c:v>6.2225270000000004</c:v>
                </c:pt>
                <c:pt idx="24503">
                  <c:v>6.2225270000000004</c:v>
                </c:pt>
                <c:pt idx="24504">
                  <c:v>6.2254509999999996</c:v>
                </c:pt>
                <c:pt idx="24505">
                  <c:v>6.2254509999999996</c:v>
                </c:pt>
                <c:pt idx="24506">
                  <c:v>6.2270640000000004</c:v>
                </c:pt>
                <c:pt idx="24507">
                  <c:v>6.2270659999999998</c:v>
                </c:pt>
                <c:pt idx="24508">
                  <c:v>6.2269139999999998</c:v>
                </c:pt>
                <c:pt idx="24509">
                  <c:v>6.2285250000000003</c:v>
                </c:pt>
                <c:pt idx="24510">
                  <c:v>6.2285250000000003</c:v>
                </c:pt>
                <c:pt idx="24511">
                  <c:v>6.229984</c:v>
                </c:pt>
                <c:pt idx="24512">
                  <c:v>6.2315959999999997</c:v>
                </c:pt>
                <c:pt idx="24513">
                  <c:v>6.2314379999999998</c:v>
                </c:pt>
                <c:pt idx="24514">
                  <c:v>6.2314400000000001</c:v>
                </c:pt>
                <c:pt idx="24515">
                  <c:v>6.2330519999999998</c:v>
                </c:pt>
                <c:pt idx="24516">
                  <c:v>6.2330519999999998</c:v>
                </c:pt>
                <c:pt idx="24517">
                  <c:v>6.2330519999999998</c:v>
                </c:pt>
                <c:pt idx="24518">
                  <c:v>6.2343450000000002</c:v>
                </c:pt>
                <c:pt idx="24519">
                  <c:v>6.2343450000000002</c:v>
                </c:pt>
                <c:pt idx="24520">
                  <c:v>6.235957</c:v>
                </c:pt>
                <c:pt idx="24521">
                  <c:v>6.2375699999999998</c:v>
                </c:pt>
                <c:pt idx="24522">
                  <c:v>6.237571</c:v>
                </c:pt>
                <c:pt idx="24523">
                  <c:v>6.2374070000000001</c:v>
                </c:pt>
                <c:pt idx="24524">
                  <c:v>6.2406370000000004</c:v>
                </c:pt>
                <c:pt idx="24525">
                  <c:v>6.2420850000000003</c:v>
                </c:pt>
                <c:pt idx="24526">
                  <c:v>6.2420859999999996</c:v>
                </c:pt>
                <c:pt idx="24527">
                  <c:v>6.2451489999999996</c:v>
                </c:pt>
                <c:pt idx="24528">
                  <c:v>6.2451489999999996</c:v>
                </c:pt>
                <c:pt idx="24529">
                  <c:v>6.2451499999999998</c:v>
                </c:pt>
                <c:pt idx="24530">
                  <c:v>6.2465929999999998</c:v>
                </c:pt>
                <c:pt idx="24531">
                  <c:v>6.246594</c:v>
                </c:pt>
                <c:pt idx="24532">
                  <c:v>6.2464180000000002</c:v>
                </c:pt>
                <c:pt idx="24533">
                  <c:v>6.2496520000000002</c:v>
                </c:pt>
                <c:pt idx="24534">
                  <c:v>6.2510940000000002</c:v>
                </c:pt>
                <c:pt idx="24535">
                  <c:v>6.2510940000000002</c:v>
                </c:pt>
                <c:pt idx="24536">
                  <c:v>6.2525320000000004</c:v>
                </c:pt>
                <c:pt idx="24537">
                  <c:v>6.2525320000000004</c:v>
                </c:pt>
                <c:pt idx="24538">
                  <c:v>6.2539680000000004</c:v>
                </c:pt>
                <c:pt idx="24539">
                  <c:v>6.2555870000000002</c:v>
                </c:pt>
                <c:pt idx="24540">
                  <c:v>6.2555870000000002</c:v>
                </c:pt>
                <c:pt idx="24541">
                  <c:v>6.2555880000000004</c:v>
                </c:pt>
                <c:pt idx="24542">
                  <c:v>6.2570209999999999</c:v>
                </c:pt>
                <c:pt idx="24543">
                  <c:v>6.2570209999999999</c:v>
                </c:pt>
                <c:pt idx="24544">
                  <c:v>6.2570209999999999</c:v>
                </c:pt>
                <c:pt idx="24545">
                  <c:v>6.2602599999999997</c:v>
                </c:pt>
                <c:pt idx="24546">
                  <c:v>6.2600709999999999</c:v>
                </c:pt>
                <c:pt idx="24547">
                  <c:v>6.2598820000000002</c:v>
                </c:pt>
                <c:pt idx="24548">
                  <c:v>6.2598820000000002</c:v>
                </c:pt>
                <c:pt idx="24549">
                  <c:v>6.2614999999999998</c:v>
                </c:pt>
                <c:pt idx="24550">
                  <c:v>6.2629279999999996</c:v>
                </c:pt>
                <c:pt idx="24551">
                  <c:v>6.2645479999999996</c:v>
                </c:pt>
                <c:pt idx="24552">
                  <c:v>6.2645489999999997</c:v>
                </c:pt>
                <c:pt idx="24553">
                  <c:v>6.2659719999999997</c:v>
                </c:pt>
                <c:pt idx="24554">
                  <c:v>6.2659739999999999</c:v>
                </c:pt>
                <c:pt idx="24555">
                  <c:v>6.2673949999999996</c:v>
                </c:pt>
                <c:pt idx="24556">
                  <c:v>6.2673949999999996</c:v>
                </c:pt>
                <c:pt idx="24557">
                  <c:v>6.2688139999999999</c:v>
                </c:pt>
                <c:pt idx="24558">
                  <c:v>6.2688160000000002</c:v>
                </c:pt>
                <c:pt idx="24559">
                  <c:v>6.270435</c:v>
                </c:pt>
                <c:pt idx="24560">
                  <c:v>6.270232</c:v>
                </c:pt>
                <c:pt idx="24561">
                  <c:v>6.270232</c:v>
                </c:pt>
                <c:pt idx="24562">
                  <c:v>6.2716450000000004</c:v>
                </c:pt>
                <c:pt idx="24563">
                  <c:v>6.2732640000000002</c:v>
                </c:pt>
                <c:pt idx="24564">
                  <c:v>6.2732640000000002</c:v>
                </c:pt>
                <c:pt idx="24565">
                  <c:v>6.2746740000000001</c:v>
                </c:pt>
                <c:pt idx="24566">
                  <c:v>6.2746760000000004</c:v>
                </c:pt>
                <c:pt idx="24567">
                  <c:v>6.2746760000000004</c:v>
                </c:pt>
                <c:pt idx="24568">
                  <c:v>6.276084</c:v>
                </c:pt>
                <c:pt idx="24569">
                  <c:v>6.2777029999999998</c:v>
                </c:pt>
                <c:pt idx="24570">
                  <c:v>6.279325</c:v>
                </c:pt>
                <c:pt idx="24571">
                  <c:v>6.2791119999999996</c:v>
                </c:pt>
                <c:pt idx="24572">
                  <c:v>6.2807339999999998</c:v>
                </c:pt>
                <c:pt idx="24573">
                  <c:v>6.2807320000000004</c:v>
                </c:pt>
                <c:pt idx="24574">
                  <c:v>6.2807339999999998</c:v>
                </c:pt>
                <c:pt idx="24575">
                  <c:v>6.28376</c:v>
                </c:pt>
                <c:pt idx="24576">
                  <c:v>6.2849449999999996</c:v>
                </c:pt>
                <c:pt idx="24577">
                  <c:v>6.2865679999999999</c:v>
                </c:pt>
                <c:pt idx="24578">
                  <c:v>6.2865679999999999</c:v>
                </c:pt>
                <c:pt idx="24579">
                  <c:v>6.2865679999999999</c:v>
                </c:pt>
                <c:pt idx="24580">
                  <c:v>6.2865679999999999</c:v>
                </c:pt>
                <c:pt idx="24581">
                  <c:v>6.2865679999999999</c:v>
                </c:pt>
                <c:pt idx="24582">
                  <c:v>6.2879699999999996</c:v>
                </c:pt>
                <c:pt idx="24583">
                  <c:v>6.2879699999999996</c:v>
                </c:pt>
                <c:pt idx="24584">
                  <c:v>6.2893679999999996</c:v>
                </c:pt>
                <c:pt idx="24585">
                  <c:v>6.2893679999999996</c:v>
                </c:pt>
                <c:pt idx="24586">
                  <c:v>6.2893679999999996</c:v>
                </c:pt>
                <c:pt idx="24587">
                  <c:v>6.2909889999999997</c:v>
                </c:pt>
                <c:pt idx="24588">
                  <c:v>6.2909889999999997</c:v>
                </c:pt>
                <c:pt idx="24589">
                  <c:v>6.2909889999999997</c:v>
                </c:pt>
                <c:pt idx="24590">
                  <c:v>6.293774</c:v>
                </c:pt>
                <c:pt idx="24591">
                  <c:v>6.293774</c:v>
                </c:pt>
                <c:pt idx="24592">
                  <c:v>6.293774</c:v>
                </c:pt>
                <c:pt idx="24593">
                  <c:v>6.2953950000000001</c:v>
                </c:pt>
                <c:pt idx="24594">
                  <c:v>6.2953950000000001</c:v>
                </c:pt>
                <c:pt idx="24595">
                  <c:v>6.2967820000000003</c:v>
                </c:pt>
                <c:pt idx="24596">
                  <c:v>6.2965479999999996</c:v>
                </c:pt>
                <c:pt idx="24597">
                  <c:v>6.2981699999999998</c:v>
                </c:pt>
                <c:pt idx="24598">
                  <c:v>6.2981699999999998</c:v>
                </c:pt>
                <c:pt idx="24599">
                  <c:v>6.2979320000000003</c:v>
                </c:pt>
                <c:pt idx="24600">
                  <c:v>6.2995530000000004</c:v>
                </c:pt>
                <c:pt idx="24601">
                  <c:v>6.3011759999999999</c:v>
                </c:pt>
                <c:pt idx="24602">
                  <c:v>6.3011759999999999</c:v>
                </c:pt>
                <c:pt idx="24603">
                  <c:v>6.3011759999999999</c:v>
                </c:pt>
                <c:pt idx="24604">
                  <c:v>6.3025570000000002</c:v>
                </c:pt>
                <c:pt idx="24605">
                  <c:v>6.3025570000000002</c:v>
                </c:pt>
                <c:pt idx="24606">
                  <c:v>6.3025580000000003</c:v>
                </c:pt>
                <c:pt idx="24607">
                  <c:v>6.3025570000000002</c:v>
                </c:pt>
                <c:pt idx="24608">
                  <c:v>6.3039360000000002</c:v>
                </c:pt>
                <c:pt idx="24609">
                  <c:v>6.3055580000000004</c:v>
                </c:pt>
                <c:pt idx="24610">
                  <c:v>6.3053119999999998</c:v>
                </c:pt>
                <c:pt idx="24611">
                  <c:v>6.3085570000000004</c:v>
                </c:pt>
                <c:pt idx="24612">
                  <c:v>6.3083080000000002</c:v>
                </c:pt>
                <c:pt idx="24613">
                  <c:v>6.3099299999999996</c:v>
                </c:pt>
                <c:pt idx="24614">
                  <c:v>6.3099299999999996</c:v>
                </c:pt>
                <c:pt idx="24615">
                  <c:v>6.3099309999999997</c:v>
                </c:pt>
                <c:pt idx="24616">
                  <c:v>6.3096779999999999</c:v>
                </c:pt>
                <c:pt idx="24617">
                  <c:v>6.3129220000000004</c:v>
                </c:pt>
                <c:pt idx="24618">
                  <c:v>6.3142889999999996</c:v>
                </c:pt>
                <c:pt idx="24619">
                  <c:v>6.3142889999999996</c:v>
                </c:pt>
                <c:pt idx="24620">
                  <c:v>6.3156530000000002</c:v>
                </c:pt>
                <c:pt idx="24621">
                  <c:v>6.3156530000000002</c:v>
                </c:pt>
                <c:pt idx="24622">
                  <c:v>6.317018</c:v>
                </c:pt>
                <c:pt idx="24623">
                  <c:v>6.317018</c:v>
                </c:pt>
                <c:pt idx="24624">
                  <c:v>6.317018</c:v>
                </c:pt>
                <c:pt idx="24625">
                  <c:v>6.3186400000000003</c:v>
                </c:pt>
                <c:pt idx="24626">
                  <c:v>6.3183769999999999</c:v>
                </c:pt>
                <c:pt idx="24627">
                  <c:v>6.318378</c:v>
                </c:pt>
                <c:pt idx="24628">
                  <c:v>6.32</c:v>
                </c:pt>
                <c:pt idx="24629">
                  <c:v>6.32</c:v>
                </c:pt>
                <c:pt idx="24630">
                  <c:v>6.3197340000000004</c:v>
                </c:pt>
                <c:pt idx="24631">
                  <c:v>6.3210850000000001</c:v>
                </c:pt>
                <c:pt idx="24632">
                  <c:v>6.322705</c:v>
                </c:pt>
                <c:pt idx="24633">
                  <c:v>6.3243280000000004</c:v>
                </c:pt>
                <c:pt idx="24634">
                  <c:v>6.3256779999999999</c:v>
                </c:pt>
                <c:pt idx="24635">
                  <c:v>6.3256779999999999</c:v>
                </c:pt>
                <c:pt idx="24636">
                  <c:v>6.3256779999999999</c:v>
                </c:pt>
                <c:pt idx="24637">
                  <c:v>6.327026</c:v>
                </c:pt>
                <c:pt idx="24638">
                  <c:v>6.327026</c:v>
                </c:pt>
                <c:pt idx="24639">
                  <c:v>6.3286499999999997</c:v>
                </c:pt>
                <c:pt idx="24640">
                  <c:v>6.3283709999999997</c:v>
                </c:pt>
                <c:pt idx="24641">
                  <c:v>6.3299940000000001</c:v>
                </c:pt>
                <c:pt idx="24642">
                  <c:v>6.3313389999999998</c:v>
                </c:pt>
                <c:pt idx="24643">
                  <c:v>6.3313389999999998</c:v>
                </c:pt>
                <c:pt idx="24644">
                  <c:v>6.3326799999999999</c:v>
                </c:pt>
                <c:pt idx="24645">
                  <c:v>6.332681</c:v>
                </c:pt>
                <c:pt idx="24646">
                  <c:v>6.332681</c:v>
                </c:pt>
                <c:pt idx="24647">
                  <c:v>6.3340199999999998</c:v>
                </c:pt>
                <c:pt idx="24648">
                  <c:v>6.3353580000000003</c:v>
                </c:pt>
                <c:pt idx="24649">
                  <c:v>6.3353580000000003</c:v>
                </c:pt>
                <c:pt idx="24650">
                  <c:v>6.3353590000000004</c:v>
                </c:pt>
                <c:pt idx="24651">
                  <c:v>6.3369799999999996</c:v>
                </c:pt>
                <c:pt idx="24652">
                  <c:v>6.3386060000000004</c:v>
                </c:pt>
                <c:pt idx="24653">
                  <c:v>6.3399409999999996</c:v>
                </c:pt>
                <c:pt idx="24654">
                  <c:v>6.3399409999999996</c:v>
                </c:pt>
                <c:pt idx="24655">
                  <c:v>6.3399419999999997</c:v>
                </c:pt>
                <c:pt idx="24656">
                  <c:v>6.3412740000000003</c:v>
                </c:pt>
                <c:pt idx="24657">
                  <c:v>6.3412740000000003</c:v>
                </c:pt>
                <c:pt idx="24658">
                  <c:v>6.3412740000000003</c:v>
                </c:pt>
                <c:pt idx="24659">
                  <c:v>6.3426030000000004</c:v>
                </c:pt>
                <c:pt idx="24660">
                  <c:v>6.3442290000000003</c:v>
                </c:pt>
                <c:pt idx="24661">
                  <c:v>6.3442290000000003</c:v>
                </c:pt>
                <c:pt idx="24662">
                  <c:v>6.3442290000000003</c:v>
                </c:pt>
                <c:pt idx="24663">
                  <c:v>6.3455539999999999</c:v>
                </c:pt>
                <c:pt idx="24664">
                  <c:v>6.3455539999999999</c:v>
                </c:pt>
                <c:pt idx="24665">
                  <c:v>6.346876</c:v>
                </c:pt>
                <c:pt idx="24666">
                  <c:v>6.346876</c:v>
                </c:pt>
                <c:pt idx="24667">
                  <c:v>6.346876</c:v>
                </c:pt>
                <c:pt idx="24668">
                  <c:v>6.3484999999999996</c:v>
                </c:pt>
                <c:pt idx="24669">
                  <c:v>6.3484999999999996</c:v>
                </c:pt>
                <c:pt idx="24670">
                  <c:v>6.3498200000000002</c:v>
                </c:pt>
                <c:pt idx="24671">
                  <c:v>6.3511369999999996</c:v>
                </c:pt>
                <c:pt idx="24672">
                  <c:v>6.3511379999999997</c:v>
                </c:pt>
                <c:pt idx="24673">
                  <c:v>6.3543890000000003</c:v>
                </c:pt>
                <c:pt idx="24674">
                  <c:v>6.3543890000000003</c:v>
                </c:pt>
                <c:pt idx="24675">
                  <c:v>6.3540780000000003</c:v>
                </c:pt>
                <c:pt idx="24676">
                  <c:v>6.3553899999999999</c:v>
                </c:pt>
                <c:pt idx="24677">
                  <c:v>6.3553899999999999</c:v>
                </c:pt>
                <c:pt idx="24678">
                  <c:v>6.3570159999999998</c:v>
                </c:pt>
                <c:pt idx="24679">
                  <c:v>6.3570159999999998</c:v>
                </c:pt>
                <c:pt idx="24680">
                  <c:v>6.3583249999999998</c:v>
                </c:pt>
                <c:pt idx="24681">
                  <c:v>6.3596320000000004</c:v>
                </c:pt>
                <c:pt idx="24682">
                  <c:v>6.3612580000000003</c:v>
                </c:pt>
                <c:pt idx="24683">
                  <c:v>6.3612580000000003</c:v>
                </c:pt>
                <c:pt idx="24684">
                  <c:v>6.3628850000000003</c:v>
                </c:pt>
                <c:pt idx="24685">
                  <c:v>6.3628859999999996</c:v>
                </c:pt>
                <c:pt idx="24686">
                  <c:v>6.3625619999999996</c:v>
                </c:pt>
                <c:pt idx="24687">
                  <c:v>6.3641880000000004</c:v>
                </c:pt>
                <c:pt idx="24688">
                  <c:v>6.3641880000000004</c:v>
                </c:pt>
                <c:pt idx="24689">
                  <c:v>6.365488</c:v>
                </c:pt>
                <c:pt idx="24690">
                  <c:v>6.3671150000000001</c:v>
                </c:pt>
                <c:pt idx="24691">
                  <c:v>6.3671150000000001</c:v>
                </c:pt>
                <c:pt idx="24692">
                  <c:v>6.3671150000000001</c:v>
                </c:pt>
                <c:pt idx="24693">
                  <c:v>6.3684120000000002</c:v>
                </c:pt>
                <c:pt idx="24694">
                  <c:v>6.3684120000000002</c:v>
                </c:pt>
                <c:pt idx="24695">
                  <c:v>6.3700400000000004</c:v>
                </c:pt>
                <c:pt idx="24696">
                  <c:v>6.369707</c:v>
                </c:pt>
                <c:pt idx="24697">
                  <c:v>6.3713360000000003</c:v>
                </c:pt>
                <c:pt idx="24698">
                  <c:v>6.3710000000000004</c:v>
                </c:pt>
                <c:pt idx="24699">
                  <c:v>6.3726279999999997</c:v>
                </c:pt>
                <c:pt idx="24700">
                  <c:v>6.3726279999999997</c:v>
                </c:pt>
                <c:pt idx="24701">
                  <c:v>6.3739189999999999</c:v>
                </c:pt>
                <c:pt idx="24702">
                  <c:v>6.3739189999999999</c:v>
                </c:pt>
                <c:pt idx="24703">
                  <c:v>6.3752060000000004</c:v>
                </c:pt>
                <c:pt idx="24704">
                  <c:v>6.3752060000000004</c:v>
                </c:pt>
                <c:pt idx="24705">
                  <c:v>6.3752060000000004</c:v>
                </c:pt>
                <c:pt idx="24706">
                  <c:v>6.3752069999999996</c:v>
                </c:pt>
                <c:pt idx="24707">
                  <c:v>6.3768339999999997</c:v>
                </c:pt>
                <c:pt idx="24708">
                  <c:v>6.3768339999999997</c:v>
                </c:pt>
                <c:pt idx="24709">
                  <c:v>6.3768339999999997</c:v>
                </c:pt>
                <c:pt idx="24710">
                  <c:v>6.3784619999999999</c:v>
                </c:pt>
                <c:pt idx="24711">
                  <c:v>6.3781179999999997</c:v>
                </c:pt>
                <c:pt idx="24712">
                  <c:v>6.3781179999999997</c:v>
                </c:pt>
                <c:pt idx="24713">
                  <c:v>6.3793990000000003</c:v>
                </c:pt>
                <c:pt idx="24714">
                  <c:v>6.3810260000000003</c:v>
                </c:pt>
                <c:pt idx="24715">
                  <c:v>6.3810260000000003</c:v>
                </c:pt>
                <c:pt idx="24716">
                  <c:v>6.3806760000000002</c:v>
                </c:pt>
                <c:pt idx="24717">
                  <c:v>6.3822999999999999</c:v>
                </c:pt>
                <c:pt idx="24718">
                  <c:v>6.3819489999999996</c:v>
                </c:pt>
                <c:pt idx="24719">
                  <c:v>6.3819489999999996</c:v>
                </c:pt>
                <c:pt idx="24720">
                  <c:v>6.383572</c:v>
                </c:pt>
                <c:pt idx="24721">
                  <c:v>6.3835740000000003</c:v>
                </c:pt>
                <c:pt idx="24722">
                  <c:v>6.3848399999999996</c:v>
                </c:pt>
                <c:pt idx="24723">
                  <c:v>6.3848399999999996</c:v>
                </c:pt>
                <c:pt idx="24724">
                  <c:v>6.3848399999999996</c:v>
                </c:pt>
                <c:pt idx="24725">
                  <c:v>6.386463</c:v>
                </c:pt>
                <c:pt idx="24726">
                  <c:v>6.386463</c:v>
                </c:pt>
                <c:pt idx="24727">
                  <c:v>6.3877259999999998</c:v>
                </c:pt>
                <c:pt idx="24728">
                  <c:v>6.3889880000000003</c:v>
                </c:pt>
                <c:pt idx="24729">
                  <c:v>6.3889880000000003</c:v>
                </c:pt>
                <c:pt idx="24730">
                  <c:v>6.390612</c:v>
                </c:pt>
                <c:pt idx="24731">
                  <c:v>6.3902460000000003</c:v>
                </c:pt>
                <c:pt idx="24732">
                  <c:v>6.3902469999999996</c:v>
                </c:pt>
                <c:pt idx="24733">
                  <c:v>6.3918699999999999</c:v>
                </c:pt>
                <c:pt idx="24734">
                  <c:v>6.3934930000000003</c:v>
                </c:pt>
                <c:pt idx="24735">
                  <c:v>6.3951180000000001</c:v>
                </c:pt>
                <c:pt idx="24736">
                  <c:v>6.3947479999999999</c:v>
                </c:pt>
                <c:pt idx="24737">
                  <c:v>6.3947479999999999</c:v>
                </c:pt>
                <c:pt idx="24738">
                  <c:v>6.3963729999999996</c:v>
                </c:pt>
                <c:pt idx="24739">
                  <c:v>6.3976240000000004</c:v>
                </c:pt>
                <c:pt idx="24740">
                  <c:v>6.3992500000000003</c:v>
                </c:pt>
                <c:pt idx="24741">
                  <c:v>6.3992500000000003</c:v>
                </c:pt>
                <c:pt idx="24742">
                  <c:v>6.4005020000000004</c:v>
                </c:pt>
                <c:pt idx="24743">
                  <c:v>6.4005020000000004</c:v>
                </c:pt>
                <c:pt idx="24744">
                  <c:v>6.4001219999999996</c:v>
                </c:pt>
                <c:pt idx="24745">
                  <c:v>6.4017480000000004</c:v>
                </c:pt>
                <c:pt idx="24746">
                  <c:v>6.4033740000000003</c:v>
                </c:pt>
                <c:pt idx="24747">
                  <c:v>6.4029910000000001</c:v>
                </c:pt>
                <c:pt idx="24748">
                  <c:v>6.4029910000000001</c:v>
                </c:pt>
                <c:pt idx="24749">
                  <c:v>6.4046200000000004</c:v>
                </c:pt>
                <c:pt idx="24750">
                  <c:v>6.4046200000000004</c:v>
                </c:pt>
                <c:pt idx="24751">
                  <c:v>6.4058599999999997</c:v>
                </c:pt>
                <c:pt idx="24752">
                  <c:v>6.4074850000000003</c:v>
                </c:pt>
                <c:pt idx="24753">
                  <c:v>6.4087230000000002</c:v>
                </c:pt>
                <c:pt idx="24754">
                  <c:v>6.4087230000000002</c:v>
                </c:pt>
                <c:pt idx="24755">
                  <c:v>6.4087240000000003</c:v>
                </c:pt>
                <c:pt idx="24756">
                  <c:v>6.4099579999999996</c:v>
                </c:pt>
                <c:pt idx="24757">
                  <c:v>6.4099589999999997</c:v>
                </c:pt>
                <c:pt idx="24758">
                  <c:v>6.4099589999999997</c:v>
                </c:pt>
                <c:pt idx="24759">
                  <c:v>6.4099589999999997</c:v>
                </c:pt>
                <c:pt idx="24760">
                  <c:v>6.4111890000000002</c:v>
                </c:pt>
                <c:pt idx="24761">
                  <c:v>6.4128179999999997</c:v>
                </c:pt>
                <c:pt idx="24762">
                  <c:v>6.4128179999999997</c:v>
                </c:pt>
                <c:pt idx="24763">
                  <c:v>6.4128179999999997</c:v>
                </c:pt>
                <c:pt idx="24764">
                  <c:v>6.4128179999999997</c:v>
                </c:pt>
                <c:pt idx="24765">
                  <c:v>6.4128179999999997</c:v>
                </c:pt>
                <c:pt idx="24766">
                  <c:v>6.4128179999999997</c:v>
                </c:pt>
                <c:pt idx="24767">
                  <c:v>6.4156709999999997</c:v>
                </c:pt>
                <c:pt idx="24768">
                  <c:v>6.4156709999999997</c:v>
                </c:pt>
                <c:pt idx="24769">
                  <c:v>6.4156709999999997</c:v>
                </c:pt>
                <c:pt idx="24770">
                  <c:v>6.4168950000000002</c:v>
                </c:pt>
                <c:pt idx="24771">
                  <c:v>6.4168950000000002</c:v>
                </c:pt>
                <c:pt idx="24772">
                  <c:v>6.4185239999999997</c:v>
                </c:pt>
                <c:pt idx="24773">
                  <c:v>6.4185239999999997</c:v>
                </c:pt>
                <c:pt idx="24774">
                  <c:v>6.419746</c:v>
                </c:pt>
                <c:pt idx="24775">
                  <c:v>6.419746</c:v>
                </c:pt>
                <c:pt idx="24776">
                  <c:v>6.420966</c:v>
                </c:pt>
                <c:pt idx="24777">
                  <c:v>6.4221830000000004</c:v>
                </c:pt>
                <c:pt idx="24778">
                  <c:v>6.4221830000000004</c:v>
                </c:pt>
                <c:pt idx="24779">
                  <c:v>6.4233960000000003</c:v>
                </c:pt>
                <c:pt idx="24780">
                  <c:v>6.4233979999999997</c:v>
                </c:pt>
                <c:pt idx="24781">
                  <c:v>6.4233979999999997</c:v>
                </c:pt>
                <c:pt idx="24782">
                  <c:v>6.4233979999999997</c:v>
                </c:pt>
                <c:pt idx="24783">
                  <c:v>6.4246059999999998</c:v>
                </c:pt>
                <c:pt idx="24784">
                  <c:v>6.4262300000000003</c:v>
                </c:pt>
                <c:pt idx="24785">
                  <c:v>6.4262300000000003</c:v>
                </c:pt>
                <c:pt idx="24786">
                  <c:v>6.4262300000000003</c:v>
                </c:pt>
                <c:pt idx="24787">
                  <c:v>6.4294849999999997</c:v>
                </c:pt>
                <c:pt idx="24788">
                  <c:v>6.4290630000000002</c:v>
                </c:pt>
                <c:pt idx="24789">
                  <c:v>6.4290640000000003</c:v>
                </c:pt>
                <c:pt idx="24790">
                  <c:v>6.4290640000000003</c:v>
                </c:pt>
                <c:pt idx="24791">
                  <c:v>6.4306910000000004</c:v>
                </c:pt>
                <c:pt idx="24792">
                  <c:v>6.4302679999999999</c:v>
                </c:pt>
                <c:pt idx="24793">
                  <c:v>6.4302679999999999</c:v>
                </c:pt>
                <c:pt idx="24794">
                  <c:v>6.4330930000000004</c:v>
                </c:pt>
                <c:pt idx="24795">
                  <c:v>6.4330930000000004</c:v>
                </c:pt>
                <c:pt idx="24796">
                  <c:v>6.434291</c:v>
                </c:pt>
                <c:pt idx="24797">
                  <c:v>6.4342920000000001</c:v>
                </c:pt>
                <c:pt idx="24798">
                  <c:v>6.4342920000000001</c:v>
                </c:pt>
                <c:pt idx="24799">
                  <c:v>6.4342920000000001</c:v>
                </c:pt>
                <c:pt idx="24800">
                  <c:v>6.4338620000000004</c:v>
                </c:pt>
                <c:pt idx="24801">
                  <c:v>6.435486</c:v>
                </c:pt>
                <c:pt idx="24802">
                  <c:v>6.435486</c:v>
                </c:pt>
                <c:pt idx="24803">
                  <c:v>6.4371119999999999</c:v>
                </c:pt>
                <c:pt idx="24804">
                  <c:v>6.4371119999999999</c:v>
                </c:pt>
                <c:pt idx="24805">
                  <c:v>6.4383010000000001</c:v>
                </c:pt>
                <c:pt idx="24806">
                  <c:v>6.4411160000000001</c:v>
                </c:pt>
                <c:pt idx="24807">
                  <c:v>6.4411160000000001</c:v>
                </c:pt>
                <c:pt idx="24808">
                  <c:v>6.4406749999999997</c:v>
                </c:pt>
                <c:pt idx="24809">
                  <c:v>6.4406749999999997</c:v>
                </c:pt>
                <c:pt idx="24810">
                  <c:v>6.4406749999999997</c:v>
                </c:pt>
                <c:pt idx="24811">
                  <c:v>6.4423000000000004</c:v>
                </c:pt>
                <c:pt idx="24812">
                  <c:v>6.4423000000000004</c:v>
                </c:pt>
                <c:pt idx="24813">
                  <c:v>6.4418579999999999</c:v>
                </c:pt>
                <c:pt idx="24814">
                  <c:v>6.4434810000000002</c:v>
                </c:pt>
                <c:pt idx="24815">
                  <c:v>6.445106</c:v>
                </c:pt>
                <c:pt idx="24816">
                  <c:v>6.4451080000000003</c:v>
                </c:pt>
                <c:pt idx="24817">
                  <c:v>6.4451080000000003</c:v>
                </c:pt>
                <c:pt idx="24818">
                  <c:v>6.4462830000000002</c:v>
                </c:pt>
                <c:pt idx="24819">
                  <c:v>6.4462840000000003</c:v>
                </c:pt>
                <c:pt idx="24820">
                  <c:v>6.4462840000000003</c:v>
                </c:pt>
                <c:pt idx="24821">
                  <c:v>6.447908</c:v>
                </c:pt>
                <c:pt idx="24822">
                  <c:v>6.4474559999999999</c:v>
                </c:pt>
                <c:pt idx="24823">
                  <c:v>6.4490780000000001</c:v>
                </c:pt>
                <c:pt idx="24824">
                  <c:v>6.4486230000000004</c:v>
                </c:pt>
                <c:pt idx="24825">
                  <c:v>6.4502439999999996</c:v>
                </c:pt>
                <c:pt idx="24826">
                  <c:v>6.4502439999999996</c:v>
                </c:pt>
                <c:pt idx="24827">
                  <c:v>6.4497869999999997</c:v>
                </c:pt>
                <c:pt idx="24828">
                  <c:v>6.4497869999999997</c:v>
                </c:pt>
                <c:pt idx="24829">
                  <c:v>6.4497879999999999</c:v>
                </c:pt>
                <c:pt idx="24830">
                  <c:v>6.4530279999999998</c:v>
                </c:pt>
                <c:pt idx="24831">
                  <c:v>6.452566</c:v>
                </c:pt>
                <c:pt idx="24832">
                  <c:v>6.4541870000000001</c:v>
                </c:pt>
                <c:pt idx="24833">
                  <c:v>6.4553440000000002</c:v>
                </c:pt>
                <c:pt idx="24834">
                  <c:v>6.4553440000000002</c:v>
                </c:pt>
                <c:pt idx="24835">
                  <c:v>6.4553440000000002</c:v>
                </c:pt>
                <c:pt idx="24836">
                  <c:v>6.4569640000000001</c:v>
                </c:pt>
                <c:pt idx="24837">
                  <c:v>6.4581160000000004</c:v>
                </c:pt>
                <c:pt idx="24838">
                  <c:v>6.4581160000000004</c:v>
                </c:pt>
                <c:pt idx="24839">
                  <c:v>6.4581160000000004</c:v>
                </c:pt>
                <c:pt idx="24840">
                  <c:v>6.4581179999999998</c:v>
                </c:pt>
                <c:pt idx="24841">
                  <c:v>6.4576440000000002</c:v>
                </c:pt>
                <c:pt idx="24842">
                  <c:v>6.4592640000000001</c:v>
                </c:pt>
                <c:pt idx="24843">
                  <c:v>6.4608850000000002</c:v>
                </c:pt>
                <c:pt idx="24844">
                  <c:v>6.4608850000000002</c:v>
                </c:pt>
                <c:pt idx="24845">
                  <c:v>6.4608840000000001</c:v>
                </c:pt>
                <c:pt idx="24846">
                  <c:v>6.4608840000000001</c:v>
                </c:pt>
                <c:pt idx="24847">
                  <c:v>6.462027</c:v>
                </c:pt>
                <c:pt idx="24848">
                  <c:v>6.4636490000000002</c:v>
                </c:pt>
                <c:pt idx="24849">
                  <c:v>6.4636490000000002</c:v>
                </c:pt>
                <c:pt idx="24850">
                  <c:v>6.4631679999999996</c:v>
                </c:pt>
                <c:pt idx="24851">
                  <c:v>6.4647889999999997</c:v>
                </c:pt>
                <c:pt idx="24852">
                  <c:v>6.4659259999999996</c:v>
                </c:pt>
                <c:pt idx="24853">
                  <c:v>6.4659259999999996</c:v>
                </c:pt>
                <c:pt idx="24854">
                  <c:v>6.4659259999999996</c:v>
                </c:pt>
                <c:pt idx="24855">
                  <c:v>6.4675479999999999</c:v>
                </c:pt>
                <c:pt idx="24856">
                  <c:v>6.4675479999999999</c:v>
                </c:pt>
                <c:pt idx="24857">
                  <c:v>6.4686820000000003</c:v>
                </c:pt>
                <c:pt idx="24858">
                  <c:v>6.4686820000000003</c:v>
                </c:pt>
                <c:pt idx="24859">
                  <c:v>6.4703030000000004</c:v>
                </c:pt>
                <c:pt idx="24860">
                  <c:v>6.4703030000000004</c:v>
                </c:pt>
                <c:pt idx="24861">
                  <c:v>6.4703030000000004</c:v>
                </c:pt>
                <c:pt idx="24862">
                  <c:v>6.4714320000000001</c:v>
                </c:pt>
                <c:pt idx="24863">
                  <c:v>6.4714320000000001</c:v>
                </c:pt>
                <c:pt idx="24864">
                  <c:v>6.4714320000000001</c:v>
                </c:pt>
                <c:pt idx="24865">
                  <c:v>6.472556</c:v>
                </c:pt>
                <c:pt idx="24866">
                  <c:v>6.4741759999999999</c:v>
                </c:pt>
                <c:pt idx="24867">
                  <c:v>6.4741759999999999</c:v>
                </c:pt>
                <c:pt idx="24868">
                  <c:v>6.4736760000000002</c:v>
                </c:pt>
                <c:pt idx="24869">
                  <c:v>6.4736760000000002</c:v>
                </c:pt>
                <c:pt idx="24870">
                  <c:v>6.475295</c:v>
                </c:pt>
                <c:pt idx="24871">
                  <c:v>6.475295</c:v>
                </c:pt>
                <c:pt idx="24872">
                  <c:v>6.475295</c:v>
                </c:pt>
                <c:pt idx="24873">
                  <c:v>6.4764099999999996</c:v>
                </c:pt>
                <c:pt idx="24874">
                  <c:v>6.4764099999999996</c:v>
                </c:pt>
                <c:pt idx="24875">
                  <c:v>6.4764109999999997</c:v>
                </c:pt>
                <c:pt idx="24876">
                  <c:v>6.4764109999999997</c:v>
                </c:pt>
                <c:pt idx="24877">
                  <c:v>6.4780300000000004</c:v>
                </c:pt>
                <c:pt idx="24878">
                  <c:v>6.4780300000000004</c:v>
                </c:pt>
                <c:pt idx="24879">
                  <c:v>6.4775239999999998</c:v>
                </c:pt>
                <c:pt idx="24880">
                  <c:v>6.4775239999999998</c:v>
                </c:pt>
                <c:pt idx="24881">
                  <c:v>6.4786320000000002</c:v>
                </c:pt>
                <c:pt idx="24882">
                  <c:v>6.480251</c:v>
                </c:pt>
                <c:pt idx="24883">
                  <c:v>6.4818699999999998</c:v>
                </c:pt>
                <c:pt idx="24884">
                  <c:v>6.4818699999999998</c:v>
                </c:pt>
                <c:pt idx="24885">
                  <c:v>6.4829759999999998</c:v>
                </c:pt>
                <c:pt idx="24886">
                  <c:v>6.4829780000000001</c:v>
                </c:pt>
                <c:pt idx="24887">
                  <c:v>6.4829780000000001</c:v>
                </c:pt>
                <c:pt idx="24888">
                  <c:v>6.4845940000000004</c:v>
                </c:pt>
                <c:pt idx="24889">
                  <c:v>6.4856959999999999</c:v>
                </c:pt>
                <c:pt idx="24890">
                  <c:v>6.4856959999999999</c:v>
                </c:pt>
                <c:pt idx="24891">
                  <c:v>6.4867939999999997</c:v>
                </c:pt>
                <c:pt idx="24892">
                  <c:v>6.4867939999999997</c:v>
                </c:pt>
                <c:pt idx="24893">
                  <c:v>6.4878900000000002</c:v>
                </c:pt>
                <c:pt idx="24894">
                  <c:v>6.4895069999999997</c:v>
                </c:pt>
                <c:pt idx="24895">
                  <c:v>6.4895069999999997</c:v>
                </c:pt>
                <c:pt idx="24896">
                  <c:v>6.4895060000000004</c:v>
                </c:pt>
                <c:pt idx="24897">
                  <c:v>6.4905980000000003</c:v>
                </c:pt>
                <c:pt idx="24898">
                  <c:v>6.4905980000000003</c:v>
                </c:pt>
                <c:pt idx="24899">
                  <c:v>6.4922149999999998</c:v>
                </c:pt>
                <c:pt idx="24900">
                  <c:v>6.492216</c:v>
                </c:pt>
                <c:pt idx="24901">
                  <c:v>6.4933009999999998</c:v>
                </c:pt>
                <c:pt idx="24902">
                  <c:v>6.4933009999999998</c:v>
                </c:pt>
                <c:pt idx="24903">
                  <c:v>6.4949199999999996</c:v>
                </c:pt>
                <c:pt idx="24904">
                  <c:v>6.4949199999999996</c:v>
                </c:pt>
                <c:pt idx="24905">
                  <c:v>6.4943840000000002</c:v>
                </c:pt>
                <c:pt idx="24906">
                  <c:v>6.4960009999999997</c:v>
                </c:pt>
                <c:pt idx="24907">
                  <c:v>6.4960009999999997</c:v>
                </c:pt>
                <c:pt idx="24908">
                  <c:v>6.4976209999999996</c:v>
                </c:pt>
                <c:pt idx="24909">
                  <c:v>6.4976209999999996</c:v>
                </c:pt>
                <c:pt idx="24910">
                  <c:v>6.4992419999999997</c:v>
                </c:pt>
                <c:pt idx="24911">
                  <c:v>6.5003209999999996</c:v>
                </c:pt>
                <c:pt idx="24912">
                  <c:v>6.5003209999999996</c:v>
                </c:pt>
                <c:pt idx="24913">
                  <c:v>6.5003209999999996</c:v>
                </c:pt>
                <c:pt idx="24914">
                  <c:v>6.5019419999999997</c:v>
                </c:pt>
                <c:pt idx="24915">
                  <c:v>6.5019419999999997</c:v>
                </c:pt>
                <c:pt idx="24916">
                  <c:v>6.5013959999999997</c:v>
                </c:pt>
                <c:pt idx="24917">
                  <c:v>6.5013949999999996</c:v>
                </c:pt>
                <c:pt idx="24918">
                  <c:v>6.5030159999999997</c:v>
                </c:pt>
                <c:pt idx="24919">
                  <c:v>6.5030159999999997</c:v>
                </c:pt>
                <c:pt idx="24920">
                  <c:v>6.5030159999999997</c:v>
                </c:pt>
                <c:pt idx="24921">
                  <c:v>6.504086</c:v>
                </c:pt>
                <c:pt idx="24922">
                  <c:v>6.505706</c:v>
                </c:pt>
                <c:pt idx="24923">
                  <c:v>6.5051540000000001</c:v>
                </c:pt>
                <c:pt idx="24924">
                  <c:v>6.5051560000000004</c:v>
                </c:pt>
                <c:pt idx="24925">
                  <c:v>6.5051540000000001</c:v>
                </c:pt>
                <c:pt idx="24926">
                  <c:v>6.5067740000000001</c:v>
                </c:pt>
                <c:pt idx="24927">
                  <c:v>6.5078370000000003</c:v>
                </c:pt>
                <c:pt idx="24928">
                  <c:v>6.5078370000000003</c:v>
                </c:pt>
                <c:pt idx="24929">
                  <c:v>6.5078370000000003</c:v>
                </c:pt>
                <c:pt idx="24930">
                  <c:v>6.5078379999999996</c:v>
                </c:pt>
                <c:pt idx="24931">
                  <c:v>6.5088949999999999</c:v>
                </c:pt>
                <c:pt idx="24932">
                  <c:v>6.5088949999999999</c:v>
                </c:pt>
                <c:pt idx="24933">
                  <c:v>6.5099489999999998</c:v>
                </c:pt>
                <c:pt idx="24934">
                  <c:v>6.5099489999999998</c:v>
                </c:pt>
                <c:pt idx="24935">
                  <c:v>6.5099499999999999</c:v>
                </c:pt>
                <c:pt idx="24936">
                  <c:v>6.5099499999999999</c:v>
                </c:pt>
                <c:pt idx="24937">
                  <c:v>6.5115629999999998</c:v>
                </c:pt>
                <c:pt idx="24938">
                  <c:v>6.5115629999999998</c:v>
                </c:pt>
                <c:pt idx="24939">
                  <c:v>6.512613</c:v>
                </c:pt>
                <c:pt idx="24940">
                  <c:v>6.512613</c:v>
                </c:pt>
                <c:pt idx="24941">
                  <c:v>6.512613</c:v>
                </c:pt>
                <c:pt idx="24942">
                  <c:v>6.5142280000000001</c:v>
                </c:pt>
                <c:pt idx="24943">
                  <c:v>6.5136580000000004</c:v>
                </c:pt>
                <c:pt idx="24944">
                  <c:v>6.5136599999999998</c:v>
                </c:pt>
                <c:pt idx="24945">
                  <c:v>6.5152739999999998</c:v>
                </c:pt>
                <c:pt idx="24946">
                  <c:v>6.5152739999999998</c:v>
                </c:pt>
                <c:pt idx="24947">
                  <c:v>6.5147019999999998</c:v>
                </c:pt>
                <c:pt idx="24948">
                  <c:v>6.5163159999999998</c:v>
                </c:pt>
                <c:pt idx="24949">
                  <c:v>6.5163159999999998</c:v>
                </c:pt>
                <c:pt idx="24950">
                  <c:v>6.5189680000000001</c:v>
                </c:pt>
                <c:pt idx="24951">
                  <c:v>6.5189680000000001</c:v>
                </c:pt>
                <c:pt idx="24952">
                  <c:v>6.5189680000000001</c:v>
                </c:pt>
                <c:pt idx="24953">
                  <c:v>6.5189680000000001</c:v>
                </c:pt>
                <c:pt idx="24954">
                  <c:v>6.52</c:v>
                </c:pt>
                <c:pt idx="24955">
                  <c:v>6.52</c:v>
                </c:pt>
                <c:pt idx="24956">
                  <c:v>6.5194200000000002</c:v>
                </c:pt>
                <c:pt idx="24957">
                  <c:v>6.5210309999999998</c:v>
                </c:pt>
                <c:pt idx="24958">
                  <c:v>6.5226439999999997</c:v>
                </c:pt>
                <c:pt idx="24959">
                  <c:v>6.5236700000000001</c:v>
                </c:pt>
                <c:pt idx="24960">
                  <c:v>6.5236710000000002</c:v>
                </c:pt>
                <c:pt idx="24961">
                  <c:v>6.5236700000000001</c:v>
                </c:pt>
                <c:pt idx="24962">
                  <c:v>6.5252840000000001</c:v>
                </c:pt>
                <c:pt idx="24963">
                  <c:v>6.5252829999999999</c:v>
                </c:pt>
                <c:pt idx="24964">
                  <c:v>6.5252829999999999</c:v>
                </c:pt>
                <c:pt idx="24965">
                  <c:v>6.5263049999999998</c:v>
                </c:pt>
                <c:pt idx="24966">
                  <c:v>6.5263049999999998</c:v>
                </c:pt>
                <c:pt idx="24967">
                  <c:v>6.5279179999999997</c:v>
                </c:pt>
                <c:pt idx="24968">
                  <c:v>6.5279179999999997</c:v>
                </c:pt>
                <c:pt idx="24969">
                  <c:v>6.5273199999999996</c:v>
                </c:pt>
                <c:pt idx="24970">
                  <c:v>6.5273199999999996</c:v>
                </c:pt>
                <c:pt idx="24971">
                  <c:v>6.528931</c:v>
                </c:pt>
                <c:pt idx="24972">
                  <c:v>6.5289320000000002</c:v>
                </c:pt>
                <c:pt idx="24973">
                  <c:v>6.5289320000000002</c:v>
                </c:pt>
                <c:pt idx="24974">
                  <c:v>6.5299420000000001</c:v>
                </c:pt>
                <c:pt idx="24975">
                  <c:v>6.5299420000000001</c:v>
                </c:pt>
                <c:pt idx="24976">
                  <c:v>6.5325620000000004</c:v>
                </c:pt>
                <c:pt idx="24977">
                  <c:v>6.5325620000000004</c:v>
                </c:pt>
                <c:pt idx="24978">
                  <c:v>6.5325620000000004</c:v>
                </c:pt>
                <c:pt idx="24979">
                  <c:v>6.5325620000000004</c:v>
                </c:pt>
                <c:pt idx="24980">
                  <c:v>6.5325620000000004</c:v>
                </c:pt>
                <c:pt idx="24981">
                  <c:v>6.5341740000000001</c:v>
                </c:pt>
                <c:pt idx="24982">
                  <c:v>6.5351780000000002</c:v>
                </c:pt>
                <c:pt idx="24983">
                  <c:v>6.5351780000000002</c:v>
                </c:pt>
                <c:pt idx="24984">
                  <c:v>6.5351780000000002</c:v>
                </c:pt>
                <c:pt idx="24985">
                  <c:v>6.5367899999999999</c:v>
                </c:pt>
                <c:pt idx="24986">
                  <c:v>6.5361760000000002</c:v>
                </c:pt>
                <c:pt idx="24987">
                  <c:v>6.5377869999999998</c:v>
                </c:pt>
                <c:pt idx="24988">
                  <c:v>6.53878</c:v>
                </c:pt>
                <c:pt idx="24989">
                  <c:v>6.5387810000000002</c:v>
                </c:pt>
                <c:pt idx="24990">
                  <c:v>6.5387810000000002</c:v>
                </c:pt>
                <c:pt idx="24991">
                  <c:v>6.5397699999999999</c:v>
                </c:pt>
                <c:pt idx="24992">
                  <c:v>6.5413810000000003</c:v>
                </c:pt>
                <c:pt idx="24993">
                  <c:v>6.5429919999999999</c:v>
                </c:pt>
                <c:pt idx="24994">
                  <c:v>6.5429919999999999</c:v>
                </c:pt>
                <c:pt idx="24995">
                  <c:v>6.5429919999999999</c:v>
                </c:pt>
                <c:pt idx="24996">
                  <c:v>6.5439790000000002</c:v>
                </c:pt>
                <c:pt idx="24997">
                  <c:v>6.5439790000000002</c:v>
                </c:pt>
                <c:pt idx="24998">
                  <c:v>6.5439790000000002</c:v>
                </c:pt>
                <c:pt idx="24999">
                  <c:v>6.5439790000000002</c:v>
                </c:pt>
                <c:pt idx="25000">
                  <c:v>6.5455920000000001</c:v>
                </c:pt>
                <c:pt idx="25001">
                  <c:v>6.5455920000000001</c:v>
                </c:pt>
                <c:pt idx="25002">
                  <c:v>6.5449630000000001</c:v>
                </c:pt>
                <c:pt idx="25003">
                  <c:v>6.5449630000000001</c:v>
                </c:pt>
                <c:pt idx="25004">
                  <c:v>6.548184</c:v>
                </c:pt>
                <c:pt idx="25005">
                  <c:v>6.548184</c:v>
                </c:pt>
                <c:pt idx="25006">
                  <c:v>6.5481860000000003</c:v>
                </c:pt>
                <c:pt idx="25007">
                  <c:v>6.5491630000000001</c:v>
                </c:pt>
                <c:pt idx="25008">
                  <c:v>6.5491630000000001</c:v>
                </c:pt>
                <c:pt idx="25009">
                  <c:v>6.5491630000000001</c:v>
                </c:pt>
                <c:pt idx="25010">
                  <c:v>6.5491619999999999</c:v>
                </c:pt>
                <c:pt idx="25011">
                  <c:v>6.550135</c:v>
                </c:pt>
                <c:pt idx="25012">
                  <c:v>6.5517459999999996</c:v>
                </c:pt>
                <c:pt idx="25013">
                  <c:v>6.5517459999999996</c:v>
                </c:pt>
                <c:pt idx="25014">
                  <c:v>6.5517469999999998</c:v>
                </c:pt>
                <c:pt idx="25015">
                  <c:v>6.5517469999999998</c:v>
                </c:pt>
                <c:pt idx="25016">
                  <c:v>6.5517469999999998</c:v>
                </c:pt>
                <c:pt idx="25017">
                  <c:v>6.5543240000000003</c:v>
                </c:pt>
                <c:pt idx="25018">
                  <c:v>6.5552890000000001</c:v>
                </c:pt>
                <c:pt idx="25019">
                  <c:v>6.5569009999999999</c:v>
                </c:pt>
                <c:pt idx="25020">
                  <c:v>6.5569009999999999</c:v>
                </c:pt>
                <c:pt idx="25021">
                  <c:v>6.5562500000000004</c:v>
                </c:pt>
                <c:pt idx="25022">
                  <c:v>6.5578620000000001</c:v>
                </c:pt>
                <c:pt idx="25023">
                  <c:v>6.5578620000000001</c:v>
                </c:pt>
                <c:pt idx="25024">
                  <c:v>6.5578620000000001</c:v>
                </c:pt>
                <c:pt idx="25025">
                  <c:v>6.5594720000000004</c:v>
                </c:pt>
                <c:pt idx="25026">
                  <c:v>6.5604279999999999</c:v>
                </c:pt>
                <c:pt idx="25027">
                  <c:v>6.5604279999999999</c:v>
                </c:pt>
                <c:pt idx="25028">
                  <c:v>6.5620380000000003</c:v>
                </c:pt>
                <c:pt idx="25029">
                  <c:v>6.5620380000000003</c:v>
                </c:pt>
                <c:pt idx="25030">
                  <c:v>6.562989</c:v>
                </c:pt>
                <c:pt idx="25031">
                  <c:v>6.562989</c:v>
                </c:pt>
                <c:pt idx="25032">
                  <c:v>6.562989</c:v>
                </c:pt>
                <c:pt idx="25033">
                  <c:v>6.562989</c:v>
                </c:pt>
                <c:pt idx="25034">
                  <c:v>6.5646000000000004</c:v>
                </c:pt>
                <c:pt idx="25035">
                  <c:v>6.5646000000000004</c:v>
                </c:pt>
                <c:pt idx="25036">
                  <c:v>6.563936</c:v>
                </c:pt>
                <c:pt idx="25037">
                  <c:v>6.563936</c:v>
                </c:pt>
                <c:pt idx="25038">
                  <c:v>6.563936</c:v>
                </c:pt>
                <c:pt idx="25039">
                  <c:v>6.563936</c:v>
                </c:pt>
                <c:pt idx="25040">
                  <c:v>6.563936</c:v>
                </c:pt>
                <c:pt idx="25041">
                  <c:v>6.5655460000000003</c:v>
                </c:pt>
                <c:pt idx="25042">
                  <c:v>6.5655460000000003</c:v>
                </c:pt>
                <c:pt idx="25043">
                  <c:v>6.5664870000000004</c:v>
                </c:pt>
                <c:pt idx="25044">
                  <c:v>6.5664870000000004</c:v>
                </c:pt>
                <c:pt idx="25045">
                  <c:v>6.5664870000000004</c:v>
                </c:pt>
                <c:pt idx="25046">
                  <c:v>6.5664870000000004</c:v>
                </c:pt>
                <c:pt idx="25047">
                  <c:v>6.5674239999999999</c:v>
                </c:pt>
                <c:pt idx="25048">
                  <c:v>6.5674239999999999</c:v>
                </c:pt>
                <c:pt idx="25049">
                  <c:v>6.5699639999999997</c:v>
                </c:pt>
                <c:pt idx="25050">
                  <c:v>6.5699639999999997</c:v>
                </c:pt>
                <c:pt idx="25051">
                  <c:v>6.5715719999999997</c:v>
                </c:pt>
                <c:pt idx="25052">
                  <c:v>6.5715719999999997</c:v>
                </c:pt>
                <c:pt idx="25053">
                  <c:v>6.5715719999999997</c:v>
                </c:pt>
                <c:pt idx="25054">
                  <c:v>6.5741120000000004</c:v>
                </c:pt>
                <c:pt idx="25055">
                  <c:v>6.5741120000000004</c:v>
                </c:pt>
                <c:pt idx="25056">
                  <c:v>6.5741139999999998</c:v>
                </c:pt>
                <c:pt idx="25057">
                  <c:v>6.5741139999999998</c:v>
                </c:pt>
                <c:pt idx="25058">
                  <c:v>6.5741139999999998</c:v>
                </c:pt>
                <c:pt idx="25059">
                  <c:v>6.5734300000000001</c:v>
                </c:pt>
                <c:pt idx="25060">
                  <c:v>6.5734300000000001</c:v>
                </c:pt>
                <c:pt idx="25061">
                  <c:v>6.5750380000000002</c:v>
                </c:pt>
                <c:pt idx="25062">
                  <c:v>6.5750380000000002</c:v>
                </c:pt>
                <c:pt idx="25063">
                  <c:v>6.5743499999999999</c:v>
                </c:pt>
                <c:pt idx="25064">
                  <c:v>6.5743499999999999</c:v>
                </c:pt>
                <c:pt idx="25065">
                  <c:v>6.575958</c:v>
                </c:pt>
                <c:pt idx="25066">
                  <c:v>6.5784789999999997</c:v>
                </c:pt>
                <c:pt idx="25067">
                  <c:v>6.5784789999999997</c:v>
                </c:pt>
                <c:pt idx="25068">
                  <c:v>6.5800850000000004</c:v>
                </c:pt>
                <c:pt idx="25069">
                  <c:v>6.5800850000000004</c:v>
                </c:pt>
                <c:pt idx="25070">
                  <c:v>6.5800850000000004</c:v>
                </c:pt>
                <c:pt idx="25071">
                  <c:v>6.5809949999999997</c:v>
                </c:pt>
                <c:pt idx="25072">
                  <c:v>6.5809939999999996</c:v>
                </c:pt>
                <c:pt idx="25073">
                  <c:v>6.5826019999999996</c:v>
                </c:pt>
                <c:pt idx="25074">
                  <c:v>6.5826010000000004</c:v>
                </c:pt>
                <c:pt idx="25075">
                  <c:v>6.5826010000000004</c:v>
                </c:pt>
                <c:pt idx="25076">
                  <c:v>6.5818989999999999</c:v>
                </c:pt>
                <c:pt idx="25077">
                  <c:v>6.5835030000000003</c:v>
                </c:pt>
                <c:pt idx="25078">
                  <c:v>6.5835030000000003</c:v>
                </c:pt>
                <c:pt idx="25079">
                  <c:v>6.5835030000000003</c:v>
                </c:pt>
                <c:pt idx="25080">
                  <c:v>6.5867139999999997</c:v>
                </c:pt>
                <c:pt idx="25081">
                  <c:v>6.5860050000000001</c:v>
                </c:pt>
                <c:pt idx="25082">
                  <c:v>6.5860050000000001</c:v>
                </c:pt>
                <c:pt idx="25083">
                  <c:v>6.5860050000000001</c:v>
                </c:pt>
                <c:pt idx="25084">
                  <c:v>6.5876099999999997</c:v>
                </c:pt>
                <c:pt idx="25085">
                  <c:v>6.5892160000000004</c:v>
                </c:pt>
                <c:pt idx="25086">
                  <c:v>6.5892160000000004</c:v>
                </c:pt>
                <c:pt idx="25087">
                  <c:v>6.5901100000000001</c:v>
                </c:pt>
                <c:pt idx="25088">
                  <c:v>6.5901100000000001</c:v>
                </c:pt>
                <c:pt idx="25089">
                  <c:v>6.5901100000000001</c:v>
                </c:pt>
                <c:pt idx="25090">
                  <c:v>6.5901100000000001</c:v>
                </c:pt>
                <c:pt idx="25091">
                  <c:v>6.5917159999999999</c:v>
                </c:pt>
                <c:pt idx="25092">
                  <c:v>6.5917159999999999</c:v>
                </c:pt>
                <c:pt idx="25093">
                  <c:v>6.5909959999999996</c:v>
                </c:pt>
                <c:pt idx="25094">
                  <c:v>6.5926010000000002</c:v>
                </c:pt>
                <c:pt idx="25095">
                  <c:v>6.5926010000000002</c:v>
                </c:pt>
                <c:pt idx="25096">
                  <c:v>6.5926020000000003</c:v>
                </c:pt>
                <c:pt idx="25097">
                  <c:v>6.5926020000000003</c:v>
                </c:pt>
                <c:pt idx="25098">
                  <c:v>6.5942059999999998</c:v>
                </c:pt>
                <c:pt idx="25099">
                  <c:v>6.5942059999999998</c:v>
                </c:pt>
                <c:pt idx="25100">
                  <c:v>6.5934809999999997</c:v>
                </c:pt>
                <c:pt idx="25101">
                  <c:v>6.5966889999999996</c:v>
                </c:pt>
                <c:pt idx="25102">
                  <c:v>6.5966889999999996</c:v>
                </c:pt>
                <c:pt idx="25103">
                  <c:v>6.5982960000000004</c:v>
                </c:pt>
                <c:pt idx="25104">
                  <c:v>6.5999049999999997</c:v>
                </c:pt>
                <c:pt idx="25105">
                  <c:v>6.59917</c:v>
                </c:pt>
                <c:pt idx="25106">
                  <c:v>6.6007759999999998</c:v>
                </c:pt>
                <c:pt idx="25107">
                  <c:v>6.6007759999999998</c:v>
                </c:pt>
                <c:pt idx="25108">
                  <c:v>6.6007759999999998</c:v>
                </c:pt>
                <c:pt idx="25109">
                  <c:v>6.6007759999999998</c:v>
                </c:pt>
                <c:pt idx="25110">
                  <c:v>6.6007759999999998</c:v>
                </c:pt>
                <c:pt idx="25111">
                  <c:v>6.6007759999999998</c:v>
                </c:pt>
                <c:pt idx="25112">
                  <c:v>6.6000379999999996</c:v>
                </c:pt>
                <c:pt idx="25113">
                  <c:v>6.6032479999999998</c:v>
                </c:pt>
                <c:pt idx="25114">
                  <c:v>6.6032479999999998</c:v>
                </c:pt>
                <c:pt idx="25115">
                  <c:v>6.6032479999999998</c:v>
                </c:pt>
                <c:pt idx="25116">
                  <c:v>6.6032479999999998</c:v>
                </c:pt>
                <c:pt idx="25117">
                  <c:v>6.6032479999999998</c:v>
                </c:pt>
                <c:pt idx="25118">
                  <c:v>6.6048530000000003</c:v>
                </c:pt>
                <c:pt idx="25119">
                  <c:v>6.6057119999999996</c:v>
                </c:pt>
                <c:pt idx="25120">
                  <c:v>6.6057119999999996</c:v>
                </c:pt>
                <c:pt idx="25121">
                  <c:v>6.6057119999999996</c:v>
                </c:pt>
                <c:pt idx="25122">
                  <c:v>6.6057119999999996</c:v>
                </c:pt>
                <c:pt idx="25123">
                  <c:v>6.6073190000000004</c:v>
                </c:pt>
                <c:pt idx="25124">
                  <c:v>6.6073190000000004</c:v>
                </c:pt>
                <c:pt idx="25125">
                  <c:v>6.6073190000000004</c:v>
                </c:pt>
                <c:pt idx="25126">
                  <c:v>6.6089250000000002</c:v>
                </c:pt>
                <c:pt idx="25127">
                  <c:v>6.6097739999999998</c:v>
                </c:pt>
                <c:pt idx="25128">
                  <c:v>6.6097720000000004</c:v>
                </c:pt>
                <c:pt idx="25129">
                  <c:v>6.6097739999999998</c:v>
                </c:pt>
                <c:pt idx="25130">
                  <c:v>6.6113799999999996</c:v>
                </c:pt>
                <c:pt idx="25131">
                  <c:v>6.6129879999999996</c:v>
                </c:pt>
                <c:pt idx="25132">
                  <c:v>6.6129879999999996</c:v>
                </c:pt>
                <c:pt idx="25133">
                  <c:v>6.6138279999999998</c:v>
                </c:pt>
                <c:pt idx="25134">
                  <c:v>6.6138279999999998</c:v>
                </c:pt>
                <c:pt idx="25135">
                  <c:v>6.6138279999999998</c:v>
                </c:pt>
                <c:pt idx="25136">
                  <c:v>6.6146630000000002</c:v>
                </c:pt>
                <c:pt idx="25137">
                  <c:v>6.6146630000000002</c:v>
                </c:pt>
                <c:pt idx="25138">
                  <c:v>6.6146640000000003</c:v>
                </c:pt>
                <c:pt idx="25139">
                  <c:v>6.6146640000000003</c:v>
                </c:pt>
                <c:pt idx="25140">
                  <c:v>6.6146640000000003</c:v>
                </c:pt>
                <c:pt idx="25141">
                  <c:v>6.616269</c:v>
                </c:pt>
                <c:pt idx="25142">
                  <c:v>6.6162679999999998</c:v>
                </c:pt>
                <c:pt idx="25143">
                  <c:v>6.6178739999999996</c:v>
                </c:pt>
                <c:pt idx="25144">
                  <c:v>6.6178739999999996</c:v>
                </c:pt>
                <c:pt idx="25145">
                  <c:v>6.6178739999999996</c:v>
                </c:pt>
                <c:pt idx="25146">
                  <c:v>6.6186999999999996</c:v>
                </c:pt>
                <c:pt idx="25147">
                  <c:v>6.6187009999999997</c:v>
                </c:pt>
                <c:pt idx="25148">
                  <c:v>6.6203060000000002</c:v>
                </c:pt>
                <c:pt idx="25149">
                  <c:v>6.6203060000000002</c:v>
                </c:pt>
                <c:pt idx="25150">
                  <c:v>6.6203060000000002</c:v>
                </c:pt>
                <c:pt idx="25151">
                  <c:v>6.6211279999999997</c:v>
                </c:pt>
                <c:pt idx="25152">
                  <c:v>6.6211279999999997</c:v>
                </c:pt>
                <c:pt idx="25153">
                  <c:v>6.6211279999999997</c:v>
                </c:pt>
                <c:pt idx="25154">
                  <c:v>6.6219450000000002</c:v>
                </c:pt>
                <c:pt idx="25155">
                  <c:v>6.6219450000000002</c:v>
                </c:pt>
                <c:pt idx="25156">
                  <c:v>6.6235489999999997</c:v>
                </c:pt>
                <c:pt idx="25157">
                  <c:v>6.6235480000000004</c:v>
                </c:pt>
                <c:pt idx="25158">
                  <c:v>6.6243619999999996</c:v>
                </c:pt>
                <c:pt idx="25159">
                  <c:v>6.6243619999999996</c:v>
                </c:pt>
                <c:pt idx="25160">
                  <c:v>6.6251720000000001</c:v>
                </c:pt>
                <c:pt idx="25161">
                  <c:v>6.6251720000000001</c:v>
                </c:pt>
                <c:pt idx="25162">
                  <c:v>6.6251720000000001</c:v>
                </c:pt>
                <c:pt idx="25163">
                  <c:v>6.6251720000000001</c:v>
                </c:pt>
                <c:pt idx="25164">
                  <c:v>6.6283779999999997</c:v>
                </c:pt>
                <c:pt idx="25165">
                  <c:v>6.6283779999999997</c:v>
                </c:pt>
                <c:pt idx="25166">
                  <c:v>6.62758</c:v>
                </c:pt>
                <c:pt idx="25167">
                  <c:v>6.6291840000000004</c:v>
                </c:pt>
                <c:pt idx="25168">
                  <c:v>6.6291840000000004</c:v>
                </c:pt>
                <c:pt idx="25169">
                  <c:v>6.6291840000000004</c:v>
                </c:pt>
                <c:pt idx="25170">
                  <c:v>6.6291840000000004</c:v>
                </c:pt>
                <c:pt idx="25171">
                  <c:v>6.6291840000000004</c:v>
                </c:pt>
                <c:pt idx="25172">
                  <c:v>6.6283820000000002</c:v>
                </c:pt>
                <c:pt idx="25173">
                  <c:v>6.6283820000000002</c:v>
                </c:pt>
                <c:pt idx="25174">
                  <c:v>6.6315819999999999</c:v>
                </c:pt>
                <c:pt idx="25175">
                  <c:v>6.6315819999999999</c:v>
                </c:pt>
                <c:pt idx="25176">
                  <c:v>6.6315819999999999</c:v>
                </c:pt>
                <c:pt idx="25177">
                  <c:v>6.6315819999999999</c:v>
                </c:pt>
                <c:pt idx="25178">
                  <c:v>6.6323780000000001</c:v>
                </c:pt>
                <c:pt idx="25179">
                  <c:v>6.6323780000000001</c:v>
                </c:pt>
                <c:pt idx="25180">
                  <c:v>6.6323790000000002</c:v>
                </c:pt>
                <c:pt idx="25181">
                  <c:v>6.6355820000000003</c:v>
                </c:pt>
                <c:pt idx="25182">
                  <c:v>6.6347690000000004</c:v>
                </c:pt>
                <c:pt idx="25183">
                  <c:v>6.6347690000000004</c:v>
                </c:pt>
                <c:pt idx="25184">
                  <c:v>6.6347690000000004</c:v>
                </c:pt>
                <c:pt idx="25185">
                  <c:v>6.6363700000000003</c:v>
                </c:pt>
                <c:pt idx="25186">
                  <c:v>6.6355529999999998</c:v>
                </c:pt>
                <c:pt idx="25187">
                  <c:v>6.6355529999999998</c:v>
                </c:pt>
                <c:pt idx="25188">
                  <c:v>6.6355529999999998</c:v>
                </c:pt>
                <c:pt idx="25189">
                  <c:v>6.6371529999999996</c:v>
                </c:pt>
                <c:pt idx="25190">
                  <c:v>6.6371529999999996</c:v>
                </c:pt>
                <c:pt idx="25191">
                  <c:v>6.6363349999999999</c:v>
                </c:pt>
                <c:pt idx="25192">
                  <c:v>6.6363370000000002</c:v>
                </c:pt>
                <c:pt idx="25193">
                  <c:v>6.6379339999999996</c:v>
                </c:pt>
                <c:pt idx="25194">
                  <c:v>6.6371149999999997</c:v>
                </c:pt>
                <c:pt idx="25195">
                  <c:v>6.6378899999999996</c:v>
                </c:pt>
                <c:pt idx="25196">
                  <c:v>6.6378899999999996</c:v>
                </c:pt>
                <c:pt idx="25197">
                  <c:v>6.6394880000000001</c:v>
                </c:pt>
                <c:pt idx="25198">
                  <c:v>6.6394880000000001</c:v>
                </c:pt>
                <c:pt idx="25199">
                  <c:v>6.6394880000000001</c:v>
                </c:pt>
                <c:pt idx="25200">
                  <c:v>6.6386649999999996</c:v>
                </c:pt>
                <c:pt idx="25201">
                  <c:v>6.6386649999999996</c:v>
                </c:pt>
                <c:pt idx="25202">
                  <c:v>6.6410299999999998</c:v>
                </c:pt>
                <c:pt idx="25203">
                  <c:v>6.6426259999999999</c:v>
                </c:pt>
                <c:pt idx="25204">
                  <c:v>6.6426259999999999</c:v>
                </c:pt>
                <c:pt idx="25205">
                  <c:v>6.6426259999999999</c:v>
                </c:pt>
                <c:pt idx="25206">
                  <c:v>6.6417970000000004</c:v>
                </c:pt>
                <c:pt idx="25207">
                  <c:v>6.6425609999999997</c:v>
                </c:pt>
                <c:pt idx="25208">
                  <c:v>6.6441559999999997</c:v>
                </c:pt>
                <c:pt idx="25209">
                  <c:v>6.6441559999999997</c:v>
                </c:pt>
                <c:pt idx="25210">
                  <c:v>6.6433220000000004</c:v>
                </c:pt>
                <c:pt idx="25211">
                  <c:v>6.6433220000000004</c:v>
                </c:pt>
                <c:pt idx="25212">
                  <c:v>6.6449160000000003</c:v>
                </c:pt>
                <c:pt idx="25213">
                  <c:v>6.6449160000000003</c:v>
                </c:pt>
                <c:pt idx="25214">
                  <c:v>6.6449160000000003</c:v>
                </c:pt>
                <c:pt idx="25215">
                  <c:v>6.6440799999999998</c:v>
                </c:pt>
                <c:pt idx="25216">
                  <c:v>6.6456720000000002</c:v>
                </c:pt>
                <c:pt idx="25217">
                  <c:v>6.6448340000000004</c:v>
                </c:pt>
                <c:pt idx="25218">
                  <c:v>6.6448340000000004</c:v>
                </c:pt>
                <c:pt idx="25219">
                  <c:v>6.6455849999999996</c:v>
                </c:pt>
                <c:pt idx="25220">
                  <c:v>6.6471749999999998</c:v>
                </c:pt>
                <c:pt idx="25221">
                  <c:v>6.6471749999999998</c:v>
                </c:pt>
                <c:pt idx="25222">
                  <c:v>6.6463299999999998</c:v>
                </c:pt>
                <c:pt idx="25223">
                  <c:v>6.6479200000000001</c:v>
                </c:pt>
                <c:pt idx="25224">
                  <c:v>6.6479200000000001</c:v>
                </c:pt>
                <c:pt idx="25225">
                  <c:v>6.6479200000000001</c:v>
                </c:pt>
                <c:pt idx="25226">
                  <c:v>6.6479200000000001</c:v>
                </c:pt>
                <c:pt idx="25227">
                  <c:v>6.6479200000000001</c:v>
                </c:pt>
                <c:pt idx="25228">
                  <c:v>6.6479200000000001</c:v>
                </c:pt>
                <c:pt idx="25229">
                  <c:v>6.6486580000000002</c:v>
                </c:pt>
                <c:pt idx="25230">
                  <c:v>6.6502439999999998</c:v>
                </c:pt>
                <c:pt idx="25231">
                  <c:v>6.6502439999999998</c:v>
                </c:pt>
                <c:pt idx="25232">
                  <c:v>6.6502439999999998</c:v>
                </c:pt>
                <c:pt idx="25233">
                  <c:v>6.6502439999999998</c:v>
                </c:pt>
                <c:pt idx="25234">
                  <c:v>6.6493919999999997</c:v>
                </c:pt>
                <c:pt idx="25235">
                  <c:v>6.6509780000000003</c:v>
                </c:pt>
                <c:pt idx="25236">
                  <c:v>6.6509780000000003</c:v>
                </c:pt>
                <c:pt idx="25237">
                  <c:v>6.6517059999999999</c:v>
                </c:pt>
                <c:pt idx="25238">
                  <c:v>6.6517059999999999</c:v>
                </c:pt>
                <c:pt idx="25239">
                  <c:v>6.6517059999999999</c:v>
                </c:pt>
                <c:pt idx="25240">
                  <c:v>6.6532900000000001</c:v>
                </c:pt>
                <c:pt idx="25241">
                  <c:v>6.6524299999999998</c:v>
                </c:pt>
                <c:pt idx="25242">
                  <c:v>6.6540160000000004</c:v>
                </c:pt>
                <c:pt idx="25243">
                  <c:v>6.6540160000000004</c:v>
                </c:pt>
                <c:pt idx="25244">
                  <c:v>6.6540160000000004</c:v>
                </c:pt>
                <c:pt idx="25245">
                  <c:v>6.6531520000000004</c:v>
                </c:pt>
                <c:pt idx="25246">
                  <c:v>6.6563189999999999</c:v>
                </c:pt>
                <c:pt idx="25247">
                  <c:v>6.6579050000000004</c:v>
                </c:pt>
                <c:pt idx="25248">
                  <c:v>6.6579050000000004</c:v>
                </c:pt>
                <c:pt idx="25249">
                  <c:v>6.6570359999999997</c:v>
                </c:pt>
                <c:pt idx="25250">
                  <c:v>6.6586220000000003</c:v>
                </c:pt>
                <c:pt idx="25251">
                  <c:v>6.6586220000000003</c:v>
                </c:pt>
                <c:pt idx="25252">
                  <c:v>6.6586220000000003</c:v>
                </c:pt>
                <c:pt idx="25253">
                  <c:v>6.6602100000000002</c:v>
                </c:pt>
                <c:pt idx="25254">
                  <c:v>6.6602079999999999</c:v>
                </c:pt>
                <c:pt idx="25255">
                  <c:v>6.6602100000000002</c:v>
                </c:pt>
                <c:pt idx="25256">
                  <c:v>6.6602100000000002</c:v>
                </c:pt>
                <c:pt idx="25257">
                  <c:v>6.6602079999999999</c:v>
                </c:pt>
                <c:pt idx="25258">
                  <c:v>6.6609179999999997</c:v>
                </c:pt>
                <c:pt idx="25259">
                  <c:v>6.6609179999999997</c:v>
                </c:pt>
                <c:pt idx="25260">
                  <c:v>6.6625050000000003</c:v>
                </c:pt>
                <c:pt idx="25261">
                  <c:v>6.6632119999999997</c:v>
                </c:pt>
                <c:pt idx="25262">
                  <c:v>6.6632119999999997</c:v>
                </c:pt>
                <c:pt idx="25263">
                  <c:v>6.6632129999999998</c:v>
                </c:pt>
                <c:pt idx="25264">
                  <c:v>6.6632129999999998</c:v>
                </c:pt>
                <c:pt idx="25265">
                  <c:v>6.6647980000000002</c:v>
                </c:pt>
                <c:pt idx="25266">
                  <c:v>6.6655009999999999</c:v>
                </c:pt>
                <c:pt idx="25267">
                  <c:v>6.6655009999999999</c:v>
                </c:pt>
                <c:pt idx="25268">
                  <c:v>6.6655009999999999</c:v>
                </c:pt>
                <c:pt idx="25269">
                  <c:v>6.6670889999999998</c:v>
                </c:pt>
                <c:pt idx="25270">
                  <c:v>6.6670889999999998</c:v>
                </c:pt>
                <c:pt idx="25271">
                  <c:v>6.6670889999999998</c:v>
                </c:pt>
                <c:pt idx="25272">
                  <c:v>6.6661999999999999</c:v>
                </c:pt>
                <c:pt idx="25273">
                  <c:v>6.6661999999999999</c:v>
                </c:pt>
                <c:pt idx="25274">
                  <c:v>6.6661999999999999</c:v>
                </c:pt>
                <c:pt idx="25275">
                  <c:v>6.6661999999999999</c:v>
                </c:pt>
                <c:pt idx="25276">
                  <c:v>6.6677840000000002</c:v>
                </c:pt>
                <c:pt idx="25277">
                  <c:v>6.6693709999999999</c:v>
                </c:pt>
                <c:pt idx="25278">
                  <c:v>6.6693709999999999</c:v>
                </c:pt>
                <c:pt idx="25279">
                  <c:v>6.6693709999999999</c:v>
                </c:pt>
                <c:pt idx="25280">
                  <c:v>6.6693720000000001</c:v>
                </c:pt>
                <c:pt idx="25281">
                  <c:v>6.6700619999999997</c:v>
                </c:pt>
                <c:pt idx="25282">
                  <c:v>6.6716490000000004</c:v>
                </c:pt>
                <c:pt idx="25283">
                  <c:v>6.67075</c:v>
                </c:pt>
                <c:pt idx="25284">
                  <c:v>6.6723359999999996</c:v>
                </c:pt>
                <c:pt idx="25285">
                  <c:v>6.6723359999999996</c:v>
                </c:pt>
                <c:pt idx="25286">
                  <c:v>6.6723359999999996</c:v>
                </c:pt>
                <c:pt idx="25287">
                  <c:v>6.6723359999999996</c:v>
                </c:pt>
                <c:pt idx="25288">
                  <c:v>6.673921</c:v>
                </c:pt>
                <c:pt idx="25289">
                  <c:v>6.6730179999999999</c:v>
                </c:pt>
                <c:pt idx="25290">
                  <c:v>6.6746030000000003</c:v>
                </c:pt>
                <c:pt idx="25291">
                  <c:v>6.6746030000000003</c:v>
                </c:pt>
                <c:pt idx="25292">
                  <c:v>6.6746040000000004</c:v>
                </c:pt>
                <c:pt idx="25293">
                  <c:v>6.6746030000000003</c:v>
                </c:pt>
                <c:pt idx="25294">
                  <c:v>6.6761889999999999</c:v>
                </c:pt>
                <c:pt idx="25295">
                  <c:v>6.6752799999999999</c:v>
                </c:pt>
                <c:pt idx="25296">
                  <c:v>6.6752799999999999</c:v>
                </c:pt>
                <c:pt idx="25297">
                  <c:v>6.6752799999999999</c:v>
                </c:pt>
                <c:pt idx="25298">
                  <c:v>6.6768640000000001</c:v>
                </c:pt>
                <c:pt idx="25299">
                  <c:v>6.6768640000000001</c:v>
                </c:pt>
                <c:pt idx="25300">
                  <c:v>6.6759510000000004</c:v>
                </c:pt>
                <c:pt idx="25301">
                  <c:v>6.6775339999999996</c:v>
                </c:pt>
                <c:pt idx="25302">
                  <c:v>6.6775339999999996</c:v>
                </c:pt>
                <c:pt idx="25303">
                  <c:v>6.6775339999999996</c:v>
                </c:pt>
                <c:pt idx="25304">
                  <c:v>6.6775339999999996</c:v>
                </c:pt>
                <c:pt idx="25305">
                  <c:v>6.6775339999999996</c:v>
                </c:pt>
                <c:pt idx="25306">
                  <c:v>6.6775339999999996</c:v>
                </c:pt>
                <c:pt idx="25307">
                  <c:v>6.6775349999999998</c:v>
                </c:pt>
                <c:pt idx="25308">
                  <c:v>6.6791159999999996</c:v>
                </c:pt>
                <c:pt idx="25309">
                  <c:v>6.6791159999999996</c:v>
                </c:pt>
                <c:pt idx="25310">
                  <c:v>6.6781990000000002</c:v>
                </c:pt>
                <c:pt idx="25311">
                  <c:v>6.6781990000000002</c:v>
                </c:pt>
                <c:pt idx="25312">
                  <c:v>6.6781990000000002</c:v>
                </c:pt>
                <c:pt idx="25313">
                  <c:v>6.6804370000000004</c:v>
                </c:pt>
                <c:pt idx="25314">
                  <c:v>6.6804379999999997</c:v>
                </c:pt>
                <c:pt idx="25315">
                  <c:v>6.6804379999999997</c:v>
                </c:pt>
                <c:pt idx="25316">
                  <c:v>6.6804379999999997</c:v>
                </c:pt>
                <c:pt idx="25317">
                  <c:v>6.6804379999999997</c:v>
                </c:pt>
                <c:pt idx="25318">
                  <c:v>6.6810900000000002</c:v>
                </c:pt>
                <c:pt idx="25319">
                  <c:v>6.6810900000000002</c:v>
                </c:pt>
                <c:pt idx="25320">
                  <c:v>6.6810900000000002</c:v>
                </c:pt>
                <c:pt idx="25321">
                  <c:v>6.6810900000000002</c:v>
                </c:pt>
                <c:pt idx="25322">
                  <c:v>6.6810900000000002</c:v>
                </c:pt>
                <c:pt idx="25323">
                  <c:v>6.6826689999999997</c:v>
                </c:pt>
                <c:pt idx="25324">
                  <c:v>6.6826689999999997</c:v>
                </c:pt>
                <c:pt idx="25325">
                  <c:v>6.6826689999999997</c:v>
                </c:pt>
                <c:pt idx="25326">
                  <c:v>6.6817390000000003</c:v>
                </c:pt>
                <c:pt idx="25327">
                  <c:v>6.6817390000000003</c:v>
                </c:pt>
                <c:pt idx="25328">
                  <c:v>6.6817399999999996</c:v>
                </c:pt>
                <c:pt idx="25329">
                  <c:v>6.6833140000000002</c:v>
                </c:pt>
                <c:pt idx="25330">
                  <c:v>6.6833159999999996</c:v>
                </c:pt>
                <c:pt idx="25331">
                  <c:v>6.6823819999999996</c:v>
                </c:pt>
                <c:pt idx="25332">
                  <c:v>6.6855310000000001</c:v>
                </c:pt>
                <c:pt idx="25333">
                  <c:v>6.6855310000000001</c:v>
                </c:pt>
                <c:pt idx="25334">
                  <c:v>6.6855310000000001</c:v>
                </c:pt>
                <c:pt idx="25335">
                  <c:v>6.6855310000000001</c:v>
                </c:pt>
                <c:pt idx="25336">
                  <c:v>6.6855310000000001</c:v>
                </c:pt>
                <c:pt idx="25337">
                  <c:v>6.6855310000000001</c:v>
                </c:pt>
                <c:pt idx="25338">
                  <c:v>6.6855310000000001</c:v>
                </c:pt>
                <c:pt idx="25339">
                  <c:v>6.68553</c:v>
                </c:pt>
                <c:pt idx="25340">
                  <c:v>6.6855310000000001</c:v>
                </c:pt>
                <c:pt idx="25341">
                  <c:v>6.6855310000000001</c:v>
                </c:pt>
                <c:pt idx="25342">
                  <c:v>6.68553</c:v>
                </c:pt>
                <c:pt idx="25343">
                  <c:v>6.68553</c:v>
                </c:pt>
                <c:pt idx="25344">
                  <c:v>6.68553</c:v>
                </c:pt>
                <c:pt idx="25345">
                  <c:v>6.68553</c:v>
                </c:pt>
                <c:pt idx="25346">
                  <c:v>6.68553</c:v>
                </c:pt>
                <c:pt idx="25347">
                  <c:v>6.68553</c:v>
                </c:pt>
                <c:pt idx="25348">
                  <c:v>6.68553</c:v>
                </c:pt>
                <c:pt idx="25349">
                  <c:v>6.68553</c:v>
                </c:pt>
                <c:pt idx="25350">
                  <c:v>6.68553</c:v>
                </c:pt>
                <c:pt idx="25351">
                  <c:v>6.6775339999999996</c:v>
                </c:pt>
                <c:pt idx="25352">
                  <c:v>6.6775339999999996</c:v>
                </c:pt>
                <c:pt idx="25353">
                  <c:v>6.6775339999999996</c:v>
                </c:pt>
                <c:pt idx="25354">
                  <c:v>6.6775339999999996</c:v>
                </c:pt>
                <c:pt idx="25355">
                  <c:v>6.6775339999999996</c:v>
                </c:pt>
                <c:pt idx="25356">
                  <c:v>6.6775339999999996</c:v>
                </c:pt>
                <c:pt idx="25357">
                  <c:v>6.6775339999999996</c:v>
                </c:pt>
                <c:pt idx="25358">
                  <c:v>6.6775339999999996</c:v>
                </c:pt>
                <c:pt idx="25359">
                  <c:v>6.6775339999999996</c:v>
                </c:pt>
                <c:pt idx="25360">
                  <c:v>6.6775339999999996</c:v>
                </c:pt>
                <c:pt idx="25361">
                  <c:v>6.6775339999999996</c:v>
                </c:pt>
                <c:pt idx="25362">
                  <c:v>6.6775339999999996</c:v>
                </c:pt>
                <c:pt idx="25363">
                  <c:v>6.6775339999999996</c:v>
                </c:pt>
                <c:pt idx="25364">
                  <c:v>6.6775339999999996</c:v>
                </c:pt>
                <c:pt idx="25365">
                  <c:v>6.6775339999999996</c:v>
                </c:pt>
                <c:pt idx="25366">
                  <c:v>6.6775339999999996</c:v>
                </c:pt>
                <c:pt idx="25367">
                  <c:v>6.6775339999999996</c:v>
                </c:pt>
                <c:pt idx="25368">
                  <c:v>6.6775339999999996</c:v>
                </c:pt>
                <c:pt idx="25369">
                  <c:v>6.6775339999999996</c:v>
                </c:pt>
                <c:pt idx="25370">
                  <c:v>6.6775339999999996</c:v>
                </c:pt>
                <c:pt idx="25371">
                  <c:v>6.6775339999999996</c:v>
                </c:pt>
                <c:pt idx="25372">
                  <c:v>6.6775349999999998</c:v>
                </c:pt>
                <c:pt idx="25373">
                  <c:v>6.6775349999999998</c:v>
                </c:pt>
                <c:pt idx="25374">
                  <c:v>6.6791159999999996</c:v>
                </c:pt>
                <c:pt idx="25375">
                  <c:v>6.6791159999999996</c:v>
                </c:pt>
                <c:pt idx="25376">
                  <c:v>6.6781990000000002</c:v>
                </c:pt>
                <c:pt idx="25377">
                  <c:v>6.6781990000000002</c:v>
                </c:pt>
                <c:pt idx="25378">
                  <c:v>6.6781990000000002</c:v>
                </c:pt>
                <c:pt idx="25379">
                  <c:v>6.6781990000000002</c:v>
                </c:pt>
                <c:pt idx="25380">
                  <c:v>6.6797779999999998</c:v>
                </c:pt>
                <c:pt idx="25381">
                  <c:v>6.678858</c:v>
                </c:pt>
                <c:pt idx="25382">
                  <c:v>6.6804370000000004</c:v>
                </c:pt>
                <c:pt idx="25383">
                  <c:v>6.6804370000000004</c:v>
                </c:pt>
                <c:pt idx="25384">
                  <c:v>6.6804379999999997</c:v>
                </c:pt>
                <c:pt idx="25385">
                  <c:v>6.6804370000000004</c:v>
                </c:pt>
                <c:pt idx="25386">
                  <c:v>6.6804379999999997</c:v>
                </c:pt>
                <c:pt idx="25387">
                  <c:v>6.6804370000000004</c:v>
                </c:pt>
                <c:pt idx="25388">
                  <c:v>6.6804370000000004</c:v>
                </c:pt>
                <c:pt idx="25389">
                  <c:v>6.6804370000000004</c:v>
                </c:pt>
                <c:pt idx="25390">
                  <c:v>6.6804379999999997</c:v>
                </c:pt>
                <c:pt idx="25391">
                  <c:v>6.6804370000000004</c:v>
                </c:pt>
                <c:pt idx="25392">
                  <c:v>6.6804379999999997</c:v>
                </c:pt>
                <c:pt idx="25393">
                  <c:v>6.6804379999999997</c:v>
                </c:pt>
                <c:pt idx="25394">
                  <c:v>6.6804379999999997</c:v>
                </c:pt>
                <c:pt idx="25395">
                  <c:v>6.6810900000000002</c:v>
                </c:pt>
                <c:pt idx="25396">
                  <c:v>6.6810900000000002</c:v>
                </c:pt>
                <c:pt idx="25397">
                  <c:v>6.6826689999999997</c:v>
                </c:pt>
                <c:pt idx="25398">
                  <c:v>6.6826689999999997</c:v>
                </c:pt>
                <c:pt idx="25399">
                  <c:v>6.6826689999999997</c:v>
                </c:pt>
                <c:pt idx="25400">
                  <c:v>6.6826689999999997</c:v>
                </c:pt>
                <c:pt idx="25401">
                  <c:v>6.6826689999999997</c:v>
                </c:pt>
                <c:pt idx="25402">
                  <c:v>6.6826689999999997</c:v>
                </c:pt>
                <c:pt idx="25403">
                  <c:v>6.6817390000000003</c:v>
                </c:pt>
                <c:pt idx="25404">
                  <c:v>6.6817390000000003</c:v>
                </c:pt>
                <c:pt idx="25405">
                  <c:v>6.6839550000000001</c:v>
                </c:pt>
                <c:pt idx="25406">
                  <c:v>6.6839550000000001</c:v>
                </c:pt>
                <c:pt idx="25407">
                  <c:v>6.6839550000000001</c:v>
                </c:pt>
                <c:pt idx="25408">
                  <c:v>6.6855310000000001</c:v>
                </c:pt>
                <c:pt idx="25409">
                  <c:v>6.6855310000000001</c:v>
                </c:pt>
                <c:pt idx="25410">
                  <c:v>6.6855310000000001</c:v>
                </c:pt>
                <c:pt idx="25411">
                  <c:v>6.6855310000000001</c:v>
                </c:pt>
                <c:pt idx="25412">
                  <c:v>6.6861660000000001</c:v>
                </c:pt>
                <c:pt idx="25413">
                  <c:v>6.6861660000000001</c:v>
                </c:pt>
                <c:pt idx="25414">
                  <c:v>6.6861660000000001</c:v>
                </c:pt>
                <c:pt idx="25415">
                  <c:v>6.6861660000000001</c:v>
                </c:pt>
                <c:pt idx="25416">
                  <c:v>6.6861660000000001</c:v>
                </c:pt>
                <c:pt idx="25417">
                  <c:v>6.6861660000000001</c:v>
                </c:pt>
                <c:pt idx="25418">
                  <c:v>6.6861660000000001</c:v>
                </c:pt>
                <c:pt idx="25419">
                  <c:v>6.6877389999999997</c:v>
                </c:pt>
                <c:pt idx="25420">
                  <c:v>6.6867960000000002</c:v>
                </c:pt>
                <c:pt idx="25421">
                  <c:v>6.6867960000000002</c:v>
                </c:pt>
                <c:pt idx="25422">
                  <c:v>6.6867960000000002</c:v>
                </c:pt>
                <c:pt idx="25423">
                  <c:v>6.6867960000000002</c:v>
                </c:pt>
                <c:pt idx="25424">
                  <c:v>6.6867960000000002</c:v>
                </c:pt>
                <c:pt idx="25425">
                  <c:v>6.6883660000000003</c:v>
                </c:pt>
                <c:pt idx="25426">
                  <c:v>6.6883660000000003</c:v>
                </c:pt>
                <c:pt idx="25427">
                  <c:v>6.6883660000000003</c:v>
                </c:pt>
                <c:pt idx="25428">
                  <c:v>6.6874200000000004</c:v>
                </c:pt>
                <c:pt idx="25429">
                  <c:v>6.6874200000000004</c:v>
                </c:pt>
                <c:pt idx="25430">
                  <c:v>6.6889890000000003</c:v>
                </c:pt>
                <c:pt idx="25431">
                  <c:v>6.6889890000000003</c:v>
                </c:pt>
                <c:pt idx="25432">
                  <c:v>6.6889890000000003</c:v>
                </c:pt>
                <c:pt idx="25433">
                  <c:v>6.6905590000000004</c:v>
                </c:pt>
                <c:pt idx="25434">
                  <c:v>6.6905590000000004</c:v>
                </c:pt>
                <c:pt idx="25435">
                  <c:v>6.6905590000000004</c:v>
                </c:pt>
                <c:pt idx="25436">
                  <c:v>6.6905590000000004</c:v>
                </c:pt>
                <c:pt idx="25437">
                  <c:v>6.6905590000000004</c:v>
                </c:pt>
                <c:pt idx="25438">
                  <c:v>6.6911719999999999</c:v>
                </c:pt>
                <c:pt idx="25439">
                  <c:v>6.692742</c:v>
                </c:pt>
                <c:pt idx="25440">
                  <c:v>6.6917840000000002</c:v>
                </c:pt>
                <c:pt idx="25441">
                  <c:v>6.6917840000000002</c:v>
                </c:pt>
                <c:pt idx="25442">
                  <c:v>6.693352</c:v>
                </c:pt>
                <c:pt idx="25443">
                  <c:v>6.693352</c:v>
                </c:pt>
                <c:pt idx="25444">
                  <c:v>6.693352</c:v>
                </c:pt>
                <c:pt idx="25445">
                  <c:v>6.694922</c:v>
                </c:pt>
                <c:pt idx="25446">
                  <c:v>6.694922</c:v>
                </c:pt>
                <c:pt idx="25447">
                  <c:v>6.6939580000000003</c:v>
                </c:pt>
                <c:pt idx="25448">
                  <c:v>6.6939580000000003</c:v>
                </c:pt>
                <c:pt idx="25449">
                  <c:v>6.6939580000000003</c:v>
                </c:pt>
                <c:pt idx="25450">
                  <c:v>6.6955249999999999</c:v>
                </c:pt>
                <c:pt idx="25451">
                  <c:v>6.6955249999999999</c:v>
                </c:pt>
                <c:pt idx="25452">
                  <c:v>6.6961240000000002</c:v>
                </c:pt>
                <c:pt idx="25453">
                  <c:v>6.6961240000000002</c:v>
                </c:pt>
                <c:pt idx="25454">
                  <c:v>6.6961240000000002</c:v>
                </c:pt>
                <c:pt idx="25455">
                  <c:v>6.6961240000000002</c:v>
                </c:pt>
                <c:pt idx="25456">
                  <c:v>6.6961240000000002</c:v>
                </c:pt>
                <c:pt idx="25457">
                  <c:v>6.6961240000000002</c:v>
                </c:pt>
                <c:pt idx="25458">
                  <c:v>6.6976899999999997</c:v>
                </c:pt>
                <c:pt idx="25459">
                  <c:v>6.6976899999999997</c:v>
                </c:pt>
                <c:pt idx="25460">
                  <c:v>6.6992570000000002</c:v>
                </c:pt>
                <c:pt idx="25461">
                  <c:v>6.6992570000000002</c:v>
                </c:pt>
                <c:pt idx="25462">
                  <c:v>6.6992570000000002</c:v>
                </c:pt>
                <c:pt idx="25463">
                  <c:v>6.6992570000000002</c:v>
                </c:pt>
                <c:pt idx="25464">
                  <c:v>6.6992570000000002</c:v>
                </c:pt>
                <c:pt idx="25465">
                  <c:v>6.6982819999999998</c:v>
                </c:pt>
                <c:pt idx="25466">
                  <c:v>6.6982819999999998</c:v>
                </c:pt>
                <c:pt idx="25467">
                  <c:v>6.6982819999999998</c:v>
                </c:pt>
                <c:pt idx="25468">
                  <c:v>6.7014149999999999</c:v>
                </c:pt>
                <c:pt idx="25469">
                  <c:v>6.7014149999999999</c:v>
                </c:pt>
                <c:pt idx="25470">
                  <c:v>6.7014149999999999</c:v>
                </c:pt>
                <c:pt idx="25471">
                  <c:v>6.7020010000000001</c:v>
                </c:pt>
                <c:pt idx="25472">
                  <c:v>6.7051400000000001</c:v>
                </c:pt>
                <c:pt idx="25473">
                  <c:v>6.7051400000000001</c:v>
                </c:pt>
                <c:pt idx="25474">
                  <c:v>6.7051400000000001</c:v>
                </c:pt>
                <c:pt idx="25475">
                  <c:v>6.7051400000000001</c:v>
                </c:pt>
                <c:pt idx="25476">
                  <c:v>6.7051400000000001</c:v>
                </c:pt>
                <c:pt idx="25477">
                  <c:v>6.7041529999999998</c:v>
                </c:pt>
                <c:pt idx="25478">
                  <c:v>6.7041529999999998</c:v>
                </c:pt>
                <c:pt idx="25479">
                  <c:v>6.7041529999999998</c:v>
                </c:pt>
                <c:pt idx="25480">
                  <c:v>6.7041529999999998</c:v>
                </c:pt>
                <c:pt idx="25481">
                  <c:v>6.7041529999999998</c:v>
                </c:pt>
                <c:pt idx="25482">
                  <c:v>6.7041529999999998</c:v>
                </c:pt>
                <c:pt idx="25483">
                  <c:v>6.7057190000000002</c:v>
                </c:pt>
                <c:pt idx="25484">
                  <c:v>6.7057190000000002</c:v>
                </c:pt>
                <c:pt idx="25485">
                  <c:v>6.7057190000000002</c:v>
                </c:pt>
                <c:pt idx="25486">
                  <c:v>6.7072880000000001</c:v>
                </c:pt>
                <c:pt idx="25487">
                  <c:v>6.7072880000000001</c:v>
                </c:pt>
                <c:pt idx="25488">
                  <c:v>6.7078639999999998</c:v>
                </c:pt>
                <c:pt idx="25489">
                  <c:v>6.7094339999999999</c:v>
                </c:pt>
                <c:pt idx="25490">
                  <c:v>6.7094339999999999</c:v>
                </c:pt>
                <c:pt idx="25491">
                  <c:v>6.7094339999999999</c:v>
                </c:pt>
                <c:pt idx="25492">
                  <c:v>6.711004</c:v>
                </c:pt>
                <c:pt idx="25493">
                  <c:v>6.7100039999999996</c:v>
                </c:pt>
                <c:pt idx="25494">
                  <c:v>6.7100039999999996</c:v>
                </c:pt>
                <c:pt idx="25495">
                  <c:v>6.7100039999999996</c:v>
                </c:pt>
                <c:pt idx="25496">
                  <c:v>6.71157</c:v>
                </c:pt>
                <c:pt idx="25497">
                  <c:v>6.71157</c:v>
                </c:pt>
                <c:pt idx="25498">
                  <c:v>6.71157</c:v>
                </c:pt>
                <c:pt idx="25499">
                  <c:v>6.71157</c:v>
                </c:pt>
                <c:pt idx="25500">
                  <c:v>6.71157</c:v>
                </c:pt>
                <c:pt idx="25501">
                  <c:v>6.7121310000000003</c:v>
                </c:pt>
                <c:pt idx="25502">
                  <c:v>6.7121320000000004</c:v>
                </c:pt>
                <c:pt idx="25503">
                  <c:v>6.7121320000000004</c:v>
                </c:pt>
                <c:pt idx="25504">
                  <c:v>6.7142530000000002</c:v>
                </c:pt>
                <c:pt idx="25505">
                  <c:v>6.7142530000000002</c:v>
                </c:pt>
                <c:pt idx="25506">
                  <c:v>6.7142520000000001</c:v>
                </c:pt>
                <c:pt idx="25507">
                  <c:v>6.7142530000000002</c:v>
                </c:pt>
                <c:pt idx="25508">
                  <c:v>6.7158199999999999</c:v>
                </c:pt>
                <c:pt idx="25509">
                  <c:v>6.7163690000000003</c:v>
                </c:pt>
                <c:pt idx="25510">
                  <c:v>6.7163690000000003</c:v>
                </c:pt>
                <c:pt idx="25511">
                  <c:v>6.7163690000000003</c:v>
                </c:pt>
                <c:pt idx="25512">
                  <c:v>6.7163690000000003</c:v>
                </c:pt>
                <c:pt idx="25513">
                  <c:v>6.7163690000000003</c:v>
                </c:pt>
                <c:pt idx="25514">
                  <c:v>6.7163690000000003</c:v>
                </c:pt>
                <c:pt idx="25515">
                  <c:v>6.7163700000000004</c:v>
                </c:pt>
                <c:pt idx="25516">
                  <c:v>6.7163690000000003</c:v>
                </c:pt>
                <c:pt idx="25517">
                  <c:v>6.7163690000000003</c:v>
                </c:pt>
                <c:pt idx="25518">
                  <c:v>6.7169160000000003</c:v>
                </c:pt>
                <c:pt idx="25519">
                  <c:v>6.7169150000000002</c:v>
                </c:pt>
                <c:pt idx="25520">
                  <c:v>6.7169150000000002</c:v>
                </c:pt>
                <c:pt idx="25521">
                  <c:v>6.7169150000000002</c:v>
                </c:pt>
                <c:pt idx="25522">
                  <c:v>6.7169160000000003</c:v>
                </c:pt>
                <c:pt idx="25523">
                  <c:v>6.7169160000000003</c:v>
                </c:pt>
                <c:pt idx="25524">
                  <c:v>6.7184780000000002</c:v>
                </c:pt>
                <c:pt idx="25525">
                  <c:v>6.7174560000000003</c:v>
                </c:pt>
                <c:pt idx="25526">
                  <c:v>6.7174560000000003</c:v>
                </c:pt>
                <c:pt idx="25527">
                  <c:v>6.7174560000000003</c:v>
                </c:pt>
                <c:pt idx="25528">
                  <c:v>6.7190190000000003</c:v>
                </c:pt>
                <c:pt idx="25529">
                  <c:v>6.7190190000000003</c:v>
                </c:pt>
                <c:pt idx="25530">
                  <c:v>6.7190190000000003</c:v>
                </c:pt>
                <c:pt idx="25531">
                  <c:v>6.7195510000000001</c:v>
                </c:pt>
                <c:pt idx="25532">
                  <c:v>6.7195510000000001</c:v>
                </c:pt>
                <c:pt idx="25533">
                  <c:v>6.721114</c:v>
                </c:pt>
                <c:pt idx="25534">
                  <c:v>6.721114</c:v>
                </c:pt>
                <c:pt idx="25535">
                  <c:v>6.721114</c:v>
                </c:pt>
                <c:pt idx="25536">
                  <c:v>6.721114</c:v>
                </c:pt>
                <c:pt idx="25537">
                  <c:v>6.721114</c:v>
                </c:pt>
                <c:pt idx="25538">
                  <c:v>6.7200819999999997</c:v>
                </c:pt>
                <c:pt idx="25539">
                  <c:v>6.7216399999999998</c:v>
                </c:pt>
                <c:pt idx="25540">
                  <c:v>6.7216399999999998</c:v>
                </c:pt>
                <c:pt idx="25541">
                  <c:v>6.7216399999999998</c:v>
                </c:pt>
                <c:pt idx="25542">
                  <c:v>6.7216399999999998</c:v>
                </c:pt>
                <c:pt idx="25543">
                  <c:v>6.7206060000000001</c:v>
                </c:pt>
                <c:pt idx="25544">
                  <c:v>6.7206060000000001</c:v>
                </c:pt>
                <c:pt idx="25545">
                  <c:v>6.7206060000000001</c:v>
                </c:pt>
                <c:pt idx="25546">
                  <c:v>6.7206060000000001</c:v>
                </c:pt>
                <c:pt idx="25547">
                  <c:v>6.7206060000000001</c:v>
                </c:pt>
                <c:pt idx="25548">
                  <c:v>6.722162</c:v>
                </c:pt>
                <c:pt idx="25549">
                  <c:v>6.723719</c:v>
                </c:pt>
                <c:pt idx="25550">
                  <c:v>6.723719</c:v>
                </c:pt>
                <c:pt idx="25551">
                  <c:v>6.723719</c:v>
                </c:pt>
                <c:pt idx="25552">
                  <c:v>6.723719</c:v>
                </c:pt>
                <c:pt idx="25553">
                  <c:v>6.724234</c:v>
                </c:pt>
                <c:pt idx="25554">
                  <c:v>6.724234</c:v>
                </c:pt>
                <c:pt idx="25555">
                  <c:v>6.724234</c:v>
                </c:pt>
                <c:pt idx="25556">
                  <c:v>6.7257879999999997</c:v>
                </c:pt>
                <c:pt idx="25557">
                  <c:v>6.7257879999999997</c:v>
                </c:pt>
                <c:pt idx="25558">
                  <c:v>6.7257879999999997</c:v>
                </c:pt>
                <c:pt idx="25559">
                  <c:v>6.7257899999999999</c:v>
                </c:pt>
                <c:pt idx="25560">
                  <c:v>6.7263000000000002</c:v>
                </c:pt>
                <c:pt idx="25561">
                  <c:v>6.7263000000000002</c:v>
                </c:pt>
                <c:pt idx="25562">
                  <c:v>6.7263000000000002</c:v>
                </c:pt>
                <c:pt idx="25563">
                  <c:v>6.7263000000000002</c:v>
                </c:pt>
                <c:pt idx="25564">
                  <c:v>6.7263000000000002</c:v>
                </c:pt>
                <c:pt idx="25565">
                  <c:v>6.7268030000000003</c:v>
                </c:pt>
                <c:pt idx="25566">
                  <c:v>6.7283580000000001</c:v>
                </c:pt>
                <c:pt idx="25567">
                  <c:v>6.7283580000000001</c:v>
                </c:pt>
                <c:pt idx="25568">
                  <c:v>6.7283580000000001</c:v>
                </c:pt>
                <c:pt idx="25569">
                  <c:v>6.7283580000000001</c:v>
                </c:pt>
                <c:pt idx="25570">
                  <c:v>6.7283580000000001</c:v>
                </c:pt>
                <c:pt idx="25571">
                  <c:v>6.7304120000000003</c:v>
                </c:pt>
                <c:pt idx="25572">
                  <c:v>6.7304120000000003</c:v>
                </c:pt>
                <c:pt idx="25573">
                  <c:v>6.7304120000000003</c:v>
                </c:pt>
                <c:pt idx="25574">
                  <c:v>6.7304120000000003</c:v>
                </c:pt>
                <c:pt idx="25575">
                  <c:v>6.7319680000000002</c:v>
                </c:pt>
                <c:pt idx="25576">
                  <c:v>6.7319680000000002</c:v>
                </c:pt>
                <c:pt idx="25577">
                  <c:v>6.7309060000000001</c:v>
                </c:pt>
                <c:pt idx="25578">
                  <c:v>6.7309060000000001</c:v>
                </c:pt>
                <c:pt idx="25579">
                  <c:v>6.7324599999999997</c:v>
                </c:pt>
                <c:pt idx="25580">
                  <c:v>6.7324599999999997</c:v>
                </c:pt>
                <c:pt idx="25581">
                  <c:v>6.7329489999999996</c:v>
                </c:pt>
                <c:pt idx="25582">
                  <c:v>6.7329489999999996</c:v>
                </c:pt>
                <c:pt idx="25583">
                  <c:v>6.7329489999999996</c:v>
                </c:pt>
                <c:pt idx="25584">
                  <c:v>6.7329489999999996</c:v>
                </c:pt>
                <c:pt idx="25585">
                  <c:v>6.7329489999999996</c:v>
                </c:pt>
                <c:pt idx="25586">
                  <c:v>6.7329499999999998</c:v>
                </c:pt>
                <c:pt idx="25587">
                  <c:v>6.7329489999999996</c:v>
                </c:pt>
                <c:pt idx="25588">
                  <c:v>6.7334319999999996</c:v>
                </c:pt>
                <c:pt idx="25589">
                  <c:v>6.7334319999999996</c:v>
                </c:pt>
                <c:pt idx="25590">
                  <c:v>6.7334319999999996</c:v>
                </c:pt>
                <c:pt idx="25591">
                  <c:v>6.734985</c:v>
                </c:pt>
                <c:pt idx="25592">
                  <c:v>6.734985</c:v>
                </c:pt>
                <c:pt idx="25593">
                  <c:v>6.734985</c:v>
                </c:pt>
                <c:pt idx="25594">
                  <c:v>6.734985</c:v>
                </c:pt>
                <c:pt idx="25595">
                  <c:v>6.734985</c:v>
                </c:pt>
                <c:pt idx="25596">
                  <c:v>6.734985</c:v>
                </c:pt>
                <c:pt idx="25597">
                  <c:v>6.7339120000000001</c:v>
                </c:pt>
                <c:pt idx="25598">
                  <c:v>6.7354640000000003</c:v>
                </c:pt>
                <c:pt idx="25599">
                  <c:v>6.7370159999999997</c:v>
                </c:pt>
                <c:pt idx="25600">
                  <c:v>6.7370159999999997</c:v>
                </c:pt>
                <c:pt idx="25601">
                  <c:v>6.7370159999999997</c:v>
                </c:pt>
                <c:pt idx="25602">
                  <c:v>6.7370159999999997</c:v>
                </c:pt>
                <c:pt idx="25603">
                  <c:v>6.735938</c:v>
                </c:pt>
                <c:pt idx="25604">
                  <c:v>6.735938</c:v>
                </c:pt>
                <c:pt idx="25605">
                  <c:v>6.7374859999999996</c:v>
                </c:pt>
                <c:pt idx="25606">
                  <c:v>6.7374859999999996</c:v>
                </c:pt>
                <c:pt idx="25607">
                  <c:v>6.7374859999999996</c:v>
                </c:pt>
                <c:pt idx="25608">
                  <c:v>6.7379540000000002</c:v>
                </c:pt>
                <c:pt idx="25609">
                  <c:v>6.7379540000000002</c:v>
                </c:pt>
                <c:pt idx="25610">
                  <c:v>6.7395019999999999</c:v>
                </c:pt>
                <c:pt idx="25611">
                  <c:v>6.7395009999999997</c:v>
                </c:pt>
                <c:pt idx="25612">
                  <c:v>6.7395019999999999</c:v>
                </c:pt>
                <c:pt idx="25613">
                  <c:v>6.7415149999999997</c:v>
                </c:pt>
                <c:pt idx="25614">
                  <c:v>6.7415149999999997</c:v>
                </c:pt>
                <c:pt idx="25615">
                  <c:v>6.7415149999999997</c:v>
                </c:pt>
                <c:pt idx="25616">
                  <c:v>6.7415149999999997</c:v>
                </c:pt>
                <c:pt idx="25617">
                  <c:v>6.7415139999999996</c:v>
                </c:pt>
                <c:pt idx="25618">
                  <c:v>6.7430640000000004</c:v>
                </c:pt>
                <c:pt idx="25619">
                  <c:v>6.7430640000000004</c:v>
                </c:pt>
                <c:pt idx="25620">
                  <c:v>6.7430640000000004</c:v>
                </c:pt>
                <c:pt idx="25621">
                  <c:v>6.7430640000000004</c:v>
                </c:pt>
                <c:pt idx="25622">
                  <c:v>6.7430640000000004</c:v>
                </c:pt>
                <c:pt idx="25623">
                  <c:v>6.7430640000000004</c:v>
                </c:pt>
                <c:pt idx="25624">
                  <c:v>6.7430640000000004</c:v>
                </c:pt>
                <c:pt idx="25625">
                  <c:v>6.7430640000000004</c:v>
                </c:pt>
                <c:pt idx="25626">
                  <c:v>6.7430640000000004</c:v>
                </c:pt>
                <c:pt idx="25627">
                  <c:v>6.7450679999999998</c:v>
                </c:pt>
                <c:pt idx="25628">
                  <c:v>6.7450679999999998</c:v>
                </c:pt>
                <c:pt idx="25629">
                  <c:v>6.7450679999999998</c:v>
                </c:pt>
                <c:pt idx="25630">
                  <c:v>6.7466179999999998</c:v>
                </c:pt>
                <c:pt idx="25631">
                  <c:v>6.7466179999999998</c:v>
                </c:pt>
                <c:pt idx="25632">
                  <c:v>6.7466179999999998</c:v>
                </c:pt>
                <c:pt idx="25633">
                  <c:v>6.745514</c:v>
                </c:pt>
                <c:pt idx="25634">
                  <c:v>6.7470619999999997</c:v>
                </c:pt>
                <c:pt idx="25635">
                  <c:v>6.7470619999999997</c:v>
                </c:pt>
                <c:pt idx="25636">
                  <c:v>6.7470619999999997</c:v>
                </c:pt>
                <c:pt idx="25637">
                  <c:v>6.7470619999999997</c:v>
                </c:pt>
                <c:pt idx="25638">
                  <c:v>6.7470619999999997</c:v>
                </c:pt>
                <c:pt idx="25639">
                  <c:v>6.7470619999999997</c:v>
                </c:pt>
                <c:pt idx="25640">
                  <c:v>6.7470619999999997</c:v>
                </c:pt>
                <c:pt idx="25641">
                  <c:v>6.7470619999999997</c:v>
                </c:pt>
                <c:pt idx="25642">
                  <c:v>6.7475040000000002</c:v>
                </c:pt>
                <c:pt idx="25643">
                  <c:v>6.7475040000000002</c:v>
                </c:pt>
                <c:pt idx="25644">
                  <c:v>6.7475040000000002</c:v>
                </c:pt>
                <c:pt idx="25645">
                  <c:v>6.7475040000000002</c:v>
                </c:pt>
                <c:pt idx="25646">
                  <c:v>6.7475040000000002</c:v>
                </c:pt>
                <c:pt idx="25647">
                  <c:v>6.7475040000000002</c:v>
                </c:pt>
                <c:pt idx="25648">
                  <c:v>6.7490490000000003</c:v>
                </c:pt>
                <c:pt idx="25649">
                  <c:v>6.7490490000000003</c:v>
                </c:pt>
                <c:pt idx="25650">
                  <c:v>6.7490490000000003</c:v>
                </c:pt>
                <c:pt idx="25651">
                  <c:v>6.7490490000000003</c:v>
                </c:pt>
                <c:pt idx="25652">
                  <c:v>6.7479370000000003</c:v>
                </c:pt>
                <c:pt idx="25653">
                  <c:v>6.7494820000000004</c:v>
                </c:pt>
                <c:pt idx="25654">
                  <c:v>6.7494820000000004</c:v>
                </c:pt>
                <c:pt idx="25655">
                  <c:v>6.7494820000000004</c:v>
                </c:pt>
                <c:pt idx="25656">
                  <c:v>6.7494820000000004</c:v>
                </c:pt>
                <c:pt idx="25657">
                  <c:v>6.7510279999999998</c:v>
                </c:pt>
                <c:pt idx="25658">
                  <c:v>6.7499120000000001</c:v>
                </c:pt>
                <c:pt idx="25659">
                  <c:v>6.7514560000000001</c:v>
                </c:pt>
                <c:pt idx="25660">
                  <c:v>6.7514560000000001</c:v>
                </c:pt>
                <c:pt idx="25661">
                  <c:v>6.7514560000000001</c:v>
                </c:pt>
                <c:pt idx="25662">
                  <c:v>6.7514560000000001</c:v>
                </c:pt>
                <c:pt idx="25663">
                  <c:v>6.750337</c:v>
                </c:pt>
                <c:pt idx="25664">
                  <c:v>6.7518799999999999</c:v>
                </c:pt>
                <c:pt idx="25665">
                  <c:v>6.7518799999999999</c:v>
                </c:pt>
                <c:pt idx="25666">
                  <c:v>6.7518799999999999</c:v>
                </c:pt>
                <c:pt idx="25667">
                  <c:v>6.7518799999999999</c:v>
                </c:pt>
                <c:pt idx="25668">
                  <c:v>6.7518799999999999</c:v>
                </c:pt>
                <c:pt idx="25669">
                  <c:v>6.7534239999999999</c:v>
                </c:pt>
                <c:pt idx="25670">
                  <c:v>6.7549679999999999</c:v>
                </c:pt>
                <c:pt idx="25671">
                  <c:v>6.7549679999999999</c:v>
                </c:pt>
                <c:pt idx="25672">
                  <c:v>6.7565150000000003</c:v>
                </c:pt>
                <c:pt idx="25673">
                  <c:v>6.7565160000000004</c:v>
                </c:pt>
                <c:pt idx="25674">
                  <c:v>6.7565160000000004</c:v>
                </c:pt>
                <c:pt idx="25675">
                  <c:v>6.7569299999999997</c:v>
                </c:pt>
                <c:pt idx="25676">
                  <c:v>6.7569299999999997</c:v>
                </c:pt>
                <c:pt idx="25677">
                  <c:v>6.7569299999999997</c:v>
                </c:pt>
                <c:pt idx="25678">
                  <c:v>6.7557980000000004</c:v>
                </c:pt>
                <c:pt idx="25679">
                  <c:v>6.7557980000000004</c:v>
                </c:pt>
                <c:pt idx="25680">
                  <c:v>6.7588860000000004</c:v>
                </c:pt>
                <c:pt idx="25681">
                  <c:v>6.7588860000000004</c:v>
                </c:pt>
                <c:pt idx="25682">
                  <c:v>6.7588860000000004</c:v>
                </c:pt>
                <c:pt idx="25683">
                  <c:v>6.7604309999999996</c:v>
                </c:pt>
                <c:pt idx="25684">
                  <c:v>6.7604319999999998</c:v>
                </c:pt>
                <c:pt idx="25685">
                  <c:v>6.7592920000000003</c:v>
                </c:pt>
                <c:pt idx="25686">
                  <c:v>6.7592920000000003</c:v>
                </c:pt>
                <c:pt idx="25687">
                  <c:v>6.7608350000000002</c:v>
                </c:pt>
                <c:pt idx="25688">
                  <c:v>6.7608350000000002</c:v>
                </c:pt>
                <c:pt idx="25689">
                  <c:v>6.7608350000000002</c:v>
                </c:pt>
                <c:pt idx="25690">
                  <c:v>6.7608350000000002</c:v>
                </c:pt>
                <c:pt idx="25691">
                  <c:v>6.7623800000000003</c:v>
                </c:pt>
                <c:pt idx="25692">
                  <c:v>6.761234</c:v>
                </c:pt>
                <c:pt idx="25693">
                  <c:v>6.761234</c:v>
                </c:pt>
                <c:pt idx="25694">
                  <c:v>6.761234</c:v>
                </c:pt>
                <c:pt idx="25695">
                  <c:v>6.761234</c:v>
                </c:pt>
                <c:pt idx="25696">
                  <c:v>6.761234</c:v>
                </c:pt>
                <c:pt idx="25697">
                  <c:v>6.761234</c:v>
                </c:pt>
                <c:pt idx="25698">
                  <c:v>6.761234</c:v>
                </c:pt>
                <c:pt idx="25699">
                  <c:v>6.761234</c:v>
                </c:pt>
                <c:pt idx="25700">
                  <c:v>6.761234</c:v>
                </c:pt>
                <c:pt idx="25701">
                  <c:v>6.7627750000000004</c:v>
                </c:pt>
                <c:pt idx="25702">
                  <c:v>6.7627750000000004</c:v>
                </c:pt>
                <c:pt idx="25703">
                  <c:v>6.7616259999999997</c:v>
                </c:pt>
                <c:pt idx="25704">
                  <c:v>6.7631639999999997</c:v>
                </c:pt>
                <c:pt idx="25705">
                  <c:v>6.7631649999999999</c:v>
                </c:pt>
                <c:pt idx="25706">
                  <c:v>6.7647050000000002</c:v>
                </c:pt>
                <c:pt idx="25707">
                  <c:v>6.7647050000000002</c:v>
                </c:pt>
                <c:pt idx="25708">
                  <c:v>6.7647050000000002</c:v>
                </c:pt>
                <c:pt idx="25709">
                  <c:v>6.7647050000000002</c:v>
                </c:pt>
                <c:pt idx="25710">
                  <c:v>6.7662459999999998</c:v>
                </c:pt>
                <c:pt idx="25711">
                  <c:v>6.7662459999999998</c:v>
                </c:pt>
                <c:pt idx="25712">
                  <c:v>6.7662449999999996</c:v>
                </c:pt>
                <c:pt idx="25713">
                  <c:v>6.7666250000000003</c:v>
                </c:pt>
                <c:pt idx="25714">
                  <c:v>6.7681639999999996</c:v>
                </c:pt>
                <c:pt idx="25715">
                  <c:v>6.7681639999999996</c:v>
                </c:pt>
                <c:pt idx="25716">
                  <c:v>6.7669990000000002</c:v>
                </c:pt>
                <c:pt idx="25717">
                  <c:v>6.7669990000000002</c:v>
                </c:pt>
                <c:pt idx="25718">
                  <c:v>6.7673680000000003</c:v>
                </c:pt>
                <c:pt idx="25719">
                  <c:v>6.7673680000000003</c:v>
                </c:pt>
                <c:pt idx="25720">
                  <c:v>6.7673680000000003</c:v>
                </c:pt>
                <c:pt idx="25721">
                  <c:v>6.7673680000000003</c:v>
                </c:pt>
                <c:pt idx="25722">
                  <c:v>6.7689019999999998</c:v>
                </c:pt>
                <c:pt idx="25723">
                  <c:v>6.7689019999999998</c:v>
                </c:pt>
                <c:pt idx="25724">
                  <c:v>6.7689029999999999</c:v>
                </c:pt>
                <c:pt idx="25725">
                  <c:v>6.7704399999999998</c:v>
                </c:pt>
                <c:pt idx="25726">
                  <c:v>6.7704399999999998</c:v>
                </c:pt>
                <c:pt idx="25727">
                  <c:v>6.7723389999999997</c:v>
                </c:pt>
                <c:pt idx="25728">
                  <c:v>6.7723389999999997</c:v>
                </c:pt>
                <c:pt idx="25729">
                  <c:v>6.7723389999999997</c:v>
                </c:pt>
                <c:pt idx="25730">
                  <c:v>6.7723389999999997</c:v>
                </c:pt>
                <c:pt idx="25731">
                  <c:v>6.7723389999999997</c:v>
                </c:pt>
                <c:pt idx="25732">
                  <c:v>6.7723389999999997</c:v>
                </c:pt>
                <c:pt idx="25733">
                  <c:v>6.7723389999999997</c:v>
                </c:pt>
                <c:pt idx="25734">
                  <c:v>6.7723389999999997</c:v>
                </c:pt>
                <c:pt idx="25735">
                  <c:v>6.7726940000000004</c:v>
                </c:pt>
                <c:pt idx="25736">
                  <c:v>6.7726940000000004</c:v>
                </c:pt>
                <c:pt idx="25737">
                  <c:v>6.7742300000000002</c:v>
                </c:pt>
                <c:pt idx="25738">
                  <c:v>6.7742300000000002</c:v>
                </c:pt>
                <c:pt idx="25739">
                  <c:v>6.775766</c:v>
                </c:pt>
                <c:pt idx="25740">
                  <c:v>6.775766</c:v>
                </c:pt>
                <c:pt idx="25741">
                  <c:v>6.7745759999999997</c:v>
                </c:pt>
                <c:pt idx="25742">
                  <c:v>6.7745759999999997</c:v>
                </c:pt>
                <c:pt idx="25743">
                  <c:v>6.7761110000000002</c:v>
                </c:pt>
                <c:pt idx="25744">
                  <c:v>6.7761110000000002</c:v>
                </c:pt>
                <c:pt idx="25745">
                  <c:v>6.7761110000000002</c:v>
                </c:pt>
                <c:pt idx="25746">
                  <c:v>6.7779879999999997</c:v>
                </c:pt>
                <c:pt idx="25747">
                  <c:v>6.7779879999999997</c:v>
                </c:pt>
                <c:pt idx="25748">
                  <c:v>6.7779879999999997</c:v>
                </c:pt>
                <c:pt idx="25749">
                  <c:v>6.779522</c:v>
                </c:pt>
                <c:pt idx="25750">
                  <c:v>6.7810560000000004</c:v>
                </c:pt>
                <c:pt idx="25751">
                  <c:v>6.7798530000000001</c:v>
                </c:pt>
                <c:pt idx="25752">
                  <c:v>6.7798530000000001</c:v>
                </c:pt>
                <c:pt idx="25753">
                  <c:v>6.7798530000000001</c:v>
                </c:pt>
                <c:pt idx="25754">
                  <c:v>6.7798530000000001</c:v>
                </c:pt>
                <c:pt idx="25755">
                  <c:v>6.7798530000000001</c:v>
                </c:pt>
                <c:pt idx="25756">
                  <c:v>6.7798530000000001</c:v>
                </c:pt>
                <c:pt idx="25757">
                  <c:v>6.7798530000000001</c:v>
                </c:pt>
                <c:pt idx="25758">
                  <c:v>6.7798530000000001</c:v>
                </c:pt>
                <c:pt idx="25759">
                  <c:v>6.7798530000000001</c:v>
                </c:pt>
                <c:pt idx="25760">
                  <c:v>6.7798530000000001</c:v>
                </c:pt>
                <c:pt idx="25761">
                  <c:v>6.7813869999999996</c:v>
                </c:pt>
                <c:pt idx="25762">
                  <c:v>6.7813869999999996</c:v>
                </c:pt>
                <c:pt idx="25763">
                  <c:v>6.7817119999999997</c:v>
                </c:pt>
                <c:pt idx="25764">
                  <c:v>6.7817119999999997</c:v>
                </c:pt>
                <c:pt idx="25765">
                  <c:v>6.7805030000000004</c:v>
                </c:pt>
                <c:pt idx="25766">
                  <c:v>6.7805030000000004</c:v>
                </c:pt>
                <c:pt idx="25767">
                  <c:v>6.7805030000000004</c:v>
                </c:pt>
                <c:pt idx="25768">
                  <c:v>6.7820340000000003</c:v>
                </c:pt>
                <c:pt idx="25769">
                  <c:v>6.7820340000000003</c:v>
                </c:pt>
                <c:pt idx="25770">
                  <c:v>6.7820340000000003</c:v>
                </c:pt>
                <c:pt idx="25771">
                  <c:v>6.7820340000000003</c:v>
                </c:pt>
                <c:pt idx="25772">
                  <c:v>6.7820340000000003</c:v>
                </c:pt>
                <c:pt idx="25773">
                  <c:v>6.7820340000000003</c:v>
                </c:pt>
                <c:pt idx="25774">
                  <c:v>6.7820340000000003</c:v>
                </c:pt>
                <c:pt idx="25775">
                  <c:v>6.7820340000000003</c:v>
                </c:pt>
                <c:pt idx="25776">
                  <c:v>6.782349</c:v>
                </c:pt>
                <c:pt idx="25777">
                  <c:v>6.782349</c:v>
                </c:pt>
                <c:pt idx="25778">
                  <c:v>6.782349</c:v>
                </c:pt>
                <c:pt idx="25779">
                  <c:v>6.7838760000000002</c:v>
                </c:pt>
                <c:pt idx="25780">
                  <c:v>6.7838760000000002</c:v>
                </c:pt>
                <c:pt idx="25781">
                  <c:v>6.7838760000000002</c:v>
                </c:pt>
                <c:pt idx="25782">
                  <c:v>6.7838760000000002</c:v>
                </c:pt>
                <c:pt idx="25783">
                  <c:v>6.7838760000000002</c:v>
                </c:pt>
                <c:pt idx="25784">
                  <c:v>6.7838760000000002</c:v>
                </c:pt>
                <c:pt idx="25785">
                  <c:v>6.7838760000000002</c:v>
                </c:pt>
                <c:pt idx="25786">
                  <c:v>6.785711</c:v>
                </c:pt>
                <c:pt idx="25787">
                  <c:v>6.785711</c:v>
                </c:pt>
                <c:pt idx="25788">
                  <c:v>6.785711</c:v>
                </c:pt>
                <c:pt idx="25789">
                  <c:v>6.7860149999999999</c:v>
                </c:pt>
                <c:pt idx="25790">
                  <c:v>6.7860149999999999</c:v>
                </c:pt>
                <c:pt idx="25791">
                  <c:v>6.7860139999999998</c:v>
                </c:pt>
                <c:pt idx="25792">
                  <c:v>6.7875420000000002</c:v>
                </c:pt>
                <c:pt idx="25793">
                  <c:v>6.787541</c:v>
                </c:pt>
                <c:pt idx="25794">
                  <c:v>6.787541</c:v>
                </c:pt>
                <c:pt idx="25795">
                  <c:v>6.787541</c:v>
                </c:pt>
                <c:pt idx="25796">
                  <c:v>6.787541</c:v>
                </c:pt>
                <c:pt idx="25797">
                  <c:v>6.7890699999999997</c:v>
                </c:pt>
                <c:pt idx="25798">
                  <c:v>6.7890699999999997</c:v>
                </c:pt>
                <c:pt idx="25799">
                  <c:v>6.7890699999999997</c:v>
                </c:pt>
                <c:pt idx="25800">
                  <c:v>6.7890699999999997</c:v>
                </c:pt>
                <c:pt idx="25801">
                  <c:v>6.7890699999999997</c:v>
                </c:pt>
                <c:pt idx="25802">
                  <c:v>6.7890699999999997</c:v>
                </c:pt>
                <c:pt idx="25803">
                  <c:v>6.7878369999999997</c:v>
                </c:pt>
                <c:pt idx="25804">
                  <c:v>6.7878369999999997</c:v>
                </c:pt>
                <c:pt idx="25805">
                  <c:v>6.7878369999999997</c:v>
                </c:pt>
                <c:pt idx="25806">
                  <c:v>6.7893619999999997</c:v>
                </c:pt>
                <c:pt idx="25807">
                  <c:v>6.789364</c:v>
                </c:pt>
                <c:pt idx="25808">
                  <c:v>6.789364</c:v>
                </c:pt>
                <c:pt idx="25809">
                  <c:v>6.789364</c:v>
                </c:pt>
                <c:pt idx="25810">
                  <c:v>6.7893619999999997</c:v>
                </c:pt>
                <c:pt idx="25811">
                  <c:v>6.789364</c:v>
                </c:pt>
                <c:pt idx="25812">
                  <c:v>6.7908900000000001</c:v>
                </c:pt>
                <c:pt idx="25813">
                  <c:v>6.7908900000000001</c:v>
                </c:pt>
                <c:pt idx="25814">
                  <c:v>6.7908900000000001</c:v>
                </c:pt>
                <c:pt idx="25815">
                  <c:v>6.7924179999999996</c:v>
                </c:pt>
                <c:pt idx="25816">
                  <c:v>6.7911760000000001</c:v>
                </c:pt>
                <c:pt idx="25817">
                  <c:v>6.7911760000000001</c:v>
                </c:pt>
                <c:pt idx="25818">
                  <c:v>6.7911760000000001</c:v>
                </c:pt>
                <c:pt idx="25819">
                  <c:v>6.7911760000000001</c:v>
                </c:pt>
                <c:pt idx="25820">
                  <c:v>6.7911760000000001</c:v>
                </c:pt>
                <c:pt idx="25821">
                  <c:v>6.7927020000000002</c:v>
                </c:pt>
                <c:pt idx="25822">
                  <c:v>6.7927020000000002</c:v>
                </c:pt>
                <c:pt idx="25823">
                  <c:v>6.7927020000000002</c:v>
                </c:pt>
                <c:pt idx="25824">
                  <c:v>6.7927020000000002</c:v>
                </c:pt>
                <c:pt idx="25825">
                  <c:v>6.7927020000000002</c:v>
                </c:pt>
                <c:pt idx="25826">
                  <c:v>6.7927020000000002</c:v>
                </c:pt>
                <c:pt idx="25827">
                  <c:v>6.7927020000000002</c:v>
                </c:pt>
                <c:pt idx="25828">
                  <c:v>6.7927020000000002</c:v>
                </c:pt>
                <c:pt idx="25829">
                  <c:v>6.7927020000000002</c:v>
                </c:pt>
                <c:pt idx="25830">
                  <c:v>6.7927020000000002</c:v>
                </c:pt>
                <c:pt idx="25831">
                  <c:v>6.7927020000000002</c:v>
                </c:pt>
                <c:pt idx="25832">
                  <c:v>6.7927020000000002</c:v>
                </c:pt>
                <c:pt idx="25833">
                  <c:v>6.7927020000000002</c:v>
                </c:pt>
                <c:pt idx="25834">
                  <c:v>6.7927020000000002</c:v>
                </c:pt>
                <c:pt idx="25835">
                  <c:v>6.7942260000000001</c:v>
                </c:pt>
                <c:pt idx="25836">
                  <c:v>6.7942260000000001</c:v>
                </c:pt>
                <c:pt idx="25837">
                  <c:v>6.7942260000000001</c:v>
                </c:pt>
                <c:pt idx="25838">
                  <c:v>6.7929779999999997</c:v>
                </c:pt>
                <c:pt idx="25839">
                  <c:v>6.79298</c:v>
                </c:pt>
                <c:pt idx="25840">
                  <c:v>6.79298</c:v>
                </c:pt>
                <c:pt idx="25841">
                  <c:v>6.7945039999999999</c:v>
                </c:pt>
                <c:pt idx="25842">
                  <c:v>6.7945039999999999</c:v>
                </c:pt>
                <c:pt idx="25843">
                  <c:v>6.7945039999999999</c:v>
                </c:pt>
                <c:pt idx="25844">
                  <c:v>6.7945039999999999</c:v>
                </c:pt>
                <c:pt idx="25845">
                  <c:v>6.7947749999999996</c:v>
                </c:pt>
                <c:pt idx="25846">
                  <c:v>6.7947749999999996</c:v>
                </c:pt>
                <c:pt idx="25847">
                  <c:v>6.7947749999999996</c:v>
                </c:pt>
                <c:pt idx="25848">
                  <c:v>6.7947749999999996</c:v>
                </c:pt>
                <c:pt idx="25849">
                  <c:v>6.7947749999999996</c:v>
                </c:pt>
                <c:pt idx="25850">
                  <c:v>6.7947759999999997</c:v>
                </c:pt>
                <c:pt idx="25851">
                  <c:v>6.7947749999999996</c:v>
                </c:pt>
                <c:pt idx="25852">
                  <c:v>6.7947749999999996</c:v>
                </c:pt>
                <c:pt idx="25853">
                  <c:v>6.7947749999999996</c:v>
                </c:pt>
                <c:pt idx="25854">
                  <c:v>6.7947749999999996</c:v>
                </c:pt>
                <c:pt idx="25855">
                  <c:v>6.7947749999999996</c:v>
                </c:pt>
                <c:pt idx="25856">
                  <c:v>6.7962980000000002</c:v>
                </c:pt>
                <c:pt idx="25857">
                  <c:v>6.7962980000000002</c:v>
                </c:pt>
                <c:pt idx="25858">
                  <c:v>6.7962980000000002</c:v>
                </c:pt>
                <c:pt idx="25859">
                  <c:v>6.7962980000000002</c:v>
                </c:pt>
                <c:pt idx="25860">
                  <c:v>6.7962980000000002</c:v>
                </c:pt>
                <c:pt idx="25861">
                  <c:v>6.7962980000000002</c:v>
                </c:pt>
                <c:pt idx="25862">
                  <c:v>6.7950390000000001</c:v>
                </c:pt>
                <c:pt idx="25863">
                  <c:v>6.7950390000000001</c:v>
                </c:pt>
                <c:pt idx="25864">
                  <c:v>6.7965590000000002</c:v>
                </c:pt>
                <c:pt idx="25865">
                  <c:v>6.7965590000000002</c:v>
                </c:pt>
                <c:pt idx="25866">
                  <c:v>6.7965590000000002</c:v>
                </c:pt>
                <c:pt idx="25867">
                  <c:v>6.7980799999999997</c:v>
                </c:pt>
                <c:pt idx="25868">
                  <c:v>6.7980799999999997</c:v>
                </c:pt>
                <c:pt idx="25869">
                  <c:v>6.7980799999999997</c:v>
                </c:pt>
                <c:pt idx="25870">
                  <c:v>6.7996020000000001</c:v>
                </c:pt>
                <c:pt idx="25871">
                  <c:v>6.7983380000000002</c:v>
                </c:pt>
                <c:pt idx="25872">
                  <c:v>6.7998589999999997</c:v>
                </c:pt>
                <c:pt idx="25873">
                  <c:v>6.7998589999999997</c:v>
                </c:pt>
                <c:pt idx="25874">
                  <c:v>6.7998589999999997</c:v>
                </c:pt>
                <c:pt idx="25875">
                  <c:v>6.7998589999999997</c:v>
                </c:pt>
                <c:pt idx="25876">
                  <c:v>6.7998589999999997</c:v>
                </c:pt>
                <c:pt idx="25877">
                  <c:v>6.7998589999999997</c:v>
                </c:pt>
                <c:pt idx="25878">
                  <c:v>6.7998589999999997</c:v>
                </c:pt>
                <c:pt idx="25879">
                  <c:v>6.7998589999999997</c:v>
                </c:pt>
                <c:pt idx="25880">
                  <c:v>6.7998589999999997</c:v>
                </c:pt>
                <c:pt idx="25881">
                  <c:v>6.7998589999999997</c:v>
                </c:pt>
                <c:pt idx="25882">
                  <c:v>6.7998589999999997</c:v>
                </c:pt>
                <c:pt idx="25883">
                  <c:v>6.801628</c:v>
                </c:pt>
                <c:pt idx="25884">
                  <c:v>6.801628</c:v>
                </c:pt>
                <c:pt idx="25885">
                  <c:v>6.801628</c:v>
                </c:pt>
                <c:pt idx="25886">
                  <c:v>6.801628</c:v>
                </c:pt>
                <c:pt idx="25887">
                  <c:v>6.801628</c:v>
                </c:pt>
                <c:pt idx="25888">
                  <c:v>6.801628</c:v>
                </c:pt>
                <c:pt idx="25889">
                  <c:v>6.801628</c:v>
                </c:pt>
                <c:pt idx="25890">
                  <c:v>6.801628</c:v>
                </c:pt>
                <c:pt idx="25891">
                  <c:v>6.801628</c:v>
                </c:pt>
                <c:pt idx="25892">
                  <c:v>6.8031490000000003</c:v>
                </c:pt>
                <c:pt idx="25893">
                  <c:v>6.8018710000000002</c:v>
                </c:pt>
                <c:pt idx="25894">
                  <c:v>6.8018710000000002</c:v>
                </c:pt>
                <c:pt idx="25895">
                  <c:v>6.8018710000000002</c:v>
                </c:pt>
                <c:pt idx="25896">
                  <c:v>6.8018710000000002</c:v>
                </c:pt>
                <c:pt idx="25897">
                  <c:v>6.803388</c:v>
                </c:pt>
                <c:pt idx="25898">
                  <c:v>6.8036260000000004</c:v>
                </c:pt>
                <c:pt idx="25899">
                  <c:v>6.805142</c:v>
                </c:pt>
                <c:pt idx="25900">
                  <c:v>6.805142</c:v>
                </c:pt>
                <c:pt idx="25901">
                  <c:v>6.805142</c:v>
                </c:pt>
                <c:pt idx="25902">
                  <c:v>6.805142</c:v>
                </c:pt>
                <c:pt idx="25903">
                  <c:v>6.805142</c:v>
                </c:pt>
                <c:pt idx="25904">
                  <c:v>6.805142</c:v>
                </c:pt>
                <c:pt idx="25905">
                  <c:v>6.805142</c:v>
                </c:pt>
                <c:pt idx="25906">
                  <c:v>6.805142</c:v>
                </c:pt>
                <c:pt idx="25907">
                  <c:v>6.805142</c:v>
                </c:pt>
                <c:pt idx="25908">
                  <c:v>6.805142</c:v>
                </c:pt>
                <c:pt idx="25909">
                  <c:v>6.803858</c:v>
                </c:pt>
                <c:pt idx="25910">
                  <c:v>6.803858</c:v>
                </c:pt>
                <c:pt idx="25911">
                  <c:v>6.803858</c:v>
                </c:pt>
                <c:pt idx="25912">
                  <c:v>6.803858</c:v>
                </c:pt>
                <c:pt idx="25913">
                  <c:v>6.803858</c:v>
                </c:pt>
                <c:pt idx="25914">
                  <c:v>6.803858</c:v>
                </c:pt>
                <c:pt idx="25915">
                  <c:v>6.803858</c:v>
                </c:pt>
                <c:pt idx="25916">
                  <c:v>6.8068900000000001</c:v>
                </c:pt>
                <c:pt idx="25917">
                  <c:v>6.8068900000000001</c:v>
                </c:pt>
                <c:pt idx="25918">
                  <c:v>6.8068900000000001</c:v>
                </c:pt>
                <c:pt idx="25919">
                  <c:v>6.8068900000000001</c:v>
                </c:pt>
                <c:pt idx="25920">
                  <c:v>6.8068900000000001</c:v>
                </c:pt>
                <c:pt idx="25921">
                  <c:v>6.8068900000000001</c:v>
                </c:pt>
                <c:pt idx="25922">
                  <c:v>6.8068900000000001</c:v>
                </c:pt>
                <c:pt idx="25923">
                  <c:v>6.8068900000000001</c:v>
                </c:pt>
                <c:pt idx="25924">
                  <c:v>6.8071130000000002</c:v>
                </c:pt>
                <c:pt idx="25925">
                  <c:v>6.8071130000000002</c:v>
                </c:pt>
                <c:pt idx="25926">
                  <c:v>6.8071120000000001</c:v>
                </c:pt>
                <c:pt idx="25927">
                  <c:v>6.8071120000000001</c:v>
                </c:pt>
                <c:pt idx="25928">
                  <c:v>6.8086279999999997</c:v>
                </c:pt>
                <c:pt idx="25929">
                  <c:v>6.8086279999999997</c:v>
                </c:pt>
                <c:pt idx="25930">
                  <c:v>6.8086279999999997</c:v>
                </c:pt>
                <c:pt idx="25931">
                  <c:v>6.8086279999999997</c:v>
                </c:pt>
                <c:pt idx="25932">
                  <c:v>6.8086279999999997</c:v>
                </c:pt>
                <c:pt idx="25933">
                  <c:v>6.8073300000000003</c:v>
                </c:pt>
                <c:pt idx="25934">
                  <c:v>6.8073300000000003</c:v>
                </c:pt>
                <c:pt idx="25935">
                  <c:v>6.8073300000000003</c:v>
                </c:pt>
                <c:pt idx="25936">
                  <c:v>6.8073300000000003</c:v>
                </c:pt>
                <c:pt idx="25937">
                  <c:v>6.8088439999999997</c:v>
                </c:pt>
                <c:pt idx="25938">
                  <c:v>6.8088439999999997</c:v>
                </c:pt>
                <c:pt idx="25939">
                  <c:v>6.8088439999999997</c:v>
                </c:pt>
                <c:pt idx="25940">
                  <c:v>6.8088439999999997</c:v>
                </c:pt>
                <c:pt idx="25941">
                  <c:v>6.8088439999999997</c:v>
                </c:pt>
                <c:pt idx="25942">
                  <c:v>6.8088439999999997</c:v>
                </c:pt>
                <c:pt idx="25943">
                  <c:v>6.8088439999999997</c:v>
                </c:pt>
                <c:pt idx="25944">
                  <c:v>6.8088439999999997</c:v>
                </c:pt>
                <c:pt idx="25945">
                  <c:v>6.8103569999999998</c:v>
                </c:pt>
                <c:pt idx="25946">
                  <c:v>6.8103569999999998</c:v>
                </c:pt>
                <c:pt idx="25947">
                  <c:v>6.8103569999999998</c:v>
                </c:pt>
                <c:pt idx="25948">
                  <c:v>6.8090529999999996</c:v>
                </c:pt>
                <c:pt idx="25949">
                  <c:v>6.8105640000000003</c:v>
                </c:pt>
                <c:pt idx="25950">
                  <c:v>6.8120760000000002</c:v>
                </c:pt>
                <c:pt idx="25951">
                  <c:v>6.8107660000000001</c:v>
                </c:pt>
                <c:pt idx="25952">
                  <c:v>6.8107660000000001</c:v>
                </c:pt>
                <c:pt idx="25953">
                  <c:v>6.8107660000000001</c:v>
                </c:pt>
                <c:pt idx="25954">
                  <c:v>6.8122780000000001</c:v>
                </c:pt>
                <c:pt idx="25955">
                  <c:v>6.8122780000000001</c:v>
                </c:pt>
                <c:pt idx="25956">
                  <c:v>6.8122780000000001</c:v>
                </c:pt>
                <c:pt idx="25957">
                  <c:v>6.8137879999999997</c:v>
                </c:pt>
                <c:pt idx="25958">
                  <c:v>6.8137879999999997</c:v>
                </c:pt>
                <c:pt idx="25959">
                  <c:v>6.8137879999999997</c:v>
                </c:pt>
                <c:pt idx="25960">
                  <c:v>6.8137879999999997</c:v>
                </c:pt>
                <c:pt idx="25961">
                  <c:v>6.8137879999999997</c:v>
                </c:pt>
                <c:pt idx="25962">
                  <c:v>6.8139799999999999</c:v>
                </c:pt>
                <c:pt idx="25963">
                  <c:v>6.8139799999999999</c:v>
                </c:pt>
                <c:pt idx="25964">
                  <c:v>6.8139799999999999</c:v>
                </c:pt>
                <c:pt idx="25965">
                  <c:v>6.8139799999999999</c:v>
                </c:pt>
                <c:pt idx="25966">
                  <c:v>6.8139799999999999</c:v>
                </c:pt>
                <c:pt idx="25967">
                  <c:v>6.8139799999999999</c:v>
                </c:pt>
                <c:pt idx="25968">
                  <c:v>6.8139799999999999</c:v>
                </c:pt>
                <c:pt idx="25969">
                  <c:v>6.8139799999999999</c:v>
                </c:pt>
                <c:pt idx="25970">
                  <c:v>6.8139799999999999</c:v>
                </c:pt>
                <c:pt idx="25971">
                  <c:v>6.8154880000000002</c:v>
                </c:pt>
                <c:pt idx="25972">
                  <c:v>6.8154880000000002</c:v>
                </c:pt>
                <c:pt idx="25973">
                  <c:v>6.8154880000000002</c:v>
                </c:pt>
                <c:pt idx="25974">
                  <c:v>6.8154880000000002</c:v>
                </c:pt>
                <c:pt idx="25975">
                  <c:v>6.8154880000000002</c:v>
                </c:pt>
                <c:pt idx="25976">
                  <c:v>6.8154880000000002</c:v>
                </c:pt>
                <c:pt idx="25977">
                  <c:v>6.8154880000000002</c:v>
                </c:pt>
                <c:pt idx="25978">
                  <c:v>6.8154880000000002</c:v>
                </c:pt>
                <c:pt idx="25979">
                  <c:v>6.8141639999999999</c:v>
                </c:pt>
                <c:pt idx="25980">
                  <c:v>6.8156689999999998</c:v>
                </c:pt>
                <c:pt idx="25981">
                  <c:v>6.8156689999999998</c:v>
                </c:pt>
                <c:pt idx="25982">
                  <c:v>6.8156689999999998</c:v>
                </c:pt>
                <c:pt idx="25983">
                  <c:v>6.8156689999999998</c:v>
                </c:pt>
                <c:pt idx="25984">
                  <c:v>6.8171759999999999</c:v>
                </c:pt>
                <c:pt idx="25985">
                  <c:v>6.8171759999999999</c:v>
                </c:pt>
                <c:pt idx="25986">
                  <c:v>6.8171759999999999</c:v>
                </c:pt>
                <c:pt idx="25987">
                  <c:v>6.8158479999999999</c:v>
                </c:pt>
                <c:pt idx="25988">
                  <c:v>6.8158479999999999</c:v>
                </c:pt>
                <c:pt idx="25989">
                  <c:v>6.8158479999999999</c:v>
                </c:pt>
                <c:pt idx="25990">
                  <c:v>6.8158479999999999</c:v>
                </c:pt>
                <c:pt idx="25991">
                  <c:v>6.8158479999999999</c:v>
                </c:pt>
                <c:pt idx="25992">
                  <c:v>6.8158479999999999</c:v>
                </c:pt>
                <c:pt idx="25993">
                  <c:v>6.8158479999999999</c:v>
                </c:pt>
                <c:pt idx="25994">
                  <c:v>6.8158479999999999</c:v>
                </c:pt>
                <c:pt idx="25995">
                  <c:v>6.8188560000000003</c:v>
                </c:pt>
                <c:pt idx="25996">
                  <c:v>6.8188560000000003</c:v>
                </c:pt>
                <c:pt idx="25997">
                  <c:v>6.8203639999999996</c:v>
                </c:pt>
                <c:pt idx="25998">
                  <c:v>6.8203639999999996</c:v>
                </c:pt>
                <c:pt idx="25999">
                  <c:v>6.8190280000000003</c:v>
                </c:pt>
                <c:pt idx="26000">
                  <c:v>6.8190280000000003</c:v>
                </c:pt>
                <c:pt idx="26001">
                  <c:v>6.8190280000000003</c:v>
                </c:pt>
                <c:pt idx="26002">
                  <c:v>6.820532</c:v>
                </c:pt>
                <c:pt idx="26003">
                  <c:v>6.822038</c:v>
                </c:pt>
                <c:pt idx="26004">
                  <c:v>6.822038</c:v>
                </c:pt>
                <c:pt idx="26005">
                  <c:v>6.8206959999999999</c:v>
                </c:pt>
                <c:pt idx="26006">
                  <c:v>6.8206959999999999</c:v>
                </c:pt>
                <c:pt idx="26007">
                  <c:v>6.8206959999999999</c:v>
                </c:pt>
                <c:pt idx="26008">
                  <c:v>6.8206959999999999</c:v>
                </c:pt>
                <c:pt idx="26009">
                  <c:v>6.8206959999999999</c:v>
                </c:pt>
                <c:pt idx="26010">
                  <c:v>6.8206959999999999</c:v>
                </c:pt>
                <c:pt idx="26011">
                  <c:v>6.8206959999999999</c:v>
                </c:pt>
                <c:pt idx="26012">
                  <c:v>6.8206959999999999</c:v>
                </c:pt>
                <c:pt idx="26013">
                  <c:v>6.8206959999999999</c:v>
                </c:pt>
                <c:pt idx="26014">
                  <c:v>6.8206959999999999</c:v>
                </c:pt>
                <c:pt idx="26015">
                  <c:v>6.8206959999999999</c:v>
                </c:pt>
                <c:pt idx="26016">
                  <c:v>6.8206959999999999</c:v>
                </c:pt>
                <c:pt idx="26017">
                  <c:v>6.8206959999999999</c:v>
                </c:pt>
                <c:pt idx="26018">
                  <c:v>6.8206959999999999</c:v>
                </c:pt>
                <c:pt idx="26019">
                  <c:v>6.8222009999999997</c:v>
                </c:pt>
                <c:pt idx="26020">
                  <c:v>6.8222009999999997</c:v>
                </c:pt>
                <c:pt idx="26021">
                  <c:v>6.8222009999999997</c:v>
                </c:pt>
                <c:pt idx="26022">
                  <c:v>6.8222009999999997</c:v>
                </c:pt>
                <c:pt idx="26023">
                  <c:v>6.8222009999999997</c:v>
                </c:pt>
                <c:pt idx="26024">
                  <c:v>6.8208549999999999</c:v>
                </c:pt>
                <c:pt idx="26025">
                  <c:v>6.8223580000000004</c:v>
                </c:pt>
                <c:pt idx="26026">
                  <c:v>6.8223580000000004</c:v>
                </c:pt>
                <c:pt idx="26027">
                  <c:v>6.823861</c:v>
                </c:pt>
                <c:pt idx="26028">
                  <c:v>6.8238620000000001</c:v>
                </c:pt>
                <c:pt idx="26029">
                  <c:v>6.8238620000000001</c:v>
                </c:pt>
                <c:pt idx="26030">
                  <c:v>6.823861</c:v>
                </c:pt>
                <c:pt idx="26031">
                  <c:v>6.823861</c:v>
                </c:pt>
                <c:pt idx="26032">
                  <c:v>6.8225100000000003</c:v>
                </c:pt>
                <c:pt idx="26033">
                  <c:v>6.8240109999999996</c:v>
                </c:pt>
                <c:pt idx="26034">
                  <c:v>6.8255129999999999</c:v>
                </c:pt>
                <c:pt idx="26035">
                  <c:v>6.8255119999999998</c:v>
                </c:pt>
                <c:pt idx="26036">
                  <c:v>6.8255119999999998</c:v>
                </c:pt>
                <c:pt idx="26037">
                  <c:v>6.8255119999999998</c:v>
                </c:pt>
                <c:pt idx="26038">
                  <c:v>6.8255119999999998</c:v>
                </c:pt>
                <c:pt idx="26039">
                  <c:v>6.8255119999999998</c:v>
                </c:pt>
                <c:pt idx="26040">
                  <c:v>6.8255119999999998</c:v>
                </c:pt>
                <c:pt idx="26041">
                  <c:v>6.8256550000000002</c:v>
                </c:pt>
                <c:pt idx="26042">
                  <c:v>6.8256550000000002</c:v>
                </c:pt>
                <c:pt idx="26043">
                  <c:v>6.8256550000000002</c:v>
                </c:pt>
                <c:pt idx="26044">
                  <c:v>6.8256550000000002</c:v>
                </c:pt>
                <c:pt idx="26045">
                  <c:v>6.8256550000000002</c:v>
                </c:pt>
                <c:pt idx="26046">
                  <c:v>6.8256550000000002</c:v>
                </c:pt>
                <c:pt idx="26047">
                  <c:v>6.8256550000000002</c:v>
                </c:pt>
                <c:pt idx="26048">
                  <c:v>6.8256550000000002</c:v>
                </c:pt>
                <c:pt idx="26049">
                  <c:v>6.8256550000000002</c:v>
                </c:pt>
                <c:pt idx="26050">
                  <c:v>6.8256550000000002</c:v>
                </c:pt>
                <c:pt idx="26051">
                  <c:v>6.8256550000000002</c:v>
                </c:pt>
                <c:pt idx="26052">
                  <c:v>6.8256550000000002</c:v>
                </c:pt>
                <c:pt idx="26053">
                  <c:v>6.8256550000000002</c:v>
                </c:pt>
                <c:pt idx="26054">
                  <c:v>6.8256550000000002</c:v>
                </c:pt>
                <c:pt idx="26055">
                  <c:v>6.8256550000000002</c:v>
                </c:pt>
                <c:pt idx="26056">
                  <c:v>6.8271559999999996</c:v>
                </c:pt>
                <c:pt idx="26057">
                  <c:v>6.8257899999999996</c:v>
                </c:pt>
                <c:pt idx="26058">
                  <c:v>6.8272880000000002</c:v>
                </c:pt>
                <c:pt idx="26059">
                  <c:v>6.8272890000000004</c:v>
                </c:pt>
                <c:pt idx="26060">
                  <c:v>6.8272880000000002</c:v>
                </c:pt>
                <c:pt idx="26061">
                  <c:v>6.8272880000000002</c:v>
                </c:pt>
                <c:pt idx="26062">
                  <c:v>6.8287870000000002</c:v>
                </c:pt>
                <c:pt idx="26063">
                  <c:v>6.8287870000000002</c:v>
                </c:pt>
                <c:pt idx="26064">
                  <c:v>6.8287849999999999</c:v>
                </c:pt>
                <c:pt idx="26065">
                  <c:v>6.8287849999999999</c:v>
                </c:pt>
                <c:pt idx="26066">
                  <c:v>6.8287870000000002</c:v>
                </c:pt>
                <c:pt idx="26067">
                  <c:v>6.8287849999999999</c:v>
                </c:pt>
                <c:pt idx="26068">
                  <c:v>6.8287849999999999</c:v>
                </c:pt>
                <c:pt idx="26069">
                  <c:v>6.8317870000000003</c:v>
                </c:pt>
                <c:pt idx="26070">
                  <c:v>6.8317870000000003</c:v>
                </c:pt>
                <c:pt idx="26071">
                  <c:v>6.8317870000000003</c:v>
                </c:pt>
                <c:pt idx="26072">
                  <c:v>6.8304109999999998</c:v>
                </c:pt>
                <c:pt idx="26073">
                  <c:v>6.8304109999999998</c:v>
                </c:pt>
                <c:pt idx="26074">
                  <c:v>6.8319099999999997</c:v>
                </c:pt>
                <c:pt idx="26075">
                  <c:v>6.8319099999999997</c:v>
                </c:pt>
                <c:pt idx="26076">
                  <c:v>6.8319099999999997</c:v>
                </c:pt>
                <c:pt idx="26077">
                  <c:v>6.8320259999999999</c:v>
                </c:pt>
                <c:pt idx="26078">
                  <c:v>6.8320259999999999</c:v>
                </c:pt>
                <c:pt idx="26079">
                  <c:v>6.8320259999999999</c:v>
                </c:pt>
                <c:pt idx="26080">
                  <c:v>6.8320259999999999</c:v>
                </c:pt>
                <c:pt idx="26081">
                  <c:v>6.8320259999999999</c:v>
                </c:pt>
                <c:pt idx="26082">
                  <c:v>6.8335239999999997</c:v>
                </c:pt>
                <c:pt idx="26083">
                  <c:v>6.8335239999999997</c:v>
                </c:pt>
                <c:pt idx="26084">
                  <c:v>6.8335239999999997</c:v>
                </c:pt>
                <c:pt idx="26085">
                  <c:v>6.8335239999999997</c:v>
                </c:pt>
                <c:pt idx="26086">
                  <c:v>6.8335239999999997</c:v>
                </c:pt>
                <c:pt idx="26087">
                  <c:v>6.8335239999999997</c:v>
                </c:pt>
                <c:pt idx="26088">
                  <c:v>6.8335239999999997</c:v>
                </c:pt>
                <c:pt idx="26089">
                  <c:v>6.8321399999999999</c:v>
                </c:pt>
                <c:pt idx="26090">
                  <c:v>6.8321399999999999</c:v>
                </c:pt>
                <c:pt idx="26091">
                  <c:v>6.8321399999999999</c:v>
                </c:pt>
                <c:pt idx="26092">
                  <c:v>6.8321399999999999</c:v>
                </c:pt>
                <c:pt idx="26093">
                  <c:v>6.8321399999999999</c:v>
                </c:pt>
                <c:pt idx="26094">
                  <c:v>6.8321399999999999</c:v>
                </c:pt>
                <c:pt idx="26095">
                  <c:v>6.8321399999999999</c:v>
                </c:pt>
                <c:pt idx="26096">
                  <c:v>6.8351309999999996</c:v>
                </c:pt>
                <c:pt idx="26097">
                  <c:v>6.8351309999999996</c:v>
                </c:pt>
                <c:pt idx="26098">
                  <c:v>6.8351309999999996</c:v>
                </c:pt>
                <c:pt idx="26099">
                  <c:v>6.8351309999999996</c:v>
                </c:pt>
                <c:pt idx="26100">
                  <c:v>6.8351309999999996</c:v>
                </c:pt>
                <c:pt idx="26101">
                  <c:v>6.8351300000000004</c:v>
                </c:pt>
                <c:pt idx="26102">
                  <c:v>6.8351300000000004</c:v>
                </c:pt>
                <c:pt idx="26103">
                  <c:v>6.8351300000000004</c:v>
                </c:pt>
                <c:pt idx="26104">
                  <c:v>6.8351300000000004</c:v>
                </c:pt>
                <c:pt idx="26105">
                  <c:v>6.8352300000000001</c:v>
                </c:pt>
                <c:pt idx="26106">
                  <c:v>6.8352300000000001</c:v>
                </c:pt>
                <c:pt idx="26107">
                  <c:v>6.8352300000000001</c:v>
                </c:pt>
                <c:pt idx="26108">
                  <c:v>6.8352300000000001</c:v>
                </c:pt>
                <c:pt idx="26109">
                  <c:v>6.8352300000000001</c:v>
                </c:pt>
                <c:pt idx="26110">
                  <c:v>6.8352300000000001</c:v>
                </c:pt>
                <c:pt idx="26111">
                  <c:v>6.8352300000000001</c:v>
                </c:pt>
                <c:pt idx="26112">
                  <c:v>6.8352300000000001</c:v>
                </c:pt>
                <c:pt idx="26113">
                  <c:v>6.8352300000000001</c:v>
                </c:pt>
                <c:pt idx="26114">
                  <c:v>6.8367240000000002</c:v>
                </c:pt>
                <c:pt idx="26115">
                  <c:v>6.8353260000000002</c:v>
                </c:pt>
                <c:pt idx="26116">
                  <c:v>6.8353279999999996</c:v>
                </c:pt>
                <c:pt idx="26117">
                  <c:v>6.8353260000000002</c:v>
                </c:pt>
                <c:pt idx="26118">
                  <c:v>6.8353260000000002</c:v>
                </c:pt>
                <c:pt idx="26119">
                  <c:v>6.8353279999999996</c:v>
                </c:pt>
                <c:pt idx="26120">
                  <c:v>6.8353260000000002</c:v>
                </c:pt>
                <c:pt idx="26121">
                  <c:v>6.8353260000000002</c:v>
                </c:pt>
                <c:pt idx="26122">
                  <c:v>6.8368180000000001</c:v>
                </c:pt>
                <c:pt idx="26123">
                  <c:v>6.8368180000000001</c:v>
                </c:pt>
                <c:pt idx="26124">
                  <c:v>6.838311</c:v>
                </c:pt>
                <c:pt idx="26125">
                  <c:v>6.838311</c:v>
                </c:pt>
                <c:pt idx="26126">
                  <c:v>6.838311</c:v>
                </c:pt>
                <c:pt idx="26127">
                  <c:v>6.838311</c:v>
                </c:pt>
                <c:pt idx="26128">
                  <c:v>6.838311</c:v>
                </c:pt>
                <c:pt idx="26129">
                  <c:v>6.838311</c:v>
                </c:pt>
                <c:pt idx="26130">
                  <c:v>6.838311</c:v>
                </c:pt>
                <c:pt idx="26131">
                  <c:v>6.838311</c:v>
                </c:pt>
                <c:pt idx="26132">
                  <c:v>6.8383960000000004</c:v>
                </c:pt>
                <c:pt idx="26133">
                  <c:v>6.8383960000000004</c:v>
                </c:pt>
                <c:pt idx="26134">
                  <c:v>6.8383960000000004</c:v>
                </c:pt>
                <c:pt idx="26135">
                  <c:v>6.8383960000000004</c:v>
                </c:pt>
                <c:pt idx="26136">
                  <c:v>6.8383960000000004</c:v>
                </c:pt>
                <c:pt idx="26137">
                  <c:v>6.8383960000000004</c:v>
                </c:pt>
                <c:pt idx="26138">
                  <c:v>6.838476</c:v>
                </c:pt>
                <c:pt idx="26139">
                  <c:v>6.838476</c:v>
                </c:pt>
                <c:pt idx="26140">
                  <c:v>6.8399660000000004</c:v>
                </c:pt>
                <c:pt idx="26141">
                  <c:v>6.8399660000000004</c:v>
                </c:pt>
                <c:pt idx="26142">
                  <c:v>6.8399660000000004</c:v>
                </c:pt>
                <c:pt idx="26143">
                  <c:v>6.8399660000000004</c:v>
                </c:pt>
                <c:pt idx="26144">
                  <c:v>6.8399660000000004</c:v>
                </c:pt>
                <c:pt idx="26145">
                  <c:v>6.8399660000000004</c:v>
                </c:pt>
                <c:pt idx="26146">
                  <c:v>6.8399660000000004</c:v>
                </c:pt>
                <c:pt idx="26147">
                  <c:v>6.8399660000000004</c:v>
                </c:pt>
                <c:pt idx="26148">
                  <c:v>6.8399660000000004</c:v>
                </c:pt>
                <c:pt idx="26149">
                  <c:v>6.8399660000000004</c:v>
                </c:pt>
                <c:pt idx="26150">
                  <c:v>6.841456</c:v>
                </c:pt>
                <c:pt idx="26151">
                  <c:v>6.8415299999999997</c:v>
                </c:pt>
                <c:pt idx="26152">
                  <c:v>6.8415299999999997</c:v>
                </c:pt>
                <c:pt idx="26153">
                  <c:v>6.8415299999999997</c:v>
                </c:pt>
                <c:pt idx="26154">
                  <c:v>6.8415299999999997</c:v>
                </c:pt>
                <c:pt idx="26155">
                  <c:v>6.8415299999999997</c:v>
                </c:pt>
                <c:pt idx="26156">
                  <c:v>6.8415299999999997</c:v>
                </c:pt>
                <c:pt idx="26157">
                  <c:v>6.8415299999999997</c:v>
                </c:pt>
                <c:pt idx="26158">
                  <c:v>6.8415299999999997</c:v>
                </c:pt>
                <c:pt idx="26159">
                  <c:v>6.8415299999999997</c:v>
                </c:pt>
                <c:pt idx="26160">
                  <c:v>6.8430179999999998</c:v>
                </c:pt>
                <c:pt idx="26161">
                  <c:v>6.8430179999999998</c:v>
                </c:pt>
                <c:pt idx="26162">
                  <c:v>6.8430179999999998</c:v>
                </c:pt>
                <c:pt idx="26163">
                  <c:v>6.8430179999999998</c:v>
                </c:pt>
                <c:pt idx="26164">
                  <c:v>6.8430179999999998</c:v>
                </c:pt>
                <c:pt idx="26165">
                  <c:v>6.844506</c:v>
                </c:pt>
                <c:pt idx="26166">
                  <c:v>6.844506</c:v>
                </c:pt>
                <c:pt idx="26167">
                  <c:v>6.8445070000000001</c:v>
                </c:pt>
                <c:pt idx="26168">
                  <c:v>6.844506</c:v>
                </c:pt>
                <c:pt idx="26169">
                  <c:v>6.8430819999999999</c:v>
                </c:pt>
                <c:pt idx="26170">
                  <c:v>6.8430819999999999</c:v>
                </c:pt>
                <c:pt idx="26171">
                  <c:v>6.8430809999999997</c:v>
                </c:pt>
                <c:pt idx="26172">
                  <c:v>6.8445689999999999</c:v>
                </c:pt>
                <c:pt idx="26173">
                  <c:v>6.8445689999999999</c:v>
                </c:pt>
                <c:pt idx="26174">
                  <c:v>6.8445689999999999</c:v>
                </c:pt>
                <c:pt idx="26175">
                  <c:v>6.8445689999999999</c:v>
                </c:pt>
                <c:pt idx="26176">
                  <c:v>6.8445689999999999</c:v>
                </c:pt>
                <c:pt idx="26177">
                  <c:v>6.8445689999999999</c:v>
                </c:pt>
                <c:pt idx="26178">
                  <c:v>6.8446259999999999</c:v>
                </c:pt>
                <c:pt idx="26179">
                  <c:v>6.8446259999999999</c:v>
                </c:pt>
                <c:pt idx="26180">
                  <c:v>6.8446259999999999</c:v>
                </c:pt>
                <c:pt idx="26181">
                  <c:v>6.8446259999999999</c:v>
                </c:pt>
                <c:pt idx="26182">
                  <c:v>6.8461109999999996</c:v>
                </c:pt>
                <c:pt idx="26183">
                  <c:v>6.8461109999999996</c:v>
                </c:pt>
                <c:pt idx="26184">
                  <c:v>6.8461109999999996</c:v>
                </c:pt>
                <c:pt idx="26185">
                  <c:v>6.8461109999999996</c:v>
                </c:pt>
                <c:pt idx="26186">
                  <c:v>6.8461109999999996</c:v>
                </c:pt>
                <c:pt idx="26187">
                  <c:v>6.846158</c:v>
                </c:pt>
                <c:pt idx="26188">
                  <c:v>6.846158</c:v>
                </c:pt>
                <c:pt idx="26189">
                  <c:v>6.846158</c:v>
                </c:pt>
                <c:pt idx="26190">
                  <c:v>6.846158</c:v>
                </c:pt>
                <c:pt idx="26191">
                  <c:v>6.846158</c:v>
                </c:pt>
                <c:pt idx="26192">
                  <c:v>6.846158</c:v>
                </c:pt>
                <c:pt idx="26193">
                  <c:v>6.846158</c:v>
                </c:pt>
                <c:pt idx="26194">
                  <c:v>6.846158</c:v>
                </c:pt>
                <c:pt idx="26195">
                  <c:v>6.846158</c:v>
                </c:pt>
                <c:pt idx="26196">
                  <c:v>6.846158</c:v>
                </c:pt>
                <c:pt idx="26197">
                  <c:v>6.846158</c:v>
                </c:pt>
                <c:pt idx="26198">
                  <c:v>6.846158</c:v>
                </c:pt>
                <c:pt idx="26199">
                  <c:v>6.846158</c:v>
                </c:pt>
                <c:pt idx="26200">
                  <c:v>6.8476410000000003</c:v>
                </c:pt>
                <c:pt idx="26201">
                  <c:v>6.8476410000000003</c:v>
                </c:pt>
                <c:pt idx="26202">
                  <c:v>6.849126</c:v>
                </c:pt>
                <c:pt idx="26203">
                  <c:v>6.849126</c:v>
                </c:pt>
                <c:pt idx="26204">
                  <c:v>6.849126</c:v>
                </c:pt>
                <c:pt idx="26205">
                  <c:v>6.8476809999999997</c:v>
                </c:pt>
                <c:pt idx="26206">
                  <c:v>6.8476809999999997</c:v>
                </c:pt>
                <c:pt idx="26207">
                  <c:v>6.8476809999999997</c:v>
                </c:pt>
                <c:pt idx="26208">
                  <c:v>6.8506470000000004</c:v>
                </c:pt>
                <c:pt idx="26209">
                  <c:v>6.8506470000000004</c:v>
                </c:pt>
                <c:pt idx="26210">
                  <c:v>6.8506470000000004</c:v>
                </c:pt>
                <c:pt idx="26211">
                  <c:v>6.8506470000000004</c:v>
                </c:pt>
                <c:pt idx="26212">
                  <c:v>6.8506470000000004</c:v>
                </c:pt>
                <c:pt idx="26213">
                  <c:v>6.8491989999999996</c:v>
                </c:pt>
                <c:pt idx="26214">
                  <c:v>6.8491989999999996</c:v>
                </c:pt>
                <c:pt idx="26215">
                  <c:v>6.8491989999999996</c:v>
                </c:pt>
                <c:pt idx="26216">
                  <c:v>6.8506780000000003</c:v>
                </c:pt>
                <c:pt idx="26217">
                  <c:v>6.8506780000000003</c:v>
                </c:pt>
                <c:pt idx="26218">
                  <c:v>6.8506780000000003</c:v>
                </c:pt>
                <c:pt idx="26219">
                  <c:v>6.8506780000000003</c:v>
                </c:pt>
                <c:pt idx="26220">
                  <c:v>6.8506780000000003</c:v>
                </c:pt>
                <c:pt idx="26221">
                  <c:v>6.8506780000000003</c:v>
                </c:pt>
                <c:pt idx="26222">
                  <c:v>6.8506780000000003</c:v>
                </c:pt>
                <c:pt idx="26223">
                  <c:v>6.8507020000000001</c:v>
                </c:pt>
                <c:pt idx="26224">
                  <c:v>6.8507020000000001</c:v>
                </c:pt>
                <c:pt idx="26225">
                  <c:v>6.8507020000000001</c:v>
                </c:pt>
                <c:pt idx="26226">
                  <c:v>6.8507020000000001</c:v>
                </c:pt>
                <c:pt idx="26227">
                  <c:v>6.8507020000000001</c:v>
                </c:pt>
                <c:pt idx="26228">
                  <c:v>6.8507020000000001</c:v>
                </c:pt>
                <c:pt idx="26229">
                  <c:v>6.8507020000000001</c:v>
                </c:pt>
                <c:pt idx="26230">
                  <c:v>6.8521799999999997</c:v>
                </c:pt>
                <c:pt idx="26231">
                  <c:v>6.8521799999999997</c:v>
                </c:pt>
                <c:pt idx="26232">
                  <c:v>6.8521799999999997</c:v>
                </c:pt>
                <c:pt idx="26233">
                  <c:v>6.8521809999999999</c:v>
                </c:pt>
                <c:pt idx="26234">
                  <c:v>6.8536599999999996</c:v>
                </c:pt>
                <c:pt idx="26235">
                  <c:v>6.8536599999999996</c:v>
                </c:pt>
                <c:pt idx="26236">
                  <c:v>6.8536599999999996</c:v>
                </c:pt>
                <c:pt idx="26237">
                  <c:v>6.8536599999999996</c:v>
                </c:pt>
                <c:pt idx="26238">
                  <c:v>6.8536599999999996</c:v>
                </c:pt>
                <c:pt idx="26239">
                  <c:v>6.8536599999999996</c:v>
                </c:pt>
                <c:pt idx="26240">
                  <c:v>6.8536599999999996</c:v>
                </c:pt>
                <c:pt idx="26241">
                  <c:v>6.8551399999999996</c:v>
                </c:pt>
                <c:pt idx="26242">
                  <c:v>6.8551399999999996</c:v>
                </c:pt>
                <c:pt idx="26243">
                  <c:v>6.853675</c:v>
                </c:pt>
                <c:pt idx="26244">
                  <c:v>6.853675</c:v>
                </c:pt>
                <c:pt idx="26245">
                  <c:v>6.853675</c:v>
                </c:pt>
                <c:pt idx="26246">
                  <c:v>6.8551549999999999</c:v>
                </c:pt>
                <c:pt idx="26247">
                  <c:v>6.8551549999999999</c:v>
                </c:pt>
                <c:pt idx="26248">
                  <c:v>6.8551549999999999</c:v>
                </c:pt>
                <c:pt idx="26249">
                  <c:v>6.8551549999999999</c:v>
                </c:pt>
                <c:pt idx="26250">
                  <c:v>6.8551549999999999</c:v>
                </c:pt>
                <c:pt idx="26251">
                  <c:v>6.8551549999999999</c:v>
                </c:pt>
                <c:pt idx="26252">
                  <c:v>6.8551609999999998</c:v>
                </c:pt>
                <c:pt idx="26253">
                  <c:v>6.8551609999999998</c:v>
                </c:pt>
                <c:pt idx="26254">
                  <c:v>6.8566380000000002</c:v>
                </c:pt>
                <c:pt idx="26255">
                  <c:v>6.8566370000000001</c:v>
                </c:pt>
                <c:pt idx="26256">
                  <c:v>6.8566370000000001</c:v>
                </c:pt>
                <c:pt idx="26257">
                  <c:v>6.8581149999999997</c:v>
                </c:pt>
                <c:pt idx="26258">
                  <c:v>6.8566380000000002</c:v>
                </c:pt>
                <c:pt idx="26259">
                  <c:v>6.8566380000000002</c:v>
                </c:pt>
                <c:pt idx="26260">
                  <c:v>6.8581120000000002</c:v>
                </c:pt>
                <c:pt idx="26261">
                  <c:v>6.8581139999999996</c:v>
                </c:pt>
                <c:pt idx="26262">
                  <c:v>6.8581120000000002</c:v>
                </c:pt>
                <c:pt idx="26263">
                  <c:v>6.8581120000000002</c:v>
                </c:pt>
                <c:pt idx="26264">
                  <c:v>6.8581120000000002</c:v>
                </c:pt>
                <c:pt idx="26265">
                  <c:v>6.8581120000000002</c:v>
                </c:pt>
                <c:pt idx="26266">
                  <c:v>6.8581120000000002</c:v>
                </c:pt>
                <c:pt idx="26267">
                  <c:v>6.8581120000000002</c:v>
                </c:pt>
                <c:pt idx="26268">
                  <c:v>6.8581120000000002</c:v>
                </c:pt>
                <c:pt idx="26269">
                  <c:v>6.8595889999999997</c:v>
                </c:pt>
                <c:pt idx="26270">
                  <c:v>6.8595889999999997</c:v>
                </c:pt>
                <c:pt idx="26271">
                  <c:v>6.8595889999999997</c:v>
                </c:pt>
                <c:pt idx="26272">
                  <c:v>6.8595889999999997</c:v>
                </c:pt>
                <c:pt idx="26273">
                  <c:v>6.8595819999999996</c:v>
                </c:pt>
                <c:pt idx="26274">
                  <c:v>6.8595819999999996</c:v>
                </c:pt>
                <c:pt idx="26275">
                  <c:v>6.8595819999999996</c:v>
                </c:pt>
                <c:pt idx="26276">
                  <c:v>6.8595819999999996</c:v>
                </c:pt>
                <c:pt idx="26277">
                  <c:v>6.8595819999999996</c:v>
                </c:pt>
                <c:pt idx="26278">
                  <c:v>6.8595819999999996</c:v>
                </c:pt>
                <c:pt idx="26279">
                  <c:v>6.8595819999999996</c:v>
                </c:pt>
                <c:pt idx="26280">
                  <c:v>6.8595819999999996</c:v>
                </c:pt>
                <c:pt idx="26281">
                  <c:v>6.8595819999999996</c:v>
                </c:pt>
                <c:pt idx="26282">
                  <c:v>6.8595819999999996</c:v>
                </c:pt>
                <c:pt idx="26283">
                  <c:v>6.8610569999999997</c:v>
                </c:pt>
                <c:pt idx="26284">
                  <c:v>6.8610569999999997</c:v>
                </c:pt>
                <c:pt idx="26285">
                  <c:v>6.8610569999999997</c:v>
                </c:pt>
                <c:pt idx="26286">
                  <c:v>6.8610569999999997</c:v>
                </c:pt>
                <c:pt idx="26287">
                  <c:v>6.8595660000000001</c:v>
                </c:pt>
                <c:pt idx="26288">
                  <c:v>6.8595660000000001</c:v>
                </c:pt>
                <c:pt idx="26289">
                  <c:v>6.8595660000000001</c:v>
                </c:pt>
                <c:pt idx="26290">
                  <c:v>6.8595660000000001</c:v>
                </c:pt>
                <c:pt idx="26291">
                  <c:v>6.8595660000000001</c:v>
                </c:pt>
                <c:pt idx="26292">
                  <c:v>6.8595660000000001</c:v>
                </c:pt>
                <c:pt idx="26293">
                  <c:v>6.8595660000000001</c:v>
                </c:pt>
                <c:pt idx="26294">
                  <c:v>6.8595660000000001</c:v>
                </c:pt>
                <c:pt idx="26295">
                  <c:v>6.8595660000000001</c:v>
                </c:pt>
                <c:pt idx="26296">
                  <c:v>6.862514</c:v>
                </c:pt>
                <c:pt idx="26297">
                  <c:v>6.862514</c:v>
                </c:pt>
                <c:pt idx="26298">
                  <c:v>6.862514</c:v>
                </c:pt>
                <c:pt idx="26299">
                  <c:v>6.862514</c:v>
                </c:pt>
                <c:pt idx="26300">
                  <c:v>6.862514</c:v>
                </c:pt>
                <c:pt idx="26301">
                  <c:v>6.862514</c:v>
                </c:pt>
                <c:pt idx="26302">
                  <c:v>6.862514</c:v>
                </c:pt>
                <c:pt idx="26303">
                  <c:v>6.862514</c:v>
                </c:pt>
                <c:pt idx="26304">
                  <c:v>6.862514</c:v>
                </c:pt>
                <c:pt idx="26305">
                  <c:v>6.8624900000000002</c:v>
                </c:pt>
                <c:pt idx="26306">
                  <c:v>6.8624900000000002</c:v>
                </c:pt>
                <c:pt idx="26307">
                  <c:v>6.8624900000000002</c:v>
                </c:pt>
                <c:pt idx="26308">
                  <c:v>6.8624900000000002</c:v>
                </c:pt>
                <c:pt idx="26309">
                  <c:v>6.8624890000000001</c:v>
                </c:pt>
                <c:pt idx="26310">
                  <c:v>6.8624900000000002</c:v>
                </c:pt>
                <c:pt idx="26311">
                  <c:v>6.8624900000000002</c:v>
                </c:pt>
                <c:pt idx="26312">
                  <c:v>6.8624890000000001</c:v>
                </c:pt>
                <c:pt idx="26313">
                  <c:v>6.8624580000000002</c:v>
                </c:pt>
                <c:pt idx="26314">
                  <c:v>6.8624580000000002</c:v>
                </c:pt>
                <c:pt idx="26315">
                  <c:v>6.8624580000000002</c:v>
                </c:pt>
                <c:pt idx="26316">
                  <c:v>6.8624580000000002</c:v>
                </c:pt>
                <c:pt idx="26317">
                  <c:v>6.8624590000000003</c:v>
                </c:pt>
                <c:pt idx="26318">
                  <c:v>6.8624580000000002</c:v>
                </c:pt>
                <c:pt idx="26319">
                  <c:v>6.8624580000000002</c:v>
                </c:pt>
                <c:pt idx="26320">
                  <c:v>6.8624580000000002</c:v>
                </c:pt>
                <c:pt idx="26321">
                  <c:v>6.8639279999999996</c:v>
                </c:pt>
                <c:pt idx="26322">
                  <c:v>6.8639279999999996</c:v>
                </c:pt>
                <c:pt idx="26323">
                  <c:v>6.8639279999999996</c:v>
                </c:pt>
                <c:pt idx="26324">
                  <c:v>6.8639279999999996</c:v>
                </c:pt>
                <c:pt idx="26325">
                  <c:v>6.8639279999999996</c:v>
                </c:pt>
                <c:pt idx="26326">
                  <c:v>6.8639279999999996</c:v>
                </c:pt>
                <c:pt idx="26327">
                  <c:v>6.8639279999999996</c:v>
                </c:pt>
                <c:pt idx="26328">
                  <c:v>6.8639279999999996</c:v>
                </c:pt>
                <c:pt idx="26329">
                  <c:v>6.8624219999999996</c:v>
                </c:pt>
                <c:pt idx="26330">
                  <c:v>6.8624219999999996</c:v>
                </c:pt>
                <c:pt idx="26331">
                  <c:v>6.8624219999999996</c:v>
                </c:pt>
                <c:pt idx="26332">
                  <c:v>6.8624219999999996</c:v>
                </c:pt>
                <c:pt idx="26333">
                  <c:v>6.8624219999999996</c:v>
                </c:pt>
                <c:pt idx="26334">
                  <c:v>6.8638880000000002</c:v>
                </c:pt>
                <c:pt idx="26335">
                  <c:v>6.8638880000000002</c:v>
                </c:pt>
                <c:pt idx="26336">
                  <c:v>6.8638880000000002</c:v>
                </c:pt>
                <c:pt idx="26337">
                  <c:v>6.8653560000000002</c:v>
                </c:pt>
                <c:pt idx="26338">
                  <c:v>6.8653560000000002</c:v>
                </c:pt>
                <c:pt idx="26339">
                  <c:v>6.8653560000000002</c:v>
                </c:pt>
                <c:pt idx="26340">
                  <c:v>6.8653560000000002</c:v>
                </c:pt>
                <c:pt idx="26341">
                  <c:v>6.8653560000000002</c:v>
                </c:pt>
                <c:pt idx="26342">
                  <c:v>6.8653560000000002</c:v>
                </c:pt>
                <c:pt idx="26343">
                  <c:v>6.8653560000000002</c:v>
                </c:pt>
                <c:pt idx="26344">
                  <c:v>6.8653079999999997</c:v>
                </c:pt>
                <c:pt idx="26345">
                  <c:v>6.8653079999999997</c:v>
                </c:pt>
                <c:pt idx="26346">
                  <c:v>6.8653079999999997</c:v>
                </c:pt>
                <c:pt idx="26347">
                  <c:v>6.8653079999999997</c:v>
                </c:pt>
                <c:pt idx="26348">
                  <c:v>6.8653079999999997</c:v>
                </c:pt>
                <c:pt idx="26349">
                  <c:v>6.8667740000000004</c:v>
                </c:pt>
                <c:pt idx="26350">
                  <c:v>6.8667740000000004</c:v>
                </c:pt>
                <c:pt idx="26351">
                  <c:v>6.8667740000000004</c:v>
                </c:pt>
                <c:pt idx="26352">
                  <c:v>6.8667740000000004</c:v>
                </c:pt>
                <c:pt idx="26353">
                  <c:v>6.8667740000000004</c:v>
                </c:pt>
                <c:pt idx="26354">
                  <c:v>6.8667740000000004</c:v>
                </c:pt>
                <c:pt idx="26355">
                  <c:v>6.8667740000000004</c:v>
                </c:pt>
                <c:pt idx="26356">
                  <c:v>6.8667740000000004</c:v>
                </c:pt>
                <c:pt idx="26357">
                  <c:v>6.8667740000000004</c:v>
                </c:pt>
                <c:pt idx="26358">
                  <c:v>6.8667740000000004</c:v>
                </c:pt>
                <c:pt idx="26359">
                  <c:v>6.8667740000000004</c:v>
                </c:pt>
                <c:pt idx="26360">
                  <c:v>6.8667740000000004</c:v>
                </c:pt>
                <c:pt idx="26361">
                  <c:v>6.8653079999999997</c:v>
                </c:pt>
                <c:pt idx="26362">
                  <c:v>6.8667740000000004</c:v>
                </c:pt>
                <c:pt idx="26363">
                  <c:v>6.8682400000000001</c:v>
                </c:pt>
                <c:pt idx="26364">
                  <c:v>6.8682400000000001</c:v>
                </c:pt>
                <c:pt idx="26365">
                  <c:v>6.8682400000000001</c:v>
                </c:pt>
                <c:pt idx="26366">
                  <c:v>6.8667179999999997</c:v>
                </c:pt>
                <c:pt idx="26367">
                  <c:v>6.8667179999999997</c:v>
                </c:pt>
                <c:pt idx="26368">
                  <c:v>6.8667179999999997</c:v>
                </c:pt>
                <c:pt idx="26369">
                  <c:v>6.868182</c:v>
                </c:pt>
                <c:pt idx="26370">
                  <c:v>6.868182</c:v>
                </c:pt>
                <c:pt idx="26371">
                  <c:v>6.868182</c:v>
                </c:pt>
                <c:pt idx="26372">
                  <c:v>6.8681809999999999</c:v>
                </c:pt>
                <c:pt idx="26373">
                  <c:v>6.868182</c:v>
                </c:pt>
                <c:pt idx="26374">
                  <c:v>6.868182</c:v>
                </c:pt>
                <c:pt idx="26375">
                  <c:v>6.8696460000000004</c:v>
                </c:pt>
                <c:pt idx="26376">
                  <c:v>6.8696460000000004</c:v>
                </c:pt>
                <c:pt idx="26377">
                  <c:v>6.8681190000000001</c:v>
                </c:pt>
                <c:pt idx="26378">
                  <c:v>6.8681190000000001</c:v>
                </c:pt>
                <c:pt idx="26379">
                  <c:v>6.8681190000000001</c:v>
                </c:pt>
                <c:pt idx="26380">
                  <c:v>6.8681190000000001</c:v>
                </c:pt>
                <c:pt idx="26381">
                  <c:v>6.8681190000000001</c:v>
                </c:pt>
                <c:pt idx="26382">
                  <c:v>6.8681190000000001</c:v>
                </c:pt>
                <c:pt idx="26383">
                  <c:v>6.8681190000000001</c:v>
                </c:pt>
                <c:pt idx="26384">
                  <c:v>6.8681190000000001</c:v>
                </c:pt>
                <c:pt idx="26385">
                  <c:v>6.8681190000000001</c:v>
                </c:pt>
                <c:pt idx="26386">
                  <c:v>6.86958</c:v>
                </c:pt>
                <c:pt idx="26387">
                  <c:v>6.86958</c:v>
                </c:pt>
                <c:pt idx="26388">
                  <c:v>6.86958</c:v>
                </c:pt>
                <c:pt idx="26389">
                  <c:v>6.86951</c:v>
                </c:pt>
                <c:pt idx="26390">
                  <c:v>6.86951</c:v>
                </c:pt>
                <c:pt idx="26391">
                  <c:v>6.86951</c:v>
                </c:pt>
                <c:pt idx="26392">
                  <c:v>6.86951</c:v>
                </c:pt>
                <c:pt idx="26393">
                  <c:v>6.8709720000000001</c:v>
                </c:pt>
                <c:pt idx="26394">
                  <c:v>6.8709720000000001</c:v>
                </c:pt>
                <c:pt idx="26395">
                  <c:v>6.8709720000000001</c:v>
                </c:pt>
                <c:pt idx="26396">
                  <c:v>6.8709720000000001</c:v>
                </c:pt>
                <c:pt idx="26397">
                  <c:v>6.8709720000000001</c:v>
                </c:pt>
                <c:pt idx="26398">
                  <c:v>6.869434</c:v>
                </c:pt>
                <c:pt idx="26399">
                  <c:v>6.869434</c:v>
                </c:pt>
                <c:pt idx="26400">
                  <c:v>6.869434</c:v>
                </c:pt>
                <c:pt idx="26401">
                  <c:v>6.8708920000000004</c:v>
                </c:pt>
                <c:pt idx="26402">
                  <c:v>6.8708929999999997</c:v>
                </c:pt>
                <c:pt idx="26403">
                  <c:v>6.8708939999999998</c:v>
                </c:pt>
                <c:pt idx="26404">
                  <c:v>6.8708929999999997</c:v>
                </c:pt>
                <c:pt idx="26405">
                  <c:v>6.8708920000000004</c:v>
                </c:pt>
                <c:pt idx="26406">
                  <c:v>6.8708929999999997</c:v>
                </c:pt>
                <c:pt idx="26407">
                  <c:v>6.8723510000000001</c:v>
                </c:pt>
                <c:pt idx="26408">
                  <c:v>6.8723510000000001</c:v>
                </c:pt>
                <c:pt idx="26409">
                  <c:v>6.8708099999999996</c:v>
                </c:pt>
                <c:pt idx="26410">
                  <c:v>6.8708109999999998</c:v>
                </c:pt>
                <c:pt idx="26411">
                  <c:v>6.8708099999999996</c:v>
                </c:pt>
                <c:pt idx="26412">
                  <c:v>6.8708099999999996</c:v>
                </c:pt>
                <c:pt idx="26413">
                  <c:v>6.8722659999999998</c:v>
                </c:pt>
                <c:pt idx="26414">
                  <c:v>6.8722659999999998</c:v>
                </c:pt>
                <c:pt idx="26415">
                  <c:v>6.8722659999999998</c:v>
                </c:pt>
                <c:pt idx="26416">
                  <c:v>6.8737250000000003</c:v>
                </c:pt>
                <c:pt idx="26417">
                  <c:v>6.8737250000000003</c:v>
                </c:pt>
                <c:pt idx="26418">
                  <c:v>6.8737250000000003</c:v>
                </c:pt>
                <c:pt idx="26419">
                  <c:v>6.8737250000000003</c:v>
                </c:pt>
                <c:pt idx="26420">
                  <c:v>6.8737250000000003</c:v>
                </c:pt>
                <c:pt idx="26421">
                  <c:v>6.8737250000000003</c:v>
                </c:pt>
                <c:pt idx="26422">
                  <c:v>6.8737250000000003</c:v>
                </c:pt>
                <c:pt idx="26423">
                  <c:v>6.8737250000000003</c:v>
                </c:pt>
                <c:pt idx="26424">
                  <c:v>6.8737250000000003</c:v>
                </c:pt>
                <c:pt idx="26425">
                  <c:v>6.8737250000000003</c:v>
                </c:pt>
                <c:pt idx="26426">
                  <c:v>6.8737250000000003</c:v>
                </c:pt>
                <c:pt idx="26427">
                  <c:v>6.8737250000000003</c:v>
                </c:pt>
                <c:pt idx="26428">
                  <c:v>6.8737250000000003</c:v>
                </c:pt>
                <c:pt idx="26429">
                  <c:v>6.8721750000000004</c:v>
                </c:pt>
                <c:pt idx="26430">
                  <c:v>6.8721750000000004</c:v>
                </c:pt>
                <c:pt idx="26431">
                  <c:v>6.8721740000000002</c:v>
                </c:pt>
                <c:pt idx="26432">
                  <c:v>6.8721750000000004</c:v>
                </c:pt>
                <c:pt idx="26433">
                  <c:v>6.8736300000000004</c:v>
                </c:pt>
                <c:pt idx="26434">
                  <c:v>6.8736300000000004</c:v>
                </c:pt>
                <c:pt idx="26435">
                  <c:v>6.8736300000000004</c:v>
                </c:pt>
                <c:pt idx="26436">
                  <c:v>6.8736300000000004</c:v>
                </c:pt>
                <c:pt idx="26437">
                  <c:v>6.8736300000000004</c:v>
                </c:pt>
                <c:pt idx="26438">
                  <c:v>6.8736300000000004</c:v>
                </c:pt>
                <c:pt idx="26439">
                  <c:v>6.8750850000000003</c:v>
                </c:pt>
                <c:pt idx="26440">
                  <c:v>6.8749849999999997</c:v>
                </c:pt>
                <c:pt idx="26441">
                  <c:v>6.8749849999999997</c:v>
                </c:pt>
                <c:pt idx="26442">
                  <c:v>6.8749849999999997</c:v>
                </c:pt>
                <c:pt idx="26443">
                  <c:v>6.8749849999999997</c:v>
                </c:pt>
                <c:pt idx="26444">
                  <c:v>6.8749849999999997</c:v>
                </c:pt>
                <c:pt idx="26445">
                  <c:v>6.8749849999999997</c:v>
                </c:pt>
                <c:pt idx="26446">
                  <c:v>6.8749849999999997</c:v>
                </c:pt>
                <c:pt idx="26447">
                  <c:v>6.8749849999999997</c:v>
                </c:pt>
                <c:pt idx="26448">
                  <c:v>6.8749849999999997</c:v>
                </c:pt>
                <c:pt idx="26449">
                  <c:v>6.8764390000000004</c:v>
                </c:pt>
                <c:pt idx="26450">
                  <c:v>6.8748779999999998</c:v>
                </c:pt>
                <c:pt idx="26451">
                  <c:v>6.8748779999999998</c:v>
                </c:pt>
                <c:pt idx="26452">
                  <c:v>6.8748779999999998</c:v>
                </c:pt>
                <c:pt idx="26453">
                  <c:v>6.8748779999999998</c:v>
                </c:pt>
                <c:pt idx="26454">
                  <c:v>6.8748779999999998</c:v>
                </c:pt>
                <c:pt idx="26455">
                  <c:v>6.8748779999999998</c:v>
                </c:pt>
                <c:pt idx="26456">
                  <c:v>6.8748779999999998</c:v>
                </c:pt>
                <c:pt idx="26457">
                  <c:v>6.8748779999999998</c:v>
                </c:pt>
                <c:pt idx="26458">
                  <c:v>6.8763300000000003</c:v>
                </c:pt>
                <c:pt idx="26459">
                  <c:v>6.8763300000000003</c:v>
                </c:pt>
                <c:pt idx="26460">
                  <c:v>6.8777840000000001</c:v>
                </c:pt>
                <c:pt idx="26461">
                  <c:v>6.8777840000000001</c:v>
                </c:pt>
                <c:pt idx="26462">
                  <c:v>6.8777840000000001</c:v>
                </c:pt>
                <c:pt idx="26463">
                  <c:v>6.8777840000000001</c:v>
                </c:pt>
                <c:pt idx="26464">
                  <c:v>6.8777840000000001</c:v>
                </c:pt>
                <c:pt idx="26465">
                  <c:v>6.8777840000000001</c:v>
                </c:pt>
                <c:pt idx="26466">
                  <c:v>6.8777840000000001</c:v>
                </c:pt>
                <c:pt idx="26467">
                  <c:v>6.8762179999999997</c:v>
                </c:pt>
                <c:pt idx="26468">
                  <c:v>6.8762179999999997</c:v>
                </c:pt>
                <c:pt idx="26469">
                  <c:v>6.8762179999999997</c:v>
                </c:pt>
                <c:pt idx="26470">
                  <c:v>6.877669</c:v>
                </c:pt>
                <c:pt idx="26471">
                  <c:v>6.8776700000000002</c:v>
                </c:pt>
                <c:pt idx="26472">
                  <c:v>6.877669</c:v>
                </c:pt>
                <c:pt idx="26473">
                  <c:v>6.877669</c:v>
                </c:pt>
                <c:pt idx="26474">
                  <c:v>6.877669</c:v>
                </c:pt>
                <c:pt idx="26475">
                  <c:v>6.8791200000000003</c:v>
                </c:pt>
                <c:pt idx="26476">
                  <c:v>6.8791200000000003</c:v>
                </c:pt>
                <c:pt idx="26477">
                  <c:v>6.8791200000000003</c:v>
                </c:pt>
                <c:pt idx="26478">
                  <c:v>6.8791200000000003</c:v>
                </c:pt>
                <c:pt idx="26479">
                  <c:v>6.8791200000000003</c:v>
                </c:pt>
                <c:pt idx="26480">
                  <c:v>6.877548</c:v>
                </c:pt>
                <c:pt idx="26481">
                  <c:v>6.878997</c:v>
                </c:pt>
                <c:pt idx="26482">
                  <c:v>6.878997</c:v>
                </c:pt>
                <c:pt idx="26483">
                  <c:v>6.878997</c:v>
                </c:pt>
                <c:pt idx="26484">
                  <c:v>6.8818979999999996</c:v>
                </c:pt>
                <c:pt idx="26485">
                  <c:v>6.8818979999999996</c:v>
                </c:pt>
                <c:pt idx="26486">
                  <c:v>6.8818989999999998</c:v>
                </c:pt>
                <c:pt idx="26487">
                  <c:v>6.8818989999999998</c:v>
                </c:pt>
                <c:pt idx="26488">
                  <c:v>6.8818989999999998</c:v>
                </c:pt>
                <c:pt idx="26489">
                  <c:v>6.8818989999999998</c:v>
                </c:pt>
                <c:pt idx="26490">
                  <c:v>6.8818989999999998</c:v>
                </c:pt>
                <c:pt idx="26491">
                  <c:v>6.8818979999999996</c:v>
                </c:pt>
                <c:pt idx="26492">
                  <c:v>6.8818979999999996</c:v>
                </c:pt>
                <c:pt idx="26493">
                  <c:v>6.8818989999999998</c:v>
                </c:pt>
                <c:pt idx="26494">
                  <c:v>6.8818979999999996</c:v>
                </c:pt>
                <c:pt idx="26495">
                  <c:v>6.8818979999999996</c:v>
                </c:pt>
                <c:pt idx="26496">
                  <c:v>6.8818979999999996</c:v>
                </c:pt>
                <c:pt idx="26497">
                  <c:v>6.8803179999999999</c:v>
                </c:pt>
                <c:pt idx="26498">
                  <c:v>6.8803179999999999</c:v>
                </c:pt>
                <c:pt idx="26499">
                  <c:v>6.8803179999999999</c:v>
                </c:pt>
                <c:pt idx="26500">
                  <c:v>6.8817659999999998</c:v>
                </c:pt>
                <c:pt idx="26501">
                  <c:v>6.8817659999999998</c:v>
                </c:pt>
                <c:pt idx="26502">
                  <c:v>6.8817659999999998</c:v>
                </c:pt>
                <c:pt idx="26503">
                  <c:v>6.8832180000000003</c:v>
                </c:pt>
                <c:pt idx="26504">
                  <c:v>6.8846699999999998</c:v>
                </c:pt>
                <c:pt idx="26505">
                  <c:v>6.8846699999999998</c:v>
                </c:pt>
                <c:pt idx="26506">
                  <c:v>6.8846699999999998</c:v>
                </c:pt>
                <c:pt idx="26507">
                  <c:v>6.8846699999999998</c:v>
                </c:pt>
                <c:pt idx="26508">
                  <c:v>6.8846699999999998</c:v>
                </c:pt>
                <c:pt idx="26509">
                  <c:v>6.8846689999999997</c:v>
                </c:pt>
                <c:pt idx="26510">
                  <c:v>6.8845299999999998</c:v>
                </c:pt>
                <c:pt idx="26511">
                  <c:v>6.8845299999999998</c:v>
                </c:pt>
                <c:pt idx="26512">
                  <c:v>6.8845299999999998</c:v>
                </c:pt>
                <c:pt idx="26513">
                  <c:v>6.8845299999999998</c:v>
                </c:pt>
                <c:pt idx="26514">
                  <c:v>6.8845299999999998</c:v>
                </c:pt>
                <c:pt idx="26515">
                  <c:v>6.8845299999999998</c:v>
                </c:pt>
                <c:pt idx="26516">
                  <c:v>6.8845299999999998</c:v>
                </c:pt>
                <c:pt idx="26517">
                  <c:v>6.8845299999999998</c:v>
                </c:pt>
                <c:pt idx="26518">
                  <c:v>6.8845299999999998</c:v>
                </c:pt>
                <c:pt idx="26519">
                  <c:v>6.8845299999999998</c:v>
                </c:pt>
                <c:pt idx="26520">
                  <c:v>6.8845299999999998</c:v>
                </c:pt>
                <c:pt idx="26521">
                  <c:v>6.8845299999999998</c:v>
                </c:pt>
                <c:pt idx="26522">
                  <c:v>6.88598</c:v>
                </c:pt>
                <c:pt idx="26523">
                  <c:v>6.8874310000000003</c:v>
                </c:pt>
                <c:pt idx="26524">
                  <c:v>6.8874320000000004</c:v>
                </c:pt>
                <c:pt idx="26525">
                  <c:v>6.8874310000000003</c:v>
                </c:pt>
                <c:pt idx="26526">
                  <c:v>6.8874310000000003</c:v>
                </c:pt>
                <c:pt idx="26527">
                  <c:v>6.8874310000000003</c:v>
                </c:pt>
                <c:pt idx="26528">
                  <c:v>6.8874310000000003</c:v>
                </c:pt>
                <c:pt idx="26529">
                  <c:v>6.8874310000000003</c:v>
                </c:pt>
                <c:pt idx="26530">
                  <c:v>6.8874310000000003</c:v>
                </c:pt>
                <c:pt idx="26531">
                  <c:v>6.888884</c:v>
                </c:pt>
                <c:pt idx="26532">
                  <c:v>6.8872799999999996</c:v>
                </c:pt>
                <c:pt idx="26533">
                  <c:v>6.8872809999999998</c:v>
                </c:pt>
                <c:pt idx="26534">
                  <c:v>6.8887320000000001</c:v>
                </c:pt>
                <c:pt idx="26535">
                  <c:v>6.8887320000000001</c:v>
                </c:pt>
                <c:pt idx="26536">
                  <c:v>6.8887320000000001</c:v>
                </c:pt>
                <c:pt idx="26537">
                  <c:v>6.8887320000000001</c:v>
                </c:pt>
                <c:pt idx="26538">
                  <c:v>6.8887320000000001</c:v>
                </c:pt>
                <c:pt idx="26539">
                  <c:v>6.8887320000000001</c:v>
                </c:pt>
                <c:pt idx="26540">
                  <c:v>6.8887320000000001</c:v>
                </c:pt>
                <c:pt idx="26541">
                  <c:v>6.8887320000000001</c:v>
                </c:pt>
                <c:pt idx="26542">
                  <c:v>6.8887320000000001</c:v>
                </c:pt>
                <c:pt idx="26543">
                  <c:v>6.8887320000000001</c:v>
                </c:pt>
                <c:pt idx="26544">
                  <c:v>6.8887320000000001</c:v>
                </c:pt>
                <c:pt idx="26545">
                  <c:v>6.8887320000000001</c:v>
                </c:pt>
                <c:pt idx="26546">
                  <c:v>6.8887320000000001</c:v>
                </c:pt>
                <c:pt idx="26547">
                  <c:v>6.8871260000000003</c:v>
                </c:pt>
                <c:pt idx="26548">
                  <c:v>6.8871260000000003</c:v>
                </c:pt>
                <c:pt idx="26549">
                  <c:v>6.8871260000000003</c:v>
                </c:pt>
                <c:pt idx="26550">
                  <c:v>6.8871260000000003</c:v>
                </c:pt>
                <c:pt idx="26551">
                  <c:v>6.8871260000000003</c:v>
                </c:pt>
                <c:pt idx="26552">
                  <c:v>6.8871260000000003</c:v>
                </c:pt>
                <c:pt idx="26553">
                  <c:v>6.8871260000000003</c:v>
                </c:pt>
                <c:pt idx="26554">
                  <c:v>6.8885740000000002</c:v>
                </c:pt>
                <c:pt idx="26555">
                  <c:v>6.8885740000000002</c:v>
                </c:pt>
                <c:pt idx="26556">
                  <c:v>6.8900240000000004</c:v>
                </c:pt>
                <c:pt idx="26557">
                  <c:v>6.8900240000000004</c:v>
                </c:pt>
                <c:pt idx="26558">
                  <c:v>6.8884119999999998</c:v>
                </c:pt>
                <c:pt idx="26559">
                  <c:v>6.8884119999999998</c:v>
                </c:pt>
                <c:pt idx="26560">
                  <c:v>6.8884119999999998</c:v>
                </c:pt>
                <c:pt idx="26561">
                  <c:v>6.8884119999999998</c:v>
                </c:pt>
                <c:pt idx="26562">
                  <c:v>6.8884119999999998</c:v>
                </c:pt>
                <c:pt idx="26563">
                  <c:v>6.8884119999999998</c:v>
                </c:pt>
                <c:pt idx="26564">
                  <c:v>6.8898580000000003</c:v>
                </c:pt>
                <c:pt idx="26565">
                  <c:v>6.8898580000000003</c:v>
                </c:pt>
                <c:pt idx="26566">
                  <c:v>6.8898580000000003</c:v>
                </c:pt>
                <c:pt idx="26567">
                  <c:v>6.8913060000000002</c:v>
                </c:pt>
                <c:pt idx="26568">
                  <c:v>6.8913060000000002</c:v>
                </c:pt>
                <c:pt idx="26569">
                  <c:v>6.8896879999999996</c:v>
                </c:pt>
                <c:pt idx="26570">
                  <c:v>6.8896879999999996</c:v>
                </c:pt>
                <c:pt idx="26571">
                  <c:v>6.8896879999999996</c:v>
                </c:pt>
                <c:pt idx="26572">
                  <c:v>6.8896879999999996</c:v>
                </c:pt>
                <c:pt idx="26573">
                  <c:v>6.8911319999999998</c:v>
                </c:pt>
                <c:pt idx="26574">
                  <c:v>6.8911319999999998</c:v>
                </c:pt>
                <c:pt idx="26575">
                  <c:v>6.8911319999999998</c:v>
                </c:pt>
                <c:pt idx="26576">
                  <c:v>6.8911319999999998</c:v>
                </c:pt>
                <c:pt idx="26577">
                  <c:v>6.8911319999999998</c:v>
                </c:pt>
                <c:pt idx="26578">
                  <c:v>6.8911340000000001</c:v>
                </c:pt>
                <c:pt idx="26579">
                  <c:v>6.8911319999999998</c:v>
                </c:pt>
                <c:pt idx="26580">
                  <c:v>6.8911319999999998</c:v>
                </c:pt>
                <c:pt idx="26581">
                  <c:v>6.8911319999999998</c:v>
                </c:pt>
                <c:pt idx="26582">
                  <c:v>6.8911319999999998</c:v>
                </c:pt>
                <c:pt idx="26583">
                  <c:v>6.8911319999999998</c:v>
                </c:pt>
                <c:pt idx="26584">
                  <c:v>6.8911319999999998</c:v>
                </c:pt>
                <c:pt idx="26585">
                  <c:v>6.8911340000000001</c:v>
                </c:pt>
                <c:pt idx="26586">
                  <c:v>6.8911319999999998</c:v>
                </c:pt>
                <c:pt idx="26587">
                  <c:v>6.8925789999999996</c:v>
                </c:pt>
                <c:pt idx="26588">
                  <c:v>6.8925789999999996</c:v>
                </c:pt>
                <c:pt idx="26589">
                  <c:v>6.8925789999999996</c:v>
                </c:pt>
                <c:pt idx="26590">
                  <c:v>6.8925789999999996</c:v>
                </c:pt>
                <c:pt idx="26591">
                  <c:v>6.8909539999999998</c:v>
                </c:pt>
                <c:pt idx="26592">
                  <c:v>6.8909539999999998</c:v>
                </c:pt>
                <c:pt idx="26593">
                  <c:v>6.8909539999999998</c:v>
                </c:pt>
                <c:pt idx="26594">
                  <c:v>6.8909539999999998</c:v>
                </c:pt>
                <c:pt idx="26595">
                  <c:v>6.8909539999999998</c:v>
                </c:pt>
                <c:pt idx="26596">
                  <c:v>6.8923969999999999</c:v>
                </c:pt>
                <c:pt idx="26597">
                  <c:v>6.8923969999999999</c:v>
                </c:pt>
                <c:pt idx="26598">
                  <c:v>6.8923969999999999</c:v>
                </c:pt>
                <c:pt idx="26599">
                  <c:v>6.8923969999999999</c:v>
                </c:pt>
                <c:pt idx="26600">
                  <c:v>6.8923969999999999</c:v>
                </c:pt>
                <c:pt idx="26601">
                  <c:v>6.8938389999999998</c:v>
                </c:pt>
                <c:pt idx="26602">
                  <c:v>6.8938389999999998</c:v>
                </c:pt>
                <c:pt idx="26603">
                  <c:v>6.8938389999999998</c:v>
                </c:pt>
                <c:pt idx="26604">
                  <c:v>6.8952819999999999</c:v>
                </c:pt>
                <c:pt idx="26605">
                  <c:v>6.8936500000000001</c:v>
                </c:pt>
                <c:pt idx="26606">
                  <c:v>6.8936500000000001</c:v>
                </c:pt>
                <c:pt idx="26607">
                  <c:v>6.8936500000000001</c:v>
                </c:pt>
                <c:pt idx="26608">
                  <c:v>6.8936500000000001</c:v>
                </c:pt>
                <c:pt idx="26609">
                  <c:v>6.8936500000000001</c:v>
                </c:pt>
                <c:pt idx="26610">
                  <c:v>6.8936500000000001</c:v>
                </c:pt>
                <c:pt idx="26611">
                  <c:v>6.8936500000000001</c:v>
                </c:pt>
                <c:pt idx="26612">
                  <c:v>6.8936500000000001</c:v>
                </c:pt>
                <c:pt idx="26613">
                  <c:v>6.8936500000000001</c:v>
                </c:pt>
                <c:pt idx="26614">
                  <c:v>6.8936500000000001</c:v>
                </c:pt>
                <c:pt idx="26615">
                  <c:v>6.8936500000000001</c:v>
                </c:pt>
                <c:pt idx="26616">
                  <c:v>6.8936500000000001</c:v>
                </c:pt>
                <c:pt idx="26617">
                  <c:v>6.8936500000000001</c:v>
                </c:pt>
                <c:pt idx="26618">
                  <c:v>6.8936500000000001</c:v>
                </c:pt>
                <c:pt idx="26619">
                  <c:v>6.8936500000000001</c:v>
                </c:pt>
                <c:pt idx="26620">
                  <c:v>6.8936500000000001</c:v>
                </c:pt>
                <c:pt idx="26621">
                  <c:v>6.8936500000000001</c:v>
                </c:pt>
                <c:pt idx="26622">
                  <c:v>6.8936500000000001</c:v>
                </c:pt>
                <c:pt idx="26623">
                  <c:v>6.8936500000000001</c:v>
                </c:pt>
                <c:pt idx="26624">
                  <c:v>6.8950899999999997</c:v>
                </c:pt>
                <c:pt idx="26625">
                  <c:v>6.8950899999999997</c:v>
                </c:pt>
                <c:pt idx="26626">
                  <c:v>6.8950899999999997</c:v>
                </c:pt>
                <c:pt idx="26627">
                  <c:v>6.8950899999999997</c:v>
                </c:pt>
                <c:pt idx="26628">
                  <c:v>6.8950899999999997</c:v>
                </c:pt>
                <c:pt idx="26629">
                  <c:v>6.8950899999999997</c:v>
                </c:pt>
                <c:pt idx="26630">
                  <c:v>6.8948900000000002</c:v>
                </c:pt>
                <c:pt idx="26631">
                  <c:v>6.8948900000000002</c:v>
                </c:pt>
                <c:pt idx="26632">
                  <c:v>6.8948900000000002</c:v>
                </c:pt>
                <c:pt idx="26633">
                  <c:v>6.8948900000000002</c:v>
                </c:pt>
                <c:pt idx="26634">
                  <c:v>6.8948900000000002</c:v>
                </c:pt>
                <c:pt idx="26635">
                  <c:v>6.8948900000000002</c:v>
                </c:pt>
                <c:pt idx="26636">
                  <c:v>6.8948900000000002</c:v>
                </c:pt>
                <c:pt idx="26637">
                  <c:v>6.8948900000000002</c:v>
                </c:pt>
                <c:pt idx="26638">
                  <c:v>6.8948900000000002</c:v>
                </c:pt>
                <c:pt idx="26639">
                  <c:v>6.8963289999999997</c:v>
                </c:pt>
                <c:pt idx="26640">
                  <c:v>6.8963289999999997</c:v>
                </c:pt>
                <c:pt idx="26641">
                  <c:v>6.8963289999999997</c:v>
                </c:pt>
                <c:pt idx="26642">
                  <c:v>6.8977690000000003</c:v>
                </c:pt>
                <c:pt idx="26643">
                  <c:v>6.8977690000000003</c:v>
                </c:pt>
                <c:pt idx="26644">
                  <c:v>6.8977690000000003</c:v>
                </c:pt>
                <c:pt idx="26645">
                  <c:v>6.8977690000000003</c:v>
                </c:pt>
                <c:pt idx="26646">
                  <c:v>6.8977690000000003</c:v>
                </c:pt>
                <c:pt idx="26647">
                  <c:v>6.8977690000000003</c:v>
                </c:pt>
                <c:pt idx="26648">
                  <c:v>6.8977690000000003</c:v>
                </c:pt>
                <c:pt idx="26649">
                  <c:v>6.8975580000000001</c:v>
                </c:pt>
                <c:pt idx="26650">
                  <c:v>6.8975580000000001</c:v>
                </c:pt>
                <c:pt idx="26651">
                  <c:v>6.8975580000000001</c:v>
                </c:pt>
                <c:pt idx="26652">
                  <c:v>6.8975580000000001</c:v>
                </c:pt>
                <c:pt idx="26653">
                  <c:v>6.8975580000000001</c:v>
                </c:pt>
                <c:pt idx="26654">
                  <c:v>6.8975580000000001</c:v>
                </c:pt>
                <c:pt idx="26655">
                  <c:v>6.8975580000000001</c:v>
                </c:pt>
                <c:pt idx="26656">
                  <c:v>6.8975580000000001</c:v>
                </c:pt>
                <c:pt idx="26657">
                  <c:v>6.8975580000000001</c:v>
                </c:pt>
                <c:pt idx="26658">
                  <c:v>6.8975580000000001</c:v>
                </c:pt>
                <c:pt idx="26659">
                  <c:v>6.8975580000000001</c:v>
                </c:pt>
                <c:pt idx="26660">
                  <c:v>6.8975580000000001</c:v>
                </c:pt>
                <c:pt idx="26661">
                  <c:v>6.8975580000000001</c:v>
                </c:pt>
                <c:pt idx="26662">
                  <c:v>6.8989950000000002</c:v>
                </c:pt>
                <c:pt idx="26663">
                  <c:v>6.8989960000000004</c:v>
                </c:pt>
                <c:pt idx="26664">
                  <c:v>6.8975580000000001</c:v>
                </c:pt>
                <c:pt idx="26665">
                  <c:v>6.8989950000000002</c:v>
                </c:pt>
                <c:pt idx="26666">
                  <c:v>6.8987740000000004</c:v>
                </c:pt>
                <c:pt idx="26667">
                  <c:v>6.8987749999999997</c:v>
                </c:pt>
                <c:pt idx="26668">
                  <c:v>6.8987740000000004</c:v>
                </c:pt>
                <c:pt idx="26669">
                  <c:v>6.8987740000000004</c:v>
                </c:pt>
                <c:pt idx="26670">
                  <c:v>6.8987740000000004</c:v>
                </c:pt>
                <c:pt idx="26671">
                  <c:v>6.8987740000000004</c:v>
                </c:pt>
                <c:pt idx="26672">
                  <c:v>6.8987740000000004</c:v>
                </c:pt>
                <c:pt idx="26673">
                  <c:v>6.8987740000000004</c:v>
                </c:pt>
                <c:pt idx="26674">
                  <c:v>6.8987740000000004</c:v>
                </c:pt>
                <c:pt idx="26675">
                  <c:v>6.9002100000000004</c:v>
                </c:pt>
                <c:pt idx="26676">
                  <c:v>6.9002100000000004</c:v>
                </c:pt>
                <c:pt idx="26677">
                  <c:v>6.9002100000000004</c:v>
                </c:pt>
                <c:pt idx="26678">
                  <c:v>6.9002100000000004</c:v>
                </c:pt>
                <c:pt idx="26679">
                  <c:v>6.9002100000000004</c:v>
                </c:pt>
                <c:pt idx="26680">
                  <c:v>6.9002100000000004</c:v>
                </c:pt>
                <c:pt idx="26681">
                  <c:v>6.9002100000000004</c:v>
                </c:pt>
                <c:pt idx="26682">
                  <c:v>6.9002100000000004</c:v>
                </c:pt>
                <c:pt idx="26683">
                  <c:v>6.9002100000000004</c:v>
                </c:pt>
                <c:pt idx="26684">
                  <c:v>6.8999810000000004</c:v>
                </c:pt>
                <c:pt idx="26685">
                  <c:v>6.8999810000000004</c:v>
                </c:pt>
                <c:pt idx="26686">
                  <c:v>6.8999810000000004</c:v>
                </c:pt>
                <c:pt idx="26687">
                  <c:v>6.8999810000000004</c:v>
                </c:pt>
                <c:pt idx="26688">
                  <c:v>6.8999810000000004</c:v>
                </c:pt>
                <c:pt idx="26689">
                  <c:v>6.9014150000000001</c:v>
                </c:pt>
                <c:pt idx="26690">
                  <c:v>6.9014150000000001</c:v>
                </c:pt>
                <c:pt idx="26691">
                  <c:v>6.9014150000000001</c:v>
                </c:pt>
                <c:pt idx="26692">
                  <c:v>6.9014150000000001</c:v>
                </c:pt>
                <c:pt idx="26693">
                  <c:v>6.9014150000000001</c:v>
                </c:pt>
                <c:pt idx="26694">
                  <c:v>6.9011779999999998</c:v>
                </c:pt>
                <c:pt idx="26695">
                  <c:v>6.9011779999999998</c:v>
                </c:pt>
                <c:pt idx="26696">
                  <c:v>6.9011779999999998</c:v>
                </c:pt>
                <c:pt idx="26697">
                  <c:v>6.9011779999999998</c:v>
                </c:pt>
                <c:pt idx="26698">
                  <c:v>6.9011779999999998</c:v>
                </c:pt>
                <c:pt idx="26699">
                  <c:v>6.9011779999999998</c:v>
                </c:pt>
                <c:pt idx="26700">
                  <c:v>6.9011779999999998</c:v>
                </c:pt>
                <c:pt idx="26701">
                  <c:v>6.9011779999999998</c:v>
                </c:pt>
                <c:pt idx="26702">
                  <c:v>6.9011779999999998</c:v>
                </c:pt>
                <c:pt idx="26703">
                  <c:v>6.9011779999999998</c:v>
                </c:pt>
                <c:pt idx="26704">
                  <c:v>6.9011779999999998</c:v>
                </c:pt>
                <c:pt idx="26705">
                  <c:v>6.9011779999999998</c:v>
                </c:pt>
                <c:pt idx="26706">
                  <c:v>6.9011779999999998</c:v>
                </c:pt>
                <c:pt idx="26707">
                  <c:v>6.9011760000000004</c:v>
                </c:pt>
                <c:pt idx="26708">
                  <c:v>6.9011760000000004</c:v>
                </c:pt>
                <c:pt idx="26709">
                  <c:v>6.9011760000000004</c:v>
                </c:pt>
                <c:pt idx="26710">
                  <c:v>6.9011779999999998</c:v>
                </c:pt>
                <c:pt idx="26711">
                  <c:v>6.9011760000000004</c:v>
                </c:pt>
                <c:pt idx="26712">
                  <c:v>6.9011779999999998</c:v>
                </c:pt>
                <c:pt idx="26713">
                  <c:v>6.9011760000000004</c:v>
                </c:pt>
                <c:pt idx="26714">
                  <c:v>6.9026059999999996</c:v>
                </c:pt>
                <c:pt idx="26715">
                  <c:v>6.9026059999999996</c:v>
                </c:pt>
                <c:pt idx="26716">
                  <c:v>6.9026059999999996</c:v>
                </c:pt>
                <c:pt idx="26717">
                  <c:v>6.9026059999999996</c:v>
                </c:pt>
                <c:pt idx="26718">
                  <c:v>6.9023580000000004</c:v>
                </c:pt>
                <c:pt idx="26719">
                  <c:v>6.9023580000000004</c:v>
                </c:pt>
                <c:pt idx="26720">
                  <c:v>6.9023580000000004</c:v>
                </c:pt>
                <c:pt idx="26721">
                  <c:v>6.9023580000000004</c:v>
                </c:pt>
                <c:pt idx="26722">
                  <c:v>6.9023580000000004</c:v>
                </c:pt>
                <c:pt idx="26723">
                  <c:v>6.9023580000000004</c:v>
                </c:pt>
                <c:pt idx="26724">
                  <c:v>6.9037839999999999</c:v>
                </c:pt>
                <c:pt idx="26725">
                  <c:v>6.9037850000000001</c:v>
                </c:pt>
                <c:pt idx="26726">
                  <c:v>6.9037850000000001</c:v>
                </c:pt>
                <c:pt idx="26727">
                  <c:v>6.9037850000000001</c:v>
                </c:pt>
                <c:pt idx="26728">
                  <c:v>6.9037850000000001</c:v>
                </c:pt>
                <c:pt idx="26729">
                  <c:v>6.9037839999999999</c:v>
                </c:pt>
                <c:pt idx="26730">
                  <c:v>6.9037839999999999</c:v>
                </c:pt>
                <c:pt idx="26731">
                  <c:v>6.9052160000000002</c:v>
                </c:pt>
                <c:pt idx="26732">
                  <c:v>6.9052160000000002</c:v>
                </c:pt>
                <c:pt idx="26733">
                  <c:v>6.9052160000000002</c:v>
                </c:pt>
                <c:pt idx="26734">
                  <c:v>6.9052160000000002</c:v>
                </c:pt>
                <c:pt idx="26735">
                  <c:v>6.9052160000000002</c:v>
                </c:pt>
                <c:pt idx="26736">
                  <c:v>6.9052160000000002</c:v>
                </c:pt>
                <c:pt idx="26737">
                  <c:v>6.90496</c:v>
                </c:pt>
                <c:pt idx="26738">
                  <c:v>6.90496</c:v>
                </c:pt>
                <c:pt idx="26739">
                  <c:v>6.90496</c:v>
                </c:pt>
                <c:pt idx="26740">
                  <c:v>6.90496</c:v>
                </c:pt>
                <c:pt idx="26741">
                  <c:v>6.90496</c:v>
                </c:pt>
                <c:pt idx="26742">
                  <c:v>6.90496</c:v>
                </c:pt>
                <c:pt idx="26743">
                  <c:v>6.90496</c:v>
                </c:pt>
                <c:pt idx="26744">
                  <c:v>6.90496</c:v>
                </c:pt>
                <c:pt idx="26745">
                  <c:v>6.90496</c:v>
                </c:pt>
                <c:pt idx="26746">
                  <c:v>6.90496</c:v>
                </c:pt>
                <c:pt idx="26747">
                  <c:v>6.9063879999999997</c:v>
                </c:pt>
                <c:pt idx="26748">
                  <c:v>6.9063879999999997</c:v>
                </c:pt>
                <c:pt idx="26749">
                  <c:v>6.9063879999999997</c:v>
                </c:pt>
                <c:pt idx="26750">
                  <c:v>6.9063879999999997</c:v>
                </c:pt>
                <c:pt idx="26751">
                  <c:v>6.9063879999999997</c:v>
                </c:pt>
                <c:pt idx="26752">
                  <c:v>6.9063879999999997</c:v>
                </c:pt>
                <c:pt idx="26753">
                  <c:v>6.9063879999999997</c:v>
                </c:pt>
                <c:pt idx="26754">
                  <c:v>6.9063879999999997</c:v>
                </c:pt>
                <c:pt idx="26755">
                  <c:v>6.9063879999999997</c:v>
                </c:pt>
                <c:pt idx="26756">
                  <c:v>6.9063879999999997</c:v>
                </c:pt>
                <c:pt idx="26757">
                  <c:v>6.9061209999999997</c:v>
                </c:pt>
                <c:pt idx="26758">
                  <c:v>6.9061209999999997</c:v>
                </c:pt>
                <c:pt idx="26759">
                  <c:v>6.9061209999999997</c:v>
                </c:pt>
                <c:pt idx="26760">
                  <c:v>6.9061209999999997</c:v>
                </c:pt>
                <c:pt idx="26761">
                  <c:v>6.9061209999999997</c:v>
                </c:pt>
                <c:pt idx="26762">
                  <c:v>6.9075470000000001</c:v>
                </c:pt>
                <c:pt idx="26763">
                  <c:v>6.9075470000000001</c:v>
                </c:pt>
                <c:pt idx="26764">
                  <c:v>6.9075470000000001</c:v>
                </c:pt>
                <c:pt idx="26765">
                  <c:v>6.9075470000000001</c:v>
                </c:pt>
                <c:pt idx="26766">
                  <c:v>6.90585</c:v>
                </c:pt>
                <c:pt idx="26767">
                  <c:v>6.90585</c:v>
                </c:pt>
                <c:pt idx="26768">
                  <c:v>6.90585</c:v>
                </c:pt>
                <c:pt idx="26769">
                  <c:v>6.90585</c:v>
                </c:pt>
                <c:pt idx="26770">
                  <c:v>6.90585</c:v>
                </c:pt>
                <c:pt idx="26771">
                  <c:v>6.9072740000000001</c:v>
                </c:pt>
                <c:pt idx="26772">
                  <c:v>6.9072750000000003</c:v>
                </c:pt>
                <c:pt idx="26773">
                  <c:v>6.9072740000000001</c:v>
                </c:pt>
                <c:pt idx="26774">
                  <c:v>6.9072750000000003</c:v>
                </c:pt>
                <c:pt idx="26775">
                  <c:v>6.9072750000000003</c:v>
                </c:pt>
                <c:pt idx="26776">
                  <c:v>6.9072740000000001</c:v>
                </c:pt>
                <c:pt idx="26777">
                  <c:v>6.9072740000000001</c:v>
                </c:pt>
                <c:pt idx="26778">
                  <c:v>6.9086990000000004</c:v>
                </c:pt>
                <c:pt idx="26779">
                  <c:v>6.9086990000000004</c:v>
                </c:pt>
                <c:pt idx="26780">
                  <c:v>6.9086990000000004</c:v>
                </c:pt>
                <c:pt idx="26781">
                  <c:v>6.9086990000000004</c:v>
                </c:pt>
                <c:pt idx="26782">
                  <c:v>6.9086990000000004</c:v>
                </c:pt>
                <c:pt idx="26783">
                  <c:v>6.9086990000000004</c:v>
                </c:pt>
                <c:pt idx="26784">
                  <c:v>6.9086990000000004</c:v>
                </c:pt>
                <c:pt idx="26785">
                  <c:v>6.9086990000000004</c:v>
                </c:pt>
                <c:pt idx="26786">
                  <c:v>6.9086990000000004</c:v>
                </c:pt>
                <c:pt idx="26787">
                  <c:v>6.9086990000000004</c:v>
                </c:pt>
                <c:pt idx="26788">
                  <c:v>6.9086990000000004</c:v>
                </c:pt>
                <c:pt idx="26789">
                  <c:v>6.9086990000000004</c:v>
                </c:pt>
                <c:pt idx="26790">
                  <c:v>6.9086990000000004</c:v>
                </c:pt>
                <c:pt idx="26791">
                  <c:v>6.9069960000000004</c:v>
                </c:pt>
                <c:pt idx="26792">
                  <c:v>6.9098430000000004</c:v>
                </c:pt>
                <c:pt idx="26793">
                  <c:v>6.9098439999999997</c:v>
                </c:pt>
                <c:pt idx="26794">
                  <c:v>6.9098430000000004</c:v>
                </c:pt>
                <c:pt idx="26795">
                  <c:v>6.9098430000000004</c:v>
                </c:pt>
                <c:pt idx="26796">
                  <c:v>6.9098430000000004</c:v>
                </c:pt>
                <c:pt idx="26797">
                  <c:v>6.9098430000000004</c:v>
                </c:pt>
                <c:pt idx="26798">
                  <c:v>6.9098430000000004</c:v>
                </c:pt>
                <c:pt idx="26799">
                  <c:v>6.9098430000000004</c:v>
                </c:pt>
                <c:pt idx="26800">
                  <c:v>6.9112679999999997</c:v>
                </c:pt>
                <c:pt idx="26801">
                  <c:v>6.9112679999999997</c:v>
                </c:pt>
                <c:pt idx="26802">
                  <c:v>6.9112679999999997</c:v>
                </c:pt>
                <c:pt idx="26803">
                  <c:v>6.9112679999999997</c:v>
                </c:pt>
                <c:pt idx="26804">
                  <c:v>6.9112679999999997</c:v>
                </c:pt>
                <c:pt idx="26805">
                  <c:v>6.9112679999999997</c:v>
                </c:pt>
                <c:pt idx="26806">
                  <c:v>6.9112679999999997</c:v>
                </c:pt>
                <c:pt idx="26807">
                  <c:v>6.9112679999999997</c:v>
                </c:pt>
                <c:pt idx="26808">
                  <c:v>6.9112679999999997</c:v>
                </c:pt>
                <c:pt idx="26809">
                  <c:v>6.9109740000000004</c:v>
                </c:pt>
                <c:pt idx="26810">
                  <c:v>6.9109740000000004</c:v>
                </c:pt>
                <c:pt idx="26811">
                  <c:v>6.9109740000000004</c:v>
                </c:pt>
                <c:pt idx="26812">
                  <c:v>6.9109740000000004</c:v>
                </c:pt>
                <c:pt idx="26813">
                  <c:v>6.9109740000000004</c:v>
                </c:pt>
                <c:pt idx="26814">
                  <c:v>6.9109740000000004</c:v>
                </c:pt>
                <c:pt idx="26815">
                  <c:v>6.9109740000000004</c:v>
                </c:pt>
                <c:pt idx="26816">
                  <c:v>6.9109740000000004</c:v>
                </c:pt>
                <c:pt idx="26817">
                  <c:v>6.9109740000000004</c:v>
                </c:pt>
                <c:pt idx="26818">
                  <c:v>6.9109740000000004</c:v>
                </c:pt>
                <c:pt idx="26819">
                  <c:v>6.9109740000000004</c:v>
                </c:pt>
                <c:pt idx="26820">
                  <c:v>6.9109740000000004</c:v>
                </c:pt>
                <c:pt idx="26821">
                  <c:v>6.9109740000000004</c:v>
                </c:pt>
                <c:pt idx="26822">
                  <c:v>6.9109740000000004</c:v>
                </c:pt>
                <c:pt idx="26823">
                  <c:v>6.9109740000000004</c:v>
                </c:pt>
                <c:pt idx="26824">
                  <c:v>6.9109740000000004</c:v>
                </c:pt>
                <c:pt idx="26825">
                  <c:v>6.9109740000000004</c:v>
                </c:pt>
                <c:pt idx="26826">
                  <c:v>6.9109740000000004</c:v>
                </c:pt>
                <c:pt idx="26827">
                  <c:v>6.9109740000000004</c:v>
                </c:pt>
                <c:pt idx="26828">
                  <c:v>6.9109740000000004</c:v>
                </c:pt>
                <c:pt idx="26829">
                  <c:v>6.9109740000000004</c:v>
                </c:pt>
                <c:pt idx="26830">
                  <c:v>6.9109740000000004</c:v>
                </c:pt>
                <c:pt idx="26831">
                  <c:v>6.9109740000000004</c:v>
                </c:pt>
                <c:pt idx="26832">
                  <c:v>6.9109740000000004</c:v>
                </c:pt>
                <c:pt idx="26833">
                  <c:v>6.9123929999999998</c:v>
                </c:pt>
                <c:pt idx="26834">
                  <c:v>6.9123929999999998</c:v>
                </c:pt>
                <c:pt idx="26835">
                  <c:v>6.9123929999999998</c:v>
                </c:pt>
                <c:pt idx="26836">
                  <c:v>6.9123929999999998</c:v>
                </c:pt>
                <c:pt idx="26837">
                  <c:v>6.9120900000000001</c:v>
                </c:pt>
                <c:pt idx="26838">
                  <c:v>6.9120900000000001</c:v>
                </c:pt>
                <c:pt idx="26839">
                  <c:v>6.9120900000000001</c:v>
                </c:pt>
                <c:pt idx="26840">
                  <c:v>6.9120900000000001</c:v>
                </c:pt>
                <c:pt idx="26841">
                  <c:v>6.9120900000000001</c:v>
                </c:pt>
                <c:pt idx="26842">
                  <c:v>6.9120900000000001</c:v>
                </c:pt>
                <c:pt idx="26843">
                  <c:v>6.9135080000000002</c:v>
                </c:pt>
                <c:pt idx="26844">
                  <c:v>6.9135080000000002</c:v>
                </c:pt>
                <c:pt idx="26845">
                  <c:v>6.9135090000000003</c:v>
                </c:pt>
                <c:pt idx="26846">
                  <c:v>6.9135080000000002</c:v>
                </c:pt>
                <c:pt idx="26847">
                  <c:v>6.9135080000000002</c:v>
                </c:pt>
                <c:pt idx="26848">
                  <c:v>6.9135090000000003</c:v>
                </c:pt>
                <c:pt idx="26849">
                  <c:v>6.9135080000000002</c:v>
                </c:pt>
                <c:pt idx="26850">
                  <c:v>6.9135090000000003</c:v>
                </c:pt>
                <c:pt idx="26851">
                  <c:v>6.9135080000000002</c:v>
                </c:pt>
                <c:pt idx="26852">
                  <c:v>6.9135080000000002</c:v>
                </c:pt>
                <c:pt idx="26853">
                  <c:v>6.9117800000000003</c:v>
                </c:pt>
                <c:pt idx="26854">
                  <c:v>6.9117800000000003</c:v>
                </c:pt>
                <c:pt idx="26855">
                  <c:v>6.9131970000000003</c:v>
                </c:pt>
                <c:pt idx="26856">
                  <c:v>6.9131960000000001</c:v>
                </c:pt>
                <c:pt idx="26857">
                  <c:v>6.9131960000000001</c:v>
                </c:pt>
                <c:pt idx="26858">
                  <c:v>6.9131960000000001</c:v>
                </c:pt>
                <c:pt idx="26859">
                  <c:v>6.9131970000000003</c:v>
                </c:pt>
                <c:pt idx="26860">
                  <c:v>6.9131970000000003</c:v>
                </c:pt>
                <c:pt idx="26861">
                  <c:v>6.9131970000000003</c:v>
                </c:pt>
                <c:pt idx="26862">
                  <c:v>6.9131960000000001</c:v>
                </c:pt>
                <c:pt idx="26863">
                  <c:v>6.9131970000000003</c:v>
                </c:pt>
                <c:pt idx="26864">
                  <c:v>6.9131970000000003</c:v>
                </c:pt>
                <c:pt idx="26865">
                  <c:v>6.9131960000000001</c:v>
                </c:pt>
                <c:pt idx="26866">
                  <c:v>6.9131960000000001</c:v>
                </c:pt>
                <c:pt idx="26867">
                  <c:v>6.9131960000000001</c:v>
                </c:pt>
                <c:pt idx="26868">
                  <c:v>6.9131960000000001</c:v>
                </c:pt>
                <c:pt idx="26869">
                  <c:v>6.9128759999999998</c:v>
                </c:pt>
                <c:pt idx="26870">
                  <c:v>6.9142900000000003</c:v>
                </c:pt>
                <c:pt idx="26871">
                  <c:v>6.9142900000000003</c:v>
                </c:pt>
                <c:pt idx="26872">
                  <c:v>6.9142900000000003</c:v>
                </c:pt>
                <c:pt idx="26873">
                  <c:v>6.9142900000000003</c:v>
                </c:pt>
                <c:pt idx="26874">
                  <c:v>6.9142900000000003</c:v>
                </c:pt>
                <c:pt idx="26875">
                  <c:v>6.9142900000000003</c:v>
                </c:pt>
                <c:pt idx="26876">
                  <c:v>6.9142900000000003</c:v>
                </c:pt>
                <c:pt idx="26877">
                  <c:v>6.9142900000000003</c:v>
                </c:pt>
                <c:pt idx="26878">
                  <c:v>6.9142900000000003</c:v>
                </c:pt>
                <c:pt idx="26879">
                  <c:v>6.9142900000000003</c:v>
                </c:pt>
                <c:pt idx="26880">
                  <c:v>6.9142900000000003</c:v>
                </c:pt>
                <c:pt idx="26881">
                  <c:v>6.9142900000000003</c:v>
                </c:pt>
                <c:pt idx="26882">
                  <c:v>6.9142900000000003</c:v>
                </c:pt>
                <c:pt idx="26883">
                  <c:v>6.9142900000000003</c:v>
                </c:pt>
                <c:pt idx="26884">
                  <c:v>6.9142900000000003</c:v>
                </c:pt>
                <c:pt idx="26885">
                  <c:v>6.9142900000000003</c:v>
                </c:pt>
                <c:pt idx="26886">
                  <c:v>6.9157019999999996</c:v>
                </c:pt>
                <c:pt idx="26887">
                  <c:v>6.9157019999999996</c:v>
                </c:pt>
                <c:pt idx="26888">
                  <c:v>6.9157019999999996</c:v>
                </c:pt>
                <c:pt idx="26889">
                  <c:v>6.9153710000000004</c:v>
                </c:pt>
                <c:pt idx="26890">
                  <c:v>6.9153710000000004</c:v>
                </c:pt>
                <c:pt idx="26891">
                  <c:v>6.9153710000000004</c:v>
                </c:pt>
                <c:pt idx="26892">
                  <c:v>6.9153710000000004</c:v>
                </c:pt>
                <c:pt idx="26893">
                  <c:v>6.9153710000000004</c:v>
                </c:pt>
                <c:pt idx="26894">
                  <c:v>6.9153710000000004</c:v>
                </c:pt>
                <c:pt idx="26895">
                  <c:v>6.9153710000000004</c:v>
                </c:pt>
                <c:pt idx="26896">
                  <c:v>6.9153710000000004</c:v>
                </c:pt>
                <c:pt idx="26897">
                  <c:v>6.9153710000000004</c:v>
                </c:pt>
                <c:pt idx="26898">
                  <c:v>6.9153710000000004</c:v>
                </c:pt>
                <c:pt idx="26899">
                  <c:v>6.9153710000000004</c:v>
                </c:pt>
                <c:pt idx="26900">
                  <c:v>6.9153710000000004</c:v>
                </c:pt>
                <c:pt idx="26901">
                  <c:v>6.9167800000000002</c:v>
                </c:pt>
                <c:pt idx="26902">
                  <c:v>6.9167800000000002</c:v>
                </c:pt>
                <c:pt idx="26903">
                  <c:v>6.9167800000000002</c:v>
                </c:pt>
                <c:pt idx="26904">
                  <c:v>6.9167800000000002</c:v>
                </c:pt>
                <c:pt idx="26905">
                  <c:v>6.9167800000000002</c:v>
                </c:pt>
                <c:pt idx="26906">
                  <c:v>6.9167800000000002</c:v>
                </c:pt>
                <c:pt idx="26907">
                  <c:v>6.9150299999999998</c:v>
                </c:pt>
                <c:pt idx="26908">
                  <c:v>6.9150299999999998</c:v>
                </c:pt>
                <c:pt idx="26909">
                  <c:v>6.9178480000000002</c:v>
                </c:pt>
                <c:pt idx="26910">
                  <c:v>6.9178480000000002</c:v>
                </c:pt>
                <c:pt idx="26911">
                  <c:v>6.9178480000000002</c:v>
                </c:pt>
                <c:pt idx="26912">
                  <c:v>6.9178480000000002</c:v>
                </c:pt>
                <c:pt idx="26913">
                  <c:v>6.9178480000000002</c:v>
                </c:pt>
                <c:pt idx="26914">
                  <c:v>6.9178480000000002</c:v>
                </c:pt>
                <c:pt idx="26915">
                  <c:v>6.9178480000000002</c:v>
                </c:pt>
                <c:pt idx="26916">
                  <c:v>6.9178480000000002</c:v>
                </c:pt>
                <c:pt idx="26917">
                  <c:v>6.9192580000000001</c:v>
                </c:pt>
                <c:pt idx="26918">
                  <c:v>6.9192590000000003</c:v>
                </c:pt>
                <c:pt idx="26919">
                  <c:v>6.9192580000000001</c:v>
                </c:pt>
                <c:pt idx="26920">
                  <c:v>6.9175019999999998</c:v>
                </c:pt>
                <c:pt idx="26921">
                  <c:v>6.9175019999999998</c:v>
                </c:pt>
                <c:pt idx="26922">
                  <c:v>6.9175019999999998</c:v>
                </c:pt>
                <c:pt idx="26923">
                  <c:v>6.9175019999999998</c:v>
                </c:pt>
                <c:pt idx="26924">
                  <c:v>6.9175019999999998</c:v>
                </c:pt>
                <c:pt idx="26925">
                  <c:v>6.9175019999999998</c:v>
                </c:pt>
                <c:pt idx="26926">
                  <c:v>6.9175019999999998</c:v>
                </c:pt>
                <c:pt idx="26927">
                  <c:v>6.9175019999999998</c:v>
                </c:pt>
                <c:pt idx="26928">
                  <c:v>6.9175019999999998</c:v>
                </c:pt>
                <c:pt idx="26929">
                  <c:v>6.9175019999999998</c:v>
                </c:pt>
                <c:pt idx="26930">
                  <c:v>6.9175019999999998</c:v>
                </c:pt>
                <c:pt idx="26931">
                  <c:v>6.9175019999999998</c:v>
                </c:pt>
                <c:pt idx="26932">
                  <c:v>6.9175019999999998</c:v>
                </c:pt>
                <c:pt idx="26933">
                  <c:v>6.9175019999999998</c:v>
                </c:pt>
                <c:pt idx="26934">
                  <c:v>6.9175019999999998</c:v>
                </c:pt>
                <c:pt idx="26935">
                  <c:v>6.9189100000000003</c:v>
                </c:pt>
                <c:pt idx="26936">
                  <c:v>6.9189100000000003</c:v>
                </c:pt>
                <c:pt idx="26937">
                  <c:v>6.920318</c:v>
                </c:pt>
                <c:pt idx="26938">
                  <c:v>6.9203190000000001</c:v>
                </c:pt>
                <c:pt idx="26939">
                  <c:v>6.9203200000000002</c:v>
                </c:pt>
                <c:pt idx="26940">
                  <c:v>6.920318</c:v>
                </c:pt>
                <c:pt idx="26941">
                  <c:v>6.920318</c:v>
                </c:pt>
                <c:pt idx="26942">
                  <c:v>6.9199609999999998</c:v>
                </c:pt>
                <c:pt idx="26943">
                  <c:v>6.9199609999999998</c:v>
                </c:pt>
                <c:pt idx="26944">
                  <c:v>6.9199609999999998</c:v>
                </c:pt>
                <c:pt idx="26945">
                  <c:v>6.9213680000000002</c:v>
                </c:pt>
                <c:pt idx="26946">
                  <c:v>6.9213680000000002</c:v>
                </c:pt>
                <c:pt idx="26947">
                  <c:v>6.9213680000000002</c:v>
                </c:pt>
                <c:pt idx="26948">
                  <c:v>6.9241869999999999</c:v>
                </c:pt>
                <c:pt idx="26949">
                  <c:v>6.9241869999999999</c:v>
                </c:pt>
                <c:pt idx="26950">
                  <c:v>6.924188</c:v>
                </c:pt>
                <c:pt idx="26951">
                  <c:v>6.9241869999999999</c:v>
                </c:pt>
                <c:pt idx="26952">
                  <c:v>6.9241869999999999</c:v>
                </c:pt>
                <c:pt idx="26953">
                  <c:v>6.9241869999999999</c:v>
                </c:pt>
                <c:pt idx="26954">
                  <c:v>6.9241869999999999</c:v>
                </c:pt>
                <c:pt idx="26955">
                  <c:v>6.9241869999999999</c:v>
                </c:pt>
                <c:pt idx="26956">
                  <c:v>6.9241869999999999</c:v>
                </c:pt>
                <c:pt idx="26957">
                  <c:v>6.9241869999999999</c:v>
                </c:pt>
                <c:pt idx="26958">
                  <c:v>6.9241869999999999</c:v>
                </c:pt>
                <c:pt idx="26959">
                  <c:v>6.9241859999999997</c:v>
                </c:pt>
                <c:pt idx="26960">
                  <c:v>6.9241859999999997</c:v>
                </c:pt>
                <c:pt idx="26961">
                  <c:v>6.9241859999999997</c:v>
                </c:pt>
                <c:pt idx="26962">
                  <c:v>6.9241859999999997</c:v>
                </c:pt>
                <c:pt idx="26963">
                  <c:v>6.9241859999999997</c:v>
                </c:pt>
                <c:pt idx="26964">
                  <c:v>6.9241859999999997</c:v>
                </c:pt>
                <c:pt idx="26965">
                  <c:v>6.9238179999999998</c:v>
                </c:pt>
                <c:pt idx="26966">
                  <c:v>6.9238160000000004</c:v>
                </c:pt>
                <c:pt idx="26967">
                  <c:v>6.9238160000000004</c:v>
                </c:pt>
                <c:pt idx="26968">
                  <c:v>6.9238179999999998</c:v>
                </c:pt>
                <c:pt idx="26969">
                  <c:v>6.9238179999999998</c:v>
                </c:pt>
                <c:pt idx="26970">
                  <c:v>6.9238179999999998</c:v>
                </c:pt>
                <c:pt idx="26971">
                  <c:v>6.9238179999999998</c:v>
                </c:pt>
                <c:pt idx="26972">
                  <c:v>6.9238179999999998</c:v>
                </c:pt>
                <c:pt idx="26973">
                  <c:v>6.9238179999999998</c:v>
                </c:pt>
                <c:pt idx="26974">
                  <c:v>6.9238179999999998</c:v>
                </c:pt>
                <c:pt idx="26975">
                  <c:v>6.9238179999999998</c:v>
                </c:pt>
                <c:pt idx="26976">
                  <c:v>6.9238179999999998</c:v>
                </c:pt>
                <c:pt idx="26977">
                  <c:v>6.9238179999999998</c:v>
                </c:pt>
                <c:pt idx="26978">
                  <c:v>6.9238160000000004</c:v>
                </c:pt>
                <c:pt idx="26979">
                  <c:v>6.9238179999999998</c:v>
                </c:pt>
                <c:pt idx="26980">
                  <c:v>6.9238160000000004</c:v>
                </c:pt>
                <c:pt idx="26981">
                  <c:v>6.9238160000000004</c:v>
                </c:pt>
                <c:pt idx="26982">
                  <c:v>6.9238160000000004</c:v>
                </c:pt>
                <c:pt idx="26983">
                  <c:v>6.9252250000000002</c:v>
                </c:pt>
                <c:pt idx="26984">
                  <c:v>6.9252250000000002</c:v>
                </c:pt>
                <c:pt idx="26985">
                  <c:v>6.9252250000000002</c:v>
                </c:pt>
                <c:pt idx="26986">
                  <c:v>6.9252250000000002</c:v>
                </c:pt>
                <c:pt idx="26987">
                  <c:v>6.9252250000000002</c:v>
                </c:pt>
                <c:pt idx="26988">
                  <c:v>6.9252250000000002</c:v>
                </c:pt>
                <c:pt idx="26989">
                  <c:v>6.9252250000000002</c:v>
                </c:pt>
                <c:pt idx="26990">
                  <c:v>6.9252250000000002</c:v>
                </c:pt>
                <c:pt idx="26991">
                  <c:v>6.9252250000000002</c:v>
                </c:pt>
                <c:pt idx="26992">
                  <c:v>6.9234410000000004</c:v>
                </c:pt>
                <c:pt idx="26993">
                  <c:v>6.9248479999999999</c:v>
                </c:pt>
                <c:pt idx="26994">
                  <c:v>6.9248479999999999</c:v>
                </c:pt>
                <c:pt idx="26995">
                  <c:v>6.9248459999999996</c:v>
                </c:pt>
                <c:pt idx="26996">
                  <c:v>6.9248479999999999</c:v>
                </c:pt>
                <c:pt idx="26997">
                  <c:v>6.9248479999999999</c:v>
                </c:pt>
                <c:pt idx="26998">
                  <c:v>6.9248459999999996</c:v>
                </c:pt>
                <c:pt idx="26999">
                  <c:v>6.9248459999999996</c:v>
                </c:pt>
                <c:pt idx="27000">
                  <c:v>6.9248459999999996</c:v>
                </c:pt>
                <c:pt idx="27001">
                  <c:v>6.9248459999999996</c:v>
                </c:pt>
                <c:pt idx="27002">
                  <c:v>6.9262499999999996</c:v>
                </c:pt>
                <c:pt idx="27003">
                  <c:v>6.9244620000000001</c:v>
                </c:pt>
                <c:pt idx="27004">
                  <c:v>6.9244620000000001</c:v>
                </c:pt>
                <c:pt idx="27005">
                  <c:v>6.9258639999999998</c:v>
                </c:pt>
                <c:pt idx="27006">
                  <c:v>6.9258639999999998</c:v>
                </c:pt>
                <c:pt idx="27007">
                  <c:v>6.9258639999999998</c:v>
                </c:pt>
                <c:pt idx="27008">
                  <c:v>6.9258639999999998</c:v>
                </c:pt>
                <c:pt idx="27009">
                  <c:v>6.9258639999999998</c:v>
                </c:pt>
                <c:pt idx="27010">
                  <c:v>6.9258639999999998</c:v>
                </c:pt>
                <c:pt idx="27011">
                  <c:v>6.9258660000000001</c:v>
                </c:pt>
                <c:pt idx="27012">
                  <c:v>6.9258660000000001</c:v>
                </c:pt>
                <c:pt idx="27013">
                  <c:v>6.9258660000000001</c:v>
                </c:pt>
                <c:pt idx="27014">
                  <c:v>6.9258639999999998</c:v>
                </c:pt>
                <c:pt idx="27015">
                  <c:v>6.9258639999999998</c:v>
                </c:pt>
                <c:pt idx="27016">
                  <c:v>6.9258660000000001</c:v>
                </c:pt>
                <c:pt idx="27017">
                  <c:v>6.9258639999999998</c:v>
                </c:pt>
                <c:pt idx="27018">
                  <c:v>6.9258660000000001</c:v>
                </c:pt>
                <c:pt idx="27019">
                  <c:v>6.9258639999999998</c:v>
                </c:pt>
                <c:pt idx="27020">
                  <c:v>6.9258639999999998</c:v>
                </c:pt>
                <c:pt idx="27021">
                  <c:v>6.9258639999999998</c:v>
                </c:pt>
                <c:pt idx="27022">
                  <c:v>6.9272679999999998</c:v>
                </c:pt>
                <c:pt idx="27023">
                  <c:v>6.9272679999999998</c:v>
                </c:pt>
                <c:pt idx="27024">
                  <c:v>6.9272679999999998</c:v>
                </c:pt>
                <c:pt idx="27025">
                  <c:v>6.9272679999999998</c:v>
                </c:pt>
                <c:pt idx="27026">
                  <c:v>6.9272679999999998</c:v>
                </c:pt>
                <c:pt idx="27027">
                  <c:v>6.9272679999999998</c:v>
                </c:pt>
                <c:pt idx="27028">
                  <c:v>6.9272679999999998</c:v>
                </c:pt>
                <c:pt idx="27029">
                  <c:v>6.9254709999999999</c:v>
                </c:pt>
                <c:pt idx="27030">
                  <c:v>6.9268710000000002</c:v>
                </c:pt>
                <c:pt idx="27031">
                  <c:v>6.9268710000000002</c:v>
                </c:pt>
                <c:pt idx="27032">
                  <c:v>6.9268710000000002</c:v>
                </c:pt>
                <c:pt idx="27033">
                  <c:v>6.9268720000000004</c:v>
                </c:pt>
                <c:pt idx="27034">
                  <c:v>6.9282719999999998</c:v>
                </c:pt>
                <c:pt idx="27035">
                  <c:v>6.9282719999999998</c:v>
                </c:pt>
                <c:pt idx="27036">
                  <c:v>6.9282719999999998</c:v>
                </c:pt>
                <c:pt idx="27037">
                  <c:v>6.9282719999999998</c:v>
                </c:pt>
                <c:pt idx="27038">
                  <c:v>6.9282719999999998</c:v>
                </c:pt>
                <c:pt idx="27039">
                  <c:v>6.9282719999999998</c:v>
                </c:pt>
                <c:pt idx="27040">
                  <c:v>6.9282719999999998</c:v>
                </c:pt>
                <c:pt idx="27041">
                  <c:v>6.9282719999999998</c:v>
                </c:pt>
                <c:pt idx="27042">
                  <c:v>6.9264700000000001</c:v>
                </c:pt>
                <c:pt idx="27043">
                  <c:v>6.9264700000000001</c:v>
                </c:pt>
                <c:pt idx="27044">
                  <c:v>6.9264700000000001</c:v>
                </c:pt>
                <c:pt idx="27045">
                  <c:v>6.9264700000000001</c:v>
                </c:pt>
                <c:pt idx="27046">
                  <c:v>6.9264700000000001</c:v>
                </c:pt>
                <c:pt idx="27047">
                  <c:v>6.9264700000000001</c:v>
                </c:pt>
                <c:pt idx="27048">
                  <c:v>6.9264700000000001</c:v>
                </c:pt>
                <c:pt idx="27049">
                  <c:v>6.9264700000000001</c:v>
                </c:pt>
                <c:pt idx="27050">
                  <c:v>6.9264700000000001</c:v>
                </c:pt>
                <c:pt idx="27051">
                  <c:v>6.9264700000000001</c:v>
                </c:pt>
                <c:pt idx="27052">
                  <c:v>6.9278680000000001</c:v>
                </c:pt>
                <c:pt idx="27053">
                  <c:v>6.9278680000000001</c:v>
                </c:pt>
                <c:pt idx="27054">
                  <c:v>6.9278680000000001</c:v>
                </c:pt>
                <c:pt idx="27055">
                  <c:v>6.9278680000000001</c:v>
                </c:pt>
                <c:pt idx="27056">
                  <c:v>6.9278680000000001</c:v>
                </c:pt>
                <c:pt idx="27057">
                  <c:v>6.9278680000000001</c:v>
                </c:pt>
                <c:pt idx="27058">
                  <c:v>6.9278680000000001</c:v>
                </c:pt>
                <c:pt idx="27059">
                  <c:v>6.9278680000000001</c:v>
                </c:pt>
                <c:pt idx="27060">
                  <c:v>6.9278680000000001</c:v>
                </c:pt>
                <c:pt idx="27061">
                  <c:v>6.9278680000000001</c:v>
                </c:pt>
                <c:pt idx="27062">
                  <c:v>6.9292660000000001</c:v>
                </c:pt>
                <c:pt idx="27063">
                  <c:v>6.9274560000000003</c:v>
                </c:pt>
                <c:pt idx="27064">
                  <c:v>6.9274560000000003</c:v>
                </c:pt>
                <c:pt idx="27065">
                  <c:v>6.9274560000000003</c:v>
                </c:pt>
                <c:pt idx="27066">
                  <c:v>6.9274560000000003</c:v>
                </c:pt>
                <c:pt idx="27067">
                  <c:v>6.9274570000000004</c:v>
                </c:pt>
                <c:pt idx="27068">
                  <c:v>6.928852</c:v>
                </c:pt>
                <c:pt idx="27069">
                  <c:v>6.9288530000000002</c:v>
                </c:pt>
                <c:pt idx="27070">
                  <c:v>6.9288530000000002</c:v>
                </c:pt>
                <c:pt idx="27071">
                  <c:v>6.9288530000000002</c:v>
                </c:pt>
                <c:pt idx="27072">
                  <c:v>6.928852</c:v>
                </c:pt>
                <c:pt idx="27073">
                  <c:v>6.928852</c:v>
                </c:pt>
                <c:pt idx="27074">
                  <c:v>6.928852</c:v>
                </c:pt>
                <c:pt idx="27075">
                  <c:v>6.928852</c:v>
                </c:pt>
                <c:pt idx="27076">
                  <c:v>6.928852</c:v>
                </c:pt>
                <c:pt idx="27077">
                  <c:v>6.9302489999999999</c:v>
                </c:pt>
                <c:pt idx="27078">
                  <c:v>6.9302489999999999</c:v>
                </c:pt>
                <c:pt idx="27079">
                  <c:v>6.9316449999999996</c:v>
                </c:pt>
                <c:pt idx="27080">
                  <c:v>6.9316449999999996</c:v>
                </c:pt>
                <c:pt idx="27081">
                  <c:v>6.9316449999999996</c:v>
                </c:pt>
                <c:pt idx="27082">
                  <c:v>6.9298250000000001</c:v>
                </c:pt>
                <c:pt idx="27083">
                  <c:v>6.9298250000000001</c:v>
                </c:pt>
                <c:pt idx="27084">
                  <c:v>6.9298250000000001</c:v>
                </c:pt>
                <c:pt idx="27085">
                  <c:v>6.9298250000000001</c:v>
                </c:pt>
                <c:pt idx="27086">
                  <c:v>6.9298250000000001</c:v>
                </c:pt>
                <c:pt idx="27087">
                  <c:v>6.9298250000000001</c:v>
                </c:pt>
                <c:pt idx="27088">
                  <c:v>6.9298250000000001</c:v>
                </c:pt>
                <c:pt idx="27089">
                  <c:v>6.9298250000000001</c:v>
                </c:pt>
                <c:pt idx="27090">
                  <c:v>6.9298250000000001</c:v>
                </c:pt>
                <c:pt idx="27091">
                  <c:v>6.9298250000000001</c:v>
                </c:pt>
                <c:pt idx="27092">
                  <c:v>6.9298250000000001</c:v>
                </c:pt>
                <c:pt idx="27093">
                  <c:v>6.9298250000000001</c:v>
                </c:pt>
                <c:pt idx="27094">
                  <c:v>6.9312199999999997</c:v>
                </c:pt>
                <c:pt idx="27095">
                  <c:v>6.9312199999999997</c:v>
                </c:pt>
                <c:pt idx="27096">
                  <c:v>6.9312199999999997</c:v>
                </c:pt>
                <c:pt idx="27097">
                  <c:v>6.9312199999999997</c:v>
                </c:pt>
                <c:pt idx="27098">
                  <c:v>6.9312199999999997</c:v>
                </c:pt>
                <c:pt idx="27099">
                  <c:v>6.9312199999999997</c:v>
                </c:pt>
                <c:pt idx="27100">
                  <c:v>6.9312199999999997</c:v>
                </c:pt>
                <c:pt idx="27101">
                  <c:v>6.9312199999999997</c:v>
                </c:pt>
                <c:pt idx="27102">
                  <c:v>6.9312180000000003</c:v>
                </c:pt>
                <c:pt idx="27103">
                  <c:v>6.9312199999999997</c:v>
                </c:pt>
                <c:pt idx="27104">
                  <c:v>6.9312180000000003</c:v>
                </c:pt>
                <c:pt idx="27105">
                  <c:v>6.9312180000000003</c:v>
                </c:pt>
                <c:pt idx="27106">
                  <c:v>6.9307869999999996</c:v>
                </c:pt>
                <c:pt idx="27107">
                  <c:v>6.9307869999999996</c:v>
                </c:pt>
                <c:pt idx="27108">
                  <c:v>6.9307869999999996</c:v>
                </c:pt>
                <c:pt idx="27109">
                  <c:v>6.9307869999999996</c:v>
                </c:pt>
                <c:pt idx="27110">
                  <c:v>6.9307869999999996</c:v>
                </c:pt>
                <c:pt idx="27111">
                  <c:v>6.9307869999999996</c:v>
                </c:pt>
                <c:pt idx="27112">
                  <c:v>6.9307869999999996</c:v>
                </c:pt>
                <c:pt idx="27113">
                  <c:v>6.9321780000000004</c:v>
                </c:pt>
                <c:pt idx="27114">
                  <c:v>6.9321780000000004</c:v>
                </c:pt>
                <c:pt idx="27115">
                  <c:v>6.9321780000000004</c:v>
                </c:pt>
                <c:pt idx="27116">
                  <c:v>6.9321780000000004</c:v>
                </c:pt>
                <c:pt idx="27117">
                  <c:v>6.9321780000000004</c:v>
                </c:pt>
                <c:pt idx="27118">
                  <c:v>6.9321780000000004</c:v>
                </c:pt>
                <c:pt idx="27119">
                  <c:v>6.9321780000000004</c:v>
                </c:pt>
                <c:pt idx="27120">
                  <c:v>6.9321780000000004</c:v>
                </c:pt>
                <c:pt idx="27121">
                  <c:v>6.9321780000000004</c:v>
                </c:pt>
                <c:pt idx="27122">
                  <c:v>6.9321780000000004</c:v>
                </c:pt>
                <c:pt idx="27123">
                  <c:v>6.9321780000000004</c:v>
                </c:pt>
                <c:pt idx="27124">
                  <c:v>6.9335699999999996</c:v>
                </c:pt>
                <c:pt idx="27125">
                  <c:v>6.9335699999999996</c:v>
                </c:pt>
                <c:pt idx="27126">
                  <c:v>6.9335699999999996</c:v>
                </c:pt>
                <c:pt idx="27127">
                  <c:v>6.9335699999999996</c:v>
                </c:pt>
                <c:pt idx="27128">
                  <c:v>6.9335699999999996</c:v>
                </c:pt>
                <c:pt idx="27129">
                  <c:v>6.9335699999999996</c:v>
                </c:pt>
                <c:pt idx="27130">
                  <c:v>6.9335699999999996</c:v>
                </c:pt>
                <c:pt idx="27131">
                  <c:v>6.9335699999999996</c:v>
                </c:pt>
                <c:pt idx="27132">
                  <c:v>6.9335699999999996</c:v>
                </c:pt>
                <c:pt idx="27133">
                  <c:v>6.9317390000000003</c:v>
                </c:pt>
                <c:pt idx="27134">
                  <c:v>6.9317390000000003</c:v>
                </c:pt>
                <c:pt idx="27135">
                  <c:v>6.9317390000000003</c:v>
                </c:pt>
                <c:pt idx="27136">
                  <c:v>6.9317390000000003</c:v>
                </c:pt>
                <c:pt idx="27137">
                  <c:v>6.9317390000000003</c:v>
                </c:pt>
                <c:pt idx="27138">
                  <c:v>6.9317390000000003</c:v>
                </c:pt>
                <c:pt idx="27139">
                  <c:v>6.9317390000000003</c:v>
                </c:pt>
                <c:pt idx="27140">
                  <c:v>6.9331290000000001</c:v>
                </c:pt>
                <c:pt idx="27141">
                  <c:v>6.9331290000000001</c:v>
                </c:pt>
                <c:pt idx="27142">
                  <c:v>6.933128</c:v>
                </c:pt>
                <c:pt idx="27143">
                  <c:v>6.9331290000000001</c:v>
                </c:pt>
                <c:pt idx="27144">
                  <c:v>6.9345179999999997</c:v>
                </c:pt>
                <c:pt idx="27145">
                  <c:v>6.9326790000000003</c:v>
                </c:pt>
                <c:pt idx="27146">
                  <c:v>6.9326790000000003</c:v>
                </c:pt>
                <c:pt idx="27147">
                  <c:v>6.9326790000000003</c:v>
                </c:pt>
                <c:pt idx="27148">
                  <c:v>6.9326790000000003</c:v>
                </c:pt>
                <c:pt idx="27149">
                  <c:v>6.9326790000000003</c:v>
                </c:pt>
                <c:pt idx="27150">
                  <c:v>6.9326790000000003</c:v>
                </c:pt>
                <c:pt idx="27151">
                  <c:v>6.9326790000000003</c:v>
                </c:pt>
                <c:pt idx="27152">
                  <c:v>6.9326790000000003</c:v>
                </c:pt>
                <c:pt idx="27153">
                  <c:v>6.9326790000000003</c:v>
                </c:pt>
                <c:pt idx="27154">
                  <c:v>6.9340650000000004</c:v>
                </c:pt>
                <c:pt idx="27155">
                  <c:v>6.9340650000000004</c:v>
                </c:pt>
                <c:pt idx="27156">
                  <c:v>6.9340650000000004</c:v>
                </c:pt>
                <c:pt idx="27157">
                  <c:v>6.9340650000000004</c:v>
                </c:pt>
                <c:pt idx="27158">
                  <c:v>6.9340650000000004</c:v>
                </c:pt>
                <c:pt idx="27159">
                  <c:v>6.935454</c:v>
                </c:pt>
                <c:pt idx="27160">
                  <c:v>6.935454</c:v>
                </c:pt>
                <c:pt idx="27161">
                  <c:v>6.935454</c:v>
                </c:pt>
                <c:pt idx="27162">
                  <c:v>6.935454</c:v>
                </c:pt>
                <c:pt idx="27163">
                  <c:v>6.935454</c:v>
                </c:pt>
                <c:pt idx="27164">
                  <c:v>6.935454</c:v>
                </c:pt>
                <c:pt idx="27165">
                  <c:v>6.9336089999999997</c:v>
                </c:pt>
                <c:pt idx="27166">
                  <c:v>6.9336099999999998</c:v>
                </c:pt>
                <c:pt idx="27167">
                  <c:v>6.9336099999999998</c:v>
                </c:pt>
                <c:pt idx="27168">
                  <c:v>6.9336089999999997</c:v>
                </c:pt>
                <c:pt idx="27169">
                  <c:v>6.9336089999999997</c:v>
                </c:pt>
                <c:pt idx="27170">
                  <c:v>6.9336089999999997</c:v>
                </c:pt>
                <c:pt idx="27171">
                  <c:v>6.9336089999999997</c:v>
                </c:pt>
                <c:pt idx="27172">
                  <c:v>6.9336089999999997</c:v>
                </c:pt>
                <c:pt idx="27173">
                  <c:v>6.9336089999999997</c:v>
                </c:pt>
                <c:pt idx="27174">
                  <c:v>6.9349939999999997</c:v>
                </c:pt>
                <c:pt idx="27175">
                  <c:v>6.9349939999999997</c:v>
                </c:pt>
                <c:pt idx="27176">
                  <c:v>6.9363780000000004</c:v>
                </c:pt>
                <c:pt idx="27177">
                  <c:v>6.9363780000000004</c:v>
                </c:pt>
                <c:pt idx="27178">
                  <c:v>6.9359099999999998</c:v>
                </c:pt>
                <c:pt idx="27179">
                  <c:v>6.9359099999999998</c:v>
                </c:pt>
                <c:pt idx="27180">
                  <c:v>6.9359099999999998</c:v>
                </c:pt>
                <c:pt idx="27181">
                  <c:v>6.9359099999999998</c:v>
                </c:pt>
                <c:pt idx="27182">
                  <c:v>6.9372920000000002</c:v>
                </c:pt>
                <c:pt idx="27183">
                  <c:v>6.9386739999999998</c:v>
                </c:pt>
                <c:pt idx="27184">
                  <c:v>6.9386739999999998</c:v>
                </c:pt>
                <c:pt idx="27185">
                  <c:v>6.9386749999999999</c:v>
                </c:pt>
                <c:pt idx="27186">
                  <c:v>6.9386739999999998</c:v>
                </c:pt>
                <c:pt idx="27187">
                  <c:v>6.9386739999999998</c:v>
                </c:pt>
                <c:pt idx="27188">
                  <c:v>6.9386739999999998</c:v>
                </c:pt>
                <c:pt idx="27189">
                  <c:v>6.9368119999999998</c:v>
                </c:pt>
                <c:pt idx="27190">
                  <c:v>6.9381930000000001</c:v>
                </c:pt>
                <c:pt idx="27191">
                  <c:v>6.9381930000000001</c:v>
                </c:pt>
                <c:pt idx="27192">
                  <c:v>6.9377069999999996</c:v>
                </c:pt>
                <c:pt idx="27193">
                  <c:v>6.9390879999999999</c:v>
                </c:pt>
                <c:pt idx="27194">
                  <c:v>6.9390869999999998</c:v>
                </c:pt>
                <c:pt idx="27195">
                  <c:v>6.9390879999999999</c:v>
                </c:pt>
                <c:pt idx="27196">
                  <c:v>6.9390869999999998</c:v>
                </c:pt>
                <c:pt idx="27197">
                  <c:v>6.9404680000000001</c:v>
                </c:pt>
                <c:pt idx="27198">
                  <c:v>6.9404680000000001</c:v>
                </c:pt>
                <c:pt idx="27199">
                  <c:v>6.9404680000000001</c:v>
                </c:pt>
                <c:pt idx="27200">
                  <c:v>6.9404680000000001</c:v>
                </c:pt>
                <c:pt idx="27201">
                  <c:v>6.9404680000000001</c:v>
                </c:pt>
                <c:pt idx="27202">
                  <c:v>6.9404680000000001</c:v>
                </c:pt>
                <c:pt idx="27203">
                  <c:v>6.9404690000000002</c:v>
                </c:pt>
                <c:pt idx="27204">
                  <c:v>6.9404700000000004</c:v>
                </c:pt>
                <c:pt idx="27205">
                  <c:v>6.9404700000000004</c:v>
                </c:pt>
                <c:pt idx="27206">
                  <c:v>6.9404700000000004</c:v>
                </c:pt>
                <c:pt idx="27207">
                  <c:v>6.9404690000000002</c:v>
                </c:pt>
                <c:pt idx="27208">
                  <c:v>6.9404690000000002</c:v>
                </c:pt>
                <c:pt idx="27209">
                  <c:v>6.9404700000000004</c:v>
                </c:pt>
                <c:pt idx="27210">
                  <c:v>6.9404700000000004</c:v>
                </c:pt>
                <c:pt idx="27211">
                  <c:v>6.9404700000000004</c:v>
                </c:pt>
                <c:pt idx="27212">
                  <c:v>6.9404700000000004</c:v>
                </c:pt>
                <c:pt idx="27213">
                  <c:v>6.9404690000000002</c:v>
                </c:pt>
                <c:pt idx="27214">
                  <c:v>6.9404690000000002</c:v>
                </c:pt>
                <c:pt idx="27215">
                  <c:v>6.9404700000000004</c:v>
                </c:pt>
                <c:pt idx="27216">
                  <c:v>6.9404690000000002</c:v>
                </c:pt>
                <c:pt idx="27217">
                  <c:v>6.9404680000000001</c:v>
                </c:pt>
                <c:pt idx="27218">
                  <c:v>6.9404680000000001</c:v>
                </c:pt>
                <c:pt idx="27219">
                  <c:v>6.9404690000000002</c:v>
                </c:pt>
                <c:pt idx="27220">
                  <c:v>6.9418499999999996</c:v>
                </c:pt>
                <c:pt idx="27221">
                  <c:v>6.9399759999999997</c:v>
                </c:pt>
                <c:pt idx="27222">
                  <c:v>6.9399759999999997</c:v>
                </c:pt>
                <c:pt idx="27223">
                  <c:v>6.9399759999999997</c:v>
                </c:pt>
                <c:pt idx="27224">
                  <c:v>6.9399759999999997</c:v>
                </c:pt>
                <c:pt idx="27225">
                  <c:v>6.9399749999999996</c:v>
                </c:pt>
                <c:pt idx="27226">
                  <c:v>6.9399749999999996</c:v>
                </c:pt>
                <c:pt idx="27227">
                  <c:v>6.9399759999999997</c:v>
                </c:pt>
                <c:pt idx="27228">
                  <c:v>6.9413549999999997</c:v>
                </c:pt>
                <c:pt idx="27229">
                  <c:v>6.9413549999999997</c:v>
                </c:pt>
                <c:pt idx="27230">
                  <c:v>6.9413549999999997</c:v>
                </c:pt>
                <c:pt idx="27231">
                  <c:v>6.9413549999999997</c:v>
                </c:pt>
                <c:pt idx="27232">
                  <c:v>6.9413559999999999</c:v>
                </c:pt>
                <c:pt idx="27233">
                  <c:v>6.9413549999999997</c:v>
                </c:pt>
                <c:pt idx="27234">
                  <c:v>6.9413549999999997</c:v>
                </c:pt>
                <c:pt idx="27235">
                  <c:v>6.9413549999999997</c:v>
                </c:pt>
                <c:pt idx="27236">
                  <c:v>6.9413549999999997</c:v>
                </c:pt>
                <c:pt idx="27237">
                  <c:v>6.9413549999999997</c:v>
                </c:pt>
                <c:pt idx="27238">
                  <c:v>6.9413549999999997</c:v>
                </c:pt>
                <c:pt idx="27239">
                  <c:v>6.9413549999999997</c:v>
                </c:pt>
                <c:pt idx="27240">
                  <c:v>6.9413549999999997</c:v>
                </c:pt>
                <c:pt idx="27241">
                  <c:v>6.9413549999999997</c:v>
                </c:pt>
                <c:pt idx="27242">
                  <c:v>6.9413549999999997</c:v>
                </c:pt>
                <c:pt idx="27243">
                  <c:v>6.9413549999999997</c:v>
                </c:pt>
                <c:pt idx="27244">
                  <c:v>6.9413549999999997</c:v>
                </c:pt>
                <c:pt idx="27245">
                  <c:v>6.9413549999999997</c:v>
                </c:pt>
                <c:pt idx="27246">
                  <c:v>6.9413549999999997</c:v>
                </c:pt>
                <c:pt idx="27247">
                  <c:v>6.9427339999999997</c:v>
                </c:pt>
                <c:pt idx="27248">
                  <c:v>6.9427339999999997</c:v>
                </c:pt>
                <c:pt idx="27249">
                  <c:v>6.9427339999999997</c:v>
                </c:pt>
                <c:pt idx="27250">
                  <c:v>6.9427339999999997</c:v>
                </c:pt>
                <c:pt idx="27251">
                  <c:v>6.9427339999999997</c:v>
                </c:pt>
                <c:pt idx="27252">
                  <c:v>6.9427339999999997</c:v>
                </c:pt>
                <c:pt idx="27253">
                  <c:v>6.9427339999999997</c:v>
                </c:pt>
                <c:pt idx="27254">
                  <c:v>6.9427339999999997</c:v>
                </c:pt>
                <c:pt idx="27255">
                  <c:v>6.9427339999999997</c:v>
                </c:pt>
                <c:pt idx="27256">
                  <c:v>6.9427339999999997</c:v>
                </c:pt>
                <c:pt idx="27257">
                  <c:v>6.9427339999999997</c:v>
                </c:pt>
                <c:pt idx="27258">
                  <c:v>6.9427339999999997</c:v>
                </c:pt>
                <c:pt idx="27259">
                  <c:v>6.9422290000000002</c:v>
                </c:pt>
                <c:pt idx="27260">
                  <c:v>6.9422290000000002</c:v>
                </c:pt>
                <c:pt idx="27261">
                  <c:v>6.9422290000000002</c:v>
                </c:pt>
                <c:pt idx="27262">
                  <c:v>6.9422290000000002</c:v>
                </c:pt>
                <c:pt idx="27263">
                  <c:v>6.9422290000000002</c:v>
                </c:pt>
                <c:pt idx="27264">
                  <c:v>6.9422290000000002</c:v>
                </c:pt>
                <c:pt idx="27265">
                  <c:v>6.9422290000000002</c:v>
                </c:pt>
                <c:pt idx="27266">
                  <c:v>6.9436059999999999</c:v>
                </c:pt>
                <c:pt idx="27267">
                  <c:v>6.9436059999999999</c:v>
                </c:pt>
                <c:pt idx="27268">
                  <c:v>6.9417179999999998</c:v>
                </c:pt>
                <c:pt idx="27269">
                  <c:v>6.9417179999999998</c:v>
                </c:pt>
                <c:pt idx="27270">
                  <c:v>6.9422290000000002</c:v>
                </c:pt>
                <c:pt idx="27271">
                  <c:v>6.9430940000000003</c:v>
                </c:pt>
                <c:pt idx="27272">
                  <c:v>6.9430949999999996</c:v>
                </c:pt>
                <c:pt idx="27273">
                  <c:v>6.9430940000000003</c:v>
                </c:pt>
                <c:pt idx="27274">
                  <c:v>6.9430940000000003</c:v>
                </c:pt>
                <c:pt idx="27275">
                  <c:v>6.9430940000000003</c:v>
                </c:pt>
                <c:pt idx="27276">
                  <c:v>6.9430940000000003</c:v>
                </c:pt>
                <c:pt idx="27277">
                  <c:v>6.9430940000000003</c:v>
                </c:pt>
                <c:pt idx="27278">
                  <c:v>6.9430940000000003</c:v>
                </c:pt>
                <c:pt idx="27279">
                  <c:v>6.9430940000000003</c:v>
                </c:pt>
                <c:pt idx="27280">
                  <c:v>6.9430940000000003</c:v>
                </c:pt>
                <c:pt idx="27281">
                  <c:v>6.9430940000000003</c:v>
                </c:pt>
                <c:pt idx="27282">
                  <c:v>6.9430940000000003</c:v>
                </c:pt>
                <c:pt idx="27283">
                  <c:v>6.9444699999999999</c:v>
                </c:pt>
                <c:pt idx="27284">
                  <c:v>6.9444699999999999</c:v>
                </c:pt>
                <c:pt idx="27285">
                  <c:v>6.9444699999999999</c:v>
                </c:pt>
                <c:pt idx="27286">
                  <c:v>6.9444699999999999</c:v>
                </c:pt>
                <c:pt idx="27287">
                  <c:v>6.9444699999999999</c:v>
                </c:pt>
                <c:pt idx="27288">
                  <c:v>6.9444699999999999</c:v>
                </c:pt>
                <c:pt idx="27289">
                  <c:v>6.9444699999999999</c:v>
                </c:pt>
                <c:pt idx="27290">
                  <c:v>6.9444699999999999</c:v>
                </c:pt>
                <c:pt idx="27291">
                  <c:v>6.9444699999999999</c:v>
                </c:pt>
                <c:pt idx="27292">
                  <c:v>6.9444699999999999</c:v>
                </c:pt>
                <c:pt idx="27293">
                  <c:v>6.9444699999999999</c:v>
                </c:pt>
                <c:pt idx="27294">
                  <c:v>6.9444699999999999</c:v>
                </c:pt>
                <c:pt idx="27295">
                  <c:v>6.9444699999999999</c:v>
                </c:pt>
                <c:pt idx="27296">
                  <c:v>6.9444699999999999</c:v>
                </c:pt>
                <c:pt idx="27297">
                  <c:v>6.9458450000000003</c:v>
                </c:pt>
                <c:pt idx="27298">
                  <c:v>6.9458450000000003</c:v>
                </c:pt>
                <c:pt idx="27299">
                  <c:v>6.9458469999999997</c:v>
                </c:pt>
                <c:pt idx="27300">
                  <c:v>6.9458450000000003</c:v>
                </c:pt>
                <c:pt idx="27301">
                  <c:v>6.9458450000000003</c:v>
                </c:pt>
                <c:pt idx="27302">
                  <c:v>6.9458450000000003</c:v>
                </c:pt>
                <c:pt idx="27303">
                  <c:v>6.9458450000000003</c:v>
                </c:pt>
                <c:pt idx="27304">
                  <c:v>6.9439450000000003</c:v>
                </c:pt>
                <c:pt idx="27305">
                  <c:v>6.9439450000000003</c:v>
                </c:pt>
                <c:pt idx="27306">
                  <c:v>6.9439450000000003</c:v>
                </c:pt>
                <c:pt idx="27307">
                  <c:v>6.9439450000000003</c:v>
                </c:pt>
                <c:pt idx="27308">
                  <c:v>6.9439450000000003</c:v>
                </c:pt>
                <c:pt idx="27309">
                  <c:v>6.9453199999999997</c:v>
                </c:pt>
                <c:pt idx="27310">
                  <c:v>6.9453199999999997</c:v>
                </c:pt>
                <c:pt idx="27311">
                  <c:v>6.9453199999999997</c:v>
                </c:pt>
                <c:pt idx="27312">
                  <c:v>6.9453199999999997</c:v>
                </c:pt>
                <c:pt idx="27313">
                  <c:v>6.9453199999999997</c:v>
                </c:pt>
                <c:pt idx="27314">
                  <c:v>6.9453199999999997</c:v>
                </c:pt>
                <c:pt idx="27315">
                  <c:v>6.9453199999999997</c:v>
                </c:pt>
                <c:pt idx="27316">
                  <c:v>6.9453199999999997</c:v>
                </c:pt>
                <c:pt idx="27317">
                  <c:v>6.9453199999999997</c:v>
                </c:pt>
                <c:pt idx="27318">
                  <c:v>6.9453199999999997</c:v>
                </c:pt>
                <c:pt idx="27319">
                  <c:v>6.9453199999999997</c:v>
                </c:pt>
                <c:pt idx="27320">
                  <c:v>6.9453199999999997</c:v>
                </c:pt>
                <c:pt idx="27321">
                  <c:v>6.9453199999999997</c:v>
                </c:pt>
                <c:pt idx="27322">
                  <c:v>6.9466919999999996</c:v>
                </c:pt>
                <c:pt idx="27323">
                  <c:v>6.9466919999999996</c:v>
                </c:pt>
                <c:pt idx="27324">
                  <c:v>6.9466919999999996</c:v>
                </c:pt>
                <c:pt idx="27325">
                  <c:v>6.9466919999999996</c:v>
                </c:pt>
                <c:pt idx="27326">
                  <c:v>6.9466919999999996</c:v>
                </c:pt>
                <c:pt idx="27327">
                  <c:v>6.9466919999999996</c:v>
                </c:pt>
                <c:pt idx="27328">
                  <c:v>6.9466919999999996</c:v>
                </c:pt>
                <c:pt idx="27329">
                  <c:v>6.944788</c:v>
                </c:pt>
                <c:pt idx="27330">
                  <c:v>6.944788</c:v>
                </c:pt>
                <c:pt idx="27331">
                  <c:v>6.944788</c:v>
                </c:pt>
                <c:pt idx="27332">
                  <c:v>6.944788</c:v>
                </c:pt>
                <c:pt idx="27333">
                  <c:v>6.944788</c:v>
                </c:pt>
                <c:pt idx="27334">
                  <c:v>6.944788</c:v>
                </c:pt>
                <c:pt idx="27335">
                  <c:v>6.9461579999999996</c:v>
                </c:pt>
                <c:pt idx="27336">
                  <c:v>6.9461579999999996</c:v>
                </c:pt>
                <c:pt idx="27337">
                  <c:v>6.9461579999999996</c:v>
                </c:pt>
                <c:pt idx="27338">
                  <c:v>6.9461579999999996</c:v>
                </c:pt>
                <c:pt idx="27339">
                  <c:v>6.9461579999999996</c:v>
                </c:pt>
                <c:pt idx="27340">
                  <c:v>6.9461579999999996</c:v>
                </c:pt>
                <c:pt idx="27341">
                  <c:v>6.9461579999999996</c:v>
                </c:pt>
                <c:pt idx="27342">
                  <c:v>6.9461579999999996</c:v>
                </c:pt>
                <c:pt idx="27343">
                  <c:v>6.9461579999999996</c:v>
                </c:pt>
                <c:pt idx="27344">
                  <c:v>6.9461579999999996</c:v>
                </c:pt>
                <c:pt idx="27345">
                  <c:v>6.9461579999999996</c:v>
                </c:pt>
                <c:pt idx="27346">
                  <c:v>6.9461579999999996</c:v>
                </c:pt>
                <c:pt idx="27347">
                  <c:v>6.9461560000000002</c:v>
                </c:pt>
                <c:pt idx="27348">
                  <c:v>6.9475280000000001</c:v>
                </c:pt>
                <c:pt idx="27349">
                  <c:v>6.9475280000000001</c:v>
                </c:pt>
                <c:pt idx="27350">
                  <c:v>6.9475280000000001</c:v>
                </c:pt>
                <c:pt idx="27351">
                  <c:v>6.9475280000000001</c:v>
                </c:pt>
                <c:pt idx="27352">
                  <c:v>6.9475280000000001</c:v>
                </c:pt>
                <c:pt idx="27353">
                  <c:v>6.9475280000000001</c:v>
                </c:pt>
                <c:pt idx="27354">
                  <c:v>6.9475280000000001</c:v>
                </c:pt>
                <c:pt idx="27355">
                  <c:v>6.9456150000000001</c:v>
                </c:pt>
                <c:pt idx="27356">
                  <c:v>6.9456160000000002</c:v>
                </c:pt>
                <c:pt idx="27357">
                  <c:v>6.9469839999999996</c:v>
                </c:pt>
                <c:pt idx="27358">
                  <c:v>6.9469839999999996</c:v>
                </c:pt>
                <c:pt idx="27359">
                  <c:v>6.9469839999999996</c:v>
                </c:pt>
                <c:pt idx="27360">
                  <c:v>6.9469839999999996</c:v>
                </c:pt>
                <c:pt idx="27361">
                  <c:v>6.9469839999999996</c:v>
                </c:pt>
                <c:pt idx="27362">
                  <c:v>6.9469839999999996</c:v>
                </c:pt>
                <c:pt idx="27363">
                  <c:v>6.9469839999999996</c:v>
                </c:pt>
                <c:pt idx="27364">
                  <c:v>6.9469839999999996</c:v>
                </c:pt>
                <c:pt idx="27365">
                  <c:v>6.9469839999999996</c:v>
                </c:pt>
                <c:pt idx="27366">
                  <c:v>6.9469839999999996</c:v>
                </c:pt>
                <c:pt idx="27367">
                  <c:v>6.9469839999999996</c:v>
                </c:pt>
                <c:pt idx="27368">
                  <c:v>6.9483519999999999</c:v>
                </c:pt>
                <c:pt idx="27369">
                  <c:v>6.9464319999999997</c:v>
                </c:pt>
                <c:pt idx="27370">
                  <c:v>6.9464319999999997</c:v>
                </c:pt>
                <c:pt idx="27371">
                  <c:v>6.9483519999999999</c:v>
                </c:pt>
                <c:pt idx="27372">
                  <c:v>6.9464319999999997</c:v>
                </c:pt>
                <c:pt idx="27373">
                  <c:v>6.9464319999999997</c:v>
                </c:pt>
                <c:pt idx="27374">
                  <c:v>6.9477979999999997</c:v>
                </c:pt>
                <c:pt idx="27375">
                  <c:v>6.9477979999999997</c:v>
                </c:pt>
                <c:pt idx="27376">
                  <c:v>6.9477979999999997</c:v>
                </c:pt>
                <c:pt idx="27377">
                  <c:v>6.9477979999999997</c:v>
                </c:pt>
                <c:pt idx="27378">
                  <c:v>6.9477989999999998</c:v>
                </c:pt>
                <c:pt idx="27379">
                  <c:v>6.9477989999999998</c:v>
                </c:pt>
                <c:pt idx="27380">
                  <c:v>6.9477979999999997</c:v>
                </c:pt>
                <c:pt idx="27381">
                  <c:v>6.9477979999999997</c:v>
                </c:pt>
                <c:pt idx="27382">
                  <c:v>6.9477989999999998</c:v>
                </c:pt>
                <c:pt idx="27383">
                  <c:v>6.9477989999999998</c:v>
                </c:pt>
                <c:pt idx="27384">
                  <c:v>6.9477979999999997</c:v>
                </c:pt>
                <c:pt idx="27385">
                  <c:v>6.9477989999999998</c:v>
                </c:pt>
                <c:pt idx="27386">
                  <c:v>6.9477989999999998</c:v>
                </c:pt>
                <c:pt idx="27387">
                  <c:v>6.9477989999999998</c:v>
                </c:pt>
                <c:pt idx="27388">
                  <c:v>6.9477979999999997</c:v>
                </c:pt>
                <c:pt idx="27389">
                  <c:v>6.9477979999999997</c:v>
                </c:pt>
                <c:pt idx="27390">
                  <c:v>6.9477979999999997</c:v>
                </c:pt>
                <c:pt idx="27391">
                  <c:v>6.9477979999999997</c:v>
                </c:pt>
                <c:pt idx="27392">
                  <c:v>6.9491620000000003</c:v>
                </c:pt>
                <c:pt idx="27393">
                  <c:v>6.947235</c:v>
                </c:pt>
                <c:pt idx="27394">
                  <c:v>6.9472360000000002</c:v>
                </c:pt>
                <c:pt idx="27395">
                  <c:v>6.9485999999999999</c:v>
                </c:pt>
                <c:pt idx="27396">
                  <c:v>6.9485999999999999</c:v>
                </c:pt>
                <c:pt idx="27397">
                  <c:v>6.9485999999999999</c:v>
                </c:pt>
                <c:pt idx="27398">
                  <c:v>6.9485999999999999</c:v>
                </c:pt>
                <c:pt idx="27399">
                  <c:v>6.9485999999999999</c:v>
                </c:pt>
                <c:pt idx="27400">
                  <c:v>6.9485999999999999</c:v>
                </c:pt>
                <c:pt idx="27401">
                  <c:v>6.9485999999999999</c:v>
                </c:pt>
                <c:pt idx="27402">
                  <c:v>6.9485999999999999</c:v>
                </c:pt>
                <c:pt idx="27403">
                  <c:v>6.9485999999999999</c:v>
                </c:pt>
                <c:pt idx="27404">
                  <c:v>6.9485999999999999</c:v>
                </c:pt>
                <c:pt idx="27405">
                  <c:v>6.9485999999999999</c:v>
                </c:pt>
                <c:pt idx="27406">
                  <c:v>6.9485999999999999</c:v>
                </c:pt>
                <c:pt idx="27407">
                  <c:v>6.9485999999999999</c:v>
                </c:pt>
                <c:pt idx="27408">
                  <c:v>6.9485999999999999</c:v>
                </c:pt>
                <c:pt idx="27409">
                  <c:v>6.9485999999999999</c:v>
                </c:pt>
                <c:pt idx="27410">
                  <c:v>6.9485999999999999</c:v>
                </c:pt>
                <c:pt idx="27411">
                  <c:v>6.9485999999999999</c:v>
                </c:pt>
                <c:pt idx="27412">
                  <c:v>6.9485999999999999</c:v>
                </c:pt>
                <c:pt idx="27413">
                  <c:v>6.9485989999999997</c:v>
                </c:pt>
                <c:pt idx="27414">
                  <c:v>6.9485989999999997</c:v>
                </c:pt>
                <c:pt idx="27415">
                  <c:v>6.9485989999999997</c:v>
                </c:pt>
                <c:pt idx="27416">
                  <c:v>6.9485989999999997</c:v>
                </c:pt>
                <c:pt idx="27417">
                  <c:v>6.9485989999999997</c:v>
                </c:pt>
                <c:pt idx="27418">
                  <c:v>6.9499620000000002</c:v>
                </c:pt>
                <c:pt idx="27419">
                  <c:v>6.9499620000000002</c:v>
                </c:pt>
                <c:pt idx="27420">
                  <c:v>6.9499620000000002</c:v>
                </c:pt>
                <c:pt idx="27421">
                  <c:v>6.9499620000000002</c:v>
                </c:pt>
                <c:pt idx="27422">
                  <c:v>6.9480300000000002</c:v>
                </c:pt>
                <c:pt idx="27423">
                  <c:v>6.9480300000000002</c:v>
                </c:pt>
                <c:pt idx="27424">
                  <c:v>6.9480300000000002</c:v>
                </c:pt>
                <c:pt idx="27425">
                  <c:v>6.9480300000000002</c:v>
                </c:pt>
                <c:pt idx="27426">
                  <c:v>6.9480300000000002</c:v>
                </c:pt>
                <c:pt idx="27427">
                  <c:v>6.9493900000000002</c:v>
                </c:pt>
                <c:pt idx="27428">
                  <c:v>6.9493900000000002</c:v>
                </c:pt>
                <c:pt idx="27429">
                  <c:v>6.9493900000000002</c:v>
                </c:pt>
                <c:pt idx="27430">
                  <c:v>6.9493900000000002</c:v>
                </c:pt>
                <c:pt idx="27431">
                  <c:v>6.9493900000000002</c:v>
                </c:pt>
                <c:pt idx="27432">
                  <c:v>6.9493900000000002</c:v>
                </c:pt>
                <c:pt idx="27433">
                  <c:v>6.9507500000000002</c:v>
                </c:pt>
                <c:pt idx="27434">
                  <c:v>6.9507500000000002</c:v>
                </c:pt>
                <c:pt idx="27435">
                  <c:v>6.9507500000000002</c:v>
                </c:pt>
                <c:pt idx="27436">
                  <c:v>6.9507500000000002</c:v>
                </c:pt>
                <c:pt idx="27437">
                  <c:v>6.9507500000000002</c:v>
                </c:pt>
                <c:pt idx="27438">
                  <c:v>6.9507500000000002</c:v>
                </c:pt>
                <c:pt idx="27439">
                  <c:v>6.9507500000000002</c:v>
                </c:pt>
                <c:pt idx="27440">
                  <c:v>6.9507500000000002</c:v>
                </c:pt>
                <c:pt idx="27441">
                  <c:v>6.9507500000000002</c:v>
                </c:pt>
                <c:pt idx="27442">
                  <c:v>6.9507500000000002</c:v>
                </c:pt>
                <c:pt idx="27443">
                  <c:v>6.9507500000000002</c:v>
                </c:pt>
                <c:pt idx="27444">
                  <c:v>6.9507500000000002</c:v>
                </c:pt>
                <c:pt idx="27445">
                  <c:v>6.9507500000000002</c:v>
                </c:pt>
                <c:pt idx="27446">
                  <c:v>6.9488110000000001</c:v>
                </c:pt>
                <c:pt idx="27447">
                  <c:v>6.9488110000000001</c:v>
                </c:pt>
                <c:pt idx="27448">
                  <c:v>6.9488110000000001</c:v>
                </c:pt>
                <c:pt idx="27449">
                  <c:v>6.9488110000000001</c:v>
                </c:pt>
                <c:pt idx="27450">
                  <c:v>6.9501689999999998</c:v>
                </c:pt>
                <c:pt idx="27451">
                  <c:v>6.95017</c:v>
                </c:pt>
                <c:pt idx="27452">
                  <c:v>6.95017</c:v>
                </c:pt>
                <c:pt idx="27453">
                  <c:v>6.95017</c:v>
                </c:pt>
                <c:pt idx="27454">
                  <c:v>6.95017</c:v>
                </c:pt>
                <c:pt idx="27455">
                  <c:v>6.9501689999999998</c:v>
                </c:pt>
                <c:pt idx="27456">
                  <c:v>6.9501689999999998</c:v>
                </c:pt>
                <c:pt idx="27457">
                  <c:v>6.9501689999999998</c:v>
                </c:pt>
                <c:pt idx="27458">
                  <c:v>6.9501689999999998</c:v>
                </c:pt>
                <c:pt idx="27459">
                  <c:v>6.9515260000000003</c:v>
                </c:pt>
                <c:pt idx="27460">
                  <c:v>6.9515260000000003</c:v>
                </c:pt>
                <c:pt idx="27461">
                  <c:v>6.9515260000000003</c:v>
                </c:pt>
                <c:pt idx="27462">
                  <c:v>6.9515260000000003</c:v>
                </c:pt>
                <c:pt idx="27463">
                  <c:v>6.9509340000000002</c:v>
                </c:pt>
                <c:pt idx="27464">
                  <c:v>6.9509350000000003</c:v>
                </c:pt>
                <c:pt idx="27465">
                  <c:v>6.9509350000000003</c:v>
                </c:pt>
                <c:pt idx="27466">
                  <c:v>6.9509350000000003</c:v>
                </c:pt>
                <c:pt idx="27467">
                  <c:v>6.9509340000000002</c:v>
                </c:pt>
                <c:pt idx="27468">
                  <c:v>6.9509340000000002</c:v>
                </c:pt>
                <c:pt idx="27469">
                  <c:v>6.9509350000000003</c:v>
                </c:pt>
                <c:pt idx="27470">
                  <c:v>6.9509340000000002</c:v>
                </c:pt>
                <c:pt idx="27471">
                  <c:v>6.9509340000000002</c:v>
                </c:pt>
                <c:pt idx="27472">
                  <c:v>6.9509340000000002</c:v>
                </c:pt>
                <c:pt idx="27473">
                  <c:v>6.9509350000000003</c:v>
                </c:pt>
                <c:pt idx="27474">
                  <c:v>6.9509340000000002</c:v>
                </c:pt>
                <c:pt idx="27475">
                  <c:v>6.9509340000000002</c:v>
                </c:pt>
                <c:pt idx="27476">
                  <c:v>6.9509340000000002</c:v>
                </c:pt>
                <c:pt idx="27477">
                  <c:v>6.9509350000000003</c:v>
                </c:pt>
                <c:pt idx="27478">
                  <c:v>6.9509350000000003</c:v>
                </c:pt>
                <c:pt idx="27479">
                  <c:v>6.9509340000000002</c:v>
                </c:pt>
                <c:pt idx="27480">
                  <c:v>6.9509340000000002</c:v>
                </c:pt>
                <c:pt idx="27481">
                  <c:v>6.9509340000000002</c:v>
                </c:pt>
                <c:pt idx="27482">
                  <c:v>6.9509340000000002</c:v>
                </c:pt>
                <c:pt idx="27483">
                  <c:v>6.9509350000000003</c:v>
                </c:pt>
                <c:pt idx="27484">
                  <c:v>6.9522919999999999</c:v>
                </c:pt>
                <c:pt idx="27485">
                  <c:v>6.9522919999999999</c:v>
                </c:pt>
                <c:pt idx="27486">
                  <c:v>6.9522899999999996</c:v>
                </c:pt>
                <c:pt idx="27487">
                  <c:v>6.9522899999999996</c:v>
                </c:pt>
                <c:pt idx="27488">
                  <c:v>6.9522899999999996</c:v>
                </c:pt>
                <c:pt idx="27489">
                  <c:v>6.9522899999999996</c:v>
                </c:pt>
                <c:pt idx="27490">
                  <c:v>6.9522899999999996</c:v>
                </c:pt>
                <c:pt idx="27491">
                  <c:v>6.9522899999999996</c:v>
                </c:pt>
                <c:pt idx="27492">
                  <c:v>6.9536449999999999</c:v>
                </c:pt>
                <c:pt idx="27493">
                  <c:v>6.9536470000000001</c:v>
                </c:pt>
                <c:pt idx="27494">
                  <c:v>6.9536470000000001</c:v>
                </c:pt>
                <c:pt idx="27495">
                  <c:v>6.9536470000000001</c:v>
                </c:pt>
                <c:pt idx="27496">
                  <c:v>6.9536470000000001</c:v>
                </c:pt>
                <c:pt idx="27497">
                  <c:v>6.9536470000000001</c:v>
                </c:pt>
                <c:pt idx="27498">
                  <c:v>6.9516879999999999</c:v>
                </c:pt>
                <c:pt idx="27499">
                  <c:v>6.9516879999999999</c:v>
                </c:pt>
                <c:pt idx="27500">
                  <c:v>6.951689</c:v>
                </c:pt>
                <c:pt idx="27501">
                  <c:v>6.951689</c:v>
                </c:pt>
                <c:pt idx="27502">
                  <c:v>6.9516879999999999</c:v>
                </c:pt>
                <c:pt idx="27503">
                  <c:v>6.951689</c:v>
                </c:pt>
                <c:pt idx="27504">
                  <c:v>6.9530419999999999</c:v>
                </c:pt>
                <c:pt idx="27505">
                  <c:v>6.9530419999999999</c:v>
                </c:pt>
                <c:pt idx="27506">
                  <c:v>6.9530419999999999</c:v>
                </c:pt>
                <c:pt idx="27507">
                  <c:v>6.9530419999999999</c:v>
                </c:pt>
                <c:pt idx="27508">
                  <c:v>6.9543949999999999</c:v>
                </c:pt>
                <c:pt idx="27509">
                  <c:v>6.9543970000000002</c:v>
                </c:pt>
                <c:pt idx="27510">
                  <c:v>6.9543970000000002</c:v>
                </c:pt>
                <c:pt idx="27511">
                  <c:v>6.9543949999999999</c:v>
                </c:pt>
                <c:pt idx="27512">
                  <c:v>6.9543970000000002</c:v>
                </c:pt>
                <c:pt idx="27513">
                  <c:v>6.9543949999999999</c:v>
                </c:pt>
                <c:pt idx="27514">
                  <c:v>6.9543970000000002</c:v>
                </c:pt>
                <c:pt idx="27515">
                  <c:v>6.9543970000000002</c:v>
                </c:pt>
                <c:pt idx="27516">
                  <c:v>6.9543949999999999</c:v>
                </c:pt>
                <c:pt idx="27517">
                  <c:v>6.9543949999999999</c:v>
                </c:pt>
                <c:pt idx="27518">
                  <c:v>6.9543949999999999</c:v>
                </c:pt>
                <c:pt idx="27519">
                  <c:v>6.9543970000000002</c:v>
                </c:pt>
                <c:pt idx="27520">
                  <c:v>6.9543949999999999</c:v>
                </c:pt>
                <c:pt idx="27521">
                  <c:v>6.9543949999999999</c:v>
                </c:pt>
                <c:pt idx="27522">
                  <c:v>6.9543949999999999</c:v>
                </c:pt>
                <c:pt idx="27523">
                  <c:v>6.9543949999999999</c:v>
                </c:pt>
                <c:pt idx="27524">
                  <c:v>6.9543949999999999</c:v>
                </c:pt>
                <c:pt idx="27525">
                  <c:v>6.9543949999999999</c:v>
                </c:pt>
                <c:pt idx="27526">
                  <c:v>6.9543949999999999</c:v>
                </c:pt>
                <c:pt idx="27527">
                  <c:v>6.9543949999999999</c:v>
                </c:pt>
                <c:pt idx="27528">
                  <c:v>6.9543949999999999</c:v>
                </c:pt>
                <c:pt idx="27529">
                  <c:v>6.9543949999999999</c:v>
                </c:pt>
                <c:pt idx="27530">
                  <c:v>6.9537839999999997</c:v>
                </c:pt>
                <c:pt idx="27531">
                  <c:v>6.9537820000000004</c:v>
                </c:pt>
                <c:pt idx="27532">
                  <c:v>6.9537820000000004</c:v>
                </c:pt>
                <c:pt idx="27533">
                  <c:v>6.9537820000000004</c:v>
                </c:pt>
                <c:pt idx="27534">
                  <c:v>6.9537820000000004</c:v>
                </c:pt>
                <c:pt idx="27535">
                  <c:v>6.9537820000000004</c:v>
                </c:pt>
                <c:pt idx="27536">
                  <c:v>6.9537820000000004</c:v>
                </c:pt>
                <c:pt idx="27537">
                  <c:v>6.9537839999999997</c:v>
                </c:pt>
                <c:pt idx="27538">
                  <c:v>6.9537820000000004</c:v>
                </c:pt>
                <c:pt idx="27539">
                  <c:v>6.9537820000000004</c:v>
                </c:pt>
                <c:pt idx="27540">
                  <c:v>6.9537820000000004</c:v>
                </c:pt>
                <c:pt idx="27541">
                  <c:v>6.9537820000000004</c:v>
                </c:pt>
                <c:pt idx="27542">
                  <c:v>6.9537820000000004</c:v>
                </c:pt>
                <c:pt idx="27543">
                  <c:v>6.9537820000000004</c:v>
                </c:pt>
                <c:pt idx="27544">
                  <c:v>6.9537820000000004</c:v>
                </c:pt>
                <c:pt idx="27545">
                  <c:v>6.9551319999999999</c:v>
                </c:pt>
                <c:pt idx="27546">
                  <c:v>6.9564839999999997</c:v>
                </c:pt>
                <c:pt idx="27547">
                  <c:v>6.9545110000000001</c:v>
                </c:pt>
                <c:pt idx="27548">
                  <c:v>6.9545110000000001</c:v>
                </c:pt>
                <c:pt idx="27549">
                  <c:v>6.9545110000000001</c:v>
                </c:pt>
                <c:pt idx="27550">
                  <c:v>6.9558600000000004</c:v>
                </c:pt>
                <c:pt idx="27551">
                  <c:v>6.9558619999999998</c:v>
                </c:pt>
                <c:pt idx="27552">
                  <c:v>6.9558619999999998</c:v>
                </c:pt>
                <c:pt idx="27553">
                  <c:v>6.9558600000000004</c:v>
                </c:pt>
                <c:pt idx="27554">
                  <c:v>6.9552310000000004</c:v>
                </c:pt>
                <c:pt idx="27555">
                  <c:v>6.9552339999999999</c:v>
                </c:pt>
                <c:pt idx="27556">
                  <c:v>6.9552339999999999</c:v>
                </c:pt>
                <c:pt idx="27557">
                  <c:v>6.9552339999999999</c:v>
                </c:pt>
                <c:pt idx="27558">
                  <c:v>6.9552339999999999</c:v>
                </c:pt>
                <c:pt idx="27559">
                  <c:v>6.9552339999999999</c:v>
                </c:pt>
                <c:pt idx="27560">
                  <c:v>6.9552339999999999</c:v>
                </c:pt>
                <c:pt idx="27561">
                  <c:v>6.9552339999999999</c:v>
                </c:pt>
                <c:pt idx="27562">
                  <c:v>6.9552339999999999</c:v>
                </c:pt>
                <c:pt idx="27563">
                  <c:v>6.9552339999999999</c:v>
                </c:pt>
                <c:pt idx="27564">
                  <c:v>6.9552339999999999</c:v>
                </c:pt>
                <c:pt idx="27565">
                  <c:v>6.9552339999999999</c:v>
                </c:pt>
                <c:pt idx="27566">
                  <c:v>6.9552339999999999</c:v>
                </c:pt>
                <c:pt idx="27567">
                  <c:v>6.9552339999999999</c:v>
                </c:pt>
                <c:pt idx="27568">
                  <c:v>6.9552339999999999</c:v>
                </c:pt>
                <c:pt idx="27569">
                  <c:v>6.9552310000000004</c:v>
                </c:pt>
                <c:pt idx="27570">
                  <c:v>6.9579310000000003</c:v>
                </c:pt>
                <c:pt idx="27571">
                  <c:v>6.9579300000000002</c:v>
                </c:pt>
                <c:pt idx="27572">
                  <c:v>6.9579310000000003</c:v>
                </c:pt>
                <c:pt idx="27573">
                  <c:v>6.9579300000000002</c:v>
                </c:pt>
                <c:pt idx="27574">
                  <c:v>6.959282</c:v>
                </c:pt>
                <c:pt idx="27575">
                  <c:v>6.959282</c:v>
                </c:pt>
                <c:pt idx="27576">
                  <c:v>6.959282</c:v>
                </c:pt>
                <c:pt idx="27577">
                  <c:v>6.959282</c:v>
                </c:pt>
                <c:pt idx="27578">
                  <c:v>6.959282</c:v>
                </c:pt>
                <c:pt idx="27579">
                  <c:v>6.9586420000000002</c:v>
                </c:pt>
                <c:pt idx="27580">
                  <c:v>6.9586420000000002</c:v>
                </c:pt>
                <c:pt idx="27581">
                  <c:v>6.9586420000000002</c:v>
                </c:pt>
                <c:pt idx="27582">
                  <c:v>6.9586420000000002</c:v>
                </c:pt>
                <c:pt idx="27583">
                  <c:v>6.9586420000000002</c:v>
                </c:pt>
                <c:pt idx="27584">
                  <c:v>6.9599900000000003</c:v>
                </c:pt>
                <c:pt idx="27585">
                  <c:v>6.9599909999999996</c:v>
                </c:pt>
                <c:pt idx="27586">
                  <c:v>6.9599900000000003</c:v>
                </c:pt>
                <c:pt idx="27587">
                  <c:v>6.9599900000000003</c:v>
                </c:pt>
                <c:pt idx="27588">
                  <c:v>6.9599900000000003</c:v>
                </c:pt>
                <c:pt idx="27589">
                  <c:v>6.9599900000000003</c:v>
                </c:pt>
                <c:pt idx="27590">
                  <c:v>6.9579950000000004</c:v>
                </c:pt>
                <c:pt idx="27591">
                  <c:v>6.9579950000000004</c:v>
                </c:pt>
                <c:pt idx="27592">
                  <c:v>6.9593410000000002</c:v>
                </c:pt>
                <c:pt idx="27593">
                  <c:v>6.9606870000000001</c:v>
                </c:pt>
                <c:pt idx="27594">
                  <c:v>6.9606870000000001</c:v>
                </c:pt>
                <c:pt idx="27595">
                  <c:v>6.9606870000000001</c:v>
                </c:pt>
                <c:pt idx="27596">
                  <c:v>6.9606870000000001</c:v>
                </c:pt>
                <c:pt idx="27597">
                  <c:v>6.9606870000000001</c:v>
                </c:pt>
                <c:pt idx="27598">
                  <c:v>6.9606870000000001</c:v>
                </c:pt>
                <c:pt idx="27599">
                  <c:v>6.9606870000000001</c:v>
                </c:pt>
                <c:pt idx="27600">
                  <c:v>6.9606870000000001</c:v>
                </c:pt>
                <c:pt idx="27601">
                  <c:v>6.9606870000000001</c:v>
                </c:pt>
                <c:pt idx="27602">
                  <c:v>6.9606870000000001</c:v>
                </c:pt>
                <c:pt idx="27603">
                  <c:v>6.9606870000000001</c:v>
                </c:pt>
                <c:pt idx="27604">
                  <c:v>6.9606870000000001</c:v>
                </c:pt>
                <c:pt idx="27605">
                  <c:v>6.9606870000000001</c:v>
                </c:pt>
                <c:pt idx="27606">
                  <c:v>6.9606870000000001</c:v>
                </c:pt>
                <c:pt idx="27607">
                  <c:v>6.9606870000000001</c:v>
                </c:pt>
                <c:pt idx="27608">
                  <c:v>6.9606870000000001</c:v>
                </c:pt>
                <c:pt idx="27609">
                  <c:v>6.9606870000000001</c:v>
                </c:pt>
                <c:pt idx="27610">
                  <c:v>6.9606870000000001</c:v>
                </c:pt>
                <c:pt idx="27611">
                  <c:v>6.9606870000000001</c:v>
                </c:pt>
                <c:pt idx="27612">
                  <c:v>6.9606870000000001</c:v>
                </c:pt>
                <c:pt idx="27613">
                  <c:v>6.9606870000000001</c:v>
                </c:pt>
                <c:pt idx="27614">
                  <c:v>6.9606870000000001</c:v>
                </c:pt>
                <c:pt idx="27615">
                  <c:v>6.9606870000000001</c:v>
                </c:pt>
                <c:pt idx="27616">
                  <c:v>6.9606870000000001</c:v>
                </c:pt>
                <c:pt idx="27617">
                  <c:v>6.9606870000000001</c:v>
                </c:pt>
                <c:pt idx="27618">
                  <c:v>6.9606870000000001</c:v>
                </c:pt>
                <c:pt idx="27619">
                  <c:v>6.9606870000000001</c:v>
                </c:pt>
                <c:pt idx="27620">
                  <c:v>6.9606870000000001</c:v>
                </c:pt>
                <c:pt idx="27621">
                  <c:v>6.9606870000000001</c:v>
                </c:pt>
                <c:pt idx="27622">
                  <c:v>6.9606870000000001</c:v>
                </c:pt>
                <c:pt idx="27623">
                  <c:v>6.9606870000000001</c:v>
                </c:pt>
                <c:pt idx="27624">
                  <c:v>6.9606870000000001</c:v>
                </c:pt>
                <c:pt idx="27625">
                  <c:v>6.9606870000000001</c:v>
                </c:pt>
                <c:pt idx="27626">
                  <c:v>6.9586860000000001</c:v>
                </c:pt>
                <c:pt idx="27627">
                  <c:v>6.9586860000000001</c:v>
                </c:pt>
                <c:pt idx="27628">
                  <c:v>6.9586860000000001</c:v>
                </c:pt>
                <c:pt idx="27629">
                  <c:v>6.9586860000000001</c:v>
                </c:pt>
                <c:pt idx="27630">
                  <c:v>6.9600280000000003</c:v>
                </c:pt>
                <c:pt idx="27631">
                  <c:v>6.9600280000000003</c:v>
                </c:pt>
                <c:pt idx="27632">
                  <c:v>6.9600280000000003</c:v>
                </c:pt>
                <c:pt idx="27633">
                  <c:v>6.9600280000000003</c:v>
                </c:pt>
                <c:pt idx="27634">
                  <c:v>6.9600280000000003</c:v>
                </c:pt>
                <c:pt idx="27635">
                  <c:v>6.9600280000000003</c:v>
                </c:pt>
                <c:pt idx="27636">
                  <c:v>6.9600280000000003</c:v>
                </c:pt>
                <c:pt idx="27637">
                  <c:v>6.9600280000000003</c:v>
                </c:pt>
                <c:pt idx="27638">
                  <c:v>6.9600280000000003</c:v>
                </c:pt>
                <c:pt idx="27639">
                  <c:v>6.9600280000000003</c:v>
                </c:pt>
                <c:pt idx="27640">
                  <c:v>6.9600280000000003</c:v>
                </c:pt>
                <c:pt idx="27641">
                  <c:v>6.9613699999999996</c:v>
                </c:pt>
                <c:pt idx="27642">
                  <c:v>6.9613699999999996</c:v>
                </c:pt>
                <c:pt idx="27643">
                  <c:v>6.9613699999999996</c:v>
                </c:pt>
                <c:pt idx="27644">
                  <c:v>6.9613699999999996</c:v>
                </c:pt>
                <c:pt idx="27645">
                  <c:v>6.9613699999999996</c:v>
                </c:pt>
                <c:pt idx="27646">
                  <c:v>6.9613699999999996</c:v>
                </c:pt>
                <c:pt idx="27647">
                  <c:v>6.9613699999999996</c:v>
                </c:pt>
                <c:pt idx="27648">
                  <c:v>6.9613699999999996</c:v>
                </c:pt>
                <c:pt idx="27649">
                  <c:v>6.9613699999999996</c:v>
                </c:pt>
                <c:pt idx="27650">
                  <c:v>6.9613699999999996</c:v>
                </c:pt>
                <c:pt idx="27651">
                  <c:v>6.9613699999999996</c:v>
                </c:pt>
                <c:pt idx="27652">
                  <c:v>6.9613699999999996</c:v>
                </c:pt>
                <c:pt idx="27653">
                  <c:v>6.9613699999999996</c:v>
                </c:pt>
                <c:pt idx="27654">
                  <c:v>6.9613699999999996</c:v>
                </c:pt>
                <c:pt idx="27655">
                  <c:v>6.9613699999999996</c:v>
                </c:pt>
                <c:pt idx="27656">
                  <c:v>6.9613699999999996</c:v>
                </c:pt>
                <c:pt idx="27657">
                  <c:v>6.9613699999999996</c:v>
                </c:pt>
                <c:pt idx="27658">
                  <c:v>6.9613699999999996</c:v>
                </c:pt>
                <c:pt idx="27659">
                  <c:v>6.9613699999999996</c:v>
                </c:pt>
                <c:pt idx="27660">
                  <c:v>6.9613699999999996</c:v>
                </c:pt>
                <c:pt idx="27661">
                  <c:v>6.9613699999999996</c:v>
                </c:pt>
                <c:pt idx="27662">
                  <c:v>6.9613699999999996</c:v>
                </c:pt>
                <c:pt idx="27663">
                  <c:v>6.9613699999999996</c:v>
                </c:pt>
                <c:pt idx="27664">
                  <c:v>6.9613699999999996</c:v>
                </c:pt>
                <c:pt idx="27665">
                  <c:v>6.9613699999999996</c:v>
                </c:pt>
                <c:pt idx="27666">
                  <c:v>6.9613699999999996</c:v>
                </c:pt>
                <c:pt idx="27667">
                  <c:v>6.9613699999999996</c:v>
                </c:pt>
                <c:pt idx="27668">
                  <c:v>6.9613699999999996</c:v>
                </c:pt>
                <c:pt idx="27669">
                  <c:v>6.9613699999999996</c:v>
                </c:pt>
                <c:pt idx="27670">
                  <c:v>6.9593600000000002</c:v>
                </c:pt>
                <c:pt idx="27671">
                  <c:v>6.9593600000000002</c:v>
                </c:pt>
                <c:pt idx="27672">
                  <c:v>6.9593600000000002</c:v>
                </c:pt>
                <c:pt idx="27673">
                  <c:v>6.9593600000000002</c:v>
                </c:pt>
                <c:pt idx="27674">
                  <c:v>6.9606969999999997</c:v>
                </c:pt>
                <c:pt idx="27675">
                  <c:v>6.960699</c:v>
                </c:pt>
                <c:pt idx="27676">
                  <c:v>6.9606969999999997</c:v>
                </c:pt>
                <c:pt idx="27677">
                  <c:v>6.9606969999999997</c:v>
                </c:pt>
                <c:pt idx="27678">
                  <c:v>6.9606969999999997</c:v>
                </c:pt>
                <c:pt idx="27679">
                  <c:v>6.960699</c:v>
                </c:pt>
                <c:pt idx="27680">
                  <c:v>6.9613589999999999</c:v>
                </c:pt>
                <c:pt idx="27681">
                  <c:v>6.96136</c:v>
                </c:pt>
                <c:pt idx="27682">
                  <c:v>6.96136</c:v>
                </c:pt>
                <c:pt idx="27683">
                  <c:v>6.96136</c:v>
                </c:pt>
                <c:pt idx="27684">
                  <c:v>6.96136</c:v>
                </c:pt>
                <c:pt idx="27685">
                  <c:v>6.9613589999999999</c:v>
                </c:pt>
                <c:pt idx="27686">
                  <c:v>6.9626979999999996</c:v>
                </c:pt>
                <c:pt idx="27687">
                  <c:v>6.9626979999999996</c:v>
                </c:pt>
                <c:pt idx="27688">
                  <c:v>6.9626979999999996</c:v>
                </c:pt>
                <c:pt idx="27689">
                  <c:v>6.9626979999999996</c:v>
                </c:pt>
                <c:pt idx="27690">
                  <c:v>6.9626979999999996</c:v>
                </c:pt>
                <c:pt idx="27691">
                  <c:v>6.9626979999999996</c:v>
                </c:pt>
                <c:pt idx="27692">
                  <c:v>6.9606760000000003</c:v>
                </c:pt>
                <c:pt idx="27693">
                  <c:v>6.9606779999999997</c:v>
                </c:pt>
                <c:pt idx="27694">
                  <c:v>6.9606779999999997</c:v>
                </c:pt>
                <c:pt idx="27695">
                  <c:v>6.9606760000000003</c:v>
                </c:pt>
                <c:pt idx="27696">
                  <c:v>6.9606779999999997</c:v>
                </c:pt>
                <c:pt idx="27697">
                  <c:v>6.9606760000000003</c:v>
                </c:pt>
                <c:pt idx="27698">
                  <c:v>6.9606779999999997</c:v>
                </c:pt>
                <c:pt idx="27699">
                  <c:v>6.9606760000000003</c:v>
                </c:pt>
                <c:pt idx="27700">
                  <c:v>6.9606760000000003</c:v>
                </c:pt>
                <c:pt idx="27701">
                  <c:v>6.9606760000000003</c:v>
                </c:pt>
                <c:pt idx="27702">
                  <c:v>6.9606779999999997</c:v>
                </c:pt>
                <c:pt idx="27703">
                  <c:v>6.9606760000000003</c:v>
                </c:pt>
                <c:pt idx="27704">
                  <c:v>6.9606760000000003</c:v>
                </c:pt>
                <c:pt idx="27705">
                  <c:v>6.9620119999999996</c:v>
                </c:pt>
                <c:pt idx="27706">
                  <c:v>6.9620119999999996</c:v>
                </c:pt>
                <c:pt idx="27707">
                  <c:v>6.9620119999999996</c:v>
                </c:pt>
                <c:pt idx="27708">
                  <c:v>6.9620119999999996</c:v>
                </c:pt>
                <c:pt idx="27709">
                  <c:v>6.9620119999999996</c:v>
                </c:pt>
                <c:pt idx="27710">
                  <c:v>6.9620119999999996</c:v>
                </c:pt>
                <c:pt idx="27711">
                  <c:v>6.9620119999999996</c:v>
                </c:pt>
                <c:pt idx="27712">
                  <c:v>6.9620119999999996</c:v>
                </c:pt>
                <c:pt idx="27713">
                  <c:v>6.9620119999999996</c:v>
                </c:pt>
                <c:pt idx="27714">
                  <c:v>6.9620119999999996</c:v>
                </c:pt>
                <c:pt idx="27715">
                  <c:v>6.9620119999999996</c:v>
                </c:pt>
                <c:pt idx="27716">
                  <c:v>6.9620119999999996</c:v>
                </c:pt>
                <c:pt idx="27717">
                  <c:v>6.9620119999999996</c:v>
                </c:pt>
                <c:pt idx="27718">
                  <c:v>6.9620119999999996</c:v>
                </c:pt>
                <c:pt idx="27719">
                  <c:v>6.9620119999999996</c:v>
                </c:pt>
                <c:pt idx="27720">
                  <c:v>6.9620119999999996</c:v>
                </c:pt>
                <c:pt idx="27721">
                  <c:v>6.9620119999999996</c:v>
                </c:pt>
                <c:pt idx="27722">
                  <c:v>6.9620119999999996</c:v>
                </c:pt>
                <c:pt idx="27723">
                  <c:v>6.9620119999999996</c:v>
                </c:pt>
                <c:pt idx="27724">
                  <c:v>6.9620119999999996</c:v>
                </c:pt>
                <c:pt idx="27725">
                  <c:v>6.9620119999999996</c:v>
                </c:pt>
                <c:pt idx="27726">
                  <c:v>6.9633450000000003</c:v>
                </c:pt>
                <c:pt idx="27727">
                  <c:v>6.9633440000000002</c:v>
                </c:pt>
                <c:pt idx="27728">
                  <c:v>6.9633440000000002</c:v>
                </c:pt>
                <c:pt idx="27729">
                  <c:v>6.9626479999999997</c:v>
                </c:pt>
                <c:pt idx="27730">
                  <c:v>6.9626479999999997</c:v>
                </c:pt>
                <c:pt idx="27731">
                  <c:v>6.9626479999999997</c:v>
                </c:pt>
                <c:pt idx="27732">
                  <c:v>6.9626479999999997</c:v>
                </c:pt>
                <c:pt idx="27733">
                  <c:v>6.9626479999999997</c:v>
                </c:pt>
                <c:pt idx="27734">
                  <c:v>6.9626469999999996</c:v>
                </c:pt>
                <c:pt idx="27735">
                  <c:v>6.9626479999999997</c:v>
                </c:pt>
                <c:pt idx="27736">
                  <c:v>6.9626479999999997</c:v>
                </c:pt>
                <c:pt idx="27737">
                  <c:v>6.9626479999999997</c:v>
                </c:pt>
                <c:pt idx="27738">
                  <c:v>6.9626479999999997</c:v>
                </c:pt>
                <c:pt idx="27739">
                  <c:v>6.9626479999999997</c:v>
                </c:pt>
                <c:pt idx="27740">
                  <c:v>6.9626479999999997</c:v>
                </c:pt>
                <c:pt idx="27741">
                  <c:v>6.9626479999999997</c:v>
                </c:pt>
                <c:pt idx="27742">
                  <c:v>6.9626469999999996</c:v>
                </c:pt>
                <c:pt idx="27743">
                  <c:v>6.9626469999999996</c:v>
                </c:pt>
                <c:pt idx="27744">
                  <c:v>6.9626469999999996</c:v>
                </c:pt>
                <c:pt idx="27745">
                  <c:v>6.9626469999999996</c:v>
                </c:pt>
                <c:pt idx="27746">
                  <c:v>6.9626469999999996</c:v>
                </c:pt>
                <c:pt idx="27747">
                  <c:v>6.9626469999999996</c:v>
                </c:pt>
                <c:pt idx="27748">
                  <c:v>6.9626469999999996</c:v>
                </c:pt>
                <c:pt idx="27749">
                  <c:v>6.9619439999999999</c:v>
                </c:pt>
                <c:pt idx="27750">
                  <c:v>6.9619439999999999</c:v>
                </c:pt>
                <c:pt idx="27751">
                  <c:v>6.9619439999999999</c:v>
                </c:pt>
                <c:pt idx="27752">
                  <c:v>6.9632719999999999</c:v>
                </c:pt>
                <c:pt idx="27753">
                  <c:v>6.9632740000000002</c:v>
                </c:pt>
                <c:pt idx="27754">
                  <c:v>6.9632740000000002</c:v>
                </c:pt>
                <c:pt idx="27755">
                  <c:v>6.9632719999999999</c:v>
                </c:pt>
                <c:pt idx="27756">
                  <c:v>6.9632719999999999</c:v>
                </c:pt>
                <c:pt idx="27757">
                  <c:v>6.9632740000000002</c:v>
                </c:pt>
                <c:pt idx="27758">
                  <c:v>6.9632740000000002</c:v>
                </c:pt>
                <c:pt idx="27759">
                  <c:v>6.9632719999999999</c:v>
                </c:pt>
                <c:pt idx="27760">
                  <c:v>6.9632740000000002</c:v>
                </c:pt>
                <c:pt idx="27761">
                  <c:v>6.9632719999999999</c:v>
                </c:pt>
                <c:pt idx="27762">
                  <c:v>6.9632719999999999</c:v>
                </c:pt>
                <c:pt idx="27763">
                  <c:v>6.9632719999999999</c:v>
                </c:pt>
                <c:pt idx="27764">
                  <c:v>6.9632719999999999</c:v>
                </c:pt>
                <c:pt idx="27765">
                  <c:v>6.9632719999999999</c:v>
                </c:pt>
                <c:pt idx="27766">
                  <c:v>6.9632719999999999</c:v>
                </c:pt>
                <c:pt idx="27767">
                  <c:v>6.9632719999999999</c:v>
                </c:pt>
                <c:pt idx="27768">
                  <c:v>6.9632719999999999</c:v>
                </c:pt>
                <c:pt idx="27769">
                  <c:v>6.9632719999999999</c:v>
                </c:pt>
                <c:pt idx="27770">
                  <c:v>6.9645999999999999</c:v>
                </c:pt>
                <c:pt idx="27771">
                  <c:v>6.9645999999999999</c:v>
                </c:pt>
                <c:pt idx="27772">
                  <c:v>6.9638859999999996</c:v>
                </c:pt>
                <c:pt idx="27773">
                  <c:v>6.9638859999999996</c:v>
                </c:pt>
                <c:pt idx="27774">
                  <c:v>6.9638859999999996</c:v>
                </c:pt>
                <c:pt idx="27775">
                  <c:v>6.9652120000000002</c:v>
                </c:pt>
                <c:pt idx="27776">
                  <c:v>6.9652120000000002</c:v>
                </c:pt>
                <c:pt idx="27777">
                  <c:v>6.9652120000000002</c:v>
                </c:pt>
                <c:pt idx="27778">
                  <c:v>6.9665400000000002</c:v>
                </c:pt>
                <c:pt idx="27779">
                  <c:v>6.9665400000000002</c:v>
                </c:pt>
                <c:pt idx="27780">
                  <c:v>6.9665400000000002</c:v>
                </c:pt>
                <c:pt idx="27781">
                  <c:v>6.9665400000000002</c:v>
                </c:pt>
                <c:pt idx="27782">
                  <c:v>6.9665400000000002</c:v>
                </c:pt>
                <c:pt idx="27783">
                  <c:v>6.9665400000000002</c:v>
                </c:pt>
                <c:pt idx="27784">
                  <c:v>6.9665400000000002</c:v>
                </c:pt>
                <c:pt idx="27785">
                  <c:v>6.966539</c:v>
                </c:pt>
                <c:pt idx="27786">
                  <c:v>6.9665400000000002</c:v>
                </c:pt>
                <c:pt idx="27787">
                  <c:v>6.9665400000000002</c:v>
                </c:pt>
                <c:pt idx="27788">
                  <c:v>6.9665400000000002</c:v>
                </c:pt>
                <c:pt idx="27789">
                  <c:v>6.9665400000000002</c:v>
                </c:pt>
                <c:pt idx="27790">
                  <c:v>6.9665400000000002</c:v>
                </c:pt>
                <c:pt idx="27791">
                  <c:v>6.9665400000000002</c:v>
                </c:pt>
                <c:pt idx="27792">
                  <c:v>6.966539</c:v>
                </c:pt>
                <c:pt idx="27793">
                  <c:v>6.9665400000000002</c:v>
                </c:pt>
                <c:pt idx="27794">
                  <c:v>6.966539</c:v>
                </c:pt>
                <c:pt idx="27795">
                  <c:v>6.9658129999999998</c:v>
                </c:pt>
                <c:pt idx="27796">
                  <c:v>6.9658129999999998</c:v>
                </c:pt>
                <c:pt idx="27797">
                  <c:v>6.965814</c:v>
                </c:pt>
                <c:pt idx="27798">
                  <c:v>6.9658129999999998</c:v>
                </c:pt>
                <c:pt idx="27799">
                  <c:v>6.9658129999999998</c:v>
                </c:pt>
                <c:pt idx="27800">
                  <c:v>6.9658129999999998</c:v>
                </c:pt>
                <c:pt idx="27801">
                  <c:v>6.9671390000000004</c:v>
                </c:pt>
                <c:pt idx="27802">
                  <c:v>6.9671390000000004</c:v>
                </c:pt>
                <c:pt idx="27803">
                  <c:v>6.9671390000000004</c:v>
                </c:pt>
                <c:pt idx="27804">
                  <c:v>6.9684660000000003</c:v>
                </c:pt>
                <c:pt idx="27805">
                  <c:v>6.9684660000000003</c:v>
                </c:pt>
                <c:pt idx="27806">
                  <c:v>6.9684660000000003</c:v>
                </c:pt>
                <c:pt idx="27807">
                  <c:v>6.9684660000000003</c:v>
                </c:pt>
                <c:pt idx="27808">
                  <c:v>6.9684660000000003</c:v>
                </c:pt>
                <c:pt idx="27809">
                  <c:v>6.9684660000000003</c:v>
                </c:pt>
                <c:pt idx="27810">
                  <c:v>6.9684660000000003</c:v>
                </c:pt>
                <c:pt idx="27811">
                  <c:v>6.9684660000000003</c:v>
                </c:pt>
                <c:pt idx="27812">
                  <c:v>6.9684660000000003</c:v>
                </c:pt>
                <c:pt idx="27813">
                  <c:v>6.968464</c:v>
                </c:pt>
                <c:pt idx="27814">
                  <c:v>6.968464</c:v>
                </c:pt>
                <c:pt idx="27815">
                  <c:v>6.968464</c:v>
                </c:pt>
                <c:pt idx="27816">
                  <c:v>6.968464</c:v>
                </c:pt>
                <c:pt idx="27817">
                  <c:v>6.9664010000000003</c:v>
                </c:pt>
                <c:pt idx="27818">
                  <c:v>6.9664029999999997</c:v>
                </c:pt>
                <c:pt idx="27819">
                  <c:v>6.9664010000000003</c:v>
                </c:pt>
                <c:pt idx="27820">
                  <c:v>6.9677259999999999</c:v>
                </c:pt>
                <c:pt idx="27821">
                  <c:v>6.9677249999999997</c:v>
                </c:pt>
                <c:pt idx="27822">
                  <c:v>6.9677249999999997</c:v>
                </c:pt>
                <c:pt idx="27823">
                  <c:v>6.9677249999999997</c:v>
                </c:pt>
                <c:pt idx="27824">
                  <c:v>6.9677249999999997</c:v>
                </c:pt>
                <c:pt idx="27825">
                  <c:v>6.9677249999999997</c:v>
                </c:pt>
                <c:pt idx="27826">
                  <c:v>6.9677259999999999</c:v>
                </c:pt>
                <c:pt idx="27827">
                  <c:v>6.9677249999999997</c:v>
                </c:pt>
                <c:pt idx="27828">
                  <c:v>6.9677249999999997</c:v>
                </c:pt>
                <c:pt idx="27829">
                  <c:v>6.9677249999999997</c:v>
                </c:pt>
                <c:pt idx="27830">
                  <c:v>6.9677249999999997</c:v>
                </c:pt>
                <c:pt idx="27831">
                  <c:v>6.9677249999999997</c:v>
                </c:pt>
                <c:pt idx="27832">
                  <c:v>6.9690479999999999</c:v>
                </c:pt>
                <c:pt idx="27833">
                  <c:v>6.9690479999999999</c:v>
                </c:pt>
                <c:pt idx="27834">
                  <c:v>6.9690479999999999</c:v>
                </c:pt>
                <c:pt idx="27835">
                  <c:v>6.9690469999999998</c:v>
                </c:pt>
                <c:pt idx="27836">
                  <c:v>6.9690469999999998</c:v>
                </c:pt>
                <c:pt idx="27837">
                  <c:v>6.9690469999999998</c:v>
                </c:pt>
                <c:pt idx="27838">
                  <c:v>6.97037</c:v>
                </c:pt>
                <c:pt idx="27839">
                  <c:v>6.968299</c:v>
                </c:pt>
                <c:pt idx="27840">
                  <c:v>6.968299</c:v>
                </c:pt>
                <c:pt idx="27841">
                  <c:v>6.968299</c:v>
                </c:pt>
                <c:pt idx="27842">
                  <c:v>6.968299</c:v>
                </c:pt>
                <c:pt idx="27843">
                  <c:v>6.9696189999999998</c:v>
                </c:pt>
                <c:pt idx="27844">
                  <c:v>6.9696179999999996</c:v>
                </c:pt>
                <c:pt idx="27845">
                  <c:v>6.9696189999999998</c:v>
                </c:pt>
                <c:pt idx="27846">
                  <c:v>6.9696179999999996</c:v>
                </c:pt>
                <c:pt idx="27847">
                  <c:v>6.9696179999999996</c:v>
                </c:pt>
                <c:pt idx="27848">
                  <c:v>6.9696189999999998</c:v>
                </c:pt>
                <c:pt idx="27849">
                  <c:v>6.9696189999999998</c:v>
                </c:pt>
                <c:pt idx="27850">
                  <c:v>6.9696189999999998</c:v>
                </c:pt>
                <c:pt idx="27851">
                  <c:v>6.9696179999999996</c:v>
                </c:pt>
                <c:pt idx="27852">
                  <c:v>6.9688600000000003</c:v>
                </c:pt>
                <c:pt idx="27853">
                  <c:v>6.9688600000000003</c:v>
                </c:pt>
                <c:pt idx="27854">
                  <c:v>6.9688610000000004</c:v>
                </c:pt>
                <c:pt idx="27855">
                  <c:v>6.9688600000000003</c:v>
                </c:pt>
                <c:pt idx="27856">
                  <c:v>6.9688610000000004</c:v>
                </c:pt>
                <c:pt idx="27857">
                  <c:v>6.9688600000000003</c:v>
                </c:pt>
                <c:pt idx="27858">
                  <c:v>6.9688600000000003</c:v>
                </c:pt>
                <c:pt idx="27859">
                  <c:v>6.9688600000000003</c:v>
                </c:pt>
                <c:pt idx="27860">
                  <c:v>6.9688600000000003</c:v>
                </c:pt>
                <c:pt idx="27861">
                  <c:v>6.9688600000000003</c:v>
                </c:pt>
                <c:pt idx="27862">
                  <c:v>6.9688600000000003</c:v>
                </c:pt>
                <c:pt idx="27863">
                  <c:v>6.9688600000000003</c:v>
                </c:pt>
                <c:pt idx="27864">
                  <c:v>6.9688600000000003</c:v>
                </c:pt>
                <c:pt idx="27865">
                  <c:v>6.9688600000000003</c:v>
                </c:pt>
                <c:pt idx="27866">
                  <c:v>6.9688600000000003</c:v>
                </c:pt>
                <c:pt idx="27867">
                  <c:v>6.9688600000000003</c:v>
                </c:pt>
                <c:pt idx="27868">
                  <c:v>6.9688600000000003</c:v>
                </c:pt>
                <c:pt idx="27869">
                  <c:v>6.9701750000000002</c:v>
                </c:pt>
                <c:pt idx="27870">
                  <c:v>6.9701750000000002</c:v>
                </c:pt>
                <c:pt idx="27871">
                  <c:v>6.9701750000000002</c:v>
                </c:pt>
                <c:pt idx="27872">
                  <c:v>6.9701750000000002</c:v>
                </c:pt>
                <c:pt idx="27873">
                  <c:v>6.9701760000000004</c:v>
                </c:pt>
                <c:pt idx="27874">
                  <c:v>6.9701760000000004</c:v>
                </c:pt>
                <c:pt idx="27875">
                  <c:v>6.9701760000000004</c:v>
                </c:pt>
                <c:pt idx="27876">
                  <c:v>6.9688600000000003</c:v>
                </c:pt>
                <c:pt idx="27877">
                  <c:v>6.9688600000000003</c:v>
                </c:pt>
                <c:pt idx="27878">
                  <c:v>6.9701750000000002</c:v>
                </c:pt>
                <c:pt idx="27879">
                  <c:v>6.9701750000000002</c:v>
                </c:pt>
                <c:pt idx="27880">
                  <c:v>6.9701750000000002</c:v>
                </c:pt>
                <c:pt idx="27881">
                  <c:v>6.9701750000000002</c:v>
                </c:pt>
                <c:pt idx="27882">
                  <c:v>6.9701750000000002</c:v>
                </c:pt>
                <c:pt idx="27883">
                  <c:v>6.9714900000000002</c:v>
                </c:pt>
                <c:pt idx="27884">
                  <c:v>6.9694050000000001</c:v>
                </c:pt>
                <c:pt idx="27885">
                  <c:v>6.9694029999999998</c:v>
                </c:pt>
                <c:pt idx="27886">
                  <c:v>6.9694029999999998</c:v>
                </c:pt>
                <c:pt idx="27887">
                  <c:v>6.9707179999999997</c:v>
                </c:pt>
                <c:pt idx="27888">
                  <c:v>6.9707179999999997</c:v>
                </c:pt>
                <c:pt idx="27889">
                  <c:v>6.9707179999999997</c:v>
                </c:pt>
                <c:pt idx="27890">
                  <c:v>6.9707179999999997</c:v>
                </c:pt>
                <c:pt idx="27891">
                  <c:v>6.9707179999999997</c:v>
                </c:pt>
                <c:pt idx="27892">
                  <c:v>6.9707179999999997</c:v>
                </c:pt>
                <c:pt idx="27893">
                  <c:v>6.9707179999999997</c:v>
                </c:pt>
                <c:pt idx="27894">
                  <c:v>6.9707179999999997</c:v>
                </c:pt>
                <c:pt idx="27895">
                  <c:v>6.9707160000000004</c:v>
                </c:pt>
                <c:pt idx="27896">
                  <c:v>6.9699369999999998</c:v>
                </c:pt>
                <c:pt idx="27897">
                  <c:v>6.9699369999999998</c:v>
                </c:pt>
                <c:pt idx="27898">
                  <c:v>6.969938</c:v>
                </c:pt>
                <c:pt idx="27899">
                  <c:v>6.969938</c:v>
                </c:pt>
                <c:pt idx="27900">
                  <c:v>6.9699390000000001</c:v>
                </c:pt>
                <c:pt idx="27901">
                  <c:v>6.9699369999999998</c:v>
                </c:pt>
                <c:pt idx="27902">
                  <c:v>6.9699369999999998</c:v>
                </c:pt>
                <c:pt idx="27903">
                  <c:v>6.9699369999999998</c:v>
                </c:pt>
                <c:pt idx="27904">
                  <c:v>6.9699369999999998</c:v>
                </c:pt>
                <c:pt idx="27905">
                  <c:v>6.9699369999999998</c:v>
                </c:pt>
                <c:pt idx="27906">
                  <c:v>6.9699369999999998</c:v>
                </c:pt>
                <c:pt idx="27907">
                  <c:v>6.9699369999999998</c:v>
                </c:pt>
                <c:pt idx="27908">
                  <c:v>6.9699369999999998</c:v>
                </c:pt>
                <c:pt idx="27909">
                  <c:v>6.9699369999999998</c:v>
                </c:pt>
                <c:pt idx="27910">
                  <c:v>6.9699369999999998</c:v>
                </c:pt>
                <c:pt idx="27911">
                  <c:v>6.9699369999999998</c:v>
                </c:pt>
                <c:pt idx="27912">
                  <c:v>6.9699369999999998</c:v>
                </c:pt>
                <c:pt idx="27913">
                  <c:v>6.9699369999999998</c:v>
                </c:pt>
                <c:pt idx="27914">
                  <c:v>6.9699369999999998</c:v>
                </c:pt>
                <c:pt idx="27915">
                  <c:v>6.9699369999999998</c:v>
                </c:pt>
                <c:pt idx="27916">
                  <c:v>6.9699369999999998</c:v>
                </c:pt>
                <c:pt idx="27917">
                  <c:v>6.9699369999999998</c:v>
                </c:pt>
                <c:pt idx="27918">
                  <c:v>6.9712480000000001</c:v>
                </c:pt>
                <c:pt idx="27919">
                  <c:v>6.9712480000000001</c:v>
                </c:pt>
                <c:pt idx="27920">
                  <c:v>6.9712480000000001</c:v>
                </c:pt>
                <c:pt idx="27921">
                  <c:v>6.971247</c:v>
                </c:pt>
                <c:pt idx="27922">
                  <c:v>6.9712480000000001</c:v>
                </c:pt>
                <c:pt idx="27923">
                  <c:v>6.9712480000000001</c:v>
                </c:pt>
                <c:pt idx="27924">
                  <c:v>6.9712480000000001</c:v>
                </c:pt>
                <c:pt idx="27925">
                  <c:v>6.9712480000000001</c:v>
                </c:pt>
                <c:pt idx="27926">
                  <c:v>6.9712480000000001</c:v>
                </c:pt>
                <c:pt idx="27927">
                  <c:v>6.9712480000000001</c:v>
                </c:pt>
                <c:pt idx="27928">
                  <c:v>6.9712480000000001</c:v>
                </c:pt>
                <c:pt idx="27929">
                  <c:v>6.971247</c:v>
                </c:pt>
                <c:pt idx="27930">
                  <c:v>6.9712480000000001</c:v>
                </c:pt>
                <c:pt idx="27931">
                  <c:v>6.9712480000000001</c:v>
                </c:pt>
                <c:pt idx="27932">
                  <c:v>6.9712480000000001</c:v>
                </c:pt>
                <c:pt idx="27933">
                  <c:v>6.971247</c:v>
                </c:pt>
                <c:pt idx="27934">
                  <c:v>6.9738680000000004</c:v>
                </c:pt>
                <c:pt idx="27935">
                  <c:v>6.9738680000000004</c:v>
                </c:pt>
                <c:pt idx="27936">
                  <c:v>6.9738680000000004</c:v>
                </c:pt>
                <c:pt idx="27937">
                  <c:v>6.9738680000000004</c:v>
                </c:pt>
                <c:pt idx="27938">
                  <c:v>6.9738680000000004</c:v>
                </c:pt>
                <c:pt idx="27939">
                  <c:v>6.9717640000000003</c:v>
                </c:pt>
                <c:pt idx="27940">
                  <c:v>6.9717640000000003</c:v>
                </c:pt>
                <c:pt idx="27941">
                  <c:v>6.9717640000000003</c:v>
                </c:pt>
                <c:pt idx="27942">
                  <c:v>6.9717640000000003</c:v>
                </c:pt>
                <c:pt idx="27943">
                  <c:v>6.9717640000000003</c:v>
                </c:pt>
                <c:pt idx="27944">
                  <c:v>6.9717650000000004</c:v>
                </c:pt>
                <c:pt idx="27945">
                  <c:v>6.9717650000000004</c:v>
                </c:pt>
                <c:pt idx="27946">
                  <c:v>6.971762</c:v>
                </c:pt>
                <c:pt idx="27947">
                  <c:v>6.9717640000000003</c:v>
                </c:pt>
                <c:pt idx="27948">
                  <c:v>6.971762</c:v>
                </c:pt>
                <c:pt idx="27949">
                  <c:v>6.9730720000000002</c:v>
                </c:pt>
                <c:pt idx="27950">
                  <c:v>6.9730720000000002</c:v>
                </c:pt>
                <c:pt idx="27951">
                  <c:v>6.9730720000000002</c:v>
                </c:pt>
                <c:pt idx="27952">
                  <c:v>6.97227</c:v>
                </c:pt>
                <c:pt idx="27953">
                  <c:v>6.9722710000000001</c:v>
                </c:pt>
                <c:pt idx="27954">
                  <c:v>6.9722710000000001</c:v>
                </c:pt>
                <c:pt idx="27955">
                  <c:v>6.9722710000000001</c:v>
                </c:pt>
                <c:pt idx="27956">
                  <c:v>6.9722710000000001</c:v>
                </c:pt>
                <c:pt idx="27957">
                  <c:v>6.9735779999999998</c:v>
                </c:pt>
                <c:pt idx="27958">
                  <c:v>6.9735760000000004</c:v>
                </c:pt>
                <c:pt idx="27959">
                  <c:v>6.9735779999999998</c:v>
                </c:pt>
                <c:pt idx="27960">
                  <c:v>6.9735779999999998</c:v>
                </c:pt>
                <c:pt idx="27961">
                  <c:v>6.9735779999999998</c:v>
                </c:pt>
                <c:pt idx="27962">
                  <c:v>6.9735779999999998</c:v>
                </c:pt>
                <c:pt idx="27963">
                  <c:v>6.9735760000000004</c:v>
                </c:pt>
                <c:pt idx="27964">
                  <c:v>6.9735760000000004</c:v>
                </c:pt>
                <c:pt idx="27965">
                  <c:v>6.9748840000000003</c:v>
                </c:pt>
                <c:pt idx="27966">
                  <c:v>6.9748840000000003</c:v>
                </c:pt>
                <c:pt idx="27967">
                  <c:v>6.9748840000000003</c:v>
                </c:pt>
                <c:pt idx="27968">
                  <c:v>6.976191</c:v>
                </c:pt>
                <c:pt idx="27969">
                  <c:v>6.9761939999999996</c:v>
                </c:pt>
                <c:pt idx="27970">
                  <c:v>6.9761939999999996</c:v>
                </c:pt>
                <c:pt idx="27971">
                  <c:v>6.9740719999999996</c:v>
                </c:pt>
                <c:pt idx="27972">
                  <c:v>6.9740719999999996</c:v>
                </c:pt>
                <c:pt idx="27973">
                  <c:v>6.9740719999999996</c:v>
                </c:pt>
                <c:pt idx="27974">
                  <c:v>6.9740719999999996</c:v>
                </c:pt>
                <c:pt idx="27975">
                  <c:v>6.9740719999999996</c:v>
                </c:pt>
                <c:pt idx="27976">
                  <c:v>6.9753780000000001</c:v>
                </c:pt>
                <c:pt idx="27977">
                  <c:v>6.9753780000000001</c:v>
                </c:pt>
                <c:pt idx="27978">
                  <c:v>6.9753780000000001</c:v>
                </c:pt>
                <c:pt idx="27979">
                  <c:v>6.9753780000000001</c:v>
                </c:pt>
                <c:pt idx="27980">
                  <c:v>6.9753780000000001</c:v>
                </c:pt>
                <c:pt idx="27981">
                  <c:v>6.9753780000000001</c:v>
                </c:pt>
                <c:pt idx="27982">
                  <c:v>6.9766839999999997</c:v>
                </c:pt>
                <c:pt idx="27983">
                  <c:v>6.9766839999999997</c:v>
                </c:pt>
                <c:pt idx="27984">
                  <c:v>6.9766839999999997</c:v>
                </c:pt>
                <c:pt idx="27985">
                  <c:v>6.9766839999999997</c:v>
                </c:pt>
                <c:pt idx="27986">
                  <c:v>6.9766839999999997</c:v>
                </c:pt>
                <c:pt idx="27987">
                  <c:v>6.9766839999999997</c:v>
                </c:pt>
                <c:pt idx="27988">
                  <c:v>6.9766839999999997</c:v>
                </c:pt>
                <c:pt idx="27989">
                  <c:v>6.9766839999999997</c:v>
                </c:pt>
                <c:pt idx="27990">
                  <c:v>6.9766839999999997</c:v>
                </c:pt>
                <c:pt idx="27991">
                  <c:v>6.9766839999999997</c:v>
                </c:pt>
                <c:pt idx="27992">
                  <c:v>6.9766839999999997</c:v>
                </c:pt>
                <c:pt idx="27993">
                  <c:v>6.9766839999999997</c:v>
                </c:pt>
                <c:pt idx="27994">
                  <c:v>6.9766839999999997</c:v>
                </c:pt>
                <c:pt idx="27995">
                  <c:v>6.9766839999999997</c:v>
                </c:pt>
                <c:pt idx="27996">
                  <c:v>6.9766839999999997</c:v>
                </c:pt>
                <c:pt idx="27997">
                  <c:v>6.9766839999999997</c:v>
                </c:pt>
                <c:pt idx="27998">
                  <c:v>6.9766839999999997</c:v>
                </c:pt>
                <c:pt idx="27999">
                  <c:v>6.9766839999999997</c:v>
                </c:pt>
                <c:pt idx="28000">
                  <c:v>6.9766839999999997</c:v>
                </c:pt>
                <c:pt idx="28001">
                  <c:v>6.9766839999999997</c:v>
                </c:pt>
                <c:pt idx="28002">
                  <c:v>6.9766839999999997</c:v>
                </c:pt>
                <c:pt idx="28003">
                  <c:v>6.9758589999999998</c:v>
                </c:pt>
                <c:pt idx="28004">
                  <c:v>6.9758589999999998</c:v>
                </c:pt>
                <c:pt idx="28005">
                  <c:v>6.9758589999999998</c:v>
                </c:pt>
                <c:pt idx="28006">
                  <c:v>6.9758599999999999</c:v>
                </c:pt>
                <c:pt idx="28007">
                  <c:v>6.9758599999999999</c:v>
                </c:pt>
                <c:pt idx="28008">
                  <c:v>6.9758599999999999</c:v>
                </c:pt>
                <c:pt idx="28009">
                  <c:v>6.9758599999999999</c:v>
                </c:pt>
                <c:pt idx="28010">
                  <c:v>6.9758589999999998</c:v>
                </c:pt>
                <c:pt idx="28011">
                  <c:v>6.9758589999999998</c:v>
                </c:pt>
                <c:pt idx="28012">
                  <c:v>6.9771609999999997</c:v>
                </c:pt>
                <c:pt idx="28013">
                  <c:v>6.9771609999999997</c:v>
                </c:pt>
                <c:pt idx="28014">
                  <c:v>6.9771609999999997</c:v>
                </c:pt>
                <c:pt idx="28015">
                  <c:v>6.9771609999999997</c:v>
                </c:pt>
                <c:pt idx="28016">
                  <c:v>6.9771609999999997</c:v>
                </c:pt>
                <c:pt idx="28017">
                  <c:v>6.9763289999999998</c:v>
                </c:pt>
                <c:pt idx="28018">
                  <c:v>6.9763299999999999</c:v>
                </c:pt>
                <c:pt idx="28019">
                  <c:v>6.9763289999999998</c:v>
                </c:pt>
                <c:pt idx="28020">
                  <c:v>6.9763299999999999</c:v>
                </c:pt>
                <c:pt idx="28021">
                  <c:v>6.9763289999999998</c:v>
                </c:pt>
                <c:pt idx="28022">
                  <c:v>6.9763289999999998</c:v>
                </c:pt>
                <c:pt idx="28023">
                  <c:v>6.9763289999999998</c:v>
                </c:pt>
                <c:pt idx="28024">
                  <c:v>6.9763289999999998</c:v>
                </c:pt>
                <c:pt idx="28025">
                  <c:v>6.9763289999999998</c:v>
                </c:pt>
                <c:pt idx="28026">
                  <c:v>6.9763289999999998</c:v>
                </c:pt>
                <c:pt idx="28027">
                  <c:v>6.9763289999999998</c:v>
                </c:pt>
                <c:pt idx="28028">
                  <c:v>6.9763289999999998</c:v>
                </c:pt>
                <c:pt idx="28029">
                  <c:v>6.9763289999999998</c:v>
                </c:pt>
                <c:pt idx="28030">
                  <c:v>6.9776300000000004</c:v>
                </c:pt>
                <c:pt idx="28031">
                  <c:v>6.9776300000000004</c:v>
                </c:pt>
                <c:pt idx="28032">
                  <c:v>6.9776300000000004</c:v>
                </c:pt>
                <c:pt idx="28033">
                  <c:v>6.9776300000000004</c:v>
                </c:pt>
                <c:pt idx="28034">
                  <c:v>6.9789300000000001</c:v>
                </c:pt>
                <c:pt idx="28035">
                  <c:v>6.9789300000000001</c:v>
                </c:pt>
                <c:pt idx="28036">
                  <c:v>6.9789300000000001</c:v>
                </c:pt>
                <c:pt idx="28037">
                  <c:v>6.9789300000000001</c:v>
                </c:pt>
                <c:pt idx="28038">
                  <c:v>6.9789300000000001</c:v>
                </c:pt>
                <c:pt idx="28039">
                  <c:v>6.9789300000000001</c:v>
                </c:pt>
                <c:pt idx="28040">
                  <c:v>6.9789300000000001</c:v>
                </c:pt>
                <c:pt idx="28041">
                  <c:v>6.9789300000000001</c:v>
                </c:pt>
                <c:pt idx="28042">
                  <c:v>6.9789300000000001</c:v>
                </c:pt>
                <c:pt idx="28043">
                  <c:v>6.9789300000000001</c:v>
                </c:pt>
                <c:pt idx="28044">
                  <c:v>6.9802309999999999</c:v>
                </c:pt>
                <c:pt idx="28045">
                  <c:v>6.9802309999999999</c:v>
                </c:pt>
                <c:pt idx="28046">
                  <c:v>6.9802309999999999</c:v>
                </c:pt>
                <c:pt idx="28047">
                  <c:v>6.9802309999999999</c:v>
                </c:pt>
                <c:pt idx="28048">
                  <c:v>6.9802309999999999</c:v>
                </c:pt>
                <c:pt idx="28049">
                  <c:v>6.9802309999999999</c:v>
                </c:pt>
                <c:pt idx="28050">
                  <c:v>6.9802309999999999</c:v>
                </c:pt>
                <c:pt idx="28051">
                  <c:v>6.9802309999999999</c:v>
                </c:pt>
                <c:pt idx="28052">
                  <c:v>6.9802309999999999</c:v>
                </c:pt>
                <c:pt idx="28053">
                  <c:v>6.9802309999999999</c:v>
                </c:pt>
                <c:pt idx="28054">
                  <c:v>6.978084</c:v>
                </c:pt>
                <c:pt idx="28055">
                  <c:v>6.978084</c:v>
                </c:pt>
                <c:pt idx="28056">
                  <c:v>6.978084</c:v>
                </c:pt>
                <c:pt idx="28057">
                  <c:v>6.978084</c:v>
                </c:pt>
                <c:pt idx="28058">
                  <c:v>6.978084</c:v>
                </c:pt>
                <c:pt idx="28059">
                  <c:v>6.978084</c:v>
                </c:pt>
                <c:pt idx="28060">
                  <c:v>6.978084</c:v>
                </c:pt>
                <c:pt idx="28061">
                  <c:v>6.978084</c:v>
                </c:pt>
                <c:pt idx="28062">
                  <c:v>6.978084</c:v>
                </c:pt>
                <c:pt idx="28063">
                  <c:v>6.978084</c:v>
                </c:pt>
                <c:pt idx="28064">
                  <c:v>6.9780819999999997</c:v>
                </c:pt>
                <c:pt idx="28065">
                  <c:v>6.978084</c:v>
                </c:pt>
                <c:pt idx="28066">
                  <c:v>6.9780819999999997</c:v>
                </c:pt>
                <c:pt idx="28067">
                  <c:v>6.9780819999999997</c:v>
                </c:pt>
                <c:pt idx="28068">
                  <c:v>6.9793820000000002</c:v>
                </c:pt>
                <c:pt idx="28069">
                  <c:v>6.9793820000000002</c:v>
                </c:pt>
                <c:pt idx="28070">
                  <c:v>6.9793820000000002</c:v>
                </c:pt>
                <c:pt idx="28071">
                  <c:v>6.9785279999999998</c:v>
                </c:pt>
                <c:pt idx="28072">
                  <c:v>6.9785279999999998</c:v>
                </c:pt>
                <c:pt idx="28073">
                  <c:v>6.9785279999999998</c:v>
                </c:pt>
                <c:pt idx="28074">
                  <c:v>6.9785300000000001</c:v>
                </c:pt>
                <c:pt idx="28075">
                  <c:v>6.9785279999999998</c:v>
                </c:pt>
                <c:pt idx="28076">
                  <c:v>6.9785279999999998</c:v>
                </c:pt>
                <c:pt idx="28077">
                  <c:v>6.9785279999999998</c:v>
                </c:pt>
                <c:pt idx="28078">
                  <c:v>6.9806809999999997</c:v>
                </c:pt>
                <c:pt idx="28079">
                  <c:v>6.9785279999999998</c:v>
                </c:pt>
                <c:pt idx="28080">
                  <c:v>6.9785279999999998</c:v>
                </c:pt>
                <c:pt idx="28081">
                  <c:v>6.981122</c:v>
                </c:pt>
                <c:pt idx="28082">
                  <c:v>6.981122</c:v>
                </c:pt>
                <c:pt idx="28083">
                  <c:v>6.981122</c:v>
                </c:pt>
                <c:pt idx="28084">
                  <c:v>6.981122</c:v>
                </c:pt>
                <c:pt idx="28085">
                  <c:v>6.981122</c:v>
                </c:pt>
                <c:pt idx="28086">
                  <c:v>6.981122</c:v>
                </c:pt>
                <c:pt idx="28087">
                  <c:v>6.9811240000000003</c:v>
                </c:pt>
                <c:pt idx="28088">
                  <c:v>6.9811240000000003</c:v>
                </c:pt>
                <c:pt idx="28089">
                  <c:v>6.9811240000000003</c:v>
                </c:pt>
                <c:pt idx="28090">
                  <c:v>6.9811240000000003</c:v>
                </c:pt>
                <c:pt idx="28091">
                  <c:v>6.981122</c:v>
                </c:pt>
                <c:pt idx="28092">
                  <c:v>6.981122</c:v>
                </c:pt>
                <c:pt idx="28093">
                  <c:v>6.9811240000000003</c:v>
                </c:pt>
                <c:pt idx="28094">
                  <c:v>6.981122</c:v>
                </c:pt>
                <c:pt idx="28095">
                  <c:v>6.981122</c:v>
                </c:pt>
                <c:pt idx="28096">
                  <c:v>6.981122</c:v>
                </c:pt>
                <c:pt idx="28097">
                  <c:v>6.9811240000000003</c:v>
                </c:pt>
                <c:pt idx="28098">
                  <c:v>6.9811240000000003</c:v>
                </c:pt>
                <c:pt idx="28099">
                  <c:v>6.981122</c:v>
                </c:pt>
                <c:pt idx="28100">
                  <c:v>6.981122</c:v>
                </c:pt>
                <c:pt idx="28101">
                  <c:v>6.981122</c:v>
                </c:pt>
                <c:pt idx="28102">
                  <c:v>6.981122</c:v>
                </c:pt>
                <c:pt idx="28103">
                  <c:v>6.981122</c:v>
                </c:pt>
                <c:pt idx="28104">
                  <c:v>6.9802559999999998</c:v>
                </c:pt>
                <c:pt idx="28105">
                  <c:v>6.9802590000000002</c:v>
                </c:pt>
                <c:pt idx="28106">
                  <c:v>6.9802559999999998</c:v>
                </c:pt>
                <c:pt idx="28107">
                  <c:v>6.9802559999999998</c:v>
                </c:pt>
                <c:pt idx="28108">
                  <c:v>6.9802559999999998</c:v>
                </c:pt>
                <c:pt idx="28109">
                  <c:v>6.9802559999999998</c:v>
                </c:pt>
                <c:pt idx="28110">
                  <c:v>6.9815509999999996</c:v>
                </c:pt>
                <c:pt idx="28111">
                  <c:v>6.9828440000000001</c:v>
                </c:pt>
                <c:pt idx="28112">
                  <c:v>6.9828440000000001</c:v>
                </c:pt>
                <c:pt idx="28113">
                  <c:v>6.9828440000000001</c:v>
                </c:pt>
                <c:pt idx="28114">
                  <c:v>6.9828440000000001</c:v>
                </c:pt>
                <c:pt idx="28115">
                  <c:v>6.9828450000000002</c:v>
                </c:pt>
                <c:pt idx="28116">
                  <c:v>6.9828460000000003</c:v>
                </c:pt>
                <c:pt idx="28117">
                  <c:v>6.9828460000000003</c:v>
                </c:pt>
                <c:pt idx="28118">
                  <c:v>6.9828460000000003</c:v>
                </c:pt>
                <c:pt idx="28119">
                  <c:v>6.9828440000000001</c:v>
                </c:pt>
                <c:pt idx="28120">
                  <c:v>6.9828460000000003</c:v>
                </c:pt>
                <c:pt idx="28121">
                  <c:v>6.9828450000000002</c:v>
                </c:pt>
                <c:pt idx="28122">
                  <c:v>6.9828440000000001</c:v>
                </c:pt>
                <c:pt idx="28123">
                  <c:v>6.9828440000000001</c:v>
                </c:pt>
                <c:pt idx="28124">
                  <c:v>6.9828440000000001</c:v>
                </c:pt>
                <c:pt idx="28125">
                  <c:v>6.9806739999999996</c:v>
                </c:pt>
                <c:pt idx="28126">
                  <c:v>6.9806739999999996</c:v>
                </c:pt>
                <c:pt idx="28127">
                  <c:v>6.9806739999999996</c:v>
                </c:pt>
                <c:pt idx="28128">
                  <c:v>6.9806739999999996</c:v>
                </c:pt>
                <c:pt idx="28129">
                  <c:v>6.9806739999999996</c:v>
                </c:pt>
                <c:pt idx="28130">
                  <c:v>6.9806720000000002</c:v>
                </c:pt>
                <c:pt idx="28131">
                  <c:v>6.9806739999999996</c:v>
                </c:pt>
                <c:pt idx="28132">
                  <c:v>6.9806739999999996</c:v>
                </c:pt>
                <c:pt idx="28133">
                  <c:v>6.9806739999999996</c:v>
                </c:pt>
                <c:pt idx="28134">
                  <c:v>6.9806739999999996</c:v>
                </c:pt>
                <c:pt idx="28135">
                  <c:v>6.9819649999999998</c:v>
                </c:pt>
                <c:pt idx="28136">
                  <c:v>6.9819649999999998</c:v>
                </c:pt>
                <c:pt idx="28137">
                  <c:v>6.9819649999999998</c:v>
                </c:pt>
                <c:pt idx="28138">
                  <c:v>6.9819649999999998</c:v>
                </c:pt>
                <c:pt idx="28139">
                  <c:v>6.9819649999999998</c:v>
                </c:pt>
                <c:pt idx="28140">
                  <c:v>6.9819649999999998</c:v>
                </c:pt>
                <c:pt idx="28141">
                  <c:v>6.9819639999999996</c:v>
                </c:pt>
                <c:pt idx="28142">
                  <c:v>6.9819649999999998</c:v>
                </c:pt>
                <c:pt idx="28143">
                  <c:v>6.9819639999999996</c:v>
                </c:pt>
                <c:pt idx="28144">
                  <c:v>6.9819649999999998</c:v>
                </c:pt>
                <c:pt idx="28145">
                  <c:v>6.9819649999999998</c:v>
                </c:pt>
                <c:pt idx="28146">
                  <c:v>6.9819639999999996</c:v>
                </c:pt>
                <c:pt idx="28147">
                  <c:v>6.9797890000000002</c:v>
                </c:pt>
                <c:pt idx="28148">
                  <c:v>6.9797900000000004</c:v>
                </c:pt>
                <c:pt idx="28149">
                  <c:v>6.9797890000000002</c:v>
                </c:pt>
                <c:pt idx="28150">
                  <c:v>6.9797890000000002</c:v>
                </c:pt>
                <c:pt idx="28151">
                  <c:v>6.9797900000000004</c:v>
                </c:pt>
                <c:pt idx="28152">
                  <c:v>6.9797890000000002</c:v>
                </c:pt>
                <c:pt idx="28153">
                  <c:v>6.9797890000000002</c:v>
                </c:pt>
                <c:pt idx="28154">
                  <c:v>6.9797890000000002</c:v>
                </c:pt>
                <c:pt idx="28155">
                  <c:v>6.9797900000000004</c:v>
                </c:pt>
                <c:pt idx="28156">
                  <c:v>6.9797890000000002</c:v>
                </c:pt>
                <c:pt idx="28157">
                  <c:v>6.9810759999999998</c:v>
                </c:pt>
                <c:pt idx="28158">
                  <c:v>6.9810759999999998</c:v>
                </c:pt>
                <c:pt idx="28159">
                  <c:v>6.9810759999999998</c:v>
                </c:pt>
                <c:pt idx="28160">
                  <c:v>6.9810759999999998</c:v>
                </c:pt>
                <c:pt idx="28161">
                  <c:v>6.9810759999999998</c:v>
                </c:pt>
                <c:pt idx="28162">
                  <c:v>6.9810759999999998</c:v>
                </c:pt>
                <c:pt idx="28163">
                  <c:v>6.9823630000000003</c:v>
                </c:pt>
                <c:pt idx="28164">
                  <c:v>6.9823630000000003</c:v>
                </c:pt>
                <c:pt idx="28165">
                  <c:v>6.9823630000000003</c:v>
                </c:pt>
                <c:pt idx="28166">
                  <c:v>6.980181</c:v>
                </c:pt>
                <c:pt idx="28167">
                  <c:v>6.9801820000000001</c:v>
                </c:pt>
                <c:pt idx="28168">
                  <c:v>6.9801820000000001</c:v>
                </c:pt>
                <c:pt idx="28169">
                  <c:v>6.9801820000000001</c:v>
                </c:pt>
                <c:pt idx="28170">
                  <c:v>6.980181</c:v>
                </c:pt>
                <c:pt idx="28171">
                  <c:v>6.9814679999999996</c:v>
                </c:pt>
                <c:pt idx="28172">
                  <c:v>6.9814679999999996</c:v>
                </c:pt>
                <c:pt idx="28173">
                  <c:v>6.9814679999999996</c:v>
                </c:pt>
                <c:pt idx="28174">
                  <c:v>6.9814679999999996</c:v>
                </c:pt>
                <c:pt idx="28175">
                  <c:v>6.9814679999999996</c:v>
                </c:pt>
                <c:pt idx="28176">
                  <c:v>6.9814679999999996</c:v>
                </c:pt>
                <c:pt idx="28177">
                  <c:v>6.9792839999999998</c:v>
                </c:pt>
                <c:pt idx="28178">
                  <c:v>6.9792839999999998</c:v>
                </c:pt>
                <c:pt idx="28179">
                  <c:v>6.9814679999999996</c:v>
                </c:pt>
                <c:pt idx="28180">
                  <c:v>6.9814679999999996</c:v>
                </c:pt>
                <c:pt idx="28181">
                  <c:v>6.9814679999999996</c:v>
                </c:pt>
                <c:pt idx="28182">
                  <c:v>6.9792839999999998</c:v>
                </c:pt>
                <c:pt idx="28183">
                  <c:v>6.9792839999999998</c:v>
                </c:pt>
                <c:pt idx="28184">
                  <c:v>6.9792839999999998</c:v>
                </c:pt>
                <c:pt idx="28185">
                  <c:v>6.9805659999999996</c:v>
                </c:pt>
                <c:pt idx="28186">
                  <c:v>6.9805659999999996</c:v>
                </c:pt>
                <c:pt idx="28187">
                  <c:v>6.9805659999999996</c:v>
                </c:pt>
                <c:pt idx="28188">
                  <c:v>6.9805659999999996</c:v>
                </c:pt>
                <c:pt idx="28189">
                  <c:v>6.9805659999999996</c:v>
                </c:pt>
                <c:pt idx="28190">
                  <c:v>6.9805659999999996</c:v>
                </c:pt>
                <c:pt idx="28191">
                  <c:v>6.9805659999999996</c:v>
                </c:pt>
                <c:pt idx="28192">
                  <c:v>6.9805659999999996</c:v>
                </c:pt>
                <c:pt idx="28193">
                  <c:v>6.9805659999999996</c:v>
                </c:pt>
                <c:pt idx="28194">
                  <c:v>6.9805659999999996</c:v>
                </c:pt>
                <c:pt idx="28195">
                  <c:v>6.9805659999999996</c:v>
                </c:pt>
                <c:pt idx="28196">
                  <c:v>6.9805659999999996</c:v>
                </c:pt>
                <c:pt idx="28197">
                  <c:v>6.9805659999999996</c:v>
                </c:pt>
                <c:pt idx="28198">
                  <c:v>6.9805659999999996</c:v>
                </c:pt>
                <c:pt idx="28199">
                  <c:v>6.9805659999999996</c:v>
                </c:pt>
                <c:pt idx="28200">
                  <c:v>6.9805659999999996</c:v>
                </c:pt>
                <c:pt idx="28201">
                  <c:v>6.9805659999999996</c:v>
                </c:pt>
                <c:pt idx="28202">
                  <c:v>6.9805659999999996</c:v>
                </c:pt>
                <c:pt idx="28203">
                  <c:v>6.9818449999999999</c:v>
                </c:pt>
                <c:pt idx="28204">
                  <c:v>6.9818449999999999</c:v>
                </c:pt>
                <c:pt idx="28205">
                  <c:v>6.9818449999999999</c:v>
                </c:pt>
                <c:pt idx="28206">
                  <c:v>6.9818449999999999</c:v>
                </c:pt>
                <c:pt idx="28207">
                  <c:v>6.9818449999999999</c:v>
                </c:pt>
                <c:pt idx="28208">
                  <c:v>6.980931</c:v>
                </c:pt>
                <c:pt idx="28209">
                  <c:v>6.9809320000000001</c:v>
                </c:pt>
                <c:pt idx="28210">
                  <c:v>6.9809320000000001</c:v>
                </c:pt>
                <c:pt idx="28211">
                  <c:v>6.9809320000000001</c:v>
                </c:pt>
                <c:pt idx="28212">
                  <c:v>6.9809320000000001</c:v>
                </c:pt>
                <c:pt idx="28213">
                  <c:v>6.9809320000000001</c:v>
                </c:pt>
                <c:pt idx="28214">
                  <c:v>6.9809320000000001</c:v>
                </c:pt>
                <c:pt idx="28215">
                  <c:v>6.9809320000000001</c:v>
                </c:pt>
                <c:pt idx="28216">
                  <c:v>6.980931</c:v>
                </c:pt>
                <c:pt idx="28217">
                  <c:v>6.9809320000000001</c:v>
                </c:pt>
                <c:pt idx="28218">
                  <c:v>6.980931</c:v>
                </c:pt>
                <c:pt idx="28219">
                  <c:v>6.980931</c:v>
                </c:pt>
                <c:pt idx="28220">
                  <c:v>6.980931</c:v>
                </c:pt>
                <c:pt idx="28221">
                  <c:v>6.9822100000000002</c:v>
                </c:pt>
                <c:pt idx="28222">
                  <c:v>6.982208</c:v>
                </c:pt>
                <c:pt idx="28223">
                  <c:v>6.9822100000000002</c:v>
                </c:pt>
                <c:pt idx="28224">
                  <c:v>6.982208</c:v>
                </c:pt>
                <c:pt idx="28225">
                  <c:v>6.9834889999999996</c:v>
                </c:pt>
                <c:pt idx="28226">
                  <c:v>6.9834870000000002</c:v>
                </c:pt>
                <c:pt idx="28227">
                  <c:v>6.9834889999999996</c:v>
                </c:pt>
                <c:pt idx="28228">
                  <c:v>6.9834870000000002</c:v>
                </c:pt>
                <c:pt idx="28229">
                  <c:v>6.9834870000000002</c:v>
                </c:pt>
                <c:pt idx="28230">
                  <c:v>6.9834870000000002</c:v>
                </c:pt>
                <c:pt idx="28231">
                  <c:v>6.9834870000000002</c:v>
                </c:pt>
                <c:pt idx="28232">
                  <c:v>6.9834870000000002</c:v>
                </c:pt>
                <c:pt idx="28233">
                  <c:v>6.9834870000000002</c:v>
                </c:pt>
                <c:pt idx="28234">
                  <c:v>6.9847659999999996</c:v>
                </c:pt>
                <c:pt idx="28235">
                  <c:v>6.9847659999999996</c:v>
                </c:pt>
                <c:pt idx="28236">
                  <c:v>6.9825600000000003</c:v>
                </c:pt>
                <c:pt idx="28237">
                  <c:v>6.9838339999999999</c:v>
                </c:pt>
                <c:pt idx="28238">
                  <c:v>6.9838339999999999</c:v>
                </c:pt>
                <c:pt idx="28239">
                  <c:v>6.9838339999999999</c:v>
                </c:pt>
                <c:pt idx="28240">
                  <c:v>6.9838339999999999</c:v>
                </c:pt>
                <c:pt idx="28241">
                  <c:v>6.9838339999999999</c:v>
                </c:pt>
                <c:pt idx="28242">
                  <c:v>6.9838339999999999</c:v>
                </c:pt>
                <c:pt idx="28243">
                  <c:v>6.9838339999999999</c:v>
                </c:pt>
                <c:pt idx="28244">
                  <c:v>6.9838339999999999</c:v>
                </c:pt>
                <c:pt idx="28245">
                  <c:v>6.9838339999999999</c:v>
                </c:pt>
                <c:pt idx="28246">
                  <c:v>6.9838339999999999</c:v>
                </c:pt>
                <c:pt idx="28247">
                  <c:v>6.9838339999999999</c:v>
                </c:pt>
                <c:pt idx="28248">
                  <c:v>6.983835</c:v>
                </c:pt>
                <c:pt idx="28249">
                  <c:v>6.9838339999999999</c:v>
                </c:pt>
                <c:pt idx="28250">
                  <c:v>6.983835</c:v>
                </c:pt>
                <c:pt idx="28251">
                  <c:v>6.9838339999999999</c:v>
                </c:pt>
                <c:pt idx="28252">
                  <c:v>6.9838339999999999</c:v>
                </c:pt>
                <c:pt idx="28253">
                  <c:v>6.9838339999999999</c:v>
                </c:pt>
                <c:pt idx="28254">
                  <c:v>6.9838339999999999</c:v>
                </c:pt>
                <c:pt idx="28255">
                  <c:v>6.9838339999999999</c:v>
                </c:pt>
                <c:pt idx="28256">
                  <c:v>6.9828979999999996</c:v>
                </c:pt>
                <c:pt idx="28257">
                  <c:v>6.9841699999999998</c:v>
                </c:pt>
                <c:pt idx="28258">
                  <c:v>6.9841699999999998</c:v>
                </c:pt>
                <c:pt idx="28259">
                  <c:v>6.9841699999999998</c:v>
                </c:pt>
                <c:pt idx="28260">
                  <c:v>6.9854440000000002</c:v>
                </c:pt>
                <c:pt idx="28261">
                  <c:v>6.9854440000000002</c:v>
                </c:pt>
                <c:pt idx="28262">
                  <c:v>6.9854440000000002</c:v>
                </c:pt>
                <c:pt idx="28263">
                  <c:v>6.9832280000000004</c:v>
                </c:pt>
                <c:pt idx="28264">
                  <c:v>6.9832280000000004</c:v>
                </c:pt>
                <c:pt idx="28265">
                  <c:v>6.9832260000000002</c:v>
                </c:pt>
                <c:pt idx="28266">
                  <c:v>6.9832280000000004</c:v>
                </c:pt>
                <c:pt idx="28267">
                  <c:v>6.9832280000000004</c:v>
                </c:pt>
                <c:pt idx="28268">
                  <c:v>6.9832260000000002</c:v>
                </c:pt>
                <c:pt idx="28269">
                  <c:v>6.9832280000000004</c:v>
                </c:pt>
                <c:pt idx="28270">
                  <c:v>6.9832260000000002</c:v>
                </c:pt>
                <c:pt idx="28271">
                  <c:v>6.9832260000000002</c:v>
                </c:pt>
                <c:pt idx="28272">
                  <c:v>6.9832280000000004</c:v>
                </c:pt>
                <c:pt idx="28273">
                  <c:v>6.9832280000000004</c:v>
                </c:pt>
                <c:pt idx="28274">
                  <c:v>6.9832260000000002</c:v>
                </c:pt>
                <c:pt idx="28275">
                  <c:v>6.9844939999999998</c:v>
                </c:pt>
                <c:pt idx="28276">
                  <c:v>6.9857639999999996</c:v>
                </c:pt>
                <c:pt idx="28277">
                  <c:v>6.9835390000000004</c:v>
                </c:pt>
                <c:pt idx="28278">
                  <c:v>6.9835380000000002</c:v>
                </c:pt>
                <c:pt idx="28279">
                  <c:v>6.9848059999999998</c:v>
                </c:pt>
                <c:pt idx="28280">
                  <c:v>6.984807</c:v>
                </c:pt>
                <c:pt idx="28281">
                  <c:v>6.9848059999999998</c:v>
                </c:pt>
                <c:pt idx="28282">
                  <c:v>6.9848059999999998</c:v>
                </c:pt>
                <c:pt idx="28283">
                  <c:v>6.9848059999999998</c:v>
                </c:pt>
                <c:pt idx="28284">
                  <c:v>6.9848059999999998</c:v>
                </c:pt>
                <c:pt idx="28285">
                  <c:v>6.984807</c:v>
                </c:pt>
                <c:pt idx="28286">
                  <c:v>6.984807</c:v>
                </c:pt>
                <c:pt idx="28287">
                  <c:v>6.984807</c:v>
                </c:pt>
                <c:pt idx="28288">
                  <c:v>6.984807</c:v>
                </c:pt>
                <c:pt idx="28289">
                  <c:v>6.984807</c:v>
                </c:pt>
                <c:pt idx="28290">
                  <c:v>6.984807</c:v>
                </c:pt>
                <c:pt idx="28291">
                  <c:v>6.984807</c:v>
                </c:pt>
                <c:pt idx="28292">
                  <c:v>6.984807</c:v>
                </c:pt>
                <c:pt idx="28293">
                  <c:v>6.984807</c:v>
                </c:pt>
                <c:pt idx="28294">
                  <c:v>6.984807</c:v>
                </c:pt>
                <c:pt idx="28295">
                  <c:v>6.9848090000000003</c:v>
                </c:pt>
                <c:pt idx="28296">
                  <c:v>6.9848090000000003</c:v>
                </c:pt>
                <c:pt idx="28297">
                  <c:v>6.9848090000000003</c:v>
                </c:pt>
                <c:pt idx="28298">
                  <c:v>6.9848090000000003</c:v>
                </c:pt>
                <c:pt idx="28299">
                  <c:v>6.9848090000000003</c:v>
                </c:pt>
                <c:pt idx="28300">
                  <c:v>6.9848090000000003</c:v>
                </c:pt>
                <c:pt idx="28301">
                  <c:v>6.9848090000000003</c:v>
                </c:pt>
                <c:pt idx="28302">
                  <c:v>6.9848090000000003</c:v>
                </c:pt>
                <c:pt idx="28303">
                  <c:v>6.9848080000000001</c:v>
                </c:pt>
                <c:pt idx="28304">
                  <c:v>6.9848090000000003</c:v>
                </c:pt>
                <c:pt idx="28305">
                  <c:v>6.9848090000000003</c:v>
                </c:pt>
                <c:pt idx="28306">
                  <c:v>6.984807</c:v>
                </c:pt>
                <c:pt idx="28307">
                  <c:v>6.984807</c:v>
                </c:pt>
                <c:pt idx="28308">
                  <c:v>6.984807</c:v>
                </c:pt>
                <c:pt idx="28309">
                  <c:v>6.984807</c:v>
                </c:pt>
                <c:pt idx="28310">
                  <c:v>6.9848059999999998</c:v>
                </c:pt>
                <c:pt idx="28311">
                  <c:v>6.984807</c:v>
                </c:pt>
                <c:pt idx="28312">
                  <c:v>6.984807</c:v>
                </c:pt>
                <c:pt idx="28313">
                  <c:v>6.984807</c:v>
                </c:pt>
                <c:pt idx="28314">
                  <c:v>6.984807</c:v>
                </c:pt>
                <c:pt idx="28315">
                  <c:v>6.9848059999999998</c:v>
                </c:pt>
                <c:pt idx="28316">
                  <c:v>6.9848059999999998</c:v>
                </c:pt>
                <c:pt idx="28317">
                  <c:v>6.9848059999999998</c:v>
                </c:pt>
                <c:pt idx="28318">
                  <c:v>6.9848059999999998</c:v>
                </c:pt>
                <c:pt idx="28319">
                  <c:v>6.9848059999999998</c:v>
                </c:pt>
                <c:pt idx="28320">
                  <c:v>6.9848059999999998</c:v>
                </c:pt>
                <c:pt idx="28321">
                  <c:v>6.9860740000000003</c:v>
                </c:pt>
                <c:pt idx="28322">
                  <c:v>6.9860740000000003</c:v>
                </c:pt>
                <c:pt idx="28323">
                  <c:v>6.9860740000000003</c:v>
                </c:pt>
                <c:pt idx="28324">
                  <c:v>6.9838399999999998</c:v>
                </c:pt>
                <c:pt idx="28325">
                  <c:v>6.9838399999999998</c:v>
                </c:pt>
                <c:pt idx="28326">
                  <c:v>6.9838399999999998</c:v>
                </c:pt>
                <c:pt idx="28327">
                  <c:v>6.9838399999999998</c:v>
                </c:pt>
                <c:pt idx="28328">
                  <c:v>6.9838399999999998</c:v>
                </c:pt>
                <c:pt idx="28329">
                  <c:v>6.9838399999999998</c:v>
                </c:pt>
                <c:pt idx="28330">
                  <c:v>6.9838399999999998</c:v>
                </c:pt>
                <c:pt idx="28331">
                  <c:v>6.9838399999999998</c:v>
                </c:pt>
                <c:pt idx="28332">
                  <c:v>6.9851049999999999</c:v>
                </c:pt>
                <c:pt idx="28333">
                  <c:v>6.9851049999999999</c:v>
                </c:pt>
                <c:pt idx="28334">
                  <c:v>6.9851049999999999</c:v>
                </c:pt>
                <c:pt idx="28335">
                  <c:v>6.9851049999999999</c:v>
                </c:pt>
                <c:pt idx="28336">
                  <c:v>6.9851049999999999</c:v>
                </c:pt>
                <c:pt idx="28337">
                  <c:v>6.9851049999999999</c:v>
                </c:pt>
                <c:pt idx="28338">
                  <c:v>6.9851049999999999</c:v>
                </c:pt>
                <c:pt idx="28339">
                  <c:v>6.9851049999999999</c:v>
                </c:pt>
                <c:pt idx="28340">
                  <c:v>6.9851049999999999</c:v>
                </c:pt>
                <c:pt idx="28341">
                  <c:v>6.9851049999999999</c:v>
                </c:pt>
                <c:pt idx="28342">
                  <c:v>6.9851049999999999</c:v>
                </c:pt>
                <c:pt idx="28343">
                  <c:v>6.9851049999999999</c:v>
                </c:pt>
                <c:pt idx="28344">
                  <c:v>6.9851049999999999</c:v>
                </c:pt>
                <c:pt idx="28345">
                  <c:v>6.9851020000000004</c:v>
                </c:pt>
                <c:pt idx="28346">
                  <c:v>6.9851020000000004</c:v>
                </c:pt>
                <c:pt idx="28347">
                  <c:v>6.9863679999999997</c:v>
                </c:pt>
                <c:pt idx="28348">
                  <c:v>6.9863660000000003</c:v>
                </c:pt>
                <c:pt idx="28349">
                  <c:v>6.9841259999999998</c:v>
                </c:pt>
                <c:pt idx="28350">
                  <c:v>6.9841280000000001</c:v>
                </c:pt>
                <c:pt idx="28351">
                  <c:v>6.9841280000000001</c:v>
                </c:pt>
                <c:pt idx="28352">
                  <c:v>6.9841280000000001</c:v>
                </c:pt>
                <c:pt idx="28353">
                  <c:v>6.9841259999999998</c:v>
                </c:pt>
                <c:pt idx="28354">
                  <c:v>6.98665</c:v>
                </c:pt>
                <c:pt idx="28355">
                  <c:v>6.98665</c:v>
                </c:pt>
                <c:pt idx="28356">
                  <c:v>6.98665</c:v>
                </c:pt>
                <c:pt idx="28357">
                  <c:v>6.98665</c:v>
                </c:pt>
                <c:pt idx="28358">
                  <c:v>6.98665</c:v>
                </c:pt>
                <c:pt idx="28359">
                  <c:v>6.98665</c:v>
                </c:pt>
                <c:pt idx="28360">
                  <c:v>6.98665</c:v>
                </c:pt>
                <c:pt idx="28361">
                  <c:v>6.98665</c:v>
                </c:pt>
                <c:pt idx="28362">
                  <c:v>6.98665</c:v>
                </c:pt>
                <c:pt idx="28363">
                  <c:v>6.98665</c:v>
                </c:pt>
                <c:pt idx="28364">
                  <c:v>6.98665</c:v>
                </c:pt>
                <c:pt idx="28365">
                  <c:v>6.98665</c:v>
                </c:pt>
                <c:pt idx="28366">
                  <c:v>6.98665</c:v>
                </c:pt>
                <c:pt idx="28367">
                  <c:v>6.98665</c:v>
                </c:pt>
                <c:pt idx="28368">
                  <c:v>6.98665</c:v>
                </c:pt>
                <c:pt idx="28369">
                  <c:v>6.9879119999999997</c:v>
                </c:pt>
                <c:pt idx="28370">
                  <c:v>6.9879100000000003</c:v>
                </c:pt>
                <c:pt idx="28371">
                  <c:v>6.9856619999999996</c:v>
                </c:pt>
                <c:pt idx="28372">
                  <c:v>6.9881840000000004</c:v>
                </c:pt>
                <c:pt idx="28373">
                  <c:v>6.9881840000000004</c:v>
                </c:pt>
                <c:pt idx="28374">
                  <c:v>6.9881840000000004</c:v>
                </c:pt>
                <c:pt idx="28375">
                  <c:v>6.9881840000000004</c:v>
                </c:pt>
                <c:pt idx="28376">
                  <c:v>6.9881840000000004</c:v>
                </c:pt>
                <c:pt idx="28377">
                  <c:v>6.9881840000000004</c:v>
                </c:pt>
                <c:pt idx="28378">
                  <c:v>6.9881840000000004</c:v>
                </c:pt>
                <c:pt idx="28379">
                  <c:v>6.9881840000000004</c:v>
                </c:pt>
                <c:pt idx="28380">
                  <c:v>6.9881840000000004</c:v>
                </c:pt>
                <c:pt idx="28381">
                  <c:v>6.9856619999999996</c:v>
                </c:pt>
                <c:pt idx="28382">
                  <c:v>6.9856619999999996</c:v>
                </c:pt>
                <c:pt idx="28383">
                  <c:v>6.9856619999999996</c:v>
                </c:pt>
                <c:pt idx="28384">
                  <c:v>6.9881840000000004</c:v>
                </c:pt>
                <c:pt idx="28385">
                  <c:v>6.9881820000000001</c:v>
                </c:pt>
                <c:pt idx="28386">
                  <c:v>6.9881820000000001</c:v>
                </c:pt>
                <c:pt idx="28387">
                  <c:v>6.9894439999999998</c:v>
                </c:pt>
                <c:pt idx="28388">
                  <c:v>6.9894439999999998</c:v>
                </c:pt>
                <c:pt idx="28389">
                  <c:v>6.9894439999999998</c:v>
                </c:pt>
                <c:pt idx="28390">
                  <c:v>6.9894439999999998</c:v>
                </c:pt>
                <c:pt idx="28391">
                  <c:v>6.9871860000000003</c:v>
                </c:pt>
                <c:pt idx="28392">
                  <c:v>6.9871860000000003</c:v>
                </c:pt>
                <c:pt idx="28393">
                  <c:v>6.9871840000000001</c:v>
                </c:pt>
                <c:pt idx="28394">
                  <c:v>6.9871860000000003</c:v>
                </c:pt>
                <c:pt idx="28395">
                  <c:v>6.9897010000000002</c:v>
                </c:pt>
                <c:pt idx="28396">
                  <c:v>6.9897020000000003</c:v>
                </c:pt>
                <c:pt idx="28397">
                  <c:v>6.9897020000000003</c:v>
                </c:pt>
                <c:pt idx="28398">
                  <c:v>6.9897020000000003</c:v>
                </c:pt>
                <c:pt idx="28399">
                  <c:v>6.9897010000000002</c:v>
                </c:pt>
                <c:pt idx="28400">
                  <c:v>6.9897010000000002</c:v>
                </c:pt>
                <c:pt idx="28401">
                  <c:v>6.9897020000000003</c:v>
                </c:pt>
                <c:pt idx="28402">
                  <c:v>6.9897020000000003</c:v>
                </c:pt>
                <c:pt idx="28403">
                  <c:v>6.9897010000000002</c:v>
                </c:pt>
                <c:pt idx="28404">
                  <c:v>6.9897010000000002</c:v>
                </c:pt>
                <c:pt idx="28405">
                  <c:v>6.9897010000000002</c:v>
                </c:pt>
                <c:pt idx="28406">
                  <c:v>6.9897010000000002</c:v>
                </c:pt>
                <c:pt idx="28407">
                  <c:v>6.9897010000000002</c:v>
                </c:pt>
                <c:pt idx="28408">
                  <c:v>6.9897</c:v>
                </c:pt>
                <c:pt idx="28409">
                  <c:v>6.9897010000000002</c:v>
                </c:pt>
                <c:pt idx="28410">
                  <c:v>6.9897</c:v>
                </c:pt>
                <c:pt idx="28411">
                  <c:v>6.9897010000000002</c:v>
                </c:pt>
                <c:pt idx="28412">
                  <c:v>6.9897</c:v>
                </c:pt>
                <c:pt idx="28413">
                  <c:v>6.9897</c:v>
                </c:pt>
                <c:pt idx="28414">
                  <c:v>6.9897010000000002</c:v>
                </c:pt>
                <c:pt idx="28415">
                  <c:v>6.9897010000000002</c:v>
                </c:pt>
                <c:pt idx="28416">
                  <c:v>6.9897010000000002</c:v>
                </c:pt>
                <c:pt idx="28417">
                  <c:v>6.9897010000000002</c:v>
                </c:pt>
                <c:pt idx="28418">
                  <c:v>6.9897</c:v>
                </c:pt>
                <c:pt idx="28419">
                  <c:v>6.9897</c:v>
                </c:pt>
                <c:pt idx="28420">
                  <c:v>6.9897</c:v>
                </c:pt>
                <c:pt idx="28421">
                  <c:v>6.9897</c:v>
                </c:pt>
                <c:pt idx="28422">
                  <c:v>6.9897</c:v>
                </c:pt>
                <c:pt idx="28423">
                  <c:v>6.990958</c:v>
                </c:pt>
                <c:pt idx="28424">
                  <c:v>6.990958</c:v>
                </c:pt>
                <c:pt idx="28425">
                  <c:v>6.990958</c:v>
                </c:pt>
                <c:pt idx="28426">
                  <c:v>6.990958</c:v>
                </c:pt>
                <c:pt idx="28427">
                  <c:v>6.9899440000000004</c:v>
                </c:pt>
                <c:pt idx="28428">
                  <c:v>6.9899440000000004</c:v>
                </c:pt>
                <c:pt idx="28429">
                  <c:v>6.9899440000000004</c:v>
                </c:pt>
                <c:pt idx="28430">
                  <c:v>6.9899440000000004</c:v>
                </c:pt>
                <c:pt idx="28431">
                  <c:v>6.9899440000000004</c:v>
                </c:pt>
                <c:pt idx="28432">
                  <c:v>6.9899440000000004</c:v>
                </c:pt>
                <c:pt idx="28433">
                  <c:v>6.9899440000000004</c:v>
                </c:pt>
                <c:pt idx="28434">
                  <c:v>6.9899440000000004</c:v>
                </c:pt>
                <c:pt idx="28435">
                  <c:v>6.9899420000000001</c:v>
                </c:pt>
                <c:pt idx="28436">
                  <c:v>6.9899440000000004</c:v>
                </c:pt>
                <c:pt idx="28437">
                  <c:v>6.9899440000000004</c:v>
                </c:pt>
                <c:pt idx="28438">
                  <c:v>6.9899440000000004</c:v>
                </c:pt>
                <c:pt idx="28439">
                  <c:v>6.9899440000000004</c:v>
                </c:pt>
                <c:pt idx="28440">
                  <c:v>6.9899420000000001</c:v>
                </c:pt>
                <c:pt idx="28441">
                  <c:v>6.9899440000000004</c:v>
                </c:pt>
                <c:pt idx="28442">
                  <c:v>6.9899440000000004</c:v>
                </c:pt>
                <c:pt idx="28443">
                  <c:v>6.9899440000000004</c:v>
                </c:pt>
                <c:pt idx="28444">
                  <c:v>6.9899420000000001</c:v>
                </c:pt>
                <c:pt idx="28445">
                  <c:v>6.9899420000000001</c:v>
                </c:pt>
                <c:pt idx="28446">
                  <c:v>6.9911989999999999</c:v>
                </c:pt>
                <c:pt idx="28447">
                  <c:v>6.9911989999999999</c:v>
                </c:pt>
                <c:pt idx="28448">
                  <c:v>6.9911969999999997</c:v>
                </c:pt>
                <c:pt idx="28449">
                  <c:v>6.9911969999999997</c:v>
                </c:pt>
                <c:pt idx="28450">
                  <c:v>6.9911969999999997</c:v>
                </c:pt>
                <c:pt idx="28451">
                  <c:v>6.9911969999999997</c:v>
                </c:pt>
                <c:pt idx="28452">
                  <c:v>6.9911969999999997</c:v>
                </c:pt>
                <c:pt idx="28453">
                  <c:v>6.9911969999999997</c:v>
                </c:pt>
                <c:pt idx="28454">
                  <c:v>6.9911969999999997</c:v>
                </c:pt>
                <c:pt idx="28455">
                  <c:v>6.9901720000000003</c:v>
                </c:pt>
                <c:pt idx="28456">
                  <c:v>6.9901720000000003</c:v>
                </c:pt>
                <c:pt idx="28457">
                  <c:v>6.9901720000000003</c:v>
                </c:pt>
                <c:pt idx="28458">
                  <c:v>6.9901720000000003</c:v>
                </c:pt>
                <c:pt idx="28459">
                  <c:v>6.9901720000000003</c:v>
                </c:pt>
                <c:pt idx="28460">
                  <c:v>6.9901720000000003</c:v>
                </c:pt>
                <c:pt idx="28461">
                  <c:v>6.9901720000000003</c:v>
                </c:pt>
                <c:pt idx="28462">
                  <c:v>6.9901710000000001</c:v>
                </c:pt>
                <c:pt idx="28463">
                  <c:v>6.9901720000000003</c:v>
                </c:pt>
                <c:pt idx="28464">
                  <c:v>6.9901710000000001</c:v>
                </c:pt>
                <c:pt idx="28465">
                  <c:v>6.9914240000000003</c:v>
                </c:pt>
                <c:pt idx="28466">
                  <c:v>6.9914240000000003</c:v>
                </c:pt>
                <c:pt idx="28467">
                  <c:v>6.9914240000000003</c:v>
                </c:pt>
                <c:pt idx="28468">
                  <c:v>6.9914240000000003</c:v>
                </c:pt>
                <c:pt idx="28469">
                  <c:v>6.9914240000000003</c:v>
                </c:pt>
                <c:pt idx="28470">
                  <c:v>6.9914240000000003</c:v>
                </c:pt>
                <c:pt idx="28471">
                  <c:v>6.9926760000000003</c:v>
                </c:pt>
                <c:pt idx="28472">
                  <c:v>6.9926760000000003</c:v>
                </c:pt>
                <c:pt idx="28473">
                  <c:v>6.9926760000000003</c:v>
                </c:pt>
                <c:pt idx="28474">
                  <c:v>6.9916400000000003</c:v>
                </c:pt>
                <c:pt idx="28475">
                  <c:v>6.9916400000000003</c:v>
                </c:pt>
                <c:pt idx="28476">
                  <c:v>6.9916400000000003</c:v>
                </c:pt>
                <c:pt idx="28477">
                  <c:v>6.9916400000000003</c:v>
                </c:pt>
                <c:pt idx="28478">
                  <c:v>6.9916400000000003</c:v>
                </c:pt>
                <c:pt idx="28479">
                  <c:v>6.9916400000000003</c:v>
                </c:pt>
                <c:pt idx="28480">
                  <c:v>6.9916400000000003</c:v>
                </c:pt>
                <c:pt idx="28481">
                  <c:v>6.9916400000000003</c:v>
                </c:pt>
                <c:pt idx="28482">
                  <c:v>6.9916400000000003</c:v>
                </c:pt>
                <c:pt idx="28483">
                  <c:v>6.9916400000000003</c:v>
                </c:pt>
                <c:pt idx="28484">
                  <c:v>6.9916390000000002</c:v>
                </c:pt>
                <c:pt idx="28485">
                  <c:v>6.9916390000000002</c:v>
                </c:pt>
                <c:pt idx="28486">
                  <c:v>6.9916390000000002</c:v>
                </c:pt>
                <c:pt idx="28487">
                  <c:v>6.9916390000000002</c:v>
                </c:pt>
                <c:pt idx="28488">
                  <c:v>6.9928879999999998</c:v>
                </c:pt>
                <c:pt idx="28489">
                  <c:v>6.9928879999999998</c:v>
                </c:pt>
                <c:pt idx="28490">
                  <c:v>6.9928869999999996</c:v>
                </c:pt>
                <c:pt idx="28491">
                  <c:v>6.9928879999999998</c:v>
                </c:pt>
                <c:pt idx="28492">
                  <c:v>6.9928879999999998</c:v>
                </c:pt>
                <c:pt idx="28493">
                  <c:v>6.9928879999999998</c:v>
                </c:pt>
                <c:pt idx="28494">
                  <c:v>6.9928879999999998</c:v>
                </c:pt>
                <c:pt idx="28495">
                  <c:v>6.9928879999999998</c:v>
                </c:pt>
                <c:pt idx="28496">
                  <c:v>6.9928879999999998</c:v>
                </c:pt>
                <c:pt idx="28497">
                  <c:v>6.9928879999999998</c:v>
                </c:pt>
                <c:pt idx="28498">
                  <c:v>6.9905939999999998</c:v>
                </c:pt>
                <c:pt idx="28499">
                  <c:v>6.9918399999999998</c:v>
                </c:pt>
                <c:pt idx="28500">
                  <c:v>6.9918399999999998</c:v>
                </c:pt>
                <c:pt idx="28501">
                  <c:v>6.9918399999999998</c:v>
                </c:pt>
                <c:pt idx="28502">
                  <c:v>6.9918399999999998</c:v>
                </c:pt>
                <c:pt idx="28503">
                  <c:v>6.9918399999999998</c:v>
                </c:pt>
                <c:pt idx="28504">
                  <c:v>6.9918399999999998</c:v>
                </c:pt>
                <c:pt idx="28505">
                  <c:v>6.9918399999999998</c:v>
                </c:pt>
                <c:pt idx="28506">
                  <c:v>6.9918399999999998</c:v>
                </c:pt>
                <c:pt idx="28507">
                  <c:v>6.9930870000000001</c:v>
                </c:pt>
                <c:pt idx="28508">
                  <c:v>6.9930870000000001</c:v>
                </c:pt>
                <c:pt idx="28509">
                  <c:v>6.9930870000000001</c:v>
                </c:pt>
                <c:pt idx="28510">
                  <c:v>6.9930870000000001</c:v>
                </c:pt>
                <c:pt idx="28511">
                  <c:v>6.9930870000000001</c:v>
                </c:pt>
                <c:pt idx="28512">
                  <c:v>6.9930870000000001</c:v>
                </c:pt>
                <c:pt idx="28513">
                  <c:v>6.9930870000000001</c:v>
                </c:pt>
                <c:pt idx="28514">
                  <c:v>6.9943350000000004</c:v>
                </c:pt>
                <c:pt idx="28515">
                  <c:v>6.9943350000000004</c:v>
                </c:pt>
                <c:pt idx="28516">
                  <c:v>6.994332</c:v>
                </c:pt>
                <c:pt idx="28517">
                  <c:v>6.994332</c:v>
                </c:pt>
                <c:pt idx="28518">
                  <c:v>6.9920299999999997</c:v>
                </c:pt>
                <c:pt idx="28519">
                  <c:v>6.9920299999999997</c:v>
                </c:pt>
                <c:pt idx="28520">
                  <c:v>6.9920299999999997</c:v>
                </c:pt>
                <c:pt idx="28521">
                  <c:v>6.9920299999999997</c:v>
                </c:pt>
                <c:pt idx="28522">
                  <c:v>6.9920299999999997</c:v>
                </c:pt>
                <c:pt idx="28523">
                  <c:v>6.9920289999999996</c:v>
                </c:pt>
                <c:pt idx="28524">
                  <c:v>6.9920299999999997</c:v>
                </c:pt>
                <c:pt idx="28525">
                  <c:v>6.9920299999999997</c:v>
                </c:pt>
                <c:pt idx="28526">
                  <c:v>6.9932740000000004</c:v>
                </c:pt>
                <c:pt idx="28527">
                  <c:v>6.9932740000000004</c:v>
                </c:pt>
                <c:pt idx="28528">
                  <c:v>6.9932740000000004</c:v>
                </c:pt>
                <c:pt idx="28529">
                  <c:v>6.9932740000000004</c:v>
                </c:pt>
                <c:pt idx="28530">
                  <c:v>6.9932740000000004</c:v>
                </c:pt>
                <c:pt idx="28531">
                  <c:v>6.9932740000000004</c:v>
                </c:pt>
                <c:pt idx="28532">
                  <c:v>6.9932720000000002</c:v>
                </c:pt>
                <c:pt idx="28533">
                  <c:v>6.9932720000000002</c:v>
                </c:pt>
                <c:pt idx="28534">
                  <c:v>6.994516</c:v>
                </c:pt>
                <c:pt idx="28535">
                  <c:v>6.994516</c:v>
                </c:pt>
                <c:pt idx="28536">
                  <c:v>6.994516</c:v>
                </c:pt>
                <c:pt idx="28537">
                  <c:v>6.994516</c:v>
                </c:pt>
                <c:pt idx="28538">
                  <c:v>6.993449</c:v>
                </c:pt>
                <c:pt idx="28539">
                  <c:v>6.9934500000000002</c:v>
                </c:pt>
                <c:pt idx="28540">
                  <c:v>6.993449</c:v>
                </c:pt>
                <c:pt idx="28541">
                  <c:v>6.993449</c:v>
                </c:pt>
                <c:pt idx="28542">
                  <c:v>6.993449</c:v>
                </c:pt>
                <c:pt idx="28543">
                  <c:v>6.993449</c:v>
                </c:pt>
                <c:pt idx="28544">
                  <c:v>6.993449</c:v>
                </c:pt>
                <c:pt idx="28545">
                  <c:v>6.993449</c:v>
                </c:pt>
                <c:pt idx="28546">
                  <c:v>6.993449</c:v>
                </c:pt>
                <c:pt idx="28547">
                  <c:v>6.993449</c:v>
                </c:pt>
                <c:pt idx="28548">
                  <c:v>6.993449</c:v>
                </c:pt>
                <c:pt idx="28549">
                  <c:v>6.9934479999999999</c:v>
                </c:pt>
                <c:pt idx="28550">
                  <c:v>6.993449</c:v>
                </c:pt>
                <c:pt idx="28551">
                  <c:v>6.993449</c:v>
                </c:pt>
                <c:pt idx="28552">
                  <c:v>6.993449</c:v>
                </c:pt>
                <c:pt idx="28553">
                  <c:v>6.9934479999999999</c:v>
                </c:pt>
                <c:pt idx="28554">
                  <c:v>6.9934479999999999</c:v>
                </c:pt>
                <c:pt idx="28555">
                  <c:v>6.9946890000000002</c:v>
                </c:pt>
                <c:pt idx="28556">
                  <c:v>6.9946900000000003</c:v>
                </c:pt>
                <c:pt idx="28557">
                  <c:v>6.9946900000000003</c:v>
                </c:pt>
                <c:pt idx="28558">
                  <c:v>6.9946890000000002</c:v>
                </c:pt>
                <c:pt idx="28559">
                  <c:v>6.9946890000000002</c:v>
                </c:pt>
                <c:pt idx="28560">
                  <c:v>6.9959319999999998</c:v>
                </c:pt>
                <c:pt idx="28561">
                  <c:v>6.9959319999999998</c:v>
                </c:pt>
                <c:pt idx="28562">
                  <c:v>6.9959319999999998</c:v>
                </c:pt>
                <c:pt idx="28563">
                  <c:v>6.9959319999999998</c:v>
                </c:pt>
                <c:pt idx="28564">
                  <c:v>6.9959319999999998</c:v>
                </c:pt>
                <c:pt idx="28565">
                  <c:v>6.9936109999999996</c:v>
                </c:pt>
                <c:pt idx="28566">
                  <c:v>6.9936119999999997</c:v>
                </c:pt>
                <c:pt idx="28567">
                  <c:v>6.9936119999999997</c:v>
                </c:pt>
                <c:pt idx="28568">
                  <c:v>6.9936109999999996</c:v>
                </c:pt>
                <c:pt idx="28569">
                  <c:v>6.9936109999999996</c:v>
                </c:pt>
                <c:pt idx="28570">
                  <c:v>6.9936109999999996</c:v>
                </c:pt>
                <c:pt idx="28571">
                  <c:v>6.9948499999999996</c:v>
                </c:pt>
                <c:pt idx="28572">
                  <c:v>6.9960889999999996</c:v>
                </c:pt>
                <c:pt idx="28573">
                  <c:v>6.9960889999999996</c:v>
                </c:pt>
                <c:pt idx="28574">
                  <c:v>6.9937610000000001</c:v>
                </c:pt>
                <c:pt idx="28575">
                  <c:v>6.9937610000000001</c:v>
                </c:pt>
                <c:pt idx="28576">
                  <c:v>6.9937620000000003</c:v>
                </c:pt>
                <c:pt idx="28577">
                  <c:v>6.9937620000000003</c:v>
                </c:pt>
                <c:pt idx="28578">
                  <c:v>6.9937620000000003</c:v>
                </c:pt>
                <c:pt idx="28579">
                  <c:v>6.9937610000000001</c:v>
                </c:pt>
                <c:pt idx="28580">
                  <c:v>6.9937620000000003</c:v>
                </c:pt>
                <c:pt idx="28581">
                  <c:v>6.9937620000000003</c:v>
                </c:pt>
                <c:pt idx="28582">
                  <c:v>6.9937620000000003</c:v>
                </c:pt>
                <c:pt idx="28583">
                  <c:v>6.9960889999999996</c:v>
                </c:pt>
                <c:pt idx="28584">
                  <c:v>6.9960889999999996</c:v>
                </c:pt>
                <c:pt idx="28585">
                  <c:v>6.9960889999999996</c:v>
                </c:pt>
                <c:pt idx="28586">
                  <c:v>6.9960889999999996</c:v>
                </c:pt>
                <c:pt idx="28587">
                  <c:v>6.9960889999999996</c:v>
                </c:pt>
                <c:pt idx="28588">
                  <c:v>6.9960889999999996</c:v>
                </c:pt>
                <c:pt idx="28589">
                  <c:v>6.9960889999999996</c:v>
                </c:pt>
                <c:pt idx="28590">
                  <c:v>6.9937610000000001</c:v>
                </c:pt>
                <c:pt idx="28591">
                  <c:v>6.9937610000000001</c:v>
                </c:pt>
                <c:pt idx="28592">
                  <c:v>6.9937610000000001</c:v>
                </c:pt>
                <c:pt idx="28593">
                  <c:v>6.9949960000000004</c:v>
                </c:pt>
                <c:pt idx="28594">
                  <c:v>6.9949960000000004</c:v>
                </c:pt>
                <c:pt idx="28595">
                  <c:v>6.9949979999999998</c:v>
                </c:pt>
                <c:pt idx="28596">
                  <c:v>6.9949979999999998</c:v>
                </c:pt>
                <c:pt idx="28597">
                  <c:v>6.9949960000000004</c:v>
                </c:pt>
                <c:pt idx="28598">
                  <c:v>6.996232</c:v>
                </c:pt>
                <c:pt idx="28599">
                  <c:v>6.996232</c:v>
                </c:pt>
                <c:pt idx="28600">
                  <c:v>6.996232</c:v>
                </c:pt>
                <c:pt idx="28601">
                  <c:v>6.996232</c:v>
                </c:pt>
                <c:pt idx="28602">
                  <c:v>6.996232</c:v>
                </c:pt>
                <c:pt idx="28603">
                  <c:v>6.9974679999999996</c:v>
                </c:pt>
                <c:pt idx="28604">
                  <c:v>6.9963660000000001</c:v>
                </c:pt>
                <c:pt idx="28605">
                  <c:v>6.9963660000000001</c:v>
                </c:pt>
                <c:pt idx="28606">
                  <c:v>6.9952550000000002</c:v>
                </c:pt>
                <c:pt idx="28607">
                  <c:v>6.9952550000000002</c:v>
                </c:pt>
                <c:pt idx="28608">
                  <c:v>6.9952550000000002</c:v>
                </c:pt>
                <c:pt idx="28609">
                  <c:v>6.9952550000000002</c:v>
                </c:pt>
                <c:pt idx="28610">
                  <c:v>6.9952560000000004</c:v>
                </c:pt>
                <c:pt idx="28611">
                  <c:v>6.9952550000000002</c:v>
                </c:pt>
                <c:pt idx="28612">
                  <c:v>6.9952550000000002</c:v>
                </c:pt>
                <c:pt idx="28613">
                  <c:v>6.9952550000000002</c:v>
                </c:pt>
                <c:pt idx="28614">
                  <c:v>6.9952550000000002</c:v>
                </c:pt>
                <c:pt idx="28615">
                  <c:v>6.9952550000000002</c:v>
                </c:pt>
                <c:pt idx="28616">
                  <c:v>6.9952550000000002</c:v>
                </c:pt>
                <c:pt idx="28617">
                  <c:v>6.9952550000000002</c:v>
                </c:pt>
                <c:pt idx="28618">
                  <c:v>6.9952550000000002</c:v>
                </c:pt>
                <c:pt idx="28619">
                  <c:v>6.9952550000000002</c:v>
                </c:pt>
                <c:pt idx="28620">
                  <c:v>6.9952550000000002</c:v>
                </c:pt>
                <c:pt idx="28621">
                  <c:v>6.9952550000000002</c:v>
                </c:pt>
                <c:pt idx="28622">
                  <c:v>6.9952550000000002</c:v>
                </c:pt>
                <c:pt idx="28623">
                  <c:v>6.9952550000000002</c:v>
                </c:pt>
                <c:pt idx="28624">
                  <c:v>6.9952550000000002</c:v>
                </c:pt>
                <c:pt idx="28625">
                  <c:v>6.9952550000000002</c:v>
                </c:pt>
                <c:pt idx="28626">
                  <c:v>6.9964839999999997</c:v>
                </c:pt>
                <c:pt idx="28627">
                  <c:v>6.9964839999999997</c:v>
                </c:pt>
                <c:pt idx="28628">
                  <c:v>6.9964839999999997</c:v>
                </c:pt>
                <c:pt idx="28629">
                  <c:v>6.9977119999999999</c:v>
                </c:pt>
                <c:pt idx="28630">
                  <c:v>6.9977119999999999</c:v>
                </c:pt>
                <c:pt idx="28631">
                  <c:v>6.9953609999999999</c:v>
                </c:pt>
                <c:pt idx="28632">
                  <c:v>6.9965890000000002</c:v>
                </c:pt>
                <c:pt idx="28633">
                  <c:v>6.9965890000000002</c:v>
                </c:pt>
                <c:pt idx="28634">
                  <c:v>6.9965890000000002</c:v>
                </c:pt>
                <c:pt idx="28635">
                  <c:v>6.9978160000000003</c:v>
                </c:pt>
                <c:pt idx="28636">
                  <c:v>6.9978160000000003</c:v>
                </c:pt>
                <c:pt idx="28637">
                  <c:v>6.9978160000000003</c:v>
                </c:pt>
                <c:pt idx="28638">
                  <c:v>6.9978160000000003</c:v>
                </c:pt>
                <c:pt idx="28639">
                  <c:v>6.9966799999999996</c:v>
                </c:pt>
                <c:pt idx="28640">
                  <c:v>6.9966799999999996</c:v>
                </c:pt>
                <c:pt idx="28641">
                  <c:v>6.9966799999999996</c:v>
                </c:pt>
                <c:pt idx="28642">
                  <c:v>6.9979050000000003</c:v>
                </c:pt>
                <c:pt idx="28643">
                  <c:v>6.9991300000000001</c:v>
                </c:pt>
                <c:pt idx="28644">
                  <c:v>6.9991300000000001</c:v>
                </c:pt>
                <c:pt idx="28645">
                  <c:v>6.9991300000000001</c:v>
                </c:pt>
                <c:pt idx="28646">
                  <c:v>6.9979839999999998</c:v>
                </c:pt>
                <c:pt idx="28647">
                  <c:v>6.9979839999999998</c:v>
                </c:pt>
                <c:pt idx="28648">
                  <c:v>6.9979839999999998</c:v>
                </c:pt>
                <c:pt idx="28649">
                  <c:v>6.9979839999999998</c:v>
                </c:pt>
                <c:pt idx="28650">
                  <c:v>6.9979839999999998</c:v>
                </c:pt>
                <c:pt idx="28651">
                  <c:v>6.9979839999999998</c:v>
                </c:pt>
                <c:pt idx="28652">
                  <c:v>6.9992049999999999</c:v>
                </c:pt>
                <c:pt idx="28653">
                  <c:v>7.0004280000000003</c:v>
                </c:pt>
                <c:pt idx="28654">
                  <c:v>6.9980500000000001</c:v>
                </c:pt>
                <c:pt idx="28655">
                  <c:v>6.999269</c:v>
                </c:pt>
                <c:pt idx="28656">
                  <c:v>6.999269</c:v>
                </c:pt>
                <c:pt idx="28657">
                  <c:v>6.999269</c:v>
                </c:pt>
                <c:pt idx="28658">
                  <c:v>6.9992700000000001</c:v>
                </c:pt>
                <c:pt idx="28659">
                  <c:v>6.999269</c:v>
                </c:pt>
                <c:pt idx="28660">
                  <c:v>6.9992679999999998</c:v>
                </c:pt>
                <c:pt idx="28661">
                  <c:v>6.9992679999999998</c:v>
                </c:pt>
                <c:pt idx="28662">
                  <c:v>6.9992679999999998</c:v>
                </c:pt>
                <c:pt idx="28663">
                  <c:v>6.9992679999999998</c:v>
                </c:pt>
                <c:pt idx="28664">
                  <c:v>6.9992679999999998</c:v>
                </c:pt>
                <c:pt idx="28665">
                  <c:v>6.9992679999999998</c:v>
                </c:pt>
                <c:pt idx="28666">
                  <c:v>6.9992679999999998</c:v>
                </c:pt>
                <c:pt idx="28667">
                  <c:v>6.9981020000000003</c:v>
                </c:pt>
                <c:pt idx="28668">
                  <c:v>6.9981020000000003</c:v>
                </c:pt>
                <c:pt idx="28669">
                  <c:v>6.9981020000000003</c:v>
                </c:pt>
                <c:pt idx="28670">
                  <c:v>6.9981030000000004</c:v>
                </c:pt>
                <c:pt idx="28671">
                  <c:v>6.99932</c:v>
                </c:pt>
                <c:pt idx="28672">
                  <c:v>6.99932</c:v>
                </c:pt>
                <c:pt idx="28673">
                  <c:v>6.99932</c:v>
                </c:pt>
                <c:pt idx="28674">
                  <c:v>6.99932</c:v>
                </c:pt>
                <c:pt idx="28675">
                  <c:v>6.99932</c:v>
                </c:pt>
                <c:pt idx="28676">
                  <c:v>6.99932</c:v>
                </c:pt>
                <c:pt idx="28677">
                  <c:v>6.99932</c:v>
                </c:pt>
                <c:pt idx="28678">
                  <c:v>6.99932</c:v>
                </c:pt>
                <c:pt idx="28679">
                  <c:v>6.99932</c:v>
                </c:pt>
                <c:pt idx="28680">
                  <c:v>6.99932</c:v>
                </c:pt>
                <c:pt idx="28681">
                  <c:v>7.000534</c:v>
                </c:pt>
                <c:pt idx="28682">
                  <c:v>7.0005360000000003</c:v>
                </c:pt>
                <c:pt idx="28683">
                  <c:v>7.000534</c:v>
                </c:pt>
                <c:pt idx="28684">
                  <c:v>7.000534</c:v>
                </c:pt>
                <c:pt idx="28685">
                  <c:v>7.0005360000000003</c:v>
                </c:pt>
                <c:pt idx="28686">
                  <c:v>7.000534</c:v>
                </c:pt>
                <c:pt idx="28687">
                  <c:v>7.0005360000000003</c:v>
                </c:pt>
                <c:pt idx="28688">
                  <c:v>7.000534</c:v>
                </c:pt>
                <c:pt idx="28689">
                  <c:v>7.000534</c:v>
                </c:pt>
                <c:pt idx="28690">
                  <c:v>6.9981450000000001</c:v>
                </c:pt>
                <c:pt idx="28691">
                  <c:v>6.9993559999999997</c:v>
                </c:pt>
                <c:pt idx="28692">
                  <c:v>6.9993559999999997</c:v>
                </c:pt>
                <c:pt idx="28693">
                  <c:v>6.9993559999999997</c:v>
                </c:pt>
                <c:pt idx="28694">
                  <c:v>7.0005689999999996</c:v>
                </c:pt>
                <c:pt idx="28695">
                  <c:v>7.0005689999999996</c:v>
                </c:pt>
                <c:pt idx="28696">
                  <c:v>7.0005680000000003</c:v>
                </c:pt>
                <c:pt idx="28697">
                  <c:v>7.0005689999999996</c:v>
                </c:pt>
                <c:pt idx="28698">
                  <c:v>7.0005689999999996</c:v>
                </c:pt>
                <c:pt idx="28699">
                  <c:v>7.0005689999999996</c:v>
                </c:pt>
                <c:pt idx="28700">
                  <c:v>7.0005689999999996</c:v>
                </c:pt>
                <c:pt idx="28701">
                  <c:v>7.0005689999999996</c:v>
                </c:pt>
                <c:pt idx="28702">
                  <c:v>7.0005680000000003</c:v>
                </c:pt>
                <c:pt idx="28703">
                  <c:v>7.0005689999999996</c:v>
                </c:pt>
                <c:pt idx="28704">
                  <c:v>7.0005680000000003</c:v>
                </c:pt>
                <c:pt idx="28705">
                  <c:v>7.0005680000000003</c:v>
                </c:pt>
                <c:pt idx="28706">
                  <c:v>7.0005680000000003</c:v>
                </c:pt>
                <c:pt idx="28707">
                  <c:v>7.0005680000000003</c:v>
                </c:pt>
                <c:pt idx="28708">
                  <c:v>6.9993790000000002</c:v>
                </c:pt>
                <c:pt idx="28709">
                  <c:v>6.9993790000000002</c:v>
                </c:pt>
                <c:pt idx="28710">
                  <c:v>6.9993790000000002</c:v>
                </c:pt>
                <c:pt idx="28711">
                  <c:v>6.9993790000000002</c:v>
                </c:pt>
                <c:pt idx="28712">
                  <c:v>6.9993790000000002</c:v>
                </c:pt>
                <c:pt idx="28713">
                  <c:v>6.9993790000000002</c:v>
                </c:pt>
                <c:pt idx="28714">
                  <c:v>7.0005879999999996</c:v>
                </c:pt>
                <c:pt idx="28715">
                  <c:v>7.0005879999999996</c:v>
                </c:pt>
                <c:pt idx="28716">
                  <c:v>6.9993920000000003</c:v>
                </c:pt>
                <c:pt idx="28717">
                  <c:v>6.99939</c:v>
                </c:pt>
                <c:pt idx="28718">
                  <c:v>6.9993920000000003</c:v>
                </c:pt>
                <c:pt idx="28719">
                  <c:v>6.9993920000000003</c:v>
                </c:pt>
                <c:pt idx="28720">
                  <c:v>6.9993920000000003</c:v>
                </c:pt>
                <c:pt idx="28721">
                  <c:v>6.9993920000000003</c:v>
                </c:pt>
                <c:pt idx="28722">
                  <c:v>6.9993920000000003</c:v>
                </c:pt>
                <c:pt idx="28723">
                  <c:v>6.9993920000000003</c:v>
                </c:pt>
                <c:pt idx="28724">
                  <c:v>6.9993920000000003</c:v>
                </c:pt>
                <c:pt idx="28725">
                  <c:v>6.99939</c:v>
                </c:pt>
                <c:pt idx="28726">
                  <c:v>6.99939</c:v>
                </c:pt>
                <c:pt idx="28727">
                  <c:v>6.99939</c:v>
                </c:pt>
                <c:pt idx="28728">
                  <c:v>6.99939</c:v>
                </c:pt>
                <c:pt idx="28729">
                  <c:v>6.99939</c:v>
                </c:pt>
                <c:pt idx="28730">
                  <c:v>7.0005990000000002</c:v>
                </c:pt>
                <c:pt idx="28731">
                  <c:v>7.0018060000000002</c:v>
                </c:pt>
                <c:pt idx="28732">
                  <c:v>6.9993939999999997</c:v>
                </c:pt>
                <c:pt idx="28733">
                  <c:v>6.9993939999999997</c:v>
                </c:pt>
                <c:pt idx="28734">
                  <c:v>6.9993939999999997</c:v>
                </c:pt>
                <c:pt idx="28735">
                  <c:v>6.9993939999999997</c:v>
                </c:pt>
                <c:pt idx="28736">
                  <c:v>6.9993920000000003</c:v>
                </c:pt>
                <c:pt idx="28737">
                  <c:v>6.9993939999999997</c:v>
                </c:pt>
                <c:pt idx="28738">
                  <c:v>6.9993939999999997</c:v>
                </c:pt>
                <c:pt idx="28739">
                  <c:v>6.9993920000000003</c:v>
                </c:pt>
                <c:pt idx="28740">
                  <c:v>6.9993939999999997</c:v>
                </c:pt>
                <c:pt idx="28741">
                  <c:v>6.9993920000000003</c:v>
                </c:pt>
                <c:pt idx="28742">
                  <c:v>6.9993920000000003</c:v>
                </c:pt>
                <c:pt idx="28743">
                  <c:v>7.000597</c:v>
                </c:pt>
                <c:pt idx="28744">
                  <c:v>7.000597</c:v>
                </c:pt>
                <c:pt idx="28745">
                  <c:v>7.0018010000000004</c:v>
                </c:pt>
                <c:pt idx="28746">
                  <c:v>7.0018010000000004</c:v>
                </c:pt>
                <c:pt idx="28747">
                  <c:v>7.0018010000000004</c:v>
                </c:pt>
                <c:pt idx="28748">
                  <c:v>7.0018010000000004</c:v>
                </c:pt>
                <c:pt idx="28749">
                  <c:v>7.0018010000000004</c:v>
                </c:pt>
                <c:pt idx="28750">
                  <c:v>7.0018010000000004</c:v>
                </c:pt>
                <c:pt idx="28751">
                  <c:v>7.0018010000000004</c:v>
                </c:pt>
                <c:pt idx="28752">
                  <c:v>6.9993800000000004</c:v>
                </c:pt>
                <c:pt idx="28753">
                  <c:v>6.9993800000000004</c:v>
                </c:pt>
                <c:pt idx="28754">
                  <c:v>6.9993809999999996</c:v>
                </c:pt>
                <c:pt idx="28755">
                  <c:v>6.9993800000000004</c:v>
                </c:pt>
                <c:pt idx="28756">
                  <c:v>6.9993800000000004</c:v>
                </c:pt>
                <c:pt idx="28757">
                  <c:v>6.9993800000000004</c:v>
                </c:pt>
                <c:pt idx="28758">
                  <c:v>6.9993800000000004</c:v>
                </c:pt>
                <c:pt idx="28759">
                  <c:v>7.0005810000000004</c:v>
                </c:pt>
                <c:pt idx="28760">
                  <c:v>7.0005819999999996</c:v>
                </c:pt>
                <c:pt idx="28761">
                  <c:v>7.0005810000000004</c:v>
                </c:pt>
                <c:pt idx="28762">
                  <c:v>7.0005819999999996</c:v>
                </c:pt>
                <c:pt idx="28763">
                  <c:v>7.0005810000000004</c:v>
                </c:pt>
                <c:pt idx="28764">
                  <c:v>7.0005810000000004</c:v>
                </c:pt>
                <c:pt idx="28765">
                  <c:v>7.0005810000000004</c:v>
                </c:pt>
                <c:pt idx="28766">
                  <c:v>7.0005810000000004</c:v>
                </c:pt>
                <c:pt idx="28767">
                  <c:v>7.0005810000000004</c:v>
                </c:pt>
                <c:pt idx="28768">
                  <c:v>7.0005800000000002</c:v>
                </c:pt>
                <c:pt idx="28769">
                  <c:v>7.0005800000000002</c:v>
                </c:pt>
                <c:pt idx="28770">
                  <c:v>7.0005800000000002</c:v>
                </c:pt>
                <c:pt idx="28771">
                  <c:v>7.0005800000000002</c:v>
                </c:pt>
                <c:pt idx="28772">
                  <c:v>7.0017810000000003</c:v>
                </c:pt>
                <c:pt idx="28773">
                  <c:v>7.0017810000000003</c:v>
                </c:pt>
                <c:pt idx="28774">
                  <c:v>6.9993550000000004</c:v>
                </c:pt>
                <c:pt idx="28775">
                  <c:v>6.9993550000000004</c:v>
                </c:pt>
                <c:pt idx="28776">
                  <c:v>6.9993550000000004</c:v>
                </c:pt>
                <c:pt idx="28777">
                  <c:v>6.9993559999999997</c:v>
                </c:pt>
                <c:pt idx="28778">
                  <c:v>6.9993550000000004</c:v>
                </c:pt>
                <c:pt idx="28779">
                  <c:v>6.9993559999999997</c:v>
                </c:pt>
                <c:pt idx="28780">
                  <c:v>6.9993550000000004</c:v>
                </c:pt>
                <c:pt idx="28781">
                  <c:v>6.9993550000000004</c:v>
                </c:pt>
                <c:pt idx="28782">
                  <c:v>6.9993550000000004</c:v>
                </c:pt>
                <c:pt idx="28783">
                  <c:v>6.9993550000000004</c:v>
                </c:pt>
                <c:pt idx="28784">
                  <c:v>6.9993530000000002</c:v>
                </c:pt>
                <c:pt idx="28785">
                  <c:v>6.9993530000000002</c:v>
                </c:pt>
                <c:pt idx="28786">
                  <c:v>6.9993530000000002</c:v>
                </c:pt>
                <c:pt idx="28787">
                  <c:v>7.0005499999999996</c:v>
                </c:pt>
                <c:pt idx="28788">
                  <c:v>7.0005519999999999</c:v>
                </c:pt>
                <c:pt idx="28789">
                  <c:v>7.0005509999999997</c:v>
                </c:pt>
                <c:pt idx="28790">
                  <c:v>7.0005509999999997</c:v>
                </c:pt>
                <c:pt idx="28791">
                  <c:v>7.0017490000000002</c:v>
                </c:pt>
                <c:pt idx="28792">
                  <c:v>7.0017500000000004</c:v>
                </c:pt>
                <c:pt idx="28793">
                  <c:v>7.0017500000000004</c:v>
                </c:pt>
                <c:pt idx="28794">
                  <c:v>7.0017500000000004</c:v>
                </c:pt>
                <c:pt idx="28795">
                  <c:v>7.0029469999999998</c:v>
                </c:pt>
                <c:pt idx="28796">
                  <c:v>7.0029490000000001</c:v>
                </c:pt>
                <c:pt idx="28797">
                  <c:v>7.0029469999999998</c:v>
                </c:pt>
                <c:pt idx="28798">
                  <c:v>7.0029469999999998</c:v>
                </c:pt>
                <c:pt idx="28799">
                  <c:v>7.0029469999999998</c:v>
                </c:pt>
                <c:pt idx="28800">
                  <c:v>7.0041450000000003</c:v>
                </c:pt>
                <c:pt idx="28801">
                  <c:v>7.0041469999999997</c:v>
                </c:pt>
                <c:pt idx="28802">
                  <c:v>7.0017050000000003</c:v>
                </c:pt>
                <c:pt idx="28803">
                  <c:v>7.0017050000000003</c:v>
                </c:pt>
                <c:pt idx="28804">
                  <c:v>7.0029000000000003</c:v>
                </c:pt>
                <c:pt idx="28805">
                  <c:v>7.0029000000000003</c:v>
                </c:pt>
                <c:pt idx="28806">
                  <c:v>7.0029000000000003</c:v>
                </c:pt>
                <c:pt idx="28807">
                  <c:v>7.0029019999999997</c:v>
                </c:pt>
                <c:pt idx="28808">
                  <c:v>7.0029000000000003</c:v>
                </c:pt>
                <c:pt idx="28809">
                  <c:v>7.0029000000000003</c:v>
                </c:pt>
                <c:pt idx="28810">
                  <c:v>7.0029000000000003</c:v>
                </c:pt>
                <c:pt idx="28811">
                  <c:v>7.0029000000000003</c:v>
                </c:pt>
                <c:pt idx="28812">
                  <c:v>7.0029000000000003</c:v>
                </c:pt>
                <c:pt idx="28813">
                  <c:v>7.0029000000000003</c:v>
                </c:pt>
                <c:pt idx="28814">
                  <c:v>7.0029000000000003</c:v>
                </c:pt>
                <c:pt idx="28815">
                  <c:v>7.0029000000000003</c:v>
                </c:pt>
                <c:pt idx="28816">
                  <c:v>7.0029000000000003</c:v>
                </c:pt>
                <c:pt idx="28817">
                  <c:v>7.0029019999999997</c:v>
                </c:pt>
                <c:pt idx="28818">
                  <c:v>7.0029019999999997</c:v>
                </c:pt>
                <c:pt idx="28819">
                  <c:v>7.0029000000000003</c:v>
                </c:pt>
                <c:pt idx="28820">
                  <c:v>7.0029000000000003</c:v>
                </c:pt>
                <c:pt idx="28821">
                  <c:v>7.0029000000000003</c:v>
                </c:pt>
                <c:pt idx="28822">
                  <c:v>7.0040959999999997</c:v>
                </c:pt>
                <c:pt idx="28823">
                  <c:v>7.0040959999999997</c:v>
                </c:pt>
                <c:pt idx="28824">
                  <c:v>7.0040959999999997</c:v>
                </c:pt>
                <c:pt idx="28825">
                  <c:v>7.0016489999999996</c:v>
                </c:pt>
                <c:pt idx="28826">
                  <c:v>7.0016489999999996</c:v>
                </c:pt>
                <c:pt idx="28827">
                  <c:v>7.0016489999999996</c:v>
                </c:pt>
                <c:pt idx="28828">
                  <c:v>7.0016499999999997</c:v>
                </c:pt>
                <c:pt idx="28829">
                  <c:v>7.0016489999999996</c:v>
                </c:pt>
                <c:pt idx="28830">
                  <c:v>7.0016489999999996</c:v>
                </c:pt>
                <c:pt idx="28831">
                  <c:v>7.0016489999999996</c:v>
                </c:pt>
                <c:pt idx="28832">
                  <c:v>7.0016489999999996</c:v>
                </c:pt>
                <c:pt idx="28833">
                  <c:v>7.0016489999999996</c:v>
                </c:pt>
                <c:pt idx="28834">
                  <c:v>7.0016489999999996</c:v>
                </c:pt>
                <c:pt idx="28835">
                  <c:v>7.0028430000000004</c:v>
                </c:pt>
                <c:pt idx="28836">
                  <c:v>7.0028430000000004</c:v>
                </c:pt>
                <c:pt idx="28837">
                  <c:v>7.0028430000000004</c:v>
                </c:pt>
                <c:pt idx="28838">
                  <c:v>7.0028420000000002</c:v>
                </c:pt>
                <c:pt idx="28839">
                  <c:v>7.0028420000000002</c:v>
                </c:pt>
                <c:pt idx="28840">
                  <c:v>7.0028420000000002</c:v>
                </c:pt>
                <c:pt idx="28841">
                  <c:v>7.0028420000000002</c:v>
                </c:pt>
                <c:pt idx="28842">
                  <c:v>7.0028420000000002</c:v>
                </c:pt>
                <c:pt idx="28843">
                  <c:v>7.0028420000000002</c:v>
                </c:pt>
                <c:pt idx="28844">
                  <c:v>7.0015799999999997</c:v>
                </c:pt>
                <c:pt idx="28845">
                  <c:v>7.0015799999999997</c:v>
                </c:pt>
                <c:pt idx="28846">
                  <c:v>7.0015799999999997</c:v>
                </c:pt>
                <c:pt idx="28847">
                  <c:v>7.0015799999999997</c:v>
                </c:pt>
                <c:pt idx="28848">
                  <c:v>7.0015799999999997</c:v>
                </c:pt>
                <c:pt idx="28849">
                  <c:v>7.0027689999999998</c:v>
                </c:pt>
                <c:pt idx="28850">
                  <c:v>7.0027699999999999</c:v>
                </c:pt>
                <c:pt idx="28851">
                  <c:v>7.0027710000000001</c:v>
                </c:pt>
                <c:pt idx="28852">
                  <c:v>7.0027699999999999</c:v>
                </c:pt>
                <c:pt idx="28853">
                  <c:v>7.0027699999999999</c:v>
                </c:pt>
                <c:pt idx="28854">
                  <c:v>7.0027699999999999</c:v>
                </c:pt>
                <c:pt idx="28855">
                  <c:v>7.0027699999999999</c:v>
                </c:pt>
                <c:pt idx="28856">
                  <c:v>7.0027710000000001</c:v>
                </c:pt>
                <c:pt idx="28857">
                  <c:v>7.0027720000000002</c:v>
                </c:pt>
                <c:pt idx="28858">
                  <c:v>7.0027710000000001</c:v>
                </c:pt>
                <c:pt idx="28859">
                  <c:v>7.0027699999999999</c:v>
                </c:pt>
                <c:pt idx="28860">
                  <c:v>7.0027699999999999</c:v>
                </c:pt>
                <c:pt idx="28861">
                  <c:v>7.0027699999999999</c:v>
                </c:pt>
                <c:pt idx="28862">
                  <c:v>7.0027710000000001</c:v>
                </c:pt>
                <c:pt idx="28863">
                  <c:v>7.0027699999999999</c:v>
                </c:pt>
                <c:pt idx="28864">
                  <c:v>7.0027699999999999</c:v>
                </c:pt>
                <c:pt idx="28865">
                  <c:v>7.0027699999999999</c:v>
                </c:pt>
                <c:pt idx="28866">
                  <c:v>7.0027699999999999</c:v>
                </c:pt>
                <c:pt idx="28867">
                  <c:v>7.0027689999999998</c:v>
                </c:pt>
                <c:pt idx="28868">
                  <c:v>7.0027699999999999</c:v>
                </c:pt>
                <c:pt idx="28869">
                  <c:v>7.0027699999999999</c:v>
                </c:pt>
                <c:pt idx="28870">
                  <c:v>7.0027699999999999</c:v>
                </c:pt>
                <c:pt idx="28871">
                  <c:v>7.0027699999999999</c:v>
                </c:pt>
                <c:pt idx="28872">
                  <c:v>7.0027699999999999</c:v>
                </c:pt>
                <c:pt idx="28873">
                  <c:v>7.0027699999999999</c:v>
                </c:pt>
                <c:pt idx="28874">
                  <c:v>7.0027699999999999</c:v>
                </c:pt>
                <c:pt idx="28875">
                  <c:v>7.0039600000000002</c:v>
                </c:pt>
                <c:pt idx="28876">
                  <c:v>7.0039600000000002</c:v>
                </c:pt>
                <c:pt idx="28877">
                  <c:v>7.0039600000000002</c:v>
                </c:pt>
                <c:pt idx="28878">
                  <c:v>7.0039600000000002</c:v>
                </c:pt>
                <c:pt idx="28879">
                  <c:v>7.0039600000000002</c:v>
                </c:pt>
                <c:pt idx="28880">
                  <c:v>7.0039600000000002</c:v>
                </c:pt>
                <c:pt idx="28881">
                  <c:v>7.0039600000000002</c:v>
                </c:pt>
                <c:pt idx="28882">
                  <c:v>7.0039600000000002</c:v>
                </c:pt>
                <c:pt idx="28883">
                  <c:v>7.0039600000000002</c:v>
                </c:pt>
                <c:pt idx="28884">
                  <c:v>7.0039600000000002</c:v>
                </c:pt>
                <c:pt idx="28885">
                  <c:v>7.0039600000000002</c:v>
                </c:pt>
                <c:pt idx="28886">
                  <c:v>7.0039600000000002</c:v>
                </c:pt>
                <c:pt idx="28887">
                  <c:v>7.0039600000000002</c:v>
                </c:pt>
                <c:pt idx="28888">
                  <c:v>7.0039600000000002</c:v>
                </c:pt>
                <c:pt idx="28889">
                  <c:v>7.0039600000000002</c:v>
                </c:pt>
                <c:pt idx="28890">
                  <c:v>7.0039600000000002</c:v>
                </c:pt>
                <c:pt idx="28891">
                  <c:v>7.0039600000000002</c:v>
                </c:pt>
                <c:pt idx="28892">
                  <c:v>7.0051490000000003</c:v>
                </c:pt>
                <c:pt idx="28893">
                  <c:v>7.0051490000000003</c:v>
                </c:pt>
                <c:pt idx="28894">
                  <c:v>7.0051490000000003</c:v>
                </c:pt>
                <c:pt idx="28895">
                  <c:v>7.0051490000000003</c:v>
                </c:pt>
                <c:pt idx="28896">
                  <c:v>7.0051490000000003</c:v>
                </c:pt>
                <c:pt idx="28897">
                  <c:v>7.0051490000000003</c:v>
                </c:pt>
                <c:pt idx="28898">
                  <c:v>7.0026799999999998</c:v>
                </c:pt>
                <c:pt idx="28899">
                  <c:v>7.0026799999999998</c:v>
                </c:pt>
                <c:pt idx="28900">
                  <c:v>7.0026799999999998</c:v>
                </c:pt>
                <c:pt idx="28901">
                  <c:v>7.0050559999999997</c:v>
                </c:pt>
                <c:pt idx="28902">
                  <c:v>7.0050559999999997</c:v>
                </c:pt>
                <c:pt idx="28903">
                  <c:v>7.0050549999999996</c:v>
                </c:pt>
                <c:pt idx="28904">
                  <c:v>7.0050549999999996</c:v>
                </c:pt>
                <c:pt idx="28905">
                  <c:v>7.0050549999999996</c:v>
                </c:pt>
                <c:pt idx="28906">
                  <c:v>7.0062430000000004</c:v>
                </c:pt>
                <c:pt idx="28907">
                  <c:v>7.0062430000000004</c:v>
                </c:pt>
                <c:pt idx="28908">
                  <c:v>7.0062410000000002</c:v>
                </c:pt>
                <c:pt idx="28909">
                  <c:v>7.0074290000000001</c:v>
                </c:pt>
                <c:pt idx="28910">
                  <c:v>7.00495</c:v>
                </c:pt>
                <c:pt idx="28911">
                  <c:v>7.00495</c:v>
                </c:pt>
                <c:pt idx="28912">
                  <c:v>7.00495</c:v>
                </c:pt>
                <c:pt idx="28913">
                  <c:v>7.00495</c:v>
                </c:pt>
                <c:pt idx="28914">
                  <c:v>7.00495</c:v>
                </c:pt>
                <c:pt idx="28915">
                  <c:v>7.00495</c:v>
                </c:pt>
                <c:pt idx="28916">
                  <c:v>7.00495</c:v>
                </c:pt>
                <c:pt idx="28917">
                  <c:v>7.00495</c:v>
                </c:pt>
                <c:pt idx="28918">
                  <c:v>7.00495</c:v>
                </c:pt>
                <c:pt idx="28919">
                  <c:v>7.00495</c:v>
                </c:pt>
                <c:pt idx="28920">
                  <c:v>7.00495</c:v>
                </c:pt>
                <c:pt idx="28921">
                  <c:v>7.00495</c:v>
                </c:pt>
                <c:pt idx="28922">
                  <c:v>7.00495</c:v>
                </c:pt>
                <c:pt idx="28923">
                  <c:v>7.00495</c:v>
                </c:pt>
                <c:pt idx="28924">
                  <c:v>7.00495</c:v>
                </c:pt>
                <c:pt idx="28925">
                  <c:v>7.00495</c:v>
                </c:pt>
                <c:pt idx="28926">
                  <c:v>7.00495</c:v>
                </c:pt>
                <c:pt idx="28927">
                  <c:v>7.0061340000000003</c:v>
                </c:pt>
                <c:pt idx="28928">
                  <c:v>7.0061340000000003</c:v>
                </c:pt>
                <c:pt idx="28929">
                  <c:v>7.0061340000000003</c:v>
                </c:pt>
                <c:pt idx="28930">
                  <c:v>7.0061340000000003</c:v>
                </c:pt>
                <c:pt idx="28931">
                  <c:v>7.0061340000000003</c:v>
                </c:pt>
                <c:pt idx="28932">
                  <c:v>7.0061340000000003</c:v>
                </c:pt>
                <c:pt idx="28933">
                  <c:v>7.0036509999999996</c:v>
                </c:pt>
                <c:pt idx="28934">
                  <c:v>7.0036509999999996</c:v>
                </c:pt>
                <c:pt idx="28935">
                  <c:v>7.0036509999999996</c:v>
                </c:pt>
                <c:pt idx="28936">
                  <c:v>7.0036509999999996</c:v>
                </c:pt>
                <c:pt idx="28937">
                  <c:v>7.0036509999999996</c:v>
                </c:pt>
                <c:pt idx="28938">
                  <c:v>7.0036509999999996</c:v>
                </c:pt>
                <c:pt idx="28939">
                  <c:v>7.0036509999999996</c:v>
                </c:pt>
                <c:pt idx="28940">
                  <c:v>7.0036509999999996</c:v>
                </c:pt>
                <c:pt idx="28941">
                  <c:v>7.0036519999999998</c:v>
                </c:pt>
                <c:pt idx="28942">
                  <c:v>7.0048320000000004</c:v>
                </c:pt>
                <c:pt idx="28943">
                  <c:v>7.0048339999999998</c:v>
                </c:pt>
                <c:pt idx="28944">
                  <c:v>7.0048320000000004</c:v>
                </c:pt>
                <c:pt idx="28945">
                  <c:v>7.0048339999999998</c:v>
                </c:pt>
                <c:pt idx="28946">
                  <c:v>7.0048320000000004</c:v>
                </c:pt>
                <c:pt idx="28947">
                  <c:v>7.0048320000000004</c:v>
                </c:pt>
                <c:pt idx="28948">
                  <c:v>7.0060120000000001</c:v>
                </c:pt>
                <c:pt idx="28949">
                  <c:v>7.0060120000000001</c:v>
                </c:pt>
                <c:pt idx="28950">
                  <c:v>7.0060120000000001</c:v>
                </c:pt>
                <c:pt idx="28951">
                  <c:v>7.0060120000000001</c:v>
                </c:pt>
                <c:pt idx="28952">
                  <c:v>7.0060120000000001</c:v>
                </c:pt>
                <c:pt idx="28953">
                  <c:v>7.0060120000000001</c:v>
                </c:pt>
                <c:pt idx="28954">
                  <c:v>7.0060120000000001</c:v>
                </c:pt>
                <c:pt idx="28955">
                  <c:v>7.0060120000000001</c:v>
                </c:pt>
                <c:pt idx="28956">
                  <c:v>7.0060120000000001</c:v>
                </c:pt>
                <c:pt idx="28957">
                  <c:v>7.0060120000000001</c:v>
                </c:pt>
                <c:pt idx="28958">
                  <c:v>7.0060120000000001</c:v>
                </c:pt>
                <c:pt idx="28959">
                  <c:v>7.0060120000000001</c:v>
                </c:pt>
                <c:pt idx="28960">
                  <c:v>7.0071940000000001</c:v>
                </c:pt>
                <c:pt idx="28961">
                  <c:v>7.0071940000000001</c:v>
                </c:pt>
                <c:pt idx="28962">
                  <c:v>7.0071940000000001</c:v>
                </c:pt>
                <c:pt idx="28963">
                  <c:v>7.0071940000000001</c:v>
                </c:pt>
                <c:pt idx="28964">
                  <c:v>7.008375</c:v>
                </c:pt>
                <c:pt idx="28965">
                  <c:v>7.0083760000000002</c:v>
                </c:pt>
                <c:pt idx="28966">
                  <c:v>7.0083760000000002</c:v>
                </c:pt>
                <c:pt idx="28967">
                  <c:v>7.0083760000000002</c:v>
                </c:pt>
                <c:pt idx="28968">
                  <c:v>7.0083760000000002</c:v>
                </c:pt>
                <c:pt idx="28969">
                  <c:v>7.0083760000000002</c:v>
                </c:pt>
                <c:pt idx="28970">
                  <c:v>7.0083760000000002</c:v>
                </c:pt>
                <c:pt idx="28971">
                  <c:v>7.0083760000000002</c:v>
                </c:pt>
                <c:pt idx="28972">
                  <c:v>7.0083760000000002</c:v>
                </c:pt>
                <c:pt idx="28973">
                  <c:v>7.008375</c:v>
                </c:pt>
                <c:pt idx="28974">
                  <c:v>7.008375</c:v>
                </c:pt>
                <c:pt idx="28975">
                  <c:v>7.0058790000000002</c:v>
                </c:pt>
                <c:pt idx="28976">
                  <c:v>7.0058800000000003</c:v>
                </c:pt>
                <c:pt idx="28977">
                  <c:v>7.0058790000000002</c:v>
                </c:pt>
                <c:pt idx="28978">
                  <c:v>7.0058800000000003</c:v>
                </c:pt>
                <c:pt idx="28979">
                  <c:v>7.0058790000000002</c:v>
                </c:pt>
                <c:pt idx="28980">
                  <c:v>7.005878</c:v>
                </c:pt>
                <c:pt idx="28981">
                  <c:v>7.005878</c:v>
                </c:pt>
                <c:pt idx="28982">
                  <c:v>7.005878</c:v>
                </c:pt>
                <c:pt idx="28983">
                  <c:v>7.0070560000000004</c:v>
                </c:pt>
                <c:pt idx="28984">
                  <c:v>7.0070560000000004</c:v>
                </c:pt>
                <c:pt idx="28985">
                  <c:v>7.0070560000000004</c:v>
                </c:pt>
                <c:pt idx="28986">
                  <c:v>7.0070560000000004</c:v>
                </c:pt>
                <c:pt idx="28987">
                  <c:v>7.0070560000000004</c:v>
                </c:pt>
                <c:pt idx="28988">
                  <c:v>7.0070560000000004</c:v>
                </c:pt>
                <c:pt idx="28989">
                  <c:v>7.0045539999999997</c:v>
                </c:pt>
                <c:pt idx="28990">
                  <c:v>7.0057280000000004</c:v>
                </c:pt>
                <c:pt idx="28991">
                  <c:v>7.006901</c:v>
                </c:pt>
                <c:pt idx="28992">
                  <c:v>7.006901</c:v>
                </c:pt>
                <c:pt idx="28993">
                  <c:v>7.0069030000000003</c:v>
                </c:pt>
                <c:pt idx="28994">
                  <c:v>7.0069030000000003</c:v>
                </c:pt>
                <c:pt idx="28995">
                  <c:v>7.0069030000000003</c:v>
                </c:pt>
                <c:pt idx="28996">
                  <c:v>7.0069030000000003</c:v>
                </c:pt>
                <c:pt idx="28997">
                  <c:v>7.006901</c:v>
                </c:pt>
                <c:pt idx="28998">
                  <c:v>7.006901</c:v>
                </c:pt>
                <c:pt idx="28999">
                  <c:v>7.0069030000000003</c:v>
                </c:pt>
                <c:pt idx="29000">
                  <c:v>7.006901</c:v>
                </c:pt>
                <c:pt idx="29001">
                  <c:v>7.006901</c:v>
                </c:pt>
                <c:pt idx="29002">
                  <c:v>7.006901</c:v>
                </c:pt>
                <c:pt idx="29003">
                  <c:v>7.006901</c:v>
                </c:pt>
                <c:pt idx="29004">
                  <c:v>7.006901</c:v>
                </c:pt>
                <c:pt idx="29005">
                  <c:v>7.006901</c:v>
                </c:pt>
                <c:pt idx="29006">
                  <c:v>7.006901</c:v>
                </c:pt>
                <c:pt idx="29007">
                  <c:v>7.006901</c:v>
                </c:pt>
                <c:pt idx="29008">
                  <c:v>7.0068999999999999</c:v>
                </c:pt>
                <c:pt idx="29009">
                  <c:v>7.006901</c:v>
                </c:pt>
                <c:pt idx="29010">
                  <c:v>7.006901</c:v>
                </c:pt>
                <c:pt idx="29011">
                  <c:v>7.006901</c:v>
                </c:pt>
                <c:pt idx="29012">
                  <c:v>7.006901</c:v>
                </c:pt>
                <c:pt idx="29013">
                  <c:v>7.006901</c:v>
                </c:pt>
                <c:pt idx="29014">
                  <c:v>7.006901</c:v>
                </c:pt>
                <c:pt idx="29015">
                  <c:v>7.008076</c:v>
                </c:pt>
                <c:pt idx="29016">
                  <c:v>7.008076</c:v>
                </c:pt>
                <c:pt idx="29017">
                  <c:v>7.008076</c:v>
                </c:pt>
                <c:pt idx="29018">
                  <c:v>7.008076</c:v>
                </c:pt>
                <c:pt idx="29019">
                  <c:v>7.0055620000000003</c:v>
                </c:pt>
                <c:pt idx="29020">
                  <c:v>7.0055630000000004</c:v>
                </c:pt>
                <c:pt idx="29021">
                  <c:v>7.0067349999999999</c:v>
                </c:pt>
                <c:pt idx="29022">
                  <c:v>7.0067349999999999</c:v>
                </c:pt>
                <c:pt idx="29023">
                  <c:v>7.0067339999999998</c:v>
                </c:pt>
                <c:pt idx="29024">
                  <c:v>7.0067339999999998</c:v>
                </c:pt>
                <c:pt idx="29025">
                  <c:v>7.0067349999999999</c:v>
                </c:pt>
                <c:pt idx="29026">
                  <c:v>7.0067339999999998</c:v>
                </c:pt>
                <c:pt idx="29027">
                  <c:v>7.0079050000000001</c:v>
                </c:pt>
                <c:pt idx="29028">
                  <c:v>7.0079050000000001</c:v>
                </c:pt>
                <c:pt idx="29029">
                  <c:v>7.0090750000000002</c:v>
                </c:pt>
                <c:pt idx="29030">
                  <c:v>7.0090760000000003</c:v>
                </c:pt>
                <c:pt idx="29031">
                  <c:v>7.0065530000000003</c:v>
                </c:pt>
                <c:pt idx="29032">
                  <c:v>7.0077220000000002</c:v>
                </c:pt>
                <c:pt idx="29033">
                  <c:v>7.0077220000000002</c:v>
                </c:pt>
                <c:pt idx="29034">
                  <c:v>7.0077220000000002</c:v>
                </c:pt>
                <c:pt idx="29035">
                  <c:v>7.0077239999999996</c:v>
                </c:pt>
                <c:pt idx="29036">
                  <c:v>7.0077220000000002</c:v>
                </c:pt>
                <c:pt idx="29037">
                  <c:v>7.0077220000000002</c:v>
                </c:pt>
                <c:pt idx="29038">
                  <c:v>7.0077220000000002</c:v>
                </c:pt>
                <c:pt idx="29039">
                  <c:v>7.0077220000000002</c:v>
                </c:pt>
                <c:pt idx="29040">
                  <c:v>7.0077220000000002</c:v>
                </c:pt>
                <c:pt idx="29041">
                  <c:v>7.0088910000000002</c:v>
                </c:pt>
                <c:pt idx="29042">
                  <c:v>7.0088920000000003</c:v>
                </c:pt>
                <c:pt idx="29043">
                  <c:v>7.0088910000000002</c:v>
                </c:pt>
                <c:pt idx="29044">
                  <c:v>7.0088900000000001</c:v>
                </c:pt>
                <c:pt idx="29045">
                  <c:v>7.0088910000000002</c:v>
                </c:pt>
                <c:pt idx="29046">
                  <c:v>7.00753</c:v>
                </c:pt>
                <c:pt idx="29047">
                  <c:v>7.00753</c:v>
                </c:pt>
                <c:pt idx="29048">
                  <c:v>7.00753</c:v>
                </c:pt>
                <c:pt idx="29049">
                  <c:v>7.0086959999999996</c:v>
                </c:pt>
                <c:pt idx="29050">
                  <c:v>7.0086940000000002</c:v>
                </c:pt>
                <c:pt idx="29051">
                  <c:v>7.0086950000000003</c:v>
                </c:pt>
                <c:pt idx="29052">
                  <c:v>7.0086959999999996</c:v>
                </c:pt>
                <c:pt idx="29053">
                  <c:v>7.0086959999999996</c:v>
                </c:pt>
                <c:pt idx="29054">
                  <c:v>7.0086950000000003</c:v>
                </c:pt>
                <c:pt idx="29055">
                  <c:v>7.0086950000000003</c:v>
                </c:pt>
                <c:pt idx="29056">
                  <c:v>7.0086950000000003</c:v>
                </c:pt>
                <c:pt idx="29057">
                  <c:v>7.0086950000000003</c:v>
                </c:pt>
                <c:pt idx="29058">
                  <c:v>7.009862</c:v>
                </c:pt>
                <c:pt idx="29059">
                  <c:v>7.009862</c:v>
                </c:pt>
                <c:pt idx="29060">
                  <c:v>7.009862</c:v>
                </c:pt>
                <c:pt idx="29061">
                  <c:v>7.009862</c:v>
                </c:pt>
                <c:pt idx="29062">
                  <c:v>7.009862</c:v>
                </c:pt>
                <c:pt idx="29063">
                  <c:v>7.009862</c:v>
                </c:pt>
                <c:pt idx="29064">
                  <c:v>7.009862</c:v>
                </c:pt>
                <c:pt idx="29065">
                  <c:v>7.009862</c:v>
                </c:pt>
                <c:pt idx="29066">
                  <c:v>7.009862</c:v>
                </c:pt>
                <c:pt idx="29067">
                  <c:v>7.009862</c:v>
                </c:pt>
                <c:pt idx="29068">
                  <c:v>7.009862</c:v>
                </c:pt>
                <c:pt idx="29069">
                  <c:v>7.0098609999999999</c:v>
                </c:pt>
                <c:pt idx="29070">
                  <c:v>7.0098609999999999</c:v>
                </c:pt>
                <c:pt idx="29071">
                  <c:v>7.0098599999999998</c:v>
                </c:pt>
                <c:pt idx="29072">
                  <c:v>7.0098599999999998</c:v>
                </c:pt>
                <c:pt idx="29073">
                  <c:v>7.0084840000000002</c:v>
                </c:pt>
                <c:pt idx="29074">
                  <c:v>7.0084840000000002</c:v>
                </c:pt>
                <c:pt idx="29075">
                  <c:v>7.0084840000000002</c:v>
                </c:pt>
                <c:pt idx="29076">
                  <c:v>7.0084840000000002</c:v>
                </c:pt>
                <c:pt idx="29077">
                  <c:v>7.0096439999999998</c:v>
                </c:pt>
                <c:pt idx="29078">
                  <c:v>7.0096439999999998</c:v>
                </c:pt>
                <c:pt idx="29079">
                  <c:v>7.0096439999999998</c:v>
                </c:pt>
                <c:pt idx="29080">
                  <c:v>7.0096439999999998</c:v>
                </c:pt>
                <c:pt idx="29081">
                  <c:v>7.0096439999999998</c:v>
                </c:pt>
                <c:pt idx="29082">
                  <c:v>7.0096439999999998</c:v>
                </c:pt>
                <c:pt idx="29083">
                  <c:v>7.0096439999999998</c:v>
                </c:pt>
                <c:pt idx="29084">
                  <c:v>7.0082560000000003</c:v>
                </c:pt>
                <c:pt idx="29085">
                  <c:v>7.0082560000000003</c:v>
                </c:pt>
                <c:pt idx="29086">
                  <c:v>7.0082560000000003</c:v>
                </c:pt>
                <c:pt idx="29087">
                  <c:v>7.0082560000000003</c:v>
                </c:pt>
                <c:pt idx="29088">
                  <c:v>7.0082560000000003</c:v>
                </c:pt>
                <c:pt idx="29089">
                  <c:v>7.0094130000000003</c:v>
                </c:pt>
                <c:pt idx="29090">
                  <c:v>7.0094130000000003</c:v>
                </c:pt>
                <c:pt idx="29091">
                  <c:v>7.0094130000000003</c:v>
                </c:pt>
                <c:pt idx="29092">
                  <c:v>7.0094130000000003</c:v>
                </c:pt>
                <c:pt idx="29093">
                  <c:v>7.0105719999999998</c:v>
                </c:pt>
                <c:pt idx="29094">
                  <c:v>7.0105740000000001</c:v>
                </c:pt>
                <c:pt idx="29095">
                  <c:v>7.0105719999999998</c:v>
                </c:pt>
                <c:pt idx="29096">
                  <c:v>7.0105740000000001</c:v>
                </c:pt>
                <c:pt idx="29097">
                  <c:v>7.0105740000000001</c:v>
                </c:pt>
                <c:pt idx="29098">
                  <c:v>7.0105740000000001</c:v>
                </c:pt>
                <c:pt idx="29099">
                  <c:v>7.0105719999999998</c:v>
                </c:pt>
                <c:pt idx="29100">
                  <c:v>7.0105719999999998</c:v>
                </c:pt>
                <c:pt idx="29101">
                  <c:v>7.0080179999999999</c:v>
                </c:pt>
                <c:pt idx="29102">
                  <c:v>7.0080179999999999</c:v>
                </c:pt>
                <c:pt idx="29103">
                  <c:v>7.0080179999999999</c:v>
                </c:pt>
                <c:pt idx="29104">
                  <c:v>7.0080179999999999</c:v>
                </c:pt>
                <c:pt idx="29105">
                  <c:v>7.0080179999999999</c:v>
                </c:pt>
                <c:pt idx="29106">
                  <c:v>7.0080179999999999</c:v>
                </c:pt>
                <c:pt idx="29107">
                  <c:v>7.0080179999999999</c:v>
                </c:pt>
                <c:pt idx="29108">
                  <c:v>7.0080179999999999</c:v>
                </c:pt>
                <c:pt idx="29109">
                  <c:v>7.0103309999999999</c:v>
                </c:pt>
                <c:pt idx="29110">
                  <c:v>7.010332</c:v>
                </c:pt>
                <c:pt idx="29111">
                  <c:v>7.0103309999999999</c:v>
                </c:pt>
                <c:pt idx="29112">
                  <c:v>7.0103309999999999</c:v>
                </c:pt>
                <c:pt idx="29113">
                  <c:v>7.0103299999999997</c:v>
                </c:pt>
                <c:pt idx="29114">
                  <c:v>7.0103299999999997</c:v>
                </c:pt>
                <c:pt idx="29115">
                  <c:v>7.0103299999999997</c:v>
                </c:pt>
                <c:pt idx="29116">
                  <c:v>7.0103299999999997</c:v>
                </c:pt>
                <c:pt idx="29117">
                  <c:v>7.0103299999999997</c:v>
                </c:pt>
                <c:pt idx="29118">
                  <c:v>7.0114859999999997</c:v>
                </c:pt>
                <c:pt idx="29119">
                  <c:v>7.0089199999999998</c:v>
                </c:pt>
                <c:pt idx="29120">
                  <c:v>7.0089199999999998</c:v>
                </c:pt>
                <c:pt idx="29121">
                  <c:v>7.0089189999999997</c:v>
                </c:pt>
                <c:pt idx="29122">
                  <c:v>7.0100709999999999</c:v>
                </c:pt>
                <c:pt idx="29123">
                  <c:v>7.0100709999999999</c:v>
                </c:pt>
                <c:pt idx="29124">
                  <c:v>7.0112240000000003</c:v>
                </c:pt>
                <c:pt idx="29125">
                  <c:v>7.0112240000000003</c:v>
                </c:pt>
                <c:pt idx="29126">
                  <c:v>7.0112240000000003</c:v>
                </c:pt>
                <c:pt idx="29127">
                  <c:v>7.0112240000000003</c:v>
                </c:pt>
                <c:pt idx="29128">
                  <c:v>7.0112240000000003</c:v>
                </c:pt>
                <c:pt idx="29129">
                  <c:v>7.0112240000000003</c:v>
                </c:pt>
                <c:pt idx="29130">
                  <c:v>7.0112240000000003</c:v>
                </c:pt>
                <c:pt idx="29131">
                  <c:v>7.0112240000000003</c:v>
                </c:pt>
                <c:pt idx="29132">
                  <c:v>7.0112240000000003</c:v>
                </c:pt>
                <c:pt idx="29133">
                  <c:v>7.0112240000000003</c:v>
                </c:pt>
                <c:pt idx="29134">
                  <c:v>7.0086500000000003</c:v>
                </c:pt>
                <c:pt idx="29135">
                  <c:v>7.0086500000000003</c:v>
                </c:pt>
                <c:pt idx="29136">
                  <c:v>7.0086500000000003</c:v>
                </c:pt>
                <c:pt idx="29137">
                  <c:v>7.0086510000000004</c:v>
                </c:pt>
                <c:pt idx="29138">
                  <c:v>7.0086500000000003</c:v>
                </c:pt>
                <c:pt idx="29139">
                  <c:v>7.0086500000000003</c:v>
                </c:pt>
                <c:pt idx="29140">
                  <c:v>7.0098000000000003</c:v>
                </c:pt>
                <c:pt idx="29141">
                  <c:v>7.0098000000000003</c:v>
                </c:pt>
                <c:pt idx="29142">
                  <c:v>7.0098000000000003</c:v>
                </c:pt>
                <c:pt idx="29143">
                  <c:v>7.0098000000000003</c:v>
                </c:pt>
                <c:pt idx="29144">
                  <c:v>7.0098000000000003</c:v>
                </c:pt>
                <c:pt idx="29145">
                  <c:v>7.0098000000000003</c:v>
                </c:pt>
                <c:pt idx="29146">
                  <c:v>7.0109500000000002</c:v>
                </c:pt>
                <c:pt idx="29147">
                  <c:v>7.0109500000000002</c:v>
                </c:pt>
                <c:pt idx="29148">
                  <c:v>7.0109500000000002</c:v>
                </c:pt>
                <c:pt idx="29149">
                  <c:v>7.0095190000000001</c:v>
                </c:pt>
                <c:pt idx="29150">
                  <c:v>7.0095190000000001</c:v>
                </c:pt>
                <c:pt idx="29151">
                  <c:v>7.0095190000000001</c:v>
                </c:pt>
                <c:pt idx="29152">
                  <c:v>7.0095190000000001</c:v>
                </c:pt>
                <c:pt idx="29153">
                  <c:v>7.0095190000000001</c:v>
                </c:pt>
                <c:pt idx="29154">
                  <c:v>7.0095190000000001</c:v>
                </c:pt>
                <c:pt idx="29155">
                  <c:v>7.0095190000000001</c:v>
                </c:pt>
                <c:pt idx="29156">
                  <c:v>7.0106650000000004</c:v>
                </c:pt>
                <c:pt idx="29157">
                  <c:v>7.0106640000000002</c:v>
                </c:pt>
                <c:pt idx="29158">
                  <c:v>7.0129609999999998</c:v>
                </c:pt>
                <c:pt idx="29159">
                  <c:v>7.0129609999999998</c:v>
                </c:pt>
                <c:pt idx="29160">
                  <c:v>7.0103689999999999</c:v>
                </c:pt>
                <c:pt idx="29161">
                  <c:v>7.0103689999999999</c:v>
                </c:pt>
                <c:pt idx="29162">
                  <c:v>7.0103689999999999</c:v>
                </c:pt>
                <c:pt idx="29163">
                  <c:v>7.0103689999999999</c:v>
                </c:pt>
                <c:pt idx="29164">
                  <c:v>7.0103679999999997</c:v>
                </c:pt>
                <c:pt idx="29165">
                  <c:v>7.0103689999999999</c:v>
                </c:pt>
                <c:pt idx="29166">
                  <c:v>7.0115119999999997</c:v>
                </c:pt>
                <c:pt idx="29167">
                  <c:v>7.0115119999999997</c:v>
                </c:pt>
                <c:pt idx="29168">
                  <c:v>7.0115119999999997</c:v>
                </c:pt>
                <c:pt idx="29169">
                  <c:v>7.0115119999999997</c:v>
                </c:pt>
                <c:pt idx="29170">
                  <c:v>7.0115119999999997</c:v>
                </c:pt>
                <c:pt idx="29171">
                  <c:v>7.0115119999999997</c:v>
                </c:pt>
                <c:pt idx="29172">
                  <c:v>7.0115119999999997</c:v>
                </c:pt>
                <c:pt idx="29173">
                  <c:v>7.0115119999999997</c:v>
                </c:pt>
                <c:pt idx="29174">
                  <c:v>7.0115119999999997</c:v>
                </c:pt>
                <c:pt idx="29175">
                  <c:v>7.0115119999999997</c:v>
                </c:pt>
                <c:pt idx="29176">
                  <c:v>7.0115119999999997</c:v>
                </c:pt>
                <c:pt idx="29177">
                  <c:v>7.0126559999999998</c:v>
                </c:pt>
                <c:pt idx="29178">
                  <c:v>7.0126559999999998</c:v>
                </c:pt>
                <c:pt idx="29179">
                  <c:v>7.0126559999999998</c:v>
                </c:pt>
                <c:pt idx="29180">
                  <c:v>7.0126559999999998</c:v>
                </c:pt>
                <c:pt idx="29181">
                  <c:v>7.0126559999999998</c:v>
                </c:pt>
                <c:pt idx="29182">
                  <c:v>7.0126559999999998</c:v>
                </c:pt>
                <c:pt idx="29183">
                  <c:v>7.0126559999999998</c:v>
                </c:pt>
                <c:pt idx="29184">
                  <c:v>7.0126559999999998</c:v>
                </c:pt>
                <c:pt idx="29185">
                  <c:v>7.0100559999999996</c:v>
                </c:pt>
                <c:pt idx="29186">
                  <c:v>7.0100559999999996</c:v>
                </c:pt>
                <c:pt idx="29187">
                  <c:v>7.0100559999999996</c:v>
                </c:pt>
                <c:pt idx="29188">
                  <c:v>7.0100559999999996</c:v>
                </c:pt>
                <c:pt idx="29189">
                  <c:v>7.0100559999999996</c:v>
                </c:pt>
                <c:pt idx="29190">
                  <c:v>7.0100550000000004</c:v>
                </c:pt>
                <c:pt idx="29191">
                  <c:v>7.0111949999999998</c:v>
                </c:pt>
                <c:pt idx="29192">
                  <c:v>7.0123360000000003</c:v>
                </c:pt>
                <c:pt idx="29193">
                  <c:v>7.0123360000000003</c:v>
                </c:pt>
                <c:pt idx="29194">
                  <c:v>7.0123360000000003</c:v>
                </c:pt>
                <c:pt idx="29195">
                  <c:v>7.0123360000000003</c:v>
                </c:pt>
                <c:pt idx="29196">
                  <c:v>7.0123360000000003</c:v>
                </c:pt>
                <c:pt idx="29197">
                  <c:v>7.0123360000000003</c:v>
                </c:pt>
                <c:pt idx="29198">
                  <c:v>7.0123360000000003</c:v>
                </c:pt>
                <c:pt idx="29199">
                  <c:v>7.0123360000000003</c:v>
                </c:pt>
                <c:pt idx="29200">
                  <c:v>7.0123360000000003</c:v>
                </c:pt>
                <c:pt idx="29201">
                  <c:v>7.009728</c:v>
                </c:pt>
                <c:pt idx="29202">
                  <c:v>7.0097290000000001</c:v>
                </c:pt>
                <c:pt idx="29203">
                  <c:v>7.0097290000000001</c:v>
                </c:pt>
                <c:pt idx="29204">
                  <c:v>7.009728</c:v>
                </c:pt>
                <c:pt idx="29205">
                  <c:v>7.0108649999999999</c:v>
                </c:pt>
                <c:pt idx="29206">
                  <c:v>7.0108649999999999</c:v>
                </c:pt>
                <c:pt idx="29207">
                  <c:v>7.0108649999999999</c:v>
                </c:pt>
                <c:pt idx="29208">
                  <c:v>7.0120009999999997</c:v>
                </c:pt>
                <c:pt idx="29209">
                  <c:v>7.0120019999999998</c:v>
                </c:pt>
                <c:pt idx="29210">
                  <c:v>7.0120009999999997</c:v>
                </c:pt>
                <c:pt idx="29211">
                  <c:v>7.0120009999999997</c:v>
                </c:pt>
                <c:pt idx="29212">
                  <c:v>7.0120009999999997</c:v>
                </c:pt>
                <c:pt idx="29213">
                  <c:v>7.0120009999999997</c:v>
                </c:pt>
                <c:pt idx="29214">
                  <c:v>7.0093899999999998</c:v>
                </c:pt>
                <c:pt idx="29215">
                  <c:v>7.0093899999999998</c:v>
                </c:pt>
                <c:pt idx="29216">
                  <c:v>7.0093899999999998</c:v>
                </c:pt>
                <c:pt idx="29217">
                  <c:v>7.0093899999999998</c:v>
                </c:pt>
                <c:pt idx="29218">
                  <c:v>7.0093899999999998</c:v>
                </c:pt>
                <c:pt idx="29219">
                  <c:v>7.0093899999999998</c:v>
                </c:pt>
                <c:pt idx="29220">
                  <c:v>7.0093899999999998</c:v>
                </c:pt>
                <c:pt idx="29221">
                  <c:v>7.0105219999999999</c:v>
                </c:pt>
                <c:pt idx="29222">
                  <c:v>7.0116560000000003</c:v>
                </c:pt>
                <c:pt idx="29223">
                  <c:v>7.0116560000000003</c:v>
                </c:pt>
                <c:pt idx="29224">
                  <c:v>7.0116560000000003</c:v>
                </c:pt>
                <c:pt idx="29225">
                  <c:v>7.0116560000000003</c:v>
                </c:pt>
                <c:pt idx="29226">
                  <c:v>7.0127889999999997</c:v>
                </c:pt>
                <c:pt idx="29227">
                  <c:v>7.0127899999999999</c:v>
                </c:pt>
                <c:pt idx="29228">
                  <c:v>7.0127889999999997</c:v>
                </c:pt>
                <c:pt idx="29229">
                  <c:v>7.0127899999999999</c:v>
                </c:pt>
                <c:pt idx="29230">
                  <c:v>7.0101680000000002</c:v>
                </c:pt>
                <c:pt idx="29231">
                  <c:v>7.0101680000000002</c:v>
                </c:pt>
                <c:pt idx="29232">
                  <c:v>7.0101680000000002</c:v>
                </c:pt>
                <c:pt idx="29233">
                  <c:v>7.0101680000000002</c:v>
                </c:pt>
                <c:pt idx="29234">
                  <c:v>7.0101680000000002</c:v>
                </c:pt>
                <c:pt idx="29235">
                  <c:v>7.0101680000000002</c:v>
                </c:pt>
                <c:pt idx="29236">
                  <c:v>7.011298</c:v>
                </c:pt>
                <c:pt idx="29237">
                  <c:v>7.011298</c:v>
                </c:pt>
                <c:pt idx="29238">
                  <c:v>7.011298</c:v>
                </c:pt>
                <c:pt idx="29239">
                  <c:v>7.0112969999999999</c:v>
                </c:pt>
                <c:pt idx="29240">
                  <c:v>7.0124279999999999</c:v>
                </c:pt>
                <c:pt idx="29241">
                  <c:v>7.0124279999999999</c:v>
                </c:pt>
                <c:pt idx="29242">
                  <c:v>7.0135589999999999</c:v>
                </c:pt>
                <c:pt idx="29243">
                  <c:v>7.0135589999999999</c:v>
                </c:pt>
                <c:pt idx="29244">
                  <c:v>7.0109260000000004</c:v>
                </c:pt>
                <c:pt idx="29245">
                  <c:v>7.0109260000000004</c:v>
                </c:pt>
                <c:pt idx="29246">
                  <c:v>7.0109260000000004</c:v>
                </c:pt>
                <c:pt idx="29247">
                  <c:v>7.0109260000000004</c:v>
                </c:pt>
                <c:pt idx="29248">
                  <c:v>7.0109250000000003</c:v>
                </c:pt>
                <c:pt idx="29249">
                  <c:v>7.0109250000000003</c:v>
                </c:pt>
                <c:pt idx="29250">
                  <c:v>7.0109260000000004</c:v>
                </c:pt>
                <c:pt idx="29251">
                  <c:v>7.0109260000000004</c:v>
                </c:pt>
                <c:pt idx="29252">
                  <c:v>7.0109260000000004</c:v>
                </c:pt>
                <c:pt idx="29253">
                  <c:v>7.012054</c:v>
                </c:pt>
                <c:pt idx="29254">
                  <c:v>7.0120529999999999</c:v>
                </c:pt>
                <c:pt idx="29255">
                  <c:v>7.012054</c:v>
                </c:pt>
                <c:pt idx="29256">
                  <c:v>7.0120529999999999</c:v>
                </c:pt>
                <c:pt idx="29257">
                  <c:v>7.0120529999999999</c:v>
                </c:pt>
                <c:pt idx="29258">
                  <c:v>7.0120529999999999</c:v>
                </c:pt>
                <c:pt idx="29259">
                  <c:v>7.0120529999999999</c:v>
                </c:pt>
                <c:pt idx="29260">
                  <c:v>7.0120529999999999</c:v>
                </c:pt>
                <c:pt idx="29261">
                  <c:v>7.0120529999999999</c:v>
                </c:pt>
                <c:pt idx="29262">
                  <c:v>7.0131800000000002</c:v>
                </c:pt>
                <c:pt idx="29263">
                  <c:v>7.0131800000000002</c:v>
                </c:pt>
                <c:pt idx="29264">
                  <c:v>7.0131800000000002</c:v>
                </c:pt>
                <c:pt idx="29265">
                  <c:v>7.0131800000000002</c:v>
                </c:pt>
                <c:pt idx="29266">
                  <c:v>7.0131800000000002</c:v>
                </c:pt>
                <c:pt idx="29267">
                  <c:v>7.0105399999999998</c:v>
                </c:pt>
                <c:pt idx="29268">
                  <c:v>7.0105399999999998</c:v>
                </c:pt>
                <c:pt idx="29269">
                  <c:v>7.0105399999999998</c:v>
                </c:pt>
                <c:pt idx="29270">
                  <c:v>7.0116639999999997</c:v>
                </c:pt>
                <c:pt idx="29271">
                  <c:v>7.0116620000000003</c:v>
                </c:pt>
                <c:pt idx="29272">
                  <c:v>7.0127879999999996</c:v>
                </c:pt>
                <c:pt idx="29273">
                  <c:v>7.0127879999999996</c:v>
                </c:pt>
                <c:pt idx="29274">
                  <c:v>7.0127879999999996</c:v>
                </c:pt>
                <c:pt idx="29275">
                  <c:v>7.0112610000000002</c:v>
                </c:pt>
                <c:pt idx="29276">
                  <c:v>7.0112610000000002</c:v>
                </c:pt>
                <c:pt idx="29277">
                  <c:v>7.0112610000000002</c:v>
                </c:pt>
                <c:pt idx="29278">
                  <c:v>7.0112610000000002</c:v>
                </c:pt>
                <c:pt idx="29279">
                  <c:v>7.01126</c:v>
                </c:pt>
                <c:pt idx="29280">
                  <c:v>7.0123800000000003</c:v>
                </c:pt>
                <c:pt idx="29281">
                  <c:v>7.0123810000000004</c:v>
                </c:pt>
                <c:pt idx="29282">
                  <c:v>7.0123800000000003</c:v>
                </c:pt>
                <c:pt idx="29283">
                  <c:v>7.0123800000000003</c:v>
                </c:pt>
                <c:pt idx="29284">
                  <c:v>7.0108449999999998</c:v>
                </c:pt>
                <c:pt idx="29285">
                  <c:v>7.0108449999999998</c:v>
                </c:pt>
                <c:pt idx="29286">
                  <c:v>7.0108449999999998</c:v>
                </c:pt>
                <c:pt idx="29287">
                  <c:v>7.0108449999999998</c:v>
                </c:pt>
                <c:pt idx="29288">
                  <c:v>7.0108449999999998</c:v>
                </c:pt>
                <c:pt idx="29289">
                  <c:v>7.0108449999999998</c:v>
                </c:pt>
                <c:pt idx="29290">
                  <c:v>7.0108449999999998</c:v>
                </c:pt>
                <c:pt idx="29291">
                  <c:v>7.0108449999999998</c:v>
                </c:pt>
                <c:pt idx="29292">
                  <c:v>7.0108470000000001</c:v>
                </c:pt>
                <c:pt idx="29293">
                  <c:v>7.0108449999999998</c:v>
                </c:pt>
                <c:pt idx="29294">
                  <c:v>7.0108449999999998</c:v>
                </c:pt>
                <c:pt idx="29295">
                  <c:v>7.0108449999999998</c:v>
                </c:pt>
                <c:pt idx="29296">
                  <c:v>7.0108449999999998</c:v>
                </c:pt>
                <c:pt idx="29297">
                  <c:v>7.0108449999999998</c:v>
                </c:pt>
                <c:pt idx="29298">
                  <c:v>7.0108449999999998</c:v>
                </c:pt>
                <c:pt idx="29299">
                  <c:v>7.0108449999999998</c:v>
                </c:pt>
                <c:pt idx="29300">
                  <c:v>7.0108439999999996</c:v>
                </c:pt>
                <c:pt idx="29301">
                  <c:v>7.0108449999999998</c:v>
                </c:pt>
                <c:pt idx="29302">
                  <c:v>7.0108439999999996</c:v>
                </c:pt>
                <c:pt idx="29303">
                  <c:v>7.0130790000000003</c:v>
                </c:pt>
                <c:pt idx="29304">
                  <c:v>7.0130780000000001</c:v>
                </c:pt>
                <c:pt idx="29305">
                  <c:v>7.0130780000000001</c:v>
                </c:pt>
                <c:pt idx="29306">
                  <c:v>7.0130780000000001</c:v>
                </c:pt>
                <c:pt idx="29307">
                  <c:v>7.0104129999999998</c:v>
                </c:pt>
                <c:pt idx="29308">
                  <c:v>7.0104150000000001</c:v>
                </c:pt>
                <c:pt idx="29309">
                  <c:v>7.0115259999999999</c:v>
                </c:pt>
                <c:pt idx="29310">
                  <c:v>7.0115280000000002</c:v>
                </c:pt>
                <c:pt idx="29311">
                  <c:v>7.0115280000000002</c:v>
                </c:pt>
                <c:pt idx="29312">
                  <c:v>7.0115259999999999</c:v>
                </c:pt>
                <c:pt idx="29313">
                  <c:v>7.0115280000000002</c:v>
                </c:pt>
                <c:pt idx="29314">
                  <c:v>7.0126400000000002</c:v>
                </c:pt>
                <c:pt idx="29315">
                  <c:v>7.0126400000000002</c:v>
                </c:pt>
                <c:pt idx="29316">
                  <c:v>7.0126400000000002</c:v>
                </c:pt>
                <c:pt idx="29317">
                  <c:v>7.0126410000000003</c:v>
                </c:pt>
                <c:pt idx="29318">
                  <c:v>7.0126400000000002</c:v>
                </c:pt>
                <c:pt idx="29319">
                  <c:v>7.0126400000000002</c:v>
                </c:pt>
                <c:pt idx="29320">
                  <c:v>7.00997</c:v>
                </c:pt>
                <c:pt idx="29321">
                  <c:v>7.0110809999999999</c:v>
                </c:pt>
                <c:pt idx="29322">
                  <c:v>7.0110809999999999</c:v>
                </c:pt>
                <c:pt idx="29323">
                  <c:v>7.0110809999999999</c:v>
                </c:pt>
                <c:pt idx="29324">
                  <c:v>7.0121919999999998</c:v>
                </c:pt>
                <c:pt idx="29325">
                  <c:v>7.0121919999999998</c:v>
                </c:pt>
                <c:pt idx="29326">
                  <c:v>7.0121919999999998</c:v>
                </c:pt>
                <c:pt idx="29327">
                  <c:v>7.0121909999999996</c:v>
                </c:pt>
                <c:pt idx="29328">
                  <c:v>7.0121909999999996</c:v>
                </c:pt>
                <c:pt idx="29329">
                  <c:v>7.0121909999999996</c:v>
                </c:pt>
                <c:pt idx="29330">
                  <c:v>7.0133000000000001</c:v>
                </c:pt>
                <c:pt idx="29331">
                  <c:v>7.0133010000000002</c:v>
                </c:pt>
                <c:pt idx="29332">
                  <c:v>7.0106200000000003</c:v>
                </c:pt>
                <c:pt idx="29333">
                  <c:v>7.0117279999999997</c:v>
                </c:pt>
                <c:pt idx="29334">
                  <c:v>7.01173</c:v>
                </c:pt>
                <c:pt idx="29335">
                  <c:v>7.0117279999999997</c:v>
                </c:pt>
                <c:pt idx="29336">
                  <c:v>7.0117279999999997</c:v>
                </c:pt>
                <c:pt idx="29337">
                  <c:v>7.01173</c:v>
                </c:pt>
                <c:pt idx="29338">
                  <c:v>7.0128370000000002</c:v>
                </c:pt>
                <c:pt idx="29339">
                  <c:v>7.0128370000000002</c:v>
                </c:pt>
                <c:pt idx="29340">
                  <c:v>7.0128370000000002</c:v>
                </c:pt>
                <c:pt idx="29341">
                  <c:v>7.0128370000000002</c:v>
                </c:pt>
                <c:pt idx="29342">
                  <c:v>7.0128360000000001</c:v>
                </c:pt>
                <c:pt idx="29343">
                  <c:v>7.0128360000000001</c:v>
                </c:pt>
                <c:pt idx="29344">
                  <c:v>7.0128349999999999</c:v>
                </c:pt>
                <c:pt idx="29345">
                  <c:v>7.0128360000000001</c:v>
                </c:pt>
                <c:pt idx="29346">
                  <c:v>7.0128360000000001</c:v>
                </c:pt>
                <c:pt idx="29347">
                  <c:v>7.0128349999999999</c:v>
                </c:pt>
                <c:pt idx="29348">
                  <c:v>7.013941</c:v>
                </c:pt>
                <c:pt idx="29349">
                  <c:v>7.0150509999999997</c:v>
                </c:pt>
                <c:pt idx="29350">
                  <c:v>7.0123559999999996</c:v>
                </c:pt>
                <c:pt idx="29351">
                  <c:v>7.0134619999999996</c:v>
                </c:pt>
                <c:pt idx="29352">
                  <c:v>7.0134619999999996</c:v>
                </c:pt>
                <c:pt idx="29353">
                  <c:v>7.0134619999999996</c:v>
                </c:pt>
                <c:pt idx="29354">
                  <c:v>7.0134619999999996</c:v>
                </c:pt>
                <c:pt idx="29355">
                  <c:v>7.0134619999999996</c:v>
                </c:pt>
                <c:pt idx="29356">
                  <c:v>7.0134619999999996</c:v>
                </c:pt>
                <c:pt idx="29357">
                  <c:v>7.0134619999999996</c:v>
                </c:pt>
                <c:pt idx="29358">
                  <c:v>7.0134619999999996</c:v>
                </c:pt>
                <c:pt idx="29359">
                  <c:v>7.0145660000000003</c:v>
                </c:pt>
                <c:pt idx="29360">
                  <c:v>7.0145660000000003</c:v>
                </c:pt>
                <c:pt idx="29361">
                  <c:v>7.0145679999999997</c:v>
                </c:pt>
                <c:pt idx="29362">
                  <c:v>7.0145660000000003</c:v>
                </c:pt>
                <c:pt idx="29363">
                  <c:v>7.0145679999999997</c:v>
                </c:pt>
                <c:pt idx="29364">
                  <c:v>7.0129700000000001</c:v>
                </c:pt>
                <c:pt idx="29365">
                  <c:v>7.0129700000000001</c:v>
                </c:pt>
                <c:pt idx="29366">
                  <c:v>7.0129700000000001</c:v>
                </c:pt>
                <c:pt idx="29367">
                  <c:v>7.0140739999999999</c:v>
                </c:pt>
                <c:pt idx="29368">
                  <c:v>7.0140739999999999</c:v>
                </c:pt>
                <c:pt idx="29369">
                  <c:v>7.0140739999999999</c:v>
                </c:pt>
                <c:pt idx="29370">
                  <c:v>7.0140739999999999</c:v>
                </c:pt>
                <c:pt idx="29371">
                  <c:v>7.0140719999999996</c:v>
                </c:pt>
                <c:pt idx="29372">
                  <c:v>7.0140719999999996</c:v>
                </c:pt>
                <c:pt idx="29373">
                  <c:v>7.0140719999999996</c:v>
                </c:pt>
                <c:pt idx="29374">
                  <c:v>7.0140719999999996</c:v>
                </c:pt>
                <c:pt idx="29375">
                  <c:v>7.0140719999999996</c:v>
                </c:pt>
                <c:pt idx="29376">
                  <c:v>7.0124630000000003</c:v>
                </c:pt>
                <c:pt idx="29377">
                  <c:v>7.0124630000000003</c:v>
                </c:pt>
                <c:pt idx="29378">
                  <c:v>7.0124630000000003</c:v>
                </c:pt>
                <c:pt idx="29379">
                  <c:v>7.0124630000000003</c:v>
                </c:pt>
                <c:pt idx="29380">
                  <c:v>7.0135620000000003</c:v>
                </c:pt>
                <c:pt idx="29381">
                  <c:v>7.0146610000000003</c:v>
                </c:pt>
                <c:pt idx="29382">
                  <c:v>7.0146610000000003</c:v>
                </c:pt>
                <c:pt idx="29383">
                  <c:v>7.0146610000000003</c:v>
                </c:pt>
                <c:pt idx="29384">
                  <c:v>7.0146610000000003</c:v>
                </c:pt>
                <c:pt idx="29385">
                  <c:v>7.0146610000000003</c:v>
                </c:pt>
                <c:pt idx="29386">
                  <c:v>7.0146610000000003</c:v>
                </c:pt>
                <c:pt idx="29387">
                  <c:v>7.0146610000000003</c:v>
                </c:pt>
                <c:pt idx="29388">
                  <c:v>7.0146610000000003</c:v>
                </c:pt>
                <c:pt idx="29389">
                  <c:v>7.0146600000000001</c:v>
                </c:pt>
                <c:pt idx="29390">
                  <c:v>7.0146600000000001</c:v>
                </c:pt>
                <c:pt idx="29391">
                  <c:v>7.0130400000000002</c:v>
                </c:pt>
                <c:pt idx="29392">
                  <c:v>7.0130400000000002</c:v>
                </c:pt>
                <c:pt idx="29393">
                  <c:v>7.0130400000000002</c:v>
                </c:pt>
                <c:pt idx="29394">
                  <c:v>7.0130400000000002</c:v>
                </c:pt>
                <c:pt idx="29395">
                  <c:v>7.0130400000000002</c:v>
                </c:pt>
                <c:pt idx="29396">
                  <c:v>7.0130379999999999</c:v>
                </c:pt>
                <c:pt idx="29397">
                  <c:v>7.0130379999999999</c:v>
                </c:pt>
                <c:pt idx="29398">
                  <c:v>7.0125019999999996</c:v>
                </c:pt>
                <c:pt idx="29399">
                  <c:v>7.0125019999999996</c:v>
                </c:pt>
                <c:pt idx="29400">
                  <c:v>7.0125019999999996</c:v>
                </c:pt>
                <c:pt idx="29401">
                  <c:v>7.0125029999999997</c:v>
                </c:pt>
                <c:pt idx="29402">
                  <c:v>7.0125029999999997</c:v>
                </c:pt>
                <c:pt idx="29403">
                  <c:v>7.0125029999999997</c:v>
                </c:pt>
                <c:pt idx="29404">
                  <c:v>7.0125019999999996</c:v>
                </c:pt>
                <c:pt idx="29405">
                  <c:v>7.0125019999999996</c:v>
                </c:pt>
                <c:pt idx="29406">
                  <c:v>7.0125000000000002</c:v>
                </c:pt>
                <c:pt idx="29407">
                  <c:v>7.0125000000000002</c:v>
                </c:pt>
                <c:pt idx="29408">
                  <c:v>7.0125000000000002</c:v>
                </c:pt>
                <c:pt idx="29409">
                  <c:v>7.0125019999999996</c:v>
                </c:pt>
                <c:pt idx="29410">
                  <c:v>7.0125019999999996</c:v>
                </c:pt>
                <c:pt idx="29411">
                  <c:v>7.0125000000000002</c:v>
                </c:pt>
                <c:pt idx="29412">
                  <c:v>7.0125000000000002</c:v>
                </c:pt>
                <c:pt idx="29413">
                  <c:v>7.0125000000000002</c:v>
                </c:pt>
                <c:pt idx="29414">
                  <c:v>7.0125000000000002</c:v>
                </c:pt>
                <c:pt idx="29415">
                  <c:v>7.0135909999999999</c:v>
                </c:pt>
                <c:pt idx="29416">
                  <c:v>7.0135909999999999</c:v>
                </c:pt>
                <c:pt idx="29417">
                  <c:v>7.0135909999999999</c:v>
                </c:pt>
                <c:pt idx="29418">
                  <c:v>7.0135899999999998</c:v>
                </c:pt>
                <c:pt idx="29419">
                  <c:v>7.010859</c:v>
                </c:pt>
                <c:pt idx="29420">
                  <c:v>7.010859</c:v>
                </c:pt>
                <c:pt idx="29421">
                  <c:v>7.010859</c:v>
                </c:pt>
                <c:pt idx="29422">
                  <c:v>7.0108579999999998</c:v>
                </c:pt>
                <c:pt idx="29423">
                  <c:v>7.0108579999999998</c:v>
                </c:pt>
                <c:pt idx="29424">
                  <c:v>7.0119439999999997</c:v>
                </c:pt>
                <c:pt idx="29425">
                  <c:v>7.0119439999999997</c:v>
                </c:pt>
                <c:pt idx="29426">
                  <c:v>7.0119439999999997</c:v>
                </c:pt>
                <c:pt idx="29427">
                  <c:v>7.0119439999999997</c:v>
                </c:pt>
                <c:pt idx="29428">
                  <c:v>7.0130280000000003</c:v>
                </c:pt>
                <c:pt idx="29429">
                  <c:v>7.0130280000000003</c:v>
                </c:pt>
                <c:pt idx="29430">
                  <c:v>7.0130280000000003</c:v>
                </c:pt>
                <c:pt idx="29431">
                  <c:v>7.0130280000000003</c:v>
                </c:pt>
                <c:pt idx="29432">
                  <c:v>7.0130280000000003</c:v>
                </c:pt>
                <c:pt idx="29433">
                  <c:v>7.0113700000000003</c:v>
                </c:pt>
                <c:pt idx="29434">
                  <c:v>7.0113700000000003</c:v>
                </c:pt>
                <c:pt idx="29435">
                  <c:v>7.0113700000000003</c:v>
                </c:pt>
                <c:pt idx="29436">
                  <c:v>7.0113700000000003</c:v>
                </c:pt>
                <c:pt idx="29437">
                  <c:v>7.0113700000000003</c:v>
                </c:pt>
                <c:pt idx="29438">
                  <c:v>7.0135350000000001</c:v>
                </c:pt>
                <c:pt idx="29439">
                  <c:v>7.0135350000000001</c:v>
                </c:pt>
                <c:pt idx="29440">
                  <c:v>7.0135350000000001</c:v>
                </c:pt>
                <c:pt idx="29441">
                  <c:v>7.0135360000000002</c:v>
                </c:pt>
                <c:pt idx="29442">
                  <c:v>7.0135339999999999</c:v>
                </c:pt>
                <c:pt idx="29443">
                  <c:v>7.0135339999999999</c:v>
                </c:pt>
                <c:pt idx="29444">
                  <c:v>7.0146189999999997</c:v>
                </c:pt>
                <c:pt idx="29445">
                  <c:v>7.0118679999999998</c:v>
                </c:pt>
                <c:pt idx="29446">
                  <c:v>7.0129489999999999</c:v>
                </c:pt>
                <c:pt idx="29447">
                  <c:v>7.01295</c:v>
                </c:pt>
                <c:pt idx="29448">
                  <c:v>7.01295</c:v>
                </c:pt>
                <c:pt idx="29449">
                  <c:v>7.0129489999999999</c:v>
                </c:pt>
                <c:pt idx="29450">
                  <c:v>7.0112719999999999</c:v>
                </c:pt>
                <c:pt idx="29451">
                  <c:v>7.0112719999999999</c:v>
                </c:pt>
                <c:pt idx="29452">
                  <c:v>7.0112719999999999</c:v>
                </c:pt>
                <c:pt idx="29453">
                  <c:v>7.0112719999999999</c:v>
                </c:pt>
                <c:pt idx="29454">
                  <c:v>7.0112699999999997</c:v>
                </c:pt>
                <c:pt idx="29455">
                  <c:v>7.0112719999999999</c:v>
                </c:pt>
                <c:pt idx="29456">
                  <c:v>7.0112699999999997</c:v>
                </c:pt>
                <c:pt idx="29457">
                  <c:v>7.0123490000000004</c:v>
                </c:pt>
                <c:pt idx="29458">
                  <c:v>7.0123490000000004</c:v>
                </c:pt>
                <c:pt idx="29459">
                  <c:v>7.0123480000000002</c:v>
                </c:pt>
                <c:pt idx="29460">
                  <c:v>7.0134249999999998</c:v>
                </c:pt>
                <c:pt idx="29461">
                  <c:v>7.0134249999999998</c:v>
                </c:pt>
                <c:pt idx="29462">
                  <c:v>7.0134249999999998</c:v>
                </c:pt>
                <c:pt idx="29463">
                  <c:v>7.0145020000000002</c:v>
                </c:pt>
                <c:pt idx="29464">
                  <c:v>7.0145020000000002</c:v>
                </c:pt>
                <c:pt idx="29465">
                  <c:v>7.0145020000000002</c:v>
                </c:pt>
                <c:pt idx="29466">
                  <c:v>7.0145020000000002</c:v>
                </c:pt>
                <c:pt idx="29467">
                  <c:v>7.0145020000000002</c:v>
                </c:pt>
                <c:pt idx="29468">
                  <c:v>7.0145020000000002</c:v>
                </c:pt>
                <c:pt idx="29469">
                  <c:v>7.0145020000000002</c:v>
                </c:pt>
                <c:pt idx="29470">
                  <c:v>7.0145020000000002</c:v>
                </c:pt>
                <c:pt idx="29471">
                  <c:v>7.0145020000000002</c:v>
                </c:pt>
                <c:pt idx="29472">
                  <c:v>7.0145010000000001</c:v>
                </c:pt>
                <c:pt idx="29473">
                  <c:v>7.0145010000000001</c:v>
                </c:pt>
                <c:pt idx="29474">
                  <c:v>7.0145010000000001</c:v>
                </c:pt>
                <c:pt idx="29475">
                  <c:v>7.0128079999999997</c:v>
                </c:pt>
                <c:pt idx="29476">
                  <c:v>7.0128060000000003</c:v>
                </c:pt>
                <c:pt idx="29477">
                  <c:v>7.0128060000000003</c:v>
                </c:pt>
                <c:pt idx="29478">
                  <c:v>7.0128060000000003</c:v>
                </c:pt>
                <c:pt idx="29479">
                  <c:v>7.0128060000000003</c:v>
                </c:pt>
                <c:pt idx="29480">
                  <c:v>7.0128060000000003</c:v>
                </c:pt>
                <c:pt idx="29481">
                  <c:v>7.0138800000000003</c:v>
                </c:pt>
                <c:pt idx="29482">
                  <c:v>7.0138800000000003</c:v>
                </c:pt>
                <c:pt idx="29483">
                  <c:v>7.0121799999999999</c:v>
                </c:pt>
                <c:pt idx="29484">
                  <c:v>7.0121799999999999</c:v>
                </c:pt>
                <c:pt idx="29485">
                  <c:v>7.0132500000000002</c:v>
                </c:pt>
                <c:pt idx="29486">
                  <c:v>7.0132500000000002</c:v>
                </c:pt>
                <c:pt idx="29487">
                  <c:v>7.0132500000000002</c:v>
                </c:pt>
                <c:pt idx="29488">
                  <c:v>7.0132490000000001</c:v>
                </c:pt>
                <c:pt idx="29489">
                  <c:v>7.0132490000000001</c:v>
                </c:pt>
                <c:pt idx="29490">
                  <c:v>7.0132490000000001</c:v>
                </c:pt>
                <c:pt idx="29491">
                  <c:v>7.0132490000000001</c:v>
                </c:pt>
                <c:pt idx="29492">
                  <c:v>7.0132490000000001</c:v>
                </c:pt>
                <c:pt idx="29493">
                  <c:v>7.0143190000000004</c:v>
                </c:pt>
                <c:pt idx="29494">
                  <c:v>7.01539</c:v>
                </c:pt>
                <c:pt idx="29495">
                  <c:v>7.01539</c:v>
                </c:pt>
                <c:pt idx="29496">
                  <c:v>7.01539</c:v>
                </c:pt>
                <c:pt idx="29497">
                  <c:v>7.0126020000000002</c:v>
                </c:pt>
                <c:pt idx="29498">
                  <c:v>7.0126030000000004</c:v>
                </c:pt>
                <c:pt idx="29499">
                  <c:v>7.0126030000000004</c:v>
                </c:pt>
                <c:pt idx="29500">
                  <c:v>7.0126020000000002</c:v>
                </c:pt>
                <c:pt idx="29501">
                  <c:v>7.0126020000000002</c:v>
                </c:pt>
                <c:pt idx="29502">
                  <c:v>7.0136690000000002</c:v>
                </c:pt>
                <c:pt idx="29503">
                  <c:v>7.0136690000000002</c:v>
                </c:pt>
                <c:pt idx="29504">
                  <c:v>7.0147339999999998</c:v>
                </c:pt>
                <c:pt idx="29505">
                  <c:v>7.0147339999999998</c:v>
                </c:pt>
                <c:pt idx="29506">
                  <c:v>7.015803</c:v>
                </c:pt>
                <c:pt idx="29507">
                  <c:v>7.0130059999999999</c:v>
                </c:pt>
                <c:pt idx="29508">
                  <c:v>7.0130059999999999</c:v>
                </c:pt>
                <c:pt idx="29509">
                  <c:v>7.0130059999999999</c:v>
                </c:pt>
                <c:pt idx="29510">
                  <c:v>7.0130030000000003</c:v>
                </c:pt>
                <c:pt idx="29511">
                  <c:v>7.0130059999999999</c:v>
                </c:pt>
                <c:pt idx="29512">
                  <c:v>7.0130059999999999</c:v>
                </c:pt>
                <c:pt idx="29513">
                  <c:v>7.0130030000000003</c:v>
                </c:pt>
                <c:pt idx="29514">
                  <c:v>7.0130059999999999</c:v>
                </c:pt>
                <c:pt idx="29515">
                  <c:v>7.0130030000000003</c:v>
                </c:pt>
                <c:pt idx="29516">
                  <c:v>7.0130030000000003</c:v>
                </c:pt>
                <c:pt idx="29517">
                  <c:v>7.0130030000000003</c:v>
                </c:pt>
                <c:pt idx="29518">
                  <c:v>7.0130030000000003</c:v>
                </c:pt>
                <c:pt idx="29519">
                  <c:v>7.0140659999999997</c:v>
                </c:pt>
                <c:pt idx="29520">
                  <c:v>7.0140659999999997</c:v>
                </c:pt>
                <c:pt idx="29521">
                  <c:v>7.014068</c:v>
                </c:pt>
                <c:pt idx="29522">
                  <c:v>7.0140659999999997</c:v>
                </c:pt>
                <c:pt idx="29523">
                  <c:v>7.0151279999999998</c:v>
                </c:pt>
                <c:pt idx="29524">
                  <c:v>7.0133840000000003</c:v>
                </c:pt>
                <c:pt idx="29525">
                  <c:v>7.0133840000000003</c:v>
                </c:pt>
                <c:pt idx="29526">
                  <c:v>7.0133840000000003</c:v>
                </c:pt>
                <c:pt idx="29527">
                  <c:v>7.0133840000000003</c:v>
                </c:pt>
                <c:pt idx="29528">
                  <c:v>7.0133840000000003</c:v>
                </c:pt>
                <c:pt idx="29529">
                  <c:v>7.013382</c:v>
                </c:pt>
                <c:pt idx="29530">
                  <c:v>7.0144440000000001</c:v>
                </c:pt>
                <c:pt idx="29531">
                  <c:v>7.0144440000000001</c:v>
                </c:pt>
                <c:pt idx="29532">
                  <c:v>7.0116319999999996</c:v>
                </c:pt>
                <c:pt idx="29533">
                  <c:v>7.0116319999999996</c:v>
                </c:pt>
                <c:pt idx="29534">
                  <c:v>7.0116319999999996</c:v>
                </c:pt>
                <c:pt idx="29535">
                  <c:v>7.0116319999999996</c:v>
                </c:pt>
                <c:pt idx="29536">
                  <c:v>7.012689</c:v>
                </c:pt>
                <c:pt idx="29537">
                  <c:v>7.012689</c:v>
                </c:pt>
                <c:pt idx="29538">
                  <c:v>7.0126879999999998</c:v>
                </c:pt>
                <c:pt idx="29539">
                  <c:v>7.0137450000000001</c:v>
                </c:pt>
                <c:pt idx="29540">
                  <c:v>7.0137450000000001</c:v>
                </c:pt>
                <c:pt idx="29541">
                  <c:v>7.0137450000000001</c:v>
                </c:pt>
                <c:pt idx="29542">
                  <c:v>7.013744</c:v>
                </c:pt>
                <c:pt idx="29543">
                  <c:v>7.013744</c:v>
                </c:pt>
                <c:pt idx="29544">
                  <c:v>7.0148000000000001</c:v>
                </c:pt>
                <c:pt idx="29545">
                  <c:v>7.0148000000000001</c:v>
                </c:pt>
                <c:pt idx="29546">
                  <c:v>7.0148000000000001</c:v>
                </c:pt>
                <c:pt idx="29547">
                  <c:v>7.0148000000000001</c:v>
                </c:pt>
                <c:pt idx="29548">
                  <c:v>7.011978</c:v>
                </c:pt>
                <c:pt idx="29549">
                  <c:v>7.0130319999999999</c:v>
                </c:pt>
                <c:pt idx="29550">
                  <c:v>7.0130319999999999</c:v>
                </c:pt>
                <c:pt idx="29551">
                  <c:v>7.0130319999999999</c:v>
                </c:pt>
                <c:pt idx="29552">
                  <c:v>7.0130319999999999</c:v>
                </c:pt>
                <c:pt idx="29553">
                  <c:v>7.0130309999999998</c:v>
                </c:pt>
                <c:pt idx="29554">
                  <c:v>7.0130299999999997</c:v>
                </c:pt>
                <c:pt idx="29555">
                  <c:v>7.0112509999999997</c:v>
                </c:pt>
                <c:pt idx="29556">
                  <c:v>7.0112500000000004</c:v>
                </c:pt>
                <c:pt idx="29557">
                  <c:v>7.0112509999999997</c:v>
                </c:pt>
                <c:pt idx="29558">
                  <c:v>7.0112509999999997</c:v>
                </c:pt>
                <c:pt idx="29559">
                  <c:v>7.0122999999999998</c:v>
                </c:pt>
                <c:pt idx="29560">
                  <c:v>7.0122999999999998</c:v>
                </c:pt>
                <c:pt idx="29561">
                  <c:v>7.0133479999999997</c:v>
                </c:pt>
                <c:pt idx="29562">
                  <c:v>7.0133489999999998</c:v>
                </c:pt>
                <c:pt idx="29563">
                  <c:v>7.0133479999999997</c:v>
                </c:pt>
                <c:pt idx="29564">
                  <c:v>7.0133479999999997</c:v>
                </c:pt>
                <c:pt idx="29565">
                  <c:v>7.0143950000000004</c:v>
                </c:pt>
                <c:pt idx="29566">
                  <c:v>7.0143950000000004</c:v>
                </c:pt>
                <c:pt idx="29567">
                  <c:v>7.0115569999999998</c:v>
                </c:pt>
                <c:pt idx="29568">
                  <c:v>7.0126010000000001</c:v>
                </c:pt>
                <c:pt idx="29569">
                  <c:v>7.0126010000000001</c:v>
                </c:pt>
                <c:pt idx="29570">
                  <c:v>7.0126010000000001</c:v>
                </c:pt>
                <c:pt idx="29571">
                  <c:v>7.0126020000000002</c:v>
                </c:pt>
                <c:pt idx="29572">
                  <c:v>7.0126020000000002</c:v>
                </c:pt>
                <c:pt idx="29573">
                  <c:v>7.0126010000000001</c:v>
                </c:pt>
                <c:pt idx="29574">
                  <c:v>7.0126010000000001</c:v>
                </c:pt>
                <c:pt idx="29575">
                  <c:v>7.0126010000000001</c:v>
                </c:pt>
                <c:pt idx="29576">
                  <c:v>7.0126010000000001</c:v>
                </c:pt>
                <c:pt idx="29577">
                  <c:v>7.0108009999999998</c:v>
                </c:pt>
                <c:pt idx="29578">
                  <c:v>7.0108009999999998</c:v>
                </c:pt>
                <c:pt idx="29579">
                  <c:v>7.0107999999999997</c:v>
                </c:pt>
                <c:pt idx="29580">
                  <c:v>7.0108009999999998</c:v>
                </c:pt>
                <c:pt idx="29581">
                  <c:v>7.0107999999999997</c:v>
                </c:pt>
                <c:pt idx="29582">
                  <c:v>7.0108009999999998</c:v>
                </c:pt>
                <c:pt idx="29583">
                  <c:v>7.0107999999999997</c:v>
                </c:pt>
                <c:pt idx="29584">
                  <c:v>7.0107999999999997</c:v>
                </c:pt>
                <c:pt idx="29585">
                  <c:v>7.0107999999999997</c:v>
                </c:pt>
                <c:pt idx="29586">
                  <c:v>7.0107999999999997</c:v>
                </c:pt>
                <c:pt idx="29587">
                  <c:v>7.0118400000000003</c:v>
                </c:pt>
                <c:pt idx="29588">
                  <c:v>7.0118400000000003</c:v>
                </c:pt>
                <c:pt idx="29589">
                  <c:v>7.0118400000000003</c:v>
                </c:pt>
                <c:pt idx="29590">
                  <c:v>7.0118400000000003</c:v>
                </c:pt>
                <c:pt idx="29591">
                  <c:v>7.0128820000000003</c:v>
                </c:pt>
                <c:pt idx="29592">
                  <c:v>7.0100309999999997</c:v>
                </c:pt>
                <c:pt idx="29593">
                  <c:v>7.0128810000000001</c:v>
                </c:pt>
                <c:pt idx="29594">
                  <c:v>7.0100319999999998</c:v>
                </c:pt>
                <c:pt idx="29595">
                  <c:v>7.0110700000000001</c:v>
                </c:pt>
                <c:pt idx="29596">
                  <c:v>7.011069</c:v>
                </c:pt>
                <c:pt idx="29597">
                  <c:v>7.0121070000000003</c:v>
                </c:pt>
                <c:pt idx="29598">
                  <c:v>7.0121070000000003</c:v>
                </c:pt>
                <c:pt idx="29599">
                  <c:v>7.0121070000000003</c:v>
                </c:pt>
                <c:pt idx="29600">
                  <c:v>7.0121060000000002</c:v>
                </c:pt>
                <c:pt idx="29601">
                  <c:v>7.0121060000000002</c:v>
                </c:pt>
                <c:pt idx="29602">
                  <c:v>7.0131420000000002</c:v>
                </c:pt>
                <c:pt idx="29603">
                  <c:v>7.0131439999999996</c:v>
                </c:pt>
                <c:pt idx="29604">
                  <c:v>7.0102789999999997</c:v>
                </c:pt>
                <c:pt idx="29605">
                  <c:v>7.0102789999999997</c:v>
                </c:pt>
                <c:pt idx="29606">
                  <c:v>7.0113130000000004</c:v>
                </c:pt>
                <c:pt idx="29607">
                  <c:v>7.0113120000000002</c:v>
                </c:pt>
                <c:pt idx="29608">
                  <c:v>7.0113130000000004</c:v>
                </c:pt>
                <c:pt idx="29609">
                  <c:v>7.0113120000000002</c:v>
                </c:pt>
                <c:pt idx="29610">
                  <c:v>7.0113120000000002</c:v>
                </c:pt>
                <c:pt idx="29611">
                  <c:v>7.0113110000000001</c:v>
                </c:pt>
                <c:pt idx="29612">
                  <c:v>7.0113110000000001</c:v>
                </c:pt>
                <c:pt idx="29613">
                  <c:v>7.0113110000000001</c:v>
                </c:pt>
                <c:pt idx="29614">
                  <c:v>7.0113110000000001</c:v>
                </c:pt>
                <c:pt idx="29615">
                  <c:v>7.0113110000000001</c:v>
                </c:pt>
                <c:pt idx="29616">
                  <c:v>7.0113110000000001</c:v>
                </c:pt>
                <c:pt idx="29617">
                  <c:v>7.0113130000000004</c:v>
                </c:pt>
                <c:pt idx="29618">
                  <c:v>7.0113120000000002</c:v>
                </c:pt>
                <c:pt idx="29619">
                  <c:v>7.0113110000000001</c:v>
                </c:pt>
                <c:pt idx="29620">
                  <c:v>7.0113110000000001</c:v>
                </c:pt>
                <c:pt idx="29621">
                  <c:v>7.0113110000000001</c:v>
                </c:pt>
                <c:pt idx="29622">
                  <c:v>7.0113110000000001</c:v>
                </c:pt>
                <c:pt idx="29623">
                  <c:v>7.0105029999999999</c:v>
                </c:pt>
                <c:pt idx="29624">
                  <c:v>7.0105009999999996</c:v>
                </c:pt>
                <c:pt idx="29625">
                  <c:v>7.0115319999999999</c:v>
                </c:pt>
                <c:pt idx="29626">
                  <c:v>7.0115319999999999</c:v>
                </c:pt>
                <c:pt idx="29627">
                  <c:v>7.0115319999999999</c:v>
                </c:pt>
                <c:pt idx="29628">
                  <c:v>7.0115319999999999</c:v>
                </c:pt>
                <c:pt idx="29629">
                  <c:v>7.0115299999999996</c:v>
                </c:pt>
                <c:pt idx="29630">
                  <c:v>7.012562</c:v>
                </c:pt>
                <c:pt idx="29631">
                  <c:v>7.0107100000000004</c:v>
                </c:pt>
                <c:pt idx="29632">
                  <c:v>7.0107109999999997</c:v>
                </c:pt>
                <c:pt idx="29633">
                  <c:v>7.0107100000000004</c:v>
                </c:pt>
                <c:pt idx="29634">
                  <c:v>7.0107100000000004</c:v>
                </c:pt>
                <c:pt idx="29635">
                  <c:v>7.0107100000000004</c:v>
                </c:pt>
                <c:pt idx="29636">
                  <c:v>7.011736</c:v>
                </c:pt>
                <c:pt idx="29637">
                  <c:v>7.0117380000000002</c:v>
                </c:pt>
                <c:pt idx="29638">
                  <c:v>7.011736</c:v>
                </c:pt>
                <c:pt idx="29639">
                  <c:v>7.011736</c:v>
                </c:pt>
                <c:pt idx="29640">
                  <c:v>7.011736</c:v>
                </c:pt>
                <c:pt idx="29641">
                  <c:v>7.0127610000000002</c:v>
                </c:pt>
                <c:pt idx="29642">
                  <c:v>7.0137879999999999</c:v>
                </c:pt>
                <c:pt idx="29643">
                  <c:v>7.0137879999999999</c:v>
                </c:pt>
                <c:pt idx="29644">
                  <c:v>7.0137879999999999</c:v>
                </c:pt>
                <c:pt idx="29645">
                  <c:v>7.0137879999999999</c:v>
                </c:pt>
                <c:pt idx="29646">
                  <c:v>7.0137879999999999</c:v>
                </c:pt>
                <c:pt idx="29647">
                  <c:v>7.0137879999999999</c:v>
                </c:pt>
                <c:pt idx="29648">
                  <c:v>7.0119179999999997</c:v>
                </c:pt>
                <c:pt idx="29649">
                  <c:v>7.0129440000000001</c:v>
                </c:pt>
                <c:pt idx="29650">
                  <c:v>7.0129440000000001</c:v>
                </c:pt>
                <c:pt idx="29651">
                  <c:v>7.0129419999999998</c:v>
                </c:pt>
                <c:pt idx="29652">
                  <c:v>7.0129419999999998</c:v>
                </c:pt>
                <c:pt idx="29653">
                  <c:v>7.0139690000000003</c:v>
                </c:pt>
                <c:pt idx="29654">
                  <c:v>7.0139680000000002</c:v>
                </c:pt>
                <c:pt idx="29655">
                  <c:v>7.0139680000000002</c:v>
                </c:pt>
                <c:pt idx="29656">
                  <c:v>7.0149929999999996</c:v>
                </c:pt>
                <c:pt idx="29657">
                  <c:v>7.0120849999999999</c:v>
                </c:pt>
                <c:pt idx="29658">
                  <c:v>7.012086</c:v>
                </c:pt>
                <c:pt idx="29659">
                  <c:v>7.012086</c:v>
                </c:pt>
                <c:pt idx="29660">
                  <c:v>7.012086</c:v>
                </c:pt>
                <c:pt idx="29661">
                  <c:v>7.0131059999999996</c:v>
                </c:pt>
                <c:pt idx="29662">
                  <c:v>7.0131059999999996</c:v>
                </c:pt>
                <c:pt idx="29663">
                  <c:v>7.0131059999999996</c:v>
                </c:pt>
                <c:pt idx="29664">
                  <c:v>7.0131059999999996</c:v>
                </c:pt>
                <c:pt idx="29665">
                  <c:v>7.0131050000000004</c:v>
                </c:pt>
                <c:pt idx="29666">
                  <c:v>7.0112110000000003</c:v>
                </c:pt>
                <c:pt idx="29667">
                  <c:v>7.0112120000000004</c:v>
                </c:pt>
                <c:pt idx="29668">
                  <c:v>7.0112120000000004</c:v>
                </c:pt>
                <c:pt idx="29669">
                  <c:v>7.0112110000000003</c:v>
                </c:pt>
                <c:pt idx="29670">
                  <c:v>7.0112120000000004</c:v>
                </c:pt>
                <c:pt idx="29671">
                  <c:v>7.0112120000000004</c:v>
                </c:pt>
                <c:pt idx="29672">
                  <c:v>7.0122280000000003</c:v>
                </c:pt>
                <c:pt idx="29673">
                  <c:v>7.0122280000000003</c:v>
                </c:pt>
                <c:pt idx="29674">
                  <c:v>7.0122260000000001</c:v>
                </c:pt>
                <c:pt idx="29675">
                  <c:v>7.0122260000000001</c:v>
                </c:pt>
                <c:pt idx="29676">
                  <c:v>7.0132440000000003</c:v>
                </c:pt>
                <c:pt idx="29677">
                  <c:v>7.0132430000000001</c:v>
                </c:pt>
                <c:pt idx="29678">
                  <c:v>7.0132440000000003</c:v>
                </c:pt>
                <c:pt idx="29679">
                  <c:v>7.0103220000000004</c:v>
                </c:pt>
                <c:pt idx="29680">
                  <c:v>7.0103220000000004</c:v>
                </c:pt>
                <c:pt idx="29681">
                  <c:v>7.0113339999999997</c:v>
                </c:pt>
                <c:pt idx="29682">
                  <c:v>7.0113349999999999</c:v>
                </c:pt>
                <c:pt idx="29683">
                  <c:v>7.0113339999999997</c:v>
                </c:pt>
                <c:pt idx="29684">
                  <c:v>7.0113339999999997</c:v>
                </c:pt>
                <c:pt idx="29685">
                  <c:v>7.0113349999999999</c:v>
                </c:pt>
                <c:pt idx="29686">
                  <c:v>7.0113339999999997</c:v>
                </c:pt>
                <c:pt idx="29687">
                  <c:v>7.0113339999999997</c:v>
                </c:pt>
                <c:pt idx="29688">
                  <c:v>7.0113339999999997</c:v>
                </c:pt>
                <c:pt idx="29689">
                  <c:v>7.012346</c:v>
                </c:pt>
                <c:pt idx="29690">
                  <c:v>7.0133590000000003</c:v>
                </c:pt>
                <c:pt idx="29691">
                  <c:v>7.0143719999999998</c:v>
                </c:pt>
                <c:pt idx="29692">
                  <c:v>7.0114380000000001</c:v>
                </c:pt>
                <c:pt idx="29693">
                  <c:v>7.0114380000000001</c:v>
                </c:pt>
                <c:pt idx="29694">
                  <c:v>7.0133580000000002</c:v>
                </c:pt>
                <c:pt idx="29695">
                  <c:v>7.0133580000000002</c:v>
                </c:pt>
                <c:pt idx="29696">
                  <c:v>7.0133580000000002</c:v>
                </c:pt>
                <c:pt idx="29697">
                  <c:v>7.0114380000000001</c:v>
                </c:pt>
                <c:pt idx="29698">
                  <c:v>7.0114380000000001</c:v>
                </c:pt>
                <c:pt idx="29699">
                  <c:v>7.0114380000000001</c:v>
                </c:pt>
                <c:pt idx="29700">
                  <c:v>7.0114380000000001</c:v>
                </c:pt>
                <c:pt idx="29701">
                  <c:v>7.0124469999999999</c:v>
                </c:pt>
                <c:pt idx="29702">
                  <c:v>7.0124459999999997</c:v>
                </c:pt>
                <c:pt idx="29703">
                  <c:v>7.009512</c:v>
                </c:pt>
                <c:pt idx="29704">
                  <c:v>7.0095109999999998</c:v>
                </c:pt>
                <c:pt idx="29705">
                  <c:v>7.0105180000000002</c:v>
                </c:pt>
                <c:pt idx="29706">
                  <c:v>7.0105180000000002</c:v>
                </c:pt>
                <c:pt idx="29707">
                  <c:v>7.0105180000000002</c:v>
                </c:pt>
                <c:pt idx="29708">
                  <c:v>7.0105180000000002</c:v>
                </c:pt>
                <c:pt idx="29709">
                  <c:v>7.0115210000000001</c:v>
                </c:pt>
                <c:pt idx="29710">
                  <c:v>7.0115220000000003</c:v>
                </c:pt>
                <c:pt idx="29711">
                  <c:v>7.0115220000000003</c:v>
                </c:pt>
                <c:pt idx="29712">
                  <c:v>7.0115220000000003</c:v>
                </c:pt>
                <c:pt idx="29713">
                  <c:v>7.0125260000000003</c:v>
                </c:pt>
                <c:pt idx="29714">
                  <c:v>7.0125279999999997</c:v>
                </c:pt>
                <c:pt idx="29715">
                  <c:v>7.0095799999999997</c:v>
                </c:pt>
                <c:pt idx="29716">
                  <c:v>7.0095799999999997</c:v>
                </c:pt>
                <c:pt idx="29717">
                  <c:v>7.0095799999999997</c:v>
                </c:pt>
                <c:pt idx="29718">
                  <c:v>7.0095799999999997</c:v>
                </c:pt>
                <c:pt idx="29719">
                  <c:v>7.0105789999999999</c:v>
                </c:pt>
                <c:pt idx="29720">
                  <c:v>7.0105789999999999</c:v>
                </c:pt>
                <c:pt idx="29721">
                  <c:v>7.0115790000000002</c:v>
                </c:pt>
                <c:pt idx="29722">
                  <c:v>7.0086250000000003</c:v>
                </c:pt>
                <c:pt idx="29723">
                  <c:v>7.0086250000000003</c:v>
                </c:pt>
                <c:pt idx="29724">
                  <c:v>7.0096220000000002</c:v>
                </c:pt>
                <c:pt idx="29725">
                  <c:v>7.0096220000000002</c:v>
                </c:pt>
                <c:pt idx="29726">
                  <c:v>7.0096220000000002</c:v>
                </c:pt>
                <c:pt idx="29727">
                  <c:v>7.0096220000000002</c:v>
                </c:pt>
                <c:pt idx="29728">
                  <c:v>7.00962</c:v>
                </c:pt>
                <c:pt idx="29729">
                  <c:v>7.00962</c:v>
                </c:pt>
                <c:pt idx="29730">
                  <c:v>7.0096220000000002</c:v>
                </c:pt>
                <c:pt idx="29731">
                  <c:v>7.00962</c:v>
                </c:pt>
                <c:pt idx="29732">
                  <c:v>7.0106159999999997</c:v>
                </c:pt>
                <c:pt idx="29733">
                  <c:v>7.0106159999999997</c:v>
                </c:pt>
                <c:pt idx="29734">
                  <c:v>7.0076539999999996</c:v>
                </c:pt>
                <c:pt idx="29735">
                  <c:v>7.0076559999999999</c:v>
                </c:pt>
                <c:pt idx="29736">
                  <c:v>7.0076559999999999</c:v>
                </c:pt>
                <c:pt idx="29737">
                  <c:v>7.0076539999999996</c:v>
                </c:pt>
                <c:pt idx="29738">
                  <c:v>7.0076539999999996</c:v>
                </c:pt>
                <c:pt idx="29739">
                  <c:v>7.0076559999999999</c:v>
                </c:pt>
                <c:pt idx="29740">
                  <c:v>7.0076539999999996</c:v>
                </c:pt>
                <c:pt idx="29741">
                  <c:v>7.0076539999999996</c:v>
                </c:pt>
                <c:pt idx="29742">
                  <c:v>7.0076539999999996</c:v>
                </c:pt>
                <c:pt idx="29743">
                  <c:v>7.0086449999999996</c:v>
                </c:pt>
                <c:pt idx="29744">
                  <c:v>7.0086449999999996</c:v>
                </c:pt>
                <c:pt idx="29745">
                  <c:v>7.0086449999999996</c:v>
                </c:pt>
                <c:pt idx="29746">
                  <c:v>7.0106310000000001</c:v>
                </c:pt>
                <c:pt idx="29747">
                  <c:v>7.0076609999999997</c:v>
                </c:pt>
                <c:pt idx="29748">
                  <c:v>7.0076609999999997</c:v>
                </c:pt>
                <c:pt idx="29749">
                  <c:v>7.0076609999999997</c:v>
                </c:pt>
                <c:pt idx="29750">
                  <c:v>7.0086500000000003</c:v>
                </c:pt>
                <c:pt idx="29751">
                  <c:v>7.0086500000000003</c:v>
                </c:pt>
                <c:pt idx="29752">
                  <c:v>7.0096369999999997</c:v>
                </c:pt>
                <c:pt idx="29753">
                  <c:v>7.0096369999999997</c:v>
                </c:pt>
                <c:pt idx="29754">
                  <c:v>7.0096369999999997</c:v>
                </c:pt>
                <c:pt idx="29755">
                  <c:v>7.007644</c:v>
                </c:pt>
                <c:pt idx="29756">
                  <c:v>7.007644</c:v>
                </c:pt>
                <c:pt idx="29757">
                  <c:v>7.007644</c:v>
                </c:pt>
                <c:pt idx="29758">
                  <c:v>7.0086300000000001</c:v>
                </c:pt>
                <c:pt idx="29759">
                  <c:v>7.0086300000000001</c:v>
                </c:pt>
                <c:pt idx="29760">
                  <c:v>7.0096179999999997</c:v>
                </c:pt>
                <c:pt idx="29761">
                  <c:v>7.0096179999999997</c:v>
                </c:pt>
                <c:pt idx="29762">
                  <c:v>7.0096160000000003</c:v>
                </c:pt>
                <c:pt idx="29763">
                  <c:v>7.0096179999999997</c:v>
                </c:pt>
                <c:pt idx="29764">
                  <c:v>7.0096179999999997</c:v>
                </c:pt>
                <c:pt idx="29765">
                  <c:v>7.0096179999999997</c:v>
                </c:pt>
                <c:pt idx="29766">
                  <c:v>7.0096160000000003</c:v>
                </c:pt>
                <c:pt idx="29767">
                  <c:v>7.0096160000000003</c:v>
                </c:pt>
                <c:pt idx="29768">
                  <c:v>7.0096160000000003</c:v>
                </c:pt>
                <c:pt idx="29769">
                  <c:v>7.0066300000000004</c:v>
                </c:pt>
                <c:pt idx="29770">
                  <c:v>7.0066300000000004</c:v>
                </c:pt>
                <c:pt idx="29771">
                  <c:v>7.0066309999999996</c:v>
                </c:pt>
                <c:pt idx="29772">
                  <c:v>7.0066309999999996</c:v>
                </c:pt>
                <c:pt idx="29773">
                  <c:v>7.0066300000000004</c:v>
                </c:pt>
                <c:pt idx="29774">
                  <c:v>7.007612</c:v>
                </c:pt>
                <c:pt idx="29775">
                  <c:v>7.0076109999999998</c:v>
                </c:pt>
                <c:pt idx="29776">
                  <c:v>7.008591</c:v>
                </c:pt>
                <c:pt idx="29777">
                  <c:v>7.0085899999999999</c:v>
                </c:pt>
                <c:pt idx="29778">
                  <c:v>7.0095710000000002</c:v>
                </c:pt>
                <c:pt idx="29779">
                  <c:v>7.0095710000000002</c:v>
                </c:pt>
                <c:pt idx="29780">
                  <c:v>7.0075529999999997</c:v>
                </c:pt>
                <c:pt idx="29781">
                  <c:v>7.0075510000000003</c:v>
                </c:pt>
                <c:pt idx="29782">
                  <c:v>7.0075500000000002</c:v>
                </c:pt>
                <c:pt idx="29783">
                  <c:v>7.0085280000000001</c:v>
                </c:pt>
                <c:pt idx="29784">
                  <c:v>7.0085280000000001</c:v>
                </c:pt>
                <c:pt idx="29785">
                  <c:v>7.0085280000000001</c:v>
                </c:pt>
                <c:pt idx="29786">
                  <c:v>7.0085259999999998</c:v>
                </c:pt>
                <c:pt idx="29787">
                  <c:v>7.0085259999999998</c:v>
                </c:pt>
                <c:pt idx="29788">
                  <c:v>7.0085280000000001</c:v>
                </c:pt>
                <c:pt idx="29789">
                  <c:v>7.005522</c:v>
                </c:pt>
                <c:pt idx="29790">
                  <c:v>7.007466</c:v>
                </c:pt>
                <c:pt idx="29791">
                  <c:v>7.0074680000000003</c:v>
                </c:pt>
                <c:pt idx="29792">
                  <c:v>7.0074680000000003</c:v>
                </c:pt>
                <c:pt idx="29793">
                  <c:v>7.0074680000000003</c:v>
                </c:pt>
                <c:pt idx="29794">
                  <c:v>7.007466</c:v>
                </c:pt>
                <c:pt idx="29795">
                  <c:v>7.007466</c:v>
                </c:pt>
                <c:pt idx="29796">
                  <c:v>7.007466</c:v>
                </c:pt>
                <c:pt idx="29797">
                  <c:v>7.0074680000000003</c:v>
                </c:pt>
                <c:pt idx="29798">
                  <c:v>7.0054220000000003</c:v>
                </c:pt>
                <c:pt idx="29799">
                  <c:v>7.0054239999999997</c:v>
                </c:pt>
                <c:pt idx="29800">
                  <c:v>7.0054249999999998</c:v>
                </c:pt>
                <c:pt idx="29801">
                  <c:v>7.0054239999999997</c:v>
                </c:pt>
                <c:pt idx="29802">
                  <c:v>7.0054249999999998</c:v>
                </c:pt>
                <c:pt idx="29803">
                  <c:v>7.0054220000000003</c:v>
                </c:pt>
                <c:pt idx="29804">
                  <c:v>7.0054220000000003</c:v>
                </c:pt>
                <c:pt idx="29805">
                  <c:v>7.0063899999999997</c:v>
                </c:pt>
                <c:pt idx="29806">
                  <c:v>7.0063899999999997</c:v>
                </c:pt>
                <c:pt idx="29807">
                  <c:v>7.0073600000000003</c:v>
                </c:pt>
                <c:pt idx="29808">
                  <c:v>7.0073590000000001</c:v>
                </c:pt>
                <c:pt idx="29809">
                  <c:v>7.0073590000000001</c:v>
                </c:pt>
                <c:pt idx="29810">
                  <c:v>7.0073590000000001</c:v>
                </c:pt>
                <c:pt idx="29811">
                  <c:v>7.0083279999999997</c:v>
                </c:pt>
                <c:pt idx="29812">
                  <c:v>7.0083279999999997</c:v>
                </c:pt>
                <c:pt idx="29813">
                  <c:v>7.0053029999999996</c:v>
                </c:pt>
                <c:pt idx="29814">
                  <c:v>7.0053029999999996</c:v>
                </c:pt>
                <c:pt idx="29815">
                  <c:v>7.0062689999999996</c:v>
                </c:pt>
                <c:pt idx="29816">
                  <c:v>7.0062699999999998</c:v>
                </c:pt>
                <c:pt idx="29817">
                  <c:v>7.0062699999999998</c:v>
                </c:pt>
                <c:pt idx="29818">
                  <c:v>7.0062689999999996</c:v>
                </c:pt>
                <c:pt idx="29819">
                  <c:v>7.0062680000000004</c:v>
                </c:pt>
                <c:pt idx="29820">
                  <c:v>7.0062680000000004</c:v>
                </c:pt>
                <c:pt idx="29821">
                  <c:v>7.0072340000000004</c:v>
                </c:pt>
                <c:pt idx="29822">
                  <c:v>7.0072340000000004</c:v>
                </c:pt>
                <c:pt idx="29823">
                  <c:v>7.0072340000000004</c:v>
                </c:pt>
                <c:pt idx="29824">
                  <c:v>7.0072340000000004</c:v>
                </c:pt>
                <c:pt idx="29825">
                  <c:v>7.0081990000000003</c:v>
                </c:pt>
                <c:pt idx="29826">
                  <c:v>7.0091650000000003</c:v>
                </c:pt>
                <c:pt idx="29827">
                  <c:v>7.0091650000000003</c:v>
                </c:pt>
                <c:pt idx="29828">
                  <c:v>7.0091650000000003</c:v>
                </c:pt>
                <c:pt idx="29829">
                  <c:v>7.0091650000000003</c:v>
                </c:pt>
                <c:pt idx="29830">
                  <c:v>7.0091640000000002</c:v>
                </c:pt>
                <c:pt idx="29831">
                  <c:v>7.0091640000000002</c:v>
                </c:pt>
                <c:pt idx="29832">
                  <c:v>7.007085</c:v>
                </c:pt>
                <c:pt idx="29833">
                  <c:v>7.007085</c:v>
                </c:pt>
                <c:pt idx="29834">
                  <c:v>7.0070860000000001</c:v>
                </c:pt>
                <c:pt idx="29835">
                  <c:v>7.007085</c:v>
                </c:pt>
                <c:pt idx="29836">
                  <c:v>7.007085</c:v>
                </c:pt>
                <c:pt idx="29837">
                  <c:v>7.0070839999999999</c:v>
                </c:pt>
                <c:pt idx="29838">
                  <c:v>7.0090060000000003</c:v>
                </c:pt>
                <c:pt idx="29839">
                  <c:v>7.0059570000000004</c:v>
                </c:pt>
                <c:pt idx="29840">
                  <c:v>7.0059570000000004</c:v>
                </c:pt>
                <c:pt idx="29841">
                  <c:v>7.0059570000000004</c:v>
                </c:pt>
                <c:pt idx="29842">
                  <c:v>7.0069150000000002</c:v>
                </c:pt>
                <c:pt idx="29843">
                  <c:v>7.0069150000000002</c:v>
                </c:pt>
                <c:pt idx="29844">
                  <c:v>7.0069150000000002</c:v>
                </c:pt>
                <c:pt idx="29845">
                  <c:v>7.0069150000000002</c:v>
                </c:pt>
                <c:pt idx="29846">
                  <c:v>7.0078740000000002</c:v>
                </c:pt>
                <c:pt idx="29847">
                  <c:v>7.008832</c:v>
                </c:pt>
                <c:pt idx="29848">
                  <c:v>7.0088299999999997</c:v>
                </c:pt>
                <c:pt idx="29849">
                  <c:v>7.0088299999999997</c:v>
                </c:pt>
                <c:pt idx="29850">
                  <c:v>7.0076809999999998</c:v>
                </c:pt>
                <c:pt idx="29851">
                  <c:v>7.0076809999999998</c:v>
                </c:pt>
                <c:pt idx="29852">
                  <c:v>7.007682</c:v>
                </c:pt>
                <c:pt idx="29853">
                  <c:v>7.007682</c:v>
                </c:pt>
                <c:pt idx="29854">
                  <c:v>7.0076809999999998</c:v>
                </c:pt>
                <c:pt idx="29855">
                  <c:v>7.0076799999999997</c:v>
                </c:pt>
                <c:pt idx="29856">
                  <c:v>7.0086370000000002</c:v>
                </c:pt>
                <c:pt idx="29857">
                  <c:v>7.0086370000000002</c:v>
                </c:pt>
                <c:pt idx="29858">
                  <c:v>7.0086370000000002</c:v>
                </c:pt>
                <c:pt idx="29859">
                  <c:v>7.0086360000000001</c:v>
                </c:pt>
                <c:pt idx="29860">
                  <c:v>7.0086349999999999</c:v>
                </c:pt>
                <c:pt idx="29861">
                  <c:v>7.0065160000000004</c:v>
                </c:pt>
                <c:pt idx="29862">
                  <c:v>7.0065160000000004</c:v>
                </c:pt>
                <c:pt idx="29863">
                  <c:v>7.0065160000000004</c:v>
                </c:pt>
                <c:pt idx="29864">
                  <c:v>7.0065160000000004</c:v>
                </c:pt>
                <c:pt idx="29865">
                  <c:v>7.007466</c:v>
                </c:pt>
                <c:pt idx="29866">
                  <c:v>7.0074680000000003</c:v>
                </c:pt>
                <c:pt idx="29867">
                  <c:v>7.007466</c:v>
                </c:pt>
                <c:pt idx="29868">
                  <c:v>7.007466</c:v>
                </c:pt>
                <c:pt idx="29869">
                  <c:v>7.007466</c:v>
                </c:pt>
                <c:pt idx="29870">
                  <c:v>7.007466</c:v>
                </c:pt>
                <c:pt idx="29871">
                  <c:v>7.007466</c:v>
                </c:pt>
                <c:pt idx="29872">
                  <c:v>7.007466</c:v>
                </c:pt>
                <c:pt idx="29873">
                  <c:v>7.0074649999999998</c:v>
                </c:pt>
                <c:pt idx="29874">
                  <c:v>7.0053320000000001</c:v>
                </c:pt>
                <c:pt idx="29875">
                  <c:v>7.0053320000000001</c:v>
                </c:pt>
                <c:pt idx="29876">
                  <c:v>7.0053320000000001</c:v>
                </c:pt>
                <c:pt idx="29877">
                  <c:v>7.0072260000000002</c:v>
                </c:pt>
                <c:pt idx="29878">
                  <c:v>7.0072260000000002</c:v>
                </c:pt>
                <c:pt idx="29879">
                  <c:v>7.0072239999999999</c:v>
                </c:pt>
                <c:pt idx="29880">
                  <c:v>7.0072239999999999</c:v>
                </c:pt>
                <c:pt idx="29881">
                  <c:v>7.0072239999999999</c:v>
                </c:pt>
                <c:pt idx="29882">
                  <c:v>7.0060200000000004</c:v>
                </c:pt>
                <c:pt idx="29883">
                  <c:v>7.0060190000000002</c:v>
                </c:pt>
                <c:pt idx="29884">
                  <c:v>7.0060200000000004</c:v>
                </c:pt>
                <c:pt idx="29885">
                  <c:v>7.0060190000000002</c:v>
                </c:pt>
                <c:pt idx="29886">
                  <c:v>7.0060200000000004</c:v>
                </c:pt>
                <c:pt idx="29887">
                  <c:v>7.0069600000000003</c:v>
                </c:pt>
                <c:pt idx="29888">
                  <c:v>7.0069600000000003</c:v>
                </c:pt>
                <c:pt idx="29889">
                  <c:v>7.0038600000000004</c:v>
                </c:pt>
                <c:pt idx="29890">
                  <c:v>7.0038609999999997</c:v>
                </c:pt>
                <c:pt idx="29891">
                  <c:v>7.0038609999999997</c:v>
                </c:pt>
                <c:pt idx="29892">
                  <c:v>7.0038600000000004</c:v>
                </c:pt>
                <c:pt idx="29893">
                  <c:v>7.0038600000000004</c:v>
                </c:pt>
                <c:pt idx="29894">
                  <c:v>7.0038600000000004</c:v>
                </c:pt>
                <c:pt idx="29895">
                  <c:v>7.0047980000000001</c:v>
                </c:pt>
                <c:pt idx="29896">
                  <c:v>7.0057359999999997</c:v>
                </c:pt>
                <c:pt idx="29897">
                  <c:v>7.0057369999999999</c:v>
                </c:pt>
                <c:pt idx="29898">
                  <c:v>7.0057340000000003</c:v>
                </c:pt>
                <c:pt idx="29899">
                  <c:v>7.0057340000000003</c:v>
                </c:pt>
                <c:pt idx="29900">
                  <c:v>7.0057340000000003</c:v>
                </c:pt>
                <c:pt idx="29901">
                  <c:v>7.0057340000000003</c:v>
                </c:pt>
                <c:pt idx="29902">
                  <c:v>7.0057340000000003</c:v>
                </c:pt>
                <c:pt idx="29903">
                  <c:v>7.0044979999999999</c:v>
                </c:pt>
                <c:pt idx="29904">
                  <c:v>7.004499</c:v>
                </c:pt>
                <c:pt idx="29905">
                  <c:v>7.0044979999999999</c:v>
                </c:pt>
                <c:pt idx="29906">
                  <c:v>7.0044979999999999</c:v>
                </c:pt>
                <c:pt idx="29907">
                  <c:v>7.0044979999999999</c:v>
                </c:pt>
                <c:pt idx="29908">
                  <c:v>7.0054309999999997</c:v>
                </c:pt>
                <c:pt idx="29909">
                  <c:v>7.0054309999999997</c:v>
                </c:pt>
                <c:pt idx="29910">
                  <c:v>7.0054290000000004</c:v>
                </c:pt>
                <c:pt idx="29911">
                  <c:v>7.0054309999999997</c:v>
                </c:pt>
                <c:pt idx="29912">
                  <c:v>7.0054299999999996</c:v>
                </c:pt>
                <c:pt idx="29913">
                  <c:v>7.0054299999999996</c:v>
                </c:pt>
                <c:pt idx="29914">
                  <c:v>7.004175</c:v>
                </c:pt>
                <c:pt idx="29915">
                  <c:v>7.004175</c:v>
                </c:pt>
                <c:pt idx="29916">
                  <c:v>7.004175</c:v>
                </c:pt>
                <c:pt idx="29917">
                  <c:v>7.0051030000000001</c:v>
                </c:pt>
                <c:pt idx="29918">
                  <c:v>7.0051050000000004</c:v>
                </c:pt>
                <c:pt idx="29919">
                  <c:v>7.0051050000000004</c:v>
                </c:pt>
                <c:pt idx="29920">
                  <c:v>7.0060320000000003</c:v>
                </c:pt>
                <c:pt idx="29921">
                  <c:v>7.0029060000000003</c:v>
                </c:pt>
                <c:pt idx="29922">
                  <c:v>7.0029060000000003</c:v>
                </c:pt>
                <c:pt idx="29923">
                  <c:v>7.0029050000000002</c:v>
                </c:pt>
                <c:pt idx="29924">
                  <c:v>7.0029050000000002</c:v>
                </c:pt>
                <c:pt idx="29925">
                  <c:v>7.0038299999999998</c:v>
                </c:pt>
                <c:pt idx="29926">
                  <c:v>7.0038289999999996</c:v>
                </c:pt>
                <c:pt idx="29927">
                  <c:v>7.0047550000000003</c:v>
                </c:pt>
                <c:pt idx="29928">
                  <c:v>7.0047550000000003</c:v>
                </c:pt>
                <c:pt idx="29929">
                  <c:v>7.0047550000000003</c:v>
                </c:pt>
                <c:pt idx="29930">
                  <c:v>7.0016179999999997</c:v>
                </c:pt>
                <c:pt idx="29931">
                  <c:v>7.0025399999999998</c:v>
                </c:pt>
                <c:pt idx="29932">
                  <c:v>7.0025399999999998</c:v>
                </c:pt>
                <c:pt idx="29933">
                  <c:v>7.0025399999999998</c:v>
                </c:pt>
                <c:pt idx="29934">
                  <c:v>7.0025399999999998</c:v>
                </c:pt>
                <c:pt idx="29935">
                  <c:v>7.0025389999999996</c:v>
                </c:pt>
                <c:pt idx="29936">
                  <c:v>7.0034599999999996</c:v>
                </c:pt>
                <c:pt idx="29937">
                  <c:v>7.0034599999999996</c:v>
                </c:pt>
                <c:pt idx="29938">
                  <c:v>7.0034580000000002</c:v>
                </c:pt>
                <c:pt idx="29939">
                  <c:v>7.0034599999999996</c:v>
                </c:pt>
                <c:pt idx="29940">
                  <c:v>7.0034599999999996</c:v>
                </c:pt>
                <c:pt idx="29941">
                  <c:v>7.0034580000000002</c:v>
                </c:pt>
                <c:pt idx="29942">
                  <c:v>7.0034580000000002</c:v>
                </c:pt>
                <c:pt idx="29943">
                  <c:v>7.0021500000000003</c:v>
                </c:pt>
                <c:pt idx="29944">
                  <c:v>7.0021519999999997</c:v>
                </c:pt>
                <c:pt idx="29945">
                  <c:v>7.0021500000000003</c:v>
                </c:pt>
                <c:pt idx="29946">
                  <c:v>7.0021500000000003</c:v>
                </c:pt>
                <c:pt idx="29947">
                  <c:v>7.0030679999999998</c:v>
                </c:pt>
                <c:pt idx="29948">
                  <c:v>7.0030679999999998</c:v>
                </c:pt>
                <c:pt idx="29949">
                  <c:v>7.0030679999999998</c:v>
                </c:pt>
                <c:pt idx="29950">
                  <c:v>7.0030679999999998</c:v>
                </c:pt>
                <c:pt idx="29951">
                  <c:v>7.003984</c:v>
                </c:pt>
                <c:pt idx="29952">
                  <c:v>7.003984</c:v>
                </c:pt>
                <c:pt idx="29953">
                  <c:v>7.0008299999999997</c:v>
                </c:pt>
                <c:pt idx="29954">
                  <c:v>7.0008290000000004</c:v>
                </c:pt>
                <c:pt idx="29955">
                  <c:v>7.0017430000000003</c:v>
                </c:pt>
                <c:pt idx="29956">
                  <c:v>7.0017420000000001</c:v>
                </c:pt>
                <c:pt idx="29957">
                  <c:v>7.0017420000000001</c:v>
                </c:pt>
                <c:pt idx="29958">
                  <c:v>7.0017420000000001</c:v>
                </c:pt>
                <c:pt idx="29959">
                  <c:v>7.0026539999999997</c:v>
                </c:pt>
                <c:pt idx="29960">
                  <c:v>7.0026549999999999</c:v>
                </c:pt>
                <c:pt idx="29961">
                  <c:v>6.9994899999999998</c:v>
                </c:pt>
                <c:pt idx="29962">
                  <c:v>6.9994909999999999</c:v>
                </c:pt>
                <c:pt idx="29963">
                  <c:v>6.9994909999999999</c:v>
                </c:pt>
                <c:pt idx="29964">
                  <c:v>6.9994899999999998</c:v>
                </c:pt>
                <c:pt idx="29965">
                  <c:v>7.0003979999999997</c:v>
                </c:pt>
                <c:pt idx="29966">
                  <c:v>7.0013059999999996</c:v>
                </c:pt>
                <c:pt idx="29967">
                  <c:v>7.0013059999999996</c:v>
                </c:pt>
                <c:pt idx="29968">
                  <c:v>7.0013059999999996</c:v>
                </c:pt>
                <c:pt idx="29969">
                  <c:v>7.0013059999999996</c:v>
                </c:pt>
                <c:pt idx="29970">
                  <c:v>6.9999459999999996</c:v>
                </c:pt>
                <c:pt idx="29971">
                  <c:v>6.9999459999999996</c:v>
                </c:pt>
                <c:pt idx="29972">
                  <c:v>6.9999459999999996</c:v>
                </c:pt>
                <c:pt idx="29973">
                  <c:v>7.0008499999999998</c:v>
                </c:pt>
                <c:pt idx="29974">
                  <c:v>6.9994759999999996</c:v>
                </c:pt>
                <c:pt idx="29975">
                  <c:v>6.9994779999999999</c:v>
                </c:pt>
                <c:pt idx="29976">
                  <c:v>6.9994759999999996</c:v>
                </c:pt>
                <c:pt idx="29977">
                  <c:v>6.9994759999999996</c:v>
                </c:pt>
                <c:pt idx="29978">
                  <c:v>7.0003760000000002</c:v>
                </c:pt>
                <c:pt idx="29979">
                  <c:v>6.9980869999999999</c:v>
                </c:pt>
                <c:pt idx="29980">
                  <c:v>6.9980869999999999</c:v>
                </c:pt>
                <c:pt idx="29981">
                  <c:v>6.9980869999999999</c:v>
                </c:pt>
                <c:pt idx="29982">
                  <c:v>6.9980869999999999</c:v>
                </c:pt>
                <c:pt idx="29983">
                  <c:v>6.9989840000000001</c:v>
                </c:pt>
                <c:pt idx="29984">
                  <c:v>6.9989840000000001</c:v>
                </c:pt>
                <c:pt idx="29985">
                  <c:v>6.9998810000000002</c:v>
                </c:pt>
                <c:pt idx="29986">
                  <c:v>6.9998810000000002</c:v>
                </c:pt>
                <c:pt idx="29987">
                  <c:v>6.9998810000000002</c:v>
                </c:pt>
                <c:pt idx="29988">
                  <c:v>7.0007760000000001</c:v>
                </c:pt>
                <c:pt idx="29989">
                  <c:v>7.0016749999999996</c:v>
                </c:pt>
                <c:pt idx="29990">
                  <c:v>7.0016749999999996</c:v>
                </c:pt>
                <c:pt idx="29991">
                  <c:v>7.0016759999999998</c:v>
                </c:pt>
                <c:pt idx="29992">
                  <c:v>6.9984710000000003</c:v>
                </c:pt>
                <c:pt idx="29993">
                  <c:v>6.9984719999999996</c:v>
                </c:pt>
                <c:pt idx="29994">
                  <c:v>6.9984719999999996</c:v>
                </c:pt>
                <c:pt idx="29995">
                  <c:v>6.9984710000000003</c:v>
                </c:pt>
                <c:pt idx="29996">
                  <c:v>6.9984710000000003</c:v>
                </c:pt>
                <c:pt idx="29997">
                  <c:v>6.9993660000000002</c:v>
                </c:pt>
                <c:pt idx="29998">
                  <c:v>6.9993660000000002</c:v>
                </c:pt>
                <c:pt idx="29999">
                  <c:v>6.9993660000000002</c:v>
                </c:pt>
                <c:pt idx="30000">
                  <c:v>6.9993650000000001</c:v>
                </c:pt>
                <c:pt idx="30001">
                  <c:v>6.9993650000000001</c:v>
                </c:pt>
                <c:pt idx="30002">
                  <c:v>6.9993650000000001</c:v>
                </c:pt>
                <c:pt idx="30003">
                  <c:v>6.9993650000000001</c:v>
                </c:pt>
                <c:pt idx="30004">
                  <c:v>6.9993650000000001</c:v>
                </c:pt>
                <c:pt idx="30005">
                  <c:v>7.0002579999999996</c:v>
                </c:pt>
                <c:pt idx="30006">
                  <c:v>7.0002579999999996</c:v>
                </c:pt>
                <c:pt idx="30007">
                  <c:v>7.0002570000000004</c:v>
                </c:pt>
                <c:pt idx="30008">
                  <c:v>7.0002570000000004</c:v>
                </c:pt>
                <c:pt idx="30009">
                  <c:v>7.0002560000000003</c:v>
                </c:pt>
                <c:pt idx="30010">
                  <c:v>7.0002560000000003</c:v>
                </c:pt>
                <c:pt idx="30011">
                  <c:v>6.9979300000000002</c:v>
                </c:pt>
                <c:pt idx="30012">
                  <c:v>6.9979300000000002</c:v>
                </c:pt>
                <c:pt idx="30013">
                  <c:v>6.9988190000000001</c:v>
                </c:pt>
                <c:pt idx="30014">
                  <c:v>6.998818</c:v>
                </c:pt>
                <c:pt idx="30015">
                  <c:v>6.9988190000000001</c:v>
                </c:pt>
                <c:pt idx="30016">
                  <c:v>6.9988190000000001</c:v>
                </c:pt>
                <c:pt idx="30017">
                  <c:v>6.9997059999999998</c:v>
                </c:pt>
                <c:pt idx="30018">
                  <c:v>6.9997049999999996</c:v>
                </c:pt>
                <c:pt idx="30019">
                  <c:v>6.9973679999999998</c:v>
                </c:pt>
                <c:pt idx="30020">
                  <c:v>6.9973679999999998</c:v>
                </c:pt>
                <c:pt idx="30021">
                  <c:v>6.9973679999999998</c:v>
                </c:pt>
                <c:pt idx="30022">
                  <c:v>6.9982509999999998</c:v>
                </c:pt>
                <c:pt idx="30023">
                  <c:v>6.9982509999999998</c:v>
                </c:pt>
                <c:pt idx="30024">
                  <c:v>6.9982509999999998</c:v>
                </c:pt>
                <c:pt idx="30025">
                  <c:v>6.9982509999999998</c:v>
                </c:pt>
                <c:pt idx="30026">
                  <c:v>6.9982509999999998</c:v>
                </c:pt>
                <c:pt idx="30027">
                  <c:v>6.9967819999999996</c:v>
                </c:pt>
                <c:pt idx="30028">
                  <c:v>6.9967819999999996</c:v>
                </c:pt>
                <c:pt idx="30029">
                  <c:v>6.9967819999999996</c:v>
                </c:pt>
                <c:pt idx="30030">
                  <c:v>6.9967819999999996</c:v>
                </c:pt>
                <c:pt idx="30031">
                  <c:v>6.9967819999999996</c:v>
                </c:pt>
                <c:pt idx="30032">
                  <c:v>6.9967819999999996</c:v>
                </c:pt>
                <c:pt idx="30033">
                  <c:v>6.9967819999999996</c:v>
                </c:pt>
                <c:pt idx="30034">
                  <c:v>6.9976630000000002</c:v>
                </c:pt>
                <c:pt idx="30035">
                  <c:v>6.997662</c:v>
                </c:pt>
                <c:pt idx="30036">
                  <c:v>6.9953029999999998</c:v>
                </c:pt>
                <c:pt idx="30037">
                  <c:v>6.9953029999999998</c:v>
                </c:pt>
                <c:pt idx="30038">
                  <c:v>6.9953010000000004</c:v>
                </c:pt>
                <c:pt idx="30039">
                  <c:v>6.9961789999999997</c:v>
                </c:pt>
                <c:pt idx="30040">
                  <c:v>6.9961789999999997</c:v>
                </c:pt>
                <c:pt idx="30041">
                  <c:v>6.9961789999999997</c:v>
                </c:pt>
                <c:pt idx="30042">
                  <c:v>6.9961789999999997</c:v>
                </c:pt>
                <c:pt idx="30043">
                  <c:v>6.9961779999999996</c:v>
                </c:pt>
                <c:pt idx="30044">
                  <c:v>6.9961779999999996</c:v>
                </c:pt>
                <c:pt idx="30045">
                  <c:v>6.9938039999999999</c:v>
                </c:pt>
                <c:pt idx="30046">
                  <c:v>6.9938039999999999</c:v>
                </c:pt>
                <c:pt idx="30047">
                  <c:v>6.9938039999999999</c:v>
                </c:pt>
                <c:pt idx="30048">
                  <c:v>6.994675</c:v>
                </c:pt>
                <c:pt idx="30049">
                  <c:v>6.9946760000000001</c:v>
                </c:pt>
                <c:pt idx="30050">
                  <c:v>6.994675</c:v>
                </c:pt>
                <c:pt idx="30051">
                  <c:v>6.994675</c:v>
                </c:pt>
                <c:pt idx="30052">
                  <c:v>6.994675</c:v>
                </c:pt>
                <c:pt idx="30053">
                  <c:v>6.994675</c:v>
                </c:pt>
                <c:pt idx="30054">
                  <c:v>6.9931609999999997</c:v>
                </c:pt>
                <c:pt idx="30055">
                  <c:v>6.9931609999999997</c:v>
                </c:pt>
                <c:pt idx="30056">
                  <c:v>6.9931609999999997</c:v>
                </c:pt>
                <c:pt idx="30057">
                  <c:v>6.9931599999999996</c:v>
                </c:pt>
                <c:pt idx="30058">
                  <c:v>6.9931599999999996</c:v>
                </c:pt>
                <c:pt idx="30059">
                  <c:v>6.9931590000000003</c:v>
                </c:pt>
                <c:pt idx="30060">
                  <c:v>6.9940239999999996</c:v>
                </c:pt>
                <c:pt idx="30061">
                  <c:v>6.9924920000000004</c:v>
                </c:pt>
                <c:pt idx="30062">
                  <c:v>6.9924929999999996</c:v>
                </c:pt>
                <c:pt idx="30063">
                  <c:v>6.9924929999999996</c:v>
                </c:pt>
                <c:pt idx="30064">
                  <c:v>6.9924929999999996</c:v>
                </c:pt>
                <c:pt idx="30065">
                  <c:v>6.9924920000000004</c:v>
                </c:pt>
                <c:pt idx="30066">
                  <c:v>6.9924920000000004</c:v>
                </c:pt>
                <c:pt idx="30067">
                  <c:v>6.9924900000000001</c:v>
                </c:pt>
                <c:pt idx="30068">
                  <c:v>6.9924910000000002</c:v>
                </c:pt>
                <c:pt idx="30069">
                  <c:v>6.9933529999999999</c:v>
                </c:pt>
                <c:pt idx="30070">
                  <c:v>6.9933540000000001</c:v>
                </c:pt>
                <c:pt idx="30071">
                  <c:v>6.9933540000000001</c:v>
                </c:pt>
                <c:pt idx="30072">
                  <c:v>6.9933529999999999</c:v>
                </c:pt>
                <c:pt idx="30073">
                  <c:v>6.9942149999999996</c:v>
                </c:pt>
                <c:pt idx="30074">
                  <c:v>6.990939</c:v>
                </c:pt>
                <c:pt idx="30075">
                  <c:v>6.990939</c:v>
                </c:pt>
                <c:pt idx="30076">
                  <c:v>6.9917980000000002</c:v>
                </c:pt>
                <c:pt idx="30077">
                  <c:v>6.9917980000000002</c:v>
                </c:pt>
                <c:pt idx="30078">
                  <c:v>6.9917980000000002</c:v>
                </c:pt>
                <c:pt idx="30079">
                  <c:v>6.991797</c:v>
                </c:pt>
                <c:pt idx="30080">
                  <c:v>6.9926539999999999</c:v>
                </c:pt>
                <c:pt idx="30081">
                  <c:v>6.9893700000000001</c:v>
                </c:pt>
                <c:pt idx="30082">
                  <c:v>6.9902240000000004</c:v>
                </c:pt>
                <c:pt idx="30083">
                  <c:v>6.9902220000000002</c:v>
                </c:pt>
                <c:pt idx="30084">
                  <c:v>6.9902240000000004</c:v>
                </c:pt>
                <c:pt idx="30085">
                  <c:v>6.9902220000000002</c:v>
                </c:pt>
                <c:pt idx="30086">
                  <c:v>6.9902220000000002</c:v>
                </c:pt>
                <c:pt idx="30087">
                  <c:v>6.9902220000000002</c:v>
                </c:pt>
                <c:pt idx="30088">
                  <c:v>6.9919310000000001</c:v>
                </c:pt>
                <c:pt idx="30089">
                  <c:v>6.99193</c:v>
                </c:pt>
                <c:pt idx="30090">
                  <c:v>6.9919289999999998</c:v>
                </c:pt>
                <c:pt idx="30091">
                  <c:v>6.9919289999999998</c:v>
                </c:pt>
                <c:pt idx="30092">
                  <c:v>6.9919289999999998</c:v>
                </c:pt>
                <c:pt idx="30093">
                  <c:v>6.9903360000000001</c:v>
                </c:pt>
                <c:pt idx="30094">
                  <c:v>6.990335</c:v>
                </c:pt>
                <c:pt idx="30095">
                  <c:v>6.990335</c:v>
                </c:pt>
                <c:pt idx="30096">
                  <c:v>6.990335</c:v>
                </c:pt>
                <c:pt idx="30097">
                  <c:v>6.990335</c:v>
                </c:pt>
                <c:pt idx="30098">
                  <c:v>6.9903339999999998</c:v>
                </c:pt>
                <c:pt idx="30099">
                  <c:v>6.9911839999999996</c:v>
                </c:pt>
                <c:pt idx="30100">
                  <c:v>6.9911839999999996</c:v>
                </c:pt>
                <c:pt idx="30101">
                  <c:v>6.9887300000000003</c:v>
                </c:pt>
                <c:pt idx="30102">
                  <c:v>6.9887280000000001</c:v>
                </c:pt>
                <c:pt idx="30103">
                  <c:v>6.9895740000000002</c:v>
                </c:pt>
                <c:pt idx="30104">
                  <c:v>6.9895740000000002</c:v>
                </c:pt>
                <c:pt idx="30105">
                  <c:v>6.9895740000000002</c:v>
                </c:pt>
                <c:pt idx="30106">
                  <c:v>6.9895740000000002</c:v>
                </c:pt>
                <c:pt idx="30107">
                  <c:v>6.9895719999999999</c:v>
                </c:pt>
                <c:pt idx="30108">
                  <c:v>6.9879519999999999</c:v>
                </c:pt>
                <c:pt idx="30109">
                  <c:v>6.9879540000000002</c:v>
                </c:pt>
                <c:pt idx="30110">
                  <c:v>6.9887969999999999</c:v>
                </c:pt>
                <c:pt idx="30111">
                  <c:v>6.9887949999999996</c:v>
                </c:pt>
                <c:pt idx="30112">
                  <c:v>6.9887969999999999</c:v>
                </c:pt>
                <c:pt idx="30113">
                  <c:v>6.9887969999999999</c:v>
                </c:pt>
                <c:pt idx="30114">
                  <c:v>6.9887940000000004</c:v>
                </c:pt>
                <c:pt idx="30115">
                  <c:v>6.989636</c:v>
                </c:pt>
                <c:pt idx="30116">
                  <c:v>6.989636</c:v>
                </c:pt>
                <c:pt idx="30117">
                  <c:v>6.9871559999999997</c:v>
                </c:pt>
                <c:pt idx="30118">
                  <c:v>6.9888320000000004</c:v>
                </c:pt>
                <c:pt idx="30119">
                  <c:v>6.9888320000000004</c:v>
                </c:pt>
                <c:pt idx="30120">
                  <c:v>6.9888320000000004</c:v>
                </c:pt>
                <c:pt idx="30121">
                  <c:v>6.9888320000000004</c:v>
                </c:pt>
                <c:pt idx="30122">
                  <c:v>6.9888310000000002</c:v>
                </c:pt>
                <c:pt idx="30123">
                  <c:v>6.9896690000000001</c:v>
                </c:pt>
                <c:pt idx="30124">
                  <c:v>6.9896700000000003</c:v>
                </c:pt>
                <c:pt idx="30125">
                  <c:v>6.9896690000000001</c:v>
                </c:pt>
                <c:pt idx="30126">
                  <c:v>6.9863350000000004</c:v>
                </c:pt>
                <c:pt idx="30127">
                  <c:v>6.9871699999999999</c:v>
                </c:pt>
                <c:pt idx="30128">
                  <c:v>6.9871699999999999</c:v>
                </c:pt>
                <c:pt idx="30129">
                  <c:v>6.9871689999999997</c:v>
                </c:pt>
                <c:pt idx="30130">
                  <c:v>6.988003</c:v>
                </c:pt>
                <c:pt idx="30131">
                  <c:v>6.9854919999999998</c:v>
                </c:pt>
                <c:pt idx="30132">
                  <c:v>6.9854919999999998</c:v>
                </c:pt>
                <c:pt idx="30133">
                  <c:v>6.9854919999999998</c:v>
                </c:pt>
                <c:pt idx="30134">
                  <c:v>6.9854909999999997</c:v>
                </c:pt>
                <c:pt idx="30135">
                  <c:v>6.9854919999999998</c:v>
                </c:pt>
                <c:pt idx="30136">
                  <c:v>6.9854909999999997</c:v>
                </c:pt>
                <c:pt idx="30137">
                  <c:v>6.9854909999999997</c:v>
                </c:pt>
                <c:pt idx="30138">
                  <c:v>6.9854909999999997</c:v>
                </c:pt>
                <c:pt idx="30139">
                  <c:v>6.9854909999999997</c:v>
                </c:pt>
                <c:pt idx="30140">
                  <c:v>6.9854909999999997</c:v>
                </c:pt>
                <c:pt idx="30141">
                  <c:v>6.9854909999999997</c:v>
                </c:pt>
                <c:pt idx="30142">
                  <c:v>6.9863200000000001</c:v>
                </c:pt>
                <c:pt idx="30143">
                  <c:v>6.9863200000000001</c:v>
                </c:pt>
                <c:pt idx="30144">
                  <c:v>6.9863189999999999</c:v>
                </c:pt>
                <c:pt idx="30145">
                  <c:v>6.9837990000000003</c:v>
                </c:pt>
                <c:pt idx="30146">
                  <c:v>6.9837959999999999</c:v>
                </c:pt>
                <c:pt idx="30147">
                  <c:v>6.9837980000000002</c:v>
                </c:pt>
                <c:pt idx="30148">
                  <c:v>6.9846219999999999</c:v>
                </c:pt>
                <c:pt idx="30149">
                  <c:v>6.985449</c:v>
                </c:pt>
                <c:pt idx="30150">
                  <c:v>6.9854459999999996</c:v>
                </c:pt>
                <c:pt idx="30151">
                  <c:v>6.9854459999999996</c:v>
                </c:pt>
                <c:pt idx="30152">
                  <c:v>6.9862700000000002</c:v>
                </c:pt>
                <c:pt idx="30153">
                  <c:v>6.9862700000000002</c:v>
                </c:pt>
                <c:pt idx="30154">
                  <c:v>6.9862700000000002</c:v>
                </c:pt>
                <c:pt idx="30155">
                  <c:v>6.9837309999999997</c:v>
                </c:pt>
                <c:pt idx="30156">
                  <c:v>6.9837309999999997</c:v>
                </c:pt>
                <c:pt idx="30157">
                  <c:v>6.9845499999999996</c:v>
                </c:pt>
                <c:pt idx="30158">
                  <c:v>6.9811870000000003</c:v>
                </c:pt>
                <c:pt idx="30159">
                  <c:v>6.9811870000000003</c:v>
                </c:pt>
                <c:pt idx="30160">
                  <c:v>6.9820010000000003</c:v>
                </c:pt>
                <c:pt idx="30161">
                  <c:v>6.9820010000000003</c:v>
                </c:pt>
                <c:pt idx="30162">
                  <c:v>6.9820010000000003</c:v>
                </c:pt>
                <c:pt idx="30163">
                  <c:v>6.9820010000000003</c:v>
                </c:pt>
                <c:pt idx="30164">
                  <c:v>6.9820000000000002</c:v>
                </c:pt>
                <c:pt idx="30165">
                  <c:v>6.982818</c:v>
                </c:pt>
                <c:pt idx="30166">
                  <c:v>6.9828159999999997</c:v>
                </c:pt>
                <c:pt idx="30167">
                  <c:v>6.9828159999999997</c:v>
                </c:pt>
                <c:pt idx="30168">
                  <c:v>6.9836299999999998</c:v>
                </c:pt>
                <c:pt idx="30169">
                  <c:v>6.9802540000000004</c:v>
                </c:pt>
                <c:pt idx="30170">
                  <c:v>6.9810639999999999</c:v>
                </c:pt>
                <c:pt idx="30171">
                  <c:v>6.9810660000000002</c:v>
                </c:pt>
                <c:pt idx="30172">
                  <c:v>6.9810629999999998</c:v>
                </c:pt>
                <c:pt idx="30173">
                  <c:v>6.9826839999999999</c:v>
                </c:pt>
                <c:pt idx="30174">
                  <c:v>6.982685</c:v>
                </c:pt>
                <c:pt idx="30175">
                  <c:v>6.982685</c:v>
                </c:pt>
                <c:pt idx="30176">
                  <c:v>6.9801089999999997</c:v>
                </c:pt>
                <c:pt idx="30177">
                  <c:v>6.9801089999999997</c:v>
                </c:pt>
                <c:pt idx="30178">
                  <c:v>6.9801080000000004</c:v>
                </c:pt>
                <c:pt idx="30179">
                  <c:v>6.9801089999999997</c:v>
                </c:pt>
                <c:pt idx="30180">
                  <c:v>6.9801080000000004</c:v>
                </c:pt>
                <c:pt idx="30181">
                  <c:v>6.9801060000000001</c:v>
                </c:pt>
                <c:pt idx="30182">
                  <c:v>6.9809109999999999</c:v>
                </c:pt>
                <c:pt idx="30183">
                  <c:v>6.9809109999999999</c:v>
                </c:pt>
                <c:pt idx="30184">
                  <c:v>6.9809109999999999</c:v>
                </c:pt>
                <c:pt idx="30185">
                  <c:v>6.9809109999999999</c:v>
                </c:pt>
                <c:pt idx="30186">
                  <c:v>6.9809109999999999</c:v>
                </c:pt>
                <c:pt idx="30187">
                  <c:v>6.9783200000000001</c:v>
                </c:pt>
                <c:pt idx="30188">
                  <c:v>6.9783210000000002</c:v>
                </c:pt>
                <c:pt idx="30189">
                  <c:v>6.9783200000000001</c:v>
                </c:pt>
                <c:pt idx="30190">
                  <c:v>6.9791210000000001</c:v>
                </c:pt>
                <c:pt idx="30191">
                  <c:v>6.97912</c:v>
                </c:pt>
                <c:pt idx="30192">
                  <c:v>6.979921</c:v>
                </c:pt>
                <c:pt idx="30193">
                  <c:v>6.979921</c:v>
                </c:pt>
                <c:pt idx="30194">
                  <c:v>6.9781180000000003</c:v>
                </c:pt>
                <c:pt idx="30195">
                  <c:v>6.9781180000000003</c:v>
                </c:pt>
                <c:pt idx="30196">
                  <c:v>6.978116</c:v>
                </c:pt>
                <c:pt idx="30197">
                  <c:v>6.978116</c:v>
                </c:pt>
                <c:pt idx="30198">
                  <c:v>6.978116</c:v>
                </c:pt>
                <c:pt idx="30199">
                  <c:v>6.978116</c:v>
                </c:pt>
                <c:pt idx="30200">
                  <c:v>6.9762950000000004</c:v>
                </c:pt>
                <c:pt idx="30201">
                  <c:v>6.9762940000000002</c:v>
                </c:pt>
                <c:pt idx="30202">
                  <c:v>6.9762940000000002</c:v>
                </c:pt>
                <c:pt idx="30203">
                  <c:v>6.9770880000000002</c:v>
                </c:pt>
                <c:pt idx="30204">
                  <c:v>6.9744599999999997</c:v>
                </c:pt>
                <c:pt idx="30205">
                  <c:v>6.9744599999999997</c:v>
                </c:pt>
                <c:pt idx="30206">
                  <c:v>6.9744599999999997</c:v>
                </c:pt>
                <c:pt idx="30207">
                  <c:v>6.9744580000000003</c:v>
                </c:pt>
                <c:pt idx="30208">
                  <c:v>6.9744580000000003</c:v>
                </c:pt>
                <c:pt idx="30209">
                  <c:v>6.9744580000000003</c:v>
                </c:pt>
                <c:pt idx="30210">
                  <c:v>6.9752470000000004</c:v>
                </c:pt>
                <c:pt idx="30211">
                  <c:v>6.9752470000000004</c:v>
                </c:pt>
                <c:pt idx="30212">
                  <c:v>6.9726100000000004</c:v>
                </c:pt>
                <c:pt idx="30213">
                  <c:v>6.973395</c:v>
                </c:pt>
                <c:pt idx="30214">
                  <c:v>6.9733939999999999</c:v>
                </c:pt>
                <c:pt idx="30215">
                  <c:v>6.9733939999999999</c:v>
                </c:pt>
                <c:pt idx="30216">
                  <c:v>6.9741780000000002</c:v>
                </c:pt>
                <c:pt idx="30217">
                  <c:v>6.9741780000000002</c:v>
                </c:pt>
                <c:pt idx="30218">
                  <c:v>6.9749590000000001</c:v>
                </c:pt>
                <c:pt idx="30219">
                  <c:v>6.9749610000000004</c:v>
                </c:pt>
                <c:pt idx="30220">
                  <c:v>6.9749600000000003</c:v>
                </c:pt>
                <c:pt idx="30221">
                  <c:v>6.9749590000000001</c:v>
                </c:pt>
                <c:pt idx="30222">
                  <c:v>6.9715239999999996</c:v>
                </c:pt>
                <c:pt idx="30223">
                  <c:v>6.9715239999999996</c:v>
                </c:pt>
                <c:pt idx="30224">
                  <c:v>6.9723040000000003</c:v>
                </c:pt>
                <c:pt idx="30225">
                  <c:v>6.9723040000000003</c:v>
                </c:pt>
                <c:pt idx="30226">
                  <c:v>6.972302</c:v>
                </c:pt>
                <c:pt idx="30227">
                  <c:v>6.9730800000000004</c:v>
                </c:pt>
                <c:pt idx="30228">
                  <c:v>6.9730800000000004</c:v>
                </c:pt>
                <c:pt idx="30229">
                  <c:v>6.9704160000000002</c:v>
                </c:pt>
                <c:pt idx="30230">
                  <c:v>6.9704160000000002</c:v>
                </c:pt>
                <c:pt idx="30231">
                  <c:v>6.970415</c:v>
                </c:pt>
                <c:pt idx="30232">
                  <c:v>6.9704139999999999</c:v>
                </c:pt>
                <c:pt idx="30233">
                  <c:v>6.9704139999999999</c:v>
                </c:pt>
                <c:pt idx="30234">
                  <c:v>6.9719620000000004</c:v>
                </c:pt>
                <c:pt idx="30235">
                  <c:v>6.9719629999999997</c:v>
                </c:pt>
                <c:pt idx="30236">
                  <c:v>6.9719620000000004</c:v>
                </c:pt>
                <c:pt idx="30237">
                  <c:v>6.9727379999999997</c:v>
                </c:pt>
                <c:pt idx="30238">
                  <c:v>6.9727389999999998</c:v>
                </c:pt>
                <c:pt idx="30239">
                  <c:v>6.9727389999999998</c:v>
                </c:pt>
                <c:pt idx="30240">
                  <c:v>6.969284</c:v>
                </c:pt>
                <c:pt idx="30241">
                  <c:v>6.969284</c:v>
                </c:pt>
                <c:pt idx="30242">
                  <c:v>6.969284</c:v>
                </c:pt>
                <c:pt idx="30243">
                  <c:v>6.9692819999999998</c:v>
                </c:pt>
                <c:pt idx="30244">
                  <c:v>6.9700559999999996</c:v>
                </c:pt>
                <c:pt idx="30245">
                  <c:v>6.9700550000000003</c:v>
                </c:pt>
                <c:pt idx="30246">
                  <c:v>6.9700540000000002</c:v>
                </c:pt>
                <c:pt idx="30247">
                  <c:v>6.971597</c:v>
                </c:pt>
                <c:pt idx="30248">
                  <c:v>6.9689009999999998</c:v>
                </c:pt>
                <c:pt idx="30249">
                  <c:v>6.9689009999999998</c:v>
                </c:pt>
                <c:pt idx="30250">
                  <c:v>6.9689019999999999</c:v>
                </c:pt>
                <c:pt idx="30251">
                  <c:v>6.9689009999999998</c:v>
                </c:pt>
                <c:pt idx="30252">
                  <c:v>6.9696660000000001</c:v>
                </c:pt>
                <c:pt idx="30253">
                  <c:v>6.9696660000000001</c:v>
                </c:pt>
                <c:pt idx="30254">
                  <c:v>6.969665</c:v>
                </c:pt>
                <c:pt idx="30255">
                  <c:v>6.9669590000000001</c:v>
                </c:pt>
                <c:pt idx="30256">
                  <c:v>6.9669590000000001</c:v>
                </c:pt>
                <c:pt idx="30257">
                  <c:v>6.9677220000000002</c:v>
                </c:pt>
                <c:pt idx="30258">
                  <c:v>6.9677199999999999</c:v>
                </c:pt>
                <c:pt idx="30259">
                  <c:v>6.9677199999999999</c:v>
                </c:pt>
                <c:pt idx="30260">
                  <c:v>6.9677199999999999</c:v>
                </c:pt>
                <c:pt idx="30261">
                  <c:v>6.9650059999999998</c:v>
                </c:pt>
                <c:pt idx="30262">
                  <c:v>6.9650059999999998</c:v>
                </c:pt>
                <c:pt idx="30263">
                  <c:v>6.9657619999999998</c:v>
                </c:pt>
                <c:pt idx="30264">
                  <c:v>6.9657619999999998</c:v>
                </c:pt>
                <c:pt idx="30265">
                  <c:v>6.9657619999999998</c:v>
                </c:pt>
                <c:pt idx="30266">
                  <c:v>6.9672720000000004</c:v>
                </c:pt>
                <c:pt idx="30267">
                  <c:v>6.9672720000000004</c:v>
                </c:pt>
                <c:pt idx="30268">
                  <c:v>6.9672720000000004</c:v>
                </c:pt>
                <c:pt idx="30269">
                  <c:v>6.9672720000000004</c:v>
                </c:pt>
                <c:pt idx="30270">
                  <c:v>6.9680260000000001</c:v>
                </c:pt>
                <c:pt idx="30271">
                  <c:v>6.9645320000000002</c:v>
                </c:pt>
                <c:pt idx="30272">
                  <c:v>6.9652859999999999</c:v>
                </c:pt>
                <c:pt idx="30273">
                  <c:v>6.9652859999999999</c:v>
                </c:pt>
                <c:pt idx="30274">
                  <c:v>6.9652859999999999</c:v>
                </c:pt>
                <c:pt idx="30275">
                  <c:v>6.9652859999999999</c:v>
                </c:pt>
                <c:pt idx="30276">
                  <c:v>6.9652839999999996</c:v>
                </c:pt>
                <c:pt idx="30277">
                  <c:v>6.9652859999999999</c:v>
                </c:pt>
                <c:pt idx="30278">
                  <c:v>6.9660359999999999</c:v>
                </c:pt>
                <c:pt idx="30279">
                  <c:v>6.9625360000000001</c:v>
                </c:pt>
                <c:pt idx="30280">
                  <c:v>6.9632839999999998</c:v>
                </c:pt>
                <c:pt idx="30281">
                  <c:v>6.9640319999999996</c:v>
                </c:pt>
                <c:pt idx="30282">
                  <c:v>6.9640319999999996</c:v>
                </c:pt>
                <c:pt idx="30283">
                  <c:v>6.9640319999999996</c:v>
                </c:pt>
                <c:pt idx="30284">
                  <c:v>6.9640319999999996</c:v>
                </c:pt>
                <c:pt idx="30285">
                  <c:v>6.9640300000000002</c:v>
                </c:pt>
                <c:pt idx="30286">
                  <c:v>6.9640300000000002</c:v>
                </c:pt>
                <c:pt idx="30287">
                  <c:v>6.9620139999999999</c:v>
                </c:pt>
                <c:pt idx="30288">
                  <c:v>6.9627600000000003</c:v>
                </c:pt>
                <c:pt idx="30289">
                  <c:v>6.9627600000000003</c:v>
                </c:pt>
                <c:pt idx="30290">
                  <c:v>6.9635040000000004</c:v>
                </c:pt>
                <c:pt idx="30291">
                  <c:v>6.9642489999999997</c:v>
                </c:pt>
                <c:pt idx="30292">
                  <c:v>6.9642489999999997</c:v>
                </c:pt>
                <c:pt idx="30293">
                  <c:v>6.9607299999999999</c:v>
                </c:pt>
                <c:pt idx="30294">
                  <c:v>6.9622109999999999</c:v>
                </c:pt>
                <c:pt idx="30295">
                  <c:v>6.9622109999999999</c:v>
                </c:pt>
                <c:pt idx="30296">
                  <c:v>6.9622099999999998</c:v>
                </c:pt>
                <c:pt idx="30297">
                  <c:v>6.9622109999999999</c:v>
                </c:pt>
                <c:pt idx="30298">
                  <c:v>6.9622099999999998</c:v>
                </c:pt>
                <c:pt idx="30299">
                  <c:v>6.9622080000000004</c:v>
                </c:pt>
                <c:pt idx="30300">
                  <c:v>6.9622080000000004</c:v>
                </c:pt>
                <c:pt idx="30301">
                  <c:v>6.9622080000000004</c:v>
                </c:pt>
                <c:pt idx="30302">
                  <c:v>6.9594180000000003</c:v>
                </c:pt>
                <c:pt idx="30303">
                  <c:v>6.959416</c:v>
                </c:pt>
                <c:pt idx="30304">
                  <c:v>6.9601499999999996</c:v>
                </c:pt>
                <c:pt idx="30305">
                  <c:v>6.9601499999999996</c:v>
                </c:pt>
                <c:pt idx="30306">
                  <c:v>6.9608840000000001</c:v>
                </c:pt>
                <c:pt idx="30307">
                  <c:v>6.9608840000000001</c:v>
                </c:pt>
                <c:pt idx="30308">
                  <c:v>6.9616179999999996</c:v>
                </c:pt>
                <c:pt idx="30309">
                  <c:v>6.9580789999999997</c:v>
                </c:pt>
                <c:pt idx="30310">
                  <c:v>6.9580789999999997</c:v>
                </c:pt>
                <c:pt idx="30311">
                  <c:v>6.9588099999999997</c:v>
                </c:pt>
                <c:pt idx="30312">
                  <c:v>6.9588080000000003</c:v>
                </c:pt>
                <c:pt idx="30313">
                  <c:v>6.9588089999999996</c:v>
                </c:pt>
                <c:pt idx="30314">
                  <c:v>6.9588080000000003</c:v>
                </c:pt>
                <c:pt idx="30315">
                  <c:v>6.9595399999999996</c:v>
                </c:pt>
                <c:pt idx="30316">
                  <c:v>6.9567220000000001</c:v>
                </c:pt>
                <c:pt idx="30317">
                  <c:v>6.9567220000000001</c:v>
                </c:pt>
                <c:pt idx="30318">
                  <c:v>6.9567209999999999</c:v>
                </c:pt>
                <c:pt idx="30319">
                  <c:v>6.9567199999999998</c:v>
                </c:pt>
                <c:pt idx="30320">
                  <c:v>6.957446</c:v>
                </c:pt>
                <c:pt idx="30321">
                  <c:v>6.95817</c:v>
                </c:pt>
                <c:pt idx="30322">
                  <c:v>6.95817</c:v>
                </c:pt>
                <c:pt idx="30323">
                  <c:v>6.9581689999999998</c:v>
                </c:pt>
                <c:pt idx="30324">
                  <c:v>6.9560560000000002</c:v>
                </c:pt>
                <c:pt idx="30325">
                  <c:v>6.9560570000000004</c:v>
                </c:pt>
                <c:pt idx="30326">
                  <c:v>6.9560579999999996</c:v>
                </c:pt>
                <c:pt idx="30327">
                  <c:v>6.9560570000000004</c:v>
                </c:pt>
                <c:pt idx="30328">
                  <c:v>6.9560560000000002</c:v>
                </c:pt>
                <c:pt idx="30329">
                  <c:v>6.9539340000000003</c:v>
                </c:pt>
                <c:pt idx="30330">
                  <c:v>6.9539340000000003</c:v>
                </c:pt>
                <c:pt idx="30331">
                  <c:v>6.9539340000000003</c:v>
                </c:pt>
                <c:pt idx="30332">
                  <c:v>6.9546520000000003</c:v>
                </c:pt>
                <c:pt idx="30333">
                  <c:v>6.9546520000000003</c:v>
                </c:pt>
                <c:pt idx="30334">
                  <c:v>6.9553700000000003</c:v>
                </c:pt>
                <c:pt idx="30335">
                  <c:v>6.9560880000000003</c:v>
                </c:pt>
                <c:pt idx="30336">
                  <c:v>6.9560880000000003</c:v>
                </c:pt>
                <c:pt idx="30337">
                  <c:v>6.9560870000000001</c:v>
                </c:pt>
                <c:pt idx="30338">
                  <c:v>6.9532280000000002</c:v>
                </c:pt>
                <c:pt idx="30339">
                  <c:v>6.9532280000000002</c:v>
                </c:pt>
                <c:pt idx="30340">
                  <c:v>6.9532259999999999</c:v>
                </c:pt>
                <c:pt idx="30341">
                  <c:v>6.9539390000000001</c:v>
                </c:pt>
                <c:pt idx="30342">
                  <c:v>6.953938</c:v>
                </c:pt>
                <c:pt idx="30343">
                  <c:v>6.953938</c:v>
                </c:pt>
                <c:pt idx="30344">
                  <c:v>6.953938</c:v>
                </c:pt>
                <c:pt idx="30345">
                  <c:v>6.9510649999999998</c:v>
                </c:pt>
                <c:pt idx="30346">
                  <c:v>6.951066</c:v>
                </c:pt>
                <c:pt idx="30347">
                  <c:v>6.951066</c:v>
                </c:pt>
                <c:pt idx="30348">
                  <c:v>6.9510649999999998</c:v>
                </c:pt>
                <c:pt idx="30349">
                  <c:v>6.9510649999999998</c:v>
                </c:pt>
                <c:pt idx="30350">
                  <c:v>6.9524840000000001</c:v>
                </c:pt>
                <c:pt idx="30351">
                  <c:v>6.9531900000000002</c:v>
                </c:pt>
                <c:pt idx="30352">
                  <c:v>6.9531900000000002</c:v>
                </c:pt>
                <c:pt idx="30353">
                  <c:v>6.9531900000000002</c:v>
                </c:pt>
                <c:pt idx="30354">
                  <c:v>6.9503000000000004</c:v>
                </c:pt>
                <c:pt idx="30355">
                  <c:v>6.9503000000000004</c:v>
                </c:pt>
                <c:pt idx="30356">
                  <c:v>6.9503000000000004</c:v>
                </c:pt>
                <c:pt idx="30357">
                  <c:v>6.9503000000000004</c:v>
                </c:pt>
                <c:pt idx="30358">
                  <c:v>6.9503000000000004</c:v>
                </c:pt>
                <c:pt idx="30359">
                  <c:v>6.9503000000000004</c:v>
                </c:pt>
                <c:pt idx="30360">
                  <c:v>6.9502990000000002</c:v>
                </c:pt>
                <c:pt idx="30361">
                  <c:v>6.9510009999999998</c:v>
                </c:pt>
                <c:pt idx="30362">
                  <c:v>6.9474010000000002</c:v>
                </c:pt>
                <c:pt idx="30363">
                  <c:v>6.9481000000000002</c:v>
                </c:pt>
                <c:pt idx="30364">
                  <c:v>6.9487959999999998</c:v>
                </c:pt>
                <c:pt idx="30365">
                  <c:v>6.948798</c:v>
                </c:pt>
                <c:pt idx="30366">
                  <c:v>6.9487949999999996</c:v>
                </c:pt>
                <c:pt idx="30367">
                  <c:v>6.9494930000000004</c:v>
                </c:pt>
                <c:pt idx="30368">
                  <c:v>6.9458840000000004</c:v>
                </c:pt>
                <c:pt idx="30369">
                  <c:v>6.945881</c:v>
                </c:pt>
                <c:pt idx="30370">
                  <c:v>6.9472690000000004</c:v>
                </c:pt>
                <c:pt idx="30371">
                  <c:v>6.9472659999999999</c:v>
                </c:pt>
                <c:pt idx="30372">
                  <c:v>6.9472659999999999</c:v>
                </c:pt>
                <c:pt idx="30373">
                  <c:v>6.9443400000000004</c:v>
                </c:pt>
                <c:pt idx="30374">
                  <c:v>6.9443400000000004</c:v>
                </c:pt>
                <c:pt idx="30375">
                  <c:v>6.9443400000000004</c:v>
                </c:pt>
                <c:pt idx="30376">
                  <c:v>6.9450279999999998</c:v>
                </c:pt>
                <c:pt idx="30377">
                  <c:v>6.945716</c:v>
                </c:pt>
                <c:pt idx="30378">
                  <c:v>6.9434659999999999</c:v>
                </c:pt>
                <c:pt idx="30379">
                  <c:v>6.9434659999999999</c:v>
                </c:pt>
                <c:pt idx="30380">
                  <c:v>6.9434659999999999</c:v>
                </c:pt>
                <c:pt idx="30381">
                  <c:v>6.9434639999999996</c:v>
                </c:pt>
                <c:pt idx="30382">
                  <c:v>6.9434639999999996</c:v>
                </c:pt>
                <c:pt idx="30383">
                  <c:v>6.9441480000000002</c:v>
                </c:pt>
                <c:pt idx="30384">
                  <c:v>6.9411990000000001</c:v>
                </c:pt>
                <c:pt idx="30385">
                  <c:v>6.9411969999999998</c:v>
                </c:pt>
                <c:pt idx="30386">
                  <c:v>6.942558</c:v>
                </c:pt>
                <c:pt idx="30387">
                  <c:v>6.9425600000000003</c:v>
                </c:pt>
                <c:pt idx="30388">
                  <c:v>6.9389190000000003</c:v>
                </c:pt>
                <c:pt idx="30389">
                  <c:v>6.9395939999999996</c:v>
                </c:pt>
                <c:pt idx="30390">
                  <c:v>6.9395939999999996</c:v>
                </c:pt>
                <c:pt idx="30391">
                  <c:v>6.9395949999999997</c:v>
                </c:pt>
                <c:pt idx="30392">
                  <c:v>6.9395939999999996</c:v>
                </c:pt>
                <c:pt idx="30393">
                  <c:v>6.9395939999999996</c:v>
                </c:pt>
                <c:pt idx="30394">
                  <c:v>6.9395939999999996</c:v>
                </c:pt>
                <c:pt idx="30395">
                  <c:v>6.9402689999999998</c:v>
                </c:pt>
                <c:pt idx="30396">
                  <c:v>6.9402699999999999</c:v>
                </c:pt>
                <c:pt idx="30397">
                  <c:v>6.9402689999999998</c:v>
                </c:pt>
                <c:pt idx="30398">
                  <c:v>6.9402679999999997</c:v>
                </c:pt>
                <c:pt idx="30399">
                  <c:v>6.9409419999999997</c:v>
                </c:pt>
                <c:pt idx="30400">
                  <c:v>6.9409419999999997</c:v>
                </c:pt>
                <c:pt idx="30401">
                  <c:v>6.93729</c:v>
                </c:pt>
                <c:pt idx="30402">
                  <c:v>6.93729</c:v>
                </c:pt>
                <c:pt idx="30403">
                  <c:v>6.9386299999999999</c:v>
                </c:pt>
                <c:pt idx="30404">
                  <c:v>6.9393010000000004</c:v>
                </c:pt>
                <c:pt idx="30405">
                  <c:v>6.9393010000000004</c:v>
                </c:pt>
                <c:pt idx="30406">
                  <c:v>6.939972</c:v>
                </c:pt>
                <c:pt idx="30407">
                  <c:v>6.9399709999999999</c:v>
                </c:pt>
                <c:pt idx="30408">
                  <c:v>6.9369779999999999</c:v>
                </c:pt>
                <c:pt idx="30409">
                  <c:v>6.9369779999999999</c:v>
                </c:pt>
                <c:pt idx="30410">
                  <c:v>6.9376439999999997</c:v>
                </c:pt>
                <c:pt idx="30411">
                  <c:v>6.9383100000000004</c:v>
                </c:pt>
                <c:pt idx="30412">
                  <c:v>6.9346379999999996</c:v>
                </c:pt>
                <c:pt idx="30413">
                  <c:v>6.9352989999999997</c:v>
                </c:pt>
                <c:pt idx="30414">
                  <c:v>6.9352989999999997</c:v>
                </c:pt>
                <c:pt idx="30415">
                  <c:v>6.9352980000000004</c:v>
                </c:pt>
                <c:pt idx="30416">
                  <c:v>6.9366209999999997</c:v>
                </c:pt>
                <c:pt idx="30417">
                  <c:v>6.9366199999999996</c:v>
                </c:pt>
                <c:pt idx="30418">
                  <c:v>6.9372809999999996</c:v>
                </c:pt>
                <c:pt idx="30419">
                  <c:v>6.9372809999999996</c:v>
                </c:pt>
                <c:pt idx="30420">
                  <c:v>6.9372800000000003</c:v>
                </c:pt>
                <c:pt idx="30421">
                  <c:v>6.934253</c:v>
                </c:pt>
                <c:pt idx="30422">
                  <c:v>6.934253</c:v>
                </c:pt>
                <c:pt idx="30423">
                  <c:v>6.934253</c:v>
                </c:pt>
                <c:pt idx="30424">
                  <c:v>6.9349100000000004</c:v>
                </c:pt>
                <c:pt idx="30425">
                  <c:v>6.9349100000000004</c:v>
                </c:pt>
                <c:pt idx="30426">
                  <c:v>6.9318759999999999</c:v>
                </c:pt>
                <c:pt idx="30427">
                  <c:v>6.9325320000000001</c:v>
                </c:pt>
                <c:pt idx="30428">
                  <c:v>6.9325299999999999</c:v>
                </c:pt>
                <c:pt idx="30429">
                  <c:v>6.9325299999999999</c:v>
                </c:pt>
                <c:pt idx="30430">
                  <c:v>6.9325279999999996</c:v>
                </c:pt>
                <c:pt idx="30431">
                  <c:v>6.9338319999999998</c:v>
                </c:pt>
                <c:pt idx="30432">
                  <c:v>6.9338319999999998</c:v>
                </c:pt>
                <c:pt idx="30433">
                  <c:v>6.9338309999999996</c:v>
                </c:pt>
                <c:pt idx="30434">
                  <c:v>6.9344840000000003</c:v>
                </c:pt>
                <c:pt idx="30435">
                  <c:v>6.9307759999999998</c:v>
                </c:pt>
                <c:pt idx="30436">
                  <c:v>6.9307759999999998</c:v>
                </c:pt>
                <c:pt idx="30437">
                  <c:v>6.9314239999999998</c:v>
                </c:pt>
                <c:pt idx="30438">
                  <c:v>6.9314239999999998</c:v>
                </c:pt>
                <c:pt idx="30439">
                  <c:v>6.9314239999999998</c:v>
                </c:pt>
                <c:pt idx="30440">
                  <c:v>6.9314220000000004</c:v>
                </c:pt>
                <c:pt idx="30441">
                  <c:v>6.9283580000000002</c:v>
                </c:pt>
                <c:pt idx="30442">
                  <c:v>6.9283570000000001</c:v>
                </c:pt>
                <c:pt idx="30443">
                  <c:v>6.9290000000000003</c:v>
                </c:pt>
                <c:pt idx="30444">
                  <c:v>6.9290000000000003</c:v>
                </c:pt>
                <c:pt idx="30445">
                  <c:v>6.9296389999999999</c:v>
                </c:pt>
                <c:pt idx="30446">
                  <c:v>6.9296379999999997</c:v>
                </c:pt>
                <c:pt idx="30447">
                  <c:v>6.9296379999999997</c:v>
                </c:pt>
                <c:pt idx="30448">
                  <c:v>6.9259199999999996</c:v>
                </c:pt>
                <c:pt idx="30449">
                  <c:v>6.9265559999999997</c:v>
                </c:pt>
                <c:pt idx="30450">
                  <c:v>6.9271940000000001</c:v>
                </c:pt>
                <c:pt idx="30451">
                  <c:v>6.9271940000000001</c:v>
                </c:pt>
                <c:pt idx="30452">
                  <c:v>6.9271940000000001</c:v>
                </c:pt>
                <c:pt idx="30453">
                  <c:v>6.9271940000000001</c:v>
                </c:pt>
                <c:pt idx="30454">
                  <c:v>6.9271940000000001</c:v>
                </c:pt>
                <c:pt idx="30455">
                  <c:v>6.9271919999999998</c:v>
                </c:pt>
                <c:pt idx="30456">
                  <c:v>6.9284660000000002</c:v>
                </c:pt>
                <c:pt idx="30457">
                  <c:v>6.9284660000000002</c:v>
                </c:pt>
                <c:pt idx="30458">
                  <c:v>6.9284660000000002</c:v>
                </c:pt>
                <c:pt idx="30459">
                  <c:v>6.9253679999999997</c:v>
                </c:pt>
                <c:pt idx="30460">
                  <c:v>6.9253660000000004</c:v>
                </c:pt>
                <c:pt idx="30461">
                  <c:v>6.925999</c:v>
                </c:pt>
                <c:pt idx="30462">
                  <c:v>6.9266300000000003</c:v>
                </c:pt>
                <c:pt idx="30463">
                  <c:v>6.9228889999999996</c:v>
                </c:pt>
                <c:pt idx="30464">
                  <c:v>6.9228889999999996</c:v>
                </c:pt>
                <c:pt idx="30465">
                  <c:v>6.9235179999999996</c:v>
                </c:pt>
                <c:pt idx="30466">
                  <c:v>6.9235179999999996</c:v>
                </c:pt>
                <c:pt idx="30467">
                  <c:v>6.9235160000000002</c:v>
                </c:pt>
                <c:pt idx="30468">
                  <c:v>6.9235160000000002</c:v>
                </c:pt>
                <c:pt idx="30469">
                  <c:v>6.9241409999999997</c:v>
                </c:pt>
                <c:pt idx="30470">
                  <c:v>6.9247680000000003</c:v>
                </c:pt>
                <c:pt idx="30471">
                  <c:v>6.9222659999999996</c:v>
                </c:pt>
                <c:pt idx="30472">
                  <c:v>6.9222659999999996</c:v>
                </c:pt>
                <c:pt idx="30473">
                  <c:v>6.9228880000000004</c:v>
                </c:pt>
                <c:pt idx="30474">
                  <c:v>6.9228889999999996</c:v>
                </c:pt>
                <c:pt idx="30475">
                  <c:v>6.9197509999999998</c:v>
                </c:pt>
                <c:pt idx="30476">
                  <c:v>6.9203710000000003</c:v>
                </c:pt>
                <c:pt idx="30477">
                  <c:v>6.9203700000000001</c:v>
                </c:pt>
                <c:pt idx="30478">
                  <c:v>6.9209899999999998</c:v>
                </c:pt>
                <c:pt idx="30479">
                  <c:v>6.9209899999999998</c:v>
                </c:pt>
                <c:pt idx="30480">
                  <c:v>6.9209889999999996</c:v>
                </c:pt>
                <c:pt idx="30481">
                  <c:v>6.9209880000000004</c:v>
                </c:pt>
                <c:pt idx="30482">
                  <c:v>6.9216059999999997</c:v>
                </c:pt>
                <c:pt idx="30483">
                  <c:v>6.9222219999999997</c:v>
                </c:pt>
                <c:pt idx="30484">
                  <c:v>6.9190659999999999</c:v>
                </c:pt>
                <c:pt idx="30485">
                  <c:v>6.9190639999999997</c:v>
                </c:pt>
                <c:pt idx="30486">
                  <c:v>6.9190639999999997</c:v>
                </c:pt>
                <c:pt idx="30487">
                  <c:v>6.9190630000000004</c:v>
                </c:pt>
                <c:pt idx="30488">
                  <c:v>6.9196780000000002</c:v>
                </c:pt>
                <c:pt idx="30489">
                  <c:v>6.9165109999999999</c:v>
                </c:pt>
                <c:pt idx="30490">
                  <c:v>6.916512</c:v>
                </c:pt>
                <c:pt idx="30491">
                  <c:v>6.9165109999999999</c:v>
                </c:pt>
                <c:pt idx="30492">
                  <c:v>6.9165099999999997</c:v>
                </c:pt>
                <c:pt idx="30493">
                  <c:v>6.9165089999999996</c:v>
                </c:pt>
                <c:pt idx="30494">
                  <c:v>6.917116</c:v>
                </c:pt>
                <c:pt idx="30495">
                  <c:v>6.917116</c:v>
                </c:pt>
                <c:pt idx="30496">
                  <c:v>6.9171149999999999</c:v>
                </c:pt>
                <c:pt idx="30497">
                  <c:v>6.9177239999999998</c:v>
                </c:pt>
                <c:pt idx="30498">
                  <c:v>6.9139350000000004</c:v>
                </c:pt>
                <c:pt idx="30499">
                  <c:v>6.9151410000000002</c:v>
                </c:pt>
                <c:pt idx="30500">
                  <c:v>6.9157440000000001</c:v>
                </c:pt>
                <c:pt idx="30501">
                  <c:v>6.9157440000000001</c:v>
                </c:pt>
                <c:pt idx="30502">
                  <c:v>6.9119479999999998</c:v>
                </c:pt>
                <c:pt idx="30503">
                  <c:v>6.9131499999999999</c:v>
                </c:pt>
                <c:pt idx="30504">
                  <c:v>6.9131489999999998</c:v>
                </c:pt>
                <c:pt idx="30505">
                  <c:v>6.9131479999999996</c:v>
                </c:pt>
                <c:pt idx="30506">
                  <c:v>6.914345</c:v>
                </c:pt>
                <c:pt idx="30507">
                  <c:v>6.9111359999999999</c:v>
                </c:pt>
                <c:pt idx="30508">
                  <c:v>6.9111339999999997</c:v>
                </c:pt>
                <c:pt idx="30509">
                  <c:v>6.9111349999999998</c:v>
                </c:pt>
                <c:pt idx="30510">
                  <c:v>6.9117280000000001</c:v>
                </c:pt>
                <c:pt idx="30511">
                  <c:v>6.9117280000000001</c:v>
                </c:pt>
                <c:pt idx="30512">
                  <c:v>6.9117280000000001</c:v>
                </c:pt>
                <c:pt idx="30513">
                  <c:v>6.907915</c:v>
                </c:pt>
                <c:pt idx="30514">
                  <c:v>6.908506</c:v>
                </c:pt>
                <c:pt idx="30515">
                  <c:v>6.908506</c:v>
                </c:pt>
                <c:pt idx="30516">
                  <c:v>6.9085029999999996</c:v>
                </c:pt>
                <c:pt idx="30517">
                  <c:v>6.9085029999999996</c:v>
                </c:pt>
                <c:pt idx="30518">
                  <c:v>6.9090910000000001</c:v>
                </c:pt>
                <c:pt idx="30519">
                  <c:v>6.9090910000000001</c:v>
                </c:pt>
                <c:pt idx="30520">
                  <c:v>6.9096789999999997</c:v>
                </c:pt>
                <c:pt idx="30521">
                  <c:v>6.9064399999999999</c:v>
                </c:pt>
                <c:pt idx="30522">
                  <c:v>6.9064420000000002</c:v>
                </c:pt>
                <c:pt idx="30523">
                  <c:v>6.9064410000000001</c:v>
                </c:pt>
                <c:pt idx="30524">
                  <c:v>6.9064389999999998</c:v>
                </c:pt>
                <c:pt idx="30525">
                  <c:v>6.9070220000000004</c:v>
                </c:pt>
                <c:pt idx="30526">
                  <c:v>6.9070220000000004</c:v>
                </c:pt>
                <c:pt idx="30527">
                  <c:v>6.9037740000000003</c:v>
                </c:pt>
                <c:pt idx="30528">
                  <c:v>6.9037740000000003</c:v>
                </c:pt>
                <c:pt idx="30529">
                  <c:v>6.9043530000000004</c:v>
                </c:pt>
                <c:pt idx="30530">
                  <c:v>6.9043510000000001</c:v>
                </c:pt>
                <c:pt idx="30531">
                  <c:v>6.9043510000000001</c:v>
                </c:pt>
                <c:pt idx="30532">
                  <c:v>6.90435</c:v>
                </c:pt>
                <c:pt idx="30533">
                  <c:v>6.9016700000000002</c:v>
                </c:pt>
                <c:pt idx="30534">
                  <c:v>6.9022449999999997</c:v>
                </c:pt>
                <c:pt idx="30535">
                  <c:v>6.9028200000000002</c:v>
                </c:pt>
                <c:pt idx="30536">
                  <c:v>6.902819</c:v>
                </c:pt>
                <c:pt idx="30537">
                  <c:v>6.902819</c:v>
                </c:pt>
                <c:pt idx="30538">
                  <c:v>6.9028179999999999</c:v>
                </c:pt>
                <c:pt idx="30539">
                  <c:v>6.9033899999999999</c:v>
                </c:pt>
                <c:pt idx="30540">
                  <c:v>6.900684</c:v>
                </c:pt>
                <c:pt idx="30541">
                  <c:v>6.900684</c:v>
                </c:pt>
                <c:pt idx="30542">
                  <c:v>6.8973990000000001</c:v>
                </c:pt>
                <c:pt idx="30543">
                  <c:v>6.8974000000000002</c:v>
                </c:pt>
                <c:pt idx="30544">
                  <c:v>6.8979650000000001</c:v>
                </c:pt>
                <c:pt idx="30545">
                  <c:v>6.8985300000000001</c:v>
                </c:pt>
                <c:pt idx="30546">
                  <c:v>6.8985300000000001</c:v>
                </c:pt>
                <c:pt idx="30547">
                  <c:v>6.8990970000000003</c:v>
                </c:pt>
                <c:pt idx="30548">
                  <c:v>6.8990970000000003</c:v>
                </c:pt>
                <c:pt idx="30549">
                  <c:v>6.899095</c:v>
                </c:pt>
                <c:pt idx="30550">
                  <c:v>6.895797</c:v>
                </c:pt>
                <c:pt idx="30551">
                  <c:v>6.8963599999999996</c:v>
                </c:pt>
                <c:pt idx="30552">
                  <c:v>6.8963599999999996</c:v>
                </c:pt>
                <c:pt idx="30553">
                  <c:v>6.8963570000000001</c:v>
                </c:pt>
                <c:pt idx="30554">
                  <c:v>6.8963559999999999</c:v>
                </c:pt>
                <c:pt idx="30555">
                  <c:v>6.896916</c:v>
                </c:pt>
                <c:pt idx="30556">
                  <c:v>6.896916</c:v>
                </c:pt>
                <c:pt idx="30557">
                  <c:v>6.8936019999999996</c:v>
                </c:pt>
                <c:pt idx="30558">
                  <c:v>6.8941600000000003</c:v>
                </c:pt>
                <c:pt idx="30559">
                  <c:v>6.8941600000000003</c:v>
                </c:pt>
                <c:pt idx="30560">
                  <c:v>6.894158</c:v>
                </c:pt>
                <c:pt idx="30561">
                  <c:v>6.8947120000000002</c:v>
                </c:pt>
                <c:pt idx="30562">
                  <c:v>6.8908319999999996</c:v>
                </c:pt>
                <c:pt idx="30563">
                  <c:v>6.8908319999999996</c:v>
                </c:pt>
                <c:pt idx="30564">
                  <c:v>6.8908319999999996</c:v>
                </c:pt>
                <c:pt idx="30565">
                  <c:v>6.8913820000000001</c:v>
                </c:pt>
                <c:pt idx="30566">
                  <c:v>6.8919319999999997</c:v>
                </c:pt>
                <c:pt idx="30567">
                  <c:v>6.8919309999999996</c:v>
                </c:pt>
                <c:pt idx="30568">
                  <c:v>6.8919319999999997</c:v>
                </c:pt>
                <c:pt idx="30569">
                  <c:v>6.8891429999999998</c:v>
                </c:pt>
                <c:pt idx="30570">
                  <c:v>6.8891429999999998</c:v>
                </c:pt>
                <c:pt idx="30571">
                  <c:v>6.8896899999999999</c:v>
                </c:pt>
                <c:pt idx="30572">
                  <c:v>6.8863440000000002</c:v>
                </c:pt>
                <c:pt idx="30573">
                  <c:v>6.886889</c:v>
                </c:pt>
                <c:pt idx="30574">
                  <c:v>6.8874310000000003</c:v>
                </c:pt>
                <c:pt idx="30575">
                  <c:v>6.8879739999999998</c:v>
                </c:pt>
                <c:pt idx="30576">
                  <c:v>6.8879710000000003</c:v>
                </c:pt>
                <c:pt idx="30577">
                  <c:v>6.8879710000000003</c:v>
                </c:pt>
                <c:pt idx="30578">
                  <c:v>6.8885120000000004</c:v>
                </c:pt>
                <c:pt idx="30579">
                  <c:v>6.8885120000000004</c:v>
                </c:pt>
                <c:pt idx="30580">
                  <c:v>6.8851440000000004</c:v>
                </c:pt>
                <c:pt idx="30581">
                  <c:v>6.8856799999999998</c:v>
                </c:pt>
                <c:pt idx="30582">
                  <c:v>6.8823059999999998</c:v>
                </c:pt>
                <c:pt idx="30583">
                  <c:v>6.8823090000000002</c:v>
                </c:pt>
                <c:pt idx="30584">
                  <c:v>6.882307</c:v>
                </c:pt>
                <c:pt idx="30585">
                  <c:v>6.8823090000000002</c:v>
                </c:pt>
                <c:pt idx="30586">
                  <c:v>6.8828379999999996</c:v>
                </c:pt>
                <c:pt idx="30587">
                  <c:v>6.8828399999999998</c:v>
                </c:pt>
                <c:pt idx="30588">
                  <c:v>6.8839050000000004</c:v>
                </c:pt>
                <c:pt idx="30589">
                  <c:v>6.8839059999999996</c:v>
                </c:pt>
                <c:pt idx="30590">
                  <c:v>6.8839059999999996</c:v>
                </c:pt>
                <c:pt idx="30591">
                  <c:v>6.8805149999999999</c:v>
                </c:pt>
                <c:pt idx="30592">
                  <c:v>6.8805149999999999</c:v>
                </c:pt>
                <c:pt idx="30593">
                  <c:v>6.8810419999999999</c:v>
                </c:pt>
                <c:pt idx="30594">
                  <c:v>6.88157</c:v>
                </c:pt>
                <c:pt idx="30595">
                  <c:v>6.8820969999999999</c:v>
                </c:pt>
                <c:pt idx="30596">
                  <c:v>6.8786889999999996</c:v>
                </c:pt>
                <c:pt idx="30597">
                  <c:v>6.8786889999999996</c:v>
                </c:pt>
                <c:pt idx="30598">
                  <c:v>6.8786889999999996</c:v>
                </c:pt>
                <c:pt idx="30599">
                  <c:v>6.8792119999999999</c:v>
                </c:pt>
                <c:pt idx="30600">
                  <c:v>6.8792119999999999</c:v>
                </c:pt>
                <c:pt idx="30601">
                  <c:v>6.8797319999999997</c:v>
                </c:pt>
                <c:pt idx="30602">
                  <c:v>6.8757919999999997</c:v>
                </c:pt>
                <c:pt idx="30603">
                  <c:v>6.8763110000000003</c:v>
                </c:pt>
                <c:pt idx="30604">
                  <c:v>6.8768260000000003</c:v>
                </c:pt>
                <c:pt idx="30605">
                  <c:v>6.8739100000000004</c:v>
                </c:pt>
                <c:pt idx="30606">
                  <c:v>6.8739109999999997</c:v>
                </c:pt>
                <c:pt idx="30607">
                  <c:v>6.8739090000000003</c:v>
                </c:pt>
                <c:pt idx="30608">
                  <c:v>6.8739100000000004</c:v>
                </c:pt>
                <c:pt idx="30609">
                  <c:v>6.8739100000000004</c:v>
                </c:pt>
                <c:pt idx="30610">
                  <c:v>6.8744209999999999</c:v>
                </c:pt>
                <c:pt idx="30611">
                  <c:v>6.8749320000000003</c:v>
                </c:pt>
                <c:pt idx="30612">
                  <c:v>6.8749320000000003</c:v>
                </c:pt>
                <c:pt idx="30613">
                  <c:v>6.8709720000000001</c:v>
                </c:pt>
                <c:pt idx="30614">
                  <c:v>6.8709720000000001</c:v>
                </c:pt>
                <c:pt idx="30615">
                  <c:v>6.871988</c:v>
                </c:pt>
                <c:pt idx="30616">
                  <c:v>6.871988</c:v>
                </c:pt>
                <c:pt idx="30617">
                  <c:v>6.871988</c:v>
                </c:pt>
                <c:pt idx="30618">
                  <c:v>6.871988</c:v>
                </c:pt>
                <c:pt idx="30619">
                  <c:v>6.8724920000000003</c:v>
                </c:pt>
                <c:pt idx="30620">
                  <c:v>6.8724930000000004</c:v>
                </c:pt>
                <c:pt idx="30621">
                  <c:v>6.87249</c:v>
                </c:pt>
                <c:pt idx="30622">
                  <c:v>6.8690249999999997</c:v>
                </c:pt>
                <c:pt idx="30623">
                  <c:v>6.8690249999999997</c:v>
                </c:pt>
                <c:pt idx="30624">
                  <c:v>6.8690239999999996</c:v>
                </c:pt>
                <c:pt idx="30625">
                  <c:v>6.8695240000000002</c:v>
                </c:pt>
                <c:pt idx="30626">
                  <c:v>6.8660439999999996</c:v>
                </c:pt>
                <c:pt idx="30627">
                  <c:v>6.8665399999999996</c:v>
                </c:pt>
                <c:pt idx="30628">
                  <c:v>6.867038</c:v>
                </c:pt>
                <c:pt idx="30629">
                  <c:v>6.8670359999999997</c:v>
                </c:pt>
                <c:pt idx="30630">
                  <c:v>6.8675300000000004</c:v>
                </c:pt>
                <c:pt idx="30631">
                  <c:v>6.8640379999999999</c:v>
                </c:pt>
                <c:pt idx="30632">
                  <c:v>6.8645259999999997</c:v>
                </c:pt>
                <c:pt idx="30633">
                  <c:v>6.8650180000000001</c:v>
                </c:pt>
                <c:pt idx="30634">
                  <c:v>6.8650159999999998</c:v>
                </c:pt>
                <c:pt idx="30635">
                  <c:v>6.8610220000000002</c:v>
                </c:pt>
                <c:pt idx="30636">
                  <c:v>6.861993</c:v>
                </c:pt>
                <c:pt idx="30637">
                  <c:v>6.8624780000000003</c:v>
                </c:pt>
                <c:pt idx="30638">
                  <c:v>6.8624780000000003</c:v>
                </c:pt>
                <c:pt idx="30639">
                  <c:v>6.8594390000000001</c:v>
                </c:pt>
                <c:pt idx="30640">
                  <c:v>6.8594390000000001</c:v>
                </c:pt>
                <c:pt idx="30641">
                  <c:v>6.8604000000000003</c:v>
                </c:pt>
                <c:pt idx="30642">
                  <c:v>6.8604000000000003</c:v>
                </c:pt>
                <c:pt idx="30643">
                  <c:v>6.8608789999999997</c:v>
                </c:pt>
                <c:pt idx="30644">
                  <c:v>6.8568600000000002</c:v>
                </c:pt>
                <c:pt idx="30645">
                  <c:v>6.8573370000000002</c:v>
                </c:pt>
                <c:pt idx="30646">
                  <c:v>6.857812</c:v>
                </c:pt>
                <c:pt idx="30647">
                  <c:v>6.857812</c:v>
                </c:pt>
                <c:pt idx="30648">
                  <c:v>6.857812</c:v>
                </c:pt>
                <c:pt idx="30649">
                  <c:v>6.857812</c:v>
                </c:pt>
                <c:pt idx="30650">
                  <c:v>6.8582859999999997</c:v>
                </c:pt>
                <c:pt idx="30651">
                  <c:v>6.8582859999999997</c:v>
                </c:pt>
                <c:pt idx="30652">
                  <c:v>6.8547359999999999</c:v>
                </c:pt>
                <c:pt idx="30653">
                  <c:v>6.8547349999999998</c:v>
                </c:pt>
                <c:pt idx="30654">
                  <c:v>6.8547359999999999</c:v>
                </c:pt>
                <c:pt idx="30655">
                  <c:v>6.8547349999999998</c:v>
                </c:pt>
                <c:pt idx="30656">
                  <c:v>6.8552059999999999</c:v>
                </c:pt>
                <c:pt idx="30657">
                  <c:v>6.8552059999999999</c:v>
                </c:pt>
                <c:pt idx="30658">
                  <c:v>6.8556759999999999</c:v>
                </c:pt>
                <c:pt idx="30659">
                  <c:v>6.8556739999999996</c:v>
                </c:pt>
                <c:pt idx="30660">
                  <c:v>6.8556739999999996</c:v>
                </c:pt>
                <c:pt idx="30661">
                  <c:v>6.852106</c:v>
                </c:pt>
                <c:pt idx="30662">
                  <c:v>6.8525720000000003</c:v>
                </c:pt>
                <c:pt idx="30663">
                  <c:v>6.8525720000000003</c:v>
                </c:pt>
                <c:pt idx="30664">
                  <c:v>6.8530369999999996</c:v>
                </c:pt>
                <c:pt idx="30665">
                  <c:v>6.8530360000000003</c:v>
                </c:pt>
                <c:pt idx="30666">
                  <c:v>6.8530340000000001</c:v>
                </c:pt>
                <c:pt idx="30667">
                  <c:v>6.8530360000000003</c:v>
                </c:pt>
                <c:pt idx="30668">
                  <c:v>6.8530360000000003</c:v>
                </c:pt>
                <c:pt idx="30669">
                  <c:v>6.8499179999999997</c:v>
                </c:pt>
                <c:pt idx="30670">
                  <c:v>6.8503790000000002</c:v>
                </c:pt>
                <c:pt idx="30671">
                  <c:v>6.8503780000000001</c:v>
                </c:pt>
                <c:pt idx="30672">
                  <c:v>6.8508389999999997</c:v>
                </c:pt>
                <c:pt idx="30673">
                  <c:v>6.851299</c:v>
                </c:pt>
                <c:pt idx="30674">
                  <c:v>6.851299</c:v>
                </c:pt>
                <c:pt idx="30675">
                  <c:v>6.847702</c:v>
                </c:pt>
                <c:pt idx="30676">
                  <c:v>6.8476999999999997</c:v>
                </c:pt>
                <c:pt idx="30677">
                  <c:v>6.847702</c:v>
                </c:pt>
                <c:pt idx="30678">
                  <c:v>6.8481560000000004</c:v>
                </c:pt>
                <c:pt idx="30679">
                  <c:v>6.848611</c:v>
                </c:pt>
                <c:pt idx="30680">
                  <c:v>6.8445489999999998</c:v>
                </c:pt>
                <c:pt idx="30681">
                  <c:v>6.8449989999999996</c:v>
                </c:pt>
                <c:pt idx="30682">
                  <c:v>6.8454509999999997</c:v>
                </c:pt>
                <c:pt idx="30683">
                  <c:v>6.8454499999999996</c:v>
                </c:pt>
                <c:pt idx="30684">
                  <c:v>6.8458990000000002</c:v>
                </c:pt>
                <c:pt idx="30685">
                  <c:v>6.8427199999999999</c:v>
                </c:pt>
                <c:pt idx="30686">
                  <c:v>6.8427199999999999</c:v>
                </c:pt>
                <c:pt idx="30687">
                  <c:v>6.8436120000000003</c:v>
                </c:pt>
                <c:pt idx="30688">
                  <c:v>6.8440580000000004</c:v>
                </c:pt>
                <c:pt idx="30689">
                  <c:v>6.8399720000000004</c:v>
                </c:pt>
                <c:pt idx="30690">
                  <c:v>6.8408559999999996</c:v>
                </c:pt>
                <c:pt idx="30691">
                  <c:v>6.8408559999999996</c:v>
                </c:pt>
                <c:pt idx="30692">
                  <c:v>6.8408559999999996</c:v>
                </c:pt>
                <c:pt idx="30693">
                  <c:v>6.8412949999999997</c:v>
                </c:pt>
                <c:pt idx="30694">
                  <c:v>6.8372019999999996</c:v>
                </c:pt>
                <c:pt idx="30695">
                  <c:v>6.8376400000000004</c:v>
                </c:pt>
                <c:pt idx="30696">
                  <c:v>6.8376380000000001</c:v>
                </c:pt>
                <c:pt idx="30697">
                  <c:v>6.8380739999999998</c:v>
                </c:pt>
                <c:pt idx="30698">
                  <c:v>6.8380720000000004</c:v>
                </c:pt>
                <c:pt idx="30699">
                  <c:v>6.8380720000000004</c:v>
                </c:pt>
                <c:pt idx="30700">
                  <c:v>6.8344069999999997</c:v>
                </c:pt>
                <c:pt idx="30701">
                  <c:v>6.8352680000000001</c:v>
                </c:pt>
                <c:pt idx="30702">
                  <c:v>6.8352690000000003</c:v>
                </c:pt>
                <c:pt idx="30703">
                  <c:v>6.8356940000000002</c:v>
                </c:pt>
                <c:pt idx="30704">
                  <c:v>6.8356940000000002</c:v>
                </c:pt>
                <c:pt idx="30705">
                  <c:v>6.8356940000000002</c:v>
                </c:pt>
                <c:pt idx="30706">
                  <c:v>6.8320100000000004</c:v>
                </c:pt>
                <c:pt idx="30707">
                  <c:v>6.8320100000000004</c:v>
                </c:pt>
                <c:pt idx="30708">
                  <c:v>6.8324369999999996</c:v>
                </c:pt>
                <c:pt idx="30709">
                  <c:v>6.8324360000000004</c:v>
                </c:pt>
                <c:pt idx="30710">
                  <c:v>6.8324340000000001</c:v>
                </c:pt>
                <c:pt idx="30711">
                  <c:v>6.8328610000000003</c:v>
                </c:pt>
                <c:pt idx="30712">
                  <c:v>6.8332819999999996</c:v>
                </c:pt>
                <c:pt idx="30713">
                  <c:v>6.8295849999999998</c:v>
                </c:pt>
                <c:pt idx="30714">
                  <c:v>6.8300049999999999</c:v>
                </c:pt>
                <c:pt idx="30715">
                  <c:v>6.8300049999999999</c:v>
                </c:pt>
                <c:pt idx="30716">
                  <c:v>6.830425</c:v>
                </c:pt>
                <c:pt idx="30717">
                  <c:v>6.8262989999999997</c:v>
                </c:pt>
                <c:pt idx="30718">
                  <c:v>6.8267160000000002</c:v>
                </c:pt>
                <c:pt idx="30719">
                  <c:v>6.8271309999999996</c:v>
                </c:pt>
                <c:pt idx="30720">
                  <c:v>6.8271309999999996</c:v>
                </c:pt>
                <c:pt idx="30721">
                  <c:v>6.82796</c:v>
                </c:pt>
                <c:pt idx="30722">
                  <c:v>6.8238240000000001</c:v>
                </c:pt>
                <c:pt idx="30723">
                  <c:v>6.8238219999999998</c:v>
                </c:pt>
                <c:pt idx="30724">
                  <c:v>6.8242339999999997</c:v>
                </c:pt>
                <c:pt idx="30725">
                  <c:v>6.8242339999999997</c:v>
                </c:pt>
                <c:pt idx="30726">
                  <c:v>6.824643</c:v>
                </c:pt>
                <c:pt idx="30727">
                  <c:v>6.8250510000000002</c:v>
                </c:pt>
                <c:pt idx="30728">
                  <c:v>6.8209059999999999</c:v>
                </c:pt>
                <c:pt idx="30729">
                  <c:v>6.8213109999999997</c:v>
                </c:pt>
                <c:pt idx="30730">
                  <c:v>6.8213109999999997</c:v>
                </c:pt>
                <c:pt idx="30731">
                  <c:v>6.8213109999999997</c:v>
                </c:pt>
                <c:pt idx="30732">
                  <c:v>6.8217150000000002</c:v>
                </c:pt>
                <c:pt idx="30733">
                  <c:v>6.8183699999999998</c:v>
                </c:pt>
                <c:pt idx="30734">
                  <c:v>6.8183689999999997</c:v>
                </c:pt>
                <c:pt idx="30735">
                  <c:v>6.8187699999999998</c:v>
                </c:pt>
                <c:pt idx="30736">
                  <c:v>6.8187699999999998</c:v>
                </c:pt>
                <c:pt idx="30737">
                  <c:v>6.8187689999999996</c:v>
                </c:pt>
                <c:pt idx="30738">
                  <c:v>6.8191680000000003</c:v>
                </c:pt>
                <c:pt idx="30739">
                  <c:v>6.8150069999999996</c:v>
                </c:pt>
                <c:pt idx="30740">
                  <c:v>6.8150079999999997</c:v>
                </c:pt>
                <c:pt idx="30741">
                  <c:v>6.8157969999999999</c:v>
                </c:pt>
                <c:pt idx="30742">
                  <c:v>6.8161940000000003</c:v>
                </c:pt>
                <c:pt idx="30743">
                  <c:v>6.8161940000000003</c:v>
                </c:pt>
                <c:pt idx="30744">
                  <c:v>6.8120289999999999</c:v>
                </c:pt>
                <c:pt idx="30745">
                  <c:v>6.8124209999999996</c:v>
                </c:pt>
                <c:pt idx="30746">
                  <c:v>6.8132000000000001</c:v>
                </c:pt>
                <c:pt idx="30747">
                  <c:v>6.8132000000000001</c:v>
                </c:pt>
                <c:pt idx="30748">
                  <c:v>6.8135919999999999</c:v>
                </c:pt>
                <c:pt idx="30749">
                  <c:v>6.809418</c:v>
                </c:pt>
                <c:pt idx="30750">
                  <c:v>6.809806</c:v>
                </c:pt>
                <c:pt idx="30751">
                  <c:v>6.8098029999999996</c:v>
                </c:pt>
                <c:pt idx="30752">
                  <c:v>6.8101890000000003</c:v>
                </c:pt>
                <c:pt idx="30753">
                  <c:v>6.8101880000000001</c:v>
                </c:pt>
                <c:pt idx="30754">
                  <c:v>6.8101880000000001</c:v>
                </c:pt>
                <c:pt idx="30755">
                  <c:v>6.8063890000000002</c:v>
                </c:pt>
                <c:pt idx="30756">
                  <c:v>6.8071520000000003</c:v>
                </c:pt>
                <c:pt idx="30757">
                  <c:v>6.80715</c:v>
                </c:pt>
                <c:pt idx="30758">
                  <c:v>6.8075320000000001</c:v>
                </c:pt>
                <c:pt idx="30759">
                  <c:v>6.8075299999999999</c:v>
                </c:pt>
                <c:pt idx="30760">
                  <c:v>6.8037150000000004</c:v>
                </c:pt>
                <c:pt idx="30761">
                  <c:v>6.8037140000000003</c:v>
                </c:pt>
                <c:pt idx="30762">
                  <c:v>6.8040880000000001</c:v>
                </c:pt>
                <c:pt idx="30763">
                  <c:v>6.8044640000000003</c:v>
                </c:pt>
                <c:pt idx="30764">
                  <c:v>6.8006380000000002</c:v>
                </c:pt>
                <c:pt idx="30765">
                  <c:v>6.8006359999999999</c:v>
                </c:pt>
                <c:pt idx="30766">
                  <c:v>6.8010039999999998</c:v>
                </c:pt>
                <c:pt idx="30767">
                  <c:v>6.801374</c:v>
                </c:pt>
                <c:pt idx="30768">
                  <c:v>6.7975339999999997</c:v>
                </c:pt>
                <c:pt idx="30769">
                  <c:v>6.7979000000000003</c:v>
                </c:pt>
                <c:pt idx="30770">
                  <c:v>6.7982639999999996</c:v>
                </c:pt>
                <c:pt idx="30771">
                  <c:v>6.7982659999999999</c:v>
                </c:pt>
                <c:pt idx="30772">
                  <c:v>6.7982639999999996</c:v>
                </c:pt>
                <c:pt idx="30773">
                  <c:v>6.7940550000000002</c:v>
                </c:pt>
                <c:pt idx="30774">
                  <c:v>6.7940560000000003</c:v>
                </c:pt>
                <c:pt idx="30775">
                  <c:v>6.7944149999999999</c:v>
                </c:pt>
                <c:pt idx="30776">
                  <c:v>6.7947749999999996</c:v>
                </c:pt>
                <c:pt idx="30777">
                  <c:v>6.7947740000000003</c:v>
                </c:pt>
                <c:pt idx="30778">
                  <c:v>6.79549</c:v>
                </c:pt>
                <c:pt idx="30779">
                  <c:v>6.7912699999999999</c:v>
                </c:pt>
                <c:pt idx="30780">
                  <c:v>6.7912689999999998</c:v>
                </c:pt>
                <c:pt idx="30781">
                  <c:v>6.7916249999999998</c:v>
                </c:pt>
                <c:pt idx="30782">
                  <c:v>6.7916239999999997</c:v>
                </c:pt>
                <c:pt idx="30783">
                  <c:v>6.7923309999999999</c:v>
                </c:pt>
                <c:pt idx="30784">
                  <c:v>6.7923340000000003</c:v>
                </c:pt>
                <c:pt idx="30785">
                  <c:v>6.7923289999999996</c:v>
                </c:pt>
                <c:pt idx="30786">
                  <c:v>6.7923289999999996</c:v>
                </c:pt>
                <c:pt idx="30787">
                  <c:v>6.7881</c:v>
                </c:pt>
                <c:pt idx="30788">
                  <c:v>6.7888000000000002</c:v>
                </c:pt>
                <c:pt idx="30789">
                  <c:v>6.788799</c:v>
                </c:pt>
                <c:pt idx="30790">
                  <c:v>6.7891450000000004</c:v>
                </c:pt>
                <c:pt idx="30791">
                  <c:v>6.7852540000000001</c:v>
                </c:pt>
                <c:pt idx="30792">
                  <c:v>6.7855999999999996</c:v>
                </c:pt>
                <c:pt idx="30793">
                  <c:v>6.7855949999999998</c:v>
                </c:pt>
                <c:pt idx="30794">
                  <c:v>6.7813559999999997</c:v>
                </c:pt>
                <c:pt idx="30795">
                  <c:v>6.7816939999999999</c:v>
                </c:pt>
                <c:pt idx="30796">
                  <c:v>6.7816939999999999</c:v>
                </c:pt>
                <c:pt idx="30797">
                  <c:v>6.7816939999999999</c:v>
                </c:pt>
                <c:pt idx="30798">
                  <c:v>6.7820309999999999</c:v>
                </c:pt>
                <c:pt idx="30799">
                  <c:v>6.7820299999999998</c:v>
                </c:pt>
                <c:pt idx="30800">
                  <c:v>6.7777839999999996</c:v>
                </c:pt>
                <c:pt idx="30801">
                  <c:v>6.7784509999999996</c:v>
                </c:pt>
                <c:pt idx="30802">
                  <c:v>6.7784490000000002</c:v>
                </c:pt>
                <c:pt idx="30803">
                  <c:v>6.7784490000000002</c:v>
                </c:pt>
                <c:pt idx="30804">
                  <c:v>6.7784490000000002</c:v>
                </c:pt>
                <c:pt idx="30805">
                  <c:v>6.778778</c:v>
                </c:pt>
                <c:pt idx="30806">
                  <c:v>6.7745249999999997</c:v>
                </c:pt>
                <c:pt idx="30807">
                  <c:v>6.7748499999999998</c:v>
                </c:pt>
                <c:pt idx="30808">
                  <c:v>6.7748489999999997</c:v>
                </c:pt>
                <c:pt idx="30809">
                  <c:v>6.7751739999999998</c:v>
                </c:pt>
                <c:pt idx="30810">
                  <c:v>6.770918</c:v>
                </c:pt>
                <c:pt idx="30811">
                  <c:v>6.7709159999999997</c:v>
                </c:pt>
                <c:pt idx="30812">
                  <c:v>6.7712339999999998</c:v>
                </c:pt>
                <c:pt idx="30813">
                  <c:v>6.7712310000000002</c:v>
                </c:pt>
                <c:pt idx="30814">
                  <c:v>6.7672879999999997</c:v>
                </c:pt>
                <c:pt idx="30815">
                  <c:v>6.7672850000000002</c:v>
                </c:pt>
                <c:pt idx="30816">
                  <c:v>6.7672850000000002</c:v>
                </c:pt>
                <c:pt idx="30817">
                  <c:v>6.767595</c:v>
                </c:pt>
                <c:pt idx="30818">
                  <c:v>6.7679080000000003</c:v>
                </c:pt>
                <c:pt idx="30819">
                  <c:v>6.7636399999999997</c:v>
                </c:pt>
                <c:pt idx="30820">
                  <c:v>6.7636380000000003</c:v>
                </c:pt>
                <c:pt idx="30821">
                  <c:v>6.7639459999999998</c:v>
                </c:pt>
                <c:pt idx="30822">
                  <c:v>6.7639449999999997</c:v>
                </c:pt>
                <c:pt idx="30823">
                  <c:v>6.7599799999999997</c:v>
                </c:pt>
                <c:pt idx="30824">
                  <c:v>6.759976</c:v>
                </c:pt>
                <c:pt idx="30825">
                  <c:v>6.759976</c:v>
                </c:pt>
                <c:pt idx="30826">
                  <c:v>6.7602760000000002</c:v>
                </c:pt>
                <c:pt idx="30827">
                  <c:v>6.7602760000000002</c:v>
                </c:pt>
                <c:pt idx="30828">
                  <c:v>6.7563009999999997</c:v>
                </c:pt>
                <c:pt idx="30829">
                  <c:v>6.7562990000000003</c:v>
                </c:pt>
                <c:pt idx="30830">
                  <c:v>6.7562990000000003</c:v>
                </c:pt>
                <c:pt idx="30831">
                  <c:v>6.7562990000000003</c:v>
                </c:pt>
                <c:pt idx="30832">
                  <c:v>6.7565920000000004</c:v>
                </c:pt>
                <c:pt idx="30833">
                  <c:v>6.7565900000000001</c:v>
                </c:pt>
                <c:pt idx="30834">
                  <c:v>6.7565900000000001</c:v>
                </c:pt>
                <c:pt idx="30835">
                  <c:v>6.7526000000000002</c:v>
                </c:pt>
                <c:pt idx="30836">
                  <c:v>6.752599</c:v>
                </c:pt>
                <c:pt idx="30837">
                  <c:v>6.7528860000000002</c:v>
                </c:pt>
                <c:pt idx="30838">
                  <c:v>6.7528839999999999</c:v>
                </c:pt>
                <c:pt idx="30839">
                  <c:v>6.7488840000000003</c:v>
                </c:pt>
                <c:pt idx="30840">
                  <c:v>6.7491640000000004</c:v>
                </c:pt>
                <c:pt idx="30841">
                  <c:v>6.7491620000000001</c:v>
                </c:pt>
                <c:pt idx="30842">
                  <c:v>6.745152</c:v>
                </c:pt>
                <c:pt idx="30843">
                  <c:v>6.7451499999999998</c:v>
                </c:pt>
                <c:pt idx="30844">
                  <c:v>6.7451499999999998</c:v>
                </c:pt>
                <c:pt idx="30845">
                  <c:v>6.745425</c:v>
                </c:pt>
                <c:pt idx="30846">
                  <c:v>6.7414059999999996</c:v>
                </c:pt>
                <c:pt idx="30847">
                  <c:v>6.7416749999999999</c:v>
                </c:pt>
                <c:pt idx="30848">
                  <c:v>6.7416739999999997</c:v>
                </c:pt>
                <c:pt idx="30849">
                  <c:v>6.7416720000000003</c:v>
                </c:pt>
                <c:pt idx="30850">
                  <c:v>6.7376420000000001</c:v>
                </c:pt>
                <c:pt idx="30851">
                  <c:v>6.7379059999999997</c:v>
                </c:pt>
                <c:pt idx="30852">
                  <c:v>6.7379059999999997</c:v>
                </c:pt>
                <c:pt idx="30853">
                  <c:v>6.7379059999999997</c:v>
                </c:pt>
                <c:pt idx="30854">
                  <c:v>6.7384320000000004</c:v>
                </c:pt>
                <c:pt idx="30855">
                  <c:v>6.7384300000000001</c:v>
                </c:pt>
                <c:pt idx="30856">
                  <c:v>6.7386939999999997</c:v>
                </c:pt>
                <c:pt idx="30857">
                  <c:v>6.7343820000000001</c:v>
                </c:pt>
                <c:pt idx="30858">
                  <c:v>6.7346389999999996</c:v>
                </c:pt>
                <c:pt idx="30859">
                  <c:v>6.7348949999999999</c:v>
                </c:pt>
                <c:pt idx="30860">
                  <c:v>6.7348949999999999</c:v>
                </c:pt>
                <c:pt idx="30861">
                  <c:v>6.7305809999999999</c:v>
                </c:pt>
                <c:pt idx="30862">
                  <c:v>6.7308339999999998</c:v>
                </c:pt>
                <c:pt idx="30863">
                  <c:v>6.7310879999999997</c:v>
                </c:pt>
                <c:pt idx="30864">
                  <c:v>6.731338</c:v>
                </c:pt>
                <c:pt idx="30865">
                  <c:v>6.727271</c:v>
                </c:pt>
                <c:pt idx="30866">
                  <c:v>6.7272699999999999</c:v>
                </c:pt>
                <c:pt idx="30867">
                  <c:v>6.7272699999999999</c:v>
                </c:pt>
                <c:pt idx="30868">
                  <c:v>6.7275150000000004</c:v>
                </c:pt>
                <c:pt idx="30869">
                  <c:v>6.7277639999999996</c:v>
                </c:pt>
                <c:pt idx="30870">
                  <c:v>6.7280100000000003</c:v>
                </c:pt>
                <c:pt idx="30871">
                  <c:v>6.7280090000000001</c:v>
                </c:pt>
                <c:pt idx="30872">
                  <c:v>6.7239250000000004</c:v>
                </c:pt>
                <c:pt idx="30873">
                  <c:v>6.7241660000000003</c:v>
                </c:pt>
                <c:pt idx="30874">
                  <c:v>6.7244080000000004</c:v>
                </c:pt>
                <c:pt idx="30875">
                  <c:v>6.7246490000000003</c:v>
                </c:pt>
                <c:pt idx="30876">
                  <c:v>6.7203099999999996</c:v>
                </c:pt>
                <c:pt idx="30877">
                  <c:v>6.7210219999999996</c:v>
                </c:pt>
                <c:pt idx="30878">
                  <c:v>6.7210219999999996</c:v>
                </c:pt>
                <c:pt idx="30879">
                  <c:v>6.7166800000000002</c:v>
                </c:pt>
                <c:pt idx="30880">
                  <c:v>6.7169119999999998</c:v>
                </c:pt>
                <c:pt idx="30881">
                  <c:v>6.7171450000000004</c:v>
                </c:pt>
                <c:pt idx="30882">
                  <c:v>6.7173780000000001</c:v>
                </c:pt>
                <c:pt idx="30883">
                  <c:v>6.7173759999999998</c:v>
                </c:pt>
                <c:pt idx="30884">
                  <c:v>6.7132560000000003</c:v>
                </c:pt>
                <c:pt idx="30885">
                  <c:v>6.7134850000000004</c:v>
                </c:pt>
                <c:pt idx="30886">
                  <c:v>6.7134850000000004</c:v>
                </c:pt>
                <c:pt idx="30887">
                  <c:v>6.7134819999999999</c:v>
                </c:pt>
                <c:pt idx="30888">
                  <c:v>6.7137089999999997</c:v>
                </c:pt>
                <c:pt idx="30889">
                  <c:v>6.7139340000000001</c:v>
                </c:pt>
                <c:pt idx="30890">
                  <c:v>6.7100160000000004</c:v>
                </c:pt>
                <c:pt idx="30891">
                  <c:v>6.7100160000000004</c:v>
                </c:pt>
                <c:pt idx="30892">
                  <c:v>6.7100150000000003</c:v>
                </c:pt>
                <c:pt idx="30893">
                  <c:v>6.7102360000000001</c:v>
                </c:pt>
                <c:pt idx="30894">
                  <c:v>6.7060899999999997</c:v>
                </c:pt>
                <c:pt idx="30895">
                  <c:v>6.7063030000000001</c:v>
                </c:pt>
                <c:pt idx="30896">
                  <c:v>6.706734</c:v>
                </c:pt>
                <c:pt idx="30897">
                  <c:v>6.7067319999999997</c:v>
                </c:pt>
                <c:pt idx="30898">
                  <c:v>6.7023580000000003</c:v>
                </c:pt>
                <c:pt idx="30899">
                  <c:v>6.7025699999999997</c:v>
                </c:pt>
                <c:pt idx="30900">
                  <c:v>6.7027799999999997</c:v>
                </c:pt>
                <c:pt idx="30901">
                  <c:v>6.7027799999999997</c:v>
                </c:pt>
                <c:pt idx="30902">
                  <c:v>6.6986090000000003</c:v>
                </c:pt>
                <c:pt idx="30903">
                  <c:v>6.6988159999999999</c:v>
                </c:pt>
                <c:pt idx="30904">
                  <c:v>6.6990239999999996</c:v>
                </c:pt>
                <c:pt idx="30905">
                  <c:v>6.6992279999999997</c:v>
                </c:pt>
                <c:pt idx="30906">
                  <c:v>6.6992279999999997</c:v>
                </c:pt>
                <c:pt idx="30907">
                  <c:v>6.6992250000000002</c:v>
                </c:pt>
                <c:pt idx="30908">
                  <c:v>6.6950380000000003</c:v>
                </c:pt>
                <c:pt idx="30909">
                  <c:v>6.6950370000000001</c:v>
                </c:pt>
                <c:pt idx="30910">
                  <c:v>6.6954390000000004</c:v>
                </c:pt>
                <c:pt idx="30911">
                  <c:v>6.6954390000000004</c:v>
                </c:pt>
                <c:pt idx="30912">
                  <c:v>6.6954359999999999</c:v>
                </c:pt>
                <c:pt idx="30913">
                  <c:v>6.6956340000000001</c:v>
                </c:pt>
                <c:pt idx="30914">
                  <c:v>6.6958320000000002</c:v>
                </c:pt>
                <c:pt idx="30915">
                  <c:v>6.6916260000000003</c:v>
                </c:pt>
                <c:pt idx="30916">
                  <c:v>6.6918189999999997</c:v>
                </c:pt>
                <c:pt idx="30917">
                  <c:v>6.6920109999999999</c:v>
                </c:pt>
                <c:pt idx="30918">
                  <c:v>6.6922030000000001</c:v>
                </c:pt>
                <c:pt idx="30919">
                  <c:v>6.6879840000000002</c:v>
                </c:pt>
                <c:pt idx="30920">
                  <c:v>6.6879819999999999</c:v>
                </c:pt>
                <c:pt idx="30921">
                  <c:v>6.6879809999999997</c:v>
                </c:pt>
                <c:pt idx="30922">
                  <c:v>6.6883590000000002</c:v>
                </c:pt>
                <c:pt idx="30923">
                  <c:v>6.6839399999999998</c:v>
                </c:pt>
                <c:pt idx="30924">
                  <c:v>6.6839399999999998</c:v>
                </c:pt>
                <c:pt idx="30925">
                  <c:v>6.6841239999999997</c:v>
                </c:pt>
                <c:pt idx="30926">
                  <c:v>6.6843060000000003</c:v>
                </c:pt>
                <c:pt idx="30927">
                  <c:v>6.6802450000000002</c:v>
                </c:pt>
                <c:pt idx="30928">
                  <c:v>6.6804249999999996</c:v>
                </c:pt>
                <c:pt idx="30929">
                  <c:v>6.6806020000000004</c:v>
                </c:pt>
                <c:pt idx="30930">
                  <c:v>6.6807800000000004</c:v>
                </c:pt>
                <c:pt idx="30931">
                  <c:v>6.67652</c:v>
                </c:pt>
                <c:pt idx="30932">
                  <c:v>6.67652</c:v>
                </c:pt>
                <c:pt idx="30933">
                  <c:v>6.6766909999999999</c:v>
                </c:pt>
                <c:pt idx="30934">
                  <c:v>6.6768660000000004</c:v>
                </c:pt>
                <c:pt idx="30935">
                  <c:v>6.6770379999999996</c:v>
                </c:pt>
                <c:pt idx="30936">
                  <c:v>6.6772099999999996</c:v>
                </c:pt>
                <c:pt idx="30937">
                  <c:v>6.6731049999999996</c:v>
                </c:pt>
                <c:pt idx="30938">
                  <c:v>6.6731020000000001</c:v>
                </c:pt>
                <c:pt idx="30939">
                  <c:v>6.6732699999999996</c:v>
                </c:pt>
                <c:pt idx="30940">
                  <c:v>6.6732699999999996</c:v>
                </c:pt>
                <c:pt idx="30941">
                  <c:v>6.6691520000000004</c:v>
                </c:pt>
                <c:pt idx="30942">
                  <c:v>6.6691500000000001</c:v>
                </c:pt>
                <c:pt idx="30943">
                  <c:v>6.6693119999999997</c:v>
                </c:pt>
                <c:pt idx="30944">
                  <c:v>6.6696400000000002</c:v>
                </c:pt>
                <c:pt idx="30945">
                  <c:v>6.6651809999999996</c:v>
                </c:pt>
                <c:pt idx="30946">
                  <c:v>6.665826</c:v>
                </c:pt>
                <c:pt idx="30947">
                  <c:v>6.6663139999999999</c:v>
                </c:pt>
                <c:pt idx="30948">
                  <c:v>6.6671339999999999</c:v>
                </c:pt>
                <c:pt idx="30949">
                  <c:v>6.6672979999999997</c:v>
                </c:pt>
                <c:pt idx="30950">
                  <c:v>6.6628150000000002</c:v>
                </c:pt>
                <c:pt idx="30951">
                  <c:v>6.6636319999999998</c:v>
                </c:pt>
                <c:pt idx="30952">
                  <c:v>6.6637940000000002</c:v>
                </c:pt>
                <c:pt idx="30953">
                  <c:v>6.664282</c:v>
                </c:pt>
                <c:pt idx="30954">
                  <c:v>6.6599459999999997</c:v>
                </c:pt>
                <c:pt idx="30955">
                  <c:v>6.6601030000000003</c:v>
                </c:pt>
                <c:pt idx="30956">
                  <c:v>6.6601020000000002</c:v>
                </c:pt>
                <c:pt idx="30957">
                  <c:v>6.6602620000000003</c:v>
                </c:pt>
                <c:pt idx="30958">
                  <c:v>6.6559150000000002</c:v>
                </c:pt>
                <c:pt idx="30959">
                  <c:v>6.6560689999999996</c:v>
                </c:pt>
                <c:pt idx="30960">
                  <c:v>6.6562219999999996</c:v>
                </c:pt>
                <c:pt idx="30961">
                  <c:v>6.6565300000000001</c:v>
                </c:pt>
                <c:pt idx="30962">
                  <c:v>6.6520140000000003</c:v>
                </c:pt>
                <c:pt idx="30963">
                  <c:v>6.6523120000000002</c:v>
                </c:pt>
                <c:pt idx="30964">
                  <c:v>6.6523120000000002</c:v>
                </c:pt>
                <c:pt idx="30965">
                  <c:v>6.6523120000000002</c:v>
                </c:pt>
                <c:pt idx="30966">
                  <c:v>6.6524599999999996</c:v>
                </c:pt>
                <c:pt idx="30967">
                  <c:v>6.648085</c:v>
                </c:pt>
                <c:pt idx="30968">
                  <c:v>6.6482279999999996</c:v>
                </c:pt>
                <c:pt idx="30969">
                  <c:v>6.6485130000000003</c:v>
                </c:pt>
                <c:pt idx="30970">
                  <c:v>6.6485130000000003</c:v>
                </c:pt>
                <c:pt idx="30971">
                  <c:v>6.6442620000000003</c:v>
                </c:pt>
                <c:pt idx="30972">
                  <c:v>6.6444000000000001</c:v>
                </c:pt>
                <c:pt idx="30973">
                  <c:v>6.6443989999999999</c:v>
                </c:pt>
                <c:pt idx="30974">
                  <c:v>6.6445379999999998</c:v>
                </c:pt>
                <c:pt idx="30975">
                  <c:v>6.640136</c:v>
                </c:pt>
                <c:pt idx="30976">
                  <c:v>6.6402679999999998</c:v>
                </c:pt>
                <c:pt idx="30977">
                  <c:v>6.6403999999999996</c:v>
                </c:pt>
                <c:pt idx="30978">
                  <c:v>6.6359909999999998</c:v>
                </c:pt>
                <c:pt idx="30979">
                  <c:v>6.6361189999999999</c:v>
                </c:pt>
                <c:pt idx="30980">
                  <c:v>6.6361179999999997</c:v>
                </c:pt>
                <c:pt idx="30981">
                  <c:v>6.6318279999999996</c:v>
                </c:pt>
                <c:pt idx="30982">
                  <c:v>6.6318250000000001</c:v>
                </c:pt>
                <c:pt idx="30983">
                  <c:v>6.6320750000000004</c:v>
                </c:pt>
                <c:pt idx="30984">
                  <c:v>6.6322000000000001</c:v>
                </c:pt>
                <c:pt idx="30985">
                  <c:v>6.6323239999999997</c:v>
                </c:pt>
                <c:pt idx="30986">
                  <c:v>6.6278899999999998</c:v>
                </c:pt>
                <c:pt idx="30987">
                  <c:v>6.6278899999999998</c:v>
                </c:pt>
                <c:pt idx="30988">
                  <c:v>6.6280089999999996</c:v>
                </c:pt>
                <c:pt idx="30989">
                  <c:v>6.6282430000000003</c:v>
                </c:pt>
                <c:pt idx="30990">
                  <c:v>6.6237940000000002</c:v>
                </c:pt>
                <c:pt idx="30991">
                  <c:v>6.6239090000000003</c:v>
                </c:pt>
                <c:pt idx="30992">
                  <c:v>6.6239090000000003</c:v>
                </c:pt>
                <c:pt idx="30993">
                  <c:v>6.623907</c:v>
                </c:pt>
                <c:pt idx="30994">
                  <c:v>6.6240199999999998</c:v>
                </c:pt>
                <c:pt idx="30995">
                  <c:v>6.6241320000000004</c:v>
                </c:pt>
                <c:pt idx="30996">
                  <c:v>6.619669</c:v>
                </c:pt>
                <c:pt idx="30997">
                  <c:v>6.6197749999999997</c:v>
                </c:pt>
                <c:pt idx="30998">
                  <c:v>6.6198839999999999</c:v>
                </c:pt>
                <c:pt idx="30999">
                  <c:v>6.6198819999999996</c:v>
                </c:pt>
                <c:pt idx="31000">
                  <c:v>6.6198819999999996</c:v>
                </c:pt>
                <c:pt idx="31001">
                  <c:v>6.6200950000000001</c:v>
                </c:pt>
                <c:pt idx="31002">
                  <c:v>6.6156160000000002</c:v>
                </c:pt>
                <c:pt idx="31003">
                  <c:v>6.6112359999999999</c:v>
                </c:pt>
                <c:pt idx="31004">
                  <c:v>6.6112349999999998</c:v>
                </c:pt>
                <c:pt idx="31005">
                  <c:v>6.6113340000000003</c:v>
                </c:pt>
                <c:pt idx="31006">
                  <c:v>6.6114309999999996</c:v>
                </c:pt>
                <c:pt idx="31007">
                  <c:v>6.6070349999999998</c:v>
                </c:pt>
                <c:pt idx="31008">
                  <c:v>6.6071299999999997</c:v>
                </c:pt>
                <c:pt idx="31009">
                  <c:v>6.6071260000000001</c:v>
                </c:pt>
                <c:pt idx="31010">
                  <c:v>6.6071249999999999</c:v>
                </c:pt>
                <c:pt idx="31011">
                  <c:v>6.607405</c:v>
                </c:pt>
                <c:pt idx="31012">
                  <c:v>6.6028019999999996</c:v>
                </c:pt>
                <c:pt idx="31013">
                  <c:v>6.6028900000000004</c:v>
                </c:pt>
                <c:pt idx="31014">
                  <c:v>6.6029749999999998</c:v>
                </c:pt>
                <c:pt idx="31015">
                  <c:v>6.602976</c:v>
                </c:pt>
                <c:pt idx="31016">
                  <c:v>6.5984559999999997</c:v>
                </c:pt>
                <c:pt idx="31017">
                  <c:v>6.5985379999999996</c:v>
                </c:pt>
                <c:pt idx="31018">
                  <c:v>6.5986180000000001</c:v>
                </c:pt>
                <c:pt idx="31019">
                  <c:v>6.5987</c:v>
                </c:pt>
                <c:pt idx="31020">
                  <c:v>6.5941689999999999</c:v>
                </c:pt>
                <c:pt idx="31021">
                  <c:v>6.5942499999999997</c:v>
                </c:pt>
                <c:pt idx="31022">
                  <c:v>6.5943259999999997</c:v>
                </c:pt>
                <c:pt idx="31023">
                  <c:v>6.5943250000000004</c:v>
                </c:pt>
                <c:pt idx="31024">
                  <c:v>6.5898560000000002</c:v>
                </c:pt>
                <c:pt idx="31025">
                  <c:v>6.589855</c:v>
                </c:pt>
                <c:pt idx="31026">
                  <c:v>6.5899279999999996</c:v>
                </c:pt>
                <c:pt idx="31027">
                  <c:v>6.5900699999999999</c:v>
                </c:pt>
                <c:pt idx="31028">
                  <c:v>6.5900699999999999</c:v>
                </c:pt>
                <c:pt idx="31029">
                  <c:v>6.5855839999999999</c:v>
                </c:pt>
                <c:pt idx="31030">
                  <c:v>6.5855819999999996</c:v>
                </c:pt>
                <c:pt idx="31031">
                  <c:v>6.5856500000000002</c:v>
                </c:pt>
                <c:pt idx="31032">
                  <c:v>6.5857840000000003</c:v>
                </c:pt>
                <c:pt idx="31033">
                  <c:v>6.5811489999999999</c:v>
                </c:pt>
                <c:pt idx="31034">
                  <c:v>6.5812099999999996</c:v>
                </c:pt>
                <c:pt idx="31035">
                  <c:v>6.5812720000000002</c:v>
                </c:pt>
                <c:pt idx="31036">
                  <c:v>6.5766989999999996</c:v>
                </c:pt>
                <c:pt idx="31037">
                  <c:v>6.5766970000000002</c:v>
                </c:pt>
                <c:pt idx="31038">
                  <c:v>6.5768120000000003</c:v>
                </c:pt>
                <c:pt idx="31039">
                  <c:v>6.5768700000000004</c:v>
                </c:pt>
                <c:pt idx="31040">
                  <c:v>6.5768680000000002</c:v>
                </c:pt>
                <c:pt idx="31041">
                  <c:v>6.5768680000000002</c:v>
                </c:pt>
                <c:pt idx="31042">
                  <c:v>6.5723289999999999</c:v>
                </c:pt>
                <c:pt idx="31043">
                  <c:v>6.5723260000000003</c:v>
                </c:pt>
                <c:pt idx="31044">
                  <c:v>6.5723779999999996</c:v>
                </c:pt>
                <c:pt idx="31045">
                  <c:v>6.5723760000000002</c:v>
                </c:pt>
                <c:pt idx="31046">
                  <c:v>6.567774</c:v>
                </c:pt>
                <c:pt idx="31047">
                  <c:v>6.5678700000000001</c:v>
                </c:pt>
                <c:pt idx="31048">
                  <c:v>6.5679150000000002</c:v>
                </c:pt>
                <c:pt idx="31049">
                  <c:v>6.5679129999999999</c:v>
                </c:pt>
                <c:pt idx="31050">
                  <c:v>6.5632989999999998</c:v>
                </c:pt>
                <c:pt idx="31051">
                  <c:v>6.5633800000000004</c:v>
                </c:pt>
                <c:pt idx="31052">
                  <c:v>6.5634199999999998</c:v>
                </c:pt>
                <c:pt idx="31053">
                  <c:v>6.5587939999999998</c:v>
                </c:pt>
                <c:pt idx="31054">
                  <c:v>6.5588309999999996</c:v>
                </c:pt>
                <c:pt idx="31055">
                  <c:v>6.5588660000000001</c:v>
                </c:pt>
                <c:pt idx="31056">
                  <c:v>6.5542299999999996</c:v>
                </c:pt>
                <c:pt idx="31057">
                  <c:v>6.5542920000000002</c:v>
                </c:pt>
                <c:pt idx="31058">
                  <c:v>6.5542939999999996</c:v>
                </c:pt>
                <c:pt idx="31059">
                  <c:v>6.554322</c:v>
                </c:pt>
                <c:pt idx="31060">
                  <c:v>6.5496790000000003</c:v>
                </c:pt>
                <c:pt idx="31061">
                  <c:v>6.5497050000000003</c:v>
                </c:pt>
                <c:pt idx="31062">
                  <c:v>6.5497040000000002</c:v>
                </c:pt>
                <c:pt idx="31063">
                  <c:v>6.5450549999999996</c:v>
                </c:pt>
                <c:pt idx="31064">
                  <c:v>6.5450990000000004</c:v>
                </c:pt>
                <c:pt idx="31065">
                  <c:v>6.5450970000000002</c:v>
                </c:pt>
                <c:pt idx="31066">
                  <c:v>6.5450970000000002</c:v>
                </c:pt>
                <c:pt idx="31067">
                  <c:v>6.5451180000000004</c:v>
                </c:pt>
                <c:pt idx="31068">
                  <c:v>6.5451350000000001</c:v>
                </c:pt>
                <c:pt idx="31069">
                  <c:v>6.5404679999999997</c:v>
                </c:pt>
                <c:pt idx="31070">
                  <c:v>6.5404660000000003</c:v>
                </c:pt>
                <c:pt idx="31071">
                  <c:v>6.5405119999999997</c:v>
                </c:pt>
                <c:pt idx="31072">
                  <c:v>6.5358340000000004</c:v>
                </c:pt>
                <c:pt idx="31073">
                  <c:v>6.5358340000000004</c:v>
                </c:pt>
                <c:pt idx="31074">
                  <c:v>6.5358320000000001</c:v>
                </c:pt>
                <c:pt idx="31075">
                  <c:v>6.5358549999999997</c:v>
                </c:pt>
                <c:pt idx="31076">
                  <c:v>6.5358539999999996</c:v>
                </c:pt>
                <c:pt idx="31077">
                  <c:v>6.535863</c:v>
                </c:pt>
                <c:pt idx="31078">
                  <c:v>6.5358729999999996</c:v>
                </c:pt>
                <c:pt idx="31079">
                  <c:v>6.5311760000000003</c:v>
                </c:pt>
                <c:pt idx="31080">
                  <c:v>6.5311859999999999</c:v>
                </c:pt>
                <c:pt idx="31081">
                  <c:v>6.5311870000000001</c:v>
                </c:pt>
                <c:pt idx="31082">
                  <c:v>6.5311890000000004</c:v>
                </c:pt>
                <c:pt idx="31083">
                  <c:v>6.5264759999999997</c:v>
                </c:pt>
                <c:pt idx="31084">
                  <c:v>6.5264740000000003</c:v>
                </c:pt>
                <c:pt idx="31085">
                  <c:v>6.5264720000000001</c:v>
                </c:pt>
                <c:pt idx="31086">
                  <c:v>6.5217429999999998</c:v>
                </c:pt>
                <c:pt idx="31087">
                  <c:v>6.5217400000000003</c:v>
                </c:pt>
                <c:pt idx="31088">
                  <c:v>6.5217280000000004</c:v>
                </c:pt>
                <c:pt idx="31089">
                  <c:v>6.5217289999999997</c:v>
                </c:pt>
                <c:pt idx="31090">
                  <c:v>6.5169839999999999</c:v>
                </c:pt>
                <c:pt idx="31091">
                  <c:v>6.516953</c:v>
                </c:pt>
                <c:pt idx="31092">
                  <c:v>6.5169519999999999</c:v>
                </c:pt>
                <c:pt idx="31093">
                  <c:v>6.5169499999999996</c:v>
                </c:pt>
                <c:pt idx="31094">
                  <c:v>6.5121880000000001</c:v>
                </c:pt>
                <c:pt idx="31095">
                  <c:v>6.5121869999999999</c:v>
                </c:pt>
                <c:pt idx="31096">
                  <c:v>6.512168</c:v>
                </c:pt>
                <c:pt idx="31097">
                  <c:v>6.5074110000000003</c:v>
                </c:pt>
                <c:pt idx="31098">
                  <c:v>6.5073699999999999</c:v>
                </c:pt>
                <c:pt idx="31099">
                  <c:v>6.5073489999999996</c:v>
                </c:pt>
                <c:pt idx="31100">
                  <c:v>6.5073460000000001</c:v>
                </c:pt>
                <c:pt idx="31101">
                  <c:v>6.5025779999999997</c:v>
                </c:pt>
                <c:pt idx="31102">
                  <c:v>6.5025240000000002</c:v>
                </c:pt>
                <c:pt idx="31103">
                  <c:v>6.5024959999999998</c:v>
                </c:pt>
                <c:pt idx="31104">
                  <c:v>6.4976909999999997</c:v>
                </c:pt>
                <c:pt idx="31105">
                  <c:v>6.4976900000000004</c:v>
                </c:pt>
                <c:pt idx="31106">
                  <c:v>6.4976570000000002</c:v>
                </c:pt>
                <c:pt idx="31107">
                  <c:v>6.4976570000000002</c:v>
                </c:pt>
                <c:pt idx="31108">
                  <c:v>6.4976260000000003</c:v>
                </c:pt>
                <c:pt idx="31109">
                  <c:v>6.4976229999999999</c:v>
                </c:pt>
                <c:pt idx="31110">
                  <c:v>6.4975579999999997</c:v>
                </c:pt>
                <c:pt idx="31111">
                  <c:v>6.4975579999999997</c:v>
                </c:pt>
                <c:pt idx="31112">
                  <c:v>6.4927590000000004</c:v>
                </c:pt>
                <c:pt idx="31113">
                  <c:v>6.4927200000000003</c:v>
                </c:pt>
                <c:pt idx="31114">
                  <c:v>6.4927200000000003</c:v>
                </c:pt>
                <c:pt idx="31115">
                  <c:v>6.4878830000000001</c:v>
                </c:pt>
                <c:pt idx="31116">
                  <c:v>6.4878400000000003</c:v>
                </c:pt>
                <c:pt idx="31117">
                  <c:v>6.4830329999999998</c:v>
                </c:pt>
                <c:pt idx="31118">
                  <c:v>6.4829860000000004</c:v>
                </c:pt>
                <c:pt idx="31119">
                  <c:v>6.4829400000000001</c:v>
                </c:pt>
                <c:pt idx="31120">
                  <c:v>6.4829379999999999</c:v>
                </c:pt>
                <c:pt idx="31121">
                  <c:v>6.478021</c:v>
                </c:pt>
                <c:pt idx="31122">
                  <c:v>6.4780199999999999</c:v>
                </c:pt>
                <c:pt idx="31123">
                  <c:v>6.4779179999999998</c:v>
                </c:pt>
                <c:pt idx="31124">
                  <c:v>6.4731439999999996</c:v>
                </c:pt>
                <c:pt idx="31125">
                  <c:v>6.4730359999999996</c:v>
                </c:pt>
                <c:pt idx="31126">
                  <c:v>6.4682060000000003</c:v>
                </c:pt>
                <c:pt idx="31127">
                  <c:v>6.4681490000000004</c:v>
                </c:pt>
                <c:pt idx="31128">
                  <c:v>6.4680859999999996</c:v>
                </c:pt>
                <c:pt idx="31129">
                  <c:v>6.4680239999999998</c:v>
                </c:pt>
                <c:pt idx="31130">
                  <c:v>6.4679609999999998</c:v>
                </c:pt>
                <c:pt idx="31131">
                  <c:v>6.4631780000000001</c:v>
                </c:pt>
                <c:pt idx="31132">
                  <c:v>6.4631780000000001</c:v>
                </c:pt>
                <c:pt idx="31133">
                  <c:v>6.4629820000000002</c:v>
                </c:pt>
                <c:pt idx="31134">
                  <c:v>6.4628480000000001</c:v>
                </c:pt>
                <c:pt idx="31135">
                  <c:v>6.457986</c:v>
                </c:pt>
                <c:pt idx="31136">
                  <c:v>6.4579180000000003</c:v>
                </c:pt>
                <c:pt idx="31137">
                  <c:v>6.4579149999999998</c:v>
                </c:pt>
                <c:pt idx="31138">
                  <c:v>6.4578430000000004</c:v>
                </c:pt>
                <c:pt idx="31139">
                  <c:v>6.4529759999999996</c:v>
                </c:pt>
                <c:pt idx="31140">
                  <c:v>6.4528210000000001</c:v>
                </c:pt>
                <c:pt idx="31141">
                  <c:v>6.45282</c:v>
                </c:pt>
                <c:pt idx="31142">
                  <c:v>6.4479430000000004</c:v>
                </c:pt>
                <c:pt idx="31143">
                  <c:v>6.4478609999999996</c:v>
                </c:pt>
                <c:pt idx="31144">
                  <c:v>6.4477799999999998</c:v>
                </c:pt>
                <c:pt idx="31145">
                  <c:v>6.4477000000000002</c:v>
                </c:pt>
                <c:pt idx="31146">
                  <c:v>6.4475340000000001</c:v>
                </c:pt>
                <c:pt idx="31147">
                  <c:v>6.4426389999999998</c:v>
                </c:pt>
                <c:pt idx="31148">
                  <c:v>6.4425520000000001</c:v>
                </c:pt>
                <c:pt idx="31149">
                  <c:v>6.4424659999999996</c:v>
                </c:pt>
                <c:pt idx="31150">
                  <c:v>6.4424630000000001</c:v>
                </c:pt>
                <c:pt idx="31151">
                  <c:v>6.437379</c:v>
                </c:pt>
                <c:pt idx="31152">
                  <c:v>6.4372860000000003</c:v>
                </c:pt>
                <c:pt idx="31153">
                  <c:v>6.4323790000000001</c:v>
                </c:pt>
                <c:pt idx="31154">
                  <c:v>6.4322819999999998</c:v>
                </c:pt>
                <c:pt idx="31155">
                  <c:v>6.4320899999999996</c:v>
                </c:pt>
                <c:pt idx="31156">
                  <c:v>6.4319920000000002</c:v>
                </c:pt>
                <c:pt idx="31157">
                  <c:v>6.431991</c:v>
                </c:pt>
                <c:pt idx="31158">
                  <c:v>6.4270659999999999</c:v>
                </c:pt>
                <c:pt idx="31159">
                  <c:v>6.426965</c:v>
                </c:pt>
                <c:pt idx="31160">
                  <c:v>6.4267609999999999</c:v>
                </c:pt>
                <c:pt idx="31161">
                  <c:v>6.4219299999999997</c:v>
                </c:pt>
                <c:pt idx="31162">
                  <c:v>6.4217180000000003</c:v>
                </c:pt>
                <c:pt idx="31163">
                  <c:v>6.4216100000000003</c:v>
                </c:pt>
                <c:pt idx="31164">
                  <c:v>6.4167759999999996</c:v>
                </c:pt>
                <c:pt idx="31165">
                  <c:v>6.4165549999999998</c:v>
                </c:pt>
                <c:pt idx="31166">
                  <c:v>6.4165539999999996</c:v>
                </c:pt>
                <c:pt idx="31167">
                  <c:v>6.4162179999999998</c:v>
                </c:pt>
                <c:pt idx="31168">
                  <c:v>6.4112640000000001</c:v>
                </c:pt>
                <c:pt idx="31169">
                  <c:v>6.4111450000000003</c:v>
                </c:pt>
                <c:pt idx="31170">
                  <c:v>6.4111450000000003</c:v>
                </c:pt>
                <c:pt idx="31171">
                  <c:v>6.4110279999999999</c:v>
                </c:pt>
                <c:pt idx="31172">
                  <c:v>6.4059460000000001</c:v>
                </c:pt>
                <c:pt idx="31173">
                  <c:v>6.405945</c:v>
                </c:pt>
                <c:pt idx="31174">
                  <c:v>6.4058219999999997</c:v>
                </c:pt>
                <c:pt idx="31175">
                  <c:v>6.4055780000000002</c:v>
                </c:pt>
                <c:pt idx="31176">
                  <c:v>6.4006059999999998</c:v>
                </c:pt>
                <c:pt idx="31177">
                  <c:v>6.4003509999999997</c:v>
                </c:pt>
                <c:pt idx="31178">
                  <c:v>6.4003509999999997</c:v>
                </c:pt>
                <c:pt idx="31179">
                  <c:v>6.3951149999999997</c:v>
                </c:pt>
                <c:pt idx="31180">
                  <c:v>6.3951130000000003</c:v>
                </c:pt>
                <c:pt idx="31181">
                  <c:v>6.394984</c:v>
                </c:pt>
                <c:pt idx="31182">
                  <c:v>6.3949800000000003</c:v>
                </c:pt>
                <c:pt idx="31183">
                  <c:v>6.3897219999999999</c:v>
                </c:pt>
                <c:pt idx="31184">
                  <c:v>6.3895879999999998</c:v>
                </c:pt>
                <c:pt idx="31185">
                  <c:v>6.3895840000000002</c:v>
                </c:pt>
                <c:pt idx="31186">
                  <c:v>6.3845850000000004</c:v>
                </c:pt>
                <c:pt idx="31187">
                  <c:v>6.3844459999999996</c:v>
                </c:pt>
                <c:pt idx="31188">
                  <c:v>6.3843019999999999</c:v>
                </c:pt>
                <c:pt idx="31189">
                  <c:v>6.3792980000000004</c:v>
                </c:pt>
                <c:pt idx="31190">
                  <c:v>6.3792960000000001</c:v>
                </c:pt>
                <c:pt idx="31191">
                  <c:v>6.3788600000000004</c:v>
                </c:pt>
                <c:pt idx="31192">
                  <c:v>6.3787120000000002</c:v>
                </c:pt>
                <c:pt idx="31193">
                  <c:v>6.3738429999999999</c:v>
                </c:pt>
                <c:pt idx="31194">
                  <c:v>6.3735419999999996</c:v>
                </c:pt>
                <c:pt idx="31195">
                  <c:v>6.3735400000000002</c:v>
                </c:pt>
                <c:pt idx="31196">
                  <c:v>6.3683620000000003</c:v>
                </c:pt>
                <c:pt idx="31197">
                  <c:v>6.3682080000000001</c:v>
                </c:pt>
                <c:pt idx="31198">
                  <c:v>6.3680519999999996</c:v>
                </c:pt>
                <c:pt idx="31199">
                  <c:v>6.3680500000000002</c:v>
                </c:pt>
                <c:pt idx="31200">
                  <c:v>6.363016</c:v>
                </c:pt>
                <c:pt idx="31201">
                  <c:v>6.363016</c:v>
                </c:pt>
                <c:pt idx="31202">
                  <c:v>6.3625379999999998</c:v>
                </c:pt>
                <c:pt idx="31203">
                  <c:v>6.3623779999999996</c:v>
                </c:pt>
                <c:pt idx="31204">
                  <c:v>6.3623770000000004</c:v>
                </c:pt>
                <c:pt idx="31205">
                  <c:v>6.35717</c:v>
                </c:pt>
                <c:pt idx="31206">
                  <c:v>6.3570019999999996</c:v>
                </c:pt>
                <c:pt idx="31207">
                  <c:v>6.3570019999999996</c:v>
                </c:pt>
                <c:pt idx="31208">
                  <c:v>6.3568360000000004</c:v>
                </c:pt>
                <c:pt idx="31209">
                  <c:v>6.3517859999999997</c:v>
                </c:pt>
                <c:pt idx="31210">
                  <c:v>6.3514480000000004</c:v>
                </c:pt>
                <c:pt idx="31211">
                  <c:v>6.3511049999999996</c:v>
                </c:pt>
                <c:pt idx="31212">
                  <c:v>6.346044</c:v>
                </c:pt>
                <c:pt idx="31213">
                  <c:v>6.3460419999999997</c:v>
                </c:pt>
                <c:pt idx="31214">
                  <c:v>6.3460400000000003</c:v>
                </c:pt>
                <c:pt idx="31215">
                  <c:v>6.3406279999999997</c:v>
                </c:pt>
                <c:pt idx="31216">
                  <c:v>6.3404489999999996</c:v>
                </c:pt>
                <c:pt idx="31217">
                  <c:v>6.3399109999999999</c:v>
                </c:pt>
                <c:pt idx="31218">
                  <c:v>6.3350160000000004</c:v>
                </c:pt>
                <c:pt idx="31219">
                  <c:v>6.3348319999999996</c:v>
                </c:pt>
                <c:pt idx="31220">
                  <c:v>6.3344649999999998</c:v>
                </c:pt>
                <c:pt idx="31221">
                  <c:v>6.3293819999999998</c:v>
                </c:pt>
                <c:pt idx="31222">
                  <c:v>6.3291940000000002</c:v>
                </c:pt>
                <c:pt idx="31223">
                  <c:v>6.3291919999999999</c:v>
                </c:pt>
                <c:pt idx="31224">
                  <c:v>6.3288140000000004</c:v>
                </c:pt>
                <c:pt idx="31225">
                  <c:v>6.3235340000000004</c:v>
                </c:pt>
                <c:pt idx="31226">
                  <c:v>6.3235340000000004</c:v>
                </c:pt>
                <c:pt idx="31227">
                  <c:v>6.3233379999999997</c:v>
                </c:pt>
                <c:pt idx="31228">
                  <c:v>6.3231440000000001</c:v>
                </c:pt>
                <c:pt idx="31229">
                  <c:v>6.3180449999999997</c:v>
                </c:pt>
                <c:pt idx="31230">
                  <c:v>6.3178460000000003</c:v>
                </c:pt>
                <c:pt idx="31231">
                  <c:v>6.3176459999999999</c:v>
                </c:pt>
                <c:pt idx="31232">
                  <c:v>6.312144</c:v>
                </c:pt>
                <c:pt idx="31233">
                  <c:v>6.3121400000000003</c:v>
                </c:pt>
                <c:pt idx="31234">
                  <c:v>6.3119389999999997</c:v>
                </c:pt>
                <c:pt idx="31235">
                  <c:v>6.3117359999999998</c:v>
                </c:pt>
                <c:pt idx="31236">
                  <c:v>6.3064179999999999</c:v>
                </c:pt>
                <c:pt idx="31237">
                  <c:v>6.3062079999999998</c:v>
                </c:pt>
                <c:pt idx="31238">
                  <c:v>6.306</c:v>
                </c:pt>
                <c:pt idx="31239">
                  <c:v>6.3008759999999997</c:v>
                </c:pt>
                <c:pt idx="31240">
                  <c:v>6.3008740000000003</c:v>
                </c:pt>
                <c:pt idx="31241">
                  <c:v>6.300662</c:v>
                </c:pt>
                <c:pt idx="31242">
                  <c:v>6.300662</c:v>
                </c:pt>
                <c:pt idx="31243">
                  <c:v>6.3002370000000001</c:v>
                </c:pt>
                <c:pt idx="31244">
                  <c:v>6.2951040000000003</c:v>
                </c:pt>
                <c:pt idx="31245">
                  <c:v>6.2948899999999997</c:v>
                </c:pt>
                <c:pt idx="31246">
                  <c:v>6.2946710000000001</c:v>
                </c:pt>
                <c:pt idx="31247">
                  <c:v>6.2897499999999997</c:v>
                </c:pt>
                <c:pt idx="31248">
                  <c:v>6.2890899999999998</c:v>
                </c:pt>
                <c:pt idx="31249">
                  <c:v>6.283506</c:v>
                </c:pt>
                <c:pt idx="31250">
                  <c:v>6.2832840000000001</c:v>
                </c:pt>
                <c:pt idx="31251">
                  <c:v>6.2830570000000003</c:v>
                </c:pt>
                <c:pt idx="31252">
                  <c:v>6.282832</c:v>
                </c:pt>
                <c:pt idx="31253">
                  <c:v>6.2826060000000004</c:v>
                </c:pt>
                <c:pt idx="31254">
                  <c:v>6.2823789999999997</c:v>
                </c:pt>
                <c:pt idx="31255">
                  <c:v>6.2769940000000002</c:v>
                </c:pt>
                <c:pt idx="31256">
                  <c:v>6.2767629999999999</c:v>
                </c:pt>
                <c:pt idx="31257">
                  <c:v>6.2765310000000003</c:v>
                </c:pt>
                <c:pt idx="31258">
                  <c:v>6.2713679999999998</c:v>
                </c:pt>
                <c:pt idx="31259">
                  <c:v>6.270899</c:v>
                </c:pt>
                <c:pt idx="31260">
                  <c:v>6.2708959999999996</c:v>
                </c:pt>
                <c:pt idx="31261">
                  <c:v>6.2706609999999996</c:v>
                </c:pt>
                <c:pt idx="31262">
                  <c:v>6.2657220000000002</c:v>
                </c:pt>
                <c:pt idx="31263">
                  <c:v>6.2654839999999998</c:v>
                </c:pt>
                <c:pt idx="31264">
                  <c:v>6.2650059999999996</c:v>
                </c:pt>
                <c:pt idx="31265">
                  <c:v>6.2647659999999998</c:v>
                </c:pt>
                <c:pt idx="31266">
                  <c:v>6.2642829999999998</c:v>
                </c:pt>
                <c:pt idx="31267">
                  <c:v>6.2593379999999996</c:v>
                </c:pt>
                <c:pt idx="31268">
                  <c:v>6.2588499999999998</c:v>
                </c:pt>
                <c:pt idx="31269">
                  <c:v>6.2534140000000003</c:v>
                </c:pt>
                <c:pt idx="31270">
                  <c:v>6.2531629999999998</c:v>
                </c:pt>
                <c:pt idx="31271">
                  <c:v>6.2529110000000001</c:v>
                </c:pt>
                <c:pt idx="31272">
                  <c:v>6.25291</c:v>
                </c:pt>
                <c:pt idx="31273">
                  <c:v>6.2477099999999997</c:v>
                </c:pt>
                <c:pt idx="31274">
                  <c:v>6.2472029999999998</c:v>
                </c:pt>
                <c:pt idx="31275">
                  <c:v>6.2469479999999997</c:v>
                </c:pt>
                <c:pt idx="31276">
                  <c:v>6.2417429999999996</c:v>
                </c:pt>
                <c:pt idx="31277">
                  <c:v>6.2414849999999999</c:v>
                </c:pt>
                <c:pt idx="31278">
                  <c:v>6.2409660000000002</c:v>
                </c:pt>
                <c:pt idx="31279">
                  <c:v>6.2357529999999999</c:v>
                </c:pt>
                <c:pt idx="31280">
                  <c:v>6.2354890000000003</c:v>
                </c:pt>
                <c:pt idx="31281">
                  <c:v>6.2349649999999999</c:v>
                </c:pt>
                <c:pt idx="31282">
                  <c:v>6.2347010000000003</c:v>
                </c:pt>
                <c:pt idx="31283">
                  <c:v>6.229209</c:v>
                </c:pt>
                <c:pt idx="31284">
                  <c:v>6.2289430000000001</c:v>
                </c:pt>
                <c:pt idx="31285">
                  <c:v>6.2286720000000004</c:v>
                </c:pt>
                <c:pt idx="31286">
                  <c:v>6.228402</c:v>
                </c:pt>
                <c:pt idx="31287">
                  <c:v>6.228402</c:v>
                </c:pt>
                <c:pt idx="31288">
                  <c:v>6.2226220000000003</c:v>
                </c:pt>
                <c:pt idx="31289">
                  <c:v>6.2220779999999998</c:v>
                </c:pt>
                <c:pt idx="31290">
                  <c:v>6.2218020000000003</c:v>
                </c:pt>
                <c:pt idx="31291">
                  <c:v>6.2168289999999997</c:v>
                </c:pt>
                <c:pt idx="31292">
                  <c:v>6.2162740000000003</c:v>
                </c:pt>
                <c:pt idx="31293">
                  <c:v>6.2159950000000004</c:v>
                </c:pt>
                <c:pt idx="31294">
                  <c:v>6.2157140000000002</c:v>
                </c:pt>
                <c:pt idx="31295">
                  <c:v>6.2104569999999999</c:v>
                </c:pt>
                <c:pt idx="31296">
                  <c:v>6.2098899999999997</c:v>
                </c:pt>
                <c:pt idx="31297">
                  <c:v>6.209606</c:v>
                </c:pt>
                <c:pt idx="31298">
                  <c:v>6.2040550000000003</c:v>
                </c:pt>
                <c:pt idx="31299">
                  <c:v>6.2040540000000002</c:v>
                </c:pt>
                <c:pt idx="31300">
                  <c:v>6.2037659999999999</c:v>
                </c:pt>
                <c:pt idx="31301">
                  <c:v>6.198207</c:v>
                </c:pt>
                <c:pt idx="31302">
                  <c:v>6.1979150000000001</c:v>
                </c:pt>
                <c:pt idx="31303">
                  <c:v>6.1926420000000002</c:v>
                </c:pt>
                <c:pt idx="31304">
                  <c:v>6.1920539999999997</c:v>
                </c:pt>
                <c:pt idx="31305">
                  <c:v>6.1914600000000002</c:v>
                </c:pt>
                <c:pt idx="31306">
                  <c:v>6.1911630000000004</c:v>
                </c:pt>
                <c:pt idx="31307">
                  <c:v>6.1855779999999996</c:v>
                </c:pt>
                <c:pt idx="31308">
                  <c:v>6.1852799999999997</c:v>
                </c:pt>
                <c:pt idx="31309">
                  <c:v>6.1846779999999999</c:v>
                </c:pt>
                <c:pt idx="31310">
                  <c:v>6.1846759999999996</c:v>
                </c:pt>
                <c:pt idx="31311">
                  <c:v>6.179081</c:v>
                </c:pt>
                <c:pt idx="31312">
                  <c:v>6.1787770000000002</c:v>
                </c:pt>
                <c:pt idx="31313">
                  <c:v>6.1787739999999998</c:v>
                </c:pt>
                <c:pt idx="31314">
                  <c:v>6.1731720000000001</c:v>
                </c:pt>
                <c:pt idx="31315">
                  <c:v>6.1728610000000002</c:v>
                </c:pt>
                <c:pt idx="31316">
                  <c:v>6.1722419999999998</c:v>
                </c:pt>
                <c:pt idx="31317">
                  <c:v>6.1722400000000004</c:v>
                </c:pt>
                <c:pt idx="31318">
                  <c:v>6.1666239999999997</c:v>
                </c:pt>
                <c:pt idx="31319">
                  <c:v>6.166309</c:v>
                </c:pt>
                <c:pt idx="31320">
                  <c:v>6.1606860000000001</c:v>
                </c:pt>
                <c:pt idx="31321">
                  <c:v>6.1600529999999996</c:v>
                </c:pt>
                <c:pt idx="31322">
                  <c:v>6.1597340000000003</c:v>
                </c:pt>
                <c:pt idx="31323">
                  <c:v>6.1594129999999998</c:v>
                </c:pt>
                <c:pt idx="31324">
                  <c:v>6.153772</c:v>
                </c:pt>
                <c:pt idx="31325">
                  <c:v>6.1534490000000002</c:v>
                </c:pt>
                <c:pt idx="31326">
                  <c:v>6.153124</c:v>
                </c:pt>
                <c:pt idx="31327">
                  <c:v>6.1474700000000002</c:v>
                </c:pt>
                <c:pt idx="31328">
                  <c:v>6.1474679999999999</c:v>
                </c:pt>
                <c:pt idx="31329">
                  <c:v>6.1468109999999996</c:v>
                </c:pt>
                <c:pt idx="31330">
                  <c:v>6.141807</c:v>
                </c:pt>
                <c:pt idx="31331">
                  <c:v>6.1418059999999999</c:v>
                </c:pt>
                <c:pt idx="31332">
                  <c:v>6.1414739999999997</c:v>
                </c:pt>
                <c:pt idx="31333">
                  <c:v>6.14114</c:v>
                </c:pt>
                <c:pt idx="31334">
                  <c:v>6.1357999999999997</c:v>
                </c:pt>
                <c:pt idx="31335">
                  <c:v>6.1354639999999998</c:v>
                </c:pt>
                <c:pt idx="31336">
                  <c:v>6.1347899999999997</c:v>
                </c:pt>
                <c:pt idx="31337">
                  <c:v>6.1344519999999996</c:v>
                </c:pt>
                <c:pt idx="31338">
                  <c:v>6.1287640000000003</c:v>
                </c:pt>
                <c:pt idx="31339">
                  <c:v>6.1284179999999999</c:v>
                </c:pt>
                <c:pt idx="31340">
                  <c:v>6.1280760000000001</c:v>
                </c:pt>
                <c:pt idx="31341">
                  <c:v>6.1220340000000002</c:v>
                </c:pt>
                <c:pt idx="31342">
                  <c:v>6.1220319999999999</c:v>
                </c:pt>
                <c:pt idx="31343">
                  <c:v>6.1213420000000003</c:v>
                </c:pt>
                <c:pt idx="31344">
                  <c:v>6.1159809999999997</c:v>
                </c:pt>
                <c:pt idx="31345">
                  <c:v>6.1156300000000003</c:v>
                </c:pt>
                <c:pt idx="31346">
                  <c:v>6.1145839999999998</c:v>
                </c:pt>
                <c:pt idx="31347">
                  <c:v>6.1092149999999998</c:v>
                </c:pt>
                <c:pt idx="31348">
                  <c:v>6.1085060000000002</c:v>
                </c:pt>
                <c:pt idx="31349">
                  <c:v>6.1031339999999998</c:v>
                </c:pt>
                <c:pt idx="31350">
                  <c:v>6.102779</c:v>
                </c:pt>
                <c:pt idx="31351">
                  <c:v>6.1024200000000004</c:v>
                </c:pt>
                <c:pt idx="31352">
                  <c:v>6.1017029999999997</c:v>
                </c:pt>
                <c:pt idx="31353">
                  <c:v>6.1017000000000001</c:v>
                </c:pt>
                <c:pt idx="31354">
                  <c:v>6.095961</c:v>
                </c:pt>
                <c:pt idx="31355">
                  <c:v>6.0959570000000003</c:v>
                </c:pt>
                <c:pt idx="31356">
                  <c:v>6.0952320000000002</c:v>
                </c:pt>
                <c:pt idx="31357">
                  <c:v>6.0894810000000001</c:v>
                </c:pt>
                <c:pt idx="31358">
                  <c:v>6.0891120000000001</c:v>
                </c:pt>
                <c:pt idx="31359">
                  <c:v>6.0883789999999998</c:v>
                </c:pt>
                <c:pt idx="31360">
                  <c:v>6.0829839999999997</c:v>
                </c:pt>
                <c:pt idx="31361">
                  <c:v>6.0822459999999996</c:v>
                </c:pt>
                <c:pt idx="31362">
                  <c:v>6.0818779999999997</c:v>
                </c:pt>
                <c:pt idx="31363">
                  <c:v>6.0761099999999999</c:v>
                </c:pt>
                <c:pt idx="31364">
                  <c:v>6.075361</c:v>
                </c:pt>
                <c:pt idx="31365">
                  <c:v>6.0753599999999999</c:v>
                </c:pt>
                <c:pt idx="31366">
                  <c:v>6.0749849999999999</c:v>
                </c:pt>
                <c:pt idx="31367">
                  <c:v>6.0688300000000002</c:v>
                </c:pt>
                <c:pt idx="31368">
                  <c:v>6.0688279999999999</c:v>
                </c:pt>
                <c:pt idx="31369">
                  <c:v>6.0684469999999999</c:v>
                </c:pt>
                <c:pt idx="31370">
                  <c:v>6.0622819999999997</c:v>
                </c:pt>
                <c:pt idx="31371">
                  <c:v>6.061515</c:v>
                </c:pt>
                <c:pt idx="31372">
                  <c:v>6.05572</c:v>
                </c:pt>
                <c:pt idx="31373">
                  <c:v>6.0553340000000002</c:v>
                </c:pt>
                <c:pt idx="31374">
                  <c:v>6.0549470000000003</c:v>
                </c:pt>
                <c:pt idx="31375">
                  <c:v>6.054557</c:v>
                </c:pt>
                <c:pt idx="31376">
                  <c:v>6.049137</c:v>
                </c:pt>
                <c:pt idx="31377">
                  <c:v>6.0483560000000001</c:v>
                </c:pt>
                <c:pt idx="31378">
                  <c:v>6.0479640000000003</c:v>
                </c:pt>
                <c:pt idx="31379">
                  <c:v>6.0425360000000001</c:v>
                </c:pt>
                <c:pt idx="31380">
                  <c:v>6.0421420000000001</c:v>
                </c:pt>
                <c:pt idx="31381">
                  <c:v>6.040959</c:v>
                </c:pt>
                <c:pt idx="31382">
                  <c:v>6.0405600000000002</c:v>
                </c:pt>
                <c:pt idx="31383">
                  <c:v>6.034726</c:v>
                </c:pt>
                <c:pt idx="31384">
                  <c:v>6.0339239999999998</c:v>
                </c:pt>
                <c:pt idx="31385">
                  <c:v>6.0335210000000004</c:v>
                </c:pt>
                <c:pt idx="31386">
                  <c:v>6.028079</c:v>
                </c:pt>
                <c:pt idx="31387">
                  <c:v>6.0276740000000002</c:v>
                </c:pt>
                <c:pt idx="31388">
                  <c:v>6.0272680000000003</c:v>
                </c:pt>
                <c:pt idx="31389">
                  <c:v>6.0218239999999996</c:v>
                </c:pt>
                <c:pt idx="31390">
                  <c:v>6.0206</c:v>
                </c:pt>
                <c:pt idx="31391">
                  <c:v>6.0206</c:v>
                </c:pt>
                <c:pt idx="31392">
                  <c:v>6.0143300000000002</c:v>
                </c:pt>
                <c:pt idx="31393">
                  <c:v>6.0143279999999999</c:v>
                </c:pt>
                <c:pt idx="31394">
                  <c:v>6.01309</c:v>
                </c:pt>
                <c:pt idx="31395">
                  <c:v>6.01309</c:v>
                </c:pt>
                <c:pt idx="31396">
                  <c:v>6.0068000000000001</c:v>
                </c:pt>
                <c:pt idx="31397">
                  <c:v>6.0059670000000001</c:v>
                </c:pt>
                <c:pt idx="31398">
                  <c:v>6.000502</c:v>
                </c:pt>
                <c:pt idx="31399">
                  <c:v>6.0000799999999996</c:v>
                </c:pt>
                <c:pt idx="31400">
                  <c:v>5.9996590000000003</c:v>
                </c:pt>
                <c:pt idx="31401">
                  <c:v>5.998818</c:v>
                </c:pt>
                <c:pt idx="31402">
                  <c:v>5.9933480000000001</c:v>
                </c:pt>
                <c:pt idx="31403">
                  <c:v>5.9924999999999997</c:v>
                </c:pt>
                <c:pt idx="31404">
                  <c:v>5.9916499999999999</c:v>
                </c:pt>
                <c:pt idx="31405">
                  <c:v>5.9865959999999996</c:v>
                </c:pt>
                <c:pt idx="31406">
                  <c:v>5.9857420000000001</c:v>
                </c:pt>
                <c:pt idx="31407">
                  <c:v>5.9848850000000002</c:v>
                </c:pt>
                <c:pt idx="31408">
                  <c:v>5.9789750000000002</c:v>
                </c:pt>
                <c:pt idx="31409">
                  <c:v>5.9785409999999999</c:v>
                </c:pt>
                <c:pt idx="31410">
                  <c:v>5.9776749999999996</c:v>
                </c:pt>
                <c:pt idx="31411">
                  <c:v>5.977239</c:v>
                </c:pt>
                <c:pt idx="31412">
                  <c:v>5.9717520000000004</c:v>
                </c:pt>
                <c:pt idx="31413">
                  <c:v>5.9713130000000003</c:v>
                </c:pt>
                <c:pt idx="31414">
                  <c:v>5.9713120000000002</c:v>
                </c:pt>
                <c:pt idx="31415">
                  <c:v>5.9649479999999997</c:v>
                </c:pt>
                <c:pt idx="31416">
                  <c:v>5.9636300000000002</c:v>
                </c:pt>
                <c:pt idx="31417">
                  <c:v>5.9581340000000003</c:v>
                </c:pt>
                <c:pt idx="31418">
                  <c:v>5.9576900000000004</c:v>
                </c:pt>
                <c:pt idx="31419">
                  <c:v>5.9572430000000001</c:v>
                </c:pt>
                <c:pt idx="31420">
                  <c:v>5.9559100000000003</c:v>
                </c:pt>
                <c:pt idx="31421">
                  <c:v>5.9504080000000004</c:v>
                </c:pt>
                <c:pt idx="31422">
                  <c:v>5.9499589999999998</c:v>
                </c:pt>
                <c:pt idx="31423">
                  <c:v>5.9495100000000001</c:v>
                </c:pt>
                <c:pt idx="31424">
                  <c:v>5.9431039999999999</c:v>
                </c:pt>
                <c:pt idx="31425">
                  <c:v>5.9426500000000004</c:v>
                </c:pt>
                <c:pt idx="31426">
                  <c:v>5.9421970000000002</c:v>
                </c:pt>
                <c:pt idx="31427">
                  <c:v>5.9366839999999996</c:v>
                </c:pt>
                <c:pt idx="31428">
                  <c:v>5.9353179999999996</c:v>
                </c:pt>
                <c:pt idx="31429">
                  <c:v>5.9353179999999996</c:v>
                </c:pt>
                <c:pt idx="31430">
                  <c:v>5.9298019999999996</c:v>
                </c:pt>
                <c:pt idx="31431">
                  <c:v>5.928884</c:v>
                </c:pt>
                <c:pt idx="31432">
                  <c:v>5.9284249999999998</c:v>
                </c:pt>
                <c:pt idx="31433">
                  <c:v>5.9279609999999998</c:v>
                </c:pt>
                <c:pt idx="31434">
                  <c:v>5.921519</c:v>
                </c:pt>
                <c:pt idx="31435">
                  <c:v>5.9215179999999998</c:v>
                </c:pt>
                <c:pt idx="31436">
                  <c:v>5.9146020000000004</c:v>
                </c:pt>
                <c:pt idx="31437">
                  <c:v>5.9141320000000004</c:v>
                </c:pt>
                <c:pt idx="31438">
                  <c:v>5.9131989999999996</c:v>
                </c:pt>
                <c:pt idx="31439">
                  <c:v>5.9072009999999997</c:v>
                </c:pt>
                <c:pt idx="31440">
                  <c:v>5.9067299999999996</c:v>
                </c:pt>
                <c:pt idx="31441">
                  <c:v>5.9057870000000001</c:v>
                </c:pt>
                <c:pt idx="31442">
                  <c:v>5.8997799999999998</c:v>
                </c:pt>
                <c:pt idx="31443">
                  <c:v>5.8988300000000002</c:v>
                </c:pt>
                <c:pt idx="31444">
                  <c:v>5.8928180000000001</c:v>
                </c:pt>
                <c:pt idx="31445">
                  <c:v>5.8923410000000001</c:v>
                </c:pt>
                <c:pt idx="31446">
                  <c:v>5.8918600000000003</c:v>
                </c:pt>
                <c:pt idx="31447">
                  <c:v>5.891858</c:v>
                </c:pt>
                <c:pt idx="31448">
                  <c:v>5.8853600000000004</c:v>
                </c:pt>
                <c:pt idx="31449">
                  <c:v>5.8839180000000004</c:v>
                </c:pt>
                <c:pt idx="31450">
                  <c:v>5.8829500000000001</c:v>
                </c:pt>
                <c:pt idx="31451">
                  <c:v>5.877402</c:v>
                </c:pt>
                <c:pt idx="31452">
                  <c:v>5.87643</c:v>
                </c:pt>
                <c:pt idx="31453">
                  <c:v>5.8708859999999996</c:v>
                </c:pt>
                <c:pt idx="31454">
                  <c:v>5.8694220000000001</c:v>
                </c:pt>
                <c:pt idx="31455">
                  <c:v>5.8684419999999999</c:v>
                </c:pt>
                <c:pt idx="31456">
                  <c:v>5.8624020000000003</c:v>
                </c:pt>
                <c:pt idx="31457">
                  <c:v>5.8623989999999999</c:v>
                </c:pt>
                <c:pt idx="31458">
                  <c:v>5.8614100000000002</c:v>
                </c:pt>
                <c:pt idx="31459">
                  <c:v>5.8553639999999998</c:v>
                </c:pt>
                <c:pt idx="31460">
                  <c:v>5.8543700000000003</c:v>
                </c:pt>
                <c:pt idx="31461">
                  <c:v>5.8538699999999997</c:v>
                </c:pt>
                <c:pt idx="31462">
                  <c:v>5.8478139999999996</c:v>
                </c:pt>
                <c:pt idx="31463">
                  <c:v>5.8463159999999998</c:v>
                </c:pt>
                <c:pt idx="31464">
                  <c:v>5.8463120000000002</c:v>
                </c:pt>
                <c:pt idx="31465">
                  <c:v>5.8402459999999996</c:v>
                </c:pt>
                <c:pt idx="31466">
                  <c:v>5.8397420000000002</c:v>
                </c:pt>
                <c:pt idx="31467">
                  <c:v>5.8392359999999996</c:v>
                </c:pt>
                <c:pt idx="31468">
                  <c:v>5.8382259999999997</c:v>
                </c:pt>
                <c:pt idx="31469">
                  <c:v>5.8321480000000001</c:v>
                </c:pt>
                <c:pt idx="31470">
                  <c:v>5.8311320000000002</c:v>
                </c:pt>
                <c:pt idx="31471">
                  <c:v>5.8306240000000003</c:v>
                </c:pt>
                <c:pt idx="31472">
                  <c:v>5.8240299999999996</c:v>
                </c:pt>
                <c:pt idx="31473">
                  <c:v>5.8235159999999997</c:v>
                </c:pt>
                <c:pt idx="31474">
                  <c:v>5.8235150000000004</c:v>
                </c:pt>
                <c:pt idx="31475">
                  <c:v>5.8169149999999998</c:v>
                </c:pt>
                <c:pt idx="31476">
                  <c:v>5.8163989999999997</c:v>
                </c:pt>
                <c:pt idx="31477">
                  <c:v>5.8158820000000002</c:v>
                </c:pt>
                <c:pt idx="31478">
                  <c:v>5.8097880000000002</c:v>
                </c:pt>
                <c:pt idx="31479">
                  <c:v>5.8082349999999998</c:v>
                </c:pt>
                <c:pt idx="31480">
                  <c:v>5.8077139999999998</c:v>
                </c:pt>
                <c:pt idx="31481">
                  <c:v>5.8016100000000002</c:v>
                </c:pt>
                <c:pt idx="31482">
                  <c:v>5.8010859999999997</c:v>
                </c:pt>
                <c:pt idx="31483">
                  <c:v>5.8000400000000001</c:v>
                </c:pt>
                <c:pt idx="31484">
                  <c:v>5.7944500000000003</c:v>
                </c:pt>
                <c:pt idx="31485">
                  <c:v>5.7934000000000001</c:v>
                </c:pt>
                <c:pt idx="31486">
                  <c:v>5.7867569999999997</c:v>
                </c:pt>
                <c:pt idx="31487">
                  <c:v>5.7862260000000001</c:v>
                </c:pt>
                <c:pt idx="31488">
                  <c:v>5.7795750000000004</c:v>
                </c:pt>
                <c:pt idx="31489">
                  <c:v>5.7790419999999996</c:v>
                </c:pt>
                <c:pt idx="31490">
                  <c:v>5.7785099999999998</c:v>
                </c:pt>
                <c:pt idx="31491">
                  <c:v>5.7713159999999997</c:v>
                </c:pt>
                <c:pt idx="31492">
                  <c:v>5.7702439999999999</c:v>
                </c:pt>
                <c:pt idx="31493">
                  <c:v>5.7697089999999998</c:v>
                </c:pt>
                <c:pt idx="31494">
                  <c:v>5.7680999999999996</c:v>
                </c:pt>
                <c:pt idx="31495">
                  <c:v>5.7630369999999997</c:v>
                </c:pt>
                <c:pt idx="31496">
                  <c:v>5.7619590000000001</c:v>
                </c:pt>
                <c:pt idx="31497">
                  <c:v>5.7614159999999996</c:v>
                </c:pt>
                <c:pt idx="31498">
                  <c:v>5.7541919999999998</c:v>
                </c:pt>
                <c:pt idx="31499">
                  <c:v>5.7541919999999998</c:v>
                </c:pt>
                <c:pt idx="31500">
                  <c:v>5.7525620000000002</c:v>
                </c:pt>
                <c:pt idx="31501">
                  <c:v>5.746956</c:v>
                </c:pt>
                <c:pt idx="31502">
                  <c:v>5.7464060000000003</c:v>
                </c:pt>
                <c:pt idx="31503">
                  <c:v>5.7402569999999997</c:v>
                </c:pt>
                <c:pt idx="31504">
                  <c:v>5.7391579999999998</c:v>
                </c:pt>
                <c:pt idx="31505">
                  <c:v>5.7386090000000003</c:v>
                </c:pt>
                <c:pt idx="31506">
                  <c:v>5.7375090000000002</c:v>
                </c:pt>
                <c:pt idx="31507">
                  <c:v>5.7318949999999997</c:v>
                </c:pt>
                <c:pt idx="31508">
                  <c:v>5.7318939999999996</c:v>
                </c:pt>
                <c:pt idx="31509">
                  <c:v>5.7302369999999998</c:v>
                </c:pt>
                <c:pt idx="31510">
                  <c:v>5.7251779999999997</c:v>
                </c:pt>
                <c:pt idx="31511">
                  <c:v>5.7246230000000002</c:v>
                </c:pt>
                <c:pt idx="31512">
                  <c:v>5.7224019999999998</c:v>
                </c:pt>
                <c:pt idx="31513">
                  <c:v>5.7224000000000004</c:v>
                </c:pt>
                <c:pt idx="31514">
                  <c:v>5.7162300000000004</c:v>
                </c:pt>
                <c:pt idx="31515">
                  <c:v>5.7151120000000004</c:v>
                </c:pt>
                <c:pt idx="31516">
                  <c:v>5.7094950000000004</c:v>
                </c:pt>
                <c:pt idx="31517">
                  <c:v>5.7072500000000002</c:v>
                </c:pt>
                <c:pt idx="31518">
                  <c:v>5.7066860000000004</c:v>
                </c:pt>
                <c:pt idx="31519">
                  <c:v>5.7005030000000003</c:v>
                </c:pt>
                <c:pt idx="31520">
                  <c:v>5.6999370000000003</c:v>
                </c:pt>
                <c:pt idx="31521">
                  <c:v>5.6982379999999999</c:v>
                </c:pt>
                <c:pt idx="31522">
                  <c:v>5.692615</c:v>
                </c:pt>
                <c:pt idx="31523">
                  <c:v>5.6914790000000002</c:v>
                </c:pt>
                <c:pt idx="31524">
                  <c:v>5.6897700000000002</c:v>
                </c:pt>
                <c:pt idx="31525">
                  <c:v>5.6841419999999996</c:v>
                </c:pt>
                <c:pt idx="31526">
                  <c:v>5.6812839999999998</c:v>
                </c:pt>
                <c:pt idx="31527">
                  <c:v>5.6756570000000002</c:v>
                </c:pt>
                <c:pt idx="31528">
                  <c:v>5.6739300000000004</c:v>
                </c:pt>
                <c:pt idx="31529">
                  <c:v>5.6683050000000001</c:v>
                </c:pt>
                <c:pt idx="31530">
                  <c:v>5.667726</c:v>
                </c:pt>
                <c:pt idx="31531">
                  <c:v>5.6665679999999998</c:v>
                </c:pt>
                <c:pt idx="31532">
                  <c:v>5.6603620000000001</c:v>
                </c:pt>
                <c:pt idx="31533">
                  <c:v>5.6592000000000002</c:v>
                </c:pt>
                <c:pt idx="31534">
                  <c:v>5.6586179999999997</c:v>
                </c:pt>
                <c:pt idx="31535">
                  <c:v>5.6518240000000004</c:v>
                </c:pt>
                <c:pt idx="31536">
                  <c:v>5.6506559999999997</c:v>
                </c:pt>
                <c:pt idx="31537">
                  <c:v>5.6506540000000003</c:v>
                </c:pt>
                <c:pt idx="31538">
                  <c:v>5.6444400000000003</c:v>
                </c:pt>
                <c:pt idx="31539">
                  <c:v>5.6426800000000004</c:v>
                </c:pt>
                <c:pt idx="31540">
                  <c:v>5.642093</c:v>
                </c:pt>
                <c:pt idx="31541">
                  <c:v>5.6415030000000002</c:v>
                </c:pt>
                <c:pt idx="31542">
                  <c:v>5.6352799999999998</c:v>
                </c:pt>
                <c:pt idx="31543">
                  <c:v>5.6341000000000001</c:v>
                </c:pt>
                <c:pt idx="31544">
                  <c:v>5.6272869999999999</c:v>
                </c:pt>
                <c:pt idx="31545">
                  <c:v>5.6266930000000004</c:v>
                </c:pt>
                <c:pt idx="31546">
                  <c:v>5.625508</c:v>
                </c:pt>
                <c:pt idx="31547">
                  <c:v>5.6192780000000004</c:v>
                </c:pt>
                <c:pt idx="31548">
                  <c:v>5.6186800000000003</c:v>
                </c:pt>
                <c:pt idx="31549">
                  <c:v>5.6168940000000003</c:v>
                </c:pt>
                <c:pt idx="31550">
                  <c:v>5.6118550000000003</c:v>
                </c:pt>
                <c:pt idx="31551">
                  <c:v>5.6100620000000001</c:v>
                </c:pt>
                <c:pt idx="31552">
                  <c:v>5.6100589999999997</c:v>
                </c:pt>
                <c:pt idx="31553">
                  <c:v>5.6032279999999997</c:v>
                </c:pt>
                <c:pt idx="31554">
                  <c:v>5.601426</c:v>
                </c:pt>
                <c:pt idx="31555">
                  <c:v>5.5951940000000002</c:v>
                </c:pt>
                <c:pt idx="31556">
                  <c:v>5.5927800000000003</c:v>
                </c:pt>
                <c:pt idx="31557">
                  <c:v>5.5865429999999998</c:v>
                </c:pt>
                <c:pt idx="31558">
                  <c:v>5.5859360000000002</c:v>
                </c:pt>
                <c:pt idx="31559">
                  <c:v>5.5847189999999998</c:v>
                </c:pt>
                <c:pt idx="31560">
                  <c:v>5.5784840000000004</c:v>
                </c:pt>
                <c:pt idx="31561">
                  <c:v>5.5778720000000002</c:v>
                </c:pt>
                <c:pt idx="31562">
                  <c:v>5.5772599999999999</c:v>
                </c:pt>
                <c:pt idx="31563">
                  <c:v>5.5710199999999999</c:v>
                </c:pt>
                <c:pt idx="31564">
                  <c:v>5.5691870000000003</c:v>
                </c:pt>
                <c:pt idx="31565">
                  <c:v>5.5629429999999997</c:v>
                </c:pt>
                <c:pt idx="31566">
                  <c:v>5.5617140000000003</c:v>
                </c:pt>
                <c:pt idx="31567">
                  <c:v>5.5610980000000003</c:v>
                </c:pt>
                <c:pt idx="31568">
                  <c:v>5.5536199999999996</c:v>
                </c:pt>
                <c:pt idx="31569">
                  <c:v>5.5517709999999996</c:v>
                </c:pt>
                <c:pt idx="31570">
                  <c:v>5.5511520000000001</c:v>
                </c:pt>
                <c:pt idx="31571">
                  <c:v>5.5449010000000003</c:v>
                </c:pt>
                <c:pt idx="31572">
                  <c:v>5.5442780000000003</c:v>
                </c:pt>
                <c:pt idx="31573">
                  <c:v>5.5374049999999997</c:v>
                </c:pt>
                <c:pt idx="31574">
                  <c:v>5.5374020000000002</c:v>
                </c:pt>
                <c:pt idx="31575">
                  <c:v>5.5361560000000001</c:v>
                </c:pt>
                <c:pt idx="31576">
                  <c:v>5.5355319999999999</c:v>
                </c:pt>
                <c:pt idx="31577">
                  <c:v>5.5286520000000001</c:v>
                </c:pt>
                <c:pt idx="31578">
                  <c:v>5.5280250000000004</c:v>
                </c:pt>
                <c:pt idx="31579">
                  <c:v>5.5261449999999996</c:v>
                </c:pt>
                <c:pt idx="31580">
                  <c:v>5.5205080000000004</c:v>
                </c:pt>
                <c:pt idx="31581">
                  <c:v>5.5186210000000004</c:v>
                </c:pt>
                <c:pt idx="31582">
                  <c:v>5.5110999999999999</c:v>
                </c:pt>
                <c:pt idx="31583">
                  <c:v>5.5104680000000004</c:v>
                </c:pt>
                <c:pt idx="31584">
                  <c:v>5.509201</c:v>
                </c:pt>
                <c:pt idx="31585">
                  <c:v>5.5023070000000001</c:v>
                </c:pt>
                <c:pt idx="31586">
                  <c:v>5.5010380000000003</c:v>
                </c:pt>
                <c:pt idx="31587">
                  <c:v>5.4947699999999999</c:v>
                </c:pt>
                <c:pt idx="31588">
                  <c:v>5.4928619999999997</c:v>
                </c:pt>
                <c:pt idx="31589">
                  <c:v>5.4928600000000003</c:v>
                </c:pt>
                <c:pt idx="31590">
                  <c:v>5.4865899999999996</c:v>
                </c:pt>
                <c:pt idx="31591">
                  <c:v>5.4853120000000004</c:v>
                </c:pt>
                <c:pt idx="31592">
                  <c:v>5.4784040000000003</c:v>
                </c:pt>
                <c:pt idx="31593">
                  <c:v>5.4758449999999996</c:v>
                </c:pt>
                <c:pt idx="31594">
                  <c:v>5.4758430000000002</c:v>
                </c:pt>
                <c:pt idx="31595">
                  <c:v>5.4702080000000004</c:v>
                </c:pt>
                <c:pt idx="31596">
                  <c:v>5.4689240000000003</c:v>
                </c:pt>
                <c:pt idx="31597">
                  <c:v>5.4669930000000004</c:v>
                </c:pt>
                <c:pt idx="31598">
                  <c:v>5.460718</c:v>
                </c:pt>
                <c:pt idx="31599">
                  <c:v>5.4587820000000002</c:v>
                </c:pt>
                <c:pt idx="31600">
                  <c:v>5.4581299999999997</c:v>
                </c:pt>
                <c:pt idx="31601">
                  <c:v>5.4518509999999996</c:v>
                </c:pt>
                <c:pt idx="31602">
                  <c:v>5.4499060000000004</c:v>
                </c:pt>
                <c:pt idx="31603">
                  <c:v>5.4449249999999996</c:v>
                </c:pt>
                <c:pt idx="31604">
                  <c:v>5.4429759999999998</c:v>
                </c:pt>
                <c:pt idx="31605">
                  <c:v>5.4416710000000004</c:v>
                </c:pt>
                <c:pt idx="31606">
                  <c:v>5.434742</c:v>
                </c:pt>
                <c:pt idx="31607">
                  <c:v>5.4347390000000004</c:v>
                </c:pt>
                <c:pt idx="31608">
                  <c:v>5.4340840000000004</c:v>
                </c:pt>
                <c:pt idx="31609">
                  <c:v>5.4327779999999999</c:v>
                </c:pt>
                <c:pt idx="31610">
                  <c:v>5.42584</c:v>
                </c:pt>
                <c:pt idx="31611">
                  <c:v>5.42387</c:v>
                </c:pt>
                <c:pt idx="31612">
                  <c:v>5.4175880000000003</c:v>
                </c:pt>
                <c:pt idx="31613">
                  <c:v>5.4169299999999998</c:v>
                </c:pt>
                <c:pt idx="31614">
                  <c:v>5.4149539999999998</c:v>
                </c:pt>
                <c:pt idx="31615">
                  <c:v>5.4093260000000001</c:v>
                </c:pt>
                <c:pt idx="31616">
                  <c:v>5.4080060000000003</c:v>
                </c:pt>
                <c:pt idx="31617">
                  <c:v>5.4017179999999998</c:v>
                </c:pt>
                <c:pt idx="31618">
                  <c:v>5.3990739999999997</c:v>
                </c:pt>
                <c:pt idx="31619">
                  <c:v>5.3970859999999998</c:v>
                </c:pt>
                <c:pt idx="31620">
                  <c:v>5.3914580000000001</c:v>
                </c:pt>
                <c:pt idx="31621">
                  <c:v>5.3901300000000001</c:v>
                </c:pt>
                <c:pt idx="31622">
                  <c:v>5.388134</c:v>
                </c:pt>
                <c:pt idx="31623">
                  <c:v>5.3818429999999999</c:v>
                </c:pt>
                <c:pt idx="31624">
                  <c:v>5.3805079999999998</c:v>
                </c:pt>
                <c:pt idx="31625">
                  <c:v>5.3735499999999998</c:v>
                </c:pt>
                <c:pt idx="31626">
                  <c:v>5.3715440000000001</c:v>
                </c:pt>
                <c:pt idx="31627">
                  <c:v>5.365926</c:v>
                </c:pt>
                <c:pt idx="31628">
                  <c:v>5.3645839999999998</c:v>
                </c:pt>
                <c:pt idx="31629">
                  <c:v>5.3583030000000003</c:v>
                </c:pt>
                <c:pt idx="31630">
                  <c:v>5.3569570000000004</c:v>
                </c:pt>
                <c:pt idx="31631">
                  <c:v>5.3556100000000004</c:v>
                </c:pt>
                <c:pt idx="31632">
                  <c:v>5.3486500000000001</c:v>
                </c:pt>
                <c:pt idx="31633">
                  <c:v>5.3466259999999997</c:v>
                </c:pt>
                <c:pt idx="31634">
                  <c:v>5.3439259999999997</c:v>
                </c:pt>
                <c:pt idx="31635">
                  <c:v>5.3383130000000003</c:v>
                </c:pt>
                <c:pt idx="31636">
                  <c:v>5.3369559999999998</c:v>
                </c:pt>
                <c:pt idx="31637">
                  <c:v>5.3299899999999996</c:v>
                </c:pt>
                <c:pt idx="31638">
                  <c:v>5.3279540000000001</c:v>
                </c:pt>
                <c:pt idx="31639">
                  <c:v>5.3272709999999996</c:v>
                </c:pt>
                <c:pt idx="31640">
                  <c:v>5.3216619999999999</c:v>
                </c:pt>
                <c:pt idx="31641">
                  <c:v>5.3209799999999996</c:v>
                </c:pt>
                <c:pt idx="31642">
                  <c:v>5.3126519999999999</c:v>
                </c:pt>
                <c:pt idx="31643">
                  <c:v>5.3119680000000002</c:v>
                </c:pt>
                <c:pt idx="31644">
                  <c:v>5.3106</c:v>
                </c:pt>
                <c:pt idx="31645">
                  <c:v>5.3049999999999997</c:v>
                </c:pt>
                <c:pt idx="31646">
                  <c:v>5.3029440000000001</c:v>
                </c:pt>
                <c:pt idx="31647">
                  <c:v>5.3008899999999999</c:v>
                </c:pt>
                <c:pt idx="31648">
                  <c:v>5.2945979999999997</c:v>
                </c:pt>
                <c:pt idx="31649">
                  <c:v>5.2932249999999996</c:v>
                </c:pt>
                <c:pt idx="31650">
                  <c:v>5.2869380000000001</c:v>
                </c:pt>
                <c:pt idx="31651">
                  <c:v>5.2848730000000002</c:v>
                </c:pt>
                <c:pt idx="31652">
                  <c:v>5.2834909999999997</c:v>
                </c:pt>
                <c:pt idx="31653">
                  <c:v>5.2827999999999999</c:v>
                </c:pt>
                <c:pt idx="31654">
                  <c:v>5.2758209999999996</c:v>
                </c:pt>
                <c:pt idx="31655">
                  <c:v>5.2744340000000003</c:v>
                </c:pt>
                <c:pt idx="31656">
                  <c:v>5.2660749999999998</c:v>
                </c:pt>
                <c:pt idx="31657">
                  <c:v>5.2639940000000003</c:v>
                </c:pt>
                <c:pt idx="31658">
                  <c:v>5.2584</c:v>
                </c:pt>
                <c:pt idx="31659">
                  <c:v>5.2577030000000002</c:v>
                </c:pt>
                <c:pt idx="31660">
                  <c:v>5.2570059999999996</c:v>
                </c:pt>
                <c:pt idx="31661">
                  <c:v>5.250718</c:v>
                </c:pt>
                <c:pt idx="31662">
                  <c:v>5.2500200000000001</c:v>
                </c:pt>
                <c:pt idx="31663">
                  <c:v>5.24932</c:v>
                </c:pt>
                <c:pt idx="31664">
                  <c:v>5.2444259999999998</c:v>
                </c:pt>
                <c:pt idx="31665">
                  <c:v>5.2437230000000001</c:v>
                </c:pt>
                <c:pt idx="31666">
                  <c:v>5.2381349999999998</c:v>
                </c:pt>
                <c:pt idx="31667">
                  <c:v>5.2374320000000001</c:v>
                </c:pt>
                <c:pt idx="31668">
                  <c:v>5.2374280000000004</c:v>
                </c:pt>
                <c:pt idx="31669">
                  <c:v>5.2318420000000003</c:v>
                </c:pt>
                <c:pt idx="31670">
                  <c:v>5.2311350000000001</c:v>
                </c:pt>
                <c:pt idx="31671">
                  <c:v>5.2255539999999998</c:v>
                </c:pt>
                <c:pt idx="31672">
                  <c:v>5.2248479999999997</c:v>
                </c:pt>
                <c:pt idx="31673">
                  <c:v>5.2192749999999997</c:v>
                </c:pt>
                <c:pt idx="31674">
                  <c:v>5.2185670000000002</c:v>
                </c:pt>
                <c:pt idx="31675">
                  <c:v>5.2178589999999998</c:v>
                </c:pt>
                <c:pt idx="31676">
                  <c:v>5.2129859999999999</c:v>
                </c:pt>
                <c:pt idx="31677">
                  <c:v>5.2122760000000001</c:v>
                </c:pt>
                <c:pt idx="31678">
                  <c:v>5.2115710000000002</c:v>
                </c:pt>
                <c:pt idx="31679">
                  <c:v>5.2045880000000002</c:v>
                </c:pt>
                <c:pt idx="31680">
                  <c:v>5.2045839999999997</c:v>
                </c:pt>
                <c:pt idx="31681">
                  <c:v>5.1990129999999999</c:v>
                </c:pt>
                <c:pt idx="31682">
                  <c:v>5.1983040000000003</c:v>
                </c:pt>
                <c:pt idx="31683">
                  <c:v>5.1913239999999998</c:v>
                </c:pt>
                <c:pt idx="31684">
                  <c:v>5.1906160000000003</c:v>
                </c:pt>
                <c:pt idx="31685">
                  <c:v>5.1891980000000002</c:v>
                </c:pt>
                <c:pt idx="31686">
                  <c:v>5.1822239999999997</c:v>
                </c:pt>
                <c:pt idx="31687">
                  <c:v>5.1808040000000002</c:v>
                </c:pt>
                <c:pt idx="31688">
                  <c:v>5.1724189999999997</c:v>
                </c:pt>
                <c:pt idx="31689">
                  <c:v>5.1702870000000001</c:v>
                </c:pt>
                <c:pt idx="31690">
                  <c:v>5.1681559999999998</c:v>
                </c:pt>
                <c:pt idx="31691">
                  <c:v>5.1618899999999996</c:v>
                </c:pt>
                <c:pt idx="31692">
                  <c:v>5.1618839999999997</c:v>
                </c:pt>
                <c:pt idx="31693">
                  <c:v>5.1549120000000004</c:v>
                </c:pt>
                <c:pt idx="31694">
                  <c:v>5.1527729999999998</c:v>
                </c:pt>
                <c:pt idx="31695">
                  <c:v>5.152056</c:v>
                </c:pt>
                <c:pt idx="31696">
                  <c:v>5.1457980000000001</c:v>
                </c:pt>
                <c:pt idx="31697">
                  <c:v>5.1429390000000001</c:v>
                </c:pt>
                <c:pt idx="31698">
                  <c:v>5.1366820000000004</c:v>
                </c:pt>
                <c:pt idx="31699">
                  <c:v>5.1345349999999996</c:v>
                </c:pt>
                <c:pt idx="31700">
                  <c:v>5.1261330000000003</c:v>
                </c:pt>
                <c:pt idx="31701">
                  <c:v>5.1261289999999997</c:v>
                </c:pt>
                <c:pt idx="31702">
                  <c:v>5.1232610000000003</c:v>
                </c:pt>
                <c:pt idx="31703">
                  <c:v>5.116295</c:v>
                </c:pt>
                <c:pt idx="31704">
                  <c:v>5.1148559999999996</c:v>
                </c:pt>
                <c:pt idx="31705">
                  <c:v>5.1064559999999997</c:v>
                </c:pt>
                <c:pt idx="31706">
                  <c:v>5.1064530000000001</c:v>
                </c:pt>
                <c:pt idx="31707">
                  <c:v>5.1028560000000001</c:v>
                </c:pt>
                <c:pt idx="31708">
                  <c:v>5.0966100000000001</c:v>
                </c:pt>
                <c:pt idx="31709">
                  <c:v>5.0951659999999999</c:v>
                </c:pt>
                <c:pt idx="31710">
                  <c:v>5.088203</c:v>
                </c:pt>
                <c:pt idx="31711">
                  <c:v>5.0867579999999997</c:v>
                </c:pt>
                <c:pt idx="31712">
                  <c:v>5.0853120000000001</c:v>
                </c:pt>
                <c:pt idx="31713">
                  <c:v>5.079072</c:v>
                </c:pt>
                <c:pt idx="31714">
                  <c:v>5.0776250000000003</c:v>
                </c:pt>
                <c:pt idx="31715">
                  <c:v>5.074732</c:v>
                </c:pt>
                <c:pt idx="31716">
                  <c:v>5.0670469999999996</c:v>
                </c:pt>
                <c:pt idx="31717">
                  <c:v>5.0663220000000004</c:v>
                </c:pt>
                <c:pt idx="31718">
                  <c:v>5.0593659999999998</c:v>
                </c:pt>
                <c:pt idx="31719">
                  <c:v>5.0571900000000003</c:v>
                </c:pt>
                <c:pt idx="31720">
                  <c:v>5.0509630000000003</c:v>
                </c:pt>
                <c:pt idx="31721">
                  <c:v>5.0495099999999997</c:v>
                </c:pt>
                <c:pt idx="31722">
                  <c:v>5.0473280000000003</c:v>
                </c:pt>
                <c:pt idx="31723">
                  <c:v>5.0458720000000001</c:v>
                </c:pt>
                <c:pt idx="31724">
                  <c:v>5.0389179999999998</c:v>
                </c:pt>
                <c:pt idx="31725">
                  <c:v>5.0367350000000002</c:v>
                </c:pt>
                <c:pt idx="31726">
                  <c:v>5.0297890000000001</c:v>
                </c:pt>
                <c:pt idx="31727">
                  <c:v>5.0268740000000003</c:v>
                </c:pt>
                <c:pt idx="31728">
                  <c:v>5.0261399999999998</c:v>
                </c:pt>
                <c:pt idx="31729">
                  <c:v>5.0213799999999997</c:v>
                </c:pt>
                <c:pt idx="31730">
                  <c:v>5.017004</c:v>
                </c:pt>
                <c:pt idx="31731">
                  <c:v>5.0107900000000001</c:v>
                </c:pt>
                <c:pt idx="31732">
                  <c:v>5.0064070000000003</c:v>
                </c:pt>
                <c:pt idx="31733">
                  <c:v>5.0064029999999997</c:v>
                </c:pt>
                <c:pt idx="31734">
                  <c:v>4.9980019999999996</c:v>
                </c:pt>
                <c:pt idx="31735">
                  <c:v>4.9972700000000003</c:v>
                </c:pt>
                <c:pt idx="31736">
                  <c:v>4.9950720000000004</c:v>
                </c:pt>
                <c:pt idx="31737">
                  <c:v>4.9866700000000002</c:v>
                </c:pt>
                <c:pt idx="31738">
                  <c:v>4.9837379999999998</c:v>
                </c:pt>
                <c:pt idx="31739">
                  <c:v>4.9775369999999999</c:v>
                </c:pt>
                <c:pt idx="31740">
                  <c:v>4.9760660000000003</c:v>
                </c:pt>
                <c:pt idx="31741">
                  <c:v>4.9683999999999999</c:v>
                </c:pt>
                <c:pt idx="31742">
                  <c:v>4.9669280000000002</c:v>
                </c:pt>
                <c:pt idx="31743">
                  <c:v>4.9654559999999996</c:v>
                </c:pt>
                <c:pt idx="31744">
                  <c:v>4.9592650000000003</c:v>
                </c:pt>
                <c:pt idx="31745">
                  <c:v>4.9563220000000001</c:v>
                </c:pt>
                <c:pt idx="31746">
                  <c:v>4.9486619999999997</c:v>
                </c:pt>
                <c:pt idx="31747">
                  <c:v>4.9479240000000004</c:v>
                </c:pt>
                <c:pt idx="31748">
                  <c:v>4.9410059999999998</c:v>
                </c:pt>
                <c:pt idx="31749">
                  <c:v>4.9387939999999997</c:v>
                </c:pt>
                <c:pt idx="31750">
                  <c:v>4.9365800000000002</c:v>
                </c:pt>
                <c:pt idx="31751">
                  <c:v>4.9351039999999999</c:v>
                </c:pt>
                <c:pt idx="31752">
                  <c:v>4.9289240000000003</c:v>
                </c:pt>
                <c:pt idx="31753">
                  <c:v>4.9267099999999999</c:v>
                </c:pt>
                <c:pt idx="31754">
                  <c:v>4.9212759999999998</c:v>
                </c:pt>
                <c:pt idx="31755">
                  <c:v>4.9175839999999997</c:v>
                </c:pt>
                <c:pt idx="31756">
                  <c:v>4.9153640000000003</c:v>
                </c:pt>
                <c:pt idx="31757">
                  <c:v>4.9084620000000001</c:v>
                </c:pt>
                <c:pt idx="31758">
                  <c:v>4.9055</c:v>
                </c:pt>
                <c:pt idx="31759">
                  <c:v>4.8993380000000002</c:v>
                </c:pt>
                <c:pt idx="31760">
                  <c:v>4.8956369999999998</c:v>
                </c:pt>
                <c:pt idx="31761">
                  <c:v>4.8948929999999997</c:v>
                </c:pt>
                <c:pt idx="31762">
                  <c:v>4.8872540000000004</c:v>
                </c:pt>
                <c:pt idx="31763">
                  <c:v>4.8865119999999997</c:v>
                </c:pt>
                <c:pt idx="31764">
                  <c:v>4.8788799999999997</c:v>
                </c:pt>
                <c:pt idx="31765">
                  <c:v>4.8781340000000002</c:v>
                </c:pt>
                <c:pt idx="31766">
                  <c:v>4.8697650000000001</c:v>
                </c:pt>
                <c:pt idx="31767">
                  <c:v>4.8675369999999996</c:v>
                </c:pt>
                <c:pt idx="31768">
                  <c:v>4.8599170000000003</c:v>
                </c:pt>
                <c:pt idx="31769">
                  <c:v>4.8576879999999996</c:v>
                </c:pt>
                <c:pt idx="31770">
                  <c:v>4.8562000000000003</c:v>
                </c:pt>
                <c:pt idx="31771">
                  <c:v>4.8539700000000003</c:v>
                </c:pt>
                <c:pt idx="31772">
                  <c:v>4.8478380000000003</c:v>
                </c:pt>
                <c:pt idx="31773">
                  <c:v>4.8418900000000002</c:v>
                </c:pt>
                <c:pt idx="31774">
                  <c:v>4.8357659999999996</c:v>
                </c:pt>
                <c:pt idx="31775">
                  <c:v>4.8335280000000003</c:v>
                </c:pt>
                <c:pt idx="31776">
                  <c:v>4.8320369999999997</c:v>
                </c:pt>
                <c:pt idx="31777">
                  <c:v>4.8244249999999997</c:v>
                </c:pt>
                <c:pt idx="31778">
                  <c:v>4.8160780000000001</c:v>
                </c:pt>
                <c:pt idx="31779">
                  <c:v>4.8153300000000003</c:v>
                </c:pt>
                <c:pt idx="31780">
                  <c:v>4.8130920000000001</c:v>
                </c:pt>
                <c:pt idx="31781">
                  <c:v>4.8047459999999997</c:v>
                </c:pt>
                <c:pt idx="31782">
                  <c:v>4.8025039999999999</c:v>
                </c:pt>
                <c:pt idx="31783">
                  <c:v>4.7956580000000004</c:v>
                </c:pt>
                <c:pt idx="31784">
                  <c:v>4.794162</c:v>
                </c:pt>
                <c:pt idx="31785">
                  <c:v>4.7919200000000002</c:v>
                </c:pt>
                <c:pt idx="31786">
                  <c:v>4.784332</c:v>
                </c:pt>
                <c:pt idx="31787">
                  <c:v>4.7828359999999996</c:v>
                </c:pt>
                <c:pt idx="31788">
                  <c:v>4.7805910000000003</c:v>
                </c:pt>
                <c:pt idx="31789">
                  <c:v>4.7730100000000002</c:v>
                </c:pt>
                <c:pt idx="31790">
                  <c:v>4.7677779999999998</c:v>
                </c:pt>
                <c:pt idx="31791">
                  <c:v>4.760948</c:v>
                </c:pt>
                <c:pt idx="31792">
                  <c:v>4.7579549999999999</c:v>
                </c:pt>
                <c:pt idx="31793">
                  <c:v>4.7564580000000003</c:v>
                </c:pt>
                <c:pt idx="31794">
                  <c:v>4.7511299999999999</c:v>
                </c:pt>
                <c:pt idx="31795">
                  <c:v>4.7496299999999998</c:v>
                </c:pt>
                <c:pt idx="31796">
                  <c:v>4.7420650000000002</c:v>
                </c:pt>
                <c:pt idx="31797">
                  <c:v>4.738321</c:v>
                </c:pt>
                <c:pt idx="31798">
                  <c:v>4.735328</c:v>
                </c:pt>
                <c:pt idx="31799">
                  <c:v>4.729266</c:v>
                </c:pt>
                <c:pt idx="31800">
                  <c:v>4.7277659999999999</c:v>
                </c:pt>
                <c:pt idx="31801">
                  <c:v>4.7202200000000003</c:v>
                </c:pt>
                <c:pt idx="31802">
                  <c:v>4.7164720000000004</c:v>
                </c:pt>
                <c:pt idx="31803">
                  <c:v>4.7157200000000001</c:v>
                </c:pt>
                <c:pt idx="31804">
                  <c:v>4.709676</c:v>
                </c:pt>
                <c:pt idx="31805">
                  <c:v>4.7059280000000001</c:v>
                </c:pt>
                <c:pt idx="31806">
                  <c:v>4.6976440000000004</c:v>
                </c:pt>
                <c:pt idx="31807">
                  <c:v>4.6953909999999999</c:v>
                </c:pt>
                <c:pt idx="31808">
                  <c:v>4.6886140000000003</c:v>
                </c:pt>
                <c:pt idx="31809">
                  <c:v>4.6863630000000001</c:v>
                </c:pt>
                <c:pt idx="31810">
                  <c:v>4.6788420000000004</c:v>
                </c:pt>
                <c:pt idx="31811">
                  <c:v>4.6773400000000001</c:v>
                </c:pt>
                <c:pt idx="31812">
                  <c:v>4.6698259999999996</c:v>
                </c:pt>
                <c:pt idx="31813">
                  <c:v>4.6668260000000004</c:v>
                </c:pt>
                <c:pt idx="31814">
                  <c:v>4.6623260000000002</c:v>
                </c:pt>
                <c:pt idx="31815">
                  <c:v>4.6555710000000001</c:v>
                </c:pt>
                <c:pt idx="31816">
                  <c:v>4.6540679999999996</c:v>
                </c:pt>
                <c:pt idx="31817">
                  <c:v>4.6458240000000002</c:v>
                </c:pt>
                <c:pt idx="31818">
                  <c:v>4.6420700000000004</c:v>
                </c:pt>
                <c:pt idx="31819">
                  <c:v>4.6398159999999997</c:v>
                </c:pt>
                <c:pt idx="31820">
                  <c:v>4.6330739999999997</c:v>
                </c:pt>
                <c:pt idx="31821">
                  <c:v>4.629321</c:v>
                </c:pt>
                <c:pt idx="31822">
                  <c:v>4.6203399999999997</c:v>
                </c:pt>
                <c:pt idx="31823">
                  <c:v>4.6188390000000004</c:v>
                </c:pt>
                <c:pt idx="31824">
                  <c:v>4.6158320000000002</c:v>
                </c:pt>
                <c:pt idx="31825">
                  <c:v>4.6083569999999998</c:v>
                </c:pt>
                <c:pt idx="31826">
                  <c:v>4.6068519999999999</c:v>
                </c:pt>
                <c:pt idx="31827">
                  <c:v>4.6008829999999996</c:v>
                </c:pt>
                <c:pt idx="31828">
                  <c:v>4.5978789999999998</c:v>
                </c:pt>
                <c:pt idx="31829">
                  <c:v>4.5948760000000002</c:v>
                </c:pt>
                <c:pt idx="31830">
                  <c:v>4.5874160000000002</c:v>
                </c:pt>
                <c:pt idx="31831">
                  <c:v>4.58291</c:v>
                </c:pt>
                <c:pt idx="31832">
                  <c:v>4.5747080000000002</c:v>
                </c:pt>
                <c:pt idx="31833">
                  <c:v>4.5709540000000004</c:v>
                </c:pt>
                <c:pt idx="31834">
                  <c:v>4.5650149999999998</c:v>
                </c:pt>
                <c:pt idx="31835">
                  <c:v>4.5620099999999999</c:v>
                </c:pt>
                <c:pt idx="31836">
                  <c:v>4.5590039999999998</c:v>
                </c:pt>
                <c:pt idx="31837">
                  <c:v>4.5530720000000002</c:v>
                </c:pt>
                <c:pt idx="31838">
                  <c:v>4.5485699999999998</c:v>
                </c:pt>
                <c:pt idx="31839">
                  <c:v>4.5411460000000003</c:v>
                </c:pt>
                <c:pt idx="31840">
                  <c:v>4.538144</c:v>
                </c:pt>
                <c:pt idx="31841">
                  <c:v>4.5358869999999998</c:v>
                </c:pt>
                <c:pt idx="31842">
                  <c:v>4.5284740000000001</c:v>
                </c:pt>
                <c:pt idx="31843">
                  <c:v>4.5269700000000004</c:v>
                </c:pt>
                <c:pt idx="31844">
                  <c:v>4.5247169999999999</c:v>
                </c:pt>
                <c:pt idx="31845">
                  <c:v>4.5158110000000002</c:v>
                </c:pt>
                <c:pt idx="31846">
                  <c:v>4.5084179999999998</c:v>
                </c:pt>
                <c:pt idx="31847">
                  <c:v>4.5046670000000004</c:v>
                </c:pt>
                <c:pt idx="31848">
                  <c:v>4.4987830000000004</c:v>
                </c:pt>
                <c:pt idx="31849">
                  <c:v>4.4942840000000004</c:v>
                </c:pt>
                <c:pt idx="31850">
                  <c:v>4.4912830000000001</c:v>
                </c:pt>
                <c:pt idx="31851">
                  <c:v>4.4854060000000002</c:v>
                </c:pt>
                <c:pt idx="31852">
                  <c:v>4.4831560000000001</c:v>
                </c:pt>
                <c:pt idx="31853">
                  <c:v>4.4750439999999996</c:v>
                </c:pt>
                <c:pt idx="31854">
                  <c:v>4.4705500000000002</c:v>
                </c:pt>
                <c:pt idx="31855">
                  <c:v>4.4624459999999999</c:v>
                </c:pt>
                <c:pt idx="31856">
                  <c:v>4.4594490000000002</c:v>
                </c:pt>
                <c:pt idx="31857">
                  <c:v>4.450609</c:v>
                </c:pt>
                <c:pt idx="31858">
                  <c:v>4.4498559999999996</c:v>
                </c:pt>
                <c:pt idx="31859">
                  <c:v>4.4476079999999998</c:v>
                </c:pt>
                <c:pt idx="31860">
                  <c:v>4.4395300000000004</c:v>
                </c:pt>
                <c:pt idx="31861">
                  <c:v>4.4365350000000001</c:v>
                </c:pt>
                <c:pt idx="31862">
                  <c:v>4.4277199999999999</c:v>
                </c:pt>
                <c:pt idx="31863">
                  <c:v>4.4224870000000003</c:v>
                </c:pt>
                <c:pt idx="31864">
                  <c:v>4.4151809999999996</c:v>
                </c:pt>
                <c:pt idx="31865">
                  <c:v>4.4136810000000004</c:v>
                </c:pt>
                <c:pt idx="31866">
                  <c:v>4.409942</c:v>
                </c:pt>
                <c:pt idx="31867">
                  <c:v>4.4019000000000004</c:v>
                </c:pt>
                <c:pt idx="31868">
                  <c:v>4.3989099999999999</c:v>
                </c:pt>
                <c:pt idx="31869">
                  <c:v>4.3966659999999997</c:v>
                </c:pt>
                <c:pt idx="31870">
                  <c:v>4.3886320000000003</c:v>
                </c:pt>
                <c:pt idx="31871">
                  <c:v>4.3848950000000002</c:v>
                </c:pt>
                <c:pt idx="31872">
                  <c:v>4.3768710000000004</c:v>
                </c:pt>
                <c:pt idx="31873">
                  <c:v>4.3681179999999999</c:v>
                </c:pt>
                <c:pt idx="31874">
                  <c:v>4.3636419999999996</c:v>
                </c:pt>
                <c:pt idx="31875">
                  <c:v>4.354158</c:v>
                </c:pt>
                <c:pt idx="31876">
                  <c:v>4.3461699999999999</c:v>
                </c:pt>
                <c:pt idx="31877">
                  <c:v>4.3409579999999997</c:v>
                </c:pt>
                <c:pt idx="31878">
                  <c:v>4.3314959999999996</c:v>
                </c:pt>
                <c:pt idx="31879">
                  <c:v>4.3213039999999996</c:v>
                </c:pt>
                <c:pt idx="31880">
                  <c:v>4.31684</c:v>
                </c:pt>
                <c:pt idx="31881">
                  <c:v>4.3103819999999997</c:v>
                </c:pt>
                <c:pt idx="31882">
                  <c:v>4.3029510000000002</c:v>
                </c:pt>
                <c:pt idx="31883">
                  <c:v>4.2950239999999997</c:v>
                </c:pt>
                <c:pt idx="31884">
                  <c:v>4.2927939999999998</c:v>
                </c:pt>
                <c:pt idx="31885">
                  <c:v>4.2898240000000003</c:v>
                </c:pt>
                <c:pt idx="31886">
                  <c:v>4.2841300000000002</c:v>
                </c:pt>
                <c:pt idx="31887">
                  <c:v>4.2796820000000002</c:v>
                </c:pt>
                <c:pt idx="31888">
                  <c:v>4.2710359999999996</c:v>
                </c:pt>
                <c:pt idx="31889">
                  <c:v>4.2665899999999999</c:v>
                </c:pt>
                <c:pt idx="31890">
                  <c:v>4.2594399999999997</c:v>
                </c:pt>
                <c:pt idx="31891">
                  <c:v>4.2564789999999997</c:v>
                </c:pt>
                <c:pt idx="31892">
                  <c:v>4.2527799999999996</c:v>
                </c:pt>
                <c:pt idx="31893">
                  <c:v>4.2463879999999996</c:v>
                </c:pt>
                <c:pt idx="31894">
                  <c:v>4.2456459999999998</c:v>
                </c:pt>
                <c:pt idx="31895">
                  <c:v>4.2419500000000001</c:v>
                </c:pt>
                <c:pt idx="31896">
                  <c:v>4.2404669999999998</c:v>
                </c:pt>
                <c:pt idx="31897">
                  <c:v>4.2333499999999997</c:v>
                </c:pt>
                <c:pt idx="31898">
                  <c:v>4.2326090000000001</c:v>
                </c:pt>
                <c:pt idx="31899">
                  <c:v>4.230391</c:v>
                </c:pt>
                <c:pt idx="31900">
                  <c:v>4.2232859999999999</c:v>
                </c:pt>
                <c:pt idx="31901">
                  <c:v>4.2210700000000001</c:v>
                </c:pt>
                <c:pt idx="31902">
                  <c:v>4.2195939999999998</c:v>
                </c:pt>
                <c:pt idx="31903">
                  <c:v>4.2173759999999998</c:v>
                </c:pt>
                <c:pt idx="31904">
                  <c:v>4.2080739999999999</c:v>
                </c:pt>
                <c:pt idx="31905">
                  <c:v>4.2065960000000002</c:v>
                </c:pt>
                <c:pt idx="31906">
                  <c:v>4.1980459999999997</c:v>
                </c:pt>
                <c:pt idx="31907">
                  <c:v>4.1951000000000001</c:v>
                </c:pt>
                <c:pt idx="31908">
                  <c:v>4.1921540000000004</c:v>
                </c:pt>
                <c:pt idx="31909">
                  <c:v>4.1850899999999998</c:v>
                </c:pt>
                <c:pt idx="31910">
                  <c:v>4.1784739999999996</c:v>
                </c:pt>
                <c:pt idx="31911">
                  <c:v>4.1721620000000001</c:v>
                </c:pt>
                <c:pt idx="31912">
                  <c:v>4.1684869999999998</c:v>
                </c:pt>
                <c:pt idx="31913">
                  <c:v>4.1599839999999997</c:v>
                </c:pt>
                <c:pt idx="31914">
                  <c:v>4.1533810000000004</c:v>
                </c:pt>
                <c:pt idx="31915">
                  <c:v>4.1519110000000001</c:v>
                </c:pt>
                <c:pt idx="31916">
                  <c:v>4.1434280000000001</c:v>
                </c:pt>
                <c:pt idx="31917">
                  <c:v>4.1390310000000001</c:v>
                </c:pt>
                <c:pt idx="31918">
                  <c:v>4.131297</c:v>
                </c:pt>
                <c:pt idx="31919">
                  <c:v>4.1254419999999996</c:v>
                </c:pt>
                <c:pt idx="31920">
                  <c:v>4.1217819999999996</c:v>
                </c:pt>
                <c:pt idx="31921">
                  <c:v>4.1140670000000004</c:v>
                </c:pt>
                <c:pt idx="31922">
                  <c:v>4.1082190000000001</c:v>
                </c:pt>
                <c:pt idx="31923">
                  <c:v>4.1005190000000002</c:v>
                </c:pt>
                <c:pt idx="31924">
                  <c:v>4.0410839999999997</c:v>
                </c:pt>
                <c:pt idx="31925">
                  <c:v>4.035202</c:v>
                </c:pt>
                <c:pt idx="31926">
                  <c:v>4.0260759999999998</c:v>
                </c:pt>
                <c:pt idx="31927">
                  <c:v>4.0140279999999997</c:v>
                </c:pt>
                <c:pt idx="31928">
                  <c:v>4.0125580000000003</c:v>
                </c:pt>
                <c:pt idx="31929">
                  <c:v>4.0074180000000004</c:v>
                </c:pt>
                <c:pt idx="31930">
                  <c:v>3.9997959999999999</c:v>
                </c:pt>
                <c:pt idx="31931">
                  <c:v>3.9902679999999999</c:v>
                </c:pt>
                <c:pt idx="31932">
                  <c:v>3.9819339999999999</c:v>
                </c:pt>
                <c:pt idx="31933">
                  <c:v>3.9775390000000002</c:v>
                </c:pt>
                <c:pt idx="31934">
                  <c:v>3.9655659999999999</c:v>
                </c:pt>
                <c:pt idx="31935">
                  <c:v>3.9619049999999998</c:v>
                </c:pt>
                <c:pt idx="31936">
                  <c:v>3.9521489999999999</c:v>
                </c:pt>
                <c:pt idx="31937">
                  <c:v>3.9499550000000001</c:v>
                </c:pt>
                <c:pt idx="31938">
                  <c:v>3.9424060000000001</c:v>
                </c:pt>
                <c:pt idx="31939">
                  <c:v>3.9358439999999999</c:v>
                </c:pt>
                <c:pt idx="31940">
                  <c:v>3.930739</c:v>
                </c:pt>
                <c:pt idx="31941">
                  <c:v>3.9224839999999999</c:v>
                </c:pt>
                <c:pt idx="31942">
                  <c:v>3.9173840000000002</c:v>
                </c:pt>
                <c:pt idx="31943">
                  <c:v>3.9098739999999998</c:v>
                </c:pt>
                <c:pt idx="31944">
                  <c:v>3.9026000000000001</c:v>
                </c:pt>
                <c:pt idx="31945">
                  <c:v>3.8989639999999999</c:v>
                </c:pt>
                <c:pt idx="31946">
                  <c:v>3.8900250000000001</c:v>
                </c:pt>
                <c:pt idx="31947">
                  <c:v>3.8856679999999999</c:v>
                </c:pt>
                <c:pt idx="31948">
                  <c:v>3.8774709999999999</c:v>
                </c:pt>
                <c:pt idx="31949">
                  <c:v>3.874568</c:v>
                </c:pt>
                <c:pt idx="31950">
                  <c:v>3.8694950000000001</c:v>
                </c:pt>
                <c:pt idx="31951">
                  <c:v>3.8629739999999999</c:v>
                </c:pt>
                <c:pt idx="31952">
                  <c:v>3.8548049999999998</c:v>
                </c:pt>
                <c:pt idx="31953">
                  <c:v>3.8511829999999998</c:v>
                </c:pt>
                <c:pt idx="31954">
                  <c:v>3.8437570000000001</c:v>
                </c:pt>
                <c:pt idx="31955">
                  <c:v>3.8298459999999999</c:v>
                </c:pt>
                <c:pt idx="31956">
                  <c:v>3.8255129999999999</c:v>
                </c:pt>
                <c:pt idx="31957">
                  <c:v>3.8190219999999999</c:v>
                </c:pt>
                <c:pt idx="31958">
                  <c:v>3.8080349999999998</c:v>
                </c:pt>
                <c:pt idx="31959">
                  <c:v>3.8037100000000001</c:v>
                </c:pt>
                <c:pt idx="31960">
                  <c:v>3.7963460000000002</c:v>
                </c:pt>
                <c:pt idx="31961">
                  <c:v>3.7877100000000001</c:v>
                </c:pt>
                <c:pt idx="31962">
                  <c:v>3.785552</c:v>
                </c:pt>
                <c:pt idx="31963">
                  <c:v>3.7767740000000001</c:v>
                </c:pt>
                <c:pt idx="31964">
                  <c:v>3.7717480000000001</c:v>
                </c:pt>
                <c:pt idx="31965">
                  <c:v>3.7601260000000001</c:v>
                </c:pt>
                <c:pt idx="31966">
                  <c:v>3.7492420000000002</c:v>
                </c:pt>
                <c:pt idx="31967">
                  <c:v>3.7470940000000001</c:v>
                </c:pt>
                <c:pt idx="31968">
                  <c:v>3.7419530000000001</c:v>
                </c:pt>
                <c:pt idx="31969">
                  <c:v>3.7355260000000001</c:v>
                </c:pt>
                <c:pt idx="31970">
                  <c:v>3.7298149999999999</c:v>
                </c:pt>
                <c:pt idx="31971">
                  <c:v>3.721841</c:v>
                </c:pt>
                <c:pt idx="31972">
                  <c:v>3.7182810000000002</c:v>
                </c:pt>
                <c:pt idx="31973">
                  <c:v>3.7110379999999998</c:v>
                </c:pt>
                <c:pt idx="31974">
                  <c:v>3.7025130000000002</c:v>
                </c:pt>
                <c:pt idx="31975">
                  <c:v>3.6974239999999998</c:v>
                </c:pt>
                <c:pt idx="31976">
                  <c:v>3.689622</c:v>
                </c:pt>
                <c:pt idx="31977">
                  <c:v>3.6788820000000002</c:v>
                </c:pt>
                <c:pt idx="31978">
                  <c:v>3.6767560000000001</c:v>
                </c:pt>
                <c:pt idx="31979">
                  <c:v>3.6639240000000002</c:v>
                </c:pt>
                <c:pt idx="31980">
                  <c:v>3.6540279999999998</c:v>
                </c:pt>
                <c:pt idx="31981">
                  <c:v>3.6348820000000002</c:v>
                </c:pt>
                <c:pt idx="31982">
                  <c:v>3.6299380000000001</c:v>
                </c:pt>
                <c:pt idx="31983">
                  <c:v>3.6143540000000001</c:v>
                </c:pt>
                <c:pt idx="31984">
                  <c:v>3.6080100000000002</c:v>
                </c:pt>
                <c:pt idx="31985">
                  <c:v>3.5995550000000001</c:v>
                </c:pt>
                <c:pt idx="31986">
                  <c:v>3.5889500000000001</c:v>
                </c:pt>
                <c:pt idx="31987">
                  <c:v>3.5854309999999998</c:v>
                </c:pt>
                <c:pt idx="31988">
                  <c:v>3.5741499999999999</c:v>
                </c:pt>
                <c:pt idx="31989">
                  <c:v>3.5636169999999998</c:v>
                </c:pt>
                <c:pt idx="31990">
                  <c:v>3.5537719999999999</c:v>
                </c:pt>
                <c:pt idx="31991">
                  <c:v>3.543256</c:v>
                </c:pt>
                <c:pt idx="31992">
                  <c:v>3.5376400000000001</c:v>
                </c:pt>
                <c:pt idx="31993">
                  <c:v>3.5299459999999998</c:v>
                </c:pt>
                <c:pt idx="31994">
                  <c:v>3.5145780000000002</c:v>
                </c:pt>
                <c:pt idx="31995">
                  <c:v>3.5089939999999999</c:v>
                </c:pt>
                <c:pt idx="31996">
                  <c:v>3.4971480000000001</c:v>
                </c:pt>
                <c:pt idx="31997">
                  <c:v>3.4929670000000002</c:v>
                </c:pt>
                <c:pt idx="31998">
                  <c:v>3.4797370000000001</c:v>
                </c:pt>
                <c:pt idx="31999">
                  <c:v>3.4707219999999999</c:v>
                </c:pt>
                <c:pt idx="32000">
                  <c:v>3.4644650000000001</c:v>
                </c:pt>
                <c:pt idx="32001">
                  <c:v>3.4499249999999999</c:v>
                </c:pt>
                <c:pt idx="32002">
                  <c:v>3.4395199999999999</c:v>
                </c:pt>
                <c:pt idx="32003">
                  <c:v>3.4326460000000001</c:v>
                </c:pt>
                <c:pt idx="32004">
                  <c:v>3.4243420000000002</c:v>
                </c:pt>
                <c:pt idx="32005">
                  <c:v>3.409888</c:v>
                </c:pt>
                <c:pt idx="32006">
                  <c:v>3.4029799999999999</c:v>
                </c:pt>
                <c:pt idx="32007">
                  <c:v>3.387883</c:v>
                </c:pt>
                <c:pt idx="32008">
                  <c:v>3.3837449999999998</c:v>
                </c:pt>
                <c:pt idx="32009">
                  <c:v>3.3714409999999999</c:v>
                </c:pt>
                <c:pt idx="32010">
                  <c:v>3.3590599999999999</c:v>
                </c:pt>
                <c:pt idx="32011">
                  <c:v>3.3528709999999999</c:v>
                </c:pt>
                <c:pt idx="32012">
                  <c:v>3.3433679999999999</c:v>
                </c:pt>
                <c:pt idx="32013">
                  <c:v>3.3310200000000001</c:v>
                </c:pt>
                <c:pt idx="32014">
                  <c:v>3.3222390000000002</c:v>
                </c:pt>
                <c:pt idx="32015">
                  <c:v>3.3153950000000001</c:v>
                </c:pt>
                <c:pt idx="32016">
                  <c:v>3.2984460000000002</c:v>
                </c:pt>
                <c:pt idx="32017">
                  <c:v>3.2923019999999998</c:v>
                </c:pt>
                <c:pt idx="32018">
                  <c:v>3.2849469999999998</c:v>
                </c:pt>
                <c:pt idx="32019">
                  <c:v>3.275414</c:v>
                </c:pt>
                <c:pt idx="32020">
                  <c:v>3.2619690000000001</c:v>
                </c:pt>
                <c:pt idx="32021">
                  <c:v>3.2497400000000001</c:v>
                </c:pt>
                <c:pt idx="32022">
                  <c:v>3.2410890000000001</c:v>
                </c:pt>
                <c:pt idx="32023">
                  <c:v>3.2302420000000001</c:v>
                </c:pt>
                <c:pt idx="32024">
                  <c:v>3.216888</c:v>
                </c:pt>
                <c:pt idx="32025">
                  <c:v>3.2020080000000002</c:v>
                </c:pt>
                <c:pt idx="32026">
                  <c:v>3.194572</c:v>
                </c:pt>
                <c:pt idx="32027">
                  <c:v>3.183306</c:v>
                </c:pt>
                <c:pt idx="32028">
                  <c:v>3.1772339999999999</c:v>
                </c:pt>
                <c:pt idx="32029">
                  <c:v>3.1698200000000001</c:v>
                </c:pt>
                <c:pt idx="32030">
                  <c:v>3.1532230000000001</c:v>
                </c:pt>
                <c:pt idx="32031">
                  <c:v>3.1458249999999999</c:v>
                </c:pt>
                <c:pt idx="32032">
                  <c:v>3.1359940000000002</c:v>
                </c:pt>
                <c:pt idx="32033">
                  <c:v>3.1245919999999998</c:v>
                </c:pt>
                <c:pt idx="32034">
                  <c:v>3.112787</c:v>
                </c:pt>
                <c:pt idx="32035">
                  <c:v>3.1014149999999998</c:v>
                </c:pt>
                <c:pt idx="32036">
                  <c:v>3.0896590000000002</c:v>
                </c:pt>
                <c:pt idx="32037">
                  <c:v>3.0749819999999999</c:v>
                </c:pt>
                <c:pt idx="32038">
                  <c:v>3.0619480000000001</c:v>
                </c:pt>
                <c:pt idx="32039">
                  <c:v>3.0546259999999998</c:v>
                </c:pt>
                <c:pt idx="32040">
                  <c:v>3.0442909999999999</c:v>
                </c:pt>
                <c:pt idx="32041">
                  <c:v>3.02969</c:v>
                </c:pt>
                <c:pt idx="32042">
                  <c:v>3.0204049999999998</c:v>
                </c:pt>
                <c:pt idx="32043">
                  <c:v>3.0008680000000001</c:v>
                </c:pt>
                <c:pt idx="32044">
                  <c:v>2.9853480000000001</c:v>
                </c:pt>
                <c:pt idx="32045">
                  <c:v>2.974126</c:v>
                </c:pt>
                <c:pt idx="32046">
                  <c:v>2.9593280000000002</c:v>
                </c:pt>
                <c:pt idx="32047">
                  <c:v>2.9527480000000002</c:v>
                </c:pt>
                <c:pt idx="32048">
                  <c:v>2.9369749999999999</c:v>
                </c:pt>
                <c:pt idx="32049">
                  <c:v>2.9216039999999999</c:v>
                </c:pt>
                <c:pt idx="32050">
                  <c:v>2.9075820000000001</c:v>
                </c:pt>
                <c:pt idx="32051">
                  <c:v>2.8997350000000002</c:v>
                </c:pt>
                <c:pt idx="32052">
                  <c:v>2.8834019999999998</c:v>
                </c:pt>
                <c:pt idx="32053">
                  <c:v>2.8688129999999998</c:v>
                </c:pt>
                <c:pt idx="32054">
                  <c:v>2.8477579999999998</c:v>
                </c:pt>
                <c:pt idx="32055">
                  <c:v>2.8373599999999999</c:v>
                </c:pt>
                <c:pt idx="32056">
                  <c:v>2.8269709999999999</c:v>
                </c:pt>
                <c:pt idx="32057">
                  <c:v>2.8112149999999998</c:v>
                </c:pt>
                <c:pt idx="32058">
                  <c:v>2.7995640000000002</c:v>
                </c:pt>
                <c:pt idx="32059">
                  <c:v>2.7884000000000002</c:v>
                </c:pt>
                <c:pt idx="32060">
                  <c:v>2.7742040000000001</c:v>
                </c:pt>
                <c:pt idx="32061">
                  <c:v>2.7566619999999999</c:v>
                </c:pt>
                <c:pt idx="32062">
                  <c:v>2.7393079999999999</c:v>
                </c:pt>
                <c:pt idx="32063">
                  <c:v>2.7295440000000002</c:v>
                </c:pt>
                <c:pt idx="32064">
                  <c:v>2.7128830000000002</c:v>
                </c:pt>
                <c:pt idx="32065">
                  <c:v>2.7018900000000001</c:v>
                </c:pt>
                <c:pt idx="32066">
                  <c:v>2.6884760000000001</c:v>
                </c:pt>
                <c:pt idx="32067">
                  <c:v>2.6737099999999998</c:v>
                </c:pt>
                <c:pt idx="32068">
                  <c:v>2.6584379999999999</c:v>
                </c:pt>
                <c:pt idx="32069">
                  <c:v>2.638674</c:v>
                </c:pt>
                <c:pt idx="32070">
                  <c:v>2.6310600000000002</c:v>
                </c:pt>
                <c:pt idx="32071">
                  <c:v>2.6183900000000002</c:v>
                </c:pt>
                <c:pt idx="32072">
                  <c:v>2.607586</c:v>
                </c:pt>
                <c:pt idx="32073">
                  <c:v>2.5980799999999999</c:v>
                </c:pt>
                <c:pt idx="32074">
                  <c:v>2.5961880000000002</c:v>
                </c:pt>
                <c:pt idx="32075">
                  <c:v>2.5779529999999999</c:v>
                </c:pt>
                <c:pt idx="32076">
                  <c:v>2.551574</c:v>
                </c:pt>
                <c:pt idx="32077">
                  <c:v>2.5459339999999999</c:v>
                </c:pt>
                <c:pt idx="32078">
                  <c:v>2.5209239999999999</c:v>
                </c:pt>
                <c:pt idx="32079">
                  <c:v>2.5072209999999999</c:v>
                </c:pt>
                <c:pt idx="32080">
                  <c:v>2.4866799999999998</c:v>
                </c:pt>
                <c:pt idx="32081">
                  <c:v>2.4779770000000001</c:v>
                </c:pt>
                <c:pt idx="32082">
                  <c:v>2.4612769999999999</c:v>
                </c:pt>
                <c:pt idx="32083">
                  <c:v>2.444563</c:v>
                </c:pt>
                <c:pt idx="32084">
                  <c:v>2.4254880000000001</c:v>
                </c:pt>
                <c:pt idx="32085">
                  <c:v>2.4150079999999998</c:v>
                </c:pt>
                <c:pt idx="32086">
                  <c:v>2.3911210000000001</c:v>
                </c:pt>
                <c:pt idx="32087">
                  <c:v>2.3714979999999999</c:v>
                </c:pt>
                <c:pt idx="32088">
                  <c:v>2.358768</c:v>
                </c:pt>
                <c:pt idx="32089">
                  <c:v>2.3544900000000002</c:v>
                </c:pt>
                <c:pt idx="32090">
                  <c:v>2.3369390000000001</c:v>
                </c:pt>
                <c:pt idx="32091">
                  <c:v>2.3302459999999998</c:v>
                </c:pt>
                <c:pt idx="32092">
                  <c:v>2.306127</c:v>
                </c:pt>
                <c:pt idx="32093">
                  <c:v>2.2795040000000002</c:v>
                </c:pt>
                <c:pt idx="32094">
                  <c:v>2.2712319999999999</c:v>
                </c:pt>
                <c:pt idx="32095">
                  <c:v>2.2639969999999998</c:v>
                </c:pt>
                <c:pt idx="32096">
                  <c:v>2.2417349999999998</c:v>
                </c:pt>
                <c:pt idx="32097">
                  <c:v>2.227544</c:v>
                </c:pt>
                <c:pt idx="32098">
                  <c:v>2.2137709999999999</c:v>
                </c:pt>
                <c:pt idx="32099">
                  <c:v>2.20384</c:v>
                </c:pt>
                <c:pt idx="32100">
                  <c:v>2.184774</c:v>
                </c:pt>
                <c:pt idx="32101">
                  <c:v>2.1701640000000002</c:v>
                </c:pt>
                <c:pt idx="32102">
                  <c:v>2.1618650000000001</c:v>
                </c:pt>
                <c:pt idx="32103">
                  <c:v>2.1408399999999999</c:v>
                </c:pt>
                <c:pt idx="32104">
                  <c:v>2.1337619999999999</c:v>
                </c:pt>
                <c:pt idx="32105">
                  <c:v>2.1063969999999999</c:v>
                </c:pt>
                <c:pt idx="32106">
                  <c:v>2.0987719999999999</c:v>
                </c:pt>
                <c:pt idx="32107">
                  <c:v>2.0873620000000002</c:v>
                </c:pt>
                <c:pt idx="32108">
                  <c:v>2.0669439999999999</c:v>
                </c:pt>
                <c:pt idx="32109">
                  <c:v>2.0567839999999999</c:v>
                </c:pt>
                <c:pt idx="32110">
                  <c:v>2.0333359999999998</c:v>
                </c:pt>
                <c:pt idx="32111">
                  <c:v>2.023504</c:v>
                </c:pt>
                <c:pt idx="32112">
                  <c:v>2.0044650000000002</c:v>
                </c:pt>
                <c:pt idx="32113">
                  <c:v>1.990442</c:v>
                </c:pt>
                <c:pt idx="32114">
                  <c:v>1.977822</c:v>
                </c:pt>
                <c:pt idx="32115">
                  <c:v>1.965031</c:v>
                </c:pt>
                <c:pt idx="32116">
                  <c:v>1.9587479999999999</c:v>
                </c:pt>
                <c:pt idx="32117">
                  <c:v>1.9391959999999999</c:v>
                </c:pt>
                <c:pt idx="32118">
                  <c:v>1.9233009999999999</c:v>
                </c:pt>
                <c:pt idx="32119">
                  <c:v>1.9101220000000001</c:v>
                </c:pt>
                <c:pt idx="32120">
                  <c:v>1.9061669999999999</c:v>
                </c:pt>
                <c:pt idx="32121">
                  <c:v>1.8964289999999999</c:v>
                </c:pt>
                <c:pt idx="32122">
                  <c:v>1.870028</c:v>
                </c:pt>
                <c:pt idx="32123">
                  <c:v>1.854231</c:v>
                </c:pt>
                <c:pt idx="32124">
                  <c:v>1.8419559999999999</c:v>
                </c:pt>
                <c:pt idx="32125">
                  <c:v>1.8290489999999999</c:v>
                </c:pt>
                <c:pt idx="32126">
                  <c:v>1.809094</c:v>
                </c:pt>
                <c:pt idx="32127">
                  <c:v>1.7918860000000001</c:v>
                </c:pt>
                <c:pt idx="32128">
                  <c:v>1.781423</c:v>
                </c:pt>
                <c:pt idx="32129">
                  <c:v>1.7665299999999999</c:v>
                </c:pt>
                <c:pt idx="32130">
                  <c:v>1.7555810000000001</c:v>
                </c:pt>
                <c:pt idx="32131">
                  <c:v>1.744656</c:v>
                </c:pt>
                <c:pt idx="32132">
                  <c:v>1.7288190000000001</c:v>
                </c:pt>
                <c:pt idx="32133">
                  <c:v>1.7217229999999999</c:v>
                </c:pt>
                <c:pt idx="32134">
                  <c:v>1.7054849999999999</c:v>
                </c:pt>
                <c:pt idx="32135">
                  <c:v>1.7027589999999999</c:v>
                </c:pt>
                <c:pt idx="32136">
                  <c:v>1.689295</c:v>
                </c:pt>
                <c:pt idx="32137">
                  <c:v>1.6833720000000001</c:v>
                </c:pt>
                <c:pt idx="32138">
                  <c:v>1.679619</c:v>
                </c:pt>
                <c:pt idx="32139">
                  <c:v>1.6737230000000001</c:v>
                </c:pt>
                <c:pt idx="32140">
                  <c:v>1.6667860000000001</c:v>
                </c:pt>
                <c:pt idx="32141">
                  <c:v>1.6529499999999999</c:v>
                </c:pt>
                <c:pt idx="32142">
                  <c:v>1.643402</c:v>
                </c:pt>
                <c:pt idx="32143">
                  <c:v>1.639165</c:v>
                </c:pt>
                <c:pt idx="32144">
                  <c:v>1.6291359999999999</c:v>
                </c:pt>
                <c:pt idx="32145">
                  <c:v>1.6185989999999999</c:v>
                </c:pt>
                <c:pt idx="32146">
                  <c:v>1.6065449999999999</c:v>
                </c:pt>
                <c:pt idx="32147">
                  <c:v>1.5893170000000001</c:v>
                </c:pt>
                <c:pt idx="32148">
                  <c:v>1.5773330000000001</c:v>
                </c:pt>
                <c:pt idx="32149">
                  <c:v>1.567456</c:v>
                </c:pt>
                <c:pt idx="32150">
                  <c:v>1.5380309999999999</c:v>
                </c:pt>
                <c:pt idx="32151">
                  <c:v>1.530383</c:v>
                </c:pt>
                <c:pt idx="32152">
                  <c:v>1.518578</c:v>
                </c:pt>
                <c:pt idx="32153">
                  <c:v>1.4956739999999999</c:v>
                </c:pt>
                <c:pt idx="32154">
                  <c:v>1.4885470000000001</c:v>
                </c:pt>
                <c:pt idx="32155">
                  <c:v>1.471913</c:v>
                </c:pt>
                <c:pt idx="32156">
                  <c:v>1.4658450000000001</c:v>
                </c:pt>
                <c:pt idx="32157">
                  <c:v>1.458275</c:v>
                </c:pt>
                <c:pt idx="32158">
                  <c:v>1.443311</c:v>
                </c:pt>
                <c:pt idx="32159">
                  <c:v>1.4364250000000001</c:v>
                </c:pt>
                <c:pt idx="32160">
                  <c:v>1.4279299999999999</c:v>
                </c:pt>
                <c:pt idx="32161">
                  <c:v>1.4176040000000001</c:v>
                </c:pt>
                <c:pt idx="32162">
                  <c:v>1.4101520000000001</c:v>
                </c:pt>
                <c:pt idx="32163">
                  <c:v>1.4027149999999999</c:v>
                </c:pt>
                <c:pt idx="32164">
                  <c:v>1.39594</c:v>
                </c:pt>
                <c:pt idx="32165">
                  <c:v>1.3836200000000001</c:v>
                </c:pt>
                <c:pt idx="32166">
                  <c:v>1.374447</c:v>
                </c:pt>
                <c:pt idx="32167">
                  <c:v>1.3680779999999999</c:v>
                </c:pt>
                <c:pt idx="32168">
                  <c:v>1.3589640000000001</c:v>
                </c:pt>
                <c:pt idx="32169">
                  <c:v>1.352142</c:v>
                </c:pt>
                <c:pt idx="32170">
                  <c:v>1.3396939999999999</c:v>
                </c:pt>
                <c:pt idx="32171">
                  <c:v>1.33582</c:v>
                </c:pt>
                <c:pt idx="32172">
                  <c:v>1.330203</c:v>
                </c:pt>
                <c:pt idx="32173">
                  <c:v>1.319121</c:v>
                </c:pt>
                <c:pt idx="32174">
                  <c:v>1.3116300000000001</c:v>
                </c:pt>
                <c:pt idx="32175">
                  <c:v>1.3058799999999999</c:v>
                </c:pt>
                <c:pt idx="32176">
                  <c:v>1.296049</c:v>
                </c:pt>
                <c:pt idx="32177">
                  <c:v>1.2893829999999999</c:v>
                </c:pt>
                <c:pt idx="32178">
                  <c:v>1.2824660000000001</c:v>
                </c:pt>
                <c:pt idx="32179">
                  <c:v>1.2753639999999999</c:v>
                </c:pt>
                <c:pt idx="32180">
                  <c:v>1.27085</c:v>
                </c:pt>
                <c:pt idx="32181">
                  <c:v>1.2609539999999999</c:v>
                </c:pt>
                <c:pt idx="32182">
                  <c:v>1.2531909999999999</c:v>
                </c:pt>
                <c:pt idx="32183">
                  <c:v>1.2475700000000001</c:v>
                </c:pt>
                <c:pt idx="32184">
                  <c:v>1.2440549999999999</c:v>
                </c:pt>
                <c:pt idx="32185">
                  <c:v>1.232405</c:v>
                </c:pt>
                <c:pt idx="32186">
                  <c:v>1.2286859999999999</c:v>
                </c:pt>
                <c:pt idx="32187">
                  <c:v>1.2210380000000001</c:v>
                </c:pt>
                <c:pt idx="32188">
                  <c:v>1.2152670000000001</c:v>
                </c:pt>
                <c:pt idx="32189">
                  <c:v>1.2074320000000001</c:v>
                </c:pt>
                <c:pt idx="32190">
                  <c:v>1.2026190000000001</c:v>
                </c:pt>
                <c:pt idx="32191">
                  <c:v>1.197114</c:v>
                </c:pt>
                <c:pt idx="32192">
                  <c:v>1.1909559999999999</c:v>
                </c:pt>
                <c:pt idx="32193">
                  <c:v>1.185481</c:v>
                </c:pt>
                <c:pt idx="32194">
                  <c:v>1.1798150000000001</c:v>
                </c:pt>
                <c:pt idx="32195">
                  <c:v>1.173006</c:v>
                </c:pt>
                <c:pt idx="32196">
                  <c:v>1.1664730000000001</c:v>
                </c:pt>
                <c:pt idx="32197">
                  <c:v>1.1579029999999999</c:v>
                </c:pt>
                <c:pt idx="32198">
                  <c:v>1.153216</c:v>
                </c:pt>
                <c:pt idx="32199">
                  <c:v>1.145589</c:v>
                </c:pt>
                <c:pt idx="32200">
                  <c:v>1.1409339999999999</c:v>
                </c:pt>
                <c:pt idx="32201">
                  <c:v>1.1364700000000001</c:v>
                </c:pt>
                <c:pt idx="32202">
                  <c:v>1.1296170000000001</c:v>
                </c:pt>
                <c:pt idx="32203">
                  <c:v>1.1227910000000001</c:v>
                </c:pt>
                <c:pt idx="32204">
                  <c:v>1.1179220000000001</c:v>
                </c:pt>
                <c:pt idx="32205">
                  <c:v>1.1126199999999999</c:v>
                </c:pt>
                <c:pt idx="32206">
                  <c:v>1.108495</c:v>
                </c:pt>
                <c:pt idx="32207">
                  <c:v>1.1032189999999999</c:v>
                </c:pt>
                <c:pt idx="32208">
                  <c:v>1.09649</c:v>
                </c:pt>
                <c:pt idx="32209">
                  <c:v>1.0929899999999999</c:v>
                </c:pt>
                <c:pt idx="32210">
                  <c:v>1.085866</c:v>
                </c:pt>
                <c:pt idx="32211">
                  <c:v>1.08108</c:v>
                </c:pt>
                <c:pt idx="32212">
                  <c:v>1.076166</c:v>
                </c:pt>
                <c:pt idx="32213">
                  <c:v>1.071269</c:v>
                </c:pt>
                <c:pt idx="32214">
                  <c:v>1.0656589999999999</c:v>
                </c:pt>
                <c:pt idx="32215">
                  <c:v>1.0556430000000001</c:v>
                </c:pt>
                <c:pt idx="32216">
                  <c:v>1.0526420000000001</c:v>
                </c:pt>
                <c:pt idx="32217">
                  <c:v>1.0469599999999999</c:v>
                </c:pt>
                <c:pt idx="32218">
                  <c:v>1.0422709999999999</c:v>
                </c:pt>
                <c:pt idx="32219">
                  <c:v>1.035776</c:v>
                </c:pt>
                <c:pt idx="32220">
                  <c:v>1.0323830000000001</c:v>
                </c:pt>
                <c:pt idx="32221">
                  <c:v>1.028459</c:v>
                </c:pt>
                <c:pt idx="32222">
                  <c:v>1.022551</c:v>
                </c:pt>
                <c:pt idx="32223">
                  <c:v>1.016972</c:v>
                </c:pt>
                <c:pt idx="32224">
                  <c:v>1.014033</c:v>
                </c:pt>
                <c:pt idx="32225">
                  <c:v>1.00932</c:v>
                </c:pt>
                <c:pt idx="32226">
                  <c:v>1.002958</c:v>
                </c:pt>
                <c:pt idx="32227">
                  <c:v>0.99879459999999998</c:v>
                </c:pt>
                <c:pt idx="32228">
                  <c:v>0.9945446</c:v>
                </c:pt>
                <c:pt idx="32229">
                  <c:v>0.99081419999999998</c:v>
                </c:pt>
                <c:pt idx="32230">
                  <c:v>0.98823910000000004</c:v>
                </c:pt>
                <c:pt idx="32231">
                  <c:v>0.98617189999999999</c:v>
                </c:pt>
                <c:pt idx="32232">
                  <c:v>0.97990219999999995</c:v>
                </c:pt>
                <c:pt idx="32233">
                  <c:v>0.97210390000000002</c:v>
                </c:pt>
                <c:pt idx="32234">
                  <c:v>0.96833899999999995</c:v>
                </c:pt>
                <c:pt idx="32235">
                  <c:v>0.96466499999999999</c:v>
                </c:pt>
                <c:pt idx="32236">
                  <c:v>0.96010740000000006</c:v>
                </c:pt>
                <c:pt idx="32237">
                  <c:v>0.95644960000000001</c:v>
                </c:pt>
                <c:pt idx="32238">
                  <c:v>0.95191840000000005</c:v>
                </c:pt>
                <c:pt idx="32239">
                  <c:v>0.94908680000000001</c:v>
                </c:pt>
                <c:pt idx="32240">
                  <c:v>0.94296789999999997</c:v>
                </c:pt>
                <c:pt idx="32241">
                  <c:v>0.93928160000000005</c:v>
                </c:pt>
                <c:pt idx="32242">
                  <c:v>0.93446949999999995</c:v>
                </c:pt>
                <c:pt idx="32243">
                  <c:v>0.93126799999999998</c:v>
                </c:pt>
                <c:pt idx="32244">
                  <c:v>0.92761159999999998</c:v>
                </c:pt>
                <c:pt idx="32245">
                  <c:v>0.92402530000000005</c:v>
                </c:pt>
                <c:pt idx="32246">
                  <c:v>0.91959559999999996</c:v>
                </c:pt>
                <c:pt idx="32247">
                  <c:v>0.91676369999999996</c:v>
                </c:pt>
                <c:pt idx="32248">
                  <c:v>0.91122930000000002</c:v>
                </c:pt>
                <c:pt idx="32249">
                  <c:v>0.90644840000000004</c:v>
                </c:pt>
                <c:pt idx="32250">
                  <c:v>0.90526720000000005</c:v>
                </c:pt>
                <c:pt idx="32251">
                  <c:v>0.90011529999999995</c:v>
                </c:pt>
                <c:pt idx="32252">
                  <c:v>0.89737389999999995</c:v>
                </c:pt>
                <c:pt idx="32253">
                  <c:v>0.89225180000000004</c:v>
                </c:pt>
                <c:pt idx="32254">
                  <c:v>0.88952310000000001</c:v>
                </c:pt>
                <c:pt idx="32255">
                  <c:v>0.88636939999999997</c:v>
                </c:pt>
                <c:pt idx="32256">
                  <c:v>0.88481489999999996</c:v>
                </c:pt>
                <c:pt idx="32257">
                  <c:v>0.88171250000000001</c:v>
                </c:pt>
                <c:pt idx="32258">
                  <c:v>0.87703430000000004</c:v>
                </c:pt>
                <c:pt idx="32259">
                  <c:v>0.87433349999999999</c:v>
                </c:pt>
                <c:pt idx="32260">
                  <c:v>0.86929559999999995</c:v>
                </c:pt>
                <c:pt idx="32261">
                  <c:v>0.86622379999999999</c:v>
                </c:pt>
                <c:pt idx="32262">
                  <c:v>0.86274569999999995</c:v>
                </c:pt>
                <c:pt idx="32263">
                  <c:v>0.86045190000000005</c:v>
                </c:pt>
                <c:pt idx="32264">
                  <c:v>0.85584780000000005</c:v>
                </c:pt>
                <c:pt idx="32265">
                  <c:v>0.85201990000000005</c:v>
                </c:pt>
                <c:pt idx="32266">
                  <c:v>0.84898680000000004</c:v>
                </c:pt>
                <c:pt idx="32267">
                  <c:v>0.84671399999999997</c:v>
                </c:pt>
                <c:pt idx="32268">
                  <c:v>0.84253529999999999</c:v>
                </c:pt>
                <c:pt idx="32269">
                  <c:v>0.83912439999999999</c:v>
                </c:pt>
                <c:pt idx="32270">
                  <c:v>0.83649180000000001</c:v>
                </c:pt>
                <c:pt idx="32271">
                  <c:v>0.83272299999999999</c:v>
                </c:pt>
                <c:pt idx="32272">
                  <c:v>0.83085100000000001</c:v>
                </c:pt>
                <c:pt idx="32273">
                  <c:v>0.82709999999999995</c:v>
                </c:pt>
                <c:pt idx="32274">
                  <c:v>0.82411920000000005</c:v>
                </c:pt>
                <c:pt idx="32275">
                  <c:v>0.82001840000000004</c:v>
                </c:pt>
                <c:pt idx="32276">
                  <c:v>0.81705260000000002</c:v>
                </c:pt>
                <c:pt idx="32277">
                  <c:v>0.814083</c:v>
                </c:pt>
                <c:pt idx="32278">
                  <c:v>0.81223500000000004</c:v>
                </c:pt>
                <c:pt idx="32279">
                  <c:v>0.80964700000000001</c:v>
                </c:pt>
                <c:pt idx="32280">
                  <c:v>0.80743880000000001</c:v>
                </c:pt>
                <c:pt idx="32281">
                  <c:v>0.80522879999999997</c:v>
                </c:pt>
                <c:pt idx="32282">
                  <c:v>0.799732</c:v>
                </c:pt>
                <c:pt idx="32283">
                  <c:v>0.79717539999999998</c:v>
                </c:pt>
                <c:pt idx="32284">
                  <c:v>0.79498619999999998</c:v>
                </c:pt>
                <c:pt idx="32285">
                  <c:v>0.79171250000000004</c:v>
                </c:pt>
                <c:pt idx="32286">
                  <c:v>0.78917389999999998</c:v>
                </c:pt>
                <c:pt idx="32287">
                  <c:v>0.78591460000000002</c:v>
                </c:pt>
                <c:pt idx="32288">
                  <c:v>0.78302859999999996</c:v>
                </c:pt>
                <c:pt idx="32289">
                  <c:v>0.78050379999999997</c:v>
                </c:pt>
                <c:pt idx="32290">
                  <c:v>0.77583789999999997</c:v>
                </c:pt>
                <c:pt idx="32291">
                  <c:v>0.77369390000000005</c:v>
                </c:pt>
                <c:pt idx="32292">
                  <c:v>0.77083109999999999</c:v>
                </c:pt>
                <c:pt idx="32293">
                  <c:v>0.76869779999999999</c:v>
                </c:pt>
                <c:pt idx="32294">
                  <c:v>0.76584580000000002</c:v>
                </c:pt>
                <c:pt idx="32295">
                  <c:v>0.76301379999999996</c:v>
                </c:pt>
                <c:pt idx="32296">
                  <c:v>0.75982139999999998</c:v>
                </c:pt>
                <c:pt idx="32297">
                  <c:v>0.75771239999999995</c:v>
                </c:pt>
                <c:pt idx="32298">
                  <c:v>0.75594479999999997</c:v>
                </c:pt>
                <c:pt idx="32299">
                  <c:v>0.753139</c:v>
                </c:pt>
                <c:pt idx="32300">
                  <c:v>0.7496391</c:v>
                </c:pt>
                <c:pt idx="32301">
                  <c:v>0.7475328</c:v>
                </c:pt>
                <c:pt idx="32302">
                  <c:v>0.74475100000000005</c:v>
                </c:pt>
                <c:pt idx="32303">
                  <c:v>0.74230399999999996</c:v>
                </c:pt>
                <c:pt idx="32304">
                  <c:v>0.74160429999999999</c:v>
                </c:pt>
                <c:pt idx="32305">
                  <c:v>0.73848879999999995</c:v>
                </c:pt>
                <c:pt idx="32306">
                  <c:v>0.73503759999999996</c:v>
                </c:pt>
                <c:pt idx="32307">
                  <c:v>0.73330390000000001</c:v>
                </c:pt>
                <c:pt idx="32308">
                  <c:v>0.73021559999999996</c:v>
                </c:pt>
                <c:pt idx="32309">
                  <c:v>0.72917799999999999</c:v>
                </c:pt>
                <c:pt idx="32310">
                  <c:v>0.72610200000000003</c:v>
                </c:pt>
                <c:pt idx="32311">
                  <c:v>0.72506839999999995</c:v>
                </c:pt>
                <c:pt idx="32312">
                  <c:v>0.72132030000000003</c:v>
                </c:pt>
                <c:pt idx="32313">
                  <c:v>0.719607</c:v>
                </c:pt>
                <c:pt idx="32314">
                  <c:v>0.71690109999999996</c:v>
                </c:pt>
                <c:pt idx="32315">
                  <c:v>0.71587540000000005</c:v>
                </c:pt>
                <c:pt idx="32316">
                  <c:v>0.71249890000000005</c:v>
                </c:pt>
                <c:pt idx="32317">
                  <c:v>0.70879550000000002</c:v>
                </c:pt>
                <c:pt idx="32318">
                  <c:v>0.70743860000000003</c:v>
                </c:pt>
                <c:pt idx="32319">
                  <c:v>0.70510459999999997</c:v>
                </c:pt>
                <c:pt idx="32320">
                  <c:v>0.70375180000000004</c:v>
                </c:pt>
                <c:pt idx="32321">
                  <c:v>0.70176260000000001</c:v>
                </c:pt>
                <c:pt idx="32322">
                  <c:v>0.70007699999999995</c:v>
                </c:pt>
                <c:pt idx="32323">
                  <c:v>0.6967544</c:v>
                </c:pt>
                <c:pt idx="32324">
                  <c:v>0.69310930000000004</c:v>
                </c:pt>
                <c:pt idx="32325">
                  <c:v>0.69043739999999998</c:v>
                </c:pt>
                <c:pt idx="32326">
                  <c:v>0.68781289999999995</c:v>
                </c:pt>
                <c:pt idx="32327">
                  <c:v>0.68614969999999997</c:v>
                </c:pt>
                <c:pt idx="32328">
                  <c:v>0.68386789999999997</c:v>
                </c:pt>
                <c:pt idx="32329">
                  <c:v>0.68254210000000004</c:v>
                </c:pt>
                <c:pt idx="32330">
                  <c:v>0.68026900000000001</c:v>
                </c:pt>
                <c:pt idx="32331">
                  <c:v>0.67828759999999999</c:v>
                </c:pt>
                <c:pt idx="32332">
                  <c:v>0.67569650000000003</c:v>
                </c:pt>
                <c:pt idx="32333">
                  <c:v>0.67339720000000003</c:v>
                </c:pt>
                <c:pt idx="32334">
                  <c:v>0.6714753</c:v>
                </c:pt>
                <c:pt idx="32335">
                  <c:v>0.66983700000000002</c:v>
                </c:pt>
                <c:pt idx="32336">
                  <c:v>0.66727000000000003</c:v>
                </c:pt>
                <c:pt idx="32337">
                  <c:v>0.66503619999999997</c:v>
                </c:pt>
                <c:pt idx="32338">
                  <c:v>0.66308540000000005</c:v>
                </c:pt>
                <c:pt idx="32339">
                  <c:v>0.6608619</c:v>
                </c:pt>
                <c:pt idx="32340">
                  <c:v>0.65924119999999997</c:v>
                </c:pt>
                <c:pt idx="32341">
                  <c:v>0.65670399999999995</c:v>
                </c:pt>
                <c:pt idx="32342">
                  <c:v>0.65509019999999996</c:v>
                </c:pt>
                <c:pt idx="32343">
                  <c:v>0.65380090000000002</c:v>
                </c:pt>
                <c:pt idx="32344">
                  <c:v>0.65192130000000004</c:v>
                </c:pt>
                <c:pt idx="32345">
                  <c:v>0.64972620000000003</c:v>
                </c:pt>
                <c:pt idx="32346">
                  <c:v>0.64780219999999999</c:v>
                </c:pt>
                <c:pt idx="32347">
                  <c:v>0.64466089999999998</c:v>
                </c:pt>
                <c:pt idx="32348">
                  <c:v>0.64338479999999998</c:v>
                </c:pt>
                <c:pt idx="32349">
                  <c:v>0.64184660000000004</c:v>
                </c:pt>
                <c:pt idx="32350">
                  <c:v>0.63993900000000004</c:v>
                </c:pt>
                <c:pt idx="32351">
                  <c:v>0.63745819999999997</c:v>
                </c:pt>
                <c:pt idx="32352">
                  <c:v>0.63619139999999996</c:v>
                </c:pt>
                <c:pt idx="32353">
                  <c:v>0.63435059999999999</c:v>
                </c:pt>
                <c:pt idx="32354">
                  <c:v>0.63277249999999996</c:v>
                </c:pt>
                <c:pt idx="32355">
                  <c:v>0.63093999999999995</c:v>
                </c:pt>
                <c:pt idx="32356">
                  <c:v>0.62936840000000005</c:v>
                </c:pt>
                <c:pt idx="32357">
                  <c:v>0.62660450000000001</c:v>
                </c:pt>
                <c:pt idx="32358">
                  <c:v>0.62478679999999998</c:v>
                </c:pt>
                <c:pt idx="32359">
                  <c:v>0.62384799999999996</c:v>
                </c:pt>
                <c:pt idx="32360">
                  <c:v>0.62203620000000004</c:v>
                </c:pt>
                <c:pt idx="32361">
                  <c:v>0.62078940000000005</c:v>
                </c:pt>
                <c:pt idx="32362">
                  <c:v>0.61805350000000003</c:v>
                </c:pt>
                <c:pt idx="32363">
                  <c:v>0.616811</c:v>
                </c:pt>
                <c:pt idx="32364">
                  <c:v>0.61501499999999998</c:v>
                </c:pt>
                <c:pt idx="32365">
                  <c:v>0.61229789999999995</c:v>
                </c:pt>
                <c:pt idx="32366">
                  <c:v>0.61106439999999995</c:v>
                </c:pt>
                <c:pt idx="32367">
                  <c:v>0.61013980000000001</c:v>
                </c:pt>
                <c:pt idx="32368">
                  <c:v>0.60805140000000002</c:v>
                </c:pt>
                <c:pt idx="32369">
                  <c:v>0.60566209999999998</c:v>
                </c:pt>
                <c:pt idx="32370">
                  <c:v>0.60443740000000001</c:v>
                </c:pt>
                <c:pt idx="32371">
                  <c:v>0.60267020000000004</c:v>
                </c:pt>
                <c:pt idx="32372">
                  <c:v>0.60144819999999999</c:v>
                </c:pt>
                <c:pt idx="32373">
                  <c:v>0.59907889999999997</c:v>
                </c:pt>
                <c:pt idx="32374">
                  <c:v>0.59641420000000001</c:v>
                </c:pt>
                <c:pt idx="32375">
                  <c:v>0.59520289999999998</c:v>
                </c:pt>
                <c:pt idx="32376">
                  <c:v>0.59345510000000001</c:v>
                </c:pt>
                <c:pt idx="32377">
                  <c:v>0.59224659999999996</c:v>
                </c:pt>
                <c:pt idx="32378">
                  <c:v>0.59050630000000004</c:v>
                </c:pt>
                <c:pt idx="32379">
                  <c:v>0.58816999999999997</c:v>
                </c:pt>
                <c:pt idx="32380">
                  <c:v>0.58696870000000001</c:v>
                </c:pt>
                <c:pt idx="32381">
                  <c:v>0.58524120000000002</c:v>
                </c:pt>
                <c:pt idx="32382">
                  <c:v>0.58374499999999996</c:v>
                </c:pt>
                <c:pt idx="32383">
                  <c:v>0.58232189999999995</c:v>
                </c:pt>
                <c:pt idx="32384">
                  <c:v>0.58083099999999999</c:v>
                </c:pt>
                <c:pt idx="32385">
                  <c:v>0.57911710000000005</c:v>
                </c:pt>
                <c:pt idx="32386">
                  <c:v>0.57763200000000003</c:v>
                </c:pt>
                <c:pt idx="32387">
                  <c:v>0.57592529999999997</c:v>
                </c:pt>
                <c:pt idx="32388">
                  <c:v>0.57474060000000005</c:v>
                </c:pt>
                <c:pt idx="32389">
                  <c:v>0.57333599999999996</c:v>
                </c:pt>
                <c:pt idx="32390">
                  <c:v>0.57244850000000003</c:v>
                </c:pt>
                <c:pt idx="32391">
                  <c:v>0.57045860000000004</c:v>
                </c:pt>
                <c:pt idx="32392">
                  <c:v>0.56876850000000001</c:v>
                </c:pt>
                <c:pt idx="32393">
                  <c:v>0.56700759999999994</c:v>
                </c:pt>
                <c:pt idx="32394">
                  <c:v>0.56474239999999998</c:v>
                </c:pt>
                <c:pt idx="32395">
                  <c:v>0.56444879999999997</c:v>
                </c:pt>
                <c:pt idx="32396">
                  <c:v>0.56277339999999998</c:v>
                </c:pt>
                <c:pt idx="32397">
                  <c:v>0.56081060000000005</c:v>
                </c:pt>
                <c:pt idx="32398">
                  <c:v>0.55964619999999998</c:v>
                </c:pt>
                <c:pt idx="32399">
                  <c:v>0.55798179999999997</c:v>
                </c:pt>
                <c:pt idx="32400">
                  <c:v>0.5568208</c:v>
                </c:pt>
                <c:pt idx="32401">
                  <c:v>0.55487500000000001</c:v>
                </c:pt>
                <c:pt idx="32402">
                  <c:v>0.55371930000000003</c:v>
                </c:pt>
                <c:pt idx="32403">
                  <c:v>0.55235630000000002</c:v>
                </c:pt>
                <c:pt idx="32404">
                  <c:v>0.55062960000000005</c:v>
                </c:pt>
                <c:pt idx="32405">
                  <c:v>0.54898550000000002</c:v>
                </c:pt>
                <c:pt idx="32406">
                  <c:v>0.54783890000000002</c:v>
                </c:pt>
                <c:pt idx="32407">
                  <c:v>0.54648779999999997</c:v>
                </c:pt>
                <c:pt idx="32408">
                  <c:v>0.54562929999999998</c:v>
                </c:pt>
                <c:pt idx="32409">
                  <c:v>0.54399589999999998</c:v>
                </c:pt>
                <c:pt idx="32410">
                  <c:v>0.54313920000000004</c:v>
                </c:pt>
                <c:pt idx="32411">
                  <c:v>0.54094359999999997</c:v>
                </c:pt>
                <c:pt idx="32412">
                  <c:v>0.54009090000000004</c:v>
                </c:pt>
                <c:pt idx="32413">
                  <c:v>0.53762080000000001</c:v>
                </c:pt>
                <c:pt idx="32414">
                  <c:v>0.53600639999999999</c:v>
                </c:pt>
                <c:pt idx="32415">
                  <c:v>0.53515860000000004</c:v>
                </c:pt>
                <c:pt idx="32416">
                  <c:v>0.53354820000000003</c:v>
                </c:pt>
                <c:pt idx="32417">
                  <c:v>0.53242219999999996</c:v>
                </c:pt>
                <c:pt idx="32418">
                  <c:v>0.53109799999999996</c:v>
                </c:pt>
                <c:pt idx="32419">
                  <c:v>0.52997490000000003</c:v>
                </c:pt>
                <c:pt idx="32420">
                  <c:v>0.52865470000000003</c:v>
                </c:pt>
                <c:pt idx="32421">
                  <c:v>0.52642</c:v>
                </c:pt>
                <c:pt idx="32422">
                  <c:v>0.52510780000000001</c:v>
                </c:pt>
                <c:pt idx="32423">
                  <c:v>0.52455030000000002</c:v>
                </c:pt>
                <c:pt idx="32424">
                  <c:v>0.52296410000000004</c:v>
                </c:pt>
                <c:pt idx="32425">
                  <c:v>0.52213120000000002</c:v>
                </c:pt>
                <c:pt idx="32426">
                  <c:v>0.52110380000000001</c:v>
                </c:pt>
                <c:pt idx="32427">
                  <c:v>0.51971959999999995</c:v>
                </c:pt>
                <c:pt idx="32428">
                  <c:v>0.51814459999999996</c:v>
                </c:pt>
                <c:pt idx="32429">
                  <c:v>0.51704070000000002</c:v>
                </c:pt>
                <c:pt idx="32430">
                  <c:v>0.51574609999999999</c:v>
                </c:pt>
                <c:pt idx="32431">
                  <c:v>0.51390499999999995</c:v>
                </c:pt>
                <c:pt idx="32432">
                  <c:v>0.51280760000000003</c:v>
                </c:pt>
                <c:pt idx="32433">
                  <c:v>0.51225920000000003</c:v>
                </c:pt>
                <c:pt idx="32434">
                  <c:v>0.51042799999999999</c:v>
                </c:pt>
                <c:pt idx="32435">
                  <c:v>0.5091464</c:v>
                </c:pt>
                <c:pt idx="32436">
                  <c:v>0.50832820000000001</c:v>
                </c:pt>
                <c:pt idx="32437">
                  <c:v>0.50678000000000001</c:v>
                </c:pt>
                <c:pt idx="32438">
                  <c:v>0.50523720000000005</c:v>
                </c:pt>
                <c:pt idx="32439">
                  <c:v>0.50415239999999995</c:v>
                </c:pt>
                <c:pt idx="32440">
                  <c:v>0.50288469999999996</c:v>
                </c:pt>
                <c:pt idx="32441">
                  <c:v>0.5018032</c:v>
                </c:pt>
                <c:pt idx="32442">
                  <c:v>0.50054100000000001</c:v>
                </c:pt>
                <c:pt idx="32443">
                  <c:v>0.49928119999999998</c:v>
                </c:pt>
                <c:pt idx="32444">
                  <c:v>0.49820550000000002</c:v>
                </c:pt>
                <c:pt idx="32445">
                  <c:v>0.49695149999999999</c:v>
                </c:pt>
                <c:pt idx="32446">
                  <c:v>0.49587920000000002</c:v>
                </c:pt>
                <c:pt idx="32447">
                  <c:v>0.49409550000000002</c:v>
                </c:pt>
                <c:pt idx="32448">
                  <c:v>0.49302780000000002</c:v>
                </c:pt>
                <c:pt idx="32449">
                  <c:v>0.49178519999999998</c:v>
                </c:pt>
                <c:pt idx="32450">
                  <c:v>0.49054520000000001</c:v>
                </c:pt>
                <c:pt idx="32451">
                  <c:v>0.48974889999999999</c:v>
                </c:pt>
                <c:pt idx="32452">
                  <c:v>0.48851359999999999</c:v>
                </c:pt>
                <c:pt idx="32453">
                  <c:v>0.48701759999999999</c:v>
                </c:pt>
                <c:pt idx="32454">
                  <c:v>0.48596109999999998</c:v>
                </c:pt>
                <c:pt idx="32455">
                  <c:v>0.48473500000000003</c:v>
                </c:pt>
                <c:pt idx="32456">
                  <c:v>0.4836818</c:v>
                </c:pt>
                <c:pt idx="32457">
                  <c:v>0.48246040000000001</c:v>
                </c:pt>
                <c:pt idx="32458">
                  <c:v>0.48071839999999999</c:v>
                </c:pt>
                <c:pt idx="32459">
                  <c:v>0.47993239999999998</c:v>
                </c:pt>
                <c:pt idx="32460">
                  <c:v>0.47898030000000003</c:v>
                </c:pt>
                <c:pt idx="32461">
                  <c:v>0.47741640000000002</c:v>
                </c:pt>
                <c:pt idx="32462">
                  <c:v>0.47620859999999998</c:v>
                </c:pt>
                <c:pt idx="32463">
                  <c:v>0.47516890000000001</c:v>
                </c:pt>
                <c:pt idx="32464">
                  <c:v>0.47344920000000001</c:v>
                </c:pt>
                <c:pt idx="32465">
                  <c:v>0.4725087</c:v>
                </c:pt>
                <c:pt idx="32466">
                  <c:v>0.47147620000000001</c:v>
                </c:pt>
                <c:pt idx="32467">
                  <c:v>0.47028239999999999</c:v>
                </c:pt>
                <c:pt idx="32468">
                  <c:v>0.46909060000000002</c:v>
                </c:pt>
                <c:pt idx="32469">
                  <c:v>0.46806249999999999</c:v>
                </c:pt>
                <c:pt idx="32470">
                  <c:v>0.46636339999999998</c:v>
                </c:pt>
                <c:pt idx="32471">
                  <c:v>0.46518009999999999</c:v>
                </c:pt>
                <c:pt idx="32472">
                  <c:v>0.46415899999999999</c:v>
                </c:pt>
                <c:pt idx="32473">
                  <c:v>0.46297969999999999</c:v>
                </c:pt>
                <c:pt idx="32474">
                  <c:v>0.46221570000000001</c:v>
                </c:pt>
                <c:pt idx="32475">
                  <c:v>0.46129510000000001</c:v>
                </c:pt>
                <c:pt idx="32476">
                  <c:v>0.45986919999999998</c:v>
                </c:pt>
                <c:pt idx="32477">
                  <c:v>0.45885599999999999</c:v>
                </c:pt>
                <c:pt idx="32478">
                  <c:v>0.45768779999999998</c:v>
                </c:pt>
                <c:pt idx="32479">
                  <c:v>0.45667829999999998</c:v>
                </c:pt>
                <c:pt idx="32480">
                  <c:v>0.45576640000000002</c:v>
                </c:pt>
                <c:pt idx="32481">
                  <c:v>0.45475969999999999</c:v>
                </c:pt>
                <c:pt idx="32482">
                  <c:v>0.45359939999999999</c:v>
                </c:pt>
                <c:pt idx="32483">
                  <c:v>0.45284580000000002</c:v>
                </c:pt>
                <c:pt idx="32484">
                  <c:v>0.45143889999999998</c:v>
                </c:pt>
                <c:pt idx="32485">
                  <c:v>0.45043850000000002</c:v>
                </c:pt>
                <c:pt idx="32486">
                  <c:v>0.44928699999999999</c:v>
                </c:pt>
                <c:pt idx="32487">
                  <c:v>0.44813920000000002</c:v>
                </c:pt>
                <c:pt idx="32488">
                  <c:v>0.44739289999999998</c:v>
                </c:pt>
                <c:pt idx="32489">
                  <c:v>0.44649699999999998</c:v>
                </c:pt>
                <c:pt idx="32490">
                  <c:v>0.44525749999999997</c:v>
                </c:pt>
                <c:pt idx="32491">
                  <c:v>0.44411659999999997</c:v>
                </c:pt>
                <c:pt idx="32492">
                  <c:v>0.4429805</c:v>
                </c:pt>
                <c:pt idx="32493">
                  <c:v>0.44224059999999998</c:v>
                </c:pt>
                <c:pt idx="32494">
                  <c:v>0.44086370000000003</c:v>
                </c:pt>
                <c:pt idx="32495">
                  <c:v>0.44012659999999998</c:v>
                </c:pt>
                <c:pt idx="32496">
                  <c:v>0.43924299999999999</c:v>
                </c:pt>
                <c:pt idx="32497">
                  <c:v>0.43826300000000001</c:v>
                </c:pt>
                <c:pt idx="32498">
                  <c:v>0.4371372</c:v>
                </c:pt>
                <c:pt idx="32499">
                  <c:v>0.43577199999999999</c:v>
                </c:pt>
                <c:pt idx="32500">
                  <c:v>0.43503979999999998</c:v>
                </c:pt>
                <c:pt idx="32501">
                  <c:v>0.43392140000000001</c:v>
                </c:pt>
                <c:pt idx="32502">
                  <c:v>0.43319210000000002</c:v>
                </c:pt>
                <c:pt idx="32503">
                  <c:v>0.43183519999999997</c:v>
                </c:pt>
                <c:pt idx="32504">
                  <c:v>0.43096519999999999</c:v>
                </c:pt>
                <c:pt idx="32505">
                  <c:v>0.42999799999999999</c:v>
                </c:pt>
                <c:pt idx="32506">
                  <c:v>0.42888979999999999</c:v>
                </c:pt>
                <c:pt idx="32507">
                  <c:v>0.42816660000000001</c:v>
                </c:pt>
                <c:pt idx="32508">
                  <c:v>0.4268226</c:v>
                </c:pt>
                <c:pt idx="32509">
                  <c:v>0.4257204</c:v>
                </c:pt>
                <c:pt idx="32510">
                  <c:v>0.4252396</c:v>
                </c:pt>
                <c:pt idx="32511">
                  <c:v>0.42390319999999998</c:v>
                </c:pt>
                <c:pt idx="32512">
                  <c:v>0.42318610000000001</c:v>
                </c:pt>
                <c:pt idx="32513">
                  <c:v>0.4220932</c:v>
                </c:pt>
                <c:pt idx="32514">
                  <c:v>0.4210024</c:v>
                </c:pt>
                <c:pt idx="32515">
                  <c:v>0.42005160000000002</c:v>
                </c:pt>
                <c:pt idx="32516">
                  <c:v>0.41920190000000002</c:v>
                </c:pt>
                <c:pt idx="32517">
                  <c:v>0.418491</c:v>
                </c:pt>
                <c:pt idx="32518">
                  <c:v>0.41740899999999997</c:v>
                </c:pt>
                <c:pt idx="32519">
                  <c:v>0.41656399999999999</c:v>
                </c:pt>
                <c:pt idx="32520">
                  <c:v>0.41561910000000002</c:v>
                </c:pt>
                <c:pt idx="32521">
                  <c:v>0.41454160000000001</c:v>
                </c:pt>
                <c:pt idx="32522">
                  <c:v>0.4140702</c:v>
                </c:pt>
                <c:pt idx="32523">
                  <c:v>0.41299639999999999</c:v>
                </c:pt>
                <c:pt idx="32524">
                  <c:v>0.41192499999999999</c:v>
                </c:pt>
                <c:pt idx="32525">
                  <c:v>0.41122239999999999</c:v>
                </c:pt>
                <c:pt idx="32526">
                  <c:v>0.41015360000000001</c:v>
                </c:pt>
                <c:pt idx="32527">
                  <c:v>0.40885660000000001</c:v>
                </c:pt>
                <c:pt idx="32528">
                  <c:v>0.4081572</c:v>
                </c:pt>
                <c:pt idx="32529">
                  <c:v>0.40709689999999998</c:v>
                </c:pt>
                <c:pt idx="32530">
                  <c:v>0.40639920000000002</c:v>
                </c:pt>
                <c:pt idx="32531">
                  <c:v>0.40534300000000001</c:v>
                </c:pt>
                <c:pt idx="32532">
                  <c:v>0.40428829999999999</c:v>
                </c:pt>
                <c:pt idx="32533">
                  <c:v>0.4038254</c:v>
                </c:pt>
                <c:pt idx="32534">
                  <c:v>0.4030048</c:v>
                </c:pt>
                <c:pt idx="32535">
                  <c:v>0.40231149999999999</c:v>
                </c:pt>
                <c:pt idx="32536">
                  <c:v>0.40103420000000001</c:v>
                </c:pt>
                <c:pt idx="32537">
                  <c:v>0.39999000000000001</c:v>
                </c:pt>
                <c:pt idx="32538">
                  <c:v>0.39930179999999998</c:v>
                </c:pt>
                <c:pt idx="32539">
                  <c:v>0.39848850000000002</c:v>
                </c:pt>
                <c:pt idx="32540">
                  <c:v>0.39757340000000002</c:v>
                </c:pt>
                <c:pt idx="32541">
                  <c:v>0.3965361</c:v>
                </c:pt>
                <c:pt idx="32542">
                  <c:v>0.39527620000000002</c:v>
                </c:pt>
                <c:pt idx="32543">
                  <c:v>0.3948198</c:v>
                </c:pt>
                <c:pt idx="32544">
                  <c:v>0.39378970000000002</c:v>
                </c:pt>
                <c:pt idx="32545">
                  <c:v>0.39276169999999999</c:v>
                </c:pt>
                <c:pt idx="32546">
                  <c:v>0.39208179999999998</c:v>
                </c:pt>
                <c:pt idx="32547">
                  <c:v>0.39128200000000002</c:v>
                </c:pt>
                <c:pt idx="32548">
                  <c:v>0.3908297</c:v>
                </c:pt>
                <c:pt idx="32549">
                  <c:v>0.3898065</c:v>
                </c:pt>
                <c:pt idx="32550">
                  <c:v>0.38878689999999999</c:v>
                </c:pt>
                <c:pt idx="32551">
                  <c:v>0.3881116</c:v>
                </c:pt>
                <c:pt idx="32552">
                  <c:v>0.38687189999999999</c:v>
                </c:pt>
                <c:pt idx="32553">
                  <c:v>0.38642310000000002</c:v>
                </c:pt>
                <c:pt idx="32554">
                  <c:v>0.38541009999999998</c:v>
                </c:pt>
                <c:pt idx="32555">
                  <c:v>0.38440089999999999</c:v>
                </c:pt>
                <c:pt idx="32556">
                  <c:v>0.38373230000000003</c:v>
                </c:pt>
                <c:pt idx="32557">
                  <c:v>0.38294800000000001</c:v>
                </c:pt>
                <c:pt idx="32558">
                  <c:v>0.38250260000000003</c:v>
                </c:pt>
                <c:pt idx="32559">
                  <c:v>0.3814999</c:v>
                </c:pt>
                <c:pt idx="32560">
                  <c:v>0.38083299999999998</c:v>
                </c:pt>
                <c:pt idx="32561">
                  <c:v>0.38005430000000001</c:v>
                </c:pt>
                <c:pt idx="32562">
                  <c:v>0.37905660000000002</c:v>
                </c:pt>
                <c:pt idx="32563">
                  <c:v>0.37839450000000002</c:v>
                </c:pt>
                <c:pt idx="32564">
                  <c:v>0.3776196</c:v>
                </c:pt>
                <c:pt idx="32565">
                  <c:v>0.37640859999999998</c:v>
                </c:pt>
                <c:pt idx="32566">
                  <c:v>0.37574950000000001</c:v>
                </c:pt>
                <c:pt idx="32567">
                  <c:v>0.37497970000000003</c:v>
                </c:pt>
                <c:pt idx="32568">
                  <c:v>0.3745406</c:v>
                </c:pt>
                <c:pt idx="32569">
                  <c:v>0.37355440000000001</c:v>
                </c:pt>
                <c:pt idx="32570">
                  <c:v>0.37257040000000002</c:v>
                </c:pt>
                <c:pt idx="32571">
                  <c:v>0.37213400000000002</c:v>
                </c:pt>
                <c:pt idx="32572">
                  <c:v>0.3711528</c:v>
                </c:pt>
                <c:pt idx="32573">
                  <c:v>0.37050060000000001</c:v>
                </c:pt>
                <c:pt idx="32574">
                  <c:v>0.36952279999999998</c:v>
                </c:pt>
                <c:pt idx="32575">
                  <c:v>0.36908859999999999</c:v>
                </c:pt>
                <c:pt idx="32576">
                  <c:v>0.36811319999999997</c:v>
                </c:pt>
                <c:pt idx="32577">
                  <c:v>0.36692560000000002</c:v>
                </c:pt>
                <c:pt idx="32578">
                  <c:v>0.36649379999999998</c:v>
                </c:pt>
                <c:pt idx="32579">
                  <c:v>0.36552459999999998</c:v>
                </c:pt>
                <c:pt idx="32580">
                  <c:v>0.36477110000000001</c:v>
                </c:pt>
                <c:pt idx="32581">
                  <c:v>0.36412679999999997</c:v>
                </c:pt>
                <c:pt idx="32582">
                  <c:v>0.3633769</c:v>
                </c:pt>
                <c:pt idx="32583">
                  <c:v>0.36273529999999998</c:v>
                </c:pt>
                <c:pt idx="32584">
                  <c:v>0.36198789999999997</c:v>
                </c:pt>
                <c:pt idx="32585">
                  <c:v>0.36155939999999998</c:v>
                </c:pt>
                <c:pt idx="32586">
                  <c:v>0.36060120000000001</c:v>
                </c:pt>
                <c:pt idx="32587">
                  <c:v>0.35964590000000002</c:v>
                </c:pt>
                <c:pt idx="32588">
                  <c:v>0.35922019999999999</c:v>
                </c:pt>
                <c:pt idx="32589">
                  <c:v>0.35826819999999998</c:v>
                </c:pt>
                <c:pt idx="32590">
                  <c:v>0.35784379999999999</c:v>
                </c:pt>
                <c:pt idx="32591">
                  <c:v>0.35689389999999999</c:v>
                </c:pt>
                <c:pt idx="32592">
                  <c:v>0.35594550000000003</c:v>
                </c:pt>
                <c:pt idx="32593">
                  <c:v>0.35552289999999998</c:v>
                </c:pt>
                <c:pt idx="32594">
                  <c:v>0.35436800000000002</c:v>
                </c:pt>
                <c:pt idx="32595">
                  <c:v>0.3536359</c:v>
                </c:pt>
                <c:pt idx="32596">
                  <c:v>0.3532149</c:v>
                </c:pt>
                <c:pt idx="32597">
                  <c:v>0.3522748</c:v>
                </c:pt>
                <c:pt idx="32598">
                  <c:v>0.35164610000000002</c:v>
                </c:pt>
                <c:pt idx="32599">
                  <c:v>0.3509178</c:v>
                </c:pt>
                <c:pt idx="32600">
                  <c:v>0.34998220000000002</c:v>
                </c:pt>
                <c:pt idx="32601">
                  <c:v>0.34956569999999998</c:v>
                </c:pt>
                <c:pt idx="32602">
                  <c:v>0.34884019999999999</c:v>
                </c:pt>
                <c:pt idx="32603">
                  <c:v>0.34821570000000002</c:v>
                </c:pt>
                <c:pt idx="32604">
                  <c:v>0.34728550000000002</c:v>
                </c:pt>
                <c:pt idx="32605">
                  <c:v>0.34656439999999999</c:v>
                </c:pt>
                <c:pt idx="32606">
                  <c:v>0.34614909999999999</c:v>
                </c:pt>
                <c:pt idx="32607">
                  <c:v>0.34522459999999999</c:v>
                </c:pt>
                <c:pt idx="32608">
                  <c:v>0.34481040000000002</c:v>
                </c:pt>
                <c:pt idx="32609">
                  <c:v>0.34388839999999998</c:v>
                </c:pt>
                <c:pt idx="32610">
                  <c:v>0.34317379999999997</c:v>
                </c:pt>
                <c:pt idx="32611">
                  <c:v>0.34255619999999998</c:v>
                </c:pt>
                <c:pt idx="32612">
                  <c:v>0.34184379999999998</c:v>
                </c:pt>
                <c:pt idx="32613">
                  <c:v>0.34113209999999999</c:v>
                </c:pt>
                <c:pt idx="32614">
                  <c:v>0.34051779999999998</c:v>
                </c:pt>
                <c:pt idx="32615">
                  <c:v>0.33980860000000002</c:v>
                </c:pt>
                <c:pt idx="32616">
                  <c:v>0.33919559999999999</c:v>
                </c:pt>
                <c:pt idx="32617">
                  <c:v>0.33848919999999999</c:v>
                </c:pt>
                <c:pt idx="32618">
                  <c:v>0.33758120000000003</c:v>
                </c:pt>
                <c:pt idx="32619">
                  <c:v>0.33697139999999998</c:v>
                </c:pt>
                <c:pt idx="32620">
                  <c:v>0.33626869999999998</c:v>
                </c:pt>
                <c:pt idx="32621">
                  <c:v>0.33586260000000001</c:v>
                </c:pt>
                <c:pt idx="32622">
                  <c:v>0.33475860000000002</c:v>
                </c:pt>
                <c:pt idx="32623">
                  <c:v>0.33406039999999998</c:v>
                </c:pt>
                <c:pt idx="32624">
                  <c:v>0.33345409999999998</c:v>
                </c:pt>
                <c:pt idx="32625">
                  <c:v>0.33275739999999998</c:v>
                </c:pt>
                <c:pt idx="32626">
                  <c:v>0.33215420000000001</c:v>
                </c:pt>
                <c:pt idx="32627">
                  <c:v>0.33125969999999999</c:v>
                </c:pt>
                <c:pt idx="32628">
                  <c:v>0.33056679999999999</c:v>
                </c:pt>
                <c:pt idx="32629">
                  <c:v>0.33016519999999999</c:v>
                </c:pt>
                <c:pt idx="32630">
                  <c:v>0.32927580000000001</c:v>
                </c:pt>
                <c:pt idx="32631">
                  <c:v>0.32858690000000002</c:v>
                </c:pt>
                <c:pt idx="32632">
                  <c:v>0.32818779999999997</c:v>
                </c:pt>
                <c:pt idx="32633">
                  <c:v>0.32710400000000001</c:v>
                </c:pt>
                <c:pt idx="32634">
                  <c:v>0.32670549999999998</c:v>
                </c:pt>
                <c:pt idx="32635">
                  <c:v>0.32582410000000001</c:v>
                </c:pt>
                <c:pt idx="32636">
                  <c:v>0.3251406</c:v>
                </c:pt>
                <c:pt idx="32637">
                  <c:v>0.3245478</c:v>
                </c:pt>
                <c:pt idx="32638">
                  <c:v>0.32386690000000001</c:v>
                </c:pt>
                <c:pt idx="32639">
                  <c:v>0.32347229999999999</c:v>
                </c:pt>
                <c:pt idx="32640">
                  <c:v>0.32279340000000001</c:v>
                </c:pt>
                <c:pt idx="32641">
                  <c:v>0.32200709999999999</c:v>
                </c:pt>
                <c:pt idx="32642">
                  <c:v>0.32132899999999998</c:v>
                </c:pt>
                <c:pt idx="32643">
                  <c:v>0.32074049999999998</c:v>
                </c:pt>
                <c:pt idx="32644">
                  <c:v>0.32025940000000003</c:v>
                </c:pt>
                <c:pt idx="32645">
                  <c:v>0.31967109999999999</c:v>
                </c:pt>
                <c:pt idx="32646">
                  <c:v>0.31899569999999999</c:v>
                </c:pt>
                <c:pt idx="32647">
                  <c:v>0.3181274</c:v>
                </c:pt>
                <c:pt idx="32648">
                  <c:v>0.31754290000000002</c:v>
                </c:pt>
                <c:pt idx="32649">
                  <c:v>0.3168705</c:v>
                </c:pt>
                <c:pt idx="32650">
                  <c:v>0.31628709999999999</c:v>
                </c:pt>
                <c:pt idx="32651">
                  <c:v>0.31561640000000002</c:v>
                </c:pt>
                <c:pt idx="32652">
                  <c:v>0.31503619999999999</c:v>
                </c:pt>
                <c:pt idx="32653">
                  <c:v>0.31436799999999998</c:v>
                </c:pt>
                <c:pt idx="32654">
                  <c:v>0.31378850000000003</c:v>
                </c:pt>
                <c:pt idx="32655">
                  <c:v>0.31312250000000003</c:v>
                </c:pt>
                <c:pt idx="32656">
                  <c:v>0.3127374</c:v>
                </c:pt>
                <c:pt idx="32657">
                  <c:v>0.31207240000000003</c:v>
                </c:pt>
                <c:pt idx="32658">
                  <c:v>0.31168780000000001</c:v>
                </c:pt>
                <c:pt idx="32659">
                  <c:v>0.3108322</c:v>
                </c:pt>
                <c:pt idx="32660">
                  <c:v>0.31044820000000001</c:v>
                </c:pt>
                <c:pt idx="32661">
                  <c:v>0.30959500000000001</c:v>
                </c:pt>
                <c:pt idx="32662">
                  <c:v>0.3092123</c:v>
                </c:pt>
                <c:pt idx="32663">
                  <c:v>0.3083611</c:v>
                </c:pt>
                <c:pt idx="32664">
                  <c:v>0.30770059999999999</c:v>
                </c:pt>
                <c:pt idx="32665">
                  <c:v>0.30712980000000001</c:v>
                </c:pt>
                <c:pt idx="32666">
                  <c:v>0.3064713</c:v>
                </c:pt>
                <c:pt idx="32667">
                  <c:v>0.30609039999999998</c:v>
                </c:pt>
                <c:pt idx="32668">
                  <c:v>0.30524459999999998</c:v>
                </c:pt>
                <c:pt idx="32669">
                  <c:v>0.30486540000000001</c:v>
                </c:pt>
                <c:pt idx="32670">
                  <c:v>0.30402240000000003</c:v>
                </c:pt>
                <c:pt idx="32671">
                  <c:v>0.30318099999999998</c:v>
                </c:pt>
                <c:pt idx="32672">
                  <c:v>0.30299140000000002</c:v>
                </c:pt>
                <c:pt idx="32673">
                  <c:v>0.30233850000000001</c:v>
                </c:pt>
                <c:pt idx="32674">
                  <c:v>0.3017746</c:v>
                </c:pt>
                <c:pt idx="32675">
                  <c:v>0.30112349999999999</c:v>
                </c:pt>
                <c:pt idx="32676">
                  <c:v>0.30047439999999997</c:v>
                </c:pt>
                <c:pt idx="32677">
                  <c:v>0.30009920000000001</c:v>
                </c:pt>
                <c:pt idx="32678">
                  <c:v>0.29926589999999997</c:v>
                </c:pt>
                <c:pt idx="32679">
                  <c:v>0.29889189999999999</c:v>
                </c:pt>
                <c:pt idx="32680">
                  <c:v>0.29824529999999999</c:v>
                </c:pt>
                <c:pt idx="32681">
                  <c:v>0.29768719999999999</c:v>
                </c:pt>
                <c:pt idx="32682">
                  <c:v>0.29685820000000002</c:v>
                </c:pt>
                <c:pt idx="32683">
                  <c:v>0.2962167</c:v>
                </c:pt>
                <c:pt idx="32684">
                  <c:v>0.29576039999999998</c:v>
                </c:pt>
                <c:pt idx="32685">
                  <c:v>0.29538989999999998</c:v>
                </c:pt>
                <c:pt idx="32686">
                  <c:v>0.29493439999999999</c:v>
                </c:pt>
                <c:pt idx="32687">
                  <c:v>0.29456349999999998</c:v>
                </c:pt>
                <c:pt idx="32688">
                  <c:v>0.29410819999999999</c:v>
                </c:pt>
                <c:pt idx="32689">
                  <c:v>0.29373640000000001</c:v>
                </c:pt>
                <c:pt idx="32690">
                  <c:v>0.293097</c:v>
                </c:pt>
                <c:pt idx="32691">
                  <c:v>0.2922728</c:v>
                </c:pt>
                <c:pt idx="32692">
                  <c:v>0.2916357</c:v>
                </c:pt>
                <c:pt idx="32693">
                  <c:v>0.29126600000000002</c:v>
                </c:pt>
                <c:pt idx="32694">
                  <c:v>0.29044700000000001</c:v>
                </c:pt>
                <c:pt idx="32695">
                  <c:v>0.2897129</c:v>
                </c:pt>
                <c:pt idx="32696">
                  <c:v>0.28889860000000001</c:v>
                </c:pt>
                <c:pt idx="32697">
                  <c:v>0.28817130000000002</c:v>
                </c:pt>
                <c:pt idx="32698">
                  <c:v>0.28754400000000002</c:v>
                </c:pt>
                <c:pt idx="32699">
                  <c:v>0.28673890000000002</c:v>
                </c:pt>
                <c:pt idx="32700">
                  <c:v>0.2863752</c:v>
                </c:pt>
                <c:pt idx="32701">
                  <c:v>0.28575220000000001</c:v>
                </c:pt>
                <c:pt idx="32702">
                  <c:v>0.28494960000000003</c:v>
                </c:pt>
                <c:pt idx="32703">
                  <c:v>0.28458879999999998</c:v>
                </c:pt>
                <c:pt idx="32704">
                  <c:v>0.28378959999999998</c:v>
                </c:pt>
                <c:pt idx="32705">
                  <c:v>0.28317049999999999</c:v>
                </c:pt>
                <c:pt idx="32706">
                  <c:v>0.28263359999999998</c:v>
                </c:pt>
                <c:pt idx="32707">
                  <c:v>0.28219480000000002</c:v>
                </c:pt>
                <c:pt idx="32708">
                  <c:v>0.28140159999999997</c:v>
                </c:pt>
                <c:pt idx="32709">
                  <c:v>0.28104440000000003</c:v>
                </c:pt>
                <c:pt idx="32710">
                  <c:v>0.28043200000000001</c:v>
                </c:pt>
                <c:pt idx="32711">
                  <c:v>0.27982059999999997</c:v>
                </c:pt>
                <c:pt idx="32712">
                  <c:v>0.27946379999999998</c:v>
                </c:pt>
                <c:pt idx="32713">
                  <c:v>0.27867829999999999</c:v>
                </c:pt>
                <c:pt idx="32714">
                  <c:v>0.27806999999999998</c:v>
                </c:pt>
                <c:pt idx="32715">
                  <c:v>0.27754060000000003</c:v>
                </c:pt>
                <c:pt idx="32716">
                  <c:v>0.27693459999999998</c:v>
                </c:pt>
                <c:pt idx="32717">
                  <c:v>0.27598010000000001</c:v>
                </c:pt>
                <c:pt idx="32718">
                  <c:v>0.27562900000000001</c:v>
                </c:pt>
                <c:pt idx="32719">
                  <c:v>0.275202</c:v>
                </c:pt>
                <c:pt idx="32720">
                  <c:v>0.27442699999999998</c:v>
                </c:pt>
                <c:pt idx="32721">
                  <c:v>0.2740766</c:v>
                </c:pt>
                <c:pt idx="32722">
                  <c:v>0.27330460000000001</c:v>
                </c:pt>
                <c:pt idx="32723">
                  <c:v>0.27270749999999999</c:v>
                </c:pt>
                <c:pt idx="32724">
                  <c:v>0.27253270000000002</c:v>
                </c:pt>
                <c:pt idx="32725">
                  <c:v>0.27193679999999998</c:v>
                </c:pt>
                <c:pt idx="32726">
                  <c:v>0.27116820000000003</c:v>
                </c:pt>
                <c:pt idx="32727">
                  <c:v>0.27082060000000002</c:v>
                </c:pt>
                <c:pt idx="32728">
                  <c:v>0.27022689999999999</c:v>
                </c:pt>
                <c:pt idx="32729">
                  <c:v>0.26963520000000002</c:v>
                </c:pt>
                <c:pt idx="32730">
                  <c:v>0.26928920000000001</c:v>
                </c:pt>
                <c:pt idx="32731">
                  <c:v>0.26869920000000003</c:v>
                </c:pt>
                <c:pt idx="32732">
                  <c:v>0.26835330000000002</c:v>
                </c:pt>
                <c:pt idx="32733">
                  <c:v>0.2675939</c:v>
                </c:pt>
                <c:pt idx="32734">
                  <c:v>0.26700610000000002</c:v>
                </c:pt>
                <c:pt idx="32735">
                  <c:v>0.26666220000000002</c:v>
                </c:pt>
                <c:pt idx="32736">
                  <c:v>0.26607740000000002</c:v>
                </c:pt>
                <c:pt idx="32737">
                  <c:v>0.26549299999999998</c:v>
                </c:pt>
                <c:pt idx="32738">
                  <c:v>0.26515</c:v>
                </c:pt>
                <c:pt idx="32739">
                  <c:v>0.26439810000000002</c:v>
                </c:pt>
                <c:pt idx="32740">
                  <c:v>0.2640574</c:v>
                </c:pt>
                <c:pt idx="32741">
                  <c:v>0.26347749999999998</c:v>
                </c:pt>
                <c:pt idx="32742">
                  <c:v>0.26289750000000001</c:v>
                </c:pt>
                <c:pt idx="32743">
                  <c:v>0.26255709999999999</c:v>
                </c:pt>
                <c:pt idx="32744">
                  <c:v>0.26197809999999999</c:v>
                </c:pt>
                <c:pt idx="32745">
                  <c:v>0.26123289999999999</c:v>
                </c:pt>
                <c:pt idx="32746">
                  <c:v>0.26089499999999999</c:v>
                </c:pt>
                <c:pt idx="32747">
                  <c:v>0.26032050000000001</c:v>
                </c:pt>
                <c:pt idx="32748">
                  <c:v>0.25974750000000002</c:v>
                </c:pt>
                <c:pt idx="32749">
                  <c:v>0.25941029999999998</c:v>
                </c:pt>
                <c:pt idx="32750">
                  <c:v>0.2588376</c:v>
                </c:pt>
                <c:pt idx="32751">
                  <c:v>0.25826660000000001</c:v>
                </c:pt>
                <c:pt idx="32752">
                  <c:v>0.25776359999999998</c:v>
                </c:pt>
                <c:pt idx="32753">
                  <c:v>0.25702779999999997</c:v>
                </c:pt>
                <c:pt idx="32754">
                  <c:v>0.25646010000000002</c:v>
                </c:pt>
                <c:pt idx="32755">
                  <c:v>0.25612580000000001</c:v>
                </c:pt>
                <c:pt idx="32756">
                  <c:v>0.25556109999999999</c:v>
                </c:pt>
                <c:pt idx="32757">
                  <c:v>0.25499670000000002</c:v>
                </c:pt>
                <c:pt idx="32758">
                  <c:v>0.2546638</c:v>
                </c:pt>
                <c:pt idx="32759">
                  <c:v>0.25393719999999997</c:v>
                </c:pt>
                <c:pt idx="32760">
                  <c:v>0.25377050000000001</c:v>
                </c:pt>
                <c:pt idx="32761">
                  <c:v>0.2532083</c:v>
                </c:pt>
                <c:pt idx="32762">
                  <c:v>0.25248419999999999</c:v>
                </c:pt>
                <c:pt idx="32763">
                  <c:v>0.25208900000000001</c:v>
                </c:pt>
                <c:pt idx="32764">
                  <c:v>0.25159550000000003</c:v>
                </c:pt>
                <c:pt idx="32765">
                  <c:v>0.25120160000000002</c:v>
                </c:pt>
                <c:pt idx="32766">
                  <c:v>0.25048150000000002</c:v>
                </c:pt>
                <c:pt idx="32767">
                  <c:v>0.25015340000000003</c:v>
                </c:pt>
                <c:pt idx="32768">
                  <c:v>0.24959980000000001</c:v>
                </c:pt>
                <c:pt idx="32769">
                  <c:v>0.24904689999999999</c:v>
                </c:pt>
                <c:pt idx="32770">
                  <c:v>0.24871979999999999</c:v>
                </c:pt>
                <c:pt idx="32771">
                  <c:v>0.24816840000000001</c:v>
                </c:pt>
                <c:pt idx="32772">
                  <c:v>0.24761839999999999</c:v>
                </c:pt>
                <c:pt idx="32773">
                  <c:v>0.24729219999999999</c:v>
                </c:pt>
                <c:pt idx="32774">
                  <c:v>0.24674479999999999</c:v>
                </c:pt>
                <c:pt idx="32775">
                  <c:v>0.246036</c:v>
                </c:pt>
                <c:pt idx="32776">
                  <c:v>0.2457115</c:v>
                </c:pt>
                <c:pt idx="32777">
                  <c:v>0.24532670000000001</c:v>
                </c:pt>
                <c:pt idx="32778">
                  <c:v>0.24462059999999999</c:v>
                </c:pt>
                <c:pt idx="32779">
                  <c:v>0.24429699999999999</c:v>
                </c:pt>
                <c:pt idx="32780">
                  <c:v>0.24375469999999999</c:v>
                </c:pt>
                <c:pt idx="32781">
                  <c:v>0.24321380000000001</c:v>
                </c:pt>
                <c:pt idx="32782">
                  <c:v>0.242892</c:v>
                </c:pt>
                <c:pt idx="32783">
                  <c:v>0.2423526</c:v>
                </c:pt>
                <c:pt idx="32784">
                  <c:v>0.24181359999999999</c:v>
                </c:pt>
                <c:pt idx="32785">
                  <c:v>0.24133499999999999</c:v>
                </c:pt>
                <c:pt idx="32786">
                  <c:v>0.2407984</c:v>
                </c:pt>
                <c:pt idx="32787">
                  <c:v>0.240262</c:v>
                </c:pt>
                <c:pt idx="32788">
                  <c:v>0.2399435</c:v>
                </c:pt>
                <c:pt idx="32789">
                  <c:v>0.2394088</c:v>
                </c:pt>
                <c:pt idx="32790">
                  <c:v>0.23887559999999999</c:v>
                </c:pt>
                <c:pt idx="32791">
                  <c:v>0.23855779999999999</c:v>
                </c:pt>
                <c:pt idx="32792">
                  <c:v>0.23818320000000001</c:v>
                </c:pt>
                <c:pt idx="32793">
                  <c:v>0.2374964</c:v>
                </c:pt>
                <c:pt idx="32794">
                  <c:v>0.237181</c:v>
                </c:pt>
                <c:pt idx="32795">
                  <c:v>0.23665249999999999</c:v>
                </c:pt>
                <c:pt idx="32796">
                  <c:v>0.23612540000000001</c:v>
                </c:pt>
                <c:pt idx="32797">
                  <c:v>0.23559910000000001</c:v>
                </c:pt>
                <c:pt idx="32798">
                  <c:v>0.23528479999999999</c:v>
                </c:pt>
                <c:pt idx="32799">
                  <c:v>0.23476060000000001</c:v>
                </c:pt>
                <c:pt idx="32800">
                  <c:v>0.2342378</c:v>
                </c:pt>
                <c:pt idx="32801">
                  <c:v>0.23392540000000001</c:v>
                </c:pt>
                <c:pt idx="32802">
                  <c:v>0.23324839999999999</c:v>
                </c:pt>
                <c:pt idx="32803">
                  <c:v>0.23288229999999999</c:v>
                </c:pt>
                <c:pt idx="32804">
                  <c:v>0.23257140000000001</c:v>
                </c:pt>
                <c:pt idx="32805">
                  <c:v>0.2320518</c:v>
                </c:pt>
                <c:pt idx="32806">
                  <c:v>0.23153380000000001</c:v>
                </c:pt>
                <c:pt idx="32807">
                  <c:v>0.23122419999999999</c:v>
                </c:pt>
                <c:pt idx="32808">
                  <c:v>0.23055500000000001</c:v>
                </c:pt>
                <c:pt idx="32809">
                  <c:v>0.2302467</c:v>
                </c:pt>
                <c:pt idx="32810">
                  <c:v>0.22988459999999999</c:v>
                </c:pt>
                <c:pt idx="32811">
                  <c:v>0.2292189</c:v>
                </c:pt>
                <c:pt idx="32812">
                  <c:v>0.22906480000000001</c:v>
                </c:pt>
                <c:pt idx="32813">
                  <c:v>0.22855310000000001</c:v>
                </c:pt>
                <c:pt idx="32814">
                  <c:v>0.22804179999999999</c:v>
                </c:pt>
                <c:pt idx="32815">
                  <c:v>0.2273802</c:v>
                </c:pt>
                <c:pt idx="32816">
                  <c:v>0.2272267</c:v>
                </c:pt>
                <c:pt idx="32817">
                  <c:v>0.22671839999999999</c:v>
                </c:pt>
                <c:pt idx="32818">
                  <c:v>0.22606039999999999</c:v>
                </c:pt>
                <c:pt idx="32819">
                  <c:v>0.2257567</c:v>
                </c:pt>
                <c:pt idx="32820">
                  <c:v>0.22525110000000001</c:v>
                </c:pt>
                <c:pt idx="32821">
                  <c:v>0.2247469</c:v>
                </c:pt>
                <c:pt idx="32822">
                  <c:v>0.22444330000000001</c:v>
                </c:pt>
                <c:pt idx="32823">
                  <c:v>0.22394120000000001</c:v>
                </c:pt>
                <c:pt idx="32824">
                  <c:v>0.22343969999999999</c:v>
                </c:pt>
                <c:pt idx="32825">
                  <c:v>0.2231388</c:v>
                </c:pt>
                <c:pt idx="32826">
                  <c:v>0.2226378</c:v>
                </c:pt>
                <c:pt idx="32827">
                  <c:v>0.222138</c:v>
                </c:pt>
                <c:pt idx="32828">
                  <c:v>0.22183849999999999</c:v>
                </c:pt>
                <c:pt idx="32829">
                  <c:v>0.22119230000000001</c:v>
                </c:pt>
                <c:pt idx="32830">
                  <c:v>0.2208444</c:v>
                </c:pt>
                <c:pt idx="32831">
                  <c:v>0.22054609999999999</c:v>
                </c:pt>
                <c:pt idx="32832">
                  <c:v>0.220051</c:v>
                </c:pt>
                <c:pt idx="32833">
                  <c:v>0.21955749999999999</c:v>
                </c:pt>
                <c:pt idx="32834">
                  <c:v>0.2192616</c:v>
                </c:pt>
                <c:pt idx="32835">
                  <c:v>0.21876960000000001</c:v>
                </c:pt>
                <c:pt idx="32836">
                  <c:v>0.21827820000000001</c:v>
                </c:pt>
                <c:pt idx="32837">
                  <c:v>0.21778749999999999</c:v>
                </c:pt>
                <c:pt idx="32838">
                  <c:v>0.217639</c:v>
                </c:pt>
                <c:pt idx="32839">
                  <c:v>0.21700349999999999</c:v>
                </c:pt>
                <c:pt idx="32840">
                  <c:v>0.21651599999999999</c:v>
                </c:pt>
                <c:pt idx="32841">
                  <c:v>0.21622230000000001</c:v>
                </c:pt>
                <c:pt idx="32842">
                  <c:v>0.2157366</c:v>
                </c:pt>
                <c:pt idx="32843">
                  <c:v>0.21539700000000001</c:v>
                </c:pt>
                <c:pt idx="32844">
                  <c:v>0.2151044</c:v>
                </c:pt>
                <c:pt idx="32845">
                  <c:v>0.2146199</c:v>
                </c:pt>
                <c:pt idx="32846">
                  <c:v>0.2141362</c:v>
                </c:pt>
                <c:pt idx="32847">
                  <c:v>0.2136537</c:v>
                </c:pt>
                <c:pt idx="32848">
                  <c:v>0.21336169999999999</c:v>
                </c:pt>
                <c:pt idx="32849">
                  <c:v>0.21288000000000001</c:v>
                </c:pt>
                <c:pt idx="32850">
                  <c:v>0.21273339999999999</c:v>
                </c:pt>
                <c:pt idx="32851">
                  <c:v>0.21225260000000001</c:v>
                </c:pt>
                <c:pt idx="32852">
                  <c:v>0.21177299999999999</c:v>
                </c:pt>
                <c:pt idx="32853">
                  <c:v>0.211483</c:v>
                </c:pt>
                <c:pt idx="32854">
                  <c:v>0.2110062</c:v>
                </c:pt>
                <c:pt idx="32855">
                  <c:v>0.21052960000000001</c:v>
                </c:pt>
                <c:pt idx="32856">
                  <c:v>0.2100544</c:v>
                </c:pt>
                <c:pt idx="32857">
                  <c:v>0.2097667</c:v>
                </c:pt>
                <c:pt idx="32858">
                  <c:v>0.2094348</c:v>
                </c:pt>
                <c:pt idx="32859">
                  <c:v>0.20881839999999999</c:v>
                </c:pt>
                <c:pt idx="32860">
                  <c:v>0.20853150000000001</c:v>
                </c:pt>
                <c:pt idx="32861">
                  <c:v>0.2082012</c:v>
                </c:pt>
                <c:pt idx="32862">
                  <c:v>0.20772889999999999</c:v>
                </c:pt>
                <c:pt idx="32863">
                  <c:v>0.20744370000000001</c:v>
                </c:pt>
                <c:pt idx="32864">
                  <c:v>0.20697399999999999</c:v>
                </c:pt>
                <c:pt idx="32865">
                  <c:v>0.2065052</c:v>
                </c:pt>
                <c:pt idx="32866">
                  <c:v>0.2058971</c:v>
                </c:pt>
                <c:pt idx="32867">
                  <c:v>0.2056142</c:v>
                </c:pt>
                <c:pt idx="32868">
                  <c:v>0.2051489</c:v>
                </c:pt>
                <c:pt idx="32869">
                  <c:v>0.20468410000000001</c:v>
                </c:pt>
                <c:pt idx="32870">
                  <c:v>0.204542</c:v>
                </c:pt>
                <c:pt idx="32871">
                  <c:v>0.20393790000000001</c:v>
                </c:pt>
                <c:pt idx="32872">
                  <c:v>0.2036144</c:v>
                </c:pt>
                <c:pt idx="32873">
                  <c:v>0.2031519</c:v>
                </c:pt>
                <c:pt idx="32874">
                  <c:v>0.20287160000000001</c:v>
                </c:pt>
                <c:pt idx="32875">
                  <c:v>0.20241139999999999</c:v>
                </c:pt>
                <c:pt idx="32876">
                  <c:v>0.2019514</c:v>
                </c:pt>
                <c:pt idx="32877">
                  <c:v>0.2016722</c:v>
                </c:pt>
                <c:pt idx="32878">
                  <c:v>0.20121439999999999</c:v>
                </c:pt>
                <c:pt idx="32879">
                  <c:v>0.20089509999999999</c:v>
                </c:pt>
                <c:pt idx="32880">
                  <c:v>0.20061660000000001</c:v>
                </c:pt>
                <c:pt idx="32881">
                  <c:v>0.20016110000000001</c:v>
                </c:pt>
                <c:pt idx="32882">
                  <c:v>0.19970640000000001</c:v>
                </c:pt>
                <c:pt idx="32883">
                  <c:v>0.19943040000000001</c:v>
                </c:pt>
                <c:pt idx="32884">
                  <c:v>0.19911380000000001</c:v>
                </c:pt>
                <c:pt idx="32885">
                  <c:v>0.1986618</c:v>
                </c:pt>
                <c:pt idx="32886">
                  <c:v>0.19838610000000001</c:v>
                </c:pt>
                <c:pt idx="32887">
                  <c:v>0.197935</c:v>
                </c:pt>
                <c:pt idx="32888">
                  <c:v>0.19748370000000001</c:v>
                </c:pt>
                <c:pt idx="32889">
                  <c:v>0.19734499999999999</c:v>
                </c:pt>
                <c:pt idx="32890">
                  <c:v>0.19689570000000001</c:v>
                </c:pt>
                <c:pt idx="32891">
                  <c:v>0.19631290000000001</c:v>
                </c:pt>
                <c:pt idx="32892">
                  <c:v>0.1961754</c:v>
                </c:pt>
                <c:pt idx="32893">
                  <c:v>0.19572909999999999</c:v>
                </c:pt>
                <c:pt idx="32894">
                  <c:v>0.19528390000000001</c:v>
                </c:pt>
                <c:pt idx="32895">
                  <c:v>0.1948396</c:v>
                </c:pt>
                <c:pt idx="32896">
                  <c:v>0.19456770000000001</c:v>
                </c:pt>
                <c:pt idx="32897">
                  <c:v>0.1941244</c:v>
                </c:pt>
                <c:pt idx="32898">
                  <c:v>0.19381660000000001</c:v>
                </c:pt>
                <c:pt idx="32899">
                  <c:v>0.19354589999999999</c:v>
                </c:pt>
                <c:pt idx="32900">
                  <c:v>0.1931051</c:v>
                </c:pt>
                <c:pt idx="32901">
                  <c:v>0.1926649</c:v>
                </c:pt>
                <c:pt idx="32902">
                  <c:v>0.1925288</c:v>
                </c:pt>
                <c:pt idx="32903">
                  <c:v>0.19208890000000001</c:v>
                </c:pt>
                <c:pt idx="32904">
                  <c:v>0.1916496</c:v>
                </c:pt>
                <c:pt idx="32905">
                  <c:v>0.19138140000000001</c:v>
                </c:pt>
                <c:pt idx="32906">
                  <c:v>0.19094439999999999</c:v>
                </c:pt>
                <c:pt idx="32907">
                  <c:v>0.19050800000000001</c:v>
                </c:pt>
                <c:pt idx="32908">
                  <c:v>0.1900722</c:v>
                </c:pt>
                <c:pt idx="32909">
                  <c:v>0.18993679999999999</c:v>
                </c:pt>
                <c:pt idx="32910">
                  <c:v>0.18950239999999999</c:v>
                </c:pt>
                <c:pt idx="32911">
                  <c:v>0.1890693</c:v>
                </c:pt>
                <c:pt idx="32912">
                  <c:v>0.18850439999999999</c:v>
                </c:pt>
                <c:pt idx="32913">
                  <c:v>0.1883706</c:v>
                </c:pt>
                <c:pt idx="32914">
                  <c:v>0.1879393</c:v>
                </c:pt>
                <c:pt idx="32915">
                  <c:v>0.1875088</c:v>
                </c:pt>
                <c:pt idx="32916">
                  <c:v>0.18724360000000001</c:v>
                </c:pt>
                <c:pt idx="32917">
                  <c:v>0.1868148</c:v>
                </c:pt>
                <c:pt idx="32918">
                  <c:v>0.18638750000000001</c:v>
                </c:pt>
                <c:pt idx="32919">
                  <c:v>0.18596090000000001</c:v>
                </c:pt>
                <c:pt idx="32920">
                  <c:v>0.1858282</c:v>
                </c:pt>
                <c:pt idx="32921">
                  <c:v>0.18540300000000001</c:v>
                </c:pt>
                <c:pt idx="32922">
                  <c:v>0.18497859999999999</c:v>
                </c:pt>
                <c:pt idx="32923">
                  <c:v>0.1847162</c:v>
                </c:pt>
                <c:pt idx="32924">
                  <c:v>0.18442259999999999</c:v>
                </c:pt>
                <c:pt idx="32925">
                  <c:v>0.18387139999999999</c:v>
                </c:pt>
                <c:pt idx="32926">
                  <c:v>0.18357899999999999</c:v>
                </c:pt>
                <c:pt idx="32927">
                  <c:v>0.18331910000000001</c:v>
                </c:pt>
                <c:pt idx="32928">
                  <c:v>0.18289859999999999</c:v>
                </c:pt>
                <c:pt idx="32929">
                  <c:v>0.18260799999999999</c:v>
                </c:pt>
                <c:pt idx="32930">
                  <c:v>0.18218909999999999</c:v>
                </c:pt>
                <c:pt idx="32931">
                  <c:v>0.18193019999999999</c:v>
                </c:pt>
                <c:pt idx="32932">
                  <c:v>0.181641</c:v>
                </c:pt>
                <c:pt idx="32933">
                  <c:v>0.1812233</c:v>
                </c:pt>
                <c:pt idx="32934">
                  <c:v>0.18096480000000001</c:v>
                </c:pt>
                <c:pt idx="32935">
                  <c:v>0.18054970000000001</c:v>
                </c:pt>
                <c:pt idx="32936">
                  <c:v>0.1801355</c:v>
                </c:pt>
                <c:pt idx="32937">
                  <c:v>0.17987839999999999</c:v>
                </c:pt>
                <c:pt idx="32938">
                  <c:v>0.17946509999999999</c:v>
                </c:pt>
                <c:pt idx="32939">
                  <c:v>0.1791798</c:v>
                </c:pt>
                <c:pt idx="32940">
                  <c:v>0.17892440000000001</c:v>
                </c:pt>
                <c:pt idx="32941">
                  <c:v>0.1785128</c:v>
                </c:pt>
                <c:pt idx="32942">
                  <c:v>0.17822869999999999</c:v>
                </c:pt>
                <c:pt idx="32943">
                  <c:v>0.17797450000000001</c:v>
                </c:pt>
                <c:pt idx="32944">
                  <c:v>0.177565</c:v>
                </c:pt>
                <c:pt idx="32945">
                  <c:v>0.17715590000000001</c:v>
                </c:pt>
                <c:pt idx="32946">
                  <c:v>0.1767483</c:v>
                </c:pt>
                <c:pt idx="32947">
                  <c:v>0.1764944</c:v>
                </c:pt>
                <c:pt idx="32948">
                  <c:v>0.1760861</c:v>
                </c:pt>
                <c:pt idx="32949">
                  <c:v>0.17567959999999999</c:v>
                </c:pt>
                <c:pt idx="32950">
                  <c:v>0.17527499999999999</c:v>
                </c:pt>
                <c:pt idx="32951">
                  <c:v>0.17499590000000001</c:v>
                </c:pt>
                <c:pt idx="32952">
                  <c:v>0.174592</c:v>
                </c:pt>
                <c:pt idx="32953">
                  <c:v>0.17434069999999999</c:v>
                </c:pt>
                <c:pt idx="32954">
                  <c:v>0.1739377</c:v>
                </c:pt>
                <c:pt idx="32955">
                  <c:v>0.17353679999999999</c:v>
                </c:pt>
                <c:pt idx="32956">
                  <c:v>0.17313680000000001</c:v>
                </c:pt>
                <c:pt idx="32957">
                  <c:v>0.1728875</c:v>
                </c:pt>
                <c:pt idx="32958">
                  <c:v>0.17248959999999999</c:v>
                </c:pt>
                <c:pt idx="32959">
                  <c:v>0.17209240000000001</c:v>
                </c:pt>
                <c:pt idx="32960">
                  <c:v>0.17181859999999999</c:v>
                </c:pt>
                <c:pt idx="32961">
                  <c:v>0.17144799999999999</c:v>
                </c:pt>
                <c:pt idx="32962">
                  <c:v>0.17117540000000001</c:v>
                </c:pt>
                <c:pt idx="32963">
                  <c:v>0.1707822</c:v>
                </c:pt>
                <c:pt idx="32964">
                  <c:v>0.17065900000000001</c:v>
                </c:pt>
                <c:pt idx="32965">
                  <c:v>0.17026620000000001</c:v>
                </c:pt>
                <c:pt idx="32966">
                  <c:v>0.16987369999999999</c:v>
                </c:pt>
                <c:pt idx="32967">
                  <c:v>0.16960239999999999</c:v>
                </c:pt>
                <c:pt idx="32968">
                  <c:v>0.16935839999999999</c:v>
                </c:pt>
                <c:pt idx="32969">
                  <c:v>0.16896820000000001</c:v>
                </c:pt>
                <c:pt idx="32970">
                  <c:v>0.16857829999999999</c:v>
                </c:pt>
                <c:pt idx="32971">
                  <c:v>0.1684552</c:v>
                </c:pt>
                <c:pt idx="32972">
                  <c:v>0.16806699999999999</c:v>
                </c:pt>
                <c:pt idx="32973">
                  <c:v>0.16794480000000001</c:v>
                </c:pt>
                <c:pt idx="32974">
                  <c:v>0.16755719999999999</c:v>
                </c:pt>
                <c:pt idx="32975">
                  <c:v>0.16717109999999999</c:v>
                </c:pt>
                <c:pt idx="32976">
                  <c:v>0.1670489</c:v>
                </c:pt>
                <c:pt idx="32977">
                  <c:v>0.1666639</c:v>
                </c:pt>
                <c:pt idx="32978">
                  <c:v>0.1662805</c:v>
                </c:pt>
                <c:pt idx="32979">
                  <c:v>0.1661589</c:v>
                </c:pt>
                <c:pt idx="32980">
                  <c:v>0.1657759</c:v>
                </c:pt>
                <c:pt idx="32981">
                  <c:v>0.1653925</c:v>
                </c:pt>
                <c:pt idx="32982">
                  <c:v>0.16527120000000001</c:v>
                </c:pt>
                <c:pt idx="32983">
                  <c:v>0.16488990000000001</c:v>
                </c:pt>
                <c:pt idx="32984">
                  <c:v>0.1646273</c:v>
                </c:pt>
                <c:pt idx="32985">
                  <c:v>0.1642469</c:v>
                </c:pt>
                <c:pt idx="32986">
                  <c:v>0.16400909999999999</c:v>
                </c:pt>
                <c:pt idx="32987">
                  <c:v>0.16374820000000001</c:v>
                </c:pt>
                <c:pt idx="32988">
                  <c:v>0.16336970000000001</c:v>
                </c:pt>
                <c:pt idx="32989">
                  <c:v>0.16313420000000001</c:v>
                </c:pt>
                <c:pt idx="32990">
                  <c:v>0.1627574</c:v>
                </c:pt>
                <c:pt idx="32991">
                  <c:v>0.16238159999999999</c:v>
                </c:pt>
                <c:pt idx="32992">
                  <c:v>0.1620066</c:v>
                </c:pt>
                <c:pt idx="32993">
                  <c:v>0.1618887</c:v>
                </c:pt>
                <c:pt idx="32994">
                  <c:v>0.1615144</c:v>
                </c:pt>
                <c:pt idx="32995">
                  <c:v>0.16114149999999999</c:v>
                </c:pt>
                <c:pt idx="32996">
                  <c:v>0.16102330000000001</c:v>
                </c:pt>
                <c:pt idx="32997">
                  <c:v>0.16064990000000001</c:v>
                </c:pt>
                <c:pt idx="32998">
                  <c:v>0.16027859999999999</c:v>
                </c:pt>
                <c:pt idx="32999">
                  <c:v>0.15990850000000001</c:v>
                </c:pt>
                <c:pt idx="33000">
                  <c:v>0.15979109999999999</c:v>
                </c:pt>
                <c:pt idx="33001">
                  <c:v>0.15942139999999999</c:v>
                </c:pt>
                <c:pt idx="33002">
                  <c:v>0.15905269999999999</c:v>
                </c:pt>
                <c:pt idx="33003">
                  <c:v>0.1587991</c:v>
                </c:pt>
                <c:pt idx="33004">
                  <c:v>0.1585683</c:v>
                </c:pt>
                <c:pt idx="33005">
                  <c:v>0.1582016</c:v>
                </c:pt>
                <c:pt idx="33006">
                  <c:v>0.15794929999999999</c:v>
                </c:pt>
                <c:pt idx="33007">
                  <c:v>0.1577201</c:v>
                </c:pt>
                <c:pt idx="33008">
                  <c:v>0.1573552</c:v>
                </c:pt>
                <c:pt idx="33009">
                  <c:v>0.15710440000000001</c:v>
                </c:pt>
                <c:pt idx="33010">
                  <c:v>0.15674080000000001</c:v>
                </c:pt>
                <c:pt idx="33011">
                  <c:v>0.15651280000000001</c:v>
                </c:pt>
                <c:pt idx="33012">
                  <c:v>0.15626380000000001</c:v>
                </c:pt>
                <c:pt idx="33013">
                  <c:v>0.15590290000000001</c:v>
                </c:pt>
                <c:pt idx="33014">
                  <c:v>0.15567549999999999</c:v>
                </c:pt>
                <c:pt idx="33015">
                  <c:v>0.15542819999999999</c:v>
                </c:pt>
                <c:pt idx="33016">
                  <c:v>0.15506909999999999</c:v>
                </c:pt>
                <c:pt idx="33017">
                  <c:v>0.15482299999999999</c:v>
                </c:pt>
                <c:pt idx="33018">
                  <c:v>0.1545967</c:v>
                </c:pt>
                <c:pt idx="33019">
                  <c:v>0.15423919999999999</c:v>
                </c:pt>
                <c:pt idx="33020">
                  <c:v>0.15399360000000001</c:v>
                </c:pt>
                <c:pt idx="33021">
                  <c:v>0.1537674</c:v>
                </c:pt>
                <c:pt idx="33022">
                  <c:v>0.15341009999999999</c:v>
                </c:pt>
                <c:pt idx="33023">
                  <c:v>0.15316550000000001</c:v>
                </c:pt>
                <c:pt idx="33024">
                  <c:v>0.1528098</c:v>
                </c:pt>
                <c:pt idx="33025">
                  <c:v>0.1525852</c:v>
                </c:pt>
                <c:pt idx="33026">
                  <c:v>0.15234159999999999</c:v>
                </c:pt>
                <c:pt idx="33027">
                  <c:v>0.15198690000000001</c:v>
                </c:pt>
                <c:pt idx="33028">
                  <c:v>0.15187339999999999</c:v>
                </c:pt>
                <c:pt idx="33029">
                  <c:v>0.1515214</c:v>
                </c:pt>
                <c:pt idx="33030">
                  <c:v>0.15116969999999999</c:v>
                </c:pt>
                <c:pt idx="33031">
                  <c:v>0.15105769999999999</c:v>
                </c:pt>
                <c:pt idx="33032">
                  <c:v>0.1507069</c:v>
                </c:pt>
                <c:pt idx="33033">
                  <c:v>0.15035609999999999</c:v>
                </c:pt>
                <c:pt idx="33034">
                  <c:v>0.15011550000000001</c:v>
                </c:pt>
                <c:pt idx="33035">
                  <c:v>0.14989620000000001</c:v>
                </c:pt>
                <c:pt idx="33036">
                  <c:v>0.14954899999999999</c:v>
                </c:pt>
                <c:pt idx="33037">
                  <c:v>0.14920249999999999</c:v>
                </c:pt>
                <c:pt idx="33038">
                  <c:v>0.14909169999999999</c:v>
                </c:pt>
                <c:pt idx="33039">
                  <c:v>0.14874589999999999</c:v>
                </c:pt>
                <c:pt idx="33040">
                  <c:v>0.1485088</c:v>
                </c:pt>
                <c:pt idx="33041">
                  <c:v>0.14829059999999999</c:v>
                </c:pt>
                <c:pt idx="33042">
                  <c:v>0.14794560000000001</c:v>
                </c:pt>
                <c:pt idx="33043">
                  <c:v>0.14770900000000001</c:v>
                </c:pt>
                <c:pt idx="33044">
                  <c:v>0.14749209999999999</c:v>
                </c:pt>
                <c:pt idx="33045">
                  <c:v>0.14715039999999999</c:v>
                </c:pt>
                <c:pt idx="33046">
                  <c:v>0.146809</c:v>
                </c:pt>
                <c:pt idx="33047">
                  <c:v>0.14657490000000001</c:v>
                </c:pt>
                <c:pt idx="33048">
                  <c:v>0.14635880000000001</c:v>
                </c:pt>
                <c:pt idx="33049">
                  <c:v>0.1461247</c:v>
                </c:pt>
                <c:pt idx="33050">
                  <c:v>0.14578450000000001</c:v>
                </c:pt>
                <c:pt idx="33051">
                  <c:v>0.14544460000000001</c:v>
                </c:pt>
                <c:pt idx="33052">
                  <c:v>0.14523030000000001</c:v>
                </c:pt>
                <c:pt idx="33053">
                  <c:v>0.14499880000000001</c:v>
                </c:pt>
                <c:pt idx="33054">
                  <c:v>0.1446634</c:v>
                </c:pt>
                <c:pt idx="33055">
                  <c:v>0.1443286</c:v>
                </c:pt>
                <c:pt idx="33056">
                  <c:v>0.14422180000000001</c:v>
                </c:pt>
                <c:pt idx="33057">
                  <c:v>0.14388880000000001</c:v>
                </c:pt>
                <c:pt idx="33058">
                  <c:v>0.14366080000000001</c:v>
                </c:pt>
                <c:pt idx="33059">
                  <c:v>0.1433285</c:v>
                </c:pt>
                <c:pt idx="33060">
                  <c:v>0.1431183</c:v>
                </c:pt>
                <c:pt idx="33061">
                  <c:v>0.14289089999999999</c:v>
                </c:pt>
                <c:pt idx="33062">
                  <c:v>0.14256070000000001</c:v>
                </c:pt>
                <c:pt idx="33063">
                  <c:v>0.14223189999999999</c:v>
                </c:pt>
                <c:pt idx="33064">
                  <c:v>0.142127</c:v>
                </c:pt>
                <c:pt idx="33065">
                  <c:v>0.14179890000000001</c:v>
                </c:pt>
                <c:pt idx="33066">
                  <c:v>0.14147129999999999</c:v>
                </c:pt>
                <c:pt idx="33067">
                  <c:v>0.14136679999999999</c:v>
                </c:pt>
                <c:pt idx="33068">
                  <c:v>0.14104069999999999</c:v>
                </c:pt>
                <c:pt idx="33069">
                  <c:v>0.1408179</c:v>
                </c:pt>
                <c:pt idx="33070">
                  <c:v>0.1404928</c:v>
                </c:pt>
                <c:pt idx="33071">
                  <c:v>0.14028750000000001</c:v>
                </c:pt>
                <c:pt idx="33072">
                  <c:v>0.14006540000000001</c:v>
                </c:pt>
                <c:pt idx="33073">
                  <c:v>0.1397428</c:v>
                </c:pt>
                <c:pt idx="33074">
                  <c:v>0.13942089999999999</c:v>
                </c:pt>
                <c:pt idx="33075">
                  <c:v>0.13931750000000001</c:v>
                </c:pt>
                <c:pt idx="33076">
                  <c:v>0.13899739999999999</c:v>
                </c:pt>
                <c:pt idx="33077">
                  <c:v>0.13867750000000001</c:v>
                </c:pt>
                <c:pt idx="33078">
                  <c:v>0.13845840000000001</c:v>
                </c:pt>
                <c:pt idx="33079">
                  <c:v>0.13825660000000001</c:v>
                </c:pt>
                <c:pt idx="33080">
                  <c:v>0.13803840000000001</c:v>
                </c:pt>
                <c:pt idx="33081">
                  <c:v>0.13772019999999999</c:v>
                </c:pt>
                <c:pt idx="33082">
                  <c:v>0.13740289999999999</c:v>
                </c:pt>
                <c:pt idx="33083">
                  <c:v>0.13718639999999999</c:v>
                </c:pt>
                <c:pt idx="33084">
                  <c:v>0.13698479999999999</c:v>
                </c:pt>
                <c:pt idx="33085">
                  <c:v>0.1366695</c:v>
                </c:pt>
                <c:pt idx="33086">
                  <c:v>0.13635620000000001</c:v>
                </c:pt>
                <c:pt idx="33087">
                  <c:v>0.136043</c:v>
                </c:pt>
                <c:pt idx="33088">
                  <c:v>0.13573060000000001</c:v>
                </c:pt>
                <c:pt idx="33089">
                  <c:v>0.13551659999999999</c:v>
                </c:pt>
                <c:pt idx="33090">
                  <c:v>0.13531779999999999</c:v>
                </c:pt>
                <c:pt idx="33091">
                  <c:v>0.13500580000000001</c:v>
                </c:pt>
                <c:pt idx="33092">
                  <c:v>0.1346948</c:v>
                </c:pt>
                <c:pt idx="33093">
                  <c:v>0.1343847</c:v>
                </c:pt>
                <c:pt idx="33094">
                  <c:v>0.13407479999999999</c:v>
                </c:pt>
                <c:pt idx="33095">
                  <c:v>0.13376589999999999</c:v>
                </c:pt>
                <c:pt idx="33096">
                  <c:v>0.13345789999999999</c:v>
                </c:pt>
                <c:pt idx="33097">
                  <c:v>0.1331494</c:v>
                </c:pt>
                <c:pt idx="33098">
                  <c:v>0.13305059999999999</c:v>
                </c:pt>
                <c:pt idx="33099">
                  <c:v>0.13274369999999999</c:v>
                </c:pt>
                <c:pt idx="33100">
                  <c:v>0.13243740000000001</c:v>
                </c:pt>
                <c:pt idx="33101">
                  <c:v>0.13213240000000001</c:v>
                </c:pt>
                <c:pt idx="33102">
                  <c:v>0.13192319999999999</c:v>
                </c:pt>
                <c:pt idx="33103">
                  <c:v>0.13161890000000001</c:v>
                </c:pt>
                <c:pt idx="33104">
                  <c:v>0.13131699999999999</c:v>
                </c:pt>
                <c:pt idx="33105">
                  <c:v>0.13122</c:v>
                </c:pt>
                <c:pt idx="33106">
                  <c:v>0.1309178</c:v>
                </c:pt>
                <c:pt idx="33107">
                  <c:v>0.1306155</c:v>
                </c:pt>
                <c:pt idx="33108">
                  <c:v>0.1303146</c:v>
                </c:pt>
                <c:pt idx="33109">
                  <c:v>0.1302179</c:v>
                </c:pt>
                <c:pt idx="33110">
                  <c:v>0.13001090000000001</c:v>
                </c:pt>
                <c:pt idx="33111">
                  <c:v>0.1297104</c:v>
                </c:pt>
                <c:pt idx="33112">
                  <c:v>0.1294112</c:v>
                </c:pt>
                <c:pt idx="33113">
                  <c:v>0.12922149999999999</c:v>
                </c:pt>
                <c:pt idx="33114">
                  <c:v>0.12901760000000001</c:v>
                </c:pt>
                <c:pt idx="33115">
                  <c:v>0.12881409999999999</c:v>
                </c:pt>
                <c:pt idx="33116">
                  <c:v>0.12851599999999999</c:v>
                </c:pt>
                <c:pt idx="33117">
                  <c:v>0.12832660000000001</c:v>
                </c:pt>
                <c:pt idx="33118">
                  <c:v>0.12803020000000001</c:v>
                </c:pt>
                <c:pt idx="33119">
                  <c:v>0.12782840000000001</c:v>
                </c:pt>
                <c:pt idx="33120">
                  <c:v>0.12753310000000001</c:v>
                </c:pt>
                <c:pt idx="33121">
                  <c:v>0.12733149999999999</c:v>
                </c:pt>
                <c:pt idx="33122">
                  <c:v>0.1271436</c:v>
                </c:pt>
                <c:pt idx="33123">
                  <c:v>0.12694269999999999</c:v>
                </c:pt>
                <c:pt idx="33124">
                  <c:v>0.1266497</c:v>
                </c:pt>
                <c:pt idx="33125">
                  <c:v>0.12645029999999999</c:v>
                </c:pt>
                <c:pt idx="33126">
                  <c:v>0.12626399999999999</c:v>
                </c:pt>
                <c:pt idx="33127">
                  <c:v>0.1260645</c:v>
                </c:pt>
                <c:pt idx="33128">
                  <c:v>0.12577350000000001</c:v>
                </c:pt>
                <c:pt idx="33129">
                  <c:v>0.12557499999999999</c:v>
                </c:pt>
                <c:pt idx="33130">
                  <c:v>0.12539</c:v>
                </c:pt>
                <c:pt idx="33131">
                  <c:v>0.125192</c:v>
                </c:pt>
                <c:pt idx="33132">
                  <c:v>0.1249034</c:v>
                </c:pt>
                <c:pt idx="33133">
                  <c:v>0.12481059999999999</c:v>
                </c:pt>
                <c:pt idx="33134">
                  <c:v>0.1245221</c:v>
                </c:pt>
                <c:pt idx="33135">
                  <c:v>0.1243259</c:v>
                </c:pt>
                <c:pt idx="33136">
                  <c:v>0.1240382</c:v>
                </c:pt>
                <c:pt idx="33137">
                  <c:v>0.1238441</c:v>
                </c:pt>
                <c:pt idx="33138">
                  <c:v>0.1236607</c:v>
                </c:pt>
                <c:pt idx="33139">
                  <c:v>0.12346559999999999</c:v>
                </c:pt>
                <c:pt idx="33140">
                  <c:v>0.12318079999999999</c:v>
                </c:pt>
                <c:pt idx="33141">
                  <c:v>0.1228982</c:v>
                </c:pt>
                <c:pt idx="33142">
                  <c:v>0.12280629999999999</c:v>
                </c:pt>
                <c:pt idx="33143">
                  <c:v>0.1225241</c:v>
                </c:pt>
                <c:pt idx="33144">
                  <c:v>0.1223312</c:v>
                </c:pt>
                <c:pt idx="33145">
                  <c:v>0.1220482</c:v>
                </c:pt>
                <c:pt idx="33146">
                  <c:v>0.1218685</c:v>
                </c:pt>
                <c:pt idx="33147">
                  <c:v>0.1216768</c:v>
                </c:pt>
                <c:pt idx="33148">
                  <c:v>0.121396</c:v>
                </c:pt>
                <c:pt idx="33149">
                  <c:v>0.1212042</c:v>
                </c:pt>
                <c:pt idx="33150">
                  <c:v>0.1210258</c:v>
                </c:pt>
                <c:pt idx="33151">
                  <c:v>0.12083530000000001</c:v>
                </c:pt>
                <c:pt idx="33152">
                  <c:v>0.1205567</c:v>
                </c:pt>
                <c:pt idx="33153">
                  <c:v>0.1203666</c:v>
                </c:pt>
                <c:pt idx="33154">
                  <c:v>0.1200883</c:v>
                </c:pt>
                <c:pt idx="33155">
                  <c:v>0.11999840000000001</c:v>
                </c:pt>
                <c:pt idx="33156">
                  <c:v>0.1197216</c:v>
                </c:pt>
                <c:pt idx="33157">
                  <c:v>0.1195321</c:v>
                </c:pt>
                <c:pt idx="33158">
                  <c:v>0.11925760000000001</c:v>
                </c:pt>
                <c:pt idx="33159">
                  <c:v>0.1189833</c:v>
                </c:pt>
                <c:pt idx="33160">
                  <c:v>0.11889520000000001</c:v>
                </c:pt>
                <c:pt idx="33161">
                  <c:v>0.1187082</c:v>
                </c:pt>
                <c:pt idx="33162">
                  <c:v>0.1184346</c:v>
                </c:pt>
                <c:pt idx="33163">
                  <c:v>0.1183461</c:v>
                </c:pt>
                <c:pt idx="33164">
                  <c:v>0.1180737</c:v>
                </c:pt>
                <c:pt idx="33165">
                  <c:v>0.1178873</c:v>
                </c:pt>
                <c:pt idx="33166">
                  <c:v>0.1176161</c:v>
                </c:pt>
                <c:pt idx="33167">
                  <c:v>0.11752840000000001</c:v>
                </c:pt>
                <c:pt idx="33168">
                  <c:v>0.1172574</c:v>
                </c:pt>
                <c:pt idx="33169">
                  <c:v>0.1170726</c:v>
                </c:pt>
                <c:pt idx="33170">
                  <c:v>0.1168025</c:v>
                </c:pt>
                <c:pt idx="33171">
                  <c:v>0.1167146</c:v>
                </c:pt>
                <c:pt idx="33172">
                  <c:v>0.11644599999999999</c:v>
                </c:pt>
                <c:pt idx="33173">
                  <c:v>0.1162628</c:v>
                </c:pt>
                <c:pt idx="33174">
                  <c:v>0.1159944</c:v>
                </c:pt>
                <c:pt idx="33175">
                  <c:v>0.1159072</c:v>
                </c:pt>
                <c:pt idx="33176">
                  <c:v>0.1156406</c:v>
                </c:pt>
                <c:pt idx="33177">
                  <c:v>0.11545859999999999</c:v>
                </c:pt>
                <c:pt idx="33178">
                  <c:v>0.1151928</c:v>
                </c:pt>
                <c:pt idx="33179">
                  <c:v>0.1151061</c:v>
                </c:pt>
                <c:pt idx="33180">
                  <c:v>0.1148406</c:v>
                </c:pt>
                <c:pt idx="33181">
                  <c:v>0.11465980000000001</c:v>
                </c:pt>
                <c:pt idx="33182">
                  <c:v>0.1143956</c:v>
                </c:pt>
                <c:pt idx="33183">
                  <c:v>0.1143101</c:v>
                </c:pt>
                <c:pt idx="33184">
                  <c:v>0.11413040000000001</c:v>
                </c:pt>
                <c:pt idx="33185">
                  <c:v>0.113869</c:v>
                </c:pt>
                <c:pt idx="33186">
                  <c:v>0.1136904</c:v>
                </c:pt>
                <c:pt idx="33187">
                  <c:v>0.11342960000000001</c:v>
                </c:pt>
                <c:pt idx="33188">
                  <c:v>0.1133436</c:v>
                </c:pt>
                <c:pt idx="33189">
                  <c:v>0.11308169999999999</c:v>
                </c:pt>
                <c:pt idx="33190">
                  <c:v>0.1129032</c:v>
                </c:pt>
                <c:pt idx="33191">
                  <c:v>0.11264250000000001</c:v>
                </c:pt>
                <c:pt idx="33192">
                  <c:v>0.1124748</c:v>
                </c:pt>
                <c:pt idx="33193">
                  <c:v>0.1122971</c:v>
                </c:pt>
                <c:pt idx="33194">
                  <c:v>0.1120377</c:v>
                </c:pt>
                <c:pt idx="33195">
                  <c:v>0.1118611</c:v>
                </c:pt>
                <c:pt idx="33196">
                  <c:v>0.1117774</c:v>
                </c:pt>
                <c:pt idx="33197">
                  <c:v>0.1115182</c:v>
                </c:pt>
                <c:pt idx="33198">
                  <c:v>0.11134239999999999</c:v>
                </c:pt>
                <c:pt idx="33199">
                  <c:v>0.11108510000000001</c:v>
                </c:pt>
                <c:pt idx="33200">
                  <c:v>0.11100110000000001</c:v>
                </c:pt>
                <c:pt idx="33201">
                  <c:v>0.11074440000000001</c:v>
                </c:pt>
                <c:pt idx="33202">
                  <c:v>0.1105698</c:v>
                </c:pt>
                <c:pt idx="33203">
                  <c:v>0.1103138</c:v>
                </c:pt>
                <c:pt idx="33204">
                  <c:v>0.11022999999999999</c:v>
                </c:pt>
                <c:pt idx="33205">
                  <c:v>0.1099748</c:v>
                </c:pt>
                <c:pt idx="33206">
                  <c:v>0.1098005</c:v>
                </c:pt>
                <c:pt idx="33207">
                  <c:v>0.1095463</c:v>
                </c:pt>
                <c:pt idx="33208">
                  <c:v>0.1094642</c:v>
                </c:pt>
                <c:pt idx="33209">
                  <c:v>0.10921019999999999</c:v>
                </c:pt>
                <c:pt idx="33210">
                  <c:v>0.1090377</c:v>
                </c:pt>
                <c:pt idx="33211">
                  <c:v>0.10886510000000001</c:v>
                </c:pt>
                <c:pt idx="33212">
                  <c:v>0.1087027</c:v>
                </c:pt>
                <c:pt idx="33213">
                  <c:v>0.1085303</c:v>
                </c:pt>
                <c:pt idx="33214">
                  <c:v>0.10827870000000001</c:v>
                </c:pt>
                <c:pt idx="33215">
                  <c:v>0.10810699999999999</c:v>
                </c:pt>
                <c:pt idx="33216">
                  <c:v>0.1078568</c:v>
                </c:pt>
                <c:pt idx="33217">
                  <c:v>0.1077751</c:v>
                </c:pt>
                <c:pt idx="33218">
                  <c:v>0.10760459999999999</c:v>
                </c:pt>
                <c:pt idx="33219">
                  <c:v>0.1073548</c:v>
                </c:pt>
                <c:pt idx="33220">
                  <c:v>0.1071049</c:v>
                </c:pt>
                <c:pt idx="33221">
                  <c:v>0.1069354</c:v>
                </c:pt>
                <c:pt idx="33222">
                  <c:v>0.1067763</c:v>
                </c:pt>
                <c:pt idx="33223">
                  <c:v>0.1066067</c:v>
                </c:pt>
                <c:pt idx="33224">
                  <c:v>0.1064375</c:v>
                </c:pt>
                <c:pt idx="33225">
                  <c:v>0.1061909</c:v>
                </c:pt>
                <c:pt idx="33226">
                  <c:v>0.1061116</c:v>
                </c:pt>
                <c:pt idx="33227">
                  <c:v>0.1058655</c:v>
                </c:pt>
                <c:pt idx="33228">
                  <c:v>0.1056985</c:v>
                </c:pt>
                <c:pt idx="33229">
                  <c:v>0.1054539</c:v>
                </c:pt>
                <c:pt idx="33230">
                  <c:v>0.1053746</c:v>
                </c:pt>
                <c:pt idx="33231">
                  <c:v>0.1052073</c:v>
                </c:pt>
                <c:pt idx="33232">
                  <c:v>0.1049631</c:v>
                </c:pt>
                <c:pt idx="33233">
                  <c:v>0.1047964</c:v>
                </c:pt>
                <c:pt idx="33234">
                  <c:v>0.10463939999999999</c:v>
                </c:pt>
                <c:pt idx="33235">
                  <c:v>0.1044723</c:v>
                </c:pt>
                <c:pt idx="33236">
                  <c:v>0.10430540000000001</c:v>
                </c:pt>
                <c:pt idx="33237">
                  <c:v>0.10406319999999999</c:v>
                </c:pt>
                <c:pt idx="33238">
                  <c:v>0.1039851</c:v>
                </c:pt>
                <c:pt idx="33239">
                  <c:v>0.1037433</c:v>
                </c:pt>
                <c:pt idx="33240">
                  <c:v>0.1035782</c:v>
                </c:pt>
                <c:pt idx="33241">
                  <c:v>0.10333630000000001</c:v>
                </c:pt>
                <c:pt idx="33242">
                  <c:v>0.10317170000000001</c:v>
                </c:pt>
                <c:pt idx="33243">
                  <c:v>0.1030181</c:v>
                </c:pt>
                <c:pt idx="33244">
                  <c:v>0.1028539</c:v>
                </c:pt>
                <c:pt idx="33245">
                  <c:v>0.1026141</c:v>
                </c:pt>
                <c:pt idx="33246">
                  <c:v>0.1024509</c:v>
                </c:pt>
                <c:pt idx="33247">
                  <c:v>0.102298</c:v>
                </c:pt>
                <c:pt idx="33248">
                  <c:v>0.1021349</c:v>
                </c:pt>
                <c:pt idx="33249">
                  <c:v>0.1018979</c:v>
                </c:pt>
                <c:pt idx="33250">
                  <c:v>0.10173550000000001</c:v>
                </c:pt>
                <c:pt idx="33251">
                  <c:v>0.1016586</c:v>
                </c:pt>
                <c:pt idx="33252">
                  <c:v>0.1014221</c:v>
                </c:pt>
                <c:pt idx="33253">
                  <c:v>0.10126</c:v>
                </c:pt>
                <c:pt idx="33254">
                  <c:v>0.1010229</c:v>
                </c:pt>
                <c:pt idx="33255">
                  <c:v>0.1009458</c:v>
                </c:pt>
                <c:pt idx="33256">
                  <c:v>0.1007103</c:v>
                </c:pt>
                <c:pt idx="33257">
                  <c:v>0.10055</c:v>
                </c:pt>
                <c:pt idx="33258">
                  <c:v>0.10031619999999999</c:v>
                </c:pt>
                <c:pt idx="33259">
                  <c:v>0.1001563</c:v>
                </c:pt>
                <c:pt idx="33260">
                  <c:v>0.10008019999999999</c:v>
                </c:pt>
                <c:pt idx="33261">
                  <c:v>9.9846959999999998E-2</c:v>
                </c:pt>
                <c:pt idx="33262">
                  <c:v>9.9687680000000001E-2</c:v>
                </c:pt>
                <c:pt idx="33263">
                  <c:v>9.9529019999999996E-2</c:v>
                </c:pt>
                <c:pt idx="33264">
                  <c:v>9.9296690000000007E-2</c:v>
                </c:pt>
                <c:pt idx="33265">
                  <c:v>9.9221619999999996E-2</c:v>
                </c:pt>
                <c:pt idx="33266">
                  <c:v>9.8990529999999993E-2</c:v>
                </c:pt>
                <c:pt idx="33267">
                  <c:v>9.8833660000000004E-2</c:v>
                </c:pt>
                <c:pt idx="33268">
                  <c:v>9.8677379999999995E-2</c:v>
                </c:pt>
                <c:pt idx="33269">
                  <c:v>9.8529690000000003E-2</c:v>
                </c:pt>
                <c:pt idx="33270">
                  <c:v>9.8372539999999994E-2</c:v>
                </c:pt>
                <c:pt idx="33271">
                  <c:v>9.8143010000000003E-2</c:v>
                </c:pt>
                <c:pt idx="33272">
                  <c:v>9.7986809999999994E-2</c:v>
                </c:pt>
                <c:pt idx="33273">
                  <c:v>9.7831310000000005E-2</c:v>
                </c:pt>
                <c:pt idx="33274">
                  <c:v>9.7684750000000001E-2</c:v>
                </c:pt>
                <c:pt idx="33275">
                  <c:v>9.7528799999999999E-2</c:v>
                </c:pt>
                <c:pt idx="33276">
                  <c:v>9.7372959999999995E-2</c:v>
                </c:pt>
                <c:pt idx="33277">
                  <c:v>9.7145010000000004E-2</c:v>
                </c:pt>
                <c:pt idx="33278">
                  <c:v>9.7070500000000004E-2</c:v>
                </c:pt>
                <c:pt idx="33279">
                  <c:v>9.6844310000000003E-2</c:v>
                </c:pt>
                <c:pt idx="33280">
                  <c:v>9.6689529999999996E-2</c:v>
                </c:pt>
                <c:pt idx="33281">
                  <c:v>9.6464069999999999E-2</c:v>
                </c:pt>
                <c:pt idx="33282">
                  <c:v>9.6390190000000001E-2</c:v>
                </c:pt>
                <c:pt idx="33283">
                  <c:v>9.6164929999999996E-2</c:v>
                </c:pt>
                <c:pt idx="33284">
                  <c:v>9.6011840000000001E-2</c:v>
                </c:pt>
                <c:pt idx="33285">
                  <c:v>9.5788079999999998E-2</c:v>
                </c:pt>
                <c:pt idx="33286">
                  <c:v>9.5635040000000004E-2</c:v>
                </c:pt>
                <c:pt idx="33287">
                  <c:v>9.5483390000000001E-2</c:v>
                </c:pt>
                <c:pt idx="33288">
                  <c:v>9.5340220000000003E-2</c:v>
                </c:pt>
                <c:pt idx="33289">
                  <c:v>9.5189339999999997E-2</c:v>
                </c:pt>
                <c:pt idx="33290">
                  <c:v>9.5038059999999994E-2</c:v>
                </c:pt>
                <c:pt idx="33291">
                  <c:v>9.4886780000000004E-2</c:v>
                </c:pt>
                <c:pt idx="33292">
                  <c:v>9.4814540000000003E-2</c:v>
                </c:pt>
                <c:pt idx="33293">
                  <c:v>9.4591800000000004E-2</c:v>
                </c:pt>
                <c:pt idx="33294">
                  <c:v>9.4440419999999997E-2</c:v>
                </c:pt>
                <c:pt idx="33295">
                  <c:v>9.4288880000000005E-2</c:v>
                </c:pt>
                <c:pt idx="33296">
                  <c:v>9.4145510000000002E-2</c:v>
                </c:pt>
                <c:pt idx="33297">
                  <c:v>9.3994720000000004E-2</c:v>
                </c:pt>
                <c:pt idx="33298">
                  <c:v>9.3844810000000001E-2</c:v>
                </c:pt>
                <c:pt idx="33299">
                  <c:v>9.3624639999999995E-2</c:v>
                </c:pt>
                <c:pt idx="33300">
                  <c:v>9.347374E-2</c:v>
                </c:pt>
                <c:pt idx="33301">
                  <c:v>9.333176E-2</c:v>
                </c:pt>
                <c:pt idx="33302">
                  <c:v>9.3182950000000001E-2</c:v>
                </c:pt>
                <c:pt idx="33303">
                  <c:v>9.3033260000000007E-2</c:v>
                </c:pt>
                <c:pt idx="33304">
                  <c:v>9.2814339999999995E-2</c:v>
                </c:pt>
                <c:pt idx="33305">
                  <c:v>9.2742469999999994E-2</c:v>
                </c:pt>
                <c:pt idx="33306">
                  <c:v>9.2523869999999994E-2</c:v>
                </c:pt>
                <c:pt idx="33307">
                  <c:v>9.2306600000000003E-2</c:v>
                </c:pt>
                <c:pt idx="33308">
                  <c:v>9.2159469999999993E-2</c:v>
                </c:pt>
                <c:pt idx="33309">
                  <c:v>9.1944910000000005E-2</c:v>
                </c:pt>
                <c:pt idx="33310">
                  <c:v>9.1875609999999996E-2</c:v>
                </c:pt>
                <c:pt idx="33311">
                  <c:v>9.1662049999999995E-2</c:v>
                </c:pt>
                <c:pt idx="33312">
                  <c:v>9.1516139999999996E-2</c:v>
                </c:pt>
                <c:pt idx="33313">
                  <c:v>9.1303419999999996E-2</c:v>
                </c:pt>
                <c:pt idx="33314">
                  <c:v>9.1158089999999997E-2</c:v>
                </c:pt>
                <c:pt idx="33315">
                  <c:v>9.1089160000000002E-2</c:v>
                </c:pt>
                <c:pt idx="33316">
                  <c:v>9.0877360000000004E-2</c:v>
                </c:pt>
                <c:pt idx="33317">
                  <c:v>9.0733339999999996E-2</c:v>
                </c:pt>
                <c:pt idx="33318">
                  <c:v>9.0521309999999994E-2</c:v>
                </c:pt>
                <c:pt idx="33319">
                  <c:v>9.0452160000000004E-2</c:v>
                </c:pt>
                <c:pt idx="33320">
                  <c:v>9.0308089999999994E-2</c:v>
                </c:pt>
                <c:pt idx="33321">
                  <c:v>9.0096990000000002E-2</c:v>
                </c:pt>
                <c:pt idx="33322">
                  <c:v>8.9954000000000006E-2</c:v>
                </c:pt>
                <c:pt idx="33323">
                  <c:v>8.9744740000000003E-2</c:v>
                </c:pt>
                <c:pt idx="33324">
                  <c:v>8.9602689999999999E-2</c:v>
                </c:pt>
                <c:pt idx="33325">
                  <c:v>8.9535030000000002E-2</c:v>
                </c:pt>
                <c:pt idx="33326">
                  <c:v>8.9327509999999999E-2</c:v>
                </c:pt>
                <c:pt idx="33327">
                  <c:v>8.918653E-2</c:v>
                </c:pt>
                <c:pt idx="33328">
                  <c:v>8.9045899999999997E-2</c:v>
                </c:pt>
                <c:pt idx="33329">
                  <c:v>8.8838260000000002E-2</c:v>
                </c:pt>
                <c:pt idx="33330">
                  <c:v>8.8770070000000006E-2</c:v>
                </c:pt>
                <c:pt idx="33331">
                  <c:v>8.8563740000000002E-2</c:v>
                </c:pt>
                <c:pt idx="33332">
                  <c:v>8.8423399999999999E-2</c:v>
                </c:pt>
                <c:pt idx="33333">
                  <c:v>8.8283189999999997E-2</c:v>
                </c:pt>
                <c:pt idx="33334">
                  <c:v>8.8078690000000001E-2</c:v>
                </c:pt>
                <c:pt idx="33335">
                  <c:v>8.7940489999999996E-2</c:v>
                </c:pt>
                <c:pt idx="33336">
                  <c:v>8.7809719999999994E-2</c:v>
                </c:pt>
                <c:pt idx="33337">
                  <c:v>8.7670990000000004E-2</c:v>
                </c:pt>
                <c:pt idx="33338">
                  <c:v>8.7532659999999998E-2</c:v>
                </c:pt>
                <c:pt idx="33339">
                  <c:v>8.7330469999999993E-2</c:v>
                </c:pt>
                <c:pt idx="33340">
                  <c:v>8.7192930000000002E-2</c:v>
                </c:pt>
                <c:pt idx="33341">
                  <c:v>8.6992280000000005E-2</c:v>
                </c:pt>
                <c:pt idx="33342">
                  <c:v>8.6926809999999993E-2</c:v>
                </c:pt>
                <c:pt idx="33343">
                  <c:v>8.6790859999999997E-2</c:v>
                </c:pt>
                <c:pt idx="33344">
                  <c:v>8.6593779999999995E-2</c:v>
                </c:pt>
                <c:pt idx="33345">
                  <c:v>8.6458610000000005E-2</c:v>
                </c:pt>
                <c:pt idx="33346">
                  <c:v>8.6332000000000006E-2</c:v>
                </c:pt>
                <c:pt idx="33347">
                  <c:v>8.6197360000000001E-2</c:v>
                </c:pt>
                <c:pt idx="33348">
                  <c:v>8.600025E-2</c:v>
                </c:pt>
                <c:pt idx="33349">
                  <c:v>8.5866090000000006E-2</c:v>
                </c:pt>
                <c:pt idx="33350">
                  <c:v>8.573132E-2</c:v>
                </c:pt>
                <c:pt idx="33351">
                  <c:v>8.5605390000000003E-2</c:v>
                </c:pt>
                <c:pt idx="33352">
                  <c:v>8.5471259999999993E-2</c:v>
                </c:pt>
                <c:pt idx="33353">
                  <c:v>8.5276379999999999E-2</c:v>
                </c:pt>
                <c:pt idx="33354">
                  <c:v>8.5143280000000002E-2</c:v>
                </c:pt>
                <c:pt idx="33355">
                  <c:v>8.4949440000000001E-2</c:v>
                </c:pt>
                <c:pt idx="33356">
                  <c:v>8.4816660000000002E-2</c:v>
                </c:pt>
                <c:pt idx="33357">
                  <c:v>8.4692470000000006E-2</c:v>
                </c:pt>
                <c:pt idx="33358">
                  <c:v>8.4559780000000001E-2</c:v>
                </c:pt>
                <c:pt idx="33359">
                  <c:v>8.4426950000000001E-2</c:v>
                </c:pt>
                <c:pt idx="33360">
                  <c:v>8.4233559999999999E-2</c:v>
                </c:pt>
                <c:pt idx="33361">
                  <c:v>8.4101999999999996E-2</c:v>
                </c:pt>
                <c:pt idx="33362">
                  <c:v>8.4039050000000004E-2</c:v>
                </c:pt>
                <c:pt idx="33363">
                  <c:v>8.3848179999999994E-2</c:v>
                </c:pt>
                <c:pt idx="33364">
                  <c:v>8.3717219999999995E-2</c:v>
                </c:pt>
                <c:pt idx="33365">
                  <c:v>8.35867E-2</c:v>
                </c:pt>
                <c:pt idx="33366">
                  <c:v>8.3396449999999997E-2</c:v>
                </c:pt>
                <c:pt idx="33367">
                  <c:v>8.3334679999999994E-2</c:v>
                </c:pt>
                <c:pt idx="33368">
                  <c:v>8.3205150000000005E-2</c:v>
                </c:pt>
                <c:pt idx="33369">
                  <c:v>8.3017499999999994E-2</c:v>
                </c:pt>
                <c:pt idx="33370">
                  <c:v>8.2888240000000002E-2</c:v>
                </c:pt>
                <c:pt idx="33371">
                  <c:v>8.2827100000000001E-2</c:v>
                </c:pt>
                <c:pt idx="33372">
                  <c:v>8.2637189999999999E-2</c:v>
                </c:pt>
                <c:pt idx="33373">
                  <c:v>8.2507200000000003E-2</c:v>
                </c:pt>
                <c:pt idx="33374">
                  <c:v>8.2318939999999993E-2</c:v>
                </c:pt>
                <c:pt idx="33375">
                  <c:v>8.2189990000000004E-2</c:v>
                </c:pt>
                <c:pt idx="33376">
                  <c:v>8.2127560000000002E-2</c:v>
                </c:pt>
                <c:pt idx="33377">
                  <c:v>8.194034E-2</c:v>
                </c:pt>
                <c:pt idx="33378">
                  <c:v>8.1812430000000005E-2</c:v>
                </c:pt>
                <c:pt idx="33379">
                  <c:v>8.1685220000000003E-2</c:v>
                </c:pt>
                <c:pt idx="33380">
                  <c:v>8.1500349999999999E-2</c:v>
                </c:pt>
                <c:pt idx="33381">
                  <c:v>8.1440869999999999E-2</c:v>
                </c:pt>
                <c:pt idx="33382">
                  <c:v>8.1314020000000001E-2</c:v>
                </c:pt>
                <c:pt idx="33383">
                  <c:v>8.1129939999999998E-2</c:v>
                </c:pt>
                <c:pt idx="33384">
                  <c:v>8.1004000000000007E-2</c:v>
                </c:pt>
                <c:pt idx="33385">
                  <c:v>8.0877959999999999E-2</c:v>
                </c:pt>
                <c:pt idx="33386">
                  <c:v>8.0817879999999995E-2</c:v>
                </c:pt>
                <c:pt idx="33387">
                  <c:v>8.0635200000000004E-2</c:v>
                </c:pt>
                <c:pt idx="33388">
                  <c:v>8.0510310000000002E-2</c:v>
                </c:pt>
                <c:pt idx="33389">
                  <c:v>8.0385620000000005E-2</c:v>
                </c:pt>
                <c:pt idx="33390">
                  <c:v>8.0261470000000001E-2</c:v>
                </c:pt>
                <c:pt idx="33391">
                  <c:v>8.0136949999999998E-2</c:v>
                </c:pt>
                <c:pt idx="33392">
                  <c:v>7.9954650000000002E-2</c:v>
                </c:pt>
                <c:pt idx="33393">
                  <c:v>7.9831020000000003E-2</c:v>
                </c:pt>
                <c:pt idx="33394">
                  <c:v>7.9708100000000004E-2</c:v>
                </c:pt>
                <c:pt idx="33395">
                  <c:v>7.9585199999999995E-2</c:v>
                </c:pt>
                <c:pt idx="33396">
                  <c:v>7.952563E-2</c:v>
                </c:pt>
                <c:pt idx="33397">
                  <c:v>7.940179E-2</c:v>
                </c:pt>
                <c:pt idx="33398">
                  <c:v>7.9277299999999995E-2</c:v>
                </c:pt>
                <c:pt idx="33399">
                  <c:v>7.9093609999999995E-2</c:v>
                </c:pt>
                <c:pt idx="33400">
                  <c:v>7.8969739999999997E-2</c:v>
                </c:pt>
                <c:pt idx="33401">
                  <c:v>7.884642E-2</c:v>
                </c:pt>
                <c:pt idx="33402">
                  <c:v>7.8786019999999998E-2</c:v>
                </c:pt>
                <c:pt idx="33403">
                  <c:v>7.8662590000000004E-2</c:v>
                </c:pt>
                <c:pt idx="33404">
                  <c:v>7.8538369999999996E-2</c:v>
                </c:pt>
                <c:pt idx="33405">
                  <c:v>7.8354679999999996E-2</c:v>
                </c:pt>
                <c:pt idx="33406">
                  <c:v>7.8293559999999998E-2</c:v>
                </c:pt>
                <c:pt idx="33407">
                  <c:v>7.8169059999999999E-2</c:v>
                </c:pt>
                <c:pt idx="33408">
                  <c:v>7.7986059999999996E-2</c:v>
                </c:pt>
                <c:pt idx="33409">
                  <c:v>7.7862429999999996E-2</c:v>
                </c:pt>
                <c:pt idx="33410">
                  <c:v>7.7739619999999995E-2</c:v>
                </c:pt>
                <c:pt idx="33411">
                  <c:v>7.7620120000000001E-2</c:v>
                </c:pt>
                <c:pt idx="33412">
                  <c:v>7.7496339999999997E-2</c:v>
                </c:pt>
                <c:pt idx="33413">
                  <c:v>7.7373380000000005E-2</c:v>
                </c:pt>
                <c:pt idx="33414">
                  <c:v>7.7191280000000001E-2</c:v>
                </c:pt>
                <c:pt idx="33415">
                  <c:v>7.7068429999999993E-2</c:v>
                </c:pt>
                <c:pt idx="33416">
                  <c:v>7.7009190000000005E-2</c:v>
                </c:pt>
                <c:pt idx="33417">
                  <c:v>7.6888319999999996E-2</c:v>
                </c:pt>
                <c:pt idx="33418">
                  <c:v>7.6707919999999999E-2</c:v>
                </c:pt>
                <c:pt idx="33419">
                  <c:v>7.6586109999999999E-2</c:v>
                </c:pt>
                <c:pt idx="33420">
                  <c:v>7.6463909999999996E-2</c:v>
                </c:pt>
                <c:pt idx="33421">
                  <c:v>7.6346520000000001E-2</c:v>
                </c:pt>
                <c:pt idx="33422">
                  <c:v>7.622553E-2</c:v>
                </c:pt>
                <c:pt idx="33423">
                  <c:v>7.6105720000000002E-2</c:v>
                </c:pt>
                <c:pt idx="33424">
                  <c:v>7.5928839999999997E-2</c:v>
                </c:pt>
                <c:pt idx="33425">
                  <c:v>7.5808239999999999E-2</c:v>
                </c:pt>
                <c:pt idx="33426">
                  <c:v>7.5631740000000003E-2</c:v>
                </c:pt>
                <c:pt idx="33427">
                  <c:v>7.551252E-2</c:v>
                </c:pt>
                <c:pt idx="33428">
                  <c:v>7.5454320000000005E-2</c:v>
                </c:pt>
                <c:pt idx="33429">
                  <c:v>7.5335780000000005E-2</c:v>
                </c:pt>
                <c:pt idx="33430">
                  <c:v>7.5160299999999999E-2</c:v>
                </c:pt>
                <c:pt idx="33431">
                  <c:v>7.5041700000000003E-2</c:v>
                </c:pt>
                <c:pt idx="33432">
                  <c:v>7.4922920000000004E-2</c:v>
                </c:pt>
                <c:pt idx="33433">
                  <c:v>7.4749159999999995E-2</c:v>
                </c:pt>
                <c:pt idx="33434">
                  <c:v>7.4631879999999998E-2</c:v>
                </c:pt>
                <c:pt idx="33435">
                  <c:v>7.4573879999999995E-2</c:v>
                </c:pt>
                <c:pt idx="33436">
                  <c:v>7.4399599999999996E-2</c:v>
                </c:pt>
                <c:pt idx="33437">
                  <c:v>7.4282689999999998E-2</c:v>
                </c:pt>
                <c:pt idx="33438">
                  <c:v>7.4165919999999996E-2</c:v>
                </c:pt>
                <c:pt idx="33439">
                  <c:v>7.3992429999999998E-2</c:v>
                </c:pt>
                <c:pt idx="33440">
                  <c:v>7.3875880000000005E-2</c:v>
                </c:pt>
                <c:pt idx="33441">
                  <c:v>7.381778E-2</c:v>
                </c:pt>
                <c:pt idx="33442">
                  <c:v>7.3701020000000006E-2</c:v>
                </c:pt>
                <c:pt idx="33443">
                  <c:v>7.3528940000000001E-2</c:v>
                </c:pt>
                <c:pt idx="33444">
                  <c:v>7.3412320000000003E-2</c:v>
                </c:pt>
                <c:pt idx="33445">
                  <c:v>7.329542E-2</c:v>
                </c:pt>
                <c:pt idx="33446">
                  <c:v>7.3239440000000003E-2</c:v>
                </c:pt>
                <c:pt idx="33447">
                  <c:v>7.3068789999999995E-2</c:v>
                </c:pt>
                <c:pt idx="33448">
                  <c:v>7.2953100000000007E-2</c:v>
                </c:pt>
                <c:pt idx="33449">
                  <c:v>7.2781449999999998E-2</c:v>
                </c:pt>
                <c:pt idx="33450">
                  <c:v>7.2665339999999995E-2</c:v>
                </c:pt>
                <c:pt idx="33451">
                  <c:v>7.2550100000000006E-2</c:v>
                </c:pt>
                <c:pt idx="33452">
                  <c:v>7.243832E-2</c:v>
                </c:pt>
                <c:pt idx="33453">
                  <c:v>7.2323280000000004E-2</c:v>
                </c:pt>
                <c:pt idx="33454">
                  <c:v>7.2208939999999999E-2</c:v>
                </c:pt>
                <c:pt idx="33455">
                  <c:v>7.2039939999999997E-2</c:v>
                </c:pt>
                <c:pt idx="33456">
                  <c:v>7.1924310000000005E-2</c:v>
                </c:pt>
                <c:pt idx="33457">
                  <c:v>7.1868119999999994E-2</c:v>
                </c:pt>
                <c:pt idx="33458">
                  <c:v>7.1700059999999996E-2</c:v>
                </c:pt>
                <c:pt idx="33459">
                  <c:v>7.1585940000000001E-2</c:v>
                </c:pt>
                <c:pt idx="33460">
                  <c:v>7.1471889999999996E-2</c:v>
                </c:pt>
                <c:pt idx="33461">
                  <c:v>7.13033E-2</c:v>
                </c:pt>
                <c:pt idx="33462">
                  <c:v>7.1247569999999996E-2</c:v>
                </c:pt>
                <c:pt idx="33463">
                  <c:v>7.1133660000000001E-2</c:v>
                </c:pt>
                <c:pt idx="33464">
                  <c:v>7.0965390000000003E-2</c:v>
                </c:pt>
                <c:pt idx="33465">
                  <c:v>7.0851780000000003E-2</c:v>
                </c:pt>
                <c:pt idx="33466">
                  <c:v>7.0738049999999997E-2</c:v>
                </c:pt>
                <c:pt idx="33467">
                  <c:v>7.0681569999999999E-2</c:v>
                </c:pt>
                <c:pt idx="33468">
                  <c:v>7.0514510000000002E-2</c:v>
                </c:pt>
                <c:pt idx="33469">
                  <c:v>7.0400710000000005E-2</c:v>
                </c:pt>
                <c:pt idx="33470">
                  <c:v>7.0287059999999998E-2</c:v>
                </c:pt>
                <c:pt idx="33471">
                  <c:v>7.0121649999999994E-2</c:v>
                </c:pt>
                <c:pt idx="33472">
                  <c:v>7.0066459999999997E-2</c:v>
                </c:pt>
                <c:pt idx="33473">
                  <c:v>6.995403E-2</c:v>
                </c:pt>
                <c:pt idx="33474">
                  <c:v>6.9788740000000002E-2</c:v>
                </c:pt>
                <c:pt idx="33475">
                  <c:v>6.9676650000000007E-2</c:v>
                </c:pt>
                <c:pt idx="33476">
                  <c:v>6.956416E-2</c:v>
                </c:pt>
                <c:pt idx="33477">
                  <c:v>6.9399470000000005E-2</c:v>
                </c:pt>
                <c:pt idx="33478">
                  <c:v>6.9345550000000006E-2</c:v>
                </c:pt>
                <c:pt idx="33479">
                  <c:v>6.9233859999999994E-2</c:v>
                </c:pt>
                <c:pt idx="33480">
                  <c:v>6.9070800000000002E-2</c:v>
                </c:pt>
                <c:pt idx="33481">
                  <c:v>6.8959660000000006E-2</c:v>
                </c:pt>
                <c:pt idx="33482">
                  <c:v>6.8847749999999999E-2</c:v>
                </c:pt>
                <c:pt idx="33483">
                  <c:v>6.8741159999999996E-2</c:v>
                </c:pt>
                <c:pt idx="33484">
                  <c:v>6.8630280000000002E-2</c:v>
                </c:pt>
                <c:pt idx="33485">
                  <c:v>6.8520280000000003E-2</c:v>
                </c:pt>
                <c:pt idx="33486">
                  <c:v>6.8358920000000004E-2</c:v>
                </c:pt>
                <c:pt idx="33487">
                  <c:v>6.8248500000000004E-2</c:v>
                </c:pt>
                <c:pt idx="33488">
                  <c:v>6.8195160000000005E-2</c:v>
                </c:pt>
                <c:pt idx="33489">
                  <c:v>6.8084720000000001E-2</c:v>
                </c:pt>
                <c:pt idx="33490">
                  <c:v>6.7924020000000002E-2</c:v>
                </c:pt>
                <c:pt idx="33491">
                  <c:v>6.7813999999999999E-2</c:v>
                </c:pt>
                <c:pt idx="33492">
                  <c:v>6.7704399999999998E-2</c:v>
                </c:pt>
                <c:pt idx="33493">
                  <c:v>6.7594719999999997E-2</c:v>
                </c:pt>
                <c:pt idx="33494">
                  <c:v>6.7489779999999999E-2</c:v>
                </c:pt>
                <c:pt idx="33495">
                  <c:v>6.7380099999999998E-2</c:v>
                </c:pt>
                <c:pt idx="33496">
                  <c:v>6.7272120000000005E-2</c:v>
                </c:pt>
                <c:pt idx="33497">
                  <c:v>6.7113110000000004E-2</c:v>
                </c:pt>
                <c:pt idx="33498">
                  <c:v>6.7004369999999994E-2</c:v>
                </c:pt>
                <c:pt idx="33499">
                  <c:v>6.6895540000000003E-2</c:v>
                </c:pt>
                <c:pt idx="33500">
                  <c:v>6.6791530000000002E-2</c:v>
                </c:pt>
                <c:pt idx="33501">
                  <c:v>6.6682939999999996E-2</c:v>
                </c:pt>
                <c:pt idx="33502">
                  <c:v>6.6575469999999998E-2</c:v>
                </c:pt>
                <c:pt idx="33503">
                  <c:v>6.6417080000000003E-2</c:v>
                </c:pt>
                <c:pt idx="33504">
                  <c:v>6.6309300000000002E-2</c:v>
                </c:pt>
                <c:pt idx="33505">
                  <c:v>6.6202159999999996E-2</c:v>
                </c:pt>
                <c:pt idx="33506">
                  <c:v>6.6097600000000006E-2</c:v>
                </c:pt>
                <c:pt idx="33507">
                  <c:v>6.5989160000000005E-2</c:v>
                </c:pt>
                <c:pt idx="33508">
                  <c:v>6.5881499999999996E-2</c:v>
                </c:pt>
                <c:pt idx="33509">
                  <c:v>6.5774260000000001E-2</c:v>
                </c:pt>
                <c:pt idx="33510">
                  <c:v>6.5615709999999994E-2</c:v>
                </c:pt>
                <c:pt idx="33511">
                  <c:v>6.5508990000000003E-2</c:v>
                </c:pt>
                <c:pt idx="33512">
                  <c:v>6.5457070000000006E-2</c:v>
                </c:pt>
                <c:pt idx="33513">
                  <c:v>6.5299650000000001E-2</c:v>
                </c:pt>
                <c:pt idx="33514">
                  <c:v>6.5193260000000003E-2</c:v>
                </c:pt>
                <c:pt idx="33515">
                  <c:v>6.5086889999999994E-2</c:v>
                </c:pt>
                <c:pt idx="33516">
                  <c:v>6.4930299999999996E-2</c:v>
                </c:pt>
                <c:pt idx="33517">
                  <c:v>6.4878649999999996E-2</c:v>
                </c:pt>
                <c:pt idx="33518">
                  <c:v>6.4772800000000005E-2</c:v>
                </c:pt>
                <c:pt idx="33519">
                  <c:v>6.4617549999999996E-2</c:v>
                </c:pt>
                <c:pt idx="33520">
                  <c:v>6.4512109999999998E-2</c:v>
                </c:pt>
                <c:pt idx="33521">
                  <c:v>6.4407480000000003E-2</c:v>
                </c:pt>
                <c:pt idx="33522">
                  <c:v>6.4302680000000001E-2</c:v>
                </c:pt>
                <c:pt idx="33523">
                  <c:v>6.4203179999999999E-2</c:v>
                </c:pt>
                <c:pt idx="33524">
                  <c:v>6.409898E-2</c:v>
                </c:pt>
                <c:pt idx="33525">
                  <c:v>6.3994590000000004E-2</c:v>
                </c:pt>
                <c:pt idx="33526">
                  <c:v>6.3888810000000004E-2</c:v>
                </c:pt>
                <c:pt idx="33527">
                  <c:v>6.3734020000000002E-2</c:v>
                </c:pt>
                <c:pt idx="33528">
                  <c:v>6.3628980000000002E-2</c:v>
                </c:pt>
                <c:pt idx="33529">
                  <c:v>6.3578800000000005E-2</c:v>
                </c:pt>
                <c:pt idx="33530">
                  <c:v>6.3426079999999996E-2</c:v>
                </c:pt>
                <c:pt idx="33531">
                  <c:v>6.332219E-2</c:v>
                </c:pt>
                <c:pt idx="33532">
                  <c:v>6.3218789999999997E-2</c:v>
                </c:pt>
                <c:pt idx="33533">
                  <c:v>6.311572E-2</c:v>
                </c:pt>
                <c:pt idx="33534">
                  <c:v>6.3017660000000003E-2</c:v>
                </c:pt>
                <c:pt idx="33535">
                  <c:v>6.2913060000000007E-2</c:v>
                </c:pt>
                <c:pt idx="33536">
                  <c:v>6.2808859999999994E-2</c:v>
                </c:pt>
                <c:pt idx="33537">
                  <c:v>6.2657619999999997E-2</c:v>
                </c:pt>
                <c:pt idx="33538">
                  <c:v>6.2554499999999999E-2</c:v>
                </c:pt>
                <c:pt idx="33539">
                  <c:v>6.2451439999999997E-2</c:v>
                </c:pt>
                <c:pt idx="33540">
                  <c:v>6.2355090000000002E-2</c:v>
                </c:pt>
                <c:pt idx="33541">
                  <c:v>6.2251760000000003E-2</c:v>
                </c:pt>
                <c:pt idx="33542">
                  <c:v>6.2148479999999999E-2</c:v>
                </c:pt>
                <c:pt idx="33543">
                  <c:v>6.204585E-2</c:v>
                </c:pt>
                <c:pt idx="33544">
                  <c:v>6.1942240000000003E-2</c:v>
                </c:pt>
                <c:pt idx="33545">
                  <c:v>6.1844749999999997E-2</c:v>
                </c:pt>
                <c:pt idx="33546">
                  <c:v>6.1740870000000003E-2</c:v>
                </c:pt>
                <c:pt idx="33547">
                  <c:v>6.1637379999999999E-2</c:v>
                </c:pt>
                <c:pt idx="33548">
                  <c:v>6.1487720000000003E-2</c:v>
                </c:pt>
                <c:pt idx="33549">
                  <c:v>6.1385380000000003E-2</c:v>
                </c:pt>
                <c:pt idx="33550">
                  <c:v>6.1336500000000002E-2</c:v>
                </c:pt>
                <c:pt idx="33551">
                  <c:v>6.1187070000000003E-2</c:v>
                </c:pt>
                <c:pt idx="33552">
                  <c:v>6.1084840000000001E-2</c:v>
                </c:pt>
                <c:pt idx="33553">
                  <c:v>6.0982460000000002E-2</c:v>
                </c:pt>
                <c:pt idx="33554">
                  <c:v>6.0881570000000003E-2</c:v>
                </c:pt>
                <c:pt idx="33555">
                  <c:v>6.0787309999999997E-2</c:v>
                </c:pt>
                <c:pt idx="33556">
                  <c:v>6.068627E-2</c:v>
                </c:pt>
                <c:pt idx="33557">
                  <c:v>6.0584409999999998E-2</c:v>
                </c:pt>
                <c:pt idx="33558">
                  <c:v>6.0436200000000002E-2</c:v>
                </c:pt>
                <c:pt idx="33559">
                  <c:v>6.0333770000000002E-2</c:v>
                </c:pt>
                <c:pt idx="33560">
                  <c:v>6.0231859999999998E-2</c:v>
                </c:pt>
                <c:pt idx="33561">
                  <c:v>6.0183979999999998E-2</c:v>
                </c:pt>
                <c:pt idx="33562">
                  <c:v>6.0036970000000002E-2</c:v>
                </c:pt>
                <c:pt idx="33563">
                  <c:v>5.9936789999999997E-2</c:v>
                </c:pt>
                <c:pt idx="33564">
                  <c:v>5.9836380000000002E-2</c:v>
                </c:pt>
                <c:pt idx="33565">
                  <c:v>5.9736839999999999E-2</c:v>
                </c:pt>
                <c:pt idx="33566">
                  <c:v>5.9591409999999997E-2</c:v>
                </c:pt>
                <c:pt idx="33567">
                  <c:v>5.9542850000000001E-2</c:v>
                </c:pt>
                <c:pt idx="33568">
                  <c:v>5.9441710000000002E-2</c:v>
                </c:pt>
                <c:pt idx="33569">
                  <c:v>5.9295840000000002E-2</c:v>
                </c:pt>
                <c:pt idx="33570">
                  <c:v>5.91958E-2</c:v>
                </c:pt>
                <c:pt idx="33571">
                  <c:v>5.9097219999999999E-2</c:v>
                </c:pt>
                <c:pt idx="33572">
                  <c:v>5.9051180000000002E-2</c:v>
                </c:pt>
                <c:pt idx="33573">
                  <c:v>5.8952709999999998E-2</c:v>
                </c:pt>
                <c:pt idx="33574">
                  <c:v>5.880722E-2</c:v>
                </c:pt>
                <c:pt idx="33575">
                  <c:v>5.8708200000000002E-2</c:v>
                </c:pt>
                <c:pt idx="33576">
                  <c:v>5.8609759999999997E-2</c:v>
                </c:pt>
                <c:pt idx="33577">
                  <c:v>5.8562349999999999E-2</c:v>
                </c:pt>
                <c:pt idx="33578">
                  <c:v>5.8419140000000001E-2</c:v>
                </c:pt>
                <c:pt idx="33579">
                  <c:v>5.8320709999999998E-2</c:v>
                </c:pt>
                <c:pt idx="33580">
                  <c:v>5.8221910000000002E-2</c:v>
                </c:pt>
                <c:pt idx="33581">
                  <c:v>5.8122600000000003E-2</c:v>
                </c:pt>
                <c:pt idx="33582">
                  <c:v>5.8075500000000002E-2</c:v>
                </c:pt>
                <c:pt idx="33583">
                  <c:v>5.7931219999999999E-2</c:v>
                </c:pt>
                <c:pt idx="33584">
                  <c:v>5.783253E-2</c:v>
                </c:pt>
                <c:pt idx="33585">
                  <c:v>5.7734300000000002E-2</c:v>
                </c:pt>
                <c:pt idx="33586">
                  <c:v>5.7636180000000002E-2</c:v>
                </c:pt>
                <c:pt idx="33587">
                  <c:v>5.7590099999999998E-2</c:v>
                </c:pt>
                <c:pt idx="33588">
                  <c:v>5.7446629999999999E-2</c:v>
                </c:pt>
                <c:pt idx="33589">
                  <c:v>5.7348290000000003E-2</c:v>
                </c:pt>
                <c:pt idx="33590">
                  <c:v>5.7250370000000002E-2</c:v>
                </c:pt>
                <c:pt idx="33591">
                  <c:v>5.7107930000000001E-2</c:v>
                </c:pt>
                <c:pt idx="33592">
                  <c:v>5.7010280000000003E-2</c:v>
                </c:pt>
                <c:pt idx="33593">
                  <c:v>5.69635E-2</c:v>
                </c:pt>
                <c:pt idx="33594">
                  <c:v>5.6865739999999998E-2</c:v>
                </c:pt>
                <c:pt idx="33595">
                  <c:v>5.6722139999999997E-2</c:v>
                </c:pt>
                <c:pt idx="33596">
                  <c:v>5.662532E-2</c:v>
                </c:pt>
                <c:pt idx="33597">
                  <c:v>5.6527760000000003E-2</c:v>
                </c:pt>
                <c:pt idx="33598">
                  <c:v>5.6430719999999997E-2</c:v>
                </c:pt>
                <c:pt idx="33599">
                  <c:v>5.6385110000000002E-2</c:v>
                </c:pt>
                <c:pt idx="33600">
                  <c:v>5.6243750000000002E-2</c:v>
                </c:pt>
                <c:pt idx="33601">
                  <c:v>5.6147879999999997E-2</c:v>
                </c:pt>
                <c:pt idx="33602">
                  <c:v>5.6052320000000003E-2</c:v>
                </c:pt>
                <c:pt idx="33603">
                  <c:v>5.595696E-2</c:v>
                </c:pt>
                <c:pt idx="33604">
                  <c:v>5.5816270000000001E-2</c:v>
                </c:pt>
                <c:pt idx="33605">
                  <c:v>5.5770210000000001E-2</c:v>
                </c:pt>
                <c:pt idx="33606">
                  <c:v>5.5675799999999998E-2</c:v>
                </c:pt>
                <c:pt idx="33607">
                  <c:v>5.5582470000000002E-2</c:v>
                </c:pt>
                <c:pt idx="33608">
                  <c:v>5.5444260000000002E-2</c:v>
                </c:pt>
                <c:pt idx="33609">
                  <c:v>5.5349849999999999E-2</c:v>
                </c:pt>
                <c:pt idx="33610">
                  <c:v>5.5256100000000002E-2</c:v>
                </c:pt>
                <c:pt idx="33611">
                  <c:v>5.5167460000000001E-2</c:v>
                </c:pt>
                <c:pt idx="33612">
                  <c:v>5.5073049999999998E-2</c:v>
                </c:pt>
                <c:pt idx="33613">
                  <c:v>5.4978640000000002E-2</c:v>
                </c:pt>
                <c:pt idx="33614">
                  <c:v>5.4885490000000002E-2</c:v>
                </c:pt>
                <c:pt idx="33615">
                  <c:v>5.475004E-2</c:v>
                </c:pt>
                <c:pt idx="33616">
                  <c:v>5.4657650000000002E-2</c:v>
                </c:pt>
                <c:pt idx="33617">
                  <c:v>5.4613000000000002E-2</c:v>
                </c:pt>
                <c:pt idx="33618">
                  <c:v>5.4519339999999999E-2</c:v>
                </c:pt>
                <c:pt idx="33619">
                  <c:v>5.4383479999999998E-2</c:v>
                </c:pt>
                <c:pt idx="33620">
                  <c:v>5.4290400000000003E-2</c:v>
                </c:pt>
                <c:pt idx="33621">
                  <c:v>5.4197479999999999E-2</c:v>
                </c:pt>
                <c:pt idx="33622">
                  <c:v>5.4104489999999998E-2</c:v>
                </c:pt>
                <c:pt idx="33623">
                  <c:v>5.4018070000000001E-2</c:v>
                </c:pt>
                <c:pt idx="33624">
                  <c:v>5.3926269999999998E-2</c:v>
                </c:pt>
                <c:pt idx="33625">
                  <c:v>5.3833619999999999E-2</c:v>
                </c:pt>
                <c:pt idx="33626">
                  <c:v>5.3742159999999997E-2</c:v>
                </c:pt>
                <c:pt idx="33627">
                  <c:v>5.3698290000000003E-2</c:v>
                </c:pt>
                <c:pt idx="33628">
                  <c:v>5.3605750000000001E-2</c:v>
                </c:pt>
                <c:pt idx="33629">
                  <c:v>5.3513709999999999E-2</c:v>
                </c:pt>
                <c:pt idx="33630">
                  <c:v>5.3422839999999999E-2</c:v>
                </c:pt>
                <c:pt idx="33631">
                  <c:v>5.337981E-2</c:v>
                </c:pt>
                <c:pt idx="33632">
                  <c:v>5.3246349999999998E-2</c:v>
                </c:pt>
                <c:pt idx="33633">
                  <c:v>5.315549E-2</c:v>
                </c:pt>
                <c:pt idx="33634">
                  <c:v>5.3063609999999997E-2</c:v>
                </c:pt>
                <c:pt idx="33635">
                  <c:v>5.3019379999999998E-2</c:v>
                </c:pt>
                <c:pt idx="33636">
                  <c:v>5.2927580000000002E-2</c:v>
                </c:pt>
                <c:pt idx="33637">
                  <c:v>5.2793699999999999E-2</c:v>
                </c:pt>
                <c:pt idx="33638">
                  <c:v>5.2701640000000001E-2</c:v>
                </c:pt>
                <c:pt idx="33639">
                  <c:v>5.2610570000000002E-2</c:v>
                </c:pt>
                <c:pt idx="33640">
                  <c:v>5.2478400000000001E-2</c:v>
                </c:pt>
                <c:pt idx="33641">
                  <c:v>5.2386620000000002E-2</c:v>
                </c:pt>
                <c:pt idx="33642">
                  <c:v>5.2342979999999997E-2</c:v>
                </c:pt>
                <c:pt idx="33643">
                  <c:v>5.2250919999999999E-2</c:v>
                </c:pt>
                <c:pt idx="33644">
                  <c:v>5.2117200000000002E-2</c:v>
                </c:pt>
                <c:pt idx="33645">
                  <c:v>5.2027320000000002E-2</c:v>
                </c:pt>
                <c:pt idx="33646">
                  <c:v>5.19376E-2</c:v>
                </c:pt>
                <c:pt idx="33647">
                  <c:v>5.184739E-2</c:v>
                </c:pt>
                <c:pt idx="33648">
                  <c:v>5.17175E-2</c:v>
                </c:pt>
                <c:pt idx="33649">
                  <c:v>5.1674520000000002E-2</c:v>
                </c:pt>
                <c:pt idx="33650">
                  <c:v>5.158534E-2</c:v>
                </c:pt>
                <c:pt idx="33651">
                  <c:v>5.1496559999999997E-2</c:v>
                </c:pt>
                <c:pt idx="33652">
                  <c:v>5.1367999999999997E-2</c:v>
                </c:pt>
                <c:pt idx="33653">
                  <c:v>5.1280260000000001E-2</c:v>
                </c:pt>
                <c:pt idx="33654">
                  <c:v>5.1192479999999999E-2</c:v>
                </c:pt>
                <c:pt idx="33655">
                  <c:v>5.110514E-2</c:v>
                </c:pt>
                <c:pt idx="33656">
                  <c:v>5.1061620000000002E-2</c:v>
                </c:pt>
                <c:pt idx="33657">
                  <c:v>5.097223E-2</c:v>
                </c:pt>
                <c:pt idx="33658">
                  <c:v>5.084296E-2</c:v>
                </c:pt>
                <c:pt idx="33659">
                  <c:v>5.075553E-2</c:v>
                </c:pt>
                <c:pt idx="33660">
                  <c:v>5.07132E-2</c:v>
                </c:pt>
                <c:pt idx="33661">
                  <c:v>5.0625160000000002E-2</c:v>
                </c:pt>
                <c:pt idx="33662">
                  <c:v>5.0537529999999997E-2</c:v>
                </c:pt>
                <c:pt idx="33663">
                  <c:v>5.0449239999999999E-2</c:v>
                </c:pt>
                <c:pt idx="33664">
                  <c:v>5.0320879999999998E-2</c:v>
                </c:pt>
                <c:pt idx="33665">
                  <c:v>5.0279369999999997E-2</c:v>
                </c:pt>
                <c:pt idx="33666">
                  <c:v>5.0192170000000001E-2</c:v>
                </c:pt>
                <c:pt idx="33667">
                  <c:v>5.0104860000000001E-2</c:v>
                </c:pt>
                <c:pt idx="33668">
                  <c:v>5.0018140000000003E-2</c:v>
                </c:pt>
                <c:pt idx="33669">
                  <c:v>4.9890839999999999E-2</c:v>
                </c:pt>
                <c:pt idx="33670">
                  <c:v>4.9803100000000003E-2</c:v>
                </c:pt>
                <c:pt idx="33671">
                  <c:v>4.9761640000000003E-2</c:v>
                </c:pt>
                <c:pt idx="33672">
                  <c:v>4.967506E-2</c:v>
                </c:pt>
                <c:pt idx="33673">
                  <c:v>4.9547800000000003E-2</c:v>
                </c:pt>
                <c:pt idx="33674">
                  <c:v>4.9461159999999997E-2</c:v>
                </c:pt>
                <c:pt idx="33675">
                  <c:v>4.9375240000000001E-2</c:v>
                </c:pt>
                <c:pt idx="33676">
                  <c:v>4.928896E-2</c:v>
                </c:pt>
                <c:pt idx="33677">
                  <c:v>4.9247909999999999E-2</c:v>
                </c:pt>
                <c:pt idx="33678">
                  <c:v>4.9122560000000003E-2</c:v>
                </c:pt>
                <c:pt idx="33679">
                  <c:v>4.9036639999999999E-2</c:v>
                </c:pt>
                <c:pt idx="33680">
                  <c:v>4.8950819999999999E-2</c:v>
                </c:pt>
                <c:pt idx="33681">
                  <c:v>4.8865350000000002E-2</c:v>
                </c:pt>
                <c:pt idx="33682">
                  <c:v>4.874096E-2</c:v>
                </c:pt>
                <c:pt idx="33683">
                  <c:v>4.8699439999999997E-2</c:v>
                </c:pt>
                <c:pt idx="33684">
                  <c:v>4.8612700000000002E-2</c:v>
                </c:pt>
                <c:pt idx="33685">
                  <c:v>4.8526819999999998E-2</c:v>
                </c:pt>
                <c:pt idx="33686">
                  <c:v>4.8402340000000002E-2</c:v>
                </c:pt>
                <c:pt idx="33687">
                  <c:v>4.8317440000000003E-2</c:v>
                </c:pt>
                <c:pt idx="33688">
                  <c:v>4.8232219999999999E-2</c:v>
                </c:pt>
                <c:pt idx="33689">
                  <c:v>4.8147660000000002E-2</c:v>
                </c:pt>
                <c:pt idx="33690">
                  <c:v>4.8069239999999999E-2</c:v>
                </c:pt>
                <c:pt idx="33691">
                  <c:v>4.7985260000000002E-2</c:v>
                </c:pt>
                <c:pt idx="33692">
                  <c:v>4.7900900000000003E-2</c:v>
                </c:pt>
                <c:pt idx="33693">
                  <c:v>4.7816240000000003E-2</c:v>
                </c:pt>
                <c:pt idx="33694">
                  <c:v>4.7691480000000001E-2</c:v>
                </c:pt>
                <c:pt idx="33695">
                  <c:v>4.7606780000000001E-2</c:v>
                </c:pt>
                <c:pt idx="33696">
                  <c:v>4.7566410000000003E-2</c:v>
                </c:pt>
                <c:pt idx="33697">
                  <c:v>4.7482200000000002E-2</c:v>
                </c:pt>
                <c:pt idx="33698">
                  <c:v>4.7398179999999998E-2</c:v>
                </c:pt>
                <c:pt idx="33699">
                  <c:v>4.72751E-2</c:v>
                </c:pt>
                <c:pt idx="33700">
                  <c:v>4.7192039999999998E-2</c:v>
                </c:pt>
                <c:pt idx="33701">
                  <c:v>4.7109379999999999E-2</c:v>
                </c:pt>
                <c:pt idx="33702">
                  <c:v>4.7025749999999998E-2</c:v>
                </c:pt>
                <c:pt idx="33703">
                  <c:v>4.6944880000000001E-2</c:v>
                </c:pt>
                <c:pt idx="33704">
                  <c:v>4.6861079999999999E-2</c:v>
                </c:pt>
                <c:pt idx="33705">
                  <c:v>4.6777600000000003E-2</c:v>
                </c:pt>
                <c:pt idx="33706">
                  <c:v>4.6694109999999997E-2</c:v>
                </c:pt>
                <c:pt idx="33707">
                  <c:v>4.6572240000000001E-2</c:v>
                </c:pt>
                <c:pt idx="33708">
                  <c:v>4.6489599999999999E-2</c:v>
                </c:pt>
                <c:pt idx="33709">
                  <c:v>4.6449190000000001E-2</c:v>
                </c:pt>
                <c:pt idx="33710">
                  <c:v>4.6366780000000003E-2</c:v>
                </c:pt>
                <c:pt idx="33711">
                  <c:v>4.6283299999999999E-2</c:v>
                </c:pt>
                <c:pt idx="33712">
                  <c:v>4.616112E-2</c:v>
                </c:pt>
                <c:pt idx="33713">
                  <c:v>4.6078220000000003E-2</c:v>
                </c:pt>
                <c:pt idx="33714">
                  <c:v>4.5994760000000003E-2</c:v>
                </c:pt>
                <c:pt idx="33715">
                  <c:v>4.5911639999999997E-2</c:v>
                </c:pt>
                <c:pt idx="33716">
                  <c:v>4.5871410000000001E-2</c:v>
                </c:pt>
                <c:pt idx="33717">
                  <c:v>4.5750329999999999E-2</c:v>
                </c:pt>
                <c:pt idx="33718">
                  <c:v>4.566742E-2</c:v>
                </c:pt>
                <c:pt idx="33719">
                  <c:v>4.5584680000000002E-2</c:v>
                </c:pt>
                <c:pt idx="33720">
                  <c:v>4.5501970000000003E-2</c:v>
                </c:pt>
                <c:pt idx="33721">
                  <c:v>4.5419479999999998E-2</c:v>
                </c:pt>
                <c:pt idx="33722">
                  <c:v>4.5299140000000002E-2</c:v>
                </c:pt>
                <c:pt idx="33723">
                  <c:v>4.5259529999999999E-2</c:v>
                </c:pt>
                <c:pt idx="33724">
                  <c:v>4.5177269999999999E-2</c:v>
                </c:pt>
                <c:pt idx="33725">
                  <c:v>4.5094780000000001E-2</c:v>
                </c:pt>
                <c:pt idx="33726">
                  <c:v>4.5013200000000003E-2</c:v>
                </c:pt>
                <c:pt idx="33727">
                  <c:v>4.4892880000000003E-2</c:v>
                </c:pt>
                <c:pt idx="33728">
                  <c:v>4.4852870000000003E-2</c:v>
                </c:pt>
                <c:pt idx="33729">
                  <c:v>4.4770629999999999E-2</c:v>
                </c:pt>
                <c:pt idx="33730">
                  <c:v>4.4688499999999999E-2</c:v>
                </c:pt>
                <c:pt idx="33731">
                  <c:v>4.4567240000000001E-2</c:v>
                </c:pt>
                <c:pt idx="33732">
                  <c:v>4.4485940000000002E-2</c:v>
                </c:pt>
                <c:pt idx="33733">
                  <c:v>4.4405159999999999E-2</c:v>
                </c:pt>
                <c:pt idx="33734">
                  <c:v>4.432415E-2</c:v>
                </c:pt>
                <c:pt idx="33735">
                  <c:v>4.4284160000000003E-2</c:v>
                </c:pt>
                <c:pt idx="33736">
                  <c:v>4.4164740000000001E-2</c:v>
                </c:pt>
                <c:pt idx="33737">
                  <c:v>4.408339E-2</c:v>
                </c:pt>
                <c:pt idx="33738">
                  <c:v>4.400242E-2</c:v>
                </c:pt>
                <c:pt idx="33739">
                  <c:v>4.3921300000000003E-2</c:v>
                </c:pt>
                <c:pt idx="33740">
                  <c:v>4.384002E-2</c:v>
                </c:pt>
                <c:pt idx="33741">
                  <c:v>4.3762130000000003E-2</c:v>
                </c:pt>
                <c:pt idx="33742">
                  <c:v>4.3682579999999999E-2</c:v>
                </c:pt>
                <c:pt idx="33743">
                  <c:v>4.3602920000000003E-2</c:v>
                </c:pt>
                <c:pt idx="33744">
                  <c:v>4.3524239999999999E-2</c:v>
                </c:pt>
                <c:pt idx="33745">
                  <c:v>4.340828E-2</c:v>
                </c:pt>
                <c:pt idx="33746">
                  <c:v>4.3328789999999999E-2</c:v>
                </c:pt>
                <c:pt idx="33747">
                  <c:v>4.3248839999999997E-2</c:v>
                </c:pt>
                <c:pt idx="33748">
                  <c:v>4.3168239999999997E-2</c:v>
                </c:pt>
                <c:pt idx="33749">
                  <c:v>4.3128E-2</c:v>
                </c:pt>
                <c:pt idx="33750">
                  <c:v>4.300996E-2</c:v>
                </c:pt>
                <c:pt idx="33751">
                  <c:v>4.2930160000000002E-2</c:v>
                </c:pt>
                <c:pt idx="33752">
                  <c:v>4.2851130000000001E-2</c:v>
                </c:pt>
                <c:pt idx="33753">
                  <c:v>4.2772060000000001E-2</c:v>
                </c:pt>
                <c:pt idx="33754">
                  <c:v>4.2656409999999999E-2</c:v>
                </c:pt>
                <c:pt idx="33755">
                  <c:v>4.261786E-2</c:v>
                </c:pt>
                <c:pt idx="33756">
                  <c:v>4.2539300000000002E-2</c:v>
                </c:pt>
                <c:pt idx="33757">
                  <c:v>4.2460739999999997E-2</c:v>
                </c:pt>
                <c:pt idx="33758">
                  <c:v>4.2345029999999999E-2</c:v>
                </c:pt>
                <c:pt idx="33759">
                  <c:v>4.2267260000000001E-2</c:v>
                </c:pt>
                <c:pt idx="33760">
                  <c:v>4.2188910000000003E-2</c:v>
                </c:pt>
                <c:pt idx="33761">
                  <c:v>4.2110839999999997E-2</c:v>
                </c:pt>
                <c:pt idx="33762">
                  <c:v>4.1996039999999998E-2</c:v>
                </c:pt>
                <c:pt idx="33763">
                  <c:v>4.195786E-2</c:v>
                </c:pt>
                <c:pt idx="33764">
                  <c:v>4.1879420000000001E-2</c:v>
                </c:pt>
                <c:pt idx="33765">
                  <c:v>4.180014E-2</c:v>
                </c:pt>
                <c:pt idx="33766">
                  <c:v>4.172037E-2</c:v>
                </c:pt>
                <c:pt idx="33767">
                  <c:v>4.1605469999999999E-2</c:v>
                </c:pt>
                <c:pt idx="33768">
                  <c:v>4.1528410000000002E-2</c:v>
                </c:pt>
                <c:pt idx="33769">
                  <c:v>4.1491430000000003E-2</c:v>
                </c:pt>
                <c:pt idx="33770">
                  <c:v>4.1415279999999999E-2</c:v>
                </c:pt>
                <c:pt idx="33771">
                  <c:v>4.1339439999999998E-2</c:v>
                </c:pt>
                <c:pt idx="33772">
                  <c:v>4.1227E-2</c:v>
                </c:pt>
                <c:pt idx="33773">
                  <c:v>4.1150399999999997E-2</c:v>
                </c:pt>
                <c:pt idx="33774">
                  <c:v>4.1072789999999998E-2</c:v>
                </c:pt>
                <c:pt idx="33775">
                  <c:v>4.0995839999999999E-2</c:v>
                </c:pt>
                <c:pt idx="33776">
                  <c:v>4.0883679999999999E-2</c:v>
                </c:pt>
                <c:pt idx="33777">
                  <c:v>4.0845859999999998E-2</c:v>
                </c:pt>
                <c:pt idx="33778">
                  <c:v>4.0769920000000001E-2</c:v>
                </c:pt>
                <c:pt idx="33779">
                  <c:v>4.069424E-2</c:v>
                </c:pt>
                <c:pt idx="33780">
                  <c:v>4.0583760000000003E-2</c:v>
                </c:pt>
                <c:pt idx="33781">
                  <c:v>4.0508479999999999E-2</c:v>
                </c:pt>
                <c:pt idx="33782">
                  <c:v>4.0432450000000002E-2</c:v>
                </c:pt>
                <c:pt idx="33783">
                  <c:v>4.0394510000000002E-2</c:v>
                </c:pt>
                <c:pt idx="33784">
                  <c:v>4.0281940000000002E-2</c:v>
                </c:pt>
                <c:pt idx="33785">
                  <c:v>4.0205860000000003E-2</c:v>
                </c:pt>
                <c:pt idx="33786">
                  <c:v>4.0129999999999999E-2</c:v>
                </c:pt>
                <c:pt idx="33787">
                  <c:v>4.0054659999999999E-2</c:v>
                </c:pt>
                <c:pt idx="33788">
                  <c:v>3.9980870000000002E-2</c:v>
                </c:pt>
                <c:pt idx="33789">
                  <c:v>3.990929E-2</c:v>
                </c:pt>
                <c:pt idx="33790">
                  <c:v>3.9835519999999999E-2</c:v>
                </c:pt>
                <c:pt idx="33791">
                  <c:v>3.9761619999999998E-2</c:v>
                </c:pt>
                <c:pt idx="33792">
                  <c:v>3.9688609999999999E-2</c:v>
                </c:pt>
                <c:pt idx="33793">
                  <c:v>3.9581539999999998E-2</c:v>
                </c:pt>
                <c:pt idx="33794">
                  <c:v>3.9509160000000002E-2</c:v>
                </c:pt>
                <c:pt idx="33795">
                  <c:v>3.943572E-2</c:v>
                </c:pt>
                <c:pt idx="33796">
                  <c:v>3.9361689999999998E-2</c:v>
                </c:pt>
                <c:pt idx="33797">
                  <c:v>3.9325400000000003E-2</c:v>
                </c:pt>
                <c:pt idx="33798">
                  <c:v>3.9217660000000001E-2</c:v>
                </c:pt>
                <c:pt idx="33799">
                  <c:v>3.9144709999999999E-2</c:v>
                </c:pt>
                <c:pt idx="33800">
                  <c:v>3.9071649999999999E-2</c:v>
                </c:pt>
                <c:pt idx="33801">
                  <c:v>3.8998159999999997E-2</c:v>
                </c:pt>
                <c:pt idx="33802">
                  <c:v>3.8926049999999997E-2</c:v>
                </c:pt>
                <c:pt idx="33803">
                  <c:v>3.8819739999999998E-2</c:v>
                </c:pt>
                <c:pt idx="33804">
                  <c:v>3.8784029999999997E-2</c:v>
                </c:pt>
                <c:pt idx="33805">
                  <c:v>3.8712360000000001E-2</c:v>
                </c:pt>
                <c:pt idx="33806">
                  <c:v>3.8640260000000003E-2</c:v>
                </c:pt>
                <c:pt idx="33807">
                  <c:v>3.8569810000000003E-2</c:v>
                </c:pt>
                <c:pt idx="33808">
                  <c:v>3.846492E-2</c:v>
                </c:pt>
                <c:pt idx="33809">
                  <c:v>3.8393549999999999E-2</c:v>
                </c:pt>
                <c:pt idx="33810">
                  <c:v>3.8321250000000001E-2</c:v>
                </c:pt>
                <c:pt idx="33811">
                  <c:v>3.8285260000000002E-2</c:v>
                </c:pt>
                <c:pt idx="33812">
                  <c:v>3.8212160000000002E-2</c:v>
                </c:pt>
                <c:pt idx="33813">
                  <c:v>3.8103980000000003E-2</c:v>
                </c:pt>
                <c:pt idx="33814">
                  <c:v>3.8030759999999997E-2</c:v>
                </c:pt>
                <c:pt idx="33815">
                  <c:v>3.7958079999999998E-2</c:v>
                </c:pt>
                <c:pt idx="33816">
                  <c:v>3.7886110000000001E-2</c:v>
                </c:pt>
                <c:pt idx="33817">
                  <c:v>3.7850769999999999E-2</c:v>
                </c:pt>
                <c:pt idx="33818">
                  <c:v>3.7744430000000002E-2</c:v>
                </c:pt>
                <c:pt idx="33819">
                  <c:v>3.7671950000000003E-2</c:v>
                </c:pt>
                <c:pt idx="33820">
                  <c:v>3.759933E-2</c:v>
                </c:pt>
                <c:pt idx="33821">
                  <c:v>3.7493940000000003E-2</c:v>
                </c:pt>
                <c:pt idx="33822">
                  <c:v>3.7422030000000002E-2</c:v>
                </c:pt>
                <c:pt idx="33823">
                  <c:v>3.7349809999999997E-2</c:v>
                </c:pt>
                <c:pt idx="33824">
                  <c:v>3.7246019999999998E-2</c:v>
                </c:pt>
                <c:pt idx="33825">
                  <c:v>3.7177210000000002E-2</c:v>
                </c:pt>
                <c:pt idx="33826">
                  <c:v>3.7143959999999997E-2</c:v>
                </c:pt>
                <c:pt idx="33827">
                  <c:v>3.704064E-2</c:v>
                </c:pt>
                <c:pt idx="33828">
                  <c:v>3.6970749999999997E-2</c:v>
                </c:pt>
                <c:pt idx="33829">
                  <c:v>3.6902589999999999E-2</c:v>
                </c:pt>
                <c:pt idx="33830">
                  <c:v>3.6834739999999998E-2</c:v>
                </c:pt>
                <c:pt idx="33831">
                  <c:v>3.6765239999999998E-2</c:v>
                </c:pt>
                <c:pt idx="33832">
                  <c:v>3.6730840000000001E-2</c:v>
                </c:pt>
                <c:pt idx="33833">
                  <c:v>3.6629660000000001E-2</c:v>
                </c:pt>
                <c:pt idx="33834">
                  <c:v>3.6560620000000002E-2</c:v>
                </c:pt>
                <c:pt idx="33835">
                  <c:v>3.6491959999999997E-2</c:v>
                </c:pt>
                <c:pt idx="33836">
                  <c:v>3.6423360000000002E-2</c:v>
                </c:pt>
                <c:pt idx="33837">
                  <c:v>3.6354919999999999E-2</c:v>
                </c:pt>
                <c:pt idx="33838">
                  <c:v>3.6286760000000001E-2</c:v>
                </c:pt>
                <c:pt idx="33839">
                  <c:v>3.6222150000000002E-2</c:v>
                </c:pt>
                <c:pt idx="33840">
                  <c:v>3.6154760000000001E-2</c:v>
                </c:pt>
                <c:pt idx="33841">
                  <c:v>3.6087139999999997E-2</c:v>
                </c:pt>
                <c:pt idx="33842">
                  <c:v>3.6017929999999997E-2</c:v>
                </c:pt>
                <c:pt idx="33843">
                  <c:v>3.594953E-2</c:v>
                </c:pt>
                <c:pt idx="33844">
                  <c:v>3.5882810000000001E-2</c:v>
                </c:pt>
                <c:pt idx="33845">
                  <c:v>3.5819469999999999E-2</c:v>
                </c:pt>
                <c:pt idx="33846">
                  <c:v>3.575275E-2</c:v>
                </c:pt>
                <c:pt idx="33847">
                  <c:v>3.5685939999999999E-2</c:v>
                </c:pt>
                <c:pt idx="33848">
                  <c:v>3.5589040000000002E-2</c:v>
                </c:pt>
                <c:pt idx="33849">
                  <c:v>3.5522520000000002E-2</c:v>
                </c:pt>
                <c:pt idx="33850">
                  <c:v>3.5455019999999997E-2</c:v>
                </c:pt>
                <c:pt idx="33851">
                  <c:v>3.5388610000000001E-2</c:v>
                </c:pt>
                <c:pt idx="33852">
                  <c:v>3.5324460000000002E-2</c:v>
                </c:pt>
                <c:pt idx="33853">
                  <c:v>3.5257190000000001E-2</c:v>
                </c:pt>
                <c:pt idx="33854">
                  <c:v>3.5189970000000001E-2</c:v>
                </c:pt>
                <c:pt idx="33855">
                  <c:v>3.512303E-2</c:v>
                </c:pt>
                <c:pt idx="33856">
                  <c:v>3.5056879999999999E-2</c:v>
                </c:pt>
                <c:pt idx="33857">
                  <c:v>3.495989E-2</c:v>
                </c:pt>
                <c:pt idx="33858">
                  <c:v>3.4894099999999997E-2</c:v>
                </c:pt>
                <c:pt idx="33859">
                  <c:v>3.4861400000000001E-2</c:v>
                </c:pt>
                <c:pt idx="33860">
                  <c:v>3.4795779999999998E-2</c:v>
                </c:pt>
                <c:pt idx="33861">
                  <c:v>3.472952E-2</c:v>
                </c:pt>
                <c:pt idx="33862">
                  <c:v>3.4630979999999999E-2</c:v>
                </c:pt>
                <c:pt idx="33863">
                  <c:v>3.45648E-2</c:v>
                </c:pt>
                <c:pt idx="33864">
                  <c:v>3.4497510000000002E-2</c:v>
                </c:pt>
                <c:pt idx="33865">
                  <c:v>3.4465679999999999E-2</c:v>
                </c:pt>
                <c:pt idx="33866">
                  <c:v>3.4399199999999998E-2</c:v>
                </c:pt>
                <c:pt idx="33867">
                  <c:v>3.4299919999999998E-2</c:v>
                </c:pt>
                <c:pt idx="33868">
                  <c:v>3.4233310000000003E-2</c:v>
                </c:pt>
                <c:pt idx="33869">
                  <c:v>3.4167000000000003E-2</c:v>
                </c:pt>
                <c:pt idx="33870">
                  <c:v>3.4101859999999998E-2</c:v>
                </c:pt>
                <c:pt idx="33871">
                  <c:v>3.4070860000000001E-2</c:v>
                </c:pt>
                <c:pt idx="33872">
                  <c:v>3.4006000000000002E-2</c:v>
                </c:pt>
                <c:pt idx="33873">
                  <c:v>3.3911360000000002E-2</c:v>
                </c:pt>
                <c:pt idx="33874">
                  <c:v>3.384558E-2</c:v>
                </c:pt>
                <c:pt idx="33875">
                  <c:v>3.3779400000000001E-2</c:v>
                </c:pt>
                <c:pt idx="33876">
                  <c:v>3.3713779999999999E-2</c:v>
                </c:pt>
                <c:pt idx="33877">
                  <c:v>3.3647150000000001E-2</c:v>
                </c:pt>
                <c:pt idx="33878">
                  <c:v>3.3551259999999999E-2</c:v>
                </c:pt>
                <c:pt idx="33879">
                  <c:v>3.351966E-2</c:v>
                </c:pt>
                <c:pt idx="33880">
                  <c:v>3.3454699999999997E-2</c:v>
                </c:pt>
                <c:pt idx="33881">
                  <c:v>3.3388319999999999E-2</c:v>
                </c:pt>
                <c:pt idx="33882">
                  <c:v>3.3321900000000002E-2</c:v>
                </c:pt>
                <c:pt idx="33883">
                  <c:v>3.3257420000000003E-2</c:v>
                </c:pt>
                <c:pt idx="33884">
                  <c:v>3.316094E-2</c:v>
                </c:pt>
                <c:pt idx="33885">
                  <c:v>3.3094140000000001E-2</c:v>
                </c:pt>
                <c:pt idx="33886">
                  <c:v>3.3062149999999998E-2</c:v>
                </c:pt>
                <c:pt idx="33887">
                  <c:v>3.29968E-2</c:v>
                </c:pt>
                <c:pt idx="33888">
                  <c:v>3.2931019999999998E-2</c:v>
                </c:pt>
                <c:pt idx="33889">
                  <c:v>3.283614E-2</c:v>
                </c:pt>
                <c:pt idx="33890">
                  <c:v>3.277157E-2</c:v>
                </c:pt>
                <c:pt idx="33891">
                  <c:v>3.2706720000000002E-2</c:v>
                </c:pt>
                <c:pt idx="33892">
                  <c:v>3.2641259999999998E-2</c:v>
                </c:pt>
                <c:pt idx="33893">
                  <c:v>3.2575819999999998E-2</c:v>
                </c:pt>
                <c:pt idx="33894">
                  <c:v>3.2544980000000001E-2</c:v>
                </c:pt>
                <c:pt idx="33895">
                  <c:v>3.24505E-2</c:v>
                </c:pt>
                <c:pt idx="33896">
                  <c:v>3.2387159999999998E-2</c:v>
                </c:pt>
                <c:pt idx="33897">
                  <c:v>3.2324859999999997E-2</c:v>
                </c:pt>
                <c:pt idx="33898">
                  <c:v>3.2263E-2</c:v>
                </c:pt>
                <c:pt idx="33899">
                  <c:v>3.2201380000000002E-2</c:v>
                </c:pt>
                <c:pt idx="33900">
                  <c:v>3.2140559999999999E-2</c:v>
                </c:pt>
                <c:pt idx="33901">
                  <c:v>3.2046659999999998E-2</c:v>
                </c:pt>
                <c:pt idx="33902">
                  <c:v>3.2016349999999999E-2</c:v>
                </c:pt>
                <c:pt idx="33903">
                  <c:v>3.1953929999999998E-2</c:v>
                </c:pt>
                <c:pt idx="33904">
                  <c:v>3.1891679999999999E-2</c:v>
                </c:pt>
                <c:pt idx="33905">
                  <c:v>3.180119E-2</c:v>
                </c:pt>
                <c:pt idx="33906">
                  <c:v>3.1738799999999998E-2</c:v>
                </c:pt>
                <c:pt idx="33907">
                  <c:v>3.1676360000000001E-2</c:v>
                </c:pt>
                <c:pt idx="33908">
                  <c:v>3.1614410000000003E-2</c:v>
                </c:pt>
                <c:pt idx="33909">
                  <c:v>3.155094E-2</c:v>
                </c:pt>
                <c:pt idx="33910">
                  <c:v>3.151988E-2</c:v>
                </c:pt>
                <c:pt idx="33911">
                  <c:v>3.1428619999999997E-2</c:v>
                </c:pt>
                <c:pt idx="33912">
                  <c:v>3.1366690000000003E-2</c:v>
                </c:pt>
                <c:pt idx="33913">
                  <c:v>3.1304350000000002E-2</c:v>
                </c:pt>
                <c:pt idx="33914">
                  <c:v>3.1242200000000001E-2</c:v>
                </c:pt>
                <c:pt idx="33915">
                  <c:v>3.1178069999999999E-2</c:v>
                </c:pt>
                <c:pt idx="33916">
                  <c:v>3.111775E-2</c:v>
                </c:pt>
                <c:pt idx="33917">
                  <c:v>3.10532E-2</c:v>
                </c:pt>
                <c:pt idx="33918">
                  <c:v>3.0988660000000001E-2</c:v>
                </c:pt>
                <c:pt idx="33919">
                  <c:v>3.092452E-2</c:v>
                </c:pt>
                <c:pt idx="33920">
                  <c:v>3.0861320000000001E-2</c:v>
                </c:pt>
                <c:pt idx="33921">
                  <c:v>3.0830610000000001E-2</c:v>
                </c:pt>
                <c:pt idx="33922">
                  <c:v>3.0765460000000001E-2</c:v>
                </c:pt>
                <c:pt idx="33923">
                  <c:v>3.067141E-2</c:v>
                </c:pt>
                <c:pt idx="33924">
                  <c:v>3.0606250000000002E-2</c:v>
                </c:pt>
                <c:pt idx="33925">
                  <c:v>3.0541260000000001E-2</c:v>
                </c:pt>
                <c:pt idx="33926">
                  <c:v>3.0509600000000001E-2</c:v>
                </c:pt>
                <c:pt idx="33927">
                  <c:v>3.0444200000000001E-2</c:v>
                </c:pt>
                <c:pt idx="33928">
                  <c:v>3.0348799999999999E-2</c:v>
                </c:pt>
                <c:pt idx="33929">
                  <c:v>3.0283259999999999E-2</c:v>
                </c:pt>
                <c:pt idx="33930">
                  <c:v>3.0218809999999999E-2</c:v>
                </c:pt>
                <c:pt idx="33931">
                  <c:v>3.0188779999999998E-2</c:v>
                </c:pt>
                <c:pt idx="33932">
                  <c:v>3.012563E-2</c:v>
                </c:pt>
                <c:pt idx="33933">
                  <c:v>3.006029E-2</c:v>
                </c:pt>
                <c:pt idx="33934">
                  <c:v>2.99946E-2</c:v>
                </c:pt>
                <c:pt idx="33935">
                  <c:v>2.9901279999999999E-2</c:v>
                </c:pt>
                <c:pt idx="33936">
                  <c:v>2.9871229999999999E-2</c:v>
                </c:pt>
                <c:pt idx="33937">
                  <c:v>2.980679E-2</c:v>
                </c:pt>
                <c:pt idx="33938">
                  <c:v>2.9741500000000001E-2</c:v>
                </c:pt>
                <c:pt idx="33939">
                  <c:v>2.967556E-2</c:v>
                </c:pt>
                <c:pt idx="33940">
                  <c:v>2.958129E-2</c:v>
                </c:pt>
                <c:pt idx="33941">
                  <c:v>2.955023E-2</c:v>
                </c:pt>
                <c:pt idx="33942">
                  <c:v>2.9485239999999999E-2</c:v>
                </c:pt>
                <c:pt idx="33943">
                  <c:v>2.9420709999999999E-2</c:v>
                </c:pt>
                <c:pt idx="33944">
                  <c:v>2.9355699999999998E-2</c:v>
                </c:pt>
                <c:pt idx="33945">
                  <c:v>2.9289260000000001E-2</c:v>
                </c:pt>
                <c:pt idx="33946">
                  <c:v>2.9222910000000001E-2</c:v>
                </c:pt>
                <c:pt idx="33947">
                  <c:v>2.9129499999999999E-2</c:v>
                </c:pt>
                <c:pt idx="33948">
                  <c:v>2.9064280000000001E-2</c:v>
                </c:pt>
                <c:pt idx="33949">
                  <c:v>2.9033960000000001E-2</c:v>
                </c:pt>
                <c:pt idx="33950">
                  <c:v>2.8969040000000001E-2</c:v>
                </c:pt>
                <c:pt idx="33951">
                  <c:v>2.890593E-2</c:v>
                </c:pt>
                <c:pt idx="33952">
                  <c:v>2.8813120000000001E-2</c:v>
                </c:pt>
                <c:pt idx="33953">
                  <c:v>2.8748630000000001E-2</c:v>
                </c:pt>
                <c:pt idx="33954">
                  <c:v>2.8684279999999999E-2</c:v>
                </c:pt>
                <c:pt idx="33955">
                  <c:v>2.8620909999999999E-2</c:v>
                </c:pt>
                <c:pt idx="33956">
                  <c:v>2.858958E-2</c:v>
                </c:pt>
                <c:pt idx="33957">
                  <c:v>2.849548E-2</c:v>
                </c:pt>
                <c:pt idx="33958">
                  <c:v>2.8431410000000001E-2</c:v>
                </c:pt>
                <c:pt idx="33959">
                  <c:v>2.836764E-2</c:v>
                </c:pt>
                <c:pt idx="33960">
                  <c:v>2.830322E-2</c:v>
                </c:pt>
                <c:pt idx="33961">
                  <c:v>2.823871E-2</c:v>
                </c:pt>
                <c:pt idx="33962">
                  <c:v>2.8174319999999999E-2</c:v>
                </c:pt>
                <c:pt idx="33963">
                  <c:v>2.8110880000000001E-2</c:v>
                </c:pt>
                <c:pt idx="33964">
                  <c:v>2.8052210000000001E-2</c:v>
                </c:pt>
                <c:pt idx="33965">
                  <c:v>2.7988840000000001E-2</c:v>
                </c:pt>
                <c:pt idx="33966">
                  <c:v>2.7926200000000002E-2</c:v>
                </c:pt>
                <c:pt idx="33967">
                  <c:v>2.786493E-2</c:v>
                </c:pt>
                <c:pt idx="33968">
                  <c:v>2.7802830000000001E-2</c:v>
                </c:pt>
                <c:pt idx="33969">
                  <c:v>2.774064E-2</c:v>
                </c:pt>
                <c:pt idx="33970">
                  <c:v>2.7652380000000001E-2</c:v>
                </c:pt>
                <c:pt idx="33971">
                  <c:v>2.762423E-2</c:v>
                </c:pt>
                <c:pt idx="33972">
                  <c:v>2.7564040000000001E-2</c:v>
                </c:pt>
                <c:pt idx="33973">
                  <c:v>2.7503909999999999E-2</c:v>
                </c:pt>
                <c:pt idx="33974">
                  <c:v>2.7444179999999999E-2</c:v>
                </c:pt>
                <c:pt idx="33975">
                  <c:v>2.7383359999999999E-2</c:v>
                </c:pt>
                <c:pt idx="33976">
                  <c:v>2.7295650000000001E-2</c:v>
                </c:pt>
                <c:pt idx="33977">
                  <c:v>2.7236980000000001E-2</c:v>
                </c:pt>
                <c:pt idx="33978">
                  <c:v>2.7178850000000001E-2</c:v>
                </c:pt>
                <c:pt idx="33979">
                  <c:v>2.7149960000000001E-2</c:v>
                </c:pt>
                <c:pt idx="33980">
                  <c:v>2.7090779999999998E-2</c:v>
                </c:pt>
                <c:pt idx="33981">
                  <c:v>2.70041E-2</c:v>
                </c:pt>
                <c:pt idx="33982">
                  <c:v>2.6945440000000001E-2</c:v>
                </c:pt>
                <c:pt idx="33983">
                  <c:v>2.6887310000000001E-2</c:v>
                </c:pt>
                <c:pt idx="33984">
                  <c:v>2.6828379999999999E-2</c:v>
                </c:pt>
                <c:pt idx="33985">
                  <c:v>2.676912E-2</c:v>
                </c:pt>
                <c:pt idx="33986">
                  <c:v>2.6710600000000001E-2</c:v>
                </c:pt>
                <c:pt idx="33987">
                  <c:v>2.668206E-2</c:v>
                </c:pt>
                <c:pt idx="33988">
                  <c:v>2.6624180000000001E-2</c:v>
                </c:pt>
                <c:pt idx="33989">
                  <c:v>2.6538630000000001E-2</c:v>
                </c:pt>
                <c:pt idx="33990">
                  <c:v>2.6479860000000001E-2</c:v>
                </c:pt>
                <c:pt idx="33991">
                  <c:v>2.642154E-2</c:v>
                </c:pt>
                <c:pt idx="33992">
                  <c:v>2.636179E-2</c:v>
                </c:pt>
                <c:pt idx="33993">
                  <c:v>2.6303420000000001E-2</c:v>
                </c:pt>
                <c:pt idx="33994">
                  <c:v>2.6218209999999999E-2</c:v>
                </c:pt>
                <c:pt idx="33995">
                  <c:v>2.6187720000000001E-2</c:v>
                </c:pt>
                <c:pt idx="33996">
                  <c:v>2.6128559999999999E-2</c:v>
                </c:pt>
                <c:pt idx="33997">
                  <c:v>2.6070599999999999E-2</c:v>
                </c:pt>
                <c:pt idx="33998">
                  <c:v>2.6013919999999999E-2</c:v>
                </c:pt>
                <c:pt idx="33999">
                  <c:v>2.5957439999999998E-2</c:v>
                </c:pt>
                <c:pt idx="34000">
                  <c:v>2.5876329999999999E-2</c:v>
                </c:pt>
                <c:pt idx="34001">
                  <c:v>2.58198E-2</c:v>
                </c:pt>
                <c:pt idx="34002">
                  <c:v>2.576287E-2</c:v>
                </c:pt>
                <c:pt idx="34003">
                  <c:v>2.5707580000000001E-2</c:v>
                </c:pt>
                <c:pt idx="34004">
                  <c:v>2.568076E-2</c:v>
                </c:pt>
                <c:pt idx="34005">
                  <c:v>2.560086E-2</c:v>
                </c:pt>
                <c:pt idx="34006">
                  <c:v>2.5544879999999999E-2</c:v>
                </c:pt>
                <c:pt idx="34007">
                  <c:v>2.5488489999999999E-2</c:v>
                </c:pt>
                <c:pt idx="34008">
                  <c:v>2.5432969999999999E-2</c:v>
                </c:pt>
                <c:pt idx="34009">
                  <c:v>2.537737E-2</c:v>
                </c:pt>
                <c:pt idx="34010">
                  <c:v>2.5320410000000002E-2</c:v>
                </c:pt>
                <c:pt idx="34011">
                  <c:v>2.5233269999999999E-2</c:v>
                </c:pt>
                <c:pt idx="34012">
                  <c:v>2.5175610000000001E-2</c:v>
                </c:pt>
                <c:pt idx="34013">
                  <c:v>2.5119740000000002E-2</c:v>
                </c:pt>
                <c:pt idx="34014">
                  <c:v>2.50651E-2</c:v>
                </c:pt>
                <c:pt idx="34015">
                  <c:v>2.500981E-2</c:v>
                </c:pt>
                <c:pt idx="34016">
                  <c:v>2.4957130000000001E-2</c:v>
                </c:pt>
                <c:pt idx="34017">
                  <c:v>2.490208E-2</c:v>
                </c:pt>
                <c:pt idx="34018">
                  <c:v>2.4847850000000001E-2</c:v>
                </c:pt>
                <c:pt idx="34019">
                  <c:v>2.4794480000000001E-2</c:v>
                </c:pt>
                <c:pt idx="34020">
                  <c:v>2.4740700000000001E-2</c:v>
                </c:pt>
                <c:pt idx="34021">
                  <c:v>2.4685639999999998E-2</c:v>
                </c:pt>
                <c:pt idx="34022">
                  <c:v>2.4604440000000002E-2</c:v>
                </c:pt>
                <c:pt idx="34023">
                  <c:v>2.4551659999999999E-2</c:v>
                </c:pt>
                <c:pt idx="34024">
                  <c:v>2.449834E-2</c:v>
                </c:pt>
                <c:pt idx="34025">
                  <c:v>2.444522E-2</c:v>
                </c:pt>
                <c:pt idx="34026">
                  <c:v>2.4391240000000002E-2</c:v>
                </c:pt>
                <c:pt idx="34027">
                  <c:v>2.4309819999999999E-2</c:v>
                </c:pt>
                <c:pt idx="34028">
                  <c:v>2.4256940000000001E-2</c:v>
                </c:pt>
                <c:pt idx="34029">
                  <c:v>2.4228880000000001E-2</c:v>
                </c:pt>
                <c:pt idx="34030">
                  <c:v>2.4177190000000001E-2</c:v>
                </c:pt>
                <c:pt idx="34031">
                  <c:v>2.4126160000000001E-2</c:v>
                </c:pt>
                <c:pt idx="34032">
                  <c:v>2.4075139999999998E-2</c:v>
                </c:pt>
                <c:pt idx="34033">
                  <c:v>2.4023329999999999E-2</c:v>
                </c:pt>
                <c:pt idx="34034">
                  <c:v>2.3945600000000001E-2</c:v>
                </c:pt>
                <c:pt idx="34035">
                  <c:v>2.3894459999999999E-2</c:v>
                </c:pt>
                <c:pt idx="34036">
                  <c:v>2.384147E-2</c:v>
                </c:pt>
                <c:pt idx="34037">
                  <c:v>2.3813819999999999E-2</c:v>
                </c:pt>
                <c:pt idx="34038">
                  <c:v>2.376379E-2</c:v>
                </c:pt>
                <c:pt idx="34039">
                  <c:v>2.3713379999999999E-2</c:v>
                </c:pt>
                <c:pt idx="34040">
                  <c:v>2.3637769999999999E-2</c:v>
                </c:pt>
                <c:pt idx="34041">
                  <c:v>2.3587460000000001E-2</c:v>
                </c:pt>
                <c:pt idx="34042">
                  <c:v>2.3537639999999999E-2</c:v>
                </c:pt>
                <c:pt idx="34043">
                  <c:v>2.3488700000000001E-2</c:v>
                </c:pt>
                <c:pt idx="34044">
                  <c:v>2.3463120000000001E-2</c:v>
                </c:pt>
                <c:pt idx="34045">
                  <c:v>2.3413059999999999E-2</c:v>
                </c:pt>
                <c:pt idx="34046">
                  <c:v>2.3362089999999999E-2</c:v>
                </c:pt>
                <c:pt idx="34047">
                  <c:v>2.3285839999999999E-2</c:v>
                </c:pt>
                <c:pt idx="34048">
                  <c:v>2.3235780000000001E-2</c:v>
                </c:pt>
                <c:pt idx="34049">
                  <c:v>2.3185939999999999E-2</c:v>
                </c:pt>
                <c:pt idx="34050">
                  <c:v>2.315892E-2</c:v>
                </c:pt>
                <c:pt idx="34051">
                  <c:v>2.3108170000000001E-2</c:v>
                </c:pt>
                <c:pt idx="34052">
                  <c:v>2.3056859999999998E-2</c:v>
                </c:pt>
                <c:pt idx="34053">
                  <c:v>2.3005919999999999E-2</c:v>
                </c:pt>
                <c:pt idx="34054">
                  <c:v>2.293152E-2</c:v>
                </c:pt>
                <c:pt idx="34055">
                  <c:v>2.28802E-2</c:v>
                </c:pt>
                <c:pt idx="34056">
                  <c:v>2.2854969999999999E-2</c:v>
                </c:pt>
                <c:pt idx="34057">
                  <c:v>2.2805410000000002E-2</c:v>
                </c:pt>
                <c:pt idx="34058">
                  <c:v>2.2754360000000001E-2</c:v>
                </c:pt>
                <c:pt idx="34059">
                  <c:v>2.2701559999999999E-2</c:v>
                </c:pt>
                <c:pt idx="34060">
                  <c:v>2.2649639999999999E-2</c:v>
                </c:pt>
                <c:pt idx="34061">
                  <c:v>2.2574980000000001E-2</c:v>
                </c:pt>
                <c:pt idx="34062">
                  <c:v>2.2523850000000002E-2</c:v>
                </c:pt>
                <c:pt idx="34063">
                  <c:v>2.247188E-2</c:v>
                </c:pt>
                <c:pt idx="34064">
                  <c:v>2.2446000000000001E-2</c:v>
                </c:pt>
                <c:pt idx="34065">
                  <c:v>2.2394529999999999E-2</c:v>
                </c:pt>
                <c:pt idx="34066">
                  <c:v>2.2318910000000001E-2</c:v>
                </c:pt>
                <c:pt idx="34067">
                  <c:v>2.2267169999999999E-2</c:v>
                </c:pt>
                <c:pt idx="34068">
                  <c:v>2.2216949999999999E-2</c:v>
                </c:pt>
                <c:pt idx="34069">
                  <c:v>2.2167909999999999E-2</c:v>
                </c:pt>
                <c:pt idx="34070">
                  <c:v>2.2094340000000001E-2</c:v>
                </c:pt>
                <c:pt idx="34071">
                  <c:v>2.204331E-2</c:v>
                </c:pt>
                <c:pt idx="34072">
                  <c:v>2.19911E-2</c:v>
                </c:pt>
                <c:pt idx="34073">
                  <c:v>2.1940169999999998E-2</c:v>
                </c:pt>
                <c:pt idx="34074">
                  <c:v>2.1863420000000001E-2</c:v>
                </c:pt>
                <c:pt idx="34075">
                  <c:v>2.1812450000000001E-2</c:v>
                </c:pt>
                <c:pt idx="34076">
                  <c:v>2.1761200000000001E-2</c:v>
                </c:pt>
                <c:pt idx="34077">
                  <c:v>2.1711649999999999E-2</c:v>
                </c:pt>
                <c:pt idx="34078">
                  <c:v>2.1638600000000001E-2</c:v>
                </c:pt>
                <c:pt idx="34079">
                  <c:v>2.1590740000000001E-2</c:v>
                </c:pt>
                <c:pt idx="34080">
                  <c:v>2.156477E-2</c:v>
                </c:pt>
                <c:pt idx="34081">
                  <c:v>2.151459E-2</c:v>
                </c:pt>
                <c:pt idx="34082">
                  <c:v>2.1442030000000001E-2</c:v>
                </c:pt>
                <c:pt idx="34083">
                  <c:v>2.1392250000000002E-2</c:v>
                </c:pt>
                <c:pt idx="34084">
                  <c:v>2.1342300000000002E-2</c:v>
                </c:pt>
                <c:pt idx="34085">
                  <c:v>2.1293030000000001E-2</c:v>
                </c:pt>
                <c:pt idx="34086">
                  <c:v>2.1219709999999999E-2</c:v>
                </c:pt>
                <c:pt idx="34087">
                  <c:v>2.117132E-2</c:v>
                </c:pt>
                <c:pt idx="34088">
                  <c:v>2.1123960000000001E-2</c:v>
                </c:pt>
                <c:pt idx="34089">
                  <c:v>2.1076999999999999E-2</c:v>
                </c:pt>
                <c:pt idx="34090">
                  <c:v>2.102919E-2</c:v>
                </c:pt>
                <c:pt idx="34091">
                  <c:v>2.098057E-2</c:v>
                </c:pt>
                <c:pt idx="34092">
                  <c:v>2.0956079999999998E-2</c:v>
                </c:pt>
                <c:pt idx="34093">
                  <c:v>2.088485E-2</c:v>
                </c:pt>
                <c:pt idx="34094">
                  <c:v>2.0836940000000002E-2</c:v>
                </c:pt>
                <c:pt idx="34095">
                  <c:v>2.0789129999999999E-2</c:v>
                </c:pt>
                <c:pt idx="34096">
                  <c:v>2.0740330000000001E-2</c:v>
                </c:pt>
                <c:pt idx="34097">
                  <c:v>2.069122E-2</c:v>
                </c:pt>
                <c:pt idx="34098">
                  <c:v>2.0643330000000001E-2</c:v>
                </c:pt>
                <c:pt idx="34099">
                  <c:v>2.0571530000000001E-2</c:v>
                </c:pt>
                <c:pt idx="34100">
                  <c:v>2.0547059999999999E-2</c:v>
                </c:pt>
                <c:pt idx="34101">
                  <c:v>2.0498189999999999E-2</c:v>
                </c:pt>
                <c:pt idx="34102">
                  <c:v>2.0450139999999999E-2</c:v>
                </c:pt>
                <c:pt idx="34103">
                  <c:v>2.040204E-2</c:v>
                </c:pt>
                <c:pt idx="34104">
                  <c:v>2.035408E-2</c:v>
                </c:pt>
                <c:pt idx="34105">
                  <c:v>2.03051E-2</c:v>
                </c:pt>
                <c:pt idx="34106">
                  <c:v>2.023674E-2</c:v>
                </c:pt>
                <c:pt idx="34107">
                  <c:v>2.018992E-2</c:v>
                </c:pt>
                <c:pt idx="34108">
                  <c:v>2.016739E-2</c:v>
                </c:pt>
                <c:pt idx="34109">
                  <c:v>2.0120240000000001E-2</c:v>
                </c:pt>
                <c:pt idx="34110">
                  <c:v>2.0073089999999998E-2</c:v>
                </c:pt>
                <c:pt idx="34111">
                  <c:v>2.0025899999999999E-2</c:v>
                </c:pt>
                <c:pt idx="34112">
                  <c:v>1.995856E-2</c:v>
                </c:pt>
                <c:pt idx="34113">
                  <c:v>1.9912929999999999E-2</c:v>
                </c:pt>
                <c:pt idx="34114">
                  <c:v>1.98669E-2</c:v>
                </c:pt>
                <c:pt idx="34115">
                  <c:v>1.984586E-2</c:v>
                </c:pt>
                <c:pt idx="34116">
                  <c:v>1.9800290000000002E-2</c:v>
                </c:pt>
                <c:pt idx="34117">
                  <c:v>1.9753799999999998E-2</c:v>
                </c:pt>
                <c:pt idx="34118">
                  <c:v>1.970796E-2</c:v>
                </c:pt>
                <c:pt idx="34119">
                  <c:v>1.9637410000000001E-2</c:v>
                </c:pt>
                <c:pt idx="34120">
                  <c:v>1.9590219999999998E-2</c:v>
                </c:pt>
                <c:pt idx="34121">
                  <c:v>1.9541860000000001E-2</c:v>
                </c:pt>
                <c:pt idx="34122">
                  <c:v>1.9517119999999999E-2</c:v>
                </c:pt>
                <c:pt idx="34123">
                  <c:v>1.9468650000000001E-2</c:v>
                </c:pt>
                <c:pt idx="34124">
                  <c:v>1.9420219999999998E-2</c:v>
                </c:pt>
                <c:pt idx="34125">
                  <c:v>1.9370559999999998E-2</c:v>
                </c:pt>
                <c:pt idx="34126">
                  <c:v>1.9297539999999998E-2</c:v>
                </c:pt>
                <c:pt idx="34127">
                  <c:v>1.9246880000000001E-2</c:v>
                </c:pt>
                <c:pt idx="34128">
                  <c:v>1.9198940000000001E-2</c:v>
                </c:pt>
                <c:pt idx="34129">
                  <c:v>1.91512E-2</c:v>
                </c:pt>
                <c:pt idx="34130">
                  <c:v>1.9128200000000001E-2</c:v>
                </c:pt>
                <c:pt idx="34131">
                  <c:v>1.908135E-2</c:v>
                </c:pt>
                <c:pt idx="34132">
                  <c:v>1.9034100000000002E-2</c:v>
                </c:pt>
                <c:pt idx="34133">
                  <c:v>1.8965929999999999E-2</c:v>
                </c:pt>
                <c:pt idx="34134">
                  <c:v>1.8918620000000001E-2</c:v>
                </c:pt>
                <c:pt idx="34135">
                  <c:v>1.887279E-2</c:v>
                </c:pt>
                <c:pt idx="34136">
                  <c:v>1.882725E-2</c:v>
                </c:pt>
                <c:pt idx="34137">
                  <c:v>1.880366E-2</c:v>
                </c:pt>
                <c:pt idx="34138">
                  <c:v>1.8757320000000001E-2</c:v>
                </c:pt>
                <c:pt idx="34139">
                  <c:v>1.8712010000000001E-2</c:v>
                </c:pt>
                <c:pt idx="34140">
                  <c:v>1.8664839999999999E-2</c:v>
                </c:pt>
                <c:pt idx="34141">
                  <c:v>1.8596120000000001E-2</c:v>
                </c:pt>
                <c:pt idx="34142">
                  <c:v>1.854832E-2</c:v>
                </c:pt>
                <c:pt idx="34143">
                  <c:v>1.8500880000000001E-2</c:v>
                </c:pt>
                <c:pt idx="34144">
                  <c:v>1.8479039999999999E-2</c:v>
                </c:pt>
                <c:pt idx="34145">
                  <c:v>1.8432279999999999E-2</c:v>
                </c:pt>
                <c:pt idx="34146">
                  <c:v>1.8384520000000001E-2</c:v>
                </c:pt>
                <c:pt idx="34147">
                  <c:v>1.8336740000000001E-2</c:v>
                </c:pt>
                <c:pt idx="34148">
                  <c:v>1.8289300000000001E-2</c:v>
                </c:pt>
                <c:pt idx="34149">
                  <c:v>1.8240920000000001E-2</c:v>
                </c:pt>
                <c:pt idx="34150">
                  <c:v>1.8191829999999999E-2</c:v>
                </c:pt>
                <c:pt idx="34151">
                  <c:v>1.8167740000000002E-2</c:v>
                </c:pt>
                <c:pt idx="34152">
                  <c:v>1.8118229999999999E-2</c:v>
                </c:pt>
                <c:pt idx="34153">
                  <c:v>1.805091E-2</c:v>
                </c:pt>
                <c:pt idx="34154">
                  <c:v>1.8003789999999999E-2</c:v>
                </c:pt>
                <c:pt idx="34155">
                  <c:v>1.7956409999999999E-2</c:v>
                </c:pt>
                <c:pt idx="34156">
                  <c:v>1.79093E-2</c:v>
                </c:pt>
                <c:pt idx="34157">
                  <c:v>1.7862099999999999E-2</c:v>
                </c:pt>
                <c:pt idx="34158">
                  <c:v>1.7840439999999999E-2</c:v>
                </c:pt>
                <c:pt idx="34159">
                  <c:v>1.7793090000000001E-2</c:v>
                </c:pt>
                <c:pt idx="34160">
                  <c:v>1.7745159999999999E-2</c:v>
                </c:pt>
                <c:pt idx="34161">
                  <c:v>1.7697089999999999E-2</c:v>
                </c:pt>
                <c:pt idx="34162">
                  <c:v>1.7649249999999998E-2</c:v>
                </c:pt>
                <c:pt idx="34163">
                  <c:v>1.7603730000000001E-2</c:v>
                </c:pt>
                <c:pt idx="34164">
                  <c:v>1.7540759999999999E-2</c:v>
                </c:pt>
                <c:pt idx="34165">
                  <c:v>1.751904E-2</c:v>
                </c:pt>
                <c:pt idx="34166">
                  <c:v>1.7471069999999998E-2</c:v>
                </c:pt>
                <c:pt idx="34167">
                  <c:v>1.7423549999999999E-2</c:v>
                </c:pt>
                <c:pt idx="34168">
                  <c:v>1.7377009999999998E-2</c:v>
                </c:pt>
                <c:pt idx="34169">
                  <c:v>1.7330890000000002E-2</c:v>
                </c:pt>
                <c:pt idx="34170">
                  <c:v>1.7283960000000001E-2</c:v>
                </c:pt>
                <c:pt idx="34171">
                  <c:v>1.7212950000000001E-2</c:v>
                </c:pt>
                <c:pt idx="34172">
                  <c:v>1.7191339999999999E-2</c:v>
                </c:pt>
                <c:pt idx="34173">
                  <c:v>1.7143490000000001E-2</c:v>
                </c:pt>
                <c:pt idx="34174">
                  <c:v>1.70948E-2</c:v>
                </c:pt>
                <c:pt idx="34175">
                  <c:v>1.7045810000000002E-2</c:v>
                </c:pt>
                <c:pt idx="34176">
                  <c:v>1.699724E-2</c:v>
                </c:pt>
                <c:pt idx="34177">
                  <c:v>1.6930000000000001E-2</c:v>
                </c:pt>
                <c:pt idx="34178">
                  <c:v>1.6881500000000001E-2</c:v>
                </c:pt>
                <c:pt idx="34179">
                  <c:v>1.6858979999999999E-2</c:v>
                </c:pt>
                <c:pt idx="34180">
                  <c:v>1.6810450000000001E-2</c:v>
                </c:pt>
                <c:pt idx="34181">
                  <c:v>1.676064E-2</c:v>
                </c:pt>
                <c:pt idx="34182">
                  <c:v>1.6692640000000002E-2</c:v>
                </c:pt>
                <c:pt idx="34183">
                  <c:v>1.6644679999999999E-2</c:v>
                </c:pt>
                <c:pt idx="34184">
                  <c:v>1.65977E-2</c:v>
                </c:pt>
                <c:pt idx="34185">
                  <c:v>1.654889E-2</c:v>
                </c:pt>
                <c:pt idx="34186">
                  <c:v>1.6528629999999999E-2</c:v>
                </c:pt>
                <c:pt idx="34187">
                  <c:v>1.646222E-2</c:v>
                </c:pt>
                <c:pt idx="34188">
                  <c:v>1.641337E-2</c:v>
                </c:pt>
                <c:pt idx="34189">
                  <c:v>1.6362560000000002E-2</c:v>
                </c:pt>
                <c:pt idx="34190">
                  <c:v>1.6312900000000002E-2</c:v>
                </c:pt>
                <c:pt idx="34191">
                  <c:v>1.626263E-2</c:v>
                </c:pt>
                <c:pt idx="34192">
                  <c:v>1.6240939999999999E-2</c:v>
                </c:pt>
                <c:pt idx="34193">
                  <c:v>1.619021E-2</c:v>
                </c:pt>
                <c:pt idx="34194">
                  <c:v>1.6119560000000002E-2</c:v>
                </c:pt>
                <c:pt idx="34195">
                  <c:v>1.6070330000000001E-2</c:v>
                </c:pt>
                <c:pt idx="34196">
                  <c:v>1.6019080000000002E-2</c:v>
                </c:pt>
                <c:pt idx="34197">
                  <c:v>1.596624E-2</c:v>
                </c:pt>
                <c:pt idx="34198">
                  <c:v>1.5912920000000001E-2</c:v>
                </c:pt>
                <c:pt idx="34199">
                  <c:v>1.5889250000000001E-2</c:v>
                </c:pt>
                <c:pt idx="34200">
                  <c:v>1.5836590000000001E-2</c:v>
                </c:pt>
                <c:pt idx="34201">
                  <c:v>1.5783889999999998E-2</c:v>
                </c:pt>
                <c:pt idx="34202">
                  <c:v>1.573043E-2</c:v>
                </c:pt>
                <c:pt idx="34203">
                  <c:v>1.567853E-2</c:v>
                </c:pt>
                <c:pt idx="34204">
                  <c:v>1.562827E-2</c:v>
                </c:pt>
                <c:pt idx="34205">
                  <c:v>1.557716E-2</c:v>
                </c:pt>
                <c:pt idx="34206">
                  <c:v>1.5552649999999999E-2</c:v>
                </c:pt>
                <c:pt idx="34207">
                  <c:v>1.5500460000000001E-2</c:v>
                </c:pt>
                <c:pt idx="34208">
                  <c:v>1.544864E-2</c:v>
                </c:pt>
                <c:pt idx="34209">
                  <c:v>1.5375659999999999E-2</c:v>
                </c:pt>
                <c:pt idx="34210">
                  <c:v>1.532319E-2</c:v>
                </c:pt>
                <c:pt idx="34211">
                  <c:v>1.527047E-2</c:v>
                </c:pt>
                <c:pt idx="34212">
                  <c:v>1.521864E-2</c:v>
                </c:pt>
                <c:pt idx="34213">
                  <c:v>1.519526E-2</c:v>
                </c:pt>
                <c:pt idx="34214">
                  <c:v>1.514363E-2</c:v>
                </c:pt>
                <c:pt idx="34215">
                  <c:v>1.509136E-2</c:v>
                </c:pt>
                <c:pt idx="34216">
                  <c:v>1.503754E-2</c:v>
                </c:pt>
                <c:pt idx="34217">
                  <c:v>1.4982779999999999E-2</c:v>
                </c:pt>
                <c:pt idx="34218">
                  <c:v>1.49293E-2</c:v>
                </c:pt>
                <c:pt idx="34219">
                  <c:v>1.4874510000000001E-2</c:v>
                </c:pt>
                <c:pt idx="34220">
                  <c:v>1.482349E-2</c:v>
                </c:pt>
                <c:pt idx="34221">
                  <c:v>1.476776E-2</c:v>
                </c:pt>
                <c:pt idx="34222">
                  <c:v>1.47105E-2</c:v>
                </c:pt>
                <c:pt idx="34223">
                  <c:v>1.465384E-2</c:v>
                </c:pt>
                <c:pt idx="34224">
                  <c:v>1.459974E-2</c:v>
                </c:pt>
                <c:pt idx="34225">
                  <c:v>1.454596E-2</c:v>
                </c:pt>
                <c:pt idx="34226">
                  <c:v>1.452091E-2</c:v>
                </c:pt>
                <c:pt idx="34227">
                  <c:v>1.44447E-2</c:v>
                </c:pt>
                <c:pt idx="34228">
                  <c:v>1.439031E-2</c:v>
                </c:pt>
                <c:pt idx="34229">
                  <c:v>1.4335499999999999E-2</c:v>
                </c:pt>
                <c:pt idx="34230">
                  <c:v>1.428042E-2</c:v>
                </c:pt>
                <c:pt idx="34231">
                  <c:v>1.422502E-2</c:v>
                </c:pt>
                <c:pt idx="34232">
                  <c:v>1.4169360000000001E-2</c:v>
                </c:pt>
                <c:pt idx="34233">
                  <c:v>1.4142490000000001E-2</c:v>
                </c:pt>
                <c:pt idx="34234">
                  <c:v>1.406142E-2</c:v>
                </c:pt>
                <c:pt idx="34235">
                  <c:v>1.4005739999999999E-2</c:v>
                </c:pt>
                <c:pt idx="34236">
                  <c:v>1.395016E-2</c:v>
                </c:pt>
                <c:pt idx="34237">
                  <c:v>1.3895609999999999E-2</c:v>
                </c:pt>
                <c:pt idx="34238">
                  <c:v>1.3841920000000001E-2</c:v>
                </c:pt>
                <c:pt idx="34239">
                  <c:v>1.3791940000000001E-2</c:v>
                </c:pt>
                <c:pt idx="34240">
                  <c:v>1.3741049999999999E-2</c:v>
                </c:pt>
                <c:pt idx="34241">
                  <c:v>1.3688219999999999E-2</c:v>
                </c:pt>
                <c:pt idx="34242">
                  <c:v>1.3635660000000001E-2</c:v>
                </c:pt>
                <c:pt idx="34243">
                  <c:v>1.358375E-2</c:v>
                </c:pt>
                <c:pt idx="34244">
                  <c:v>1.3531140000000001E-2</c:v>
                </c:pt>
                <c:pt idx="34245">
                  <c:v>1.347974E-2</c:v>
                </c:pt>
                <c:pt idx="34246">
                  <c:v>1.340415E-2</c:v>
                </c:pt>
                <c:pt idx="34247">
                  <c:v>1.3352330000000001E-2</c:v>
                </c:pt>
                <c:pt idx="34248">
                  <c:v>1.3325979999999999E-2</c:v>
                </c:pt>
                <c:pt idx="34249">
                  <c:v>1.3271669999999999E-2</c:v>
                </c:pt>
                <c:pt idx="34250">
                  <c:v>1.321988E-2</c:v>
                </c:pt>
                <c:pt idx="34251">
                  <c:v>1.316792E-2</c:v>
                </c:pt>
                <c:pt idx="34252">
                  <c:v>1.311376E-2</c:v>
                </c:pt>
                <c:pt idx="34253">
                  <c:v>1.303666E-2</c:v>
                </c:pt>
                <c:pt idx="34254">
                  <c:v>1.2983720000000001E-2</c:v>
                </c:pt>
                <c:pt idx="34255">
                  <c:v>1.293065E-2</c:v>
                </c:pt>
                <c:pt idx="34256">
                  <c:v>1.290474E-2</c:v>
                </c:pt>
                <c:pt idx="34257">
                  <c:v>1.2851949999999999E-2</c:v>
                </c:pt>
                <c:pt idx="34258">
                  <c:v>1.280007E-2</c:v>
                </c:pt>
                <c:pt idx="34259">
                  <c:v>1.272596E-2</c:v>
                </c:pt>
                <c:pt idx="34260">
                  <c:v>1.267633E-2</c:v>
                </c:pt>
                <c:pt idx="34261">
                  <c:v>1.262431E-2</c:v>
                </c:pt>
                <c:pt idx="34262">
                  <c:v>1.257202E-2</c:v>
                </c:pt>
                <c:pt idx="34263">
                  <c:v>1.254631E-2</c:v>
                </c:pt>
                <c:pt idx="34264">
                  <c:v>1.2496739999999999E-2</c:v>
                </c:pt>
                <c:pt idx="34265">
                  <c:v>1.242179E-2</c:v>
                </c:pt>
                <c:pt idx="34266">
                  <c:v>1.2372289999999999E-2</c:v>
                </c:pt>
                <c:pt idx="34267">
                  <c:v>1.232426E-2</c:v>
                </c:pt>
                <c:pt idx="34268">
                  <c:v>1.2274149999999999E-2</c:v>
                </c:pt>
                <c:pt idx="34269">
                  <c:v>1.2245539999999999E-2</c:v>
                </c:pt>
                <c:pt idx="34270">
                  <c:v>1.219398E-2</c:v>
                </c:pt>
                <c:pt idx="34271">
                  <c:v>1.2118520000000001E-2</c:v>
                </c:pt>
                <c:pt idx="34272">
                  <c:v>1.206906E-2</c:v>
                </c:pt>
                <c:pt idx="34273">
                  <c:v>1.2018859999999999E-2</c:v>
                </c:pt>
                <c:pt idx="34274">
                  <c:v>1.1970369999999999E-2</c:v>
                </c:pt>
                <c:pt idx="34275">
                  <c:v>1.194519E-2</c:v>
                </c:pt>
                <c:pt idx="34276">
                  <c:v>1.189717E-2</c:v>
                </c:pt>
                <c:pt idx="34277">
                  <c:v>1.182453E-2</c:v>
                </c:pt>
                <c:pt idx="34278">
                  <c:v>1.1775819999999999E-2</c:v>
                </c:pt>
                <c:pt idx="34279">
                  <c:v>1.1725869999999999E-2</c:v>
                </c:pt>
                <c:pt idx="34280">
                  <c:v>1.1676209999999999E-2</c:v>
                </c:pt>
                <c:pt idx="34281">
                  <c:v>1.1651160000000001E-2</c:v>
                </c:pt>
                <c:pt idx="34282">
                  <c:v>1.160169E-2</c:v>
                </c:pt>
                <c:pt idx="34283">
                  <c:v>1.1528429999999999E-2</c:v>
                </c:pt>
                <c:pt idx="34284">
                  <c:v>1.1480270000000001E-2</c:v>
                </c:pt>
                <c:pt idx="34285">
                  <c:v>1.143431E-2</c:v>
                </c:pt>
                <c:pt idx="34286">
                  <c:v>1.138904E-2</c:v>
                </c:pt>
                <c:pt idx="34287">
                  <c:v>1.134226E-2</c:v>
                </c:pt>
                <c:pt idx="34288">
                  <c:v>1.129586E-2</c:v>
                </c:pt>
                <c:pt idx="34289">
                  <c:v>1.124912E-2</c:v>
                </c:pt>
                <c:pt idx="34290">
                  <c:v>1.120381E-2</c:v>
                </c:pt>
                <c:pt idx="34291">
                  <c:v>1.1158619999999999E-2</c:v>
                </c:pt>
                <c:pt idx="34292">
                  <c:v>1.1113120000000001E-2</c:v>
                </c:pt>
                <c:pt idx="34293">
                  <c:v>1.106738E-2</c:v>
                </c:pt>
                <c:pt idx="34294">
                  <c:v>1.102263E-2</c:v>
                </c:pt>
                <c:pt idx="34295">
                  <c:v>1.0955350000000001E-2</c:v>
                </c:pt>
                <c:pt idx="34296">
                  <c:v>1.0908889999999999E-2</c:v>
                </c:pt>
                <c:pt idx="34297">
                  <c:v>1.0861620000000001E-2</c:v>
                </c:pt>
                <c:pt idx="34298">
                  <c:v>1.0816930000000001E-2</c:v>
                </c:pt>
                <c:pt idx="34299">
                  <c:v>1.0794750000000001E-2</c:v>
                </c:pt>
                <c:pt idx="34300">
                  <c:v>1.075071E-2</c:v>
                </c:pt>
                <c:pt idx="34301">
                  <c:v>1.0685740000000001E-2</c:v>
                </c:pt>
                <c:pt idx="34302">
                  <c:v>1.064085E-2</c:v>
                </c:pt>
                <c:pt idx="34303">
                  <c:v>1.059419E-2</c:v>
                </c:pt>
                <c:pt idx="34304">
                  <c:v>1.054564E-2</c:v>
                </c:pt>
                <c:pt idx="34305">
                  <c:v>1.0498530000000001E-2</c:v>
                </c:pt>
                <c:pt idx="34306">
                  <c:v>1.042708E-2</c:v>
                </c:pt>
                <c:pt idx="34307">
                  <c:v>1.0380439999999999E-2</c:v>
                </c:pt>
                <c:pt idx="34308">
                  <c:v>1.033451E-2</c:v>
                </c:pt>
                <c:pt idx="34309">
                  <c:v>1.028895E-2</c:v>
                </c:pt>
                <c:pt idx="34310">
                  <c:v>1.0244090000000001E-2</c:v>
                </c:pt>
                <c:pt idx="34311">
                  <c:v>1.019982E-2</c:v>
                </c:pt>
                <c:pt idx="34312">
                  <c:v>1.0152919999999999E-2</c:v>
                </c:pt>
                <c:pt idx="34313">
                  <c:v>1.0106479999999999E-2</c:v>
                </c:pt>
                <c:pt idx="34314">
                  <c:v>1.00584E-2</c:v>
                </c:pt>
                <c:pt idx="34315">
                  <c:v>1.0011229999999999E-2</c:v>
                </c:pt>
                <c:pt idx="34316">
                  <c:v>9.9653610000000007E-3</c:v>
                </c:pt>
                <c:pt idx="34317">
                  <c:v>9.9202619999999991E-3</c:v>
                </c:pt>
                <c:pt idx="34318">
                  <c:v>9.8534090000000005E-3</c:v>
                </c:pt>
                <c:pt idx="34319">
                  <c:v>9.8077609999999999E-3</c:v>
                </c:pt>
                <c:pt idx="34320">
                  <c:v>9.7639340000000002E-3</c:v>
                </c:pt>
                <c:pt idx="34321">
                  <c:v>9.7419949999999998E-3</c:v>
                </c:pt>
                <c:pt idx="34322">
                  <c:v>9.6986889999999999E-3</c:v>
                </c:pt>
                <c:pt idx="34323">
                  <c:v>9.6541960000000003E-3</c:v>
                </c:pt>
                <c:pt idx="34324">
                  <c:v>9.5889259999999994E-3</c:v>
                </c:pt>
                <c:pt idx="34325">
                  <c:v>9.5437739999999997E-3</c:v>
                </c:pt>
                <c:pt idx="34326">
                  <c:v>9.4994810000000006E-3</c:v>
                </c:pt>
                <c:pt idx="34327">
                  <c:v>9.4549569999999999E-3</c:v>
                </c:pt>
                <c:pt idx="34328">
                  <c:v>9.4123060000000005E-3</c:v>
                </c:pt>
                <c:pt idx="34329">
                  <c:v>9.3926089999999997E-3</c:v>
                </c:pt>
                <c:pt idx="34330">
                  <c:v>9.3311720000000004E-3</c:v>
                </c:pt>
                <c:pt idx="34331">
                  <c:v>9.2889719999999995E-3</c:v>
                </c:pt>
                <c:pt idx="34332">
                  <c:v>9.245652E-3</c:v>
                </c:pt>
                <c:pt idx="34333">
                  <c:v>9.2018989999999995E-3</c:v>
                </c:pt>
                <c:pt idx="34334">
                  <c:v>9.1589810000000001E-3</c:v>
                </c:pt>
                <c:pt idx="34335">
                  <c:v>9.0991490000000008E-3</c:v>
                </c:pt>
                <c:pt idx="34336">
                  <c:v>9.0572780000000002E-3</c:v>
                </c:pt>
                <c:pt idx="34337">
                  <c:v>9.0345310000000002E-3</c:v>
                </c:pt>
                <c:pt idx="34338">
                  <c:v>8.992313E-3</c:v>
                </c:pt>
                <c:pt idx="34339">
                  <c:v>8.9512299999999993E-3</c:v>
                </c:pt>
                <c:pt idx="34340">
                  <c:v>8.9080640000000003E-3</c:v>
                </c:pt>
                <c:pt idx="34341">
                  <c:v>8.8471859999999999E-3</c:v>
                </c:pt>
                <c:pt idx="34342">
                  <c:v>8.8065939999999992E-3</c:v>
                </c:pt>
                <c:pt idx="34343">
                  <c:v>8.7687000000000008E-3</c:v>
                </c:pt>
                <c:pt idx="34344">
                  <c:v>8.7289440000000006E-3</c:v>
                </c:pt>
                <c:pt idx="34345">
                  <c:v>8.7081009999999993E-3</c:v>
                </c:pt>
                <c:pt idx="34346">
                  <c:v>8.6693989999999995E-3</c:v>
                </c:pt>
                <c:pt idx="34347">
                  <c:v>8.6116579999999995E-3</c:v>
                </c:pt>
                <c:pt idx="34348">
                  <c:v>8.5727359999999992E-3</c:v>
                </c:pt>
                <c:pt idx="34349">
                  <c:v>8.533746E-3</c:v>
                </c:pt>
                <c:pt idx="34350">
                  <c:v>8.4960750000000005E-3</c:v>
                </c:pt>
                <c:pt idx="34351">
                  <c:v>8.4597189999999992E-3</c:v>
                </c:pt>
                <c:pt idx="34352">
                  <c:v>8.4228659999999993E-3</c:v>
                </c:pt>
                <c:pt idx="34353">
                  <c:v>8.3826790000000005E-3</c:v>
                </c:pt>
                <c:pt idx="34354">
                  <c:v>8.3441450000000007E-3</c:v>
                </c:pt>
                <c:pt idx="34355">
                  <c:v>8.3053480000000006E-3</c:v>
                </c:pt>
                <c:pt idx="34356">
                  <c:v>8.2661390000000005E-3</c:v>
                </c:pt>
                <c:pt idx="34357">
                  <c:v>8.2267980000000004E-3</c:v>
                </c:pt>
                <c:pt idx="34358">
                  <c:v>8.1881720000000005E-3</c:v>
                </c:pt>
                <c:pt idx="34359">
                  <c:v>8.1497549999999998E-3</c:v>
                </c:pt>
                <c:pt idx="34360">
                  <c:v>8.1095879999999992E-3</c:v>
                </c:pt>
                <c:pt idx="34361">
                  <c:v>8.0742039999999998E-3</c:v>
                </c:pt>
                <c:pt idx="34362">
                  <c:v>8.0361559999999992E-3</c:v>
                </c:pt>
                <c:pt idx="34363">
                  <c:v>7.9994639999999995E-3</c:v>
                </c:pt>
                <c:pt idx="34364">
                  <c:v>7.9631159999999993E-3</c:v>
                </c:pt>
                <c:pt idx="34365">
                  <c:v>7.9261499999999999E-3</c:v>
                </c:pt>
                <c:pt idx="34366">
                  <c:v>7.8895719999999992E-3</c:v>
                </c:pt>
                <c:pt idx="34367">
                  <c:v>7.8373760000000001E-3</c:v>
                </c:pt>
                <c:pt idx="34368">
                  <c:v>7.800614E-3</c:v>
                </c:pt>
                <c:pt idx="34369">
                  <c:v>7.7818289999999997E-3</c:v>
                </c:pt>
                <c:pt idx="34370">
                  <c:v>7.744913E-3</c:v>
                </c:pt>
                <c:pt idx="34371">
                  <c:v>7.7088369999999996E-3</c:v>
                </c:pt>
                <c:pt idx="34372">
                  <c:v>7.6589600000000002E-3</c:v>
                </c:pt>
                <c:pt idx="34373">
                  <c:v>7.6262949999999999E-3</c:v>
                </c:pt>
                <c:pt idx="34374">
                  <c:v>7.5922619999999998E-3</c:v>
                </c:pt>
                <c:pt idx="34375">
                  <c:v>7.5594260000000002E-3</c:v>
                </c:pt>
                <c:pt idx="34376">
                  <c:v>7.5290620000000004E-3</c:v>
                </c:pt>
                <c:pt idx="34377">
                  <c:v>7.4807789999999999E-3</c:v>
                </c:pt>
                <c:pt idx="34378">
                  <c:v>7.4491139999999997E-3</c:v>
                </c:pt>
                <c:pt idx="34379">
                  <c:v>7.4164699999999997E-3</c:v>
                </c:pt>
                <c:pt idx="34380">
                  <c:v>7.398272E-3</c:v>
                </c:pt>
                <c:pt idx="34381">
                  <c:v>7.3652819999999999E-3</c:v>
                </c:pt>
                <c:pt idx="34382">
                  <c:v>7.3161220000000004E-3</c:v>
                </c:pt>
                <c:pt idx="34383">
                  <c:v>7.2846650000000001E-3</c:v>
                </c:pt>
                <c:pt idx="34384">
                  <c:v>7.2532109999999999E-3</c:v>
                </c:pt>
                <c:pt idx="34385">
                  <c:v>7.2204859999999999E-3</c:v>
                </c:pt>
                <c:pt idx="34386">
                  <c:v>7.1883249999999997E-3</c:v>
                </c:pt>
                <c:pt idx="34387">
                  <c:v>7.1573369999999997E-3</c:v>
                </c:pt>
                <c:pt idx="34388">
                  <c:v>7.1270320000000002E-3</c:v>
                </c:pt>
                <c:pt idx="34389">
                  <c:v>7.0781919999999996E-3</c:v>
                </c:pt>
                <c:pt idx="34390">
                  <c:v>7.045834E-3</c:v>
                </c:pt>
                <c:pt idx="34391">
                  <c:v>7.0142909999999998E-3</c:v>
                </c:pt>
                <c:pt idx="34392">
                  <c:v>6.9831909999999997E-3</c:v>
                </c:pt>
                <c:pt idx="34393">
                  <c:v>6.9665279999999996E-3</c:v>
                </c:pt>
                <c:pt idx="34394">
                  <c:v>6.934824E-3</c:v>
                </c:pt>
                <c:pt idx="34395">
                  <c:v>6.9030039999999999E-3</c:v>
                </c:pt>
                <c:pt idx="34396">
                  <c:v>6.8713439999999997E-3</c:v>
                </c:pt>
                <c:pt idx="34397">
                  <c:v>6.8401879999999997E-3</c:v>
                </c:pt>
                <c:pt idx="34398">
                  <c:v>6.7952389999999998E-3</c:v>
                </c:pt>
                <c:pt idx="34399">
                  <c:v>6.7653000000000001E-3</c:v>
                </c:pt>
                <c:pt idx="34400">
                  <c:v>6.7346309999999996E-3</c:v>
                </c:pt>
                <c:pt idx="34401">
                  <c:v>6.7061179999999996E-3</c:v>
                </c:pt>
                <c:pt idx="34402">
                  <c:v>6.6754819999999999E-3</c:v>
                </c:pt>
                <c:pt idx="34403">
                  <c:v>6.6586350000000004E-3</c:v>
                </c:pt>
                <c:pt idx="34404">
                  <c:v>6.6281789999999997E-3</c:v>
                </c:pt>
                <c:pt idx="34405">
                  <c:v>6.5995610000000003E-3</c:v>
                </c:pt>
                <c:pt idx="34406">
                  <c:v>6.5687059999999997E-3</c:v>
                </c:pt>
                <c:pt idx="34407">
                  <c:v>6.5396209999999998E-3</c:v>
                </c:pt>
                <c:pt idx="34408">
                  <c:v>6.5118040000000004E-3</c:v>
                </c:pt>
                <c:pt idx="34409">
                  <c:v>6.4828400000000001E-3</c:v>
                </c:pt>
                <c:pt idx="34410">
                  <c:v>6.4349000000000003E-3</c:v>
                </c:pt>
                <c:pt idx="34411">
                  <c:v>6.403855E-3</c:v>
                </c:pt>
                <c:pt idx="34412">
                  <c:v>6.3873480000000002E-3</c:v>
                </c:pt>
                <c:pt idx="34413">
                  <c:v>6.3552950000000004E-3</c:v>
                </c:pt>
                <c:pt idx="34414">
                  <c:v>6.3242339999999998E-3</c:v>
                </c:pt>
                <c:pt idx="34415">
                  <c:v>6.2954660000000004E-3</c:v>
                </c:pt>
                <c:pt idx="34416">
                  <c:v>6.2674519999999997E-3</c:v>
                </c:pt>
                <c:pt idx="34417">
                  <c:v>6.2406440000000001E-3</c:v>
                </c:pt>
                <c:pt idx="34418">
                  <c:v>6.1961500000000001E-3</c:v>
                </c:pt>
                <c:pt idx="34419">
                  <c:v>6.1664279999999998E-3</c:v>
                </c:pt>
                <c:pt idx="34420">
                  <c:v>6.1376240000000004E-3</c:v>
                </c:pt>
                <c:pt idx="34421">
                  <c:v>6.125709E-3</c:v>
                </c:pt>
                <c:pt idx="34422">
                  <c:v>6.099129E-3</c:v>
                </c:pt>
                <c:pt idx="34423">
                  <c:v>6.0724180000000004E-3</c:v>
                </c:pt>
                <c:pt idx="34424">
                  <c:v>6.0444540000000003E-3</c:v>
                </c:pt>
                <c:pt idx="34425">
                  <c:v>6.0021900000000001E-3</c:v>
                </c:pt>
                <c:pt idx="34426">
                  <c:v>5.9736579999999997E-3</c:v>
                </c:pt>
                <c:pt idx="34427">
                  <c:v>5.9451620000000004E-3</c:v>
                </c:pt>
                <c:pt idx="34428">
                  <c:v>5.9162759999999998E-3</c:v>
                </c:pt>
                <c:pt idx="34429">
                  <c:v>5.8871460000000002E-3</c:v>
                </c:pt>
                <c:pt idx="34430">
                  <c:v>5.8595280000000001E-3</c:v>
                </c:pt>
                <c:pt idx="34431">
                  <c:v>5.8321190000000002E-3</c:v>
                </c:pt>
                <c:pt idx="34432">
                  <c:v>5.8028990000000003E-3</c:v>
                </c:pt>
                <c:pt idx="34433">
                  <c:v>5.7735499999999997E-3</c:v>
                </c:pt>
                <c:pt idx="34434">
                  <c:v>5.7451359999999996E-3</c:v>
                </c:pt>
                <c:pt idx="34435">
                  <c:v>5.7177920000000002E-3</c:v>
                </c:pt>
                <c:pt idx="34436">
                  <c:v>5.6918840000000004E-3</c:v>
                </c:pt>
                <c:pt idx="34437">
                  <c:v>5.664985E-3</c:v>
                </c:pt>
                <c:pt idx="34438">
                  <c:v>5.6368160000000002E-3</c:v>
                </c:pt>
                <c:pt idx="34439">
                  <c:v>5.5951120000000002E-3</c:v>
                </c:pt>
                <c:pt idx="34440">
                  <c:v>5.5700580000000001E-3</c:v>
                </c:pt>
                <c:pt idx="34441">
                  <c:v>5.5460120000000003E-3</c:v>
                </c:pt>
                <c:pt idx="34442">
                  <c:v>5.5207720000000002E-3</c:v>
                </c:pt>
                <c:pt idx="34443">
                  <c:v>5.4949710000000004E-3</c:v>
                </c:pt>
                <c:pt idx="34444">
                  <c:v>5.467642E-3</c:v>
                </c:pt>
                <c:pt idx="34445">
                  <c:v>5.4424139999999996E-3</c:v>
                </c:pt>
                <c:pt idx="34446">
                  <c:v>5.4308630000000002E-3</c:v>
                </c:pt>
                <c:pt idx="34447">
                  <c:v>5.3920039999999997E-3</c:v>
                </c:pt>
                <c:pt idx="34448">
                  <c:v>5.3635999999999996E-3</c:v>
                </c:pt>
                <c:pt idx="34449">
                  <c:v>5.3370359999999999E-3</c:v>
                </c:pt>
                <c:pt idx="34450">
                  <c:v>5.3111690000000001E-3</c:v>
                </c:pt>
                <c:pt idx="34451">
                  <c:v>5.2859539999999998E-3</c:v>
                </c:pt>
                <c:pt idx="34452">
                  <c:v>5.261338E-3</c:v>
                </c:pt>
                <c:pt idx="34453">
                  <c:v>5.2212839999999996E-3</c:v>
                </c:pt>
                <c:pt idx="34454">
                  <c:v>5.1957699999999997E-3</c:v>
                </c:pt>
                <c:pt idx="34455">
                  <c:v>5.1720120000000001E-3</c:v>
                </c:pt>
                <c:pt idx="34456">
                  <c:v>5.149926E-3</c:v>
                </c:pt>
                <c:pt idx="34457">
                  <c:v>5.1261919999999999E-3</c:v>
                </c:pt>
                <c:pt idx="34458">
                  <c:v>5.1043260000000002E-3</c:v>
                </c:pt>
                <c:pt idx="34459">
                  <c:v>5.0787339999999997E-3</c:v>
                </c:pt>
                <c:pt idx="34460">
                  <c:v>5.0518960000000002E-3</c:v>
                </c:pt>
                <c:pt idx="34461">
                  <c:v>5.0284370000000002E-3</c:v>
                </c:pt>
                <c:pt idx="34462">
                  <c:v>5.0056939999999998E-3</c:v>
                </c:pt>
                <c:pt idx="34463">
                  <c:v>4.9811339999999999E-3</c:v>
                </c:pt>
                <c:pt idx="34464">
                  <c:v>4.9565E-3</c:v>
                </c:pt>
                <c:pt idx="34465">
                  <c:v>4.9341000000000003E-3</c:v>
                </c:pt>
                <c:pt idx="34466">
                  <c:v>4.9092340000000002E-3</c:v>
                </c:pt>
                <c:pt idx="34467">
                  <c:v>4.884808E-3</c:v>
                </c:pt>
                <c:pt idx="34468">
                  <c:v>4.8618070000000001E-3</c:v>
                </c:pt>
                <c:pt idx="34469">
                  <c:v>4.8404850000000003E-3</c:v>
                </c:pt>
                <c:pt idx="34470">
                  <c:v>4.8074220000000004E-3</c:v>
                </c:pt>
                <c:pt idx="34471">
                  <c:v>4.7960260000000001E-3</c:v>
                </c:pt>
                <c:pt idx="34472">
                  <c:v>4.7720219999999999E-3</c:v>
                </c:pt>
                <c:pt idx="34473">
                  <c:v>4.7495619999999997E-3</c:v>
                </c:pt>
                <c:pt idx="34474">
                  <c:v>4.7269110000000003E-3</c:v>
                </c:pt>
                <c:pt idx="34475">
                  <c:v>4.7053980000000004E-3</c:v>
                </c:pt>
                <c:pt idx="34476">
                  <c:v>4.6874359999999997E-3</c:v>
                </c:pt>
                <c:pt idx="34477">
                  <c:v>4.6667339999999996E-3</c:v>
                </c:pt>
                <c:pt idx="34478">
                  <c:v>4.6554780000000002E-3</c:v>
                </c:pt>
                <c:pt idx="34479">
                  <c:v>4.6358459999999999E-3</c:v>
                </c:pt>
                <c:pt idx="34480">
                  <c:v>4.6152600000000004E-3</c:v>
                </c:pt>
                <c:pt idx="34481">
                  <c:v>4.5938680000000001E-3</c:v>
                </c:pt>
                <c:pt idx="34482">
                  <c:v>4.5652100000000001E-3</c:v>
                </c:pt>
                <c:pt idx="34483">
                  <c:v>4.5450559999999996E-3</c:v>
                </c:pt>
                <c:pt idx="34484">
                  <c:v>4.5260409999999997E-3</c:v>
                </c:pt>
                <c:pt idx="34485">
                  <c:v>4.5057650000000001E-3</c:v>
                </c:pt>
                <c:pt idx="34486">
                  <c:v>4.484287E-3</c:v>
                </c:pt>
                <c:pt idx="34487">
                  <c:v>4.4616660000000004E-3</c:v>
                </c:pt>
                <c:pt idx="34488">
                  <c:v>4.4413509999999996E-3</c:v>
                </c:pt>
                <c:pt idx="34489">
                  <c:v>4.42545E-3</c:v>
                </c:pt>
                <c:pt idx="34490">
                  <c:v>4.4078959999999997E-3</c:v>
                </c:pt>
                <c:pt idx="34491">
                  <c:v>4.3726640000000001E-3</c:v>
                </c:pt>
                <c:pt idx="34492">
                  <c:v>4.3491720000000001E-3</c:v>
                </c:pt>
                <c:pt idx="34493">
                  <c:v>4.3256299999999996E-3</c:v>
                </c:pt>
                <c:pt idx="34494">
                  <c:v>4.3040760000000004E-3</c:v>
                </c:pt>
                <c:pt idx="34495">
                  <c:v>4.2949290000000003E-3</c:v>
                </c:pt>
                <c:pt idx="34496">
                  <c:v>4.273336E-3</c:v>
                </c:pt>
                <c:pt idx="34497">
                  <c:v>4.2549459999999999E-3</c:v>
                </c:pt>
                <c:pt idx="34498">
                  <c:v>4.2359870000000001E-3</c:v>
                </c:pt>
                <c:pt idx="34499">
                  <c:v>4.201616E-3</c:v>
                </c:pt>
                <c:pt idx="34500">
                  <c:v>4.1781300000000004E-3</c:v>
                </c:pt>
                <c:pt idx="34501">
                  <c:v>4.1553620000000001E-3</c:v>
                </c:pt>
                <c:pt idx="34502">
                  <c:v>4.1342380000000001E-3</c:v>
                </c:pt>
                <c:pt idx="34503">
                  <c:v>4.1130910000000001E-3</c:v>
                </c:pt>
                <c:pt idx="34504">
                  <c:v>4.0911300000000001E-3</c:v>
                </c:pt>
                <c:pt idx="34505">
                  <c:v>4.0697160000000001E-3</c:v>
                </c:pt>
                <c:pt idx="34506">
                  <c:v>4.0524749999999998E-3</c:v>
                </c:pt>
                <c:pt idx="34507">
                  <c:v>4.0206520000000004E-3</c:v>
                </c:pt>
                <c:pt idx="34508">
                  <c:v>3.996866E-3</c:v>
                </c:pt>
                <c:pt idx="34509">
                  <c:v>3.9718499999999999E-3</c:v>
                </c:pt>
                <c:pt idx="34510">
                  <c:v>3.9582300000000001E-3</c:v>
                </c:pt>
                <c:pt idx="34511">
                  <c:v>3.9335139999999999E-3</c:v>
                </c:pt>
                <c:pt idx="34512">
                  <c:v>3.91004E-3</c:v>
                </c:pt>
                <c:pt idx="34513">
                  <c:v>3.8856580000000002E-3</c:v>
                </c:pt>
                <c:pt idx="34514">
                  <c:v>3.8597190000000002E-3</c:v>
                </c:pt>
                <c:pt idx="34515">
                  <c:v>3.8335140000000001E-3</c:v>
                </c:pt>
                <c:pt idx="34516">
                  <c:v>3.8122199999999998E-3</c:v>
                </c:pt>
                <c:pt idx="34517">
                  <c:v>3.7790879999999999E-3</c:v>
                </c:pt>
                <c:pt idx="34518">
                  <c:v>3.7568340000000001E-3</c:v>
                </c:pt>
                <c:pt idx="34519">
                  <c:v>3.7358130000000002E-3</c:v>
                </c:pt>
                <c:pt idx="34520">
                  <c:v>3.7150669999999998E-3</c:v>
                </c:pt>
                <c:pt idx="34521">
                  <c:v>3.6905459999999998E-3</c:v>
                </c:pt>
                <c:pt idx="34522">
                  <c:v>3.6659240000000001E-3</c:v>
                </c:pt>
                <c:pt idx="34523">
                  <c:v>3.6567180000000002E-3</c:v>
                </c:pt>
                <c:pt idx="34524">
                  <c:v>3.635765E-3</c:v>
                </c:pt>
                <c:pt idx="34525">
                  <c:v>3.6153169999999998E-3</c:v>
                </c:pt>
                <c:pt idx="34526">
                  <c:v>3.5936599999999998E-3</c:v>
                </c:pt>
                <c:pt idx="34527">
                  <c:v>3.5703100000000002E-3</c:v>
                </c:pt>
                <c:pt idx="34528">
                  <c:v>3.5476869999999999E-3</c:v>
                </c:pt>
                <c:pt idx="34529">
                  <c:v>3.5256480000000001E-3</c:v>
                </c:pt>
                <c:pt idx="34530">
                  <c:v>3.4940879999999998E-3</c:v>
                </c:pt>
                <c:pt idx="34531">
                  <c:v>3.4702750000000001E-3</c:v>
                </c:pt>
                <c:pt idx="34532">
                  <c:v>3.445933E-3</c:v>
                </c:pt>
                <c:pt idx="34533">
                  <c:v>3.4244140000000002E-3</c:v>
                </c:pt>
                <c:pt idx="34534">
                  <c:v>3.41223E-3</c:v>
                </c:pt>
                <c:pt idx="34535">
                  <c:v>3.3883440000000002E-3</c:v>
                </c:pt>
                <c:pt idx="34536">
                  <c:v>3.3636320000000001E-3</c:v>
                </c:pt>
                <c:pt idx="34537">
                  <c:v>3.3406999999999998E-3</c:v>
                </c:pt>
                <c:pt idx="34538">
                  <c:v>3.3171799999999999E-3</c:v>
                </c:pt>
                <c:pt idx="34539">
                  <c:v>3.293228E-3</c:v>
                </c:pt>
                <c:pt idx="34540">
                  <c:v>3.268207E-3</c:v>
                </c:pt>
                <c:pt idx="34541">
                  <c:v>3.2419749999999998E-3</c:v>
                </c:pt>
                <c:pt idx="34542">
                  <c:v>3.2180300000000002E-3</c:v>
                </c:pt>
                <c:pt idx="34543">
                  <c:v>3.1810900000000001E-3</c:v>
                </c:pt>
                <c:pt idx="34544">
                  <c:v>3.167998E-3</c:v>
                </c:pt>
                <c:pt idx="34545">
                  <c:v>3.1431860000000001E-3</c:v>
                </c:pt>
                <c:pt idx="34546">
                  <c:v>3.1219659999999999E-3</c:v>
                </c:pt>
                <c:pt idx="34547">
                  <c:v>3.1008590000000001E-3</c:v>
                </c:pt>
                <c:pt idx="34548">
                  <c:v>3.0797329999999999E-3</c:v>
                </c:pt>
                <c:pt idx="34549">
                  <c:v>3.0593869999999998E-3</c:v>
                </c:pt>
                <c:pt idx="34550">
                  <c:v>3.0394039999999999E-3</c:v>
                </c:pt>
                <c:pt idx="34551">
                  <c:v>3.022056E-3</c:v>
                </c:pt>
                <c:pt idx="34552">
                  <c:v>3.00585E-3</c:v>
                </c:pt>
                <c:pt idx="34553">
                  <c:v>2.980665E-3</c:v>
                </c:pt>
                <c:pt idx="34554">
                  <c:v>2.9616460000000001E-3</c:v>
                </c:pt>
                <c:pt idx="34555">
                  <c:v>2.9414860000000001E-3</c:v>
                </c:pt>
                <c:pt idx="34556">
                  <c:v>2.9299040000000001E-3</c:v>
                </c:pt>
                <c:pt idx="34557">
                  <c:v>2.9099920000000001E-3</c:v>
                </c:pt>
                <c:pt idx="34558">
                  <c:v>2.8891939999999999E-3</c:v>
                </c:pt>
                <c:pt idx="34559">
                  <c:v>2.860685E-3</c:v>
                </c:pt>
                <c:pt idx="34560">
                  <c:v>2.8407800000000002E-3</c:v>
                </c:pt>
                <c:pt idx="34561">
                  <c:v>2.8187809999999998E-3</c:v>
                </c:pt>
                <c:pt idx="34562">
                  <c:v>2.7977879999999998E-3</c:v>
                </c:pt>
                <c:pt idx="34563">
                  <c:v>2.778174E-3</c:v>
                </c:pt>
                <c:pt idx="34564">
                  <c:v>2.7579179999999998E-3</c:v>
                </c:pt>
                <c:pt idx="34565">
                  <c:v>2.73777E-3</c:v>
                </c:pt>
                <c:pt idx="34566">
                  <c:v>2.718088E-3</c:v>
                </c:pt>
                <c:pt idx="34567">
                  <c:v>2.7064860000000001E-3</c:v>
                </c:pt>
                <c:pt idx="34568">
                  <c:v>2.6894750000000002E-3</c:v>
                </c:pt>
                <c:pt idx="34569">
                  <c:v>2.672298E-3</c:v>
                </c:pt>
                <c:pt idx="34570">
                  <c:v>2.655873E-3</c:v>
                </c:pt>
                <c:pt idx="34571">
                  <c:v>2.6380430000000001E-3</c:v>
                </c:pt>
                <c:pt idx="34572">
                  <c:v>2.618024E-3</c:v>
                </c:pt>
                <c:pt idx="34573">
                  <c:v>2.5998919999999999E-3</c:v>
                </c:pt>
                <c:pt idx="34574">
                  <c:v>2.5819440000000001E-3</c:v>
                </c:pt>
                <c:pt idx="34575">
                  <c:v>2.5566790000000001E-3</c:v>
                </c:pt>
                <c:pt idx="34576">
                  <c:v>2.539814E-3</c:v>
                </c:pt>
                <c:pt idx="34577">
                  <c:v>2.5229779999999999E-3</c:v>
                </c:pt>
                <c:pt idx="34578">
                  <c:v>2.5042060000000001E-3</c:v>
                </c:pt>
                <c:pt idx="34579">
                  <c:v>2.4816600000000001E-3</c:v>
                </c:pt>
                <c:pt idx="34580">
                  <c:v>2.4712190000000002E-3</c:v>
                </c:pt>
                <c:pt idx="34581">
                  <c:v>2.4524E-3</c:v>
                </c:pt>
                <c:pt idx="34582">
                  <c:v>2.4338070000000001E-3</c:v>
                </c:pt>
                <c:pt idx="34583">
                  <c:v>2.4161349999999998E-3</c:v>
                </c:pt>
                <c:pt idx="34584">
                  <c:v>2.399853E-3</c:v>
                </c:pt>
                <c:pt idx="34585">
                  <c:v>2.3843499999999999E-3</c:v>
                </c:pt>
                <c:pt idx="34586">
                  <c:v>2.3669059999999998E-3</c:v>
                </c:pt>
                <c:pt idx="34587">
                  <c:v>2.3541479999999999E-3</c:v>
                </c:pt>
                <c:pt idx="34588">
                  <c:v>2.3390059999999998E-3</c:v>
                </c:pt>
                <c:pt idx="34589">
                  <c:v>2.3123000000000002E-3</c:v>
                </c:pt>
                <c:pt idx="34590">
                  <c:v>2.2952179999999999E-3</c:v>
                </c:pt>
                <c:pt idx="34591">
                  <c:v>2.2781540000000001E-3</c:v>
                </c:pt>
                <c:pt idx="34592">
                  <c:v>2.2601800000000001E-3</c:v>
                </c:pt>
                <c:pt idx="34593">
                  <c:v>2.2410580000000002E-3</c:v>
                </c:pt>
                <c:pt idx="34594">
                  <c:v>2.2234659999999999E-3</c:v>
                </c:pt>
                <c:pt idx="34595">
                  <c:v>2.2077479999999998E-3</c:v>
                </c:pt>
                <c:pt idx="34596">
                  <c:v>2.1969099999999998E-3</c:v>
                </c:pt>
                <c:pt idx="34597">
                  <c:v>2.177268E-3</c:v>
                </c:pt>
                <c:pt idx="34598">
                  <c:v>2.1594919999999998E-3</c:v>
                </c:pt>
                <c:pt idx="34599">
                  <c:v>2.144792E-3</c:v>
                </c:pt>
                <c:pt idx="34600">
                  <c:v>2.1281469999999999E-3</c:v>
                </c:pt>
                <c:pt idx="34601">
                  <c:v>2.1050169999999998E-3</c:v>
                </c:pt>
                <c:pt idx="34602">
                  <c:v>2.0898420000000002E-3</c:v>
                </c:pt>
                <c:pt idx="34603">
                  <c:v>2.0765710000000001E-3</c:v>
                </c:pt>
                <c:pt idx="34604">
                  <c:v>2.063067E-3</c:v>
                </c:pt>
                <c:pt idx="34605">
                  <c:v>2.0487859999999999E-3</c:v>
                </c:pt>
                <c:pt idx="34606">
                  <c:v>2.0329480000000001E-3</c:v>
                </c:pt>
                <c:pt idx="34607">
                  <c:v>2.0176980000000001E-3</c:v>
                </c:pt>
                <c:pt idx="34608">
                  <c:v>2.003332E-3</c:v>
                </c:pt>
                <c:pt idx="34609">
                  <c:v>1.9889370000000001E-3</c:v>
                </c:pt>
                <c:pt idx="34610">
                  <c:v>1.9742010000000001E-3</c:v>
                </c:pt>
                <c:pt idx="34611">
                  <c:v>1.9513320000000001E-3</c:v>
                </c:pt>
                <c:pt idx="34612">
                  <c:v>1.9373210000000001E-3</c:v>
                </c:pt>
                <c:pt idx="34613">
                  <c:v>1.9228310000000001E-3</c:v>
                </c:pt>
                <c:pt idx="34614">
                  <c:v>1.9143770000000001E-3</c:v>
                </c:pt>
                <c:pt idx="34615">
                  <c:v>1.8999139999999999E-3</c:v>
                </c:pt>
                <c:pt idx="34616">
                  <c:v>1.886717E-3</c:v>
                </c:pt>
                <c:pt idx="34617">
                  <c:v>1.871958E-3</c:v>
                </c:pt>
                <c:pt idx="34618">
                  <c:v>1.8589120000000001E-3</c:v>
                </c:pt>
                <c:pt idx="34619">
                  <c:v>1.846264E-3</c:v>
                </c:pt>
                <c:pt idx="34620">
                  <c:v>1.8228249999999999E-3</c:v>
                </c:pt>
                <c:pt idx="34621">
                  <c:v>1.808058E-3</c:v>
                </c:pt>
                <c:pt idx="34622">
                  <c:v>1.7905519999999999E-3</c:v>
                </c:pt>
                <c:pt idx="34623">
                  <c:v>1.771548E-3</c:v>
                </c:pt>
                <c:pt idx="34624">
                  <c:v>1.7527809999999999E-3</c:v>
                </c:pt>
                <c:pt idx="34625">
                  <c:v>1.735697E-3</c:v>
                </c:pt>
                <c:pt idx="34626">
                  <c:v>1.7192500000000001E-3</c:v>
                </c:pt>
                <c:pt idx="34627">
                  <c:v>1.7074309999999999E-3</c:v>
                </c:pt>
                <c:pt idx="34628">
                  <c:v>1.6932360000000001E-3</c:v>
                </c:pt>
                <c:pt idx="34629">
                  <c:v>1.6785680000000001E-3</c:v>
                </c:pt>
                <c:pt idx="34630">
                  <c:v>1.6653760000000001E-3</c:v>
                </c:pt>
                <c:pt idx="34631">
                  <c:v>1.6463039999999999E-3</c:v>
                </c:pt>
                <c:pt idx="34632">
                  <c:v>1.6346830000000001E-3</c:v>
                </c:pt>
                <c:pt idx="34633">
                  <c:v>1.6297900000000001E-3</c:v>
                </c:pt>
                <c:pt idx="34634">
                  <c:v>1.619349E-3</c:v>
                </c:pt>
                <c:pt idx="34635">
                  <c:v>1.6096210000000001E-3</c:v>
                </c:pt>
                <c:pt idx="34636">
                  <c:v>1.598639E-3</c:v>
                </c:pt>
                <c:pt idx="34637">
                  <c:v>1.584483E-3</c:v>
                </c:pt>
                <c:pt idx="34638">
                  <c:v>1.572808E-3</c:v>
                </c:pt>
                <c:pt idx="34639">
                  <c:v>1.5625599999999999E-3</c:v>
                </c:pt>
                <c:pt idx="34640">
                  <c:v>1.5530419999999999E-3</c:v>
                </c:pt>
                <c:pt idx="34641">
                  <c:v>1.537985E-3</c:v>
                </c:pt>
                <c:pt idx="34642">
                  <c:v>1.528457E-3</c:v>
                </c:pt>
                <c:pt idx="34643">
                  <c:v>1.5180020000000001E-3</c:v>
                </c:pt>
                <c:pt idx="34644">
                  <c:v>1.507555E-3</c:v>
                </c:pt>
                <c:pt idx="34645">
                  <c:v>1.4973829999999999E-3</c:v>
                </c:pt>
                <c:pt idx="34646">
                  <c:v>1.4875229999999999E-3</c:v>
                </c:pt>
                <c:pt idx="34647">
                  <c:v>1.478741E-3</c:v>
                </c:pt>
                <c:pt idx="34648">
                  <c:v>1.4702129999999999E-3</c:v>
                </c:pt>
                <c:pt idx="34649">
                  <c:v>1.462281E-3</c:v>
                </c:pt>
                <c:pt idx="34650">
                  <c:v>1.448228E-3</c:v>
                </c:pt>
                <c:pt idx="34651">
                  <c:v>1.4353980000000001E-3</c:v>
                </c:pt>
                <c:pt idx="34652">
                  <c:v>1.426561E-3</c:v>
                </c:pt>
                <c:pt idx="34653">
                  <c:v>1.4111900000000001E-3</c:v>
                </c:pt>
                <c:pt idx="34654">
                  <c:v>1.4004550000000001E-3</c:v>
                </c:pt>
                <c:pt idx="34655">
                  <c:v>1.3947720000000001E-3</c:v>
                </c:pt>
                <c:pt idx="34656">
                  <c:v>1.384372E-3</c:v>
                </c:pt>
                <c:pt idx="34657">
                  <c:v>1.3738859999999999E-3</c:v>
                </c:pt>
                <c:pt idx="34658">
                  <c:v>1.365532E-3</c:v>
                </c:pt>
                <c:pt idx="34659">
                  <c:v>1.3575390000000001E-3</c:v>
                </c:pt>
                <c:pt idx="34660">
                  <c:v>1.3498500000000001E-3</c:v>
                </c:pt>
                <c:pt idx="34661">
                  <c:v>1.3422390000000001E-3</c:v>
                </c:pt>
                <c:pt idx="34662">
                  <c:v>1.3323720000000001E-3</c:v>
                </c:pt>
                <c:pt idx="34663">
                  <c:v>1.323746E-3</c:v>
                </c:pt>
                <c:pt idx="34664">
                  <c:v>1.315613E-3</c:v>
                </c:pt>
                <c:pt idx="34665">
                  <c:v>1.3067319999999999E-3</c:v>
                </c:pt>
                <c:pt idx="34666">
                  <c:v>1.295996E-3</c:v>
                </c:pt>
                <c:pt idx="34667">
                  <c:v>1.2871060000000001E-3</c:v>
                </c:pt>
                <c:pt idx="34668">
                  <c:v>1.274091E-3</c:v>
                </c:pt>
                <c:pt idx="34669">
                  <c:v>1.266384E-3</c:v>
                </c:pt>
                <c:pt idx="34670">
                  <c:v>1.2633010000000001E-3</c:v>
                </c:pt>
                <c:pt idx="34671">
                  <c:v>1.259165E-3</c:v>
                </c:pt>
                <c:pt idx="34672">
                  <c:v>1.251266E-3</c:v>
                </c:pt>
                <c:pt idx="34673">
                  <c:v>1.2460430000000001E-3</c:v>
                </c:pt>
                <c:pt idx="34674">
                  <c:v>1.239614E-3</c:v>
                </c:pt>
                <c:pt idx="34675">
                  <c:v>1.2331250000000001E-3</c:v>
                </c:pt>
                <c:pt idx="34676">
                  <c:v>1.2257430000000001E-3</c:v>
                </c:pt>
                <c:pt idx="34677">
                  <c:v>1.219103E-3</c:v>
                </c:pt>
                <c:pt idx="34678">
                  <c:v>1.212341E-3</c:v>
                </c:pt>
                <c:pt idx="34679">
                  <c:v>1.2063270000000001E-3</c:v>
                </c:pt>
                <c:pt idx="34680">
                  <c:v>1.2000229999999999E-3</c:v>
                </c:pt>
                <c:pt idx="34681">
                  <c:v>1.189935E-3</c:v>
                </c:pt>
                <c:pt idx="34682">
                  <c:v>1.1804770000000001E-3</c:v>
                </c:pt>
                <c:pt idx="34683">
                  <c:v>1.1700689999999999E-3</c:v>
                </c:pt>
                <c:pt idx="34684">
                  <c:v>1.1608639999999999E-3</c:v>
                </c:pt>
                <c:pt idx="34685">
                  <c:v>1.146794E-3</c:v>
                </c:pt>
                <c:pt idx="34686">
                  <c:v>1.13762E-3</c:v>
                </c:pt>
                <c:pt idx="34687">
                  <c:v>1.12795E-3</c:v>
                </c:pt>
                <c:pt idx="34688">
                  <c:v>1.1164759999999999E-3</c:v>
                </c:pt>
                <c:pt idx="34689">
                  <c:v>1.1054979999999999E-3</c:v>
                </c:pt>
                <c:pt idx="34690">
                  <c:v>1.0957930000000001E-3</c:v>
                </c:pt>
                <c:pt idx="34691">
                  <c:v>1.084792E-3</c:v>
                </c:pt>
                <c:pt idx="34692">
                  <c:v>1.0735689999999999E-3</c:v>
                </c:pt>
                <c:pt idx="34693">
                  <c:v>1.0614299999999999E-3</c:v>
                </c:pt>
                <c:pt idx="34694">
                  <c:v>1.0452770000000001E-3</c:v>
                </c:pt>
                <c:pt idx="34695">
                  <c:v>1.033653E-3</c:v>
                </c:pt>
                <c:pt idx="34696">
                  <c:v>1.021784E-3</c:v>
                </c:pt>
                <c:pt idx="34697">
                  <c:v>1.007946E-3</c:v>
                </c:pt>
                <c:pt idx="34698">
                  <c:v>9.9649000000000005E-4</c:v>
                </c:pt>
                <c:pt idx="34699">
                  <c:v>9.9081600000000005E-4</c:v>
                </c:pt>
                <c:pt idx="34700">
                  <c:v>9.8336400000000003E-4</c:v>
                </c:pt>
                <c:pt idx="34701">
                  <c:v>9.73254E-4</c:v>
                </c:pt>
                <c:pt idx="34702">
                  <c:v>9.6679000000000003E-4</c:v>
                </c:pt>
                <c:pt idx="34703">
                  <c:v>9.5123899999999999E-4</c:v>
                </c:pt>
                <c:pt idx="34704">
                  <c:v>9.4204300000000005E-4</c:v>
                </c:pt>
                <c:pt idx="34705">
                  <c:v>9.33116E-4</c:v>
                </c:pt>
                <c:pt idx="34706">
                  <c:v>9.2308600000000005E-4</c:v>
                </c:pt>
                <c:pt idx="34707">
                  <c:v>9.1252599999999998E-4</c:v>
                </c:pt>
                <c:pt idx="34708">
                  <c:v>9.0078100000000002E-4</c:v>
                </c:pt>
                <c:pt idx="34709">
                  <c:v>8.8945699999999996E-4</c:v>
                </c:pt>
                <c:pt idx="34710">
                  <c:v>8.8191699999999997E-4</c:v>
                </c:pt>
                <c:pt idx="34711">
                  <c:v>8.7615800000000004E-4</c:v>
                </c:pt>
                <c:pt idx="34712">
                  <c:v>8.6868000000000004E-4</c:v>
                </c:pt>
                <c:pt idx="34713">
                  <c:v>8.6434800000000003E-4</c:v>
                </c:pt>
                <c:pt idx="34714">
                  <c:v>8.6078100000000002E-4</c:v>
                </c:pt>
                <c:pt idx="34715">
                  <c:v>8.5352500000000005E-4</c:v>
                </c:pt>
                <c:pt idx="34716">
                  <c:v>8.4650700000000003E-4</c:v>
                </c:pt>
                <c:pt idx="34717">
                  <c:v>8.3386199999999999E-4</c:v>
                </c:pt>
                <c:pt idx="34718">
                  <c:v>8.2437999999999999E-4</c:v>
                </c:pt>
                <c:pt idx="34719">
                  <c:v>8.1650799999999997E-4</c:v>
                </c:pt>
                <c:pt idx="34720">
                  <c:v>8.0537399999999998E-4</c:v>
                </c:pt>
                <c:pt idx="34721">
                  <c:v>8.07152E-4</c:v>
                </c:pt>
                <c:pt idx="34722">
                  <c:v>7.9836399999999997E-4</c:v>
                </c:pt>
                <c:pt idx="34723">
                  <c:v>7.8720299999999999E-4</c:v>
                </c:pt>
                <c:pt idx="34724">
                  <c:v>7.7634999999999998E-4</c:v>
                </c:pt>
                <c:pt idx="34725">
                  <c:v>7.6918400000000001E-4</c:v>
                </c:pt>
                <c:pt idx="34726">
                  <c:v>7.6361099999999998E-4</c:v>
                </c:pt>
                <c:pt idx="34727">
                  <c:v>7.6076300000000002E-4</c:v>
                </c:pt>
                <c:pt idx="34728">
                  <c:v>7.5779099999999996E-4</c:v>
                </c:pt>
                <c:pt idx="34729">
                  <c:v>7.5161300000000004E-4</c:v>
                </c:pt>
                <c:pt idx="34730">
                  <c:v>7.4373699999999996E-4</c:v>
                </c:pt>
                <c:pt idx="34731">
                  <c:v>7.3450200000000005E-4</c:v>
                </c:pt>
                <c:pt idx="34732">
                  <c:v>7.2536699999999998E-4</c:v>
                </c:pt>
                <c:pt idx="34733">
                  <c:v>7.1808199999999999E-4</c:v>
                </c:pt>
                <c:pt idx="34734">
                  <c:v>7.08057E-4</c:v>
                </c:pt>
                <c:pt idx="34735">
                  <c:v>6.9571399999999995E-4</c:v>
                </c:pt>
                <c:pt idx="34736">
                  <c:v>6.8408599999999998E-4</c:v>
                </c:pt>
                <c:pt idx="34737">
                  <c:v>6.7141900000000003E-4</c:v>
                </c:pt>
                <c:pt idx="34738">
                  <c:v>6.5912100000000003E-4</c:v>
                </c:pt>
                <c:pt idx="34739">
                  <c:v>6.4668099999999997E-4</c:v>
                </c:pt>
                <c:pt idx="34740">
                  <c:v>6.3532699999999998E-4</c:v>
                </c:pt>
                <c:pt idx="34741">
                  <c:v>6.1646599999999998E-4</c:v>
                </c:pt>
                <c:pt idx="34742">
                  <c:v>6.0364299999999995E-4</c:v>
                </c:pt>
                <c:pt idx="34743">
                  <c:v>5.9045199999999999E-4</c:v>
                </c:pt>
                <c:pt idx="34744">
                  <c:v>5.8031100000000002E-4</c:v>
                </c:pt>
                <c:pt idx="34745">
                  <c:v>5.7053900000000001E-4</c:v>
                </c:pt>
                <c:pt idx="34746">
                  <c:v>5.6054E-4</c:v>
                </c:pt>
                <c:pt idx="34747">
                  <c:v>5.5190199999999995E-4</c:v>
                </c:pt>
                <c:pt idx="34748">
                  <c:v>5.40688E-4</c:v>
                </c:pt>
                <c:pt idx="34749">
                  <c:v>5.31964E-4</c:v>
                </c:pt>
                <c:pt idx="34750">
                  <c:v>5.2159500000000002E-4</c:v>
                </c:pt>
                <c:pt idx="34751">
                  <c:v>5.1678599999999998E-4</c:v>
                </c:pt>
                <c:pt idx="34752">
                  <c:v>5.03146E-4</c:v>
                </c:pt>
                <c:pt idx="34753">
                  <c:v>4.8864899999999996E-4</c:v>
                </c:pt>
                <c:pt idx="34754">
                  <c:v>4.7335699999999999E-4</c:v>
                </c:pt>
                <c:pt idx="34755">
                  <c:v>4.6033100000000002E-4</c:v>
                </c:pt>
                <c:pt idx="34756">
                  <c:v>4.4843599999999997E-4</c:v>
                </c:pt>
                <c:pt idx="34757">
                  <c:v>4.3432399999999998E-4</c:v>
                </c:pt>
                <c:pt idx="34758">
                  <c:v>4.1952599999999998E-4</c:v>
                </c:pt>
                <c:pt idx="34759">
                  <c:v>4.0562900000000002E-4</c:v>
                </c:pt>
                <c:pt idx="34760">
                  <c:v>3.91832E-4</c:v>
                </c:pt>
                <c:pt idx="34761">
                  <c:v>3.7891500000000001E-4</c:v>
                </c:pt>
                <c:pt idx="34762">
                  <c:v>3.6340800000000001E-4</c:v>
                </c:pt>
                <c:pt idx="34763">
                  <c:v>3.4628700000000003E-4</c:v>
                </c:pt>
                <c:pt idx="34764">
                  <c:v>3.2982999999999998E-4</c:v>
                </c:pt>
                <c:pt idx="34765">
                  <c:v>3.1830699999999999E-4</c:v>
                </c:pt>
                <c:pt idx="34766">
                  <c:v>3.0745600000000001E-4</c:v>
                </c:pt>
                <c:pt idx="34767">
                  <c:v>2.98955E-4</c:v>
                </c:pt>
                <c:pt idx="34768">
                  <c:v>2.8860399999999998E-4</c:v>
                </c:pt>
                <c:pt idx="34769">
                  <c:v>2.7182299999999998E-4</c:v>
                </c:pt>
                <c:pt idx="34770">
                  <c:v>2.6179000000000003E-4</c:v>
                </c:pt>
                <c:pt idx="34771">
                  <c:v>2.5072000000000001E-4</c:v>
                </c:pt>
                <c:pt idx="34772">
                  <c:v>2.3946500000000001E-4</c:v>
                </c:pt>
                <c:pt idx="34773">
                  <c:v>2.2810699999999999E-4</c:v>
                </c:pt>
                <c:pt idx="34774">
                  <c:v>2.18104E-4</c:v>
                </c:pt>
                <c:pt idx="34775">
                  <c:v>2.08424E-4</c:v>
                </c:pt>
                <c:pt idx="34776">
                  <c:v>1.98741E-4</c:v>
                </c:pt>
                <c:pt idx="34777">
                  <c:v>1.8850599999999999E-4</c:v>
                </c:pt>
                <c:pt idx="34778">
                  <c:v>1.8335700000000001E-4</c:v>
                </c:pt>
                <c:pt idx="34779">
                  <c:v>1.75105E-4</c:v>
                </c:pt>
                <c:pt idx="34780">
                  <c:v>1.64112E-4</c:v>
                </c:pt>
                <c:pt idx="34781">
                  <c:v>1.5137899999999999E-4</c:v>
                </c:pt>
                <c:pt idx="34782">
                  <c:v>1.3858699999999999E-4</c:v>
                </c:pt>
                <c:pt idx="34783">
                  <c:v>1.27911E-4</c:v>
                </c:pt>
                <c:pt idx="34784">
                  <c:v>1.1849900000000001E-4</c:v>
                </c:pt>
                <c:pt idx="34785">
                  <c:v>1.13757E-4</c:v>
                </c:pt>
                <c:pt idx="34786">
                  <c:v>1.04147E-4</c:v>
                </c:pt>
                <c:pt idx="34787">
                  <c:v>8.6524099999999994E-5</c:v>
                </c:pt>
                <c:pt idx="34788">
                  <c:v>7.6197600000000004E-5</c:v>
                </c:pt>
                <c:pt idx="34789">
                  <c:v>6.7613999999999993E-5</c:v>
                </c:pt>
                <c:pt idx="34790">
                  <c:v>5.9631099999999999E-5</c:v>
                </c:pt>
                <c:pt idx="34791">
                  <c:v>5.0744000000000001E-5</c:v>
                </c:pt>
                <c:pt idx="34792">
                  <c:v>4.11234E-5</c:v>
                </c:pt>
                <c:pt idx="34793">
                  <c:v>3.12155E-5</c:v>
                </c:pt>
                <c:pt idx="34794">
                  <c:v>2.0657800000000001E-5</c:v>
                </c:pt>
                <c:pt idx="34795">
                  <c:v>1.05783E-5</c:v>
                </c:pt>
                <c:pt idx="34796">
                  <c:v>1.9303599999999999E-6</c:v>
                </c:pt>
                <c:pt idx="34797">
                  <c:v>-6.2662999999999996E-6</c:v>
                </c:pt>
                <c:pt idx="34798">
                  <c:v>-1.2571999999999999E-5</c:v>
                </c:pt>
                <c:pt idx="34799">
                  <c:v>-1.753E-5</c:v>
                </c:pt>
                <c:pt idx="34800">
                  <c:v>-2.1566999999999999E-5</c:v>
                </c:pt>
                <c:pt idx="34801">
                  <c:v>-2.6903999999999999E-5</c:v>
                </c:pt>
                <c:pt idx="34802">
                  <c:v>-3.3815000000000001E-5</c:v>
                </c:pt>
                <c:pt idx="34803">
                  <c:v>-4.1405000000000001E-5</c:v>
                </c:pt>
                <c:pt idx="34804">
                  <c:v>-4.6943000000000001E-5</c:v>
                </c:pt>
                <c:pt idx="34805">
                  <c:v>-5.0686999999999998E-5</c:v>
                </c:pt>
                <c:pt idx="34806">
                  <c:v>-5.4348999999999998E-5</c:v>
                </c:pt>
                <c:pt idx="34807">
                  <c:v>-5.6959000000000001E-5</c:v>
                </c:pt>
                <c:pt idx="34808">
                  <c:v>-6.0102000000000002E-5</c:v>
                </c:pt>
                <c:pt idx="34809">
                  <c:v>-6.4776999999999993E-5</c:v>
                </c:pt>
                <c:pt idx="34810">
                  <c:v>-6.9983999999999999E-5</c:v>
                </c:pt>
                <c:pt idx="34811">
                  <c:v>-7.4677000000000003E-5</c:v>
                </c:pt>
                <c:pt idx="34812">
                  <c:v>-7.5667000000000006E-5</c:v>
                </c:pt>
                <c:pt idx="34813">
                  <c:v>-7.3503000000000004E-5</c:v>
                </c:pt>
                <c:pt idx="34814">
                  <c:v>-7.2392999999999996E-5</c:v>
                </c:pt>
                <c:pt idx="34815">
                  <c:v>-7.4265999999999997E-5</c:v>
                </c:pt>
                <c:pt idx="34816">
                  <c:v>-8.1890000000000004E-5</c:v>
                </c:pt>
                <c:pt idx="34817">
                  <c:v>-8.7936000000000006E-5</c:v>
                </c:pt>
                <c:pt idx="34818">
                  <c:v>-9.4477999999999999E-5</c:v>
                </c:pt>
                <c:pt idx="34819">
                  <c:v>-9.6810000000000003E-5</c:v>
                </c:pt>
                <c:pt idx="34820">
                  <c:v>-9.7431999999999998E-5</c:v>
                </c:pt>
                <c:pt idx="34821">
                  <c:v>-1.0273E-4</c:v>
                </c:pt>
                <c:pt idx="34822">
                  <c:v>-1.0616E-4</c:v>
                </c:pt>
                <c:pt idx="34823">
                  <c:v>-1.0959999999999999E-4</c:v>
                </c:pt>
                <c:pt idx="34824">
                  <c:v>-1.1152E-4</c:v>
                </c:pt>
                <c:pt idx="34825">
                  <c:v>-1.0855E-4</c:v>
                </c:pt>
                <c:pt idx="34826">
                  <c:v>-1.1026E-4</c:v>
                </c:pt>
                <c:pt idx="34827">
                  <c:v>-1.1484000000000001E-4</c:v>
                </c:pt>
                <c:pt idx="34828">
                  <c:v>-1.1561E-4</c:v>
                </c:pt>
                <c:pt idx="34829">
                  <c:v>-1.1964E-4</c:v>
                </c:pt>
                <c:pt idx="34830">
                  <c:v>-1.2376999999999999E-4</c:v>
                </c:pt>
                <c:pt idx="34831">
                  <c:v>-1.2761000000000001E-4</c:v>
                </c:pt>
                <c:pt idx="34832">
                  <c:v>-1.2939000000000001E-4</c:v>
                </c:pt>
                <c:pt idx="34833">
                  <c:v>-1.3054000000000001E-4</c:v>
                </c:pt>
                <c:pt idx="34834">
                  <c:v>-1.3202999999999999E-4</c:v>
                </c:pt>
                <c:pt idx="34835">
                  <c:v>-1.3507999999999999E-4</c:v>
                </c:pt>
                <c:pt idx="34836">
                  <c:v>-1.3676000000000001E-4</c:v>
                </c:pt>
                <c:pt idx="34837">
                  <c:v>-1.3883E-4</c:v>
                </c:pt>
                <c:pt idx="34838">
                  <c:v>-1.3605999999999999E-4</c:v>
                </c:pt>
                <c:pt idx="34839">
                  <c:v>-1.3135999999999999E-4</c:v>
                </c:pt>
                <c:pt idx="34840">
                  <c:v>-1.3342000000000001E-4</c:v>
                </c:pt>
                <c:pt idx="34841">
                  <c:v>-1.3566000000000001E-4</c:v>
                </c:pt>
                <c:pt idx="34842">
                  <c:v>-1.3179000000000001E-4</c:v>
                </c:pt>
                <c:pt idx="34843">
                  <c:v>-1.2804E-4</c:v>
                </c:pt>
                <c:pt idx="34844">
                  <c:v>-1.2443E-4</c:v>
                </c:pt>
                <c:pt idx="34845">
                  <c:v>-1.2032E-4</c:v>
                </c:pt>
                <c:pt idx="34846">
                  <c:v>-1.1389E-4</c:v>
                </c:pt>
                <c:pt idx="34847">
                  <c:v>-1.1325E-4</c:v>
                </c:pt>
                <c:pt idx="34848">
                  <c:v>-1.1127E-4</c:v>
                </c:pt>
                <c:pt idx="34849">
                  <c:v>-1.0493999999999999E-4</c:v>
                </c:pt>
                <c:pt idx="34850">
                  <c:v>-1.0064E-4</c:v>
                </c:pt>
                <c:pt idx="34851">
                  <c:v>-9.9953999999999999E-5</c:v>
                </c:pt>
                <c:pt idx="34852">
                  <c:v>-9.6781999999999996E-5</c:v>
                </c:pt>
                <c:pt idx="34853">
                  <c:v>-9.1049000000000002E-5</c:v>
                </c:pt>
                <c:pt idx="34854">
                  <c:v>-8.6287999999999998E-5</c:v>
                </c:pt>
                <c:pt idx="34855">
                  <c:v>-8.0458999999999997E-5</c:v>
                </c:pt>
                <c:pt idx="34856">
                  <c:v>-7.3044000000000001E-5</c:v>
                </c:pt>
                <c:pt idx="34857">
                  <c:v>-6.6038999999999996E-5</c:v>
                </c:pt>
                <c:pt idx="34858">
                  <c:v>-6.0380999999999997E-5</c:v>
                </c:pt>
                <c:pt idx="34859">
                  <c:v>-5.5383999999999997E-5</c:v>
                </c:pt>
                <c:pt idx="34860">
                  <c:v>-5.0155999999999999E-5</c:v>
                </c:pt>
                <c:pt idx="34861">
                  <c:v>-4.6195000000000001E-5</c:v>
                </c:pt>
                <c:pt idx="34862">
                  <c:v>-4.3803000000000001E-5</c:v>
                </c:pt>
                <c:pt idx="34863">
                  <c:v>-4.1264000000000003E-5</c:v>
                </c:pt>
                <c:pt idx="34864">
                  <c:v>-3.7644000000000001E-5</c:v>
                </c:pt>
                <c:pt idx="34865">
                  <c:v>-3.4288000000000001E-5</c:v>
                </c:pt>
                <c:pt idx="34866">
                  <c:v>-3.2552999999999998E-5</c:v>
                </c:pt>
                <c:pt idx="34867">
                  <c:v>-3.2598999999999997E-5</c:v>
                </c:pt>
                <c:pt idx="34868">
                  <c:v>-3.1514999999999999E-5</c:v>
                </c:pt>
                <c:pt idx="34869">
                  <c:v>-2.7744000000000001E-5</c:v>
                </c:pt>
                <c:pt idx="34870">
                  <c:v>-2.6313999999999999E-5</c:v>
                </c:pt>
                <c:pt idx="34871">
                  <c:v>-2.6733999999999998E-5</c:v>
                </c:pt>
                <c:pt idx="34872">
                  <c:v>-2.6169E-5</c:v>
                </c:pt>
                <c:pt idx="34873">
                  <c:v>-2.4057E-5</c:v>
                </c:pt>
                <c:pt idx="34874">
                  <c:v>-2.1239000000000001E-5</c:v>
                </c:pt>
                <c:pt idx="34875">
                  <c:v>-1.314E-5</c:v>
                </c:pt>
                <c:pt idx="34876">
                  <c:v>-5.7617000000000002E-6</c:v>
                </c:pt>
                <c:pt idx="34877">
                  <c:v>-1.5448E-6</c:v>
                </c:pt>
                <c:pt idx="34878">
                  <c:v>2.2073200000000002E-6</c:v>
                </c:pt>
                <c:pt idx="34879">
                  <c:v>4.8063799999999997E-6</c:v>
                </c:pt>
                <c:pt idx="34880">
                  <c:v>4.2601000000000001E-6</c:v>
                </c:pt>
                <c:pt idx="34881">
                  <c:v>2.6689800000000001E-6</c:v>
                </c:pt>
                <c:pt idx="34882">
                  <c:v>1.3446400000000001E-6</c:v>
                </c:pt>
                <c:pt idx="34883">
                  <c:v>-3.3649000000000002E-6</c:v>
                </c:pt>
                <c:pt idx="34884">
                  <c:v>-4.8301999999999999E-6</c:v>
                </c:pt>
                <c:pt idx="34885">
                  <c:v>-3.9685000000000002E-6</c:v>
                </c:pt>
                <c:pt idx="34886">
                  <c:v>-1.5529E-6</c:v>
                </c:pt>
                <c:pt idx="34887">
                  <c:v>-1.3866E-6</c:v>
                </c:pt>
                <c:pt idx="34888">
                  <c:v>-1.4326000000000001E-6</c:v>
                </c:pt>
                <c:pt idx="34889">
                  <c:v>-1.0884E-6</c:v>
                </c:pt>
                <c:pt idx="34890">
                  <c:v>1.049E-6</c:v>
                </c:pt>
                <c:pt idx="34891">
                  <c:v>1.2351799999999999E-6</c:v>
                </c:pt>
                <c:pt idx="34892">
                  <c:v>1.64093E-6</c:v>
                </c:pt>
                <c:pt idx="34893">
                  <c:v>5.26537E-6</c:v>
                </c:pt>
                <c:pt idx="34894">
                  <c:v>8.6821600000000002E-6</c:v>
                </c:pt>
                <c:pt idx="34895">
                  <c:v>1.31486E-5</c:v>
                </c:pt>
                <c:pt idx="34896">
                  <c:v>1.6765E-5</c:v>
                </c:pt>
                <c:pt idx="34897">
                  <c:v>1.6569700000000002E-5</c:v>
                </c:pt>
                <c:pt idx="34898">
                  <c:v>1.7297899999999999E-5</c:v>
                </c:pt>
                <c:pt idx="34899">
                  <c:v>1.83504E-5</c:v>
                </c:pt>
                <c:pt idx="34900">
                  <c:v>1.8329999999999999E-5</c:v>
                </c:pt>
                <c:pt idx="34901">
                  <c:v>1.8621600000000001E-5</c:v>
                </c:pt>
                <c:pt idx="34902">
                  <c:v>2.0624799999999999E-5</c:v>
                </c:pt>
                <c:pt idx="34903">
                  <c:v>2.3411899999999999E-5</c:v>
                </c:pt>
                <c:pt idx="34904">
                  <c:v>2.5300499999999999E-5</c:v>
                </c:pt>
                <c:pt idx="34905">
                  <c:v>2.6076800000000001E-5</c:v>
                </c:pt>
                <c:pt idx="34906">
                  <c:v>2.7887700000000001E-5</c:v>
                </c:pt>
                <c:pt idx="34907">
                  <c:v>3.03922E-5</c:v>
                </c:pt>
                <c:pt idx="34908">
                  <c:v>3.0919500000000001E-5</c:v>
                </c:pt>
                <c:pt idx="34909">
                  <c:v>2.9345599999999999E-5</c:v>
                </c:pt>
                <c:pt idx="34910">
                  <c:v>2.80125E-5</c:v>
                </c:pt>
                <c:pt idx="34911">
                  <c:v>2.4763300000000001E-5</c:v>
                </c:pt>
                <c:pt idx="34912">
                  <c:v>2.3604999999999998E-5</c:v>
                </c:pt>
                <c:pt idx="34913">
                  <c:v>2.2922399999999999E-5</c:v>
                </c:pt>
                <c:pt idx="34914">
                  <c:v>2.2815599999999999E-5</c:v>
                </c:pt>
                <c:pt idx="34915">
                  <c:v>2.27989E-5</c:v>
                </c:pt>
                <c:pt idx="34916">
                  <c:v>1.9822499999999999E-5</c:v>
                </c:pt>
                <c:pt idx="34917">
                  <c:v>1.6319200000000001E-5</c:v>
                </c:pt>
                <c:pt idx="34918">
                  <c:v>1.307E-5</c:v>
                </c:pt>
                <c:pt idx="34919">
                  <c:v>1.3032400000000001E-5</c:v>
                </c:pt>
                <c:pt idx="34920">
                  <c:v>1.41019E-5</c:v>
                </c:pt>
                <c:pt idx="34921">
                  <c:v>1.4791500000000001E-5</c:v>
                </c:pt>
                <c:pt idx="34922">
                  <c:v>1.52223E-5</c:v>
                </c:pt>
                <c:pt idx="34923">
                  <c:v>1.50445E-5</c:v>
                </c:pt>
                <c:pt idx="34924">
                  <c:v>1.1904599999999999E-5</c:v>
                </c:pt>
                <c:pt idx="34925">
                  <c:v>9.5746499999999999E-6</c:v>
                </c:pt>
                <c:pt idx="34926">
                  <c:v>1.0022499999999999E-5</c:v>
                </c:pt>
                <c:pt idx="34927">
                  <c:v>9.0728000000000006E-6</c:v>
                </c:pt>
                <c:pt idx="34928">
                  <c:v>1.04222E-5</c:v>
                </c:pt>
                <c:pt idx="34929">
                  <c:v>1.1983900000000001E-5</c:v>
                </c:pt>
                <c:pt idx="34930">
                  <c:v>9.8884199999999998E-6</c:v>
                </c:pt>
                <c:pt idx="34931">
                  <c:v>9.9024000000000003E-6</c:v>
                </c:pt>
                <c:pt idx="34932">
                  <c:v>1.0211799999999999E-5</c:v>
                </c:pt>
                <c:pt idx="34933">
                  <c:v>9.6365100000000007E-6</c:v>
                </c:pt>
                <c:pt idx="34934">
                  <c:v>8.6413100000000004E-6</c:v>
                </c:pt>
                <c:pt idx="34935">
                  <c:v>1.04108E-5</c:v>
                </c:pt>
                <c:pt idx="34936">
                  <c:v>1.18678E-5</c:v>
                </c:pt>
                <c:pt idx="34937">
                  <c:v>1.23244E-5</c:v>
                </c:pt>
                <c:pt idx="34938">
                  <c:v>1.04159E-5</c:v>
                </c:pt>
                <c:pt idx="34939">
                  <c:v>7.8768700000000004E-6</c:v>
                </c:pt>
                <c:pt idx="34940">
                  <c:v>6.4358100000000001E-6</c:v>
                </c:pt>
                <c:pt idx="34941">
                  <c:v>6.9039699999999999E-6</c:v>
                </c:pt>
                <c:pt idx="34942">
                  <c:v>7.5081299999999997E-6</c:v>
                </c:pt>
                <c:pt idx="34943">
                  <c:v>8.2236899999999999E-6</c:v>
                </c:pt>
                <c:pt idx="34944">
                  <c:v>7.7166399999999994E-6</c:v>
                </c:pt>
                <c:pt idx="34945">
                  <c:v>6.4766599999999999E-6</c:v>
                </c:pt>
                <c:pt idx="34946">
                  <c:v>2.1564900000000002E-6</c:v>
                </c:pt>
                <c:pt idx="34947">
                  <c:v>3.1223199999999999E-7</c:v>
                </c:pt>
                <c:pt idx="34948">
                  <c:v>-3.5178E-6</c:v>
                </c:pt>
                <c:pt idx="34949">
                  <c:v>-3.5883E-6</c:v>
                </c:pt>
                <c:pt idx="34950">
                  <c:v>-1.807E-6</c:v>
                </c:pt>
                <c:pt idx="34951">
                  <c:v>-2.0277999999999999E-6</c:v>
                </c:pt>
                <c:pt idx="34952">
                  <c:v>-2.5266000000000001E-6</c:v>
                </c:pt>
                <c:pt idx="34953">
                  <c:v>-2.9702E-6</c:v>
                </c:pt>
                <c:pt idx="34954">
                  <c:v>-2.3699E-6</c:v>
                </c:pt>
                <c:pt idx="34955">
                  <c:v>-6.4888000000000002E-7</c:v>
                </c:pt>
                <c:pt idx="34956">
                  <c:v>1.58967E-6</c:v>
                </c:pt>
                <c:pt idx="34957">
                  <c:v>2.7395199999999999E-6</c:v>
                </c:pt>
                <c:pt idx="34958">
                  <c:v>4.5557700000000001E-6</c:v>
                </c:pt>
                <c:pt idx="34959">
                  <c:v>5.1468499999999997E-6</c:v>
                </c:pt>
                <c:pt idx="34960">
                  <c:v>3.8822900000000002E-6</c:v>
                </c:pt>
                <c:pt idx="34961">
                  <c:v>3.0455400000000002E-6</c:v>
                </c:pt>
                <c:pt idx="34962">
                  <c:v>3.0712700000000002E-6</c:v>
                </c:pt>
                <c:pt idx="34963">
                  <c:v>3.8056999999999998E-6</c:v>
                </c:pt>
                <c:pt idx="34964">
                  <c:v>3.87409E-6</c:v>
                </c:pt>
                <c:pt idx="34965">
                  <c:v>2.7915899999999998E-6</c:v>
                </c:pt>
                <c:pt idx="34966">
                  <c:v>3.2141100000000001E-6</c:v>
                </c:pt>
                <c:pt idx="34967">
                  <c:v>4.93702E-6</c:v>
                </c:pt>
                <c:pt idx="34968">
                  <c:v>4.7727799999999997E-6</c:v>
                </c:pt>
                <c:pt idx="34969">
                  <c:v>2.38532E-6</c:v>
                </c:pt>
                <c:pt idx="34970">
                  <c:v>8.3928199999999998E-7</c:v>
                </c:pt>
                <c:pt idx="34971">
                  <c:v>1.3277E-6</c:v>
                </c:pt>
                <c:pt idx="34972">
                  <c:v>1.1445199999999999E-6</c:v>
                </c:pt>
                <c:pt idx="34973">
                  <c:v>1.45446E-6</c:v>
                </c:pt>
                <c:pt idx="34974">
                  <c:v>4.9353900000000004E-6</c:v>
                </c:pt>
                <c:pt idx="34975">
                  <c:v>8.6880599999999996E-6</c:v>
                </c:pt>
                <c:pt idx="34976">
                  <c:v>9.6596100000000005E-6</c:v>
                </c:pt>
                <c:pt idx="34977">
                  <c:v>1.26858E-5</c:v>
                </c:pt>
                <c:pt idx="34978">
                  <c:v>1.79798E-5</c:v>
                </c:pt>
                <c:pt idx="34979">
                  <c:v>2.0037599999999999E-5</c:v>
                </c:pt>
                <c:pt idx="34980">
                  <c:v>2.17066E-5</c:v>
                </c:pt>
                <c:pt idx="34981">
                  <c:v>2.4740400000000001E-5</c:v>
                </c:pt>
                <c:pt idx="34982">
                  <c:v>2.8580000000000001E-5</c:v>
                </c:pt>
                <c:pt idx="34983">
                  <c:v>3.0287600000000001E-5</c:v>
                </c:pt>
                <c:pt idx="34984">
                  <c:v>3.5583200000000002E-5</c:v>
                </c:pt>
                <c:pt idx="34985">
                  <c:v>3.53721E-5</c:v>
                </c:pt>
                <c:pt idx="34986">
                  <c:v>3.5349199999999997E-5</c:v>
                </c:pt>
                <c:pt idx="34987">
                  <c:v>3.3638900000000001E-5</c:v>
                </c:pt>
                <c:pt idx="34988">
                  <c:v>3.2360600000000003E-5</c:v>
                </c:pt>
                <c:pt idx="34989">
                  <c:v>3.2388400000000003E-5</c:v>
                </c:pt>
                <c:pt idx="34990">
                  <c:v>3.3843000000000001E-5</c:v>
                </c:pt>
                <c:pt idx="34991">
                  <c:v>3.7111599999999999E-5</c:v>
                </c:pt>
                <c:pt idx="34992">
                  <c:v>3.81567E-5</c:v>
                </c:pt>
                <c:pt idx="34993">
                  <c:v>3.9438899999999999E-5</c:v>
                </c:pt>
                <c:pt idx="34994">
                  <c:v>3.7928300000000001E-5</c:v>
                </c:pt>
                <c:pt idx="34995">
                  <c:v>3.4304699999999997E-5</c:v>
                </c:pt>
                <c:pt idx="34996">
                  <c:v>3.5518600000000002E-5</c:v>
                </c:pt>
                <c:pt idx="34997">
                  <c:v>3.6726800000000002E-5</c:v>
                </c:pt>
                <c:pt idx="34998">
                  <c:v>3.6882699999999998E-5</c:v>
                </c:pt>
                <c:pt idx="34999">
                  <c:v>3.6268800000000001E-5</c:v>
                </c:pt>
                <c:pt idx="35000">
                  <c:v>3.69698E-5</c:v>
                </c:pt>
                <c:pt idx="35001">
                  <c:v>3.7111799999999999E-5</c:v>
                </c:pt>
                <c:pt idx="35002">
                  <c:v>3.70473E-5</c:v>
                </c:pt>
                <c:pt idx="35003">
                  <c:v>3.9401199999999998E-5</c:v>
                </c:pt>
                <c:pt idx="35004">
                  <c:v>4.50329E-5</c:v>
                </c:pt>
                <c:pt idx="35005">
                  <c:v>4.9475399999999997E-5</c:v>
                </c:pt>
                <c:pt idx="35006">
                  <c:v>5.0129500000000002E-5</c:v>
                </c:pt>
                <c:pt idx="35007">
                  <c:v>5.1323000000000003E-5</c:v>
                </c:pt>
                <c:pt idx="35008">
                  <c:v>4.9744599999999998E-5</c:v>
                </c:pt>
                <c:pt idx="35009">
                  <c:v>4.9229800000000001E-5</c:v>
                </c:pt>
                <c:pt idx="35010">
                  <c:v>4.9616200000000001E-5</c:v>
                </c:pt>
                <c:pt idx="35011">
                  <c:v>4.46278E-5</c:v>
                </c:pt>
                <c:pt idx="35012">
                  <c:v>4.1165100000000003E-5</c:v>
                </c:pt>
                <c:pt idx="35013">
                  <c:v>3.9765599999999998E-5</c:v>
                </c:pt>
                <c:pt idx="35014">
                  <c:v>3.90838E-5</c:v>
                </c:pt>
                <c:pt idx="35015">
                  <c:v>3.8811399999999999E-5</c:v>
                </c:pt>
                <c:pt idx="35016">
                  <c:v>3.8103399999999998E-5</c:v>
                </c:pt>
                <c:pt idx="35017">
                  <c:v>4.0638600000000001E-5</c:v>
                </c:pt>
                <c:pt idx="35018">
                  <c:v>3.9486600000000002E-5</c:v>
                </c:pt>
                <c:pt idx="35019">
                  <c:v>3.9052099999999998E-5</c:v>
                </c:pt>
                <c:pt idx="35020">
                  <c:v>4.0886100000000001E-5</c:v>
                </c:pt>
                <c:pt idx="35021">
                  <c:v>4.3936600000000002E-5</c:v>
                </c:pt>
                <c:pt idx="35022">
                  <c:v>4.65068E-5</c:v>
                </c:pt>
                <c:pt idx="35023">
                  <c:v>4.7277899999999997E-5</c:v>
                </c:pt>
                <c:pt idx="35024">
                  <c:v>4.4562699999999999E-5</c:v>
                </c:pt>
                <c:pt idx="35025">
                  <c:v>4.1406399999999997E-5</c:v>
                </c:pt>
                <c:pt idx="35026">
                  <c:v>3.9733600000000002E-5</c:v>
                </c:pt>
                <c:pt idx="35027">
                  <c:v>3.7525299999999998E-5</c:v>
                </c:pt>
                <c:pt idx="35028">
                  <c:v>3.25938E-5</c:v>
                </c:pt>
                <c:pt idx="35029">
                  <c:v>2.6659E-5</c:v>
                </c:pt>
                <c:pt idx="35030">
                  <c:v>2.2069099999999998E-5</c:v>
                </c:pt>
                <c:pt idx="35031">
                  <c:v>1.49743E-5</c:v>
                </c:pt>
                <c:pt idx="35032">
                  <c:v>1.2215000000000001E-5</c:v>
                </c:pt>
                <c:pt idx="35033">
                  <c:v>1.08935E-5</c:v>
                </c:pt>
                <c:pt idx="35034">
                  <c:v>8.7663100000000001E-6</c:v>
                </c:pt>
                <c:pt idx="35035">
                  <c:v>5.7719599999999997E-6</c:v>
                </c:pt>
                <c:pt idx="35036">
                  <c:v>7.0086400000000004E-6</c:v>
                </c:pt>
                <c:pt idx="35037">
                  <c:v>4.9363999999999999E-6</c:v>
                </c:pt>
                <c:pt idx="35038">
                  <c:v>2.33271E-6</c:v>
                </c:pt>
                <c:pt idx="35039">
                  <c:v>-3.9897999999999999E-7</c:v>
                </c:pt>
                <c:pt idx="35040">
                  <c:v>1.7759199999999999E-7</c:v>
                </c:pt>
                <c:pt idx="35041">
                  <c:v>-1.2674999999999999E-6</c:v>
                </c:pt>
                <c:pt idx="35042">
                  <c:v>-3.0889000000000002E-6</c:v>
                </c:pt>
                <c:pt idx="35043">
                  <c:v>-7.4746000000000004E-6</c:v>
                </c:pt>
                <c:pt idx="35044">
                  <c:v>-1.2858E-5</c:v>
                </c:pt>
                <c:pt idx="35045">
                  <c:v>-2.0871999999999999E-5</c:v>
                </c:pt>
                <c:pt idx="35046">
                  <c:v>-2.6225999999999999E-5</c:v>
                </c:pt>
                <c:pt idx="35047">
                  <c:v>-3.2904000000000002E-5</c:v>
                </c:pt>
                <c:pt idx="35048">
                  <c:v>-3.6143000000000003E-5</c:v>
                </c:pt>
                <c:pt idx="35049">
                  <c:v>-4.1687999999999998E-5</c:v>
                </c:pt>
                <c:pt idx="35050">
                  <c:v>-4.2827000000000002E-5</c:v>
                </c:pt>
                <c:pt idx="35051">
                  <c:v>-4.8117E-5</c:v>
                </c:pt>
                <c:pt idx="35052">
                  <c:v>-5.5900999999999999E-5</c:v>
                </c:pt>
                <c:pt idx="35053">
                  <c:v>-6.2953000000000005E-5</c:v>
                </c:pt>
                <c:pt idx="35054">
                  <c:v>-7.0338000000000003E-5</c:v>
                </c:pt>
                <c:pt idx="35055">
                  <c:v>-7.8806000000000004E-5</c:v>
                </c:pt>
                <c:pt idx="35056">
                  <c:v>-8.0483999999999997E-5</c:v>
                </c:pt>
                <c:pt idx="35057">
                  <c:v>-8.3189000000000006E-5</c:v>
                </c:pt>
                <c:pt idx="35058">
                  <c:v>-8.6080000000000003E-5</c:v>
                </c:pt>
                <c:pt idx="35059">
                  <c:v>-8.7870999999999999E-5</c:v>
                </c:pt>
                <c:pt idx="35060">
                  <c:v>-8.7761000000000002E-5</c:v>
                </c:pt>
                <c:pt idx="35061">
                  <c:v>-8.8858999999999997E-5</c:v>
                </c:pt>
                <c:pt idx="35062">
                  <c:v>-9.2015999999999994E-5</c:v>
                </c:pt>
                <c:pt idx="35063">
                  <c:v>-9.4097000000000004E-5</c:v>
                </c:pt>
                <c:pt idx="35064">
                  <c:v>-9.6230000000000005E-5</c:v>
                </c:pt>
                <c:pt idx="35065">
                  <c:v>-9.9196000000000004E-5</c:v>
                </c:pt>
                <c:pt idx="35066">
                  <c:v>-1.02E-4</c:v>
                </c:pt>
                <c:pt idx="35067">
                  <c:v>-1.0565000000000001E-4</c:v>
                </c:pt>
                <c:pt idx="35068">
                  <c:v>-1.1231E-4</c:v>
                </c:pt>
                <c:pt idx="35069">
                  <c:v>-1.1745E-4</c:v>
                </c:pt>
                <c:pt idx="35070">
                  <c:v>-1.2087E-4</c:v>
                </c:pt>
                <c:pt idx="35071">
                  <c:v>-1.2757999999999999E-4</c:v>
                </c:pt>
                <c:pt idx="35072">
                  <c:v>-1.3281E-4</c:v>
                </c:pt>
                <c:pt idx="35073">
                  <c:v>-1.3669999999999999E-4</c:v>
                </c:pt>
                <c:pt idx="35074">
                  <c:v>-1.4004999999999999E-4</c:v>
                </c:pt>
                <c:pt idx="35075">
                  <c:v>-1.4592000000000001E-4</c:v>
                </c:pt>
                <c:pt idx="35076">
                  <c:v>-1.5024E-4</c:v>
                </c:pt>
                <c:pt idx="35077">
                  <c:v>-1.4998999999999999E-4</c:v>
                </c:pt>
                <c:pt idx="35078">
                  <c:v>-1.4792000000000001E-4</c:v>
                </c:pt>
                <c:pt idx="35079">
                  <c:v>-1.4611999999999999E-4</c:v>
                </c:pt>
                <c:pt idx="35080">
                  <c:v>-1.4925999999999999E-4</c:v>
                </c:pt>
                <c:pt idx="35081">
                  <c:v>-1.5321000000000001E-4</c:v>
                </c:pt>
                <c:pt idx="35082">
                  <c:v>-1.5708000000000001E-4</c:v>
                </c:pt>
                <c:pt idx="35083">
                  <c:v>-1.6144E-4</c:v>
                </c:pt>
                <c:pt idx="35084">
                  <c:v>-1.6474999999999999E-4</c:v>
                </c:pt>
                <c:pt idx="35085">
                  <c:v>-1.6506E-4</c:v>
                </c:pt>
                <c:pt idx="35086">
                  <c:v>-1.6396E-4</c:v>
                </c:pt>
                <c:pt idx="35087">
                  <c:v>-1.6368E-4</c:v>
                </c:pt>
                <c:pt idx="35088">
                  <c:v>-1.6558E-4</c:v>
                </c:pt>
                <c:pt idx="35089">
                  <c:v>-1.6954000000000001E-4</c:v>
                </c:pt>
                <c:pt idx="35090">
                  <c:v>-1.7113999999999999E-4</c:v>
                </c:pt>
                <c:pt idx="35091">
                  <c:v>-1.7361000000000001E-4</c:v>
                </c:pt>
                <c:pt idx="35092">
                  <c:v>-1.7650000000000001E-4</c:v>
                </c:pt>
                <c:pt idx="35093">
                  <c:v>-1.7755000000000001E-4</c:v>
                </c:pt>
                <c:pt idx="35094">
                  <c:v>-1.7997999999999999E-4</c:v>
                </c:pt>
                <c:pt idx="35095">
                  <c:v>-1.8613000000000001E-4</c:v>
                </c:pt>
                <c:pt idx="35096">
                  <c:v>-1.9241000000000001E-4</c:v>
                </c:pt>
                <c:pt idx="35097">
                  <c:v>-1.9521999999999999E-4</c:v>
                </c:pt>
                <c:pt idx="35098">
                  <c:v>-2.0462E-4</c:v>
                </c:pt>
                <c:pt idx="35099">
                  <c:v>-2.1096E-4</c:v>
                </c:pt>
                <c:pt idx="35100">
                  <c:v>-2.1688999999999999E-4</c:v>
                </c:pt>
                <c:pt idx="35101">
                  <c:v>-2.2002E-4</c:v>
                </c:pt>
                <c:pt idx="35102">
                  <c:v>-2.1986E-4</c:v>
                </c:pt>
                <c:pt idx="35103">
                  <c:v>-2.2510999999999999E-4</c:v>
                </c:pt>
                <c:pt idx="35104">
                  <c:v>-2.2659000000000001E-4</c:v>
                </c:pt>
                <c:pt idx="35105">
                  <c:v>-2.2744E-4</c:v>
                </c:pt>
                <c:pt idx="35106">
                  <c:v>-2.2830999999999999E-4</c:v>
                </c:pt>
                <c:pt idx="35107">
                  <c:v>-2.3243999999999999E-4</c:v>
                </c:pt>
                <c:pt idx="35108">
                  <c:v>-2.3973000000000001E-4</c:v>
                </c:pt>
                <c:pt idx="35109">
                  <c:v>-2.4253E-4</c:v>
                </c:pt>
                <c:pt idx="35110">
                  <c:v>-2.4673000000000002E-4</c:v>
                </c:pt>
                <c:pt idx="35111">
                  <c:v>-2.4484000000000002E-4</c:v>
                </c:pt>
                <c:pt idx="35112">
                  <c:v>-2.4794999999999998E-4</c:v>
                </c:pt>
                <c:pt idx="35113">
                  <c:v>-2.5166000000000001E-4</c:v>
                </c:pt>
                <c:pt idx="35114">
                  <c:v>-2.5401999999999998E-4</c:v>
                </c:pt>
                <c:pt idx="35115">
                  <c:v>-2.5911E-4</c:v>
                </c:pt>
                <c:pt idx="35116">
                  <c:v>-2.6546000000000002E-4</c:v>
                </c:pt>
                <c:pt idx="35117">
                  <c:v>-2.6996000000000002E-4</c:v>
                </c:pt>
                <c:pt idx="35118">
                  <c:v>-2.7214999999999997E-4</c:v>
                </c:pt>
                <c:pt idx="35119">
                  <c:v>-2.7502000000000001E-4</c:v>
                </c:pt>
                <c:pt idx="35120">
                  <c:v>-2.7909000000000001E-4</c:v>
                </c:pt>
                <c:pt idx="35121">
                  <c:v>-2.8682000000000002E-4</c:v>
                </c:pt>
                <c:pt idx="35122">
                  <c:v>-2.9851999999999998E-4</c:v>
                </c:pt>
                <c:pt idx="35123">
                  <c:v>-3.0778000000000001E-4</c:v>
                </c:pt>
                <c:pt idx="35124">
                  <c:v>-3.1673999999999998E-4</c:v>
                </c:pt>
                <c:pt idx="35125">
                  <c:v>-3.2480999999999998E-4</c:v>
                </c:pt>
                <c:pt idx="35126">
                  <c:v>-3.2713000000000002E-4</c:v>
                </c:pt>
                <c:pt idx="35127">
                  <c:v>-3.3374000000000001E-4</c:v>
                </c:pt>
                <c:pt idx="35128">
                  <c:v>-3.3557999999999998E-4</c:v>
                </c:pt>
                <c:pt idx="35129">
                  <c:v>-3.4016E-4</c:v>
                </c:pt>
                <c:pt idx="35130">
                  <c:v>-3.4958E-4</c:v>
                </c:pt>
                <c:pt idx="35131">
                  <c:v>-3.5631999999999998E-4</c:v>
                </c:pt>
                <c:pt idx="35132">
                  <c:v>-3.5751000000000001E-4</c:v>
                </c:pt>
                <c:pt idx="35133">
                  <c:v>-3.6125000000000003E-4</c:v>
                </c:pt>
                <c:pt idx="35134">
                  <c:v>-3.6660000000000002E-4</c:v>
                </c:pt>
                <c:pt idx="35135">
                  <c:v>-3.7303E-4</c:v>
                </c:pt>
                <c:pt idx="35136">
                  <c:v>-3.7703999999999998E-4</c:v>
                </c:pt>
                <c:pt idx="35137">
                  <c:v>-3.7901999999999999E-4</c:v>
                </c:pt>
                <c:pt idx="35138">
                  <c:v>-3.8418000000000002E-4</c:v>
                </c:pt>
                <c:pt idx="35139">
                  <c:v>-3.8991999999999998E-4</c:v>
                </c:pt>
                <c:pt idx="35140">
                  <c:v>-3.9465000000000002E-4</c:v>
                </c:pt>
                <c:pt idx="35141">
                  <c:v>-4.0180000000000001E-4</c:v>
                </c:pt>
                <c:pt idx="35142">
                  <c:v>-4.0646999999999998E-4</c:v>
                </c:pt>
                <c:pt idx="35143">
                  <c:v>-4.1119000000000003E-4</c:v>
                </c:pt>
                <c:pt idx="35144">
                  <c:v>-4.1620999999999997E-4</c:v>
                </c:pt>
                <c:pt idx="35145">
                  <c:v>-4.1868999999999999E-4</c:v>
                </c:pt>
                <c:pt idx="35146">
                  <c:v>-4.2121999999999998E-4</c:v>
                </c:pt>
                <c:pt idx="35147">
                  <c:v>-4.2476999999999999E-4</c:v>
                </c:pt>
                <c:pt idx="35148">
                  <c:v>-4.2904999999999999E-4</c:v>
                </c:pt>
                <c:pt idx="35149">
                  <c:v>-4.3387999999999999E-4</c:v>
                </c:pt>
                <c:pt idx="35150">
                  <c:v>-4.3883000000000003E-4</c:v>
                </c:pt>
                <c:pt idx="35151">
                  <c:v>-4.4024999999999999E-4</c:v>
                </c:pt>
                <c:pt idx="35152">
                  <c:v>-4.4541999999999997E-4</c:v>
                </c:pt>
                <c:pt idx="35153">
                  <c:v>-4.5129000000000002E-4</c:v>
                </c:pt>
                <c:pt idx="35154">
                  <c:v>-4.5595E-4</c:v>
                </c:pt>
                <c:pt idx="35155">
                  <c:v>-4.6087E-4</c:v>
                </c:pt>
                <c:pt idx="35156">
                  <c:v>-4.6776000000000001E-4</c:v>
                </c:pt>
                <c:pt idx="35157">
                  <c:v>-4.7922999999999998E-4</c:v>
                </c:pt>
                <c:pt idx="35158">
                  <c:v>-4.8981999999999997E-4</c:v>
                </c:pt>
                <c:pt idx="35159">
                  <c:v>-4.9890999999999998E-4</c:v>
                </c:pt>
                <c:pt idx="35160">
                  <c:v>-5.0856000000000002E-4</c:v>
                </c:pt>
                <c:pt idx="35161">
                  <c:v>-5.1519999999999995E-4</c:v>
                </c:pt>
                <c:pt idx="35162">
                  <c:v>-5.195E-4</c:v>
                </c:pt>
                <c:pt idx="35163">
                  <c:v>-5.2767000000000005E-4</c:v>
                </c:pt>
                <c:pt idx="35164">
                  <c:v>-5.3200000000000003E-4</c:v>
                </c:pt>
                <c:pt idx="35165">
                  <c:v>-5.3919000000000005E-4</c:v>
                </c:pt>
                <c:pt idx="35166">
                  <c:v>-5.4443999999999998E-4</c:v>
                </c:pt>
                <c:pt idx="35167">
                  <c:v>-5.5290999999999999E-4</c:v>
                </c:pt>
                <c:pt idx="35168">
                  <c:v>-5.5942999999999998E-4</c:v>
                </c:pt>
                <c:pt idx="35169">
                  <c:v>-5.6954E-4</c:v>
                </c:pt>
                <c:pt idx="35170">
                  <c:v>-5.7625000000000005E-4</c:v>
                </c:pt>
                <c:pt idx="35171">
                  <c:v>-5.8317000000000004E-4</c:v>
                </c:pt>
                <c:pt idx="35172">
                  <c:v>-5.9214000000000001E-4</c:v>
                </c:pt>
                <c:pt idx="35173">
                  <c:v>-6.0216000000000002E-4</c:v>
                </c:pt>
                <c:pt idx="35174">
                  <c:v>-6.1145000000000004E-4</c:v>
                </c:pt>
                <c:pt idx="35175">
                  <c:v>-6.2604999999999996E-4</c:v>
                </c:pt>
                <c:pt idx="35176">
                  <c:v>-6.3343000000000004E-4</c:v>
                </c:pt>
                <c:pt idx="35177">
                  <c:v>-6.4183000000000003E-4</c:v>
                </c:pt>
                <c:pt idx="35178">
                  <c:v>-6.5207000000000004E-4</c:v>
                </c:pt>
                <c:pt idx="35179">
                  <c:v>-6.6058000000000002E-4</c:v>
                </c:pt>
                <c:pt idx="35180">
                  <c:v>-6.7049000000000004E-4</c:v>
                </c:pt>
                <c:pt idx="35181">
                  <c:v>-6.8274999999999998E-4</c:v>
                </c:pt>
                <c:pt idx="35182">
                  <c:v>-6.9729999999999998E-4</c:v>
                </c:pt>
                <c:pt idx="35183">
                  <c:v>-7.0445000000000002E-4</c:v>
                </c:pt>
                <c:pt idx="35184">
                  <c:v>-7.0991999999999995E-4</c:v>
                </c:pt>
                <c:pt idx="35185">
                  <c:v>-7.1582999999999998E-4</c:v>
                </c:pt>
                <c:pt idx="35186">
                  <c:v>-7.2395999999999995E-4</c:v>
                </c:pt>
                <c:pt idx="35187">
                  <c:v>-7.2966999999999997E-4</c:v>
                </c:pt>
                <c:pt idx="35188">
                  <c:v>-7.3424000000000004E-4</c:v>
                </c:pt>
                <c:pt idx="35189">
                  <c:v>-7.3718000000000004E-4</c:v>
                </c:pt>
                <c:pt idx="35190">
                  <c:v>-7.4310000000000001E-4</c:v>
                </c:pt>
                <c:pt idx="35191">
                  <c:v>-7.4991999999999995E-4</c:v>
                </c:pt>
                <c:pt idx="35192">
                  <c:v>-7.5358000000000001E-4</c:v>
                </c:pt>
                <c:pt idx="35193">
                  <c:v>-7.5480000000000002E-4</c:v>
                </c:pt>
                <c:pt idx="35194">
                  <c:v>-7.5706000000000005E-4</c:v>
                </c:pt>
                <c:pt idx="35195">
                  <c:v>-7.6340000000000002E-4</c:v>
                </c:pt>
                <c:pt idx="35196">
                  <c:v>-7.6836000000000005E-4</c:v>
                </c:pt>
                <c:pt idx="35197">
                  <c:v>-7.7176999999999996E-4</c:v>
                </c:pt>
                <c:pt idx="35198">
                  <c:v>-7.7402000000000005E-4</c:v>
                </c:pt>
                <c:pt idx="35199">
                  <c:v>-7.7718999999999998E-4</c:v>
                </c:pt>
                <c:pt idx="35200">
                  <c:v>-7.8158000000000004E-4</c:v>
                </c:pt>
                <c:pt idx="35201">
                  <c:v>-7.8664000000000002E-4</c:v>
                </c:pt>
                <c:pt idx="35202">
                  <c:v>-7.9359999999999999E-4</c:v>
                </c:pt>
                <c:pt idx="35203">
                  <c:v>-7.9891999999999995E-4</c:v>
                </c:pt>
                <c:pt idx="35204">
                  <c:v>-8.0272999999999998E-4</c:v>
                </c:pt>
                <c:pt idx="35205">
                  <c:v>-8.0615000000000005E-4</c:v>
                </c:pt>
                <c:pt idx="35206">
                  <c:v>-8.0919E-4</c:v>
                </c:pt>
                <c:pt idx="35207">
                  <c:v>-8.0778000000000002E-4</c:v>
                </c:pt>
                <c:pt idx="35208">
                  <c:v>-8.118E-4</c:v>
                </c:pt>
                <c:pt idx="35209">
                  <c:v>-8.1762999999999996E-4</c:v>
                </c:pt>
                <c:pt idx="35210">
                  <c:v>-8.2061999999999999E-4</c:v>
                </c:pt>
                <c:pt idx="35211">
                  <c:v>-8.2516999999999996E-4</c:v>
                </c:pt>
                <c:pt idx="35212">
                  <c:v>-8.3018000000000002E-4</c:v>
                </c:pt>
                <c:pt idx="35213">
                  <c:v>-8.3863000000000004E-4</c:v>
                </c:pt>
                <c:pt idx="35214">
                  <c:v>-8.3808999999999999E-4</c:v>
                </c:pt>
                <c:pt idx="35215">
                  <c:v>-8.3818E-4</c:v>
                </c:pt>
                <c:pt idx="35216">
                  <c:v>-8.3651000000000005E-4</c:v>
                </c:pt>
                <c:pt idx="35217">
                  <c:v>-8.3805000000000001E-4</c:v>
                </c:pt>
                <c:pt idx="35218">
                  <c:v>-8.4051999999999998E-4</c:v>
                </c:pt>
                <c:pt idx="35219">
                  <c:v>-8.4380000000000002E-4</c:v>
                </c:pt>
                <c:pt idx="35220">
                  <c:v>-8.4650999999999997E-4</c:v>
                </c:pt>
                <c:pt idx="35221">
                  <c:v>-8.5167999999999995E-4</c:v>
                </c:pt>
                <c:pt idx="35222">
                  <c:v>-8.5165999999999996E-4</c:v>
                </c:pt>
                <c:pt idx="35223">
                  <c:v>-8.5143999999999997E-4</c:v>
                </c:pt>
                <c:pt idx="35224">
                  <c:v>-8.541E-4</c:v>
                </c:pt>
                <c:pt idx="35225">
                  <c:v>-8.5766E-4</c:v>
                </c:pt>
                <c:pt idx="35226">
                  <c:v>-8.5986999999999999E-4</c:v>
                </c:pt>
                <c:pt idx="35227">
                  <c:v>-8.6653000000000001E-4</c:v>
                </c:pt>
                <c:pt idx="35228">
                  <c:v>-8.7188000000000001E-4</c:v>
                </c:pt>
                <c:pt idx="35229">
                  <c:v>-8.7575999999999995E-4</c:v>
                </c:pt>
                <c:pt idx="35230">
                  <c:v>-8.8343000000000004E-4</c:v>
                </c:pt>
                <c:pt idx="35231">
                  <c:v>-8.8732000000000004E-4</c:v>
                </c:pt>
                <c:pt idx="35232">
                  <c:v>-8.9236000000000003E-4</c:v>
                </c:pt>
                <c:pt idx="35233">
                  <c:v>-8.9621000000000004E-4</c:v>
                </c:pt>
                <c:pt idx="35234">
                  <c:v>-8.9935999999999998E-4</c:v>
                </c:pt>
                <c:pt idx="35235">
                  <c:v>-9.0163999999999999E-4</c:v>
                </c:pt>
                <c:pt idx="35236">
                  <c:v>-9.0468000000000005E-4</c:v>
                </c:pt>
                <c:pt idx="35237">
                  <c:v>-9.0912000000000002E-4</c:v>
                </c:pt>
                <c:pt idx="35238">
                  <c:v>-9.1451E-4</c:v>
                </c:pt>
                <c:pt idx="35239">
                  <c:v>-9.2044999999999996E-4</c:v>
                </c:pt>
                <c:pt idx="35240">
                  <c:v>-9.2265000000000001E-4</c:v>
                </c:pt>
                <c:pt idx="35241">
                  <c:v>-9.2497E-4</c:v>
                </c:pt>
                <c:pt idx="35242">
                  <c:v>-9.2758999999999995E-4</c:v>
                </c:pt>
                <c:pt idx="35243">
                  <c:v>-9.2719000000000005E-4</c:v>
                </c:pt>
                <c:pt idx="35244">
                  <c:v>-9.2931000000000003E-4</c:v>
                </c:pt>
                <c:pt idx="35245">
                  <c:v>-9.3444000000000003E-4</c:v>
                </c:pt>
                <c:pt idx="35246">
                  <c:v>-9.3747000000000004E-4</c:v>
                </c:pt>
                <c:pt idx="35247">
                  <c:v>-9.3917999999999996E-4</c:v>
                </c:pt>
                <c:pt idx="35248">
                  <c:v>-9.4278000000000005E-4</c:v>
                </c:pt>
                <c:pt idx="35249">
                  <c:v>-9.4288E-4</c:v>
                </c:pt>
                <c:pt idx="35250">
                  <c:v>-9.4585000000000003E-4</c:v>
                </c:pt>
                <c:pt idx="35251">
                  <c:v>-9.4760000000000005E-4</c:v>
                </c:pt>
                <c:pt idx="35252">
                  <c:v>-9.5219E-4</c:v>
                </c:pt>
                <c:pt idx="35253">
                  <c:v>-9.5940999999999995E-4</c:v>
                </c:pt>
                <c:pt idx="35254">
                  <c:v>-9.7061000000000001E-4</c:v>
                </c:pt>
                <c:pt idx="35255">
                  <c:v>-9.7523E-4</c:v>
                </c:pt>
                <c:pt idx="35256">
                  <c:v>-9.8087000000000001E-4</c:v>
                </c:pt>
                <c:pt idx="35257">
                  <c:v>-9.8407000000000008E-4</c:v>
                </c:pt>
                <c:pt idx="35258">
                  <c:v>-9.8767999999999989E-4</c:v>
                </c:pt>
                <c:pt idx="35259">
                  <c:v>-9.9036999999999997E-4</c:v>
                </c:pt>
                <c:pt idx="35260">
                  <c:v>-9.9471E-4</c:v>
                </c:pt>
                <c:pt idx="35261">
                  <c:v>-1.0024000000000001E-3</c:v>
                </c:pt>
                <c:pt idx="35262">
                  <c:v>-1.0064E-3</c:v>
                </c:pt>
                <c:pt idx="35263">
                  <c:v>-1.0103E-3</c:v>
                </c:pt>
                <c:pt idx="35264">
                  <c:v>-1.0133E-3</c:v>
                </c:pt>
                <c:pt idx="35265">
                  <c:v>-1.0166999999999999E-3</c:v>
                </c:pt>
                <c:pt idx="35266">
                  <c:v>-1.0204000000000001E-3</c:v>
                </c:pt>
                <c:pt idx="35267">
                  <c:v>-1.0246999999999999E-3</c:v>
                </c:pt>
                <c:pt idx="35268">
                  <c:v>-1.0288000000000001E-3</c:v>
                </c:pt>
                <c:pt idx="35269">
                  <c:v>-1.0326999999999999E-3</c:v>
                </c:pt>
                <c:pt idx="35270">
                  <c:v>-1.0353999999999999E-3</c:v>
                </c:pt>
                <c:pt idx="35271">
                  <c:v>-1.0380000000000001E-3</c:v>
                </c:pt>
                <c:pt idx="35272">
                  <c:v>-1.041E-3</c:v>
                </c:pt>
                <c:pt idx="35273">
                  <c:v>-1.0451E-3</c:v>
                </c:pt>
                <c:pt idx="35274">
                  <c:v>-1.0503000000000001E-3</c:v>
                </c:pt>
                <c:pt idx="35275">
                  <c:v>-1.0552000000000001E-3</c:v>
                </c:pt>
                <c:pt idx="35276">
                  <c:v>-1.0598000000000001E-3</c:v>
                </c:pt>
                <c:pt idx="35277">
                  <c:v>-1.0625999999999999E-3</c:v>
                </c:pt>
                <c:pt idx="35278">
                  <c:v>-1.0660999999999999E-3</c:v>
                </c:pt>
                <c:pt idx="35279">
                  <c:v>-1.0716E-3</c:v>
                </c:pt>
                <c:pt idx="35280">
                  <c:v>-1.0782999999999999E-3</c:v>
                </c:pt>
                <c:pt idx="35281">
                  <c:v>-1.0849E-3</c:v>
                </c:pt>
                <c:pt idx="35282">
                  <c:v>-1.0912999999999999E-3</c:v>
                </c:pt>
                <c:pt idx="35283">
                  <c:v>-1.0970999999999999E-3</c:v>
                </c:pt>
                <c:pt idx="35284">
                  <c:v>-1.101E-3</c:v>
                </c:pt>
                <c:pt idx="35285">
                  <c:v>-1.1029E-3</c:v>
                </c:pt>
                <c:pt idx="35286">
                  <c:v>-1.1071E-3</c:v>
                </c:pt>
                <c:pt idx="35287">
                  <c:v>-1.1132E-3</c:v>
                </c:pt>
                <c:pt idx="35288">
                  <c:v>-1.1171E-3</c:v>
                </c:pt>
                <c:pt idx="35289">
                  <c:v>-1.1215999999999999E-3</c:v>
                </c:pt>
                <c:pt idx="35290">
                  <c:v>-1.1287999999999999E-3</c:v>
                </c:pt>
                <c:pt idx="35291">
                  <c:v>-1.1333000000000001E-3</c:v>
                </c:pt>
                <c:pt idx="35292">
                  <c:v>-1.1358E-3</c:v>
                </c:pt>
                <c:pt idx="35293">
                  <c:v>-1.137E-3</c:v>
                </c:pt>
                <c:pt idx="35294">
                  <c:v>-1.1391000000000001E-3</c:v>
                </c:pt>
                <c:pt idx="35295">
                  <c:v>-1.1405E-3</c:v>
                </c:pt>
                <c:pt idx="35296">
                  <c:v>-1.1428E-3</c:v>
                </c:pt>
                <c:pt idx="35297">
                  <c:v>-1.145E-3</c:v>
                </c:pt>
                <c:pt idx="35298">
                  <c:v>-1.1515E-3</c:v>
                </c:pt>
                <c:pt idx="35299">
                  <c:v>-1.1548000000000001E-3</c:v>
                </c:pt>
                <c:pt idx="35300">
                  <c:v>-1.1615E-3</c:v>
                </c:pt>
                <c:pt idx="35301">
                  <c:v>-1.1678000000000001E-3</c:v>
                </c:pt>
                <c:pt idx="35302">
                  <c:v>-1.1739000000000001E-3</c:v>
                </c:pt>
                <c:pt idx="35303">
                  <c:v>-1.1769E-3</c:v>
                </c:pt>
                <c:pt idx="35304">
                  <c:v>-1.1857E-3</c:v>
                </c:pt>
                <c:pt idx="35305">
                  <c:v>-1.1914E-3</c:v>
                </c:pt>
                <c:pt idx="35306">
                  <c:v>-1.1957999999999999E-3</c:v>
                </c:pt>
                <c:pt idx="35307">
                  <c:v>-1.1996999999999999E-3</c:v>
                </c:pt>
                <c:pt idx="35308">
                  <c:v>-1.2028E-3</c:v>
                </c:pt>
                <c:pt idx="35309">
                  <c:v>-1.2103000000000001E-3</c:v>
                </c:pt>
                <c:pt idx="35310">
                  <c:v>-1.2167E-3</c:v>
                </c:pt>
                <c:pt idx="35311">
                  <c:v>-1.2256000000000001E-3</c:v>
                </c:pt>
                <c:pt idx="35312">
                  <c:v>-1.2333000000000001E-3</c:v>
                </c:pt>
                <c:pt idx="35313">
                  <c:v>-1.2401999999999999E-3</c:v>
                </c:pt>
                <c:pt idx="35314">
                  <c:v>-1.2484E-3</c:v>
                </c:pt>
                <c:pt idx="35315">
                  <c:v>-1.261E-3</c:v>
                </c:pt>
                <c:pt idx="35316">
                  <c:v>-1.2712000000000001E-3</c:v>
                </c:pt>
                <c:pt idx="35317">
                  <c:v>-1.2805E-3</c:v>
                </c:pt>
                <c:pt idx="35318">
                  <c:v>-1.2905E-3</c:v>
                </c:pt>
                <c:pt idx="35319">
                  <c:v>-1.2976000000000001E-3</c:v>
                </c:pt>
                <c:pt idx="35320">
                  <c:v>-1.305E-3</c:v>
                </c:pt>
                <c:pt idx="35321">
                  <c:v>-1.3104E-3</c:v>
                </c:pt>
                <c:pt idx="35322">
                  <c:v>-1.3165E-3</c:v>
                </c:pt>
                <c:pt idx="35323">
                  <c:v>-1.3286999999999999E-3</c:v>
                </c:pt>
                <c:pt idx="35324">
                  <c:v>-1.3384E-3</c:v>
                </c:pt>
                <c:pt idx="35325">
                  <c:v>-1.3416000000000001E-3</c:v>
                </c:pt>
                <c:pt idx="35326">
                  <c:v>-1.3439000000000001E-3</c:v>
                </c:pt>
                <c:pt idx="35327">
                  <c:v>-1.3483E-3</c:v>
                </c:pt>
                <c:pt idx="35328">
                  <c:v>-1.3498E-3</c:v>
                </c:pt>
                <c:pt idx="35329">
                  <c:v>-1.3533E-3</c:v>
                </c:pt>
                <c:pt idx="35330">
                  <c:v>-1.3542999999999999E-3</c:v>
                </c:pt>
                <c:pt idx="35331">
                  <c:v>-1.3552E-3</c:v>
                </c:pt>
                <c:pt idx="35332">
                  <c:v>-1.3567E-3</c:v>
                </c:pt>
                <c:pt idx="35333">
                  <c:v>-1.3581000000000001E-3</c:v>
                </c:pt>
                <c:pt idx="35334">
                  <c:v>-1.3622E-3</c:v>
                </c:pt>
                <c:pt idx="35335">
                  <c:v>-1.3659E-3</c:v>
                </c:pt>
                <c:pt idx="35336">
                  <c:v>-1.3691E-3</c:v>
                </c:pt>
                <c:pt idx="35337">
                  <c:v>-1.3753000000000001E-3</c:v>
                </c:pt>
                <c:pt idx="35338">
                  <c:v>-1.3817E-3</c:v>
                </c:pt>
                <c:pt idx="35339">
                  <c:v>-1.3860000000000001E-3</c:v>
                </c:pt>
                <c:pt idx="35340">
                  <c:v>-1.3893E-3</c:v>
                </c:pt>
                <c:pt idx="35341">
                  <c:v>-1.3936E-3</c:v>
                </c:pt>
                <c:pt idx="35342">
                  <c:v>-1.3985E-3</c:v>
                </c:pt>
                <c:pt idx="35343">
                  <c:v>-1.4028000000000001E-3</c:v>
                </c:pt>
                <c:pt idx="35344">
                  <c:v>-1.408E-3</c:v>
                </c:pt>
                <c:pt idx="35345">
                  <c:v>-1.4143999999999999E-3</c:v>
                </c:pt>
                <c:pt idx="35346">
                  <c:v>-1.4216000000000001E-3</c:v>
                </c:pt>
                <c:pt idx="35347">
                  <c:v>-1.4281999999999999E-3</c:v>
                </c:pt>
                <c:pt idx="35348">
                  <c:v>-1.4321E-3</c:v>
                </c:pt>
                <c:pt idx="35349">
                  <c:v>-1.436E-3</c:v>
                </c:pt>
                <c:pt idx="35350">
                  <c:v>-1.441E-3</c:v>
                </c:pt>
                <c:pt idx="35351">
                  <c:v>-1.444E-3</c:v>
                </c:pt>
                <c:pt idx="35352">
                  <c:v>-1.4444E-3</c:v>
                </c:pt>
                <c:pt idx="35353">
                  <c:v>-1.4463E-3</c:v>
                </c:pt>
                <c:pt idx="35354">
                  <c:v>-1.4507000000000001E-3</c:v>
                </c:pt>
                <c:pt idx="35355">
                  <c:v>-1.4553999999999999E-3</c:v>
                </c:pt>
                <c:pt idx="35356">
                  <c:v>-1.4580000000000001E-3</c:v>
                </c:pt>
                <c:pt idx="35357">
                  <c:v>-1.4586E-3</c:v>
                </c:pt>
                <c:pt idx="35358">
                  <c:v>-1.4613E-3</c:v>
                </c:pt>
                <c:pt idx="35359">
                  <c:v>-1.4607999999999999E-3</c:v>
                </c:pt>
                <c:pt idx="35360">
                  <c:v>-1.4652999999999999E-3</c:v>
                </c:pt>
                <c:pt idx="35361">
                  <c:v>-1.4695999999999999E-3</c:v>
                </c:pt>
                <c:pt idx="35362">
                  <c:v>-1.4748999999999999E-3</c:v>
                </c:pt>
                <c:pt idx="35363">
                  <c:v>-1.4805E-3</c:v>
                </c:pt>
                <c:pt idx="35364">
                  <c:v>-1.4886000000000001E-3</c:v>
                </c:pt>
                <c:pt idx="35365">
                  <c:v>-1.4976E-3</c:v>
                </c:pt>
                <c:pt idx="35366">
                  <c:v>-1.5045E-3</c:v>
                </c:pt>
                <c:pt idx="35367">
                  <c:v>-1.5083E-3</c:v>
                </c:pt>
                <c:pt idx="35368">
                  <c:v>-1.5116999999999999E-3</c:v>
                </c:pt>
                <c:pt idx="35369">
                  <c:v>-1.5168E-3</c:v>
                </c:pt>
                <c:pt idx="35370">
                  <c:v>-1.5259E-3</c:v>
                </c:pt>
                <c:pt idx="35371">
                  <c:v>-1.5265000000000001E-3</c:v>
                </c:pt>
                <c:pt idx="35372">
                  <c:v>-1.5277999999999999E-3</c:v>
                </c:pt>
                <c:pt idx="35373">
                  <c:v>-1.5306E-3</c:v>
                </c:pt>
                <c:pt idx="35374">
                  <c:v>-1.5347E-3</c:v>
                </c:pt>
                <c:pt idx="35375">
                  <c:v>-1.5391999999999999E-3</c:v>
                </c:pt>
                <c:pt idx="35376">
                  <c:v>-1.5414999999999999E-3</c:v>
                </c:pt>
                <c:pt idx="35377">
                  <c:v>-1.5436E-3</c:v>
                </c:pt>
                <c:pt idx="35378">
                  <c:v>-1.5472000000000001E-3</c:v>
                </c:pt>
                <c:pt idx="35379">
                  <c:v>-1.5514999999999999E-3</c:v>
                </c:pt>
                <c:pt idx="35380">
                  <c:v>-1.5529999999999999E-3</c:v>
                </c:pt>
                <c:pt idx="35381">
                  <c:v>-1.5545999999999999E-3</c:v>
                </c:pt>
                <c:pt idx="35382">
                  <c:v>-1.5587999999999999E-3</c:v>
                </c:pt>
                <c:pt idx="35383">
                  <c:v>-1.5617000000000001E-3</c:v>
                </c:pt>
                <c:pt idx="35384">
                  <c:v>-1.5597E-3</c:v>
                </c:pt>
                <c:pt idx="35385">
                  <c:v>-1.5586E-3</c:v>
                </c:pt>
                <c:pt idx="35386">
                  <c:v>-1.5558E-3</c:v>
                </c:pt>
                <c:pt idx="35387">
                  <c:v>-1.5562E-3</c:v>
                </c:pt>
                <c:pt idx="35388">
                  <c:v>-1.5583999999999999E-3</c:v>
                </c:pt>
                <c:pt idx="35389">
                  <c:v>-1.5590999999999999E-3</c:v>
                </c:pt>
                <c:pt idx="35390">
                  <c:v>-1.5593E-3</c:v>
                </c:pt>
                <c:pt idx="35391">
                  <c:v>-1.5602000000000001E-3</c:v>
                </c:pt>
                <c:pt idx="35392">
                  <c:v>-1.5648999999999999E-3</c:v>
                </c:pt>
                <c:pt idx="35393">
                  <c:v>-1.5675000000000001E-3</c:v>
                </c:pt>
                <c:pt idx="35394">
                  <c:v>-1.5677E-3</c:v>
                </c:pt>
                <c:pt idx="35395">
                  <c:v>-1.5708E-3</c:v>
                </c:pt>
                <c:pt idx="35396">
                  <c:v>-1.5736000000000001E-3</c:v>
                </c:pt>
                <c:pt idx="35397">
                  <c:v>-1.5774000000000001E-3</c:v>
                </c:pt>
                <c:pt idx="35398">
                  <c:v>-1.5809999999999999E-3</c:v>
                </c:pt>
                <c:pt idx="35399">
                  <c:v>-1.5816999999999999E-3</c:v>
                </c:pt>
                <c:pt idx="35400">
                  <c:v>-1.5812999999999999E-3</c:v>
                </c:pt>
                <c:pt idx="35401">
                  <c:v>-1.5801999999999999E-3</c:v>
                </c:pt>
                <c:pt idx="35402">
                  <c:v>-1.5801000000000001E-3</c:v>
                </c:pt>
                <c:pt idx="35403">
                  <c:v>-1.5781E-3</c:v>
                </c:pt>
                <c:pt idx="35404">
                  <c:v>-1.5803E-3</c:v>
                </c:pt>
                <c:pt idx="35405">
                  <c:v>-1.5835999999999999E-3</c:v>
                </c:pt>
                <c:pt idx="35406">
                  <c:v>-1.5853E-3</c:v>
                </c:pt>
                <c:pt idx="35407">
                  <c:v>-1.5868E-3</c:v>
                </c:pt>
                <c:pt idx="35408">
                  <c:v>-1.5885999999999999E-3</c:v>
                </c:pt>
                <c:pt idx="35409">
                  <c:v>-1.5897999999999999E-3</c:v>
                </c:pt>
                <c:pt idx="35410">
                  <c:v>-1.5924999999999999E-3</c:v>
                </c:pt>
                <c:pt idx="35411">
                  <c:v>-1.5953E-3</c:v>
                </c:pt>
                <c:pt idx="35412">
                  <c:v>-1.5985000000000001E-3</c:v>
                </c:pt>
                <c:pt idx="35413">
                  <c:v>-1.6006E-3</c:v>
                </c:pt>
                <c:pt idx="35414">
                  <c:v>-1.6034000000000001E-3</c:v>
                </c:pt>
                <c:pt idx="35415">
                  <c:v>-1.6067E-3</c:v>
                </c:pt>
                <c:pt idx="35416">
                  <c:v>-1.6103000000000001E-3</c:v>
                </c:pt>
                <c:pt idx="35417">
                  <c:v>-1.6126000000000001E-3</c:v>
                </c:pt>
                <c:pt idx="35418">
                  <c:v>-1.6141E-3</c:v>
                </c:pt>
                <c:pt idx="35419">
                  <c:v>-1.6167E-3</c:v>
                </c:pt>
                <c:pt idx="35420">
                  <c:v>-1.6157000000000001E-3</c:v>
                </c:pt>
                <c:pt idx="35421">
                  <c:v>-1.6176999999999999E-3</c:v>
                </c:pt>
                <c:pt idx="35422">
                  <c:v>-1.6230000000000001E-3</c:v>
                </c:pt>
                <c:pt idx="35423">
                  <c:v>-1.6279000000000001E-3</c:v>
                </c:pt>
                <c:pt idx="35424">
                  <c:v>-1.6289E-3</c:v>
                </c:pt>
                <c:pt idx="35425">
                  <c:v>-1.6321E-3</c:v>
                </c:pt>
                <c:pt idx="35426">
                  <c:v>-1.6347E-3</c:v>
                </c:pt>
                <c:pt idx="35427">
                  <c:v>-1.6375999999999999E-3</c:v>
                </c:pt>
                <c:pt idx="35428">
                  <c:v>-1.6394999999999999E-3</c:v>
                </c:pt>
                <c:pt idx="35429">
                  <c:v>-1.6391000000000001E-3</c:v>
                </c:pt>
                <c:pt idx="35430">
                  <c:v>-1.6375999999999999E-3</c:v>
                </c:pt>
                <c:pt idx="35431">
                  <c:v>-1.6359E-3</c:v>
                </c:pt>
                <c:pt idx="35432">
                  <c:v>-1.6356999999999999E-3</c:v>
                </c:pt>
                <c:pt idx="35433">
                  <c:v>-1.634E-3</c:v>
                </c:pt>
                <c:pt idx="35434">
                  <c:v>-1.6336E-3</c:v>
                </c:pt>
                <c:pt idx="35435">
                  <c:v>-1.6352000000000001E-3</c:v>
                </c:pt>
                <c:pt idx="35436">
                  <c:v>-1.6379999999999999E-3</c:v>
                </c:pt>
                <c:pt idx="35437">
                  <c:v>-1.6413000000000001E-3</c:v>
                </c:pt>
                <c:pt idx="35438">
                  <c:v>-1.6437999999999999E-3</c:v>
                </c:pt>
                <c:pt idx="35439">
                  <c:v>-1.6439E-3</c:v>
                </c:pt>
                <c:pt idx="35440">
                  <c:v>-1.6459000000000001E-3</c:v>
                </c:pt>
                <c:pt idx="35441">
                  <c:v>-1.6475999999999999E-3</c:v>
                </c:pt>
                <c:pt idx="35442">
                  <c:v>-1.6479999999999999E-3</c:v>
                </c:pt>
                <c:pt idx="35443">
                  <c:v>-1.6454E-3</c:v>
                </c:pt>
                <c:pt idx="35444">
                  <c:v>-1.6421000000000001E-3</c:v>
                </c:pt>
                <c:pt idx="35445">
                  <c:v>-1.6379999999999999E-3</c:v>
                </c:pt>
                <c:pt idx="35446">
                  <c:v>-1.6352999999999999E-3</c:v>
                </c:pt>
                <c:pt idx="35447">
                  <c:v>-1.6328E-3</c:v>
                </c:pt>
                <c:pt idx="35448">
                  <c:v>-1.6345999999999999E-3</c:v>
                </c:pt>
                <c:pt idx="35449">
                  <c:v>-1.6341999999999999E-3</c:v>
                </c:pt>
                <c:pt idx="35450">
                  <c:v>-1.6298E-3</c:v>
                </c:pt>
                <c:pt idx="35451">
                  <c:v>-1.6302000000000001E-3</c:v>
                </c:pt>
                <c:pt idx="35452">
                  <c:v>-1.6318000000000001E-3</c:v>
                </c:pt>
                <c:pt idx="35453">
                  <c:v>-1.6352000000000001E-3</c:v>
                </c:pt>
                <c:pt idx="35454">
                  <c:v>-1.6394000000000001E-3</c:v>
                </c:pt>
                <c:pt idx="35455">
                  <c:v>-1.6423E-3</c:v>
                </c:pt>
                <c:pt idx="35456">
                  <c:v>-1.6417999999999999E-3</c:v>
                </c:pt>
                <c:pt idx="35457">
                  <c:v>-1.6424E-3</c:v>
                </c:pt>
                <c:pt idx="35458">
                  <c:v>-1.6423E-3</c:v>
                </c:pt>
                <c:pt idx="35459">
                  <c:v>-1.6437999999999999E-3</c:v>
                </c:pt>
                <c:pt idx="35460">
                  <c:v>-1.6463999999999999E-3</c:v>
                </c:pt>
                <c:pt idx="35461">
                  <c:v>-1.6488E-3</c:v>
                </c:pt>
                <c:pt idx="35462">
                  <c:v>-1.6525000000000001E-3</c:v>
                </c:pt>
                <c:pt idx="35463">
                  <c:v>-1.6577E-3</c:v>
                </c:pt>
                <c:pt idx="35464">
                  <c:v>-1.6615E-3</c:v>
                </c:pt>
                <c:pt idx="35465">
                  <c:v>-1.6618E-3</c:v>
                </c:pt>
                <c:pt idx="35466">
                  <c:v>-1.6609000000000001E-3</c:v>
                </c:pt>
                <c:pt idx="35467">
                  <c:v>-1.6613999999999999E-3</c:v>
                </c:pt>
                <c:pt idx="35468">
                  <c:v>-1.6619E-3</c:v>
                </c:pt>
                <c:pt idx="35469">
                  <c:v>-1.6620999999999999E-3</c:v>
                </c:pt>
                <c:pt idx="35470">
                  <c:v>-1.6607E-3</c:v>
                </c:pt>
                <c:pt idx="35471">
                  <c:v>-1.6601999999999999E-3</c:v>
                </c:pt>
                <c:pt idx="35472">
                  <c:v>-1.6601999999999999E-3</c:v>
                </c:pt>
                <c:pt idx="35473">
                  <c:v>-1.6597000000000001E-3</c:v>
                </c:pt>
                <c:pt idx="35474">
                  <c:v>-1.6582999999999999E-3</c:v>
                </c:pt>
                <c:pt idx="35475">
                  <c:v>-1.6597000000000001E-3</c:v>
                </c:pt>
                <c:pt idx="35476">
                  <c:v>-1.6604E-3</c:v>
                </c:pt>
                <c:pt idx="35477">
                  <c:v>-1.6623E-3</c:v>
                </c:pt>
                <c:pt idx="35478">
                  <c:v>-1.6628999999999999E-3</c:v>
                </c:pt>
                <c:pt idx="35479">
                  <c:v>-1.6634E-3</c:v>
                </c:pt>
                <c:pt idx="35480">
                  <c:v>-1.6636000000000001E-3</c:v>
                </c:pt>
                <c:pt idx="35481">
                  <c:v>-1.6645E-3</c:v>
                </c:pt>
                <c:pt idx="35482">
                  <c:v>-1.6651999999999999E-3</c:v>
                </c:pt>
                <c:pt idx="35483">
                  <c:v>-1.6651999999999999E-3</c:v>
                </c:pt>
                <c:pt idx="35484">
                  <c:v>-1.6659000000000001E-3</c:v>
                </c:pt>
                <c:pt idx="35485">
                  <c:v>-1.6693999999999999E-3</c:v>
                </c:pt>
                <c:pt idx="35486">
                  <c:v>-1.6723E-3</c:v>
                </c:pt>
                <c:pt idx="35487">
                  <c:v>-1.6742E-3</c:v>
                </c:pt>
                <c:pt idx="35488">
                  <c:v>-1.6757E-3</c:v>
                </c:pt>
                <c:pt idx="35489">
                  <c:v>-1.6752E-3</c:v>
                </c:pt>
                <c:pt idx="35490">
                  <c:v>-1.6712000000000001E-3</c:v>
                </c:pt>
                <c:pt idx="35491">
                  <c:v>-1.6701000000000001E-3</c:v>
                </c:pt>
                <c:pt idx="35492">
                  <c:v>-1.6712999999999999E-3</c:v>
                </c:pt>
                <c:pt idx="35493">
                  <c:v>-1.6731999999999999E-3</c:v>
                </c:pt>
                <c:pt idx="35494">
                  <c:v>-1.6726E-3</c:v>
                </c:pt>
                <c:pt idx="35495">
                  <c:v>-1.6720999999999999E-3</c:v>
                </c:pt>
                <c:pt idx="35496">
                  <c:v>-1.6742E-3</c:v>
                </c:pt>
                <c:pt idx="35497">
                  <c:v>-1.6746E-3</c:v>
                </c:pt>
                <c:pt idx="35498">
                  <c:v>-1.6773000000000001E-3</c:v>
                </c:pt>
                <c:pt idx="35499">
                  <c:v>-1.6808000000000001E-3</c:v>
                </c:pt>
                <c:pt idx="35500">
                  <c:v>-1.6852E-3</c:v>
                </c:pt>
                <c:pt idx="35501">
                  <c:v>-1.6891E-3</c:v>
                </c:pt>
                <c:pt idx="35502">
                  <c:v>-1.6909E-3</c:v>
                </c:pt>
                <c:pt idx="35503">
                  <c:v>-1.6927000000000001E-3</c:v>
                </c:pt>
                <c:pt idx="35504">
                  <c:v>-1.6953999999999999E-3</c:v>
                </c:pt>
                <c:pt idx="35505">
                  <c:v>-1.6961000000000001E-3</c:v>
                </c:pt>
                <c:pt idx="35506">
                  <c:v>-1.6976999999999999E-3</c:v>
                </c:pt>
                <c:pt idx="35507">
                  <c:v>-1.6995000000000001E-3</c:v>
                </c:pt>
                <c:pt idx="35508">
                  <c:v>-1.6998E-3</c:v>
                </c:pt>
                <c:pt idx="35509">
                  <c:v>-1.7018000000000001E-3</c:v>
                </c:pt>
                <c:pt idx="35510">
                  <c:v>-1.7018999999999999E-3</c:v>
                </c:pt>
                <c:pt idx="35511">
                  <c:v>-1.6984000000000001E-3</c:v>
                </c:pt>
                <c:pt idx="35512">
                  <c:v>-1.6949000000000001E-3</c:v>
                </c:pt>
                <c:pt idx="35513">
                  <c:v>-1.6926000000000001E-3</c:v>
                </c:pt>
                <c:pt idx="35514">
                  <c:v>-1.6906E-3</c:v>
                </c:pt>
                <c:pt idx="35515">
                  <c:v>-1.6879E-3</c:v>
                </c:pt>
                <c:pt idx="35516">
                  <c:v>-1.6861999999999999E-3</c:v>
                </c:pt>
                <c:pt idx="35517">
                  <c:v>-1.6838000000000001E-3</c:v>
                </c:pt>
                <c:pt idx="35518">
                  <c:v>-1.6807E-3</c:v>
                </c:pt>
                <c:pt idx="35519">
                  <c:v>-1.6777999999999999E-3</c:v>
                </c:pt>
                <c:pt idx="35520">
                  <c:v>-1.6775E-3</c:v>
                </c:pt>
                <c:pt idx="35521">
                  <c:v>-1.6752E-3</c:v>
                </c:pt>
                <c:pt idx="35522">
                  <c:v>-1.6754999999999999E-3</c:v>
                </c:pt>
                <c:pt idx="35523">
                  <c:v>-1.6799E-3</c:v>
                </c:pt>
                <c:pt idx="35524">
                  <c:v>-1.6789000000000001E-3</c:v>
                </c:pt>
                <c:pt idx="35525">
                  <c:v>-1.6808999999999999E-3</c:v>
                </c:pt>
                <c:pt idx="35526">
                  <c:v>-1.6818E-3</c:v>
                </c:pt>
                <c:pt idx="35527">
                  <c:v>-1.6812000000000001E-3</c:v>
                </c:pt>
                <c:pt idx="35528">
                  <c:v>-1.6777000000000001E-3</c:v>
                </c:pt>
                <c:pt idx="35529">
                  <c:v>-1.6737E-3</c:v>
                </c:pt>
                <c:pt idx="35530">
                  <c:v>-1.6666999999999999E-3</c:v>
                </c:pt>
                <c:pt idx="35531">
                  <c:v>-1.665E-3</c:v>
                </c:pt>
                <c:pt idx="35532">
                  <c:v>-1.6620999999999999E-3</c:v>
                </c:pt>
                <c:pt idx="35533">
                  <c:v>-1.6601000000000001E-3</c:v>
                </c:pt>
                <c:pt idx="35534">
                  <c:v>-1.6588E-3</c:v>
                </c:pt>
                <c:pt idx="35535">
                  <c:v>-1.6615E-3</c:v>
                </c:pt>
                <c:pt idx="35536">
                  <c:v>-1.6613999999999999E-3</c:v>
                </c:pt>
                <c:pt idx="35537">
                  <c:v>-1.6607E-3</c:v>
                </c:pt>
                <c:pt idx="35538">
                  <c:v>-1.6593999999999999E-3</c:v>
                </c:pt>
                <c:pt idx="35539">
                  <c:v>-1.6595E-3</c:v>
                </c:pt>
                <c:pt idx="35540">
                  <c:v>-1.6581E-3</c:v>
                </c:pt>
                <c:pt idx="35541">
                  <c:v>-1.6539E-3</c:v>
                </c:pt>
                <c:pt idx="35542">
                  <c:v>-1.6489E-3</c:v>
                </c:pt>
                <c:pt idx="35543">
                  <c:v>-1.6442E-3</c:v>
                </c:pt>
                <c:pt idx="35544">
                  <c:v>-1.6414000000000001E-3</c:v>
                </c:pt>
                <c:pt idx="35545">
                  <c:v>-1.6387000000000001E-3</c:v>
                </c:pt>
                <c:pt idx="35546">
                  <c:v>-1.6358E-3</c:v>
                </c:pt>
                <c:pt idx="35547">
                  <c:v>-1.6348999999999999E-3</c:v>
                </c:pt>
                <c:pt idx="35548">
                  <c:v>-1.6333000000000001E-3</c:v>
                </c:pt>
                <c:pt idx="35549">
                  <c:v>-1.6317E-3</c:v>
                </c:pt>
                <c:pt idx="35550">
                  <c:v>-1.6289E-3</c:v>
                </c:pt>
                <c:pt idx="35551">
                  <c:v>-1.6257999999999999E-3</c:v>
                </c:pt>
                <c:pt idx="35552">
                  <c:v>-1.6245999999999999E-3</c:v>
                </c:pt>
                <c:pt idx="35553">
                  <c:v>-1.6214000000000001E-3</c:v>
                </c:pt>
                <c:pt idx="35554">
                  <c:v>-1.6192999999999999E-3</c:v>
                </c:pt>
                <c:pt idx="35555">
                  <c:v>-1.6171E-3</c:v>
                </c:pt>
                <c:pt idx="35556">
                  <c:v>-1.6142999999999999E-3</c:v>
                </c:pt>
                <c:pt idx="35557">
                  <c:v>-1.6114E-3</c:v>
                </c:pt>
                <c:pt idx="35558">
                  <c:v>-1.6075E-3</c:v>
                </c:pt>
                <c:pt idx="35559">
                  <c:v>-1.6050999999999999E-3</c:v>
                </c:pt>
                <c:pt idx="35560">
                  <c:v>-1.5976E-3</c:v>
                </c:pt>
                <c:pt idx="35561">
                  <c:v>-1.5938E-3</c:v>
                </c:pt>
                <c:pt idx="35562">
                  <c:v>-1.5904000000000001E-3</c:v>
                </c:pt>
                <c:pt idx="35563">
                  <c:v>-1.5912999999999999E-3</c:v>
                </c:pt>
                <c:pt idx="35564">
                  <c:v>-1.5923000000000001E-3</c:v>
                </c:pt>
                <c:pt idx="35565">
                  <c:v>-1.5915E-3</c:v>
                </c:pt>
                <c:pt idx="35566">
                  <c:v>-1.5881000000000001E-3</c:v>
                </c:pt>
                <c:pt idx="35567">
                  <c:v>-1.5877E-3</c:v>
                </c:pt>
                <c:pt idx="35568">
                  <c:v>-1.5824999999999999E-3</c:v>
                </c:pt>
                <c:pt idx="35569">
                  <c:v>-1.5797999999999999E-3</c:v>
                </c:pt>
                <c:pt idx="35570">
                  <c:v>-1.575E-3</c:v>
                </c:pt>
                <c:pt idx="35571">
                  <c:v>-1.5701000000000001E-3</c:v>
                </c:pt>
                <c:pt idx="35572">
                  <c:v>-1.5665E-3</c:v>
                </c:pt>
                <c:pt idx="35573">
                  <c:v>-1.5656999999999999E-3</c:v>
                </c:pt>
                <c:pt idx="35574">
                  <c:v>-1.5659000000000001E-3</c:v>
                </c:pt>
                <c:pt idx="35575">
                  <c:v>-1.5636000000000001E-3</c:v>
                </c:pt>
                <c:pt idx="35576">
                  <c:v>-1.5629999999999999E-3</c:v>
                </c:pt>
                <c:pt idx="35577">
                  <c:v>-1.5635E-3</c:v>
                </c:pt>
                <c:pt idx="35578">
                  <c:v>-1.5640999999999999E-3</c:v>
                </c:pt>
                <c:pt idx="35579">
                  <c:v>-1.5643E-3</c:v>
                </c:pt>
                <c:pt idx="35580">
                  <c:v>-1.5632E-3</c:v>
                </c:pt>
                <c:pt idx="35581">
                  <c:v>-1.5606999999999999E-3</c:v>
                </c:pt>
                <c:pt idx="35582">
                  <c:v>-1.5613999999999999E-3</c:v>
                </c:pt>
                <c:pt idx="35583">
                  <c:v>-1.5609E-3</c:v>
                </c:pt>
                <c:pt idx="35584">
                  <c:v>-1.5619E-3</c:v>
                </c:pt>
                <c:pt idx="35585">
                  <c:v>-1.5617000000000001E-3</c:v>
                </c:pt>
                <c:pt idx="35586">
                  <c:v>-1.5560000000000001E-3</c:v>
                </c:pt>
                <c:pt idx="35587">
                  <c:v>-1.5521000000000001E-3</c:v>
                </c:pt>
                <c:pt idx="35588">
                  <c:v>-1.5483999999999999E-3</c:v>
                </c:pt>
                <c:pt idx="35589">
                  <c:v>-1.5376999999999999E-3</c:v>
                </c:pt>
                <c:pt idx="35590">
                  <c:v>-1.5294E-3</c:v>
                </c:pt>
                <c:pt idx="35591">
                  <c:v>-1.5223000000000001E-3</c:v>
                </c:pt>
                <c:pt idx="35592">
                  <c:v>-1.5168E-3</c:v>
                </c:pt>
                <c:pt idx="35593">
                  <c:v>-1.511E-3</c:v>
                </c:pt>
                <c:pt idx="35594">
                  <c:v>-1.5042E-3</c:v>
                </c:pt>
                <c:pt idx="35595">
                  <c:v>-1.4982999999999999E-3</c:v>
                </c:pt>
                <c:pt idx="35596">
                  <c:v>-1.4940999999999999E-3</c:v>
                </c:pt>
                <c:pt idx="35597">
                  <c:v>-1.4903E-3</c:v>
                </c:pt>
                <c:pt idx="35598">
                  <c:v>-1.4836000000000001E-3</c:v>
                </c:pt>
                <c:pt idx="35599">
                  <c:v>-1.4808E-3</c:v>
                </c:pt>
                <c:pt idx="35600">
                  <c:v>-1.4778E-3</c:v>
                </c:pt>
                <c:pt idx="35601">
                  <c:v>-1.4737000000000001E-3</c:v>
                </c:pt>
                <c:pt idx="35602">
                  <c:v>-1.4706999999999999E-3</c:v>
                </c:pt>
                <c:pt idx="35603">
                  <c:v>-1.4694E-3</c:v>
                </c:pt>
                <c:pt idx="35604">
                  <c:v>-1.4695000000000001E-3</c:v>
                </c:pt>
                <c:pt idx="35605">
                  <c:v>-1.4687999999999999E-3</c:v>
                </c:pt>
                <c:pt idx="35606">
                  <c:v>-1.4672999999999999E-3</c:v>
                </c:pt>
                <c:pt idx="35607">
                  <c:v>-1.4643E-3</c:v>
                </c:pt>
                <c:pt idx="35608">
                  <c:v>-1.4610000000000001E-3</c:v>
                </c:pt>
                <c:pt idx="35609">
                  <c:v>-1.4576000000000001E-3</c:v>
                </c:pt>
                <c:pt idx="35610">
                  <c:v>-1.4530999999999999E-3</c:v>
                </c:pt>
                <c:pt idx="35611">
                  <c:v>-1.4492999999999999E-3</c:v>
                </c:pt>
                <c:pt idx="35612">
                  <c:v>-1.4492999999999999E-3</c:v>
                </c:pt>
                <c:pt idx="35613">
                  <c:v>-1.4467E-3</c:v>
                </c:pt>
                <c:pt idx="35614">
                  <c:v>-1.4468E-3</c:v>
                </c:pt>
                <c:pt idx="35615">
                  <c:v>-1.4436E-3</c:v>
                </c:pt>
                <c:pt idx="35616">
                  <c:v>-1.4414E-3</c:v>
                </c:pt>
                <c:pt idx="35617">
                  <c:v>-1.4375E-3</c:v>
                </c:pt>
                <c:pt idx="35618">
                  <c:v>-1.4392999999999999E-3</c:v>
                </c:pt>
                <c:pt idx="35619">
                  <c:v>-1.4373999999999999E-3</c:v>
                </c:pt>
                <c:pt idx="35620">
                  <c:v>-1.4402E-3</c:v>
                </c:pt>
                <c:pt idx="35621">
                  <c:v>-1.4419999999999999E-3</c:v>
                </c:pt>
                <c:pt idx="35622">
                  <c:v>-1.4387E-3</c:v>
                </c:pt>
                <c:pt idx="35623">
                  <c:v>-1.4364E-3</c:v>
                </c:pt>
                <c:pt idx="35624">
                  <c:v>-1.4354000000000001E-3</c:v>
                </c:pt>
                <c:pt idx="35625">
                  <c:v>-1.4354999999999999E-3</c:v>
                </c:pt>
                <c:pt idx="35626">
                  <c:v>-1.4335999999999999E-3</c:v>
                </c:pt>
                <c:pt idx="35627">
                  <c:v>-1.4302E-3</c:v>
                </c:pt>
                <c:pt idx="35628">
                  <c:v>-1.4269E-3</c:v>
                </c:pt>
                <c:pt idx="35629">
                  <c:v>-1.4215E-3</c:v>
                </c:pt>
                <c:pt idx="35630">
                  <c:v>-1.4174000000000001E-3</c:v>
                </c:pt>
                <c:pt idx="35631">
                  <c:v>-1.4159000000000001E-3</c:v>
                </c:pt>
                <c:pt idx="35632">
                  <c:v>-1.4151000000000001E-3</c:v>
                </c:pt>
                <c:pt idx="35633">
                  <c:v>-1.4132000000000001E-3</c:v>
                </c:pt>
                <c:pt idx="35634">
                  <c:v>-1.4086000000000001E-3</c:v>
                </c:pt>
                <c:pt idx="35635">
                  <c:v>-1.4048999999999999E-3</c:v>
                </c:pt>
                <c:pt idx="35636">
                  <c:v>-1.4021999999999999E-3</c:v>
                </c:pt>
                <c:pt idx="35637">
                  <c:v>-1.4012E-3</c:v>
                </c:pt>
                <c:pt idx="35638">
                  <c:v>-1.4021000000000001E-3</c:v>
                </c:pt>
                <c:pt idx="35639">
                  <c:v>-1.4067000000000001E-3</c:v>
                </c:pt>
                <c:pt idx="35640">
                  <c:v>-1.4090999999999999E-3</c:v>
                </c:pt>
                <c:pt idx="35641">
                  <c:v>-1.4084E-3</c:v>
                </c:pt>
                <c:pt idx="35642">
                  <c:v>-1.4076E-3</c:v>
                </c:pt>
                <c:pt idx="35643">
                  <c:v>-1.407E-3</c:v>
                </c:pt>
                <c:pt idx="35644">
                  <c:v>-1.4071999999999999E-3</c:v>
                </c:pt>
                <c:pt idx="35645">
                  <c:v>-1.4053E-3</c:v>
                </c:pt>
                <c:pt idx="35646">
                  <c:v>-1.4063000000000001E-3</c:v>
                </c:pt>
                <c:pt idx="35647">
                  <c:v>-1.4034E-3</c:v>
                </c:pt>
                <c:pt idx="35648">
                  <c:v>-1.4021000000000001E-3</c:v>
                </c:pt>
                <c:pt idx="35649">
                  <c:v>-1.4004E-3</c:v>
                </c:pt>
                <c:pt idx="35650">
                  <c:v>-1.3967999999999999E-3</c:v>
                </c:pt>
                <c:pt idx="35651">
                  <c:v>-1.3929000000000001E-3</c:v>
                </c:pt>
                <c:pt idx="35652">
                  <c:v>-1.3887000000000001E-3</c:v>
                </c:pt>
                <c:pt idx="35653">
                  <c:v>-1.3845000000000001E-3</c:v>
                </c:pt>
                <c:pt idx="35654">
                  <c:v>-1.3849999999999999E-3</c:v>
                </c:pt>
                <c:pt idx="35655">
                  <c:v>-1.3852000000000001E-3</c:v>
                </c:pt>
                <c:pt idx="35656">
                  <c:v>-1.3805E-3</c:v>
                </c:pt>
                <c:pt idx="35657">
                  <c:v>-1.3756E-3</c:v>
                </c:pt>
                <c:pt idx="35658">
                  <c:v>-1.3734999999999999E-3</c:v>
                </c:pt>
                <c:pt idx="35659">
                  <c:v>-1.3725E-3</c:v>
                </c:pt>
                <c:pt idx="35660">
                  <c:v>-1.3738000000000001E-3</c:v>
                </c:pt>
                <c:pt idx="35661">
                  <c:v>-1.3772999999999999E-3</c:v>
                </c:pt>
                <c:pt idx="35662">
                  <c:v>-1.3759E-3</c:v>
                </c:pt>
                <c:pt idx="35663">
                  <c:v>-1.3802E-3</c:v>
                </c:pt>
                <c:pt idx="35664">
                  <c:v>-1.3852999999999999E-3</c:v>
                </c:pt>
                <c:pt idx="35665">
                  <c:v>-1.3909E-3</c:v>
                </c:pt>
                <c:pt idx="35666">
                  <c:v>-1.3905E-3</c:v>
                </c:pt>
                <c:pt idx="35667">
                  <c:v>-1.3882E-3</c:v>
                </c:pt>
                <c:pt idx="35668">
                  <c:v>-1.3874E-3</c:v>
                </c:pt>
                <c:pt idx="35669">
                  <c:v>-1.3891999999999999E-3</c:v>
                </c:pt>
                <c:pt idx="35670">
                  <c:v>-1.3936E-3</c:v>
                </c:pt>
                <c:pt idx="35671">
                  <c:v>-1.3965E-3</c:v>
                </c:pt>
                <c:pt idx="35672">
                  <c:v>-1.3967999999999999E-3</c:v>
                </c:pt>
                <c:pt idx="35673">
                  <c:v>-1.3982000000000001E-3</c:v>
                </c:pt>
                <c:pt idx="35674">
                  <c:v>-1.4032000000000001E-3</c:v>
                </c:pt>
                <c:pt idx="35675">
                  <c:v>-1.4058E-3</c:v>
                </c:pt>
                <c:pt idx="35676">
                  <c:v>-1.4063000000000001E-3</c:v>
                </c:pt>
                <c:pt idx="35677">
                  <c:v>-1.4109000000000001E-3</c:v>
                </c:pt>
                <c:pt idx="35678">
                  <c:v>-1.4136999999999999E-3</c:v>
                </c:pt>
                <c:pt idx="35679">
                  <c:v>-1.4142E-3</c:v>
                </c:pt>
                <c:pt idx="35680">
                  <c:v>-1.4153E-3</c:v>
                </c:pt>
                <c:pt idx="35681">
                  <c:v>-1.4168E-3</c:v>
                </c:pt>
                <c:pt idx="35682">
                  <c:v>-1.4166999999999999E-3</c:v>
                </c:pt>
                <c:pt idx="35683">
                  <c:v>-1.4151000000000001E-3</c:v>
                </c:pt>
                <c:pt idx="35684">
                  <c:v>-1.4161E-3</c:v>
                </c:pt>
                <c:pt idx="35685">
                  <c:v>-1.4188E-3</c:v>
                </c:pt>
                <c:pt idx="35686">
                  <c:v>-1.4219E-3</c:v>
                </c:pt>
                <c:pt idx="35687">
                  <c:v>-1.4233E-3</c:v>
                </c:pt>
                <c:pt idx="35688">
                  <c:v>-1.4235999999999999E-3</c:v>
                </c:pt>
                <c:pt idx="35689">
                  <c:v>-1.4223E-3</c:v>
                </c:pt>
                <c:pt idx="35690">
                  <c:v>-1.4196E-3</c:v>
                </c:pt>
                <c:pt idx="35691">
                  <c:v>-1.4184E-3</c:v>
                </c:pt>
                <c:pt idx="35692">
                  <c:v>-1.4147999999999999E-3</c:v>
                </c:pt>
                <c:pt idx="35693">
                  <c:v>-1.4107E-3</c:v>
                </c:pt>
                <c:pt idx="35694">
                  <c:v>-1.41E-3</c:v>
                </c:pt>
                <c:pt idx="35695">
                  <c:v>-1.4084E-3</c:v>
                </c:pt>
                <c:pt idx="35696">
                  <c:v>-1.4042E-3</c:v>
                </c:pt>
                <c:pt idx="35697">
                  <c:v>-1.4013999999999999E-3</c:v>
                </c:pt>
                <c:pt idx="35698">
                  <c:v>-1.3988E-3</c:v>
                </c:pt>
                <c:pt idx="35699">
                  <c:v>-1.3965E-3</c:v>
                </c:pt>
                <c:pt idx="35700">
                  <c:v>-1.3975999999999999E-3</c:v>
                </c:pt>
                <c:pt idx="35701">
                  <c:v>-1.3998000000000001E-3</c:v>
                </c:pt>
                <c:pt idx="35702">
                  <c:v>-1.3996E-3</c:v>
                </c:pt>
                <c:pt idx="35703">
                  <c:v>-1.3992E-3</c:v>
                </c:pt>
                <c:pt idx="35704">
                  <c:v>-1.3959E-3</c:v>
                </c:pt>
                <c:pt idx="35705">
                  <c:v>-1.3897E-3</c:v>
                </c:pt>
                <c:pt idx="35706">
                  <c:v>-1.3875000000000001E-3</c:v>
                </c:pt>
                <c:pt idx="35707">
                  <c:v>-1.3881E-3</c:v>
                </c:pt>
                <c:pt idx="35708">
                  <c:v>-1.3835E-3</c:v>
                </c:pt>
                <c:pt idx="35709">
                  <c:v>-1.3791000000000001E-3</c:v>
                </c:pt>
                <c:pt idx="35710">
                  <c:v>-1.3786E-3</c:v>
                </c:pt>
                <c:pt idx="35711">
                  <c:v>-1.377E-3</c:v>
                </c:pt>
                <c:pt idx="35712">
                  <c:v>-1.3743E-3</c:v>
                </c:pt>
                <c:pt idx="35713">
                  <c:v>-1.3715999999999999E-3</c:v>
                </c:pt>
                <c:pt idx="35714">
                  <c:v>-1.3698E-3</c:v>
                </c:pt>
                <c:pt idx="35715">
                  <c:v>-1.3680999999999999E-3</c:v>
                </c:pt>
                <c:pt idx="35716">
                  <c:v>-1.3664E-3</c:v>
                </c:pt>
                <c:pt idx="35717">
                  <c:v>-1.3636E-3</c:v>
                </c:pt>
                <c:pt idx="35718">
                  <c:v>-1.3630999999999999E-3</c:v>
                </c:pt>
                <c:pt idx="35719">
                  <c:v>-1.3630000000000001E-3</c:v>
                </c:pt>
                <c:pt idx="35720">
                  <c:v>-1.366E-3</c:v>
                </c:pt>
                <c:pt idx="35721">
                  <c:v>-1.3695999999999999E-3</c:v>
                </c:pt>
                <c:pt idx="35722">
                  <c:v>-1.3702E-3</c:v>
                </c:pt>
                <c:pt idx="35723">
                  <c:v>-1.3722000000000001E-3</c:v>
                </c:pt>
                <c:pt idx="35724">
                  <c:v>-1.3701E-3</c:v>
                </c:pt>
                <c:pt idx="35725">
                  <c:v>-1.3671E-3</c:v>
                </c:pt>
                <c:pt idx="35726">
                  <c:v>-1.3644E-3</c:v>
                </c:pt>
                <c:pt idx="35727">
                  <c:v>-1.3611999999999999E-3</c:v>
                </c:pt>
                <c:pt idx="35728">
                  <c:v>-1.359E-3</c:v>
                </c:pt>
                <c:pt idx="35729">
                  <c:v>-1.3563E-3</c:v>
                </c:pt>
                <c:pt idx="35730">
                  <c:v>-1.3527000000000001E-3</c:v>
                </c:pt>
                <c:pt idx="35731">
                  <c:v>-1.3473000000000001E-3</c:v>
                </c:pt>
                <c:pt idx="35732">
                  <c:v>-1.3449E-3</c:v>
                </c:pt>
                <c:pt idx="35733">
                  <c:v>-1.3427999999999999E-3</c:v>
                </c:pt>
                <c:pt idx="35734">
                  <c:v>-1.3396E-3</c:v>
                </c:pt>
                <c:pt idx="35735">
                  <c:v>-1.3381000000000001E-3</c:v>
                </c:pt>
                <c:pt idx="35736">
                  <c:v>-1.3374000000000001E-3</c:v>
                </c:pt>
                <c:pt idx="35737">
                  <c:v>-1.3355999999999999E-3</c:v>
                </c:pt>
                <c:pt idx="35738">
                  <c:v>-1.3331E-3</c:v>
                </c:pt>
                <c:pt idx="35739">
                  <c:v>-1.3297999999999999E-3</c:v>
                </c:pt>
                <c:pt idx="35740">
                  <c:v>-1.3248999999999999E-3</c:v>
                </c:pt>
                <c:pt idx="35741">
                  <c:v>-1.3213000000000001E-3</c:v>
                </c:pt>
                <c:pt idx="35742">
                  <c:v>-1.3201E-3</c:v>
                </c:pt>
                <c:pt idx="35743">
                  <c:v>-1.3184E-3</c:v>
                </c:pt>
                <c:pt idx="35744">
                  <c:v>-1.3154E-3</c:v>
                </c:pt>
                <c:pt idx="35745">
                  <c:v>-1.3109E-3</c:v>
                </c:pt>
                <c:pt idx="35746">
                  <c:v>-1.3079000000000001E-3</c:v>
                </c:pt>
                <c:pt idx="35747">
                  <c:v>-1.3056999999999999E-3</c:v>
                </c:pt>
                <c:pt idx="35748">
                  <c:v>-1.3033999999999999E-3</c:v>
                </c:pt>
                <c:pt idx="35749">
                  <c:v>-1.3018000000000001E-3</c:v>
                </c:pt>
                <c:pt idx="35750">
                  <c:v>-1.3010999999999999E-3</c:v>
                </c:pt>
                <c:pt idx="35751">
                  <c:v>-1.2993E-3</c:v>
                </c:pt>
                <c:pt idx="35752">
                  <c:v>-1.2955E-3</c:v>
                </c:pt>
                <c:pt idx="35753">
                  <c:v>-1.2929E-3</c:v>
                </c:pt>
                <c:pt idx="35754">
                  <c:v>-1.2945000000000001E-3</c:v>
                </c:pt>
                <c:pt idx="35755">
                  <c:v>-1.2949999999999999E-3</c:v>
                </c:pt>
                <c:pt idx="35756">
                  <c:v>-1.297E-3</c:v>
                </c:pt>
                <c:pt idx="35757">
                  <c:v>-1.2994E-3</c:v>
                </c:pt>
                <c:pt idx="35758">
                  <c:v>-1.2989E-3</c:v>
                </c:pt>
                <c:pt idx="35759">
                  <c:v>-1.2964000000000001E-3</c:v>
                </c:pt>
                <c:pt idx="35760">
                  <c:v>-1.2951E-3</c:v>
                </c:pt>
                <c:pt idx="35761">
                  <c:v>-1.2924E-3</c:v>
                </c:pt>
                <c:pt idx="35762">
                  <c:v>-1.2884000000000001E-3</c:v>
                </c:pt>
                <c:pt idx="35763">
                  <c:v>-1.2830999999999999E-3</c:v>
                </c:pt>
                <c:pt idx="35764">
                  <c:v>-1.2802E-3</c:v>
                </c:pt>
                <c:pt idx="35765">
                  <c:v>-1.2776E-3</c:v>
                </c:pt>
                <c:pt idx="35766">
                  <c:v>-1.2726E-3</c:v>
                </c:pt>
                <c:pt idx="35767">
                  <c:v>-1.2646999999999999E-3</c:v>
                </c:pt>
                <c:pt idx="35768">
                  <c:v>-1.2583E-3</c:v>
                </c:pt>
                <c:pt idx="35769">
                  <c:v>-1.253E-3</c:v>
                </c:pt>
                <c:pt idx="35770">
                  <c:v>-1.2474000000000001E-3</c:v>
                </c:pt>
                <c:pt idx="35771">
                  <c:v>-1.2417999999999999E-3</c:v>
                </c:pt>
                <c:pt idx="35772">
                  <c:v>-1.2369E-3</c:v>
                </c:pt>
                <c:pt idx="35773">
                  <c:v>-1.2313999999999999E-3</c:v>
                </c:pt>
                <c:pt idx="35774">
                  <c:v>-1.2256999999999999E-3</c:v>
                </c:pt>
                <c:pt idx="35775">
                  <c:v>-1.2218000000000001E-3</c:v>
                </c:pt>
                <c:pt idx="35776">
                  <c:v>-1.2195999999999999E-3</c:v>
                </c:pt>
                <c:pt idx="35777">
                  <c:v>-1.2164000000000001E-3</c:v>
                </c:pt>
                <c:pt idx="35778">
                  <c:v>-1.212E-3</c:v>
                </c:pt>
                <c:pt idx="35779">
                  <c:v>-1.2084000000000001E-3</c:v>
                </c:pt>
                <c:pt idx="35780">
                  <c:v>-1.2078E-3</c:v>
                </c:pt>
                <c:pt idx="35781">
                  <c:v>-1.2099999999999999E-3</c:v>
                </c:pt>
                <c:pt idx="35782">
                  <c:v>-1.2091000000000001E-3</c:v>
                </c:pt>
                <c:pt idx="35783">
                  <c:v>-1.2057999999999999E-3</c:v>
                </c:pt>
                <c:pt idx="35784">
                  <c:v>-1.2038999999999999E-3</c:v>
                </c:pt>
                <c:pt idx="35785">
                  <c:v>-1.2024E-3</c:v>
                </c:pt>
                <c:pt idx="35786">
                  <c:v>-1.1988999999999999E-3</c:v>
                </c:pt>
                <c:pt idx="35787">
                  <c:v>-1.1934000000000001E-3</c:v>
                </c:pt>
                <c:pt idx="35788">
                  <c:v>-1.1881999999999999E-3</c:v>
                </c:pt>
                <c:pt idx="35789">
                  <c:v>-1.1848E-3</c:v>
                </c:pt>
                <c:pt idx="35790">
                  <c:v>-1.1852E-3</c:v>
                </c:pt>
                <c:pt idx="35791">
                  <c:v>-1.1858000000000001E-3</c:v>
                </c:pt>
                <c:pt idx="35792">
                  <c:v>-1.1823000000000001E-3</c:v>
                </c:pt>
                <c:pt idx="35793">
                  <c:v>-1.1781999999999999E-3</c:v>
                </c:pt>
                <c:pt idx="35794">
                  <c:v>-1.1762999999999999E-3</c:v>
                </c:pt>
                <c:pt idx="35795">
                  <c:v>-1.175E-3</c:v>
                </c:pt>
                <c:pt idx="35796">
                  <c:v>-1.1758000000000001E-3</c:v>
                </c:pt>
                <c:pt idx="35797">
                  <c:v>-1.1770000000000001E-3</c:v>
                </c:pt>
                <c:pt idx="35798">
                  <c:v>-1.1774999999999999E-3</c:v>
                </c:pt>
                <c:pt idx="35799">
                  <c:v>-1.1777000000000001E-3</c:v>
                </c:pt>
                <c:pt idx="35800">
                  <c:v>-1.1785000000000001E-3</c:v>
                </c:pt>
                <c:pt idx="35801">
                  <c:v>-1.1779E-3</c:v>
                </c:pt>
                <c:pt idx="35802">
                  <c:v>-1.1762000000000001E-3</c:v>
                </c:pt>
                <c:pt idx="35803">
                  <c:v>-1.1735000000000001E-3</c:v>
                </c:pt>
                <c:pt idx="35804">
                  <c:v>-1.1701000000000001E-3</c:v>
                </c:pt>
                <c:pt idx="35805">
                  <c:v>-1.1692E-3</c:v>
                </c:pt>
                <c:pt idx="35806">
                  <c:v>-1.1711E-3</c:v>
                </c:pt>
                <c:pt idx="35807">
                  <c:v>-1.1733E-3</c:v>
                </c:pt>
                <c:pt idx="35808">
                  <c:v>-1.1745E-3</c:v>
                </c:pt>
                <c:pt idx="35809">
                  <c:v>-1.1756E-3</c:v>
                </c:pt>
                <c:pt idx="35810">
                  <c:v>-1.1797000000000001E-3</c:v>
                </c:pt>
                <c:pt idx="35811">
                  <c:v>-1.1826E-3</c:v>
                </c:pt>
                <c:pt idx="35812">
                  <c:v>-1.1850000000000001E-3</c:v>
                </c:pt>
                <c:pt idx="35813">
                  <c:v>-1.1869000000000001E-3</c:v>
                </c:pt>
                <c:pt idx="35814">
                  <c:v>-1.1881000000000001E-3</c:v>
                </c:pt>
                <c:pt idx="35815">
                  <c:v>-1.1884E-3</c:v>
                </c:pt>
                <c:pt idx="35816">
                  <c:v>-1.1906E-3</c:v>
                </c:pt>
                <c:pt idx="35817">
                  <c:v>-1.1941E-3</c:v>
                </c:pt>
                <c:pt idx="35818">
                  <c:v>-1.1950000000000001E-3</c:v>
                </c:pt>
                <c:pt idx="35819">
                  <c:v>-1.1931999999999999E-3</c:v>
                </c:pt>
                <c:pt idx="35820">
                  <c:v>-1.1923999999999999E-3</c:v>
                </c:pt>
                <c:pt idx="35821">
                  <c:v>-1.1968E-3</c:v>
                </c:pt>
                <c:pt idx="35822">
                  <c:v>-1.201E-3</c:v>
                </c:pt>
                <c:pt idx="35823">
                  <c:v>-1.2052E-3</c:v>
                </c:pt>
                <c:pt idx="35824">
                  <c:v>-1.2088999999999999E-3</c:v>
                </c:pt>
                <c:pt idx="35825">
                  <c:v>-1.2106E-3</c:v>
                </c:pt>
                <c:pt idx="35826">
                  <c:v>-1.2156000000000001E-3</c:v>
                </c:pt>
                <c:pt idx="35827">
                  <c:v>-1.2182E-3</c:v>
                </c:pt>
                <c:pt idx="35828">
                  <c:v>-1.2155E-3</c:v>
                </c:pt>
                <c:pt idx="35829">
                  <c:v>-1.2149000000000001E-3</c:v>
                </c:pt>
                <c:pt idx="35830">
                  <c:v>-1.2145000000000001E-3</c:v>
                </c:pt>
                <c:pt idx="35831">
                  <c:v>-1.214E-3</c:v>
                </c:pt>
                <c:pt idx="35832">
                  <c:v>-1.2149000000000001E-3</c:v>
                </c:pt>
                <c:pt idx="35833">
                  <c:v>-1.2160000000000001E-3</c:v>
                </c:pt>
                <c:pt idx="35834">
                  <c:v>-1.2163E-3</c:v>
                </c:pt>
                <c:pt idx="35835">
                  <c:v>-1.2147E-3</c:v>
                </c:pt>
                <c:pt idx="35836">
                  <c:v>-1.2153999999999999E-3</c:v>
                </c:pt>
                <c:pt idx="35837">
                  <c:v>-1.2178E-3</c:v>
                </c:pt>
                <c:pt idx="35838">
                  <c:v>-1.219E-3</c:v>
                </c:pt>
                <c:pt idx="35839">
                  <c:v>-1.2167E-3</c:v>
                </c:pt>
                <c:pt idx="35840">
                  <c:v>-1.2133999999999999E-3</c:v>
                </c:pt>
                <c:pt idx="35841">
                  <c:v>-1.2130999999999999E-3</c:v>
                </c:pt>
                <c:pt idx="35842">
                  <c:v>-1.2163E-3</c:v>
                </c:pt>
                <c:pt idx="35843">
                  <c:v>-1.2194E-3</c:v>
                </c:pt>
                <c:pt idx="35844">
                  <c:v>-1.2209E-3</c:v>
                </c:pt>
                <c:pt idx="35845">
                  <c:v>-1.2229999999999999E-3</c:v>
                </c:pt>
                <c:pt idx="35846">
                  <c:v>-1.2244999999999999E-3</c:v>
                </c:pt>
                <c:pt idx="35847">
                  <c:v>-1.2251E-3</c:v>
                </c:pt>
                <c:pt idx="35848">
                  <c:v>-1.2233999999999999E-3</c:v>
                </c:pt>
                <c:pt idx="35849">
                  <c:v>-1.2213E-3</c:v>
                </c:pt>
                <c:pt idx="35850">
                  <c:v>-1.2212E-3</c:v>
                </c:pt>
                <c:pt idx="35851">
                  <c:v>-1.2241999999999999E-3</c:v>
                </c:pt>
                <c:pt idx="35852">
                  <c:v>-1.225E-3</c:v>
                </c:pt>
                <c:pt idx="35853">
                  <c:v>-1.2241000000000001E-3</c:v>
                </c:pt>
                <c:pt idx="35854">
                  <c:v>-1.2225000000000001E-3</c:v>
                </c:pt>
                <c:pt idx="35855">
                  <c:v>-1.2247E-3</c:v>
                </c:pt>
                <c:pt idx="35856">
                  <c:v>-1.2294000000000001E-3</c:v>
                </c:pt>
                <c:pt idx="35857">
                  <c:v>-1.2327E-3</c:v>
                </c:pt>
                <c:pt idx="35858">
                  <c:v>-1.2336000000000001E-3</c:v>
                </c:pt>
                <c:pt idx="35859">
                  <c:v>-1.2323E-3</c:v>
                </c:pt>
                <c:pt idx="35860">
                  <c:v>-1.2323E-3</c:v>
                </c:pt>
                <c:pt idx="35861">
                  <c:v>-1.2304E-3</c:v>
                </c:pt>
                <c:pt idx="35862">
                  <c:v>-1.2294999999999999E-3</c:v>
                </c:pt>
                <c:pt idx="35863">
                  <c:v>-1.2308E-3</c:v>
                </c:pt>
                <c:pt idx="35864">
                  <c:v>-1.2317000000000001E-3</c:v>
                </c:pt>
                <c:pt idx="35865">
                  <c:v>-1.2313000000000001E-3</c:v>
                </c:pt>
                <c:pt idx="35866">
                  <c:v>-1.2310000000000001E-3</c:v>
                </c:pt>
                <c:pt idx="35867">
                  <c:v>-1.2293E-3</c:v>
                </c:pt>
                <c:pt idx="35868">
                  <c:v>-1.2290999999999999E-3</c:v>
                </c:pt>
                <c:pt idx="35869">
                  <c:v>-1.2301E-3</c:v>
                </c:pt>
                <c:pt idx="35870">
                  <c:v>-1.2310000000000001E-3</c:v>
                </c:pt>
                <c:pt idx="35871">
                  <c:v>-1.2333000000000001E-3</c:v>
                </c:pt>
                <c:pt idx="35872">
                  <c:v>-1.2356999999999999E-3</c:v>
                </c:pt>
                <c:pt idx="35873">
                  <c:v>-1.2381E-3</c:v>
                </c:pt>
                <c:pt idx="35874">
                  <c:v>-1.2398999999999999E-3</c:v>
                </c:pt>
                <c:pt idx="35875">
                  <c:v>-1.2409000000000001E-3</c:v>
                </c:pt>
                <c:pt idx="35876">
                  <c:v>-1.2393E-3</c:v>
                </c:pt>
                <c:pt idx="35877">
                  <c:v>-1.2373E-3</c:v>
                </c:pt>
                <c:pt idx="35878">
                  <c:v>-1.2362E-3</c:v>
                </c:pt>
                <c:pt idx="35879">
                  <c:v>-1.2356999999999999E-3</c:v>
                </c:pt>
                <c:pt idx="35880">
                  <c:v>-1.2344000000000001E-3</c:v>
                </c:pt>
                <c:pt idx="35881">
                  <c:v>-1.2339E-3</c:v>
                </c:pt>
                <c:pt idx="35882">
                  <c:v>-1.2355999999999999E-3</c:v>
                </c:pt>
                <c:pt idx="35883">
                  <c:v>-1.2373E-3</c:v>
                </c:pt>
                <c:pt idx="35884">
                  <c:v>-1.2389E-3</c:v>
                </c:pt>
                <c:pt idx="35885">
                  <c:v>-1.2388E-3</c:v>
                </c:pt>
                <c:pt idx="35886">
                  <c:v>-1.2375000000000001E-3</c:v>
                </c:pt>
                <c:pt idx="35887">
                  <c:v>-1.2363999999999999E-3</c:v>
                </c:pt>
                <c:pt idx="35888">
                  <c:v>-1.2338E-3</c:v>
                </c:pt>
                <c:pt idx="35889">
                  <c:v>-1.2332000000000001E-3</c:v>
                </c:pt>
                <c:pt idx="35890">
                  <c:v>-1.2347E-3</c:v>
                </c:pt>
                <c:pt idx="35891">
                  <c:v>-1.2355000000000001E-3</c:v>
                </c:pt>
                <c:pt idx="35892">
                  <c:v>-1.2369E-3</c:v>
                </c:pt>
                <c:pt idx="35893">
                  <c:v>-1.2405000000000001E-3</c:v>
                </c:pt>
                <c:pt idx="35894">
                  <c:v>-1.2436999999999999E-3</c:v>
                </c:pt>
                <c:pt idx="35895">
                  <c:v>-1.2458E-3</c:v>
                </c:pt>
                <c:pt idx="35896">
                  <c:v>-1.2463000000000001E-3</c:v>
                </c:pt>
                <c:pt idx="35897">
                  <c:v>-1.2469E-3</c:v>
                </c:pt>
                <c:pt idx="35898">
                  <c:v>-1.2457E-3</c:v>
                </c:pt>
                <c:pt idx="35899">
                  <c:v>-1.2446E-3</c:v>
                </c:pt>
                <c:pt idx="35900">
                  <c:v>-1.2447000000000001E-3</c:v>
                </c:pt>
                <c:pt idx="35901">
                  <c:v>-1.2463000000000001E-3</c:v>
                </c:pt>
                <c:pt idx="35902">
                  <c:v>-1.242E-3</c:v>
                </c:pt>
                <c:pt idx="35903">
                  <c:v>-1.2359999999999999E-3</c:v>
                </c:pt>
                <c:pt idx="35904">
                  <c:v>-1.2310000000000001E-3</c:v>
                </c:pt>
                <c:pt idx="35905">
                  <c:v>-1.2266E-3</c:v>
                </c:pt>
                <c:pt idx="35906">
                  <c:v>-1.2271999999999999E-3</c:v>
                </c:pt>
                <c:pt idx="35907">
                  <c:v>-1.2281E-3</c:v>
                </c:pt>
                <c:pt idx="35908">
                  <c:v>-1.2290000000000001E-3</c:v>
                </c:pt>
                <c:pt idx="35909">
                  <c:v>-1.2267999999999999E-3</c:v>
                </c:pt>
                <c:pt idx="35910">
                  <c:v>-1.2214999999999999E-3</c:v>
                </c:pt>
                <c:pt idx="35911">
                  <c:v>-1.2164000000000001E-3</c:v>
                </c:pt>
                <c:pt idx="35912">
                  <c:v>-1.2145000000000001E-3</c:v>
                </c:pt>
                <c:pt idx="35913">
                  <c:v>-1.2167E-3</c:v>
                </c:pt>
                <c:pt idx="35914">
                  <c:v>-1.2168999999999999E-3</c:v>
                </c:pt>
                <c:pt idx="35915">
                  <c:v>-1.2152E-3</c:v>
                </c:pt>
                <c:pt idx="35916">
                  <c:v>-1.2158E-3</c:v>
                </c:pt>
                <c:pt idx="35917">
                  <c:v>-1.2171E-3</c:v>
                </c:pt>
                <c:pt idx="35918">
                  <c:v>-1.2168999999999999E-3</c:v>
                </c:pt>
                <c:pt idx="35919">
                  <c:v>-1.2158E-3</c:v>
                </c:pt>
                <c:pt idx="35920">
                  <c:v>-1.2151E-3</c:v>
                </c:pt>
                <c:pt idx="35921">
                  <c:v>-1.2160999999999999E-3</c:v>
                </c:pt>
                <c:pt idx="35922">
                  <c:v>-1.2144E-3</c:v>
                </c:pt>
                <c:pt idx="35923">
                  <c:v>-1.2130999999999999E-3</c:v>
                </c:pt>
                <c:pt idx="35924">
                  <c:v>-1.214E-3</c:v>
                </c:pt>
                <c:pt idx="35925">
                  <c:v>-1.2128E-3</c:v>
                </c:pt>
                <c:pt idx="35926">
                  <c:v>-1.2163E-3</c:v>
                </c:pt>
                <c:pt idx="35927">
                  <c:v>-1.2195000000000001E-3</c:v>
                </c:pt>
                <c:pt idx="35928">
                  <c:v>-1.2221999999999999E-3</c:v>
                </c:pt>
                <c:pt idx="35929">
                  <c:v>-1.2239E-3</c:v>
                </c:pt>
                <c:pt idx="35930">
                  <c:v>-1.2236E-3</c:v>
                </c:pt>
                <c:pt idx="35931">
                  <c:v>-1.2218999999999999E-3</c:v>
                </c:pt>
                <c:pt idx="35932">
                  <c:v>-1.2225000000000001E-3</c:v>
                </c:pt>
                <c:pt idx="35933">
                  <c:v>-1.2243E-3</c:v>
                </c:pt>
                <c:pt idx="35934">
                  <c:v>-1.227E-3</c:v>
                </c:pt>
                <c:pt idx="35935">
                  <c:v>-1.2293E-3</c:v>
                </c:pt>
                <c:pt idx="35936">
                  <c:v>-1.2275000000000001E-3</c:v>
                </c:pt>
                <c:pt idx="35937">
                  <c:v>-1.2239E-3</c:v>
                </c:pt>
                <c:pt idx="35938">
                  <c:v>-1.2237999999999999E-3</c:v>
                </c:pt>
                <c:pt idx="35939">
                  <c:v>-1.2179999999999999E-3</c:v>
                </c:pt>
                <c:pt idx="35940">
                  <c:v>-1.2164000000000001E-3</c:v>
                </c:pt>
                <c:pt idx="35941">
                  <c:v>-1.2141999999999999E-3</c:v>
                </c:pt>
                <c:pt idx="35942">
                  <c:v>-1.2129E-3</c:v>
                </c:pt>
                <c:pt idx="35943">
                  <c:v>-1.212E-3</c:v>
                </c:pt>
                <c:pt idx="35944">
                  <c:v>-1.2151E-3</c:v>
                </c:pt>
                <c:pt idx="35945">
                  <c:v>-1.2159E-3</c:v>
                </c:pt>
                <c:pt idx="35946">
                  <c:v>-1.2156000000000001E-3</c:v>
                </c:pt>
                <c:pt idx="35947">
                  <c:v>-1.2158E-3</c:v>
                </c:pt>
                <c:pt idx="35948">
                  <c:v>-1.2176000000000001E-3</c:v>
                </c:pt>
                <c:pt idx="35949">
                  <c:v>-1.2181E-3</c:v>
                </c:pt>
                <c:pt idx="35950">
                  <c:v>-1.2195000000000001E-3</c:v>
                </c:pt>
                <c:pt idx="35951">
                  <c:v>-1.2202000000000001E-3</c:v>
                </c:pt>
                <c:pt idx="35952">
                  <c:v>-1.2209E-3</c:v>
                </c:pt>
                <c:pt idx="35953">
                  <c:v>-1.2216E-3</c:v>
                </c:pt>
                <c:pt idx="35954">
                  <c:v>-1.2194E-3</c:v>
                </c:pt>
                <c:pt idx="35955">
                  <c:v>-1.2175E-3</c:v>
                </c:pt>
                <c:pt idx="35956">
                  <c:v>-1.217E-3</c:v>
                </c:pt>
                <c:pt idx="35957">
                  <c:v>-1.2176000000000001E-3</c:v>
                </c:pt>
                <c:pt idx="35958">
                  <c:v>-1.2176000000000001E-3</c:v>
                </c:pt>
                <c:pt idx="35959">
                  <c:v>-1.2191999999999999E-3</c:v>
                </c:pt>
                <c:pt idx="35960">
                  <c:v>-1.2218000000000001E-3</c:v>
                </c:pt>
                <c:pt idx="35961">
                  <c:v>-1.2222999999999999E-3</c:v>
                </c:pt>
                <c:pt idx="35962">
                  <c:v>-1.2225999999999999E-3</c:v>
                </c:pt>
                <c:pt idx="35963">
                  <c:v>-1.2232E-3</c:v>
                </c:pt>
                <c:pt idx="35964">
                  <c:v>-1.2232E-3</c:v>
                </c:pt>
                <c:pt idx="35965">
                  <c:v>-1.2199999999999999E-3</c:v>
                </c:pt>
                <c:pt idx="35966">
                  <c:v>-1.2182E-3</c:v>
                </c:pt>
                <c:pt idx="35967">
                  <c:v>-1.219E-3</c:v>
                </c:pt>
                <c:pt idx="35968">
                  <c:v>-1.2204E-3</c:v>
                </c:pt>
                <c:pt idx="35969">
                  <c:v>-1.2218000000000001E-3</c:v>
                </c:pt>
                <c:pt idx="35970">
                  <c:v>-1.2214999999999999E-3</c:v>
                </c:pt>
                <c:pt idx="35971">
                  <c:v>-1.2187000000000001E-3</c:v>
                </c:pt>
                <c:pt idx="35972">
                  <c:v>-1.2148E-3</c:v>
                </c:pt>
                <c:pt idx="35973">
                  <c:v>-1.2106E-3</c:v>
                </c:pt>
                <c:pt idx="35974">
                  <c:v>-1.2049000000000001E-3</c:v>
                </c:pt>
                <c:pt idx="35975">
                  <c:v>-1.1988000000000001E-3</c:v>
                </c:pt>
                <c:pt idx="35976">
                  <c:v>-1.1956E-3</c:v>
                </c:pt>
                <c:pt idx="35977">
                  <c:v>-1.1929E-3</c:v>
                </c:pt>
                <c:pt idx="35978">
                  <c:v>-1.1900000000000001E-3</c:v>
                </c:pt>
                <c:pt idx="35979">
                  <c:v>-1.1888000000000001E-3</c:v>
                </c:pt>
                <c:pt idx="35980">
                  <c:v>-1.1862999999999999E-3</c:v>
                </c:pt>
                <c:pt idx="35981">
                  <c:v>-1.1846999999999999E-3</c:v>
                </c:pt>
                <c:pt idx="35982">
                  <c:v>-1.1822E-3</c:v>
                </c:pt>
                <c:pt idx="35983">
                  <c:v>-1.1802E-3</c:v>
                </c:pt>
                <c:pt idx="35984">
                  <c:v>-1.1812999999999999E-3</c:v>
                </c:pt>
                <c:pt idx="35985">
                  <c:v>-1.1827999999999999E-3</c:v>
                </c:pt>
                <c:pt idx="35986">
                  <c:v>-1.1862000000000001E-3</c:v>
                </c:pt>
                <c:pt idx="35987">
                  <c:v>-1.1902E-3</c:v>
                </c:pt>
                <c:pt idx="35988">
                  <c:v>-1.1892000000000001E-3</c:v>
                </c:pt>
                <c:pt idx="35989">
                  <c:v>-1.1888000000000001E-3</c:v>
                </c:pt>
                <c:pt idx="35990">
                  <c:v>-1.1917E-3</c:v>
                </c:pt>
                <c:pt idx="35991">
                  <c:v>-1.1933E-3</c:v>
                </c:pt>
                <c:pt idx="35992">
                  <c:v>-1.1926E-3</c:v>
                </c:pt>
                <c:pt idx="35993">
                  <c:v>-1.1919999999999999E-3</c:v>
                </c:pt>
                <c:pt idx="35994">
                  <c:v>-1.1921E-3</c:v>
                </c:pt>
                <c:pt idx="35995">
                  <c:v>-1.1881000000000001E-3</c:v>
                </c:pt>
                <c:pt idx="35996">
                  <c:v>-1.1873000000000001E-3</c:v>
                </c:pt>
                <c:pt idx="35997">
                  <c:v>-1.1906E-3</c:v>
                </c:pt>
                <c:pt idx="35998">
                  <c:v>-1.1923999999999999E-3</c:v>
                </c:pt>
                <c:pt idx="35999">
                  <c:v>-1.1915000000000001E-3</c:v>
                </c:pt>
                <c:pt idx="36000">
                  <c:v>-1.1898E-3</c:v>
                </c:pt>
                <c:pt idx="36001">
                  <c:v>-1.1862999999999999E-3</c:v>
                </c:pt>
                <c:pt idx="36002">
                  <c:v>-1.1820000000000001E-3</c:v>
                </c:pt>
                <c:pt idx="36003">
                  <c:v>-1.1793999999999999E-3</c:v>
                </c:pt>
                <c:pt idx="36004">
                  <c:v>-1.1781999999999999E-3</c:v>
                </c:pt>
                <c:pt idx="36005">
                  <c:v>-1.1737E-3</c:v>
                </c:pt>
                <c:pt idx="36006">
                  <c:v>-1.1703E-3</c:v>
                </c:pt>
                <c:pt idx="36007">
                  <c:v>-1.1695E-3</c:v>
                </c:pt>
                <c:pt idx="36008">
                  <c:v>-1.1697999999999999E-3</c:v>
                </c:pt>
                <c:pt idx="36009">
                  <c:v>-1.1688E-3</c:v>
                </c:pt>
                <c:pt idx="36010">
                  <c:v>-1.1695E-3</c:v>
                </c:pt>
                <c:pt idx="36011">
                  <c:v>-1.17E-3</c:v>
                </c:pt>
                <c:pt idx="36012">
                  <c:v>-1.1720000000000001E-3</c:v>
                </c:pt>
                <c:pt idx="36013">
                  <c:v>-1.1712000000000001E-3</c:v>
                </c:pt>
                <c:pt idx="36014">
                  <c:v>-1.1674999999999999E-3</c:v>
                </c:pt>
                <c:pt idx="36015">
                  <c:v>-1.1647999999999999E-3</c:v>
                </c:pt>
                <c:pt idx="36016">
                  <c:v>-1.1639E-3</c:v>
                </c:pt>
                <c:pt idx="36017">
                  <c:v>-1.1655999999999999E-3</c:v>
                </c:pt>
                <c:pt idx="36018">
                  <c:v>-1.1669E-3</c:v>
                </c:pt>
                <c:pt idx="36019">
                  <c:v>-1.1731999999999999E-3</c:v>
                </c:pt>
                <c:pt idx="36020">
                  <c:v>-1.1751999999999999E-3</c:v>
                </c:pt>
                <c:pt idx="36021">
                  <c:v>-1.1766000000000001E-3</c:v>
                </c:pt>
                <c:pt idx="36022">
                  <c:v>-1.1770000000000001E-3</c:v>
                </c:pt>
                <c:pt idx="36023">
                  <c:v>-1.1738E-3</c:v>
                </c:pt>
                <c:pt idx="36024">
                  <c:v>-1.1697999999999999E-3</c:v>
                </c:pt>
                <c:pt idx="36025">
                  <c:v>-1.1707E-3</c:v>
                </c:pt>
                <c:pt idx="36026">
                  <c:v>-1.1708000000000001E-3</c:v>
                </c:pt>
                <c:pt idx="36027">
                  <c:v>-1.1686000000000001E-3</c:v>
                </c:pt>
                <c:pt idx="36028">
                  <c:v>-1.1657E-3</c:v>
                </c:pt>
                <c:pt idx="36029">
                  <c:v>-1.1649E-3</c:v>
                </c:pt>
                <c:pt idx="36030">
                  <c:v>-1.1640999999999999E-3</c:v>
                </c:pt>
                <c:pt idx="36031">
                  <c:v>-1.1646E-3</c:v>
                </c:pt>
                <c:pt idx="36032">
                  <c:v>-1.165E-3</c:v>
                </c:pt>
                <c:pt idx="36033">
                  <c:v>-1.1665E-3</c:v>
                </c:pt>
                <c:pt idx="36034">
                  <c:v>-1.1684E-3</c:v>
                </c:pt>
                <c:pt idx="36035">
                  <c:v>-1.1714E-3</c:v>
                </c:pt>
                <c:pt idx="36036">
                  <c:v>-1.1747000000000001E-3</c:v>
                </c:pt>
                <c:pt idx="36037">
                  <c:v>-1.1770000000000001E-3</c:v>
                </c:pt>
                <c:pt idx="36038">
                  <c:v>-1.1751000000000001E-3</c:v>
                </c:pt>
                <c:pt idx="36039">
                  <c:v>-1.1718E-3</c:v>
                </c:pt>
                <c:pt idx="36040">
                  <c:v>-1.1709999999999999E-3</c:v>
                </c:pt>
                <c:pt idx="36041">
                  <c:v>-1.1682999999999999E-3</c:v>
                </c:pt>
                <c:pt idx="36042">
                  <c:v>-1.1726E-3</c:v>
                </c:pt>
                <c:pt idx="36043">
                  <c:v>-1.1776E-3</c:v>
                </c:pt>
                <c:pt idx="36044">
                  <c:v>-1.1796E-3</c:v>
                </c:pt>
                <c:pt idx="36045">
                  <c:v>-1.1822E-3</c:v>
                </c:pt>
                <c:pt idx="36046">
                  <c:v>-1.1825E-3</c:v>
                </c:pt>
                <c:pt idx="36047">
                  <c:v>-1.1834E-3</c:v>
                </c:pt>
                <c:pt idx="36048">
                  <c:v>-1.1865000000000001E-3</c:v>
                </c:pt>
                <c:pt idx="36049">
                  <c:v>-1.1900000000000001E-3</c:v>
                </c:pt>
                <c:pt idx="36050">
                  <c:v>-1.1934000000000001E-3</c:v>
                </c:pt>
                <c:pt idx="36051">
                  <c:v>-1.1918E-3</c:v>
                </c:pt>
                <c:pt idx="36052">
                  <c:v>-1.1884E-3</c:v>
                </c:pt>
                <c:pt idx="36053">
                  <c:v>-1.1903E-3</c:v>
                </c:pt>
                <c:pt idx="36054">
                  <c:v>-1.1903E-3</c:v>
                </c:pt>
                <c:pt idx="36055">
                  <c:v>-1.1911999999999999E-3</c:v>
                </c:pt>
                <c:pt idx="36056">
                  <c:v>-1.1913E-3</c:v>
                </c:pt>
                <c:pt idx="36057">
                  <c:v>-1.1915000000000001E-3</c:v>
                </c:pt>
                <c:pt idx="36058">
                  <c:v>-1.1926E-3</c:v>
                </c:pt>
                <c:pt idx="36059">
                  <c:v>-1.1963E-3</c:v>
                </c:pt>
                <c:pt idx="36060">
                  <c:v>-1.1986E-3</c:v>
                </c:pt>
                <c:pt idx="36061">
                  <c:v>-1.2015000000000001E-3</c:v>
                </c:pt>
                <c:pt idx="36062">
                  <c:v>-1.2057999999999999E-3</c:v>
                </c:pt>
                <c:pt idx="36063">
                  <c:v>-1.2076000000000001E-3</c:v>
                </c:pt>
                <c:pt idx="36064">
                  <c:v>-1.2130000000000001E-3</c:v>
                </c:pt>
                <c:pt idx="36065">
                  <c:v>-1.2176999999999999E-3</c:v>
                </c:pt>
                <c:pt idx="36066">
                  <c:v>-1.219E-3</c:v>
                </c:pt>
                <c:pt idx="36067">
                  <c:v>-1.2210999999999999E-3</c:v>
                </c:pt>
                <c:pt idx="36068">
                  <c:v>-1.224E-3</c:v>
                </c:pt>
                <c:pt idx="36069">
                  <c:v>-1.2273E-3</c:v>
                </c:pt>
                <c:pt idx="36070">
                  <c:v>-1.2302000000000001E-3</c:v>
                </c:pt>
                <c:pt idx="36071">
                  <c:v>-1.2321999999999999E-3</c:v>
                </c:pt>
                <c:pt idx="36072">
                  <c:v>-1.2336999999999999E-3</c:v>
                </c:pt>
                <c:pt idx="36073">
                  <c:v>-1.2352999999999999E-3</c:v>
                </c:pt>
                <c:pt idx="36074">
                  <c:v>-1.2354E-3</c:v>
                </c:pt>
                <c:pt idx="36075">
                  <c:v>-1.2361E-3</c:v>
                </c:pt>
                <c:pt idx="36076">
                  <c:v>-1.2382999999999999E-3</c:v>
                </c:pt>
                <c:pt idx="36077">
                  <c:v>-1.2413999999999999E-3</c:v>
                </c:pt>
                <c:pt idx="36078">
                  <c:v>-1.2444999999999999E-3</c:v>
                </c:pt>
                <c:pt idx="36079">
                  <c:v>-1.2486000000000001E-3</c:v>
                </c:pt>
                <c:pt idx="36080">
                  <c:v>-1.2541E-3</c:v>
                </c:pt>
                <c:pt idx="36081">
                  <c:v>-1.2562000000000001E-3</c:v>
                </c:pt>
                <c:pt idx="36082">
                  <c:v>-1.2595E-3</c:v>
                </c:pt>
                <c:pt idx="36083">
                  <c:v>-1.2631000000000001E-3</c:v>
                </c:pt>
                <c:pt idx="36084">
                  <c:v>-1.2643000000000001E-3</c:v>
                </c:pt>
                <c:pt idx="36085">
                  <c:v>-1.2699E-3</c:v>
                </c:pt>
                <c:pt idx="36086">
                  <c:v>-1.2769000000000001E-3</c:v>
                </c:pt>
                <c:pt idx="36087">
                  <c:v>-1.2832E-3</c:v>
                </c:pt>
                <c:pt idx="36088">
                  <c:v>-1.2891000000000001E-3</c:v>
                </c:pt>
                <c:pt idx="36089">
                  <c:v>-1.2929E-3</c:v>
                </c:pt>
                <c:pt idx="36090">
                  <c:v>-1.2937000000000001E-3</c:v>
                </c:pt>
                <c:pt idx="36091">
                  <c:v>-1.2955E-3</c:v>
                </c:pt>
                <c:pt idx="36092">
                  <c:v>-1.2978E-3</c:v>
                </c:pt>
                <c:pt idx="36093">
                  <c:v>-1.3006000000000001E-3</c:v>
                </c:pt>
                <c:pt idx="36094">
                  <c:v>-1.3022999999999999E-3</c:v>
                </c:pt>
                <c:pt idx="36095">
                  <c:v>-1.3060999999999999E-3</c:v>
                </c:pt>
                <c:pt idx="36096">
                  <c:v>-1.3102999999999999E-3</c:v>
                </c:pt>
                <c:pt idx="36097">
                  <c:v>-1.3142E-3</c:v>
                </c:pt>
                <c:pt idx="36098">
                  <c:v>-1.3166E-3</c:v>
                </c:pt>
                <c:pt idx="36099">
                  <c:v>-1.3207E-3</c:v>
                </c:pt>
                <c:pt idx="36100">
                  <c:v>-1.3228000000000001E-3</c:v>
                </c:pt>
                <c:pt idx="36101">
                  <c:v>-1.3223E-3</c:v>
                </c:pt>
                <c:pt idx="36102">
                  <c:v>-1.3236000000000001E-3</c:v>
                </c:pt>
                <c:pt idx="36103">
                  <c:v>-1.3272E-3</c:v>
                </c:pt>
                <c:pt idx="36104">
                  <c:v>-1.3278000000000001E-3</c:v>
                </c:pt>
                <c:pt idx="36105">
                  <c:v>-1.3313999999999999E-3</c:v>
                </c:pt>
                <c:pt idx="36106">
                  <c:v>-1.3381999999999999E-3</c:v>
                </c:pt>
                <c:pt idx="36107">
                  <c:v>-1.3401999999999999E-3</c:v>
                </c:pt>
                <c:pt idx="36108">
                  <c:v>-1.3399E-3</c:v>
                </c:pt>
                <c:pt idx="36109">
                  <c:v>-1.3388E-3</c:v>
                </c:pt>
                <c:pt idx="36110">
                  <c:v>-1.3359999999999999E-3</c:v>
                </c:pt>
                <c:pt idx="36111">
                  <c:v>-1.3335E-3</c:v>
                </c:pt>
                <c:pt idx="36112">
                  <c:v>-1.3346E-3</c:v>
                </c:pt>
                <c:pt idx="36113">
                  <c:v>-1.3341E-3</c:v>
                </c:pt>
                <c:pt idx="36114">
                  <c:v>-1.3358000000000001E-3</c:v>
                </c:pt>
                <c:pt idx="36115">
                  <c:v>-1.3331E-3</c:v>
                </c:pt>
                <c:pt idx="36116">
                  <c:v>-1.3309999999999999E-3</c:v>
                </c:pt>
                <c:pt idx="36117">
                  <c:v>-1.3308E-3</c:v>
                </c:pt>
                <c:pt idx="36118">
                  <c:v>-1.3295E-3</c:v>
                </c:pt>
                <c:pt idx="36119">
                  <c:v>-1.3288E-3</c:v>
                </c:pt>
                <c:pt idx="36120">
                  <c:v>-1.3313000000000001E-3</c:v>
                </c:pt>
                <c:pt idx="36121">
                  <c:v>-1.335E-3</c:v>
                </c:pt>
                <c:pt idx="36122">
                  <c:v>-1.34E-3</c:v>
                </c:pt>
                <c:pt idx="36123">
                  <c:v>-1.3404000000000001E-3</c:v>
                </c:pt>
                <c:pt idx="36124">
                  <c:v>-1.3407E-3</c:v>
                </c:pt>
                <c:pt idx="36125">
                  <c:v>-1.3433E-3</c:v>
                </c:pt>
                <c:pt idx="36126">
                  <c:v>-1.3498E-3</c:v>
                </c:pt>
                <c:pt idx="36127">
                  <c:v>-1.3508999999999999E-3</c:v>
                </c:pt>
                <c:pt idx="36128">
                  <c:v>-1.3464E-3</c:v>
                </c:pt>
                <c:pt idx="36129">
                  <c:v>-1.3456E-3</c:v>
                </c:pt>
                <c:pt idx="36130">
                  <c:v>-1.3458999999999999E-3</c:v>
                </c:pt>
                <c:pt idx="36131">
                  <c:v>-1.3399E-3</c:v>
                </c:pt>
                <c:pt idx="36132">
                  <c:v>-1.3368E-3</c:v>
                </c:pt>
                <c:pt idx="36133">
                  <c:v>-1.3357E-3</c:v>
                </c:pt>
                <c:pt idx="36134">
                  <c:v>-1.3368E-3</c:v>
                </c:pt>
                <c:pt idx="36135">
                  <c:v>-1.3384E-3</c:v>
                </c:pt>
                <c:pt idx="36136">
                  <c:v>-1.3397999999999999E-3</c:v>
                </c:pt>
                <c:pt idx="36137">
                  <c:v>-1.3359999999999999E-3</c:v>
                </c:pt>
                <c:pt idx="36138">
                  <c:v>-1.3361E-3</c:v>
                </c:pt>
                <c:pt idx="36139">
                  <c:v>-1.3368E-3</c:v>
                </c:pt>
                <c:pt idx="36140">
                  <c:v>-1.3349E-3</c:v>
                </c:pt>
                <c:pt idx="36141">
                  <c:v>-1.3307E-3</c:v>
                </c:pt>
                <c:pt idx="36142">
                  <c:v>-1.3282999999999999E-3</c:v>
                </c:pt>
                <c:pt idx="36143">
                  <c:v>-1.3251999999999999E-3</c:v>
                </c:pt>
                <c:pt idx="36144">
                  <c:v>-1.3215E-3</c:v>
                </c:pt>
                <c:pt idx="36145">
                  <c:v>-1.3190000000000001E-3</c:v>
                </c:pt>
                <c:pt idx="36146">
                  <c:v>-1.3144000000000001E-3</c:v>
                </c:pt>
                <c:pt idx="36147">
                  <c:v>-1.3124E-3</c:v>
                </c:pt>
                <c:pt idx="36148">
                  <c:v>-1.3133999999999999E-3</c:v>
                </c:pt>
                <c:pt idx="36149">
                  <c:v>-1.3152000000000001E-3</c:v>
                </c:pt>
                <c:pt idx="36150">
                  <c:v>-1.3139E-3</c:v>
                </c:pt>
                <c:pt idx="36151">
                  <c:v>-1.3116E-3</c:v>
                </c:pt>
                <c:pt idx="36152">
                  <c:v>-1.3121999999999999E-3</c:v>
                </c:pt>
                <c:pt idx="36153">
                  <c:v>-1.3102000000000001E-3</c:v>
                </c:pt>
                <c:pt idx="36154">
                  <c:v>-1.3102999999999999E-3</c:v>
                </c:pt>
                <c:pt idx="36155">
                  <c:v>-1.3121999999999999E-3</c:v>
                </c:pt>
                <c:pt idx="36156">
                  <c:v>-1.3132E-3</c:v>
                </c:pt>
                <c:pt idx="36157">
                  <c:v>-1.3125999999999999E-3</c:v>
                </c:pt>
                <c:pt idx="36158">
                  <c:v>-1.3104E-3</c:v>
                </c:pt>
                <c:pt idx="36159">
                  <c:v>-1.3068999999999999E-3</c:v>
                </c:pt>
                <c:pt idx="36160">
                  <c:v>-1.3071000000000001E-3</c:v>
                </c:pt>
                <c:pt idx="36161">
                  <c:v>-1.3074E-3</c:v>
                </c:pt>
                <c:pt idx="36162">
                  <c:v>-1.3048999999999999E-3</c:v>
                </c:pt>
                <c:pt idx="36163">
                  <c:v>-1.3010999999999999E-3</c:v>
                </c:pt>
                <c:pt idx="36164">
                  <c:v>-1.2980999999999999E-3</c:v>
                </c:pt>
                <c:pt idx="36165">
                  <c:v>-1.2968000000000001E-3</c:v>
                </c:pt>
                <c:pt idx="36166">
                  <c:v>-1.2960999999999999E-3</c:v>
                </c:pt>
                <c:pt idx="36167">
                  <c:v>-1.2957000000000001E-3</c:v>
                </c:pt>
                <c:pt idx="36168">
                  <c:v>-1.2966E-3</c:v>
                </c:pt>
                <c:pt idx="36169">
                  <c:v>-1.2966E-3</c:v>
                </c:pt>
                <c:pt idx="36170">
                  <c:v>-1.2952E-3</c:v>
                </c:pt>
                <c:pt idx="36171">
                  <c:v>-1.2949999999999999E-3</c:v>
                </c:pt>
                <c:pt idx="36172">
                  <c:v>-1.2979999999999999E-3</c:v>
                </c:pt>
                <c:pt idx="36173">
                  <c:v>-1.2966E-3</c:v>
                </c:pt>
                <c:pt idx="36174">
                  <c:v>-1.2921E-3</c:v>
                </c:pt>
                <c:pt idx="36175">
                  <c:v>-1.2903000000000001E-3</c:v>
                </c:pt>
                <c:pt idx="36176">
                  <c:v>-1.2856E-3</c:v>
                </c:pt>
                <c:pt idx="36177">
                  <c:v>-1.2852E-3</c:v>
                </c:pt>
                <c:pt idx="36178">
                  <c:v>-1.2851E-3</c:v>
                </c:pt>
                <c:pt idx="36179">
                  <c:v>-1.2832E-3</c:v>
                </c:pt>
                <c:pt idx="36180">
                  <c:v>-1.2853000000000001E-3</c:v>
                </c:pt>
                <c:pt idx="36181">
                  <c:v>-1.2852E-3</c:v>
                </c:pt>
                <c:pt idx="36182">
                  <c:v>-1.2848E-3</c:v>
                </c:pt>
                <c:pt idx="36183">
                  <c:v>-1.2846000000000001E-3</c:v>
                </c:pt>
                <c:pt idx="36184">
                  <c:v>-1.2853000000000001E-3</c:v>
                </c:pt>
                <c:pt idx="36185">
                  <c:v>-1.2844E-3</c:v>
                </c:pt>
                <c:pt idx="36186">
                  <c:v>-1.2845000000000001E-3</c:v>
                </c:pt>
                <c:pt idx="36187">
                  <c:v>-1.2838000000000001E-3</c:v>
                </c:pt>
                <c:pt idx="36188">
                  <c:v>-1.2803999999999999E-3</c:v>
                </c:pt>
                <c:pt idx="36189">
                  <c:v>-1.2757000000000001E-3</c:v>
                </c:pt>
                <c:pt idx="36190">
                  <c:v>-1.2761999999999999E-3</c:v>
                </c:pt>
                <c:pt idx="36191">
                  <c:v>-1.2731999999999999E-3</c:v>
                </c:pt>
                <c:pt idx="36192">
                  <c:v>-1.2735999999999999E-3</c:v>
                </c:pt>
                <c:pt idx="36193">
                  <c:v>-1.2731999999999999E-3</c:v>
                </c:pt>
                <c:pt idx="36194">
                  <c:v>-1.2738000000000001E-3</c:v>
                </c:pt>
                <c:pt idx="36195">
                  <c:v>-1.273E-3</c:v>
                </c:pt>
                <c:pt idx="36196">
                  <c:v>-1.2753E-3</c:v>
                </c:pt>
                <c:pt idx="36197">
                  <c:v>-1.2754999999999999E-3</c:v>
                </c:pt>
                <c:pt idx="36198">
                  <c:v>-1.2773999999999999E-3</c:v>
                </c:pt>
                <c:pt idx="36199">
                  <c:v>-1.2773000000000001E-3</c:v>
                </c:pt>
                <c:pt idx="36200">
                  <c:v>-1.2757000000000001E-3</c:v>
                </c:pt>
                <c:pt idx="36201">
                  <c:v>-1.2771E-3</c:v>
                </c:pt>
                <c:pt idx="36202">
                  <c:v>-1.2734999999999999E-3</c:v>
                </c:pt>
                <c:pt idx="36203">
                  <c:v>-1.2738000000000001E-3</c:v>
                </c:pt>
                <c:pt idx="36204">
                  <c:v>-1.2746000000000001E-3</c:v>
                </c:pt>
                <c:pt idx="36205">
                  <c:v>-1.2741E-3</c:v>
                </c:pt>
                <c:pt idx="36206">
                  <c:v>-1.2734999999999999E-3</c:v>
                </c:pt>
                <c:pt idx="36207">
                  <c:v>-1.2780000000000001E-3</c:v>
                </c:pt>
                <c:pt idx="36208">
                  <c:v>-1.276E-3</c:v>
                </c:pt>
                <c:pt idx="36209">
                  <c:v>-1.2757000000000001E-3</c:v>
                </c:pt>
                <c:pt idx="36210">
                  <c:v>-1.2771E-3</c:v>
                </c:pt>
                <c:pt idx="36211">
                  <c:v>-1.279E-3</c:v>
                </c:pt>
                <c:pt idx="36212">
                  <c:v>-1.2800000000000001E-3</c:v>
                </c:pt>
                <c:pt idx="36213">
                  <c:v>-1.2842999999999999E-3</c:v>
                </c:pt>
                <c:pt idx="36214">
                  <c:v>-1.2899999999999999E-3</c:v>
                </c:pt>
                <c:pt idx="36215">
                  <c:v>-1.294E-3</c:v>
                </c:pt>
                <c:pt idx="36216">
                  <c:v>-1.2922000000000001E-3</c:v>
                </c:pt>
                <c:pt idx="36217">
                  <c:v>-1.2918000000000001E-3</c:v>
                </c:pt>
                <c:pt idx="36218">
                  <c:v>-1.292E-3</c:v>
                </c:pt>
                <c:pt idx="36219">
                  <c:v>-1.2924E-3</c:v>
                </c:pt>
                <c:pt idx="36220">
                  <c:v>-1.2907000000000001E-3</c:v>
                </c:pt>
                <c:pt idx="36221">
                  <c:v>-1.2899000000000001E-3</c:v>
                </c:pt>
                <c:pt idx="36222">
                  <c:v>-1.2905E-3</c:v>
                </c:pt>
                <c:pt idx="36223">
                  <c:v>-1.2930999999999999E-3</c:v>
                </c:pt>
                <c:pt idx="36224">
                  <c:v>-1.2953999999999999E-3</c:v>
                </c:pt>
                <c:pt idx="36225">
                  <c:v>-1.2968000000000001E-3</c:v>
                </c:pt>
                <c:pt idx="36226">
                  <c:v>-1.3002000000000001E-3</c:v>
                </c:pt>
                <c:pt idx="36227">
                  <c:v>-1.3014000000000001E-3</c:v>
                </c:pt>
                <c:pt idx="36228">
                  <c:v>-1.3024E-3</c:v>
                </c:pt>
                <c:pt idx="36229">
                  <c:v>-1.3033999999999999E-3</c:v>
                </c:pt>
                <c:pt idx="36230">
                  <c:v>-1.3044E-3</c:v>
                </c:pt>
                <c:pt idx="36231">
                  <c:v>-1.3045000000000001E-3</c:v>
                </c:pt>
                <c:pt idx="36232">
                  <c:v>-1.3045000000000001E-3</c:v>
                </c:pt>
                <c:pt idx="36233">
                  <c:v>-1.3071999999999999E-3</c:v>
                </c:pt>
                <c:pt idx="36234">
                  <c:v>-1.3096E-3</c:v>
                </c:pt>
                <c:pt idx="36235">
                  <c:v>-1.3110000000000001E-3</c:v>
                </c:pt>
                <c:pt idx="36236">
                  <c:v>-1.3148000000000001E-3</c:v>
                </c:pt>
                <c:pt idx="36237">
                  <c:v>-1.3158E-3</c:v>
                </c:pt>
                <c:pt idx="36238">
                  <c:v>-1.3192E-3</c:v>
                </c:pt>
                <c:pt idx="36239">
                  <c:v>-1.3190000000000001E-3</c:v>
                </c:pt>
                <c:pt idx="36240">
                  <c:v>-1.3202000000000001E-3</c:v>
                </c:pt>
                <c:pt idx="36241">
                  <c:v>-1.3228999999999999E-3</c:v>
                </c:pt>
                <c:pt idx="36242">
                  <c:v>-1.3263999999999999E-3</c:v>
                </c:pt>
                <c:pt idx="36243">
                  <c:v>-1.3295E-3</c:v>
                </c:pt>
                <c:pt idx="36244">
                  <c:v>-1.3305000000000001E-3</c:v>
                </c:pt>
                <c:pt idx="36245">
                  <c:v>-1.3295E-3</c:v>
                </c:pt>
                <c:pt idx="36246">
                  <c:v>-1.3276E-3</c:v>
                </c:pt>
                <c:pt idx="36247">
                  <c:v>-1.3254E-3</c:v>
                </c:pt>
                <c:pt idx="36248">
                  <c:v>-1.3213000000000001E-3</c:v>
                </c:pt>
                <c:pt idx="36249">
                  <c:v>-1.3208E-3</c:v>
                </c:pt>
                <c:pt idx="36250">
                  <c:v>-1.3213000000000001E-3</c:v>
                </c:pt>
                <c:pt idx="36251">
                  <c:v>-1.3207E-3</c:v>
                </c:pt>
                <c:pt idx="36252">
                  <c:v>-1.3193E-3</c:v>
                </c:pt>
                <c:pt idx="36253">
                  <c:v>-1.3186999999999999E-3</c:v>
                </c:pt>
                <c:pt idx="36254">
                  <c:v>-1.3194000000000001E-3</c:v>
                </c:pt>
                <c:pt idx="36255">
                  <c:v>-1.3186999999999999E-3</c:v>
                </c:pt>
                <c:pt idx="36256">
                  <c:v>-1.3162E-3</c:v>
                </c:pt>
                <c:pt idx="36257">
                  <c:v>-1.3185E-3</c:v>
                </c:pt>
                <c:pt idx="36258">
                  <c:v>-1.3202000000000001E-3</c:v>
                </c:pt>
                <c:pt idx="36259">
                  <c:v>-1.3162E-3</c:v>
                </c:pt>
                <c:pt idx="36260">
                  <c:v>-1.3163000000000001E-3</c:v>
                </c:pt>
                <c:pt idx="36261">
                  <c:v>-1.3178E-3</c:v>
                </c:pt>
                <c:pt idx="36262">
                  <c:v>-1.3192E-3</c:v>
                </c:pt>
                <c:pt idx="36263">
                  <c:v>-1.3244999999999999E-3</c:v>
                </c:pt>
                <c:pt idx="36264">
                  <c:v>-1.3224000000000001E-3</c:v>
                </c:pt>
                <c:pt idx="36265">
                  <c:v>-1.3243E-3</c:v>
                </c:pt>
                <c:pt idx="36266">
                  <c:v>-1.3288E-3</c:v>
                </c:pt>
                <c:pt idx="36267">
                  <c:v>-1.3277E-3</c:v>
                </c:pt>
                <c:pt idx="36268">
                  <c:v>-1.3251999999999999E-3</c:v>
                </c:pt>
                <c:pt idx="36269">
                  <c:v>-1.3251999999999999E-3</c:v>
                </c:pt>
                <c:pt idx="36270">
                  <c:v>-1.3246E-3</c:v>
                </c:pt>
                <c:pt idx="36271">
                  <c:v>-1.3223E-3</c:v>
                </c:pt>
                <c:pt idx="36272">
                  <c:v>-1.3234E-3</c:v>
                </c:pt>
                <c:pt idx="36273">
                  <c:v>-1.3208E-3</c:v>
                </c:pt>
                <c:pt idx="36274">
                  <c:v>-1.3185E-3</c:v>
                </c:pt>
                <c:pt idx="36275">
                  <c:v>-1.3177E-3</c:v>
                </c:pt>
                <c:pt idx="36276">
                  <c:v>-1.32E-3</c:v>
                </c:pt>
                <c:pt idx="36277">
                  <c:v>-1.3221000000000001E-3</c:v>
                </c:pt>
                <c:pt idx="36278">
                  <c:v>-1.3234E-3</c:v>
                </c:pt>
                <c:pt idx="36279">
                  <c:v>-1.3236000000000001E-3</c:v>
                </c:pt>
                <c:pt idx="36280">
                  <c:v>-1.3205000000000001E-3</c:v>
                </c:pt>
                <c:pt idx="36281">
                  <c:v>-1.3205000000000001E-3</c:v>
                </c:pt>
                <c:pt idx="36282">
                  <c:v>-1.3189E-3</c:v>
                </c:pt>
                <c:pt idx="36283">
                  <c:v>-1.3159000000000001E-3</c:v>
                </c:pt>
                <c:pt idx="36284">
                  <c:v>-1.3123E-3</c:v>
                </c:pt>
                <c:pt idx="36285">
                  <c:v>-1.3129999999999999E-3</c:v>
                </c:pt>
                <c:pt idx="36286">
                  <c:v>-1.3131E-3</c:v>
                </c:pt>
                <c:pt idx="36287">
                  <c:v>-1.3117999999999999E-3</c:v>
                </c:pt>
                <c:pt idx="36288">
                  <c:v>-1.3117999999999999E-3</c:v>
                </c:pt>
                <c:pt idx="36289">
                  <c:v>-1.3068000000000001E-3</c:v>
                </c:pt>
                <c:pt idx="36290">
                  <c:v>-1.3037999999999999E-3</c:v>
                </c:pt>
                <c:pt idx="36291">
                  <c:v>-1.3052000000000001E-3</c:v>
                </c:pt>
                <c:pt idx="36292">
                  <c:v>-1.3047E-3</c:v>
                </c:pt>
                <c:pt idx="36293">
                  <c:v>-1.2978E-3</c:v>
                </c:pt>
                <c:pt idx="36294">
                  <c:v>-1.2934999999999999E-3</c:v>
                </c:pt>
                <c:pt idx="36295">
                  <c:v>-1.2911999999999999E-3</c:v>
                </c:pt>
                <c:pt idx="36296">
                  <c:v>-1.2902E-3</c:v>
                </c:pt>
                <c:pt idx="36297">
                  <c:v>-1.2930000000000001E-3</c:v>
                </c:pt>
                <c:pt idx="36298">
                  <c:v>-1.2932E-3</c:v>
                </c:pt>
                <c:pt idx="36299">
                  <c:v>-1.2929E-3</c:v>
                </c:pt>
                <c:pt idx="36300">
                  <c:v>-1.2913E-3</c:v>
                </c:pt>
                <c:pt idx="36301">
                  <c:v>-1.2941000000000001E-3</c:v>
                </c:pt>
                <c:pt idx="36302">
                  <c:v>-1.2968999999999999E-3</c:v>
                </c:pt>
                <c:pt idx="36303">
                  <c:v>-1.297E-3</c:v>
                </c:pt>
                <c:pt idx="36304">
                  <c:v>-1.2991000000000001E-3</c:v>
                </c:pt>
                <c:pt idx="36305">
                  <c:v>-1.3037000000000001E-3</c:v>
                </c:pt>
                <c:pt idx="36306">
                  <c:v>-1.3067E-3</c:v>
                </c:pt>
                <c:pt idx="36307">
                  <c:v>-1.3081E-3</c:v>
                </c:pt>
                <c:pt idx="36308">
                  <c:v>-1.3090000000000001E-3</c:v>
                </c:pt>
                <c:pt idx="36309">
                  <c:v>-1.3067E-3</c:v>
                </c:pt>
                <c:pt idx="36310">
                  <c:v>-1.3060999999999999E-3</c:v>
                </c:pt>
                <c:pt idx="36311">
                  <c:v>-1.3082E-3</c:v>
                </c:pt>
                <c:pt idx="36312">
                  <c:v>-1.3052000000000001E-3</c:v>
                </c:pt>
                <c:pt idx="36313">
                  <c:v>-1.3041999999999999E-3</c:v>
                </c:pt>
                <c:pt idx="36314">
                  <c:v>-1.3001E-3</c:v>
                </c:pt>
                <c:pt idx="36315">
                  <c:v>-1.2963E-3</c:v>
                </c:pt>
                <c:pt idx="36316">
                  <c:v>-1.2932E-3</c:v>
                </c:pt>
                <c:pt idx="36317">
                  <c:v>-1.2937999999999999E-3</c:v>
                </c:pt>
                <c:pt idx="36318">
                  <c:v>-1.2948E-3</c:v>
                </c:pt>
                <c:pt idx="36319">
                  <c:v>-1.2991999999999999E-3</c:v>
                </c:pt>
                <c:pt idx="36320">
                  <c:v>-1.3016E-3</c:v>
                </c:pt>
                <c:pt idx="36321">
                  <c:v>-1.2994E-3</c:v>
                </c:pt>
                <c:pt idx="36322">
                  <c:v>-1.2974E-3</c:v>
                </c:pt>
                <c:pt idx="36323">
                  <c:v>-1.2991999999999999E-3</c:v>
                </c:pt>
                <c:pt idx="36324">
                  <c:v>-1.3004E-3</c:v>
                </c:pt>
                <c:pt idx="36325">
                  <c:v>-1.2997E-3</c:v>
                </c:pt>
                <c:pt idx="36326">
                  <c:v>-1.3017E-3</c:v>
                </c:pt>
                <c:pt idx="36327">
                  <c:v>-1.3010000000000001E-3</c:v>
                </c:pt>
                <c:pt idx="36328">
                  <c:v>-1.2983000000000001E-3</c:v>
                </c:pt>
                <c:pt idx="36329">
                  <c:v>-1.2976999999999999E-3</c:v>
                </c:pt>
                <c:pt idx="36330">
                  <c:v>-1.2997E-3</c:v>
                </c:pt>
                <c:pt idx="36331">
                  <c:v>-1.2994E-3</c:v>
                </c:pt>
                <c:pt idx="36332">
                  <c:v>-1.2986E-3</c:v>
                </c:pt>
                <c:pt idx="36333">
                  <c:v>-1.3018000000000001E-3</c:v>
                </c:pt>
                <c:pt idx="36334">
                  <c:v>-1.3048000000000001E-3</c:v>
                </c:pt>
                <c:pt idx="36335">
                  <c:v>-1.3056000000000001E-3</c:v>
                </c:pt>
                <c:pt idx="36336">
                  <c:v>-1.3071000000000001E-3</c:v>
                </c:pt>
                <c:pt idx="36337">
                  <c:v>-1.3090000000000001E-3</c:v>
                </c:pt>
                <c:pt idx="36338">
                  <c:v>-1.3106000000000001E-3</c:v>
                </c:pt>
                <c:pt idx="36339">
                  <c:v>-1.3125000000000001E-3</c:v>
                </c:pt>
                <c:pt idx="36340">
                  <c:v>-1.3140999999999999E-3</c:v>
                </c:pt>
                <c:pt idx="36341">
                  <c:v>-1.3155E-3</c:v>
                </c:pt>
                <c:pt idx="36342">
                  <c:v>-1.3178E-3</c:v>
                </c:pt>
                <c:pt idx="36343">
                  <c:v>-1.3205999999999999E-3</c:v>
                </c:pt>
                <c:pt idx="36344">
                  <c:v>-1.3232999999999999E-3</c:v>
                </c:pt>
                <c:pt idx="36345">
                  <c:v>-1.3257E-3</c:v>
                </c:pt>
                <c:pt idx="36346">
                  <c:v>-1.3295E-3</c:v>
                </c:pt>
                <c:pt idx="36347">
                  <c:v>-1.3324999999999999E-3</c:v>
                </c:pt>
                <c:pt idx="36348">
                  <c:v>-1.3353E-3</c:v>
                </c:pt>
                <c:pt idx="36349">
                  <c:v>-1.3393000000000001E-3</c:v>
                </c:pt>
                <c:pt idx="36350">
                  <c:v>-1.3458000000000001E-3</c:v>
                </c:pt>
                <c:pt idx="36351">
                  <c:v>-1.3521E-3</c:v>
                </c:pt>
                <c:pt idx="36352">
                  <c:v>-1.3564E-3</c:v>
                </c:pt>
                <c:pt idx="36353">
                  <c:v>-1.3611000000000001E-3</c:v>
                </c:pt>
                <c:pt idx="36354">
                  <c:v>-1.3629E-3</c:v>
                </c:pt>
                <c:pt idx="36355">
                  <c:v>-1.3665999999999999E-3</c:v>
                </c:pt>
                <c:pt idx="36356">
                  <c:v>-1.3703000000000001E-3</c:v>
                </c:pt>
                <c:pt idx="36357">
                  <c:v>-1.3728E-3</c:v>
                </c:pt>
                <c:pt idx="36358">
                  <c:v>-1.3730000000000001E-3</c:v>
                </c:pt>
                <c:pt idx="36359">
                  <c:v>-1.3737000000000001E-3</c:v>
                </c:pt>
                <c:pt idx="36360">
                  <c:v>-1.3749999999999999E-3</c:v>
                </c:pt>
                <c:pt idx="36361">
                  <c:v>-1.3749999999999999E-3</c:v>
                </c:pt>
                <c:pt idx="36362">
                  <c:v>-1.3783999999999999E-3</c:v>
                </c:pt>
                <c:pt idx="36363">
                  <c:v>-1.3821E-3</c:v>
                </c:pt>
                <c:pt idx="36364">
                  <c:v>-1.3845000000000001E-3</c:v>
                </c:pt>
                <c:pt idx="36365">
                  <c:v>-1.3908E-3</c:v>
                </c:pt>
                <c:pt idx="36366">
                  <c:v>-1.3940999999999999E-3</c:v>
                </c:pt>
                <c:pt idx="36367">
                  <c:v>-1.3962E-3</c:v>
                </c:pt>
                <c:pt idx="36368">
                  <c:v>-1.3992E-3</c:v>
                </c:pt>
                <c:pt idx="36369">
                  <c:v>-1.4013999999999999E-3</c:v>
                </c:pt>
                <c:pt idx="36370">
                  <c:v>-1.4028000000000001E-3</c:v>
                </c:pt>
                <c:pt idx="36371">
                  <c:v>-1.4038E-3</c:v>
                </c:pt>
                <c:pt idx="36372">
                  <c:v>-1.4061E-3</c:v>
                </c:pt>
                <c:pt idx="36373">
                  <c:v>-1.4089E-3</c:v>
                </c:pt>
                <c:pt idx="36374">
                  <c:v>-1.4101999999999999E-3</c:v>
                </c:pt>
                <c:pt idx="36375">
                  <c:v>-1.4096E-3</c:v>
                </c:pt>
                <c:pt idx="36376">
                  <c:v>-1.4127E-3</c:v>
                </c:pt>
                <c:pt idx="36377">
                  <c:v>-1.4164E-3</c:v>
                </c:pt>
                <c:pt idx="36378">
                  <c:v>-1.4235000000000001E-3</c:v>
                </c:pt>
                <c:pt idx="36379">
                  <c:v>-1.4295E-3</c:v>
                </c:pt>
                <c:pt idx="36380">
                  <c:v>-1.4321E-3</c:v>
                </c:pt>
                <c:pt idx="36381">
                  <c:v>-1.4319999999999999E-3</c:v>
                </c:pt>
                <c:pt idx="36382">
                  <c:v>-1.4348E-3</c:v>
                </c:pt>
                <c:pt idx="36383">
                  <c:v>-1.4367E-3</c:v>
                </c:pt>
                <c:pt idx="36384">
                  <c:v>-1.4365999999999999E-3</c:v>
                </c:pt>
                <c:pt idx="36385">
                  <c:v>-1.4362000000000001E-3</c:v>
                </c:pt>
                <c:pt idx="36386">
                  <c:v>-1.4358999999999999E-3</c:v>
                </c:pt>
                <c:pt idx="36387">
                  <c:v>-1.4358999999999999E-3</c:v>
                </c:pt>
                <c:pt idx="36388">
                  <c:v>-1.4383E-3</c:v>
                </c:pt>
                <c:pt idx="36389">
                  <c:v>-1.4373000000000001E-3</c:v>
                </c:pt>
                <c:pt idx="36390">
                  <c:v>-1.4372E-3</c:v>
                </c:pt>
                <c:pt idx="36391">
                  <c:v>-1.4361000000000001E-3</c:v>
                </c:pt>
                <c:pt idx="36392">
                  <c:v>-1.4384000000000001E-3</c:v>
                </c:pt>
                <c:pt idx="36393">
                  <c:v>-1.4423000000000001E-3</c:v>
                </c:pt>
                <c:pt idx="36394">
                  <c:v>-1.4430999999999999E-3</c:v>
                </c:pt>
                <c:pt idx="36395">
                  <c:v>-1.4433E-3</c:v>
                </c:pt>
                <c:pt idx="36396">
                  <c:v>-1.4459E-3</c:v>
                </c:pt>
                <c:pt idx="36397">
                  <c:v>-1.4479E-3</c:v>
                </c:pt>
                <c:pt idx="36398">
                  <c:v>-1.4514E-3</c:v>
                </c:pt>
                <c:pt idx="36399">
                  <c:v>-1.4529E-3</c:v>
                </c:pt>
                <c:pt idx="36400">
                  <c:v>-1.4521E-3</c:v>
                </c:pt>
                <c:pt idx="36401">
                  <c:v>-1.4511999999999999E-3</c:v>
                </c:pt>
                <c:pt idx="36402">
                  <c:v>-1.4552E-3</c:v>
                </c:pt>
                <c:pt idx="36403">
                  <c:v>-1.4564000000000001E-3</c:v>
                </c:pt>
                <c:pt idx="36404">
                  <c:v>-1.4587999999999999E-3</c:v>
                </c:pt>
                <c:pt idx="36405">
                  <c:v>-1.4621E-3</c:v>
                </c:pt>
                <c:pt idx="36406">
                  <c:v>-1.4643E-3</c:v>
                </c:pt>
                <c:pt idx="36407">
                  <c:v>-1.4639E-3</c:v>
                </c:pt>
                <c:pt idx="36408">
                  <c:v>-1.4632E-3</c:v>
                </c:pt>
                <c:pt idx="36409">
                  <c:v>-1.4605E-3</c:v>
                </c:pt>
                <c:pt idx="36410">
                  <c:v>-1.4580000000000001E-3</c:v>
                </c:pt>
                <c:pt idx="36411">
                  <c:v>-1.4534999999999999E-3</c:v>
                </c:pt>
                <c:pt idx="36412">
                  <c:v>-1.4521E-3</c:v>
                </c:pt>
                <c:pt idx="36413">
                  <c:v>-1.4553000000000001E-3</c:v>
                </c:pt>
                <c:pt idx="36414">
                  <c:v>-1.4561000000000001E-3</c:v>
                </c:pt>
                <c:pt idx="36415">
                  <c:v>-1.4572999999999999E-3</c:v>
                </c:pt>
                <c:pt idx="36416">
                  <c:v>-1.456E-3</c:v>
                </c:pt>
                <c:pt idx="36417">
                  <c:v>-1.4556E-3</c:v>
                </c:pt>
                <c:pt idx="36418">
                  <c:v>-1.4571E-3</c:v>
                </c:pt>
                <c:pt idx="36419">
                  <c:v>-1.4576999999999999E-3</c:v>
                </c:pt>
                <c:pt idx="36420">
                  <c:v>-1.4607999999999999E-3</c:v>
                </c:pt>
                <c:pt idx="36421">
                  <c:v>-1.4652999999999999E-3</c:v>
                </c:pt>
                <c:pt idx="36422">
                  <c:v>-1.4677E-3</c:v>
                </c:pt>
                <c:pt idx="36423">
                  <c:v>-1.4718000000000001E-3</c:v>
                </c:pt>
                <c:pt idx="36424">
                  <c:v>-1.4733000000000001E-3</c:v>
                </c:pt>
                <c:pt idx="36425">
                  <c:v>-1.4706000000000001E-3</c:v>
                </c:pt>
                <c:pt idx="36426">
                  <c:v>-1.4714000000000001E-3</c:v>
                </c:pt>
                <c:pt idx="36427">
                  <c:v>-1.4732E-3</c:v>
                </c:pt>
                <c:pt idx="36428">
                  <c:v>-1.4721000000000001E-3</c:v>
                </c:pt>
                <c:pt idx="36429">
                  <c:v>-1.4706000000000001E-3</c:v>
                </c:pt>
                <c:pt idx="36430">
                  <c:v>-1.4664999999999999E-3</c:v>
                </c:pt>
                <c:pt idx="36431">
                  <c:v>-1.4630999999999999E-3</c:v>
                </c:pt>
                <c:pt idx="36432">
                  <c:v>-1.4613E-3</c:v>
                </c:pt>
                <c:pt idx="36433">
                  <c:v>-1.462E-3</c:v>
                </c:pt>
                <c:pt idx="36434">
                  <c:v>-1.4651E-3</c:v>
                </c:pt>
                <c:pt idx="36435">
                  <c:v>-1.4652999999999999E-3</c:v>
                </c:pt>
                <c:pt idx="36436">
                  <c:v>-1.4643E-3</c:v>
                </c:pt>
                <c:pt idx="36437">
                  <c:v>-1.4660000000000001E-3</c:v>
                </c:pt>
                <c:pt idx="36438">
                  <c:v>-1.4667E-3</c:v>
                </c:pt>
                <c:pt idx="36439">
                  <c:v>-1.4672000000000001E-3</c:v>
                </c:pt>
                <c:pt idx="36440">
                  <c:v>-1.4675999999999999E-3</c:v>
                </c:pt>
                <c:pt idx="36441">
                  <c:v>-1.4689E-3</c:v>
                </c:pt>
                <c:pt idx="36442">
                  <c:v>-1.47E-3</c:v>
                </c:pt>
                <c:pt idx="36443">
                  <c:v>-1.4708E-3</c:v>
                </c:pt>
                <c:pt idx="36444">
                  <c:v>-1.4718999999999999E-3</c:v>
                </c:pt>
                <c:pt idx="36445">
                  <c:v>-1.4744000000000001E-3</c:v>
                </c:pt>
                <c:pt idx="36446">
                  <c:v>-1.4783999999999999E-3</c:v>
                </c:pt>
                <c:pt idx="36447">
                  <c:v>-1.4801E-3</c:v>
                </c:pt>
                <c:pt idx="36448">
                  <c:v>-1.4815E-3</c:v>
                </c:pt>
                <c:pt idx="36449">
                  <c:v>-1.4802000000000001E-3</c:v>
                </c:pt>
                <c:pt idx="36450">
                  <c:v>-1.4760000000000001E-3</c:v>
                </c:pt>
                <c:pt idx="36451">
                  <c:v>-1.4732E-3</c:v>
                </c:pt>
                <c:pt idx="36452">
                  <c:v>-1.4727E-3</c:v>
                </c:pt>
                <c:pt idx="36453">
                  <c:v>-1.4737999999999999E-3</c:v>
                </c:pt>
                <c:pt idx="36454">
                  <c:v>-1.4775000000000001E-3</c:v>
                </c:pt>
                <c:pt idx="36455">
                  <c:v>-1.4821000000000001E-3</c:v>
                </c:pt>
                <c:pt idx="36456">
                  <c:v>-1.4867999999999999E-3</c:v>
                </c:pt>
                <c:pt idx="36457">
                  <c:v>-1.4878999999999999E-3</c:v>
                </c:pt>
                <c:pt idx="36458">
                  <c:v>-1.4901000000000001E-3</c:v>
                </c:pt>
                <c:pt idx="36459">
                  <c:v>-1.4908E-3</c:v>
                </c:pt>
                <c:pt idx="36460">
                  <c:v>-1.4923E-3</c:v>
                </c:pt>
                <c:pt idx="36461">
                  <c:v>-1.495E-3</c:v>
                </c:pt>
                <c:pt idx="36462">
                  <c:v>-1.4974000000000001E-3</c:v>
                </c:pt>
                <c:pt idx="36463">
                  <c:v>-1.4989999999999999E-3</c:v>
                </c:pt>
                <c:pt idx="36464">
                  <c:v>-1.4988E-3</c:v>
                </c:pt>
                <c:pt idx="36465">
                  <c:v>-1.4985E-3</c:v>
                </c:pt>
                <c:pt idx="36466">
                  <c:v>-1.5004E-3</c:v>
                </c:pt>
                <c:pt idx="36467">
                  <c:v>-1.5023E-3</c:v>
                </c:pt>
                <c:pt idx="36468">
                  <c:v>-1.5024999999999999E-3</c:v>
                </c:pt>
                <c:pt idx="36469">
                  <c:v>-1.5026E-3</c:v>
                </c:pt>
                <c:pt idx="36470">
                  <c:v>-1.5058000000000001E-3</c:v>
                </c:pt>
                <c:pt idx="36471">
                  <c:v>-1.5072E-3</c:v>
                </c:pt>
                <c:pt idx="36472">
                  <c:v>-1.5079E-3</c:v>
                </c:pt>
                <c:pt idx="36473">
                  <c:v>-1.5083E-3</c:v>
                </c:pt>
                <c:pt idx="36474">
                  <c:v>-1.5093999999999999E-3</c:v>
                </c:pt>
                <c:pt idx="36475">
                  <c:v>-1.5126E-3</c:v>
                </c:pt>
                <c:pt idx="36476">
                  <c:v>-1.5158000000000001E-3</c:v>
                </c:pt>
                <c:pt idx="36477">
                  <c:v>-1.5162000000000001E-3</c:v>
                </c:pt>
                <c:pt idx="36478">
                  <c:v>-1.5185000000000001E-3</c:v>
                </c:pt>
                <c:pt idx="36479">
                  <c:v>-1.5196999999999999E-3</c:v>
                </c:pt>
                <c:pt idx="36480">
                  <c:v>-1.519E-3</c:v>
                </c:pt>
                <c:pt idx="36481">
                  <c:v>-1.5187E-3</c:v>
                </c:pt>
                <c:pt idx="36482">
                  <c:v>-1.5223999999999999E-3</c:v>
                </c:pt>
                <c:pt idx="36483">
                  <c:v>-1.5273999999999999E-3</c:v>
                </c:pt>
                <c:pt idx="36484">
                  <c:v>-1.5292999999999999E-3</c:v>
                </c:pt>
                <c:pt idx="36485">
                  <c:v>-1.5321E-3</c:v>
                </c:pt>
                <c:pt idx="36486">
                  <c:v>-1.5363E-3</c:v>
                </c:pt>
                <c:pt idx="36487">
                  <c:v>-1.5401E-3</c:v>
                </c:pt>
                <c:pt idx="36488">
                  <c:v>-1.5424E-3</c:v>
                </c:pt>
                <c:pt idx="36489">
                  <c:v>-1.5476999999999999E-3</c:v>
                </c:pt>
                <c:pt idx="36490">
                  <c:v>-1.5514999999999999E-3</c:v>
                </c:pt>
                <c:pt idx="36491">
                  <c:v>-1.5514999999999999E-3</c:v>
                </c:pt>
                <c:pt idx="36492">
                  <c:v>-1.5544000000000001E-3</c:v>
                </c:pt>
                <c:pt idx="36493">
                  <c:v>-1.5556000000000001E-3</c:v>
                </c:pt>
                <c:pt idx="36494">
                  <c:v>-1.5571000000000001E-3</c:v>
                </c:pt>
                <c:pt idx="36495">
                  <c:v>-1.5604E-3</c:v>
                </c:pt>
                <c:pt idx="36496">
                  <c:v>-1.5621000000000001E-3</c:v>
                </c:pt>
                <c:pt idx="36497">
                  <c:v>-1.5647E-3</c:v>
                </c:pt>
                <c:pt idx="36498">
                  <c:v>-1.5669E-3</c:v>
                </c:pt>
                <c:pt idx="36499">
                  <c:v>-1.5667999999999999E-3</c:v>
                </c:pt>
                <c:pt idx="36500">
                  <c:v>-1.5671999999999999E-3</c:v>
                </c:pt>
                <c:pt idx="36501">
                  <c:v>-1.5678000000000001E-3</c:v>
                </c:pt>
                <c:pt idx="36502">
                  <c:v>-1.5705999999999999E-3</c:v>
                </c:pt>
                <c:pt idx="36503">
                  <c:v>-1.5742E-3</c:v>
                </c:pt>
                <c:pt idx="36504">
                  <c:v>-1.5757E-3</c:v>
                </c:pt>
                <c:pt idx="36505">
                  <c:v>-1.5766E-3</c:v>
                </c:pt>
                <c:pt idx="36506">
                  <c:v>-1.5778000000000001E-3</c:v>
                </c:pt>
                <c:pt idx="36507">
                  <c:v>-1.5792E-3</c:v>
                </c:pt>
                <c:pt idx="36508">
                  <c:v>-1.5797000000000001E-3</c:v>
                </c:pt>
                <c:pt idx="36509">
                  <c:v>-1.5789000000000001E-3</c:v>
                </c:pt>
                <c:pt idx="36510">
                  <c:v>-1.5784E-3</c:v>
                </c:pt>
                <c:pt idx="36511">
                  <c:v>-1.5782000000000001E-3</c:v>
                </c:pt>
                <c:pt idx="36512">
                  <c:v>-1.5796E-3</c:v>
                </c:pt>
                <c:pt idx="36513">
                  <c:v>-1.5758E-3</c:v>
                </c:pt>
                <c:pt idx="36514">
                  <c:v>-1.5731E-3</c:v>
                </c:pt>
                <c:pt idx="36515">
                  <c:v>-1.5728000000000001E-3</c:v>
                </c:pt>
                <c:pt idx="36516">
                  <c:v>-1.5753E-3</c:v>
                </c:pt>
                <c:pt idx="36517">
                  <c:v>-1.5747999999999999E-3</c:v>
                </c:pt>
                <c:pt idx="36518">
                  <c:v>-1.5736000000000001E-3</c:v>
                </c:pt>
                <c:pt idx="36519">
                  <c:v>-1.5740999999999999E-3</c:v>
                </c:pt>
                <c:pt idx="36520">
                  <c:v>-1.5740000000000001E-3</c:v>
                </c:pt>
                <c:pt idx="36521">
                  <c:v>-1.5736000000000001E-3</c:v>
                </c:pt>
                <c:pt idx="36522">
                  <c:v>-1.573E-3</c:v>
                </c:pt>
                <c:pt idx="36523">
                  <c:v>-1.5743E-3</c:v>
                </c:pt>
                <c:pt idx="36524">
                  <c:v>-1.5739E-3</c:v>
                </c:pt>
                <c:pt idx="36525">
                  <c:v>-1.5747999999999999E-3</c:v>
                </c:pt>
                <c:pt idx="36526">
                  <c:v>-1.5713000000000001E-3</c:v>
                </c:pt>
                <c:pt idx="36527">
                  <c:v>-1.5647E-3</c:v>
                </c:pt>
                <c:pt idx="36528">
                  <c:v>-1.5598999999999999E-3</c:v>
                </c:pt>
                <c:pt idx="36529">
                  <c:v>-1.5597E-3</c:v>
                </c:pt>
                <c:pt idx="36530">
                  <c:v>-1.5621999999999999E-3</c:v>
                </c:pt>
                <c:pt idx="36531">
                  <c:v>-1.5651E-3</c:v>
                </c:pt>
                <c:pt idx="36532">
                  <c:v>-1.5690000000000001E-3</c:v>
                </c:pt>
                <c:pt idx="36533">
                  <c:v>-1.5713999999999999E-3</c:v>
                </c:pt>
                <c:pt idx="36534">
                  <c:v>-1.5732000000000001E-3</c:v>
                </c:pt>
                <c:pt idx="36535">
                  <c:v>-1.5767000000000001E-3</c:v>
                </c:pt>
                <c:pt idx="36536">
                  <c:v>-1.5788E-3</c:v>
                </c:pt>
                <c:pt idx="36537">
                  <c:v>-1.5778000000000001E-3</c:v>
                </c:pt>
                <c:pt idx="36538">
                  <c:v>-1.5736000000000001E-3</c:v>
                </c:pt>
                <c:pt idx="36539">
                  <c:v>-1.5715E-3</c:v>
                </c:pt>
                <c:pt idx="36540">
                  <c:v>-1.5690999999999999E-3</c:v>
                </c:pt>
                <c:pt idx="36541">
                  <c:v>-1.5686999999999999E-3</c:v>
                </c:pt>
                <c:pt idx="36542">
                  <c:v>-1.5707E-3</c:v>
                </c:pt>
                <c:pt idx="36543">
                  <c:v>-1.5701999999999999E-3</c:v>
                </c:pt>
                <c:pt idx="36544">
                  <c:v>-1.5686999999999999E-3</c:v>
                </c:pt>
                <c:pt idx="36545">
                  <c:v>-1.5698999999999999E-3</c:v>
                </c:pt>
                <c:pt idx="36546">
                  <c:v>-1.5690999999999999E-3</c:v>
                </c:pt>
                <c:pt idx="36547">
                  <c:v>-1.5661E-3</c:v>
                </c:pt>
                <c:pt idx="36548">
                  <c:v>-1.5667999999999999E-3</c:v>
                </c:pt>
                <c:pt idx="36549">
                  <c:v>-1.5673E-3</c:v>
                </c:pt>
                <c:pt idx="36550">
                  <c:v>-1.5679999999999999E-3</c:v>
                </c:pt>
                <c:pt idx="36551">
                  <c:v>-1.5696E-3</c:v>
                </c:pt>
                <c:pt idx="36552">
                  <c:v>-1.5709000000000001E-3</c:v>
                </c:pt>
                <c:pt idx="36553">
                  <c:v>-1.5709999999999999E-3</c:v>
                </c:pt>
                <c:pt idx="36554">
                  <c:v>-1.5685E-3</c:v>
                </c:pt>
                <c:pt idx="36555">
                  <c:v>-1.5681E-3</c:v>
                </c:pt>
                <c:pt idx="36556">
                  <c:v>-1.5656000000000001E-3</c:v>
                </c:pt>
                <c:pt idx="36557">
                  <c:v>-1.5682999999999999E-3</c:v>
                </c:pt>
                <c:pt idx="36558">
                  <c:v>-1.5727E-3</c:v>
                </c:pt>
                <c:pt idx="36559">
                  <c:v>-1.5747000000000001E-3</c:v>
                </c:pt>
                <c:pt idx="36560">
                  <c:v>-1.5762E-3</c:v>
                </c:pt>
                <c:pt idx="36561">
                  <c:v>-1.5824999999999999E-3</c:v>
                </c:pt>
                <c:pt idx="36562">
                  <c:v>-1.5820999999999999E-3</c:v>
                </c:pt>
                <c:pt idx="36563">
                  <c:v>-1.5818E-3</c:v>
                </c:pt>
                <c:pt idx="36564">
                  <c:v>-1.5846E-3</c:v>
                </c:pt>
                <c:pt idx="36565">
                  <c:v>-1.5841E-3</c:v>
                </c:pt>
                <c:pt idx="36566">
                  <c:v>-1.5866000000000001E-3</c:v>
                </c:pt>
                <c:pt idx="36567">
                  <c:v>-1.5853E-3</c:v>
                </c:pt>
                <c:pt idx="36568">
                  <c:v>-1.5828999999999999E-3</c:v>
                </c:pt>
                <c:pt idx="36569">
                  <c:v>-1.5842E-3</c:v>
                </c:pt>
                <c:pt idx="36570">
                  <c:v>-1.5801000000000001E-3</c:v>
                </c:pt>
                <c:pt idx="36571">
                  <c:v>-1.5820999999999999E-3</c:v>
                </c:pt>
                <c:pt idx="36572">
                  <c:v>-1.5805000000000001E-3</c:v>
                </c:pt>
                <c:pt idx="36573">
                  <c:v>-1.5781E-3</c:v>
                </c:pt>
                <c:pt idx="36574">
                  <c:v>-1.5757E-3</c:v>
                </c:pt>
                <c:pt idx="36575">
                  <c:v>-1.5739E-3</c:v>
                </c:pt>
                <c:pt idx="36576">
                  <c:v>-1.5759999999999999E-3</c:v>
                </c:pt>
                <c:pt idx="36577">
                  <c:v>-1.5754E-3</c:v>
                </c:pt>
                <c:pt idx="36578">
                  <c:v>-1.5709999999999999E-3</c:v>
                </c:pt>
                <c:pt idx="36579">
                  <c:v>-1.5705000000000001E-3</c:v>
                </c:pt>
                <c:pt idx="36580">
                  <c:v>-1.5684E-3</c:v>
                </c:pt>
                <c:pt idx="36581">
                  <c:v>-1.5636999999999999E-3</c:v>
                </c:pt>
                <c:pt idx="36582">
                  <c:v>-1.5658E-3</c:v>
                </c:pt>
                <c:pt idx="36583">
                  <c:v>-1.5705999999999999E-3</c:v>
                </c:pt>
                <c:pt idx="36584">
                  <c:v>-1.5744000000000001E-3</c:v>
                </c:pt>
                <c:pt idx="36585">
                  <c:v>-1.5754E-3</c:v>
                </c:pt>
                <c:pt idx="36586">
                  <c:v>-1.5805999999999999E-3</c:v>
                </c:pt>
                <c:pt idx="36587">
                  <c:v>-1.5782000000000001E-3</c:v>
                </c:pt>
                <c:pt idx="36588">
                  <c:v>-1.5732000000000001E-3</c:v>
                </c:pt>
                <c:pt idx="36589">
                  <c:v>-1.5716E-3</c:v>
                </c:pt>
                <c:pt idx="36590">
                  <c:v>-1.5727E-3</c:v>
                </c:pt>
                <c:pt idx="36591">
                  <c:v>-1.5759999999999999E-3</c:v>
                </c:pt>
                <c:pt idx="36592">
                  <c:v>-1.5796E-3</c:v>
                </c:pt>
                <c:pt idx="36593">
                  <c:v>-1.5820999999999999E-3</c:v>
                </c:pt>
                <c:pt idx="36594">
                  <c:v>-1.5835999999999999E-3</c:v>
                </c:pt>
                <c:pt idx="36595">
                  <c:v>-1.5861E-3</c:v>
                </c:pt>
                <c:pt idx="36596">
                  <c:v>-1.5881000000000001E-3</c:v>
                </c:pt>
                <c:pt idx="36597">
                  <c:v>-1.5916000000000001E-3</c:v>
                </c:pt>
                <c:pt idx="36598">
                  <c:v>-1.5927999999999999E-3</c:v>
                </c:pt>
                <c:pt idx="36599">
                  <c:v>-1.5923999999999999E-3</c:v>
                </c:pt>
                <c:pt idx="36600">
                  <c:v>-1.5920999999999999E-3</c:v>
                </c:pt>
                <c:pt idx="36601">
                  <c:v>-1.5896E-3</c:v>
                </c:pt>
                <c:pt idx="36602">
                  <c:v>-1.5872E-3</c:v>
                </c:pt>
                <c:pt idx="36603">
                  <c:v>-1.5876E-3</c:v>
                </c:pt>
                <c:pt idx="36604">
                  <c:v>-1.5893999999999999E-3</c:v>
                </c:pt>
                <c:pt idx="36605">
                  <c:v>-1.5907E-3</c:v>
                </c:pt>
                <c:pt idx="36606">
                  <c:v>-1.5929E-3</c:v>
                </c:pt>
                <c:pt idx="36607">
                  <c:v>-1.5961E-3</c:v>
                </c:pt>
                <c:pt idx="36608">
                  <c:v>-1.5985000000000001E-3</c:v>
                </c:pt>
                <c:pt idx="36609">
                  <c:v>-1.5992999999999999E-3</c:v>
                </c:pt>
                <c:pt idx="36610">
                  <c:v>-1.5994E-3</c:v>
                </c:pt>
                <c:pt idx="36611">
                  <c:v>-1.6006E-3</c:v>
                </c:pt>
                <c:pt idx="36612">
                  <c:v>-1.6034000000000001E-3</c:v>
                </c:pt>
                <c:pt idx="36613">
                  <c:v>-1.6079E-3</c:v>
                </c:pt>
                <c:pt idx="36614">
                  <c:v>-1.6119999999999999E-3</c:v>
                </c:pt>
                <c:pt idx="36615">
                  <c:v>-1.6151E-3</c:v>
                </c:pt>
                <c:pt idx="36616">
                  <c:v>-1.6180999999999999E-3</c:v>
                </c:pt>
                <c:pt idx="36617">
                  <c:v>-1.6197E-3</c:v>
                </c:pt>
                <c:pt idx="36618">
                  <c:v>-1.6211000000000001E-3</c:v>
                </c:pt>
                <c:pt idx="36619">
                  <c:v>-1.6228E-3</c:v>
                </c:pt>
                <c:pt idx="36620">
                  <c:v>-1.6266E-3</c:v>
                </c:pt>
                <c:pt idx="36621">
                  <c:v>-1.6295999999999999E-3</c:v>
                </c:pt>
                <c:pt idx="36622">
                  <c:v>-1.6322999999999999E-3</c:v>
                </c:pt>
                <c:pt idx="36623">
                  <c:v>-1.6351E-3</c:v>
                </c:pt>
                <c:pt idx="36624">
                  <c:v>-1.6389E-3</c:v>
                </c:pt>
                <c:pt idx="36625">
                  <c:v>-1.6406999999999999E-3</c:v>
                </c:pt>
                <c:pt idx="36626">
                  <c:v>-1.6439E-3</c:v>
                </c:pt>
                <c:pt idx="36627">
                  <c:v>-1.6490000000000001E-3</c:v>
                </c:pt>
                <c:pt idx="36628">
                  <c:v>-1.6524E-3</c:v>
                </c:pt>
                <c:pt idx="36629">
                  <c:v>-1.6577E-3</c:v>
                </c:pt>
                <c:pt idx="36630">
                  <c:v>-1.6590999999999999E-3</c:v>
                </c:pt>
                <c:pt idx="36631">
                  <c:v>-1.6548000000000001E-3</c:v>
                </c:pt>
                <c:pt idx="36632">
                  <c:v>-1.6538E-3</c:v>
                </c:pt>
                <c:pt idx="36633">
                  <c:v>-1.6544000000000001E-3</c:v>
                </c:pt>
                <c:pt idx="36634">
                  <c:v>-1.6517999999999999E-3</c:v>
                </c:pt>
                <c:pt idx="36635">
                  <c:v>-1.6471000000000001E-3</c:v>
                </c:pt>
                <c:pt idx="36636">
                  <c:v>-1.6456999999999999E-3</c:v>
                </c:pt>
                <c:pt idx="36637">
                  <c:v>-1.6436999999999999E-3</c:v>
                </c:pt>
                <c:pt idx="36638">
                  <c:v>-1.6436000000000001E-3</c:v>
                </c:pt>
                <c:pt idx="36639">
                  <c:v>-1.6454E-3</c:v>
                </c:pt>
                <c:pt idx="36640">
                  <c:v>-1.6505000000000001E-3</c:v>
                </c:pt>
                <c:pt idx="36641">
                  <c:v>-1.6528999999999999E-3</c:v>
                </c:pt>
                <c:pt idx="36642">
                  <c:v>-1.6525000000000001E-3</c:v>
                </c:pt>
                <c:pt idx="36643">
                  <c:v>-1.6539E-3</c:v>
                </c:pt>
                <c:pt idx="36644">
                  <c:v>-1.6555000000000001E-3</c:v>
                </c:pt>
                <c:pt idx="36645">
                  <c:v>-1.6577E-3</c:v>
                </c:pt>
                <c:pt idx="36646">
                  <c:v>-1.6611E-3</c:v>
                </c:pt>
                <c:pt idx="36647">
                  <c:v>-1.6636999999999999E-3</c:v>
                </c:pt>
                <c:pt idx="36648">
                  <c:v>-1.6654E-3</c:v>
                </c:pt>
                <c:pt idx="36649">
                  <c:v>-1.6684E-3</c:v>
                </c:pt>
                <c:pt idx="36650">
                  <c:v>-1.6673E-3</c:v>
                </c:pt>
                <c:pt idx="36651">
                  <c:v>-1.6657E-3</c:v>
                </c:pt>
                <c:pt idx="36652">
                  <c:v>-1.6609999999999999E-3</c:v>
                </c:pt>
                <c:pt idx="36653">
                  <c:v>-1.6570999999999999E-3</c:v>
                </c:pt>
                <c:pt idx="36654">
                  <c:v>-1.6563999999999999E-3</c:v>
                </c:pt>
                <c:pt idx="36655">
                  <c:v>-1.6570999999999999E-3</c:v>
                </c:pt>
                <c:pt idx="36656">
                  <c:v>-1.6590999999999999E-3</c:v>
                </c:pt>
                <c:pt idx="36657">
                  <c:v>-1.6582000000000001E-3</c:v>
                </c:pt>
                <c:pt idx="36658">
                  <c:v>-1.6567999999999999E-3</c:v>
                </c:pt>
                <c:pt idx="36659">
                  <c:v>-1.6561E-3</c:v>
                </c:pt>
                <c:pt idx="36660">
                  <c:v>-1.6578999999999999E-3</c:v>
                </c:pt>
                <c:pt idx="36661">
                  <c:v>-1.6576E-3</c:v>
                </c:pt>
                <c:pt idx="36662">
                  <c:v>-1.6559999999999999E-3</c:v>
                </c:pt>
                <c:pt idx="36663">
                  <c:v>-1.6536999999999999E-3</c:v>
                </c:pt>
                <c:pt idx="36664">
                  <c:v>-1.6490999999999999E-3</c:v>
                </c:pt>
                <c:pt idx="36665">
                  <c:v>-1.6410000000000001E-3</c:v>
                </c:pt>
                <c:pt idx="36666">
                  <c:v>-1.6343E-3</c:v>
                </c:pt>
                <c:pt idx="36667">
                  <c:v>-1.6306999999999999E-3</c:v>
                </c:pt>
                <c:pt idx="36668">
                  <c:v>-1.6287000000000001E-3</c:v>
                </c:pt>
                <c:pt idx="36669">
                  <c:v>-1.6280000000000001E-3</c:v>
                </c:pt>
                <c:pt idx="36670">
                  <c:v>-1.6264999999999999E-3</c:v>
                </c:pt>
                <c:pt idx="36671">
                  <c:v>-1.6260000000000001E-3</c:v>
                </c:pt>
                <c:pt idx="36672">
                  <c:v>-1.6274E-3</c:v>
                </c:pt>
                <c:pt idx="36673">
                  <c:v>-1.6283999999999999E-3</c:v>
                </c:pt>
                <c:pt idx="36674">
                  <c:v>-1.6260000000000001E-3</c:v>
                </c:pt>
                <c:pt idx="36675">
                  <c:v>-1.6222999999999999E-3</c:v>
                </c:pt>
                <c:pt idx="36676">
                  <c:v>-1.6201E-3</c:v>
                </c:pt>
                <c:pt idx="36677">
                  <c:v>-1.6188999999999999E-3</c:v>
                </c:pt>
                <c:pt idx="36678">
                  <c:v>-1.6197E-3</c:v>
                </c:pt>
                <c:pt idx="36679">
                  <c:v>-1.6211999999999999E-3</c:v>
                </c:pt>
                <c:pt idx="36680">
                  <c:v>-1.6214000000000001E-3</c:v>
                </c:pt>
                <c:pt idx="36681">
                  <c:v>-1.6199000000000001E-3</c:v>
                </c:pt>
                <c:pt idx="36682">
                  <c:v>-1.6251E-3</c:v>
                </c:pt>
                <c:pt idx="36683">
                  <c:v>-1.6283999999999999E-3</c:v>
                </c:pt>
                <c:pt idx="36684">
                  <c:v>-1.6295000000000001E-3</c:v>
                </c:pt>
                <c:pt idx="36685">
                  <c:v>-1.6352000000000001E-3</c:v>
                </c:pt>
                <c:pt idx="36686">
                  <c:v>-1.6410000000000001E-3</c:v>
                </c:pt>
                <c:pt idx="36687">
                  <c:v>-1.6455E-3</c:v>
                </c:pt>
                <c:pt idx="36688">
                  <c:v>-1.6444999999999999E-3</c:v>
                </c:pt>
                <c:pt idx="36689">
                  <c:v>-1.645E-3</c:v>
                </c:pt>
                <c:pt idx="36690">
                  <c:v>-1.6436999999999999E-3</c:v>
                </c:pt>
                <c:pt idx="36691">
                  <c:v>-1.6417000000000001E-3</c:v>
                </c:pt>
                <c:pt idx="36692">
                  <c:v>-1.6451E-3</c:v>
                </c:pt>
                <c:pt idx="36693">
                  <c:v>-1.6440999999999999E-3</c:v>
                </c:pt>
                <c:pt idx="36694">
                  <c:v>-1.6455E-3</c:v>
                </c:pt>
                <c:pt idx="36695">
                  <c:v>-1.6477E-3</c:v>
                </c:pt>
                <c:pt idx="36696">
                  <c:v>-1.6498000000000001E-3</c:v>
                </c:pt>
                <c:pt idx="36697">
                  <c:v>-1.6493E-3</c:v>
                </c:pt>
                <c:pt idx="36698">
                  <c:v>-1.6543E-3</c:v>
                </c:pt>
                <c:pt idx="36699">
                  <c:v>-1.6567999999999999E-3</c:v>
                </c:pt>
                <c:pt idx="36700">
                  <c:v>-1.6539E-3</c:v>
                </c:pt>
                <c:pt idx="36701">
                  <c:v>-1.6551000000000001E-3</c:v>
                </c:pt>
                <c:pt idx="36702">
                  <c:v>-1.6563000000000001E-3</c:v>
                </c:pt>
                <c:pt idx="36703">
                  <c:v>-1.6534E-3</c:v>
                </c:pt>
                <c:pt idx="36704">
                  <c:v>-1.6527E-3</c:v>
                </c:pt>
                <c:pt idx="36705">
                  <c:v>-1.6525999999999999E-3</c:v>
                </c:pt>
                <c:pt idx="36706">
                  <c:v>-1.6561E-3</c:v>
                </c:pt>
                <c:pt idx="36707">
                  <c:v>-1.6567000000000001E-3</c:v>
                </c:pt>
                <c:pt idx="36708">
                  <c:v>-1.6586999999999999E-3</c:v>
                </c:pt>
                <c:pt idx="36709">
                  <c:v>-1.6622E-3</c:v>
                </c:pt>
                <c:pt idx="36710">
                  <c:v>-1.6627E-3</c:v>
                </c:pt>
                <c:pt idx="36711">
                  <c:v>-1.6638E-3</c:v>
                </c:pt>
                <c:pt idx="36712">
                  <c:v>-1.6639999999999999E-3</c:v>
                </c:pt>
                <c:pt idx="36713">
                  <c:v>-1.6668E-3</c:v>
                </c:pt>
                <c:pt idx="36714">
                  <c:v>-1.6685999999999999E-3</c:v>
                </c:pt>
                <c:pt idx="36715">
                  <c:v>-1.6672E-3</c:v>
                </c:pt>
                <c:pt idx="36716">
                  <c:v>-1.6651000000000001E-3</c:v>
                </c:pt>
                <c:pt idx="36717">
                  <c:v>-1.6636999999999999E-3</c:v>
                </c:pt>
                <c:pt idx="36718">
                  <c:v>-1.6624999999999999E-3</c:v>
                </c:pt>
                <c:pt idx="36719">
                  <c:v>-1.6615E-3</c:v>
                </c:pt>
                <c:pt idx="36720">
                  <c:v>-1.6619E-3</c:v>
                </c:pt>
                <c:pt idx="36721">
                  <c:v>-1.6609999999999999E-3</c:v>
                </c:pt>
                <c:pt idx="36722">
                  <c:v>-1.6608E-3</c:v>
                </c:pt>
                <c:pt idx="36723">
                  <c:v>-1.6626E-3</c:v>
                </c:pt>
                <c:pt idx="36724">
                  <c:v>-1.6659999999999999E-3</c:v>
                </c:pt>
                <c:pt idx="36725">
                  <c:v>-1.6696E-3</c:v>
                </c:pt>
                <c:pt idx="36726">
                  <c:v>-1.6693000000000001E-3</c:v>
                </c:pt>
                <c:pt idx="36727">
                  <c:v>-1.6670999999999999E-3</c:v>
                </c:pt>
                <c:pt idx="36728">
                  <c:v>-1.6655000000000001E-3</c:v>
                </c:pt>
                <c:pt idx="36729">
                  <c:v>-1.6661E-3</c:v>
                </c:pt>
                <c:pt idx="36730">
                  <c:v>-1.6688E-3</c:v>
                </c:pt>
                <c:pt idx="36731">
                  <c:v>-1.6664E-3</c:v>
                </c:pt>
                <c:pt idx="36732">
                  <c:v>-1.6612E-3</c:v>
                </c:pt>
                <c:pt idx="36733">
                  <c:v>-1.6567000000000001E-3</c:v>
                </c:pt>
                <c:pt idx="36734">
                  <c:v>-1.6551000000000001E-3</c:v>
                </c:pt>
                <c:pt idx="36735">
                  <c:v>-1.6539E-3</c:v>
                </c:pt>
                <c:pt idx="36736">
                  <c:v>-1.6527E-3</c:v>
                </c:pt>
                <c:pt idx="36737">
                  <c:v>-1.652E-3</c:v>
                </c:pt>
                <c:pt idx="36738">
                  <c:v>-1.6517000000000001E-3</c:v>
                </c:pt>
                <c:pt idx="36739">
                  <c:v>-1.6505999999999999E-3</c:v>
                </c:pt>
                <c:pt idx="36740">
                  <c:v>-1.6454E-3</c:v>
                </c:pt>
                <c:pt idx="36741">
                  <c:v>-1.6413000000000001E-3</c:v>
                </c:pt>
                <c:pt idx="36742">
                  <c:v>-1.6440000000000001E-3</c:v>
                </c:pt>
                <c:pt idx="36743">
                  <c:v>-1.6467999999999999E-3</c:v>
                </c:pt>
                <c:pt idx="36744">
                  <c:v>-1.6479999999999999E-3</c:v>
                </c:pt>
                <c:pt idx="36745">
                  <c:v>-1.6498000000000001E-3</c:v>
                </c:pt>
                <c:pt idx="36746">
                  <c:v>-1.6553E-3</c:v>
                </c:pt>
                <c:pt idx="36747">
                  <c:v>-1.6618E-3</c:v>
                </c:pt>
                <c:pt idx="36748">
                  <c:v>-1.6643000000000001E-3</c:v>
                </c:pt>
                <c:pt idx="36749">
                  <c:v>-1.6678000000000001E-3</c:v>
                </c:pt>
                <c:pt idx="36750">
                  <c:v>-1.6672E-3</c:v>
                </c:pt>
                <c:pt idx="36751">
                  <c:v>-1.6682999999999999E-3</c:v>
                </c:pt>
                <c:pt idx="36752">
                  <c:v>-1.6737E-3</c:v>
                </c:pt>
                <c:pt idx="36753">
                  <c:v>-1.6781999999999999E-3</c:v>
                </c:pt>
                <c:pt idx="36754">
                  <c:v>-1.6838000000000001E-3</c:v>
                </c:pt>
                <c:pt idx="36755">
                  <c:v>-1.6879E-3</c:v>
                </c:pt>
                <c:pt idx="36756">
                  <c:v>-1.6911000000000001E-3</c:v>
                </c:pt>
                <c:pt idx="36757">
                  <c:v>-1.6965999999999999E-3</c:v>
                </c:pt>
                <c:pt idx="36758">
                  <c:v>-1.7002E-3</c:v>
                </c:pt>
                <c:pt idx="36759">
                  <c:v>-1.7025E-3</c:v>
                </c:pt>
                <c:pt idx="36760">
                  <c:v>-1.7051E-3</c:v>
                </c:pt>
                <c:pt idx="36761">
                  <c:v>-1.7091000000000001E-3</c:v>
                </c:pt>
                <c:pt idx="36762">
                  <c:v>-1.7121E-3</c:v>
                </c:pt>
                <c:pt idx="36763">
                  <c:v>-1.7128E-3</c:v>
                </c:pt>
                <c:pt idx="36764">
                  <c:v>-1.7137000000000001E-3</c:v>
                </c:pt>
                <c:pt idx="36765">
                  <c:v>-1.7133000000000001E-3</c:v>
                </c:pt>
                <c:pt idx="36766">
                  <c:v>-1.7139E-3</c:v>
                </c:pt>
                <c:pt idx="36767">
                  <c:v>-1.7166E-3</c:v>
                </c:pt>
                <c:pt idx="36768">
                  <c:v>-1.7191000000000001E-3</c:v>
                </c:pt>
                <c:pt idx="36769">
                  <c:v>-1.7191000000000001E-3</c:v>
                </c:pt>
                <c:pt idx="36770">
                  <c:v>-1.7172999999999999E-3</c:v>
                </c:pt>
                <c:pt idx="36771">
                  <c:v>-1.7168999999999999E-3</c:v>
                </c:pt>
                <c:pt idx="36772">
                  <c:v>-1.7187000000000001E-3</c:v>
                </c:pt>
                <c:pt idx="36773">
                  <c:v>-1.7182E-3</c:v>
                </c:pt>
                <c:pt idx="36774">
                  <c:v>-1.7141999999999999E-3</c:v>
                </c:pt>
                <c:pt idx="36775">
                  <c:v>-1.7114000000000001E-3</c:v>
                </c:pt>
                <c:pt idx="36776">
                  <c:v>-1.7091999999999999E-3</c:v>
                </c:pt>
                <c:pt idx="36777">
                  <c:v>-1.7056E-3</c:v>
                </c:pt>
                <c:pt idx="36778">
                  <c:v>-1.7043E-3</c:v>
                </c:pt>
                <c:pt idx="36779">
                  <c:v>-1.7072000000000001E-3</c:v>
                </c:pt>
                <c:pt idx="36780">
                  <c:v>-1.707E-3</c:v>
                </c:pt>
                <c:pt idx="36781">
                  <c:v>-1.7079E-3</c:v>
                </c:pt>
                <c:pt idx="36782">
                  <c:v>-1.7121E-3</c:v>
                </c:pt>
                <c:pt idx="36783">
                  <c:v>-1.7175000000000001E-3</c:v>
                </c:pt>
                <c:pt idx="36784">
                  <c:v>-1.7237999999999999E-3</c:v>
                </c:pt>
                <c:pt idx="36785">
                  <c:v>-1.7296E-3</c:v>
                </c:pt>
                <c:pt idx="36786">
                  <c:v>-1.7361E-3</c:v>
                </c:pt>
                <c:pt idx="36787">
                  <c:v>-1.7409000000000001E-3</c:v>
                </c:pt>
                <c:pt idx="36788">
                  <c:v>-1.7449E-3</c:v>
                </c:pt>
                <c:pt idx="36789">
                  <c:v>-1.7469E-3</c:v>
                </c:pt>
                <c:pt idx="36790">
                  <c:v>-1.7492E-3</c:v>
                </c:pt>
                <c:pt idx="36791">
                  <c:v>-1.7478000000000001E-3</c:v>
                </c:pt>
                <c:pt idx="36792">
                  <c:v>-1.7459999999999999E-3</c:v>
                </c:pt>
                <c:pt idx="36793">
                  <c:v>-1.7470999999999999E-3</c:v>
                </c:pt>
                <c:pt idx="36794">
                  <c:v>-1.7501999999999999E-3</c:v>
                </c:pt>
                <c:pt idx="36795">
                  <c:v>-1.7557E-3</c:v>
                </c:pt>
                <c:pt idx="36796">
                  <c:v>-1.7631999999999999E-3</c:v>
                </c:pt>
                <c:pt idx="36797">
                  <c:v>-1.7676E-3</c:v>
                </c:pt>
                <c:pt idx="36798">
                  <c:v>-1.7721E-3</c:v>
                </c:pt>
                <c:pt idx="36799">
                  <c:v>-1.7752E-3</c:v>
                </c:pt>
                <c:pt idx="36800">
                  <c:v>-1.7792000000000001E-3</c:v>
                </c:pt>
                <c:pt idx="36801">
                  <c:v>-1.7826000000000001E-3</c:v>
                </c:pt>
                <c:pt idx="36802">
                  <c:v>-1.7834999999999999E-3</c:v>
                </c:pt>
                <c:pt idx="36803">
                  <c:v>-1.7867E-3</c:v>
                </c:pt>
                <c:pt idx="36804">
                  <c:v>-1.7844E-3</c:v>
                </c:pt>
                <c:pt idx="36805">
                  <c:v>-1.7814E-3</c:v>
                </c:pt>
                <c:pt idx="36806">
                  <c:v>-1.7817E-3</c:v>
                </c:pt>
                <c:pt idx="36807">
                  <c:v>-1.7799999999999999E-3</c:v>
                </c:pt>
                <c:pt idx="36808">
                  <c:v>-1.7792999999999999E-3</c:v>
                </c:pt>
                <c:pt idx="36809">
                  <c:v>-1.7802E-3</c:v>
                </c:pt>
                <c:pt idx="36810">
                  <c:v>-1.7818000000000001E-3</c:v>
                </c:pt>
                <c:pt idx="36811">
                  <c:v>-1.7817E-3</c:v>
                </c:pt>
                <c:pt idx="36812">
                  <c:v>-1.7838999999999999E-3</c:v>
                </c:pt>
                <c:pt idx="36813">
                  <c:v>-1.7849999999999999E-3</c:v>
                </c:pt>
                <c:pt idx="36814">
                  <c:v>-1.7845999999999999E-3</c:v>
                </c:pt>
                <c:pt idx="36815">
                  <c:v>-1.786E-3</c:v>
                </c:pt>
                <c:pt idx="36816">
                  <c:v>-1.789E-3</c:v>
                </c:pt>
                <c:pt idx="36817">
                  <c:v>-1.7907000000000001E-3</c:v>
                </c:pt>
                <c:pt idx="36818">
                  <c:v>-1.7922000000000001E-3</c:v>
                </c:pt>
                <c:pt idx="36819">
                  <c:v>-1.7958E-3</c:v>
                </c:pt>
                <c:pt idx="36820">
                  <c:v>-1.7986E-3</c:v>
                </c:pt>
                <c:pt idx="36821">
                  <c:v>-1.8E-3</c:v>
                </c:pt>
                <c:pt idx="36822">
                  <c:v>-1.8024E-3</c:v>
                </c:pt>
                <c:pt idx="36823">
                  <c:v>-1.8059E-3</c:v>
                </c:pt>
                <c:pt idx="36824">
                  <c:v>-1.8109999999999999E-3</c:v>
                </c:pt>
                <c:pt idx="36825">
                  <c:v>-1.8165E-3</c:v>
                </c:pt>
                <c:pt idx="36826">
                  <c:v>-1.8213000000000001E-3</c:v>
                </c:pt>
                <c:pt idx="36827">
                  <c:v>-1.8236000000000001E-3</c:v>
                </c:pt>
                <c:pt idx="36828">
                  <c:v>-1.8231E-3</c:v>
                </c:pt>
                <c:pt idx="36829">
                  <c:v>-1.8235E-3</c:v>
                </c:pt>
                <c:pt idx="36830">
                  <c:v>-1.8217000000000001E-3</c:v>
                </c:pt>
                <c:pt idx="36831">
                  <c:v>-1.8209999999999999E-3</c:v>
                </c:pt>
                <c:pt idx="36832">
                  <c:v>-1.8236000000000001E-3</c:v>
                </c:pt>
                <c:pt idx="36833">
                  <c:v>-1.8251999999999999E-3</c:v>
                </c:pt>
                <c:pt idx="36834">
                  <c:v>-1.8269E-3</c:v>
                </c:pt>
                <c:pt idx="36835">
                  <c:v>-1.8309000000000001E-3</c:v>
                </c:pt>
                <c:pt idx="36836">
                  <c:v>-1.8347999999999999E-3</c:v>
                </c:pt>
                <c:pt idx="36837">
                  <c:v>-1.8406E-3</c:v>
                </c:pt>
                <c:pt idx="36838">
                  <c:v>-1.8473999999999999E-3</c:v>
                </c:pt>
                <c:pt idx="36839">
                  <c:v>-1.8496999999999999E-3</c:v>
                </c:pt>
                <c:pt idx="36840">
                  <c:v>-1.8506E-3</c:v>
                </c:pt>
                <c:pt idx="36841">
                  <c:v>-1.8537E-3</c:v>
                </c:pt>
                <c:pt idx="36842">
                  <c:v>-1.8542999999999999E-3</c:v>
                </c:pt>
                <c:pt idx="36843">
                  <c:v>-1.8576E-3</c:v>
                </c:pt>
                <c:pt idx="36844">
                  <c:v>-1.8576E-3</c:v>
                </c:pt>
                <c:pt idx="36845">
                  <c:v>-1.8600000000000001E-3</c:v>
                </c:pt>
                <c:pt idx="36846">
                  <c:v>-1.8611999999999999E-3</c:v>
                </c:pt>
                <c:pt idx="36847">
                  <c:v>-1.8629E-3</c:v>
                </c:pt>
                <c:pt idx="36848">
                  <c:v>-1.8637E-3</c:v>
                </c:pt>
                <c:pt idx="36849">
                  <c:v>-1.8642999999999999E-3</c:v>
                </c:pt>
                <c:pt idx="36850">
                  <c:v>-1.8659E-3</c:v>
                </c:pt>
                <c:pt idx="36851">
                  <c:v>-1.8680000000000001E-3</c:v>
                </c:pt>
                <c:pt idx="36852">
                  <c:v>-1.8730999999999999E-3</c:v>
                </c:pt>
                <c:pt idx="36853">
                  <c:v>-1.8749999999999999E-3</c:v>
                </c:pt>
                <c:pt idx="36854">
                  <c:v>-1.8745000000000001E-3</c:v>
                </c:pt>
                <c:pt idx="36855">
                  <c:v>-1.8764000000000001E-3</c:v>
                </c:pt>
                <c:pt idx="36856">
                  <c:v>-1.8745999999999999E-3</c:v>
                </c:pt>
                <c:pt idx="36857">
                  <c:v>-1.872E-3</c:v>
                </c:pt>
                <c:pt idx="36858">
                  <c:v>-1.8716E-3</c:v>
                </c:pt>
                <c:pt idx="36859">
                  <c:v>-1.8745999999999999E-3</c:v>
                </c:pt>
                <c:pt idx="36860">
                  <c:v>-1.8776000000000001E-3</c:v>
                </c:pt>
                <c:pt idx="36861">
                  <c:v>-1.879E-3</c:v>
                </c:pt>
                <c:pt idx="36862">
                  <c:v>-1.8822000000000001E-3</c:v>
                </c:pt>
                <c:pt idx="36863">
                  <c:v>-1.887E-3</c:v>
                </c:pt>
                <c:pt idx="36864">
                  <c:v>-1.8890000000000001E-3</c:v>
                </c:pt>
                <c:pt idx="36865">
                  <c:v>-1.8932E-3</c:v>
                </c:pt>
                <c:pt idx="36866">
                  <c:v>-1.8956999999999999E-3</c:v>
                </c:pt>
                <c:pt idx="36867">
                  <c:v>-1.8977E-3</c:v>
                </c:pt>
                <c:pt idx="36868">
                  <c:v>-1.8951E-3</c:v>
                </c:pt>
                <c:pt idx="36869">
                  <c:v>-1.8931E-3</c:v>
                </c:pt>
                <c:pt idx="36870">
                  <c:v>-1.8948999999999999E-3</c:v>
                </c:pt>
                <c:pt idx="36871">
                  <c:v>-1.8967000000000001E-3</c:v>
                </c:pt>
                <c:pt idx="36872">
                  <c:v>-1.8933000000000001E-3</c:v>
                </c:pt>
                <c:pt idx="36873">
                  <c:v>-1.8871000000000001E-3</c:v>
                </c:pt>
                <c:pt idx="36874">
                  <c:v>-1.8824E-3</c:v>
                </c:pt>
                <c:pt idx="36875">
                  <c:v>-1.8779000000000001E-3</c:v>
                </c:pt>
                <c:pt idx="36876">
                  <c:v>-1.8728E-3</c:v>
                </c:pt>
                <c:pt idx="36877">
                  <c:v>-1.8680999999999999E-3</c:v>
                </c:pt>
                <c:pt idx="36878">
                  <c:v>-1.866E-3</c:v>
                </c:pt>
                <c:pt idx="36879">
                  <c:v>-1.8657000000000001E-3</c:v>
                </c:pt>
                <c:pt idx="36880">
                  <c:v>-1.8657000000000001E-3</c:v>
                </c:pt>
                <c:pt idx="36881">
                  <c:v>-1.8637E-3</c:v>
                </c:pt>
                <c:pt idx="36882">
                  <c:v>-1.8621E-3</c:v>
                </c:pt>
                <c:pt idx="36883">
                  <c:v>-1.8621E-3</c:v>
                </c:pt>
                <c:pt idx="36884">
                  <c:v>-1.8641E-3</c:v>
                </c:pt>
                <c:pt idx="36885">
                  <c:v>-1.8649999999999999E-3</c:v>
                </c:pt>
                <c:pt idx="36886">
                  <c:v>-1.8653999999999999E-3</c:v>
                </c:pt>
                <c:pt idx="36887">
                  <c:v>-1.8694E-3</c:v>
                </c:pt>
                <c:pt idx="36888">
                  <c:v>-1.8714000000000001E-3</c:v>
                </c:pt>
                <c:pt idx="36889">
                  <c:v>-1.8717E-3</c:v>
                </c:pt>
                <c:pt idx="36890">
                  <c:v>-1.8711000000000001E-3</c:v>
                </c:pt>
                <c:pt idx="36891">
                  <c:v>-1.8699999999999999E-3</c:v>
                </c:pt>
                <c:pt idx="36892">
                  <c:v>-1.8737999999999999E-3</c:v>
                </c:pt>
                <c:pt idx="36893">
                  <c:v>-1.8734999999999999E-3</c:v>
                </c:pt>
                <c:pt idx="36894">
                  <c:v>-1.8753000000000001E-3</c:v>
                </c:pt>
                <c:pt idx="36895">
                  <c:v>-1.8787000000000001E-3</c:v>
                </c:pt>
                <c:pt idx="36896">
                  <c:v>-1.8817E-3</c:v>
                </c:pt>
                <c:pt idx="36897">
                  <c:v>-1.8836E-3</c:v>
                </c:pt>
                <c:pt idx="36898">
                  <c:v>-1.8859E-3</c:v>
                </c:pt>
                <c:pt idx="36899">
                  <c:v>-1.8883999999999999E-3</c:v>
                </c:pt>
                <c:pt idx="36900">
                  <c:v>-1.8894999999999999E-3</c:v>
                </c:pt>
                <c:pt idx="36901">
                  <c:v>-1.8915E-3</c:v>
                </c:pt>
                <c:pt idx="36902">
                  <c:v>-1.8931E-3</c:v>
                </c:pt>
                <c:pt idx="36903">
                  <c:v>-1.8936000000000001E-3</c:v>
                </c:pt>
                <c:pt idx="36904">
                  <c:v>-1.8909E-3</c:v>
                </c:pt>
                <c:pt idx="36905">
                  <c:v>-1.8892E-3</c:v>
                </c:pt>
                <c:pt idx="36906">
                  <c:v>-1.8844000000000001E-3</c:v>
                </c:pt>
                <c:pt idx="36907">
                  <c:v>-1.8794E-3</c:v>
                </c:pt>
                <c:pt idx="36908">
                  <c:v>-1.8748E-3</c:v>
                </c:pt>
                <c:pt idx="36909">
                  <c:v>-1.8717E-3</c:v>
                </c:pt>
                <c:pt idx="36910">
                  <c:v>-1.8697E-3</c:v>
                </c:pt>
                <c:pt idx="36911">
                  <c:v>-1.8659E-3</c:v>
                </c:pt>
                <c:pt idx="36912">
                  <c:v>-1.8645999999999999E-3</c:v>
                </c:pt>
                <c:pt idx="36913">
                  <c:v>-1.8630000000000001E-3</c:v>
                </c:pt>
                <c:pt idx="36914">
                  <c:v>-1.8600000000000001E-3</c:v>
                </c:pt>
                <c:pt idx="36915">
                  <c:v>-1.8592999999999999E-3</c:v>
                </c:pt>
                <c:pt idx="36916">
                  <c:v>-1.8611000000000001E-3</c:v>
                </c:pt>
                <c:pt idx="36917">
                  <c:v>-1.8595E-3</c:v>
                </c:pt>
                <c:pt idx="36918">
                  <c:v>-1.8527000000000001E-3</c:v>
                </c:pt>
                <c:pt idx="36919">
                  <c:v>-1.8492000000000001E-3</c:v>
                </c:pt>
                <c:pt idx="36920">
                  <c:v>-1.8454000000000001E-3</c:v>
                </c:pt>
                <c:pt idx="36921">
                  <c:v>-1.8446000000000001E-3</c:v>
                </c:pt>
                <c:pt idx="36922">
                  <c:v>-1.8429E-3</c:v>
                </c:pt>
                <c:pt idx="36923">
                  <c:v>-1.8475E-3</c:v>
                </c:pt>
                <c:pt idx="36924">
                  <c:v>-1.8559E-3</c:v>
                </c:pt>
                <c:pt idx="36925">
                  <c:v>-1.8651E-3</c:v>
                </c:pt>
                <c:pt idx="36926">
                  <c:v>-1.8674E-3</c:v>
                </c:pt>
                <c:pt idx="36927">
                  <c:v>-1.8668999999999999E-3</c:v>
                </c:pt>
                <c:pt idx="36928">
                  <c:v>-1.8691000000000001E-3</c:v>
                </c:pt>
                <c:pt idx="36929">
                  <c:v>-1.8718999999999999E-3</c:v>
                </c:pt>
                <c:pt idx="36930">
                  <c:v>-1.8745000000000001E-3</c:v>
                </c:pt>
                <c:pt idx="36931">
                  <c:v>-1.8766E-3</c:v>
                </c:pt>
                <c:pt idx="36932">
                  <c:v>-1.8748E-3</c:v>
                </c:pt>
                <c:pt idx="36933">
                  <c:v>-1.8724E-3</c:v>
                </c:pt>
                <c:pt idx="36934">
                  <c:v>-1.8718999999999999E-3</c:v>
                </c:pt>
                <c:pt idx="36935">
                  <c:v>-1.8699000000000001E-3</c:v>
                </c:pt>
                <c:pt idx="36936">
                  <c:v>-1.8728E-3</c:v>
                </c:pt>
                <c:pt idx="36937">
                  <c:v>-1.8753999999999999E-3</c:v>
                </c:pt>
                <c:pt idx="36938">
                  <c:v>-1.8787999999999999E-3</c:v>
                </c:pt>
                <c:pt idx="36939">
                  <c:v>-1.8806999999999999E-3</c:v>
                </c:pt>
                <c:pt idx="36940">
                  <c:v>-1.8825999999999999E-3</c:v>
                </c:pt>
                <c:pt idx="36941">
                  <c:v>-1.8848999999999999E-3</c:v>
                </c:pt>
                <c:pt idx="36942">
                  <c:v>-1.8894999999999999E-3</c:v>
                </c:pt>
                <c:pt idx="36943">
                  <c:v>-1.8931E-3</c:v>
                </c:pt>
                <c:pt idx="36944">
                  <c:v>-1.8947E-3</c:v>
                </c:pt>
                <c:pt idx="36945">
                  <c:v>-1.8963999999999999E-3</c:v>
                </c:pt>
                <c:pt idx="36946">
                  <c:v>-1.9012E-3</c:v>
                </c:pt>
                <c:pt idx="36947">
                  <c:v>-1.9076E-3</c:v>
                </c:pt>
                <c:pt idx="36948">
                  <c:v>-1.9105999999999999E-3</c:v>
                </c:pt>
                <c:pt idx="36949">
                  <c:v>-1.9104E-3</c:v>
                </c:pt>
                <c:pt idx="36950">
                  <c:v>-1.9115E-3</c:v>
                </c:pt>
                <c:pt idx="36951">
                  <c:v>-1.9123E-3</c:v>
                </c:pt>
                <c:pt idx="36952">
                  <c:v>-1.9097000000000001E-3</c:v>
                </c:pt>
                <c:pt idx="36953">
                  <c:v>-1.9099E-3</c:v>
                </c:pt>
                <c:pt idx="36954">
                  <c:v>-1.9081E-3</c:v>
                </c:pt>
                <c:pt idx="36955">
                  <c:v>-1.9044000000000001E-3</c:v>
                </c:pt>
                <c:pt idx="36956">
                  <c:v>-1.9043E-3</c:v>
                </c:pt>
                <c:pt idx="36957">
                  <c:v>-1.9049E-3</c:v>
                </c:pt>
                <c:pt idx="36958">
                  <c:v>-1.9054E-3</c:v>
                </c:pt>
                <c:pt idx="36959">
                  <c:v>-1.9067000000000001E-3</c:v>
                </c:pt>
                <c:pt idx="36960">
                  <c:v>-1.9092E-3</c:v>
                </c:pt>
                <c:pt idx="36961">
                  <c:v>-1.9120000000000001E-3</c:v>
                </c:pt>
                <c:pt idx="36962">
                  <c:v>-1.9099E-3</c:v>
                </c:pt>
                <c:pt idx="36963">
                  <c:v>-1.9065E-3</c:v>
                </c:pt>
                <c:pt idx="36964">
                  <c:v>-1.9086999999999999E-3</c:v>
                </c:pt>
                <c:pt idx="36965">
                  <c:v>-1.9120999999999999E-3</c:v>
                </c:pt>
                <c:pt idx="36966">
                  <c:v>-1.9142E-3</c:v>
                </c:pt>
                <c:pt idx="36967">
                  <c:v>-1.9127E-3</c:v>
                </c:pt>
                <c:pt idx="36968">
                  <c:v>-1.9093000000000001E-3</c:v>
                </c:pt>
                <c:pt idx="36969">
                  <c:v>-1.9073E-3</c:v>
                </c:pt>
                <c:pt idx="36970">
                  <c:v>-1.908E-3</c:v>
                </c:pt>
                <c:pt idx="36971">
                  <c:v>-1.9109000000000001E-3</c:v>
                </c:pt>
                <c:pt idx="36972">
                  <c:v>-1.913E-3</c:v>
                </c:pt>
                <c:pt idx="36973">
                  <c:v>-1.9153E-3</c:v>
                </c:pt>
                <c:pt idx="36974">
                  <c:v>-1.9166000000000001E-3</c:v>
                </c:pt>
                <c:pt idx="36975">
                  <c:v>-1.9216000000000001E-3</c:v>
                </c:pt>
                <c:pt idx="36976">
                  <c:v>-1.9250000000000001E-3</c:v>
                </c:pt>
                <c:pt idx="36977">
                  <c:v>-1.9289999999999999E-3</c:v>
                </c:pt>
                <c:pt idx="36978">
                  <c:v>-1.9375E-3</c:v>
                </c:pt>
                <c:pt idx="36979">
                  <c:v>-1.9429E-3</c:v>
                </c:pt>
                <c:pt idx="36980">
                  <c:v>-1.9459E-3</c:v>
                </c:pt>
                <c:pt idx="36981">
                  <c:v>-1.9475E-3</c:v>
                </c:pt>
                <c:pt idx="36982">
                  <c:v>-1.9495000000000001E-3</c:v>
                </c:pt>
                <c:pt idx="36983">
                  <c:v>-1.9495000000000001E-3</c:v>
                </c:pt>
                <c:pt idx="36984">
                  <c:v>-1.9530000000000001E-3</c:v>
                </c:pt>
                <c:pt idx="36985">
                  <c:v>-1.9575999999999999E-3</c:v>
                </c:pt>
                <c:pt idx="36986">
                  <c:v>-1.9624E-3</c:v>
                </c:pt>
                <c:pt idx="36987">
                  <c:v>-1.9673999999999998E-3</c:v>
                </c:pt>
                <c:pt idx="36988">
                  <c:v>-1.9729000000000001E-3</c:v>
                </c:pt>
                <c:pt idx="36989">
                  <c:v>-1.9754E-3</c:v>
                </c:pt>
                <c:pt idx="36990">
                  <c:v>-1.9761000000000002E-3</c:v>
                </c:pt>
                <c:pt idx="36991">
                  <c:v>-1.9773E-3</c:v>
                </c:pt>
                <c:pt idx="36992">
                  <c:v>-1.9791000000000001E-3</c:v>
                </c:pt>
                <c:pt idx="36993">
                  <c:v>-1.9851999999999999E-3</c:v>
                </c:pt>
                <c:pt idx="36994">
                  <c:v>-1.9900999999999999E-3</c:v>
                </c:pt>
                <c:pt idx="36995">
                  <c:v>-1.9916000000000001E-3</c:v>
                </c:pt>
                <c:pt idx="36996">
                  <c:v>-1.9922999999999998E-3</c:v>
                </c:pt>
                <c:pt idx="36997">
                  <c:v>-1.9935E-3</c:v>
                </c:pt>
                <c:pt idx="36998">
                  <c:v>-1.9932999999999999E-3</c:v>
                </c:pt>
                <c:pt idx="36999">
                  <c:v>-1.9949999999999998E-3</c:v>
                </c:pt>
                <c:pt idx="37000">
                  <c:v>-1.9978000000000001E-3</c:v>
                </c:pt>
                <c:pt idx="37001">
                  <c:v>-2.0006999999999998E-3</c:v>
                </c:pt>
                <c:pt idx="37002">
                  <c:v>-2.0038999999999999E-3</c:v>
                </c:pt>
                <c:pt idx="37003">
                  <c:v>-2.0070999999999999E-3</c:v>
                </c:pt>
                <c:pt idx="37004">
                  <c:v>-2.0116999999999999E-3</c:v>
                </c:pt>
                <c:pt idx="37005">
                  <c:v>-2.0170000000000001E-3</c:v>
                </c:pt>
                <c:pt idx="37006">
                  <c:v>-2.0203E-3</c:v>
                </c:pt>
                <c:pt idx="37007">
                  <c:v>-2.0236E-3</c:v>
                </c:pt>
                <c:pt idx="37008">
                  <c:v>-2.0282999999999998E-3</c:v>
                </c:pt>
                <c:pt idx="37009">
                  <c:v>-2.0314999999999999E-3</c:v>
                </c:pt>
                <c:pt idx="37010">
                  <c:v>-2.0336E-3</c:v>
                </c:pt>
                <c:pt idx="37011">
                  <c:v>-2.0355999999999998E-3</c:v>
                </c:pt>
                <c:pt idx="37012">
                  <c:v>-2.0384000000000001E-3</c:v>
                </c:pt>
                <c:pt idx="37013">
                  <c:v>-2.0400000000000001E-3</c:v>
                </c:pt>
                <c:pt idx="37014">
                  <c:v>-2.0420999999999998E-3</c:v>
                </c:pt>
                <c:pt idx="37015">
                  <c:v>-2.0422999999999999E-3</c:v>
                </c:pt>
                <c:pt idx="37016">
                  <c:v>-2.0433000000000001E-3</c:v>
                </c:pt>
                <c:pt idx="37017">
                  <c:v>-2.0427000000000002E-3</c:v>
                </c:pt>
                <c:pt idx="37018">
                  <c:v>-2.0425E-3</c:v>
                </c:pt>
                <c:pt idx="37019">
                  <c:v>-2.0424000000000002E-3</c:v>
                </c:pt>
                <c:pt idx="37020">
                  <c:v>-2.0435000000000002E-3</c:v>
                </c:pt>
                <c:pt idx="37021">
                  <c:v>-2.0446000000000001E-3</c:v>
                </c:pt>
                <c:pt idx="37022">
                  <c:v>-2.0468999999999999E-3</c:v>
                </c:pt>
                <c:pt idx="37023">
                  <c:v>-2.0481000000000002E-3</c:v>
                </c:pt>
                <c:pt idx="37024">
                  <c:v>-2.0466999999999998E-3</c:v>
                </c:pt>
                <c:pt idx="37025">
                  <c:v>-2.0457000000000001E-3</c:v>
                </c:pt>
                <c:pt idx="37026">
                  <c:v>-2.0476000000000001E-3</c:v>
                </c:pt>
                <c:pt idx="37027">
                  <c:v>-2.0495000000000001E-3</c:v>
                </c:pt>
                <c:pt idx="37028">
                  <c:v>-2.0503000000000001E-3</c:v>
                </c:pt>
                <c:pt idx="37029">
                  <c:v>-2.0495999999999999E-3</c:v>
                </c:pt>
                <c:pt idx="37030">
                  <c:v>-2.0482999999999999E-3</c:v>
                </c:pt>
                <c:pt idx="37031">
                  <c:v>-2.0468999999999999E-3</c:v>
                </c:pt>
                <c:pt idx="37032">
                  <c:v>-2.0468000000000001E-3</c:v>
                </c:pt>
                <c:pt idx="37033">
                  <c:v>-2.0474999999999998E-3</c:v>
                </c:pt>
                <c:pt idx="37034">
                  <c:v>-2.0458999999999998E-3</c:v>
                </c:pt>
                <c:pt idx="37035">
                  <c:v>-2.0412E-3</c:v>
                </c:pt>
                <c:pt idx="37036">
                  <c:v>-2.0408000000000002E-3</c:v>
                </c:pt>
                <c:pt idx="37037">
                  <c:v>-2.0422000000000001E-3</c:v>
                </c:pt>
                <c:pt idx="37038">
                  <c:v>-2.0447E-3</c:v>
                </c:pt>
                <c:pt idx="37039">
                  <c:v>-2.0458E-3</c:v>
                </c:pt>
                <c:pt idx="37040">
                  <c:v>-2.0458E-3</c:v>
                </c:pt>
                <c:pt idx="37041">
                  <c:v>-2.0433999999999999E-3</c:v>
                </c:pt>
                <c:pt idx="37042">
                  <c:v>-2.0417999999999999E-3</c:v>
                </c:pt>
                <c:pt idx="37043">
                  <c:v>-2.0411000000000001E-3</c:v>
                </c:pt>
                <c:pt idx="37044">
                  <c:v>-2.0416000000000002E-3</c:v>
                </c:pt>
                <c:pt idx="37045">
                  <c:v>-2.0371E-3</c:v>
                </c:pt>
                <c:pt idx="37046">
                  <c:v>-2.0387999999999999E-3</c:v>
                </c:pt>
                <c:pt idx="37047">
                  <c:v>-2.0373000000000001E-3</c:v>
                </c:pt>
                <c:pt idx="37048">
                  <c:v>-2.0306999999999999E-3</c:v>
                </c:pt>
                <c:pt idx="37049">
                  <c:v>-2.0271999999999998E-3</c:v>
                </c:pt>
                <c:pt idx="37050">
                  <c:v>-2.026E-3</c:v>
                </c:pt>
                <c:pt idx="37051">
                  <c:v>-2.0251000000000002E-3</c:v>
                </c:pt>
                <c:pt idx="37052">
                  <c:v>-2.0248000000000002E-3</c:v>
                </c:pt>
                <c:pt idx="37053">
                  <c:v>-2.0209E-3</c:v>
                </c:pt>
                <c:pt idx="37054">
                  <c:v>-2.0173999999999999E-3</c:v>
                </c:pt>
                <c:pt idx="37055">
                  <c:v>-2.0149E-3</c:v>
                </c:pt>
                <c:pt idx="37056">
                  <c:v>-2.0129000000000002E-3</c:v>
                </c:pt>
                <c:pt idx="37057">
                  <c:v>-2.0135999999999999E-3</c:v>
                </c:pt>
                <c:pt idx="37058">
                  <c:v>-2.0129000000000002E-3</c:v>
                </c:pt>
                <c:pt idx="37059">
                  <c:v>-2.0111E-3</c:v>
                </c:pt>
                <c:pt idx="37060">
                  <c:v>-2.0100999999999999E-3</c:v>
                </c:pt>
                <c:pt idx="37061">
                  <c:v>-2.0067000000000002E-3</c:v>
                </c:pt>
                <c:pt idx="37062">
                  <c:v>-2.0032000000000001E-3</c:v>
                </c:pt>
                <c:pt idx="37063">
                  <c:v>-2.0018000000000002E-3</c:v>
                </c:pt>
                <c:pt idx="37064">
                  <c:v>-2.0016999999999999E-3</c:v>
                </c:pt>
                <c:pt idx="37065">
                  <c:v>-2.0035999999999999E-3</c:v>
                </c:pt>
                <c:pt idx="37066">
                  <c:v>-2.006E-3</c:v>
                </c:pt>
                <c:pt idx="37067">
                  <c:v>-2.0083000000000002E-3</c:v>
                </c:pt>
                <c:pt idx="37068">
                  <c:v>-2.0094000000000002E-3</c:v>
                </c:pt>
                <c:pt idx="37069">
                  <c:v>-2.0062999999999999E-3</c:v>
                </c:pt>
                <c:pt idx="37070">
                  <c:v>-2.0030999999999998E-3</c:v>
                </c:pt>
                <c:pt idx="37071">
                  <c:v>-2.0019999999999999E-3</c:v>
                </c:pt>
                <c:pt idx="37072">
                  <c:v>-2.0016999999999999E-3</c:v>
                </c:pt>
                <c:pt idx="37073">
                  <c:v>-2.0027000000000001E-3</c:v>
                </c:pt>
                <c:pt idx="37074">
                  <c:v>-2.0022E-3</c:v>
                </c:pt>
                <c:pt idx="37075">
                  <c:v>-2.0008999999999999E-3</c:v>
                </c:pt>
                <c:pt idx="37076">
                  <c:v>-2.0000999999999999E-3</c:v>
                </c:pt>
                <c:pt idx="37077">
                  <c:v>-1.9968E-3</c:v>
                </c:pt>
                <c:pt idx="37078">
                  <c:v>-1.9959000000000001E-3</c:v>
                </c:pt>
                <c:pt idx="37079">
                  <c:v>-1.9937000000000002E-3</c:v>
                </c:pt>
                <c:pt idx="37080">
                  <c:v>-1.9897000000000001E-3</c:v>
                </c:pt>
                <c:pt idx="37081">
                  <c:v>-1.9851999999999999E-3</c:v>
                </c:pt>
                <c:pt idx="37082">
                  <c:v>-1.9832000000000001E-3</c:v>
                </c:pt>
                <c:pt idx="37083">
                  <c:v>-1.9819999999999998E-3</c:v>
                </c:pt>
                <c:pt idx="37084">
                  <c:v>-1.9811999999999998E-3</c:v>
                </c:pt>
                <c:pt idx="37085">
                  <c:v>-1.9802000000000001E-3</c:v>
                </c:pt>
                <c:pt idx="37086">
                  <c:v>-1.9784999999999998E-3</c:v>
                </c:pt>
                <c:pt idx="37087">
                  <c:v>-1.9775999999999999E-3</c:v>
                </c:pt>
                <c:pt idx="37088">
                  <c:v>-1.9789999999999999E-3</c:v>
                </c:pt>
                <c:pt idx="37089">
                  <c:v>-1.9815000000000002E-3</c:v>
                </c:pt>
                <c:pt idx="37090">
                  <c:v>-1.9829000000000001E-3</c:v>
                </c:pt>
                <c:pt idx="37091">
                  <c:v>-1.9819999999999998E-3</c:v>
                </c:pt>
                <c:pt idx="37092">
                  <c:v>-1.9816999999999999E-3</c:v>
                </c:pt>
                <c:pt idx="37093">
                  <c:v>-1.9794000000000001E-3</c:v>
                </c:pt>
                <c:pt idx="37094">
                  <c:v>-1.9778999999999999E-3</c:v>
                </c:pt>
                <c:pt idx="37095">
                  <c:v>-1.9797999999999999E-3</c:v>
                </c:pt>
                <c:pt idx="37096">
                  <c:v>-1.9773E-3</c:v>
                </c:pt>
                <c:pt idx="37097">
                  <c:v>-1.9737000000000001E-3</c:v>
                </c:pt>
                <c:pt idx="37098">
                  <c:v>-1.9716999999999998E-3</c:v>
                </c:pt>
                <c:pt idx="37099">
                  <c:v>-1.9689999999999998E-3</c:v>
                </c:pt>
                <c:pt idx="37100">
                  <c:v>-1.9673999999999998E-3</c:v>
                </c:pt>
                <c:pt idx="37101">
                  <c:v>-1.9670999999999998E-3</c:v>
                </c:pt>
                <c:pt idx="37102">
                  <c:v>-1.9692999999999998E-3</c:v>
                </c:pt>
                <c:pt idx="37103">
                  <c:v>-1.9702000000000001E-3</c:v>
                </c:pt>
                <c:pt idx="37104">
                  <c:v>-1.9645999999999999E-3</c:v>
                </c:pt>
                <c:pt idx="37105">
                  <c:v>-1.9597E-3</c:v>
                </c:pt>
                <c:pt idx="37106">
                  <c:v>-1.9572999999999999E-3</c:v>
                </c:pt>
                <c:pt idx="37107">
                  <c:v>-1.9583000000000001E-3</c:v>
                </c:pt>
                <c:pt idx="37108">
                  <c:v>-1.9567E-3</c:v>
                </c:pt>
                <c:pt idx="37109">
                  <c:v>-1.9528E-3</c:v>
                </c:pt>
                <c:pt idx="37110">
                  <c:v>-1.9491000000000001E-3</c:v>
                </c:pt>
                <c:pt idx="37111">
                  <c:v>-1.9448E-3</c:v>
                </c:pt>
                <c:pt idx="37112">
                  <c:v>-1.9455E-3</c:v>
                </c:pt>
                <c:pt idx="37113">
                  <c:v>-1.9487E-3</c:v>
                </c:pt>
                <c:pt idx="37114">
                  <c:v>-1.9492999999999999E-3</c:v>
                </c:pt>
                <c:pt idx="37115">
                  <c:v>-1.9471E-3</c:v>
                </c:pt>
                <c:pt idx="37116">
                  <c:v>-1.9484000000000001E-3</c:v>
                </c:pt>
                <c:pt idx="37117">
                  <c:v>-1.9505E-3</c:v>
                </c:pt>
                <c:pt idx="37118">
                  <c:v>-1.9495999999999999E-3</c:v>
                </c:pt>
                <c:pt idx="37119">
                  <c:v>-1.9536000000000002E-3</c:v>
                </c:pt>
                <c:pt idx="37120">
                  <c:v>-1.9545000000000001E-3</c:v>
                </c:pt>
                <c:pt idx="37121">
                  <c:v>-1.9556999999999999E-3</c:v>
                </c:pt>
                <c:pt idx="37122">
                  <c:v>-1.9608999999999998E-3</c:v>
                </c:pt>
                <c:pt idx="37123">
                  <c:v>-1.9637999999999999E-3</c:v>
                </c:pt>
                <c:pt idx="37124">
                  <c:v>-1.9645000000000001E-3</c:v>
                </c:pt>
                <c:pt idx="37125">
                  <c:v>-1.9681999999999998E-3</c:v>
                </c:pt>
                <c:pt idx="37126">
                  <c:v>-1.9705E-3</c:v>
                </c:pt>
                <c:pt idx="37127">
                  <c:v>-1.9738999999999998E-3</c:v>
                </c:pt>
                <c:pt idx="37128">
                  <c:v>-1.9810000000000001E-3</c:v>
                </c:pt>
                <c:pt idx="37129">
                  <c:v>-1.9886000000000001E-3</c:v>
                </c:pt>
                <c:pt idx="37130">
                  <c:v>-1.9943999999999999E-3</c:v>
                </c:pt>
                <c:pt idx="37131">
                  <c:v>-1.9970999999999999E-3</c:v>
                </c:pt>
                <c:pt idx="37132">
                  <c:v>-1.9995999999999998E-3</c:v>
                </c:pt>
                <c:pt idx="37133">
                  <c:v>-2.0035000000000001E-3</c:v>
                </c:pt>
                <c:pt idx="37134">
                  <c:v>-2.0073000000000001E-3</c:v>
                </c:pt>
                <c:pt idx="37135">
                  <c:v>-2.0117999999999998E-3</c:v>
                </c:pt>
                <c:pt idx="37136">
                  <c:v>-2.0173000000000001E-3</c:v>
                </c:pt>
                <c:pt idx="37137">
                  <c:v>-2.0194000000000002E-3</c:v>
                </c:pt>
                <c:pt idx="37138">
                  <c:v>-2.0217E-3</c:v>
                </c:pt>
                <c:pt idx="37139">
                  <c:v>-2.0263999999999998E-3</c:v>
                </c:pt>
                <c:pt idx="37140">
                  <c:v>-2.0317999999999998E-3</c:v>
                </c:pt>
                <c:pt idx="37141">
                  <c:v>-2.0347E-3</c:v>
                </c:pt>
                <c:pt idx="37142">
                  <c:v>-2.0397000000000002E-3</c:v>
                </c:pt>
                <c:pt idx="37143">
                  <c:v>-2.0441999999999999E-3</c:v>
                </c:pt>
                <c:pt idx="37144">
                  <c:v>-2.0460000000000001E-3</c:v>
                </c:pt>
                <c:pt idx="37145">
                  <c:v>-2.0506999999999999E-3</c:v>
                </c:pt>
                <c:pt idx="37146">
                  <c:v>-2.0563999999999999E-3</c:v>
                </c:pt>
                <c:pt idx="37147">
                  <c:v>-2.0606999999999999E-3</c:v>
                </c:pt>
                <c:pt idx="37148">
                  <c:v>-2.0634999999999998E-3</c:v>
                </c:pt>
                <c:pt idx="37149">
                  <c:v>-2.0666E-3</c:v>
                </c:pt>
                <c:pt idx="37150">
                  <c:v>-2.0709999999999999E-3</c:v>
                </c:pt>
                <c:pt idx="37151">
                  <c:v>-2.0744000000000001E-3</c:v>
                </c:pt>
                <c:pt idx="37152">
                  <c:v>-2.0791999999999998E-3</c:v>
                </c:pt>
                <c:pt idx="37153">
                  <c:v>-2.0852000000000002E-3</c:v>
                </c:pt>
                <c:pt idx="37154">
                  <c:v>-2.0928000000000001E-3</c:v>
                </c:pt>
                <c:pt idx="37155">
                  <c:v>-2.1023000000000001E-3</c:v>
                </c:pt>
                <c:pt idx="37156">
                  <c:v>-2.1055000000000002E-3</c:v>
                </c:pt>
                <c:pt idx="37157">
                  <c:v>-2.1105E-3</c:v>
                </c:pt>
                <c:pt idx="37158">
                  <c:v>-2.1175E-3</c:v>
                </c:pt>
                <c:pt idx="37159">
                  <c:v>-2.1216999999999998E-3</c:v>
                </c:pt>
                <c:pt idx="37160">
                  <c:v>-2.127E-3</c:v>
                </c:pt>
                <c:pt idx="37161">
                  <c:v>-2.1302999999999999E-3</c:v>
                </c:pt>
                <c:pt idx="37162">
                  <c:v>-2.1331000000000002E-3</c:v>
                </c:pt>
                <c:pt idx="37163">
                  <c:v>-2.1364000000000001E-3</c:v>
                </c:pt>
                <c:pt idx="37164">
                  <c:v>-2.1410000000000001E-3</c:v>
                </c:pt>
                <c:pt idx="37165">
                  <c:v>-2.1438999999999998E-3</c:v>
                </c:pt>
                <c:pt idx="37166">
                  <c:v>-2.147E-3</c:v>
                </c:pt>
                <c:pt idx="37167">
                  <c:v>-2.1518000000000002E-3</c:v>
                </c:pt>
                <c:pt idx="37168">
                  <c:v>-2.1549E-3</c:v>
                </c:pt>
                <c:pt idx="37169">
                  <c:v>-2.1570999999999999E-3</c:v>
                </c:pt>
                <c:pt idx="37170">
                  <c:v>-2.1616999999999999E-3</c:v>
                </c:pt>
                <c:pt idx="37171">
                  <c:v>-2.166E-3</c:v>
                </c:pt>
                <c:pt idx="37172">
                  <c:v>-2.1695999999999998E-3</c:v>
                </c:pt>
                <c:pt idx="37173">
                  <c:v>-2.1762000000000001E-3</c:v>
                </c:pt>
                <c:pt idx="37174">
                  <c:v>-2.1819999999999999E-3</c:v>
                </c:pt>
                <c:pt idx="37175">
                  <c:v>-2.1867000000000002E-3</c:v>
                </c:pt>
                <c:pt idx="37176">
                  <c:v>-2.1901999999999998E-3</c:v>
                </c:pt>
                <c:pt idx="37177">
                  <c:v>-2.1892000000000001E-3</c:v>
                </c:pt>
                <c:pt idx="37178">
                  <c:v>-2.1921000000000002E-3</c:v>
                </c:pt>
                <c:pt idx="37179">
                  <c:v>-2.1987E-3</c:v>
                </c:pt>
                <c:pt idx="37180">
                  <c:v>-2.2052999999999999E-3</c:v>
                </c:pt>
                <c:pt idx="37181">
                  <c:v>-2.2066999999999998E-3</c:v>
                </c:pt>
                <c:pt idx="37182">
                  <c:v>-2.2071E-3</c:v>
                </c:pt>
                <c:pt idx="37183">
                  <c:v>-2.2043000000000002E-3</c:v>
                </c:pt>
                <c:pt idx="37184">
                  <c:v>-2.2025999999999999E-3</c:v>
                </c:pt>
                <c:pt idx="37185">
                  <c:v>-2.1997000000000002E-3</c:v>
                </c:pt>
                <c:pt idx="37186">
                  <c:v>-2.1962000000000001E-3</c:v>
                </c:pt>
                <c:pt idx="37187">
                  <c:v>-2.1954000000000001E-3</c:v>
                </c:pt>
                <c:pt idx="37188">
                  <c:v>-2.1952E-3</c:v>
                </c:pt>
                <c:pt idx="37189">
                  <c:v>-2.1922999999999999E-3</c:v>
                </c:pt>
                <c:pt idx="37190">
                  <c:v>-2.1882E-3</c:v>
                </c:pt>
                <c:pt idx="37191">
                  <c:v>-2.1857000000000001E-3</c:v>
                </c:pt>
                <c:pt idx="37192">
                  <c:v>-2.1836999999999998E-3</c:v>
                </c:pt>
                <c:pt idx="37193">
                  <c:v>-2.1846000000000001E-3</c:v>
                </c:pt>
                <c:pt idx="37194">
                  <c:v>-2.1779999999999998E-3</c:v>
                </c:pt>
                <c:pt idx="37195">
                  <c:v>-2.1737000000000002E-3</c:v>
                </c:pt>
                <c:pt idx="37196">
                  <c:v>-2.1684E-3</c:v>
                </c:pt>
                <c:pt idx="37197">
                  <c:v>-2.1641999999999998E-3</c:v>
                </c:pt>
                <c:pt idx="37198">
                  <c:v>-2.1654999999999999E-3</c:v>
                </c:pt>
                <c:pt idx="37199">
                  <c:v>-2.1641999999999998E-3</c:v>
                </c:pt>
                <c:pt idx="37200">
                  <c:v>-2.1684E-3</c:v>
                </c:pt>
                <c:pt idx="37201">
                  <c:v>-2.1678999999999999E-3</c:v>
                </c:pt>
                <c:pt idx="37202">
                  <c:v>-2.1654000000000001E-3</c:v>
                </c:pt>
                <c:pt idx="37203">
                  <c:v>-2.1638999999999999E-3</c:v>
                </c:pt>
                <c:pt idx="37204">
                  <c:v>-2.1649999999999998E-3</c:v>
                </c:pt>
                <c:pt idx="37205">
                  <c:v>-2.1667000000000001E-3</c:v>
                </c:pt>
                <c:pt idx="37206">
                  <c:v>-2.1699000000000002E-3</c:v>
                </c:pt>
                <c:pt idx="37207">
                  <c:v>-2.1697000000000001E-3</c:v>
                </c:pt>
                <c:pt idx="37208">
                  <c:v>-2.1689999999999999E-3</c:v>
                </c:pt>
                <c:pt idx="37209">
                  <c:v>-2.1706E-3</c:v>
                </c:pt>
                <c:pt idx="37210">
                  <c:v>-2.1700999999999999E-3</c:v>
                </c:pt>
                <c:pt idx="37211">
                  <c:v>-2.1684E-3</c:v>
                </c:pt>
                <c:pt idx="37212">
                  <c:v>-2.1681000000000001E-3</c:v>
                </c:pt>
                <c:pt idx="37213">
                  <c:v>-2.1702000000000002E-3</c:v>
                </c:pt>
                <c:pt idx="37214">
                  <c:v>-2.1760999999999998E-3</c:v>
                </c:pt>
                <c:pt idx="37215">
                  <c:v>-2.1768999999999998E-3</c:v>
                </c:pt>
                <c:pt idx="37216">
                  <c:v>-2.1787E-3</c:v>
                </c:pt>
                <c:pt idx="37217">
                  <c:v>-2.1795999999999999E-3</c:v>
                </c:pt>
                <c:pt idx="37218">
                  <c:v>-2.1816000000000001E-3</c:v>
                </c:pt>
                <c:pt idx="37219">
                  <c:v>-2.1840000000000002E-3</c:v>
                </c:pt>
                <c:pt idx="37220">
                  <c:v>-2.1887E-3</c:v>
                </c:pt>
                <c:pt idx="37221">
                  <c:v>-2.1876999999999999E-3</c:v>
                </c:pt>
                <c:pt idx="37222">
                  <c:v>-2.1863E-3</c:v>
                </c:pt>
                <c:pt idx="37223">
                  <c:v>-2.1879E-3</c:v>
                </c:pt>
                <c:pt idx="37224">
                  <c:v>-2.1882999999999998E-3</c:v>
                </c:pt>
                <c:pt idx="37225">
                  <c:v>-2.1868999999999999E-3</c:v>
                </c:pt>
                <c:pt idx="37226">
                  <c:v>-2.1852999999999998E-3</c:v>
                </c:pt>
                <c:pt idx="37227">
                  <c:v>-2.1838999999999999E-3</c:v>
                </c:pt>
                <c:pt idx="37228">
                  <c:v>-2.1811000000000001E-3</c:v>
                </c:pt>
                <c:pt idx="37229">
                  <c:v>-2.1775000000000002E-3</c:v>
                </c:pt>
                <c:pt idx="37230">
                  <c:v>-2.1727000000000001E-3</c:v>
                </c:pt>
                <c:pt idx="37231">
                  <c:v>-2.1702000000000002E-3</c:v>
                </c:pt>
                <c:pt idx="37232">
                  <c:v>-2.1681000000000001E-3</c:v>
                </c:pt>
                <c:pt idx="37233">
                  <c:v>-2.1665E-3</c:v>
                </c:pt>
                <c:pt idx="37234">
                  <c:v>-2.1649E-3</c:v>
                </c:pt>
                <c:pt idx="37235">
                  <c:v>-2.1657E-3</c:v>
                </c:pt>
                <c:pt idx="37236">
                  <c:v>-2.1703999999999998E-3</c:v>
                </c:pt>
                <c:pt idx="37237">
                  <c:v>-2.1752E-3</c:v>
                </c:pt>
                <c:pt idx="37238">
                  <c:v>-2.1781000000000001E-3</c:v>
                </c:pt>
                <c:pt idx="37239">
                  <c:v>-2.1840000000000002E-3</c:v>
                </c:pt>
                <c:pt idx="37240">
                  <c:v>-2.1865000000000001E-3</c:v>
                </c:pt>
                <c:pt idx="37241">
                  <c:v>-2.1856000000000002E-3</c:v>
                </c:pt>
                <c:pt idx="37242">
                  <c:v>-2.1879E-3</c:v>
                </c:pt>
                <c:pt idx="37243">
                  <c:v>-2.1873000000000001E-3</c:v>
                </c:pt>
                <c:pt idx="37244">
                  <c:v>-2.1841E-3</c:v>
                </c:pt>
                <c:pt idx="37245">
                  <c:v>-2.1762999999999999E-3</c:v>
                </c:pt>
                <c:pt idx="37246">
                  <c:v>-2.1689000000000001E-3</c:v>
                </c:pt>
                <c:pt idx="37247">
                  <c:v>-2.1621000000000001E-3</c:v>
                </c:pt>
                <c:pt idx="37248">
                  <c:v>-2.1627999999999999E-3</c:v>
                </c:pt>
                <c:pt idx="37249">
                  <c:v>-2.1572000000000002E-3</c:v>
                </c:pt>
                <c:pt idx="37250">
                  <c:v>-2.1511999999999998E-3</c:v>
                </c:pt>
                <c:pt idx="37251">
                  <c:v>-2.1483000000000001E-3</c:v>
                </c:pt>
                <c:pt idx="37252">
                  <c:v>-2.1461000000000002E-3</c:v>
                </c:pt>
                <c:pt idx="37253">
                  <c:v>-2.1418000000000001E-3</c:v>
                </c:pt>
                <c:pt idx="37254">
                  <c:v>-2.1389E-3</c:v>
                </c:pt>
                <c:pt idx="37255">
                  <c:v>-2.1359E-3</c:v>
                </c:pt>
                <c:pt idx="37256">
                  <c:v>-2.1316E-3</c:v>
                </c:pt>
                <c:pt idx="37257">
                  <c:v>-2.1304000000000002E-3</c:v>
                </c:pt>
                <c:pt idx="37258">
                  <c:v>-2.1272999999999999E-3</c:v>
                </c:pt>
                <c:pt idx="37259">
                  <c:v>-2.124E-3</c:v>
                </c:pt>
                <c:pt idx="37260">
                  <c:v>-2.1226999999999999E-3</c:v>
                </c:pt>
                <c:pt idx="37261">
                  <c:v>-2.1197E-3</c:v>
                </c:pt>
                <c:pt idx="37262">
                  <c:v>-2.1148999999999999E-3</c:v>
                </c:pt>
                <c:pt idx="37263">
                  <c:v>-2.1110999999999999E-3</c:v>
                </c:pt>
                <c:pt idx="37264">
                  <c:v>-2.1115000000000001E-3</c:v>
                </c:pt>
                <c:pt idx="37265">
                  <c:v>-2.1137999999999999E-3</c:v>
                </c:pt>
                <c:pt idx="37266">
                  <c:v>-2.1166000000000002E-3</c:v>
                </c:pt>
                <c:pt idx="37267">
                  <c:v>-2.1204000000000001E-3</c:v>
                </c:pt>
                <c:pt idx="37268">
                  <c:v>-2.1235E-3</c:v>
                </c:pt>
                <c:pt idx="37269">
                  <c:v>-2.1250000000000002E-3</c:v>
                </c:pt>
                <c:pt idx="37270">
                  <c:v>-2.1291999999999999E-3</c:v>
                </c:pt>
                <c:pt idx="37271">
                  <c:v>-2.1321999999999999E-3</c:v>
                </c:pt>
                <c:pt idx="37272">
                  <c:v>-2.1337999999999999E-3</c:v>
                </c:pt>
                <c:pt idx="37273">
                  <c:v>-2.1337000000000001E-3</c:v>
                </c:pt>
                <c:pt idx="37274">
                  <c:v>-2.1312000000000002E-3</c:v>
                </c:pt>
                <c:pt idx="37275">
                  <c:v>-2.1315000000000001E-3</c:v>
                </c:pt>
                <c:pt idx="37276">
                  <c:v>-2.1283000000000001E-3</c:v>
                </c:pt>
                <c:pt idx="37277">
                  <c:v>-2.1251999999999998E-3</c:v>
                </c:pt>
                <c:pt idx="37278">
                  <c:v>-2.1224E-3</c:v>
                </c:pt>
                <c:pt idx="37279">
                  <c:v>-2.1237000000000001E-3</c:v>
                </c:pt>
                <c:pt idx="37280">
                  <c:v>-2.1270999999999998E-3</c:v>
                </c:pt>
                <c:pt idx="37281">
                  <c:v>-2.1251E-3</c:v>
                </c:pt>
                <c:pt idx="37282">
                  <c:v>-2.1254999999999998E-3</c:v>
                </c:pt>
                <c:pt idx="37283">
                  <c:v>-2.1262E-3</c:v>
                </c:pt>
                <c:pt idx="37284">
                  <c:v>-2.1272000000000001E-3</c:v>
                </c:pt>
                <c:pt idx="37285">
                  <c:v>-2.1283000000000001E-3</c:v>
                </c:pt>
                <c:pt idx="37286">
                  <c:v>-2.1289E-3</c:v>
                </c:pt>
                <c:pt idx="37287">
                  <c:v>-2.1302000000000001E-3</c:v>
                </c:pt>
                <c:pt idx="37288">
                  <c:v>-2.1329000000000001E-3</c:v>
                </c:pt>
                <c:pt idx="37289">
                  <c:v>-2.1358000000000002E-3</c:v>
                </c:pt>
                <c:pt idx="37290">
                  <c:v>-2.1367000000000001E-3</c:v>
                </c:pt>
                <c:pt idx="37291">
                  <c:v>-2.1377000000000002E-3</c:v>
                </c:pt>
                <c:pt idx="37292">
                  <c:v>-2.1367999999999999E-3</c:v>
                </c:pt>
                <c:pt idx="37293">
                  <c:v>-2.1353000000000001E-3</c:v>
                </c:pt>
                <c:pt idx="37294">
                  <c:v>-2.1367000000000001E-3</c:v>
                </c:pt>
                <c:pt idx="37295">
                  <c:v>-2.1386999999999999E-3</c:v>
                </c:pt>
                <c:pt idx="37296">
                  <c:v>-2.1396000000000002E-3</c:v>
                </c:pt>
                <c:pt idx="37297">
                  <c:v>-2.1427999999999998E-3</c:v>
                </c:pt>
                <c:pt idx="37298">
                  <c:v>-2.1442000000000002E-3</c:v>
                </c:pt>
                <c:pt idx="37299">
                  <c:v>-2.1465999999999998E-3</c:v>
                </c:pt>
                <c:pt idx="37300">
                  <c:v>-2.1497999999999999E-3</c:v>
                </c:pt>
                <c:pt idx="37301">
                  <c:v>-2.1549E-3</c:v>
                </c:pt>
                <c:pt idx="37302">
                  <c:v>-2.1584999999999998E-3</c:v>
                </c:pt>
                <c:pt idx="37303">
                  <c:v>-2.1603999999999998E-3</c:v>
                </c:pt>
                <c:pt idx="37304">
                  <c:v>-2.1630999999999998E-3</c:v>
                </c:pt>
                <c:pt idx="37305">
                  <c:v>-2.1659000000000001E-3</c:v>
                </c:pt>
                <c:pt idx="37306">
                  <c:v>-2.1683000000000002E-3</c:v>
                </c:pt>
                <c:pt idx="37307">
                  <c:v>-2.1713000000000001E-3</c:v>
                </c:pt>
                <c:pt idx="37308">
                  <c:v>-2.1781000000000001E-3</c:v>
                </c:pt>
                <c:pt idx="37309">
                  <c:v>-2.1833E-3</c:v>
                </c:pt>
                <c:pt idx="37310">
                  <c:v>-2.1856000000000002E-3</c:v>
                </c:pt>
                <c:pt idx="37311">
                  <c:v>-2.1887999999999999E-3</c:v>
                </c:pt>
                <c:pt idx="37312">
                  <c:v>-2.1935000000000001E-3</c:v>
                </c:pt>
                <c:pt idx="37313">
                  <c:v>-2.1976000000000001E-3</c:v>
                </c:pt>
                <c:pt idx="37314">
                  <c:v>-2.2003000000000001E-3</c:v>
                </c:pt>
                <c:pt idx="37315">
                  <c:v>-2.2017E-3</c:v>
                </c:pt>
                <c:pt idx="37316">
                  <c:v>-2.2055E-3</c:v>
                </c:pt>
                <c:pt idx="37317">
                  <c:v>-2.2082999999999998E-3</c:v>
                </c:pt>
                <c:pt idx="37318">
                  <c:v>-2.2122000000000001E-3</c:v>
                </c:pt>
                <c:pt idx="37319">
                  <c:v>-2.2128E-3</c:v>
                </c:pt>
                <c:pt idx="37320">
                  <c:v>-2.2122999999999999E-3</c:v>
                </c:pt>
                <c:pt idx="37321">
                  <c:v>-2.2160000000000001E-3</c:v>
                </c:pt>
                <c:pt idx="37322">
                  <c:v>-2.2204E-3</c:v>
                </c:pt>
                <c:pt idx="37323">
                  <c:v>-2.2235000000000002E-3</c:v>
                </c:pt>
                <c:pt idx="37324">
                  <c:v>-2.2274E-3</c:v>
                </c:pt>
                <c:pt idx="37325">
                  <c:v>-2.2282999999999999E-3</c:v>
                </c:pt>
                <c:pt idx="37326">
                  <c:v>-2.2279999999999999E-3</c:v>
                </c:pt>
                <c:pt idx="37327">
                  <c:v>-2.2257000000000002E-3</c:v>
                </c:pt>
                <c:pt idx="37328">
                  <c:v>-2.2255999999999999E-3</c:v>
                </c:pt>
                <c:pt idx="37329">
                  <c:v>-2.2239E-3</c:v>
                </c:pt>
                <c:pt idx="37330">
                  <c:v>-2.2274E-3</c:v>
                </c:pt>
                <c:pt idx="37331">
                  <c:v>-2.2314000000000001E-3</c:v>
                </c:pt>
                <c:pt idx="37332">
                  <c:v>-2.2325999999999999E-3</c:v>
                </c:pt>
                <c:pt idx="37333">
                  <c:v>-2.2339E-3</c:v>
                </c:pt>
                <c:pt idx="37334">
                  <c:v>-2.2358999999999999E-3</c:v>
                </c:pt>
                <c:pt idx="37335">
                  <c:v>-2.2382999999999999E-3</c:v>
                </c:pt>
                <c:pt idx="37336">
                  <c:v>-2.2366E-3</c:v>
                </c:pt>
                <c:pt idx="37337">
                  <c:v>-2.2376000000000002E-3</c:v>
                </c:pt>
                <c:pt idx="37338">
                  <c:v>-2.2391999999999998E-3</c:v>
                </c:pt>
                <c:pt idx="37339">
                  <c:v>-2.2387000000000002E-3</c:v>
                </c:pt>
                <c:pt idx="37340">
                  <c:v>-2.2377E-3</c:v>
                </c:pt>
                <c:pt idx="37341">
                  <c:v>-2.2372E-3</c:v>
                </c:pt>
                <c:pt idx="37342">
                  <c:v>-2.2358999999999999E-3</c:v>
                </c:pt>
                <c:pt idx="37343">
                  <c:v>-2.2334E-3</c:v>
                </c:pt>
                <c:pt idx="37344">
                  <c:v>-2.2312E-3</c:v>
                </c:pt>
                <c:pt idx="37345">
                  <c:v>-2.2268000000000001E-3</c:v>
                </c:pt>
                <c:pt idx="37346">
                  <c:v>-2.2260000000000001E-3</c:v>
                </c:pt>
                <c:pt idx="37347">
                  <c:v>-2.2277E-3</c:v>
                </c:pt>
                <c:pt idx="37348">
                  <c:v>-2.2298999999999999E-3</c:v>
                </c:pt>
                <c:pt idx="37349">
                  <c:v>-2.2353E-3</c:v>
                </c:pt>
                <c:pt idx="37350">
                  <c:v>-2.2360000000000001E-3</c:v>
                </c:pt>
                <c:pt idx="37351">
                  <c:v>-2.2331E-3</c:v>
                </c:pt>
                <c:pt idx="37352">
                  <c:v>-2.2342999999999998E-3</c:v>
                </c:pt>
                <c:pt idx="37353">
                  <c:v>-2.2315E-3</c:v>
                </c:pt>
                <c:pt idx="37354">
                  <c:v>-2.2317999999999999E-3</c:v>
                </c:pt>
                <c:pt idx="37355">
                  <c:v>-2.2298999999999999E-3</c:v>
                </c:pt>
                <c:pt idx="37356">
                  <c:v>-2.2303000000000002E-3</c:v>
                </c:pt>
                <c:pt idx="37357">
                  <c:v>-2.2322000000000002E-3</c:v>
                </c:pt>
                <c:pt idx="37358">
                  <c:v>-2.2325999999999999E-3</c:v>
                </c:pt>
                <c:pt idx="37359">
                  <c:v>-2.2331E-3</c:v>
                </c:pt>
                <c:pt idx="37360">
                  <c:v>-2.2334E-3</c:v>
                </c:pt>
                <c:pt idx="37361">
                  <c:v>-2.2361E-3</c:v>
                </c:pt>
                <c:pt idx="37362">
                  <c:v>-2.2393999999999999E-3</c:v>
                </c:pt>
                <c:pt idx="37363">
                  <c:v>-2.2426E-3</c:v>
                </c:pt>
                <c:pt idx="37364">
                  <c:v>-2.2415999999999998E-3</c:v>
                </c:pt>
                <c:pt idx="37365">
                  <c:v>-2.2418999999999998E-3</c:v>
                </c:pt>
                <c:pt idx="37366">
                  <c:v>-2.2407999999999998E-3</c:v>
                </c:pt>
                <c:pt idx="37367">
                  <c:v>-2.2399999999999998E-3</c:v>
                </c:pt>
                <c:pt idx="37368">
                  <c:v>-2.2363000000000001E-3</c:v>
                </c:pt>
                <c:pt idx="37369">
                  <c:v>-2.2319000000000002E-3</c:v>
                </c:pt>
                <c:pt idx="37370">
                  <c:v>-2.2287000000000001E-3</c:v>
                </c:pt>
                <c:pt idx="37371">
                  <c:v>-2.2247E-3</c:v>
                </c:pt>
                <c:pt idx="37372">
                  <c:v>-2.222E-3</c:v>
                </c:pt>
                <c:pt idx="37373">
                  <c:v>-2.2203000000000001E-3</c:v>
                </c:pt>
                <c:pt idx="37374">
                  <c:v>-2.2230000000000001E-3</c:v>
                </c:pt>
                <c:pt idx="37375">
                  <c:v>-2.2250999999999998E-3</c:v>
                </c:pt>
                <c:pt idx="37376">
                  <c:v>-2.2268000000000001E-3</c:v>
                </c:pt>
                <c:pt idx="37377">
                  <c:v>-2.2303000000000002E-3</c:v>
                </c:pt>
                <c:pt idx="37378">
                  <c:v>-2.2315E-3</c:v>
                </c:pt>
                <c:pt idx="37379">
                  <c:v>-2.232E-3</c:v>
                </c:pt>
                <c:pt idx="37380">
                  <c:v>-2.2336000000000001E-3</c:v>
                </c:pt>
                <c:pt idx="37381">
                  <c:v>-2.2366E-3</c:v>
                </c:pt>
                <c:pt idx="37382">
                  <c:v>-2.2423999999999999E-3</c:v>
                </c:pt>
                <c:pt idx="37383">
                  <c:v>-2.2474000000000001E-3</c:v>
                </c:pt>
                <c:pt idx="37384">
                  <c:v>-2.2515E-3</c:v>
                </c:pt>
                <c:pt idx="37385">
                  <c:v>-2.2547000000000001E-3</c:v>
                </c:pt>
                <c:pt idx="37386">
                  <c:v>-2.2561E-3</c:v>
                </c:pt>
                <c:pt idx="37387">
                  <c:v>-2.2561E-3</c:v>
                </c:pt>
                <c:pt idx="37388">
                  <c:v>-2.2533000000000002E-3</c:v>
                </c:pt>
                <c:pt idx="37389">
                  <c:v>-2.2490000000000001E-3</c:v>
                </c:pt>
                <c:pt idx="37390">
                  <c:v>-2.2412E-3</c:v>
                </c:pt>
                <c:pt idx="37391">
                  <c:v>-2.2398000000000001E-3</c:v>
                </c:pt>
                <c:pt idx="37392">
                  <c:v>-2.2390000000000001E-3</c:v>
                </c:pt>
                <c:pt idx="37393">
                  <c:v>-2.2368000000000002E-3</c:v>
                </c:pt>
                <c:pt idx="37394">
                  <c:v>-2.2382000000000001E-3</c:v>
                </c:pt>
                <c:pt idx="37395">
                  <c:v>-2.2423999999999999E-3</c:v>
                </c:pt>
                <c:pt idx="37396">
                  <c:v>-2.2447999999999999E-3</c:v>
                </c:pt>
                <c:pt idx="37397">
                  <c:v>-2.2472E-3</c:v>
                </c:pt>
                <c:pt idx="37398">
                  <c:v>-2.2474000000000001E-3</c:v>
                </c:pt>
                <c:pt idx="37399">
                  <c:v>-2.2468000000000002E-3</c:v>
                </c:pt>
                <c:pt idx="37400">
                  <c:v>-2.2517000000000001E-3</c:v>
                </c:pt>
                <c:pt idx="37401">
                  <c:v>-2.2553E-3</c:v>
                </c:pt>
                <c:pt idx="37402">
                  <c:v>-2.2575E-3</c:v>
                </c:pt>
                <c:pt idx="37403">
                  <c:v>-2.261E-3</c:v>
                </c:pt>
                <c:pt idx="37404">
                  <c:v>-2.2647000000000001E-3</c:v>
                </c:pt>
                <c:pt idx="37405">
                  <c:v>-2.2636000000000002E-3</c:v>
                </c:pt>
                <c:pt idx="37406">
                  <c:v>-2.2601000000000001E-3</c:v>
                </c:pt>
                <c:pt idx="37407">
                  <c:v>-2.2544000000000002E-3</c:v>
                </c:pt>
                <c:pt idx="37408">
                  <c:v>-2.2526999999999998E-3</c:v>
                </c:pt>
                <c:pt idx="37409">
                  <c:v>-2.2506000000000002E-3</c:v>
                </c:pt>
                <c:pt idx="37410">
                  <c:v>-2.2499E-3</c:v>
                </c:pt>
                <c:pt idx="37411">
                  <c:v>-2.2539000000000001E-3</c:v>
                </c:pt>
                <c:pt idx="37412">
                  <c:v>-2.2547000000000001E-3</c:v>
                </c:pt>
                <c:pt idx="37413">
                  <c:v>-2.2574000000000001E-3</c:v>
                </c:pt>
                <c:pt idx="37414">
                  <c:v>-2.2598000000000002E-3</c:v>
                </c:pt>
                <c:pt idx="37415">
                  <c:v>-2.2645999999999999E-3</c:v>
                </c:pt>
                <c:pt idx="37416">
                  <c:v>-2.2644000000000002E-3</c:v>
                </c:pt>
                <c:pt idx="37417">
                  <c:v>-2.2666000000000001E-3</c:v>
                </c:pt>
                <c:pt idx="37418">
                  <c:v>-2.2685000000000001E-3</c:v>
                </c:pt>
                <c:pt idx="37419">
                  <c:v>-2.2701000000000002E-3</c:v>
                </c:pt>
                <c:pt idx="37420">
                  <c:v>-2.2685000000000001E-3</c:v>
                </c:pt>
                <c:pt idx="37421">
                  <c:v>-2.2633000000000002E-3</c:v>
                </c:pt>
                <c:pt idx="37422">
                  <c:v>-2.258E-3</c:v>
                </c:pt>
                <c:pt idx="37423">
                  <c:v>-2.2575E-3</c:v>
                </c:pt>
                <c:pt idx="37424">
                  <c:v>-2.2612999999999999E-3</c:v>
                </c:pt>
                <c:pt idx="37425">
                  <c:v>-2.2609000000000001E-3</c:v>
                </c:pt>
                <c:pt idx="37426">
                  <c:v>-2.2633000000000002E-3</c:v>
                </c:pt>
                <c:pt idx="37427">
                  <c:v>-2.2656999999999998E-3</c:v>
                </c:pt>
                <c:pt idx="37428">
                  <c:v>-2.2647000000000001E-3</c:v>
                </c:pt>
                <c:pt idx="37429">
                  <c:v>-2.2620000000000001E-3</c:v>
                </c:pt>
                <c:pt idx="37430">
                  <c:v>-2.2617000000000002E-3</c:v>
                </c:pt>
                <c:pt idx="37431">
                  <c:v>-2.2629999999999998E-3</c:v>
                </c:pt>
                <c:pt idx="37432">
                  <c:v>-2.2617000000000002E-3</c:v>
                </c:pt>
                <c:pt idx="37433">
                  <c:v>-2.2636000000000002E-3</c:v>
                </c:pt>
                <c:pt idx="37434">
                  <c:v>-2.2667999999999998E-3</c:v>
                </c:pt>
                <c:pt idx="37435">
                  <c:v>-2.2686E-3</c:v>
                </c:pt>
                <c:pt idx="37436">
                  <c:v>-2.2699999999999999E-3</c:v>
                </c:pt>
                <c:pt idx="37437">
                  <c:v>-2.2763000000000002E-3</c:v>
                </c:pt>
                <c:pt idx="37438">
                  <c:v>-2.2783E-3</c:v>
                </c:pt>
                <c:pt idx="37439">
                  <c:v>-2.2797E-3</c:v>
                </c:pt>
                <c:pt idx="37440">
                  <c:v>-2.2824E-3</c:v>
                </c:pt>
                <c:pt idx="37441">
                  <c:v>-2.2824E-3</c:v>
                </c:pt>
                <c:pt idx="37442">
                  <c:v>-2.2802E-3</c:v>
                </c:pt>
                <c:pt idx="37443">
                  <c:v>-2.2758000000000001E-3</c:v>
                </c:pt>
                <c:pt idx="37444">
                  <c:v>-2.2732E-3</c:v>
                </c:pt>
                <c:pt idx="37445">
                  <c:v>-2.2699E-3</c:v>
                </c:pt>
                <c:pt idx="37446">
                  <c:v>-2.2683E-3</c:v>
                </c:pt>
                <c:pt idx="37447">
                  <c:v>-2.2658000000000001E-3</c:v>
                </c:pt>
                <c:pt idx="37448">
                  <c:v>-2.264E-3</c:v>
                </c:pt>
                <c:pt idx="37449">
                  <c:v>-2.2607E-3</c:v>
                </c:pt>
                <c:pt idx="37450">
                  <c:v>-2.2634E-3</c:v>
                </c:pt>
                <c:pt idx="37451">
                  <c:v>-2.2642000000000001E-3</c:v>
                </c:pt>
                <c:pt idx="37452">
                  <c:v>-2.2658000000000001E-3</c:v>
                </c:pt>
                <c:pt idx="37453">
                  <c:v>-2.2675E-3</c:v>
                </c:pt>
                <c:pt idx="37454">
                  <c:v>-2.2686E-3</c:v>
                </c:pt>
                <c:pt idx="37455">
                  <c:v>-2.2677000000000001E-3</c:v>
                </c:pt>
                <c:pt idx="37456">
                  <c:v>-2.2667999999999998E-3</c:v>
                </c:pt>
                <c:pt idx="37457">
                  <c:v>-2.2659999999999998E-3</c:v>
                </c:pt>
                <c:pt idx="37458">
                  <c:v>-2.264E-3</c:v>
                </c:pt>
                <c:pt idx="37459">
                  <c:v>-2.2631000000000001E-3</c:v>
                </c:pt>
                <c:pt idx="37460">
                  <c:v>-2.2631000000000001E-3</c:v>
                </c:pt>
                <c:pt idx="37461">
                  <c:v>-2.2615999999999999E-3</c:v>
                </c:pt>
                <c:pt idx="37462">
                  <c:v>-2.2591999999999998E-3</c:v>
                </c:pt>
                <c:pt idx="37463">
                  <c:v>-2.2544000000000002E-3</c:v>
                </c:pt>
                <c:pt idx="37464">
                  <c:v>-2.2495000000000002E-3</c:v>
                </c:pt>
                <c:pt idx="37465">
                  <c:v>-2.2472E-3</c:v>
                </c:pt>
                <c:pt idx="37466">
                  <c:v>-2.2466999999999999E-3</c:v>
                </c:pt>
                <c:pt idx="37467">
                  <c:v>-2.2487000000000002E-3</c:v>
                </c:pt>
                <c:pt idx="37468">
                  <c:v>-2.2499E-3</c:v>
                </c:pt>
                <c:pt idx="37469">
                  <c:v>-2.2488999999999999E-3</c:v>
                </c:pt>
                <c:pt idx="37470">
                  <c:v>-2.2458999999999999E-3</c:v>
                </c:pt>
                <c:pt idx="37471">
                  <c:v>-2.2418999999999998E-3</c:v>
                </c:pt>
                <c:pt idx="37472">
                  <c:v>-2.2393999999999999E-3</c:v>
                </c:pt>
                <c:pt idx="37473">
                  <c:v>-2.2382000000000001E-3</c:v>
                </c:pt>
                <c:pt idx="37474">
                  <c:v>-2.2407999999999998E-3</c:v>
                </c:pt>
                <c:pt idx="37475">
                  <c:v>-2.2444000000000001E-3</c:v>
                </c:pt>
                <c:pt idx="37476">
                  <c:v>-2.2453E-3</c:v>
                </c:pt>
                <c:pt idx="37477">
                  <c:v>-2.2455999999999999E-3</c:v>
                </c:pt>
                <c:pt idx="37478">
                  <c:v>-2.2474000000000001E-3</c:v>
                </c:pt>
                <c:pt idx="37479">
                  <c:v>-2.2504000000000001E-3</c:v>
                </c:pt>
                <c:pt idx="37480">
                  <c:v>-2.2499E-3</c:v>
                </c:pt>
                <c:pt idx="37481">
                  <c:v>-2.2493999999999999E-3</c:v>
                </c:pt>
                <c:pt idx="37482">
                  <c:v>-2.251E-3</c:v>
                </c:pt>
                <c:pt idx="37483">
                  <c:v>-2.2545999999999998E-3</c:v>
                </c:pt>
                <c:pt idx="37484">
                  <c:v>-2.2569999999999999E-3</c:v>
                </c:pt>
                <c:pt idx="37485">
                  <c:v>-2.2583E-3</c:v>
                </c:pt>
                <c:pt idx="37486">
                  <c:v>-2.2590000000000002E-3</c:v>
                </c:pt>
                <c:pt idx="37487">
                  <c:v>-2.2564999999999998E-3</c:v>
                </c:pt>
                <c:pt idx="37488">
                  <c:v>-2.2553999999999999E-3</c:v>
                </c:pt>
                <c:pt idx="37489">
                  <c:v>-2.2503000000000002E-3</c:v>
                </c:pt>
                <c:pt idx="37490">
                  <c:v>-2.2476000000000002E-3</c:v>
                </c:pt>
                <c:pt idx="37491">
                  <c:v>-2.2442E-3</c:v>
                </c:pt>
                <c:pt idx="37492">
                  <c:v>-2.2412999999999999E-3</c:v>
                </c:pt>
                <c:pt idx="37493">
                  <c:v>-2.2415999999999998E-3</c:v>
                </c:pt>
                <c:pt idx="37494">
                  <c:v>-2.2434E-3</c:v>
                </c:pt>
                <c:pt idx="37495">
                  <c:v>-2.2437999999999998E-3</c:v>
                </c:pt>
                <c:pt idx="37496">
                  <c:v>-2.245E-3</c:v>
                </c:pt>
                <c:pt idx="37497">
                  <c:v>-2.2442E-3</c:v>
                </c:pt>
                <c:pt idx="37498">
                  <c:v>-2.2461E-3</c:v>
                </c:pt>
                <c:pt idx="37499">
                  <c:v>-2.2447999999999999E-3</c:v>
                </c:pt>
                <c:pt idx="37500">
                  <c:v>-2.2417000000000001E-3</c:v>
                </c:pt>
                <c:pt idx="37501">
                  <c:v>-2.2377E-3</c:v>
                </c:pt>
                <c:pt idx="37502">
                  <c:v>-2.2355999999999999E-3</c:v>
                </c:pt>
                <c:pt idx="37503">
                  <c:v>-2.2344000000000001E-3</c:v>
                </c:pt>
                <c:pt idx="37504">
                  <c:v>-2.2309999999999999E-3</c:v>
                </c:pt>
                <c:pt idx="37505">
                  <c:v>-2.2304E-3</c:v>
                </c:pt>
                <c:pt idx="37506">
                  <c:v>-2.2312999999999999E-3</c:v>
                </c:pt>
                <c:pt idx="37507">
                  <c:v>-2.2341000000000001E-3</c:v>
                </c:pt>
                <c:pt idx="37508">
                  <c:v>-2.2369E-3</c:v>
                </c:pt>
                <c:pt idx="37509">
                  <c:v>-2.2380999999999998E-3</c:v>
                </c:pt>
                <c:pt idx="37510">
                  <c:v>-2.2387000000000002E-3</c:v>
                </c:pt>
                <c:pt idx="37511">
                  <c:v>-2.2391999999999998E-3</c:v>
                </c:pt>
                <c:pt idx="37512">
                  <c:v>-2.238E-3</c:v>
                </c:pt>
                <c:pt idx="37513">
                  <c:v>-2.2334999999999998E-3</c:v>
                </c:pt>
                <c:pt idx="37514">
                  <c:v>-2.2274999999999999E-3</c:v>
                </c:pt>
                <c:pt idx="37515">
                  <c:v>-2.2239E-3</c:v>
                </c:pt>
                <c:pt idx="37516">
                  <c:v>-2.2236999999999999E-3</c:v>
                </c:pt>
                <c:pt idx="37517">
                  <c:v>-2.2196E-3</c:v>
                </c:pt>
                <c:pt idx="37518">
                  <c:v>-2.2139E-3</c:v>
                </c:pt>
                <c:pt idx="37519">
                  <c:v>-2.2135000000000002E-3</c:v>
                </c:pt>
                <c:pt idx="37520">
                  <c:v>-2.2125000000000001E-3</c:v>
                </c:pt>
                <c:pt idx="37521">
                  <c:v>-2.2100000000000002E-3</c:v>
                </c:pt>
                <c:pt idx="37522">
                  <c:v>-2.2117E-3</c:v>
                </c:pt>
                <c:pt idx="37523">
                  <c:v>-2.2158E-3</c:v>
                </c:pt>
                <c:pt idx="37524">
                  <c:v>-2.2147999999999998E-3</c:v>
                </c:pt>
                <c:pt idx="37525">
                  <c:v>-2.2095000000000001E-3</c:v>
                </c:pt>
                <c:pt idx="37526">
                  <c:v>-2.2085E-3</c:v>
                </c:pt>
                <c:pt idx="37527">
                  <c:v>-2.2047999999999998E-3</c:v>
                </c:pt>
                <c:pt idx="37528">
                  <c:v>-2.2028E-3</c:v>
                </c:pt>
                <c:pt idx="37529">
                  <c:v>-2.2001E-3</c:v>
                </c:pt>
                <c:pt idx="37530">
                  <c:v>-2.1993999999999998E-3</c:v>
                </c:pt>
                <c:pt idx="37531">
                  <c:v>-2.1971999999999998E-3</c:v>
                </c:pt>
                <c:pt idx="37532">
                  <c:v>-2.1949999999999999E-3</c:v>
                </c:pt>
                <c:pt idx="37533">
                  <c:v>-2.1919000000000001E-3</c:v>
                </c:pt>
                <c:pt idx="37534">
                  <c:v>-2.1862000000000001E-3</c:v>
                </c:pt>
                <c:pt idx="37535">
                  <c:v>-2.1840000000000002E-3</c:v>
                </c:pt>
                <c:pt idx="37536">
                  <c:v>-2.1819999999999999E-3</c:v>
                </c:pt>
                <c:pt idx="37537">
                  <c:v>-2.1789000000000001E-3</c:v>
                </c:pt>
                <c:pt idx="37538">
                  <c:v>-2.1776E-3</c:v>
                </c:pt>
                <c:pt idx="37539">
                  <c:v>-2.1803999999999999E-3</c:v>
                </c:pt>
                <c:pt idx="37540">
                  <c:v>-2.1843000000000001E-3</c:v>
                </c:pt>
                <c:pt idx="37541">
                  <c:v>-2.1879999999999998E-3</c:v>
                </c:pt>
                <c:pt idx="37542">
                  <c:v>-2.1917999999999998E-3</c:v>
                </c:pt>
                <c:pt idx="37543">
                  <c:v>-2.1936999999999998E-3</c:v>
                </c:pt>
                <c:pt idx="37544">
                  <c:v>-2.1979999999999999E-3</c:v>
                </c:pt>
                <c:pt idx="37545">
                  <c:v>-2.2044E-3</c:v>
                </c:pt>
                <c:pt idx="37546">
                  <c:v>-2.2082999999999998E-3</c:v>
                </c:pt>
                <c:pt idx="37547">
                  <c:v>-2.2097000000000002E-3</c:v>
                </c:pt>
                <c:pt idx="37548">
                  <c:v>-2.2117E-3</c:v>
                </c:pt>
                <c:pt idx="37549">
                  <c:v>-2.2169999999999998E-3</c:v>
                </c:pt>
                <c:pt idx="37550">
                  <c:v>-2.2190999999999999E-3</c:v>
                </c:pt>
                <c:pt idx="37551">
                  <c:v>-2.2204999999999998E-3</c:v>
                </c:pt>
                <c:pt idx="37552">
                  <c:v>-2.2185E-3</c:v>
                </c:pt>
                <c:pt idx="37553">
                  <c:v>-2.2171999999999999E-3</c:v>
                </c:pt>
                <c:pt idx="37554">
                  <c:v>-2.2155E-3</c:v>
                </c:pt>
                <c:pt idx="37555">
                  <c:v>-2.2122999999999999E-3</c:v>
                </c:pt>
                <c:pt idx="37556">
                  <c:v>-2.2106000000000001E-3</c:v>
                </c:pt>
                <c:pt idx="37557">
                  <c:v>-2.2081000000000002E-3</c:v>
                </c:pt>
                <c:pt idx="37558">
                  <c:v>-2.2052999999999999E-3</c:v>
                </c:pt>
                <c:pt idx="37559">
                  <c:v>-2.2044999999999999E-3</c:v>
                </c:pt>
                <c:pt idx="37560">
                  <c:v>-2.2032000000000002E-3</c:v>
                </c:pt>
                <c:pt idx="37561">
                  <c:v>-2.2017999999999999E-3</c:v>
                </c:pt>
                <c:pt idx="37562">
                  <c:v>-2.2028999999999998E-3</c:v>
                </c:pt>
                <c:pt idx="37563">
                  <c:v>-2.2036E-3</c:v>
                </c:pt>
                <c:pt idx="37564">
                  <c:v>-2.2044E-3</c:v>
                </c:pt>
                <c:pt idx="37565">
                  <c:v>-2.2033000000000001E-3</c:v>
                </c:pt>
                <c:pt idx="37566">
                  <c:v>-2.2006E-3</c:v>
                </c:pt>
                <c:pt idx="37567">
                  <c:v>-2.1978000000000002E-3</c:v>
                </c:pt>
                <c:pt idx="37568">
                  <c:v>-2.1965999999999999E-3</c:v>
                </c:pt>
                <c:pt idx="37569">
                  <c:v>-2.1965999999999999E-3</c:v>
                </c:pt>
                <c:pt idx="37570">
                  <c:v>-2.2003000000000001E-3</c:v>
                </c:pt>
                <c:pt idx="37571">
                  <c:v>-2.2044999999999999E-3</c:v>
                </c:pt>
                <c:pt idx="37572">
                  <c:v>-2.2079000000000001E-3</c:v>
                </c:pt>
                <c:pt idx="37573">
                  <c:v>-2.2092000000000001E-3</c:v>
                </c:pt>
                <c:pt idx="37574">
                  <c:v>-2.2101E-3</c:v>
                </c:pt>
                <c:pt idx="37575">
                  <c:v>-2.2076000000000001E-3</c:v>
                </c:pt>
                <c:pt idx="37576">
                  <c:v>-2.2076000000000001E-3</c:v>
                </c:pt>
                <c:pt idx="37577">
                  <c:v>-2.2043000000000002E-3</c:v>
                </c:pt>
                <c:pt idx="37578">
                  <c:v>-2.2030999999999999E-3</c:v>
                </c:pt>
                <c:pt idx="37579">
                  <c:v>-2.2071999999999999E-3</c:v>
                </c:pt>
                <c:pt idx="37580">
                  <c:v>-2.2112E-3</c:v>
                </c:pt>
                <c:pt idx="37581">
                  <c:v>-2.2166999999999998E-3</c:v>
                </c:pt>
                <c:pt idx="37582">
                  <c:v>-2.2204999999999998E-3</c:v>
                </c:pt>
                <c:pt idx="37583">
                  <c:v>-2.2230000000000001E-3</c:v>
                </c:pt>
                <c:pt idx="37584">
                  <c:v>-2.2282000000000001E-3</c:v>
                </c:pt>
                <c:pt idx="37585">
                  <c:v>-2.2355999999999999E-3</c:v>
                </c:pt>
                <c:pt idx="37586">
                  <c:v>-2.2428999999999999E-3</c:v>
                </c:pt>
                <c:pt idx="37587">
                  <c:v>-2.2422000000000002E-3</c:v>
                </c:pt>
                <c:pt idx="37588">
                  <c:v>-2.2430000000000002E-3</c:v>
                </c:pt>
                <c:pt idx="37589">
                  <c:v>-2.2417000000000001E-3</c:v>
                </c:pt>
                <c:pt idx="37590">
                  <c:v>-2.2398000000000001E-3</c:v>
                </c:pt>
                <c:pt idx="37591">
                  <c:v>-2.2401999999999999E-3</c:v>
                </c:pt>
                <c:pt idx="37592">
                  <c:v>-2.2404999999999999E-3</c:v>
                </c:pt>
                <c:pt idx="37593">
                  <c:v>-2.2390000000000001E-3</c:v>
                </c:pt>
                <c:pt idx="37594">
                  <c:v>-2.2342999999999998E-3</c:v>
                </c:pt>
                <c:pt idx="37595">
                  <c:v>-2.2312999999999999E-3</c:v>
                </c:pt>
                <c:pt idx="37596">
                  <c:v>-2.2301999999999999E-3</c:v>
                </c:pt>
                <c:pt idx="37597">
                  <c:v>-2.2304E-3</c:v>
                </c:pt>
                <c:pt idx="37598">
                  <c:v>-2.2317000000000001E-3</c:v>
                </c:pt>
                <c:pt idx="37599">
                  <c:v>-2.2330000000000002E-3</c:v>
                </c:pt>
                <c:pt idx="37600">
                  <c:v>-2.2334999999999998E-3</c:v>
                </c:pt>
                <c:pt idx="37601">
                  <c:v>-2.2322000000000002E-3</c:v>
                </c:pt>
                <c:pt idx="37602">
                  <c:v>-2.2300000000000002E-3</c:v>
                </c:pt>
                <c:pt idx="37603">
                  <c:v>-2.2287000000000001E-3</c:v>
                </c:pt>
                <c:pt idx="37604">
                  <c:v>-2.2298000000000001E-3</c:v>
                </c:pt>
                <c:pt idx="37605">
                  <c:v>-2.2317000000000001E-3</c:v>
                </c:pt>
                <c:pt idx="37606">
                  <c:v>-2.2334999999999998E-3</c:v>
                </c:pt>
                <c:pt idx="37607">
                  <c:v>-2.2350999999999998E-3</c:v>
                </c:pt>
                <c:pt idx="37608">
                  <c:v>-2.2347999999999999E-3</c:v>
                </c:pt>
                <c:pt idx="37609">
                  <c:v>-2.2315999999999998E-3</c:v>
                </c:pt>
                <c:pt idx="37610">
                  <c:v>-2.2271999999999999E-3</c:v>
                </c:pt>
                <c:pt idx="37611">
                  <c:v>-2.2244999999999999E-3</c:v>
                </c:pt>
                <c:pt idx="37612">
                  <c:v>-2.2250999999999998E-3</c:v>
                </c:pt>
                <c:pt idx="37613">
                  <c:v>-2.2274999999999999E-3</c:v>
                </c:pt>
                <c:pt idx="37614">
                  <c:v>-2.2312E-3</c:v>
                </c:pt>
                <c:pt idx="37615">
                  <c:v>-2.2307E-3</c:v>
                </c:pt>
                <c:pt idx="37616">
                  <c:v>-2.2274999999999999E-3</c:v>
                </c:pt>
                <c:pt idx="37617">
                  <c:v>-2.2231999999999998E-3</c:v>
                </c:pt>
                <c:pt idx="37618">
                  <c:v>-2.2179999999999999E-3</c:v>
                </c:pt>
                <c:pt idx="37619">
                  <c:v>-2.2193E-3</c:v>
                </c:pt>
                <c:pt idx="37620">
                  <c:v>-2.2185E-3</c:v>
                </c:pt>
                <c:pt idx="37621">
                  <c:v>-2.2155E-3</c:v>
                </c:pt>
                <c:pt idx="37622">
                  <c:v>-2.2106000000000001E-3</c:v>
                </c:pt>
                <c:pt idx="37623">
                  <c:v>-2.2087000000000001E-3</c:v>
                </c:pt>
                <c:pt idx="37624">
                  <c:v>-2.2058999999999998E-3</c:v>
                </c:pt>
                <c:pt idx="37625">
                  <c:v>-2.2014000000000001E-3</c:v>
                </c:pt>
                <c:pt idx="37626">
                  <c:v>-2.1981000000000001E-3</c:v>
                </c:pt>
                <c:pt idx="37627">
                  <c:v>-2.1957000000000001E-3</c:v>
                </c:pt>
                <c:pt idx="37628">
                  <c:v>-2.1928E-3</c:v>
                </c:pt>
                <c:pt idx="37629">
                  <c:v>-2.1879E-3</c:v>
                </c:pt>
                <c:pt idx="37630">
                  <c:v>-2.1817E-3</c:v>
                </c:pt>
                <c:pt idx="37631">
                  <c:v>-2.1778000000000001E-3</c:v>
                </c:pt>
                <c:pt idx="37632">
                  <c:v>-2.1725999999999998E-3</c:v>
                </c:pt>
                <c:pt idx="37633">
                  <c:v>-2.1651000000000001E-3</c:v>
                </c:pt>
                <c:pt idx="37634">
                  <c:v>-2.1597999999999999E-3</c:v>
                </c:pt>
                <c:pt idx="37635">
                  <c:v>-2.1570999999999999E-3</c:v>
                </c:pt>
                <c:pt idx="37636">
                  <c:v>-2.1513999999999999E-3</c:v>
                </c:pt>
                <c:pt idx="37637">
                  <c:v>-2.1448999999999999E-3</c:v>
                </c:pt>
                <c:pt idx="37638">
                  <c:v>-2.1400999999999998E-3</c:v>
                </c:pt>
                <c:pt idx="37639">
                  <c:v>-2.1386E-3</c:v>
                </c:pt>
                <c:pt idx="37640">
                  <c:v>-2.137E-3</c:v>
                </c:pt>
                <c:pt idx="37641">
                  <c:v>-2.1380000000000001E-3</c:v>
                </c:pt>
                <c:pt idx="37642">
                  <c:v>-2.1385000000000002E-3</c:v>
                </c:pt>
                <c:pt idx="37643">
                  <c:v>-2.1397999999999999E-3</c:v>
                </c:pt>
                <c:pt idx="37644">
                  <c:v>-2.1375999999999999E-3</c:v>
                </c:pt>
                <c:pt idx="37645">
                  <c:v>-2.1354999999999998E-3</c:v>
                </c:pt>
                <c:pt idx="37646">
                  <c:v>-2.1364999999999999E-3</c:v>
                </c:pt>
                <c:pt idx="37647">
                  <c:v>-2.1331000000000002E-3</c:v>
                </c:pt>
                <c:pt idx="37648">
                  <c:v>-2.1297999999999998E-3</c:v>
                </c:pt>
                <c:pt idx="37649">
                  <c:v>-2.1278E-3</c:v>
                </c:pt>
                <c:pt idx="37650">
                  <c:v>-2.1266000000000002E-3</c:v>
                </c:pt>
                <c:pt idx="37651">
                  <c:v>-2.1288000000000001E-3</c:v>
                </c:pt>
                <c:pt idx="37652">
                  <c:v>-2.1353000000000001E-3</c:v>
                </c:pt>
                <c:pt idx="37653">
                  <c:v>-2.1407000000000002E-3</c:v>
                </c:pt>
                <c:pt idx="37654">
                  <c:v>-2.1459999999999999E-3</c:v>
                </c:pt>
                <c:pt idx="37655">
                  <c:v>-2.1511E-3</c:v>
                </c:pt>
                <c:pt idx="37656">
                  <c:v>-2.1546999999999998E-3</c:v>
                </c:pt>
                <c:pt idx="37657">
                  <c:v>-2.1553000000000002E-3</c:v>
                </c:pt>
                <c:pt idx="37658">
                  <c:v>-2.1546999999999998E-3</c:v>
                </c:pt>
                <c:pt idx="37659">
                  <c:v>-2.1584E-3</c:v>
                </c:pt>
                <c:pt idx="37660">
                  <c:v>-2.1576999999999998E-3</c:v>
                </c:pt>
                <c:pt idx="37661">
                  <c:v>-2.1554E-3</c:v>
                </c:pt>
                <c:pt idx="37662">
                  <c:v>-2.1527E-3</c:v>
                </c:pt>
                <c:pt idx="37663">
                  <c:v>-2.1465999999999998E-3</c:v>
                </c:pt>
                <c:pt idx="37664">
                  <c:v>-2.1426000000000001E-3</c:v>
                </c:pt>
                <c:pt idx="37665">
                  <c:v>-2.1392999999999998E-3</c:v>
                </c:pt>
                <c:pt idx="37666">
                  <c:v>-2.1339000000000002E-3</c:v>
                </c:pt>
                <c:pt idx="37667">
                  <c:v>-2.1297E-3</c:v>
                </c:pt>
                <c:pt idx="37668">
                  <c:v>-2.1304000000000002E-3</c:v>
                </c:pt>
                <c:pt idx="37669">
                  <c:v>-2.1297E-3</c:v>
                </c:pt>
                <c:pt idx="37670">
                  <c:v>-2.1286E-3</c:v>
                </c:pt>
                <c:pt idx="37671">
                  <c:v>-2.1277000000000002E-3</c:v>
                </c:pt>
                <c:pt idx="37672">
                  <c:v>-2.1289999999999998E-3</c:v>
                </c:pt>
                <c:pt idx="37673">
                  <c:v>-2.1258000000000002E-3</c:v>
                </c:pt>
                <c:pt idx="37674">
                  <c:v>-2.1228000000000002E-3</c:v>
                </c:pt>
                <c:pt idx="37675">
                  <c:v>-2.1186999999999998E-3</c:v>
                </c:pt>
                <c:pt idx="37676">
                  <c:v>-2.1167999999999998E-3</c:v>
                </c:pt>
                <c:pt idx="37677">
                  <c:v>-2.1159E-3</c:v>
                </c:pt>
                <c:pt idx="37678">
                  <c:v>-2.1131000000000001E-3</c:v>
                </c:pt>
                <c:pt idx="37679">
                  <c:v>-2.1118999999999999E-3</c:v>
                </c:pt>
                <c:pt idx="37680">
                  <c:v>-2.1085000000000001E-3</c:v>
                </c:pt>
                <c:pt idx="37681">
                  <c:v>-2.1059E-3</c:v>
                </c:pt>
                <c:pt idx="37682">
                  <c:v>-2.1023999999999999E-3</c:v>
                </c:pt>
                <c:pt idx="37683">
                  <c:v>-2.1013999999999998E-3</c:v>
                </c:pt>
                <c:pt idx="37684">
                  <c:v>-2.1032999999999998E-3</c:v>
                </c:pt>
                <c:pt idx="37685">
                  <c:v>-2.1055000000000002E-3</c:v>
                </c:pt>
                <c:pt idx="37686">
                  <c:v>-2.1039000000000001E-3</c:v>
                </c:pt>
                <c:pt idx="37687">
                  <c:v>-2.104E-3</c:v>
                </c:pt>
                <c:pt idx="37688">
                  <c:v>-2.1021E-3</c:v>
                </c:pt>
                <c:pt idx="37689">
                  <c:v>-2.1013999999999998E-3</c:v>
                </c:pt>
                <c:pt idx="37690">
                  <c:v>-2.0996999999999999E-3</c:v>
                </c:pt>
                <c:pt idx="37691">
                  <c:v>-2.0967E-3</c:v>
                </c:pt>
                <c:pt idx="37692">
                  <c:v>-2.0918E-3</c:v>
                </c:pt>
                <c:pt idx="37693">
                  <c:v>-2.0885999999999999E-3</c:v>
                </c:pt>
                <c:pt idx="37694">
                  <c:v>-2.0856E-3</c:v>
                </c:pt>
                <c:pt idx="37695">
                  <c:v>-2.0828000000000001E-3</c:v>
                </c:pt>
                <c:pt idx="37696">
                  <c:v>-2.0799999999999998E-3</c:v>
                </c:pt>
                <c:pt idx="37697">
                  <c:v>-2.0763000000000001E-3</c:v>
                </c:pt>
                <c:pt idx="37698">
                  <c:v>-2.0736999999999999E-3</c:v>
                </c:pt>
                <c:pt idx="37699">
                  <c:v>-2.0736000000000001E-3</c:v>
                </c:pt>
                <c:pt idx="37700">
                  <c:v>-2.0747999999999999E-3</c:v>
                </c:pt>
                <c:pt idx="37701">
                  <c:v>-2.0763999999999999E-3</c:v>
                </c:pt>
                <c:pt idx="37702">
                  <c:v>-2.0766000000000001E-3</c:v>
                </c:pt>
                <c:pt idx="37703">
                  <c:v>-2.0752000000000001E-3</c:v>
                </c:pt>
                <c:pt idx="37704">
                  <c:v>-2.0780999999999998E-3</c:v>
                </c:pt>
                <c:pt idx="37705">
                  <c:v>-2.0782000000000001E-3</c:v>
                </c:pt>
                <c:pt idx="37706">
                  <c:v>-2.0790000000000001E-3</c:v>
                </c:pt>
                <c:pt idx="37707">
                  <c:v>-2.0772999999999998E-3</c:v>
                </c:pt>
                <c:pt idx="37708">
                  <c:v>-2.0790000000000001E-3</c:v>
                </c:pt>
                <c:pt idx="37709">
                  <c:v>-2.0799999999999998E-3</c:v>
                </c:pt>
                <c:pt idx="37710">
                  <c:v>-2.0788999999999998E-3</c:v>
                </c:pt>
                <c:pt idx="37711">
                  <c:v>-2.0766000000000001E-3</c:v>
                </c:pt>
                <c:pt idx="37712">
                  <c:v>-2.0769E-3</c:v>
                </c:pt>
                <c:pt idx="37713">
                  <c:v>-2.0795000000000002E-3</c:v>
                </c:pt>
                <c:pt idx="37714">
                  <c:v>-2.0815E-3</c:v>
                </c:pt>
                <c:pt idx="37715">
                  <c:v>-2.0820000000000001E-3</c:v>
                </c:pt>
                <c:pt idx="37716">
                  <c:v>-2.0812000000000001E-3</c:v>
                </c:pt>
                <c:pt idx="37717">
                  <c:v>-2.0799999999999998E-3</c:v>
                </c:pt>
                <c:pt idx="37718">
                  <c:v>-2.0779000000000001E-3</c:v>
                </c:pt>
                <c:pt idx="37719">
                  <c:v>-2.0749000000000002E-3</c:v>
                </c:pt>
                <c:pt idx="37720">
                  <c:v>-2.0701000000000001E-3</c:v>
                </c:pt>
                <c:pt idx="37721">
                  <c:v>-2.0652999999999999E-3</c:v>
                </c:pt>
                <c:pt idx="37722">
                  <c:v>-2.0607999999999998E-3</c:v>
                </c:pt>
                <c:pt idx="37723">
                  <c:v>-2.0558999999999998E-3</c:v>
                </c:pt>
                <c:pt idx="37724">
                  <c:v>-2.0549000000000001E-3</c:v>
                </c:pt>
                <c:pt idx="37725">
                  <c:v>-2.0547E-3</c:v>
                </c:pt>
                <c:pt idx="37726">
                  <c:v>-2.0520999999999998E-3</c:v>
                </c:pt>
                <c:pt idx="37727">
                  <c:v>-2.0493E-3</c:v>
                </c:pt>
                <c:pt idx="37728">
                  <c:v>-2.0485999999999998E-3</c:v>
                </c:pt>
                <c:pt idx="37729">
                  <c:v>-2.0477E-3</c:v>
                </c:pt>
                <c:pt idx="37730">
                  <c:v>-2.0458E-3</c:v>
                </c:pt>
                <c:pt idx="37731">
                  <c:v>-2.0447E-3</c:v>
                </c:pt>
                <c:pt idx="37732">
                  <c:v>-2.0398999999999999E-3</c:v>
                </c:pt>
                <c:pt idx="37733">
                  <c:v>-2.0352E-3</c:v>
                </c:pt>
                <c:pt idx="37734">
                  <c:v>-2.0327000000000001E-3</c:v>
                </c:pt>
                <c:pt idx="37735">
                  <c:v>-2.0328999999999998E-3</c:v>
                </c:pt>
                <c:pt idx="37736">
                  <c:v>-2.0333999999999999E-3</c:v>
                </c:pt>
                <c:pt idx="37737">
                  <c:v>-2.0327000000000001E-3</c:v>
                </c:pt>
                <c:pt idx="37738">
                  <c:v>-2.0320999999999998E-3</c:v>
                </c:pt>
                <c:pt idx="37739">
                  <c:v>-2.0311999999999999E-3</c:v>
                </c:pt>
                <c:pt idx="37740">
                  <c:v>-2.0262000000000001E-3</c:v>
                </c:pt>
                <c:pt idx="37741">
                  <c:v>-2.0208000000000001E-3</c:v>
                </c:pt>
                <c:pt idx="37742">
                  <c:v>-2.0181999999999999E-3</c:v>
                </c:pt>
                <c:pt idx="37743">
                  <c:v>-2.0202000000000002E-3</c:v>
                </c:pt>
                <c:pt idx="37744">
                  <c:v>-2.0183000000000002E-3</c:v>
                </c:pt>
                <c:pt idx="37745">
                  <c:v>-2.0148000000000002E-3</c:v>
                </c:pt>
                <c:pt idx="37746">
                  <c:v>-2.0127000000000001E-3</c:v>
                </c:pt>
                <c:pt idx="37747">
                  <c:v>-2.0133E-3</c:v>
                </c:pt>
                <c:pt idx="37748">
                  <c:v>-2.0173000000000001E-3</c:v>
                </c:pt>
                <c:pt idx="37749">
                  <c:v>-2.0209999999999998E-3</c:v>
                </c:pt>
                <c:pt idx="37750">
                  <c:v>-2.0214E-3</c:v>
                </c:pt>
                <c:pt idx="37751">
                  <c:v>-2.0252999999999998E-3</c:v>
                </c:pt>
                <c:pt idx="37752">
                  <c:v>-2.0244E-3</c:v>
                </c:pt>
                <c:pt idx="37753">
                  <c:v>-2.0221000000000002E-3</c:v>
                </c:pt>
                <c:pt idx="37754">
                  <c:v>-2.0186000000000002E-3</c:v>
                </c:pt>
                <c:pt idx="37755">
                  <c:v>-2.0181000000000001E-3</c:v>
                </c:pt>
                <c:pt idx="37756">
                  <c:v>-2.0189000000000001E-3</c:v>
                </c:pt>
                <c:pt idx="37757">
                  <c:v>-2.0206E-3</c:v>
                </c:pt>
                <c:pt idx="37758">
                  <c:v>-2.0203E-3</c:v>
                </c:pt>
                <c:pt idx="37759">
                  <c:v>-2.0192999999999999E-3</c:v>
                </c:pt>
                <c:pt idx="37760">
                  <c:v>-2.0170000000000001E-3</c:v>
                </c:pt>
                <c:pt idx="37761">
                  <c:v>-2.0125999999999998E-3</c:v>
                </c:pt>
                <c:pt idx="37762">
                  <c:v>-2.0100999999999999E-3</c:v>
                </c:pt>
                <c:pt idx="37763">
                  <c:v>-2.0087999999999998E-3</c:v>
                </c:pt>
                <c:pt idx="37764">
                  <c:v>-2.0051000000000001E-3</c:v>
                </c:pt>
                <c:pt idx="37765">
                  <c:v>-2.0018000000000002E-3</c:v>
                </c:pt>
                <c:pt idx="37766">
                  <c:v>-2E-3</c:v>
                </c:pt>
                <c:pt idx="37767">
                  <c:v>-1.9976999999999998E-3</c:v>
                </c:pt>
                <c:pt idx="37768">
                  <c:v>-1.9946999999999999E-3</c:v>
                </c:pt>
                <c:pt idx="37769">
                  <c:v>-1.9924999999999999E-3</c:v>
                </c:pt>
                <c:pt idx="37770">
                  <c:v>-1.9892E-3</c:v>
                </c:pt>
                <c:pt idx="37771">
                  <c:v>-1.9835999999999999E-3</c:v>
                </c:pt>
                <c:pt idx="37772">
                  <c:v>-1.9767000000000001E-3</c:v>
                </c:pt>
                <c:pt idx="37773">
                  <c:v>-1.9708E-3</c:v>
                </c:pt>
                <c:pt idx="37774">
                  <c:v>-1.9673999999999998E-3</c:v>
                </c:pt>
                <c:pt idx="37775">
                  <c:v>-1.9681999999999998E-3</c:v>
                </c:pt>
                <c:pt idx="37776">
                  <c:v>-1.9612000000000002E-3</c:v>
                </c:pt>
                <c:pt idx="37777">
                  <c:v>-1.9575999999999999E-3</c:v>
                </c:pt>
                <c:pt idx="37778">
                  <c:v>-1.9532E-3</c:v>
                </c:pt>
                <c:pt idx="37779">
                  <c:v>-1.9506E-3</c:v>
                </c:pt>
                <c:pt idx="37780">
                  <c:v>-1.9480999999999999E-3</c:v>
                </c:pt>
                <c:pt idx="37781">
                  <c:v>-1.9436E-3</c:v>
                </c:pt>
                <c:pt idx="37782">
                  <c:v>-1.9414E-3</c:v>
                </c:pt>
                <c:pt idx="37783">
                  <c:v>-1.9405E-3</c:v>
                </c:pt>
                <c:pt idx="37784">
                  <c:v>-1.9398E-3</c:v>
                </c:pt>
                <c:pt idx="37785">
                  <c:v>-1.9388000000000001E-3</c:v>
                </c:pt>
                <c:pt idx="37786">
                  <c:v>-1.9373999999999999E-3</c:v>
                </c:pt>
                <c:pt idx="37787">
                  <c:v>-1.9350000000000001E-3</c:v>
                </c:pt>
                <c:pt idx="37788">
                  <c:v>-1.9333E-3</c:v>
                </c:pt>
                <c:pt idx="37789">
                  <c:v>-1.9349E-3</c:v>
                </c:pt>
                <c:pt idx="37790">
                  <c:v>-1.9333E-3</c:v>
                </c:pt>
                <c:pt idx="37791">
                  <c:v>-1.9299E-3</c:v>
                </c:pt>
                <c:pt idx="37792">
                  <c:v>-1.9275E-3</c:v>
                </c:pt>
                <c:pt idx="37793">
                  <c:v>-1.9243999999999999E-3</c:v>
                </c:pt>
                <c:pt idx="37794">
                  <c:v>-1.9222E-3</c:v>
                </c:pt>
                <c:pt idx="37795">
                  <c:v>-1.9253E-3</c:v>
                </c:pt>
                <c:pt idx="37796">
                  <c:v>-1.9319000000000001E-3</c:v>
                </c:pt>
                <c:pt idx="37797">
                  <c:v>-1.9345E-3</c:v>
                </c:pt>
                <c:pt idx="37798">
                  <c:v>-1.9375E-3</c:v>
                </c:pt>
                <c:pt idx="37799">
                  <c:v>-1.9399E-3</c:v>
                </c:pt>
                <c:pt idx="37800">
                  <c:v>-1.9409E-3</c:v>
                </c:pt>
                <c:pt idx="37801">
                  <c:v>-1.9413E-3</c:v>
                </c:pt>
                <c:pt idx="37802">
                  <c:v>-1.9436E-3</c:v>
                </c:pt>
                <c:pt idx="37803">
                  <c:v>-1.9461000000000001E-3</c:v>
                </c:pt>
                <c:pt idx="37804">
                  <c:v>-1.9453999999999999E-3</c:v>
                </c:pt>
                <c:pt idx="37805">
                  <c:v>-1.9429E-3</c:v>
                </c:pt>
                <c:pt idx="37806">
                  <c:v>-1.9405E-3</c:v>
                </c:pt>
                <c:pt idx="37807">
                  <c:v>-1.9403999999999999E-3</c:v>
                </c:pt>
                <c:pt idx="37808">
                  <c:v>-1.9395E-3</c:v>
                </c:pt>
                <c:pt idx="37809">
                  <c:v>-1.936E-3</c:v>
                </c:pt>
                <c:pt idx="37810">
                  <c:v>-1.9364E-3</c:v>
                </c:pt>
                <c:pt idx="37811">
                  <c:v>-1.9384999999999999E-3</c:v>
                </c:pt>
                <c:pt idx="37812">
                  <c:v>-1.9391E-3</c:v>
                </c:pt>
                <c:pt idx="37813">
                  <c:v>-1.9383E-3</c:v>
                </c:pt>
                <c:pt idx="37814">
                  <c:v>-1.9384000000000001E-3</c:v>
                </c:pt>
                <c:pt idx="37815">
                  <c:v>-1.9375E-3</c:v>
                </c:pt>
                <c:pt idx="37816">
                  <c:v>-1.9358999999999999E-3</c:v>
                </c:pt>
                <c:pt idx="37817">
                  <c:v>-1.9349E-3</c:v>
                </c:pt>
                <c:pt idx="37818">
                  <c:v>-1.9335999999999999E-3</c:v>
                </c:pt>
                <c:pt idx="37819">
                  <c:v>-1.9344E-3</c:v>
                </c:pt>
                <c:pt idx="37820">
                  <c:v>-1.9357000000000001E-3</c:v>
                </c:pt>
                <c:pt idx="37821">
                  <c:v>-1.9386E-3</c:v>
                </c:pt>
                <c:pt idx="37822">
                  <c:v>-1.9411000000000001E-3</c:v>
                </c:pt>
                <c:pt idx="37823">
                  <c:v>-1.9419000000000001E-3</c:v>
                </c:pt>
                <c:pt idx="37824">
                  <c:v>-1.9423999999999999E-3</c:v>
                </c:pt>
                <c:pt idx="37825">
                  <c:v>-1.9423000000000001E-3</c:v>
                </c:pt>
                <c:pt idx="37826">
                  <c:v>-1.9430999999999999E-3</c:v>
                </c:pt>
                <c:pt idx="37827">
                  <c:v>-1.9434999999999999E-3</c:v>
                </c:pt>
                <c:pt idx="37828">
                  <c:v>-1.9429E-3</c:v>
                </c:pt>
                <c:pt idx="37829">
                  <c:v>-1.9429E-3</c:v>
                </c:pt>
                <c:pt idx="37830">
                  <c:v>-1.9423999999999999E-3</c:v>
                </c:pt>
                <c:pt idx="37831">
                  <c:v>-1.9388000000000001E-3</c:v>
                </c:pt>
                <c:pt idx="37832">
                  <c:v>-1.9368E-3</c:v>
                </c:pt>
                <c:pt idx="37833">
                  <c:v>-1.934E-3</c:v>
                </c:pt>
                <c:pt idx="37834">
                  <c:v>-1.9296000000000001E-3</c:v>
                </c:pt>
                <c:pt idx="37835">
                  <c:v>-1.9268E-3</c:v>
                </c:pt>
                <c:pt idx="37836">
                  <c:v>-1.9254999999999999E-3</c:v>
                </c:pt>
                <c:pt idx="37837">
                  <c:v>-1.9268E-3</c:v>
                </c:pt>
                <c:pt idx="37838">
                  <c:v>-1.9273999999999999E-3</c:v>
                </c:pt>
                <c:pt idx="37839">
                  <c:v>-1.9246000000000001E-3</c:v>
                </c:pt>
                <c:pt idx="37840">
                  <c:v>-1.9224999999999999E-3</c:v>
                </c:pt>
                <c:pt idx="37841">
                  <c:v>-1.9227000000000001E-3</c:v>
                </c:pt>
                <c:pt idx="37842">
                  <c:v>-1.9256E-3</c:v>
                </c:pt>
                <c:pt idx="37843">
                  <c:v>-1.9303E-3</c:v>
                </c:pt>
                <c:pt idx="37844">
                  <c:v>-1.9349E-3</c:v>
                </c:pt>
                <c:pt idx="37845">
                  <c:v>-1.9400999999999999E-3</c:v>
                </c:pt>
                <c:pt idx="37846">
                  <c:v>-1.9498E-3</c:v>
                </c:pt>
                <c:pt idx="37847">
                  <c:v>-1.9562999999999998E-3</c:v>
                </c:pt>
                <c:pt idx="37848">
                  <c:v>-1.9601000000000002E-3</c:v>
                </c:pt>
                <c:pt idx="37849">
                  <c:v>-1.9597999999999998E-3</c:v>
                </c:pt>
                <c:pt idx="37850">
                  <c:v>-1.9618999999999999E-3</c:v>
                </c:pt>
                <c:pt idx="37851">
                  <c:v>-1.9691000000000001E-3</c:v>
                </c:pt>
                <c:pt idx="37852">
                  <c:v>-1.9723000000000002E-3</c:v>
                </c:pt>
                <c:pt idx="37853">
                  <c:v>-1.9769000000000002E-3</c:v>
                </c:pt>
                <c:pt idx="37854">
                  <c:v>-1.9811E-3</c:v>
                </c:pt>
                <c:pt idx="37855">
                  <c:v>-1.9848000000000001E-3</c:v>
                </c:pt>
                <c:pt idx="37856">
                  <c:v>-1.9892E-3</c:v>
                </c:pt>
                <c:pt idx="37857">
                  <c:v>-1.9926000000000002E-3</c:v>
                </c:pt>
                <c:pt idx="37858">
                  <c:v>-1.9934000000000002E-3</c:v>
                </c:pt>
                <c:pt idx="37859">
                  <c:v>-1.9946999999999999E-3</c:v>
                </c:pt>
                <c:pt idx="37860">
                  <c:v>-1.9970000000000001E-3</c:v>
                </c:pt>
                <c:pt idx="37861">
                  <c:v>-2.0000999999999999E-3</c:v>
                </c:pt>
                <c:pt idx="37862">
                  <c:v>-2.0019E-3</c:v>
                </c:pt>
                <c:pt idx="37863">
                  <c:v>-2.0043999999999999E-3</c:v>
                </c:pt>
                <c:pt idx="37864">
                  <c:v>-2.0052E-3</c:v>
                </c:pt>
                <c:pt idx="37865">
                  <c:v>-2.0041E-3</c:v>
                </c:pt>
                <c:pt idx="37866">
                  <c:v>-2.0027000000000001E-3</c:v>
                </c:pt>
                <c:pt idx="37867">
                  <c:v>-2.0033E-3</c:v>
                </c:pt>
                <c:pt idx="37868">
                  <c:v>-2.0046999999999999E-3</c:v>
                </c:pt>
                <c:pt idx="37869">
                  <c:v>-2.0041999999999998E-3</c:v>
                </c:pt>
                <c:pt idx="37870">
                  <c:v>-2.0043000000000001E-3</c:v>
                </c:pt>
                <c:pt idx="37871">
                  <c:v>-2.0043000000000001E-3</c:v>
                </c:pt>
                <c:pt idx="37872">
                  <c:v>-2.0054000000000001E-3</c:v>
                </c:pt>
                <c:pt idx="37873">
                  <c:v>-2.0052E-3</c:v>
                </c:pt>
                <c:pt idx="37874">
                  <c:v>-2.0043999999999999E-3</c:v>
                </c:pt>
                <c:pt idx="37875">
                  <c:v>-2.0024999999999999E-3</c:v>
                </c:pt>
                <c:pt idx="37876">
                  <c:v>-2.0003999999999998E-3</c:v>
                </c:pt>
                <c:pt idx="37877">
                  <c:v>-1.9980000000000002E-3</c:v>
                </c:pt>
                <c:pt idx="37878">
                  <c:v>-1.9967000000000001E-3</c:v>
                </c:pt>
                <c:pt idx="37879">
                  <c:v>-1.9995E-3</c:v>
                </c:pt>
                <c:pt idx="37880">
                  <c:v>-2.0024000000000001E-3</c:v>
                </c:pt>
                <c:pt idx="37881">
                  <c:v>-2.0021000000000001E-3</c:v>
                </c:pt>
                <c:pt idx="37882">
                  <c:v>-1.9994000000000001E-3</c:v>
                </c:pt>
                <c:pt idx="37883">
                  <c:v>-1.9954E-3</c:v>
                </c:pt>
                <c:pt idx="37884">
                  <c:v>-1.9905999999999999E-3</c:v>
                </c:pt>
                <c:pt idx="37885">
                  <c:v>-1.9892E-3</c:v>
                </c:pt>
                <c:pt idx="37886">
                  <c:v>-1.9888000000000002E-3</c:v>
                </c:pt>
                <c:pt idx="37887">
                  <c:v>-1.9840999999999999E-3</c:v>
                </c:pt>
                <c:pt idx="37888">
                  <c:v>-1.9815000000000002E-3</c:v>
                </c:pt>
                <c:pt idx="37889">
                  <c:v>-1.9808E-3</c:v>
                </c:pt>
                <c:pt idx="37890">
                  <c:v>-1.9764000000000001E-3</c:v>
                </c:pt>
                <c:pt idx="37891">
                  <c:v>-1.9746999999999998E-3</c:v>
                </c:pt>
                <c:pt idx="37892">
                  <c:v>-1.9729999999999999E-3</c:v>
                </c:pt>
                <c:pt idx="37893">
                  <c:v>-1.9727999999999998E-3</c:v>
                </c:pt>
                <c:pt idx="37894">
                  <c:v>-1.97E-3</c:v>
                </c:pt>
                <c:pt idx="37895">
                  <c:v>-1.967E-3</c:v>
                </c:pt>
                <c:pt idx="37896">
                  <c:v>-1.9654E-3</c:v>
                </c:pt>
                <c:pt idx="37897">
                  <c:v>-1.9656000000000001E-3</c:v>
                </c:pt>
                <c:pt idx="37898">
                  <c:v>-1.9664999999999999E-3</c:v>
                </c:pt>
                <c:pt idx="37899">
                  <c:v>-1.9670999999999998E-3</c:v>
                </c:pt>
                <c:pt idx="37900">
                  <c:v>-1.9664000000000001E-3</c:v>
                </c:pt>
                <c:pt idx="37901">
                  <c:v>-1.9640999999999999E-3</c:v>
                </c:pt>
                <c:pt idx="37902">
                  <c:v>-1.9555000000000002E-3</c:v>
                </c:pt>
                <c:pt idx="37903">
                  <c:v>-1.9497E-3</c:v>
                </c:pt>
                <c:pt idx="37904">
                  <c:v>-1.9437E-3</c:v>
                </c:pt>
                <c:pt idx="37905">
                  <c:v>-1.941E-3</c:v>
                </c:pt>
                <c:pt idx="37906">
                  <c:v>-1.9402E-3</c:v>
                </c:pt>
                <c:pt idx="37907">
                  <c:v>-1.9396000000000001E-3</c:v>
                </c:pt>
                <c:pt idx="37908">
                  <c:v>-1.939E-3</c:v>
                </c:pt>
                <c:pt idx="37909">
                  <c:v>-1.9403000000000001E-3</c:v>
                </c:pt>
                <c:pt idx="37910">
                  <c:v>-1.9396000000000001E-3</c:v>
                </c:pt>
                <c:pt idx="37911">
                  <c:v>-1.9417E-3</c:v>
                </c:pt>
                <c:pt idx="37912">
                  <c:v>-1.9405E-3</c:v>
                </c:pt>
                <c:pt idx="37913">
                  <c:v>-1.9403999999999999E-3</c:v>
                </c:pt>
                <c:pt idx="37914">
                  <c:v>-1.9354999999999999E-3</c:v>
                </c:pt>
                <c:pt idx="37915">
                  <c:v>-1.9288E-3</c:v>
                </c:pt>
                <c:pt idx="37916">
                  <c:v>-1.9247999999999999E-3</c:v>
                </c:pt>
                <c:pt idx="37917">
                  <c:v>-1.9208000000000001E-3</c:v>
                </c:pt>
                <c:pt idx="37918">
                  <c:v>-1.9204000000000001E-3</c:v>
                </c:pt>
                <c:pt idx="37919">
                  <c:v>-1.9183E-3</c:v>
                </c:pt>
                <c:pt idx="37920">
                  <c:v>-1.9158999999999999E-3</c:v>
                </c:pt>
                <c:pt idx="37921">
                  <c:v>-1.9142E-3</c:v>
                </c:pt>
                <c:pt idx="37922">
                  <c:v>-1.9126E-3</c:v>
                </c:pt>
                <c:pt idx="37923">
                  <c:v>-1.9112000000000001E-3</c:v>
                </c:pt>
                <c:pt idx="37924">
                  <c:v>-1.9089E-3</c:v>
                </c:pt>
                <c:pt idx="37925">
                  <c:v>-1.9072E-3</c:v>
                </c:pt>
                <c:pt idx="37926">
                  <c:v>-1.9066E-3</c:v>
                </c:pt>
                <c:pt idx="37927">
                  <c:v>-1.9038E-3</c:v>
                </c:pt>
                <c:pt idx="37928">
                  <c:v>-1.9005999999999999E-3</c:v>
                </c:pt>
                <c:pt idx="37929">
                  <c:v>-1.8981E-3</c:v>
                </c:pt>
                <c:pt idx="37930">
                  <c:v>-1.8978000000000001E-3</c:v>
                </c:pt>
                <c:pt idx="37931">
                  <c:v>-1.8982999999999999E-3</c:v>
                </c:pt>
                <c:pt idx="37932">
                  <c:v>-1.8965E-3</c:v>
                </c:pt>
                <c:pt idx="37933">
                  <c:v>-1.8969E-3</c:v>
                </c:pt>
                <c:pt idx="37934">
                  <c:v>-1.8986999999999999E-3</c:v>
                </c:pt>
                <c:pt idx="37935">
                  <c:v>-1.9032999999999999E-3</c:v>
                </c:pt>
                <c:pt idx="37936">
                  <c:v>-1.9051000000000001E-3</c:v>
                </c:pt>
                <c:pt idx="37937">
                  <c:v>-1.9038E-3</c:v>
                </c:pt>
                <c:pt idx="37938">
                  <c:v>-1.9E-3</c:v>
                </c:pt>
                <c:pt idx="37939">
                  <c:v>-1.9036000000000001E-3</c:v>
                </c:pt>
                <c:pt idx="37940">
                  <c:v>-1.908E-3</c:v>
                </c:pt>
                <c:pt idx="37941">
                  <c:v>-1.9081E-3</c:v>
                </c:pt>
                <c:pt idx="37942">
                  <c:v>-1.9057E-3</c:v>
                </c:pt>
                <c:pt idx="37943">
                  <c:v>-1.9032000000000001E-3</c:v>
                </c:pt>
                <c:pt idx="37944">
                  <c:v>-1.9009000000000001E-3</c:v>
                </c:pt>
                <c:pt idx="37945">
                  <c:v>-1.8977E-3</c:v>
                </c:pt>
                <c:pt idx="37946">
                  <c:v>-1.8975999999999999E-3</c:v>
                </c:pt>
                <c:pt idx="37947">
                  <c:v>-1.8988E-3</c:v>
                </c:pt>
                <c:pt idx="37948">
                  <c:v>-1.8988E-3</c:v>
                </c:pt>
                <c:pt idx="37949">
                  <c:v>-1.8990000000000001E-3</c:v>
                </c:pt>
                <c:pt idx="37950">
                  <c:v>-1.8982999999999999E-3</c:v>
                </c:pt>
                <c:pt idx="37951">
                  <c:v>-1.9009999999999999E-3</c:v>
                </c:pt>
                <c:pt idx="37952">
                  <c:v>-1.9066E-3</c:v>
                </c:pt>
                <c:pt idx="37953">
                  <c:v>-1.9101000000000001E-3</c:v>
                </c:pt>
                <c:pt idx="37954">
                  <c:v>-1.9111E-3</c:v>
                </c:pt>
                <c:pt idx="37955">
                  <c:v>-1.9093999999999999E-3</c:v>
                </c:pt>
                <c:pt idx="37956">
                  <c:v>-1.9062E-3</c:v>
                </c:pt>
                <c:pt idx="37957">
                  <c:v>-1.903E-3</c:v>
                </c:pt>
                <c:pt idx="37958">
                  <c:v>-1.9013999999999999E-3</c:v>
                </c:pt>
                <c:pt idx="37959">
                  <c:v>-1.9005000000000001E-3</c:v>
                </c:pt>
                <c:pt idx="37960">
                  <c:v>-1.8994000000000001E-3</c:v>
                </c:pt>
                <c:pt idx="37961">
                  <c:v>-1.8988E-3</c:v>
                </c:pt>
                <c:pt idx="37962">
                  <c:v>-1.9028000000000001E-3</c:v>
                </c:pt>
                <c:pt idx="37963">
                  <c:v>-1.9043E-3</c:v>
                </c:pt>
                <c:pt idx="37964">
                  <c:v>-1.9074999999999999E-3</c:v>
                </c:pt>
                <c:pt idx="37965">
                  <c:v>-1.9084E-3</c:v>
                </c:pt>
                <c:pt idx="37966">
                  <c:v>-1.9112000000000001E-3</c:v>
                </c:pt>
                <c:pt idx="37967">
                  <c:v>-1.9155999999999999E-3</c:v>
                </c:pt>
                <c:pt idx="37968">
                  <c:v>-1.9169E-3</c:v>
                </c:pt>
                <c:pt idx="37969">
                  <c:v>-1.9178000000000001E-3</c:v>
                </c:pt>
                <c:pt idx="37970">
                  <c:v>-1.9197000000000001E-3</c:v>
                </c:pt>
                <c:pt idx="37971">
                  <c:v>-1.9207E-3</c:v>
                </c:pt>
                <c:pt idx="37972">
                  <c:v>-1.9222E-3</c:v>
                </c:pt>
                <c:pt idx="37973">
                  <c:v>-1.9266999999999999E-3</c:v>
                </c:pt>
                <c:pt idx="37974">
                  <c:v>-1.9269999999999999E-3</c:v>
                </c:pt>
                <c:pt idx="37975">
                  <c:v>-1.9250000000000001E-3</c:v>
                </c:pt>
                <c:pt idx="37976">
                  <c:v>-1.9227000000000001E-3</c:v>
                </c:pt>
                <c:pt idx="37977">
                  <c:v>-1.9224999999999999E-3</c:v>
                </c:pt>
                <c:pt idx="37978">
                  <c:v>-1.9261E-3</c:v>
                </c:pt>
                <c:pt idx="37979">
                  <c:v>-1.9302E-3</c:v>
                </c:pt>
                <c:pt idx="37980">
                  <c:v>-1.9342999999999999E-3</c:v>
                </c:pt>
                <c:pt idx="37981">
                  <c:v>-1.9364E-3</c:v>
                </c:pt>
                <c:pt idx="37982">
                  <c:v>-1.9348E-3</c:v>
                </c:pt>
                <c:pt idx="37983">
                  <c:v>-1.9335999999999999E-3</c:v>
                </c:pt>
                <c:pt idx="37984">
                  <c:v>-1.9337E-3</c:v>
                </c:pt>
                <c:pt idx="37985">
                  <c:v>-1.9346999999999999E-3</c:v>
                </c:pt>
                <c:pt idx="37986">
                  <c:v>-1.9373999999999999E-3</c:v>
                </c:pt>
                <c:pt idx="37987">
                  <c:v>-1.9409E-3</c:v>
                </c:pt>
                <c:pt idx="37988">
                  <c:v>-1.9465000000000001E-3</c:v>
                </c:pt>
                <c:pt idx="37989">
                  <c:v>-1.9499000000000001E-3</c:v>
                </c:pt>
                <c:pt idx="37990">
                  <c:v>-1.9514999999999999E-3</c:v>
                </c:pt>
                <c:pt idx="37991">
                  <c:v>-1.9532E-3</c:v>
                </c:pt>
                <c:pt idx="37992">
                  <c:v>-1.9528E-3</c:v>
                </c:pt>
                <c:pt idx="37993">
                  <c:v>-1.9513E-3</c:v>
                </c:pt>
                <c:pt idx="37994">
                  <c:v>-1.9517E-3</c:v>
                </c:pt>
                <c:pt idx="37995">
                  <c:v>-1.9561000000000001E-3</c:v>
                </c:pt>
                <c:pt idx="37996">
                  <c:v>-1.9581999999999998E-3</c:v>
                </c:pt>
                <c:pt idx="37997">
                  <c:v>-1.9589999999999998E-3</c:v>
                </c:pt>
                <c:pt idx="37998">
                  <c:v>-1.9610999999999999E-3</c:v>
                </c:pt>
                <c:pt idx="37999">
                  <c:v>-1.9621E-3</c:v>
                </c:pt>
                <c:pt idx="38000">
                  <c:v>-1.9610000000000001E-3</c:v>
                </c:pt>
                <c:pt idx="38001">
                  <c:v>-1.9583000000000001E-3</c:v>
                </c:pt>
                <c:pt idx="38002">
                  <c:v>-1.9594999999999999E-3</c:v>
                </c:pt>
                <c:pt idx="38003">
                  <c:v>-1.9616E-3</c:v>
                </c:pt>
                <c:pt idx="38004">
                  <c:v>-1.9648000000000001E-3</c:v>
                </c:pt>
                <c:pt idx="38005">
                  <c:v>-1.9708E-3</c:v>
                </c:pt>
                <c:pt idx="38006">
                  <c:v>-1.9789999999999999E-3</c:v>
                </c:pt>
                <c:pt idx="38007">
                  <c:v>-1.9840000000000001E-3</c:v>
                </c:pt>
                <c:pt idx="38008">
                  <c:v>-1.9894000000000001E-3</c:v>
                </c:pt>
                <c:pt idx="38009">
                  <c:v>-1.9949999999999998E-3</c:v>
                </c:pt>
                <c:pt idx="38010">
                  <c:v>-2.0024000000000001E-3</c:v>
                </c:pt>
                <c:pt idx="38011">
                  <c:v>-2.0051000000000001E-3</c:v>
                </c:pt>
                <c:pt idx="38012">
                  <c:v>-2.0095E-3</c:v>
                </c:pt>
                <c:pt idx="38013">
                  <c:v>-2.0144999999999998E-3</c:v>
                </c:pt>
                <c:pt idx="38014">
                  <c:v>-2.0195999999999999E-3</c:v>
                </c:pt>
                <c:pt idx="38015">
                  <c:v>-2.0225999999999998E-3</c:v>
                </c:pt>
                <c:pt idx="38016">
                  <c:v>-2.0268999999999999E-3</c:v>
                </c:pt>
                <c:pt idx="38017">
                  <c:v>-2.0306E-3</c:v>
                </c:pt>
                <c:pt idx="38018">
                  <c:v>-2.0325999999999999E-3</c:v>
                </c:pt>
                <c:pt idx="38019">
                  <c:v>-2.0311999999999999E-3</c:v>
                </c:pt>
                <c:pt idx="38020">
                  <c:v>-2.0322999999999999E-3</c:v>
                </c:pt>
                <c:pt idx="38021">
                  <c:v>-2.0352E-3</c:v>
                </c:pt>
                <c:pt idx="38022">
                  <c:v>-2.0393E-3</c:v>
                </c:pt>
                <c:pt idx="38023">
                  <c:v>-2.0427000000000002E-3</c:v>
                </c:pt>
                <c:pt idx="38024">
                  <c:v>-2.0455999999999998E-3</c:v>
                </c:pt>
                <c:pt idx="38025">
                  <c:v>-2.0482E-3</c:v>
                </c:pt>
                <c:pt idx="38026">
                  <c:v>-2.0514999999999999E-3</c:v>
                </c:pt>
                <c:pt idx="38027">
                  <c:v>-2.0555999999999999E-3</c:v>
                </c:pt>
                <c:pt idx="38028">
                  <c:v>-2.0585999999999998E-3</c:v>
                </c:pt>
                <c:pt idx="38029">
                  <c:v>-2.0611000000000002E-3</c:v>
                </c:pt>
                <c:pt idx="38030">
                  <c:v>-2.0636999999999999E-3</c:v>
                </c:pt>
                <c:pt idx="38031">
                  <c:v>-2.0634999999999998E-3</c:v>
                </c:pt>
                <c:pt idx="38032">
                  <c:v>-2.0617999999999999E-3</c:v>
                </c:pt>
                <c:pt idx="38033">
                  <c:v>-2.0606000000000001E-3</c:v>
                </c:pt>
                <c:pt idx="38034">
                  <c:v>-2.0598999999999999E-3</c:v>
                </c:pt>
                <c:pt idx="38035">
                  <c:v>-2.0623999999999998E-3</c:v>
                </c:pt>
                <c:pt idx="38036">
                  <c:v>-2.0647999999999999E-3</c:v>
                </c:pt>
                <c:pt idx="38037">
                  <c:v>-2.0661999999999998E-3</c:v>
                </c:pt>
                <c:pt idx="38038">
                  <c:v>-2.0661999999999998E-3</c:v>
                </c:pt>
                <c:pt idx="38039">
                  <c:v>-2.0669999999999998E-3</c:v>
                </c:pt>
                <c:pt idx="38040">
                  <c:v>-2.0701999999999999E-3</c:v>
                </c:pt>
                <c:pt idx="38041">
                  <c:v>-2.0723E-3</c:v>
                </c:pt>
                <c:pt idx="38042">
                  <c:v>-2.0723999999999998E-3</c:v>
                </c:pt>
                <c:pt idx="38043">
                  <c:v>-2.0715E-3</c:v>
                </c:pt>
                <c:pt idx="38044">
                  <c:v>-2.0679000000000001E-3</c:v>
                </c:pt>
                <c:pt idx="38045">
                  <c:v>-2.0615999999999998E-3</c:v>
                </c:pt>
                <c:pt idx="38046">
                  <c:v>-2.0555999999999999E-3</c:v>
                </c:pt>
                <c:pt idx="38047">
                  <c:v>-2.0501E-3</c:v>
                </c:pt>
                <c:pt idx="38048">
                  <c:v>-2.0463E-3</c:v>
                </c:pt>
                <c:pt idx="38049">
                  <c:v>-2.0439999999999998E-3</c:v>
                </c:pt>
                <c:pt idx="38050">
                  <c:v>-2.0409E-3</c:v>
                </c:pt>
                <c:pt idx="38051">
                  <c:v>-2.0400000000000001E-3</c:v>
                </c:pt>
                <c:pt idx="38052">
                  <c:v>-2.0393E-3</c:v>
                </c:pt>
                <c:pt idx="38053">
                  <c:v>-2.0414000000000001E-3</c:v>
                </c:pt>
                <c:pt idx="38054">
                  <c:v>-2.0460000000000001E-3</c:v>
                </c:pt>
                <c:pt idx="38055">
                  <c:v>-2.0485999999999998E-3</c:v>
                </c:pt>
                <c:pt idx="38056">
                  <c:v>-2.049E-3</c:v>
                </c:pt>
                <c:pt idx="38057">
                  <c:v>-2.0487999999999999E-3</c:v>
                </c:pt>
                <c:pt idx="38058">
                  <c:v>-2.0454000000000002E-3</c:v>
                </c:pt>
                <c:pt idx="38059">
                  <c:v>-2.0427000000000002E-3</c:v>
                </c:pt>
                <c:pt idx="38060">
                  <c:v>-2.0401E-3</c:v>
                </c:pt>
                <c:pt idx="38061">
                  <c:v>-2.0393E-3</c:v>
                </c:pt>
                <c:pt idx="38062">
                  <c:v>-2.0357000000000001E-3</c:v>
                </c:pt>
                <c:pt idx="38063">
                  <c:v>-2.032E-3</c:v>
                </c:pt>
                <c:pt idx="38064">
                  <c:v>-2.0309E-3</c:v>
                </c:pt>
                <c:pt idx="38065">
                  <c:v>-2.0328E-3</c:v>
                </c:pt>
                <c:pt idx="38066">
                  <c:v>-2.0333E-3</c:v>
                </c:pt>
                <c:pt idx="38067">
                  <c:v>-2.032E-3</c:v>
                </c:pt>
                <c:pt idx="38068">
                  <c:v>-2.0308000000000001E-3</c:v>
                </c:pt>
                <c:pt idx="38069">
                  <c:v>-2.0300000000000001E-3</c:v>
                </c:pt>
                <c:pt idx="38070">
                  <c:v>-2.0287999999999999E-3</c:v>
                </c:pt>
                <c:pt idx="38071">
                  <c:v>-2.0279999999999999E-3</c:v>
                </c:pt>
                <c:pt idx="38072">
                  <c:v>-2.0292999999999999E-3</c:v>
                </c:pt>
                <c:pt idx="38073">
                  <c:v>-2.0295999999999999E-3</c:v>
                </c:pt>
                <c:pt idx="38074">
                  <c:v>-2.029E-3</c:v>
                </c:pt>
                <c:pt idx="38075">
                  <c:v>-2.0289000000000001E-3</c:v>
                </c:pt>
                <c:pt idx="38076">
                  <c:v>-2.032E-3</c:v>
                </c:pt>
                <c:pt idx="38077">
                  <c:v>-2.0368999999999999E-3</c:v>
                </c:pt>
                <c:pt idx="38078">
                  <c:v>-2.0406999999999999E-3</c:v>
                </c:pt>
                <c:pt idx="38079">
                  <c:v>-2.0416000000000002E-3</c:v>
                </c:pt>
                <c:pt idx="38080">
                  <c:v>-2.0441000000000001E-3</c:v>
                </c:pt>
                <c:pt idx="38081">
                  <c:v>-2.0482E-3</c:v>
                </c:pt>
                <c:pt idx="38082">
                  <c:v>-2.0504999999999998E-3</c:v>
                </c:pt>
                <c:pt idx="38083">
                  <c:v>-2.052E-3</c:v>
                </c:pt>
                <c:pt idx="38084">
                  <c:v>-2.0527000000000002E-3</c:v>
                </c:pt>
                <c:pt idx="38085">
                  <c:v>-2.0520999999999998E-3</c:v>
                </c:pt>
                <c:pt idx="38086">
                  <c:v>-2.0487000000000001E-3</c:v>
                </c:pt>
                <c:pt idx="38087">
                  <c:v>-2.0455999999999998E-3</c:v>
                </c:pt>
                <c:pt idx="38088">
                  <c:v>-2.0454000000000002E-3</c:v>
                </c:pt>
                <c:pt idx="38089">
                  <c:v>-2.0468999999999999E-3</c:v>
                </c:pt>
                <c:pt idx="38090">
                  <c:v>-2.0487000000000001E-3</c:v>
                </c:pt>
                <c:pt idx="38091">
                  <c:v>-2.049E-3</c:v>
                </c:pt>
                <c:pt idx="38092">
                  <c:v>-2.0479999999999999E-3</c:v>
                </c:pt>
                <c:pt idx="38093">
                  <c:v>-2.0484000000000001E-3</c:v>
                </c:pt>
                <c:pt idx="38094">
                  <c:v>-2.0503000000000001E-3</c:v>
                </c:pt>
                <c:pt idx="38095">
                  <c:v>-2.0525999999999999E-3</c:v>
                </c:pt>
                <c:pt idx="38096">
                  <c:v>-2.0533999999999999E-3</c:v>
                </c:pt>
                <c:pt idx="38097">
                  <c:v>-2.0514999999999999E-3</c:v>
                </c:pt>
                <c:pt idx="38098">
                  <c:v>-2.0512E-3</c:v>
                </c:pt>
                <c:pt idx="38099">
                  <c:v>-2.0500000000000002E-3</c:v>
                </c:pt>
                <c:pt idx="38100">
                  <c:v>-2.0498999999999999E-3</c:v>
                </c:pt>
                <c:pt idx="38101">
                  <c:v>-2.0493E-3</c:v>
                </c:pt>
                <c:pt idx="38102">
                  <c:v>-2.0457000000000001E-3</c:v>
                </c:pt>
                <c:pt idx="38103">
                  <c:v>-2.0439999999999998E-3</c:v>
                </c:pt>
                <c:pt idx="38104">
                  <c:v>-2.0439E-3</c:v>
                </c:pt>
                <c:pt idx="38105">
                  <c:v>-2.0433999999999999E-3</c:v>
                </c:pt>
                <c:pt idx="38106">
                  <c:v>-2.0433000000000001E-3</c:v>
                </c:pt>
                <c:pt idx="38107">
                  <c:v>-2.0444999999999999E-3</c:v>
                </c:pt>
                <c:pt idx="38108">
                  <c:v>-2.0444E-3</c:v>
                </c:pt>
                <c:pt idx="38109">
                  <c:v>-2.0436999999999999E-3</c:v>
                </c:pt>
                <c:pt idx="38110">
                  <c:v>-2.0444999999999999E-3</c:v>
                </c:pt>
                <c:pt idx="38111">
                  <c:v>-2.0452000000000001E-3</c:v>
                </c:pt>
                <c:pt idx="38112">
                  <c:v>-2.0468999999999999E-3</c:v>
                </c:pt>
                <c:pt idx="38113">
                  <c:v>-2.0493999999999998E-3</c:v>
                </c:pt>
                <c:pt idx="38114">
                  <c:v>-2.0512999999999998E-3</c:v>
                </c:pt>
                <c:pt idx="38115">
                  <c:v>-2.0562000000000002E-3</c:v>
                </c:pt>
                <c:pt idx="38116">
                  <c:v>-2.0609000000000001E-3</c:v>
                </c:pt>
                <c:pt idx="38117">
                  <c:v>-2.0623E-3</c:v>
                </c:pt>
                <c:pt idx="38118">
                  <c:v>-2.0641000000000001E-3</c:v>
                </c:pt>
                <c:pt idx="38119">
                  <c:v>-2.0628000000000001E-3</c:v>
                </c:pt>
                <c:pt idx="38120">
                  <c:v>-2.0600000000000002E-3</c:v>
                </c:pt>
                <c:pt idx="38121">
                  <c:v>-2.0595000000000001E-3</c:v>
                </c:pt>
                <c:pt idx="38122">
                  <c:v>-2.0652000000000001E-3</c:v>
                </c:pt>
                <c:pt idx="38123">
                  <c:v>-2.0701000000000001E-3</c:v>
                </c:pt>
                <c:pt idx="38124">
                  <c:v>-2.0684000000000002E-3</c:v>
                </c:pt>
                <c:pt idx="38125">
                  <c:v>-2.062E-3</c:v>
                </c:pt>
                <c:pt idx="38126">
                  <c:v>-2.0555E-3</c:v>
                </c:pt>
                <c:pt idx="38127">
                  <c:v>-2.0539E-3</c:v>
                </c:pt>
                <c:pt idx="38128">
                  <c:v>-2.0523E-3</c:v>
                </c:pt>
                <c:pt idx="38129">
                  <c:v>-2.0519000000000002E-3</c:v>
                </c:pt>
                <c:pt idx="38130">
                  <c:v>-2.0500000000000002E-3</c:v>
                </c:pt>
                <c:pt idx="38131">
                  <c:v>-2.0470000000000002E-3</c:v>
                </c:pt>
                <c:pt idx="38132">
                  <c:v>-2.0451000000000002E-3</c:v>
                </c:pt>
                <c:pt idx="38133">
                  <c:v>-2.0441999999999999E-3</c:v>
                </c:pt>
                <c:pt idx="38134">
                  <c:v>-2.0428E-3</c:v>
                </c:pt>
                <c:pt idx="38135">
                  <c:v>-2.0444E-3</c:v>
                </c:pt>
                <c:pt idx="38136">
                  <c:v>-2.0384999999999999E-3</c:v>
                </c:pt>
                <c:pt idx="38137">
                  <c:v>-2.0400000000000001E-3</c:v>
                </c:pt>
                <c:pt idx="38138">
                  <c:v>-2.0408000000000002E-3</c:v>
                </c:pt>
                <c:pt idx="38139">
                  <c:v>-2.0387000000000001E-3</c:v>
                </c:pt>
                <c:pt idx="38140">
                  <c:v>-2.036E-3</c:v>
                </c:pt>
                <c:pt idx="38141">
                  <c:v>-2.0333E-3</c:v>
                </c:pt>
                <c:pt idx="38142">
                  <c:v>-2.0271E-3</c:v>
                </c:pt>
                <c:pt idx="38143">
                  <c:v>-2.0154000000000001E-3</c:v>
                </c:pt>
                <c:pt idx="38144">
                  <c:v>-2.0032000000000001E-3</c:v>
                </c:pt>
                <c:pt idx="38145">
                  <c:v>-1.9927E-3</c:v>
                </c:pt>
                <c:pt idx="38146">
                  <c:v>-1.9816E-3</c:v>
                </c:pt>
                <c:pt idx="38147">
                  <c:v>-1.9754999999999998E-3</c:v>
                </c:pt>
                <c:pt idx="38148">
                  <c:v>-1.9750000000000002E-3</c:v>
                </c:pt>
                <c:pt idx="38149">
                  <c:v>-1.9754E-3</c:v>
                </c:pt>
                <c:pt idx="38150">
                  <c:v>-1.9786000000000001E-3</c:v>
                </c:pt>
                <c:pt idx="38151">
                  <c:v>-1.9818000000000001E-3</c:v>
                </c:pt>
                <c:pt idx="38152">
                  <c:v>-1.9891000000000002E-3</c:v>
                </c:pt>
                <c:pt idx="38153">
                  <c:v>-1.9913000000000001E-3</c:v>
                </c:pt>
              </c:numCache>
            </c:numRef>
          </c:yVal>
          <c:smooth val="1"/>
          <c:extLst>
            <c:ext xmlns:c16="http://schemas.microsoft.com/office/drawing/2014/chart" uri="{C3380CC4-5D6E-409C-BE32-E72D297353CC}">
              <c16:uniqueId val="{00000000-DBD1-43DB-89AC-F60B7D4BF22B}"/>
            </c:ext>
          </c:extLst>
        </c:ser>
        <c:ser>
          <c:idx val="0"/>
          <c:order val="1"/>
          <c:tx>
            <c:strRef>
              <c:f>'[RN25 powder form acid TGA.xlsx]Feuil2'!$D$1</c:f>
              <c:strCache>
                <c:ptCount val="1"/>
                <c:pt idx="0">
                  <c:v>Deriv Weight</c:v>
                </c:pt>
              </c:strCache>
            </c:strRef>
          </c:tx>
          <c:spPr>
            <a:ln w="19050" cap="rnd">
              <a:solidFill>
                <a:srgbClr val="FF0000"/>
              </a:solidFill>
              <a:round/>
            </a:ln>
            <a:effectLst/>
          </c:spPr>
          <c:marker>
            <c:symbol val="none"/>
          </c:marker>
          <c:xVal>
            <c:numRef>
              <c:f>'[RN25 powder form acid TGA.xlsx]Feuil2'!$A$2:$A$26386</c:f>
              <c:numCache>
                <c:formatCode>General</c:formatCode>
                <c:ptCount val="26385"/>
                <c:pt idx="0">
                  <c:v>30.00074</c:v>
                </c:pt>
                <c:pt idx="1">
                  <c:v>29.997859999999999</c:v>
                </c:pt>
                <c:pt idx="2">
                  <c:v>29.99896</c:v>
                </c:pt>
                <c:pt idx="3">
                  <c:v>30.000679999999999</c:v>
                </c:pt>
                <c:pt idx="4">
                  <c:v>30.00159</c:v>
                </c:pt>
                <c:pt idx="5">
                  <c:v>29.99896</c:v>
                </c:pt>
                <c:pt idx="6">
                  <c:v>29.999759999999998</c:v>
                </c:pt>
                <c:pt idx="7">
                  <c:v>30.00112</c:v>
                </c:pt>
                <c:pt idx="8">
                  <c:v>29.998660000000001</c:v>
                </c:pt>
                <c:pt idx="9">
                  <c:v>29.998940000000001</c:v>
                </c:pt>
                <c:pt idx="10">
                  <c:v>30.000360000000001</c:v>
                </c:pt>
                <c:pt idx="11">
                  <c:v>29.99916</c:v>
                </c:pt>
                <c:pt idx="12">
                  <c:v>30.00178</c:v>
                </c:pt>
                <c:pt idx="13">
                  <c:v>30.001539999999999</c:v>
                </c:pt>
                <c:pt idx="14">
                  <c:v>30.00216</c:v>
                </c:pt>
                <c:pt idx="15">
                  <c:v>30.001660000000001</c:v>
                </c:pt>
                <c:pt idx="16">
                  <c:v>30.002949999999998</c:v>
                </c:pt>
                <c:pt idx="17">
                  <c:v>30.003019999999999</c:v>
                </c:pt>
                <c:pt idx="18">
                  <c:v>30.001629999999999</c:v>
                </c:pt>
                <c:pt idx="19">
                  <c:v>30.002269999999999</c:v>
                </c:pt>
                <c:pt idx="20">
                  <c:v>30.002600000000001</c:v>
                </c:pt>
                <c:pt idx="21">
                  <c:v>30.001909999999999</c:v>
                </c:pt>
                <c:pt idx="22">
                  <c:v>30.00224</c:v>
                </c:pt>
                <c:pt idx="23">
                  <c:v>30.00244</c:v>
                </c:pt>
                <c:pt idx="24">
                  <c:v>30.00235</c:v>
                </c:pt>
                <c:pt idx="25">
                  <c:v>30.001359999999998</c:v>
                </c:pt>
                <c:pt idx="26">
                  <c:v>30.002520000000001</c:v>
                </c:pt>
                <c:pt idx="27">
                  <c:v>30.002649999999999</c:v>
                </c:pt>
                <c:pt idx="28">
                  <c:v>30.003319999999999</c:v>
                </c:pt>
                <c:pt idx="29">
                  <c:v>30.00217</c:v>
                </c:pt>
                <c:pt idx="30">
                  <c:v>30.001249999999999</c:v>
                </c:pt>
                <c:pt idx="31">
                  <c:v>29.99935</c:v>
                </c:pt>
                <c:pt idx="32">
                  <c:v>30.000599999999999</c:v>
                </c:pt>
                <c:pt idx="33">
                  <c:v>29.99954</c:v>
                </c:pt>
                <c:pt idx="34">
                  <c:v>30.000060000000001</c:v>
                </c:pt>
                <c:pt idx="35">
                  <c:v>29.999880000000001</c:v>
                </c:pt>
                <c:pt idx="36">
                  <c:v>30.000170000000001</c:v>
                </c:pt>
                <c:pt idx="37">
                  <c:v>30.000830000000001</c:v>
                </c:pt>
                <c:pt idx="38">
                  <c:v>29.998750000000001</c:v>
                </c:pt>
                <c:pt idx="39">
                  <c:v>30.000889999999998</c:v>
                </c:pt>
                <c:pt idx="40">
                  <c:v>30.000900000000001</c:v>
                </c:pt>
                <c:pt idx="41">
                  <c:v>30.000250000000001</c:v>
                </c:pt>
                <c:pt idx="42">
                  <c:v>30.00038</c:v>
                </c:pt>
                <c:pt idx="43">
                  <c:v>30.000489999999999</c:v>
                </c:pt>
                <c:pt idx="44">
                  <c:v>30.001539999999999</c:v>
                </c:pt>
                <c:pt idx="45">
                  <c:v>30.00094</c:v>
                </c:pt>
                <c:pt idx="46">
                  <c:v>30.00038</c:v>
                </c:pt>
                <c:pt idx="47">
                  <c:v>30.000720000000001</c:v>
                </c:pt>
                <c:pt idx="48">
                  <c:v>30.001349999999999</c:v>
                </c:pt>
                <c:pt idx="49">
                  <c:v>29.99963</c:v>
                </c:pt>
                <c:pt idx="50">
                  <c:v>30.002970000000001</c:v>
                </c:pt>
                <c:pt idx="51">
                  <c:v>30.001840000000001</c:v>
                </c:pt>
                <c:pt idx="52">
                  <c:v>30.000800000000002</c:v>
                </c:pt>
                <c:pt idx="53">
                  <c:v>30.000959999999999</c:v>
                </c:pt>
                <c:pt idx="54">
                  <c:v>30.001819999999999</c:v>
                </c:pt>
                <c:pt idx="55">
                  <c:v>30.000879999999999</c:v>
                </c:pt>
                <c:pt idx="56">
                  <c:v>30.00102</c:v>
                </c:pt>
                <c:pt idx="57">
                  <c:v>30.001390000000001</c:v>
                </c:pt>
                <c:pt idx="58">
                  <c:v>30.002089999999999</c:v>
                </c:pt>
                <c:pt idx="59">
                  <c:v>30.000080000000001</c:v>
                </c:pt>
                <c:pt idx="60">
                  <c:v>30.000219999999999</c:v>
                </c:pt>
                <c:pt idx="61">
                  <c:v>30.000260000000001</c:v>
                </c:pt>
                <c:pt idx="62">
                  <c:v>29.999220000000001</c:v>
                </c:pt>
                <c:pt idx="63">
                  <c:v>29.999600000000001</c:v>
                </c:pt>
                <c:pt idx="64">
                  <c:v>29.9986</c:v>
                </c:pt>
                <c:pt idx="65">
                  <c:v>30.000119999999999</c:v>
                </c:pt>
                <c:pt idx="66">
                  <c:v>30.003799999999998</c:v>
                </c:pt>
                <c:pt idx="67">
                  <c:v>30.009340000000002</c:v>
                </c:pt>
                <c:pt idx="68">
                  <c:v>30.018560000000001</c:v>
                </c:pt>
                <c:pt idx="69">
                  <c:v>30.029640000000001</c:v>
                </c:pt>
                <c:pt idx="70">
                  <c:v>30.045539999999999</c:v>
                </c:pt>
                <c:pt idx="71">
                  <c:v>30.064250000000001</c:v>
                </c:pt>
                <c:pt idx="72">
                  <c:v>30.08351</c:v>
                </c:pt>
                <c:pt idx="73">
                  <c:v>30.106950000000001</c:v>
                </c:pt>
                <c:pt idx="74">
                  <c:v>30.132899999999999</c:v>
                </c:pt>
                <c:pt idx="75">
                  <c:v>30.159759999999999</c:v>
                </c:pt>
                <c:pt idx="76">
                  <c:v>30.186399999999999</c:v>
                </c:pt>
                <c:pt idx="77">
                  <c:v>30.21509</c:v>
                </c:pt>
                <c:pt idx="78">
                  <c:v>30.244969999999999</c:v>
                </c:pt>
                <c:pt idx="79">
                  <c:v>30.276579999999999</c:v>
                </c:pt>
                <c:pt idx="80">
                  <c:v>30.308250000000001</c:v>
                </c:pt>
                <c:pt idx="81">
                  <c:v>30.340420000000002</c:v>
                </c:pt>
                <c:pt idx="82">
                  <c:v>30.372399999999999</c:v>
                </c:pt>
                <c:pt idx="83">
                  <c:v>30.40335</c:v>
                </c:pt>
                <c:pt idx="84">
                  <c:v>30.438680000000002</c:v>
                </c:pt>
                <c:pt idx="85">
                  <c:v>30.472619999999999</c:v>
                </c:pt>
                <c:pt idx="86">
                  <c:v>30.506350000000001</c:v>
                </c:pt>
                <c:pt idx="87">
                  <c:v>30.542719999999999</c:v>
                </c:pt>
                <c:pt idx="88">
                  <c:v>30.579440000000002</c:v>
                </c:pt>
                <c:pt idx="89">
                  <c:v>30.61523</c:v>
                </c:pt>
                <c:pt idx="90">
                  <c:v>30.654</c:v>
                </c:pt>
                <c:pt idx="91">
                  <c:v>30.6919</c:v>
                </c:pt>
                <c:pt idx="92">
                  <c:v>30.730149999999998</c:v>
                </c:pt>
                <c:pt idx="93">
                  <c:v>30.76933</c:v>
                </c:pt>
                <c:pt idx="94">
                  <c:v>30.809760000000001</c:v>
                </c:pt>
                <c:pt idx="95">
                  <c:v>30.847110000000001</c:v>
                </c:pt>
                <c:pt idx="96">
                  <c:v>30.886340000000001</c:v>
                </c:pt>
                <c:pt idx="97">
                  <c:v>30.925899999999999</c:v>
                </c:pt>
                <c:pt idx="98">
                  <c:v>30.965489999999999</c:v>
                </c:pt>
                <c:pt idx="99">
                  <c:v>31.00705</c:v>
                </c:pt>
                <c:pt idx="100">
                  <c:v>31.049060000000001</c:v>
                </c:pt>
                <c:pt idx="101">
                  <c:v>31.091339999999999</c:v>
                </c:pt>
                <c:pt idx="102">
                  <c:v>31.132560000000002</c:v>
                </c:pt>
                <c:pt idx="103">
                  <c:v>31.17389</c:v>
                </c:pt>
                <c:pt idx="104">
                  <c:v>31.217549999999999</c:v>
                </c:pt>
                <c:pt idx="105">
                  <c:v>31.261379999999999</c:v>
                </c:pt>
                <c:pt idx="106">
                  <c:v>31.304649999999999</c:v>
                </c:pt>
                <c:pt idx="107">
                  <c:v>31.349920000000001</c:v>
                </c:pt>
                <c:pt idx="108">
                  <c:v>31.39564</c:v>
                </c:pt>
                <c:pt idx="109">
                  <c:v>31.440079999999998</c:v>
                </c:pt>
                <c:pt idx="110">
                  <c:v>31.484580000000001</c:v>
                </c:pt>
                <c:pt idx="111">
                  <c:v>31.534410000000001</c:v>
                </c:pt>
                <c:pt idx="112">
                  <c:v>31.57939</c:v>
                </c:pt>
                <c:pt idx="113">
                  <c:v>31.627330000000001</c:v>
                </c:pt>
                <c:pt idx="114">
                  <c:v>31.67482</c:v>
                </c:pt>
                <c:pt idx="115">
                  <c:v>31.72176</c:v>
                </c:pt>
                <c:pt idx="116">
                  <c:v>31.772120000000001</c:v>
                </c:pt>
                <c:pt idx="117">
                  <c:v>31.819849999999999</c:v>
                </c:pt>
                <c:pt idx="118">
                  <c:v>31.871310000000001</c:v>
                </c:pt>
                <c:pt idx="119">
                  <c:v>31.919720000000002</c:v>
                </c:pt>
                <c:pt idx="120">
                  <c:v>31.968920000000001</c:v>
                </c:pt>
                <c:pt idx="121">
                  <c:v>32.019559999999998</c:v>
                </c:pt>
                <c:pt idx="122">
                  <c:v>32.070970000000003</c:v>
                </c:pt>
                <c:pt idx="123">
                  <c:v>32.121099999999998</c:v>
                </c:pt>
                <c:pt idx="124">
                  <c:v>32.172930000000001</c:v>
                </c:pt>
                <c:pt idx="125">
                  <c:v>32.22392</c:v>
                </c:pt>
                <c:pt idx="126">
                  <c:v>32.278619999999997</c:v>
                </c:pt>
                <c:pt idx="127">
                  <c:v>32.330309999999997</c:v>
                </c:pt>
                <c:pt idx="128">
                  <c:v>32.383000000000003</c:v>
                </c:pt>
                <c:pt idx="129">
                  <c:v>32.438339999999997</c:v>
                </c:pt>
                <c:pt idx="130">
                  <c:v>32.492339999999999</c:v>
                </c:pt>
                <c:pt idx="131">
                  <c:v>32.547020000000003</c:v>
                </c:pt>
                <c:pt idx="132">
                  <c:v>32.601840000000003</c:v>
                </c:pt>
                <c:pt idx="133">
                  <c:v>32.657499999999999</c:v>
                </c:pt>
                <c:pt idx="134">
                  <c:v>32.713380000000001</c:v>
                </c:pt>
                <c:pt idx="135">
                  <c:v>32.773139999999998</c:v>
                </c:pt>
                <c:pt idx="136">
                  <c:v>32.829839999999997</c:v>
                </c:pt>
                <c:pt idx="137">
                  <c:v>32.888550000000002</c:v>
                </c:pt>
                <c:pt idx="138">
                  <c:v>32.946980000000003</c:v>
                </c:pt>
                <c:pt idx="139">
                  <c:v>33.005569999999999</c:v>
                </c:pt>
                <c:pt idx="140">
                  <c:v>33.062890000000003</c:v>
                </c:pt>
                <c:pt idx="141">
                  <c:v>33.12274</c:v>
                </c:pt>
                <c:pt idx="142">
                  <c:v>33.183689999999999</c:v>
                </c:pt>
                <c:pt idx="143">
                  <c:v>33.24297</c:v>
                </c:pt>
                <c:pt idx="144">
                  <c:v>33.305399999999999</c:v>
                </c:pt>
                <c:pt idx="145">
                  <c:v>33.364559999999997</c:v>
                </c:pt>
                <c:pt idx="146">
                  <c:v>33.42662</c:v>
                </c:pt>
                <c:pt idx="147">
                  <c:v>33.487279999999998</c:v>
                </c:pt>
                <c:pt idx="148">
                  <c:v>33.551459999999999</c:v>
                </c:pt>
                <c:pt idx="149">
                  <c:v>33.613340000000001</c:v>
                </c:pt>
                <c:pt idx="150">
                  <c:v>33.675620000000002</c:v>
                </c:pt>
                <c:pt idx="151">
                  <c:v>33.737090000000002</c:v>
                </c:pt>
                <c:pt idx="152">
                  <c:v>33.800319999999999</c:v>
                </c:pt>
                <c:pt idx="153">
                  <c:v>33.865450000000003</c:v>
                </c:pt>
                <c:pt idx="154">
                  <c:v>33.92944</c:v>
                </c:pt>
                <c:pt idx="155">
                  <c:v>33.993499999999997</c:v>
                </c:pt>
                <c:pt idx="156">
                  <c:v>34.056559999999998</c:v>
                </c:pt>
                <c:pt idx="157">
                  <c:v>34.123019999999997</c:v>
                </c:pt>
                <c:pt idx="158">
                  <c:v>34.190060000000003</c:v>
                </c:pt>
                <c:pt idx="159">
                  <c:v>34.255110000000002</c:v>
                </c:pt>
                <c:pt idx="160">
                  <c:v>34.32114</c:v>
                </c:pt>
                <c:pt idx="161">
                  <c:v>34.386519999999997</c:v>
                </c:pt>
                <c:pt idx="162">
                  <c:v>34.452460000000002</c:v>
                </c:pt>
                <c:pt idx="163">
                  <c:v>34.518859999999997</c:v>
                </c:pt>
                <c:pt idx="164">
                  <c:v>34.586660000000002</c:v>
                </c:pt>
                <c:pt idx="165">
                  <c:v>34.654710000000001</c:v>
                </c:pt>
                <c:pt idx="166">
                  <c:v>34.72345</c:v>
                </c:pt>
                <c:pt idx="167">
                  <c:v>34.7896</c:v>
                </c:pt>
                <c:pt idx="168">
                  <c:v>34.859139999999996</c:v>
                </c:pt>
                <c:pt idx="169">
                  <c:v>34.927750000000003</c:v>
                </c:pt>
                <c:pt idx="170">
                  <c:v>34.997799999999998</c:v>
                </c:pt>
                <c:pt idx="171">
                  <c:v>35.066589999999998</c:v>
                </c:pt>
                <c:pt idx="172">
                  <c:v>35.137479999999996</c:v>
                </c:pt>
                <c:pt idx="173">
                  <c:v>35.208170000000003</c:v>
                </c:pt>
                <c:pt idx="174">
                  <c:v>35.27704</c:v>
                </c:pt>
                <c:pt idx="175">
                  <c:v>35.34769</c:v>
                </c:pt>
                <c:pt idx="176">
                  <c:v>35.418439999999997</c:v>
                </c:pt>
                <c:pt idx="177">
                  <c:v>35.49015</c:v>
                </c:pt>
                <c:pt idx="178">
                  <c:v>35.560609999999997</c:v>
                </c:pt>
                <c:pt idx="179">
                  <c:v>35.631270000000001</c:v>
                </c:pt>
                <c:pt idx="180">
                  <c:v>35.704000000000001</c:v>
                </c:pt>
                <c:pt idx="181">
                  <c:v>35.776040000000002</c:v>
                </c:pt>
                <c:pt idx="182">
                  <c:v>35.84854</c:v>
                </c:pt>
                <c:pt idx="183">
                  <c:v>35.920470000000002</c:v>
                </c:pt>
                <c:pt idx="184">
                  <c:v>35.994079999999997</c:v>
                </c:pt>
                <c:pt idx="185">
                  <c:v>36.06588</c:v>
                </c:pt>
                <c:pt idx="186">
                  <c:v>36.137689999999999</c:v>
                </c:pt>
                <c:pt idx="187">
                  <c:v>36.208860000000001</c:v>
                </c:pt>
                <c:pt idx="188">
                  <c:v>36.282389999999999</c:v>
                </c:pt>
                <c:pt idx="189">
                  <c:v>36.354219999999998</c:v>
                </c:pt>
                <c:pt idx="190">
                  <c:v>36.424379999999999</c:v>
                </c:pt>
                <c:pt idx="191">
                  <c:v>36.495440000000002</c:v>
                </c:pt>
                <c:pt idx="192">
                  <c:v>36.5672</c:v>
                </c:pt>
                <c:pt idx="193">
                  <c:v>36.639209999999999</c:v>
                </c:pt>
                <c:pt idx="194">
                  <c:v>36.711410000000001</c:v>
                </c:pt>
                <c:pt idx="195">
                  <c:v>36.781100000000002</c:v>
                </c:pt>
                <c:pt idx="196">
                  <c:v>36.854120000000002</c:v>
                </c:pt>
                <c:pt idx="197">
                  <c:v>36.924379999999999</c:v>
                </c:pt>
                <c:pt idx="198">
                  <c:v>36.995600000000003</c:v>
                </c:pt>
                <c:pt idx="199">
                  <c:v>37.065930000000002</c:v>
                </c:pt>
                <c:pt idx="200">
                  <c:v>37.134360000000001</c:v>
                </c:pt>
                <c:pt idx="201">
                  <c:v>37.204450000000001</c:v>
                </c:pt>
                <c:pt idx="202">
                  <c:v>37.273589999999999</c:v>
                </c:pt>
                <c:pt idx="203">
                  <c:v>37.342939999999999</c:v>
                </c:pt>
                <c:pt idx="204">
                  <c:v>37.4148</c:v>
                </c:pt>
                <c:pt idx="205">
                  <c:v>37.485500000000002</c:v>
                </c:pt>
                <c:pt idx="206">
                  <c:v>37.554549999999999</c:v>
                </c:pt>
                <c:pt idx="207">
                  <c:v>37.623179999999998</c:v>
                </c:pt>
                <c:pt idx="208">
                  <c:v>37.690809999999999</c:v>
                </c:pt>
                <c:pt idx="209">
                  <c:v>37.758920000000003</c:v>
                </c:pt>
                <c:pt idx="210">
                  <c:v>37.826050000000002</c:v>
                </c:pt>
                <c:pt idx="211">
                  <c:v>37.897219999999997</c:v>
                </c:pt>
                <c:pt idx="212">
                  <c:v>37.964849999999998</c:v>
                </c:pt>
                <c:pt idx="213">
                  <c:v>38.034999999999997</c:v>
                </c:pt>
                <c:pt idx="214">
                  <c:v>38.100960000000001</c:v>
                </c:pt>
                <c:pt idx="215">
                  <c:v>38.171619999999997</c:v>
                </c:pt>
                <c:pt idx="216">
                  <c:v>38.241050000000001</c:v>
                </c:pt>
                <c:pt idx="217">
                  <c:v>38.308239999999998</c:v>
                </c:pt>
                <c:pt idx="218">
                  <c:v>38.376779999999997</c:v>
                </c:pt>
                <c:pt idx="219">
                  <c:v>38.44462</c:v>
                </c:pt>
                <c:pt idx="220">
                  <c:v>38.512610000000002</c:v>
                </c:pt>
                <c:pt idx="221">
                  <c:v>38.581310000000002</c:v>
                </c:pt>
                <c:pt idx="222">
                  <c:v>38.650120000000001</c:v>
                </c:pt>
                <c:pt idx="223">
                  <c:v>38.716079999999998</c:v>
                </c:pt>
                <c:pt idx="224">
                  <c:v>38.784529999999997</c:v>
                </c:pt>
                <c:pt idx="225">
                  <c:v>38.852029999999999</c:v>
                </c:pt>
                <c:pt idx="226">
                  <c:v>38.920720000000003</c:v>
                </c:pt>
                <c:pt idx="227">
                  <c:v>38.988669999999999</c:v>
                </c:pt>
                <c:pt idx="228">
                  <c:v>39.056310000000003</c:v>
                </c:pt>
                <c:pt idx="229">
                  <c:v>39.126600000000003</c:v>
                </c:pt>
                <c:pt idx="230">
                  <c:v>39.193600000000004</c:v>
                </c:pt>
                <c:pt idx="231">
                  <c:v>39.263330000000003</c:v>
                </c:pt>
                <c:pt idx="232">
                  <c:v>39.332819999999998</c:v>
                </c:pt>
                <c:pt idx="233">
                  <c:v>39.401179999999997</c:v>
                </c:pt>
                <c:pt idx="234">
                  <c:v>39.469720000000002</c:v>
                </c:pt>
                <c:pt idx="235">
                  <c:v>39.537939999999999</c:v>
                </c:pt>
                <c:pt idx="236">
                  <c:v>39.606580000000001</c:v>
                </c:pt>
                <c:pt idx="237">
                  <c:v>39.676139999999997</c:v>
                </c:pt>
                <c:pt idx="238">
                  <c:v>39.745080000000002</c:v>
                </c:pt>
                <c:pt idx="239">
                  <c:v>39.812899999999999</c:v>
                </c:pt>
                <c:pt idx="240">
                  <c:v>39.881320000000002</c:v>
                </c:pt>
                <c:pt idx="241">
                  <c:v>39.949840000000002</c:v>
                </c:pt>
                <c:pt idx="242">
                  <c:v>40.019579999999998</c:v>
                </c:pt>
                <c:pt idx="243">
                  <c:v>40.089080000000003</c:v>
                </c:pt>
                <c:pt idx="244">
                  <c:v>40.15925</c:v>
                </c:pt>
                <c:pt idx="245">
                  <c:v>40.22654</c:v>
                </c:pt>
                <c:pt idx="246">
                  <c:v>40.297420000000002</c:v>
                </c:pt>
                <c:pt idx="247">
                  <c:v>40.36777</c:v>
                </c:pt>
                <c:pt idx="248">
                  <c:v>40.439120000000003</c:v>
                </c:pt>
                <c:pt idx="249">
                  <c:v>40.508450000000003</c:v>
                </c:pt>
                <c:pt idx="250">
                  <c:v>40.579599999999999</c:v>
                </c:pt>
                <c:pt idx="251">
                  <c:v>40.649810000000002</c:v>
                </c:pt>
                <c:pt idx="252">
                  <c:v>40.718989999999998</c:v>
                </c:pt>
                <c:pt idx="253">
                  <c:v>40.791159999999998</c:v>
                </c:pt>
                <c:pt idx="254">
                  <c:v>40.861359999999998</c:v>
                </c:pt>
                <c:pt idx="255">
                  <c:v>40.93038</c:v>
                </c:pt>
                <c:pt idx="256">
                  <c:v>41.001869999999997</c:v>
                </c:pt>
                <c:pt idx="257">
                  <c:v>41.069980000000001</c:v>
                </c:pt>
                <c:pt idx="258">
                  <c:v>41.142899999999997</c:v>
                </c:pt>
                <c:pt idx="259">
                  <c:v>41.21396</c:v>
                </c:pt>
                <c:pt idx="260">
                  <c:v>41.285200000000003</c:v>
                </c:pt>
                <c:pt idx="261">
                  <c:v>41.356020000000001</c:v>
                </c:pt>
                <c:pt idx="262">
                  <c:v>41.42615</c:v>
                </c:pt>
                <c:pt idx="263">
                  <c:v>41.499679999999998</c:v>
                </c:pt>
                <c:pt idx="264">
                  <c:v>41.570279999999997</c:v>
                </c:pt>
                <c:pt idx="265">
                  <c:v>41.640500000000003</c:v>
                </c:pt>
                <c:pt idx="266">
                  <c:v>41.70966</c:v>
                </c:pt>
                <c:pt idx="267">
                  <c:v>41.78069</c:v>
                </c:pt>
                <c:pt idx="268">
                  <c:v>41.853839999999998</c:v>
                </c:pt>
                <c:pt idx="269">
                  <c:v>41.92548</c:v>
                </c:pt>
                <c:pt idx="270">
                  <c:v>41.99926</c:v>
                </c:pt>
                <c:pt idx="271">
                  <c:v>42.071820000000002</c:v>
                </c:pt>
                <c:pt idx="272">
                  <c:v>42.145060000000001</c:v>
                </c:pt>
                <c:pt idx="273">
                  <c:v>42.21669</c:v>
                </c:pt>
                <c:pt idx="274">
                  <c:v>42.289110000000001</c:v>
                </c:pt>
                <c:pt idx="275">
                  <c:v>42.36139</c:v>
                </c:pt>
                <c:pt idx="276">
                  <c:v>42.433889999999998</c:v>
                </c:pt>
                <c:pt idx="277">
                  <c:v>42.50564</c:v>
                </c:pt>
                <c:pt idx="278">
                  <c:v>42.576560000000001</c:v>
                </c:pt>
                <c:pt idx="279">
                  <c:v>42.649450000000002</c:v>
                </c:pt>
                <c:pt idx="280">
                  <c:v>42.720700000000001</c:v>
                </c:pt>
                <c:pt idx="281">
                  <c:v>42.796250000000001</c:v>
                </c:pt>
                <c:pt idx="282">
                  <c:v>42.868729999999999</c:v>
                </c:pt>
                <c:pt idx="283">
                  <c:v>42.939619999999998</c:v>
                </c:pt>
                <c:pt idx="284">
                  <c:v>43.012900000000002</c:v>
                </c:pt>
                <c:pt idx="285">
                  <c:v>43.084499999999998</c:v>
                </c:pt>
                <c:pt idx="286">
                  <c:v>43.156460000000003</c:v>
                </c:pt>
                <c:pt idx="287">
                  <c:v>43.228499999999997</c:v>
                </c:pt>
                <c:pt idx="288">
                  <c:v>43.301459999999999</c:v>
                </c:pt>
                <c:pt idx="289">
                  <c:v>43.371949999999998</c:v>
                </c:pt>
                <c:pt idx="290">
                  <c:v>43.44303</c:v>
                </c:pt>
                <c:pt idx="291">
                  <c:v>43.515459999999997</c:v>
                </c:pt>
                <c:pt idx="292">
                  <c:v>43.5884</c:v>
                </c:pt>
                <c:pt idx="293">
                  <c:v>43.659840000000003</c:v>
                </c:pt>
                <c:pt idx="294">
                  <c:v>43.730739999999997</c:v>
                </c:pt>
                <c:pt idx="295">
                  <c:v>43.803240000000002</c:v>
                </c:pt>
                <c:pt idx="296">
                  <c:v>43.874940000000002</c:v>
                </c:pt>
                <c:pt idx="297">
                  <c:v>43.942999999999998</c:v>
                </c:pt>
                <c:pt idx="298">
                  <c:v>44.013779999999997</c:v>
                </c:pt>
                <c:pt idx="299">
                  <c:v>44.08464</c:v>
                </c:pt>
                <c:pt idx="300">
                  <c:v>44.154339999999998</c:v>
                </c:pt>
                <c:pt idx="301">
                  <c:v>44.22522</c:v>
                </c:pt>
                <c:pt idx="302">
                  <c:v>44.296680000000002</c:v>
                </c:pt>
                <c:pt idx="303">
                  <c:v>44.366720000000001</c:v>
                </c:pt>
                <c:pt idx="304">
                  <c:v>44.438690000000001</c:v>
                </c:pt>
                <c:pt idx="305">
                  <c:v>44.508380000000002</c:v>
                </c:pt>
                <c:pt idx="306">
                  <c:v>44.580240000000003</c:v>
                </c:pt>
                <c:pt idx="307">
                  <c:v>44.650300000000001</c:v>
                </c:pt>
                <c:pt idx="308">
                  <c:v>44.7209</c:v>
                </c:pt>
                <c:pt idx="309">
                  <c:v>44.792540000000002</c:v>
                </c:pt>
                <c:pt idx="310">
                  <c:v>44.863460000000003</c:v>
                </c:pt>
                <c:pt idx="311">
                  <c:v>44.93336</c:v>
                </c:pt>
                <c:pt idx="312">
                  <c:v>45.005279999999999</c:v>
                </c:pt>
                <c:pt idx="313">
                  <c:v>45.07611</c:v>
                </c:pt>
                <c:pt idx="314">
                  <c:v>45.145899999999997</c:v>
                </c:pt>
                <c:pt idx="315">
                  <c:v>45.218359999999997</c:v>
                </c:pt>
                <c:pt idx="316">
                  <c:v>45.289059999999999</c:v>
                </c:pt>
                <c:pt idx="317">
                  <c:v>45.360039999999998</c:v>
                </c:pt>
                <c:pt idx="318">
                  <c:v>45.431100000000001</c:v>
                </c:pt>
                <c:pt idx="319">
                  <c:v>45.502479999999998</c:v>
                </c:pt>
                <c:pt idx="320">
                  <c:v>45.574779999999997</c:v>
                </c:pt>
                <c:pt idx="321">
                  <c:v>45.645780000000002</c:v>
                </c:pt>
                <c:pt idx="322">
                  <c:v>45.715980000000002</c:v>
                </c:pt>
                <c:pt idx="323">
                  <c:v>45.789409999999997</c:v>
                </c:pt>
                <c:pt idx="324">
                  <c:v>45.862789999999997</c:v>
                </c:pt>
                <c:pt idx="325">
                  <c:v>45.932340000000003</c:v>
                </c:pt>
                <c:pt idx="326">
                  <c:v>46.006180000000001</c:v>
                </c:pt>
                <c:pt idx="327">
                  <c:v>46.07779</c:v>
                </c:pt>
                <c:pt idx="328">
                  <c:v>46.150939999999999</c:v>
                </c:pt>
                <c:pt idx="329">
                  <c:v>46.219589999999997</c:v>
                </c:pt>
                <c:pt idx="330">
                  <c:v>46.2928</c:v>
                </c:pt>
                <c:pt idx="331">
                  <c:v>46.364460000000001</c:v>
                </c:pt>
                <c:pt idx="332">
                  <c:v>46.437660000000001</c:v>
                </c:pt>
                <c:pt idx="333">
                  <c:v>46.508000000000003</c:v>
                </c:pt>
                <c:pt idx="334">
                  <c:v>46.579740000000001</c:v>
                </c:pt>
                <c:pt idx="335">
                  <c:v>46.655000000000001</c:v>
                </c:pt>
                <c:pt idx="336">
                  <c:v>46.726819999999996</c:v>
                </c:pt>
                <c:pt idx="337">
                  <c:v>46.799849999999999</c:v>
                </c:pt>
                <c:pt idx="338">
                  <c:v>46.871499999999997</c:v>
                </c:pt>
                <c:pt idx="339">
                  <c:v>46.943620000000003</c:v>
                </c:pt>
                <c:pt idx="340">
                  <c:v>47.01746</c:v>
                </c:pt>
                <c:pt idx="341">
                  <c:v>47.086959999999998</c:v>
                </c:pt>
                <c:pt idx="342">
                  <c:v>47.159959999999998</c:v>
                </c:pt>
                <c:pt idx="343">
                  <c:v>47.231879999999997</c:v>
                </c:pt>
                <c:pt idx="344">
                  <c:v>47.305630000000001</c:v>
                </c:pt>
                <c:pt idx="345">
                  <c:v>47.378239999999998</c:v>
                </c:pt>
                <c:pt idx="346">
                  <c:v>47.449539999999999</c:v>
                </c:pt>
                <c:pt idx="347">
                  <c:v>47.523299999999999</c:v>
                </c:pt>
                <c:pt idx="348">
                  <c:v>47.59516</c:v>
                </c:pt>
                <c:pt idx="349">
                  <c:v>47.667560000000002</c:v>
                </c:pt>
                <c:pt idx="350">
                  <c:v>47.73892</c:v>
                </c:pt>
                <c:pt idx="351">
                  <c:v>47.80997</c:v>
                </c:pt>
                <c:pt idx="352">
                  <c:v>47.881749999999997</c:v>
                </c:pt>
                <c:pt idx="353">
                  <c:v>47.953319999999998</c:v>
                </c:pt>
                <c:pt idx="354">
                  <c:v>48.025779999999997</c:v>
                </c:pt>
                <c:pt idx="355">
                  <c:v>48.097259999999999</c:v>
                </c:pt>
                <c:pt idx="356">
                  <c:v>48.16789</c:v>
                </c:pt>
                <c:pt idx="357">
                  <c:v>48.238349999999997</c:v>
                </c:pt>
                <c:pt idx="358">
                  <c:v>48.310270000000003</c:v>
                </c:pt>
                <c:pt idx="359">
                  <c:v>48.38306</c:v>
                </c:pt>
                <c:pt idx="360">
                  <c:v>48.454070000000002</c:v>
                </c:pt>
                <c:pt idx="361">
                  <c:v>48.526760000000003</c:v>
                </c:pt>
                <c:pt idx="362">
                  <c:v>48.5991</c:v>
                </c:pt>
                <c:pt idx="363">
                  <c:v>48.671370000000003</c:v>
                </c:pt>
                <c:pt idx="364">
                  <c:v>48.744480000000003</c:v>
                </c:pt>
                <c:pt idx="365">
                  <c:v>48.814680000000003</c:v>
                </c:pt>
                <c:pt idx="366">
                  <c:v>48.888339999999999</c:v>
                </c:pt>
                <c:pt idx="367">
                  <c:v>48.95984</c:v>
                </c:pt>
                <c:pt idx="368">
                  <c:v>49.035080000000001</c:v>
                </c:pt>
                <c:pt idx="369">
                  <c:v>49.10624</c:v>
                </c:pt>
                <c:pt idx="370">
                  <c:v>49.17886</c:v>
                </c:pt>
                <c:pt idx="371">
                  <c:v>49.249850000000002</c:v>
                </c:pt>
                <c:pt idx="372">
                  <c:v>49.322699999999998</c:v>
                </c:pt>
                <c:pt idx="373">
                  <c:v>49.395020000000002</c:v>
                </c:pt>
                <c:pt idx="374">
                  <c:v>49.466439999999999</c:v>
                </c:pt>
                <c:pt idx="375">
                  <c:v>49.538179999999997</c:v>
                </c:pt>
                <c:pt idx="376">
                  <c:v>49.609059999999999</c:v>
                </c:pt>
                <c:pt idx="377">
                  <c:v>49.683439999999997</c:v>
                </c:pt>
                <c:pt idx="378">
                  <c:v>49.753920000000001</c:v>
                </c:pt>
                <c:pt idx="379">
                  <c:v>49.827300000000001</c:v>
                </c:pt>
                <c:pt idx="380">
                  <c:v>49.898060000000001</c:v>
                </c:pt>
                <c:pt idx="381">
                  <c:v>49.971780000000003</c:v>
                </c:pt>
                <c:pt idx="382">
                  <c:v>50.043349999999997</c:v>
                </c:pt>
                <c:pt idx="383">
                  <c:v>50.11598</c:v>
                </c:pt>
                <c:pt idx="384">
                  <c:v>50.185519999999997</c:v>
                </c:pt>
                <c:pt idx="385">
                  <c:v>50.258749999999999</c:v>
                </c:pt>
                <c:pt idx="386">
                  <c:v>50.330910000000003</c:v>
                </c:pt>
                <c:pt idx="387">
                  <c:v>50.402790000000003</c:v>
                </c:pt>
                <c:pt idx="388">
                  <c:v>50.474029999999999</c:v>
                </c:pt>
                <c:pt idx="389">
                  <c:v>50.545830000000002</c:v>
                </c:pt>
                <c:pt idx="390">
                  <c:v>50.617840000000001</c:v>
                </c:pt>
                <c:pt idx="391">
                  <c:v>50.69088</c:v>
                </c:pt>
                <c:pt idx="392">
                  <c:v>50.763170000000002</c:v>
                </c:pt>
                <c:pt idx="393">
                  <c:v>50.835929999999998</c:v>
                </c:pt>
                <c:pt idx="394">
                  <c:v>50.908200000000001</c:v>
                </c:pt>
                <c:pt idx="395">
                  <c:v>50.981589999999997</c:v>
                </c:pt>
                <c:pt idx="396">
                  <c:v>51.054099999999998</c:v>
                </c:pt>
                <c:pt idx="397">
                  <c:v>51.127090000000003</c:v>
                </c:pt>
                <c:pt idx="398">
                  <c:v>51.197110000000002</c:v>
                </c:pt>
                <c:pt idx="399">
                  <c:v>51.269190000000002</c:v>
                </c:pt>
                <c:pt idx="400">
                  <c:v>51.340490000000003</c:v>
                </c:pt>
                <c:pt idx="401">
                  <c:v>51.414119999999997</c:v>
                </c:pt>
                <c:pt idx="402">
                  <c:v>51.484760000000001</c:v>
                </c:pt>
                <c:pt idx="403">
                  <c:v>51.557659999999998</c:v>
                </c:pt>
                <c:pt idx="404">
                  <c:v>51.631659999999997</c:v>
                </c:pt>
                <c:pt idx="405">
                  <c:v>51.703859999999999</c:v>
                </c:pt>
                <c:pt idx="406">
                  <c:v>51.77543</c:v>
                </c:pt>
                <c:pt idx="407">
                  <c:v>51.849170000000001</c:v>
                </c:pt>
                <c:pt idx="408">
                  <c:v>51.9208</c:v>
                </c:pt>
                <c:pt idx="409">
                  <c:v>51.994669999999999</c:v>
                </c:pt>
                <c:pt idx="410">
                  <c:v>52.069279999999999</c:v>
                </c:pt>
                <c:pt idx="411">
                  <c:v>52.142899999999997</c:v>
                </c:pt>
                <c:pt idx="412">
                  <c:v>52.215449999999997</c:v>
                </c:pt>
                <c:pt idx="413">
                  <c:v>52.287660000000002</c:v>
                </c:pt>
                <c:pt idx="414">
                  <c:v>52.36016</c:v>
                </c:pt>
                <c:pt idx="415">
                  <c:v>52.433390000000003</c:v>
                </c:pt>
                <c:pt idx="416">
                  <c:v>52.507109999999997</c:v>
                </c:pt>
                <c:pt idx="417">
                  <c:v>52.579000000000001</c:v>
                </c:pt>
                <c:pt idx="418">
                  <c:v>52.654789999999998</c:v>
                </c:pt>
                <c:pt idx="419">
                  <c:v>52.72663</c:v>
                </c:pt>
                <c:pt idx="420">
                  <c:v>52.800539999999998</c:v>
                </c:pt>
                <c:pt idx="421">
                  <c:v>52.871780000000001</c:v>
                </c:pt>
                <c:pt idx="422">
                  <c:v>52.944769999999998</c:v>
                </c:pt>
                <c:pt idx="423">
                  <c:v>53.018120000000003</c:v>
                </c:pt>
                <c:pt idx="424">
                  <c:v>53.089509999999997</c:v>
                </c:pt>
                <c:pt idx="425">
                  <c:v>53.162199999999999</c:v>
                </c:pt>
                <c:pt idx="426">
                  <c:v>53.23516</c:v>
                </c:pt>
                <c:pt idx="427">
                  <c:v>53.307380000000002</c:v>
                </c:pt>
                <c:pt idx="428">
                  <c:v>53.379449999999999</c:v>
                </c:pt>
                <c:pt idx="429">
                  <c:v>53.452620000000003</c:v>
                </c:pt>
                <c:pt idx="430">
                  <c:v>53.526899999999998</c:v>
                </c:pt>
                <c:pt idx="431">
                  <c:v>53.598799999999997</c:v>
                </c:pt>
                <c:pt idx="432">
                  <c:v>53.669800000000002</c:v>
                </c:pt>
                <c:pt idx="433">
                  <c:v>53.742620000000002</c:v>
                </c:pt>
                <c:pt idx="434">
                  <c:v>53.815710000000003</c:v>
                </c:pt>
                <c:pt idx="435">
                  <c:v>53.88832</c:v>
                </c:pt>
                <c:pt idx="436">
                  <c:v>53.95852</c:v>
                </c:pt>
                <c:pt idx="437">
                  <c:v>54.028939999999999</c:v>
                </c:pt>
                <c:pt idx="438">
                  <c:v>54.09986</c:v>
                </c:pt>
                <c:pt idx="439">
                  <c:v>54.172269999999997</c:v>
                </c:pt>
                <c:pt idx="440">
                  <c:v>54.244999999999997</c:v>
                </c:pt>
                <c:pt idx="441">
                  <c:v>54.315359999999998</c:v>
                </c:pt>
                <c:pt idx="442">
                  <c:v>54.386679999999998</c:v>
                </c:pt>
                <c:pt idx="443">
                  <c:v>54.458370000000002</c:v>
                </c:pt>
                <c:pt idx="444">
                  <c:v>54.529940000000003</c:v>
                </c:pt>
                <c:pt idx="445">
                  <c:v>54.602060000000002</c:v>
                </c:pt>
                <c:pt idx="446">
                  <c:v>54.67266</c:v>
                </c:pt>
                <c:pt idx="447">
                  <c:v>54.743319999999997</c:v>
                </c:pt>
                <c:pt idx="448">
                  <c:v>54.813960000000002</c:v>
                </c:pt>
                <c:pt idx="449">
                  <c:v>54.88409</c:v>
                </c:pt>
                <c:pt idx="450">
                  <c:v>54.955150000000003</c:v>
                </c:pt>
                <c:pt idx="451">
                  <c:v>55.026499999999999</c:v>
                </c:pt>
                <c:pt idx="452">
                  <c:v>55.09863</c:v>
                </c:pt>
                <c:pt idx="453">
                  <c:v>55.169069999999998</c:v>
                </c:pt>
                <c:pt idx="454">
                  <c:v>55.239550000000001</c:v>
                </c:pt>
                <c:pt idx="455">
                  <c:v>55.30912</c:v>
                </c:pt>
                <c:pt idx="456">
                  <c:v>55.38261</c:v>
                </c:pt>
                <c:pt idx="457">
                  <c:v>55.453400000000002</c:v>
                </c:pt>
                <c:pt idx="458">
                  <c:v>55.525219999999997</c:v>
                </c:pt>
                <c:pt idx="459">
                  <c:v>55.59628</c:v>
                </c:pt>
                <c:pt idx="460">
                  <c:v>55.666260000000001</c:v>
                </c:pt>
                <c:pt idx="461">
                  <c:v>55.73986</c:v>
                </c:pt>
                <c:pt idx="462">
                  <c:v>55.810049999999997</c:v>
                </c:pt>
                <c:pt idx="463">
                  <c:v>55.882080000000002</c:v>
                </c:pt>
                <c:pt idx="464">
                  <c:v>55.955019999999998</c:v>
                </c:pt>
                <c:pt idx="465">
                  <c:v>56.02899</c:v>
                </c:pt>
                <c:pt idx="466">
                  <c:v>56.099760000000003</c:v>
                </c:pt>
                <c:pt idx="467">
                  <c:v>56.172800000000002</c:v>
                </c:pt>
                <c:pt idx="468">
                  <c:v>56.244720000000001</c:v>
                </c:pt>
                <c:pt idx="469">
                  <c:v>56.317189999999997</c:v>
                </c:pt>
                <c:pt idx="470">
                  <c:v>56.390369999999997</c:v>
                </c:pt>
                <c:pt idx="471">
                  <c:v>56.463090000000001</c:v>
                </c:pt>
                <c:pt idx="472">
                  <c:v>56.536569999999998</c:v>
                </c:pt>
                <c:pt idx="473">
                  <c:v>56.609259999999999</c:v>
                </c:pt>
                <c:pt idx="474">
                  <c:v>56.681060000000002</c:v>
                </c:pt>
                <c:pt idx="475">
                  <c:v>56.753349999999998</c:v>
                </c:pt>
                <c:pt idx="476">
                  <c:v>56.828009999999999</c:v>
                </c:pt>
                <c:pt idx="477">
                  <c:v>56.901600000000002</c:v>
                </c:pt>
                <c:pt idx="478">
                  <c:v>56.975490000000001</c:v>
                </c:pt>
                <c:pt idx="479">
                  <c:v>57.049689999999998</c:v>
                </c:pt>
                <c:pt idx="480">
                  <c:v>57.123040000000003</c:v>
                </c:pt>
                <c:pt idx="481">
                  <c:v>57.194879999999998</c:v>
                </c:pt>
                <c:pt idx="482">
                  <c:v>57.269240000000003</c:v>
                </c:pt>
                <c:pt idx="483">
                  <c:v>57.342570000000002</c:v>
                </c:pt>
                <c:pt idx="484">
                  <c:v>57.417149999999999</c:v>
                </c:pt>
                <c:pt idx="485">
                  <c:v>57.491619999999998</c:v>
                </c:pt>
                <c:pt idx="486">
                  <c:v>57.564889999999998</c:v>
                </c:pt>
                <c:pt idx="487">
                  <c:v>57.638579999999997</c:v>
                </c:pt>
                <c:pt idx="488">
                  <c:v>57.712960000000002</c:v>
                </c:pt>
                <c:pt idx="489">
                  <c:v>57.786099999999998</c:v>
                </c:pt>
                <c:pt idx="490">
                  <c:v>57.861440000000002</c:v>
                </c:pt>
                <c:pt idx="491">
                  <c:v>57.933669999999999</c:v>
                </c:pt>
                <c:pt idx="492">
                  <c:v>58.008389999999999</c:v>
                </c:pt>
                <c:pt idx="493">
                  <c:v>58.084290000000003</c:v>
                </c:pt>
                <c:pt idx="494">
                  <c:v>58.160350000000001</c:v>
                </c:pt>
                <c:pt idx="495">
                  <c:v>58.230759999999997</c:v>
                </c:pt>
                <c:pt idx="496">
                  <c:v>58.305689999999998</c:v>
                </c:pt>
                <c:pt idx="497">
                  <c:v>58.379939999999998</c:v>
                </c:pt>
                <c:pt idx="498">
                  <c:v>58.453859999999999</c:v>
                </c:pt>
                <c:pt idx="499">
                  <c:v>58.524850000000001</c:v>
                </c:pt>
                <c:pt idx="500">
                  <c:v>58.596829999999997</c:v>
                </c:pt>
                <c:pt idx="501">
                  <c:v>58.670180000000002</c:v>
                </c:pt>
                <c:pt idx="502">
                  <c:v>58.74259</c:v>
                </c:pt>
                <c:pt idx="503">
                  <c:v>58.814610000000002</c:v>
                </c:pt>
                <c:pt idx="504">
                  <c:v>58.885379999999998</c:v>
                </c:pt>
                <c:pt idx="505">
                  <c:v>58.959809999999997</c:v>
                </c:pt>
                <c:pt idx="506">
                  <c:v>59.03078</c:v>
                </c:pt>
                <c:pt idx="507">
                  <c:v>59.10324</c:v>
                </c:pt>
                <c:pt idx="508">
                  <c:v>59.17736</c:v>
                </c:pt>
                <c:pt idx="509">
                  <c:v>59.248220000000003</c:v>
                </c:pt>
                <c:pt idx="510">
                  <c:v>59.321440000000003</c:v>
                </c:pt>
                <c:pt idx="511">
                  <c:v>59.394460000000002</c:v>
                </c:pt>
                <c:pt idx="512">
                  <c:v>59.467089999999999</c:v>
                </c:pt>
                <c:pt idx="513">
                  <c:v>59.54186</c:v>
                </c:pt>
                <c:pt idx="514">
                  <c:v>59.614040000000003</c:v>
                </c:pt>
                <c:pt idx="515">
                  <c:v>59.688380000000002</c:v>
                </c:pt>
                <c:pt idx="516">
                  <c:v>59.759039999999999</c:v>
                </c:pt>
                <c:pt idx="517">
                  <c:v>59.832929999999998</c:v>
                </c:pt>
                <c:pt idx="518">
                  <c:v>59.906199999999998</c:v>
                </c:pt>
                <c:pt idx="519">
                  <c:v>59.979379999999999</c:v>
                </c:pt>
                <c:pt idx="520">
                  <c:v>60.053809999999999</c:v>
                </c:pt>
                <c:pt idx="521">
                  <c:v>60.128520000000002</c:v>
                </c:pt>
                <c:pt idx="522">
                  <c:v>60.200940000000003</c:v>
                </c:pt>
                <c:pt idx="523">
                  <c:v>60.277340000000002</c:v>
                </c:pt>
                <c:pt idx="524">
                  <c:v>60.349249999999998</c:v>
                </c:pt>
                <c:pt idx="525">
                  <c:v>60.423870000000001</c:v>
                </c:pt>
                <c:pt idx="526">
                  <c:v>60.500219999999999</c:v>
                </c:pt>
                <c:pt idx="527">
                  <c:v>60.576230000000002</c:v>
                </c:pt>
                <c:pt idx="528">
                  <c:v>60.650440000000003</c:v>
                </c:pt>
                <c:pt idx="529">
                  <c:v>60.725470000000001</c:v>
                </c:pt>
                <c:pt idx="530">
                  <c:v>60.799720000000001</c:v>
                </c:pt>
                <c:pt idx="531">
                  <c:v>60.87621</c:v>
                </c:pt>
                <c:pt idx="532">
                  <c:v>60.952689999999997</c:v>
                </c:pt>
                <c:pt idx="533">
                  <c:v>61.027619999999999</c:v>
                </c:pt>
                <c:pt idx="534">
                  <c:v>61.102400000000003</c:v>
                </c:pt>
                <c:pt idx="535">
                  <c:v>61.175379999999997</c:v>
                </c:pt>
                <c:pt idx="536">
                  <c:v>61.253320000000002</c:v>
                </c:pt>
                <c:pt idx="537">
                  <c:v>61.328180000000003</c:v>
                </c:pt>
                <c:pt idx="538">
                  <c:v>61.403759999999998</c:v>
                </c:pt>
                <c:pt idx="539">
                  <c:v>61.476660000000003</c:v>
                </c:pt>
                <c:pt idx="540">
                  <c:v>61.555869999999999</c:v>
                </c:pt>
                <c:pt idx="541">
                  <c:v>61.629350000000002</c:v>
                </c:pt>
                <c:pt idx="542">
                  <c:v>61.704920000000001</c:v>
                </c:pt>
                <c:pt idx="543">
                  <c:v>61.78219</c:v>
                </c:pt>
                <c:pt idx="544">
                  <c:v>61.857700000000001</c:v>
                </c:pt>
                <c:pt idx="545">
                  <c:v>61.933239999999998</c:v>
                </c:pt>
                <c:pt idx="546">
                  <c:v>62.008629999999997</c:v>
                </c:pt>
                <c:pt idx="547">
                  <c:v>62.08466</c:v>
                </c:pt>
                <c:pt idx="548">
                  <c:v>62.16169</c:v>
                </c:pt>
                <c:pt idx="549">
                  <c:v>62.235309999999998</c:v>
                </c:pt>
                <c:pt idx="550">
                  <c:v>62.311860000000003</c:v>
                </c:pt>
                <c:pt idx="551">
                  <c:v>62.386400000000002</c:v>
                </c:pt>
                <c:pt idx="552">
                  <c:v>62.462029999999999</c:v>
                </c:pt>
                <c:pt idx="553">
                  <c:v>62.539659999999998</c:v>
                </c:pt>
                <c:pt idx="554">
                  <c:v>62.61533</c:v>
                </c:pt>
                <c:pt idx="555">
                  <c:v>62.689920000000001</c:v>
                </c:pt>
                <c:pt idx="556">
                  <c:v>62.765000000000001</c:v>
                </c:pt>
                <c:pt idx="557">
                  <c:v>62.839590000000001</c:v>
                </c:pt>
                <c:pt idx="558">
                  <c:v>62.915039999999998</c:v>
                </c:pt>
                <c:pt idx="559">
                  <c:v>62.988599999999998</c:v>
                </c:pt>
                <c:pt idx="560">
                  <c:v>63.06382</c:v>
                </c:pt>
                <c:pt idx="561">
                  <c:v>63.140430000000002</c:v>
                </c:pt>
                <c:pt idx="562">
                  <c:v>63.21519</c:v>
                </c:pt>
                <c:pt idx="563">
                  <c:v>63.290100000000002</c:v>
                </c:pt>
                <c:pt idx="564">
                  <c:v>63.367240000000002</c:v>
                </c:pt>
                <c:pt idx="565">
                  <c:v>63.441659999999999</c:v>
                </c:pt>
                <c:pt idx="566">
                  <c:v>63.51802</c:v>
                </c:pt>
                <c:pt idx="567">
                  <c:v>63.590560000000004</c:v>
                </c:pt>
                <c:pt idx="568">
                  <c:v>63.664360000000002</c:v>
                </c:pt>
                <c:pt idx="569">
                  <c:v>63.742420000000003</c:v>
                </c:pt>
                <c:pt idx="570">
                  <c:v>63.815930000000002</c:v>
                </c:pt>
                <c:pt idx="571">
                  <c:v>63.8902</c:v>
                </c:pt>
                <c:pt idx="572">
                  <c:v>63.966259999999998</c:v>
                </c:pt>
                <c:pt idx="573">
                  <c:v>64.041989999999998</c:v>
                </c:pt>
                <c:pt idx="574">
                  <c:v>64.11703</c:v>
                </c:pt>
                <c:pt idx="575">
                  <c:v>64.193299999999994</c:v>
                </c:pt>
                <c:pt idx="576">
                  <c:v>64.267619999999994</c:v>
                </c:pt>
                <c:pt idx="577">
                  <c:v>64.343639999999994</c:v>
                </c:pt>
                <c:pt idx="578">
                  <c:v>64.41995</c:v>
                </c:pt>
                <c:pt idx="579">
                  <c:v>64.494249999999994</c:v>
                </c:pt>
                <c:pt idx="580">
                  <c:v>64.570719999999994</c:v>
                </c:pt>
                <c:pt idx="581">
                  <c:v>64.645660000000007</c:v>
                </c:pt>
                <c:pt idx="582">
                  <c:v>64.722340000000003</c:v>
                </c:pt>
                <c:pt idx="583">
                  <c:v>64.799430000000001</c:v>
                </c:pt>
                <c:pt idx="584">
                  <c:v>64.875460000000004</c:v>
                </c:pt>
                <c:pt idx="585">
                  <c:v>64.951679999999996</c:v>
                </c:pt>
                <c:pt idx="586">
                  <c:v>65.028379999999999</c:v>
                </c:pt>
                <c:pt idx="587">
                  <c:v>65.105279999999993</c:v>
                </c:pt>
                <c:pt idx="588">
                  <c:v>65.182249999999996</c:v>
                </c:pt>
                <c:pt idx="589">
                  <c:v>65.258880000000005</c:v>
                </c:pt>
                <c:pt idx="590">
                  <c:v>65.333799999999997</c:v>
                </c:pt>
                <c:pt idx="591">
                  <c:v>65.412710000000004</c:v>
                </c:pt>
                <c:pt idx="592">
                  <c:v>65.490049999999997</c:v>
                </c:pt>
                <c:pt idx="593">
                  <c:v>65.567679999999996</c:v>
                </c:pt>
                <c:pt idx="594">
                  <c:v>65.645930000000007</c:v>
                </c:pt>
                <c:pt idx="595">
                  <c:v>65.724360000000004</c:v>
                </c:pt>
                <c:pt idx="596">
                  <c:v>65.803600000000003</c:v>
                </c:pt>
                <c:pt idx="597">
                  <c:v>65.879289999999997</c:v>
                </c:pt>
                <c:pt idx="598">
                  <c:v>65.957390000000004</c:v>
                </c:pt>
                <c:pt idx="599">
                  <c:v>66.03416</c:v>
                </c:pt>
                <c:pt idx="600">
                  <c:v>66.112189999999998</c:v>
                </c:pt>
                <c:pt idx="601">
                  <c:v>66.190380000000005</c:v>
                </c:pt>
                <c:pt idx="602">
                  <c:v>66.266000000000005</c:v>
                </c:pt>
                <c:pt idx="603">
                  <c:v>66.345640000000003</c:v>
                </c:pt>
                <c:pt idx="604">
                  <c:v>66.425979999999996</c:v>
                </c:pt>
                <c:pt idx="605">
                  <c:v>66.501390000000001</c:v>
                </c:pt>
                <c:pt idx="606">
                  <c:v>66.581699999999998</c:v>
                </c:pt>
                <c:pt idx="607">
                  <c:v>66.657839999999993</c:v>
                </c:pt>
                <c:pt idx="608">
                  <c:v>66.735349999999997</c:v>
                </c:pt>
                <c:pt idx="609">
                  <c:v>66.812950000000001</c:v>
                </c:pt>
                <c:pt idx="610">
                  <c:v>66.890439999999998</c:v>
                </c:pt>
                <c:pt idx="611">
                  <c:v>66.968350000000001</c:v>
                </c:pt>
                <c:pt idx="612">
                  <c:v>67.044749999999993</c:v>
                </c:pt>
                <c:pt idx="613">
                  <c:v>67.123059999999995</c:v>
                </c:pt>
                <c:pt idx="614">
                  <c:v>67.199259999999995</c:v>
                </c:pt>
                <c:pt idx="615">
                  <c:v>67.278279999999995</c:v>
                </c:pt>
                <c:pt idx="616">
                  <c:v>67.355410000000006</c:v>
                </c:pt>
                <c:pt idx="617">
                  <c:v>67.433779999999999</c:v>
                </c:pt>
                <c:pt idx="618">
                  <c:v>67.511179999999996</c:v>
                </c:pt>
                <c:pt idx="619">
                  <c:v>67.588980000000006</c:v>
                </c:pt>
                <c:pt idx="620">
                  <c:v>67.666939999999997</c:v>
                </c:pt>
                <c:pt idx="621">
                  <c:v>67.741609999999994</c:v>
                </c:pt>
                <c:pt idx="622">
                  <c:v>67.819370000000006</c:v>
                </c:pt>
                <c:pt idx="623">
                  <c:v>67.896550000000005</c:v>
                </c:pt>
                <c:pt idx="624">
                  <c:v>67.974050000000005</c:v>
                </c:pt>
                <c:pt idx="625">
                  <c:v>68.05095</c:v>
                </c:pt>
                <c:pt idx="626">
                  <c:v>68.125990000000002</c:v>
                </c:pt>
                <c:pt idx="627">
                  <c:v>68.203550000000007</c:v>
                </c:pt>
                <c:pt idx="628">
                  <c:v>68.281580000000005</c:v>
                </c:pt>
                <c:pt idx="629">
                  <c:v>68.357470000000006</c:v>
                </c:pt>
                <c:pt idx="630">
                  <c:v>68.432559999999995</c:v>
                </c:pt>
                <c:pt idx="631">
                  <c:v>68.50806</c:v>
                </c:pt>
                <c:pt idx="632">
                  <c:v>68.585380000000001</c:v>
                </c:pt>
                <c:pt idx="633">
                  <c:v>68.661370000000005</c:v>
                </c:pt>
                <c:pt idx="634">
                  <c:v>68.738950000000003</c:v>
                </c:pt>
                <c:pt idx="635">
                  <c:v>68.816479999999999</c:v>
                </c:pt>
                <c:pt idx="636">
                  <c:v>68.89385</c:v>
                </c:pt>
                <c:pt idx="637">
                  <c:v>68.969819999999999</c:v>
                </c:pt>
                <c:pt idx="638">
                  <c:v>69.047489999999996</c:v>
                </c:pt>
                <c:pt idx="639">
                  <c:v>69.124179999999996</c:v>
                </c:pt>
                <c:pt idx="640">
                  <c:v>69.202539999999999</c:v>
                </c:pt>
                <c:pt idx="641">
                  <c:v>69.279740000000004</c:v>
                </c:pt>
                <c:pt idx="642">
                  <c:v>69.354500000000002</c:v>
                </c:pt>
                <c:pt idx="643">
                  <c:v>69.432460000000006</c:v>
                </c:pt>
                <c:pt idx="644">
                  <c:v>69.508240000000001</c:v>
                </c:pt>
                <c:pt idx="645">
                  <c:v>69.587800000000001</c:v>
                </c:pt>
                <c:pt idx="646">
                  <c:v>69.663160000000005</c:v>
                </c:pt>
                <c:pt idx="647">
                  <c:v>69.739469999999997</c:v>
                </c:pt>
                <c:pt idx="648">
                  <c:v>69.816959999999995</c:v>
                </c:pt>
                <c:pt idx="649">
                  <c:v>69.892399999999995</c:v>
                </c:pt>
                <c:pt idx="650">
                  <c:v>69.970119999999994</c:v>
                </c:pt>
                <c:pt idx="651">
                  <c:v>70.046660000000003</c:v>
                </c:pt>
                <c:pt idx="652">
                  <c:v>70.121520000000004</c:v>
                </c:pt>
                <c:pt idx="653">
                  <c:v>70.196479999999994</c:v>
                </c:pt>
                <c:pt idx="654">
                  <c:v>70.271410000000003</c:v>
                </c:pt>
                <c:pt idx="655">
                  <c:v>70.346339999999998</c:v>
                </c:pt>
                <c:pt idx="656">
                  <c:v>70.421689999999998</c:v>
                </c:pt>
                <c:pt idx="657">
                  <c:v>70.496120000000005</c:v>
                </c:pt>
                <c:pt idx="658">
                  <c:v>70.569839999999999</c:v>
                </c:pt>
                <c:pt idx="659">
                  <c:v>70.643119999999996</c:v>
                </c:pt>
                <c:pt idx="660">
                  <c:v>70.717140000000001</c:v>
                </c:pt>
                <c:pt idx="661">
                  <c:v>70.790880000000001</c:v>
                </c:pt>
                <c:pt idx="662">
                  <c:v>70.862690000000001</c:v>
                </c:pt>
                <c:pt idx="663">
                  <c:v>70.936340000000001</c:v>
                </c:pt>
                <c:pt idx="664">
                  <c:v>71.009510000000006</c:v>
                </c:pt>
                <c:pt idx="665">
                  <c:v>71.081639999999993</c:v>
                </c:pt>
                <c:pt idx="666">
                  <c:v>71.155360000000002</c:v>
                </c:pt>
                <c:pt idx="667">
                  <c:v>71.22851</c:v>
                </c:pt>
                <c:pt idx="668">
                  <c:v>71.304199999999994</c:v>
                </c:pt>
                <c:pt idx="669">
                  <c:v>71.379779999999997</c:v>
                </c:pt>
                <c:pt idx="670">
                  <c:v>71.454279999999997</c:v>
                </c:pt>
                <c:pt idx="671">
                  <c:v>71.531440000000003</c:v>
                </c:pt>
                <c:pt idx="672">
                  <c:v>71.602140000000006</c:v>
                </c:pt>
                <c:pt idx="673">
                  <c:v>71.650390000000002</c:v>
                </c:pt>
                <c:pt idx="674">
                  <c:v>71.617379999999997</c:v>
                </c:pt>
                <c:pt idx="675">
                  <c:v>71.550319999999999</c:v>
                </c:pt>
                <c:pt idx="676">
                  <c:v>71.523300000000006</c:v>
                </c:pt>
                <c:pt idx="677">
                  <c:v>71.516499999999994</c:v>
                </c:pt>
                <c:pt idx="678">
                  <c:v>71.519130000000004</c:v>
                </c:pt>
                <c:pt idx="679">
                  <c:v>71.524680000000004</c:v>
                </c:pt>
                <c:pt idx="680">
                  <c:v>71.533640000000005</c:v>
                </c:pt>
                <c:pt idx="681">
                  <c:v>71.54795</c:v>
                </c:pt>
                <c:pt idx="682">
                  <c:v>71.564210000000003</c:v>
                </c:pt>
                <c:pt idx="683">
                  <c:v>71.584109999999995</c:v>
                </c:pt>
                <c:pt idx="684">
                  <c:v>71.606049999999996</c:v>
                </c:pt>
                <c:pt idx="685">
                  <c:v>71.631029999999996</c:v>
                </c:pt>
                <c:pt idx="686">
                  <c:v>71.659940000000006</c:v>
                </c:pt>
                <c:pt idx="687">
                  <c:v>71.693020000000004</c:v>
                </c:pt>
                <c:pt idx="688">
                  <c:v>71.731319999999997</c:v>
                </c:pt>
                <c:pt idx="689">
                  <c:v>71.769970000000001</c:v>
                </c:pt>
                <c:pt idx="690">
                  <c:v>71.814779999999999</c:v>
                </c:pt>
                <c:pt idx="691">
                  <c:v>71.859989999999996</c:v>
                </c:pt>
                <c:pt idx="692">
                  <c:v>71.907039999999995</c:v>
                </c:pt>
                <c:pt idx="693">
                  <c:v>71.955759999999998</c:v>
                </c:pt>
                <c:pt idx="694">
                  <c:v>72.005539999999996</c:v>
                </c:pt>
                <c:pt idx="695">
                  <c:v>72.057159999999996</c:v>
                </c:pt>
                <c:pt idx="696">
                  <c:v>72.107569999999996</c:v>
                </c:pt>
                <c:pt idx="697">
                  <c:v>72.162040000000005</c:v>
                </c:pt>
                <c:pt idx="698">
                  <c:v>72.216239999999999</c:v>
                </c:pt>
                <c:pt idx="699">
                  <c:v>72.270309999999995</c:v>
                </c:pt>
                <c:pt idx="700">
                  <c:v>72.325890000000001</c:v>
                </c:pt>
                <c:pt idx="701">
                  <c:v>72.379099999999994</c:v>
                </c:pt>
                <c:pt idx="702">
                  <c:v>72.434799999999996</c:v>
                </c:pt>
                <c:pt idx="703">
                  <c:v>72.490089999999995</c:v>
                </c:pt>
                <c:pt idx="704">
                  <c:v>72.54468</c:v>
                </c:pt>
                <c:pt idx="705">
                  <c:v>72.600819999999999</c:v>
                </c:pt>
                <c:pt idx="706">
                  <c:v>72.652969999999996</c:v>
                </c:pt>
                <c:pt idx="707">
                  <c:v>72.707499999999996</c:v>
                </c:pt>
                <c:pt idx="708">
                  <c:v>72.764499999999998</c:v>
                </c:pt>
                <c:pt idx="709">
                  <c:v>72.816720000000004</c:v>
                </c:pt>
                <c:pt idx="710">
                  <c:v>72.870419999999996</c:v>
                </c:pt>
                <c:pt idx="711">
                  <c:v>72.921180000000007</c:v>
                </c:pt>
                <c:pt idx="712">
                  <c:v>72.972380000000001</c:v>
                </c:pt>
                <c:pt idx="713">
                  <c:v>73.025000000000006</c:v>
                </c:pt>
                <c:pt idx="714">
                  <c:v>73.075620000000001</c:v>
                </c:pt>
                <c:pt idx="715">
                  <c:v>73.125900000000001</c:v>
                </c:pt>
                <c:pt idx="716">
                  <c:v>73.177980000000005</c:v>
                </c:pt>
                <c:pt idx="717">
                  <c:v>73.227450000000005</c:v>
                </c:pt>
                <c:pt idx="718">
                  <c:v>73.275850000000005</c:v>
                </c:pt>
                <c:pt idx="719">
                  <c:v>73.325869999999995</c:v>
                </c:pt>
                <c:pt idx="720">
                  <c:v>73.374679999999998</c:v>
                </c:pt>
                <c:pt idx="721">
                  <c:v>73.421719999999993</c:v>
                </c:pt>
                <c:pt idx="722">
                  <c:v>73.469549999999998</c:v>
                </c:pt>
                <c:pt idx="723">
                  <c:v>73.518739999999994</c:v>
                </c:pt>
                <c:pt idx="724">
                  <c:v>73.564639999999997</c:v>
                </c:pt>
                <c:pt idx="725">
                  <c:v>73.613249999999994</c:v>
                </c:pt>
                <c:pt idx="726">
                  <c:v>73.657820000000001</c:v>
                </c:pt>
                <c:pt idx="727">
                  <c:v>73.705190000000002</c:v>
                </c:pt>
                <c:pt idx="728">
                  <c:v>73.751109999999997</c:v>
                </c:pt>
                <c:pt idx="729">
                  <c:v>73.799620000000004</c:v>
                </c:pt>
                <c:pt idx="730">
                  <c:v>73.84478</c:v>
                </c:pt>
                <c:pt idx="731">
                  <c:v>73.889700000000005</c:v>
                </c:pt>
                <c:pt idx="732">
                  <c:v>73.935299999999998</c:v>
                </c:pt>
                <c:pt idx="733">
                  <c:v>73.982990000000001</c:v>
                </c:pt>
                <c:pt idx="734">
                  <c:v>74.029960000000003</c:v>
                </c:pt>
                <c:pt idx="735">
                  <c:v>74.075050000000005</c:v>
                </c:pt>
                <c:pt idx="736">
                  <c:v>74.121459999999999</c:v>
                </c:pt>
                <c:pt idx="737">
                  <c:v>74.169539999999998</c:v>
                </c:pt>
                <c:pt idx="738">
                  <c:v>74.216819999999998</c:v>
                </c:pt>
                <c:pt idx="739">
                  <c:v>74.262200000000007</c:v>
                </c:pt>
                <c:pt idx="740">
                  <c:v>74.311509999999998</c:v>
                </c:pt>
                <c:pt idx="741">
                  <c:v>74.358440000000002</c:v>
                </c:pt>
                <c:pt idx="742">
                  <c:v>74.406959999999998</c:v>
                </c:pt>
                <c:pt idx="743">
                  <c:v>74.455010000000001</c:v>
                </c:pt>
                <c:pt idx="744">
                  <c:v>74.50112</c:v>
                </c:pt>
                <c:pt idx="745">
                  <c:v>74.551969999999997</c:v>
                </c:pt>
                <c:pt idx="746">
                  <c:v>74.600399999999993</c:v>
                </c:pt>
                <c:pt idx="747">
                  <c:v>74.650260000000003</c:v>
                </c:pt>
                <c:pt idx="748">
                  <c:v>74.696879999999993</c:v>
                </c:pt>
                <c:pt idx="749">
                  <c:v>74.746510000000001</c:v>
                </c:pt>
                <c:pt idx="750">
                  <c:v>74.795469999999995</c:v>
                </c:pt>
                <c:pt idx="751">
                  <c:v>74.846559999999997</c:v>
                </c:pt>
                <c:pt idx="752">
                  <c:v>74.898309999999995</c:v>
                </c:pt>
                <c:pt idx="753">
                  <c:v>74.948819999999998</c:v>
                </c:pt>
                <c:pt idx="754">
                  <c:v>75.000500000000002</c:v>
                </c:pt>
                <c:pt idx="755">
                  <c:v>75.053160000000005</c:v>
                </c:pt>
                <c:pt idx="756">
                  <c:v>75.104609999999994</c:v>
                </c:pt>
                <c:pt idx="757">
                  <c:v>75.159120000000001</c:v>
                </c:pt>
                <c:pt idx="758">
                  <c:v>75.209890000000001</c:v>
                </c:pt>
                <c:pt idx="759">
                  <c:v>75.263909999999996</c:v>
                </c:pt>
                <c:pt idx="760">
                  <c:v>75.314850000000007</c:v>
                </c:pt>
                <c:pt idx="761">
                  <c:v>75.370189999999994</c:v>
                </c:pt>
                <c:pt idx="762">
                  <c:v>75.425139999999999</c:v>
                </c:pt>
                <c:pt idx="763">
                  <c:v>75.47878</c:v>
                </c:pt>
                <c:pt idx="764">
                  <c:v>75.534840000000003</c:v>
                </c:pt>
                <c:pt idx="765">
                  <c:v>75.591099999999997</c:v>
                </c:pt>
                <c:pt idx="766">
                  <c:v>75.646159999999995</c:v>
                </c:pt>
                <c:pt idx="767">
                  <c:v>75.70147</c:v>
                </c:pt>
                <c:pt idx="768">
                  <c:v>75.757499999999993</c:v>
                </c:pt>
                <c:pt idx="769">
                  <c:v>75.814409999999995</c:v>
                </c:pt>
                <c:pt idx="770">
                  <c:v>75.873760000000004</c:v>
                </c:pt>
                <c:pt idx="771">
                  <c:v>75.930809999999994</c:v>
                </c:pt>
                <c:pt idx="772">
                  <c:v>75.986140000000006</c:v>
                </c:pt>
                <c:pt idx="773">
                  <c:v>76.044129999999996</c:v>
                </c:pt>
                <c:pt idx="774">
                  <c:v>76.104749999999996</c:v>
                </c:pt>
                <c:pt idx="775">
                  <c:v>76.161379999999994</c:v>
                </c:pt>
                <c:pt idx="776">
                  <c:v>76.219880000000003</c:v>
                </c:pt>
                <c:pt idx="777">
                  <c:v>76.279439999999994</c:v>
                </c:pt>
                <c:pt idx="778">
                  <c:v>76.338300000000004</c:v>
                </c:pt>
                <c:pt idx="779">
                  <c:v>76.396810000000002</c:v>
                </c:pt>
                <c:pt idx="780">
                  <c:v>76.457520000000002</c:v>
                </c:pt>
                <c:pt idx="781">
                  <c:v>76.518559999999994</c:v>
                </c:pt>
                <c:pt idx="782">
                  <c:v>76.578310000000002</c:v>
                </c:pt>
                <c:pt idx="783">
                  <c:v>76.636920000000003</c:v>
                </c:pt>
                <c:pt idx="784">
                  <c:v>76.697500000000005</c:v>
                </c:pt>
                <c:pt idx="785">
                  <c:v>76.759569999999997</c:v>
                </c:pt>
                <c:pt idx="786">
                  <c:v>76.81944</c:v>
                </c:pt>
                <c:pt idx="787">
                  <c:v>76.881569999999996</c:v>
                </c:pt>
                <c:pt idx="788">
                  <c:v>76.942620000000005</c:v>
                </c:pt>
                <c:pt idx="789">
                  <c:v>77.003510000000006</c:v>
                </c:pt>
                <c:pt idx="790">
                  <c:v>77.065280000000001</c:v>
                </c:pt>
                <c:pt idx="791">
                  <c:v>77.127880000000005</c:v>
                </c:pt>
                <c:pt idx="792">
                  <c:v>77.190870000000004</c:v>
                </c:pt>
                <c:pt idx="793">
                  <c:v>77.252840000000006</c:v>
                </c:pt>
                <c:pt idx="794">
                  <c:v>77.317099999999996</c:v>
                </c:pt>
                <c:pt idx="795">
                  <c:v>77.379339999999999</c:v>
                </c:pt>
                <c:pt idx="796">
                  <c:v>77.442319999999995</c:v>
                </c:pt>
                <c:pt idx="797">
                  <c:v>77.505139999999997</c:v>
                </c:pt>
                <c:pt idx="798">
                  <c:v>77.572299999999998</c:v>
                </c:pt>
                <c:pt idx="799">
                  <c:v>77.632379999999998</c:v>
                </c:pt>
                <c:pt idx="800">
                  <c:v>77.695319999999995</c:v>
                </c:pt>
                <c:pt idx="801">
                  <c:v>77.763940000000005</c:v>
                </c:pt>
                <c:pt idx="802">
                  <c:v>77.834890000000001</c:v>
                </c:pt>
                <c:pt idx="803">
                  <c:v>77.903319999999994</c:v>
                </c:pt>
                <c:pt idx="804">
                  <c:v>77.971760000000003</c:v>
                </c:pt>
                <c:pt idx="805">
                  <c:v>78.040999999999997</c:v>
                </c:pt>
                <c:pt idx="806">
                  <c:v>78.106880000000004</c:v>
                </c:pt>
                <c:pt idx="807">
                  <c:v>78.174989999999994</c:v>
                </c:pt>
                <c:pt idx="808">
                  <c:v>78.24194</c:v>
                </c:pt>
                <c:pt idx="809">
                  <c:v>78.308499999999995</c:v>
                </c:pt>
                <c:pt idx="810">
                  <c:v>78.374420000000001</c:v>
                </c:pt>
                <c:pt idx="811">
                  <c:v>78.438869999999994</c:v>
                </c:pt>
                <c:pt idx="812">
                  <c:v>78.505660000000006</c:v>
                </c:pt>
                <c:pt idx="813">
                  <c:v>78.571520000000007</c:v>
                </c:pt>
                <c:pt idx="814">
                  <c:v>78.637540000000001</c:v>
                </c:pt>
                <c:pt idx="815">
                  <c:v>78.704999999999998</c:v>
                </c:pt>
                <c:pt idx="816">
                  <c:v>78.771879999999996</c:v>
                </c:pt>
                <c:pt idx="817">
                  <c:v>78.838009999999997</c:v>
                </c:pt>
                <c:pt idx="818">
                  <c:v>78.903499999999994</c:v>
                </c:pt>
                <c:pt idx="819">
                  <c:v>78.968350000000001</c:v>
                </c:pt>
                <c:pt idx="820">
                  <c:v>79.035259999999994</c:v>
                </c:pt>
                <c:pt idx="821">
                  <c:v>79.099760000000003</c:v>
                </c:pt>
                <c:pt idx="822">
                  <c:v>79.166380000000004</c:v>
                </c:pt>
                <c:pt idx="823">
                  <c:v>79.233029999999999</c:v>
                </c:pt>
                <c:pt idx="824">
                  <c:v>79.301280000000006</c:v>
                </c:pt>
                <c:pt idx="825">
                  <c:v>79.365600000000001</c:v>
                </c:pt>
                <c:pt idx="826">
                  <c:v>79.432850000000002</c:v>
                </c:pt>
                <c:pt idx="827">
                  <c:v>79.497739999999993</c:v>
                </c:pt>
                <c:pt idx="828">
                  <c:v>79.564520000000002</c:v>
                </c:pt>
                <c:pt idx="829">
                  <c:v>79.630359999999996</c:v>
                </c:pt>
                <c:pt idx="830">
                  <c:v>79.697509999999994</c:v>
                </c:pt>
                <c:pt idx="831">
                  <c:v>79.763919999999999</c:v>
                </c:pt>
                <c:pt idx="832">
                  <c:v>79.83</c:v>
                </c:pt>
                <c:pt idx="833">
                  <c:v>79.897310000000004</c:v>
                </c:pt>
                <c:pt idx="834">
                  <c:v>79.962580000000003</c:v>
                </c:pt>
                <c:pt idx="835">
                  <c:v>80.028080000000003</c:v>
                </c:pt>
                <c:pt idx="836">
                  <c:v>80.0959</c:v>
                </c:pt>
                <c:pt idx="837">
                  <c:v>80.161820000000006</c:v>
                </c:pt>
                <c:pt idx="838">
                  <c:v>80.227980000000002</c:v>
                </c:pt>
                <c:pt idx="839">
                  <c:v>80.294610000000006</c:v>
                </c:pt>
                <c:pt idx="840">
                  <c:v>80.359189999999998</c:v>
                </c:pt>
                <c:pt idx="841">
                  <c:v>80.425319999999999</c:v>
                </c:pt>
                <c:pt idx="842">
                  <c:v>80.492620000000002</c:v>
                </c:pt>
                <c:pt idx="843">
                  <c:v>80.557609999999997</c:v>
                </c:pt>
                <c:pt idx="844">
                  <c:v>80.626410000000007</c:v>
                </c:pt>
                <c:pt idx="845">
                  <c:v>80.691000000000003</c:v>
                </c:pt>
                <c:pt idx="846">
                  <c:v>80.759159999999994</c:v>
                </c:pt>
                <c:pt idx="847">
                  <c:v>80.825339999999997</c:v>
                </c:pt>
                <c:pt idx="848">
                  <c:v>80.892679999999999</c:v>
                </c:pt>
                <c:pt idx="849">
                  <c:v>80.959639999999993</c:v>
                </c:pt>
                <c:pt idx="850">
                  <c:v>81.025180000000006</c:v>
                </c:pt>
                <c:pt idx="851">
                  <c:v>81.093400000000003</c:v>
                </c:pt>
                <c:pt idx="852">
                  <c:v>81.161910000000006</c:v>
                </c:pt>
                <c:pt idx="853">
                  <c:v>81.231390000000005</c:v>
                </c:pt>
                <c:pt idx="854">
                  <c:v>81.297430000000006</c:v>
                </c:pt>
                <c:pt idx="855">
                  <c:v>81.367000000000004</c:v>
                </c:pt>
                <c:pt idx="856">
                  <c:v>81.433689999999999</c:v>
                </c:pt>
                <c:pt idx="857">
                  <c:v>81.501440000000002</c:v>
                </c:pt>
                <c:pt idx="858">
                  <c:v>81.568359999999998</c:v>
                </c:pt>
                <c:pt idx="859">
                  <c:v>81.636020000000002</c:v>
                </c:pt>
                <c:pt idx="860">
                  <c:v>81.704400000000007</c:v>
                </c:pt>
                <c:pt idx="861">
                  <c:v>81.77243</c:v>
                </c:pt>
                <c:pt idx="862">
                  <c:v>81.839759999999998</c:v>
                </c:pt>
                <c:pt idx="863">
                  <c:v>81.905420000000007</c:v>
                </c:pt>
                <c:pt idx="864">
                  <c:v>81.974999999999994</c:v>
                </c:pt>
                <c:pt idx="865">
                  <c:v>82.041179999999997</c:v>
                </c:pt>
                <c:pt idx="866">
                  <c:v>82.109049999999996</c:v>
                </c:pt>
                <c:pt idx="867">
                  <c:v>82.175560000000004</c:v>
                </c:pt>
                <c:pt idx="868">
                  <c:v>82.242459999999994</c:v>
                </c:pt>
                <c:pt idx="869">
                  <c:v>82.309619999999995</c:v>
                </c:pt>
                <c:pt idx="870">
                  <c:v>82.377080000000007</c:v>
                </c:pt>
                <c:pt idx="871">
                  <c:v>82.444649999999996</c:v>
                </c:pt>
                <c:pt idx="872">
                  <c:v>82.510440000000003</c:v>
                </c:pt>
                <c:pt idx="873">
                  <c:v>82.576490000000007</c:v>
                </c:pt>
                <c:pt idx="874">
                  <c:v>82.647019999999998</c:v>
                </c:pt>
                <c:pt idx="875">
                  <c:v>82.714420000000004</c:v>
                </c:pt>
                <c:pt idx="876">
                  <c:v>82.780119999999997</c:v>
                </c:pt>
                <c:pt idx="877">
                  <c:v>82.849130000000002</c:v>
                </c:pt>
                <c:pt idx="878">
                  <c:v>82.918480000000002</c:v>
                </c:pt>
                <c:pt idx="879">
                  <c:v>82.986999999999995</c:v>
                </c:pt>
                <c:pt idx="880">
                  <c:v>83.053520000000006</c:v>
                </c:pt>
                <c:pt idx="881">
                  <c:v>83.120180000000005</c:v>
                </c:pt>
                <c:pt idx="882">
                  <c:v>83.189779999999999</c:v>
                </c:pt>
                <c:pt idx="883">
                  <c:v>83.259289999999993</c:v>
                </c:pt>
                <c:pt idx="884">
                  <c:v>83.327219999999997</c:v>
                </c:pt>
                <c:pt idx="885">
                  <c:v>83.396129999999999</c:v>
                </c:pt>
                <c:pt idx="886">
                  <c:v>83.463470000000001</c:v>
                </c:pt>
                <c:pt idx="887">
                  <c:v>83.533699999999996</c:v>
                </c:pt>
                <c:pt idx="888">
                  <c:v>83.603319999999997</c:v>
                </c:pt>
                <c:pt idx="889">
                  <c:v>83.670299999999997</c:v>
                </c:pt>
                <c:pt idx="890">
                  <c:v>83.737660000000005</c:v>
                </c:pt>
                <c:pt idx="891">
                  <c:v>83.807559999999995</c:v>
                </c:pt>
                <c:pt idx="892">
                  <c:v>83.876090000000005</c:v>
                </c:pt>
                <c:pt idx="893">
                  <c:v>83.943839999999994</c:v>
                </c:pt>
                <c:pt idx="894">
                  <c:v>84.014920000000004</c:v>
                </c:pt>
                <c:pt idx="895">
                  <c:v>84.082160000000002</c:v>
                </c:pt>
                <c:pt idx="896">
                  <c:v>84.150589999999994</c:v>
                </c:pt>
                <c:pt idx="897">
                  <c:v>84.217749999999995</c:v>
                </c:pt>
                <c:pt idx="898">
                  <c:v>84.284180000000006</c:v>
                </c:pt>
                <c:pt idx="899">
                  <c:v>84.354820000000004</c:v>
                </c:pt>
                <c:pt idx="900">
                  <c:v>84.424469999999999</c:v>
                </c:pt>
                <c:pt idx="901">
                  <c:v>84.493350000000007</c:v>
                </c:pt>
                <c:pt idx="902">
                  <c:v>84.560850000000002</c:v>
                </c:pt>
                <c:pt idx="903">
                  <c:v>84.629059999999996</c:v>
                </c:pt>
                <c:pt idx="904">
                  <c:v>84.696010000000001</c:v>
                </c:pt>
                <c:pt idx="905">
                  <c:v>84.765219999999999</c:v>
                </c:pt>
                <c:pt idx="906">
                  <c:v>84.833190000000002</c:v>
                </c:pt>
                <c:pt idx="907">
                  <c:v>84.901420000000002</c:v>
                </c:pt>
                <c:pt idx="908">
                  <c:v>84.970860000000002</c:v>
                </c:pt>
                <c:pt idx="909">
                  <c:v>85.039540000000002</c:v>
                </c:pt>
                <c:pt idx="910">
                  <c:v>85.107069999999993</c:v>
                </c:pt>
                <c:pt idx="911">
                  <c:v>85.174139999999994</c:v>
                </c:pt>
                <c:pt idx="912">
                  <c:v>85.243610000000004</c:v>
                </c:pt>
                <c:pt idx="913">
                  <c:v>85.31259</c:v>
                </c:pt>
                <c:pt idx="914">
                  <c:v>85.37997</c:v>
                </c:pt>
                <c:pt idx="915">
                  <c:v>85.447180000000003</c:v>
                </c:pt>
                <c:pt idx="916">
                  <c:v>85.515720000000002</c:v>
                </c:pt>
                <c:pt idx="917">
                  <c:v>85.583799999999997</c:v>
                </c:pt>
                <c:pt idx="918">
                  <c:v>85.651489999999995</c:v>
                </c:pt>
                <c:pt idx="919">
                  <c:v>85.721760000000003</c:v>
                </c:pt>
                <c:pt idx="920">
                  <c:v>85.789990000000003</c:v>
                </c:pt>
                <c:pt idx="921">
                  <c:v>85.859719999999996</c:v>
                </c:pt>
                <c:pt idx="922">
                  <c:v>85.925709999999995</c:v>
                </c:pt>
                <c:pt idx="923">
                  <c:v>85.995360000000005</c:v>
                </c:pt>
                <c:pt idx="924">
                  <c:v>86.060659999999999</c:v>
                </c:pt>
                <c:pt idx="925">
                  <c:v>86.130459999999999</c:v>
                </c:pt>
                <c:pt idx="926">
                  <c:v>86.197509999999994</c:v>
                </c:pt>
                <c:pt idx="927">
                  <c:v>86.267570000000006</c:v>
                </c:pt>
                <c:pt idx="928">
                  <c:v>86.336860000000001</c:v>
                </c:pt>
                <c:pt idx="929">
                  <c:v>86.402559999999994</c:v>
                </c:pt>
                <c:pt idx="930">
                  <c:v>86.471909999999994</c:v>
                </c:pt>
                <c:pt idx="931">
                  <c:v>86.542180000000002</c:v>
                </c:pt>
                <c:pt idx="932">
                  <c:v>86.610320000000002</c:v>
                </c:pt>
                <c:pt idx="933">
                  <c:v>86.678740000000005</c:v>
                </c:pt>
                <c:pt idx="934">
                  <c:v>86.74718</c:v>
                </c:pt>
                <c:pt idx="935">
                  <c:v>86.816320000000005</c:v>
                </c:pt>
                <c:pt idx="936">
                  <c:v>86.883210000000005</c:v>
                </c:pt>
                <c:pt idx="937">
                  <c:v>86.952939999999998</c:v>
                </c:pt>
                <c:pt idx="938">
                  <c:v>87.020880000000005</c:v>
                </c:pt>
                <c:pt idx="939">
                  <c:v>87.090159999999997</c:v>
                </c:pt>
                <c:pt idx="940">
                  <c:v>87.156409999999994</c:v>
                </c:pt>
                <c:pt idx="941">
                  <c:v>87.226990000000001</c:v>
                </c:pt>
                <c:pt idx="942">
                  <c:v>87.29616</c:v>
                </c:pt>
                <c:pt idx="943">
                  <c:v>87.364500000000007</c:v>
                </c:pt>
                <c:pt idx="944">
                  <c:v>87.434449999999998</c:v>
                </c:pt>
                <c:pt idx="945">
                  <c:v>87.503320000000002</c:v>
                </c:pt>
                <c:pt idx="946">
                  <c:v>87.572890000000001</c:v>
                </c:pt>
                <c:pt idx="947">
                  <c:v>87.640119999999996</c:v>
                </c:pt>
                <c:pt idx="948">
                  <c:v>87.711029999999994</c:v>
                </c:pt>
                <c:pt idx="949">
                  <c:v>87.77901</c:v>
                </c:pt>
                <c:pt idx="950">
                  <c:v>87.848439999999997</c:v>
                </c:pt>
                <c:pt idx="951">
                  <c:v>87.917490000000001</c:v>
                </c:pt>
                <c:pt idx="952">
                  <c:v>87.987070000000003</c:v>
                </c:pt>
                <c:pt idx="953">
                  <c:v>88.056290000000004</c:v>
                </c:pt>
                <c:pt idx="954">
                  <c:v>88.127309999999994</c:v>
                </c:pt>
                <c:pt idx="955">
                  <c:v>88.197109999999995</c:v>
                </c:pt>
                <c:pt idx="956">
                  <c:v>88.265450000000001</c:v>
                </c:pt>
                <c:pt idx="957">
                  <c:v>88.332800000000006</c:v>
                </c:pt>
                <c:pt idx="958">
                  <c:v>88.402619999999999</c:v>
                </c:pt>
                <c:pt idx="959">
                  <c:v>88.46978</c:v>
                </c:pt>
                <c:pt idx="960">
                  <c:v>88.540660000000003</c:v>
                </c:pt>
                <c:pt idx="961">
                  <c:v>88.607529999999997</c:v>
                </c:pt>
                <c:pt idx="962">
                  <c:v>88.677490000000006</c:v>
                </c:pt>
                <c:pt idx="963">
                  <c:v>88.749639999999999</c:v>
                </c:pt>
                <c:pt idx="964">
                  <c:v>88.815809999999999</c:v>
                </c:pt>
                <c:pt idx="965">
                  <c:v>88.883610000000004</c:v>
                </c:pt>
                <c:pt idx="966">
                  <c:v>88.953680000000006</c:v>
                </c:pt>
                <c:pt idx="967">
                  <c:v>89.020179999999996</c:v>
                </c:pt>
                <c:pt idx="968">
                  <c:v>89.089910000000003</c:v>
                </c:pt>
                <c:pt idx="969">
                  <c:v>89.155690000000007</c:v>
                </c:pt>
                <c:pt idx="970">
                  <c:v>89.221119999999999</c:v>
                </c:pt>
                <c:pt idx="971">
                  <c:v>89.29101</c:v>
                </c:pt>
                <c:pt idx="972">
                  <c:v>89.358739999999997</c:v>
                </c:pt>
                <c:pt idx="973">
                  <c:v>89.428640000000001</c:v>
                </c:pt>
                <c:pt idx="974">
                  <c:v>89.496309999999994</c:v>
                </c:pt>
                <c:pt idx="975">
                  <c:v>89.563090000000003</c:v>
                </c:pt>
                <c:pt idx="976">
                  <c:v>89.630499999999998</c:v>
                </c:pt>
                <c:pt idx="977">
                  <c:v>89.700109999999995</c:v>
                </c:pt>
                <c:pt idx="978">
                  <c:v>89.765339999999995</c:v>
                </c:pt>
                <c:pt idx="979">
                  <c:v>89.833979999999997</c:v>
                </c:pt>
                <c:pt idx="980">
                  <c:v>89.899749999999997</c:v>
                </c:pt>
                <c:pt idx="981">
                  <c:v>89.967389999999995</c:v>
                </c:pt>
                <c:pt idx="982">
                  <c:v>90.032679999999999</c:v>
                </c:pt>
                <c:pt idx="983">
                  <c:v>90.101939999999999</c:v>
                </c:pt>
                <c:pt idx="984">
                  <c:v>90.168189999999996</c:v>
                </c:pt>
                <c:pt idx="985">
                  <c:v>90.234470000000002</c:v>
                </c:pt>
                <c:pt idx="986">
                  <c:v>90.302800000000005</c:v>
                </c:pt>
                <c:pt idx="987">
                  <c:v>90.3703</c:v>
                </c:pt>
                <c:pt idx="988">
                  <c:v>90.434880000000007</c:v>
                </c:pt>
                <c:pt idx="989">
                  <c:v>90.504019999999997</c:v>
                </c:pt>
                <c:pt idx="990">
                  <c:v>90.571110000000004</c:v>
                </c:pt>
                <c:pt idx="991">
                  <c:v>90.638319999999993</c:v>
                </c:pt>
                <c:pt idx="992">
                  <c:v>90.706689999999995</c:v>
                </c:pt>
                <c:pt idx="993">
                  <c:v>90.772890000000004</c:v>
                </c:pt>
                <c:pt idx="994">
                  <c:v>90.840680000000006</c:v>
                </c:pt>
                <c:pt idx="995">
                  <c:v>90.908630000000002</c:v>
                </c:pt>
                <c:pt idx="996">
                  <c:v>90.978639999999999</c:v>
                </c:pt>
                <c:pt idx="997">
                  <c:v>91.04504</c:v>
                </c:pt>
                <c:pt idx="998">
                  <c:v>91.111559999999997</c:v>
                </c:pt>
                <c:pt idx="999">
                  <c:v>91.181219999999996</c:v>
                </c:pt>
                <c:pt idx="1000">
                  <c:v>91.248260000000002</c:v>
                </c:pt>
                <c:pt idx="1001">
                  <c:v>91.316100000000006</c:v>
                </c:pt>
                <c:pt idx="1002">
                  <c:v>91.384309999999999</c:v>
                </c:pt>
                <c:pt idx="1003">
                  <c:v>91.449910000000003</c:v>
                </c:pt>
                <c:pt idx="1004">
                  <c:v>91.51952</c:v>
                </c:pt>
                <c:pt idx="1005">
                  <c:v>91.585160000000002</c:v>
                </c:pt>
                <c:pt idx="1006">
                  <c:v>91.653090000000006</c:v>
                </c:pt>
                <c:pt idx="1007">
                  <c:v>91.719859999999997</c:v>
                </c:pt>
                <c:pt idx="1008">
                  <c:v>91.787949999999995</c:v>
                </c:pt>
                <c:pt idx="1009">
                  <c:v>91.857380000000006</c:v>
                </c:pt>
                <c:pt idx="1010">
                  <c:v>91.923339999999996</c:v>
                </c:pt>
                <c:pt idx="1011">
                  <c:v>91.99024</c:v>
                </c:pt>
                <c:pt idx="1012">
                  <c:v>92.057569999999998</c:v>
                </c:pt>
                <c:pt idx="1013">
                  <c:v>92.124679999999998</c:v>
                </c:pt>
                <c:pt idx="1014">
                  <c:v>92.194090000000003</c:v>
                </c:pt>
                <c:pt idx="1015">
                  <c:v>92.261319999999998</c:v>
                </c:pt>
                <c:pt idx="1016">
                  <c:v>92.327749999999995</c:v>
                </c:pt>
                <c:pt idx="1017">
                  <c:v>92.395610000000005</c:v>
                </c:pt>
                <c:pt idx="1018">
                  <c:v>92.464849999999998</c:v>
                </c:pt>
                <c:pt idx="1019">
                  <c:v>92.530630000000002</c:v>
                </c:pt>
                <c:pt idx="1020">
                  <c:v>92.597470000000001</c:v>
                </c:pt>
                <c:pt idx="1021">
                  <c:v>92.664879999999997</c:v>
                </c:pt>
                <c:pt idx="1022">
                  <c:v>92.730360000000005</c:v>
                </c:pt>
                <c:pt idx="1023">
                  <c:v>92.798240000000007</c:v>
                </c:pt>
                <c:pt idx="1024">
                  <c:v>92.865009999999998</c:v>
                </c:pt>
                <c:pt idx="1025">
                  <c:v>92.93092</c:v>
                </c:pt>
                <c:pt idx="1026">
                  <c:v>92.997579999999999</c:v>
                </c:pt>
                <c:pt idx="1027">
                  <c:v>93.062820000000002</c:v>
                </c:pt>
                <c:pt idx="1028">
                  <c:v>93.129180000000005</c:v>
                </c:pt>
                <c:pt idx="1029">
                  <c:v>93.196129999999997</c:v>
                </c:pt>
                <c:pt idx="1030">
                  <c:v>93.262020000000007</c:v>
                </c:pt>
                <c:pt idx="1031">
                  <c:v>93.328059999999994</c:v>
                </c:pt>
                <c:pt idx="1032">
                  <c:v>93.392589999999998</c:v>
                </c:pt>
                <c:pt idx="1033">
                  <c:v>93.457509999999999</c:v>
                </c:pt>
                <c:pt idx="1034">
                  <c:v>93.525090000000006</c:v>
                </c:pt>
                <c:pt idx="1035">
                  <c:v>93.589839999999995</c:v>
                </c:pt>
                <c:pt idx="1036">
                  <c:v>93.657139999999998</c:v>
                </c:pt>
                <c:pt idx="1037">
                  <c:v>93.722930000000005</c:v>
                </c:pt>
                <c:pt idx="1038">
                  <c:v>93.788030000000006</c:v>
                </c:pt>
                <c:pt idx="1039">
                  <c:v>93.854069999999993</c:v>
                </c:pt>
                <c:pt idx="1040">
                  <c:v>93.919550000000001</c:v>
                </c:pt>
                <c:pt idx="1041">
                  <c:v>93.986180000000004</c:v>
                </c:pt>
                <c:pt idx="1042">
                  <c:v>94.051379999999995</c:v>
                </c:pt>
                <c:pt idx="1043">
                  <c:v>94.114810000000006</c:v>
                </c:pt>
                <c:pt idx="1044">
                  <c:v>94.180679999999995</c:v>
                </c:pt>
                <c:pt idx="1045">
                  <c:v>94.243970000000004</c:v>
                </c:pt>
                <c:pt idx="1046">
                  <c:v>94.309070000000006</c:v>
                </c:pt>
                <c:pt idx="1047">
                  <c:v>94.373819999999995</c:v>
                </c:pt>
                <c:pt idx="1048">
                  <c:v>94.43853</c:v>
                </c:pt>
                <c:pt idx="1049">
                  <c:v>94.502840000000006</c:v>
                </c:pt>
                <c:pt idx="1050">
                  <c:v>94.567359999999994</c:v>
                </c:pt>
                <c:pt idx="1051">
                  <c:v>94.631469999999993</c:v>
                </c:pt>
                <c:pt idx="1052">
                  <c:v>94.695980000000006</c:v>
                </c:pt>
                <c:pt idx="1053">
                  <c:v>94.758589999999998</c:v>
                </c:pt>
                <c:pt idx="1054">
                  <c:v>94.821299999999994</c:v>
                </c:pt>
                <c:pt idx="1055">
                  <c:v>94.884</c:v>
                </c:pt>
                <c:pt idx="1056">
                  <c:v>94.946629999999999</c:v>
                </c:pt>
                <c:pt idx="1057">
                  <c:v>95.010779999999997</c:v>
                </c:pt>
                <c:pt idx="1058">
                  <c:v>95.07056</c:v>
                </c:pt>
                <c:pt idx="1059">
                  <c:v>95.130859999999998</c:v>
                </c:pt>
                <c:pt idx="1060">
                  <c:v>95.192260000000005</c:v>
                </c:pt>
                <c:pt idx="1061">
                  <c:v>95.253910000000005</c:v>
                </c:pt>
                <c:pt idx="1062">
                  <c:v>95.313000000000002</c:v>
                </c:pt>
                <c:pt idx="1063">
                  <c:v>95.370919999999998</c:v>
                </c:pt>
                <c:pt idx="1064">
                  <c:v>95.426810000000003</c:v>
                </c:pt>
                <c:pt idx="1065">
                  <c:v>95.486009999999993</c:v>
                </c:pt>
                <c:pt idx="1066">
                  <c:v>95.544139999999999</c:v>
                </c:pt>
                <c:pt idx="1067">
                  <c:v>95.600560000000002</c:v>
                </c:pt>
                <c:pt idx="1068">
                  <c:v>95.656059999999997</c:v>
                </c:pt>
                <c:pt idx="1069">
                  <c:v>95.712280000000007</c:v>
                </c:pt>
                <c:pt idx="1070">
                  <c:v>95.766710000000003</c:v>
                </c:pt>
                <c:pt idx="1071">
                  <c:v>95.821010000000001</c:v>
                </c:pt>
                <c:pt idx="1072">
                  <c:v>95.878140000000002</c:v>
                </c:pt>
                <c:pt idx="1073">
                  <c:v>95.932140000000004</c:v>
                </c:pt>
                <c:pt idx="1074">
                  <c:v>95.988309999999998</c:v>
                </c:pt>
                <c:pt idx="1075">
                  <c:v>96.041060000000002</c:v>
                </c:pt>
                <c:pt idx="1076">
                  <c:v>96.096490000000003</c:v>
                </c:pt>
                <c:pt idx="1077">
                  <c:v>96.151679999999999</c:v>
                </c:pt>
                <c:pt idx="1078">
                  <c:v>96.207040000000006</c:v>
                </c:pt>
                <c:pt idx="1079">
                  <c:v>96.262460000000004</c:v>
                </c:pt>
                <c:pt idx="1080">
                  <c:v>96.320999999999998</c:v>
                </c:pt>
                <c:pt idx="1081">
                  <c:v>96.377920000000003</c:v>
                </c:pt>
                <c:pt idx="1082">
                  <c:v>96.433419999999998</c:v>
                </c:pt>
                <c:pt idx="1083">
                  <c:v>96.493219999999994</c:v>
                </c:pt>
                <c:pt idx="1084">
                  <c:v>96.551479999999998</c:v>
                </c:pt>
                <c:pt idx="1085">
                  <c:v>96.611609999999999</c:v>
                </c:pt>
                <c:pt idx="1086">
                  <c:v>96.67089</c:v>
                </c:pt>
                <c:pt idx="1087">
                  <c:v>96.732820000000004</c:v>
                </c:pt>
                <c:pt idx="1088">
                  <c:v>96.797120000000007</c:v>
                </c:pt>
                <c:pt idx="1089">
                  <c:v>96.860979999999998</c:v>
                </c:pt>
                <c:pt idx="1090">
                  <c:v>96.926010000000005</c:v>
                </c:pt>
                <c:pt idx="1091">
                  <c:v>96.990780000000001</c:v>
                </c:pt>
                <c:pt idx="1092">
                  <c:v>97.057919999999996</c:v>
                </c:pt>
                <c:pt idx="1093">
                  <c:v>97.125439999999998</c:v>
                </c:pt>
                <c:pt idx="1094">
                  <c:v>97.193939999999998</c:v>
                </c:pt>
                <c:pt idx="1095">
                  <c:v>97.265410000000003</c:v>
                </c:pt>
                <c:pt idx="1096">
                  <c:v>97.334720000000004</c:v>
                </c:pt>
                <c:pt idx="1097">
                  <c:v>97.407719999999998</c:v>
                </c:pt>
                <c:pt idx="1098">
                  <c:v>97.47954</c:v>
                </c:pt>
                <c:pt idx="1099">
                  <c:v>97.551180000000002</c:v>
                </c:pt>
                <c:pt idx="1100">
                  <c:v>97.622380000000007</c:v>
                </c:pt>
                <c:pt idx="1101">
                  <c:v>97.69538</c:v>
                </c:pt>
                <c:pt idx="1102">
                  <c:v>97.76782</c:v>
                </c:pt>
                <c:pt idx="1103">
                  <c:v>97.843810000000005</c:v>
                </c:pt>
                <c:pt idx="1104">
                  <c:v>97.917900000000003</c:v>
                </c:pt>
                <c:pt idx="1105">
                  <c:v>97.992490000000004</c:v>
                </c:pt>
                <c:pt idx="1106">
                  <c:v>98.063980000000001</c:v>
                </c:pt>
                <c:pt idx="1107">
                  <c:v>98.139679999999998</c:v>
                </c:pt>
                <c:pt idx="1108">
                  <c:v>98.214659999999995</c:v>
                </c:pt>
                <c:pt idx="1109">
                  <c:v>98.290149999999997</c:v>
                </c:pt>
                <c:pt idx="1110">
                  <c:v>98.362690000000001</c:v>
                </c:pt>
                <c:pt idx="1111">
                  <c:v>98.436440000000005</c:v>
                </c:pt>
                <c:pt idx="1112">
                  <c:v>98.512339999999995</c:v>
                </c:pt>
                <c:pt idx="1113">
                  <c:v>98.583280000000002</c:v>
                </c:pt>
                <c:pt idx="1114">
                  <c:v>98.657380000000003</c:v>
                </c:pt>
                <c:pt idx="1115">
                  <c:v>98.731700000000004</c:v>
                </c:pt>
                <c:pt idx="1116">
                  <c:v>98.804919999999996</c:v>
                </c:pt>
                <c:pt idx="1117">
                  <c:v>98.878010000000003</c:v>
                </c:pt>
                <c:pt idx="1118">
                  <c:v>98.950760000000002</c:v>
                </c:pt>
                <c:pt idx="1119">
                  <c:v>99.023989999999998</c:v>
                </c:pt>
                <c:pt idx="1120">
                  <c:v>99.096469999999997</c:v>
                </c:pt>
                <c:pt idx="1121">
                  <c:v>99.165589999999995</c:v>
                </c:pt>
                <c:pt idx="1122">
                  <c:v>99.239620000000002</c:v>
                </c:pt>
                <c:pt idx="1123">
                  <c:v>99.310950000000005</c:v>
                </c:pt>
                <c:pt idx="1124">
                  <c:v>99.383510000000001</c:v>
                </c:pt>
                <c:pt idx="1125">
                  <c:v>99.455719999999999</c:v>
                </c:pt>
                <c:pt idx="1126">
                  <c:v>99.525630000000007</c:v>
                </c:pt>
                <c:pt idx="1127">
                  <c:v>99.595889999999997</c:v>
                </c:pt>
                <c:pt idx="1128">
                  <c:v>99.668239999999997</c:v>
                </c:pt>
                <c:pt idx="1129">
                  <c:v>99.73836</c:v>
                </c:pt>
                <c:pt idx="1130">
                  <c:v>99.810540000000003</c:v>
                </c:pt>
                <c:pt idx="1131">
                  <c:v>99.882239999999996</c:v>
                </c:pt>
                <c:pt idx="1132">
                  <c:v>99.952340000000007</c:v>
                </c:pt>
                <c:pt idx="1133">
                  <c:v>100.0234</c:v>
                </c:pt>
                <c:pt idx="1134">
                  <c:v>100.0936</c:v>
                </c:pt>
                <c:pt idx="1135">
                  <c:v>100.1626</c:v>
                </c:pt>
                <c:pt idx="1136">
                  <c:v>100.2328</c:v>
                </c:pt>
                <c:pt idx="1137">
                  <c:v>100.30119999999999</c:v>
                </c:pt>
                <c:pt idx="1138">
                  <c:v>100.37009999999999</c:v>
                </c:pt>
                <c:pt idx="1139">
                  <c:v>100.4392</c:v>
                </c:pt>
                <c:pt idx="1140">
                  <c:v>100.506</c:v>
                </c:pt>
                <c:pt idx="1141">
                  <c:v>100.57470000000001</c:v>
                </c:pt>
                <c:pt idx="1142">
                  <c:v>100.6448</c:v>
                </c:pt>
                <c:pt idx="1143">
                  <c:v>100.7127</c:v>
                </c:pt>
                <c:pt idx="1144">
                  <c:v>100.78189999999999</c:v>
                </c:pt>
                <c:pt idx="1145">
                  <c:v>100.85039999999999</c:v>
                </c:pt>
                <c:pt idx="1146">
                  <c:v>100.9182</c:v>
                </c:pt>
                <c:pt idx="1147">
                  <c:v>100.9858</c:v>
                </c:pt>
                <c:pt idx="1148">
                  <c:v>101.05419999999999</c:v>
                </c:pt>
                <c:pt idx="1149">
                  <c:v>101.1234</c:v>
                </c:pt>
                <c:pt idx="1150">
                  <c:v>101.1914</c:v>
                </c:pt>
                <c:pt idx="1151">
                  <c:v>101.2586</c:v>
                </c:pt>
                <c:pt idx="1152">
                  <c:v>101.3272</c:v>
                </c:pt>
                <c:pt idx="1153">
                  <c:v>101.3952</c:v>
                </c:pt>
                <c:pt idx="1154">
                  <c:v>101.4645</c:v>
                </c:pt>
                <c:pt idx="1155">
                  <c:v>101.5329</c:v>
                </c:pt>
                <c:pt idx="1156">
                  <c:v>101.6005</c:v>
                </c:pt>
                <c:pt idx="1157">
                  <c:v>101.6682</c:v>
                </c:pt>
                <c:pt idx="1158">
                  <c:v>101.7385</c:v>
                </c:pt>
                <c:pt idx="1159">
                  <c:v>101.8082</c:v>
                </c:pt>
                <c:pt idx="1160">
                  <c:v>101.87520000000001</c:v>
                </c:pt>
                <c:pt idx="1161">
                  <c:v>101.9447</c:v>
                </c:pt>
                <c:pt idx="1162">
                  <c:v>102.0142</c:v>
                </c:pt>
                <c:pt idx="1163">
                  <c:v>102.0831</c:v>
                </c:pt>
                <c:pt idx="1164">
                  <c:v>102.1524</c:v>
                </c:pt>
                <c:pt idx="1165">
                  <c:v>102.2218</c:v>
                </c:pt>
                <c:pt idx="1166">
                  <c:v>102.2899</c:v>
                </c:pt>
                <c:pt idx="1167">
                  <c:v>102.3579</c:v>
                </c:pt>
                <c:pt idx="1168">
                  <c:v>102.4278</c:v>
                </c:pt>
                <c:pt idx="1169">
                  <c:v>102.4969</c:v>
                </c:pt>
                <c:pt idx="1170">
                  <c:v>102.5668</c:v>
                </c:pt>
                <c:pt idx="1171">
                  <c:v>102.63849999999999</c:v>
                </c:pt>
                <c:pt idx="1172">
                  <c:v>102.7079</c:v>
                </c:pt>
                <c:pt idx="1173">
                  <c:v>102.77679999999999</c:v>
                </c:pt>
                <c:pt idx="1174">
                  <c:v>102.84690000000001</c:v>
                </c:pt>
                <c:pt idx="1175">
                  <c:v>102.91419999999999</c:v>
                </c:pt>
                <c:pt idx="1176">
                  <c:v>102.9837</c:v>
                </c:pt>
                <c:pt idx="1177">
                  <c:v>103.0531</c:v>
                </c:pt>
                <c:pt idx="1178">
                  <c:v>103.1246</c:v>
                </c:pt>
                <c:pt idx="1179">
                  <c:v>103.1919</c:v>
                </c:pt>
                <c:pt idx="1180">
                  <c:v>103.2633</c:v>
                </c:pt>
                <c:pt idx="1181">
                  <c:v>103.3309</c:v>
                </c:pt>
                <c:pt idx="1182">
                  <c:v>103.3995</c:v>
                </c:pt>
                <c:pt idx="1183">
                  <c:v>103.46939999999999</c:v>
                </c:pt>
                <c:pt idx="1184">
                  <c:v>103.5393</c:v>
                </c:pt>
                <c:pt idx="1185">
                  <c:v>103.6082</c:v>
                </c:pt>
                <c:pt idx="1186">
                  <c:v>103.67659999999999</c:v>
                </c:pt>
                <c:pt idx="1187">
                  <c:v>103.7474</c:v>
                </c:pt>
                <c:pt idx="1188">
                  <c:v>103.8164</c:v>
                </c:pt>
                <c:pt idx="1189">
                  <c:v>103.88679999999999</c:v>
                </c:pt>
                <c:pt idx="1190">
                  <c:v>103.9563</c:v>
                </c:pt>
                <c:pt idx="1191">
                  <c:v>104.02589999999999</c:v>
                </c:pt>
                <c:pt idx="1192">
                  <c:v>104.09690000000001</c:v>
                </c:pt>
                <c:pt idx="1193">
                  <c:v>104.1643</c:v>
                </c:pt>
                <c:pt idx="1194">
                  <c:v>104.2358</c:v>
                </c:pt>
                <c:pt idx="1195">
                  <c:v>104.30289999999999</c:v>
                </c:pt>
                <c:pt idx="1196">
                  <c:v>104.37390000000001</c:v>
                </c:pt>
                <c:pt idx="1197">
                  <c:v>104.44119999999999</c:v>
                </c:pt>
                <c:pt idx="1198">
                  <c:v>104.5121</c:v>
                </c:pt>
                <c:pt idx="1199">
                  <c:v>104.57899999999999</c:v>
                </c:pt>
                <c:pt idx="1200">
                  <c:v>104.6481</c:v>
                </c:pt>
                <c:pt idx="1201">
                  <c:v>104.71559999999999</c:v>
                </c:pt>
                <c:pt idx="1202">
                  <c:v>104.78230000000001</c:v>
                </c:pt>
                <c:pt idx="1203">
                  <c:v>104.85209999999999</c:v>
                </c:pt>
                <c:pt idx="1204">
                  <c:v>104.9207</c:v>
                </c:pt>
                <c:pt idx="1205">
                  <c:v>104.9902</c:v>
                </c:pt>
                <c:pt idx="1206">
                  <c:v>105.0582</c:v>
                </c:pt>
                <c:pt idx="1207">
                  <c:v>105.1283</c:v>
                </c:pt>
                <c:pt idx="1208">
                  <c:v>105.1947</c:v>
                </c:pt>
                <c:pt idx="1209">
                  <c:v>105.26220000000001</c:v>
                </c:pt>
                <c:pt idx="1210">
                  <c:v>105.3308</c:v>
                </c:pt>
                <c:pt idx="1211">
                  <c:v>105.4021</c:v>
                </c:pt>
                <c:pt idx="1212">
                  <c:v>105.47069999999999</c:v>
                </c:pt>
                <c:pt idx="1213">
                  <c:v>105.5386</c:v>
                </c:pt>
                <c:pt idx="1214">
                  <c:v>105.6075</c:v>
                </c:pt>
                <c:pt idx="1215">
                  <c:v>105.6751</c:v>
                </c:pt>
                <c:pt idx="1216">
                  <c:v>105.7445</c:v>
                </c:pt>
                <c:pt idx="1217">
                  <c:v>105.8104</c:v>
                </c:pt>
                <c:pt idx="1218">
                  <c:v>105.8797</c:v>
                </c:pt>
                <c:pt idx="1219">
                  <c:v>105.94759999999999</c:v>
                </c:pt>
                <c:pt idx="1220">
                  <c:v>106.017</c:v>
                </c:pt>
                <c:pt idx="1221">
                  <c:v>106.0844</c:v>
                </c:pt>
                <c:pt idx="1222">
                  <c:v>106.1521</c:v>
                </c:pt>
                <c:pt idx="1223">
                  <c:v>106.2184</c:v>
                </c:pt>
                <c:pt idx="1224">
                  <c:v>106.2872</c:v>
                </c:pt>
                <c:pt idx="1225">
                  <c:v>106.35760000000001</c:v>
                </c:pt>
                <c:pt idx="1226">
                  <c:v>106.4256</c:v>
                </c:pt>
                <c:pt idx="1227">
                  <c:v>106.4939</c:v>
                </c:pt>
                <c:pt idx="1228">
                  <c:v>106.56100000000001</c:v>
                </c:pt>
                <c:pt idx="1229">
                  <c:v>106.63160000000001</c:v>
                </c:pt>
                <c:pt idx="1230">
                  <c:v>106.7011</c:v>
                </c:pt>
                <c:pt idx="1231">
                  <c:v>106.7685</c:v>
                </c:pt>
                <c:pt idx="1232">
                  <c:v>106.8369</c:v>
                </c:pt>
                <c:pt idx="1233">
                  <c:v>106.90560000000001</c:v>
                </c:pt>
                <c:pt idx="1234">
                  <c:v>106.9736</c:v>
                </c:pt>
                <c:pt idx="1235">
                  <c:v>107.04170000000001</c:v>
                </c:pt>
                <c:pt idx="1236">
                  <c:v>107.1092</c:v>
                </c:pt>
                <c:pt idx="1237">
                  <c:v>107.1764</c:v>
                </c:pt>
                <c:pt idx="1238">
                  <c:v>107.2462</c:v>
                </c:pt>
                <c:pt idx="1239">
                  <c:v>107.31270000000001</c:v>
                </c:pt>
                <c:pt idx="1240">
                  <c:v>107.3822</c:v>
                </c:pt>
                <c:pt idx="1241">
                  <c:v>107.4482</c:v>
                </c:pt>
                <c:pt idx="1242">
                  <c:v>107.5175</c:v>
                </c:pt>
                <c:pt idx="1243">
                  <c:v>107.5856</c:v>
                </c:pt>
                <c:pt idx="1244">
                  <c:v>107.6544</c:v>
                </c:pt>
                <c:pt idx="1245">
                  <c:v>107.72320000000001</c:v>
                </c:pt>
                <c:pt idx="1246">
                  <c:v>107.79040000000001</c:v>
                </c:pt>
                <c:pt idx="1247">
                  <c:v>107.8597</c:v>
                </c:pt>
                <c:pt idx="1248">
                  <c:v>107.9282</c:v>
                </c:pt>
                <c:pt idx="1249">
                  <c:v>107.995</c:v>
                </c:pt>
                <c:pt idx="1250">
                  <c:v>108.06319999999999</c:v>
                </c:pt>
                <c:pt idx="1251">
                  <c:v>108.1315</c:v>
                </c:pt>
                <c:pt idx="1252">
                  <c:v>108.1987</c:v>
                </c:pt>
                <c:pt idx="1253">
                  <c:v>108.26779999999999</c:v>
                </c:pt>
                <c:pt idx="1254">
                  <c:v>108.3349</c:v>
                </c:pt>
                <c:pt idx="1255">
                  <c:v>108.4044</c:v>
                </c:pt>
                <c:pt idx="1256">
                  <c:v>108.4705</c:v>
                </c:pt>
                <c:pt idx="1257">
                  <c:v>108.53919999999999</c:v>
                </c:pt>
                <c:pt idx="1258">
                  <c:v>108.6073</c:v>
                </c:pt>
                <c:pt idx="1259">
                  <c:v>108.67700000000001</c:v>
                </c:pt>
                <c:pt idx="1260">
                  <c:v>108.74509999999999</c:v>
                </c:pt>
                <c:pt idx="1261">
                  <c:v>108.81399999999999</c:v>
                </c:pt>
                <c:pt idx="1262">
                  <c:v>108.8815</c:v>
                </c:pt>
                <c:pt idx="1263">
                  <c:v>108.95</c:v>
                </c:pt>
                <c:pt idx="1264">
                  <c:v>109.01909999999999</c:v>
                </c:pt>
                <c:pt idx="1265">
                  <c:v>109.08839999999999</c:v>
                </c:pt>
                <c:pt idx="1266">
                  <c:v>109.155</c:v>
                </c:pt>
                <c:pt idx="1267">
                  <c:v>109.2243</c:v>
                </c:pt>
                <c:pt idx="1268">
                  <c:v>109.2923</c:v>
                </c:pt>
                <c:pt idx="1269">
                  <c:v>109.3612</c:v>
                </c:pt>
                <c:pt idx="1270">
                  <c:v>109.42919999999999</c:v>
                </c:pt>
                <c:pt idx="1271">
                  <c:v>109.4967</c:v>
                </c:pt>
                <c:pt idx="1272">
                  <c:v>109.56529999999999</c:v>
                </c:pt>
                <c:pt idx="1273">
                  <c:v>109.63379999999999</c:v>
                </c:pt>
                <c:pt idx="1274">
                  <c:v>109.70229999999999</c:v>
                </c:pt>
                <c:pt idx="1275">
                  <c:v>109.7718</c:v>
                </c:pt>
                <c:pt idx="1276">
                  <c:v>109.8407</c:v>
                </c:pt>
                <c:pt idx="1277">
                  <c:v>109.90860000000001</c:v>
                </c:pt>
                <c:pt idx="1278">
                  <c:v>109.9759</c:v>
                </c:pt>
                <c:pt idx="1279">
                  <c:v>110.0433</c:v>
                </c:pt>
                <c:pt idx="1280">
                  <c:v>110.1116</c:v>
                </c:pt>
                <c:pt idx="1281">
                  <c:v>110.1788</c:v>
                </c:pt>
                <c:pt idx="1282">
                  <c:v>110.2483</c:v>
                </c:pt>
                <c:pt idx="1283">
                  <c:v>110.3164</c:v>
                </c:pt>
                <c:pt idx="1284">
                  <c:v>110.3832</c:v>
                </c:pt>
                <c:pt idx="1285">
                  <c:v>110.4499</c:v>
                </c:pt>
                <c:pt idx="1286">
                  <c:v>110.518</c:v>
                </c:pt>
                <c:pt idx="1287">
                  <c:v>110.58499999999999</c:v>
                </c:pt>
                <c:pt idx="1288">
                  <c:v>110.6521</c:v>
                </c:pt>
                <c:pt idx="1289">
                  <c:v>110.7204</c:v>
                </c:pt>
                <c:pt idx="1290">
                  <c:v>110.788</c:v>
                </c:pt>
                <c:pt idx="1291">
                  <c:v>110.8527</c:v>
                </c:pt>
                <c:pt idx="1292">
                  <c:v>110.9194</c:v>
                </c:pt>
                <c:pt idx="1293">
                  <c:v>110.98480000000001</c:v>
                </c:pt>
                <c:pt idx="1294">
                  <c:v>111.0522</c:v>
                </c:pt>
                <c:pt idx="1295">
                  <c:v>111.1186</c:v>
                </c:pt>
                <c:pt idx="1296">
                  <c:v>111.1828</c:v>
                </c:pt>
                <c:pt idx="1297">
                  <c:v>111.2492</c:v>
                </c:pt>
                <c:pt idx="1298">
                  <c:v>111.31699999999999</c:v>
                </c:pt>
                <c:pt idx="1299">
                  <c:v>111.38209999999999</c:v>
                </c:pt>
                <c:pt idx="1300">
                  <c:v>111.44840000000001</c:v>
                </c:pt>
                <c:pt idx="1301">
                  <c:v>111.5153</c:v>
                </c:pt>
                <c:pt idx="1302">
                  <c:v>111.58069999999999</c:v>
                </c:pt>
                <c:pt idx="1303">
                  <c:v>111.6484</c:v>
                </c:pt>
                <c:pt idx="1304">
                  <c:v>111.7153</c:v>
                </c:pt>
                <c:pt idx="1305">
                  <c:v>111.78319999999999</c:v>
                </c:pt>
                <c:pt idx="1306">
                  <c:v>111.8518</c:v>
                </c:pt>
                <c:pt idx="1307">
                  <c:v>111.9174</c:v>
                </c:pt>
                <c:pt idx="1308">
                  <c:v>111.9846</c:v>
                </c:pt>
                <c:pt idx="1309">
                  <c:v>112.04989999999999</c:v>
                </c:pt>
                <c:pt idx="1310">
                  <c:v>112.11709999999999</c:v>
                </c:pt>
                <c:pt idx="1311">
                  <c:v>112.1849</c:v>
                </c:pt>
                <c:pt idx="1312">
                  <c:v>112.2525</c:v>
                </c:pt>
                <c:pt idx="1313">
                  <c:v>112.3186</c:v>
                </c:pt>
                <c:pt idx="1314">
                  <c:v>112.38500000000001</c:v>
                </c:pt>
                <c:pt idx="1315">
                  <c:v>112.4532</c:v>
                </c:pt>
                <c:pt idx="1316">
                  <c:v>112.52119999999999</c:v>
                </c:pt>
                <c:pt idx="1317">
                  <c:v>112.5882</c:v>
                </c:pt>
                <c:pt idx="1318">
                  <c:v>112.6566</c:v>
                </c:pt>
                <c:pt idx="1319">
                  <c:v>112.72320000000001</c:v>
                </c:pt>
                <c:pt idx="1320">
                  <c:v>112.79040000000001</c:v>
                </c:pt>
                <c:pt idx="1321">
                  <c:v>112.85639999999999</c:v>
                </c:pt>
                <c:pt idx="1322">
                  <c:v>112.9224</c:v>
                </c:pt>
                <c:pt idx="1323">
                  <c:v>112.9905</c:v>
                </c:pt>
                <c:pt idx="1324">
                  <c:v>113.0577</c:v>
                </c:pt>
                <c:pt idx="1325">
                  <c:v>113.1254</c:v>
                </c:pt>
                <c:pt idx="1326">
                  <c:v>113.194</c:v>
                </c:pt>
                <c:pt idx="1327">
                  <c:v>113.26179999999999</c:v>
                </c:pt>
                <c:pt idx="1328">
                  <c:v>113.32689999999999</c:v>
                </c:pt>
                <c:pt idx="1329">
                  <c:v>113.3989</c:v>
                </c:pt>
                <c:pt idx="1330">
                  <c:v>113.4665</c:v>
                </c:pt>
                <c:pt idx="1331">
                  <c:v>113.533</c:v>
                </c:pt>
                <c:pt idx="1332">
                  <c:v>113.5993</c:v>
                </c:pt>
                <c:pt idx="1333">
                  <c:v>113.667</c:v>
                </c:pt>
                <c:pt idx="1334">
                  <c:v>113.7337</c:v>
                </c:pt>
                <c:pt idx="1335">
                  <c:v>113.8014</c:v>
                </c:pt>
                <c:pt idx="1336">
                  <c:v>113.8665</c:v>
                </c:pt>
                <c:pt idx="1337">
                  <c:v>113.9353</c:v>
                </c:pt>
                <c:pt idx="1338">
                  <c:v>114.00060000000001</c:v>
                </c:pt>
                <c:pt idx="1339">
                  <c:v>114.06699999999999</c:v>
                </c:pt>
                <c:pt idx="1340">
                  <c:v>114.13509999999999</c:v>
                </c:pt>
                <c:pt idx="1341">
                  <c:v>114.2012</c:v>
                </c:pt>
                <c:pt idx="1342">
                  <c:v>114.268</c:v>
                </c:pt>
                <c:pt idx="1343">
                  <c:v>114.3336</c:v>
                </c:pt>
                <c:pt idx="1344">
                  <c:v>114.39830000000001</c:v>
                </c:pt>
                <c:pt idx="1345">
                  <c:v>114.46469999999999</c:v>
                </c:pt>
                <c:pt idx="1346">
                  <c:v>114.52979999999999</c:v>
                </c:pt>
                <c:pt idx="1347">
                  <c:v>114.5976</c:v>
                </c:pt>
                <c:pt idx="1348">
                  <c:v>114.6639</c:v>
                </c:pt>
                <c:pt idx="1349">
                  <c:v>114.7321</c:v>
                </c:pt>
                <c:pt idx="1350">
                  <c:v>114.79949999999999</c:v>
                </c:pt>
                <c:pt idx="1351">
                  <c:v>114.864</c:v>
                </c:pt>
                <c:pt idx="1352">
                  <c:v>114.93</c:v>
                </c:pt>
                <c:pt idx="1353">
                  <c:v>114.9965</c:v>
                </c:pt>
                <c:pt idx="1354">
                  <c:v>115.06319999999999</c:v>
                </c:pt>
                <c:pt idx="1355">
                  <c:v>115.1302</c:v>
                </c:pt>
                <c:pt idx="1356">
                  <c:v>115.1951</c:v>
                </c:pt>
                <c:pt idx="1357">
                  <c:v>115.26309999999999</c:v>
                </c:pt>
                <c:pt idx="1358">
                  <c:v>115.32980000000001</c:v>
                </c:pt>
                <c:pt idx="1359">
                  <c:v>115.3954</c:v>
                </c:pt>
                <c:pt idx="1360">
                  <c:v>115.4622</c:v>
                </c:pt>
                <c:pt idx="1361">
                  <c:v>115.52760000000001</c:v>
                </c:pt>
                <c:pt idx="1362">
                  <c:v>115.5966</c:v>
                </c:pt>
                <c:pt idx="1363">
                  <c:v>115.6615</c:v>
                </c:pt>
                <c:pt idx="1364">
                  <c:v>115.7282</c:v>
                </c:pt>
                <c:pt idx="1365">
                  <c:v>115.7941</c:v>
                </c:pt>
                <c:pt idx="1366">
                  <c:v>115.8621</c:v>
                </c:pt>
                <c:pt idx="1367">
                  <c:v>115.9282</c:v>
                </c:pt>
                <c:pt idx="1368">
                  <c:v>115.9944</c:v>
                </c:pt>
                <c:pt idx="1369">
                  <c:v>116.0594</c:v>
                </c:pt>
                <c:pt idx="1370">
                  <c:v>116.1264</c:v>
                </c:pt>
                <c:pt idx="1371">
                  <c:v>116.1923</c:v>
                </c:pt>
                <c:pt idx="1372">
                  <c:v>116.2586</c:v>
                </c:pt>
                <c:pt idx="1373">
                  <c:v>116.3223</c:v>
                </c:pt>
                <c:pt idx="1374">
                  <c:v>116.3908</c:v>
                </c:pt>
                <c:pt idx="1375">
                  <c:v>116.4556</c:v>
                </c:pt>
                <c:pt idx="1376">
                  <c:v>116.52</c:v>
                </c:pt>
                <c:pt idx="1377">
                  <c:v>116.58620000000001</c:v>
                </c:pt>
                <c:pt idx="1378">
                  <c:v>116.65049999999999</c:v>
                </c:pt>
                <c:pt idx="1379">
                  <c:v>116.71680000000001</c:v>
                </c:pt>
                <c:pt idx="1380">
                  <c:v>116.7818</c:v>
                </c:pt>
                <c:pt idx="1381">
                  <c:v>116.8464</c:v>
                </c:pt>
                <c:pt idx="1382">
                  <c:v>116.9109</c:v>
                </c:pt>
                <c:pt idx="1383">
                  <c:v>116.97410000000001</c:v>
                </c:pt>
                <c:pt idx="1384">
                  <c:v>117.0415</c:v>
                </c:pt>
                <c:pt idx="1385">
                  <c:v>117.10509999999999</c:v>
                </c:pt>
                <c:pt idx="1386">
                  <c:v>117.1695</c:v>
                </c:pt>
                <c:pt idx="1387">
                  <c:v>117.23650000000001</c:v>
                </c:pt>
                <c:pt idx="1388">
                  <c:v>117.3009</c:v>
                </c:pt>
                <c:pt idx="1389">
                  <c:v>117.3668</c:v>
                </c:pt>
                <c:pt idx="1390">
                  <c:v>117.4312</c:v>
                </c:pt>
                <c:pt idx="1391">
                  <c:v>117.4953</c:v>
                </c:pt>
                <c:pt idx="1392">
                  <c:v>117.5617</c:v>
                </c:pt>
                <c:pt idx="1393">
                  <c:v>117.6284</c:v>
                </c:pt>
                <c:pt idx="1394">
                  <c:v>117.6955</c:v>
                </c:pt>
                <c:pt idx="1395">
                  <c:v>117.762</c:v>
                </c:pt>
                <c:pt idx="1396">
                  <c:v>117.8283</c:v>
                </c:pt>
                <c:pt idx="1397">
                  <c:v>117.8943</c:v>
                </c:pt>
                <c:pt idx="1398">
                  <c:v>117.9575</c:v>
                </c:pt>
                <c:pt idx="1399">
                  <c:v>118.02500000000001</c:v>
                </c:pt>
                <c:pt idx="1400">
                  <c:v>118.0902</c:v>
                </c:pt>
                <c:pt idx="1401">
                  <c:v>118.1575</c:v>
                </c:pt>
                <c:pt idx="1402">
                  <c:v>118.2216</c:v>
                </c:pt>
                <c:pt idx="1403">
                  <c:v>118.28789999999999</c:v>
                </c:pt>
                <c:pt idx="1404">
                  <c:v>118.35120000000001</c:v>
                </c:pt>
                <c:pt idx="1405">
                  <c:v>118.4183</c:v>
                </c:pt>
                <c:pt idx="1406">
                  <c:v>118.4836</c:v>
                </c:pt>
                <c:pt idx="1407">
                  <c:v>118.5478</c:v>
                </c:pt>
                <c:pt idx="1408">
                  <c:v>118.6113</c:v>
                </c:pt>
                <c:pt idx="1409">
                  <c:v>118.6746</c:v>
                </c:pt>
                <c:pt idx="1410">
                  <c:v>118.7405</c:v>
                </c:pt>
                <c:pt idx="1411">
                  <c:v>118.80029999999999</c:v>
                </c:pt>
                <c:pt idx="1412">
                  <c:v>118.8651</c:v>
                </c:pt>
                <c:pt idx="1413">
                  <c:v>118.9264</c:v>
                </c:pt>
                <c:pt idx="1414">
                  <c:v>118.9883</c:v>
                </c:pt>
                <c:pt idx="1415">
                  <c:v>119.0484</c:v>
                </c:pt>
                <c:pt idx="1416">
                  <c:v>119.1066</c:v>
                </c:pt>
                <c:pt idx="1417">
                  <c:v>119.16679999999999</c:v>
                </c:pt>
                <c:pt idx="1418">
                  <c:v>119.2294</c:v>
                </c:pt>
                <c:pt idx="1419">
                  <c:v>119.2882</c:v>
                </c:pt>
                <c:pt idx="1420">
                  <c:v>119.34910000000001</c:v>
                </c:pt>
                <c:pt idx="1421">
                  <c:v>119.40940000000001</c:v>
                </c:pt>
                <c:pt idx="1422">
                  <c:v>119.4686</c:v>
                </c:pt>
                <c:pt idx="1423">
                  <c:v>119.52679999999999</c:v>
                </c:pt>
                <c:pt idx="1424">
                  <c:v>119.5874</c:v>
                </c:pt>
                <c:pt idx="1425">
                  <c:v>119.64879999999999</c:v>
                </c:pt>
                <c:pt idx="1426">
                  <c:v>119.7081</c:v>
                </c:pt>
                <c:pt idx="1427">
                  <c:v>119.7702</c:v>
                </c:pt>
                <c:pt idx="1428">
                  <c:v>119.8297</c:v>
                </c:pt>
                <c:pt idx="1429">
                  <c:v>119.89100000000001</c:v>
                </c:pt>
                <c:pt idx="1430">
                  <c:v>119.9509</c:v>
                </c:pt>
                <c:pt idx="1431">
                  <c:v>120.0106</c:v>
                </c:pt>
                <c:pt idx="1432">
                  <c:v>120.0736</c:v>
                </c:pt>
                <c:pt idx="1433">
                  <c:v>120.13509999999999</c:v>
                </c:pt>
                <c:pt idx="1434">
                  <c:v>120.19580000000001</c:v>
                </c:pt>
                <c:pt idx="1435">
                  <c:v>120.2587</c:v>
                </c:pt>
                <c:pt idx="1436">
                  <c:v>120.3207</c:v>
                </c:pt>
                <c:pt idx="1437">
                  <c:v>120.3822</c:v>
                </c:pt>
                <c:pt idx="1438">
                  <c:v>120.4453</c:v>
                </c:pt>
                <c:pt idx="1439">
                  <c:v>120.5081</c:v>
                </c:pt>
                <c:pt idx="1440">
                  <c:v>120.5715</c:v>
                </c:pt>
                <c:pt idx="1441">
                  <c:v>120.63339999999999</c:v>
                </c:pt>
                <c:pt idx="1442">
                  <c:v>120.696</c:v>
                </c:pt>
                <c:pt idx="1443">
                  <c:v>120.75830000000001</c:v>
                </c:pt>
                <c:pt idx="1444">
                  <c:v>120.82250000000001</c:v>
                </c:pt>
                <c:pt idx="1445">
                  <c:v>120.8847</c:v>
                </c:pt>
                <c:pt idx="1446">
                  <c:v>120.9482</c:v>
                </c:pt>
                <c:pt idx="1447">
                  <c:v>121.0103</c:v>
                </c:pt>
                <c:pt idx="1448">
                  <c:v>121.07259999999999</c:v>
                </c:pt>
                <c:pt idx="1449">
                  <c:v>121.137</c:v>
                </c:pt>
                <c:pt idx="1450">
                  <c:v>121.2003</c:v>
                </c:pt>
                <c:pt idx="1451">
                  <c:v>121.2634</c:v>
                </c:pt>
                <c:pt idx="1452">
                  <c:v>121.3278</c:v>
                </c:pt>
                <c:pt idx="1453">
                  <c:v>121.39100000000001</c:v>
                </c:pt>
                <c:pt idx="1454">
                  <c:v>121.4546</c:v>
                </c:pt>
                <c:pt idx="1455">
                  <c:v>121.5187</c:v>
                </c:pt>
                <c:pt idx="1456">
                  <c:v>121.5813</c:v>
                </c:pt>
                <c:pt idx="1457">
                  <c:v>121.64449999999999</c:v>
                </c:pt>
                <c:pt idx="1458">
                  <c:v>121.7075</c:v>
                </c:pt>
                <c:pt idx="1459">
                  <c:v>121.77160000000001</c:v>
                </c:pt>
                <c:pt idx="1460">
                  <c:v>121.833</c:v>
                </c:pt>
                <c:pt idx="1461">
                  <c:v>121.8964</c:v>
                </c:pt>
                <c:pt idx="1462">
                  <c:v>121.9594</c:v>
                </c:pt>
                <c:pt idx="1463">
                  <c:v>122.02200000000001</c:v>
                </c:pt>
                <c:pt idx="1464">
                  <c:v>122.0839</c:v>
                </c:pt>
                <c:pt idx="1465">
                  <c:v>122.1465</c:v>
                </c:pt>
                <c:pt idx="1466">
                  <c:v>122.2094</c:v>
                </c:pt>
                <c:pt idx="1467">
                  <c:v>122.27160000000001</c:v>
                </c:pt>
                <c:pt idx="1468">
                  <c:v>122.33329999999999</c:v>
                </c:pt>
                <c:pt idx="1469">
                  <c:v>122.396</c:v>
                </c:pt>
                <c:pt idx="1470">
                  <c:v>122.4585</c:v>
                </c:pt>
                <c:pt idx="1471">
                  <c:v>122.521</c:v>
                </c:pt>
                <c:pt idx="1472">
                  <c:v>122.5836</c:v>
                </c:pt>
                <c:pt idx="1473">
                  <c:v>122.6459</c:v>
                </c:pt>
                <c:pt idx="1474">
                  <c:v>122.70950000000001</c:v>
                </c:pt>
                <c:pt idx="1475">
                  <c:v>122.7675</c:v>
                </c:pt>
                <c:pt idx="1476">
                  <c:v>122.8323</c:v>
                </c:pt>
                <c:pt idx="1477">
                  <c:v>122.89660000000001</c:v>
                </c:pt>
                <c:pt idx="1478">
                  <c:v>122.959</c:v>
                </c:pt>
                <c:pt idx="1479">
                  <c:v>123.0226</c:v>
                </c:pt>
                <c:pt idx="1480">
                  <c:v>123.086</c:v>
                </c:pt>
                <c:pt idx="1481">
                  <c:v>123.14879999999999</c:v>
                </c:pt>
                <c:pt idx="1482">
                  <c:v>123.2114</c:v>
                </c:pt>
                <c:pt idx="1483">
                  <c:v>123.27589999999999</c:v>
                </c:pt>
                <c:pt idx="1484">
                  <c:v>123.339</c:v>
                </c:pt>
                <c:pt idx="1485">
                  <c:v>123.4033</c:v>
                </c:pt>
                <c:pt idx="1486">
                  <c:v>123.4646</c:v>
                </c:pt>
                <c:pt idx="1487">
                  <c:v>123.529</c:v>
                </c:pt>
                <c:pt idx="1488">
                  <c:v>123.5937</c:v>
                </c:pt>
                <c:pt idx="1489">
                  <c:v>123.65819999999999</c:v>
                </c:pt>
                <c:pt idx="1490">
                  <c:v>123.7208</c:v>
                </c:pt>
                <c:pt idx="1491">
                  <c:v>123.78400000000001</c:v>
                </c:pt>
                <c:pt idx="1492">
                  <c:v>123.84820000000001</c:v>
                </c:pt>
                <c:pt idx="1493">
                  <c:v>123.9135</c:v>
                </c:pt>
                <c:pt idx="1494">
                  <c:v>123.9778</c:v>
                </c:pt>
                <c:pt idx="1495">
                  <c:v>124.0416</c:v>
                </c:pt>
                <c:pt idx="1496">
                  <c:v>124.1052</c:v>
                </c:pt>
                <c:pt idx="1497">
                  <c:v>124.16719999999999</c:v>
                </c:pt>
                <c:pt idx="1498">
                  <c:v>124.2321</c:v>
                </c:pt>
                <c:pt idx="1499">
                  <c:v>124.2988</c:v>
                </c:pt>
                <c:pt idx="1500">
                  <c:v>124.3609</c:v>
                </c:pt>
                <c:pt idx="1501">
                  <c:v>124.4239</c:v>
                </c:pt>
                <c:pt idx="1502">
                  <c:v>124.4867</c:v>
                </c:pt>
                <c:pt idx="1503">
                  <c:v>124.5493</c:v>
                </c:pt>
                <c:pt idx="1504">
                  <c:v>124.6151</c:v>
                </c:pt>
                <c:pt idx="1505">
                  <c:v>124.6789</c:v>
                </c:pt>
                <c:pt idx="1506">
                  <c:v>124.74039999999999</c:v>
                </c:pt>
                <c:pt idx="1507">
                  <c:v>124.8048</c:v>
                </c:pt>
                <c:pt idx="1508">
                  <c:v>124.8665</c:v>
                </c:pt>
                <c:pt idx="1509">
                  <c:v>124.93389999999999</c:v>
                </c:pt>
                <c:pt idx="1510">
                  <c:v>124.9969</c:v>
                </c:pt>
                <c:pt idx="1511">
                  <c:v>125.06270000000001</c:v>
                </c:pt>
                <c:pt idx="1512">
                  <c:v>125.12</c:v>
                </c:pt>
                <c:pt idx="1513">
                  <c:v>125.1874</c:v>
                </c:pt>
                <c:pt idx="1514">
                  <c:v>125.2486</c:v>
                </c:pt>
                <c:pt idx="1515">
                  <c:v>125.31189999999999</c:v>
                </c:pt>
                <c:pt idx="1516">
                  <c:v>125.375</c:v>
                </c:pt>
                <c:pt idx="1517">
                  <c:v>125.4387</c:v>
                </c:pt>
                <c:pt idx="1518">
                  <c:v>125.5004</c:v>
                </c:pt>
                <c:pt idx="1519">
                  <c:v>125.5645</c:v>
                </c:pt>
                <c:pt idx="1520">
                  <c:v>125.6276</c:v>
                </c:pt>
                <c:pt idx="1521">
                  <c:v>125.6913</c:v>
                </c:pt>
                <c:pt idx="1522">
                  <c:v>125.75190000000001</c:v>
                </c:pt>
                <c:pt idx="1523">
                  <c:v>125.8145</c:v>
                </c:pt>
                <c:pt idx="1524">
                  <c:v>125.877</c:v>
                </c:pt>
                <c:pt idx="1525">
                  <c:v>125.9396</c:v>
                </c:pt>
                <c:pt idx="1526">
                  <c:v>126.00109999999999</c:v>
                </c:pt>
                <c:pt idx="1527">
                  <c:v>126.0613</c:v>
                </c:pt>
                <c:pt idx="1528">
                  <c:v>126.12479999999999</c:v>
                </c:pt>
                <c:pt idx="1529">
                  <c:v>126.18770000000001</c:v>
                </c:pt>
                <c:pt idx="1530">
                  <c:v>126.24979999999999</c:v>
                </c:pt>
                <c:pt idx="1531">
                  <c:v>126.31140000000001</c:v>
                </c:pt>
                <c:pt idx="1532">
                  <c:v>126.3745</c:v>
                </c:pt>
                <c:pt idx="1533">
                  <c:v>126.43819999999999</c:v>
                </c:pt>
                <c:pt idx="1534">
                  <c:v>126.4999</c:v>
                </c:pt>
                <c:pt idx="1535">
                  <c:v>126.56180000000001</c:v>
                </c:pt>
                <c:pt idx="1536">
                  <c:v>126.623</c:v>
                </c:pt>
                <c:pt idx="1537">
                  <c:v>126.6878</c:v>
                </c:pt>
                <c:pt idx="1538">
                  <c:v>126.75</c:v>
                </c:pt>
                <c:pt idx="1539">
                  <c:v>126.8124</c:v>
                </c:pt>
                <c:pt idx="1540">
                  <c:v>126.87439999999999</c:v>
                </c:pt>
                <c:pt idx="1541">
                  <c:v>126.9359</c:v>
                </c:pt>
                <c:pt idx="1542">
                  <c:v>126.9999</c:v>
                </c:pt>
                <c:pt idx="1543">
                  <c:v>127.0639</c:v>
                </c:pt>
                <c:pt idx="1544">
                  <c:v>127.12730000000001</c:v>
                </c:pt>
                <c:pt idx="1545">
                  <c:v>127.19</c:v>
                </c:pt>
                <c:pt idx="1546">
                  <c:v>127.2542</c:v>
                </c:pt>
                <c:pt idx="1547">
                  <c:v>127.3177</c:v>
                </c:pt>
                <c:pt idx="1548">
                  <c:v>127.3806</c:v>
                </c:pt>
                <c:pt idx="1549">
                  <c:v>127.4436</c:v>
                </c:pt>
                <c:pt idx="1550">
                  <c:v>127.5086</c:v>
                </c:pt>
                <c:pt idx="1551">
                  <c:v>127.5723</c:v>
                </c:pt>
                <c:pt idx="1552">
                  <c:v>127.63590000000001</c:v>
                </c:pt>
                <c:pt idx="1553">
                  <c:v>127.7</c:v>
                </c:pt>
                <c:pt idx="1554">
                  <c:v>127.764</c:v>
                </c:pt>
                <c:pt idx="1555">
                  <c:v>127.8291</c:v>
                </c:pt>
                <c:pt idx="1556">
                  <c:v>127.89190000000001</c:v>
                </c:pt>
                <c:pt idx="1557">
                  <c:v>127.955</c:v>
                </c:pt>
                <c:pt idx="1558">
                  <c:v>128.01840000000001</c:v>
                </c:pt>
                <c:pt idx="1559">
                  <c:v>128.0823</c:v>
                </c:pt>
                <c:pt idx="1560">
                  <c:v>128.14449999999999</c:v>
                </c:pt>
                <c:pt idx="1561">
                  <c:v>128.20750000000001</c:v>
                </c:pt>
                <c:pt idx="1562">
                  <c:v>128.27090000000001</c:v>
                </c:pt>
                <c:pt idx="1563">
                  <c:v>128.33359999999999</c:v>
                </c:pt>
                <c:pt idx="1564">
                  <c:v>128.398</c:v>
                </c:pt>
                <c:pt idx="1565">
                  <c:v>128.46</c:v>
                </c:pt>
                <c:pt idx="1566">
                  <c:v>128.52090000000001</c:v>
                </c:pt>
                <c:pt idx="1567">
                  <c:v>128.58320000000001</c:v>
                </c:pt>
                <c:pt idx="1568">
                  <c:v>128.64590000000001</c:v>
                </c:pt>
                <c:pt idx="1569">
                  <c:v>128.7073</c:v>
                </c:pt>
                <c:pt idx="1570">
                  <c:v>128.77170000000001</c:v>
                </c:pt>
                <c:pt idx="1571">
                  <c:v>128.8314</c:v>
                </c:pt>
                <c:pt idx="1572">
                  <c:v>128.8922</c:v>
                </c:pt>
                <c:pt idx="1573">
                  <c:v>128.95400000000001</c:v>
                </c:pt>
                <c:pt idx="1574">
                  <c:v>129.01599999999999</c:v>
                </c:pt>
                <c:pt idx="1575">
                  <c:v>129.0772</c:v>
                </c:pt>
                <c:pt idx="1576">
                  <c:v>129.1378</c:v>
                </c:pt>
                <c:pt idx="1577">
                  <c:v>129.19919999999999</c:v>
                </c:pt>
                <c:pt idx="1578">
                  <c:v>129.2612</c:v>
                </c:pt>
                <c:pt idx="1579">
                  <c:v>129.32249999999999</c:v>
                </c:pt>
                <c:pt idx="1580">
                  <c:v>129.38480000000001</c:v>
                </c:pt>
                <c:pt idx="1581">
                  <c:v>129.4453</c:v>
                </c:pt>
                <c:pt idx="1582">
                  <c:v>129.50819999999999</c:v>
                </c:pt>
                <c:pt idx="1583">
                  <c:v>129.5685</c:v>
                </c:pt>
                <c:pt idx="1584">
                  <c:v>129.62860000000001</c:v>
                </c:pt>
                <c:pt idx="1585">
                  <c:v>129.69229999999999</c:v>
                </c:pt>
                <c:pt idx="1586">
                  <c:v>129.75399999999999</c:v>
                </c:pt>
                <c:pt idx="1587">
                  <c:v>129.816</c:v>
                </c:pt>
                <c:pt idx="1588">
                  <c:v>129.8785</c:v>
                </c:pt>
                <c:pt idx="1589">
                  <c:v>129.93860000000001</c:v>
                </c:pt>
                <c:pt idx="1590">
                  <c:v>130.00210000000001</c:v>
                </c:pt>
                <c:pt idx="1591">
                  <c:v>130.0651</c:v>
                </c:pt>
                <c:pt idx="1592">
                  <c:v>130.12559999999999</c:v>
                </c:pt>
                <c:pt idx="1593">
                  <c:v>130.18780000000001</c:v>
                </c:pt>
                <c:pt idx="1594">
                  <c:v>130.2492</c:v>
                </c:pt>
                <c:pt idx="1595">
                  <c:v>130.3124</c:v>
                </c:pt>
                <c:pt idx="1596">
                  <c:v>130.3758</c:v>
                </c:pt>
                <c:pt idx="1597">
                  <c:v>130.43680000000001</c:v>
                </c:pt>
                <c:pt idx="1598">
                  <c:v>130.50059999999999</c:v>
                </c:pt>
                <c:pt idx="1599">
                  <c:v>130.56180000000001</c:v>
                </c:pt>
                <c:pt idx="1600">
                  <c:v>130.62440000000001</c:v>
                </c:pt>
                <c:pt idx="1601">
                  <c:v>130.68680000000001</c:v>
                </c:pt>
                <c:pt idx="1602">
                  <c:v>130.74879999999999</c:v>
                </c:pt>
                <c:pt idx="1603">
                  <c:v>130.81059999999999</c:v>
                </c:pt>
                <c:pt idx="1604">
                  <c:v>130.87479999999999</c:v>
                </c:pt>
                <c:pt idx="1605">
                  <c:v>130.93690000000001</c:v>
                </c:pt>
                <c:pt idx="1606">
                  <c:v>130.99930000000001</c:v>
                </c:pt>
                <c:pt idx="1607">
                  <c:v>131.0625</c:v>
                </c:pt>
                <c:pt idx="1608">
                  <c:v>131.12370000000001</c:v>
                </c:pt>
                <c:pt idx="1609">
                  <c:v>131.1883</c:v>
                </c:pt>
                <c:pt idx="1610">
                  <c:v>131.25120000000001</c:v>
                </c:pt>
                <c:pt idx="1611">
                  <c:v>131.3141</c:v>
                </c:pt>
                <c:pt idx="1612">
                  <c:v>131.37719999999999</c:v>
                </c:pt>
                <c:pt idx="1613">
                  <c:v>131.4392</c:v>
                </c:pt>
                <c:pt idx="1614">
                  <c:v>131.5017</c:v>
                </c:pt>
                <c:pt idx="1615">
                  <c:v>131.56540000000001</c:v>
                </c:pt>
                <c:pt idx="1616">
                  <c:v>131.6285</c:v>
                </c:pt>
                <c:pt idx="1617">
                  <c:v>131.6909</c:v>
                </c:pt>
                <c:pt idx="1618">
                  <c:v>131.75239999999999</c:v>
                </c:pt>
                <c:pt idx="1619">
                  <c:v>131.81460000000001</c:v>
                </c:pt>
                <c:pt idx="1620">
                  <c:v>131.87719999999999</c:v>
                </c:pt>
                <c:pt idx="1621">
                  <c:v>131.9409</c:v>
                </c:pt>
                <c:pt idx="1622">
                  <c:v>132.00299999999999</c:v>
                </c:pt>
                <c:pt idx="1623">
                  <c:v>132.06710000000001</c:v>
                </c:pt>
                <c:pt idx="1624">
                  <c:v>132.1294</c:v>
                </c:pt>
                <c:pt idx="1625">
                  <c:v>132.1951</c:v>
                </c:pt>
                <c:pt idx="1626">
                  <c:v>132.25239999999999</c:v>
                </c:pt>
                <c:pt idx="1627">
                  <c:v>132.31559999999999</c:v>
                </c:pt>
                <c:pt idx="1628">
                  <c:v>132.3758</c:v>
                </c:pt>
                <c:pt idx="1629">
                  <c:v>132.43979999999999</c:v>
                </c:pt>
                <c:pt idx="1630">
                  <c:v>132.49959999999999</c:v>
                </c:pt>
                <c:pt idx="1631">
                  <c:v>132.56209999999999</c:v>
                </c:pt>
                <c:pt idx="1632">
                  <c:v>132.62350000000001</c:v>
                </c:pt>
                <c:pt idx="1633">
                  <c:v>132.68770000000001</c:v>
                </c:pt>
                <c:pt idx="1634">
                  <c:v>132.7492</c:v>
                </c:pt>
                <c:pt idx="1635">
                  <c:v>132.81280000000001</c:v>
                </c:pt>
                <c:pt idx="1636">
                  <c:v>132.87289999999999</c:v>
                </c:pt>
                <c:pt idx="1637">
                  <c:v>132.9349</c:v>
                </c:pt>
                <c:pt idx="1638">
                  <c:v>132.99690000000001</c:v>
                </c:pt>
                <c:pt idx="1639">
                  <c:v>133.0582</c:v>
                </c:pt>
                <c:pt idx="1640">
                  <c:v>133.11859999999999</c:v>
                </c:pt>
                <c:pt idx="1641">
                  <c:v>133.17840000000001</c:v>
                </c:pt>
                <c:pt idx="1642">
                  <c:v>133.24199999999999</c:v>
                </c:pt>
                <c:pt idx="1643">
                  <c:v>133.30240000000001</c:v>
                </c:pt>
                <c:pt idx="1644">
                  <c:v>133.3639</c:v>
                </c:pt>
                <c:pt idx="1645">
                  <c:v>133.42679999999999</c:v>
                </c:pt>
                <c:pt idx="1646">
                  <c:v>133.4898</c:v>
                </c:pt>
                <c:pt idx="1647">
                  <c:v>133.55080000000001</c:v>
                </c:pt>
                <c:pt idx="1648">
                  <c:v>133.6129</c:v>
                </c:pt>
                <c:pt idx="1649">
                  <c:v>133.6739</c:v>
                </c:pt>
                <c:pt idx="1650">
                  <c:v>133.73779999999999</c:v>
                </c:pt>
                <c:pt idx="1651">
                  <c:v>133.79849999999999</c:v>
                </c:pt>
                <c:pt idx="1652">
                  <c:v>133.85929999999999</c:v>
                </c:pt>
                <c:pt idx="1653">
                  <c:v>133.92089999999999</c:v>
                </c:pt>
                <c:pt idx="1654">
                  <c:v>133.98400000000001</c:v>
                </c:pt>
                <c:pt idx="1655">
                  <c:v>134.04560000000001</c:v>
                </c:pt>
                <c:pt idx="1656">
                  <c:v>134.10830000000001</c:v>
                </c:pt>
                <c:pt idx="1657">
                  <c:v>134.17160000000001</c:v>
                </c:pt>
                <c:pt idx="1658">
                  <c:v>134.23599999999999</c:v>
                </c:pt>
                <c:pt idx="1659">
                  <c:v>134.297</c:v>
                </c:pt>
                <c:pt idx="1660">
                  <c:v>134.35849999999999</c:v>
                </c:pt>
                <c:pt idx="1661">
                  <c:v>134.42080000000001</c:v>
                </c:pt>
                <c:pt idx="1662">
                  <c:v>134.48330000000001</c:v>
                </c:pt>
                <c:pt idx="1663">
                  <c:v>134.54660000000001</c:v>
                </c:pt>
                <c:pt idx="1664">
                  <c:v>134.61009999999999</c:v>
                </c:pt>
                <c:pt idx="1665">
                  <c:v>134.6728</c:v>
                </c:pt>
                <c:pt idx="1666">
                  <c:v>134.73670000000001</c:v>
                </c:pt>
                <c:pt idx="1667">
                  <c:v>134.79920000000001</c:v>
                </c:pt>
                <c:pt idx="1668">
                  <c:v>134.8614</c:v>
                </c:pt>
                <c:pt idx="1669">
                  <c:v>134.92660000000001</c:v>
                </c:pt>
                <c:pt idx="1670">
                  <c:v>134.98759999999999</c:v>
                </c:pt>
                <c:pt idx="1671">
                  <c:v>135.05279999999999</c:v>
                </c:pt>
                <c:pt idx="1672">
                  <c:v>135.11709999999999</c:v>
                </c:pt>
                <c:pt idx="1673">
                  <c:v>135.1797</c:v>
                </c:pt>
                <c:pt idx="1674">
                  <c:v>135.2431</c:v>
                </c:pt>
                <c:pt idx="1675">
                  <c:v>135.30760000000001</c:v>
                </c:pt>
                <c:pt idx="1676">
                  <c:v>135.37039999999999</c:v>
                </c:pt>
                <c:pt idx="1677">
                  <c:v>135.43299999999999</c:v>
                </c:pt>
                <c:pt idx="1678">
                  <c:v>135.4958</c:v>
                </c:pt>
                <c:pt idx="1679">
                  <c:v>135.56039999999999</c:v>
                </c:pt>
                <c:pt idx="1680">
                  <c:v>135.62389999999999</c:v>
                </c:pt>
                <c:pt idx="1681">
                  <c:v>135.68799999999999</c:v>
                </c:pt>
                <c:pt idx="1682">
                  <c:v>135.75149999999999</c:v>
                </c:pt>
                <c:pt idx="1683">
                  <c:v>135.81630000000001</c:v>
                </c:pt>
                <c:pt idx="1684">
                  <c:v>135.87899999999999</c:v>
                </c:pt>
                <c:pt idx="1685">
                  <c:v>135.9418</c:v>
                </c:pt>
                <c:pt idx="1686">
                  <c:v>136.0067</c:v>
                </c:pt>
                <c:pt idx="1687">
                  <c:v>136.0701</c:v>
                </c:pt>
                <c:pt idx="1688">
                  <c:v>136.13319999999999</c:v>
                </c:pt>
                <c:pt idx="1689">
                  <c:v>136.19669999999999</c:v>
                </c:pt>
                <c:pt idx="1690">
                  <c:v>136.25909999999999</c:v>
                </c:pt>
                <c:pt idx="1691">
                  <c:v>136.32220000000001</c:v>
                </c:pt>
                <c:pt idx="1692">
                  <c:v>136.38560000000001</c:v>
                </c:pt>
                <c:pt idx="1693">
                  <c:v>136.45009999999999</c:v>
                </c:pt>
                <c:pt idx="1694">
                  <c:v>136.51519999999999</c:v>
                </c:pt>
                <c:pt idx="1695">
                  <c:v>136.57730000000001</c:v>
                </c:pt>
                <c:pt idx="1696">
                  <c:v>136.6405</c:v>
                </c:pt>
                <c:pt idx="1697">
                  <c:v>136.70140000000001</c:v>
                </c:pt>
                <c:pt idx="1698">
                  <c:v>136.76589999999999</c:v>
                </c:pt>
                <c:pt idx="1699">
                  <c:v>136.82830000000001</c:v>
                </c:pt>
                <c:pt idx="1700">
                  <c:v>136.8913</c:v>
                </c:pt>
                <c:pt idx="1701">
                  <c:v>136.9538</c:v>
                </c:pt>
                <c:pt idx="1702">
                  <c:v>137.01779999999999</c:v>
                </c:pt>
                <c:pt idx="1703">
                  <c:v>137.0795</c:v>
                </c:pt>
                <c:pt idx="1704">
                  <c:v>137.14109999999999</c:v>
                </c:pt>
                <c:pt idx="1705">
                  <c:v>137.2039</c:v>
                </c:pt>
                <c:pt idx="1706">
                  <c:v>137.26589999999999</c:v>
                </c:pt>
                <c:pt idx="1707">
                  <c:v>137.32990000000001</c:v>
                </c:pt>
                <c:pt idx="1708">
                  <c:v>137.3912</c:v>
                </c:pt>
                <c:pt idx="1709">
                  <c:v>137.4555</c:v>
                </c:pt>
                <c:pt idx="1710">
                  <c:v>137.51679999999999</c:v>
                </c:pt>
                <c:pt idx="1711">
                  <c:v>137.57980000000001</c:v>
                </c:pt>
                <c:pt idx="1712">
                  <c:v>137.64340000000001</c:v>
                </c:pt>
                <c:pt idx="1713">
                  <c:v>137.7054</c:v>
                </c:pt>
                <c:pt idx="1714">
                  <c:v>137.7689</c:v>
                </c:pt>
                <c:pt idx="1715">
                  <c:v>137.8314</c:v>
                </c:pt>
                <c:pt idx="1716">
                  <c:v>137.8922</c:v>
                </c:pt>
                <c:pt idx="1717">
                  <c:v>137.9545</c:v>
                </c:pt>
                <c:pt idx="1718">
                  <c:v>138.01840000000001</c:v>
                </c:pt>
                <c:pt idx="1719">
                  <c:v>138.08009999999999</c:v>
                </c:pt>
                <c:pt idx="1720">
                  <c:v>138.14320000000001</c:v>
                </c:pt>
                <c:pt idx="1721">
                  <c:v>138.20750000000001</c:v>
                </c:pt>
                <c:pt idx="1722">
                  <c:v>138.26859999999999</c:v>
                </c:pt>
                <c:pt idx="1723">
                  <c:v>138.33070000000001</c:v>
                </c:pt>
                <c:pt idx="1724">
                  <c:v>138.39519999999999</c:v>
                </c:pt>
                <c:pt idx="1725">
                  <c:v>138.45920000000001</c:v>
                </c:pt>
                <c:pt idx="1726">
                  <c:v>138.52070000000001</c:v>
                </c:pt>
                <c:pt idx="1727">
                  <c:v>138.58410000000001</c:v>
                </c:pt>
                <c:pt idx="1728">
                  <c:v>138.64689999999999</c:v>
                </c:pt>
                <c:pt idx="1729">
                  <c:v>138.7115</c:v>
                </c:pt>
                <c:pt idx="1730">
                  <c:v>138.7766</c:v>
                </c:pt>
                <c:pt idx="1731">
                  <c:v>138.83779999999999</c:v>
                </c:pt>
                <c:pt idx="1732">
                  <c:v>138.90090000000001</c:v>
                </c:pt>
                <c:pt idx="1733">
                  <c:v>138.9657</c:v>
                </c:pt>
                <c:pt idx="1734">
                  <c:v>139.02879999999999</c:v>
                </c:pt>
                <c:pt idx="1735">
                  <c:v>139.09299999999999</c:v>
                </c:pt>
                <c:pt idx="1736">
                  <c:v>139.1558</c:v>
                </c:pt>
                <c:pt idx="1737">
                  <c:v>139.22130000000001</c:v>
                </c:pt>
                <c:pt idx="1738">
                  <c:v>139.28210000000001</c:v>
                </c:pt>
                <c:pt idx="1739">
                  <c:v>139.34620000000001</c:v>
                </c:pt>
                <c:pt idx="1740">
                  <c:v>139.4084</c:v>
                </c:pt>
                <c:pt idx="1741">
                  <c:v>139.4734</c:v>
                </c:pt>
                <c:pt idx="1742">
                  <c:v>139.53829999999999</c:v>
                </c:pt>
                <c:pt idx="1743">
                  <c:v>139.6</c:v>
                </c:pt>
                <c:pt idx="1744">
                  <c:v>139.66640000000001</c:v>
                </c:pt>
                <c:pt idx="1745">
                  <c:v>139.7302</c:v>
                </c:pt>
                <c:pt idx="1746">
                  <c:v>139.7946</c:v>
                </c:pt>
                <c:pt idx="1747">
                  <c:v>139.85470000000001</c:v>
                </c:pt>
                <c:pt idx="1748">
                  <c:v>139.9195</c:v>
                </c:pt>
                <c:pt idx="1749">
                  <c:v>139.98259999999999</c:v>
                </c:pt>
                <c:pt idx="1750">
                  <c:v>140.04669999999999</c:v>
                </c:pt>
                <c:pt idx="1751">
                  <c:v>140.11000000000001</c:v>
                </c:pt>
                <c:pt idx="1752">
                  <c:v>140.1738</c:v>
                </c:pt>
                <c:pt idx="1753">
                  <c:v>140.2346</c:v>
                </c:pt>
                <c:pt idx="1754">
                  <c:v>140.2987</c:v>
                </c:pt>
                <c:pt idx="1755">
                  <c:v>140.36160000000001</c:v>
                </c:pt>
                <c:pt idx="1756">
                  <c:v>140.42599999999999</c:v>
                </c:pt>
                <c:pt idx="1757">
                  <c:v>140.489</c:v>
                </c:pt>
                <c:pt idx="1758">
                  <c:v>140.55029999999999</c:v>
                </c:pt>
                <c:pt idx="1759">
                  <c:v>140.61420000000001</c:v>
                </c:pt>
                <c:pt idx="1760">
                  <c:v>140.67740000000001</c:v>
                </c:pt>
                <c:pt idx="1761">
                  <c:v>140.73949999999999</c:v>
                </c:pt>
                <c:pt idx="1762">
                  <c:v>140.8022</c:v>
                </c:pt>
                <c:pt idx="1763">
                  <c:v>140.864</c:v>
                </c:pt>
                <c:pt idx="1764">
                  <c:v>140.92689999999999</c:v>
                </c:pt>
                <c:pt idx="1765">
                  <c:v>140.98929999999999</c:v>
                </c:pt>
                <c:pt idx="1766">
                  <c:v>141.05269999999999</c:v>
                </c:pt>
                <c:pt idx="1767">
                  <c:v>141.1147</c:v>
                </c:pt>
                <c:pt idx="1768">
                  <c:v>141.17949999999999</c:v>
                </c:pt>
                <c:pt idx="1769">
                  <c:v>141.24160000000001</c:v>
                </c:pt>
                <c:pt idx="1770">
                  <c:v>141.30359999999999</c:v>
                </c:pt>
                <c:pt idx="1771">
                  <c:v>141.36799999999999</c:v>
                </c:pt>
                <c:pt idx="1772">
                  <c:v>141.43020000000001</c:v>
                </c:pt>
                <c:pt idx="1773">
                  <c:v>141.49279999999999</c:v>
                </c:pt>
                <c:pt idx="1774">
                  <c:v>141.5574</c:v>
                </c:pt>
                <c:pt idx="1775">
                  <c:v>141.62020000000001</c:v>
                </c:pt>
                <c:pt idx="1776">
                  <c:v>141.68430000000001</c:v>
                </c:pt>
                <c:pt idx="1777">
                  <c:v>141.74719999999999</c:v>
                </c:pt>
                <c:pt idx="1778">
                  <c:v>141.81129999999999</c:v>
                </c:pt>
                <c:pt idx="1779">
                  <c:v>141.87370000000001</c:v>
                </c:pt>
                <c:pt idx="1780">
                  <c:v>141.93799999999999</c:v>
                </c:pt>
                <c:pt idx="1781">
                  <c:v>142.00149999999999</c:v>
                </c:pt>
                <c:pt idx="1782">
                  <c:v>142.06649999999999</c:v>
                </c:pt>
                <c:pt idx="1783">
                  <c:v>142.12909999999999</c:v>
                </c:pt>
                <c:pt idx="1784">
                  <c:v>142.19200000000001</c:v>
                </c:pt>
                <c:pt idx="1785">
                  <c:v>142.2577</c:v>
                </c:pt>
                <c:pt idx="1786">
                  <c:v>142.32149999999999</c:v>
                </c:pt>
                <c:pt idx="1787">
                  <c:v>142.38470000000001</c:v>
                </c:pt>
                <c:pt idx="1788">
                  <c:v>142.44829999999999</c:v>
                </c:pt>
                <c:pt idx="1789">
                  <c:v>142.51499999999999</c:v>
                </c:pt>
                <c:pt idx="1790">
                  <c:v>142.57749999999999</c:v>
                </c:pt>
                <c:pt idx="1791">
                  <c:v>142.6412</c:v>
                </c:pt>
                <c:pt idx="1792">
                  <c:v>142.70599999999999</c:v>
                </c:pt>
                <c:pt idx="1793">
                  <c:v>142.76820000000001</c:v>
                </c:pt>
                <c:pt idx="1794">
                  <c:v>142.83340000000001</c:v>
                </c:pt>
                <c:pt idx="1795">
                  <c:v>142.89619999999999</c:v>
                </c:pt>
                <c:pt idx="1796">
                  <c:v>142.96039999999999</c:v>
                </c:pt>
                <c:pt idx="1797">
                  <c:v>143.0241</c:v>
                </c:pt>
                <c:pt idx="1798">
                  <c:v>143.08799999999999</c:v>
                </c:pt>
                <c:pt idx="1799">
                  <c:v>143.1534</c:v>
                </c:pt>
                <c:pt idx="1800">
                  <c:v>143.21809999999999</c:v>
                </c:pt>
                <c:pt idx="1801">
                  <c:v>143.28020000000001</c:v>
                </c:pt>
                <c:pt idx="1802">
                  <c:v>143.3442</c:v>
                </c:pt>
                <c:pt idx="1803">
                  <c:v>143.4074</c:v>
                </c:pt>
                <c:pt idx="1804">
                  <c:v>143.46899999999999</c:v>
                </c:pt>
                <c:pt idx="1805">
                  <c:v>143.53360000000001</c:v>
                </c:pt>
                <c:pt idx="1806">
                  <c:v>143.59620000000001</c:v>
                </c:pt>
                <c:pt idx="1807">
                  <c:v>143.65899999999999</c:v>
                </c:pt>
                <c:pt idx="1808">
                  <c:v>143.72319999999999</c:v>
                </c:pt>
                <c:pt idx="1809">
                  <c:v>143.78620000000001</c:v>
                </c:pt>
                <c:pt idx="1810">
                  <c:v>143.84739999999999</c:v>
                </c:pt>
                <c:pt idx="1811">
                  <c:v>143.9134</c:v>
                </c:pt>
                <c:pt idx="1812">
                  <c:v>143.97460000000001</c:v>
                </c:pt>
                <c:pt idx="1813">
                  <c:v>144.03809999999999</c:v>
                </c:pt>
                <c:pt idx="1814">
                  <c:v>144.102</c:v>
                </c:pt>
                <c:pt idx="1815">
                  <c:v>144.16470000000001</c:v>
                </c:pt>
                <c:pt idx="1816">
                  <c:v>144.22890000000001</c:v>
                </c:pt>
                <c:pt idx="1817">
                  <c:v>144.29130000000001</c:v>
                </c:pt>
                <c:pt idx="1818">
                  <c:v>144.3562</c:v>
                </c:pt>
                <c:pt idx="1819">
                  <c:v>144.42080000000001</c:v>
                </c:pt>
                <c:pt idx="1820">
                  <c:v>144.4837</c:v>
                </c:pt>
                <c:pt idx="1821">
                  <c:v>144.5471</c:v>
                </c:pt>
                <c:pt idx="1822">
                  <c:v>144.61019999999999</c:v>
                </c:pt>
                <c:pt idx="1823">
                  <c:v>144.6747</c:v>
                </c:pt>
                <c:pt idx="1824">
                  <c:v>144.73859999999999</c:v>
                </c:pt>
                <c:pt idx="1825">
                  <c:v>144.8032</c:v>
                </c:pt>
                <c:pt idx="1826">
                  <c:v>144.86619999999999</c:v>
                </c:pt>
                <c:pt idx="1827">
                  <c:v>144.93049999999999</c:v>
                </c:pt>
                <c:pt idx="1828">
                  <c:v>144.9941</c:v>
                </c:pt>
                <c:pt idx="1829">
                  <c:v>145.0581</c:v>
                </c:pt>
                <c:pt idx="1830">
                  <c:v>145.1208</c:v>
                </c:pt>
                <c:pt idx="1831">
                  <c:v>145.18600000000001</c:v>
                </c:pt>
                <c:pt idx="1832">
                  <c:v>145.25120000000001</c:v>
                </c:pt>
                <c:pt idx="1833">
                  <c:v>145.3133</c:v>
                </c:pt>
                <c:pt idx="1834">
                  <c:v>145.3766</c:v>
                </c:pt>
                <c:pt idx="1835">
                  <c:v>145.44300000000001</c:v>
                </c:pt>
                <c:pt idx="1836">
                  <c:v>145.5052</c:v>
                </c:pt>
                <c:pt idx="1837">
                  <c:v>145.5686</c:v>
                </c:pt>
                <c:pt idx="1838">
                  <c:v>145.6344</c:v>
                </c:pt>
                <c:pt idx="1839">
                  <c:v>145.69839999999999</c:v>
                </c:pt>
                <c:pt idx="1840">
                  <c:v>145.76339999999999</c:v>
                </c:pt>
                <c:pt idx="1841">
                  <c:v>145.82679999999999</c:v>
                </c:pt>
                <c:pt idx="1842">
                  <c:v>145.89179999999999</c:v>
                </c:pt>
                <c:pt idx="1843">
                  <c:v>145.95519999999999</c:v>
                </c:pt>
                <c:pt idx="1844">
                  <c:v>146.01900000000001</c:v>
                </c:pt>
                <c:pt idx="1845">
                  <c:v>146.0856</c:v>
                </c:pt>
                <c:pt idx="1846">
                  <c:v>146.14930000000001</c:v>
                </c:pt>
                <c:pt idx="1847">
                  <c:v>146.2133</c:v>
                </c:pt>
                <c:pt idx="1848">
                  <c:v>146.2764</c:v>
                </c:pt>
                <c:pt idx="1849">
                  <c:v>146.34110000000001</c:v>
                </c:pt>
                <c:pt idx="1850">
                  <c:v>146.40450000000001</c:v>
                </c:pt>
                <c:pt idx="1851">
                  <c:v>146.47020000000001</c:v>
                </c:pt>
                <c:pt idx="1852">
                  <c:v>146.5333</c:v>
                </c:pt>
                <c:pt idx="1853">
                  <c:v>146.59710000000001</c:v>
                </c:pt>
                <c:pt idx="1854">
                  <c:v>146.65979999999999</c:v>
                </c:pt>
                <c:pt idx="1855">
                  <c:v>146.72300000000001</c:v>
                </c:pt>
                <c:pt idx="1856">
                  <c:v>146.78530000000001</c:v>
                </c:pt>
                <c:pt idx="1857">
                  <c:v>146.84809999999999</c:v>
                </c:pt>
                <c:pt idx="1858">
                  <c:v>146.911</c:v>
                </c:pt>
                <c:pt idx="1859">
                  <c:v>146.9734</c:v>
                </c:pt>
                <c:pt idx="1860">
                  <c:v>147.03639999999999</c:v>
                </c:pt>
                <c:pt idx="1861">
                  <c:v>147.09780000000001</c:v>
                </c:pt>
                <c:pt idx="1862">
                  <c:v>147.16</c:v>
                </c:pt>
                <c:pt idx="1863">
                  <c:v>147.22329999999999</c:v>
                </c:pt>
                <c:pt idx="1864">
                  <c:v>147.28710000000001</c:v>
                </c:pt>
                <c:pt idx="1865">
                  <c:v>147.3477</c:v>
                </c:pt>
                <c:pt idx="1866">
                  <c:v>147.411</c:v>
                </c:pt>
                <c:pt idx="1867">
                  <c:v>147.47239999999999</c:v>
                </c:pt>
                <c:pt idx="1868">
                  <c:v>147.5359</c:v>
                </c:pt>
                <c:pt idx="1869">
                  <c:v>147.5984</c:v>
                </c:pt>
                <c:pt idx="1870">
                  <c:v>147.66130000000001</c:v>
                </c:pt>
                <c:pt idx="1871">
                  <c:v>147.72309999999999</c:v>
                </c:pt>
                <c:pt idx="1872">
                  <c:v>147.7834</c:v>
                </c:pt>
                <c:pt idx="1873">
                  <c:v>147.84809999999999</c:v>
                </c:pt>
                <c:pt idx="1874">
                  <c:v>147.9092</c:v>
                </c:pt>
                <c:pt idx="1875">
                  <c:v>147.97059999999999</c:v>
                </c:pt>
                <c:pt idx="1876">
                  <c:v>148.0342</c:v>
                </c:pt>
                <c:pt idx="1877">
                  <c:v>148.096</c:v>
                </c:pt>
                <c:pt idx="1878">
                  <c:v>148.15809999999999</c:v>
                </c:pt>
                <c:pt idx="1879">
                  <c:v>148.22030000000001</c:v>
                </c:pt>
                <c:pt idx="1880">
                  <c:v>148.28380000000001</c:v>
                </c:pt>
                <c:pt idx="1881">
                  <c:v>148.34690000000001</c:v>
                </c:pt>
                <c:pt idx="1882">
                  <c:v>148.41030000000001</c:v>
                </c:pt>
                <c:pt idx="1883">
                  <c:v>148.47329999999999</c:v>
                </c:pt>
                <c:pt idx="1884">
                  <c:v>148.5352</c:v>
                </c:pt>
                <c:pt idx="1885">
                  <c:v>148.5975</c:v>
                </c:pt>
                <c:pt idx="1886">
                  <c:v>148.65899999999999</c:v>
                </c:pt>
                <c:pt idx="1887">
                  <c:v>148.7225</c:v>
                </c:pt>
                <c:pt idx="1888">
                  <c:v>148.78649999999999</c:v>
                </c:pt>
                <c:pt idx="1889">
                  <c:v>148.8484</c:v>
                </c:pt>
                <c:pt idx="1890">
                  <c:v>148.91200000000001</c:v>
                </c:pt>
                <c:pt idx="1891">
                  <c:v>148.9744</c:v>
                </c:pt>
                <c:pt idx="1892">
                  <c:v>149.03790000000001</c:v>
                </c:pt>
                <c:pt idx="1893">
                  <c:v>149.10130000000001</c:v>
                </c:pt>
                <c:pt idx="1894">
                  <c:v>149.16390000000001</c:v>
                </c:pt>
                <c:pt idx="1895">
                  <c:v>149.22710000000001</c:v>
                </c:pt>
                <c:pt idx="1896">
                  <c:v>149.28989999999999</c:v>
                </c:pt>
                <c:pt idx="1897">
                  <c:v>149.35230000000001</c:v>
                </c:pt>
                <c:pt idx="1898">
                  <c:v>149.41589999999999</c:v>
                </c:pt>
                <c:pt idx="1899">
                  <c:v>149.4794</c:v>
                </c:pt>
                <c:pt idx="1900">
                  <c:v>149.54089999999999</c:v>
                </c:pt>
                <c:pt idx="1901">
                  <c:v>149.60579999999999</c:v>
                </c:pt>
                <c:pt idx="1902">
                  <c:v>149.6694</c:v>
                </c:pt>
                <c:pt idx="1903">
                  <c:v>149.7321</c:v>
                </c:pt>
                <c:pt idx="1904">
                  <c:v>149.79810000000001</c:v>
                </c:pt>
                <c:pt idx="1905">
                  <c:v>149.8586</c:v>
                </c:pt>
                <c:pt idx="1906">
                  <c:v>149.92230000000001</c:v>
                </c:pt>
                <c:pt idx="1907">
                  <c:v>149.9854</c:v>
                </c:pt>
                <c:pt idx="1908">
                  <c:v>150.04810000000001</c:v>
                </c:pt>
                <c:pt idx="1909">
                  <c:v>150.1105</c:v>
                </c:pt>
                <c:pt idx="1910">
                  <c:v>150.17150000000001</c:v>
                </c:pt>
                <c:pt idx="1911">
                  <c:v>150.23589999999999</c:v>
                </c:pt>
                <c:pt idx="1912">
                  <c:v>150.29839999999999</c:v>
                </c:pt>
                <c:pt idx="1913">
                  <c:v>150.363</c:v>
                </c:pt>
                <c:pt idx="1914">
                  <c:v>150.4254</c:v>
                </c:pt>
                <c:pt idx="1915">
                  <c:v>150.48849999999999</c:v>
                </c:pt>
                <c:pt idx="1916">
                  <c:v>150.55240000000001</c:v>
                </c:pt>
                <c:pt idx="1917">
                  <c:v>150.6146</c:v>
                </c:pt>
                <c:pt idx="1918">
                  <c:v>150.6797</c:v>
                </c:pt>
                <c:pt idx="1919">
                  <c:v>150.74359999999999</c:v>
                </c:pt>
                <c:pt idx="1920">
                  <c:v>150.80699999999999</c:v>
                </c:pt>
                <c:pt idx="1921">
                  <c:v>150.87010000000001</c:v>
                </c:pt>
                <c:pt idx="1922">
                  <c:v>150.93360000000001</c:v>
                </c:pt>
                <c:pt idx="1923">
                  <c:v>150.9957</c:v>
                </c:pt>
                <c:pt idx="1924">
                  <c:v>151.06120000000001</c:v>
                </c:pt>
                <c:pt idx="1925">
                  <c:v>151.1242</c:v>
                </c:pt>
                <c:pt idx="1926">
                  <c:v>151.18819999999999</c:v>
                </c:pt>
                <c:pt idx="1927">
                  <c:v>151.25219999999999</c:v>
                </c:pt>
                <c:pt idx="1928">
                  <c:v>151.3176</c:v>
                </c:pt>
                <c:pt idx="1929">
                  <c:v>151.3817</c:v>
                </c:pt>
                <c:pt idx="1930">
                  <c:v>151.4443</c:v>
                </c:pt>
                <c:pt idx="1931">
                  <c:v>151.50909999999999</c:v>
                </c:pt>
                <c:pt idx="1932">
                  <c:v>151.5736</c:v>
                </c:pt>
                <c:pt idx="1933">
                  <c:v>151.6362</c:v>
                </c:pt>
                <c:pt idx="1934">
                  <c:v>151.7002</c:v>
                </c:pt>
                <c:pt idx="1935">
                  <c:v>151.76400000000001</c:v>
                </c:pt>
                <c:pt idx="1936">
                  <c:v>151.827</c:v>
                </c:pt>
                <c:pt idx="1937">
                  <c:v>151.8913</c:v>
                </c:pt>
                <c:pt idx="1938">
                  <c:v>151.9556</c:v>
                </c:pt>
                <c:pt idx="1939">
                  <c:v>152.01759999999999</c:v>
                </c:pt>
                <c:pt idx="1940">
                  <c:v>152.08160000000001</c:v>
                </c:pt>
                <c:pt idx="1941">
                  <c:v>152.1439</c:v>
                </c:pt>
                <c:pt idx="1942">
                  <c:v>152.2081</c:v>
                </c:pt>
                <c:pt idx="1943">
                  <c:v>152.27160000000001</c:v>
                </c:pt>
                <c:pt idx="1944">
                  <c:v>152.33410000000001</c:v>
                </c:pt>
                <c:pt idx="1945">
                  <c:v>152.3954</c:v>
                </c:pt>
                <c:pt idx="1946">
                  <c:v>152.46019999999999</c:v>
                </c:pt>
                <c:pt idx="1947">
                  <c:v>152.523</c:v>
                </c:pt>
                <c:pt idx="1948">
                  <c:v>152.58629999999999</c:v>
                </c:pt>
                <c:pt idx="1949">
                  <c:v>152.6508</c:v>
                </c:pt>
                <c:pt idx="1950">
                  <c:v>152.7141</c:v>
                </c:pt>
                <c:pt idx="1951">
                  <c:v>152.77670000000001</c:v>
                </c:pt>
                <c:pt idx="1952">
                  <c:v>152.83969999999999</c:v>
                </c:pt>
                <c:pt idx="1953">
                  <c:v>152.90110000000001</c:v>
                </c:pt>
                <c:pt idx="1954">
                  <c:v>152.965</c:v>
                </c:pt>
                <c:pt idx="1955">
                  <c:v>153.02690000000001</c:v>
                </c:pt>
                <c:pt idx="1956">
                  <c:v>153.09039999999999</c:v>
                </c:pt>
                <c:pt idx="1957">
                  <c:v>153.15299999999999</c:v>
                </c:pt>
                <c:pt idx="1958">
                  <c:v>153.2167</c:v>
                </c:pt>
                <c:pt idx="1959">
                  <c:v>153.28110000000001</c:v>
                </c:pt>
                <c:pt idx="1960">
                  <c:v>153.34379999999999</c:v>
                </c:pt>
                <c:pt idx="1961">
                  <c:v>153.4066</c:v>
                </c:pt>
                <c:pt idx="1962">
                  <c:v>153.4701</c:v>
                </c:pt>
                <c:pt idx="1963">
                  <c:v>153.53219999999999</c:v>
                </c:pt>
                <c:pt idx="1964">
                  <c:v>153.59360000000001</c:v>
                </c:pt>
                <c:pt idx="1965">
                  <c:v>153.65790000000001</c:v>
                </c:pt>
                <c:pt idx="1966">
                  <c:v>153.71879999999999</c:v>
                </c:pt>
                <c:pt idx="1967">
                  <c:v>153.78129999999999</c:v>
                </c:pt>
                <c:pt idx="1968">
                  <c:v>153.84549999999999</c:v>
                </c:pt>
                <c:pt idx="1969">
                  <c:v>153.90940000000001</c:v>
                </c:pt>
                <c:pt idx="1970">
                  <c:v>153.97219999999999</c:v>
                </c:pt>
                <c:pt idx="1971">
                  <c:v>154.03469999999999</c:v>
                </c:pt>
                <c:pt idx="1972">
                  <c:v>154.09800000000001</c:v>
                </c:pt>
                <c:pt idx="1973">
                  <c:v>154.15950000000001</c:v>
                </c:pt>
                <c:pt idx="1974">
                  <c:v>154.22409999999999</c:v>
                </c:pt>
                <c:pt idx="1975">
                  <c:v>154.28530000000001</c:v>
                </c:pt>
                <c:pt idx="1976">
                  <c:v>154.34880000000001</c:v>
                </c:pt>
                <c:pt idx="1977">
                  <c:v>154.4101</c:v>
                </c:pt>
                <c:pt idx="1978">
                  <c:v>154.47190000000001</c:v>
                </c:pt>
                <c:pt idx="1979">
                  <c:v>154.53380000000001</c:v>
                </c:pt>
                <c:pt idx="1980">
                  <c:v>154.59700000000001</c:v>
                </c:pt>
                <c:pt idx="1981">
                  <c:v>154.6585</c:v>
                </c:pt>
                <c:pt idx="1982">
                  <c:v>154.72059999999999</c:v>
                </c:pt>
                <c:pt idx="1983">
                  <c:v>154.78219999999999</c:v>
                </c:pt>
                <c:pt idx="1984">
                  <c:v>154.84299999999999</c:v>
                </c:pt>
                <c:pt idx="1985">
                  <c:v>154.90610000000001</c:v>
                </c:pt>
                <c:pt idx="1986">
                  <c:v>154.9666</c:v>
                </c:pt>
                <c:pt idx="1987">
                  <c:v>155.02760000000001</c:v>
                </c:pt>
                <c:pt idx="1988">
                  <c:v>155.0899</c:v>
                </c:pt>
                <c:pt idx="1989">
                  <c:v>155.15219999999999</c:v>
                </c:pt>
                <c:pt idx="1990">
                  <c:v>155.214</c:v>
                </c:pt>
                <c:pt idx="1991">
                  <c:v>155.27510000000001</c:v>
                </c:pt>
                <c:pt idx="1992">
                  <c:v>155.339</c:v>
                </c:pt>
                <c:pt idx="1993">
                  <c:v>155.4014</c:v>
                </c:pt>
                <c:pt idx="1994">
                  <c:v>155.46299999999999</c:v>
                </c:pt>
                <c:pt idx="1995">
                  <c:v>155.52500000000001</c:v>
                </c:pt>
                <c:pt idx="1996">
                  <c:v>155.5864</c:v>
                </c:pt>
                <c:pt idx="1997">
                  <c:v>155.65090000000001</c:v>
                </c:pt>
                <c:pt idx="1998">
                  <c:v>155.7133</c:v>
                </c:pt>
                <c:pt idx="1999">
                  <c:v>155.77670000000001</c:v>
                </c:pt>
                <c:pt idx="2000">
                  <c:v>155.83770000000001</c:v>
                </c:pt>
                <c:pt idx="2001">
                  <c:v>155.90180000000001</c:v>
                </c:pt>
                <c:pt idx="2002">
                  <c:v>155.964</c:v>
                </c:pt>
                <c:pt idx="2003">
                  <c:v>156.02600000000001</c:v>
                </c:pt>
                <c:pt idx="2004">
                  <c:v>156.08920000000001</c:v>
                </c:pt>
                <c:pt idx="2005">
                  <c:v>156.1515</c:v>
                </c:pt>
                <c:pt idx="2006">
                  <c:v>156.21559999999999</c:v>
                </c:pt>
                <c:pt idx="2007">
                  <c:v>156.27780000000001</c:v>
                </c:pt>
                <c:pt idx="2008">
                  <c:v>156.34200000000001</c:v>
                </c:pt>
                <c:pt idx="2009">
                  <c:v>156.4049</c:v>
                </c:pt>
                <c:pt idx="2010">
                  <c:v>156.46690000000001</c:v>
                </c:pt>
                <c:pt idx="2011">
                  <c:v>156.5308</c:v>
                </c:pt>
                <c:pt idx="2012">
                  <c:v>156.59180000000001</c:v>
                </c:pt>
                <c:pt idx="2013">
                  <c:v>156.65559999999999</c:v>
                </c:pt>
                <c:pt idx="2014">
                  <c:v>156.7175</c:v>
                </c:pt>
                <c:pt idx="2015">
                  <c:v>156.77950000000001</c:v>
                </c:pt>
                <c:pt idx="2016">
                  <c:v>156.84200000000001</c:v>
                </c:pt>
                <c:pt idx="2017">
                  <c:v>156.9049</c:v>
                </c:pt>
                <c:pt idx="2018">
                  <c:v>156.96690000000001</c:v>
                </c:pt>
                <c:pt idx="2019">
                  <c:v>157.02879999999999</c:v>
                </c:pt>
                <c:pt idx="2020">
                  <c:v>157.08930000000001</c:v>
                </c:pt>
                <c:pt idx="2021">
                  <c:v>157.15440000000001</c:v>
                </c:pt>
                <c:pt idx="2022">
                  <c:v>157.21539999999999</c:v>
                </c:pt>
                <c:pt idx="2023">
                  <c:v>157.27799999999999</c:v>
                </c:pt>
                <c:pt idx="2024">
                  <c:v>157.33920000000001</c:v>
                </c:pt>
                <c:pt idx="2025">
                  <c:v>157.40209999999999</c:v>
                </c:pt>
                <c:pt idx="2026">
                  <c:v>157.465</c:v>
                </c:pt>
                <c:pt idx="2027">
                  <c:v>157.52719999999999</c:v>
                </c:pt>
                <c:pt idx="2028">
                  <c:v>157.58840000000001</c:v>
                </c:pt>
                <c:pt idx="2029">
                  <c:v>157.65170000000001</c:v>
                </c:pt>
                <c:pt idx="2030">
                  <c:v>157.71469999999999</c:v>
                </c:pt>
                <c:pt idx="2031">
                  <c:v>157.7758</c:v>
                </c:pt>
                <c:pt idx="2032">
                  <c:v>157.83699999999999</c:v>
                </c:pt>
                <c:pt idx="2033">
                  <c:v>157.899</c:v>
                </c:pt>
                <c:pt idx="2034">
                  <c:v>157.9615</c:v>
                </c:pt>
                <c:pt idx="2035">
                  <c:v>158.02420000000001</c:v>
                </c:pt>
                <c:pt idx="2036">
                  <c:v>158.08439999999999</c:v>
                </c:pt>
                <c:pt idx="2037">
                  <c:v>158.1455</c:v>
                </c:pt>
                <c:pt idx="2038">
                  <c:v>158.2099</c:v>
                </c:pt>
                <c:pt idx="2039">
                  <c:v>158.27010000000001</c:v>
                </c:pt>
                <c:pt idx="2040">
                  <c:v>158.333</c:v>
                </c:pt>
                <c:pt idx="2041">
                  <c:v>158.3954</c:v>
                </c:pt>
                <c:pt idx="2042">
                  <c:v>158.45599999999999</c:v>
                </c:pt>
                <c:pt idx="2043">
                  <c:v>158.51859999999999</c:v>
                </c:pt>
                <c:pt idx="2044">
                  <c:v>158.578</c:v>
                </c:pt>
                <c:pt idx="2045">
                  <c:v>158.64080000000001</c:v>
                </c:pt>
                <c:pt idx="2046">
                  <c:v>158.6996</c:v>
                </c:pt>
                <c:pt idx="2047">
                  <c:v>158.75980000000001</c:v>
                </c:pt>
                <c:pt idx="2048">
                  <c:v>158.82159999999999</c:v>
                </c:pt>
                <c:pt idx="2049">
                  <c:v>158.88229999999999</c:v>
                </c:pt>
                <c:pt idx="2050">
                  <c:v>158.94390000000001</c:v>
                </c:pt>
                <c:pt idx="2051">
                  <c:v>159.00460000000001</c:v>
                </c:pt>
                <c:pt idx="2052">
                  <c:v>159.06659999999999</c:v>
                </c:pt>
                <c:pt idx="2053">
                  <c:v>159.12639999999999</c:v>
                </c:pt>
                <c:pt idx="2054">
                  <c:v>159.18639999999999</c:v>
                </c:pt>
                <c:pt idx="2055">
                  <c:v>159.2456</c:v>
                </c:pt>
                <c:pt idx="2056">
                  <c:v>159.3066</c:v>
                </c:pt>
                <c:pt idx="2057">
                  <c:v>159.36869999999999</c:v>
                </c:pt>
                <c:pt idx="2058">
                  <c:v>159.428</c:v>
                </c:pt>
                <c:pt idx="2059">
                  <c:v>159.48759999999999</c:v>
                </c:pt>
                <c:pt idx="2060">
                  <c:v>159.54910000000001</c:v>
                </c:pt>
                <c:pt idx="2061">
                  <c:v>159.60900000000001</c:v>
                </c:pt>
                <c:pt idx="2062">
                  <c:v>159.66990000000001</c:v>
                </c:pt>
                <c:pt idx="2063">
                  <c:v>159.7304</c:v>
                </c:pt>
                <c:pt idx="2064">
                  <c:v>159.7901</c:v>
                </c:pt>
                <c:pt idx="2065">
                  <c:v>159.8519</c:v>
                </c:pt>
                <c:pt idx="2066">
                  <c:v>159.91300000000001</c:v>
                </c:pt>
                <c:pt idx="2067">
                  <c:v>159.97399999999999</c:v>
                </c:pt>
                <c:pt idx="2068">
                  <c:v>160.03389999999999</c:v>
                </c:pt>
                <c:pt idx="2069">
                  <c:v>160.0976</c:v>
                </c:pt>
                <c:pt idx="2070">
                  <c:v>160.1566</c:v>
                </c:pt>
                <c:pt idx="2071">
                  <c:v>160.21879999999999</c:v>
                </c:pt>
                <c:pt idx="2072">
                  <c:v>160.28059999999999</c:v>
                </c:pt>
                <c:pt idx="2073">
                  <c:v>160.34139999999999</c:v>
                </c:pt>
                <c:pt idx="2074">
                  <c:v>160.4042</c:v>
                </c:pt>
                <c:pt idx="2075">
                  <c:v>160.4674</c:v>
                </c:pt>
                <c:pt idx="2076">
                  <c:v>160.5284</c:v>
                </c:pt>
                <c:pt idx="2077">
                  <c:v>160.59039999999999</c:v>
                </c:pt>
                <c:pt idx="2078">
                  <c:v>160.64920000000001</c:v>
                </c:pt>
                <c:pt idx="2079">
                  <c:v>160.71190000000001</c:v>
                </c:pt>
                <c:pt idx="2080">
                  <c:v>160.7723</c:v>
                </c:pt>
                <c:pt idx="2081">
                  <c:v>160.83340000000001</c:v>
                </c:pt>
                <c:pt idx="2082">
                  <c:v>160.8972</c:v>
                </c:pt>
                <c:pt idx="2083">
                  <c:v>160.95849999999999</c:v>
                </c:pt>
                <c:pt idx="2084">
                  <c:v>161.02019999999999</c:v>
                </c:pt>
                <c:pt idx="2085">
                  <c:v>161.08150000000001</c:v>
                </c:pt>
                <c:pt idx="2086">
                  <c:v>161.1437</c:v>
                </c:pt>
                <c:pt idx="2087">
                  <c:v>161.20330000000001</c:v>
                </c:pt>
                <c:pt idx="2088">
                  <c:v>161.2645</c:v>
                </c:pt>
                <c:pt idx="2089">
                  <c:v>161.32509999999999</c:v>
                </c:pt>
                <c:pt idx="2090">
                  <c:v>161.38740000000001</c:v>
                </c:pt>
                <c:pt idx="2091">
                  <c:v>161.44659999999999</c:v>
                </c:pt>
                <c:pt idx="2092">
                  <c:v>161.5076</c:v>
                </c:pt>
                <c:pt idx="2093">
                  <c:v>161.5718</c:v>
                </c:pt>
                <c:pt idx="2094">
                  <c:v>161.63120000000001</c:v>
                </c:pt>
                <c:pt idx="2095">
                  <c:v>161.6926</c:v>
                </c:pt>
                <c:pt idx="2096">
                  <c:v>161.75460000000001</c:v>
                </c:pt>
                <c:pt idx="2097">
                  <c:v>161.816</c:v>
                </c:pt>
                <c:pt idx="2098">
                  <c:v>161.87780000000001</c:v>
                </c:pt>
                <c:pt idx="2099">
                  <c:v>161.9401</c:v>
                </c:pt>
                <c:pt idx="2100">
                  <c:v>161.99940000000001</c:v>
                </c:pt>
                <c:pt idx="2101">
                  <c:v>162.06139999999999</c:v>
                </c:pt>
                <c:pt idx="2102">
                  <c:v>162.1232</c:v>
                </c:pt>
                <c:pt idx="2103">
                  <c:v>162.18299999999999</c:v>
                </c:pt>
                <c:pt idx="2104">
                  <c:v>162.24680000000001</c:v>
                </c:pt>
                <c:pt idx="2105">
                  <c:v>162.30889999999999</c:v>
                </c:pt>
                <c:pt idx="2106">
                  <c:v>162.36930000000001</c:v>
                </c:pt>
                <c:pt idx="2107">
                  <c:v>162.4306</c:v>
                </c:pt>
                <c:pt idx="2108">
                  <c:v>162.49250000000001</c:v>
                </c:pt>
                <c:pt idx="2109">
                  <c:v>162.55260000000001</c:v>
                </c:pt>
                <c:pt idx="2110">
                  <c:v>162.61580000000001</c:v>
                </c:pt>
                <c:pt idx="2111">
                  <c:v>162.67679999999999</c:v>
                </c:pt>
                <c:pt idx="2112">
                  <c:v>162.73859999999999</c:v>
                </c:pt>
                <c:pt idx="2113">
                  <c:v>162.80109999999999</c:v>
                </c:pt>
                <c:pt idx="2114">
                  <c:v>162.86330000000001</c:v>
                </c:pt>
                <c:pt idx="2115">
                  <c:v>162.9256</c:v>
                </c:pt>
                <c:pt idx="2116">
                  <c:v>162.98589999999999</c:v>
                </c:pt>
                <c:pt idx="2117">
                  <c:v>163.04849999999999</c:v>
                </c:pt>
                <c:pt idx="2118">
                  <c:v>163.11150000000001</c:v>
                </c:pt>
                <c:pt idx="2119">
                  <c:v>163.17330000000001</c:v>
                </c:pt>
                <c:pt idx="2120">
                  <c:v>163.23179999999999</c:v>
                </c:pt>
                <c:pt idx="2121">
                  <c:v>163.29130000000001</c:v>
                </c:pt>
                <c:pt idx="2122">
                  <c:v>163.35499999999999</c:v>
                </c:pt>
                <c:pt idx="2123">
                  <c:v>163.4186</c:v>
                </c:pt>
                <c:pt idx="2124">
                  <c:v>163.47970000000001</c:v>
                </c:pt>
                <c:pt idx="2125">
                  <c:v>163.5419</c:v>
                </c:pt>
                <c:pt idx="2126">
                  <c:v>163.6018</c:v>
                </c:pt>
                <c:pt idx="2127">
                  <c:v>163.66229999999999</c:v>
                </c:pt>
                <c:pt idx="2128">
                  <c:v>163.7244</c:v>
                </c:pt>
                <c:pt idx="2129">
                  <c:v>163.78530000000001</c:v>
                </c:pt>
                <c:pt idx="2130">
                  <c:v>163.84649999999999</c:v>
                </c:pt>
                <c:pt idx="2131">
                  <c:v>163.9076</c:v>
                </c:pt>
                <c:pt idx="2132">
                  <c:v>163.96850000000001</c:v>
                </c:pt>
                <c:pt idx="2133">
                  <c:v>164.03100000000001</c:v>
                </c:pt>
                <c:pt idx="2134">
                  <c:v>164.09110000000001</c:v>
                </c:pt>
                <c:pt idx="2135">
                  <c:v>164.15350000000001</c:v>
                </c:pt>
                <c:pt idx="2136">
                  <c:v>164.21379999999999</c:v>
                </c:pt>
                <c:pt idx="2137">
                  <c:v>164.27510000000001</c:v>
                </c:pt>
                <c:pt idx="2138">
                  <c:v>164.3355</c:v>
                </c:pt>
                <c:pt idx="2139">
                  <c:v>164.3963</c:v>
                </c:pt>
                <c:pt idx="2140">
                  <c:v>164.45650000000001</c:v>
                </c:pt>
                <c:pt idx="2141">
                  <c:v>164.51730000000001</c:v>
                </c:pt>
                <c:pt idx="2142">
                  <c:v>164.5778</c:v>
                </c:pt>
                <c:pt idx="2143">
                  <c:v>164.63820000000001</c:v>
                </c:pt>
                <c:pt idx="2144">
                  <c:v>164.69909999999999</c:v>
                </c:pt>
                <c:pt idx="2145">
                  <c:v>164.76140000000001</c:v>
                </c:pt>
                <c:pt idx="2146">
                  <c:v>164.8211</c:v>
                </c:pt>
                <c:pt idx="2147">
                  <c:v>164.8827</c:v>
                </c:pt>
                <c:pt idx="2148">
                  <c:v>164.94139999999999</c:v>
                </c:pt>
                <c:pt idx="2149">
                  <c:v>165.00280000000001</c:v>
                </c:pt>
                <c:pt idx="2150">
                  <c:v>165.0633</c:v>
                </c:pt>
                <c:pt idx="2151">
                  <c:v>165.1242</c:v>
                </c:pt>
                <c:pt idx="2152">
                  <c:v>165.18629999999999</c:v>
                </c:pt>
                <c:pt idx="2153">
                  <c:v>165.24799999999999</c:v>
                </c:pt>
                <c:pt idx="2154">
                  <c:v>165.3074</c:v>
                </c:pt>
                <c:pt idx="2155">
                  <c:v>165.36750000000001</c:v>
                </c:pt>
                <c:pt idx="2156">
                  <c:v>165.42779999999999</c:v>
                </c:pt>
                <c:pt idx="2157">
                  <c:v>165.49</c:v>
                </c:pt>
                <c:pt idx="2158">
                  <c:v>165.55170000000001</c:v>
                </c:pt>
                <c:pt idx="2159">
                  <c:v>165.61259999999999</c:v>
                </c:pt>
                <c:pt idx="2160">
                  <c:v>165.67330000000001</c:v>
                </c:pt>
                <c:pt idx="2161">
                  <c:v>165.73429999999999</c:v>
                </c:pt>
                <c:pt idx="2162">
                  <c:v>165.79400000000001</c:v>
                </c:pt>
                <c:pt idx="2163">
                  <c:v>165.8544</c:v>
                </c:pt>
                <c:pt idx="2164">
                  <c:v>165.91489999999999</c:v>
                </c:pt>
                <c:pt idx="2165">
                  <c:v>165.97730000000001</c:v>
                </c:pt>
                <c:pt idx="2166">
                  <c:v>166.03739999999999</c:v>
                </c:pt>
                <c:pt idx="2167">
                  <c:v>166.09889999999999</c:v>
                </c:pt>
                <c:pt idx="2168">
                  <c:v>166.161</c:v>
                </c:pt>
                <c:pt idx="2169">
                  <c:v>166.22120000000001</c:v>
                </c:pt>
                <c:pt idx="2170">
                  <c:v>166.28</c:v>
                </c:pt>
                <c:pt idx="2171">
                  <c:v>166.34</c:v>
                </c:pt>
                <c:pt idx="2172">
                  <c:v>166.40100000000001</c:v>
                </c:pt>
                <c:pt idx="2173">
                  <c:v>166.4614</c:v>
                </c:pt>
                <c:pt idx="2174">
                  <c:v>166.52010000000001</c:v>
                </c:pt>
                <c:pt idx="2175">
                  <c:v>166.58070000000001</c:v>
                </c:pt>
                <c:pt idx="2176">
                  <c:v>166.64009999999999</c:v>
                </c:pt>
                <c:pt idx="2177">
                  <c:v>166.7011</c:v>
                </c:pt>
                <c:pt idx="2178">
                  <c:v>166.76079999999999</c:v>
                </c:pt>
                <c:pt idx="2179">
                  <c:v>166.82239999999999</c:v>
                </c:pt>
                <c:pt idx="2180">
                  <c:v>166.88079999999999</c:v>
                </c:pt>
                <c:pt idx="2181">
                  <c:v>166.9418</c:v>
                </c:pt>
                <c:pt idx="2182">
                  <c:v>167.0008</c:v>
                </c:pt>
                <c:pt idx="2183">
                  <c:v>167.06180000000001</c:v>
                </c:pt>
                <c:pt idx="2184">
                  <c:v>167.1224</c:v>
                </c:pt>
                <c:pt idx="2185">
                  <c:v>167.18440000000001</c:v>
                </c:pt>
                <c:pt idx="2186">
                  <c:v>167.24350000000001</c:v>
                </c:pt>
                <c:pt idx="2187">
                  <c:v>167.3066</c:v>
                </c:pt>
                <c:pt idx="2188">
                  <c:v>167.36689999999999</c:v>
                </c:pt>
                <c:pt idx="2189">
                  <c:v>167.4289</c:v>
                </c:pt>
                <c:pt idx="2190">
                  <c:v>167.48939999999999</c:v>
                </c:pt>
                <c:pt idx="2191">
                  <c:v>167.5506</c:v>
                </c:pt>
                <c:pt idx="2192">
                  <c:v>167.613</c:v>
                </c:pt>
                <c:pt idx="2193">
                  <c:v>167.67500000000001</c:v>
                </c:pt>
                <c:pt idx="2194">
                  <c:v>167.73650000000001</c:v>
                </c:pt>
                <c:pt idx="2195">
                  <c:v>167.79810000000001</c:v>
                </c:pt>
                <c:pt idx="2196">
                  <c:v>167.85990000000001</c:v>
                </c:pt>
                <c:pt idx="2197">
                  <c:v>167.9194</c:v>
                </c:pt>
                <c:pt idx="2198">
                  <c:v>167.98</c:v>
                </c:pt>
                <c:pt idx="2199">
                  <c:v>168.04159999999999</c:v>
                </c:pt>
                <c:pt idx="2200">
                  <c:v>168.10339999999999</c:v>
                </c:pt>
                <c:pt idx="2201">
                  <c:v>168.1661</c:v>
                </c:pt>
                <c:pt idx="2202">
                  <c:v>168.22730000000001</c:v>
                </c:pt>
                <c:pt idx="2203">
                  <c:v>168.2895</c:v>
                </c:pt>
                <c:pt idx="2204">
                  <c:v>168.35149999999999</c:v>
                </c:pt>
                <c:pt idx="2205">
                  <c:v>168.4135</c:v>
                </c:pt>
                <c:pt idx="2206">
                  <c:v>168.47479999999999</c:v>
                </c:pt>
                <c:pt idx="2207">
                  <c:v>168.53729999999999</c:v>
                </c:pt>
                <c:pt idx="2208">
                  <c:v>168.59889999999999</c:v>
                </c:pt>
                <c:pt idx="2209">
                  <c:v>168.6611</c:v>
                </c:pt>
                <c:pt idx="2210">
                  <c:v>168.72219999999999</c:v>
                </c:pt>
                <c:pt idx="2211">
                  <c:v>168.78440000000001</c:v>
                </c:pt>
                <c:pt idx="2212">
                  <c:v>168.8467</c:v>
                </c:pt>
                <c:pt idx="2213">
                  <c:v>168.9075</c:v>
                </c:pt>
                <c:pt idx="2214">
                  <c:v>168.96799999999999</c:v>
                </c:pt>
                <c:pt idx="2215">
                  <c:v>169.03039999999999</c:v>
                </c:pt>
                <c:pt idx="2216">
                  <c:v>169.0924</c:v>
                </c:pt>
                <c:pt idx="2217">
                  <c:v>169.1532</c:v>
                </c:pt>
                <c:pt idx="2218">
                  <c:v>169.21510000000001</c:v>
                </c:pt>
                <c:pt idx="2219">
                  <c:v>169.27619999999999</c:v>
                </c:pt>
                <c:pt idx="2220">
                  <c:v>169.3373</c:v>
                </c:pt>
                <c:pt idx="2221">
                  <c:v>169.39850000000001</c:v>
                </c:pt>
                <c:pt idx="2222">
                  <c:v>169.45920000000001</c:v>
                </c:pt>
                <c:pt idx="2223">
                  <c:v>169.5213</c:v>
                </c:pt>
                <c:pt idx="2224">
                  <c:v>169.58090000000001</c:v>
                </c:pt>
                <c:pt idx="2225">
                  <c:v>169.6431</c:v>
                </c:pt>
                <c:pt idx="2226">
                  <c:v>169.703</c:v>
                </c:pt>
                <c:pt idx="2227">
                  <c:v>169.76419999999999</c:v>
                </c:pt>
                <c:pt idx="2228">
                  <c:v>169.82570000000001</c:v>
                </c:pt>
                <c:pt idx="2229">
                  <c:v>169.88560000000001</c:v>
                </c:pt>
                <c:pt idx="2230">
                  <c:v>169.94540000000001</c:v>
                </c:pt>
                <c:pt idx="2231">
                  <c:v>170.00710000000001</c:v>
                </c:pt>
                <c:pt idx="2232">
                  <c:v>170.06780000000001</c:v>
                </c:pt>
                <c:pt idx="2233">
                  <c:v>170.12700000000001</c:v>
                </c:pt>
                <c:pt idx="2234">
                  <c:v>170.18799999999999</c:v>
                </c:pt>
                <c:pt idx="2235">
                  <c:v>170.25</c:v>
                </c:pt>
                <c:pt idx="2236">
                  <c:v>170.31110000000001</c:v>
                </c:pt>
                <c:pt idx="2237">
                  <c:v>170.36930000000001</c:v>
                </c:pt>
                <c:pt idx="2238">
                  <c:v>170.43039999999999</c:v>
                </c:pt>
                <c:pt idx="2239">
                  <c:v>170.49199999999999</c:v>
                </c:pt>
                <c:pt idx="2240">
                  <c:v>170.55199999999999</c:v>
                </c:pt>
                <c:pt idx="2241">
                  <c:v>170.6146</c:v>
                </c:pt>
                <c:pt idx="2242">
                  <c:v>170.67400000000001</c:v>
                </c:pt>
                <c:pt idx="2243">
                  <c:v>170.7353</c:v>
                </c:pt>
                <c:pt idx="2244">
                  <c:v>170.79650000000001</c:v>
                </c:pt>
                <c:pt idx="2245">
                  <c:v>170.85759999999999</c:v>
                </c:pt>
                <c:pt idx="2246">
                  <c:v>170.91980000000001</c:v>
                </c:pt>
                <c:pt idx="2247">
                  <c:v>170.9795</c:v>
                </c:pt>
                <c:pt idx="2248">
                  <c:v>171.042</c:v>
                </c:pt>
                <c:pt idx="2249">
                  <c:v>171.10249999999999</c:v>
                </c:pt>
                <c:pt idx="2250">
                  <c:v>171.16309999999999</c:v>
                </c:pt>
                <c:pt idx="2251">
                  <c:v>171.22380000000001</c:v>
                </c:pt>
                <c:pt idx="2252">
                  <c:v>171.28360000000001</c:v>
                </c:pt>
                <c:pt idx="2253">
                  <c:v>171.3468</c:v>
                </c:pt>
                <c:pt idx="2254">
                  <c:v>171.4059</c:v>
                </c:pt>
                <c:pt idx="2255">
                  <c:v>171.4666</c:v>
                </c:pt>
                <c:pt idx="2256">
                  <c:v>171.5257</c:v>
                </c:pt>
                <c:pt idx="2257">
                  <c:v>171.58799999999999</c:v>
                </c:pt>
                <c:pt idx="2258">
                  <c:v>171.6482</c:v>
                </c:pt>
                <c:pt idx="2259">
                  <c:v>171.7088</c:v>
                </c:pt>
                <c:pt idx="2260">
                  <c:v>171.7698</c:v>
                </c:pt>
                <c:pt idx="2261">
                  <c:v>171.83019999999999</c:v>
                </c:pt>
                <c:pt idx="2262">
                  <c:v>171.89240000000001</c:v>
                </c:pt>
                <c:pt idx="2263">
                  <c:v>171.9538</c:v>
                </c:pt>
                <c:pt idx="2264">
                  <c:v>172.01429999999999</c:v>
                </c:pt>
                <c:pt idx="2265">
                  <c:v>172.0744</c:v>
                </c:pt>
                <c:pt idx="2266">
                  <c:v>172.13650000000001</c:v>
                </c:pt>
                <c:pt idx="2267">
                  <c:v>172.197</c:v>
                </c:pt>
                <c:pt idx="2268">
                  <c:v>172.25700000000001</c:v>
                </c:pt>
                <c:pt idx="2269">
                  <c:v>172.31800000000001</c:v>
                </c:pt>
                <c:pt idx="2270">
                  <c:v>172.37880000000001</c:v>
                </c:pt>
                <c:pt idx="2271">
                  <c:v>172.43960000000001</c:v>
                </c:pt>
                <c:pt idx="2272">
                  <c:v>172.49979999999999</c:v>
                </c:pt>
                <c:pt idx="2273">
                  <c:v>172.56120000000001</c:v>
                </c:pt>
                <c:pt idx="2274">
                  <c:v>172.62219999999999</c:v>
                </c:pt>
                <c:pt idx="2275">
                  <c:v>172.6841</c:v>
                </c:pt>
                <c:pt idx="2276">
                  <c:v>172.74420000000001</c:v>
                </c:pt>
                <c:pt idx="2277">
                  <c:v>172.80500000000001</c:v>
                </c:pt>
                <c:pt idx="2278">
                  <c:v>172.86680000000001</c:v>
                </c:pt>
                <c:pt idx="2279">
                  <c:v>172.92789999999999</c:v>
                </c:pt>
                <c:pt idx="2280">
                  <c:v>172.9898</c:v>
                </c:pt>
                <c:pt idx="2281">
                  <c:v>173.0504</c:v>
                </c:pt>
                <c:pt idx="2282">
                  <c:v>173.11099999999999</c:v>
                </c:pt>
                <c:pt idx="2283">
                  <c:v>173.1711</c:v>
                </c:pt>
                <c:pt idx="2284">
                  <c:v>173.23079999999999</c:v>
                </c:pt>
                <c:pt idx="2285">
                  <c:v>173.2912</c:v>
                </c:pt>
                <c:pt idx="2286">
                  <c:v>173.3526</c:v>
                </c:pt>
                <c:pt idx="2287">
                  <c:v>173.41319999999999</c:v>
                </c:pt>
                <c:pt idx="2288">
                  <c:v>173.4742</c:v>
                </c:pt>
                <c:pt idx="2289">
                  <c:v>173.5333</c:v>
                </c:pt>
                <c:pt idx="2290">
                  <c:v>173.5943</c:v>
                </c:pt>
                <c:pt idx="2291">
                  <c:v>173.6551</c:v>
                </c:pt>
                <c:pt idx="2292">
                  <c:v>173.7174</c:v>
                </c:pt>
                <c:pt idx="2293">
                  <c:v>173.77539999999999</c:v>
                </c:pt>
                <c:pt idx="2294">
                  <c:v>173.83590000000001</c:v>
                </c:pt>
                <c:pt idx="2295">
                  <c:v>173.89609999999999</c:v>
                </c:pt>
                <c:pt idx="2296">
                  <c:v>173.95740000000001</c:v>
                </c:pt>
                <c:pt idx="2297">
                  <c:v>174.02</c:v>
                </c:pt>
                <c:pt idx="2298">
                  <c:v>174.08080000000001</c:v>
                </c:pt>
                <c:pt idx="2299">
                  <c:v>174.14080000000001</c:v>
                </c:pt>
                <c:pt idx="2300">
                  <c:v>174.2028</c:v>
                </c:pt>
                <c:pt idx="2301">
                  <c:v>174.26339999999999</c:v>
                </c:pt>
                <c:pt idx="2302">
                  <c:v>174.32579999999999</c:v>
                </c:pt>
                <c:pt idx="2303">
                  <c:v>174.3869</c:v>
                </c:pt>
                <c:pt idx="2304">
                  <c:v>174.4462</c:v>
                </c:pt>
                <c:pt idx="2305">
                  <c:v>174.50739999999999</c:v>
                </c:pt>
                <c:pt idx="2306">
                  <c:v>174.56729999999999</c:v>
                </c:pt>
                <c:pt idx="2307">
                  <c:v>174.63069999999999</c:v>
                </c:pt>
                <c:pt idx="2308">
                  <c:v>174.6935</c:v>
                </c:pt>
                <c:pt idx="2309">
                  <c:v>174.7543</c:v>
                </c:pt>
                <c:pt idx="2310">
                  <c:v>174.81540000000001</c:v>
                </c:pt>
                <c:pt idx="2311">
                  <c:v>174.87540000000001</c:v>
                </c:pt>
                <c:pt idx="2312">
                  <c:v>174.93790000000001</c:v>
                </c:pt>
                <c:pt idx="2313">
                  <c:v>174.99700000000001</c:v>
                </c:pt>
                <c:pt idx="2314">
                  <c:v>175.05760000000001</c:v>
                </c:pt>
                <c:pt idx="2315">
                  <c:v>175.12110000000001</c:v>
                </c:pt>
                <c:pt idx="2316">
                  <c:v>175.1833</c:v>
                </c:pt>
                <c:pt idx="2317">
                  <c:v>175.24359999999999</c:v>
                </c:pt>
                <c:pt idx="2318">
                  <c:v>175.30500000000001</c:v>
                </c:pt>
                <c:pt idx="2319">
                  <c:v>175.36590000000001</c:v>
                </c:pt>
                <c:pt idx="2320">
                  <c:v>175.4255</c:v>
                </c:pt>
                <c:pt idx="2321">
                  <c:v>175.48699999999999</c:v>
                </c:pt>
                <c:pt idx="2322">
                  <c:v>175.5478</c:v>
                </c:pt>
                <c:pt idx="2323">
                  <c:v>175.60910000000001</c:v>
                </c:pt>
                <c:pt idx="2324">
                  <c:v>175.67070000000001</c:v>
                </c:pt>
                <c:pt idx="2325">
                  <c:v>175.73050000000001</c:v>
                </c:pt>
                <c:pt idx="2326">
                  <c:v>175.7911</c:v>
                </c:pt>
                <c:pt idx="2327">
                  <c:v>175.85239999999999</c:v>
                </c:pt>
                <c:pt idx="2328">
                  <c:v>175.9136</c:v>
                </c:pt>
                <c:pt idx="2329">
                  <c:v>175.976</c:v>
                </c:pt>
                <c:pt idx="2330">
                  <c:v>176.03579999999999</c:v>
                </c:pt>
                <c:pt idx="2331">
                  <c:v>176.09379999999999</c:v>
                </c:pt>
                <c:pt idx="2332">
                  <c:v>176.15539999999999</c:v>
                </c:pt>
                <c:pt idx="2333">
                  <c:v>176.21549999999999</c:v>
                </c:pt>
                <c:pt idx="2334">
                  <c:v>176.27690000000001</c:v>
                </c:pt>
                <c:pt idx="2335">
                  <c:v>176.33770000000001</c:v>
                </c:pt>
                <c:pt idx="2336">
                  <c:v>176.39949999999999</c:v>
                </c:pt>
                <c:pt idx="2337">
                  <c:v>176.46209999999999</c:v>
                </c:pt>
                <c:pt idx="2338">
                  <c:v>176.5239</c:v>
                </c:pt>
                <c:pt idx="2339">
                  <c:v>176.58279999999999</c:v>
                </c:pt>
                <c:pt idx="2340">
                  <c:v>176.64500000000001</c:v>
                </c:pt>
                <c:pt idx="2341">
                  <c:v>176.70699999999999</c:v>
                </c:pt>
                <c:pt idx="2342">
                  <c:v>176.7687</c:v>
                </c:pt>
                <c:pt idx="2343">
                  <c:v>176.82919999999999</c:v>
                </c:pt>
                <c:pt idx="2344">
                  <c:v>176.88890000000001</c:v>
                </c:pt>
                <c:pt idx="2345">
                  <c:v>176.9503</c:v>
                </c:pt>
                <c:pt idx="2346">
                  <c:v>177.01</c:v>
                </c:pt>
                <c:pt idx="2347">
                  <c:v>177.07210000000001</c:v>
                </c:pt>
                <c:pt idx="2348">
                  <c:v>177.13329999999999</c:v>
                </c:pt>
                <c:pt idx="2349">
                  <c:v>177.19159999999999</c:v>
                </c:pt>
                <c:pt idx="2350">
                  <c:v>177.25290000000001</c:v>
                </c:pt>
                <c:pt idx="2351">
                  <c:v>177.31139999999999</c:v>
                </c:pt>
                <c:pt idx="2352">
                  <c:v>177.37100000000001</c:v>
                </c:pt>
                <c:pt idx="2353">
                  <c:v>177.4325</c:v>
                </c:pt>
                <c:pt idx="2354">
                  <c:v>177.49289999999999</c:v>
                </c:pt>
                <c:pt idx="2355">
                  <c:v>177.55420000000001</c:v>
                </c:pt>
                <c:pt idx="2356">
                  <c:v>177.61349999999999</c:v>
                </c:pt>
                <c:pt idx="2357">
                  <c:v>177.6755</c:v>
                </c:pt>
                <c:pt idx="2358">
                  <c:v>177.73320000000001</c:v>
                </c:pt>
                <c:pt idx="2359">
                  <c:v>177.7944</c:v>
                </c:pt>
                <c:pt idx="2360">
                  <c:v>177.85429999999999</c:v>
                </c:pt>
                <c:pt idx="2361">
                  <c:v>177.91650000000001</c:v>
                </c:pt>
                <c:pt idx="2362">
                  <c:v>177.97630000000001</c:v>
                </c:pt>
                <c:pt idx="2363">
                  <c:v>178.0368</c:v>
                </c:pt>
                <c:pt idx="2364">
                  <c:v>178.09719999999999</c:v>
                </c:pt>
                <c:pt idx="2365">
                  <c:v>178.16050000000001</c:v>
                </c:pt>
                <c:pt idx="2366">
                  <c:v>178.22130000000001</c:v>
                </c:pt>
                <c:pt idx="2367">
                  <c:v>178.28120000000001</c:v>
                </c:pt>
                <c:pt idx="2368">
                  <c:v>178.34219999999999</c:v>
                </c:pt>
                <c:pt idx="2369">
                  <c:v>178.40299999999999</c:v>
                </c:pt>
                <c:pt idx="2370">
                  <c:v>178.46369999999999</c:v>
                </c:pt>
                <c:pt idx="2371">
                  <c:v>178.52250000000001</c:v>
                </c:pt>
                <c:pt idx="2372">
                  <c:v>178.58690000000001</c:v>
                </c:pt>
                <c:pt idx="2373">
                  <c:v>178.64590000000001</c:v>
                </c:pt>
                <c:pt idx="2374">
                  <c:v>178.7088</c:v>
                </c:pt>
                <c:pt idx="2375">
                  <c:v>178.77010000000001</c:v>
                </c:pt>
                <c:pt idx="2376">
                  <c:v>178.83080000000001</c:v>
                </c:pt>
                <c:pt idx="2377">
                  <c:v>178.8922</c:v>
                </c:pt>
                <c:pt idx="2378">
                  <c:v>178.95259999999999</c:v>
                </c:pt>
                <c:pt idx="2379">
                  <c:v>179.01439999999999</c:v>
                </c:pt>
                <c:pt idx="2380">
                  <c:v>179.07509999999999</c:v>
                </c:pt>
                <c:pt idx="2381">
                  <c:v>179.13900000000001</c:v>
                </c:pt>
                <c:pt idx="2382">
                  <c:v>179.2002</c:v>
                </c:pt>
                <c:pt idx="2383">
                  <c:v>179.262</c:v>
                </c:pt>
                <c:pt idx="2384">
                  <c:v>179.3228</c:v>
                </c:pt>
                <c:pt idx="2385">
                  <c:v>179.3852</c:v>
                </c:pt>
                <c:pt idx="2386">
                  <c:v>179.44710000000001</c:v>
                </c:pt>
                <c:pt idx="2387">
                  <c:v>179.51220000000001</c:v>
                </c:pt>
                <c:pt idx="2388">
                  <c:v>179.56950000000001</c:v>
                </c:pt>
                <c:pt idx="2389">
                  <c:v>179.6326</c:v>
                </c:pt>
                <c:pt idx="2390">
                  <c:v>179.69319999999999</c:v>
                </c:pt>
                <c:pt idx="2391">
                  <c:v>179.75489999999999</c:v>
                </c:pt>
                <c:pt idx="2392">
                  <c:v>179.81610000000001</c:v>
                </c:pt>
                <c:pt idx="2393">
                  <c:v>179.87780000000001</c:v>
                </c:pt>
                <c:pt idx="2394">
                  <c:v>179.9392</c:v>
                </c:pt>
                <c:pt idx="2395">
                  <c:v>179.9991</c:v>
                </c:pt>
                <c:pt idx="2396">
                  <c:v>180.06209999999999</c:v>
                </c:pt>
                <c:pt idx="2397">
                  <c:v>180.1232</c:v>
                </c:pt>
                <c:pt idx="2398">
                  <c:v>180.1832</c:v>
                </c:pt>
                <c:pt idx="2399">
                  <c:v>180.24510000000001</c:v>
                </c:pt>
                <c:pt idx="2400">
                  <c:v>180.30670000000001</c:v>
                </c:pt>
                <c:pt idx="2401">
                  <c:v>180.3706</c:v>
                </c:pt>
                <c:pt idx="2402">
                  <c:v>180.4298</c:v>
                </c:pt>
                <c:pt idx="2403">
                  <c:v>180.49209999999999</c:v>
                </c:pt>
                <c:pt idx="2404">
                  <c:v>180.55439999999999</c:v>
                </c:pt>
                <c:pt idx="2405">
                  <c:v>180.61709999999999</c:v>
                </c:pt>
                <c:pt idx="2406">
                  <c:v>180.6781</c:v>
                </c:pt>
                <c:pt idx="2407">
                  <c:v>180.74080000000001</c:v>
                </c:pt>
                <c:pt idx="2408">
                  <c:v>180.8014</c:v>
                </c:pt>
                <c:pt idx="2409">
                  <c:v>180.86660000000001</c:v>
                </c:pt>
                <c:pt idx="2410">
                  <c:v>180.92859999999999</c:v>
                </c:pt>
                <c:pt idx="2411">
                  <c:v>180.9889</c:v>
                </c:pt>
                <c:pt idx="2412">
                  <c:v>181.0515</c:v>
                </c:pt>
                <c:pt idx="2413">
                  <c:v>181.11340000000001</c:v>
                </c:pt>
                <c:pt idx="2414">
                  <c:v>181.17679999999999</c:v>
                </c:pt>
                <c:pt idx="2415">
                  <c:v>181.2398</c:v>
                </c:pt>
                <c:pt idx="2416">
                  <c:v>181.30189999999999</c:v>
                </c:pt>
                <c:pt idx="2417">
                  <c:v>181.3631</c:v>
                </c:pt>
                <c:pt idx="2418">
                  <c:v>181.42619999999999</c:v>
                </c:pt>
                <c:pt idx="2419">
                  <c:v>181.4888</c:v>
                </c:pt>
                <c:pt idx="2420">
                  <c:v>181.5514</c:v>
                </c:pt>
                <c:pt idx="2421">
                  <c:v>181.61369999999999</c:v>
                </c:pt>
                <c:pt idx="2422">
                  <c:v>181.67449999999999</c:v>
                </c:pt>
                <c:pt idx="2423">
                  <c:v>181.73699999999999</c:v>
                </c:pt>
                <c:pt idx="2424">
                  <c:v>181.80029999999999</c:v>
                </c:pt>
                <c:pt idx="2425">
                  <c:v>181.86340000000001</c:v>
                </c:pt>
                <c:pt idx="2426">
                  <c:v>181.9256</c:v>
                </c:pt>
                <c:pt idx="2427">
                  <c:v>181.98859999999999</c:v>
                </c:pt>
                <c:pt idx="2428">
                  <c:v>182.05160000000001</c:v>
                </c:pt>
                <c:pt idx="2429">
                  <c:v>182.1139</c:v>
                </c:pt>
                <c:pt idx="2430">
                  <c:v>182.1765</c:v>
                </c:pt>
                <c:pt idx="2431">
                  <c:v>182.23939999999999</c:v>
                </c:pt>
                <c:pt idx="2432">
                  <c:v>182.3006</c:v>
                </c:pt>
                <c:pt idx="2433">
                  <c:v>182.3631</c:v>
                </c:pt>
                <c:pt idx="2434">
                  <c:v>182.4254</c:v>
                </c:pt>
                <c:pt idx="2435">
                  <c:v>182.48849999999999</c:v>
                </c:pt>
                <c:pt idx="2436">
                  <c:v>182.5513</c:v>
                </c:pt>
                <c:pt idx="2437">
                  <c:v>182.61320000000001</c:v>
                </c:pt>
                <c:pt idx="2438">
                  <c:v>182.67439999999999</c:v>
                </c:pt>
                <c:pt idx="2439">
                  <c:v>182.73670000000001</c:v>
                </c:pt>
                <c:pt idx="2440">
                  <c:v>182.79769999999999</c:v>
                </c:pt>
                <c:pt idx="2441">
                  <c:v>182.8595</c:v>
                </c:pt>
                <c:pt idx="2442">
                  <c:v>182.92269999999999</c:v>
                </c:pt>
                <c:pt idx="2443">
                  <c:v>182.98519999999999</c:v>
                </c:pt>
                <c:pt idx="2444">
                  <c:v>183.04490000000001</c:v>
                </c:pt>
                <c:pt idx="2445">
                  <c:v>183.1105</c:v>
                </c:pt>
                <c:pt idx="2446">
                  <c:v>183.17089999999999</c:v>
                </c:pt>
                <c:pt idx="2447">
                  <c:v>183.23150000000001</c:v>
                </c:pt>
                <c:pt idx="2448">
                  <c:v>183.2937</c:v>
                </c:pt>
                <c:pt idx="2449">
                  <c:v>183.35409999999999</c:v>
                </c:pt>
                <c:pt idx="2450">
                  <c:v>183.4161</c:v>
                </c:pt>
                <c:pt idx="2451">
                  <c:v>183.47790000000001</c:v>
                </c:pt>
                <c:pt idx="2452">
                  <c:v>183.5386</c:v>
                </c:pt>
                <c:pt idx="2453">
                  <c:v>183.59909999999999</c:v>
                </c:pt>
                <c:pt idx="2454">
                  <c:v>183.66040000000001</c:v>
                </c:pt>
                <c:pt idx="2455">
                  <c:v>183.7201</c:v>
                </c:pt>
                <c:pt idx="2456">
                  <c:v>183.78</c:v>
                </c:pt>
                <c:pt idx="2457">
                  <c:v>183.84180000000001</c:v>
                </c:pt>
                <c:pt idx="2458">
                  <c:v>183.90350000000001</c:v>
                </c:pt>
                <c:pt idx="2459">
                  <c:v>183.96299999999999</c:v>
                </c:pt>
                <c:pt idx="2460">
                  <c:v>184.02340000000001</c:v>
                </c:pt>
                <c:pt idx="2461">
                  <c:v>184.08359999999999</c:v>
                </c:pt>
                <c:pt idx="2462">
                  <c:v>184.14320000000001</c:v>
                </c:pt>
                <c:pt idx="2463">
                  <c:v>184.20419999999999</c:v>
                </c:pt>
                <c:pt idx="2464">
                  <c:v>184.26349999999999</c:v>
                </c:pt>
                <c:pt idx="2465">
                  <c:v>184.32310000000001</c:v>
                </c:pt>
                <c:pt idx="2466">
                  <c:v>184.38290000000001</c:v>
                </c:pt>
                <c:pt idx="2467">
                  <c:v>184.44280000000001</c:v>
                </c:pt>
                <c:pt idx="2468">
                  <c:v>184.5042</c:v>
                </c:pt>
                <c:pt idx="2469">
                  <c:v>184.56309999999999</c:v>
                </c:pt>
                <c:pt idx="2470">
                  <c:v>184.62360000000001</c:v>
                </c:pt>
                <c:pt idx="2471">
                  <c:v>184.6841</c:v>
                </c:pt>
                <c:pt idx="2472">
                  <c:v>184.74430000000001</c:v>
                </c:pt>
                <c:pt idx="2473">
                  <c:v>184.80449999999999</c:v>
                </c:pt>
                <c:pt idx="2474">
                  <c:v>184.86609999999999</c:v>
                </c:pt>
                <c:pt idx="2475">
                  <c:v>184.9263</c:v>
                </c:pt>
                <c:pt idx="2476">
                  <c:v>184.9872</c:v>
                </c:pt>
                <c:pt idx="2477">
                  <c:v>185.04750000000001</c:v>
                </c:pt>
                <c:pt idx="2478">
                  <c:v>185.1095</c:v>
                </c:pt>
                <c:pt idx="2479">
                  <c:v>185.1696</c:v>
                </c:pt>
                <c:pt idx="2480">
                  <c:v>185.23099999999999</c:v>
                </c:pt>
                <c:pt idx="2481">
                  <c:v>185.28970000000001</c:v>
                </c:pt>
                <c:pt idx="2482">
                  <c:v>185.35040000000001</c:v>
                </c:pt>
                <c:pt idx="2483">
                  <c:v>185.4117</c:v>
                </c:pt>
                <c:pt idx="2484">
                  <c:v>185.47200000000001</c:v>
                </c:pt>
                <c:pt idx="2485">
                  <c:v>185.5325</c:v>
                </c:pt>
                <c:pt idx="2486">
                  <c:v>185.59299999999999</c:v>
                </c:pt>
                <c:pt idx="2487">
                  <c:v>185.65389999999999</c:v>
                </c:pt>
                <c:pt idx="2488">
                  <c:v>185.7133</c:v>
                </c:pt>
                <c:pt idx="2489">
                  <c:v>185.774</c:v>
                </c:pt>
                <c:pt idx="2490">
                  <c:v>185.83459999999999</c:v>
                </c:pt>
                <c:pt idx="2491">
                  <c:v>185.89500000000001</c:v>
                </c:pt>
                <c:pt idx="2492">
                  <c:v>185.9539</c:v>
                </c:pt>
                <c:pt idx="2493">
                  <c:v>186.01609999999999</c:v>
                </c:pt>
                <c:pt idx="2494">
                  <c:v>186.07730000000001</c:v>
                </c:pt>
                <c:pt idx="2495">
                  <c:v>186.13829999999999</c:v>
                </c:pt>
                <c:pt idx="2496">
                  <c:v>186.20169999999999</c:v>
                </c:pt>
                <c:pt idx="2497">
                  <c:v>186.26259999999999</c:v>
                </c:pt>
                <c:pt idx="2498">
                  <c:v>186.32300000000001</c:v>
                </c:pt>
                <c:pt idx="2499">
                  <c:v>186.3852</c:v>
                </c:pt>
                <c:pt idx="2500">
                  <c:v>186.4462</c:v>
                </c:pt>
                <c:pt idx="2501">
                  <c:v>186.50819999999999</c:v>
                </c:pt>
                <c:pt idx="2502">
                  <c:v>186.5694</c:v>
                </c:pt>
                <c:pt idx="2503">
                  <c:v>186.62979999999999</c:v>
                </c:pt>
                <c:pt idx="2504">
                  <c:v>186.6918</c:v>
                </c:pt>
                <c:pt idx="2505">
                  <c:v>186.75450000000001</c:v>
                </c:pt>
                <c:pt idx="2506">
                  <c:v>186.8175</c:v>
                </c:pt>
                <c:pt idx="2507">
                  <c:v>186.8784</c:v>
                </c:pt>
                <c:pt idx="2508">
                  <c:v>186.94200000000001</c:v>
                </c:pt>
                <c:pt idx="2509">
                  <c:v>187.0033</c:v>
                </c:pt>
                <c:pt idx="2510">
                  <c:v>187.06549999999999</c:v>
                </c:pt>
                <c:pt idx="2511">
                  <c:v>187.12719999999999</c:v>
                </c:pt>
                <c:pt idx="2512">
                  <c:v>187.19139999999999</c:v>
                </c:pt>
                <c:pt idx="2513">
                  <c:v>187.2543</c:v>
                </c:pt>
                <c:pt idx="2514">
                  <c:v>187.31620000000001</c:v>
                </c:pt>
                <c:pt idx="2515">
                  <c:v>187.38079999999999</c:v>
                </c:pt>
                <c:pt idx="2516">
                  <c:v>187.43979999999999</c:v>
                </c:pt>
                <c:pt idx="2517">
                  <c:v>187.50309999999999</c:v>
                </c:pt>
                <c:pt idx="2518">
                  <c:v>187.56540000000001</c:v>
                </c:pt>
                <c:pt idx="2519">
                  <c:v>187.62799999999999</c:v>
                </c:pt>
                <c:pt idx="2520">
                  <c:v>187.6902</c:v>
                </c:pt>
                <c:pt idx="2521">
                  <c:v>187.7534</c:v>
                </c:pt>
                <c:pt idx="2522">
                  <c:v>187.81540000000001</c:v>
                </c:pt>
                <c:pt idx="2523">
                  <c:v>187.8777</c:v>
                </c:pt>
                <c:pt idx="2524">
                  <c:v>187.94120000000001</c:v>
                </c:pt>
                <c:pt idx="2525">
                  <c:v>188.00280000000001</c:v>
                </c:pt>
                <c:pt idx="2526">
                  <c:v>188.06389999999999</c:v>
                </c:pt>
                <c:pt idx="2527">
                  <c:v>188.12639999999999</c:v>
                </c:pt>
                <c:pt idx="2528">
                  <c:v>188.18950000000001</c:v>
                </c:pt>
                <c:pt idx="2529">
                  <c:v>188.2508</c:v>
                </c:pt>
                <c:pt idx="2530">
                  <c:v>188.31200000000001</c:v>
                </c:pt>
                <c:pt idx="2531">
                  <c:v>188.37440000000001</c:v>
                </c:pt>
                <c:pt idx="2532">
                  <c:v>188.43520000000001</c:v>
                </c:pt>
                <c:pt idx="2533">
                  <c:v>188.4974</c:v>
                </c:pt>
                <c:pt idx="2534">
                  <c:v>188.55959999999999</c:v>
                </c:pt>
                <c:pt idx="2535">
                  <c:v>188.62029999999999</c:v>
                </c:pt>
                <c:pt idx="2536">
                  <c:v>188.67949999999999</c:v>
                </c:pt>
                <c:pt idx="2537">
                  <c:v>188.7423</c:v>
                </c:pt>
                <c:pt idx="2538">
                  <c:v>188.80279999999999</c:v>
                </c:pt>
                <c:pt idx="2539">
                  <c:v>188.86449999999999</c:v>
                </c:pt>
                <c:pt idx="2540">
                  <c:v>188.92490000000001</c:v>
                </c:pt>
                <c:pt idx="2541">
                  <c:v>188.9871</c:v>
                </c:pt>
                <c:pt idx="2542">
                  <c:v>189.0488</c:v>
                </c:pt>
                <c:pt idx="2543">
                  <c:v>189.11019999999999</c:v>
                </c:pt>
                <c:pt idx="2544">
                  <c:v>189.1694</c:v>
                </c:pt>
                <c:pt idx="2545">
                  <c:v>189.2338</c:v>
                </c:pt>
                <c:pt idx="2546">
                  <c:v>189.2972</c:v>
                </c:pt>
                <c:pt idx="2547">
                  <c:v>189.36179999999999</c:v>
                </c:pt>
                <c:pt idx="2548">
                  <c:v>189.422</c:v>
                </c:pt>
                <c:pt idx="2549">
                  <c:v>189.48330000000001</c:v>
                </c:pt>
                <c:pt idx="2550">
                  <c:v>189.54470000000001</c:v>
                </c:pt>
                <c:pt idx="2551">
                  <c:v>189.60659999999999</c:v>
                </c:pt>
                <c:pt idx="2552">
                  <c:v>189.66829999999999</c:v>
                </c:pt>
                <c:pt idx="2553">
                  <c:v>189.7294</c:v>
                </c:pt>
                <c:pt idx="2554">
                  <c:v>189.7893</c:v>
                </c:pt>
                <c:pt idx="2555">
                  <c:v>189.85040000000001</c:v>
                </c:pt>
                <c:pt idx="2556">
                  <c:v>189.9119</c:v>
                </c:pt>
                <c:pt idx="2557">
                  <c:v>189.97290000000001</c:v>
                </c:pt>
                <c:pt idx="2558">
                  <c:v>190.0318</c:v>
                </c:pt>
                <c:pt idx="2559">
                  <c:v>190.0926</c:v>
                </c:pt>
                <c:pt idx="2560">
                  <c:v>190.1534</c:v>
                </c:pt>
                <c:pt idx="2561">
                  <c:v>190.2123</c:v>
                </c:pt>
                <c:pt idx="2562">
                  <c:v>190.2705</c:v>
                </c:pt>
                <c:pt idx="2563">
                  <c:v>190.33</c:v>
                </c:pt>
                <c:pt idx="2564">
                  <c:v>190.38980000000001</c:v>
                </c:pt>
                <c:pt idx="2565">
                  <c:v>190.4478</c:v>
                </c:pt>
                <c:pt idx="2566">
                  <c:v>190.50810000000001</c:v>
                </c:pt>
                <c:pt idx="2567">
                  <c:v>190.5677</c:v>
                </c:pt>
                <c:pt idx="2568">
                  <c:v>190.62780000000001</c:v>
                </c:pt>
                <c:pt idx="2569">
                  <c:v>190.68629999999999</c:v>
                </c:pt>
                <c:pt idx="2570">
                  <c:v>190.74600000000001</c:v>
                </c:pt>
                <c:pt idx="2571">
                  <c:v>190.80799999999999</c:v>
                </c:pt>
                <c:pt idx="2572">
                  <c:v>190.8663</c:v>
                </c:pt>
                <c:pt idx="2573">
                  <c:v>190.92619999999999</c:v>
                </c:pt>
                <c:pt idx="2574">
                  <c:v>190.98580000000001</c:v>
                </c:pt>
                <c:pt idx="2575">
                  <c:v>191.04589999999999</c:v>
                </c:pt>
                <c:pt idx="2576">
                  <c:v>191.10400000000001</c:v>
                </c:pt>
                <c:pt idx="2577">
                  <c:v>191.16659999999999</c:v>
                </c:pt>
                <c:pt idx="2578">
                  <c:v>191.2259</c:v>
                </c:pt>
                <c:pt idx="2579">
                  <c:v>191.28739999999999</c:v>
                </c:pt>
                <c:pt idx="2580">
                  <c:v>191.34780000000001</c:v>
                </c:pt>
                <c:pt idx="2581">
                  <c:v>191.4101</c:v>
                </c:pt>
                <c:pt idx="2582">
                  <c:v>191.471</c:v>
                </c:pt>
                <c:pt idx="2583">
                  <c:v>191.53020000000001</c:v>
                </c:pt>
                <c:pt idx="2584">
                  <c:v>191.59180000000001</c:v>
                </c:pt>
                <c:pt idx="2585">
                  <c:v>191.6532</c:v>
                </c:pt>
                <c:pt idx="2586">
                  <c:v>191.71619999999999</c:v>
                </c:pt>
                <c:pt idx="2587">
                  <c:v>191.77850000000001</c:v>
                </c:pt>
                <c:pt idx="2588">
                  <c:v>191.84100000000001</c:v>
                </c:pt>
                <c:pt idx="2589">
                  <c:v>191.9024</c:v>
                </c:pt>
                <c:pt idx="2590">
                  <c:v>191.96469999999999</c:v>
                </c:pt>
                <c:pt idx="2591">
                  <c:v>192.0284</c:v>
                </c:pt>
                <c:pt idx="2592">
                  <c:v>192.08940000000001</c:v>
                </c:pt>
                <c:pt idx="2593">
                  <c:v>192.15270000000001</c:v>
                </c:pt>
                <c:pt idx="2594">
                  <c:v>192.2139</c:v>
                </c:pt>
                <c:pt idx="2595">
                  <c:v>192.27670000000001</c:v>
                </c:pt>
                <c:pt idx="2596">
                  <c:v>192.33969999999999</c:v>
                </c:pt>
                <c:pt idx="2597">
                  <c:v>192.40219999999999</c:v>
                </c:pt>
                <c:pt idx="2598">
                  <c:v>192.46469999999999</c:v>
                </c:pt>
                <c:pt idx="2599">
                  <c:v>192.52699999999999</c:v>
                </c:pt>
                <c:pt idx="2600">
                  <c:v>192.58879999999999</c:v>
                </c:pt>
                <c:pt idx="2601">
                  <c:v>192.65039999999999</c:v>
                </c:pt>
                <c:pt idx="2602">
                  <c:v>192.71279999999999</c:v>
                </c:pt>
                <c:pt idx="2603">
                  <c:v>192.7723</c:v>
                </c:pt>
                <c:pt idx="2604">
                  <c:v>192.8355</c:v>
                </c:pt>
                <c:pt idx="2605">
                  <c:v>192.89779999999999</c:v>
                </c:pt>
                <c:pt idx="2606">
                  <c:v>192.96019999999999</c:v>
                </c:pt>
                <c:pt idx="2607">
                  <c:v>193.02019999999999</c:v>
                </c:pt>
                <c:pt idx="2608">
                  <c:v>193.08189999999999</c:v>
                </c:pt>
                <c:pt idx="2609">
                  <c:v>193.14400000000001</c:v>
                </c:pt>
                <c:pt idx="2610">
                  <c:v>193.20480000000001</c:v>
                </c:pt>
                <c:pt idx="2611">
                  <c:v>193.26439999999999</c:v>
                </c:pt>
                <c:pt idx="2612">
                  <c:v>193.32480000000001</c:v>
                </c:pt>
                <c:pt idx="2613">
                  <c:v>193.38310000000001</c:v>
                </c:pt>
                <c:pt idx="2614">
                  <c:v>193.44399999999999</c:v>
                </c:pt>
                <c:pt idx="2615">
                  <c:v>193.5061</c:v>
                </c:pt>
                <c:pt idx="2616">
                  <c:v>193.5651</c:v>
                </c:pt>
                <c:pt idx="2617">
                  <c:v>193.62430000000001</c:v>
                </c:pt>
                <c:pt idx="2618">
                  <c:v>193.6848</c:v>
                </c:pt>
                <c:pt idx="2619">
                  <c:v>193.74610000000001</c:v>
                </c:pt>
                <c:pt idx="2620">
                  <c:v>193.80529999999999</c:v>
                </c:pt>
                <c:pt idx="2621">
                  <c:v>193.8647</c:v>
                </c:pt>
                <c:pt idx="2622">
                  <c:v>193.9256</c:v>
                </c:pt>
                <c:pt idx="2623">
                  <c:v>193.98439999999999</c:v>
                </c:pt>
                <c:pt idx="2624">
                  <c:v>194.04409999999999</c:v>
                </c:pt>
                <c:pt idx="2625">
                  <c:v>194.10339999999999</c:v>
                </c:pt>
                <c:pt idx="2626">
                  <c:v>194.16399999999999</c:v>
                </c:pt>
                <c:pt idx="2627">
                  <c:v>194.2236</c:v>
                </c:pt>
                <c:pt idx="2628">
                  <c:v>194.28190000000001</c:v>
                </c:pt>
                <c:pt idx="2629">
                  <c:v>194.3441</c:v>
                </c:pt>
                <c:pt idx="2630">
                  <c:v>194.4025</c:v>
                </c:pt>
                <c:pt idx="2631">
                  <c:v>194.46379999999999</c:v>
                </c:pt>
                <c:pt idx="2632">
                  <c:v>194.52250000000001</c:v>
                </c:pt>
                <c:pt idx="2633">
                  <c:v>194.58260000000001</c:v>
                </c:pt>
                <c:pt idx="2634">
                  <c:v>194.64099999999999</c:v>
                </c:pt>
                <c:pt idx="2635">
                  <c:v>194.70140000000001</c:v>
                </c:pt>
                <c:pt idx="2636">
                  <c:v>194.76089999999999</c:v>
                </c:pt>
                <c:pt idx="2637">
                  <c:v>194.8218</c:v>
                </c:pt>
                <c:pt idx="2638">
                  <c:v>194.88130000000001</c:v>
                </c:pt>
                <c:pt idx="2639">
                  <c:v>194.94159999999999</c:v>
                </c:pt>
                <c:pt idx="2640">
                  <c:v>195.00210000000001</c:v>
                </c:pt>
                <c:pt idx="2641">
                  <c:v>195.0617</c:v>
                </c:pt>
                <c:pt idx="2642">
                  <c:v>195.12200000000001</c:v>
                </c:pt>
                <c:pt idx="2643">
                  <c:v>195.18379999999999</c:v>
                </c:pt>
                <c:pt idx="2644">
                  <c:v>195.24430000000001</c:v>
                </c:pt>
                <c:pt idx="2645">
                  <c:v>195.30609999999999</c:v>
                </c:pt>
                <c:pt idx="2646">
                  <c:v>195.3655</c:v>
                </c:pt>
                <c:pt idx="2647">
                  <c:v>195.4281</c:v>
                </c:pt>
                <c:pt idx="2648">
                  <c:v>195.49109999999999</c:v>
                </c:pt>
                <c:pt idx="2649">
                  <c:v>195.55</c:v>
                </c:pt>
                <c:pt idx="2650">
                  <c:v>195.6131</c:v>
                </c:pt>
                <c:pt idx="2651">
                  <c:v>195.67500000000001</c:v>
                </c:pt>
                <c:pt idx="2652">
                  <c:v>195.73589999999999</c:v>
                </c:pt>
                <c:pt idx="2653">
                  <c:v>195.797</c:v>
                </c:pt>
                <c:pt idx="2654">
                  <c:v>195.8595</c:v>
                </c:pt>
                <c:pt idx="2655">
                  <c:v>195.92</c:v>
                </c:pt>
                <c:pt idx="2656">
                  <c:v>195.98339999999999</c:v>
                </c:pt>
                <c:pt idx="2657">
                  <c:v>196.04419999999999</c:v>
                </c:pt>
                <c:pt idx="2658">
                  <c:v>196.10740000000001</c:v>
                </c:pt>
                <c:pt idx="2659">
                  <c:v>196.16919999999999</c:v>
                </c:pt>
                <c:pt idx="2660">
                  <c:v>196.23269999999999</c:v>
                </c:pt>
                <c:pt idx="2661">
                  <c:v>196.29499999999999</c:v>
                </c:pt>
                <c:pt idx="2662">
                  <c:v>196.3571</c:v>
                </c:pt>
                <c:pt idx="2663">
                  <c:v>196.41909999999999</c:v>
                </c:pt>
                <c:pt idx="2664">
                  <c:v>196.48179999999999</c:v>
                </c:pt>
                <c:pt idx="2665">
                  <c:v>196.54339999999999</c:v>
                </c:pt>
                <c:pt idx="2666">
                  <c:v>196.6062</c:v>
                </c:pt>
                <c:pt idx="2667">
                  <c:v>196.66900000000001</c:v>
                </c:pt>
                <c:pt idx="2668">
                  <c:v>196.73050000000001</c:v>
                </c:pt>
                <c:pt idx="2669">
                  <c:v>196.79419999999999</c:v>
                </c:pt>
                <c:pt idx="2670">
                  <c:v>196.85650000000001</c:v>
                </c:pt>
                <c:pt idx="2671">
                  <c:v>196.9196</c:v>
                </c:pt>
                <c:pt idx="2672">
                  <c:v>196.9819</c:v>
                </c:pt>
                <c:pt idx="2673">
                  <c:v>197.04480000000001</c:v>
                </c:pt>
                <c:pt idx="2674">
                  <c:v>197.10749999999999</c:v>
                </c:pt>
                <c:pt idx="2675">
                  <c:v>197.1711</c:v>
                </c:pt>
                <c:pt idx="2676">
                  <c:v>197.23410000000001</c:v>
                </c:pt>
                <c:pt idx="2677">
                  <c:v>197.29390000000001</c:v>
                </c:pt>
                <c:pt idx="2678">
                  <c:v>197.3561</c:v>
                </c:pt>
                <c:pt idx="2679">
                  <c:v>197.41759999999999</c:v>
                </c:pt>
                <c:pt idx="2680">
                  <c:v>197.4795</c:v>
                </c:pt>
                <c:pt idx="2681">
                  <c:v>197.542</c:v>
                </c:pt>
                <c:pt idx="2682">
                  <c:v>197.60409999999999</c:v>
                </c:pt>
                <c:pt idx="2683">
                  <c:v>197.6652</c:v>
                </c:pt>
                <c:pt idx="2684">
                  <c:v>197.72669999999999</c:v>
                </c:pt>
                <c:pt idx="2685">
                  <c:v>197.78720000000001</c:v>
                </c:pt>
                <c:pt idx="2686">
                  <c:v>197.85059999999999</c:v>
                </c:pt>
                <c:pt idx="2687">
                  <c:v>197.91159999999999</c:v>
                </c:pt>
                <c:pt idx="2688">
                  <c:v>197.9726</c:v>
                </c:pt>
                <c:pt idx="2689">
                  <c:v>198.03309999999999</c:v>
                </c:pt>
                <c:pt idx="2690">
                  <c:v>198.09460000000001</c:v>
                </c:pt>
                <c:pt idx="2691">
                  <c:v>198.1541</c:v>
                </c:pt>
                <c:pt idx="2692">
                  <c:v>198.21520000000001</c:v>
                </c:pt>
                <c:pt idx="2693">
                  <c:v>198.27539999999999</c:v>
                </c:pt>
                <c:pt idx="2694">
                  <c:v>198.33680000000001</c:v>
                </c:pt>
                <c:pt idx="2695">
                  <c:v>198.39769999999999</c:v>
                </c:pt>
                <c:pt idx="2696">
                  <c:v>198.45740000000001</c:v>
                </c:pt>
                <c:pt idx="2697">
                  <c:v>198.51929999999999</c:v>
                </c:pt>
                <c:pt idx="2698">
                  <c:v>198.57759999999999</c:v>
                </c:pt>
                <c:pt idx="2699">
                  <c:v>198.6388</c:v>
                </c:pt>
                <c:pt idx="2700">
                  <c:v>198.69759999999999</c:v>
                </c:pt>
                <c:pt idx="2701">
                  <c:v>198.75899999999999</c:v>
                </c:pt>
                <c:pt idx="2702">
                  <c:v>198.81899999999999</c:v>
                </c:pt>
                <c:pt idx="2703">
                  <c:v>198.87880000000001</c:v>
                </c:pt>
                <c:pt idx="2704">
                  <c:v>198.93870000000001</c:v>
                </c:pt>
                <c:pt idx="2705">
                  <c:v>198.99770000000001</c:v>
                </c:pt>
                <c:pt idx="2706">
                  <c:v>199.05760000000001</c:v>
                </c:pt>
                <c:pt idx="2707">
                  <c:v>199.1189</c:v>
                </c:pt>
                <c:pt idx="2708">
                  <c:v>199.17760000000001</c:v>
                </c:pt>
                <c:pt idx="2709">
                  <c:v>199.23740000000001</c:v>
                </c:pt>
                <c:pt idx="2710">
                  <c:v>199.29679999999999</c:v>
                </c:pt>
                <c:pt idx="2711">
                  <c:v>199.35499999999999</c:v>
                </c:pt>
                <c:pt idx="2712">
                  <c:v>199.4161</c:v>
                </c:pt>
                <c:pt idx="2713">
                  <c:v>199.47499999999999</c:v>
                </c:pt>
                <c:pt idx="2714">
                  <c:v>199.5359</c:v>
                </c:pt>
                <c:pt idx="2715">
                  <c:v>199.595</c:v>
                </c:pt>
                <c:pt idx="2716">
                  <c:v>199.65780000000001</c:v>
                </c:pt>
                <c:pt idx="2717">
                  <c:v>199.7158</c:v>
                </c:pt>
                <c:pt idx="2718">
                  <c:v>199.7775</c:v>
                </c:pt>
                <c:pt idx="2719">
                  <c:v>199.83619999999999</c:v>
                </c:pt>
                <c:pt idx="2720">
                  <c:v>199.89709999999999</c:v>
                </c:pt>
                <c:pt idx="2721">
                  <c:v>199.95689999999999</c:v>
                </c:pt>
                <c:pt idx="2722">
                  <c:v>200.0187</c:v>
                </c:pt>
                <c:pt idx="2723">
                  <c:v>200.07919999999999</c:v>
                </c:pt>
                <c:pt idx="2724">
                  <c:v>200.14160000000001</c:v>
                </c:pt>
                <c:pt idx="2725">
                  <c:v>200.20140000000001</c:v>
                </c:pt>
                <c:pt idx="2726">
                  <c:v>200.26150000000001</c:v>
                </c:pt>
                <c:pt idx="2727">
                  <c:v>200.3236</c:v>
                </c:pt>
                <c:pt idx="2728">
                  <c:v>200.386</c:v>
                </c:pt>
                <c:pt idx="2729">
                  <c:v>200.4468</c:v>
                </c:pt>
                <c:pt idx="2730">
                  <c:v>200.5102</c:v>
                </c:pt>
                <c:pt idx="2731">
                  <c:v>200.57159999999999</c:v>
                </c:pt>
                <c:pt idx="2732">
                  <c:v>200.63290000000001</c:v>
                </c:pt>
                <c:pt idx="2733">
                  <c:v>200.69499999999999</c:v>
                </c:pt>
                <c:pt idx="2734">
                  <c:v>200.75819999999999</c:v>
                </c:pt>
                <c:pt idx="2735">
                  <c:v>200.821</c:v>
                </c:pt>
                <c:pt idx="2736">
                  <c:v>200.88239999999999</c:v>
                </c:pt>
                <c:pt idx="2737">
                  <c:v>200.9462</c:v>
                </c:pt>
                <c:pt idx="2738">
                  <c:v>201.0111</c:v>
                </c:pt>
                <c:pt idx="2739">
                  <c:v>201.06790000000001</c:v>
                </c:pt>
                <c:pt idx="2740">
                  <c:v>201.1336</c:v>
                </c:pt>
                <c:pt idx="2741">
                  <c:v>201.19489999999999</c:v>
                </c:pt>
                <c:pt idx="2742">
                  <c:v>201.2577</c:v>
                </c:pt>
                <c:pt idx="2743">
                  <c:v>201.31790000000001</c:v>
                </c:pt>
                <c:pt idx="2744">
                  <c:v>201.37819999999999</c:v>
                </c:pt>
                <c:pt idx="2745">
                  <c:v>201.44110000000001</c:v>
                </c:pt>
                <c:pt idx="2746">
                  <c:v>201.501</c:v>
                </c:pt>
                <c:pt idx="2747">
                  <c:v>201.56389999999999</c:v>
                </c:pt>
                <c:pt idx="2748">
                  <c:v>201.62459999999999</c:v>
                </c:pt>
                <c:pt idx="2749">
                  <c:v>201.68459999999999</c:v>
                </c:pt>
                <c:pt idx="2750">
                  <c:v>201.7456</c:v>
                </c:pt>
                <c:pt idx="2751">
                  <c:v>201.80779999999999</c:v>
                </c:pt>
                <c:pt idx="2752">
                  <c:v>201.8682</c:v>
                </c:pt>
                <c:pt idx="2753">
                  <c:v>201.93109999999999</c:v>
                </c:pt>
                <c:pt idx="2754">
                  <c:v>201.99279999999999</c:v>
                </c:pt>
                <c:pt idx="2755">
                  <c:v>202.05860000000001</c:v>
                </c:pt>
                <c:pt idx="2756">
                  <c:v>202.1122</c:v>
                </c:pt>
                <c:pt idx="2757">
                  <c:v>202.17580000000001</c:v>
                </c:pt>
                <c:pt idx="2758">
                  <c:v>202.23580000000001</c:v>
                </c:pt>
                <c:pt idx="2759">
                  <c:v>202.29570000000001</c:v>
                </c:pt>
                <c:pt idx="2760">
                  <c:v>202.3621</c:v>
                </c:pt>
                <c:pt idx="2761">
                  <c:v>202.42140000000001</c:v>
                </c:pt>
                <c:pt idx="2762">
                  <c:v>202.48310000000001</c:v>
                </c:pt>
                <c:pt idx="2763">
                  <c:v>202.54310000000001</c:v>
                </c:pt>
                <c:pt idx="2764">
                  <c:v>202.60480000000001</c:v>
                </c:pt>
                <c:pt idx="2765">
                  <c:v>202.66579999999999</c:v>
                </c:pt>
                <c:pt idx="2766">
                  <c:v>202.7261</c:v>
                </c:pt>
                <c:pt idx="2767">
                  <c:v>202.7859</c:v>
                </c:pt>
                <c:pt idx="2768">
                  <c:v>202.84569999999999</c:v>
                </c:pt>
                <c:pt idx="2769">
                  <c:v>202.9091</c:v>
                </c:pt>
                <c:pt idx="2770">
                  <c:v>202.96770000000001</c:v>
                </c:pt>
                <c:pt idx="2771">
                  <c:v>203.0283</c:v>
                </c:pt>
                <c:pt idx="2772">
                  <c:v>203.089</c:v>
                </c:pt>
                <c:pt idx="2773">
                  <c:v>203.1491</c:v>
                </c:pt>
                <c:pt idx="2774">
                  <c:v>203.20949999999999</c:v>
                </c:pt>
                <c:pt idx="2775">
                  <c:v>203.27010000000001</c:v>
                </c:pt>
                <c:pt idx="2776">
                  <c:v>203.32939999999999</c:v>
                </c:pt>
                <c:pt idx="2777">
                  <c:v>203.38939999999999</c:v>
                </c:pt>
                <c:pt idx="2778">
                  <c:v>203.44980000000001</c:v>
                </c:pt>
                <c:pt idx="2779">
                  <c:v>203.50980000000001</c:v>
                </c:pt>
                <c:pt idx="2780">
                  <c:v>203.5711</c:v>
                </c:pt>
                <c:pt idx="2781">
                  <c:v>203.62989999999999</c:v>
                </c:pt>
                <c:pt idx="2782">
                  <c:v>203.68989999999999</c:v>
                </c:pt>
                <c:pt idx="2783">
                  <c:v>203.749</c:v>
                </c:pt>
                <c:pt idx="2784">
                  <c:v>203.809</c:v>
                </c:pt>
                <c:pt idx="2785">
                  <c:v>203.86799999999999</c:v>
                </c:pt>
                <c:pt idx="2786">
                  <c:v>203.9281</c:v>
                </c:pt>
                <c:pt idx="2787">
                  <c:v>203.9888</c:v>
                </c:pt>
                <c:pt idx="2788">
                  <c:v>204.04839999999999</c:v>
                </c:pt>
                <c:pt idx="2789">
                  <c:v>204.1088</c:v>
                </c:pt>
                <c:pt idx="2790">
                  <c:v>204.1688</c:v>
                </c:pt>
                <c:pt idx="2791">
                  <c:v>204.2295</c:v>
                </c:pt>
                <c:pt idx="2792">
                  <c:v>204.29130000000001</c:v>
                </c:pt>
                <c:pt idx="2793">
                  <c:v>204.351</c:v>
                </c:pt>
                <c:pt idx="2794">
                  <c:v>204.41050000000001</c:v>
                </c:pt>
                <c:pt idx="2795">
                  <c:v>204.47229999999999</c:v>
                </c:pt>
                <c:pt idx="2796">
                  <c:v>204.53039999999999</c:v>
                </c:pt>
                <c:pt idx="2797">
                  <c:v>204.59010000000001</c:v>
                </c:pt>
                <c:pt idx="2798">
                  <c:v>204.65209999999999</c:v>
                </c:pt>
                <c:pt idx="2799">
                  <c:v>204.71270000000001</c:v>
                </c:pt>
                <c:pt idx="2800">
                  <c:v>204.7724</c:v>
                </c:pt>
                <c:pt idx="2801">
                  <c:v>204.83269999999999</c:v>
                </c:pt>
                <c:pt idx="2802">
                  <c:v>204.89269999999999</c:v>
                </c:pt>
                <c:pt idx="2803">
                  <c:v>204.95439999999999</c:v>
                </c:pt>
                <c:pt idx="2804">
                  <c:v>205.01560000000001</c:v>
                </c:pt>
                <c:pt idx="2805">
                  <c:v>205.07669999999999</c:v>
                </c:pt>
                <c:pt idx="2806">
                  <c:v>205.1369</c:v>
                </c:pt>
                <c:pt idx="2807">
                  <c:v>205.19909999999999</c:v>
                </c:pt>
                <c:pt idx="2808">
                  <c:v>205.2602</c:v>
                </c:pt>
                <c:pt idx="2809">
                  <c:v>205.32159999999999</c:v>
                </c:pt>
                <c:pt idx="2810">
                  <c:v>205.3811</c:v>
                </c:pt>
                <c:pt idx="2811">
                  <c:v>205.44120000000001</c:v>
                </c:pt>
                <c:pt idx="2812">
                  <c:v>205.50299999999999</c:v>
                </c:pt>
                <c:pt idx="2813">
                  <c:v>205.5641</c:v>
                </c:pt>
                <c:pt idx="2814">
                  <c:v>205.62639999999999</c:v>
                </c:pt>
                <c:pt idx="2815">
                  <c:v>205.68799999999999</c:v>
                </c:pt>
                <c:pt idx="2816">
                  <c:v>205.74629999999999</c:v>
                </c:pt>
                <c:pt idx="2817">
                  <c:v>205.8081</c:v>
                </c:pt>
                <c:pt idx="2818">
                  <c:v>205.86959999999999</c:v>
                </c:pt>
                <c:pt idx="2819">
                  <c:v>205.93299999999999</c:v>
                </c:pt>
                <c:pt idx="2820">
                  <c:v>205.99299999999999</c:v>
                </c:pt>
                <c:pt idx="2821">
                  <c:v>206.05340000000001</c:v>
                </c:pt>
                <c:pt idx="2822">
                  <c:v>206.1156</c:v>
                </c:pt>
                <c:pt idx="2823">
                  <c:v>206.17660000000001</c:v>
                </c:pt>
                <c:pt idx="2824">
                  <c:v>206.2398</c:v>
                </c:pt>
                <c:pt idx="2825">
                  <c:v>206.3006</c:v>
                </c:pt>
                <c:pt idx="2826">
                  <c:v>206.36359999999999</c:v>
                </c:pt>
                <c:pt idx="2827">
                  <c:v>206.42519999999999</c:v>
                </c:pt>
                <c:pt idx="2828">
                  <c:v>206.48769999999999</c:v>
                </c:pt>
                <c:pt idx="2829">
                  <c:v>206.5489</c:v>
                </c:pt>
                <c:pt idx="2830">
                  <c:v>206.6113</c:v>
                </c:pt>
                <c:pt idx="2831">
                  <c:v>206.6739</c:v>
                </c:pt>
                <c:pt idx="2832">
                  <c:v>206.73339999999999</c:v>
                </c:pt>
                <c:pt idx="2833">
                  <c:v>206.79570000000001</c:v>
                </c:pt>
                <c:pt idx="2834">
                  <c:v>206.857</c:v>
                </c:pt>
                <c:pt idx="2835">
                  <c:v>206.92</c:v>
                </c:pt>
                <c:pt idx="2836">
                  <c:v>206.9804</c:v>
                </c:pt>
                <c:pt idx="2837">
                  <c:v>207.0429</c:v>
                </c:pt>
                <c:pt idx="2838">
                  <c:v>207.1045</c:v>
                </c:pt>
                <c:pt idx="2839">
                  <c:v>207.16560000000001</c:v>
                </c:pt>
                <c:pt idx="2840">
                  <c:v>207.22720000000001</c:v>
                </c:pt>
                <c:pt idx="2841">
                  <c:v>207.29</c:v>
                </c:pt>
                <c:pt idx="2842">
                  <c:v>207.35</c:v>
                </c:pt>
                <c:pt idx="2843">
                  <c:v>207.41130000000001</c:v>
                </c:pt>
                <c:pt idx="2844">
                  <c:v>207.4734</c:v>
                </c:pt>
                <c:pt idx="2845">
                  <c:v>207.5361</c:v>
                </c:pt>
                <c:pt idx="2846">
                  <c:v>207.59790000000001</c:v>
                </c:pt>
                <c:pt idx="2847">
                  <c:v>207.6583</c:v>
                </c:pt>
                <c:pt idx="2848">
                  <c:v>207.72020000000001</c:v>
                </c:pt>
                <c:pt idx="2849">
                  <c:v>207.78299999999999</c:v>
                </c:pt>
                <c:pt idx="2850">
                  <c:v>207.84309999999999</c:v>
                </c:pt>
                <c:pt idx="2851">
                  <c:v>207.90459999999999</c:v>
                </c:pt>
                <c:pt idx="2852">
                  <c:v>207.96709999999999</c:v>
                </c:pt>
                <c:pt idx="2853">
                  <c:v>208.0266</c:v>
                </c:pt>
                <c:pt idx="2854">
                  <c:v>208.08709999999999</c:v>
                </c:pt>
                <c:pt idx="2855">
                  <c:v>208.14920000000001</c:v>
                </c:pt>
                <c:pt idx="2856">
                  <c:v>208.20959999999999</c:v>
                </c:pt>
                <c:pt idx="2857">
                  <c:v>208.2704</c:v>
                </c:pt>
                <c:pt idx="2858">
                  <c:v>208.3297</c:v>
                </c:pt>
                <c:pt idx="2859">
                  <c:v>208.38939999999999</c:v>
                </c:pt>
                <c:pt idx="2860">
                  <c:v>208.4479</c:v>
                </c:pt>
                <c:pt idx="2861">
                  <c:v>208.50620000000001</c:v>
                </c:pt>
                <c:pt idx="2862">
                  <c:v>208.5651</c:v>
                </c:pt>
                <c:pt idx="2863">
                  <c:v>208.6232</c:v>
                </c:pt>
                <c:pt idx="2864">
                  <c:v>208.67939999999999</c:v>
                </c:pt>
                <c:pt idx="2865">
                  <c:v>208.73740000000001</c:v>
                </c:pt>
                <c:pt idx="2866">
                  <c:v>208.7928</c:v>
                </c:pt>
                <c:pt idx="2867">
                  <c:v>208.84729999999999</c:v>
                </c:pt>
                <c:pt idx="2868">
                  <c:v>208.9024</c:v>
                </c:pt>
                <c:pt idx="2869">
                  <c:v>208.95580000000001</c:v>
                </c:pt>
                <c:pt idx="2870">
                  <c:v>209.0102</c:v>
                </c:pt>
                <c:pt idx="2871">
                  <c:v>209.06280000000001</c:v>
                </c:pt>
                <c:pt idx="2872">
                  <c:v>209.11580000000001</c:v>
                </c:pt>
                <c:pt idx="2873">
                  <c:v>209.16759999999999</c:v>
                </c:pt>
                <c:pt idx="2874">
                  <c:v>209.2234</c:v>
                </c:pt>
                <c:pt idx="2875">
                  <c:v>209.27600000000001</c:v>
                </c:pt>
                <c:pt idx="2876">
                  <c:v>209.32839999999999</c:v>
                </c:pt>
                <c:pt idx="2877">
                  <c:v>209.38159999999999</c:v>
                </c:pt>
                <c:pt idx="2878">
                  <c:v>209.43469999999999</c:v>
                </c:pt>
                <c:pt idx="2879">
                  <c:v>209.48670000000001</c:v>
                </c:pt>
                <c:pt idx="2880">
                  <c:v>209.54040000000001</c:v>
                </c:pt>
                <c:pt idx="2881">
                  <c:v>209.59549999999999</c:v>
                </c:pt>
                <c:pt idx="2882">
                  <c:v>209.64789999999999</c:v>
                </c:pt>
                <c:pt idx="2883">
                  <c:v>209.70480000000001</c:v>
                </c:pt>
                <c:pt idx="2884">
                  <c:v>209.75729999999999</c:v>
                </c:pt>
                <c:pt idx="2885">
                  <c:v>209.81319999999999</c:v>
                </c:pt>
                <c:pt idx="2886">
                  <c:v>209.869</c:v>
                </c:pt>
                <c:pt idx="2887">
                  <c:v>209.92619999999999</c:v>
                </c:pt>
                <c:pt idx="2888">
                  <c:v>209.98330000000001</c:v>
                </c:pt>
                <c:pt idx="2889">
                  <c:v>210.03980000000001</c:v>
                </c:pt>
                <c:pt idx="2890">
                  <c:v>210.09520000000001</c:v>
                </c:pt>
                <c:pt idx="2891">
                  <c:v>210.15350000000001</c:v>
                </c:pt>
                <c:pt idx="2892">
                  <c:v>210.21019999999999</c:v>
                </c:pt>
                <c:pt idx="2893">
                  <c:v>210.26830000000001</c:v>
                </c:pt>
                <c:pt idx="2894">
                  <c:v>210.32660000000001</c:v>
                </c:pt>
                <c:pt idx="2895">
                  <c:v>210.38630000000001</c:v>
                </c:pt>
                <c:pt idx="2896">
                  <c:v>210.4435</c:v>
                </c:pt>
                <c:pt idx="2897">
                  <c:v>210.50200000000001</c:v>
                </c:pt>
                <c:pt idx="2898">
                  <c:v>210.56110000000001</c:v>
                </c:pt>
                <c:pt idx="2899">
                  <c:v>210.61940000000001</c:v>
                </c:pt>
                <c:pt idx="2900">
                  <c:v>210.67949999999999</c:v>
                </c:pt>
                <c:pt idx="2901">
                  <c:v>210.739</c:v>
                </c:pt>
                <c:pt idx="2902">
                  <c:v>210.7998</c:v>
                </c:pt>
                <c:pt idx="2903">
                  <c:v>210.8586</c:v>
                </c:pt>
                <c:pt idx="2904">
                  <c:v>210.9196</c:v>
                </c:pt>
                <c:pt idx="2905">
                  <c:v>210.97800000000001</c:v>
                </c:pt>
                <c:pt idx="2906">
                  <c:v>211.03960000000001</c:v>
                </c:pt>
                <c:pt idx="2907">
                  <c:v>211.10059999999999</c:v>
                </c:pt>
                <c:pt idx="2908">
                  <c:v>211.16040000000001</c:v>
                </c:pt>
                <c:pt idx="2909">
                  <c:v>211.2208</c:v>
                </c:pt>
                <c:pt idx="2910">
                  <c:v>211.27930000000001</c:v>
                </c:pt>
                <c:pt idx="2911">
                  <c:v>211.33799999999999</c:v>
                </c:pt>
                <c:pt idx="2912">
                  <c:v>211.3999</c:v>
                </c:pt>
                <c:pt idx="2913">
                  <c:v>211.46080000000001</c:v>
                </c:pt>
                <c:pt idx="2914">
                  <c:v>211.524</c:v>
                </c:pt>
                <c:pt idx="2915">
                  <c:v>211.5831</c:v>
                </c:pt>
                <c:pt idx="2916">
                  <c:v>211.64689999999999</c:v>
                </c:pt>
                <c:pt idx="2917">
                  <c:v>211.70650000000001</c:v>
                </c:pt>
                <c:pt idx="2918">
                  <c:v>211.767</c:v>
                </c:pt>
                <c:pt idx="2919">
                  <c:v>211.828</c:v>
                </c:pt>
                <c:pt idx="2920">
                  <c:v>211.88849999999999</c:v>
                </c:pt>
                <c:pt idx="2921">
                  <c:v>211.94990000000001</c:v>
                </c:pt>
                <c:pt idx="2922">
                  <c:v>212.00960000000001</c:v>
                </c:pt>
                <c:pt idx="2923">
                  <c:v>212.071</c:v>
                </c:pt>
                <c:pt idx="2924">
                  <c:v>212.12950000000001</c:v>
                </c:pt>
                <c:pt idx="2925">
                  <c:v>212.19030000000001</c:v>
                </c:pt>
                <c:pt idx="2926">
                  <c:v>212.24940000000001</c:v>
                </c:pt>
                <c:pt idx="2927">
                  <c:v>212.31020000000001</c:v>
                </c:pt>
                <c:pt idx="2928">
                  <c:v>212.3717</c:v>
                </c:pt>
                <c:pt idx="2929">
                  <c:v>212.4323</c:v>
                </c:pt>
                <c:pt idx="2930">
                  <c:v>212.49180000000001</c:v>
                </c:pt>
                <c:pt idx="2931">
                  <c:v>212.55240000000001</c:v>
                </c:pt>
                <c:pt idx="2932">
                  <c:v>212.61279999999999</c:v>
                </c:pt>
                <c:pt idx="2933">
                  <c:v>212.67339999999999</c:v>
                </c:pt>
                <c:pt idx="2934">
                  <c:v>212.73220000000001</c:v>
                </c:pt>
                <c:pt idx="2935">
                  <c:v>212.79419999999999</c:v>
                </c:pt>
                <c:pt idx="2936">
                  <c:v>212.85499999999999</c:v>
                </c:pt>
                <c:pt idx="2937">
                  <c:v>212.91470000000001</c:v>
                </c:pt>
                <c:pt idx="2938">
                  <c:v>212.97479999999999</c:v>
                </c:pt>
                <c:pt idx="2939">
                  <c:v>213.0341</c:v>
                </c:pt>
                <c:pt idx="2940">
                  <c:v>213.0942</c:v>
                </c:pt>
                <c:pt idx="2941">
                  <c:v>213.1549</c:v>
                </c:pt>
                <c:pt idx="2942">
                  <c:v>213.2166</c:v>
                </c:pt>
                <c:pt idx="2943">
                  <c:v>213.2758</c:v>
                </c:pt>
                <c:pt idx="2944">
                  <c:v>213.33840000000001</c:v>
                </c:pt>
                <c:pt idx="2945">
                  <c:v>213.39859999999999</c:v>
                </c:pt>
                <c:pt idx="2946">
                  <c:v>213.45959999999999</c:v>
                </c:pt>
                <c:pt idx="2947">
                  <c:v>213.51900000000001</c:v>
                </c:pt>
                <c:pt idx="2948">
                  <c:v>213.57830000000001</c:v>
                </c:pt>
                <c:pt idx="2949">
                  <c:v>213.6377</c:v>
                </c:pt>
                <c:pt idx="2950">
                  <c:v>213.69820000000001</c:v>
                </c:pt>
                <c:pt idx="2951">
                  <c:v>213.7585</c:v>
                </c:pt>
                <c:pt idx="2952">
                  <c:v>213.8203</c:v>
                </c:pt>
                <c:pt idx="2953">
                  <c:v>213.87979999999999</c:v>
                </c:pt>
                <c:pt idx="2954">
                  <c:v>213.93979999999999</c:v>
                </c:pt>
                <c:pt idx="2955">
                  <c:v>213.9983</c:v>
                </c:pt>
                <c:pt idx="2956">
                  <c:v>214.0592</c:v>
                </c:pt>
                <c:pt idx="2957">
                  <c:v>214.11969999999999</c:v>
                </c:pt>
                <c:pt idx="2958">
                  <c:v>214.18020000000001</c:v>
                </c:pt>
                <c:pt idx="2959">
                  <c:v>214.24160000000001</c:v>
                </c:pt>
                <c:pt idx="2960">
                  <c:v>214.30019999999999</c:v>
                </c:pt>
                <c:pt idx="2961">
                  <c:v>214.36060000000001</c:v>
                </c:pt>
                <c:pt idx="2962">
                  <c:v>214.41990000000001</c:v>
                </c:pt>
                <c:pt idx="2963">
                  <c:v>214.48310000000001</c:v>
                </c:pt>
                <c:pt idx="2964">
                  <c:v>214.54220000000001</c:v>
                </c:pt>
                <c:pt idx="2965">
                  <c:v>214.6053</c:v>
                </c:pt>
                <c:pt idx="2966">
                  <c:v>214.66569999999999</c:v>
                </c:pt>
                <c:pt idx="2967">
                  <c:v>214.7276</c:v>
                </c:pt>
                <c:pt idx="2968">
                  <c:v>214.7878</c:v>
                </c:pt>
                <c:pt idx="2969">
                  <c:v>214.8484</c:v>
                </c:pt>
                <c:pt idx="2970">
                  <c:v>214.91040000000001</c:v>
                </c:pt>
                <c:pt idx="2971">
                  <c:v>214.97370000000001</c:v>
                </c:pt>
                <c:pt idx="2972">
                  <c:v>215.0326</c:v>
                </c:pt>
                <c:pt idx="2973">
                  <c:v>215.09370000000001</c:v>
                </c:pt>
                <c:pt idx="2974">
                  <c:v>215.1567</c:v>
                </c:pt>
                <c:pt idx="2975">
                  <c:v>215.21960000000001</c:v>
                </c:pt>
                <c:pt idx="2976">
                  <c:v>215.28110000000001</c:v>
                </c:pt>
                <c:pt idx="2977">
                  <c:v>215.3432</c:v>
                </c:pt>
                <c:pt idx="2978">
                  <c:v>215.40450000000001</c:v>
                </c:pt>
                <c:pt idx="2979">
                  <c:v>215.4657</c:v>
                </c:pt>
                <c:pt idx="2980">
                  <c:v>215.5274</c:v>
                </c:pt>
                <c:pt idx="2981">
                  <c:v>215.58779999999999</c:v>
                </c:pt>
                <c:pt idx="2982">
                  <c:v>215.65010000000001</c:v>
                </c:pt>
                <c:pt idx="2983">
                  <c:v>215.7131</c:v>
                </c:pt>
                <c:pt idx="2984">
                  <c:v>215.77289999999999</c:v>
                </c:pt>
                <c:pt idx="2985">
                  <c:v>215.8373</c:v>
                </c:pt>
                <c:pt idx="2986">
                  <c:v>215.89840000000001</c:v>
                </c:pt>
                <c:pt idx="2987">
                  <c:v>215.9598</c:v>
                </c:pt>
                <c:pt idx="2988">
                  <c:v>216.02170000000001</c:v>
                </c:pt>
                <c:pt idx="2989">
                  <c:v>216.08340000000001</c:v>
                </c:pt>
                <c:pt idx="2990">
                  <c:v>216.1448</c:v>
                </c:pt>
                <c:pt idx="2991">
                  <c:v>216.20500000000001</c:v>
                </c:pt>
                <c:pt idx="2992">
                  <c:v>216.2679</c:v>
                </c:pt>
                <c:pt idx="2993">
                  <c:v>216.32980000000001</c:v>
                </c:pt>
                <c:pt idx="2994">
                  <c:v>216.3905</c:v>
                </c:pt>
                <c:pt idx="2995">
                  <c:v>216.45140000000001</c:v>
                </c:pt>
                <c:pt idx="2996">
                  <c:v>216.5129</c:v>
                </c:pt>
                <c:pt idx="2997">
                  <c:v>216.5729</c:v>
                </c:pt>
                <c:pt idx="2998">
                  <c:v>216.6337</c:v>
                </c:pt>
                <c:pt idx="2999">
                  <c:v>216.6943</c:v>
                </c:pt>
                <c:pt idx="3000">
                  <c:v>216.7569</c:v>
                </c:pt>
                <c:pt idx="3001">
                  <c:v>216.81899999999999</c:v>
                </c:pt>
                <c:pt idx="3002">
                  <c:v>216.87899999999999</c:v>
                </c:pt>
                <c:pt idx="3003">
                  <c:v>216.94059999999999</c:v>
                </c:pt>
                <c:pt idx="3004">
                  <c:v>217.00389999999999</c:v>
                </c:pt>
                <c:pt idx="3005">
                  <c:v>217.0652</c:v>
                </c:pt>
                <c:pt idx="3006">
                  <c:v>217.12610000000001</c:v>
                </c:pt>
                <c:pt idx="3007">
                  <c:v>217.18790000000001</c:v>
                </c:pt>
                <c:pt idx="3008">
                  <c:v>217.24879999999999</c:v>
                </c:pt>
                <c:pt idx="3009">
                  <c:v>217.31010000000001</c:v>
                </c:pt>
                <c:pt idx="3010">
                  <c:v>217.37350000000001</c:v>
                </c:pt>
                <c:pt idx="3011">
                  <c:v>217.43430000000001</c:v>
                </c:pt>
                <c:pt idx="3012">
                  <c:v>217.49770000000001</c:v>
                </c:pt>
                <c:pt idx="3013">
                  <c:v>217.5583</c:v>
                </c:pt>
                <c:pt idx="3014">
                  <c:v>217.61959999999999</c:v>
                </c:pt>
                <c:pt idx="3015">
                  <c:v>217.68299999999999</c:v>
                </c:pt>
                <c:pt idx="3016">
                  <c:v>217.74469999999999</c:v>
                </c:pt>
                <c:pt idx="3017">
                  <c:v>217.80670000000001</c:v>
                </c:pt>
                <c:pt idx="3018">
                  <c:v>217.86940000000001</c:v>
                </c:pt>
                <c:pt idx="3019">
                  <c:v>217.9306</c:v>
                </c:pt>
                <c:pt idx="3020">
                  <c:v>217.99279999999999</c:v>
                </c:pt>
                <c:pt idx="3021">
                  <c:v>218.05520000000001</c:v>
                </c:pt>
                <c:pt idx="3022">
                  <c:v>218.1165</c:v>
                </c:pt>
                <c:pt idx="3023">
                  <c:v>218.1781</c:v>
                </c:pt>
                <c:pt idx="3024">
                  <c:v>218.23859999999999</c:v>
                </c:pt>
                <c:pt idx="3025">
                  <c:v>218.3014</c:v>
                </c:pt>
                <c:pt idx="3026">
                  <c:v>218.3646</c:v>
                </c:pt>
                <c:pt idx="3027">
                  <c:v>218.4255</c:v>
                </c:pt>
                <c:pt idx="3028">
                  <c:v>218.48480000000001</c:v>
                </c:pt>
                <c:pt idx="3029">
                  <c:v>218.54759999999999</c:v>
                </c:pt>
                <c:pt idx="3030">
                  <c:v>218.60919999999999</c:v>
                </c:pt>
                <c:pt idx="3031">
                  <c:v>218.6711</c:v>
                </c:pt>
                <c:pt idx="3032">
                  <c:v>218.73079999999999</c:v>
                </c:pt>
                <c:pt idx="3033">
                  <c:v>218.79320000000001</c:v>
                </c:pt>
                <c:pt idx="3034">
                  <c:v>218.85419999999999</c:v>
                </c:pt>
                <c:pt idx="3035">
                  <c:v>218.91839999999999</c:v>
                </c:pt>
                <c:pt idx="3036">
                  <c:v>218.97800000000001</c:v>
                </c:pt>
                <c:pt idx="3037">
                  <c:v>219.0403</c:v>
                </c:pt>
                <c:pt idx="3038">
                  <c:v>219.10079999999999</c:v>
                </c:pt>
                <c:pt idx="3039">
                  <c:v>219.16149999999999</c:v>
                </c:pt>
                <c:pt idx="3040">
                  <c:v>219.22460000000001</c:v>
                </c:pt>
                <c:pt idx="3041">
                  <c:v>219.2867</c:v>
                </c:pt>
                <c:pt idx="3042">
                  <c:v>219.34690000000001</c:v>
                </c:pt>
                <c:pt idx="3043">
                  <c:v>219.41079999999999</c:v>
                </c:pt>
                <c:pt idx="3044">
                  <c:v>219.47200000000001</c:v>
                </c:pt>
                <c:pt idx="3045">
                  <c:v>219.53540000000001</c:v>
                </c:pt>
                <c:pt idx="3046">
                  <c:v>219.5966</c:v>
                </c:pt>
                <c:pt idx="3047">
                  <c:v>219.65979999999999</c:v>
                </c:pt>
                <c:pt idx="3048">
                  <c:v>219.72130000000001</c:v>
                </c:pt>
                <c:pt idx="3049">
                  <c:v>219.78139999999999</c:v>
                </c:pt>
                <c:pt idx="3050">
                  <c:v>219.8451</c:v>
                </c:pt>
                <c:pt idx="3051">
                  <c:v>219.90719999999999</c:v>
                </c:pt>
                <c:pt idx="3052">
                  <c:v>219.96879999999999</c:v>
                </c:pt>
                <c:pt idx="3053">
                  <c:v>220.03030000000001</c:v>
                </c:pt>
                <c:pt idx="3054">
                  <c:v>220.09139999999999</c:v>
                </c:pt>
                <c:pt idx="3055">
                  <c:v>220.15459999999999</c:v>
                </c:pt>
                <c:pt idx="3056">
                  <c:v>220.2174</c:v>
                </c:pt>
                <c:pt idx="3057">
                  <c:v>220.27930000000001</c:v>
                </c:pt>
                <c:pt idx="3058">
                  <c:v>220.34059999999999</c:v>
                </c:pt>
                <c:pt idx="3059">
                  <c:v>220.40280000000001</c:v>
                </c:pt>
                <c:pt idx="3060">
                  <c:v>220.46559999999999</c:v>
                </c:pt>
                <c:pt idx="3061">
                  <c:v>220.52850000000001</c:v>
                </c:pt>
                <c:pt idx="3062">
                  <c:v>220.59219999999999</c:v>
                </c:pt>
                <c:pt idx="3063">
                  <c:v>220.65559999999999</c:v>
                </c:pt>
                <c:pt idx="3064">
                  <c:v>220.71899999999999</c:v>
                </c:pt>
                <c:pt idx="3065">
                  <c:v>220.7818</c:v>
                </c:pt>
                <c:pt idx="3066">
                  <c:v>220.84270000000001</c:v>
                </c:pt>
                <c:pt idx="3067">
                  <c:v>220.90520000000001</c:v>
                </c:pt>
                <c:pt idx="3068">
                  <c:v>220.9682</c:v>
                </c:pt>
                <c:pt idx="3069">
                  <c:v>221.03030000000001</c:v>
                </c:pt>
                <c:pt idx="3070">
                  <c:v>221.0916</c:v>
                </c:pt>
                <c:pt idx="3071">
                  <c:v>221.15350000000001</c:v>
                </c:pt>
                <c:pt idx="3072">
                  <c:v>221.2149</c:v>
                </c:pt>
                <c:pt idx="3073">
                  <c:v>221.27600000000001</c:v>
                </c:pt>
                <c:pt idx="3074">
                  <c:v>221.3389</c:v>
                </c:pt>
                <c:pt idx="3075">
                  <c:v>221.40110000000001</c:v>
                </c:pt>
                <c:pt idx="3076">
                  <c:v>221.46109999999999</c:v>
                </c:pt>
                <c:pt idx="3077">
                  <c:v>221.5222</c:v>
                </c:pt>
                <c:pt idx="3078">
                  <c:v>221.58629999999999</c:v>
                </c:pt>
                <c:pt idx="3079">
                  <c:v>221.64619999999999</c:v>
                </c:pt>
                <c:pt idx="3080">
                  <c:v>221.70779999999999</c:v>
                </c:pt>
                <c:pt idx="3081">
                  <c:v>221.7688</c:v>
                </c:pt>
                <c:pt idx="3082">
                  <c:v>221.82859999999999</c:v>
                </c:pt>
                <c:pt idx="3083">
                  <c:v>221.88919999999999</c:v>
                </c:pt>
                <c:pt idx="3084">
                  <c:v>221.9512</c:v>
                </c:pt>
                <c:pt idx="3085">
                  <c:v>222.0112</c:v>
                </c:pt>
                <c:pt idx="3086">
                  <c:v>222.072</c:v>
                </c:pt>
                <c:pt idx="3087">
                  <c:v>222.13300000000001</c:v>
                </c:pt>
                <c:pt idx="3088">
                  <c:v>222.1952</c:v>
                </c:pt>
                <c:pt idx="3089">
                  <c:v>222.25540000000001</c:v>
                </c:pt>
                <c:pt idx="3090">
                  <c:v>222.31720000000001</c:v>
                </c:pt>
                <c:pt idx="3091">
                  <c:v>222.37649999999999</c:v>
                </c:pt>
                <c:pt idx="3092">
                  <c:v>222.43709999999999</c:v>
                </c:pt>
                <c:pt idx="3093">
                  <c:v>222.4975</c:v>
                </c:pt>
                <c:pt idx="3094">
                  <c:v>222.56020000000001</c:v>
                </c:pt>
                <c:pt idx="3095">
                  <c:v>222.62029999999999</c:v>
                </c:pt>
                <c:pt idx="3096">
                  <c:v>222.68109999999999</c:v>
                </c:pt>
                <c:pt idx="3097">
                  <c:v>222.7413</c:v>
                </c:pt>
                <c:pt idx="3098">
                  <c:v>222.80170000000001</c:v>
                </c:pt>
                <c:pt idx="3099">
                  <c:v>222.86359999999999</c:v>
                </c:pt>
                <c:pt idx="3100">
                  <c:v>222.92320000000001</c:v>
                </c:pt>
                <c:pt idx="3101">
                  <c:v>222.98310000000001</c:v>
                </c:pt>
                <c:pt idx="3102">
                  <c:v>223.0437</c:v>
                </c:pt>
                <c:pt idx="3103">
                  <c:v>223.10380000000001</c:v>
                </c:pt>
                <c:pt idx="3104">
                  <c:v>223.16200000000001</c:v>
                </c:pt>
                <c:pt idx="3105">
                  <c:v>223.22200000000001</c:v>
                </c:pt>
                <c:pt idx="3106">
                  <c:v>223.27940000000001</c:v>
                </c:pt>
                <c:pt idx="3107">
                  <c:v>223.3408</c:v>
                </c:pt>
                <c:pt idx="3108">
                  <c:v>223.40190000000001</c:v>
                </c:pt>
                <c:pt idx="3109">
                  <c:v>223.4606</c:v>
                </c:pt>
                <c:pt idx="3110">
                  <c:v>223.52099999999999</c:v>
                </c:pt>
                <c:pt idx="3111">
                  <c:v>223.5812</c:v>
                </c:pt>
                <c:pt idx="3112">
                  <c:v>223.64070000000001</c:v>
                </c:pt>
                <c:pt idx="3113">
                  <c:v>223.70060000000001</c:v>
                </c:pt>
                <c:pt idx="3114">
                  <c:v>223.7593</c:v>
                </c:pt>
                <c:pt idx="3115">
                  <c:v>223.82159999999999</c:v>
                </c:pt>
                <c:pt idx="3116">
                  <c:v>223.88059999999999</c:v>
                </c:pt>
                <c:pt idx="3117">
                  <c:v>223.94220000000001</c:v>
                </c:pt>
                <c:pt idx="3118">
                  <c:v>224.00210000000001</c:v>
                </c:pt>
                <c:pt idx="3119">
                  <c:v>224.0615</c:v>
                </c:pt>
                <c:pt idx="3120">
                  <c:v>224.12100000000001</c:v>
                </c:pt>
                <c:pt idx="3121">
                  <c:v>224.1825</c:v>
                </c:pt>
                <c:pt idx="3122">
                  <c:v>224.24279999999999</c:v>
                </c:pt>
                <c:pt idx="3123">
                  <c:v>224.3022</c:v>
                </c:pt>
                <c:pt idx="3124">
                  <c:v>224.36420000000001</c:v>
                </c:pt>
                <c:pt idx="3125">
                  <c:v>224.422</c:v>
                </c:pt>
                <c:pt idx="3126">
                  <c:v>224.48240000000001</c:v>
                </c:pt>
                <c:pt idx="3127">
                  <c:v>224.54339999999999</c:v>
                </c:pt>
                <c:pt idx="3128">
                  <c:v>224.6027</c:v>
                </c:pt>
                <c:pt idx="3129">
                  <c:v>224.6627</c:v>
                </c:pt>
                <c:pt idx="3130">
                  <c:v>224.7234</c:v>
                </c:pt>
                <c:pt idx="3131">
                  <c:v>224.78540000000001</c:v>
                </c:pt>
                <c:pt idx="3132">
                  <c:v>224.845</c:v>
                </c:pt>
                <c:pt idx="3133">
                  <c:v>224.9058</c:v>
                </c:pt>
                <c:pt idx="3134">
                  <c:v>224.96559999999999</c:v>
                </c:pt>
                <c:pt idx="3135">
                  <c:v>225.02590000000001</c:v>
                </c:pt>
                <c:pt idx="3136">
                  <c:v>225.0873</c:v>
                </c:pt>
                <c:pt idx="3137">
                  <c:v>225.1465</c:v>
                </c:pt>
                <c:pt idx="3138">
                  <c:v>225.20699999999999</c:v>
                </c:pt>
                <c:pt idx="3139">
                  <c:v>225.2689</c:v>
                </c:pt>
                <c:pt idx="3140">
                  <c:v>225.33</c:v>
                </c:pt>
                <c:pt idx="3141">
                  <c:v>225.38990000000001</c:v>
                </c:pt>
                <c:pt idx="3142">
                  <c:v>225.44990000000001</c:v>
                </c:pt>
                <c:pt idx="3143">
                  <c:v>225.511</c:v>
                </c:pt>
                <c:pt idx="3144">
                  <c:v>225.57040000000001</c:v>
                </c:pt>
                <c:pt idx="3145">
                  <c:v>225.631</c:v>
                </c:pt>
                <c:pt idx="3146">
                  <c:v>225.69460000000001</c:v>
                </c:pt>
                <c:pt idx="3147">
                  <c:v>225.75370000000001</c:v>
                </c:pt>
                <c:pt idx="3148">
                  <c:v>225.8142</c:v>
                </c:pt>
                <c:pt idx="3149">
                  <c:v>225.8742</c:v>
                </c:pt>
                <c:pt idx="3150">
                  <c:v>225.9349</c:v>
                </c:pt>
                <c:pt idx="3151">
                  <c:v>225.99379999999999</c:v>
                </c:pt>
                <c:pt idx="3152">
                  <c:v>226.05410000000001</c:v>
                </c:pt>
                <c:pt idx="3153">
                  <c:v>226.11330000000001</c:v>
                </c:pt>
                <c:pt idx="3154">
                  <c:v>226.17519999999999</c:v>
                </c:pt>
                <c:pt idx="3155">
                  <c:v>226.23519999999999</c:v>
                </c:pt>
                <c:pt idx="3156">
                  <c:v>226.2946</c:v>
                </c:pt>
                <c:pt idx="3157">
                  <c:v>226.35560000000001</c:v>
                </c:pt>
                <c:pt idx="3158">
                  <c:v>226.4144</c:v>
                </c:pt>
                <c:pt idx="3159">
                  <c:v>226.476</c:v>
                </c:pt>
                <c:pt idx="3160">
                  <c:v>226.53579999999999</c:v>
                </c:pt>
                <c:pt idx="3161">
                  <c:v>226.5966</c:v>
                </c:pt>
                <c:pt idx="3162">
                  <c:v>226.6558</c:v>
                </c:pt>
                <c:pt idx="3163">
                  <c:v>226.7166</c:v>
                </c:pt>
                <c:pt idx="3164">
                  <c:v>226.77670000000001</c:v>
                </c:pt>
                <c:pt idx="3165">
                  <c:v>226.8365</c:v>
                </c:pt>
                <c:pt idx="3166">
                  <c:v>226.8956</c:v>
                </c:pt>
                <c:pt idx="3167">
                  <c:v>226.95599999999999</c:v>
                </c:pt>
                <c:pt idx="3168">
                  <c:v>227.01599999999999</c:v>
                </c:pt>
                <c:pt idx="3169">
                  <c:v>227.07579999999999</c:v>
                </c:pt>
                <c:pt idx="3170">
                  <c:v>227.13460000000001</c:v>
                </c:pt>
                <c:pt idx="3171">
                  <c:v>227.19499999999999</c:v>
                </c:pt>
                <c:pt idx="3172">
                  <c:v>227.25460000000001</c:v>
                </c:pt>
                <c:pt idx="3173">
                  <c:v>227.31229999999999</c:v>
                </c:pt>
                <c:pt idx="3174">
                  <c:v>227.3717</c:v>
                </c:pt>
                <c:pt idx="3175">
                  <c:v>227.42939999999999</c:v>
                </c:pt>
                <c:pt idx="3176">
                  <c:v>227.49</c:v>
                </c:pt>
                <c:pt idx="3177">
                  <c:v>227.5498</c:v>
                </c:pt>
                <c:pt idx="3178">
                  <c:v>227.60910000000001</c:v>
                </c:pt>
                <c:pt idx="3179">
                  <c:v>227.666</c:v>
                </c:pt>
                <c:pt idx="3180">
                  <c:v>227.7252</c:v>
                </c:pt>
                <c:pt idx="3181">
                  <c:v>227.78399999999999</c:v>
                </c:pt>
                <c:pt idx="3182">
                  <c:v>227.8443</c:v>
                </c:pt>
                <c:pt idx="3183">
                  <c:v>227.904</c:v>
                </c:pt>
                <c:pt idx="3184">
                  <c:v>227.9624</c:v>
                </c:pt>
                <c:pt idx="3185">
                  <c:v>228.02119999999999</c:v>
                </c:pt>
                <c:pt idx="3186">
                  <c:v>228.0779</c:v>
                </c:pt>
                <c:pt idx="3187">
                  <c:v>228.13720000000001</c:v>
                </c:pt>
                <c:pt idx="3188">
                  <c:v>228.1962</c:v>
                </c:pt>
                <c:pt idx="3189">
                  <c:v>228.2559</c:v>
                </c:pt>
                <c:pt idx="3190">
                  <c:v>228.31530000000001</c:v>
                </c:pt>
                <c:pt idx="3191">
                  <c:v>228.37370000000001</c:v>
                </c:pt>
                <c:pt idx="3192">
                  <c:v>228.4325</c:v>
                </c:pt>
                <c:pt idx="3193">
                  <c:v>228.4914</c:v>
                </c:pt>
                <c:pt idx="3194">
                  <c:v>228.5504</c:v>
                </c:pt>
                <c:pt idx="3195">
                  <c:v>228.60990000000001</c:v>
                </c:pt>
                <c:pt idx="3196">
                  <c:v>228.67019999999999</c:v>
                </c:pt>
                <c:pt idx="3197">
                  <c:v>228.72900000000001</c:v>
                </c:pt>
                <c:pt idx="3198">
                  <c:v>228.7884</c:v>
                </c:pt>
                <c:pt idx="3199">
                  <c:v>228.84960000000001</c:v>
                </c:pt>
                <c:pt idx="3200">
                  <c:v>228.90889999999999</c:v>
                </c:pt>
                <c:pt idx="3201">
                  <c:v>228.96899999999999</c:v>
                </c:pt>
                <c:pt idx="3202">
                  <c:v>229.02680000000001</c:v>
                </c:pt>
                <c:pt idx="3203">
                  <c:v>229.08619999999999</c:v>
                </c:pt>
                <c:pt idx="3204">
                  <c:v>229.14660000000001</c:v>
                </c:pt>
                <c:pt idx="3205">
                  <c:v>229.20699999999999</c:v>
                </c:pt>
                <c:pt idx="3206">
                  <c:v>229.2653</c:v>
                </c:pt>
                <c:pt idx="3207">
                  <c:v>229.32550000000001</c:v>
                </c:pt>
                <c:pt idx="3208">
                  <c:v>229.3828</c:v>
                </c:pt>
                <c:pt idx="3209">
                  <c:v>229.44399999999999</c:v>
                </c:pt>
                <c:pt idx="3210">
                  <c:v>229.50389999999999</c:v>
                </c:pt>
                <c:pt idx="3211">
                  <c:v>229.5625</c:v>
                </c:pt>
                <c:pt idx="3212">
                  <c:v>229.62260000000001</c:v>
                </c:pt>
                <c:pt idx="3213">
                  <c:v>229.68279999999999</c:v>
                </c:pt>
                <c:pt idx="3214">
                  <c:v>229.74250000000001</c:v>
                </c:pt>
                <c:pt idx="3215">
                  <c:v>229.7996</c:v>
                </c:pt>
                <c:pt idx="3216">
                  <c:v>229.86060000000001</c:v>
                </c:pt>
                <c:pt idx="3217">
                  <c:v>229.9194</c:v>
                </c:pt>
                <c:pt idx="3218">
                  <c:v>229.9795</c:v>
                </c:pt>
                <c:pt idx="3219">
                  <c:v>230.03919999999999</c:v>
                </c:pt>
                <c:pt idx="3220">
                  <c:v>230.0992</c:v>
                </c:pt>
                <c:pt idx="3221">
                  <c:v>230.15860000000001</c:v>
                </c:pt>
                <c:pt idx="3222">
                  <c:v>230.21860000000001</c:v>
                </c:pt>
                <c:pt idx="3223">
                  <c:v>230.27770000000001</c:v>
                </c:pt>
                <c:pt idx="3224">
                  <c:v>230.33699999999999</c:v>
                </c:pt>
                <c:pt idx="3225">
                  <c:v>230.39500000000001</c:v>
                </c:pt>
                <c:pt idx="3226">
                  <c:v>230.4539</c:v>
                </c:pt>
                <c:pt idx="3227">
                  <c:v>230.5136</c:v>
                </c:pt>
                <c:pt idx="3228">
                  <c:v>230.5735</c:v>
                </c:pt>
                <c:pt idx="3229">
                  <c:v>230.6326</c:v>
                </c:pt>
                <c:pt idx="3230">
                  <c:v>230.69130000000001</c:v>
                </c:pt>
                <c:pt idx="3231">
                  <c:v>230.74850000000001</c:v>
                </c:pt>
                <c:pt idx="3232">
                  <c:v>230.80879999999999</c:v>
                </c:pt>
                <c:pt idx="3233">
                  <c:v>230.86789999999999</c:v>
                </c:pt>
                <c:pt idx="3234">
                  <c:v>230.92660000000001</c:v>
                </c:pt>
                <c:pt idx="3235">
                  <c:v>230.9846</c:v>
                </c:pt>
                <c:pt idx="3236">
                  <c:v>231.04499999999999</c:v>
                </c:pt>
                <c:pt idx="3237">
                  <c:v>231.10599999999999</c:v>
                </c:pt>
                <c:pt idx="3238">
                  <c:v>231.1643</c:v>
                </c:pt>
                <c:pt idx="3239">
                  <c:v>231.22</c:v>
                </c:pt>
                <c:pt idx="3240">
                  <c:v>231.2792</c:v>
                </c:pt>
                <c:pt idx="3241">
                  <c:v>231.33680000000001</c:v>
                </c:pt>
                <c:pt idx="3242">
                  <c:v>231.39599999999999</c:v>
                </c:pt>
                <c:pt idx="3243">
                  <c:v>231.45349999999999</c:v>
                </c:pt>
                <c:pt idx="3244">
                  <c:v>231.51310000000001</c:v>
                </c:pt>
                <c:pt idx="3245">
                  <c:v>231.5692</c:v>
                </c:pt>
                <c:pt idx="3246">
                  <c:v>231.6268</c:v>
                </c:pt>
                <c:pt idx="3247">
                  <c:v>231.684</c:v>
                </c:pt>
                <c:pt idx="3248">
                  <c:v>231.7406</c:v>
                </c:pt>
                <c:pt idx="3249">
                  <c:v>231.80019999999999</c:v>
                </c:pt>
                <c:pt idx="3250">
                  <c:v>231.8562</c:v>
                </c:pt>
                <c:pt idx="3251">
                  <c:v>231.91589999999999</c:v>
                </c:pt>
                <c:pt idx="3252">
                  <c:v>231.9736</c:v>
                </c:pt>
                <c:pt idx="3253">
                  <c:v>232.02950000000001</c:v>
                </c:pt>
                <c:pt idx="3254">
                  <c:v>232.08869999999999</c:v>
                </c:pt>
                <c:pt idx="3255">
                  <c:v>232.14580000000001</c:v>
                </c:pt>
                <c:pt idx="3256">
                  <c:v>232.20330000000001</c:v>
                </c:pt>
                <c:pt idx="3257">
                  <c:v>232.26079999999999</c:v>
                </c:pt>
                <c:pt idx="3258">
                  <c:v>232.31880000000001</c:v>
                </c:pt>
                <c:pt idx="3259">
                  <c:v>232.37960000000001</c:v>
                </c:pt>
                <c:pt idx="3260">
                  <c:v>232.435</c:v>
                </c:pt>
                <c:pt idx="3261">
                  <c:v>232.4932</c:v>
                </c:pt>
                <c:pt idx="3262">
                  <c:v>232.55029999999999</c:v>
                </c:pt>
                <c:pt idx="3263">
                  <c:v>232.60599999999999</c:v>
                </c:pt>
                <c:pt idx="3264">
                  <c:v>232.66540000000001</c:v>
                </c:pt>
                <c:pt idx="3265">
                  <c:v>232.72280000000001</c:v>
                </c:pt>
                <c:pt idx="3266">
                  <c:v>232.78200000000001</c:v>
                </c:pt>
                <c:pt idx="3267">
                  <c:v>232.84030000000001</c:v>
                </c:pt>
                <c:pt idx="3268">
                  <c:v>232.89940000000001</c:v>
                </c:pt>
                <c:pt idx="3269">
                  <c:v>232.9556</c:v>
                </c:pt>
                <c:pt idx="3270">
                  <c:v>233.01439999999999</c:v>
                </c:pt>
                <c:pt idx="3271">
                  <c:v>233.0712</c:v>
                </c:pt>
                <c:pt idx="3272">
                  <c:v>233.12880000000001</c:v>
                </c:pt>
                <c:pt idx="3273">
                  <c:v>233.1865</c:v>
                </c:pt>
                <c:pt idx="3274">
                  <c:v>233.24420000000001</c:v>
                </c:pt>
                <c:pt idx="3275">
                  <c:v>233.3022</c:v>
                </c:pt>
                <c:pt idx="3276">
                  <c:v>233.3597</c:v>
                </c:pt>
                <c:pt idx="3277">
                  <c:v>233.41739999999999</c:v>
                </c:pt>
                <c:pt idx="3278">
                  <c:v>233.4753</c:v>
                </c:pt>
                <c:pt idx="3279">
                  <c:v>233.53370000000001</c:v>
                </c:pt>
                <c:pt idx="3280">
                  <c:v>233.59010000000001</c:v>
                </c:pt>
                <c:pt idx="3281">
                  <c:v>233.64840000000001</c:v>
                </c:pt>
                <c:pt idx="3282">
                  <c:v>233.7062</c:v>
                </c:pt>
                <c:pt idx="3283">
                  <c:v>233.76320000000001</c:v>
                </c:pt>
                <c:pt idx="3284">
                  <c:v>233.82040000000001</c:v>
                </c:pt>
                <c:pt idx="3285">
                  <c:v>233.87889999999999</c:v>
                </c:pt>
                <c:pt idx="3286">
                  <c:v>233.93610000000001</c:v>
                </c:pt>
                <c:pt idx="3287">
                  <c:v>233.99340000000001</c:v>
                </c:pt>
                <c:pt idx="3288">
                  <c:v>234.05009999999999</c:v>
                </c:pt>
                <c:pt idx="3289">
                  <c:v>234.1087</c:v>
                </c:pt>
                <c:pt idx="3290">
                  <c:v>234.1652</c:v>
                </c:pt>
                <c:pt idx="3291">
                  <c:v>234.2208</c:v>
                </c:pt>
                <c:pt idx="3292">
                  <c:v>234.279</c:v>
                </c:pt>
                <c:pt idx="3293">
                  <c:v>234.33420000000001</c:v>
                </c:pt>
                <c:pt idx="3294">
                  <c:v>234.3896</c:v>
                </c:pt>
                <c:pt idx="3295">
                  <c:v>234.44630000000001</c:v>
                </c:pt>
                <c:pt idx="3296">
                  <c:v>234.50309999999999</c:v>
                </c:pt>
                <c:pt idx="3297">
                  <c:v>234.5607</c:v>
                </c:pt>
                <c:pt idx="3298">
                  <c:v>234.61660000000001</c:v>
                </c:pt>
                <c:pt idx="3299">
                  <c:v>234.6747</c:v>
                </c:pt>
                <c:pt idx="3300">
                  <c:v>234.73060000000001</c:v>
                </c:pt>
                <c:pt idx="3301">
                  <c:v>234.78880000000001</c:v>
                </c:pt>
                <c:pt idx="3302">
                  <c:v>234.84559999999999</c:v>
                </c:pt>
                <c:pt idx="3303">
                  <c:v>234.90190000000001</c:v>
                </c:pt>
                <c:pt idx="3304">
                  <c:v>234.95920000000001</c:v>
                </c:pt>
                <c:pt idx="3305">
                  <c:v>235.01599999999999</c:v>
                </c:pt>
                <c:pt idx="3306">
                  <c:v>235.07239999999999</c:v>
                </c:pt>
                <c:pt idx="3307">
                  <c:v>235.1302</c:v>
                </c:pt>
                <c:pt idx="3308">
                  <c:v>235.18889999999999</c:v>
                </c:pt>
                <c:pt idx="3309">
                  <c:v>235.24610000000001</c:v>
                </c:pt>
                <c:pt idx="3310">
                  <c:v>235.3032</c:v>
                </c:pt>
                <c:pt idx="3311">
                  <c:v>235.36060000000001</c:v>
                </c:pt>
                <c:pt idx="3312">
                  <c:v>235.41730000000001</c:v>
                </c:pt>
                <c:pt idx="3313">
                  <c:v>235.47380000000001</c:v>
                </c:pt>
                <c:pt idx="3314">
                  <c:v>235.5318</c:v>
                </c:pt>
                <c:pt idx="3315">
                  <c:v>235.5899</c:v>
                </c:pt>
                <c:pt idx="3316">
                  <c:v>235.6465</c:v>
                </c:pt>
                <c:pt idx="3317">
                  <c:v>235.70240000000001</c:v>
                </c:pt>
                <c:pt idx="3318">
                  <c:v>235.75810000000001</c:v>
                </c:pt>
                <c:pt idx="3319">
                  <c:v>235.8168</c:v>
                </c:pt>
                <c:pt idx="3320">
                  <c:v>235.8733</c:v>
                </c:pt>
                <c:pt idx="3321">
                  <c:v>235.93100000000001</c:v>
                </c:pt>
                <c:pt idx="3322">
                  <c:v>235.98679999999999</c:v>
                </c:pt>
                <c:pt idx="3323">
                  <c:v>236.0419</c:v>
                </c:pt>
                <c:pt idx="3324">
                  <c:v>236.09970000000001</c:v>
                </c:pt>
                <c:pt idx="3325">
                  <c:v>236.1575</c:v>
                </c:pt>
                <c:pt idx="3326">
                  <c:v>236.21459999999999</c:v>
                </c:pt>
                <c:pt idx="3327">
                  <c:v>236.2698</c:v>
                </c:pt>
                <c:pt idx="3328">
                  <c:v>236.32689999999999</c:v>
                </c:pt>
                <c:pt idx="3329">
                  <c:v>236.38419999999999</c:v>
                </c:pt>
                <c:pt idx="3330">
                  <c:v>236.44239999999999</c:v>
                </c:pt>
                <c:pt idx="3331">
                  <c:v>236.49889999999999</c:v>
                </c:pt>
                <c:pt idx="3332">
                  <c:v>236.55709999999999</c:v>
                </c:pt>
                <c:pt idx="3333">
                  <c:v>236.61330000000001</c:v>
                </c:pt>
                <c:pt idx="3334">
                  <c:v>236.66919999999999</c:v>
                </c:pt>
                <c:pt idx="3335">
                  <c:v>236.72710000000001</c:v>
                </c:pt>
                <c:pt idx="3336">
                  <c:v>236.7824</c:v>
                </c:pt>
                <c:pt idx="3337">
                  <c:v>236.83779999999999</c:v>
                </c:pt>
                <c:pt idx="3338">
                  <c:v>236.89420000000001</c:v>
                </c:pt>
                <c:pt idx="3339">
                  <c:v>236.95060000000001</c:v>
                </c:pt>
                <c:pt idx="3340">
                  <c:v>237.0068</c:v>
                </c:pt>
                <c:pt idx="3341">
                  <c:v>237.06389999999999</c:v>
                </c:pt>
                <c:pt idx="3342">
                  <c:v>237.1189</c:v>
                </c:pt>
                <c:pt idx="3343">
                  <c:v>237.17619999999999</c:v>
                </c:pt>
                <c:pt idx="3344">
                  <c:v>237.232</c:v>
                </c:pt>
                <c:pt idx="3345">
                  <c:v>237.28829999999999</c:v>
                </c:pt>
                <c:pt idx="3346">
                  <c:v>237.34630000000001</c:v>
                </c:pt>
                <c:pt idx="3347">
                  <c:v>237.40369999999999</c:v>
                </c:pt>
                <c:pt idx="3348">
                  <c:v>237.459</c:v>
                </c:pt>
                <c:pt idx="3349">
                  <c:v>237.51400000000001</c:v>
                </c:pt>
                <c:pt idx="3350">
                  <c:v>237.57079999999999</c:v>
                </c:pt>
                <c:pt idx="3351">
                  <c:v>237.6283</c:v>
                </c:pt>
                <c:pt idx="3352">
                  <c:v>237.68520000000001</c:v>
                </c:pt>
                <c:pt idx="3353">
                  <c:v>237.74250000000001</c:v>
                </c:pt>
                <c:pt idx="3354">
                  <c:v>237.79839999999999</c:v>
                </c:pt>
                <c:pt idx="3355">
                  <c:v>237.8552</c:v>
                </c:pt>
                <c:pt idx="3356">
                  <c:v>237.9127</c:v>
                </c:pt>
                <c:pt idx="3357">
                  <c:v>237.96780000000001</c:v>
                </c:pt>
                <c:pt idx="3358">
                  <c:v>238.02260000000001</c:v>
                </c:pt>
                <c:pt idx="3359">
                  <c:v>238.07980000000001</c:v>
                </c:pt>
                <c:pt idx="3360">
                  <c:v>238.1362</c:v>
                </c:pt>
                <c:pt idx="3361">
                  <c:v>238.19280000000001</c:v>
                </c:pt>
                <c:pt idx="3362">
                  <c:v>238.25239999999999</c:v>
                </c:pt>
                <c:pt idx="3363">
                  <c:v>238.3065</c:v>
                </c:pt>
                <c:pt idx="3364">
                  <c:v>238.3622</c:v>
                </c:pt>
                <c:pt idx="3365">
                  <c:v>238.41900000000001</c:v>
                </c:pt>
                <c:pt idx="3366">
                  <c:v>238.4752</c:v>
                </c:pt>
                <c:pt idx="3367">
                  <c:v>238.53299999999999</c:v>
                </c:pt>
                <c:pt idx="3368">
                  <c:v>238.58860000000001</c:v>
                </c:pt>
                <c:pt idx="3369">
                  <c:v>238.64340000000001</c:v>
                </c:pt>
                <c:pt idx="3370">
                  <c:v>238.6996</c:v>
                </c:pt>
                <c:pt idx="3371">
                  <c:v>238.7552</c:v>
                </c:pt>
                <c:pt idx="3372">
                  <c:v>238.8098</c:v>
                </c:pt>
                <c:pt idx="3373">
                  <c:v>238.86600000000001</c:v>
                </c:pt>
                <c:pt idx="3374">
                  <c:v>238.923</c:v>
                </c:pt>
                <c:pt idx="3375">
                  <c:v>238.97880000000001</c:v>
                </c:pt>
                <c:pt idx="3376">
                  <c:v>239.03229999999999</c:v>
                </c:pt>
                <c:pt idx="3377">
                  <c:v>239.08920000000001</c:v>
                </c:pt>
                <c:pt idx="3378">
                  <c:v>239.14490000000001</c:v>
                </c:pt>
                <c:pt idx="3379">
                  <c:v>239.2002</c:v>
                </c:pt>
                <c:pt idx="3380">
                  <c:v>239.25640000000001</c:v>
                </c:pt>
                <c:pt idx="3381">
                  <c:v>239.31139999999999</c:v>
                </c:pt>
                <c:pt idx="3382">
                  <c:v>239.3665</c:v>
                </c:pt>
                <c:pt idx="3383">
                  <c:v>239.42320000000001</c:v>
                </c:pt>
                <c:pt idx="3384">
                  <c:v>239.477</c:v>
                </c:pt>
                <c:pt idx="3385">
                  <c:v>239.5326</c:v>
                </c:pt>
                <c:pt idx="3386">
                  <c:v>239.59020000000001</c:v>
                </c:pt>
                <c:pt idx="3387">
                  <c:v>239.64760000000001</c:v>
                </c:pt>
                <c:pt idx="3388">
                  <c:v>239.70179999999999</c:v>
                </c:pt>
                <c:pt idx="3389">
                  <c:v>239.7576</c:v>
                </c:pt>
                <c:pt idx="3390">
                  <c:v>239.8141</c:v>
                </c:pt>
                <c:pt idx="3391">
                  <c:v>239.8698</c:v>
                </c:pt>
                <c:pt idx="3392">
                  <c:v>239.9238</c:v>
                </c:pt>
                <c:pt idx="3393">
                  <c:v>239.9787</c:v>
                </c:pt>
                <c:pt idx="3394">
                  <c:v>240.03399999999999</c:v>
                </c:pt>
                <c:pt idx="3395">
                  <c:v>240.08699999999999</c:v>
                </c:pt>
                <c:pt idx="3396">
                  <c:v>240.1413</c:v>
                </c:pt>
                <c:pt idx="3397">
                  <c:v>240.1952</c:v>
                </c:pt>
                <c:pt idx="3398">
                  <c:v>240.2518</c:v>
                </c:pt>
                <c:pt idx="3399">
                  <c:v>240.30709999999999</c:v>
                </c:pt>
                <c:pt idx="3400">
                  <c:v>240.3612</c:v>
                </c:pt>
                <c:pt idx="3401">
                  <c:v>240.41480000000001</c:v>
                </c:pt>
                <c:pt idx="3402">
                  <c:v>240.47110000000001</c:v>
                </c:pt>
                <c:pt idx="3403">
                  <c:v>240.52590000000001</c:v>
                </c:pt>
                <c:pt idx="3404">
                  <c:v>240.58150000000001</c:v>
                </c:pt>
                <c:pt idx="3405">
                  <c:v>240.63659999999999</c:v>
                </c:pt>
                <c:pt idx="3406">
                  <c:v>240.69139999999999</c:v>
                </c:pt>
                <c:pt idx="3407">
                  <c:v>240.74639999999999</c:v>
                </c:pt>
                <c:pt idx="3408">
                  <c:v>240.8013</c:v>
                </c:pt>
                <c:pt idx="3409">
                  <c:v>240.85679999999999</c:v>
                </c:pt>
                <c:pt idx="3410">
                  <c:v>240.91159999999999</c:v>
                </c:pt>
                <c:pt idx="3411">
                  <c:v>240.9675</c:v>
                </c:pt>
                <c:pt idx="3412">
                  <c:v>241.02189999999999</c:v>
                </c:pt>
                <c:pt idx="3413">
                  <c:v>241.07640000000001</c:v>
                </c:pt>
                <c:pt idx="3414">
                  <c:v>241.131</c:v>
                </c:pt>
                <c:pt idx="3415">
                  <c:v>241.18549999999999</c:v>
                </c:pt>
                <c:pt idx="3416">
                  <c:v>241.2414</c:v>
                </c:pt>
                <c:pt idx="3417">
                  <c:v>241.2946</c:v>
                </c:pt>
                <c:pt idx="3418">
                  <c:v>241.3511</c:v>
                </c:pt>
                <c:pt idx="3419">
                  <c:v>241.40479999999999</c:v>
                </c:pt>
                <c:pt idx="3420">
                  <c:v>241.46100000000001</c:v>
                </c:pt>
                <c:pt idx="3421">
                  <c:v>241.5153</c:v>
                </c:pt>
                <c:pt idx="3422">
                  <c:v>241.57079999999999</c:v>
                </c:pt>
                <c:pt idx="3423">
                  <c:v>241.626</c:v>
                </c:pt>
                <c:pt idx="3424">
                  <c:v>241.6808</c:v>
                </c:pt>
                <c:pt idx="3425">
                  <c:v>241.73480000000001</c:v>
                </c:pt>
                <c:pt idx="3426">
                  <c:v>241.7902</c:v>
                </c:pt>
                <c:pt idx="3427">
                  <c:v>241.84739999999999</c:v>
                </c:pt>
                <c:pt idx="3428">
                  <c:v>241.9014</c:v>
                </c:pt>
                <c:pt idx="3429">
                  <c:v>241.95599999999999</c:v>
                </c:pt>
                <c:pt idx="3430">
                  <c:v>242.0103</c:v>
                </c:pt>
                <c:pt idx="3431">
                  <c:v>242.0652</c:v>
                </c:pt>
                <c:pt idx="3432">
                  <c:v>242.11799999999999</c:v>
                </c:pt>
                <c:pt idx="3433">
                  <c:v>242.1712</c:v>
                </c:pt>
                <c:pt idx="3434">
                  <c:v>242.2268</c:v>
                </c:pt>
                <c:pt idx="3435">
                  <c:v>242.28059999999999</c:v>
                </c:pt>
                <c:pt idx="3436">
                  <c:v>242.3356</c:v>
                </c:pt>
                <c:pt idx="3437">
                  <c:v>242.3897</c:v>
                </c:pt>
                <c:pt idx="3438">
                  <c:v>242.44479999999999</c:v>
                </c:pt>
                <c:pt idx="3439">
                  <c:v>242.49930000000001</c:v>
                </c:pt>
                <c:pt idx="3440">
                  <c:v>242.5547</c:v>
                </c:pt>
                <c:pt idx="3441">
                  <c:v>242.60900000000001</c:v>
                </c:pt>
                <c:pt idx="3442">
                  <c:v>242.66380000000001</c:v>
                </c:pt>
                <c:pt idx="3443">
                  <c:v>242.71600000000001</c:v>
                </c:pt>
                <c:pt idx="3444">
                  <c:v>242.77019999999999</c:v>
                </c:pt>
                <c:pt idx="3445">
                  <c:v>242.8279</c:v>
                </c:pt>
                <c:pt idx="3446">
                  <c:v>242.88149999999999</c:v>
                </c:pt>
                <c:pt idx="3447">
                  <c:v>242.93600000000001</c:v>
                </c:pt>
                <c:pt idx="3448">
                  <c:v>242.9913</c:v>
                </c:pt>
                <c:pt idx="3449">
                  <c:v>243.04820000000001</c:v>
                </c:pt>
                <c:pt idx="3450">
                  <c:v>243.10169999999999</c:v>
                </c:pt>
                <c:pt idx="3451">
                  <c:v>243.1574</c:v>
                </c:pt>
                <c:pt idx="3452">
                  <c:v>243.21019999999999</c:v>
                </c:pt>
                <c:pt idx="3453">
                  <c:v>243.2662</c:v>
                </c:pt>
                <c:pt idx="3454">
                  <c:v>243.31979999999999</c:v>
                </c:pt>
                <c:pt idx="3455">
                  <c:v>243.37299999999999</c:v>
                </c:pt>
                <c:pt idx="3456">
                  <c:v>243.4282</c:v>
                </c:pt>
                <c:pt idx="3457">
                  <c:v>243.4811</c:v>
                </c:pt>
                <c:pt idx="3458">
                  <c:v>243.53620000000001</c:v>
                </c:pt>
                <c:pt idx="3459">
                  <c:v>243.589</c:v>
                </c:pt>
                <c:pt idx="3460">
                  <c:v>243.64400000000001</c:v>
                </c:pt>
                <c:pt idx="3461">
                  <c:v>243.69720000000001</c:v>
                </c:pt>
                <c:pt idx="3462">
                  <c:v>243.75219999999999</c:v>
                </c:pt>
                <c:pt idx="3463">
                  <c:v>243.8048</c:v>
                </c:pt>
                <c:pt idx="3464">
                  <c:v>243.85939999999999</c:v>
                </c:pt>
                <c:pt idx="3465">
                  <c:v>243.91159999999999</c:v>
                </c:pt>
                <c:pt idx="3466">
                  <c:v>243.96510000000001</c:v>
                </c:pt>
                <c:pt idx="3467">
                  <c:v>244.01849999999999</c:v>
                </c:pt>
                <c:pt idx="3468">
                  <c:v>244.07249999999999</c:v>
                </c:pt>
                <c:pt idx="3469">
                  <c:v>244.1249</c:v>
                </c:pt>
                <c:pt idx="3470">
                  <c:v>244.18</c:v>
                </c:pt>
                <c:pt idx="3471">
                  <c:v>244.2346</c:v>
                </c:pt>
                <c:pt idx="3472">
                  <c:v>244.29</c:v>
                </c:pt>
                <c:pt idx="3473">
                  <c:v>244.33969999999999</c:v>
                </c:pt>
                <c:pt idx="3474">
                  <c:v>244.39400000000001</c:v>
                </c:pt>
                <c:pt idx="3475">
                  <c:v>244.44669999999999</c:v>
                </c:pt>
                <c:pt idx="3476">
                  <c:v>244.501</c:v>
                </c:pt>
                <c:pt idx="3477">
                  <c:v>244.55199999999999</c:v>
                </c:pt>
                <c:pt idx="3478">
                  <c:v>244.6053</c:v>
                </c:pt>
                <c:pt idx="3479">
                  <c:v>244.6584</c:v>
                </c:pt>
                <c:pt idx="3480">
                  <c:v>244.71369999999999</c:v>
                </c:pt>
                <c:pt idx="3481">
                  <c:v>244.76390000000001</c:v>
                </c:pt>
                <c:pt idx="3482">
                  <c:v>244.81700000000001</c:v>
                </c:pt>
                <c:pt idx="3483">
                  <c:v>244.87029999999999</c:v>
                </c:pt>
                <c:pt idx="3484">
                  <c:v>244.9228</c:v>
                </c:pt>
                <c:pt idx="3485">
                  <c:v>244.9768</c:v>
                </c:pt>
                <c:pt idx="3486">
                  <c:v>245.02959999999999</c:v>
                </c:pt>
                <c:pt idx="3487">
                  <c:v>245.0849</c:v>
                </c:pt>
                <c:pt idx="3488">
                  <c:v>245.13800000000001</c:v>
                </c:pt>
                <c:pt idx="3489">
                  <c:v>245.19059999999999</c:v>
                </c:pt>
                <c:pt idx="3490">
                  <c:v>245.24260000000001</c:v>
                </c:pt>
                <c:pt idx="3491">
                  <c:v>245.2955</c:v>
                </c:pt>
                <c:pt idx="3492">
                  <c:v>245.34739999999999</c:v>
                </c:pt>
                <c:pt idx="3493">
                  <c:v>245.39920000000001</c:v>
                </c:pt>
                <c:pt idx="3494">
                  <c:v>245.45179999999999</c:v>
                </c:pt>
                <c:pt idx="3495">
                  <c:v>245.50470000000001</c:v>
                </c:pt>
                <c:pt idx="3496">
                  <c:v>245.5566</c:v>
                </c:pt>
                <c:pt idx="3497">
                  <c:v>245.6086</c:v>
                </c:pt>
                <c:pt idx="3498">
                  <c:v>245.65979999999999</c:v>
                </c:pt>
                <c:pt idx="3499">
                  <c:v>245.7141</c:v>
                </c:pt>
                <c:pt idx="3500">
                  <c:v>245.7663</c:v>
                </c:pt>
                <c:pt idx="3501">
                  <c:v>245.8186</c:v>
                </c:pt>
                <c:pt idx="3502">
                  <c:v>245.87090000000001</c:v>
                </c:pt>
                <c:pt idx="3503">
                  <c:v>245.9228</c:v>
                </c:pt>
                <c:pt idx="3504">
                  <c:v>245.97579999999999</c:v>
                </c:pt>
                <c:pt idx="3505">
                  <c:v>246.0273</c:v>
                </c:pt>
                <c:pt idx="3506">
                  <c:v>246.0806</c:v>
                </c:pt>
                <c:pt idx="3507">
                  <c:v>246.1309</c:v>
                </c:pt>
                <c:pt idx="3508">
                  <c:v>246.18549999999999</c:v>
                </c:pt>
                <c:pt idx="3509">
                  <c:v>246.2381</c:v>
                </c:pt>
                <c:pt idx="3510">
                  <c:v>246.292</c:v>
                </c:pt>
                <c:pt idx="3511">
                  <c:v>246.34469999999999</c:v>
                </c:pt>
                <c:pt idx="3512">
                  <c:v>246.39769999999999</c:v>
                </c:pt>
                <c:pt idx="3513">
                  <c:v>246.45060000000001</c:v>
                </c:pt>
                <c:pt idx="3514">
                  <c:v>246.50409999999999</c:v>
                </c:pt>
                <c:pt idx="3515">
                  <c:v>246.55779999999999</c:v>
                </c:pt>
                <c:pt idx="3516">
                  <c:v>246.61080000000001</c:v>
                </c:pt>
                <c:pt idx="3517">
                  <c:v>246.66290000000001</c:v>
                </c:pt>
                <c:pt idx="3518">
                  <c:v>246.7191</c:v>
                </c:pt>
                <c:pt idx="3519">
                  <c:v>246.77180000000001</c:v>
                </c:pt>
                <c:pt idx="3520">
                  <c:v>246.8254</c:v>
                </c:pt>
                <c:pt idx="3521">
                  <c:v>246.88059999999999</c:v>
                </c:pt>
                <c:pt idx="3522">
                  <c:v>246.93379999999999</c:v>
                </c:pt>
                <c:pt idx="3523">
                  <c:v>246.98079999999999</c:v>
                </c:pt>
                <c:pt idx="3524">
                  <c:v>247.0436</c:v>
                </c:pt>
                <c:pt idx="3525">
                  <c:v>247.09630000000001</c:v>
                </c:pt>
                <c:pt idx="3526">
                  <c:v>247.16</c:v>
                </c:pt>
                <c:pt idx="3527">
                  <c:v>247.19890000000001</c:v>
                </c:pt>
                <c:pt idx="3528">
                  <c:v>247.25839999999999</c:v>
                </c:pt>
                <c:pt idx="3529">
                  <c:v>247.3082</c:v>
                </c:pt>
                <c:pt idx="3530">
                  <c:v>247.36330000000001</c:v>
                </c:pt>
                <c:pt idx="3531">
                  <c:v>247.41630000000001</c:v>
                </c:pt>
                <c:pt idx="3532">
                  <c:v>247.4708</c:v>
                </c:pt>
                <c:pt idx="3533">
                  <c:v>247.5258</c:v>
                </c:pt>
                <c:pt idx="3534">
                  <c:v>247.5778</c:v>
                </c:pt>
                <c:pt idx="3535">
                  <c:v>247.631</c:v>
                </c:pt>
                <c:pt idx="3536">
                  <c:v>247.68459999999999</c:v>
                </c:pt>
                <c:pt idx="3537">
                  <c:v>247.7346</c:v>
                </c:pt>
                <c:pt idx="3538">
                  <c:v>247.785</c:v>
                </c:pt>
                <c:pt idx="3539">
                  <c:v>247.8374</c:v>
                </c:pt>
                <c:pt idx="3540">
                  <c:v>247.88910000000001</c:v>
                </c:pt>
                <c:pt idx="3541">
                  <c:v>247.9385</c:v>
                </c:pt>
                <c:pt idx="3542">
                  <c:v>247.988</c:v>
                </c:pt>
                <c:pt idx="3543">
                  <c:v>248.04079999999999</c:v>
                </c:pt>
                <c:pt idx="3544">
                  <c:v>248.0917</c:v>
                </c:pt>
                <c:pt idx="3545">
                  <c:v>248.1414</c:v>
                </c:pt>
                <c:pt idx="3546">
                  <c:v>248.1919</c:v>
                </c:pt>
                <c:pt idx="3547">
                  <c:v>248.24270000000001</c:v>
                </c:pt>
                <c:pt idx="3548">
                  <c:v>248.2921</c:v>
                </c:pt>
                <c:pt idx="3549">
                  <c:v>248.34350000000001</c:v>
                </c:pt>
                <c:pt idx="3550">
                  <c:v>248.39420000000001</c:v>
                </c:pt>
                <c:pt idx="3551">
                  <c:v>248.4444</c:v>
                </c:pt>
                <c:pt idx="3552">
                  <c:v>248.4957</c:v>
                </c:pt>
                <c:pt idx="3553">
                  <c:v>248.5446</c:v>
                </c:pt>
                <c:pt idx="3554">
                  <c:v>248.5951</c:v>
                </c:pt>
                <c:pt idx="3555">
                  <c:v>248.64609999999999</c:v>
                </c:pt>
                <c:pt idx="3556">
                  <c:v>248.69640000000001</c:v>
                </c:pt>
                <c:pt idx="3557">
                  <c:v>248.7482</c:v>
                </c:pt>
                <c:pt idx="3558">
                  <c:v>248.79839999999999</c:v>
                </c:pt>
                <c:pt idx="3559">
                  <c:v>248.84960000000001</c:v>
                </c:pt>
                <c:pt idx="3560">
                  <c:v>248.90119999999999</c:v>
                </c:pt>
                <c:pt idx="3561">
                  <c:v>248.9502</c:v>
                </c:pt>
                <c:pt idx="3562">
                  <c:v>249.0026</c:v>
                </c:pt>
                <c:pt idx="3563">
                  <c:v>249.05439999999999</c:v>
                </c:pt>
                <c:pt idx="3564">
                  <c:v>249.1063</c:v>
                </c:pt>
                <c:pt idx="3565">
                  <c:v>249.15960000000001</c:v>
                </c:pt>
                <c:pt idx="3566">
                  <c:v>249.20949999999999</c:v>
                </c:pt>
                <c:pt idx="3567">
                  <c:v>249.2619</c:v>
                </c:pt>
                <c:pt idx="3568">
                  <c:v>249.31299999999999</c:v>
                </c:pt>
                <c:pt idx="3569">
                  <c:v>249.364</c:v>
                </c:pt>
                <c:pt idx="3570">
                  <c:v>249.41749999999999</c:v>
                </c:pt>
                <c:pt idx="3571">
                  <c:v>249.46960000000001</c:v>
                </c:pt>
                <c:pt idx="3572">
                  <c:v>249.52160000000001</c:v>
                </c:pt>
                <c:pt idx="3573">
                  <c:v>249.57499999999999</c:v>
                </c:pt>
                <c:pt idx="3574">
                  <c:v>249.62700000000001</c:v>
                </c:pt>
                <c:pt idx="3575">
                  <c:v>249.6782</c:v>
                </c:pt>
                <c:pt idx="3576">
                  <c:v>249.73050000000001</c:v>
                </c:pt>
                <c:pt idx="3577">
                  <c:v>249.78450000000001</c:v>
                </c:pt>
                <c:pt idx="3578">
                  <c:v>249.8382</c:v>
                </c:pt>
                <c:pt idx="3579">
                  <c:v>249.88980000000001</c:v>
                </c:pt>
                <c:pt idx="3580">
                  <c:v>249.94390000000001</c:v>
                </c:pt>
                <c:pt idx="3581">
                  <c:v>249.9973</c:v>
                </c:pt>
                <c:pt idx="3582">
                  <c:v>250.04910000000001</c:v>
                </c:pt>
                <c:pt idx="3583">
                  <c:v>250.1027</c:v>
                </c:pt>
                <c:pt idx="3584">
                  <c:v>250.15440000000001</c:v>
                </c:pt>
                <c:pt idx="3585">
                  <c:v>250.20679999999999</c:v>
                </c:pt>
                <c:pt idx="3586">
                  <c:v>250.2603</c:v>
                </c:pt>
                <c:pt idx="3587">
                  <c:v>250.31299999999999</c:v>
                </c:pt>
                <c:pt idx="3588">
                  <c:v>250.3655</c:v>
                </c:pt>
                <c:pt idx="3589">
                  <c:v>250.41640000000001</c:v>
                </c:pt>
                <c:pt idx="3590">
                  <c:v>250.4682</c:v>
                </c:pt>
                <c:pt idx="3591">
                  <c:v>250.52199999999999</c:v>
                </c:pt>
                <c:pt idx="3592">
                  <c:v>250.5737</c:v>
                </c:pt>
                <c:pt idx="3593">
                  <c:v>250.62780000000001</c:v>
                </c:pt>
                <c:pt idx="3594">
                  <c:v>250.68020000000001</c:v>
                </c:pt>
                <c:pt idx="3595">
                  <c:v>250.73220000000001</c:v>
                </c:pt>
                <c:pt idx="3596">
                  <c:v>250.7852</c:v>
                </c:pt>
                <c:pt idx="3597">
                  <c:v>250.83779999999999</c:v>
                </c:pt>
                <c:pt idx="3598">
                  <c:v>250.88829999999999</c:v>
                </c:pt>
                <c:pt idx="3599">
                  <c:v>250.94200000000001</c:v>
                </c:pt>
                <c:pt idx="3600">
                  <c:v>250.99299999999999</c:v>
                </c:pt>
                <c:pt idx="3601">
                  <c:v>251.04560000000001</c:v>
                </c:pt>
                <c:pt idx="3602">
                  <c:v>251.0966</c:v>
                </c:pt>
                <c:pt idx="3603">
                  <c:v>251.14940000000001</c:v>
                </c:pt>
                <c:pt idx="3604">
                  <c:v>251.1995</c:v>
                </c:pt>
                <c:pt idx="3605">
                  <c:v>251.25120000000001</c:v>
                </c:pt>
                <c:pt idx="3606">
                  <c:v>251.3048</c:v>
                </c:pt>
                <c:pt idx="3607">
                  <c:v>251.35720000000001</c:v>
                </c:pt>
                <c:pt idx="3608">
                  <c:v>251.40770000000001</c:v>
                </c:pt>
                <c:pt idx="3609">
                  <c:v>251.46</c:v>
                </c:pt>
                <c:pt idx="3610">
                  <c:v>251.5119</c:v>
                </c:pt>
                <c:pt idx="3611">
                  <c:v>251.56360000000001</c:v>
                </c:pt>
                <c:pt idx="3612">
                  <c:v>251.61500000000001</c:v>
                </c:pt>
                <c:pt idx="3613">
                  <c:v>251.66679999999999</c:v>
                </c:pt>
                <c:pt idx="3614">
                  <c:v>251.71780000000001</c:v>
                </c:pt>
                <c:pt idx="3615">
                  <c:v>251.76840000000001</c:v>
                </c:pt>
                <c:pt idx="3616">
                  <c:v>251.82060000000001</c:v>
                </c:pt>
                <c:pt idx="3617">
                  <c:v>251.8724</c:v>
                </c:pt>
                <c:pt idx="3618">
                  <c:v>251.92500000000001</c:v>
                </c:pt>
                <c:pt idx="3619">
                  <c:v>251.9753</c:v>
                </c:pt>
                <c:pt idx="3620">
                  <c:v>252.0266</c:v>
                </c:pt>
                <c:pt idx="3621">
                  <c:v>252.07740000000001</c:v>
                </c:pt>
                <c:pt idx="3622">
                  <c:v>252.12790000000001</c:v>
                </c:pt>
                <c:pt idx="3623">
                  <c:v>252.17910000000001</c:v>
                </c:pt>
                <c:pt idx="3624">
                  <c:v>252.23079999999999</c:v>
                </c:pt>
                <c:pt idx="3625">
                  <c:v>252.28149999999999</c:v>
                </c:pt>
                <c:pt idx="3626">
                  <c:v>252.33359999999999</c:v>
                </c:pt>
                <c:pt idx="3627">
                  <c:v>252.38239999999999</c:v>
                </c:pt>
                <c:pt idx="3628">
                  <c:v>252.434</c:v>
                </c:pt>
                <c:pt idx="3629">
                  <c:v>252.4847</c:v>
                </c:pt>
                <c:pt idx="3630">
                  <c:v>252.5376</c:v>
                </c:pt>
                <c:pt idx="3631">
                  <c:v>252.59</c:v>
                </c:pt>
                <c:pt idx="3632">
                  <c:v>252.6412</c:v>
                </c:pt>
                <c:pt idx="3633">
                  <c:v>252.6944</c:v>
                </c:pt>
                <c:pt idx="3634">
                  <c:v>252.74420000000001</c:v>
                </c:pt>
                <c:pt idx="3635">
                  <c:v>252.79640000000001</c:v>
                </c:pt>
                <c:pt idx="3636">
                  <c:v>252.84809999999999</c:v>
                </c:pt>
                <c:pt idx="3637">
                  <c:v>252.8982</c:v>
                </c:pt>
                <c:pt idx="3638">
                  <c:v>252.9496</c:v>
                </c:pt>
                <c:pt idx="3639">
                  <c:v>253.00120000000001</c:v>
                </c:pt>
                <c:pt idx="3640">
                  <c:v>253.05170000000001</c:v>
                </c:pt>
                <c:pt idx="3641">
                  <c:v>253.1026</c:v>
                </c:pt>
                <c:pt idx="3642">
                  <c:v>253.15530000000001</c:v>
                </c:pt>
                <c:pt idx="3643">
                  <c:v>253.2046</c:v>
                </c:pt>
                <c:pt idx="3644">
                  <c:v>253.25530000000001</c:v>
                </c:pt>
                <c:pt idx="3645">
                  <c:v>253.3066</c:v>
                </c:pt>
                <c:pt idx="3646">
                  <c:v>253.35679999999999</c:v>
                </c:pt>
                <c:pt idx="3647">
                  <c:v>253.40979999999999</c:v>
                </c:pt>
                <c:pt idx="3648">
                  <c:v>253.46109999999999</c:v>
                </c:pt>
                <c:pt idx="3649">
                  <c:v>253.51240000000001</c:v>
                </c:pt>
                <c:pt idx="3650">
                  <c:v>253.56200000000001</c:v>
                </c:pt>
                <c:pt idx="3651">
                  <c:v>253.6138</c:v>
                </c:pt>
                <c:pt idx="3652">
                  <c:v>253.66540000000001</c:v>
                </c:pt>
                <c:pt idx="3653">
                  <c:v>253.7159</c:v>
                </c:pt>
                <c:pt idx="3654">
                  <c:v>253.76660000000001</c:v>
                </c:pt>
                <c:pt idx="3655">
                  <c:v>253.8175</c:v>
                </c:pt>
                <c:pt idx="3656">
                  <c:v>253.8689</c:v>
                </c:pt>
                <c:pt idx="3657">
                  <c:v>253.91919999999999</c:v>
                </c:pt>
                <c:pt idx="3658">
                  <c:v>253.97</c:v>
                </c:pt>
                <c:pt idx="3659">
                  <c:v>254.02170000000001</c:v>
                </c:pt>
                <c:pt idx="3660">
                  <c:v>254.0727</c:v>
                </c:pt>
                <c:pt idx="3661">
                  <c:v>254.1232</c:v>
                </c:pt>
                <c:pt idx="3662">
                  <c:v>254.17509999999999</c:v>
                </c:pt>
                <c:pt idx="3663">
                  <c:v>254.22749999999999</c:v>
                </c:pt>
                <c:pt idx="3664">
                  <c:v>254.27950000000001</c:v>
                </c:pt>
                <c:pt idx="3665">
                  <c:v>254.3295</c:v>
                </c:pt>
                <c:pt idx="3666">
                  <c:v>254.38079999999999</c:v>
                </c:pt>
                <c:pt idx="3667">
                  <c:v>254.4324</c:v>
                </c:pt>
                <c:pt idx="3668">
                  <c:v>254.48269999999999</c:v>
                </c:pt>
                <c:pt idx="3669">
                  <c:v>254.5326</c:v>
                </c:pt>
                <c:pt idx="3670">
                  <c:v>254.58539999999999</c:v>
                </c:pt>
                <c:pt idx="3671">
                  <c:v>254.6361</c:v>
                </c:pt>
                <c:pt idx="3672">
                  <c:v>254.68639999999999</c:v>
                </c:pt>
                <c:pt idx="3673">
                  <c:v>254.73779999999999</c:v>
                </c:pt>
                <c:pt idx="3674">
                  <c:v>254.78909999999999</c:v>
                </c:pt>
                <c:pt idx="3675">
                  <c:v>254.83940000000001</c:v>
                </c:pt>
                <c:pt idx="3676">
                  <c:v>254.89019999999999</c:v>
                </c:pt>
                <c:pt idx="3677">
                  <c:v>254.94110000000001</c:v>
                </c:pt>
                <c:pt idx="3678">
                  <c:v>254.99359999999999</c:v>
                </c:pt>
                <c:pt idx="3679">
                  <c:v>255.0436</c:v>
                </c:pt>
                <c:pt idx="3680">
                  <c:v>255.095</c:v>
                </c:pt>
                <c:pt idx="3681">
                  <c:v>255.1455</c:v>
                </c:pt>
                <c:pt idx="3682">
                  <c:v>255.19579999999999</c:v>
                </c:pt>
                <c:pt idx="3683">
                  <c:v>255.24520000000001</c:v>
                </c:pt>
                <c:pt idx="3684">
                  <c:v>255.29759999999999</c:v>
                </c:pt>
                <c:pt idx="3685">
                  <c:v>255.3484</c:v>
                </c:pt>
                <c:pt idx="3686">
                  <c:v>255.39850000000001</c:v>
                </c:pt>
                <c:pt idx="3687">
                  <c:v>255.44890000000001</c:v>
                </c:pt>
                <c:pt idx="3688">
                  <c:v>255.49870000000001</c:v>
                </c:pt>
                <c:pt idx="3689">
                  <c:v>255.5498</c:v>
                </c:pt>
                <c:pt idx="3690">
                  <c:v>255.60120000000001</c:v>
                </c:pt>
                <c:pt idx="3691">
                  <c:v>255.6515</c:v>
                </c:pt>
                <c:pt idx="3692">
                  <c:v>255.70079999999999</c:v>
                </c:pt>
                <c:pt idx="3693">
                  <c:v>255.74940000000001</c:v>
                </c:pt>
                <c:pt idx="3694">
                  <c:v>255.8</c:v>
                </c:pt>
                <c:pt idx="3695">
                  <c:v>255.8486</c:v>
                </c:pt>
                <c:pt idx="3696">
                  <c:v>255.8997</c:v>
                </c:pt>
                <c:pt idx="3697">
                  <c:v>255.95060000000001</c:v>
                </c:pt>
                <c:pt idx="3698">
                  <c:v>256.00110000000001</c:v>
                </c:pt>
                <c:pt idx="3699">
                  <c:v>256.05059999999997</c:v>
                </c:pt>
                <c:pt idx="3700">
                  <c:v>256.10000000000002</c:v>
                </c:pt>
                <c:pt idx="3701">
                  <c:v>256.15300000000002</c:v>
                </c:pt>
                <c:pt idx="3702">
                  <c:v>256.2013</c:v>
                </c:pt>
                <c:pt idx="3703">
                  <c:v>256.25139999999999</c:v>
                </c:pt>
                <c:pt idx="3704">
                  <c:v>256.30180000000001</c:v>
                </c:pt>
                <c:pt idx="3705">
                  <c:v>256.35039999999998</c:v>
                </c:pt>
                <c:pt idx="3706">
                  <c:v>256.4024</c:v>
                </c:pt>
                <c:pt idx="3707">
                  <c:v>256.452</c:v>
                </c:pt>
                <c:pt idx="3708">
                  <c:v>256.50299999999999</c:v>
                </c:pt>
                <c:pt idx="3709">
                  <c:v>256.5539</c:v>
                </c:pt>
                <c:pt idx="3710">
                  <c:v>256.60469999999998</c:v>
                </c:pt>
                <c:pt idx="3711">
                  <c:v>256.65620000000001</c:v>
                </c:pt>
                <c:pt idx="3712">
                  <c:v>256.70679999999999</c:v>
                </c:pt>
                <c:pt idx="3713">
                  <c:v>256.75659999999999</c:v>
                </c:pt>
                <c:pt idx="3714">
                  <c:v>256.80489999999998</c:v>
                </c:pt>
                <c:pt idx="3715">
                  <c:v>256.85860000000002</c:v>
                </c:pt>
                <c:pt idx="3716">
                  <c:v>256.90890000000002</c:v>
                </c:pt>
                <c:pt idx="3717">
                  <c:v>256.95940000000002</c:v>
                </c:pt>
                <c:pt idx="3718">
                  <c:v>257.00970000000001</c:v>
                </c:pt>
                <c:pt idx="3719">
                  <c:v>257.06029999999998</c:v>
                </c:pt>
                <c:pt idx="3720">
                  <c:v>257.11059999999998</c:v>
                </c:pt>
                <c:pt idx="3721">
                  <c:v>257.1585</c:v>
                </c:pt>
                <c:pt idx="3722">
                  <c:v>257.20870000000002</c:v>
                </c:pt>
                <c:pt idx="3723">
                  <c:v>257.25779999999997</c:v>
                </c:pt>
                <c:pt idx="3724">
                  <c:v>257.31079999999997</c:v>
                </c:pt>
                <c:pt idx="3725">
                  <c:v>257.36070000000001</c:v>
                </c:pt>
                <c:pt idx="3726">
                  <c:v>257.41140000000001</c:v>
                </c:pt>
                <c:pt idx="3727">
                  <c:v>257.46390000000002</c:v>
                </c:pt>
                <c:pt idx="3728">
                  <c:v>257.5136</c:v>
                </c:pt>
                <c:pt idx="3729">
                  <c:v>257.56439999999998</c:v>
                </c:pt>
                <c:pt idx="3730">
                  <c:v>257.61520000000002</c:v>
                </c:pt>
                <c:pt idx="3731">
                  <c:v>257.66680000000002</c:v>
                </c:pt>
                <c:pt idx="3732">
                  <c:v>257.71600000000001</c:v>
                </c:pt>
                <c:pt idx="3733">
                  <c:v>257.76859999999999</c:v>
                </c:pt>
                <c:pt idx="3734">
                  <c:v>257.81580000000002</c:v>
                </c:pt>
                <c:pt idx="3735">
                  <c:v>257.86649999999997</c:v>
                </c:pt>
                <c:pt idx="3736">
                  <c:v>257.91840000000002</c:v>
                </c:pt>
                <c:pt idx="3737">
                  <c:v>257.96879999999999</c:v>
                </c:pt>
                <c:pt idx="3738">
                  <c:v>258.02010000000001</c:v>
                </c:pt>
                <c:pt idx="3739">
                  <c:v>258.07029999999997</c:v>
                </c:pt>
                <c:pt idx="3740">
                  <c:v>258.12020000000001</c:v>
                </c:pt>
                <c:pt idx="3741">
                  <c:v>258.16899999999998</c:v>
                </c:pt>
                <c:pt idx="3742">
                  <c:v>258.21960000000001</c:v>
                </c:pt>
                <c:pt idx="3743">
                  <c:v>258.26900000000001</c:v>
                </c:pt>
                <c:pt idx="3744">
                  <c:v>258.31819999999999</c:v>
                </c:pt>
                <c:pt idx="3745">
                  <c:v>258.36829999999998</c:v>
                </c:pt>
                <c:pt idx="3746">
                  <c:v>258.41879999999998</c:v>
                </c:pt>
                <c:pt idx="3747">
                  <c:v>258.46940000000001</c:v>
                </c:pt>
                <c:pt idx="3748">
                  <c:v>258.5179</c:v>
                </c:pt>
                <c:pt idx="3749">
                  <c:v>258.56880000000001</c:v>
                </c:pt>
                <c:pt idx="3750">
                  <c:v>258.6182</c:v>
                </c:pt>
                <c:pt idx="3751">
                  <c:v>258.66899999999998</c:v>
                </c:pt>
                <c:pt idx="3752">
                  <c:v>258.72059999999999</c:v>
                </c:pt>
                <c:pt idx="3753">
                  <c:v>258.76979999999998</c:v>
                </c:pt>
                <c:pt idx="3754">
                  <c:v>258.81880000000001</c:v>
                </c:pt>
                <c:pt idx="3755">
                  <c:v>258.86959999999999</c:v>
                </c:pt>
                <c:pt idx="3756">
                  <c:v>258.92059999999998</c:v>
                </c:pt>
                <c:pt idx="3757">
                  <c:v>258.9708</c:v>
                </c:pt>
                <c:pt idx="3758">
                  <c:v>259.0215</c:v>
                </c:pt>
                <c:pt idx="3759">
                  <c:v>259.07139999999998</c:v>
                </c:pt>
                <c:pt idx="3760">
                  <c:v>259.12040000000002</c:v>
                </c:pt>
                <c:pt idx="3761">
                  <c:v>259.17039999999997</c:v>
                </c:pt>
                <c:pt idx="3762">
                  <c:v>259.22120000000001</c:v>
                </c:pt>
                <c:pt idx="3763">
                  <c:v>259.27350000000001</c:v>
                </c:pt>
                <c:pt idx="3764">
                  <c:v>259.32220000000001</c:v>
                </c:pt>
                <c:pt idx="3765">
                  <c:v>259.37329999999997</c:v>
                </c:pt>
                <c:pt idx="3766">
                  <c:v>259.4228</c:v>
                </c:pt>
                <c:pt idx="3767">
                  <c:v>259.47289999999998</c:v>
                </c:pt>
                <c:pt idx="3768">
                  <c:v>259.52350000000001</c:v>
                </c:pt>
                <c:pt idx="3769">
                  <c:v>259.5736</c:v>
                </c:pt>
                <c:pt idx="3770">
                  <c:v>259.62180000000001</c:v>
                </c:pt>
                <c:pt idx="3771">
                  <c:v>259.67090000000002</c:v>
                </c:pt>
                <c:pt idx="3772">
                  <c:v>259.72149999999999</c:v>
                </c:pt>
                <c:pt idx="3773">
                  <c:v>259.7715</c:v>
                </c:pt>
                <c:pt idx="3774">
                  <c:v>259.82010000000002</c:v>
                </c:pt>
                <c:pt idx="3775">
                  <c:v>259.86829999999998</c:v>
                </c:pt>
                <c:pt idx="3776">
                  <c:v>259.9194</c:v>
                </c:pt>
                <c:pt idx="3777">
                  <c:v>259.96660000000003</c:v>
                </c:pt>
                <c:pt idx="3778">
                  <c:v>260.01620000000003</c:v>
                </c:pt>
                <c:pt idx="3779">
                  <c:v>260.06549999999999</c:v>
                </c:pt>
                <c:pt idx="3780">
                  <c:v>260.1155</c:v>
                </c:pt>
                <c:pt idx="3781">
                  <c:v>260.16390000000001</c:v>
                </c:pt>
                <c:pt idx="3782">
                  <c:v>260.21339999999998</c:v>
                </c:pt>
                <c:pt idx="3783">
                  <c:v>260.26429999999999</c:v>
                </c:pt>
                <c:pt idx="3784">
                  <c:v>260.31290000000001</c:v>
                </c:pt>
                <c:pt idx="3785">
                  <c:v>260.3623</c:v>
                </c:pt>
                <c:pt idx="3786">
                  <c:v>260.4126</c:v>
                </c:pt>
                <c:pt idx="3787">
                  <c:v>260.46019999999999</c:v>
                </c:pt>
                <c:pt idx="3788">
                  <c:v>260.51060000000001</c:v>
                </c:pt>
                <c:pt idx="3789">
                  <c:v>260.55959999999999</c:v>
                </c:pt>
                <c:pt idx="3790">
                  <c:v>260.61070000000001</c:v>
                </c:pt>
                <c:pt idx="3791">
                  <c:v>260.66059999999999</c:v>
                </c:pt>
                <c:pt idx="3792">
                  <c:v>260.71039999999999</c:v>
                </c:pt>
                <c:pt idx="3793">
                  <c:v>260.75880000000001</c:v>
                </c:pt>
                <c:pt idx="3794">
                  <c:v>260.80919999999998</c:v>
                </c:pt>
                <c:pt idx="3795">
                  <c:v>260.85980000000001</c:v>
                </c:pt>
                <c:pt idx="3796">
                  <c:v>260.90960000000001</c:v>
                </c:pt>
                <c:pt idx="3797">
                  <c:v>260.95979999999997</c:v>
                </c:pt>
                <c:pt idx="3798">
                  <c:v>261.01</c:v>
                </c:pt>
                <c:pt idx="3799">
                  <c:v>261.06</c:v>
                </c:pt>
                <c:pt idx="3800">
                  <c:v>261.10989999999998</c:v>
                </c:pt>
                <c:pt idx="3801">
                  <c:v>261.16160000000002</c:v>
                </c:pt>
                <c:pt idx="3802">
                  <c:v>261.20960000000002</c:v>
                </c:pt>
                <c:pt idx="3803">
                  <c:v>261.26080000000002</c:v>
                </c:pt>
                <c:pt idx="3804">
                  <c:v>261.3116</c:v>
                </c:pt>
                <c:pt idx="3805">
                  <c:v>261.36</c:v>
                </c:pt>
                <c:pt idx="3806">
                  <c:v>261.40960000000001</c:v>
                </c:pt>
                <c:pt idx="3807">
                  <c:v>261.45920000000001</c:v>
                </c:pt>
                <c:pt idx="3808">
                  <c:v>261.50979999999998</c:v>
                </c:pt>
                <c:pt idx="3809">
                  <c:v>261.56</c:v>
                </c:pt>
                <c:pt idx="3810">
                  <c:v>261.60969999999998</c:v>
                </c:pt>
                <c:pt idx="3811">
                  <c:v>261.6583</c:v>
                </c:pt>
                <c:pt idx="3812">
                  <c:v>261.7097</c:v>
                </c:pt>
                <c:pt idx="3813">
                  <c:v>261.76100000000002</c:v>
                </c:pt>
                <c:pt idx="3814">
                  <c:v>261.80950000000001</c:v>
                </c:pt>
                <c:pt idx="3815">
                  <c:v>261.85849999999999</c:v>
                </c:pt>
                <c:pt idx="3816">
                  <c:v>261.91079999999999</c:v>
                </c:pt>
                <c:pt idx="3817">
                  <c:v>261.95940000000002</c:v>
                </c:pt>
                <c:pt idx="3818">
                  <c:v>262.00979999999998</c:v>
                </c:pt>
                <c:pt idx="3819">
                  <c:v>262.06040000000002</c:v>
                </c:pt>
                <c:pt idx="3820">
                  <c:v>262.10899999999998</c:v>
                </c:pt>
                <c:pt idx="3821">
                  <c:v>262.16039999999998</c:v>
                </c:pt>
                <c:pt idx="3822">
                  <c:v>262.2106</c:v>
                </c:pt>
                <c:pt idx="3823">
                  <c:v>262.26029999999997</c:v>
                </c:pt>
                <c:pt idx="3824">
                  <c:v>262.30950000000001</c:v>
                </c:pt>
                <c:pt idx="3825">
                  <c:v>262.35820000000001</c:v>
                </c:pt>
                <c:pt idx="3826">
                  <c:v>262.40940000000001</c:v>
                </c:pt>
                <c:pt idx="3827">
                  <c:v>262.46039999999999</c:v>
                </c:pt>
                <c:pt idx="3828">
                  <c:v>262.50900000000001</c:v>
                </c:pt>
                <c:pt idx="3829">
                  <c:v>262.55770000000001</c:v>
                </c:pt>
                <c:pt idx="3830">
                  <c:v>262.60919999999999</c:v>
                </c:pt>
                <c:pt idx="3831">
                  <c:v>262.65980000000002</c:v>
                </c:pt>
                <c:pt idx="3832">
                  <c:v>262.70949999999999</c:v>
                </c:pt>
                <c:pt idx="3833">
                  <c:v>262.76</c:v>
                </c:pt>
                <c:pt idx="3834">
                  <c:v>262.81049999999999</c:v>
                </c:pt>
                <c:pt idx="3835">
                  <c:v>262.85969999999998</c:v>
                </c:pt>
                <c:pt idx="3836">
                  <c:v>262.90899999999999</c:v>
                </c:pt>
                <c:pt idx="3837">
                  <c:v>262.95929999999998</c:v>
                </c:pt>
                <c:pt idx="3838">
                  <c:v>263.00830000000002</c:v>
                </c:pt>
                <c:pt idx="3839">
                  <c:v>263.05860000000001</c:v>
                </c:pt>
                <c:pt idx="3840">
                  <c:v>263.10879999999997</c:v>
                </c:pt>
                <c:pt idx="3841">
                  <c:v>263.15750000000003</c:v>
                </c:pt>
                <c:pt idx="3842">
                  <c:v>263.20679999999999</c:v>
                </c:pt>
                <c:pt idx="3843">
                  <c:v>263.25850000000003</c:v>
                </c:pt>
                <c:pt idx="3844">
                  <c:v>263.30720000000002</c:v>
                </c:pt>
                <c:pt idx="3845">
                  <c:v>263.35509999999999</c:v>
                </c:pt>
                <c:pt idx="3846">
                  <c:v>263.40429999999998</c:v>
                </c:pt>
                <c:pt idx="3847">
                  <c:v>263.45409999999998</c:v>
                </c:pt>
                <c:pt idx="3848">
                  <c:v>263.50330000000002</c:v>
                </c:pt>
                <c:pt idx="3849">
                  <c:v>263.55309999999997</c:v>
                </c:pt>
                <c:pt idx="3850">
                  <c:v>263.60180000000003</c:v>
                </c:pt>
                <c:pt idx="3851">
                  <c:v>263.6515</c:v>
                </c:pt>
                <c:pt idx="3852">
                  <c:v>263.70100000000002</c:v>
                </c:pt>
                <c:pt idx="3853">
                  <c:v>263.74939999999998</c:v>
                </c:pt>
                <c:pt idx="3854">
                  <c:v>263.7978</c:v>
                </c:pt>
                <c:pt idx="3855">
                  <c:v>263.84629999999999</c:v>
                </c:pt>
                <c:pt idx="3856">
                  <c:v>263.89389999999997</c:v>
                </c:pt>
                <c:pt idx="3857">
                  <c:v>263.94299999999998</c:v>
                </c:pt>
                <c:pt idx="3858">
                  <c:v>263.99119999999999</c:v>
                </c:pt>
                <c:pt idx="3859">
                  <c:v>264.03879999999998</c:v>
                </c:pt>
                <c:pt idx="3860">
                  <c:v>264.0874</c:v>
                </c:pt>
                <c:pt idx="3861">
                  <c:v>264.13479999999998</c:v>
                </c:pt>
                <c:pt idx="3862">
                  <c:v>264.18239999999997</c:v>
                </c:pt>
                <c:pt idx="3863">
                  <c:v>264.23099999999999</c:v>
                </c:pt>
                <c:pt idx="3864">
                  <c:v>264.27929999999998</c:v>
                </c:pt>
                <c:pt idx="3865">
                  <c:v>264.32749999999999</c:v>
                </c:pt>
                <c:pt idx="3866">
                  <c:v>264.37619999999998</c:v>
                </c:pt>
                <c:pt idx="3867">
                  <c:v>264.42520000000002</c:v>
                </c:pt>
                <c:pt idx="3868">
                  <c:v>264.47399999999999</c:v>
                </c:pt>
                <c:pt idx="3869">
                  <c:v>264.5224</c:v>
                </c:pt>
                <c:pt idx="3870">
                  <c:v>264.56939999999997</c:v>
                </c:pt>
                <c:pt idx="3871">
                  <c:v>264.61919999999998</c:v>
                </c:pt>
                <c:pt idx="3872">
                  <c:v>264.6678</c:v>
                </c:pt>
                <c:pt idx="3873">
                  <c:v>264.71519999999998</c:v>
                </c:pt>
                <c:pt idx="3874">
                  <c:v>264.76519999999999</c:v>
                </c:pt>
                <c:pt idx="3875">
                  <c:v>264.81349999999998</c:v>
                </c:pt>
                <c:pt idx="3876">
                  <c:v>264.86200000000002</c:v>
                </c:pt>
                <c:pt idx="3877">
                  <c:v>264.91140000000001</c:v>
                </c:pt>
                <c:pt idx="3878">
                  <c:v>264.96019999999999</c:v>
                </c:pt>
                <c:pt idx="3879">
                  <c:v>265.01179999999999</c:v>
                </c:pt>
                <c:pt idx="3880">
                  <c:v>265.06150000000002</c:v>
                </c:pt>
                <c:pt idx="3881">
                  <c:v>265.11259999999999</c:v>
                </c:pt>
                <c:pt idx="3882">
                  <c:v>265.16390000000001</c:v>
                </c:pt>
                <c:pt idx="3883">
                  <c:v>265.2131</c:v>
                </c:pt>
                <c:pt idx="3884">
                  <c:v>265.26459999999997</c:v>
                </c:pt>
                <c:pt idx="3885">
                  <c:v>265.31360000000001</c:v>
                </c:pt>
                <c:pt idx="3886">
                  <c:v>265.36329999999998</c:v>
                </c:pt>
                <c:pt idx="3887">
                  <c:v>265.41379999999998</c:v>
                </c:pt>
                <c:pt idx="3888">
                  <c:v>265.46390000000002</c:v>
                </c:pt>
                <c:pt idx="3889">
                  <c:v>265.5136</c:v>
                </c:pt>
                <c:pt idx="3890">
                  <c:v>265.56200000000001</c:v>
                </c:pt>
                <c:pt idx="3891">
                  <c:v>265.61360000000002</c:v>
                </c:pt>
                <c:pt idx="3892">
                  <c:v>265.66410000000002</c:v>
                </c:pt>
                <c:pt idx="3893">
                  <c:v>265.71379999999999</c:v>
                </c:pt>
                <c:pt idx="3894">
                  <c:v>265.76440000000002</c:v>
                </c:pt>
                <c:pt idx="3895">
                  <c:v>265.81459999999998</c:v>
                </c:pt>
                <c:pt idx="3896">
                  <c:v>265.86470000000003</c:v>
                </c:pt>
                <c:pt idx="3897">
                  <c:v>265.91500000000002</c:v>
                </c:pt>
                <c:pt idx="3898">
                  <c:v>265.96230000000003</c:v>
                </c:pt>
                <c:pt idx="3899">
                  <c:v>266.01119999999997</c:v>
                </c:pt>
                <c:pt idx="3900">
                  <c:v>266.06060000000002</c:v>
                </c:pt>
                <c:pt idx="3901">
                  <c:v>266.10930000000002</c:v>
                </c:pt>
                <c:pt idx="3902">
                  <c:v>266.15750000000003</c:v>
                </c:pt>
                <c:pt idx="3903">
                  <c:v>266.20699999999999</c:v>
                </c:pt>
                <c:pt idx="3904">
                  <c:v>266.25389999999999</c:v>
                </c:pt>
                <c:pt idx="3905">
                  <c:v>266.30360000000002</c:v>
                </c:pt>
                <c:pt idx="3906">
                  <c:v>266.3503</c:v>
                </c:pt>
                <c:pt idx="3907">
                  <c:v>266.39800000000002</c:v>
                </c:pt>
                <c:pt idx="3908">
                  <c:v>266.4479</c:v>
                </c:pt>
                <c:pt idx="3909">
                  <c:v>266.49590000000001</c:v>
                </c:pt>
                <c:pt idx="3910">
                  <c:v>266.54239999999999</c:v>
                </c:pt>
                <c:pt idx="3911">
                  <c:v>266.5915</c:v>
                </c:pt>
                <c:pt idx="3912">
                  <c:v>266.63900000000001</c:v>
                </c:pt>
                <c:pt idx="3913">
                  <c:v>266.6875</c:v>
                </c:pt>
                <c:pt idx="3914">
                  <c:v>266.73599999999999</c:v>
                </c:pt>
                <c:pt idx="3915">
                  <c:v>266.78379999999999</c:v>
                </c:pt>
                <c:pt idx="3916">
                  <c:v>266.83199999999999</c:v>
                </c:pt>
                <c:pt idx="3917">
                  <c:v>266.87720000000002</c:v>
                </c:pt>
                <c:pt idx="3918">
                  <c:v>266.92619999999999</c:v>
                </c:pt>
                <c:pt idx="3919">
                  <c:v>266.9751</c:v>
                </c:pt>
                <c:pt idx="3920">
                  <c:v>267.02350000000001</c:v>
                </c:pt>
                <c:pt idx="3921">
                  <c:v>267.06990000000002</c:v>
                </c:pt>
                <c:pt idx="3922">
                  <c:v>267.11900000000003</c:v>
                </c:pt>
                <c:pt idx="3923">
                  <c:v>267.16500000000002</c:v>
                </c:pt>
                <c:pt idx="3924">
                  <c:v>267.21249999999998</c:v>
                </c:pt>
                <c:pt idx="3925">
                  <c:v>267.25940000000003</c:v>
                </c:pt>
                <c:pt idx="3926">
                  <c:v>267.30739999999997</c:v>
                </c:pt>
                <c:pt idx="3927">
                  <c:v>267.35410000000002</c:v>
                </c:pt>
                <c:pt idx="3928">
                  <c:v>267.40249999999997</c:v>
                </c:pt>
                <c:pt idx="3929">
                  <c:v>267.45</c:v>
                </c:pt>
                <c:pt idx="3930">
                  <c:v>267.49959999999999</c:v>
                </c:pt>
                <c:pt idx="3931">
                  <c:v>267.54660000000001</c:v>
                </c:pt>
                <c:pt idx="3932">
                  <c:v>267.59440000000001</c:v>
                </c:pt>
                <c:pt idx="3933">
                  <c:v>267.6431</c:v>
                </c:pt>
                <c:pt idx="3934">
                  <c:v>267.6918</c:v>
                </c:pt>
                <c:pt idx="3935">
                  <c:v>267.74020000000002</c:v>
                </c:pt>
                <c:pt idx="3936">
                  <c:v>267.78800000000001</c:v>
                </c:pt>
                <c:pt idx="3937">
                  <c:v>267.8372</c:v>
                </c:pt>
                <c:pt idx="3938">
                  <c:v>267.88490000000002</c:v>
                </c:pt>
                <c:pt idx="3939">
                  <c:v>267.93439999999998</c:v>
                </c:pt>
                <c:pt idx="3940">
                  <c:v>267.98289999999997</c:v>
                </c:pt>
                <c:pt idx="3941">
                  <c:v>268.03149999999999</c:v>
                </c:pt>
                <c:pt idx="3942">
                  <c:v>268.08</c:v>
                </c:pt>
                <c:pt idx="3943">
                  <c:v>268.13</c:v>
                </c:pt>
                <c:pt idx="3944">
                  <c:v>268.17970000000003</c:v>
                </c:pt>
                <c:pt idx="3945">
                  <c:v>268.22829999999999</c:v>
                </c:pt>
                <c:pt idx="3946">
                  <c:v>268.27820000000003</c:v>
                </c:pt>
                <c:pt idx="3947">
                  <c:v>268.32499999999999</c:v>
                </c:pt>
                <c:pt idx="3948">
                  <c:v>268.3734</c:v>
                </c:pt>
                <c:pt idx="3949">
                  <c:v>268.42129999999997</c:v>
                </c:pt>
                <c:pt idx="3950">
                  <c:v>268.47059999999999</c:v>
                </c:pt>
                <c:pt idx="3951">
                  <c:v>268.52</c:v>
                </c:pt>
                <c:pt idx="3952">
                  <c:v>268.56920000000002</c:v>
                </c:pt>
                <c:pt idx="3953">
                  <c:v>268.61939999999998</c:v>
                </c:pt>
                <c:pt idx="3954">
                  <c:v>268.66719999999998</c:v>
                </c:pt>
                <c:pt idx="3955">
                  <c:v>268.71600000000001</c:v>
                </c:pt>
                <c:pt idx="3956">
                  <c:v>268.76560000000001</c:v>
                </c:pt>
                <c:pt idx="3957">
                  <c:v>268.81439999999998</c:v>
                </c:pt>
                <c:pt idx="3958">
                  <c:v>268.86250000000001</c:v>
                </c:pt>
                <c:pt idx="3959">
                  <c:v>268.9126</c:v>
                </c:pt>
                <c:pt idx="3960">
                  <c:v>268.96379999999999</c:v>
                </c:pt>
                <c:pt idx="3961">
                  <c:v>269.01100000000002</c:v>
                </c:pt>
                <c:pt idx="3962">
                  <c:v>269.06049999999999</c:v>
                </c:pt>
                <c:pt idx="3963">
                  <c:v>269.10879999999997</c:v>
                </c:pt>
                <c:pt idx="3964">
                  <c:v>269.15679999999998</c:v>
                </c:pt>
                <c:pt idx="3965">
                  <c:v>269.2047</c:v>
                </c:pt>
                <c:pt idx="3966">
                  <c:v>269.2534</c:v>
                </c:pt>
                <c:pt idx="3967">
                  <c:v>269.30149999999998</c:v>
                </c:pt>
                <c:pt idx="3968">
                  <c:v>269.34989999999999</c:v>
                </c:pt>
                <c:pt idx="3969">
                  <c:v>269.399</c:v>
                </c:pt>
                <c:pt idx="3970">
                  <c:v>269.44650000000001</c:v>
                </c:pt>
                <c:pt idx="3971">
                  <c:v>269.49400000000003</c:v>
                </c:pt>
                <c:pt idx="3972">
                  <c:v>269.54340000000002</c:v>
                </c:pt>
                <c:pt idx="3973">
                  <c:v>269.5915</c:v>
                </c:pt>
                <c:pt idx="3974">
                  <c:v>269.63889999999998</c:v>
                </c:pt>
                <c:pt idx="3975">
                  <c:v>269.68799999999999</c:v>
                </c:pt>
                <c:pt idx="3976">
                  <c:v>269.73700000000002</c:v>
                </c:pt>
                <c:pt idx="3977">
                  <c:v>269.78500000000003</c:v>
                </c:pt>
                <c:pt idx="3978">
                  <c:v>269.83359999999999</c:v>
                </c:pt>
                <c:pt idx="3979">
                  <c:v>269.88080000000002</c:v>
                </c:pt>
                <c:pt idx="3980">
                  <c:v>269.9307</c:v>
                </c:pt>
                <c:pt idx="3981">
                  <c:v>269.97800000000001</c:v>
                </c:pt>
                <c:pt idx="3982">
                  <c:v>270.02519999999998</c:v>
                </c:pt>
                <c:pt idx="3983">
                  <c:v>270.0736</c:v>
                </c:pt>
                <c:pt idx="3984">
                  <c:v>270.12119999999999</c:v>
                </c:pt>
                <c:pt idx="3985">
                  <c:v>270.17099999999999</c:v>
                </c:pt>
                <c:pt idx="3986">
                  <c:v>270.21800000000002</c:v>
                </c:pt>
                <c:pt idx="3987">
                  <c:v>270.26580000000001</c:v>
                </c:pt>
                <c:pt idx="3988">
                  <c:v>270.31319999999999</c:v>
                </c:pt>
                <c:pt idx="3989">
                  <c:v>270.3605</c:v>
                </c:pt>
                <c:pt idx="3990">
                  <c:v>270.41000000000003</c:v>
                </c:pt>
                <c:pt idx="3991">
                  <c:v>270.4572</c:v>
                </c:pt>
                <c:pt idx="3992">
                  <c:v>270.50540000000001</c:v>
                </c:pt>
                <c:pt idx="3993">
                  <c:v>270.55380000000002</c:v>
                </c:pt>
                <c:pt idx="3994">
                  <c:v>270.60300000000001</c:v>
                </c:pt>
                <c:pt idx="3995">
                  <c:v>270.65140000000002</c:v>
                </c:pt>
                <c:pt idx="3996">
                  <c:v>270.7004</c:v>
                </c:pt>
                <c:pt idx="3997">
                  <c:v>270.74779999999998</c:v>
                </c:pt>
                <c:pt idx="3998">
                  <c:v>270.79610000000002</c:v>
                </c:pt>
                <c:pt idx="3999">
                  <c:v>270.84280000000001</c:v>
                </c:pt>
                <c:pt idx="4000">
                  <c:v>270.8922</c:v>
                </c:pt>
                <c:pt idx="4001">
                  <c:v>270.94159999999999</c:v>
                </c:pt>
                <c:pt idx="4002">
                  <c:v>270.99079999999998</c:v>
                </c:pt>
                <c:pt idx="4003">
                  <c:v>271.03949999999998</c:v>
                </c:pt>
                <c:pt idx="4004">
                  <c:v>271.0881</c:v>
                </c:pt>
                <c:pt idx="4005">
                  <c:v>271.13659999999999</c:v>
                </c:pt>
                <c:pt idx="4006">
                  <c:v>271.18400000000003</c:v>
                </c:pt>
                <c:pt idx="4007">
                  <c:v>271.23200000000003</c:v>
                </c:pt>
                <c:pt idx="4008">
                  <c:v>271.28179999999998</c:v>
                </c:pt>
                <c:pt idx="4009">
                  <c:v>271.33199999999999</c:v>
                </c:pt>
                <c:pt idx="4010">
                  <c:v>271.37939999999998</c:v>
                </c:pt>
                <c:pt idx="4011">
                  <c:v>271.4271</c:v>
                </c:pt>
                <c:pt idx="4012">
                  <c:v>271.47590000000002</c:v>
                </c:pt>
                <c:pt idx="4013">
                  <c:v>271.52390000000003</c:v>
                </c:pt>
                <c:pt idx="4014">
                  <c:v>271.57299999999998</c:v>
                </c:pt>
                <c:pt idx="4015">
                  <c:v>271.62060000000002</c:v>
                </c:pt>
                <c:pt idx="4016">
                  <c:v>271.66829999999999</c:v>
                </c:pt>
                <c:pt idx="4017">
                  <c:v>271.71640000000002</c:v>
                </c:pt>
                <c:pt idx="4018">
                  <c:v>271.7636</c:v>
                </c:pt>
                <c:pt idx="4019">
                  <c:v>271.81139999999999</c:v>
                </c:pt>
                <c:pt idx="4020">
                  <c:v>271.85939999999999</c:v>
                </c:pt>
                <c:pt idx="4021">
                  <c:v>271.90460000000002</c:v>
                </c:pt>
                <c:pt idx="4022">
                  <c:v>271.95510000000002</c:v>
                </c:pt>
                <c:pt idx="4023">
                  <c:v>272.00599999999997</c:v>
                </c:pt>
                <c:pt idx="4024">
                  <c:v>272.05930000000001</c:v>
                </c:pt>
                <c:pt idx="4025">
                  <c:v>272.10919999999999</c:v>
                </c:pt>
                <c:pt idx="4026">
                  <c:v>272.16250000000002</c:v>
                </c:pt>
                <c:pt idx="4027">
                  <c:v>272.21409999999997</c:v>
                </c:pt>
                <c:pt idx="4028">
                  <c:v>272.26659999999998</c:v>
                </c:pt>
                <c:pt idx="4029">
                  <c:v>272.31900000000002</c:v>
                </c:pt>
                <c:pt idx="4030">
                  <c:v>272.37169999999998</c:v>
                </c:pt>
                <c:pt idx="4031">
                  <c:v>272.42219999999998</c:v>
                </c:pt>
                <c:pt idx="4032">
                  <c:v>272.47300000000001</c:v>
                </c:pt>
                <c:pt idx="4033">
                  <c:v>272.52260000000001</c:v>
                </c:pt>
                <c:pt idx="4034">
                  <c:v>272.57249999999999</c:v>
                </c:pt>
                <c:pt idx="4035">
                  <c:v>272.62110000000001</c:v>
                </c:pt>
                <c:pt idx="4036">
                  <c:v>272.6705</c:v>
                </c:pt>
                <c:pt idx="4037">
                  <c:v>272.71699999999998</c:v>
                </c:pt>
                <c:pt idx="4038">
                  <c:v>272.76499999999999</c:v>
                </c:pt>
                <c:pt idx="4039">
                  <c:v>272.8125</c:v>
                </c:pt>
                <c:pt idx="4040">
                  <c:v>272.85890000000001</c:v>
                </c:pt>
                <c:pt idx="4041">
                  <c:v>272.90690000000001</c:v>
                </c:pt>
                <c:pt idx="4042">
                  <c:v>272.95479999999998</c:v>
                </c:pt>
                <c:pt idx="4043">
                  <c:v>273</c:v>
                </c:pt>
                <c:pt idx="4044">
                  <c:v>273.04649999999998</c:v>
                </c:pt>
                <c:pt idx="4045">
                  <c:v>273.09059999999999</c:v>
                </c:pt>
                <c:pt idx="4046">
                  <c:v>273.13760000000002</c:v>
                </c:pt>
                <c:pt idx="4047">
                  <c:v>273.18340000000001</c:v>
                </c:pt>
                <c:pt idx="4048">
                  <c:v>273.22719999999998</c:v>
                </c:pt>
                <c:pt idx="4049">
                  <c:v>273.27480000000003</c:v>
                </c:pt>
                <c:pt idx="4050">
                  <c:v>273.32049999999998</c:v>
                </c:pt>
                <c:pt idx="4051">
                  <c:v>273.3664</c:v>
                </c:pt>
                <c:pt idx="4052">
                  <c:v>273.41199999999998</c:v>
                </c:pt>
                <c:pt idx="4053">
                  <c:v>273.4554</c:v>
                </c:pt>
                <c:pt idx="4054">
                  <c:v>273.5027</c:v>
                </c:pt>
                <c:pt idx="4055">
                  <c:v>273.54820000000001</c:v>
                </c:pt>
                <c:pt idx="4056">
                  <c:v>273.59399999999999</c:v>
                </c:pt>
                <c:pt idx="4057">
                  <c:v>273.63990000000001</c:v>
                </c:pt>
                <c:pt idx="4058">
                  <c:v>273.68439999999998</c:v>
                </c:pt>
                <c:pt idx="4059">
                  <c:v>273.7303</c:v>
                </c:pt>
                <c:pt idx="4060">
                  <c:v>273.77719999999999</c:v>
                </c:pt>
                <c:pt idx="4061">
                  <c:v>273.82420000000002</c:v>
                </c:pt>
                <c:pt idx="4062">
                  <c:v>273.87110000000001</c:v>
                </c:pt>
                <c:pt idx="4063">
                  <c:v>273.91739999999999</c:v>
                </c:pt>
                <c:pt idx="4064">
                  <c:v>273.96449999999999</c:v>
                </c:pt>
                <c:pt idx="4065">
                  <c:v>274.01130000000001</c:v>
                </c:pt>
                <c:pt idx="4066">
                  <c:v>274.05939999999998</c:v>
                </c:pt>
                <c:pt idx="4067">
                  <c:v>274.10660000000001</c:v>
                </c:pt>
                <c:pt idx="4068">
                  <c:v>274.15300000000002</c:v>
                </c:pt>
                <c:pt idx="4069">
                  <c:v>274.2004</c:v>
                </c:pt>
                <c:pt idx="4070">
                  <c:v>274.24709999999999</c:v>
                </c:pt>
                <c:pt idx="4071">
                  <c:v>274.29570000000001</c:v>
                </c:pt>
                <c:pt idx="4072">
                  <c:v>274.34280000000001</c:v>
                </c:pt>
                <c:pt idx="4073">
                  <c:v>274.39159999999998</c:v>
                </c:pt>
                <c:pt idx="4074">
                  <c:v>274.44110000000001</c:v>
                </c:pt>
                <c:pt idx="4075">
                  <c:v>274.48899999999998</c:v>
                </c:pt>
                <c:pt idx="4076">
                  <c:v>274.53620000000001</c:v>
                </c:pt>
                <c:pt idx="4077">
                  <c:v>274.58370000000002</c:v>
                </c:pt>
                <c:pt idx="4078">
                  <c:v>274.63130000000001</c:v>
                </c:pt>
                <c:pt idx="4079">
                  <c:v>274.6764</c:v>
                </c:pt>
                <c:pt idx="4080">
                  <c:v>274.73</c:v>
                </c:pt>
                <c:pt idx="4081">
                  <c:v>274.77960000000002</c:v>
                </c:pt>
                <c:pt idx="4082">
                  <c:v>274.83440000000002</c:v>
                </c:pt>
                <c:pt idx="4083">
                  <c:v>274.87610000000001</c:v>
                </c:pt>
                <c:pt idx="4084">
                  <c:v>274.92739999999998</c:v>
                </c:pt>
                <c:pt idx="4085">
                  <c:v>274.97379999999998</c:v>
                </c:pt>
                <c:pt idx="4086">
                  <c:v>275.02080000000001</c:v>
                </c:pt>
                <c:pt idx="4087">
                  <c:v>275.06909999999999</c:v>
                </c:pt>
                <c:pt idx="4088">
                  <c:v>275.11619999999999</c:v>
                </c:pt>
                <c:pt idx="4089">
                  <c:v>275.16379999999998</c:v>
                </c:pt>
                <c:pt idx="4090">
                  <c:v>275.21300000000002</c:v>
                </c:pt>
                <c:pt idx="4091">
                  <c:v>275.25920000000002</c:v>
                </c:pt>
                <c:pt idx="4092">
                  <c:v>275.3082</c:v>
                </c:pt>
                <c:pt idx="4093">
                  <c:v>275.35469999999998</c:v>
                </c:pt>
                <c:pt idx="4094">
                  <c:v>275.40120000000002</c:v>
                </c:pt>
                <c:pt idx="4095">
                  <c:v>275.44819999999999</c:v>
                </c:pt>
                <c:pt idx="4096">
                  <c:v>275.49419999999998</c:v>
                </c:pt>
                <c:pt idx="4097">
                  <c:v>275.54050000000001</c:v>
                </c:pt>
                <c:pt idx="4098">
                  <c:v>275.58600000000001</c:v>
                </c:pt>
                <c:pt idx="4099">
                  <c:v>275.63459999999998</c:v>
                </c:pt>
                <c:pt idx="4100">
                  <c:v>275.68119999999999</c:v>
                </c:pt>
                <c:pt idx="4101">
                  <c:v>275.7276</c:v>
                </c:pt>
                <c:pt idx="4102">
                  <c:v>275.77440000000001</c:v>
                </c:pt>
                <c:pt idx="4103">
                  <c:v>275.82069999999999</c:v>
                </c:pt>
                <c:pt idx="4104">
                  <c:v>275.86669999999998</c:v>
                </c:pt>
                <c:pt idx="4105">
                  <c:v>275.91480000000001</c:v>
                </c:pt>
                <c:pt idx="4106">
                  <c:v>275.96159999999998</c:v>
                </c:pt>
                <c:pt idx="4107">
                  <c:v>276.00779999999997</c:v>
                </c:pt>
                <c:pt idx="4108">
                  <c:v>276.05360000000002</c:v>
                </c:pt>
                <c:pt idx="4109">
                  <c:v>276.09840000000003</c:v>
                </c:pt>
                <c:pt idx="4110">
                  <c:v>276.14620000000002</c:v>
                </c:pt>
                <c:pt idx="4111">
                  <c:v>276.19220000000001</c:v>
                </c:pt>
                <c:pt idx="4112">
                  <c:v>276.23790000000002</c:v>
                </c:pt>
                <c:pt idx="4113">
                  <c:v>276.28500000000003</c:v>
                </c:pt>
                <c:pt idx="4114">
                  <c:v>276.3306</c:v>
                </c:pt>
                <c:pt idx="4115">
                  <c:v>276.37779999999998</c:v>
                </c:pt>
                <c:pt idx="4116">
                  <c:v>276.4237</c:v>
                </c:pt>
                <c:pt idx="4117">
                  <c:v>276.47239999999999</c:v>
                </c:pt>
                <c:pt idx="4118">
                  <c:v>276.51589999999999</c:v>
                </c:pt>
                <c:pt idx="4119">
                  <c:v>276.56169999999997</c:v>
                </c:pt>
                <c:pt idx="4120">
                  <c:v>276.60829999999999</c:v>
                </c:pt>
                <c:pt idx="4121">
                  <c:v>276.65600000000001</c:v>
                </c:pt>
                <c:pt idx="4122">
                  <c:v>276.70479999999998</c:v>
                </c:pt>
                <c:pt idx="4123">
                  <c:v>276.74970000000002</c:v>
                </c:pt>
                <c:pt idx="4124">
                  <c:v>276.7978</c:v>
                </c:pt>
                <c:pt idx="4125">
                  <c:v>276.84379999999999</c:v>
                </c:pt>
                <c:pt idx="4126">
                  <c:v>276.89299999999997</c:v>
                </c:pt>
                <c:pt idx="4127">
                  <c:v>276.93959999999998</c:v>
                </c:pt>
                <c:pt idx="4128">
                  <c:v>276.98630000000003</c:v>
                </c:pt>
                <c:pt idx="4129">
                  <c:v>277.03370000000001</c:v>
                </c:pt>
                <c:pt idx="4130">
                  <c:v>277.0804</c:v>
                </c:pt>
                <c:pt idx="4131">
                  <c:v>277.12819999999999</c:v>
                </c:pt>
                <c:pt idx="4132">
                  <c:v>277.1764</c:v>
                </c:pt>
                <c:pt idx="4133">
                  <c:v>277.22519999999997</c:v>
                </c:pt>
                <c:pt idx="4134">
                  <c:v>277.27199999999999</c:v>
                </c:pt>
                <c:pt idx="4135">
                  <c:v>277.32299999999998</c:v>
                </c:pt>
                <c:pt idx="4136">
                  <c:v>277.37009999999998</c:v>
                </c:pt>
                <c:pt idx="4137">
                  <c:v>277.41800000000001</c:v>
                </c:pt>
                <c:pt idx="4138">
                  <c:v>277.46499999999997</c:v>
                </c:pt>
                <c:pt idx="4139">
                  <c:v>277.51260000000002</c:v>
                </c:pt>
                <c:pt idx="4140">
                  <c:v>277.56060000000002</c:v>
                </c:pt>
                <c:pt idx="4141">
                  <c:v>277.6112</c:v>
                </c:pt>
                <c:pt idx="4142">
                  <c:v>277.65649999999999</c:v>
                </c:pt>
                <c:pt idx="4143">
                  <c:v>277.70639999999997</c:v>
                </c:pt>
                <c:pt idx="4144">
                  <c:v>277.75400000000002</c:v>
                </c:pt>
                <c:pt idx="4145">
                  <c:v>277.80099999999999</c:v>
                </c:pt>
                <c:pt idx="4146">
                  <c:v>277.85039999999998</c:v>
                </c:pt>
                <c:pt idx="4147">
                  <c:v>277.90050000000002</c:v>
                </c:pt>
                <c:pt idx="4148">
                  <c:v>277.94749999999999</c:v>
                </c:pt>
                <c:pt idx="4149">
                  <c:v>277.99619999999999</c:v>
                </c:pt>
                <c:pt idx="4150">
                  <c:v>278.04590000000002</c:v>
                </c:pt>
                <c:pt idx="4151">
                  <c:v>278.096</c:v>
                </c:pt>
                <c:pt idx="4152">
                  <c:v>278.14460000000003</c:v>
                </c:pt>
                <c:pt idx="4153">
                  <c:v>278.19349999999997</c:v>
                </c:pt>
                <c:pt idx="4154">
                  <c:v>278.24119999999999</c:v>
                </c:pt>
                <c:pt idx="4155">
                  <c:v>278.29039999999998</c:v>
                </c:pt>
                <c:pt idx="4156">
                  <c:v>278.33839999999998</c:v>
                </c:pt>
                <c:pt idx="4157">
                  <c:v>278.387</c:v>
                </c:pt>
                <c:pt idx="4158">
                  <c:v>278.43529999999998</c:v>
                </c:pt>
                <c:pt idx="4159">
                  <c:v>278.4846</c:v>
                </c:pt>
                <c:pt idx="4160">
                  <c:v>278.53320000000002</c:v>
                </c:pt>
                <c:pt idx="4161">
                  <c:v>278.58199999999999</c:v>
                </c:pt>
                <c:pt idx="4162">
                  <c:v>278.62970000000001</c:v>
                </c:pt>
                <c:pt idx="4163">
                  <c:v>278.67720000000003</c:v>
                </c:pt>
                <c:pt idx="4164">
                  <c:v>278.7242</c:v>
                </c:pt>
                <c:pt idx="4165">
                  <c:v>278.77260000000001</c:v>
                </c:pt>
                <c:pt idx="4166">
                  <c:v>278.82130000000001</c:v>
                </c:pt>
                <c:pt idx="4167">
                  <c:v>278.86849999999998</c:v>
                </c:pt>
                <c:pt idx="4168">
                  <c:v>278.91460000000001</c:v>
                </c:pt>
                <c:pt idx="4169">
                  <c:v>278.96179999999998</c:v>
                </c:pt>
                <c:pt idx="4170">
                  <c:v>279.00900000000001</c:v>
                </c:pt>
                <c:pt idx="4171">
                  <c:v>279.05540000000002</c:v>
                </c:pt>
                <c:pt idx="4172">
                  <c:v>279.1026</c:v>
                </c:pt>
                <c:pt idx="4173">
                  <c:v>279.14780000000002</c:v>
                </c:pt>
                <c:pt idx="4174">
                  <c:v>279.19600000000003</c:v>
                </c:pt>
                <c:pt idx="4175">
                  <c:v>279.24119999999999</c:v>
                </c:pt>
                <c:pt idx="4176">
                  <c:v>279.28899999999999</c:v>
                </c:pt>
                <c:pt idx="4177">
                  <c:v>279.33539999999999</c:v>
                </c:pt>
                <c:pt idx="4178">
                  <c:v>279.38200000000001</c:v>
                </c:pt>
                <c:pt idx="4179">
                  <c:v>279.428</c:v>
                </c:pt>
                <c:pt idx="4180">
                  <c:v>279.47559999999999</c:v>
                </c:pt>
                <c:pt idx="4181">
                  <c:v>279.52120000000002</c:v>
                </c:pt>
                <c:pt idx="4182">
                  <c:v>279.56900000000002</c:v>
                </c:pt>
                <c:pt idx="4183">
                  <c:v>279.61529999999999</c:v>
                </c:pt>
                <c:pt idx="4184">
                  <c:v>279.66269999999997</c:v>
                </c:pt>
                <c:pt idx="4185">
                  <c:v>279.70949999999999</c:v>
                </c:pt>
                <c:pt idx="4186">
                  <c:v>279.75619999999998</c:v>
                </c:pt>
                <c:pt idx="4187">
                  <c:v>279.80259999999998</c:v>
                </c:pt>
                <c:pt idx="4188">
                  <c:v>279.85070000000002</c:v>
                </c:pt>
                <c:pt idx="4189">
                  <c:v>279.90039999999999</c:v>
                </c:pt>
                <c:pt idx="4190">
                  <c:v>279.94659999999999</c:v>
                </c:pt>
                <c:pt idx="4191">
                  <c:v>279.9932</c:v>
                </c:pt>
                <c:pt idx="4192">
                  <c:v>280.04250000000002</c:v>
                </c:pt>
                <c:pt idx="4193">
                  <c:v>280.09039999999999</c:v>
                </c:pt>
                <c:pt idx="4194">
                  <c:v>280.13749999999999</c:v>
                </c:pt>
                <c:pt idx="4195">
                  <c:v>280.1848</c:v>
                </c:pt>
                <c:pt idx="4196">
                  <c:v>280.2312</c:v>
                </c:pt>
                <c:pt idx="4197">
                  <c:v>280.27859999999998</c:v>
                </c:pt>
                <c:pt idx="4198">
                  <c:v>280.327</c:v>
                </c:pt>
                <c:pt idx="4199">
                  <c:v>280.37520000000001</c:v>
                </c:pt>
                <c:pt idx="4200">
                  <c:v>280.42669999999998</c:v>
                </c:pt>
                <c:pt idx="4201">
                  <c:v>280.46859999999998</c:v>
                </c:pt>
                <c:pt idx="4202">
                  <c:v>280.51560000000001</c:v>
                </c:pt>
                <c:pt idx="4203">
                  <c:v>280.56439999999998</c:v>
                </c:pt>
                <c:pt idx="4204">
                  <c:v>280.61149999999998</c:v>
                </c:pt>
                <c:pt idx="4205">
                  <c:v>280.65719999999999</c:v>
                </c:pt>
                <c:pt idx="4206">
                  <c:v>280.70460000000003</c:v>
                </c:pt>
                <c:pt idx="4207">
                  <c:v>280.75189999999998</c:v>
                </c:pt>
                <c:pt idx="4208">
                  <c:v>280.79880000000003</c:v>
                </c:pt>
                <c:pt idx="4209">
                  <c:v>280.846</c:v>
                </c:pt>
                <c:pt idx="4210">
                  <c:v>280.8938</c:v>
                </c:pt>
                <c:pt idx="4211">
                  <c:v>280.93869999999998</c:v>
                </c:pt>
                <c:pt idx="4212">
                  <c:v>280.98750000000001</c:v>
                </c:pt>
                <c:pt idx="4213">
                  <c:v>281.03590000000003</c:v>
                </c:pt>
                <c:pt idx="4214">
                  <c:v>281.08199999999999</c:v>
                </c:pt>
                <c:pt idx="4215">
                  <c:v>281.12560000000002</c:v>
                </c:pt>
                <c:pt idx="4216">
                  <c:v>281.1728</c:v>
                </c:pt>
                <c:pt idx="4217">
                  <c:v>281.21890000000002</c:v>
                </c:pt>
                <c:pt idx="4218">
                  <c:v>281.26600000000002</c:v>
                </c:pt>
                <c:pt idx="4219">
                  <c:v>281.31400000000002</c:v>
                </c:pt>
                <c:pt idx="4220">
                  <c:v>281.3587</c:v>
                </c:pt>
                <c:pt idx="4221">
                  <c:v>281.4049</c:v>
                </c:pt>
                <c:pt idx="4222">
                  <c:v>281.45280000000002</c:v>
                </c:pt>
                <c:pt idx="4223">
                  <c:v>281.49900000000002</c:v>
                </c:pt>
                <c:pt idx="4224">
                  <c:v>281.54379999999998</c:v>
                </c:pt>
                <c:pt idx="4225">
                  <c:v>281.58949999999999</c:v>
                </c:pt>
                <c:pt idx="4226">
                  <c:v>281.63400000000001</c:v>
                </c:pt>
                <c:pt idx="4227">
                  <c:v>281.67910000000001</c:v>
                </c:pt>
                <c:pt idx="4228">
                  <c:v>281.72399999999999</c:v>
                </c:pt>
                <c:pt idx="4229">
                  <c:v>281.77</c:v>
                </c:pt>
                <c:pt idx="4230">
                  <c:v>281.81369999999998</c:v>
                </c:pt>
                <c:pt idx="4231">
                  <c:v>281.86099999999999</c:v>
                </c:pt>
                <c:pt idx="4232">
                  <c:v>281.90589999999997</c:v>
                </c:pt>
                <c:pt idx="4233">
                  <c:v>281.9522</c:v>
                </c:pt>
                <c:pt idx="4234">
                  <c:v>281.99900000000002</c:v>
                </c:pt>
                <c:pt idx="4235">
                  <c:v>282.04610000000002</c:v>
                </c:pt>
                <c:pt idx="4236">
                  <c:v>282.09370000000001</c:v>
                </c:pt>
                <c:pt idx="4237">
                  <c:v>282.13959999999997</c:v>
                </c:pt>
                <c:pt idx="4238">
                  <c:v>282.18799999999999</c:v>
                </c:pt>
                <c:pt idx="4239">
                  <c:v>282.23320000000001</c:v>
                </c:pt>
                <c:pt idx="4240">
                  <c:v>282.28059999999999</c:v>
                </c:pt>
                <c:pt idx="4241">
                  <c:v>282.32639999999998</c:v>
                </c:pt>
                <c:pt idx="4242">
                  <c:v>282.37479999999999</c:v>
                </c:pt>
                <c:pt idx="4243">
                  <c:v>282.42039999999997</c:v>
                </c:pt>
                <c:pt idx="4244">
                  <c:v>282.46859999999998</c:v>
                </c:pt>
                <c:pt idx="4245">
                  <c:v>282.51589999999999</c:v>
                </c:pt>
                <c:pt idx="4246">
                  <c:v>282.56189999999998</c:v>
                </c:pt>
                <c:pt idx="4247">
                  <c:v>282.60939999999999</c:v>
                </c:pt>
                <c:pt idx="4248">
                  <c:v>282.6574</c:v>
                </c:pt>
                <c:pt idx="4249">
                  <c:v>282.70519999999999</c:v>
                </c:pt>
                <c:pt idx="4250">
                  <c:v>282.75110000000001</c:v>
                </c:pt>
                <c:pt idx="4251">
                  <c:v>282.79820000000001</c:v>
                </c:pt>
                <c:pt idx="4252">
                  <c:v>282.84519999999998</c:v>
                </c:pt>
                <c:pt idx="4253">
                  <c:v>282.89060000000001</c:v>
                </c:pt>
                <c:pt idx="4254">
                  <c:v>282.93810000000002</c:v>
                </c:pt>
                <c:pt idx="4255">
                  <c:v>282.98520000000002</c:v>
                </c:pt>
                <c:pt idx="4256">
                  <c:v>283.03300000000002</c:v>
                </c:pt>
                <c:pt idx="4257">
                  <c:v>283.07859999999999</c:v>
                </c:pt>
                <c:pt idx="4258">
                  <c:v>283.12259999999998</c:v>
                </c:pt>
                <c:pt idx="4259">
                  <c:v>283.1721</c:v>
                </c:pt>
                <c:pt idx="4260">
                  <c:v>283.22050000000002</c:v>
                </c:pt>
                <c:pt idx="4261">
                  <c:v>283.26889999999997</c:v>
                </c:pt>
                <c:pt idx="4262">
                  <c:v>283.3184</c:v>
                </c:pt>
                <c:pt idx="4263">
                  <c:v>283.3614</c:v>
                </c:pt>
                <c:pt idx="4264">
                  <c:v>283.40589999999997</c:v>
                </c:pt>
                <c:pt idx="4265">
                  <c:v>283.45580000000001</c:v>
                </c:pt>
                <c:pt idx="4266">
                  <c:v>283.5009</c:v>
                </c:pt>
                <c:pt idx="4267">
                  <c:v>283.54840000000002</c:v>
                </c:pt>
                <c:pt idx="4268">
                  <c:v>283.59399999999999</c:v>
                </c:pt>
                <c:pt idx="4269">
                  <c:v>283.64049999999997</c:v>
                </c:pt>
                <c:pt idx="4270">
                  <c:v>283.68700000000001</c:v>
                </c:pt>
                <c:pt idx="4271">
                  <c:v>283.733</c:v>
                </c:pt>
                <c:pt idx="4272">
                  <c:v>283.77800000000002</c:v>
                </c:pt>
                <c:pt idx="4273">
                  <c:v>283.82499999999999</c:v>
                </c:pt>
                <c:pt idx="4274">
                  <c:v>283.86950000000002</c:v>
                </c:pt>
                <c:pt idx="4275">
                  <c:v>283.91750000000002</c:v>
                </c:pt>
                <c:pt idx="4276">
                  <c:v>283.96289999999999</c:v>
                </c:pt>
                <c:pt idx="4277">
                  <c:v>284.00880000000001</c:v>
                </c:pt>
                <c:pt idx="4278">
                  <c:v>284.05340000000001</c:v>
                </c:pt>
                <c:pt idx="4279">
                  <c:v>284.09879999999998</c:v>
                </c:pt>
                <c:pt idx="4280">
                  <c:v>284.1438</c:v>
                </c:pt>
                <c:pt idx="4281">
                  <c:v>284.18950000000001</c:v>
                </c:pt>
                <c:pt idx="4282">
                  <c:v>284.23669999999998</c:v>
                </c:pt>
                <c:pt idx="4283">
                  <c:v>284.28339999999997</c:v>
                </c:pt>
                <c:pt idx="4284">
                  <c:v>284.3279</c:v>
                </c:pt>
                <c:pt idx="4285">
                  <c:v>284.37419999999997</c:v>
                </c:pt>
                <c:pt idx="4286">
                  <c:v>284.42090000000002</c:v>
                </c:pt>
                <c:pt idx="4287">
                  <c:v>284.4658</c:v>
                </c:pt>
                <c:pt idx="4288">
                  <c:v>284.51220000000001</c:v>
                </c:pt>
                <c:pt idx="4289">
                  <c:v>284.55930000000001</c:v>
                </c:pt>
                <c:pt idx="4290">
                  <c:v>284.6062</c:v>
                </c:pt>
                <c:pt idx="4291">
                  <c:v>284.65249999999997</c:v>
                </c:pt>
                <c:pt idx="4292">
                  <c:v>284.69749999999999</c:v>
                </c:pt>
                <c:pt idx="4293">
                  <c:v>284.74470000000002</c:v>
                </c:pt>
                <c:pt idx="4294">
                  <c:v>284.78969999999998</c:v>
                </c:pt>
                <c:pt idx="4295">
                  <c:v>284.8365</c:v>
                </c:pt>
                <c:pt idx="4296">
                  <c:v>284.88319999999999</c:v>
                </c:pt>
                <c:pt idx="4297">
                  <c:v>284.92910000000001</c:v>
                </c:pt>
                <c:pt idx="4298">
                  <c:v>284.97399999999999</c:v>
                </c:pt>
                <c:pt idx="4299">
                  <c:v>285.01960000000003</c:v>
                </c:pt>
                <c:pt idx="4300">
                  <c:v>285.0668</c:v>
                </c:pt>
                <c:pt idx="4301">
                  <c:v>285.11349999999999</c:v>
                </c:pt>
                <c:pt idx="4302">
                  <c:v>285.1585</c:v>
                </c:pt>
                <c:pt idx="4303">
                  <c:v>285.20690000000002</c:v>
                </c:pt>
                <c:pt idx="4304">
                  <c:v>285.25200000000001</c:v>
                </c:pt>
                <c:pt idx="4305">
                  <c:v>285.29500000000002</c:v>
                </c:pt>
                <c:pt idx="4306">
                  <c:v>285.34660000000002</c:v>
                </c:pt>
                <c:pt idx="4307">
                  <c:v>285.3929</c:v>
                </c:pt>
                <c:pt idx="4308">
                  <c:v>285.44</c:v>
                </c:pt>
                <c:pt idx="4309">
                  <c:v>285.48309999999998</c:v>
                </c:pt>
                <c:pt idx="4310">
                  <c:v>285.52879999999999</c:v>
                </c:pt>
                <c:pt idx="4311">
                  <c:v>285.57589999999999</c:v>
                </c:pt>
                <c:pt idx="4312">
                  <c:v>285.62099999999998</c:v>
                </c:pt>
                <c:pt idx="4313">
                  <c:v>285.66750000000002</c:v>
                </c:pt>
                <c:pt idx="4314">
                  <c:v>285.71350000000001</c:v>
                </c:pt>
                <c:pt idx="4315">
                  <c:v>285.76</c:v>
                </c:pt>
                <c:pt idx="4316">
                  <c:v>285.8073</c:v>
                </c:pt>
                <c:pt idx="4317">
                  <c:v>285.85379999999998</c:v>
                </c:pt>
                <c:pt idx="4318">
                  <c:v>285.89839999999998</c:v>
                </c:pt>
                <c:pt idx="4319">
                  <c:v>285.94349999999997</c:v>
                </c:pt>
                <c:pt idx="4320">
                  <c:v>285.98849999999999</c:v>
                </c:pt>
                <c:pt idx="4321">
                  <c:v>286.03320000000002</c:v>
                </c:pt>
                <c:pt idx="4322">
                  <c:v>286.07679999999999</c:v>
                </c:pt>
                <c:pt idx="4323">
                  <c:v>286.12259999999998</c:v>
                </c:pt>
                <c:pt idx="4324">
                  <c:v>286.1644</c:v>
                </c:pt>
                <c:pt idx="4325">
                  <c:v>286.20960000000002</c:v>
                </c:pt>
                <c:pt idx="4326">
                  <c:v>286.25459999999998</c:v>
                </c:pt>
                <c:pt idx="4327">
                  <c:v>286.29950000000002</c:v>
                </c:pt>
                <c:pt idx="4328">
                  <c:v>286.34199999999998</c:v>
                </c:pt>
                <c:pt idx="4329">
                  <c:v>286.3879</c:v>
                </c:pt>
                <c:pt idx="4330">
                  <c:v>286.43290000000002</c:v>
                </c:pt>
                <c:pt idx="4331">
                  <c:v>286.47750000000002</c:v>
                </c:pt>
                <c:pt idx="4332">
                  <c:v>286.52260000000001</c:v>
                </c:pt>
                <c:pt idx="4333">
                  <c:v>286.56920000000002</c:v>
                </c:pt>
                <c:pt idx="4334">
                  <c:v>286.61309999999997</c:v>
                </c:pt>
                <c:pt idx="4335">
                  <c:v>286.66039999999998</c:v>
                </c:pt>
                <c:pt idx="4336">
                  <c:v>286.70650000000001</c:v>
                </c:pt>
                <c:pt idx="4337">
                  <c:v>286.75220000000002</c:v>
                </c:pt>
                <c:pt idx="4338">
                  <c:v>286.79880000000003</c:v>
                </c:pt>
                <c:pt idx="4339">
                  <c:v>286.8442</c:v>
                </c:pt>
                <c:pt idx="4340">
                  <c:v>286.89089999999999</c:v>
                </c:pt>
                <c:pt idx="4341">
                  <c:v>286.93799999999999</c:v>
                </c:pt>
                <c:pt idx="4342">
                  <c:v>286.98399999999998</c:v>
                </c:pt>
                <c:pt idx="4343">
                  <c:v>287.03280000000001</c:v>
                </c:pt>
                <c:pt idx="4344">
                  <c:v>287.0788</c:v>
                </c:pt>
                <c:pt idx="4345">
                  <c:v>287.1268</c:v>
                </c:pt>
                <c:pt idx="4346">
                  <c:v>287.17500000000001</c:v>
                </c:pt>
                <c:pt idx="4347">
                  <c:v>287.221</c:v>
                </c:pt>
                <c:pt idx="4348">
                  <c:v>287.26940000000002</c:v>
                </c:pt>
                <c:pt idx="4349">
                  <c:v>287.31639999999999</c:v>
                </c:pt>
                <c:pt idx="4350">
                  <c:v>287.36279999999999</c:v>
                </c:pt>
                <c:pt idx="4351">
                  <c:v>287.411</c:v>
                </c:pt>
                <c:pt idx="4352">
                  <c:v>287.45659999999998</c:v>
                </c:pt>
                <c:pt idx="4353">
                  <c:v>287.50360000000001</c:v>
                </c:pt>
                <c:pt idx="4354">
                  <c:v>287.5523</c:v>
                </c:pt>
                <c:pt idx="4355">
                  <c:v>287.59800000000001</c:v>
                </c:pt>
                <c:pt idx="4356">
                  <c:v>287.64400000000001</c:v>
                </c:pt>
                <c:pt idx="4357">
                  <c:v>287.6918</c:v>
                </c:pt>
                <c:pt idx="4358">
                  <c:v>287.74040000000002</c:v>
                </c:pt>
                <c:pt idx="4359">
                  <c:v>287.78550000000001</c:v>
                </c:pt>
                <c:pt idx="4360">
                  <c:v>287.83030000000002</c:v>
                </c:pt>
                <c:pt idx="4361">
                  <c:v>287.87759999999997</c:v>
                </c:pt>
                <c:pt idx="4362">
                  <c:v>287.92309999999998</c:v>
                </c:pt>
                <c:pt idx="4363">
                  <c:v>287.96980000000002</c:v>
                </c:pt>
                <c:pt idx="4364">
                  <c:v>288.01560000000001</c:v>
                </c:pt>
                <c:pt idx="4365">
                  <c:v>288.0582</c:v>
                </c:pt>
                <c:pt idx="4366">
                  <c:v>288.10509999999999</c:v>
                </c:pt>
                <c:pt idx="4367">
                  <c:v>288.1497</c:v>
                </c:pt>
                <c:pt idx="4368">
                  <c:v>288.19600000000003</c:v>
                </c:pt>
                <c:pt idx="4369">
                  <c:v>288.2389</c:v>
                </c:pt>
                <c:pt idx="4370">
                  <c:v>288.28390000000002</c:v>
                </c:pt>
                <c:pt idx="4371">
                  <c:v>288.3295</c:v>
                </c:pt>
                <c:pt idx="4372">
                  <c:v>288.37419999999997</c:v>
                </c:pt>
                <c:pt idx="4373">
                  <c:v>288.41829999999999</c:v>
                </c:pt>
                <c:pt idx="4374">
                  <c:v>288.46280000000002</c:v>
                </c:pt>
                <c:pt idx="4375">
                  <c:v>288.50779999999997</c:v>
                </c:pt>
                <c:pt idx="4376">
                  <c:v>288.55090000000001</c:v>
                </c:pt>
                <c:pt idx="4377">
                  <c:v>288.59539999999998</c:v>
                </c:pt>
                <c:pt idx="4378">
                  <c:v>288.64019999999999</c:v>
                </c:pt>
                <c:pt idx="4379">
                  <c:v>288.68540000000002</c:v>
                </c:pt>
                <c:pt idx="4380">
                  <c:v>288.73099999999999</c:v>
                </c:pt>
                <c:pt idx="4381">
                  <c:v>288.77659999999997</c:v>
                </c:pt>
                <c:pt idx="4382">
                  <c:v>288.8211</c:v>
                </c:pt>
                <c:pt idx="4383">
                  <c:v>288.86579999999998</c:v>
                </c:pt>
                <c:pt idx="4384">
                  <c:v>288.91309999999999</c:v>
                </c:pt>
                <c:pt idx="4385">
                  <c:v>288.95740000000001</c:v>
                </c:pt>
                <c:pt idx="4386">
                  <c:v>289.0052</c:v>
                </c:pt>
                <c:pt idx="4387">
                  <c:v>289.05119999999999</c:v>
                </c:pt>
                <c:pt idx="4388">
                  <c:v>289.09699999999998</c:v>
                </c:pt>
                <c:pt idx="4389">
                  <c:v>289.14089999999999</c:v>
                </c:pt>
                <c:pt idx="4390">
                  <c:v>289.18759999999997</c:v>
                </c:pt>
                <c:pt idx="4391">
                  <c:v>289.23689999999999</c:v>
                </c:pt>
                <c:pt idx="4392">
                  <c:v>289.28120000000001</c:v>
                </c:pt>
                <c:pt idx="4393">
                  <c:v>289.3288</c:v>
                </c:pt>
                <c:pt idx="4394">
                  <c:v>289.37479999999999</c:v>
                </c:pt>
                <c:pt idx="4395">
                  <c:v>289.42110000000002</c:v>
                </c:pt>
                <c:pt idx="4396">
                  <c:v>289.46699999999998</c:v>
                </c:pt>
                <c:pt idx="4397">
                  <c:v>289.51280000000003</c:v>
                </c:pt>
                <c:pt idx="4398">
                  <c:v>289.56029999999998</c:v>
                </c:pt>
                <c:pt idx="4399">
                  <c:v>289.60739999999998</c:v>
                </c:pt>
                <c:pt idx="4400">
                  <c:v>289.65410000000003</c:v>
                </c:pt>
                <c:pt idx="4401">
                  <c:v>289.69929999999999</c:v>
                </c:pt>
                <c:pt idx="4402">
                  <c:v>289.74700000000001</c:v>
                </c:pt>
                <c:pt idx="4403">
                  <c:v>289.7937</c:v>
                </c:pt>
                <c:pt idx="4404">
                  <c:v>289.84160000000003</c:v>
                </c:pt>
                <c:pt idx="4405">
                  <c:v>289.88810000000001</c:v>
                </c:pt>
                <c:pt idx="4406">
                  <c:v>289.93599999999998</c:v>
                </c:pt>
                <c:pt idx="4407">
                  <c:v>289.98360000000002</c:v>
                </c:pt>
                <c:pt idx="4408">
                  <c:v>290.02879999999999</c:v>
                </c:pt>
                <c:pt idx="4409">
                  <c:v>290.07580000000002</c:v>
                </c:pt>
                <c:pt idx="4410">
                  <c:v>290.1232</c:v>
                </c:pt>
                <c:pt idx="4411">
                  <c:v>290.16879999999998</c:v>
                </c:pt>
                <c:pt idx="4412">
                  <c:v>290.21420000000001</c:v>
                </c:pt>
                <c:pt idx="4413">
                  <c:v>290.26089999999999</c:v>
                </c:pt>
                <c:pt idx="4414">
                  <c:v>290.30579999999998</c:v>
                </c:pt>
                <c:pt idx="4415">
                  <c:v>290.35149999999999</c:v>
                </c:pt>
                <c:pt idx="4416">
                  <c:v>290.39699999999999</c:v>
                </c:pt>
                <c:pt idx="4417">
                  <c:v>290.4425</c:v>
                </c:pt>
                <c:pt idx="4418">
                  <c:v>290.48899999999998</c:v>
                </c:pt>
                <c:pt idx="4419">
                  <c:v>290.53559999999999</c:v>
                </c:pt>
                <c:pt idx="4420">
                  <c:v>290.58100000000002</c:v>
                </c:pt>
                <c:pt idx="4421">
                  <c:v>290.62599999999998</c:v>
                </c:pt>
                <c:pt idx="4422">
                  <c:v>290.67180000000002</c:v>
                </c:pt>
                <c:pt idx="4423">
                  <c:v>290.7165</c:v>
                </c:pt>
                <c:pt idx="4424">
                  <c:v>290.76400000000001</c:v>
                </c:pt>
                <c:pt idx="4425">
                  <c:v>290.80939999999998</c:v>
                </c:pt>
                <c:pt idx="4426">
                  <c:v>290.8537</c:v>
                </c:pt>
                <c:pt idx="4427">
                  <c:v>290.9006</c:v>
                </c:pt>
                <c:pt idx="4428">
                  <c:v>290.94650000000001</c:v>
                </c:pt>
                <c:pt idx="4429">
                  <c:v>290.99340000000001</c:v>
                </c:pt>
                <c:pt idx="4430">
                  <c:v>291.03870000000001</c:v>
                </c:pt>
                <c:pt idx="4431">
                  <c:v>291.08550000000002</c:v>
                </c:pt>
                <c:pt idx="4432">
                  <c:v>291.13080000000002</c:v>
                </c:pt>
                <c:pt idx="4433">
                  <c:v>291.17720000000003</c:v>
                </c:pt>
                <c:pt idx="4434">
                  <c:v>291.22320000000002</c:v>
                </c:pt>
                <c:pt idx="4435">
                  <c:v>291.2688</c:v>
                </c:pt>
                <c:pt idx="4436">
                  <c:v>291.3159</c:v>
                </c:pt>
                <c:pt idx="4437">
                  <c:v>291.36059999999998</c:v>
                </c:pt>
                <c:pt idx="4438">
                  <c:v>291.40559999999999</c:v>
                </c:pt>
                <c:pt idx="4439">
                  <c:v>291.45100000000002</c:v>
                </c:pt>
                <c:pt idx="4440">
                  <c:v>291.4984</c:v>
                </c:pt>
                <c:pt idx="4441">
                  <c:v>291.54379999999998</c:v>
                </c:pt>
                <c:pt idx="4442">
                  <c:v>291.58999999999997</c:v>
                </c:pt>
                <c:pt idx="4443">
                  <c:v>291.63600000000002</c:v>
                </c:pt>
                <c:pt idx="4444">
                  <c:v>291.6807</c:v>
                </c:pt>
                <c:pt idx="4445">
                  <c:v>291.7278</c:v>
                </c:pt>
                <c:pt idx="4446">
                  <c:v>291.77190000000002</c:v>
                </c:pt>
                <c:pt idx="4447">
                  <c:v>291.81700000000001</c:v>
                </c:pt>
                <c:pt idx="4448">
                  <c:v>291.86250000000001</c:v>
                </c:pt>
                <c:pt idx="4449">
                  <c:v>291.90839999999997</c:v>
                </c:pt>
                <c:pt idx="4450">
                  <c:v>291.9547</c:v>
                </c:pt>
                <c:pt idx="4451">
                  <c:v>291.99930000000001</c:v>
                </c:pt>
                <c:pt idx="4452">
                  <c:v>292.0446</c:v>
                </c:pt>
                <c:pt idx="4453">
                  <c:v>292.0883</c:v>
                </c:pt>
                <c:pt idx="4454">
                  <c:v>292.1352</c:v>
                </c:pt>
                <c:pt idx="4455">
                  <c:v>292.17959999999999</c:v>
                </c:pt>
                <c:pt idx="4456">
                  <c:v>292.22379999999998</c:v>
                </c:pt>
                <c:pt idx="4457">
                  <c:v>292.26990000000001</c:v>
                </c:pt>
                <c:pt idx="4458">
                  <c:v>292.3168</c:v>
                </c:pt>
                <c:pt idx="4459">
                  <c:v>292.3621</c:v>
                </c:pt>
                <c:pt idx="4460">
                  <c:v>292.40710000000001</c:v>
                </c:pt>
                <c:pt idx="4461">
                  <c:v>292.45159999999998</c:v>
                </c:pt>
                <c:pt idx="4462">
                  <c:v>292.49630000000002</c:v>
                </c:pt>
                <c:pt idx="4463">
                  <c:v>292.54079999999999</c:v>
                </c:pt>
                <c:pt idx="4464">
                  <c:v>292.58699999999999</c:v>
                </c:pt>
                <c:pt idx="4465">
                  <c:v>292.63299999999998</c:v>
                </c:pt>
                <c:pt idx="4466">
                  <c:v>292.67779999999999</c:v>
                </c:pt>
                <c:pt idx="4467">
                  <c:v>292.72239999999999</c:v>
                </c:pt>
                <c:pt idx="4468">
                  <c:v>292.76929999999999</c:v>
                </c:pt>
                <c:pt idx="4469">
                  <c:v>292.81439999999998</c:v>
                </c:pt>
                <c:pt idx="4470">
                  <c:v>292.85980000000001</c:v>
                </c:pt>
                <c:pt idx="4471">
                  <c:v>292.90539999999999</c:v>
                </c:pt>
                <c:pt idx="4472">
                  <c:v>292.9477</c:v>
                </c:pt>
                <c:pt idx="4473">
                  <c:v>292.99419999999998</c:v>
                </c:pt>
                <c:pt idx="4474">
                  <c:v>293.041</c:v>
                </c:pt>
                <c:pt idx="4475">
                  <c:v>293.08580000000001</c:v>
                </c:pt>
                <c:pt idx="4476">
                  <c:v>293.13209999999998</c:v>
                </c:pt>
                <c:pt idx="4477">
                  <c:v>293.17630000000003</c:v>
                </c:pt>
                <c:pt idx="4478">
                  <c:v>293.22120000000001</c:v>
                </c:pt>
                <c:pt idx="4479">
                  <c:v>293.2688</c:v>
                </c:pt>
                <c:pt idx="4480">
                  <c:v>293.31459999999998</c:v>
                </c:pt>
                <c:pt idx="4481">
                  <c:v>293.35849999999999</c:v>
                </c:pt>
                <c:pt idx="4482">
                  <c:v>293.40429999999998</c:v>
                </c:pt>
                <c:pt idx="4483">
                  <c:v>293.44839999999999</c:v>
                </c:pt>
                <c:pt idx="4484">
                  <c:v>293.49439999999998</c:v>
                </c:pt>
                <c:pt idx="4485">
                  <c:v>293.5378</c:v>
                </c:pt>
                <c:pt idx="4486">
                  <c:v>293.58359999999999</c:v>
                </c:pt>
                <c:pt idx="4487">
                  <c:v>293.63029999999998</c:v>
                </c:pt>
                <c:pt idx="4488">
                  <c:v>293.67529999999999</c:v>
                </c:pt>
                <c:pt idx="4489">
                  <c:v>293.71870000000001</c:v>
                </c:pt>
                <c:pt idx="4490">
                  <c:v>293.76499999999999</c:v>
                </c:pt>
                <c:pt idx="4491">
                  <c:v>293.81049999999999</c:v>
                </c:pt>
                <c:pt idx="4492">
                  <c:v>293.85599999999999</c:v>
                </c:pt>
                <c:pt idx="4493">
                  <c:v>293.90100000000001</c:v>
                </c:pt>
                <c:pt idx="4494">
                  <c:v>293.94650000000001</c:v>
                </c:pt>
                <c:pt idx="4495">
                  <c:v>293.99200000000002</c:v>
                </c:pt>
                <c:pt idx="4496">
                  <c:v>294.03739999999999</c:v>
                </c:pt>
                <c:pt idx="4497">
                  <c:v>294.08269999999999</c:v>
                </c:pt>
                <c:pt idx="4498">
                  <c:v>294.12909999999999</c:v>
                </c:pt>
                <c:pt idx="4499">
                  <c:v>294.17360000000002</c:v>
                </c:pt>
                <c:pt idx="4500">
                  <c:v>294.22039999999998</c:v>
                </c:pt>
                <c:pt idx="4501">
                  <c:v>294.26609999999999</c:v>
                </c:pt>
                <c:pt idx="4502">
                  <c:v>294.31209999999999</c:v>
                </c:pt>
                <c:pt idx="4503">
                  <c:v>294.35719999999998</c:v>
                </c:pt>
                <c:pt idx="4504">
                  <c:v>294.40359999999998</c:v>
                </c:pt>
                <c:pt idx="4505">
                  <c:v>294.44869999999997</c:v>
                </c:pt>
                <c:pt idx="4506">
                  <c:v>294.49599999999998</c:v>
                </c:pt>
                <c:pt idx="4507">
                  <c:v>294.54109999999997</c:v>
                </c:pt>
                <c:pt idx="4508">
                  <c:v>294.58620000000002</c:v>
                </c:pt>
                <c:pt idx="4509">
                  <c:v>294.63099999999997</c:v>
                </c:pt>
                <c:pt idx="4510">
                  <c:v>294.67619999999999</c:v>
                </c:pt>
                <c:pt idx="4511">
                  <c:v>294.72039999999998</c:v>
                </c:pt>
                <c:pt idx="4512">
                  <c:v>294.7647</c:v>
                </c:pt>
                <c:pt idx="4513">
                  <c:v>294.81060000000002</c:v>
                </c:pt>
                <c:pt idx="4514">
                  <c:v>294.85559999999998</c:v>
                </c:pt>
                <c:pt idx="4515">
                  <c:v>294.90120000000002</c:v>
                </c:pt>
                <c:pt idx="4516">
                  <c:v>294.94639999999998</c:v>
                </c:pt>
                <c:pt idx="4517">
                  <c:v>294.9907</c:v>
                </c:pt>
                <c:pt idx="4518">
                  <c:v>295.03739999999999</c:v>
                </c:pt>
                <c:pt idx="4519">
                  <c:v>295.08199999999999</c:v>
                </c:pt>
                <c:pt idx="4520">
                  <c:v>295.1268</c:v>
                </c:pt>
                <c:pt idx="4521">
                  <c:v>295.17329999999998</c:v>
                </c:pt>
                <c:pt idx="4522">
                  <c:v>295.21879999999999</c:v>
                </c:pt>
                <c:pt idx="4523">
                  <c:v>295.26369999999997</c:v>
                </c:pt>
                <c:pt idx="4524">
                  <c:v>295.31</c:v>
                </c:pt>
                <c:pt idx="4525">
                  <c:v>295.3553</c:v>
                </c:pt>
                <c:pt idx="4526">
                  <c:v>295.40050000000002</c:v>
                </c:pt>
                <c:pt idx="4527">
                  <c:v>295.44549999999998</c:v>
                </c:pt>
                <c:pt idx="4528">
                  <c:v>295.49169999999998</c:v>
                </c:pt>
                <c:pt idx="4529">
                  <c:v>295.53620000000001</c:v>
                </c:pt>
                <c:pt idx="4530">
                  <c:v>295.58249999999998</c:v>
                </c:pt>
                <c:pt idx="4531">
                  <c:v>295.6293</c:v>
                </c:pt>
                <c:pt idx="4532">
                  <c:v>295.67520000000002</c:v>
                </c:pt>
                <c:pt idx="4533">
                  <c:v>295.71859999999998</c:v>
                </c:pt>
                <c:pt idx="4534">
                  <c:v>295.76440000000002</c:v>
                </c:pt>
                <c:pt idx="4535">
                  <c:v>295.81079999999997</c:v>
                </c:pt>
                <c:pt idx="4536">
                  <c:v>295.8562</c:v>
                </c:pt>
                <c:pt idx="4537">
                  <c:v>295.90170000000001</c:v>
                </c:pt>
                <c:pt idx="4538">
                  <c:v>295.947</c:v>
                </c:pt>
                <c:pt idx="4539">
                  <c:v>295.99239999999998</c:v>
                </c:pt>
                <c:pt idx="4540">
                  <c:v>296.0367</c:v>
                </c:pt>
                <c:pt idx="4541">
                  <c:v>296.0829</c:v>
                </c:pt>
                <c:pt idx="4542">
                  <c:v>296.12630000000001</c:v>
                </c:pt>
                <c:pt idx="4543">
                  <c:v>296.17039999999997</c:v>
                </c:pt>
                <c:pt idx="4544">
                  <c:v>296.21620000000001</c:v>
                </c:pt>
                <c:pt idx="4545">
                  <c:v>296.26170000000002</c:v>
                </c:pt>
                <c:pt idx="4546">
                  <c:v>296.30529999999999</c:v>
                </c:pt>
                <c:pt idx="4547">
                  <c:v>296.35120000000001</c:v>
                </c:pt>
                <c:pt idx="4548">
                  <c:v>296.39530000000002</c:v>
                </c:pt>
                <c:pt idx="4549">
                  <c:v>296.44159999999999</c:v>
                </c:pt>
                <c:pt idx="4550">
                  <c:v>296.4864</c:v>
                </c:pt>
                <c:pt idx="4551">
                  <c:v>296.53050000000002</c:v>
                </c:pt>
                <c:pt idx="4552">
                  <c:v>296.57440000000003</c:v>
                </c:pt>
                <c:pt idx="4553">
                  <c:v>296.62060000000002</c:v>
                </c:pt>
                <c:pt idx="4554">
                  <c:v>296.66500000000002</c:v>
                </c:pt>
                <c:pt idx="4555">
                  <c:v>296.70949999999999</c:v>
                </c:pt>
                <c:pt idx="4556">
                  <c:v>296.75400000000002</c:v>
                </c:pt>
                <c:pt idx="4557">
                  <c:v>296.79899999999998</c:v>
                </c:pt>
                <c:pt idx="4558">
                  <c:v>296.84350000000001</c:v>
                </c:pt>
                <c:pt idx="4559">
                  <c:v>296.88760000000002</c:v>
                </c:pt>
                <c:pt idx="4560">
                  <c:v>296.9325</c:v>
                </c:pt>
                <c:pt idx="4561">
                  <c:v>296.97519999999997</c:v>
                </c:pt>
                <c:pt idx="4562">
                  <c:v>297.0206</c:v>
                </c:pt>
                <c:pt idx="4563">
                  <c:v>297.0652</c:v>
                </c:pt>
                <c:pt idx="4564">
                  <c:v>297.10939999999999</c:v>
                </c:pt>
                <c:pt idx="4565">
                  <c:v>297.15379999999999</c:v>
                </c:pt>
                <c:pt idx="4566">
                  <c:v>297.19819999999999</c:v>
                </c:pt>
                <c:pt idx="4567">
                  <c:v>297.24290000000002</c:v>
                </c:pt>
                <c:pt idx="4568">
                  <c:v>297.2876</c:v>
                </c:pt>
                <c:pt idx="4569">
                  <c:v>297.33150000000001</c:v>
                </c:pt>
                <c:pt idx="4570">
                  <c:v>297.37509999999997</c:v>
                </c:pt>
                <c:pt idx="4571">
                  <c:v>297.42</c:v>
                </c:pt>
                <c:pt idx="4572">
                  <c:v>297.4665</c:v>
                </c:pt>
                <c:pt idx="4573">
                  <c:v>297.50920000000002</c:v>
                </c:pt>
                <c:pt idx="4574">
                  <c:v>297.55329999999998</c:v>
                </c:pt>
                <c:pt idx="4575">
                  <c:v>297.59840000000003</c:v>
                </c:pt>
                <c:pt idx="4576">
                  <c:v>297.64299999999997</c:v>
                </c:pt>
                <c:pt idx="4577">
                  <c:v>297.6884</c:v>
                </c:pt>
                <c:pt idx="4578">
                  <c:v>297.73180000000002</c:v>
                </c:pt>
                <c:pt idx="4579">
                  <c:v>297.7758</c:v>
                </c:pt>
                <c:pt idx="4580">
                  <c:v>297.81979999999999</c:v>
                </c:pt>
                <c:pt idx="4581">
                  <c:v>297.8646</c:v>
                </c:pt>
                <c:pt idx="4582">
                  <c:v>297.90859999999998</c:v>
                </c:pt>
                <c:pt idx="4583">
                  <c:v>297.94830000000002</c:v>
                </c:pt>
                <c:pt idx="4584">
                  <c:v>297.99630000000002</c:v>
                </c:pt>
                <c:pt idx="4585">
                  <c:v>298.0403</c:v>
                </c:pt>
                <c:pt idx="4586">
                  <c:v>298.0872</c:v>
                </c:pt>
                <c:pt idx="4587">
                  <c:v>298.14120000000003</c:v>
                </c:pt>
                <c:pt idx="4588">
                  <c:v>298.1687</c:v>
                </c:pt>
                <c:pt idx="4589">
                  <c:v>298.221</c:v>
                </c:pt>
                <c:pt idx="4590">
                  <c:v>298.2654</c:v>
                </c:pt>
                <c:pt idx="4591">
                  <c:v>298.31060000000002</c:v>
                </c:pt>
                <c:pt idx="4592">
                  <c:v>298.35480000000001</c:v>
                </c:pt>
                <c:pt idx="4593">
                  <c:v>298.39940000000001</c:v>
                </c:pt>
                <c:pt idx="4594">
                  <c:v>298.44400000000002</c:v>
                </c:pt>
                <c:pt idx="4595">
                  <c:v>298.48739999999998</c:v>
                </c:pt>
                <c:pt idx="4596">
                  <c:v>298.53199999999998</c:v>
                </c:pt>
                <c:pt idx="4597">
                  <c:v>298.5752</c:v>
                </c:pt>
                <c:pt idx="4598">
                  <c:v>298.62009999999998</c:v>
                </c:pt>
                <c:pt idx="4599">
                  <c:v>298.66230000000002</c:v>
                </c:pt>
                <c:pt idx="4600">
                  <c:v>298.71100000000001</c:v>
                </c:pt>
                <c:pt idx="4601">
                  <c:v>298.74869999999999</c:v>
                </c:pt>
                <c:pt idx="4602">
                  <c:v>298.79079999999999</c:v>
                </c:pt>
                <c:pt idx="4603">
                  <c:v>298.83199999999999</c:v>
                </c:pt>
                <c:pt idx="4604">
                  <c:v>298.87639999999999</c:v>
                </c:pt>
                <c:pt idx="4605">
                  <c:v>298.91879999999998</c:v>
                </c:pt>
                <c:pt idx="4606">
                  <c:v>298.96359999999999</c:v>
                </c:pt>
                <c:pt idx="4607">
                  <c:v>299.00599999999997</c:v>
                </c:pt>
                <c:pt idx="4608">
                  <c:v>299.04899999999998</c:v>
                </c:pt>
                <c:pt idx="4609">
                  <c:v>299.08909999999997</c:v>
                </c:pt>
                <c:pt idx="4610">
                  <c:v>299.13</c:v>
                </c:pt>
                <c:pt idx="4611">
                  <c:v>299.17140000000001</c:v>
                </c:pt>
                <c:pt idx="4612">
                  <c:v>299.21300000000002</c:v>
                </c:pt>
                <c:pt idx="4613">
                  <c:v>299.2552</c:v>
                </c:pt>
                <c:pt idx="4614">
                  <c:v>299.2978</c:v>
                </c:pt>
                <c:pt idx="4615">
                  <c:v>299.33839999999998</c:v>
                </c:pt>
                <c:pt idx="4616">
                  <c:v>299.38220000000001</c:v>
                </c:pt>
                <c:pt idx="4617">
                  <c:v>299.42180000000002</c:v>
                </c:pt>
                <c:pt idx="4618">
                  <c:v>299.46339999999998</c:v>
                </c:pt>
                <c:pt idx="4619">
                  <c:v>299.50450000000001</c:v>
                </c:pt>
                <c:pt idx="4620">
                  <c:v>299.54629999999997</c:v>
                </c:pt>
                <c:pt idx="4621">
                  <c:v>299.59100000000001</c:v>
                </c:pt>
                <c:pt idx="4622">
                  <c:v>299.63159999999999</c:v>
                </c:pt>
                <c:pt idx="4623">
                  <c:v>299.67419999999998</c:v>
                </c:pt>
                <c:pt idx="4624">
                  <c:v>299.7158</c:v>
                </c:pt>
                <c:pt idx="4625">
                  <c:v>299.75900000000001</c:v>
                </c:pt>
                <c:pt idx="4626">
                  <c:v>299.8032</c:v>
                </c:pt>
                <c:pt idx="4627">
                  <c:v>299.84609999999998</c:v>
                </c:pt>
                <c:pt idx="4628">
                  <c:v>299.89080000000001</c:v>
                </c:pt>
                <c:pt idx="4629">
                  <c:v>299.93299999999999</c:v>
                </c:pt>
                <c:pt idx="4630">
                  <c:v>299.97559999999999</c:v>
                </c:pt>
                <c:pt idx="4631">
                  <c:v>300.02019999999999</c:v>
                </c:pt>
                <c:pt idx="4632">
                  <c:v>300.06310000000002</c:v>
                </c:pt>
                <c:pt idx="4633">
                  <c:v>300.1062</c:v>
                </c:pt>
                <c:pt idx="4634">
                  <c:v>300.14960000000002</c:v>
                </c:pt>
                <c:pt idx="4635">
                  <c:v>300.19400000000002</c:v>
                </c:pt>
                <c:pt idx="4636">
                  <c:v>300.23759999999999</c:v>
                </c:pt>
                <c:pt idx="4637">
                  <c:v>300.28179999999998</c:v>
                </c:pt>
                <c:pt idx="4638">
                  <c:v>300.32760000000002</c:v>
                </c:pt>
                <c:pt idx="4639">
                  <c:v>300.37150000000003</c:v>
                </c:pt>
                <c:pt idx="4640">
                  <c:v>300.41469999999998</c:v>
                </c:pt>
                <c:pt idx="4641">
                  <c:v>300.45639999999997</c:v>
                </c:pt>
                <c:pt idx="4642">
                  <c:v>300.50310000000002</c:v>
                </c:pt>
                <c:pt idx="4643">
                  <c:v>300.54750000000001</c:v>
                </c:pt>
                <c:pt idx="4644">
                  <c:v>300.59160000000003</c:v>
                </c:pt>
                <c:pt idx="4645">
                  <c:v>300.63420000000002</c:v>
                </c:pt>
                <c:pt idx="4646">
                  <c:v>300.67759999999998</c:v>
                </c:pt>
                <c:pt idx="4647">
                  <c:v>300.7208</c:v>
                </c:pt>
                <c:pt idx="4648">
                  <c:v>300.7636</c:v>
                </c:pt>
                <c:pt idx="4649">
                  <c:v>300.80799999999999</c:v>
                </c:pt>
                <c:pt idx="4650">
                  <c:v>300.85199999999998</c:v>
                </c:pt>
                <c:pt idx="4651">
                  <c:v>300.89620000000002</c:v>
                </c:pt>
                <c:pt idx="4652">
                  <c:v>300.93939999999998</c:v>
                </c:pt>
                <c:pt idx="4653">
                  <c:v>300.9828</c:v>
                </c:pt>
                <c:pt idx="4654">
                  <c:v>301.02800000000002</c:v>
                </c:pt>
                <c:pt idx="4655">
                  <c:v>301.07100000000003</c:v>
                </c:pt>
                <c:pt idx="4656">
                  <c:v>301.11559999999997</c:v>
                </c:pt>
                <c:pt idx="4657">
                  <c:v>301.15969999999999</c:v>
                </c:pt>
                <c:pt idx="4658">
                  <c:v>301.20370000000003</c:v>
                </c:pt>
                <c:pt idx="4659">
                  <c:v>301.24799999999999</c:v>
                </c:pt>
                <c:pt idx="4660">
                  <c:v>301.2912</c:v>
                </c:pt>
                <c:pt idx="4661">
                  <c:v>301.33519999999999</c:v>
                </c:pt>
                <c:pt idx="4662">
                  <c:v>301.37939999999998</c:v>
                </c:pt>
                <c:pt idx="4663">
                  <c:v>301.42399999999998</c:v>
                </c:pt>
                <c:pt idx="4664">
                  <c:v>301.46850000000001</c:v>
                </c:pt>
                <c:pt idx="4665">
                  <c:v>301.51060000000001</c:v>
                </c:pt>
                <c:pt idx="4666">
                  <c:v>301.55610000000001</c:v>
                </c:pt>
                <c:pt idx="4667">
                  <c:v>301.5985</c:v>
                </c:pt>
                <c:pt idx="4668">
                  <c:v>301.64159999999998</c:v>
                </c:pt>
                <c:pt idx="4669">
                  <c:v>301.6859</c:v>
                </c:pt>
                <c:pt idx="4670">
                  <c:v>301.72879999999998</c:v>
                </c:pt>
                <c:pt idx="4671">
                  <c:v>301.77210000000002</c:v>
                </c:pt>
                <c:pt idx="4672">
                  <c:v>301.81540000000001</c:v>
                </c:pt>
                <c:pt idx="4673">
                  <c:v>301.85719999999998</c:v>
                </c:pt>
                <c:pt idx="4674">
                  <c:v>301.9006</c:v>
                </c:pt>
                <c:pt idx="4675">
                  <c:v>301.94569999999999</c:v>
                </c:pt>
                <c:pt idx="4676">
                  <c:v>301.9862</c:v>
                </c:pt>
                <c:pt idx="4677">
                  <c:v>302.02910000000003</c:v>
                </c:pt>
                <c:pt idx="4678">
                  <c:v>302.07310000000001</c:v>
                </c:pt>
                <c:pt idx="4679">
                  <c:v>302.11700000000002</c:v>
                </c:pt>
                <c:pt idx="4680">
                  <c:v>302.15980000000002</c:v>
                </c:pt>
                <c:pt idx="4681">
                  <c:v>302.20479999999998</c:v>
                </c:pt>
                <c:pt idx="4682">
                  <c:v>302.24860000000001</c:v>
                </c:pt>
                <c:pt idx="4683">
                  <c:v>302.28930000000003</c:v>
                </c:pt>
                <c:pt idx="4684">
                  <c:v>302.33069999999998</c:v>
                </c:pt>
                <c:pt idx="4685">
                  <c:v>302.37400000000002</c:v>
                </c:pt>
                <c:pt idx="4686">
                  <c:v>302.41640000000001</c:v>
                </c:pt>
                <c:pt idx="4687">
                  <c:v>302.45800000000003</c:v>
                </c:pt>
                <c:pt idx="4688">
                  <c:v>302.50099999999998</c:v>
                </c:pt>
                <c:pt idx="4689">
                  <c:v>302.54399999999998</c:v>
                </c:pt>
                <c:pt idx="4690">
                  <c:v>302.58460000000002</c:v>
                </c:pt>
                <c:pt idx="4691">
                  <c:v>302.62720000000002</c:v>
                </c:pt>
                <c:pt idx="4692">
                  <c:v>302.66860000000003</c:v>
                </c:pt>
                <c:pt idx="4693">
                  <c:v>302.71199999999999</c:v>
                </c:pt>
                <c:pt idx="4694">
                  <c:v>302.7559</c:v>
                </c:pt>
                <c:pt idx="4695">
                  <c:v>302.79840000000002</c:v>
                </c:pt>
                <c:pt idx="4696">
                  <c:v>302.83960000000002</c:v>
                </c:pt>
                <c:pt idx="4697">
                  <c:v>302.88200000000001</c:v>
                </c:pt>
                <c:pt idx="4698">
                  <c:v>302.9246</c:v>
                </c:pt>
                <c:pt idx="4699">
                  <c:v>302.96730000000002</c:v>
                </c:pt>
                <c:pt idx="4700">
                  <c:v>303.00889999999998</c:v>
                </c:pt>
                <c:pt idx="4701">
                  <c:v>303.05149999999998</c:v>
                </c:pt>
                <c:pt idx="4702">
                  <c:v>303.09300000000002</c:v>
                </c:pt>
                <c:pt idx="4703">
                  <c:v>303.13639999999998</c:v>
                </c:pt>
                <c:pt idx="4704">
                  <c:v>303.17869999999999</c:v>
                </c:pt>
                <c:pt idx="4705">
                  <c:v>303.221</c:v>
                </c:pt>
                <c:pt idx="4706">
                  <c:v>303.26209999999998</c:v>
                </c:pt>
                <c:pt idx="4707">
                  <c:v>303.3048</c:v>
                </c:pt>
                <c:pt idx="4708">
                  <c:v>303.34629999999999</c:v>
                </c:pt>
                <c:pt idx="4709">
                  <c:v>303.38920000000002</c:v>
                </c:pt>
                <c:pt idx="4710">
                  <c:v>303.4307</c:v>
                </c:pt>
                <c:pt idx="4711">
                  <c:v>303.47399999999999</c:v>
                </c:pt>
                <c:pt idx="4712">
                  <c:v>303.51589999999999</c:v>
                </c:pt>
                <c:pt idx="4713">
                  <c:v>303.55790000000002</c:v>
                </c:pt>
                <c:pt idx="4714">
                  <c:v>303.60000000000002</c:v>
                </c:pt>
                <c:pt idx="4715">
                  <c:v>303.64249999999998</c:v>
                </c:pt>
                <c:pt idx="4716">
                  <c:v>303.6859</c:v>
                </c:pt>
                <c:pt idx="4717">
                  <c:v>303.72809999999998</c:v>
                </c:pt>
                <c:pt idx="4718">
                  <c:v>303.77300000000002</c:v>
                </c:pt>
                <c:pt idx="4719">
                  <c:v>303.81470000000002</c:v>
                </c:pt>
                <c:pt idx="4720">
                  <c:v>303.85700000000003</c:v>
                </c:pt>
                <c:pt idx="4721">
                  <c:v>303.89940000000001</c:v>
                </c:pt>
                <c:pt idx="4722">
                  <c:v>303.94209999999998</c:v>
                </c:pt>
                <c:pt idx="4723">
                  <c:v>303.9846</c:v>
                </c:pt>
                <c:pt idx="4724">
                  <c:v>304.02780000000001</c:v>
                </c:pt>
                <c:pt idx="4725">
                  <c:v>304.06889999999999</c:v>
                </c:pt>
                <c:pt idx="4726">
                  <c:v>304.11110000000002</c:v>
                </c:pt>
                <c:pt idx="4727">
                  <c:v>304.154</c:v>
                </c:pt>
                <c:pt idx="4728">
                  <c:v>304.197</c:v>
                </c:pt>
                <c:pt idx="4729">
                  <c:v>304.23860000000002</c:v>
                </c:pt>
                <c:pt idx="4730">
                  <c:v>304.28199999999998</c:v>
                </c:pt>
                <c:pt idx="4731">
                  <c:v>304.32339999999999</c:v>
                </c:pt>
                <c:pt idx="4732">
                  <c:v>304.36529999999999</c:v>
                </c:pt>
                <c:pt idx="4733">
                  <c:v>304.40719999999999</c:v>
                </c:pt>
                <c:pt idx="4734">
                  <c:v>304.44880000000001</c:v>
                </c:pt>
                <c:pt idx="4735">
                  <c:v>304.48899999999998</c:v>
                </c:pt>
                <c:pt idx="4736">
                  <c:v>304.53300000000002</c:v>
                </c:pt>
                <c:pt idx="4737">
                  <c:v>304.57400000000001</c:v>
                </c:pt>
                <c:pt idx="4738">
                  <c:v>304.61750000000001</c:v>
                </c:pt>
                <c:pt idx="4739">
                  <c:v>304.65899999999999</c:v>
                </c:pt>
                <c:pt idx="4740">
                  <c:v>304.69959999999998</c:v>
                </c:pt>
                <c:pt idx="4741">
                  <c:v>304.7414</c:v>
                </c:pt>
                <c:pt idx="4742">
                  <c:v>304.78179999999998</c:v>
                </c:pt>
                <c:pt idx="4743">
                  <c:v>304.8245</c:v>
                </c:pt>
                <c:pt idx="4744">
                  <c:v>304.8646</c:v>
                </c:pt>
                <c:pt idx="4745">
                  <c:v>304.90699999999998</c:v>
                </c:pt>
                <c:pt idx="4746">
                  <c:v>304.94880000000001</c:v>
                </c:pt>
                <c:pt idx="4747">
                  <c:v>304.98910000000001</c:v>
                </c:pt>
                <c:pt idx="4748">
                  <c:v>305.02940000000001</c:v>
                </c:pt>
                <c:pt idx="4749">
                  <c:v>305.06900000000002</c:v>
                </c:pt>
                <c:pt idx="4750">
                  <c:v>305.1105</c:v>
                </c:pt>
                <c:pt idx="4751">
                  <c:v>305.15300000000002</c:v>
                </c:pt>
                <c:pt idx="4752">
                  <c:v>305.19380000000001</c:v>
                </c:pt>
                <c:pt idx="4753">
                  <c:v>305.23320000000001</c:v>
                </c:pt>
                <c:pt idx="4754">
                  <c:v>305.274</c:v>
                </c:pt>
                <c:pt idx="4755">
                  <c:v>305.31439999999998</c:v>
                </c:pt>
                <c:pt idx="4756">
                  <c:v>305.35469999999998</c:v>
                </c:pt>
                <c:pt idx="4757">
                  <c:v>305.39659999999998</c:v>
                </c:pt>
                <c:pt idx="4758">
                  <c:v>305.43819999999999</c:v>
                </c:pt>
                <c:pt idx="4759">
                  <c:v>305.4794</c:v>
                </c:pt>
                <c:pt idx="4760">
                  <c:v>305.52120000000002</c:v>
                </c:pt>
                <c:pt idx="4761">
                  <c:v>305.56240000000003</c:v>
                </c:pt>
                <c:pt idx="4762">
                  <c:v>305.60399999999998</c:v>
                </c:pt>
                <c:pt idx="4763">
                  <c:v>305.64530000000002</c:v>
                </c:pt>
                <c:pt idx="4764">
                  <c:v>305.6857</c:v>
                </c:pt>
                <c:pt idx="4765">
                  <c:v>305.72699999999998</c:v>
                </c:pt>
                <c:pt idx="4766">
                  <c:v>305.76740000000001</c:v>
                </c:pt>
                <c:pt idx="4767">
                  <c:v>305.80869999999999</c:v>
                </c:pt>
                <c:pt idx="4768">
                  <c:v>305.84989999999999</c:v>
                </c:pt>
                <c:pt idx="4769">
                  <c:v>305.8913</c:v>
                </c:pt>
                <c:pt idx="4770">
                  <c:v>305.93239999999997</c:v>
                </c:pt>
                <c:pt idx="4771">
                  <c:v>305.97390000000001</c:v>
                </c:pt>
                <c:pt idx="4772">
                  <c:v>306.01560000000001</c:v>
                </c:pt>
                <c:pt idx="4773">
                  <c:v>306.05540000000002</c:v>
                </c:pt>
                <c:pt idx="4774">
                  <c:v>306.09699999999998</c:v>
                </c:pt>
                <c:pt idx="4775">
                  <c:v>306.13799999999998</c:v>
                </c:pt>
                <c:pt idx="4776">
                  <c:v>306.17869999999999</c:v>
                </c:pt>
                <c:pt idx="4777">
                  <c:v>306.21940000000001</c:v>
                </c:pt>
                <c:pt idx="4778">
                  <c:v>306.25900000000001</c:v>
                </c:pt>
                <c:pt idx="4779">
                  <c:v>306.3</c:v>
                </c:pt>
                <c:pt idx="4780">
                  <c:v>306.34019999999998</c:v>
                </c:pt>
                <c:pt idx="4781">
                  <c:v>306.38080000000002</c:v>
                </c:pt>
                <c:pt idx="4782">
                  <c:v>306.42189999999999</c:v>
                </c:pt>
                <c:pt idx="4783">
                  <c:v>306.4624</c:v>
                </c:pt>
                <c:pt idx="4784">
                  <c:v>306.50259999999997</c:v>
                </c:pt>
                <c:pt idx="4785">
                  <c:v>306.54399999999998</c:v>
                </c:pt>
                <c:pt idx="4786">
                  <c:v>306.58580000000001</c:v>
                </c:pt>
                <c:pt idx="4787">
                  <c:v>306.62540000000001</c:v>
                </c:pt>
                <c:pt idx="4788">
                  <c:v>306.66550000000001</c:v>
                </c:pt>
                <c:pt idx="4789">
                  <c:v>306.70679999999999</c:v>
                </c:pt>
                <c:pt idx="4790">
                  <c:v>306.74259999999998</c:v>
                </c:pt>
                <c:pt idx="4791">
                  <c:v>306.78199999999998</c:v>
                </c:pt>
                <c:pt idx="4792">
                  <c:v>306.82470000000001</c:v>
                </c:pt>
                <c:pt idx="4793">
                  <c:v>306.85919999999999</c:v>
                </c:pt>
                <c:pt idx="4794">
                  <c:v>306.89449999999999</c:v>
                </c:pt>
                <c:pt idx="4795">
                  <c:v>306.93310000000002</c:v>
                </c:pt>
                <c:pt idx="4796">
                  <c:v>306.96800000000002</c:v>
                </c:pt>
                <c:pt idx="4797">
                  <c:v>307.01859999999999</c:v>
                </c:pt>
                <c:pt idx="4798">
                  <c:v>307.04809999999998</c:v>
                </c:pt>
                <c:pt idx="4799">
                  <c:v>307.09039999999999</c:v>
                </c:pt>
                <c:pt idx="4800">
                  <c:v>307.1284</c:v>
                </c:pt>
                <c:pt idx="4801">
                  <c:v>307.16719999999998</c:v>
                </c:pt>
                <c:pt idx="4802">
                  <c:v>307.2056</c:v>
                </c:pt>
                <c:pt idx="4803">
                  <c:v>307.24349999999998</c:v>
                </c:pt>
                <c:pt idx="4804">
                  <c:v>307.2826</c:v>
                </c:pt>
                <c:pt idx="4805">
                  <c:v>307.32299999999998</c:v>
                </c:pt>
                <c:pt idx="4806">
                  <c:v>307.36290000000002</c:v>
                </c:pt>
                <c:pt idx="4807">
                  <c:v>307.40129999999999</c:v>
                </c:pt>
                <c:pt idx="4808">
                  <c:v>307.44139999999999</c:v>
                </c:pt>
                <c:pt idx="4809">
                  <c:v>307.4812</c:v>
                </c:pt>
                <c:pt idx="4810">
                  <c:v>307.52100000000002</c:v>
                </c:pt>
                <c:pt idx="4811">
                  <c:v>307.56049999999999</c:v>
                </c:pt>
                <c:pt idx="4812">
                  <c:v>307.60079999999999</c:v>
                </c:pt>
                <c:pt idx="4813">
                  <c:v>307.64109999999999</c:v>
                </c:pt>
                <c:pt idx="4814">
                  <c:v>307.68119999999999</c:v>
                </c:pt>
                <c:pt idx="4815">
                  <c:v>307.71980000000002</c:v>
                </c:pt>
                <c:pt idx="4816">
                  <c:v>307.76100000000002</c:v>
                </c:pt>
                <c:pt idx="4817">
                  <c:v>307.80149999999998</c:v>
                </c:pt>
                <c:pt idx="4818">
                  <c:v>307.84100000000001</c:v>
                </c:pt>
                <c:pt idx="4819">
                  <c:v>307.88220000000001</c:v>
                </c:pt>
                <c:pt idx="4820">
                  <c:v>307.92140000000001</c:v>
                </c:pt>
                <c:pt idx="4821">
                  <c:v>307.96199999999999</c:v>
                </c:pt>
                <c:pt idx="4822">
                  <c:v>308.00349999999997</c:v>
                </c:pt>
                <c:pt idx="4823">
                  <c:v>308.04219999999998</c:v>
                </c:pt>
                <c:pt idx="4824">
                  <c:v>308.0831</c:v>
                </c:pt>
                <c:pt idx="4825">
                  <c:v>308.12220000000002</c:v>
                </c:pt>
                <c:pt idx="4826">
                  <c:v>308.16340000000002</c:v>
                </c:pt>
                <c:pt idx="4827">
                  <c:v>308.20100000000002</c:v>
                </c:pt>
                <c:pt idx="4828">
                  <c:v>308.24160000000001</c:v>
                </c:pt>
                <c:pt idx="4829">
                  <c:v>308.28050000000002</c:v>
                </c:pt>
                <c:pt idx="4830">
                  <c:v>308.32069999999999</c:v>
                </c:pt>
                <c:pt idx="4831">
                  <c:v>308.36110000000002</c:v>
                </c:pt>
                <c:pt idx="4832">
                  <c:v>308.40039999999999</c:v>
                </c:pt>
                <c:pt idx="4833">
                  <c:v>308.4384</c:v>
                </c:pt>
                <c:pt idx="4834">
                  <c:v>308.48059999999998</c:v>
                </c:pt>
                <c:pt idx="4835">
                  <c:v>308.51839999999999</c:v>
                </c:pt>
                <c:pt idx="4836">
                  <c:v>308.55799999999999</c:v>
                </c:pt>
                <c:pt idx="4837">
                  <c:v>308.59800000000001</c:v>
                </c:pt>
                <c:pt idx="4838">
                  <c:v>308.63639999999998</c:v>
                </c:pt>
                <c:pt idx="4839">
                  <c:v>308.67599999999999</c:v>
                </c:pt>
                <c:pt idx="4840">
                  <c:v>308.71539999999999</c:v>
                </c:pt>
                <c:pt idx="4841">
                  <c:v>308.75319999999999</c:v>
                </c:pt>
                <c:pt idx="4842">
                  <c:v>308.79320000000001</c:v>
                </c:pt>
                <c:pt idx="4843">
                  <c:v>308.83120000000002</c:v>
                </c:pt>
                <c:pt idx="4844">
                  <c:v>308.87060000000002</c:v>
                </c:pt>
                <c:pt idx="4845">
                  <c:v>308.90820000000002</c:v>
                </c:pt>
                <c:pt idx="4846">
                  <c:v>308.94670000000002</c:v>
                </c:pt>
                <c:pt idx="4847">
                  <c:v>308.98739999999998</c:v>
                </c:pt>
                <c:pt idx="4848">
                  <c:v>309.02539999999999</c:v>
                </c:pt>
                <c:pt idx="4849">
                  <c:v>309.06599999999997</c:v>
                </c:pt>
                <c:pt idx="4850">
                  <c:v>309.10399999999998</c:v>
                </c:pt>
                <c:pt idx="4851">
                  <c:v>309.14339999999999</c:v>
                </c:pt>
                <c:pt idx="4852">
                  <c:v>309.1832</c:v>
                </c:pt>
                <c:pt idx="4853">
                  <c:v>309.22140000000002</c:v>
                </c:pt>
                <c:pt idx="4854">
                  <c:v>309.25900000000001</c:v>
                </c:pt>
                <c:pt idx="4855">
                  <c:v>309.30059999999997</c:v>
                </c:pt>
                <c:pt idx="4856">
                  <c:v>309.34120000000001</c:v>
                </c:pt>
                <c:pt idx="4857">
                  <c:v>309.38099999999997</c:v>
                </c:pt>
                <c:pt idx="4858">
                  <c:v>309.41930000000002</c:v>
                </c:pt>
                <c:pt idx="4859">
                  <c:v>309.45940000000002</c:v>
                </c:pt>
                <c:pt idx="4860">
                  <c:v>309.49900000000002</c:v>
                </c:pt>
                <c:pt idx="4861">
                  <c:v>309.53890000000001</c:v>
                </c:pt>
                <c:pt idx="4862">
                  <c:v>309.57780000000002</c:v>
                </c:pt>
                <c:pt idx="4863">
                  <c:v>309.61689999999999</c:v>
                </c:pt>
                <c:pt idx="4864">
                  <c:v>309.65699999999998</c:v>
                </c:pt>
                <c:pt idx="4865">
                  <c:v>309.6968</c:v>
                </c:pt>
                <c:pt idx="4866">
                  <c:v>309.73500000000001</c:v>
                </c:pt>
                <c:pt idx="4867">
                  <c:v>309.77530000000002</c:v>
                </c:pt>
                <c:pt idx="4868">
                  <c:v>309.815</c:v>
                </c:pt>
                <c:pt idx="4869">
                  <c:v>309.85320000000002</c:v>
                </c:pt>
                <c:pt idx="4870">
                  <c:v>309.89100000000002</c:v>
                </c:pt>
                <c:pt idx="4871">
                  <c:v>309.93</c:v>
                </c:pt>
                <c:pt idx="4872">
                  <c:v>309.9674</c:v>
                </c:pt>
                <c:pt idx="4873">
                  <c:v>310.00689999999997</c:v>
                </c:pt>
                <c:pt idx="4874">
                  <c:v>310.0455</c:v>
                </c:pt>
                <c:pt idx="4875">
                  <c:v>310.0822</c:v>
                </c:pt>
                <c:pt idx="4876">
                  <c:v>310.12130000000002</c:v>
                </c:pt>
                <c:pt idx="4877">
                  <c:v>310.15899999999999</c:v>
                </c:pt>
                <c:pt idx="4878">
                  <c:v>310.19779999999997</c:v>
                </c:pt>
                <c:pt idx="4879">
                  <c:v>310.23439999999999</c:v>
                </c:pt>
                <c:pt idx="4880">
                  <c:v>310.27319999999997</c:v>
                </c:pt>
                <c:pt idx="4881">
                  <c:v>310.30959999999999</c:v>
                </c:pt>
                <c:pt idx="4882">
                  <c:v>310.34699999999998</c:v>
                </c:pt>
                <c:pt idx="4883">
                  <c:v>310.38479999999998</c:v>
                </c:pt>
                <c:pt idx="4884">
                  <c:v>310.42309999999998</c:v>
                </c:pt>
                <c:pt idx="4885">
                  <c:v>310.4615</c:v>
                </c:pt>
                <c:pt idx="4886">
                  <c:v>310.49720000000002</c:v>
                </c:pt>
                <c:pt idx="4887">
                  <c:v>310.53719999999998</c:v>
                </c:pt>
                <c:pt idx="4888">
                  <c:v>310.57369999999997</c:v>
                </c:pt>
                <c:pt idx="4889">
                  <c:v>310.61079999999998</c:v>
                </c:pt>
                <c:pt idx="4890">
                  <c:v>310.64850000000001</c:v>
                </c:pt>
                <c:pt idx="4891">
                  <c:v>310.68639999999999</c:v>
                </c:pt>
                <c:pt idx="4892">
                  <c:v>310.72519999999997</c:v>
                </c:pt>
                <c:pt idx="4893">
                  <c:v>310.7611</c:v>
                </c:pt>
                <c:pt idx="4894">
                  <c:v>310.7998</c:v>
                </c:pt>
                <c:pt idx="4895">
                  <c:v>310.8365</c:v>
                </c:pt>
                <c:pt idx="4896">
                  <c:v>310.87400000000002</c:v>
                </c:pt>
                <c:pt idx="4897">
                  <c:v>310.91079999999999</c:v>
                </c:pt>
                <c:pt idx="4898">
                  <c:v>310.94779999999997</c:v>
                </c:pt>
                <c:pt idx="4899">
                  <c:v>310.98390000000001</c:v>
                </c:pt>
                <c:pt idx="4900">
                  <c:v>311.0204</c:v>
                </c:pt>
                <c:pt idx="4901">
                  <c:v>311.05739999999997</c:v>
                </c:pt>
                <c:pt idx="4902">
                  <c:v>311.09410000000003</c:v>
                </c:pt>
                <c:pt idx="4903">
                  <c:v>311.13220000000001</c:v>
                </c:pt>
                <c:pt idx="4904">
                  <c:v>311.1671</c:v>
                </c:pt>
                <c:pt idx="4905">
                  <c:v>311.20330000000001</c:v>
                </c:pt>
                <c:pt idx="4906">
                  <c:v>311.24029999999999</c:v>
                </c:pt>
                <c:pt idx="4907">
                  <c:v>311.27679999999998</c:v>
                </c:pt>
                <c:pt idx="4908">
                  <c:v>311.31389999999999</c:v>
                </c:pt>
                <c:pt idx="4909">
                  <c:v>311.35140000000001</c:v>
                </c:pt>
                <c:pt idx="4910">
                  <c:v>311.38720000000001</c:v>
                </c:pt>
                <c:pt idx="4911">
                  <c:v>311.42520000000002</c:v>
                </c:pt>
                <c:pt idx="4912">
                  <c:v>311.46280000000002</c:v>
                </c:pt>
                <c:pt idx="4913">
                  <c:v>311.49939999999998</c:v>
                </c:pt>
                <c:pt idx="4914">
                  <c:v>311.53539999999998</c:v>
                </c:pt>
                <c:pt idx="4915">
                  <c:v>311.57420000000002</c:v>
                </c:pt>
                <c:pt idx="4916">
                  <c:v>311.61079999999998</c:v>
                </c:pt>
                <c:pt idx="4917">
                  <c:v>311.64749999999998</c:v>
                </c:pt>
                <c:pt idx="4918">
                  <c:v>311.68619999999999</c:v>
                </c:pt>
                <c:pt idx="4919">
                  <c:v>311.72340000000003</c:v>
                </c:pt>
                <c:pt idx="4920">
                  <c:v>311.7593</c:v>
                </c:pt>
                <c:pt idx="4921">
                  <c:v>311.79669999999999</c:v>
                </c:pt>
                <c:pt idx="4922">
                  <c:v>311.83449999999999</c:v>
                </c:pt>
                <c:pt idx="4923">
                  <c:v>311.87150000000003</c:v>
                </c:pt>
                <c:pt idx="4924">
                  <c:v>311.90820000000002</c:v>
                </c:pt>
                <c:pt idx="4925">
                  <c:v>311.9452</c:v>
                </c:pt>
                <c:pt idx="4926">
                  <c:v>311.98360000000002</c:v>
                </c:pt>
                <c:pt idx="4927">
                  <c:v>312.01960000000003</c:v>
                </c:pt>
                <c:pt idx="4928">
                  <c:v>312.05560000000003</c:v>
                </c:pt>
                <c:pt idx="4929">
                  <c:v>312.0926</c:v>
                </c:pt>
                <c:pt idx="4930">
                  <c:v>312.13</c:v>
                </c:pt>
                <c:pt idx="4931">
                  <c:v>312.16750000000002</c:v>
                </c:pt>
                <c:pt idx="4932">
                  <c:v>312.20280000000002</c:v>
                </c:pt>
                <c:pt idx="4933">
                  <c:v>312.24110000000002</c:v>
                </c:pt>
                <c:pt idx="4934">
                  <c:v>312.27780000000001</c:v>
                </c:pt>
                <c:pt idx="4935">
                  <c:v>312.31540000000001</c:v>
                </c:pt>
                <c:pt idx="4936">
                  <c:v>312.35199999999998</c:v>
                </c:pt>
                <c:pt idx="4937">
                  <c:v>312.39010000000002</c:v>
                </c:pt>
                <c:pt idx="4938">
                  <c:v>312.42660000000001</c:v>
                </c:pt>
                <c:pt idx="4939">
                  <c:v>312.46420000000001</c:v>
                </c:pt>
                <c:pt idx="4940">
                  <c:v>312.50009999999997</c:v>
                </c:pt>
                <c:pt idx="4941">
                  <c:v>312.53829999999999</c:v>
                </c:pt>
                <c:pt idx="4942">
                  <c:v>312.5754</c:v>
                </c:pt>
                <c:pt idx="4943">
                  <c:v>312.61059999999998</c:v>
                </c:pt>
                <c:pt idx="4944">
                  <c:v>312.64760000000001</c:v>
                </c:pt>
                <c:pt idx="4945">
                  <c:v>312.68490000000003</c:v>
                </c:pt>
                <c:pt idx="4946">
                  <c:v>312.7244</c:v>
                </c:pt>
                <c:pt idx="4947">
                  <c:v>312.76260000000002</c:v>
                </c:pt>
                <c:pt idx="4948">
                  <c:v>312.79730000000001</c:v>
                </c:pt>
                <c:pt idx="4949">
                  <c:v>312.83370000000002</c:v>
                </c:pt>
                <c:pt idx="4950">
                  <c:v>312.8716</c:v>
                </c:pt>
                <c:pt idx="4951">
                  <c:v>312.90649999999999</c:v>
                </c:pt>
                <c:pt idx="4952">
                  <c:v>312.94549999999998</c:v>
                </c:pt>
                <c:pt idx="4953">
                  <c:v>312.98250000000002</c:v>
                </c:pt>
                <c:pt idx="4954">
                  <c:v>313.01760000000002</c:v>
                </c:pt>
                <c:pt idx="4955">
                  <c:v>313.05599999999998</c:v>
                </c:pt>
                <c:pt idx="4956">
                  <c:v>313.09160000000003</c:v>
                </c:pt>
                <c:pt idx="4957">
                  <c:v>313.1284</c:v>
                </c:pt>
                <c:pt idx="4958">
                  <c:v>313.16579999999999</c:v>
                </c:pt>
                <c:pt idx="4959">
                  <c:v>313.20249999999999</c:v>
                </c:pt>
                <c:pt idx="4960">
                  <c:v>313.23719999999997</c:v>
                </c:pt>
                <c:pt idx="4961">
                  <c:v>313.2747</c:v>
                </c:pt>
                <c:pt idx="4962">
                  <c:v>313.3098</c:v>
                </c:pt>
                <c:pt idx="4963">
                  <c:v>313.34629999999999</c:v>
                </c:pt>
                <c:pt idx="4964">
                  <c:v>313.38119999999998</c:v>
                </c:pt>
                <c:pt idx="4965">
                  <c:v>313.41730000000001</c:v>
                </c:pt>
                <c:pt idx="4966">
                  <c:v>313.45280000000002</c:v>
                </c:pt>
                <c:pt idx="4967">
                  <c:v>313.488</c:v>
                </c:pt>
                <c:pt idx="4968">
                  <c:v>313.52460000000002</c:v>
                </c:pt>
                <c:pt idx="4969">
                  <c:v>313.56</c:v>
                </c:pt>
                <c:pt idx="4970">
                  <c:v>313.596</c:v>
                </c:pt>
                <c:pt idx="4971">
                  <c:v>313.6311</c:v>
                </c:pt>
                <c:pt idx="4972">
                  <c:v>313.66579999999999</c:v>
                </c:pt>
                <c:pt idx="4973">
                  <c:v>313.70100000000002</c:v>
                </c:pt>
                <c:pt idx="4974">
                  <c:v>313.73509999999999</c:v>
                </c:pt>
                <c:pt idx="4975">
                  <c:v>313.77050000000003</c:v>
                </c:pt>
                <c:pt idx="4976">
                  <c:v>313.8048</c:v>
                </c:pt>
                <c:pt idx="4977">
                  <c:v>313.84039999999999</c:v>
                </c:pt>
                <c:pt idx="4978">
                  <c:v>313.87630000000001</c:v>
                </c:pt>
                <c:pt idx="4979">
                  <c:v>313.90960000000001</c:v>
                </c:pt>
                <c:pt idx="4980">
                  <c:v>313.94650000000001</c:v>
                </c:pt>
                <c:pt idx="4981">
                  <c:v>313.98149999999998</c:v>
                </c:pt>
                <c:pt idx="4982">
                  <c:v>314.0172</c:v>
                </c:pt>
                <c:pt idx="4983">
                  <c:v>314.05220000000003</c:v>
                </c:pt>
                <c:pt idx="4984">
                  <c:v>314.08800000000002</c:v>
                </c:pt>
                <c:pt idx="4985">
                  <c:v>314.12150000000003</c:v>
                </c:pt>
                <c:pt idx="4986">
                  <c:v>314.15699999999998</c:v>
                </c:pt>
                <c:pt idx="4987">
                  <c:v>314.19279999999998</c:v>
                </c:pt>
                <c:pt idx="4988">
                  <c:v>314.2278</c:v>
                </c:pt>
                <c:pt idx="4989">
                  <c:v>314.26319999999998</c:v>
                </c:pt>
                <c:pt idx="4990">
                  <c:v>314.29829999999998</c:v>
                </c:pt>
                <c:pt idx="4991">
                  <c:v>314.33199999999999</c:v>
                </c:pt>
                <c:pt idx="4992">
                  <c:v>314.36599999999999</c:v>
                </c:pt>
                <c:pt idx="4993">
                  <c:v>314.40269999999998</c:v>
                </c:pt>
                <c:pt idx="4994">
                  <c:v>314.43700000000001</c:v>
                </c:pt>
                <c:pt idx="4995">
                  <c:v>314.47039999999998</c:v>
                </c:pt>
                <c:pt idx="4996">
                  <c:v>314.50380000000001</c:v>
                </c:pt>
                <c:pt idx="4997">
                  <c:v>314.54000000000002</c:v>
                </c:pt>
                <c:pt idx="4998">
                  <c:v>314.57279999999997</c:v>
                </c:pt>
                <c:pt idx="4999">
                  <c:v>314.60879999999997</c:v>
                </c:pt>
                <c:pt idx="5000">
                  <c:v>314.64319999999998</c:v>
                </c:pt>
                <c:pt idx="5001">
                  <c:v>314.6748</c:v>
                </c:pt>
                <c:pt idx="5002">
                  <c:v>314.71019999999999</c:v>
                </c:pt>
                <c:pt idx="5003">
                  <c:v>314.74349999999998</c:v>
                </c:pt>
                <c:pt idx="5004">
                  <c:v>314.779</c:v>
                </c:pt>
                <c:pt idx="5005">
                  <c:v>314.81369999999998</c:v>
                </c:pt>
                <c:pt idx="5006">
                  <c:v>314.8476</c:v>
                </c:pt>
                <c:pt idx="5007">
                  <c:v>314.88159999999999</c:v>
                </c:pt>
                <c:pt idx="5008">
                  <c:v>314.91579999999999</c:v>
                </c:pt>
                <c:pt idx="5009">
                  <c:v>314.95030000000003</c:v>
                </c:pt>
                <c:pt idx="5010">
                  <c:v>314.98360000000002</c:v>
                </c:pt>
                <c:pt idx="5011">
                  <c:v>315.01799999999997</c:v>
                </c:pt>
                <c:pt idx="5012">
                  <c:v>315.05</c:v>
                </c:pt>
                <c:pt idx="5013">
                  <c:v>315.08359999999999</c:v>
                </c:pt>
                <c:pt idx="5014">
                  <c:v>315.11849999999998</c:v>
                </c:pt>
                <c:pt idx="5015">
                  <c:v>315.15449999999998</c:v>
                </c:pt>
                <c:pt idx="5016">
                  <c:v>315.18560000000002</c:v>
                </c:pt>
                <c:pt idx="5017">
                  <c:v>315.221</c:v>
                </c:pt>
                <c:pt idx="5018">
                  <c:v>315.25319999999999</c:v>
                </c:pt>
                <c:pt idx="5019">
                  <c:v>315.28730000000002</c:v>
                </c:pt>
                <c:pt idx="5020">
                  <c:v>315.32049999999998</c:v>
                </c:pt>
                <c:pt idx="5021">
                  <c:v>315.35449999999997</c:v>
                </c:pt>
                <c:pt idx="5022">
                  <c:v>315.39</c:v>
                </c:pt>
                <c:pt idx="5023">
                  <c:v>315.4228</c:v>
                </c:pt>
                <c:pt idx="5024">
                  <c:v>315.45749999999998</c:v>
                </c:pt>
                <c:pt idx="5025">
                  <c:v>315.4923</c:v>
                </c:pt>
                <c:pt idx="5026">
                  <c:v>315.52699999999999</c:v>
                </c:pt>
                <c:pt idx="5027">
                  <c:v>315.56040000000002</c:v>
                </c:pt>
                <c:pt idx="5028">
                  <c:v>315.59320000000002</c:v>
                </c:pt>
                <c:pt idx="5029">
                  <c:v>315.62729999999999</c:v>
                </c:pt>
                <c:pt idx="5030">
                  <c:v>315.65929999999997</c:v>
                </c:pt>
                <c:pt idx="5031">
                  <c:v>315.69319999999999</c:v>
                </c:pt>
                <c:pt idx="5032">
                  <c:v>315.72669999999999</c:v>
                </c:pt>
                <c:pt idx="5033">
                  <c:v>315.76100000000002</c:v>
                </c:pt>
                <c:pt idx="5034">
                  <c:v>315.7946</c:v>
                </c:pt>
                <c:pt idx="5035">
                  <c:v>315.82929999999999</c:v>
                </c:pt>
                <c:pt idx="5036">
                  <c:v>315.8621</c:v>
                </c:pt>
                <c:pt idx="5037">
                  <c:v>315.8963</c:v>
                </c:pt>
                <c:pt idx="5038">
                  <c:v>315.93110000000001</c:v>
                </c:pt>
                <c:pt idx="5039">
                  <c:v>315.96289999999999</c:v>
                </c:pt>
                <c:pt idx="5040">
                  <c:v>315.99740000000003</c:v>
                </c:pt>
                <c:pt idx="5041">
                  <c:v>316.02870000000001</c:v>
                </c:pt>
                <c:pt idx="5042">
                  <c:v>316.06130000000002</c:v>
                </c:pt>
                <c:pt idx="5043">
                  <c:v>316.09359999999998</c:v>
                </c:pt>
                <c:pt idx="5044">
                  <c:v>316.1266</c:v>
                </c:pt>
                <c:pt idx="5045">
                  <c:v>316.16059999999999</c:v>
                </c:pt>
                <c:pt idx="5046">
                  <c:v>316.1927</c:v>
                </c:pt>
                <c:pt idx="5047">
                  <c:v>316.22579999999999</c:v>
                </c:pt>
                <c:pt idx="5048">
                  <c:v>316.26060000000001</c:v>
                </c:pt>
                <c:pt idx="5049">
                  <c:v>316.29199999999997</c:v>
                </c:pt>
                <c:pt idx="5050">
                  <c:v>316.32499999999999</c:v>
                </c:pt>
                <c:pt idx="5051">
                  <c:v>316.35939999999999</c:v>
                </c:pt>
                <c:pt idx="5052">
                  <c:v>316.39319999999998</c:v>
                </c:pt>
                <c:pt idx="5053">
                  <c:v>316.4271</c:v>
                </c:pt>
                <c:pt idx="5054">
                  <c:v>316.45979999999997</c:v>
                </c:pt>
                <c:pt idx="5055">
                  <c:v>316.49180000000001</c:v>
                </c:pt>
                <c:pt idx="5056">
                  <c:v>316.5256</c:v>
                </c:pt>
                <c:pt idx="5057">
                  <c:v>316.5573</c:v>
                </c:pt>
                <c:pt idx="5058">
                  <c:v>316.59059999999999</c:v>
                </c:pt>
                <c:pt idx="5059">
                  <c:v>316.62520000000001</c:v>
                </c:pt>
                <c:pt idx="5060">
                  <c:v>316.6574</c:v>
                </c:pt>
                <c:pt idx="5061">
                  <c:v>316.69279999999998</c:v>
                </c:pt>
                <c:pt idx="5062">
                  <c:v>316.72399999999999</c:v>
                </c:pt>
                <c:pt idx="5063">
                  <c:v>316.75700000000001</c:v>
                </c:pt>
                <c:pt idx="5064">
                  <c:v>316.78899999999999</c:v>
                </c:pt>
                <c:pt idx="5065">
                  <c:v>316.82119999999998</c:v>
                </c:pt>
                <c:pt idx="5066">
                  <c:v>316.85320000000002</c:v>
                </c:pt>
                <c:pt idx="5067">
                  <c:v>316.8861</c:v>
                </c:pt>
                <c:pt idx="5068">
                  <c:v>316.91730000000001</c:v>
                </c:pt>
                <c:pt idx="5069">
                  <c:v>316.94959999999998</c:v>
                </c:pt>
                <c:pt idx="5070">
                  <c:v>316.98039999999997</c:v>
                </c:pt>
                <c:pt idx="5071">
                  <c:v>317.01190000000003</c:v>
                </c:pt>
                <c:pt idx="5072">
                  <c:v>317.04149999999998</c:v>
                </c:pt>
                <c:pt idx="5073">
                  <c:v>317.07339999999999</c:v>
                </c:pt>
                <c:pt idx="5074">
                  <c:v>317.10520000000002</c:v>
                </c:pt>
                <c:pt idx="5075">
                  <c:v>317.13639999999998</c:v>
                </c:pt>
                <c:pt idx="5076">
                  <c:v>317.16820000000001</c:v>
                </c:pt>
                <c:pt idx="5077">
                  <c:v>317.19819999999999</c:v>
                </c:pt>
                <c:pt idx="5078">
                  <c:v>317.23079999999999</c:v>
                </c:pt>
                <c:pt idx="5079">
                  <c:v>317.26240000000001</c:v>
                </c:pt>
                <c:pt idx="5080">
                  <c:v>317.29480000000001</c:v>
                </c:pt>
                <c:pt idx="5081">
                  <c:v>317.32380000000001</c:v>
                </c:pt>
                <c:pt idx="5082">
                  <c:v>317.35410000000002</c:v>
                </c:pt>
                <c:pt idx="5083">
                  <c:v>317.38459999999998</c:v>
                </c:pt>
                <c:pt idx="5084">
                  <c:v>317.41539999999998</c:v>
                </c:pt>
                <c:pt idx="5085">
                  <c:v>317.44400000000002</c:v>
                </c:pt>
                <c:pt idx="5086">
                  <c:v>317.47359999999998</c:v>
                </c:pt>
                <c:pt idx="5087">
                  <c:v>317.50290000000001</c:v>
                </c:pt>
                <c:pt idx="5088">
                  <c:v>317.53179999999998</c:v>
                </c:pt>
                <c:pt idx="5089">
                  <c:v>317.56020000000001</c:v>
                </c:pt>
                <c:pt idx="5090">
                  <c:v>317.59140000000002</c:v>
                </c:pt>
                <c:pt idx="5091">
                  <c:v>317.62180000000001</c:v>
                </c:pt>
                <c:pt idx="5092">
                  <c:v>317.65159999999997</c:v>
                </c:pt>
                <c:pt idx="5093">
                  <c:v>317.68150000000003</c:v>
                </c:pt>
                <c:pt idx="5094">
                  <c:v>317.71179999999998</c:v>
                </c:pt>
                <c:pt idx="5095">
                  <c:v>317.74180000000001</c:v>
                </c:pt>
                <c:pt idx="5096">
                  <c:v>317.77080000000001</c:v>
                </c:pt>
                <c:pt idx="5097">
                  <c:v>317.79939999999999</c:v>
                </c:pt>
                <c:pt idx="5098">
                  <c:v>317.83030000000002</c:v>
                </c:pt>
                <c:pt idx="5099">
                  <c:v>317.86219999999997</c:v>
                </c:pt>
                <c:pt idx="5100">
                  <c:v>317.89190000000002</c:v>
                </c:pt>
                <c:pt idx="5101">
                  <c:v>317.92189999999999</c:v>
                </c:pt>
                <c:pt idx="5102">
                  <c:v>317.95269999999999</c:v>
                </c:pt>
                <c:pt idx="5103">
                  <c:v>317.9828</c:v>
                </c:pt>
                <c:pt idx="5104">
                  <c:v>318.01249999999999</c:v>
                </c:pt>
                <c:pt idx="5105">
                  <c:v>318.04340000000002</c:v>
                </c:pt>
                <c:pt idx="5106">
                  <c:v>318.07229999999998</c:v>
                </c:pt>
                <c:pt idx="5107">
                  <c:v>318.10320000000002</c:v>
                </c:pt>
                <c:pt idx="5108">
                  <c:v>318.13139999999999</c:v>
                </c:pt>
                <c:pt idx="5109">
                  <c:v>318.16219999999998</c:v>
                </c:pt>
                <c:pt idx="5110">
                  <c:v>318.19260000000003</c:v>
                </c:pt>
                <c:pt idx="5111">
                  <c:v>318.2217</c:v>
                </c:pt>
                <c:pt idx="5112">
                  <c:v>318.25279999999998</c:v>
                </c:pt>
                <c:pt idx="5113">
                  <c:v>318.28179999999998</c:v>
                </c:pt>
                <c:pt idx="5114">
                  <c:v>318.31310000000002</c:v>
                </c:pt>
                <c:pt idx="5115">
                  <c:v>318.34519999999998</c:v>
                </c:pt>
                <c:pt idx="5116">
                  <c:v>318.37459999999999</c:v>
                </c:pt>
                <c:pt idx="5117">
                  <c:v>318.40710000000001</c:v>
                </c:pt>
                <c:pt idx="5118">
                  <c:v>318.43810000000002</c:v>
                </c:pt>
                <c:pt idx="5119">
                  <c:v>318.46839999999997</c:v>
                </c:pt>
                <c:pt idx="5120">
                  <c:v>318.50020000000001</c:v>
                </c:pt>
                <c:pt idx="5121">
                  <c:v>318.53039999999999</c:v>
                </c:pt>
                <c:pt idx="5122">
                  <c:v>318.56229999999999</c:v>
                </c:pt>
                <c:pt idx="5123">
                  <c:v>318.58550000000002</c:v>
                </c:pt>
                <c:pt idx="5124">
                  <c:v>318.62869999999998</c:v>
                </c:pt>
                <c:pt idx="5125">
                  <c:v>318.65640000000002</c:v>
                </c:pt>
                <c:pt idx="5126">
                  <c:v>318.6875</c:v>
                </c:pt>
                <c:pt idx="5127">
                  <c:v>318.72410000000002</c:v>
                </c:pt>
                <c:pt idx="5128">
                  <c:v>318.745</c:v>
                </c:pt>
                <c:pt idx="5129">
                  <c:v>318.7758</c:v>
                </c:pt>
                <c:pt idx="5130">
                  <c:v>318.8048</c:v>
                </c:pt>
                <c:pt idx="5131">
                  <c:v>318.834</c:v>
                </c:pt>
                <c:pt idx="5132">
                  <c:v>318.86219999999997</c:v>
                </c:pt>
                <c:pt idx="5133">
                  <c:v>318.88940000000002</c:v>
                </c:pt>
                <c:pt idx="5134">
                  <c:v>318.91919999999999</c:v>
                </c:pt>
                <c:pt idx="5135">
                  <c:v>318.94920000000002</c:v>
                </c:pt>
                <c:pt idx="5136">
                  <c:v>318.9751</c:v>
                </c:pt>
                <c:pt idx="5137">
                  <c:v>319.00319999999999</c:v>
                </c:pt>
                <c:pt idx="5138">
                  <c:v>319.0301</c:v>
                </c:pt>
                <c:pt idx="5139">
                  <c:v>319.05959999999999</c:v>
                </c:pt>
                <c:pt idx="5140">
                  <c:v>319.08749999999998</c:v>
                </c:pt>
                <c:pt idx="5141">
                  <c:v>319.11599999999999</c:v>
                </c:pt>
                <c:pt idx="5142">
                  <c:v>319.14440000000002</c:v>
                </c:pt>
                <c:pt idx="5143">
                  <c:v>319.17340000000002</c:v>
                </c:pt>
                <c:pt idx="5144">
                  <c:v>319.20299999999997</c:v>
                </c:pt>
                <c:pt idx="5145">
                  <c:v>319.23250000000002</c:v>
                </c:pt>
                <c:pt idx="5146">
                  <c:v>319.26249999999999</c:v>
                </c:pt>
                <c:pt idx="5147">
                  <c:v>319.291</c:v>
                </c:pt>
                <c:pt idx="5148">
                  <c:v>319.32089999999999</c:v>
                </c:pt>
                <c:pt idx="5149">
                  <c:v>319.34899999999999</c:v>
                </c:pt>
                <c:pt idx="5150">
                  <c:v>319.3784</c:v>
                </c:pt>
                <c:pt idx="5151">
                  <c:v>319.4076</c:v>
                </c:pt>
                <c:pt idx="5152">
                  <c:v>319.43920000000003</c:v>
                </c:pt>
                <c:pt idx="5153">
                  <c:v>319.46800000000002</c:v>
                </c:pt>
                <c:pt idx="5154">
                  <c:v>319.49900000000002</c:v>
                </c:pt>
                <c:pt idx="5155">
                  <c:v>319.52690000000001</c:v>
                </c:pt>
                <c:pt idx="5156">
                  <c:v>319.55849999999998</c:v>
                </c:pt>
                <c:pt idx="5157">
                  <c:v>319.58909999999997</c:v>
                </c:pt>
                <c:pt idx="5158">
                  <c:v>319.61919999999998</c:v>
                </c:pt>
                <c:pt idx="5159">
                  <c:v>319.64760000000001</c:v>
                </c:pt>
                <c:pt idx="5160">
                  <c:v>319.67919999999998</c:v>
                </c:pt>
                <c:pt idx="5161">
                  <c:v>319.70850000000002</c:v>
                </c:pt>
                <c:pt idx="5162">
                  <c:v>319.73840000000001</c:v>
                </c:pt>
                <c:pt idx="5163">
                  <c:v>319.77100000000002</c:v>
                </c:pt>
                <c:pt idx="5164">
                  <c:v>319.7998</c:v>
                </c:pt>
                <c:pt idx="5165">
                  <c:v>319.83030000000002</c:v>
                </c:pt>
                <c:pt idx="5166">
                  <c:v>319.86059999999998</c:v>
                </c:pt>
                <c:pt idx="5167">
                  <c:v>319.89049999999997</c:v>
                </c:pt>
                <c:pt idx="5168">
                  <c:v>319.9194</c:v>
                </c:pt>
                <c:pt idx="5169">
                  <c:v>319.95080000000002</c:v>
                </c:pt>
                <c:pt idx="5170">
                  <c:v>319.97899999999998</c:v>
                </c:pt>
                <c:pt idx="5171">
                  <c:v>320.00940000000003</c:v>
                </c:pt>
                <c:pt idx="5172">
                  <c:v>320.03800000000001</c:v>
                </c:pt>
                <c:pt idx="5173">
                  <c:v>320.07040000000001</c:v>
                </c:pt>
                <c:pt idx="5174">
                  <c:v>320.10169999999999</c:v>
                </c:pt>
                <c:pt idx="5175">
                  <c:v>320.12799999999999</c:v>
                </c:pt>
                <c:pt idx="5176">
                  <c:v>320.15820000000002</c:v>
                </c:pt>
                <c:pt idx="5177">
                  <c:v>320.18799999999999</c:v>
                </c:pt>
                <c:pt idx="5178">
                  <c:v>320.21600000000001</c:v>
                </c:pt>
                <c:pt idx="5179">
                  <c:v>320.24610000000001</c:v>
                </c:pt>
                <c:pt idx="5180">
                  <c:v>320.27519999999998</c:v>
                </c:pt>
                <c:pt idx="5181">
                  <c:v>320.30439999999999</c:v>
                </c:pt>
                <c:pt idx="5182">
                  <c:v>320.33249999999998</c:v>
                </c:pt>
                <c:pt idx="5183">
                  <c:v>320.3596</c:v>
                </c:pt>
                <c:pt idx="5184">
                  <c:v>320.38839999999999</c:v>
                </c:pt>
                <c:pt idx="5185">
                  <c:v>320.41860000000003</c:v>
                </c:pt>
                <c:pt idx="5186">
                  <c:v>320.44740000000002</c:v>
                </c:pt>
                <c:pt idx="5187">
                  <c:v>320.47710000000001</c:v>
                </c:pt>
                <c:pt idx="5188">
                  <c:v>320.50720000000001</c:v>
                </c:pt>
                <c:pt idx="5189">
                  <c:v>320.53660000000002</c:v>
                </c:pt>
                <c:pt idx="5190">
                  <c:v>320.56670000000003</c:v>
                </c:pt>
                <c:pt idx="5191">
                  <c:v>320.59539999999998</c:v>
                </c:pt>
                <c:pt idx="5192">
                  <c:v>320.62400000000002</c:v>
                </c:pt>
                <c:pt idx="5193">
                  <c:v>320.65230000000003</c:v>
                </c:pt>
                <c:pt idx="5194">
                  <c:v>320.68329999999997</c:v>
                </c:pt>
                <c:pt idx="5195">
                  <c:v>320.7106</c:v>
                </c:pt>
                <c:pt idx="5196">
                  <c:v>320.74040000000002</c:v>
                </c:pt>
                <c:pt idx="5197">
                  <c:v>320.76830000000001</c:v>
                </c:pt>
                <c:pt idx="5198">
                  <c:v>320.79739999999998</c:v>
                </c:pt>
                <c:pt idx="5199">
                  <c:v>320.827</c:v>
                </c:pt>
                <c:pt idx="5200">
                  <c:v>320.85550000000001</c:v>
                </c:pt>
                <c:pt idx="5201">
                  <c:v>320.8852</c:v>
                </c:pt>
                <c:pt idx="5202">
                  <c:v>320.91410000000002</c:v>
                </c:pt>
                <c:pt idx="5203">
                  <c:v>320.94220000000001</c:v>
                </c:pt>
                <c:pt idx="5204">
                  <c:v>320.97039999999998</c:v>
                </c:pt>
                <c:pt idx="5205">
                  <c:v>320.99939999999998</c:v>
                </c:pt>
                <c:pt idx="5206">
                  <c:v>321.0292</c:v>
                </c:pt>
                <c:pt idx="5207">
                  <c:v>321.0564</c:v>
                </c:pt>
                <c:pt idx="5208">
                  <c:v>321.08499999999998</c:v>
                </c:pt>
                <c:pt idx="5209">
                  <c:v>321.11360000000002</c:v>
                </c:pt>
                <c:pt idx="5210">
                  <c:v>321.14280000000002</c:v>
                </c:pt>
                <c:pt idx="5211">
                  <c:v>321.17059999999998</c:v>
                </c:pt>
                <c:pt idx="5212">
                  <c:v>321.19880000000001</c:v>
                </c:pt>
                <c:pt idx="5213">
                  <c:v>321.22930000000002</c:v>
                </c:pt>
                <c:pt idx="5214">
                  <c:v>321.25619999999998</c:v>
                </c:pt>
                <c:pt idx="5215">
                  <c:v>321.28410000000002</c:v>
                </c:pt>
                <c:pt idx="5216">
                  <c:v>321.31349999999998</c:v>
                </c:pt>
                <c:pt idx="5217">
                  <c:v>321.34039999999999</c:v>
                </c:pt>
                <c:pt idx="5218">
                  <c:v>321.36939999999998</c:v>
                </c:pt>
                <c:pt idx="5219">
                  <c:v>321.39780000000002</c:v>
                </c:pt>
                <c:pt idx="5220">
                  <c:v>321.42520000000002</c:v>
                </c:pt>
                <c:pt idx="5221">
                  <c:v>321.45280000000002</c:v>
                </c:pt>
                <c:pt idx="5222">
                  <c:v>321.48160000000001</c:v>
                </c:pt>
                <c:pt idx="5223">
                  <c:v>321.51080000000002</c:v>
                </c:pt>
                <c:pt idx="5224">
                  <c:v>321.53890000000001</c:v>
                </c:pt>
                <c:pt idx="5225">
                  <c:v>321.56720000000001</c:v>
                </c:pt>
                <c:pt idx="5226">
                  <c:v>321.59609999999998</c:v>
                </c:pt>
                <c:pt idx="5227">
                  <c:v>321.62439999999998</c:v>
                </c:pt>
                <c:pt idx="5228">
                  <c:v>321.65300000000002</c:v>
                </c:pt>
                <c:pt idx="5229">
                  <c:v>321.68239999999997</c:v>
                </c:pt>
                <c:pt idx="5230">
                  <c:v>321.70920000000001</c:v>
                </c:pt>
                <c:pt idx="5231">
                  <c:v>321.7373</c:v>
                </c:pt>
                <c:pt idx="5232">
                  <c:v>321.767</c:v>
                </c:pt>
                <c:pt idx="5233">
                  <c:v>321.79539999999997</c:v>
                </c:pt>
                <c:pt idx="5234">
                  <c:v>321.82369999999997</c:v>
                </c:pt>
                <c:pt idx="5235">
                  <c:v>321.85109999999997</c:v>
                </c:pt>
                <c:pt idx="5236">
                  <c:v>321.87909999999999</c:v>
                </c:pt>
                <c:pt idx="5237">
                  <c:v>321.90859999999998</c:v>
                </c:pt>
                <c:pt idx="5238">
                  <c:v>321.93560000000002</c:v>
                </c:pt>
                <c:pt idx="5239">
                  <c:v>321.96480000000003</c:v>
                </c:pt>
                <c:pt idx="5240">
                  <c:v>321.99220000000003</c:v>
                </c:pt>
                <c:pt idx="5241">
                  <c:v>322.02</c:v>
                </c:pt>
                <c:pt idx="5242">
                  <c:v>322.04809999999998</c:v>
                </c:pt>
                <c:pt idx="5243">
                  <c:v>322.0754</c:v>
                </c:pt>
                <c:pt idx="5244">
                  <c:v>322.1028</c:v>
                </c:pt>
                <c:pt idx="5245">
                  <c:v>322.13060000000002</c:v>
                </c:pt>
                <c:pt idx="5246">
                  <c:v>322.15780000000001</c:v>
                </c:pt>
                <c:pt idx="5247">
                  <c:v>322.185</c:v>
                </c:pt>
                <c:pt idx="5248">
                  <c:v>322.2122</c:v>
                </c:pt>
                <c:pt idx="5249">
                  <c:v>322.23880000000003</c:v>
                </c:pt>
                <c:pt idx="5250">
                  <c:v>322.26499999999999</c:v>
                </c:pt>
                <c:pt idx="5251">
                  <c:v>322.29329999999999</c:v>
                </c:pt>
                <c:pt idx="5252">
                  <c:v>322.32060000000001</c:v>
                </c:pt>
                <c:pt idx="5253">
                  <c:v>322.34739999999999</c:v>
                </c:pt>
                <c:pt idx="5254">
                  <c:v>322.37419999999997</c:v>
                </c:pt>
                <c:pt idx="5255">
                  <c:v>322.40320000000003</c:v>
                </c:pt>
                <c:pt idx="5256">
                  <c:v>322.43049999999999</c:v>
                </c:pt>
                <c:pt idx="5257">
                  <c:v>322.45760000000001</c:v>
                </c:pt>
                <c:pt idx="5258">
                  <c:v>322.48540000000003</c:v>
                </c:pt>
                <c:pt idx="5259">
                  <c:v>322.51170000000002</c:v>
                </c:pt>
                <c:pt idx="5260">
                  <c:v>322.53949999999998</c:v>
                </c:pt>
                <c:pt idx="5261">
                  <c:v>322.56650000000002</c:v>
                </c:pt>
                <c:pt idx="5262">
                  <c:v>322.5942</c:v>
                </c:pt>
                <c:pt idx="5263">
                  <c:v>322.62009999999998</c:v>
                </c:pt>
                <c:pt idx="5264">
                  <c:v>322.64620000000002</c:v>
                </c:pt>
                <c:pt idx="5265">
                  <c:v>322.67320000000001</c:v>
                </c:pt>
                <c:pt idx="5266">
                  <c:v>322.70179999999999</c:v>
                </c:pt>
                <c:pt idx="5267">
                  <c:v>322.72719999999998</c:v>
                </c:pt>
                <c:pt idx="5268">
                  <c:v>322.7568</c:v>
                </c:pt>
                <c:pt idx="5269">
                  <c:v>322.78320000000002</c:v>
                </c:pt>
                <c:pt idx="5270">
                  <c:v>322.80880000000002</c:v>
                </c:pt>
                <c:pt idx="5271">
                  <c:v>322.83600000000001</c:v>
                </c:pt>
                <c:pt idx="5272">
                  <c:v>322.86380000000003</c:v>
                </c:pt>
                <c:pt idx="5273">
                  <c:v>322.89280000000002</c:v>
                </c:pt>
                <c:pt idx="5274">
                  <c:v>322.92</c:v>
                </c:pt>
                <c:pt idx="5275">
                  <c:v>322.94600000000003</c:v>
                </c:pt>
                <c:pt idx="5276">
                  <c:v>322.9742</c:v>
                </c:pt>
                <c:pt idx="5277">
                  <c:v>323.00150000000002</c:v>
                </c:pt>
                <c:pt idx="5278">
                  <c:v>323.0292</c:v>
                </c:pt>
                <c:pt idx="5279">
                  <c:v>323.05630000000002</c:v>
                </c:pt>
                <c:pt idx="5280">
                  <c:v>323.08240000000001</c:v>
                </c:pt>
                <c:pt idx="5281">
                  <c:v>323.10840000000002</c:v>
                </c:pt>
                <c:pt idx="5282">
                  <c:v>323.13679999999999</c:v>
                </c:pt>
                <c:pt idx="5283">
                  <c:v>323.16410000000002</c:v>
                </c:pt>
                <c:pt idx="5284">
                  <c:v>323.19189999999998</c:v>
                </c:pt>
                <c:pt idx="5285">
                  <c:v>323.22000000000003</c:v>
                </c:pt>
                <c:pt idx="5286">
                  <c:v>323.24779999999998</c:v>
                </c:pt>
                <c:pt idx="5287">
                  <c:v>323.27429999999998</c:v>
                </c:pt>
                <c:pt idx="5288">
                  <c:v>323.30059999999997</c:v>
                </c:pt>
                <c:pt idx="5289">
                  <c:v>323.3272</c:v>
                </c:pt>
                <c:pt idx="5290">
                  <c:v>323.35610000000003</c:v>
                </c:pt>
                <c:pt idx="5291">
                  <c:v>323.38260000000002</c:v>
                </c:pt>
                <c:pt idx="5292">
                  <c:v>323.40989999999999</c:v>
                </c:pt>
                <c:pt idx="5293">
                  <c:v>323.43709999999999</c:v>
                </c:pt>
                <c:pt idx="5294">
                  <c:v>323.46379999999999</c:v>
                </c:pt>
                <c:pt idx="5295">
                  <c:v>323.48899999999998</c:v>
                </c:pt>
                <c:pt idx="5296">
                  <c:v>323.51510000000002</c:v>
                </c:pt>
                <c:pt idx="5297">
                  <c:v>323.54149999999998</c:v>
                </c:pt>
                <c:pt idx="5298">
                  <c:v>323.56869999999998</c:v>
                </c:pt>
                <c:pt idx="5299">
                  <c:v>323.59539999999998</c:v>
                </c:pt>
                <c:pt idx="5300">
                  <c:v>323.62279999999998</c:v>
                </c:pt>
                <c:pt idx="5301">
                  <c:v>323.64940000000001</c:v>
                </c:pt>
                <c:pt idx="5302">
                  <c:v>323.6782</c:v>
                </c:pt>
                <c:pt idx="5303">
                  <c:v>323.70499999999998</c:v>
                </c:pt>
                <c:pt idx="5304">
                  <c:v>323.73200000000003</c:v>
                </c:pt>
                <c:pt idx="5305">
                  <c:v>323.75880000000001</c:v>
                </c:pt>
                <c:pt idx="5306">
                  <c:v>323.78449999999998</c:v>
                </c:pt>
                <c:pt idx="5307">
                  <c:v>323.8109</c:v>
                </c:pt>
                <c:pt idx="5308">
                  <c:v>323.83769999999998</c:v>
                </c:pt>
                <c:pt idx="5309">
                  <c:v>323.86669999999998</c:v>
                </c:pt>
                <c:pt idx="5310">
                  <c:v>323.89269999999999</c:v>
                </c:pt>
                <c:pt idx="5311">
                  <c:v>323.91879999999998</c:v>
                </c:pt>
                <c:pt idx="5312">
                  <c:v>323.9443</c:v>
                </c:pt>
                <c:pt idx="5313">
                  <c:v>323.96879999999999</c:v>
                </c:pt>
                <c:pt idx="5314">
                  <c:v>323.99540000000002</c:v>
                </c:pt>
                <c:pt idx="5315">
                  <c:v>324.02</c:v>
                </c:pt>
                <c:pt idx="5316">
                  <c:v>324.0455</c:v>
                </c:pt>
                <c:pt idx="5317">
                  <c:v>324.07040000000001</c:v>
                </c:pt>
                <c:pt idx="5318">
                  <c:v>324.09750000000003</c:v>
                </c:pt>
                <c:pt idx="5319">
                  <c:v>324.12099999999998</c:v>
                </c:pt>
                <c:pt idx="5320">
                  <c:v>324.14490000000001</c:v>
                </c:pt>
                <c:pt idx="5321">
                  <c:v>324.16899999999998</c:v>
                </c:pt>
                <c:pt idx="5322">
                  <c:v>324.19439999999997</c:v>
                </c:pt>
                <c:pt idx="5323">
                  <c:v>324.21699999999998</c:v>
                </c:pt>
                <c:pt idx="5324">
                  <c:v>324.24220000000003</c:v>
                </c:pt>
                <c:pt idx="5325">
                  <c:v>324.26659999999998</c:v>
                </c:pt>
                <c:pt idx="5326">
                  <c:v>324.2919</c:v>
                </c:pt>
                <c:pt idx="5327">
                  <c:v>324.31659999999999</c:v>
                </c:pt>
                <c:pt idx="5328">
                  <c:v>324.34070000000003</c:v>
                </c:pt>
                <c:pt idx="5329">
                  <c:v>324.3646</c:v>
                </c:pt>
                <c:pt idx="5330">
                  <c:v>324.38990000000001</c:v>
                </c:pt>
                <c:pt idx="5331">
                  <c:v>324.41520000000003</c:v>
                </c:pt>
                <c:pt idx="5332">
                  <c:v>324.44099999999997</c:v>
                </c:pt>
                <c:pt idx="5333">
                  <c:v>324.46539999999999</c:v>
                </c:pt>
                <c:pt idx="5334">
                  <c:v>324.49299999999999</c:v>
                </c:pt>
                <c:pt idx="5335">
                  <c:v>324.5181</c:v>
                </c:pt>
                <c:pt idx="5336">
                  <c:v>324.54419999999999</c:v>
                </c:pt>
                <c:pt idx="5337">
                  <c:v>324.5702</c:v>
                </c:pt>
                <c:pt idx="5338">
                  <c:v>324.59660000000002</c:v>
                </c:pt>
                <c:pt idx="5339">
                  <c:v>324.62049999999999</c:v>
                </c:pt>
                <c:pt idx="5340">
                  <c:v>324.64659999999998</c:v>
                </c:pt>
                <c:pt idx="5341">
                  <c:v>324.67079999999999</c:v>
                </c:pt>
                <c:pt idx="5342">
                  <c:v>324.69439999999997</c:v>
                </c:pt>
                <c:pt idx="5343">
                  <c:v>324.72120000000001</c:v>
                </c:pt>
                <c:pt idx="5344">
                  <c:v>324.74669999999998</c:v>
                </c:pt>
                <c:pt idx="5345">
                  <c:v>324.77249999999998</c:v>
                </c:pt>
                <c:pt idx="5346">
                  <c:v>324.79579999999999</c:v>
                </c:pt>
                <c:pt idx="5347">
                  <c:v>324.82220000000001</c:v>
                </c:pt>
                <c:pt idx="5348">
                  <c:v>324.84649999999999</c:v>
                </c:pt>
                <c:pt idx="5349">
                  <c:v>324.87200000000001</c:v>
                </c:pt>
                <c:pt idx="5350">
                  <c:v>324.89780000000002</c:v>
                </c:pt>
                <c:pt idx="5351">
                  <c:v>324.92180000000002</c:v>
                </c:pt>
                <c:pt idx="5352">
                  <c:v>324.94619999999998</c:v>
                </c:pt>
                <c:pt idx="5353">
                  <c:v>324.97199999999998</c:v>
                </c:pt>
                <c:pt idx="5354">
                  <c:v>324.9966</c:v>
                </c:pt>
                <c:pt idx="5355">
                  <c:v>325.02300000000002</c:v>
                </c:pt>
                <c:pt idx="5356">
                  <c:v>325.04730000000001</c:v>
                </c:pt>
                <c:pt idx="5357">
                  <c:v>325.07190000000003</c:v>
                </c:pt>
                <c:pt idx="5358">
                  <c:v>325.09640000000002</c:v>
                </c:pt>
                <c:pt idx="5359">
                  <c:v>325.12259999999998</c:v>
                </c:pt>
                <c:pt idx="5360">
                  <c:v>325.14760000000001</c:v>
                </c:pt>
                <c:pt idx="5361">
                  <c:v>325.17309999999998</c:v>
                </c:pt>
                <c:pt idx="5362">
                  <c:v>325.19749999999999</c:v>
                </c:pt>
                <c:pt idx="5363">
                  <c:v>325.22250000000003</c:v>
                </c:pt>
                <c:pt idx="5364">
                  <c:v>325.24759999999998</c:v>
                </c:pt>
                <c:pt idx="5365">
                  <c:v>325.27140000000003</c:v>
                </c:pt>
                <c:pt idx="5366">
                  <c:v>325.29520000000002</c:v>
                </c:pt>
                <c:pt idx="5367">
                  <c:v>325.31979999999999</c:v>
                </c:pt>
                <c:pt idx="5368">
                  <c:v>325.34359999999998</c:v>
                </c:pt>
                <c:pt idx="5369">
                  <c:v>325.36590000000001</c:v>
                </c:pt>
                <c:pt idx="5370">
                  <c:v>325.38909999999998</c:v>
                </c:pt>
                <c:pt idx="5371">
                  <c:v>325.41379999999998</c:v>
                </c:pt>
                <c:pt idx="5372">
                  <c:v>325.43759999999997</c:v>
                </c:pt>
                <c:pt idx="5373">
                  <c:v>325.46440000000001</c:v>
                </c:pt>
                <c:pt idx="5374">
                  <c:v>325.48559999999998</c:v>
                </c:pt>
                <c:pt idx="5375">
                  <c:v>325.51080000000002</c:v>
                </c:pt>
                <c:pt idx="5376">
                  <c:v>325.53500000000003</c:v>
                </c:pt>
                <c:pt idx="5377">
                  <c:v>325.56060000000002</c:v>
                </c:pt>
                <c:pt idx="5378">
                  <c:v>325.58499999999998</c:v>
                </c:pt>
                <c:pt idx="5379">
                  <c:v>325.61079999999998</c:v>
                </c:pt>
                <c:pt idx="5380">
                  <c:v>325.63479999999998</c:v>
                </c:pt>
                <c:pt idx="5381">
                  <c:v>325.66039999999998</c:v>
                </c:pt>
                <c:pt idx="5382">
                  <c:v>325.68779999999998</c:v>
                </c:pt>
                <c:pt idx="5383">
                  <c:v>325.71260000000001</c:v>
                </c:pt>
                <c:pt idx="5384">
                  <c:v>325.73599999999999</c:v>
                </c:pt>
                <c:pt idx="5385">
                  <c:v>325.7627</c:v>
                </c:pt>
                <c:pt idx="5386">
                  <c:v>325.78769999999997</c:v>
                </c:pt>
                <c:pt idx="5387">
                  <c:v>325.81400000000002</c:v>
                </c:pt>
                <c:pt idx="5388">
                  <c:v>325.83909999999997</c:v>
                </c:pt>
                <c:pt idx="5389">
                  <c:v>325.86599999999999</c:v>
                </c:pt>
                <c:pt idx="5390">
                  <c:v>325.88959999999997</c:v>
                </c:pt>
                <c:pt idx="5391">
                  <c:v>325.91680000000002</c:v>
                </c:pt>
                <c:pt idx="5392">
                  <c:v>325.94139999999999</c:v>
                </c:pt>
                <c:pt idx="5393">
                  <c:v>325.96539999999999</c:v>
                </c:pt>
                <c:pt idx="5394">
                  <c:v>325.99200000000002</c:v>
                </c:pt>
                <c:pt idx="5395">
                  <c:v>326.01749999999998</c:v>
                </c:pt>
                <c:pt idx="5396">
                  <c:v>326.041</c:v>
                </c:pt>
                <c:pt idx="5397">
                  <c:v>326.0668</c:v>
                </c:pt>
                <c:pt idx="5398">
                  <c:v>326.0908</c:v>
                </c:pt>
                <c:pt idx="5399">
                  <c:v>326.11630000000002</c:v>
                </c:pt>
                <c:pt idx="5400">
                  <c:v>326.1404</c:v>
                </c:pt>
                <c:pt idx="5401">
                  <c:v>326.16239999999999</c:v>
                </c:pt>
                <c:pt idx="5402">
                  <c:v>326.1875</c:v>
                </c:pt>
                <c:pt idx="5403">
                  <c:v>326.21170000000001</c:v>
                </c:pt>
                <c:pt idx="5404">
                  <c:v>326.23739999999998</c:v>
                </c:pt>
                <c:pt idx="5405">
                  <c:v>326.26220000000001</c:v>
                </c:pt>
                <c:pt idx="5406">
                  <c:v>326.28530000000001</c:v>
                </c:pt>
                <c:pt idx="5407">
                  <c:v>326.31029999999998</c:v>
                </c:pt>
                <c:pt idx="5408">
                  <c:v>326.33319999999998</c:v>
                </c:pt>
                <c:pt idx="5409">
                  <c:v>326.35629999999998</c:v>
                </c:pt>
                <c:pt idx="5410">
                  <c:v>326.37939999999998</c:v>
                </c:pt>
                <c:pt idx="5411">
                  <c:v>326.4033</c:v>
                </c:pt>
                <c:pt idx="5412">
                  <c:v>326.42680000000001</c:v>
                </c:pt>
                <c:pt idx="5413">
                  <c:v>326.45159999999998</c:v>
                </c:pt>
                <c:pt idx="5414">
                  <c:v>326.476</c:v>
                </c:pt>
                <c:pt idx="5415">
                  <c:v>326.50060000000002</c:v>
                </c:pt>
                <c:pt idx="5416">
                  <c:v>326.52249999999998</c:v>
                </c:pt>
                <c:pt idx="5417">
                  <c:v>326.5453</c:v>
                </c:pt>
                <c:pt idx="5418">
                  <c:v>326.57100000000003</c:v>
                </c:pt>
                <c:pt idx="5419">
                  <c:v>326.5942</c:v>
                </c:pt>
                <c:pt idx="5420">
                  <c:v>326.61759999999998</c:v>
                </c:pt>
                <c:pt idx="5421">
                  <c:v>326.64089999999999</c:v>
                </c:pt>
                <c:pt idx="5422">
                  <c:v>326.66430000000003</c:v>
                </c:pt>
                <c:pt idx="5423">
                  <c:v>326.68889999999999</c:v>
                </c:pt>
                <c:pt idx="5424">
                  <c:v>326.71300000000002</c:v>
                </c:pt>
                <c:pt idx="5425">
                  <c:v>326.7373</c:v>
                </c:pt>
                <c:pt idx="5426">
                  <c:v>326.76170000000002</c:v>
                </c:pt>
                <c:pt idx="5427">
                  <c:v>326.78559999999999</c:v>
                </c:pt>
                <c:pt idx="5428">
                  <c:v>326.80840000000001</c:v>
                </c:pt>
                <c:pt idx="5429">
                  <c:v>326.83280000000002</c:v>
                </c:pt>
                <c:pt idx="5430">
                  <c:v>326.85649999999998</c:v>
                </c:pt>
                <c:pt idx="5431">
                  <c:v>326.87860000000001</c:v>
                </c:pt>
                <c:pt idx="5432">
                  <c:v>326.90219999999999</c:v>
                </c:pt>
                <c:pt idx="5433">
                  <c:v>326.92540000000002</c:v>
                </c:pt>
                <c:pt idx="5434">
                  <c:v>326.94779999999997</c:v>
                </c:pt>
                <c:pt idx="5435">
                  <c:v>326.96980000000002</c:v>
                </c:pt>
                <c:pt idx="5436">
                  <c:v>326.99459999999999</c:v>
                </c:pt>
                <c:pt idx="5437">
                  <c:v>327.0172</c:v>
                </c:pt>
                <c:pt idx="5438">
                  <c:v>327.0412</c:v>
                </c:pt>
                <c:pt idx="5439">
                  <c:v>327.06509999999997</c:v>
                </c:pt>
                <c:pt idx="5440">
                  <c:v>327.09039999999999</c:v>
                </c:pt>
                <c:pt idx="5441">
                  <c:v>327.11259999999999</c:v>
                </c:pt>
                <c:pt idx="5442">
                  <c:v>327.13639999999998</c:v>
                </c:pt>
                <c:pt idx="5443">
                  <c:v>327.15940000000001</c:v>
                </c:pt>
                <c:pt idx="5444">
                  <c:v>327.18329999999997</c:v>
                </c:pt>
                <c:pt idx="5445">
                  <c:v>327.20699999999999</c:v>
                </c:pt>
                <c:pt idx="5446">
                  <c:v>327.23230000000001</c:v>
                </c:pt>
                <c:pt idx="5447">
                  <c:v>327.25420000000003</c:v>
                </c:pt>
                <c:pt idx="5448">
                  <c:v>327.27850000000001</c:v>
                </c:pt>
                <c:pt idx="5449">
                  <c:v>327.30309999999997</c:v>
                </c:pt>
                <c:pt idx="5450">
                  <c:v>327.32709999999997</c:v>
                </c:pt>
                <c:pt idx="5451">
                  <c:v>327.35000000000002</c:v>
                </c:pt>
                <c:pt idx="5452">
                  <c:v>327.37380000000002</c:v>
                </c:pt>
                <c:pt idx="5453">
                  <c:v>327.39929999999998</c:v>
                </c:pt>
                <c:pt idx="5454">
                  <c:v>327.4246</c:v>
                </c:pt>
                <c:pt idx="5455">
                  <c:v>327.44799999999998</c:v>
                </c:pt>
                <c:pt idx="5456">
                  <c:v>327.4701</c:v>
                </c:pt>
                <c:pt idx="5457">
                  <c:v>327.49439999999998</c:v>
                </c:pt>
                <c:pt idx="5458">
                  <c:v>327.51900000000001</c:v>
                </c:pt>
                <c:pt idx="5459">
                  <c:v>327.54160000000002</c:v>
                </c:pt>
                <c:pt idx="5460">
                  <c:v>327.56439999999998</c:v>
                </c:pt>
                <c:pt idx="5461">
                  <c:v>327.58859999999999</c:v>
                </c:pt>
                <c:pt idx="5462">
                  <c:v>327.61399999999998</c:v>
                </c:pt>
                <c:pt idx="5463">
                  <c:v>327.63670000000002</c:v>
                </c:pt>
                <c:pt idx="5464">
                  <c:v>327.66050000000001</c:v>
                </c:pt>
                <c:pt idx="5465">
                  <c:v>327.6841</c:v>
                </c:pt>
                <c:pt idx="5466">
                  <c:v>327.70929999999998</c:v>
                </c:pt>
                <c:pt idx="5467">
                  <c:v>327.7328</c:v>
                </c:pt>
                <c:pt idx="5468">
                  <c:v>327.75740000000002</c:v>
                </c:pt>
                <c:pt idx="5469">
                  <c:v>327.78</c:v>
                </c:pt>
                <c:pt idx="5470">
                  <c:v>327.80619999999999</c:v>
                </c:pt>
                <c:pt idx="5471">
                  <c:v>327.82819999999998</c:v>
                </c:pt>
                <c:pt idx="5472">
                  <c:v>327.85169999999999</c:v>
                </c:pt>
                <c:pt idx="5473">
                  <c:v>327.87639999999999</c:v>
                </c:pt>
                <c:pt idx="5474">
                  <c:v>327.90249999999997</c:v>
                </c:pt>
                <c:pt idx="5475">
                  <c:v>327.92660000000001</c:v>
                </c:pt>
                <c:pt idx="5476">
                  <c:v>327.95100000000002</c:v>
                </c:pt>
                <c:pt idx="5477">
                  <c:v>327.97320000000002</c:v>
                </c:pt>
                <c:pt idx="5478">
                  <c:v>327.99630000000002</c:v>
                </c:pt>
                <c:pt idx="5479">
                  <c:v>328.01979999999998</c:v>
                </c:pt>
                <c:pt idx="5480">
                  <c:v>328.04500000000002</c:v>
                </c:pt>
                <c:pt idx="5481">
                  <c:v>328.06909999999999</c:v>
                </c:pt>
                <c:pt idx="5482">
                  <c:v>328.09190000000001</c:v>
                </c:pt>
                <c:pt idx="5483">
                  <c:v>328.11540000000002</c:v>
                </c:pt>
                <c:pt idx="5484">
                  <c:v>328.13830000000002</c:v>
                </c:pt>
                <c:pt idx="5485">
                  <c:v>328.16180000000003</c:v>
                </c:pt>
                <c:pt idx="5486">
                  <c:v>328.18650000000002</c:v>
                </c:pt>
                <c:pt idx="5487">
                  <c:v>328.20979999999997</c:v>
                </c:pt>
                <c:pt idx="5488">
                  <c:v>328.23250000000002</c:v>
                </c:pt>
                <c:pt idx="5489">
                  <c:v>328.2559</c:v>
                </c:pt>
                <c:pt idx="5490">
                  <c:v>328.27940000000001</c:v>
                </c:pt>
                <c:pt idx="5491">
                  <c:v>328.30270000000002</c:v>
                </c:pt>
                <c:pt idx="5492">
                  <c:v>328.32600000000002</c:v>
                </c:pt>
                <c:pt idx="5493">
                  <c:v>328.34890000000001</c:v>
                </c:pt>
                <c:pt idx="5494">
                  <c:v>328.3716</c:v>
                </c:pt>
                <c:pt idx="5495">
                  <c:v>328.39609999999999</c:v>
                </c:pt>
                <c:pt idx="5496">
                  <c:v>328.42</c:v>
                </c:pt>
                <c:pt idx="5497">
                  <c:v>328.44380000000001</c:v>
                </c:pt>
                <c:pt idx="5498">
                  <c:v>328.46620000000001</c:v>
                </c:pt>
                <c:pt idx="5499">
                  <c:v>328.49009999999998</c:v>
                </c:pt>
                <c:pt idx="5500">
                  <c:v>328.5145</c:v>
                </c:pt>
                <c:pt idx="5501">
                  <c:v>328.5437</c:v>
                </c:pt>
                <c:pt idx="5502">
                  <c:v>328.56</c:v>
                </c:pt>
                <c:pt idx="5503">
                  <c:v>328.5856</c:v>
                </c:pt>
                <c:pt idx="5504">
                  <c:v>328.60789999999997</c:v>
                </c:pt>
                <c:pt idx="5505">
                  <c:v>328.62580000000003</c:v>
                </c:pt>
                <c:pt idx="5506">
                  <c:v>328.66239999999999</c:v>
                </c:pt>
                <c:pt idx="5507">
                  <c:v>328.6764</c:v>
                </c:pt>
                <c:pt idx="5508">
                  <c:v>328.70119999999997</c:v>
                </c:pt>
                <c:pt idx="5509">
                  <c:v>328.72329999999999</c:v>
                </c:pt>
                <c:pt idx="5510">
                  <c:v>328.74709999999999</c:v>
                </c:pt>
                <c:pt idx="5511">
                  <c:v>328.77030000000002</c:v>
                </c:pt>
                <c:pt idx="5512">
                  <c:v>328.79340000000002</c:v>
                </c:pt>
                <c:pt idx="5513">
                  <c:v>328.81540000000001</c:v>
                </c:pt>
                <c:pt idx="5514">
                  <c:v>328.83850000000001</c:v>
                </c:pt>
                <c:pt idx="5515">
                  <c:v>328.8605</c:v>
                </c:pt>
                <c:pt idx="5516">
                  <c:v>328.88319999999999</c:v>
                </c:pt>
                <c:pt idx="5517">
                  <c:v>328.9067</c:v>
                </c:pt>
                <c:pt idx="5518">
                  <c:v>328.93099999999998</c:v>
                </c:pt>
                <c:pt idx="5519">
                  <c:v>328.9538</c:v>
                </c:pt>
                <c:pt idx="5520">
                  <c:v>328.97559999999999</c:v>
                </c:pt>
                <c:pt idx="5521">
                  <c:v>328.99799999999999</c:v>
                </c:pt>
                <c:pt idx="5522">
                  <c:v>329.0206</c:v>
                </c:pt>
                <c:pt idx="5523">
                  <c:v>329.04149999999998</c:v>
                </c:pt>
                <c:pt idx="5524">
                  <c:v>329.06299999999999</c:v>
                </c:pt>
                <c:pt idx="5525">
                  <c:v>329.08499999999998</c:v>
                </c:pt>
                <c:pt idx="5526">
                  <c:v>329.1046</c:v>
                </c:pt>
                <c:pt idx="5527">
                  <c:v>329.12819999999999</c:v>
                </c:pt>
                <c:pt idx="5528">
                  <c:v>329.14819999999997</c:v>
                </c:pt>
                <c:pt idx="5529">
                  <c:v>329.17020000000002</c:v>
                </c:pt>
                <c:pt idx="5530">
                  <c:v>329.19170000000003</c:v>
                </c:pt>
                <c:pt idx="5531">
                  <c:v>329.21409999999997</c:v>
                </c:pt>
                <c:pt idx="5532">
                  <c:v>329.23520000000002</c:v>
                </c:pt>
                <c:pt idx="5533">
                  <c:v>329.25630000000001</c:v>
                </c:pt>
                <c:pt idx="5534">
                  <c:v>329.27760000000001</c:v>
                </c:pt>
                <c:pt idx="5535">
                  <c:v>329.29930000000002</c:v>
                </c:pt>
                <c:pt idx="5536">
                  <c:v>329.32060000000001</c:v>
                </c:pt>
                <c:pt idx="5537">
                  <c:v>329.34289999999999</c:v>
                </c:pt>
                <c:pt idx="5538">
                  <c:v>329.36610000000002</c:v>
                </c:pt>
                <c:pt idx="5539">
                  <c:v>329.38630000000001</c:v>
                </c:pt>
                <c:pt idx="5540">
                  <c:v>329.41019999999997</c:v>
                </c:pt>
                <c:pt idx="5541">
                  <c:v>329.43279999999999</c:v>
                </c:pt>
                <c:pt idx="5542">
                  <c:v>329.45620000000002</c:v>
                </c:pt>
                <c:pt idx="5543">
                  <c:v>329.47859999999997</c:v>
                </c:pt>
                <c:pt idx="5544">
                  <c:v>329.5016</c:v>
                </c:pt>
                <c:pt idx="5545">
                  <c:v>329.52379999999999</c:v>
                </c:pt>
                <c:pt idx="5546">
                  <c:v>329.54689999999999</c:v>
                </c:pt>
                <c:pt idx="5547">
                  <c:v>329.56979999999999</c:v>
                </c:pt>
                <c:pt idx="5548">
                  <c:v>329.59370000000001</c:v>
                </c:pt>
                <c:pt idx="5549">
                  <c:v>329.61410000000001</c:v>
                </c:pt>
                <c:pt idx="5550">
                  <c:v>329.63830000000002</c:v>
                </c:pt>
                <c:pt idx="5551">
                  <c:v>329.65989999999999</c:v>
                </c:pt>
                <c:pt idx="5552">
                  <c:v>329.68380000000002</c:v>
                </c:pt>
                <c:pt idx="5553">
                  <c:v>329.7056</c:v>
                </c:pt>
                <c:pt idx="5554">
                  <c:v>329.7285</c:v>
                </c:pt>
                <c:pt idx="5555">
                  <c:v>329.75170000000003</c:v>
                </c:pt>
                <c:pt idx="5556">
                  <c:v>329.77260000000001</c:v>
                </c:pt>
                <c:pt idx="5557">
                  <c:v>329.7962</c:v>
                </c:pt>
                <c:pt idx="5558">
                  <c:v>329.8184</c:v>
                </c:pt>
                <c:pt idx="5559">
                  <c:v>329.8408</c:v>
                </c:pt>
                <c:pt idx="5560">
                  <c:v>329.86349999999999</c:v>
                </c:pt>
                <c:pt idx="5561">
                  <c:v>329.88630000000001</c:v>
                </c:pt>
                <c:pt idx="5562">
                  <c:v>329.91050000000001</c:v>
                </c:pt>
                <c:pt idx="5563">
                  <c:v>329.93290000000002</c:v>
                </c:pt>
                <c:pt idx="5564">
                  <c:v>329.95620000000002</c:v>
                </c:pt>
                <c:pt idx="5565">
                  <c:v>329.9785</c:v>
                </c:pt>
                <c:pt idx="5566">
                  <c:v>330.00240000000002</c:v>
                </c:pt>
                <c:pt idx="5567">
                  <c:v>330.02420000000001</c:v>
                </c:pt>
                <c:pt idx="5568">
                  <c:v>330.04680000000002</c:v>
                </c:pt>
                <c:pt idx="5569">
                  <c:v>330.07029999999997</c:v>
                </c:pt>
                <c:pt idx="5570">
                  <c:v>330.09280000000001</c:v>
                </c:pt>
                <c:pt idx="5571">
                  <c:v>330.11599999999999</c:v>
                </c:pt>
                <c:pt idx="5572">
                  <c:v>330.13940000000002</c:v>
                </c:pt>
                <c:pt idx="5573">
                  <c:v>330.16109999999998</c:v>
                </c:pt>
                <c:pt idx="5574">
                  <c:v>330.18310000000002</c:v>
                </c:pt>
                <c:pt idx="5575">
                  <c:v>330.2054</c:v>
                </c:pt>
                <c:pt idx="5576">
                  <c:v>330.22930000000002</c:v>
                </c:pt>
                <c:pt idx="5577">
                  <c:v>330.24959999999999</c:v>
                </c:pt>
                <c:pt idx="5578">
                  <c:v>330.27300000000002</c:v>
                </c:pt>
                <c:pt idx="5579">
                  <c:v>330.29500000000002</c:v>
                </c:pt>
                <c:pt idx="5580">
                  <c:v>330.31619999999998</c:v>
                </c:pt>
                <c:pt idx="5581">
                  <c:v>330.33859999999999</c:v>
                </c:pt>
                <c:pt idx="5582">
                  <c:v>330.36099999999999</c:v>
                </c:pt>
                <c:pt idx="5583">
                  <c:v>330.38170000000002</c:v>
                </c:pt>
                <c:pt idx="5584">
                  <c:v>330.40370000000001</c:v>
                </c:pt>
                <c:pt idx="5585">
                  <c:v>330.42680000000001</c:v>
                </c:pt>
                <c:pt idx="5586">
                  <c:v>330.44880000000001</c:v>
                </c:pt>
                <c:pt idx="5587">
                  <c:v>330.46780000000001</c:v>
                </c:pt>
                <c:pt idx="5588">
                  <c:v>330.49189999999999</c:v>
                </c:pt>
                <c:pt idx="5589">
                  <c:v>330.5059</c:v>
                </c:pt>
                <c:pt idx="5590">
                  <c:v>330.53820000000002</c:v>
                </c:pt>
                <c:pt idx="5591">
                  <c:v>330.56060000000002</c:v>
                </c:pt>
                <c:pt idx="5592">
                  <c:v>330.59199999999998</c:v>
                </c:pt>
                <c:pt idx="5593">
                  <c:v>330.6</c:v>
                </c:pt>
                <c:pt idx="5594">
                  <c:v>330.63029999999998</c:v>
                </c:pt>
                <c:pt idx="5595">
                  <c:v>330.64890000000003</c:v>
                </c:pt>
                <c:pt idx="5596">
                  <c:v>330.67039999999997</c:v>
                </c:pt>
                <c:pt idx="5597">
                  <c:v>330.6925</c:v>
                </c:pt>
                <c:pt idx="5598">
                  <c:v>330.71550000000002</c:v>
                </c:pt>
                <c:pt idx="5599">
                  <c:v>330.73899999999998</c:v>
                </c:pt>
                <c:pt idx="5600">
                  <c:v>330.76170000000002</c:v>
                </c:pt>
                <c:pt idx="5601">
                  <c:v>330.78280000000001</c:v>
                </c:pt>
                <c:pt idx="5602">
                  <c:v>330.803</c:v>
                </c:pt>
                <c:pt idx="5603">
                  <c:v>330.8254</c:v>
                </c:pt>
                <c:pt idx="5604">
                  <c:v>330.84879999999998</c:v>
                </c:pt>
                <c:pt idx="5605">
                  <c:v>330.87040000000002</c:v>
                </c:pt>
                <c:pt idx="5606">
                  <c:v>330.89339999999999</c:v>
                </c:pt>
                <c:pt idx="5607">
                  <c:v>330.91300000000001</c:v>
                </c:pt>
                <c:pt idx="5608">
                  <c:v>330.93439999999998</c:v>
                </c:pt>
                <c:pt idx="5609">
                  <c:v>330.95429999999999</c:v>
                </c:pt>
                <c:pt idx="5610">
                  <c:v>330.97519999999997</c:v>
                </c:pt>
                <c:pt idx="5611">
                  <c:v>330.99650000000003</c:v>
                </c:pt>
                <c:pt idx="5612">
                  <c:v>331.0206</c:v>
                </c:pt>
                <c:pt idx="5613">
                  <c:v>331.03890000000001</c:v>
                </c:pt>
                <c:pt idx="5614">
                  <c:v>331.05939999999998</c:v>
                </c:pt>
                <c:pt idx="5615">
                  <c:v>331.0881</c:v>
                </c:pt>
                <c:pt idx="5616">
                  <c:v>331.10250000000002</c:v>
                </c:pt>
                <c:pt idx="5617">
                  <c:v>331.1259</c:v>
                </c:pt>
                <c:pt idx="5618">
                  <c:v>331.14440000000002</c:v>
                </c:pt>
                <c:pt idx="5619">
                  <c:v>331.17090000000002</c:v>
                </c:pt>
                <c:pt idx="5620">
                  <c:v>331.18689999999998</c:v>
                </c:pt>
                <c:pt idx="5621">
                  <c:v>331.21300000000002</c:v>
                </c:pt>
                <c:pt idx="5622">
                  <c:v>331.23349999999999</c:v>
                </c:pt>
                <c:pt idx="5623">
                  <c:v>331.25639999999999</c:v>
                </c:pt>
                <c:pt idx="5624">
                  <c:v>331.27760000000001</c:v>
                </c:pt>
                <c:pt idx="5625">
                  <c:v>331.298</c:v>
                </c:pt>
                <c:pt idx="5626">
                  <c:v>331.31900000000002</c:v>
                </c:pt>
                <c:pt idx="5627">
                  <c:v>331.34219999999999</c:v>
                </c:pt>
                <c:pt idx="5628">
                  <c:v>331.36320000000001</c:v>
                </c:pt>
                <c:pt idx="5629">
                  <c:v>331.38580000000002</c:v>
                </c:pt>
                <c:pt idx="5630">
                  <c:v>331.40719999999999</c:v>
                </c:pt>
                <c:pt idx="5631">
                  <c:v>331.42899999999997</c:v>
                </c:pt>
                <c:pt idx="5632">
                  <c:v>331.44940000000003</c:v>
                </c:pt>
                <c:pt idx="5633">
                  <c:v>331.471</c:v>
                </c:pt>
                <c:pt idx="5634">
                  <c:v>331.49349999999998</c:v>
                </c:pt>
                <c:pt idx="5635">
                  <c:v>331.51659999999998</c:v>
                </c:pt>
                <c:pt idx="5636">
                  <c:v>331.5378</c:v>
                </c:pt>
                <c:pt idx="5637">
                  <c:v>331.56189999999998</c:v>
                </c:pt>
                <c:pt idx="5638">
                  <c:v>331.58159999999998</c:v>
                </c:pt>
                <c:pt idx="5639">
                  <c:v>331.60480000000001</c:v>
                </c:pt>
                <c:pt idx="5640">
                  <c:v>331.62759999999997</c:v>
                </c:pt>
                <c:pt idx="5641">
                  <c:v>331.64920000000001</c:v>
                </c:pt>
                <c:pt idx="5642">
                  <c:v>331.673</c:v>
                </c:pt>
                <c:pt idx="5643">
                  <c:v>331.69420000000002</c:v>
                </c:pt>
                <c:pt idx="5644">
                  <c:v>331.71879999999999</c:v>
                </c:pt>
                <c:pt idx="5645">
                  <c:v>331.74200000000002</c:v>
                </c:pt>
                <c:pt idx="5646">
                  <c:v>331.76490000000001</c:v>
                </c:pt>
                <c:pt idx="5647">
                  <c:v>331.7876</c:v>
                </c:pt>
                <c:pt idx="5648">
                  <c:v>331.81</c:v>
                </c:pt>
                <c:pt idx="5649">
                  <c:v>331.83300000000003</c:v>
                </c:pt>
                <c:pt idx="5650">
                  <c:v>331.8535</c:v>
                </c:pt>
                <c:pt idx="5651">
                  <c:v>331.87639999999999</c:v>
                </c:pt>
                <c:pt idx="5652">
                  <c:v>331.8997</c:v>
                </c:pt>
                <c:pt idx="5653">
                  <c:v>331.91879999999998</c:v>
                </c:pt>
                <c:pt idx="5654">
                  <c:v>331.94119999999998</c:v>
                </c:pt>
                <c:pt idx="5655">
                  <c:v>331.96249999999998</c:v>
                </c:pt>
                <c:pt idx="5656">
                  <c:v>331.98480000000001</c:v>
                </c:pt>
                <c:pt idx="5657">
                  <c:v>332.00479999999999</c:v>
                </c:pt>
                <c:pt idx="5658">
                  <c:v>332.02640000000002</c:v>
                </c:pt>
                <c:pt idx="5659">
                  <c:v>332.04759999999999</c:v>
                </c:pt>
                <c:pt idx="5660">
                  <c:v>332.0684</c:v>
                </c:pt>
                <c:pt idx="5661">
                  <c:v>332.09129999999999</c:v>
                </c:pt>
                <c:pt idx="5662">
                  <c:v>332.11250000000001</c:v>
                </c:pt>
                <c:pt idx="5663">
                  <c:v>332.13319999999999</c:v>
                </c:pt>
                <c:pt idx="5664">
                  <c:v>332.1542</c:v>
                </c:pt>
                <c:pt idx="5665">
                  <c:v>332.17610000000002</c:v>
                </c:pt>
                <c:pt idx="5666">
                  <c:v>332.19690000000003</c:v>
                </c:pt>
                <c:pt idx="5667">
                  <c:v>332.21910000000003</c:v>
                </c:pt>
                <c:pt idx="5668">
                  <c:v>332.24009999999998</c:v>
                </c:pt>
                <c:pt idx="5669">
                  <c:v>332.26280000000003</c:v>
                </c:pt>
                <c:pt idx="5670">
                  <c:v>332.28559999999999</c:v>
                </c:pt>
                <c:pt idx="5671">
                  <c:v>332.30759999999998</c:v>
                </c:pt>
                <c:pt idx="5672">
                  <c:v>332.3288</c:v>
                </c:pt>
                <c:pt idx="5673">
                  <c:v>332.3503</c:v>
                </c:pt>
                <c:pt idx="5674">
                  <c:v>332.37270000000001</c:v>
                </c:pt>
                <c:pt idx="5675">
                  <c:v>332.39449999999999</c:v>
                </c:pt>
                <c:pt idx="5676">
                  <c:v>332.41640000000001</c:v>
                </c:pt>
                <c:pt idx="5677">
                  <c:v>332.43729999999999</c:v>
                </c:pt>
                <c:pt idx="5678">
                  <c:v>332.459</c:v>
                </c:pt>
                <c:pt idx="5679">
                  <c:v>332.48</c:v>
                </c:pt>
                <c:pt idx="5680">
                  <c:v>332.50209999999998</c:v>
                </c:pt>
                <c:pt idx="5681">
                  <c:v>332.52429999999998</c:v>
                </c:pt>
                <c:pt idx="5682">
                  <c:v>332.5462</c:v>
                </c:pt>
                <c:pt idx="5683">
                  <c:v>332.56619999999998</c:v>
                </c:pt>
                <c:pt idx="5684">
                  <c:v>332.58920000000001</c:v>
                </c:pt>
                <c:pt idx="5685">
                  <c:v>332.61059999999998</c:v>
                </c:pt>
                <c:pt idx="5686">
                  <c:v>332.63150000000002</c:v>
                </c:pt>
                <c:pt idx="5687">
                  <c:v>332.654</c:v>
                </c:pt>
                <c:pt idx="5688">
                  <c:v>332.67700000000002</c:v>
                </c:pt>
                <c:pt idx="5689">
                  <c:v>332.6968</c:v>
                </c:pt>
                <c:pt idx="5690">
                  <c:v>332.72059999999999</c:v>
                </c:pt>
                <c:pt idx="5691">
                  <c:v>332.74329999999998</c:v>
                </c:pt>
                <c:pt idx="5692">
                  <c:v>332.76440000000002</c:v>
                </c:pt>
                <c:pt idx="5693">
                  <c:v>332.7867</c:v>
                </c:pt>
                <c:pt idx="5694">
                  <c:v>332.80860000000001</c:v>
                </c:pt>
                <c:pt idx="5695">
                  <c:v>332.8306</c:v>
                </c:pt>
                <c:pt idx="5696">
                  <c:v>332.8528</c:v>
                </c:pt>
                <c:pt idx="5697">
                  <c:v>332.87349999999998</c:v>
                </c:pt>
                <c:pt idx="5698">
                  <c:v>332.8965</c:v>
                </c:pt>
                <c:pt idx="5699">
                  <c:v>332.91719999999998</c:v>
                </c:pt>
                <c:pt idx="5700">
                  <c:v>332.94060000000002</c:v>
                </c:pt>
                <c:pt idx="5701">
                  <c:v>332.96230000000003</c:v>
                </c:pt>
                <c:pt idx="5702">
                  <c:v>332.98379999999997</c:v>
                </c:pt>
                <c:pt idx="5703">
                  <c:v>333.00729999999999</c:v>
                </c:pt>
                <c:pt idx="5704">
                  <c:v>333.02949999999998</c:v>
                </c:pt>
                <c:pt idx="5705">
                  <c:v>333.05090000000001</c:v>
                </c:pt>
                <c:pt idx="5706">
                  <c:v>333.0718</c:v>
                </c:pt>
                <c:pt idx="5707">
                  <c:v>333.09210000000002</c:v>
                </c:pt>
                <c:pt idx="5708">
                  <c:v>333.1155</c:v>
                </c:pt>
                <c:pt idx="5709">
                  <c:v>333.13740000000001</c:v>
                </c:pt>
                <c:pt idx="5710">
                  <c:v>333.15929999999997</c:v>
                </c:pt>
                <c:pt idx="5711">
                  <c:v>333.18060000000003</c:v>
                </c:pt>
                <c:pt idx="5712">
                  <c:v>333.20179999999999</c:v>
                </c:pt>
                <c:pt idx="5713">
                  <c:v>333.2226</c:v>
                </c:pt>
                <c:pt idx="5714">
                  <c:v>333.24369999999999</c:v>
                </c:pt>
                <c:pt idx="5715">
                  <c:v>333.26479999999998</c:v>
                </c:pt>
                <c:pt idx="5716">
                  <c:v>333.28609999999998</c:v>
                </c:pt>
                <c:pt idx="5717">
                  <c:v>333.30680000000001</c:v>
                </c:pt>
                <c:pt idx="5718">
                  <c:v>333.32819999999998</c:v>
                </c:pt>
                <c:pt idx="5719">
                  <c:v>333.34910000000002</c:v>
                </c:pt>
                <c:pt idx="5720">
                  <c:v>333.37119999999999</c:v>
                </c:pt>
                <c:pt idx="5721">
                  <c:v>333.39249999999998</c:v>
                </c:pt>
                <c:pt idx="5722">
                  <c:v>333.41500000000002</c:v>
                </c:pt>
                <c:pt idx="5723">
                  <c:v>333.43560000000002</c:v>
                </c:pt>
                <c:pt idx="5724">
                  <c:v>333.45890000000003</c:v>
                </c:pt>
                <c:pt idx="5725">
                  <c:v>333.47879999999998</c:v>
                </c:pt>
                <c:pt idx="5726">
                  <c:v>333.50139999999999</c:v>
                </c:pt>
                <c:pt idx="5727">
                  <c:v>333.52229999999997</c:v>
                </c:pt>
                <c:pt idx="5728">
                  <c:v>333.5446</c:v>
                </c:pt>
                <c:pt idx="5729">
                  <c:v>333.56639999999999</c:v>
                </c:pt>
                <c:pt idx="5730">
                  <c:v>333.58870000000002</c:v>
                </c:pt>
                <c:pt idx="5731">
                  <c:v>333.60939999999999</c:v>
                </c:pt>
                <c:pt idx="5732">
                  <c:v>333.63060000000002</c:v>
                </c:pt>
                <c:pt idx="5733">
                  <c:v>333.654</c:v>
                </c:pt>
                <c:pt idx="5734">
                  <c:v>333.66800000000001</c:v>
                </c:pt>
                <c:pt idx="5735">
                  <c:v>333.69380000000001</c:v>
                </c:pt>
                <c:pt idx="5736">
                  <c:v>333.7167</c:v>
                </c:pt>
                <c:pt idx="5737">
                  <c:v>333.7355</c:v>
                </c:pt>
                <c:pt idx="5738">
                  <c:v>333.76609999999999</c:v>
                </c:pt>
                <c:pt idx="5739">
                  <c:v>333.77140000000003</c:v>
                </c:pt>
                <c:pt idx="5740">
                  <c:v>333.79820000000001</c:v>
                </c:pt>
                <c:pt idx="5741">
                  <c:v>333.81869999999998</c:v>
                </c:pt>
                <c:pt idx="5742">
                  <c:v>333.84059999999999</c:v>
                </c:pt>
                <c:pt idx="5743">
                  <c:v>333.86200000000002</c:v>
                </c:pt>
                <c:pt idx="5744">
                  <c:v>333.88220000000001</c:v>
                </c:pt>
                <c:pt idx="5745">
                  <c:v>333.90379999999999</c:v>
                </c:pt>
                <c:pt idx="5746">
                  <c:v>333.92380000000003</c:v>
                </c:pt>
                <c:pt idx="5747">
                  <c:v>333.94439999999997</c:v>
                </c:pt>
                <c:pt idx="5748">
                  <c:v>333.96469999999999</c:v>
                </c:pt>
                <c:pt idx="5749">
                  <c:v>333.98489999999998</c:v>
                </c:pt>
                <c:pt idx="5750">
                  <c:v>334.00490000000002</c:v>
                </c:pt>
                <c:pt idx="5751">
                  <c:v>334.02600000000001</c:v>
                </c:pt>
                <c:pt idx="5752">
                  <c:v>334.0462</c:v>
                </c:pt>
                <c:pt idx="5753">
                  <c:v>334.06700000000001</c:v>
                </c:pt>
                <c:pt idx="5754">
                  <c:v>334.0883</c:v>
                </c:pt>
                <c:pt idx="5755">
                  <c:v>334.108</c:v>
                </c:pt>
                <c:pt idx="5756">
                  <c:v>334.12830000000002</c:v>
                </c:pt>
                <c:pt idx="5757">
                  <c:v>334.1506</c:v>
                </c:pt>
                <c:pt idx="5758">
                  <c:v>334.16950000000003</c:v>
                </c:pt>
                <c:pt idx="5759">
                  <c:v>334.19</c:v>
                </c:pt>
                <c:pt idx="5760">
                  <c:v>334.21069999999997</c:v>
                </c:pt>
                <c:pt idx="5761">
                  <c:v>334.2276</c:v>
                </c:pt>
                <c:pt idx="5762">
                  <c:v>334.25099999999998</c:v>
                </c:pt>
                <c:pt idx="5763">
                  <c:v>334.27019999999999</c:v>
                </c:pt>
                <c:pt idx="5764">
                  <c:v>334.29020000000003</c:v>
                </c:pt>
                <c:pt idx="5765">
                  <c:v>334.3125</c:v>
                </c:pt>
                <c:pt idx="5766">
                  <c:v>334.33300000000003</c:v>
                </c:pt>
                <c:pt idx="5767">
                  <c:v>334.35469999999998</c:v>
                </c:pt>
                <c:pt idx="5768">
                  <c:v>334.37720000000002</c:v>
                </c:pt>
                <c:pt idx="5769">
                  <c:v>334.39499999999998</c:v>
                </c:pt>
                <c:pt idx="5770">
                  <c:v>334.41719999999998</c:v>
                </c:pt>
                <c:pt idx="5771">
                  <c:v>334.43799999999999</c:v>
                </c:pt>
                <c:pt idx="5772">
                  <c:v>334.45940000000002</c:v>
                </c:pt>
                <c:pt idx="5773">
                  <c:v>334.47980000000001</c:v>
                </c:pt>
                <c:pt idx="5774">
                  <c:v>334.50229999999999</c:v>
                </c:pt>
                <c:pt idx="5775">
                  <c:v>334.52440000000001</c:v>
                </c:pt>
                <c:pt idx="5776">
                  <c:v>334.54689999999999</c:v>
                </c:pt>
                <c:pt idx="5777">
                  <c:v>334.56799999999998</c:v>
                </c:pt>
                <c:pt idx="5778">
                  <c:v>334.58839999999998</c:v>
                </c:pt>
                <c:pt idx="5779">
                  <c:v>334.6114</c:v>
                </c:pt>
                <c:pt idx="5780">
                  <c:v>334.62939999999998</c:v>
                </c:pt>
                <c:pt idx="5781">
                  <c:v>334.65410000000003</c:v>
                </c:pt>
                <c:pt idx="5782">
                  <c:v>334.67439999999999</c:v>
                </c:pt>
                <c:pt idx="5783">
                  <c:v>334.69670000000002</c:v>
                </c:pt>
                <c:pt idx="5784">
                  <c:v>334.71879999999999</c:v>
                </c:pt>
                <c:pt idx="5785">
                  <c:v>334.73809999999997</c:v>
                </c:pt>
                <c:pt idx="5786">
                  <c:v>334.75940000000003</c:v>
                </c:pt>
                <c:pt idx="5787">
                  <c:v>334.78089999999997</c:v>
                </c:pt>
                <c:pt idx="5788">
                  <c:v>334.80270000000002</c:v>
                </c:pt>
                <c:pt idx="5789">
                  <c:v>334.8252</c:v>
                </c:pt>
                <c:pt idx="5790">
                  <c:v>334.846</c:v>
                </c:pt>
                <c:pt idx="5791">
                  <c:v>334.86700000000002</c:v>
                </c:pt>
                <c:pt idx="5792">
                  <c:v>334.887</c:v>
                </c:pt>
                <c:pt idx="5793">
                  <c:v>334.90899999999999</c:v>
                </c:pt>
                <c:pt idx="5794">
                  <c:v>334.92840000000001</c:v>
                </c:pt>
                <c:pt idx="5795">
                  <c:v>334.94740000000002</c:v>
                </c:pt>
                <c:pt idx="5796">
                  <c:v>334.9683</c:v>
                </c:pt>
                <c:pt idx="5797">
                  <c:v>334.98930000000001</c:v>
                </c:pt>
                <c:pt idx="5798">
                  <c:v>335.01</c:v>
                </c:pt>
                <c:pt idx="5799">
                  <c:v>335.029</c:v>
                </c:pt>
                <c:pt idx="5800">
                  <c:v>335.05119999999999</c:v>
                </c:pt>
                <c:pt idx="5801">
                  <c:v>335.07080000000002</c:v>
                </c:pt>
                <c:pt idx="5802">
                  <c:v>335.09230000000002</c:v>
                </c:pt>
                <c:pt idx="5803">
                  <c:v>335.11160000000001</c:v>
                </c:pt>
                <c:pt idx="5804">
                  <c:v>335.1318</c:v>
                </c:pt>
                <c:pt idx="5805">
                  <c:v>335.15219999999999</c:v>
                </c:pt>
                <c:pt idx="5806">
                  <c:v>335.17349999999999</c:v>
                </c:pt>
                <c:pt idx="5807">
                  <c:v>335.19409999999999</c:v>
                </c:pt>
                <c:pt idx="5808">
                  <c:v>335.21550000000002</c:v>
                </c:pt>
                <c:pt idx="5809">
                  <c:v>335.23860000000002</c:v>
                </c:pt>
                <c:pt idx="5810">
                  <c:v>335.25900000000001</c:v>
                </c:pt>
                <c:pt idx="5811">
                  <c:v>335.2817</c:v>
                </c:pt>
                <c:pt idx="5812">
                  <c:v>335.3021</c:v>
                </c:pt>
                <c:pt idx="5813">
                  <c:v>335.32240000000002</c:v>
                </c:pt>
                <c:pt idx="5814">
                  <c:v>335.34030000000001</c:v>
                </c:pt>
                <c:pt idx="5815">
                  <c:v>335.363</c:v>
                </c:pt>
                <c:pt idx="5816">
                  <c:v>335.38339999999999</c:v>
                </c:pt>
                <c:pt idx="5817">
                  <c:v>335.40530000000001</c:v>
                </c:pt>
                <c:pt idx="5818">
                  <c:v>335.42570000000001</c:v>
                </c:pt>
                <c:pt idx="5819">
                  <c:v>335.447</c:v>
                </c:pt>
                <c:pt idx="5820">
                  <c:v>335.46839999999997</c:v>
                </c:pt>
                <c:pt idx="5821">
                  <c:v>335.48930000000001</c:v>
                </c:pt>
                <c:pt idx="5822">
                  <c:v>335.50799999999998</c:v>
                </c:pt>
                <c:pt idx="5823">
                  <c:v>335.5283</c:v>
                </c:pt>
                <c:pt idx="5824">
                  <c:v>335.5505</c:v>
                </c:pt>
                <c:pt idx="5825">
                  <c:v>335.57139999999998</c:v>
                </c:pt>
                <c:pt idx="5826">
                  <c:v>335.59030000000001</c:v>
                </c:pt>
                <c:pt idx="5827">
                  <c:v>335.6123</c:v>
                </c:pt>
                <c:pt idx="5828">
                  <c:v>335.63389999999998</c:v>
                </c:pt>
                <c:pt idx="5829">
                  <c:v>335.654</c:v>
                </c:pt>
                <c:pt idx="5830">
                  <c:v>335.67439999999999</c:v>
                </c:pt>
                <c:pt idx="5831">
                  <c:v>335.69159999999999</c:v>
                </c:pt>
                <c:pt idx="5832">
                  <c:v>335.71359999999999</c:v>
                </c:pt>
                <c:pt idx="5833">
                  <c:v>335.73140000000001</c:v>
                </c:pt>
                <c:pt idx="5834">
                  <c:v>335.75310000000002</c:v>
                </c:pt>
                <c:pt idx="5835">
                  <c:v>335.77420000000001</c:v>
                </c:pt>
                <c:pt idx="5836">
                  <c:v>335.79680000000002</c:v>
                </c:pt>
                <c:pt idx="5837">
                  <c:v>335.8168</c:v>
                </c:pt>
                <c:pt idx="5838">
                  <c:v>335.83640000000003</c:v>
                </c:pt>
                <c:pt idx="5839">
                  <c:v>335.85879999999997</c:v>
                </c:pt>
                <c:pt idx="5840">
                  <c:v>335.8784</c:v>
                </c:pt>
                <c:pt idx="5841">
                  <c:v>335.89890000000003</c:v>
                </c:pt>
                <c:pt idx="5842">
                  <c:v>335.92</c:v>
                </c:pt>
                <c:pt idx="5843">
                  <c:v>335.94290000000001</c:v>
                </c:pt>
                <c:pt idx="5844">
                  <c:v>335.96190000000001</c:v>
                </c:pt>
                <c:pt idx="5845">
                  <c:v>335.983</c:v>
                </c:pt>
                <c:pt idx="5846">
                  <c:v>336.00380000000001</c:v>
                </c:pt>
                <c:pt idx="5847">
                  <c:v>336.0256</c:v>
                </c:pt>
                <c:pt idx="5848">
                  <c:v>336.04689999999999</c:v>
                </c:pt>
                <c:pt idx="5849">
                  <c:v>336.06700000000001</c:v>
                </c:pt>
                <c:pt idx="5850">
                  <c:v>336.08909999999997</c:v>
                </c:pt>
                <c:pt idx="5851">
                  <c:v>336.10980000000001</c:v>
                </c:pt>
                <c:pt idx="5852">
                  <c:v>336.13080000000002</c:v>
                </c:pt>
                <c:pt idx="5853">
                  <c:v>336.1508</c:v>
                </c:pt>
                <c:pt idx="5854">
                  <c:v>336.1712</c:v>
                </c:pt>
                <c:pt idx="5855">
                  <c:v>336.19240000000002</c:v>
                </c:pt>
                <c:pt idx="5856">
                  <c:v>336.21319999999997</c:v>
                </c:pt>
                <c:pt idx="5857">
                  <c:v>336.23399999999998</c:v>
                </c:pt>
                <c:pt idx="5858">
                  <c:v>336.25450000000001</c:v>
                </c:pt>
                <c:pt idx="5859">
                  <c:v>336.27589999999998</c:v>
                </c:pt>
                <c:pt idx="5860">
                  <c:v>336.2955</c:v>
                </c:pt>
                <c:pt idx="5861">
                  <c:v>336.31630000000001</c:v>
                </c:pt>
                <c:pt idx="5862">
                  <c:v>336.33670000000001</c:v>
                </c:pt>
                <c:pt idx="5863">
                  <c:v>336.3578</c:v>
                </c:pt>
                <c:pt idx="5864">
                  <c:v>336.37779999999998</c:v>
                </c:pt>
                <c:pt idx="5865">
                  <c:v>336.39909999999998</c:v>
                </c:pt>
                <c:pt idx="5866">
                  <c:v>336.42079999999999</c:v>
                </c:pt>
                <c:pt idx="5867">
                  <c:v>336.44330000000002</c:v>
                </c:pt>
                <c:pt idx="5868">
                  <c:v>336.46420000000001</c:v>
                </c:pt>
                <c:pt idx="5869">
                  <c:v>336.48329999999999</c:v>
                </c:pt>
                <c:pt idx="5870">
                  <c:v>336.5061</c:v>
                </c:pt>
                <c:pt idx="5871">
                  <c:v>336.52460000000002</c:v>
                </c:pt>
                <c:pt idx="5872">
                  <c:v>336.54559999999998</c:v>
                </c:pt>
                <c:pt idx="5873">
                  <c:v>336.56569999999999</c:v>
                </c:pt>
                <c:pt idx="5874">
                  <c:v>336.58909999999997</c:v>
                </c:pt>
                <c:pt idx="5875">
                  <c:v>336.6103</c:v>
                </c:pt>
                <c:pt idx="5876">
                  <c:v>336.63049999999998</c:v>
                </c:pt>
                <c:pt idx="5877">
                  <c:v>336.64980000000003</c:v>
                </c:pt>
                <c:pt idx="5878">
                  <c:v>336.67110000000002</c:v>
                </c:pt>
                <c:pt idx="5879">
                  <c:v>336.69439999999997</c:v>
                </c:pt>
                <c:pt idx="5880">
                  <c:v>336.71440000000001</c:v>
                </c:pt>
                <c:pt idx="5881">
                  <c:v>336.73590000000002</c:v>
                </c:pt>
                <c:pt idx="5882">
                  <c:v>336.75700000000001</c:v>
                </c:pt>
                <c:pt idx="5883">
                  <c:v>336.77699999999999</c:v>
                </c:pt>
                <c:pt idx="5884">
                  <c:v>336.79840000000002</c:v>
                </c:pt>
                <c:pt idx="5885">
                  <c:v>336.82060000000001</c:v>
                </c:pt>
                <c:pt idx="5886">
                  <c:v>336.84039999999999</c:v>
                </c:pt>
                <c:pt idx="5887">
                  <c:v>336.86200000000002</c:v>
                </c:pt>
                <c:pt idx="5888">
                  <c:v>336.8818</c:v>
                </c:pt>
                <c:pt idx="5889">
                  <c:v>336.90249999999997</c:v>
                </c:pt>
                <c:pt idx="5890">
                  <c:v>336.92340000000002</c:v>
                </c:pt>
                <c:pt idx="5891">
                  <c:v>336.94279999999998</c:v>
                </c:pt>
                <c:pt idx="5892">
                  <c:v>336.96300000000002</c:v>
                </c:pt>
                <c:pt idx="5893">
                  <c:v>336.98259999999999</c:v>
                </c:pt>
                <c:pt idx="5894">
                  <c:v>337.00380000000001</c:v>
                </c:pt>
                <c:pt idx="5895">
                  <c:v>337.02420000000001</c:v>
                </c:pt>
                <c:pt idx="5896">
                  <c:v>337.04500000000002</c:v>
                </c:pt>
                <c:pt idx="5897">
                  <c:v>337.06459999999998</c:v>
                </c:pt>
                <c:pt idx="5898">
                  <c:v>337.0856</c:v>
                </c:pt>
                <c:pt idx="5899">
                  <c:v>337.10419999999999</c:v>
                </c:pt>
                <c:pt idx="5900">
                  <c:v>337.12450000000001</c:v>
                </c:pt>
                <c:pt idx="5901">
                  <c:v>337.14550000000003</c:v>
                </c:pt>
                <c:pt idx="5902">
                  <c:v>337.1669</c:v>
                </c:pt>
                <c:pt idx="5903">
                  <c:v>337.1891</c:v>
                </c:pt>
                <c:pt idx="5904">
                  <c:v>337.20839999999998</c:v>
                </c:pt>
                <c:pt idx="5905">
                  <c:v>337.22969999999998</c:v>
                </c:pt>
                <c:pt idx="5906">
                  <c:v>337.25040000000001</c:v>
                </c:pt>
                <c:pt idx="5907">
                  <c:v>337.27120000000002</c:v>
                </c:pt>
                <c:pt idx="5908">
                  <c:v>337.29300000000001</c:v>
                </c:pt>
                <c:pt idx="5909">
                  <c:v>337.31439999999998</c:v>
                </c:pt>
                <c:pt idx="5910">
                  <c:v>337.33699999999999</c:v>
                </c:pt>
                <c:pt idx="5911">
                  <c:v>337.35640000000001</c:v>
                </c:pt>
                <c:pt idx="5912">
                  <c:v>337.37939999999998</c:v>
                </c:pt>
                <c:pt idx="5913">
                  <c:v>337.40039999999999</c:v>
                </c:pt>
                <c:pt idx="5914">
                  <c:v>337.42149999999998</c:v>
                </c:pt>
                <c:pt idx="5915">
                  <c:v>337.44110000000001</c:v>
                </c:pt>
                <c:pt idx="5916">
                  <c:v>337.4624</c:v>
                </c:pt>
                <c:pt idx="5917">
                  <c:v>337.48129999999998</c:v>
                </c:pt>
                <c:pt idx="5918">
                  <c:v>337.50369999999998</c:v>
                </c:pt>
                <c:pt idx="5919">
                  <c:v>337.52319999999997</c:v>
                </c:pt>
                <c:pt idx="5920">
                  <c:v>337.54700000000003</c:v>
                </c:pt>
                <c:pt idx="5921">
                  <c:v>337.5686</c:v>
                </c:pt>
                <c:pt idx="5922">
                  <c:v>337.58890000000002</c:v>
                </c:pt>
                <c:pt idx="5923">
                  <c:v>337.61040000000003</c:v>
                </c:pt>
                <c:pt idx="5924">
                  <c:v>337.63</c:v>
                </c:pt>
                <c:pt idx="5925">
                  <c:v>337.65199999999999</c:v>
                </c:pt>
                <c:pt idx="5926">
                  <c:v>337.6728</c:v>
                </c:pt>
                <c:pt idx="5927">
                  <c:v>337.69260000000003</c:v>
                </c:pt>
                <c:pt idx="5928">
                  <c:v>337.71550000000002</c:v>
                </c:pt>
                <c:pt idx="5929">
                  <c:v>337.73500000000001</c:v>
                </c:pt>
                <c:pt idx="5930">
                  <c:v>337.75639999999999</c:v>
                </c:pt>
                <c:pt idx="5931">
                  <c:v>337.77730000000003</c:v>
                </c:pt>
                <c:pt idx="5932">
                  <c:v>337.79739999999998</c:v>
                </c:pt>
                <c:pt idx="5933">
                  <c:v>337.81849999999997</c:v>
                </c:pt>
                <c:pt idx="5934">
                  <c:v>337.83960000000002</c:v>
                </c:pt>
                <c:pt idx="5935">
                  <c:v>337.85719999999998</c:v>
                </c:pt>
                <c:pt idx="5936">
                  <c:v>337.87900000000002</c:v>
                </c:pt>
                <c:pt idx="5937">
                  <c:v>337.89879999999999</c:v>
                </c:pt>
                <c:pt idx="5938">
                  <c:v>337.91919999999999</c:v>
                </c:pt>
                <c:pt idx="5939">
                  <c:v>337.94</c:v>
                </c:pt>
                <c:pt idx="5940">
                  <c:v>337.95979999999997</c:v>
                </c:pt>
                <c:pt idx="5941">
                  <c:v>337.98070000000001</c:v>
                </c:pt>
                <c:pt idx="5942">
                  <c:v>338.0009</c:v>
                </c:pt>
                <c:pt idx="5943">
                  <c:v>338.02199999999999</c:v>
                </c:pt>
                <c:pt idx="5944">
                  <c:v>338.04239999999999</c:v>
                </c:pt>
                <c:pt idx="5945">
                  <c:v>338.06150000000002</c:v>
                </c:pt>
                <c:pt idx="5946">
                  <c:v>338.0813</c:v>
                </c:pt>
                <c:pt idx="5947">
                  <c:v>338.10169999999999</c:v>
                </c:pt>
                <c:pt idx="5948">
                  <c:v>338.12279999999998</c:v>
                </c:pt>
                <c:pt idx="5949">
                  <c:v>338.14359999999999</c:v>
                </c:pt>
                <c:pt idx="5950">
                  <c:v>338.16559999999998</c:v>
                </c:pt>
                <c:pt idx="5951">
                  <c:v>338.18560000000002</c:v>
                </c:pt>
                <c:pt idx="5952">
                  <c:v>338.20740000000001</c:v>
                </c:pt>
                <c:pt idx="5953">
                  <c:v>338.22789999999998</c:v>
                </c:pt>
                <c:pt idx="5954">
                  <c:v>338.24869999999999</c:v>
                </c:pt>
                <c:pt idx="5955">
                  <c:v>338.26920000000001</c:v>
                </c:pt>
                <c:pt idx="5956">
                  <c:v>338.28899999999999</c:v>
                </c:pt>
                <c:pt idx="5957">
                  <c:v>338.30959999999999</c:v>
                </c:pt>
                <c:pt idx="5958">
                  <c:v>338.33240000000001</c:v>
                </c:pt>
                <c:pt idx="5959">
                  <c:v>338.35289999999998</c:v>
                </c:pt>
                <c:pt idx="5960">
                  <c:v>338.37299999999999</c:v>
                </c:pt>
                <c:pt idx="5961">
                  <c:v>338.3938</c:v>
                </c:pt>
                <c:pt idx="5962">
                  <c:v>338.41460000000001</c:v>
                </c:pt>
                <c:pt idx="5963">
                  <c:v>338.43549999999999</c:v>
                </c:pt>
                <c:pt idx="5964">
                  <c:v>338.45179999999999</c:v>
                </c:pt>
                <c:pt idx="5965">
                  <c:v>338.47539999999998</c:v>
                </c:pt>
                <c:pt idx="5966">
                  <c:v>338.49779999999998</c:v>
                </c:pt>
                <c:pt idx="5967">
                  <c:v>338.52809999999999</c:v>
                </c:pt>
                <c:pt idx="5968">
                  <c:v>338.5324</c:v>
                </c:pt>
                <c:pt idx="5969">
                  <c:v>338.55900000000003</c:v>
                </c:pt>
                <c:pt idx="5970">
                  <c:v>338.58190000000002</c:v>
                </c:pt>
                <c:pt idx="5971">
                  <c:v>338.59960000000001</c:v>
                </c:pt>
                <c:pt idx="5972">
                  <c:v>338.62099999999998</c:v>
                </c:pt>
                <c:pt idx="5973">
                  <c:v>338.64359999999999</c:v>
                </c:pt>
                <c:pt idx="5974">
                  <c:v>338.66219999999998</c:v>
                </c:pt>
                <c:pt idx="5975">
                  <c:v>338.68290000000002</c:v>
                </c:pt>
                <c:pt idx="5976">
                  <c:v>338.70350000000002</c:v>
                </c:pt>
                <c:pt idx="5977">
                  <c:v>338.72280000000001</c:v>
                </c:pt>
                <c:pt idx="5978">
                  <c:v>338.74380000000002</c:v>
                </c:pt>
                <c:pt idx="5979">
                  <c:v>338.76519999999999</c:v>
                </c:pt>
                <c:pt idx="5980">
                  <c:v>338.78399999999999</c:v>
                </c:pt>
                <c:pt idx="5981">
                  <c:v>338.80599999999998</c:v>
                </c:pt>
                <c:pt idx="5982">
                  <c:v>338.8252</c:v>
                </c:pt>
                <c:pt idx="5983">
                  <c:v>338.84500000000003</c:v>
                </c:pt>
                <c:pt idx="5984">
                  <c:v>338.8655</c:v>
                </c:pt>
                <c:pt idx="5985">
                  <c:v>338.88400000000001</c:v>
                </c:pt>
                <c:pt idx="5986">
                  <c:v>338.90300000000002</c:v>
                </c:pt>
                <c:pt idx="5987">
                  <c:v>338.92180000000002</c:v>
                </c:pt>
                <c:pt idx="5988">
                  <c:v>338.94130000000001</c:v>
                </c:pt>
                <c:pt idx="5989">
                  <c:v>338.96039999999999</c:v>
                </c:pt>
                <c:pt idx="5990">
                  <c:v>338.97879999999998</c:v>
                </c:pt>
                <c:pt idx="5991">
                  <c:v>338.99799999999999</c:v>
                </c:pt>
                <c:pt idx="5992">
                  <c:v>339.01679999999999</c:v>
                </c:pt>
                <c:pt idx="5993">
                  <c:v>339.03699999999998</c:v>
                </c:pt>
                <c:pt idx="5994">
                  <c:v>339.05790000000002</c:v>
                </c:pt>
                <c:pt idx="5995">
                  <c:v>339.07850000000002</c:v>
                </c:pt>
                <c:pt idx="5996">
                  <c:v>339.09800000000001</c:v>
                </c:pt>
                <c:pt idx="5997">
                  <c:v>339.11829999999998</c:v>
                </c:pt>
                <c:pt idx="5998">
                  <c:v>339.13799999999998</c:v>
                </c:pt>
                <c:pt idx="5999">
                  <c:v>339.15780000000001</c:v>
                </c:pt>
                <c:pt idx="6000">
                  <c:v>339.17750000000001</c:v>
                </c:pt>
                <c:pt idx="6001">
                  <c:v>339.19760000000002</c:v>
                </c:pt>
                <c:pt idx="6002">
                  <c:v>339.2176</c:v>
                </c:pt>
                <c:pt idx="6003">
                  <c:v>339.23759999999999</c:v>
                </c:pt>
                <c:pt idx="6004">
                  <c:v>339.25740000000002</c:v>
                </c:pt>
                <c:pt idx="6005">
                  <c:v>339.27600000000001</c:v>
                </c:pt>
                <c:pt idx="6006">
                  <c:v>339.29629999999997</c:v>
                </c:pt>
                <c:pt idx="6007">
                  <c:v>339.315</c:v>
                </c:pt>
                <c:pt idx="6008">
                  <c:v>339.33629999999999</c:v>
                </c:pt>
                <c:pt idx="6009">
                  <c:v>339.35520000000002</c:v>
                </c:pt>
                <c:pt idx="6010">
                  <c:v>339.37599999999998</c:v>
                </c:pt>
                <c:pt idx="6011">
                  <c:v>339.39620000000002</c:v>
                </c:pt>
                <c:pt idx="6012">
                  <c:v>339.41590000000002</c:v>
                </c:pt>
                <c:pt idx="6013">
                  <c:v>339.43700000000001</c:v>
                </c:pt>
                <c:pt idx="6014">
                  <c:v>339.45589999999999</c:v>
                </c:pt>
                <c:pt idx="6015">
                  <c:v>339.47559999999999</c:v>
                </c:pt>
                <c:pt idx="6016">
                  <c:v>339.49520000000001</c:v>
                </c:pt>
                <c:pt idx="6017">
                  <c:v>339.51639999999998</c:v>
                </c:pt>
                <c:pt idx="6018">
                  <c:v>339.53620000000001</c:v>
                </c:pt>
                <c:pt idx="6019">
                  <c:v>339.55540000000002</c:v>
                </c:pt>
                <c:pt idx="6020">
                  <c:v>339.57679999999999</c:v>
                </c:pt>
                <c:pt idx="6021">
                  <c:v>339.59519999999998</c:v>
                </c:pt>
                <c:pt idx="6022">
                  <c:v>339.61559999999997</c:v>
                </c:pt>
                <c:pt idx="6023">
                  <c:v>339.63839999999999</c:v>
                </c:pt>
                <c:pt idx="6024">
                  <c:v>339.65649999999999</c:v>
                </c:pt>
                <c:pt idx="6025">
                  <c:v>339.67649999999998</c:v>
                </c:pt>
                <c:pt idx="6026">
                  <c:v>339.69799999999998</c:v>
                </c:pt>
                <c:pt idx="6027">
                  <c:v>339.71910000000003</c:v>
                </c:pt>
                <c:pt idx="6028">
                  <c:v>339.73910000000001</c:v>
                </c:pt>
                <c:pt idx="6029">
                  <c:v>339.76029999999997</c:v>
                </c:pt>
                <c:pt idx="6030">
                  <c:v>339.78179999999998</c:v>
                </c:pt>
                <c:pt idx="6031">
                  <c:v>339.80020000000002</c:v>
                </c:pt>
                <c:pt idx="6032">
                  <c:v>339.81900000000002</c:v>
                </c:pt>
                <c:pt idx="6033">
                  <c:v>339.84210000000002</c:v>
                </c:pt>
                <c:pt idx="6034">
                  <c:v>339.86099999999999</c:v>
                </c:pt>
                <c:pt idx="6035">
                  <c:v>339.88339999999999</c:v>
                </c:pt>
                <c:pt idx="6036">
                  <c:v>339.90300000000002</c:v>
                </c:pt>
                <c:pt idx="6037">
                  <c:v>339.9246</c:v>
                </c:pt>
                <c:pt idx="6038">
                  <c:v>339.947</c:v>
                </c:pt>
                <c:pt idx="6039">
                  <c:v>339.96699999999998</c:v>
                </c:pt>
                <c:pt idx="6040">
                  <c:v>339.98719999999997</c:v>
                </c:pt>
                <c:pt idx="6041">
                  <c:v>340.00720000000001</c:v>
                </c:pt>
                <c:pt idx="6042">
                  <c:v>340.02659999999997</c:v>
                </c:pt>
                <c:pt idx="6043">
                  <c:v>340.04669999999999</c:v>
                </c:pt>
                <c:pt idx="6044">
                  <c:v>340.06830000000002</c:v>
                </c:pt>
                <c:pt idx="6045">
                  <c:v>340.08879999999999</c:v>
                </c:pt>
                <c:pt idx="6046">
                  <c:v>340.10840000000002</c:v>
                </c:pt>
                <c:pt idx="6047">
                  <c:v>340.12900000000002</c:v>
                </c:pt>
                <c:pt idx="6048">
                  <c:v>340.15030000000002</c:v>
                </c:pt>
                <c:pt idx="6049">
                  <c:v>340.17079999999999</c:v>
                </c:pt>
                <c:pt idx="6050">
                  <c:v>340.19029999999998</c:v>
                </c:pt>
                <c:pt idx="6051">
                  <c:v>340.20929999999998</c:v>
                </c:pt>
                <c:pt idx="6052">
                  <c:v>340.23039999999997</c:v>
                </c:pt>
                <c:pt idx="6053">
                  <c:v>340.25119999999998</c:v>
                </c:pt>
                <c:pt idx="6054">
                  <c:v>340.27120000000002</c:v>
                </c:pt>
                <c:pt idx="6055">
                  <c:v>340.29129999999998</c:v>
                </c:pt>
                <c:pt idx="6056">
                  <c:v>340.31119999999999</c:v>
                </c:pt>
                <c:pt idx="6057">
                  <c:v>340.33300000000003</c:v>
                </c:pt>
                <c:pt idx="6058">
                  <c:v>340.35300000000001</c:v>
                </c:pt>
                <c:pt idx="6059">
                  <c:v>340.37349999999998</c:v>
                </c:pt>
                <c:pt idx="6060">
                  <c:v>340.39449999999999</c:v>
                </c:pt>
                <c:pt idx="6061">
                  <c:v>340.41520000000003</c:v>
                </c:pt>
                <c:pt idx="6062">
                  <c:v>340.43680000000001</c:v>
                </c:pt>
                <c:pt idx="6063">
                  <c:v>340.45609999999999</c:v>
                </c:pt>
                <c:pt idx="6064">
                  <c:v>340.47739999999999</c:v>
                </c:pt>
                <c:pt idx="6065">
                  <c:v>340.49759999999998</c:v>
                </c:pt>
                <c:pt idx="6066">
                  <c:v>340.5172</c:v>
                </c:pt>
                <c:pt idx="6067">
                  <c:v>340.5367</c:v>
                </c:pt>
                <c:pt idx="6068">
                  <c:v>340.55799999999999</c:v>
                </c:pt>
                <c:pt idx="6069">
                  <c:v>340.57940000000002</c:v>
                </c:pt>
                <c:pt idx="6070">
                  <c:v>340.60039999999998</c:v>
                </c:pt>
                <c:pt idx="6071">
                  <c:v>340.62020000000001</c:v>
                </c:pt>
                <c:pt idx="6072">
                  <c:v>340.64249999999998</c:v>
                </c:pt>
                <c:pt idx="6073">
                  <c:v>340.66419999999999</c:v>
                </c:pt>
                <c:pt idx="6074">
                  <c:v>340.68400000000003</c:v>
                </c:pt>
                <c:pt idx="6075">
                  <c:v>340.7047</c:v>
                </c:pt>
                <c:pt idx="6076">
                  <c:v>340.72359999999998</c:v>
                </c:pt>
                <c:pt idx="6077">
                  <c:v>340.74560000000002</c:v>
                </c:pt>
                <c:pt idx="6078">
                  <c:v>340.7645</c:v>
                </c:pt>
                <c:pt idx="6079">
                  <c:v>340.78519999999997</c:v>
                </c:pt>
                <c:pt idx="6080">
                  <c:v>340.80500000000001</c:v>
                </c:pt>
                <c:pt idx="6081">
                  <c:v>340.82619999999997</c:v>
                </c:pt>
                <c:pt idx="6082">
                  <c:v>340.84660000000002</c:v>
                </c:pt>
                <c:pt idx="6083">
                  <c:v>340.86680000000001</c:v>
                </c:pt>
                <c:pt idx="6084">
                  <c:v>340.88780000000003</c:v>
                </c:pt>
                <c:pt idx="6085">
                  <c:v>340.90640000000002</c:v>
                </c:pt>
                <c:pt idx="6086">
                  <c:v>340.92700000000002</c:v>
                </c:pt>
                <c:pt idx="6087">
                  <c:v>340.94799999999998</c:v>
                </c:pt>
                <c:pt idx="6088">
                  <c:v>340.96839999999997</c:v>
                </c:pt>
                <c:pt idx="6089">
                  <c:v>340.98930000000001</c:v>
                </c:pt>
                <c:pt idx="6090">
                  <c:v>341.00920000000002</c:v>
                </c:pt>
                <c:pt idx="6091">
                  <c:v>341.03160000000003</c:v>
                </c:pt>
                <c:pt idx="6092">
                  <c:v>341.05099999999999</c:v>
                </c:pt>
                <c:pt idx="6093">
                  <c:v>341.0684</c:v>
                </c:pt>
                <c:pt idx="6094">
                  <c:v>341.09059999999999</c:v>
                </c:pt>
                <c:pt idx="6095">
                  <c:v>341.11079999999998</c:v>
                </c:pt>
                <c:pt idx="6096">
                  <c:v>341.13099999999997</c:v>
                </c:pt>
                <c:pt idx="6097">
                  <c:v>341.1515</c:v>
                </c:pt>
                <c:pt idx="6098">
                  <c:v>341.17230000000001</c:v>
                </c:pt>
                <c:pt idx="6099">
                  <c:v>341.19459999999998</c:v>
                </c:pt>
                <c:pt idx="6100">
                  <c:v>341.21440000000001</c:v>
                </c:pt>
                <c:pt idx="6101">
                  <c:v>341.2371</c:v>
                </c:pt>
                <c:pt idx="6102">
                  <c:v>341.25549999999998</c:v>
                </c:pt>
                <c:pt idx="6103">
                  <c:v>341.27769999999998</c:v>
                </c:pt>
                <c:pt idx="6104">
                  <c:v>341.29680000000002</c:v>
                </c:pt>
                <c:pt idx="6105">
                  <c:v>341.3184</c:v>
                </c:pt>
                <c:pt idx="6106">
                  <c:v>341.33800000000002</c:v>
                </c:pt>
                <c:pt idx="6107">
                  <c:v>341.35910000000001</c:v>
                </c:pt>
                <c:pt idx="6108">
                  <c:v>341.38209999999998</c:v>
                </c:pt>
                <c:pt idx="6109">
                  <c:v>341.4282</c:v>
                </c:pt>
                <c:pt idx="6110">
                  <c:v>341.42809999999997</c:v>
                </c:pt>
                <c:pt idx="6111">
                  <c:v>341.4511</c:v>
                </c:pt>
                <c:pt idx="6112">
                  <c:v>341.46780000000001</c:v>
                </c:pt>
                <c:pt idx="6113">
                  <c:v>341.48649999999998</c:v>
                </c:pt>
                <c:pt idx="6114">
                  <c:v>341.50630000000001</c:v>
                </c:pt>
                <c:pt idx="6115">
                  <c:v>341.52609999999999</c:v>
                </c:pt>
                <c:pt idx="6116">
                  <c:v>341.54539999999997</c:v>
                </c:pt>
                <c:pt idx="6117">
                  <c:v>341.5634</c:v>
                </c:pt>
                <c:pt idx="6118">
                  <c:v>341.58240000000001</c:v>
                </c:pt>
                <c:pt idx="6119">
                  <c:v>341.60250000000002</c:v>
                </c:pt>
                <c:pt idx="6120">
                  <c:v>341.61970000000002</c:v>
                </c:pt>
                <c:pt idx="6121">
                  <c:v>341.63900000000001</c:v>
                </c:pt>
                <c:pt idx="6122">
                  <c:v>341.65640000000002</c:v>
                </c:pt>
                <c:pt idx="6123">
                  <c:v>341.67320000000001</c:v>
                </c:pt>
                <c:pt idx="6124">
                  <c:v>341.69069999999999</c:v>
                </c:pt>
                <c:pt idx="6125">
                  <c:v>341.70890000000003</c:v>
                </c:pt>
                <c:pt idx="6126">
                  <c:v>341.72739999999999</c:v>
                </c:pt>
                <c:pt idx="6127">
                  <c:v>341.745</c:v>
                </c:pt>
                <c:pt idx="6128">
                  <c:v>341.76249999999999</c:v>
                </c:pt>
                <c:pt idx="6129">
                  <c:v>341.7824</c:v>
                </c:pt>
                <c:pt idx="6130">
                  <c:v>341.8014</c:v>
                </c:pt>
                <c:pt idx="6131">
                  <c:v>341.82040000000001</c:v>
                </c:pt>
                <c:pt idx="6132">
                  <c:v>341.83920000000001</c:v>
                </c:pt>
                <c:pt idx="6133">
                  <c:v>341.85840000000002</c:v>
                </c:pt>
                <c:pt idx="6134">
                  <c:v>341.8784</c:v>
                </c:pt>
                <c:pt idx="6135">
                  <c:v>341.8981</c:v>
                </c:pt>
                <c:pt idx="6136">
                  <c:v>341.91800000000001</c:v>
                </c:pt>
                <c:pt idx="6137">
                  <c:v>341.93700000000001</c:v>
                </c:pt>
                <c:pt idx="6138">
                  <c:v>341.95639999999997</c:v>
                </c:pt>
                <c:pt idx="6139">
                  <c:v>341.97750000000002</c:v>
                </c:pt>
                <c:pt idx="6140">
                  <c:v>341.99759999999998</c:v>
                </c:pt>
                <c:pt idx="6141">
                  <c:v>342.01780000000002</c:v>
                </c:pt>
                <c:pt idx="6142">
                  <c:v>342.03660000000002</c:v>
                </c:pt>
                <c:pt idx="6143">
                  <c:v>342.05680000000001</c:v>
                </c:pt>
                <c:pt idx="6144">
                  <c:v>342.07740000000001</c:v>
                </c:pt>
                <c:pt idx="6145">
                  <c:v>342.096</c:v>
                </c:pt>
                <c:pt idx="6146">
                  <c:v>342.11579999999998</c:v>
                </c:pt>
                <c:pt idx="6147">
                  <c:v>342.13650000000001</c:v>
                </c:pt>
                <c:pt idx="6148">
                  <c:v>342.15719999999999</c:v>
                </c:pt>
                <c:pt idx="6149">
                  <c:v>342.1764</c:v>
                </c:pt>
                <c:pt idx="6150">
                  <c:v>342.19749999999999</c:v>
                </c:pt>
                <c:pt idx="6151">
                  <c:v>342.22</c:v>
                </c:pt>
                <c:pt idx="6152">
                  <c:v>342.24090000000001</c:v>
                </c:pt>
                <c:pt idx="6153">
                  <c:v>342.26100000000002</c:v>
                </c:pt>
                <c:pt idx="6154">
                  <c:v>342.27960000000002</c:v>
                </c:pt>
                <c:pt idx="6155">
                  <c:v>342.30200000000002</c:v>
                </c:pt>
                <c:pt idx="6156">
                  <c:v>342.32170000000002</c:v>
                </c:pt>
                <c:pt idx="6157">
                  <c:v>342.34179999999998</c:v>
                </c:pt>
                <c:pt idx="6158">
                  <c:v>342.36349999999999</c:v>
                </c:pt>
                <c:pt idx="6159">
                  <c:v>342.38310000000001</c:v>
                </c:pt>
                <c:pt idx="6160">
                  <c:v>342.40359999999998</c:v>
                </c:pt>
                <c:pt idx="6161">
                  <c:v>342.423</c:v>
                </c:pt>
                <c:pt idx="6162">
                  <c:v>342.44439999999997</c:v>
                </c:pt>
                <c:pt idx="6163">
                  <c:v>342.46379999999999</c:v>
                </c:pt>
                <c:pt idx="6164">
                  <c:v>342.4837</c:v>
                </c:pt>
                <c:pt idx="6165">
                  <c:v>342.50510000000003</c:v>
                </c:pt>
                <c:pt idx="6166">
                  <c:v>342.52609999999999</c:v>
                </c:pt>
                <c:pt idx="6167">
                  <c:v>342.54500000000002</c:v>
                </c:pt>
                <c:pt idx="6168">
                  <c:v>342.5652</c:v>
                </c:pt>
                <c:pt idx="6169">
                  <c:v>342.5856</c:v>
                </c:pt>
                <c:pt idx="6170">
                  <c:v>342.60599999999999</c:v>
                </c:pt>
                <c:pt idx="6171">
                  <c:v>342.6266</c:v>
                </c:pt>
                <c:pt idx="6172">
                  <c:v>342.64659999999998</c:v>
                </c:pt>
                <c:pt idx="6173">
                  <c:v>342.66399999999999</c:v>
                </c:pt>
                <c:pt idx="6174">
                  <c:v>342.6848</c:v>
                </c:pt>
                <c:pt idx="6175">
                  <c:v>342.70420000000001</c:v>
                </c:pt>
                <c:pt idx="6176">
                  <c:v>342.72469999999998</c:v>
                </c:pt>
                <c:pt idx="6177">
                  <c:v>342.74439999999998</c:v>
                </c:pt>
                <c:pt idx="6178">
                  <c:v>342.76339999999999</c:v>
                </c:pt>
                <c:pt idx="6179">
                  <c:v>342.7842</c:v>
                </c:pt>
                <c:pt idx="6180">
                  <c:v>342.80419999999998</c:v>
                </c:pt>
                <c:pt idx="6181">
                  <c:v>342.82499999999999</c:v>
                </c:pt>
                <c:pt idx="6182">
                  <c:v>342.84399999999999</c:v>
                </c:pt>
                <c:pt idx="6183">
                  <c:v>342.86399999999998</c:v>
                </c:pt>
                <c:pt idx="6184">
                  <c:v>342.88400000000001</c:v>
                </c:pt>
                <c:pt idx="6185">
                  <c:v>342.90359999999998</c:v>
                </c:pt>
                <c:pt idx="6186">
                  <c:v>342.9239</c:v>
                </c:pt>
                <c:pt idx="6187">
                  <c:v>342.94279999999998</c:v>
                </c:pt>
                <c:pt idx="6188">
                  <c:v>342.96350000000001</c:v>
                </c:pt>
                <c:pt idx="6189">
                  <c:v>342.98180000000002</c:v>
                </c:pt>
                <c:pt idx="6190">
                  <c:v>343.00360000000001</c:v>
                </c:pt>
                <c:pt idx="6191">
                  <c:v>343.02390000000003</c:v>
                </c:pt>
                <c:pt idx="6192">
                  <c:v>343.0444</c:v>
                </c:pt>
                <c:pt idx="6193">
                  <c:v>343.06369999999998</c:v>
                </c:pt>
                <c:pt idx="6194">
                  <c:v>343.08249999999998</c:v>
                </c:pt>
                <c:pt idx="6195">
                  <c:v>343.10390000000001</c:v>
                </c:pt>
                <c:pt idx="6196">
                  <c:v>343.12279999999998</c:v>
                </c:pt>
                <c:pt idx="6197">
                  <c:v>343.14299999999997</c:v>
                </c:pt>
                <c:pt idx="6198">
                  <c:v>343.16250000000002</c:v>
                </c:pt>
                <c:pt idx="6199">
                  <c:v>343.18340000000001</c:v>
                </c:pt>
                <c:pt idx="6200">
                  <c:v>343.20310000000001</c:v>
                </c:pt>
                <c:pt idx="6201">
                  <c:v>343.22609999999997</c:v>
                </c:pt>
                <c:pt idx="6202">
                  <c:v>343.24560000000002</c:v>
                </c:pt>
                <c:pt idx="6203">
                  <c:v>343.26499999999999</c:v>
                </c:pt>
                <c:pt idx="6204">
                  <c:v>343.28559999999999</c:v>
                </c:pt>
                <c:pt idx="6205">
                  <c:v>343.30500000000001</c:v>
                </c:pt>
                <c:pt idx="6206">
                  <c:v>343.32600000000002</c:v>
                </c:pt>
                <c:pt idx="6207">
                  <c:v>343.34640000000002</c:v>
                </c:pt>
                <c:pt idx="6208">
                  <c:v>343.36720000000003</c:v>
                </c:pt>
                <c:pt idx="6209">
                  <c:v>343.38760000000002</c:v>
                </c:pt>
                <c:pt idx="6210">
                  <c:v>343.40780000000001</c:v>
                </c:pt>
                <c:pt idx="6211">
                  <c:v>343.42840000000001</c:v>
                </c:pt>
                <c:pt idx="6212">
                  <c:v>343.45030000000003</c:v>
                </c:pt>
                <c:pt idx="6213">
                  <c:v>343.47140000000002</c:v>
                </c:pt>
                <c:pt idx="6214">
                  <c:v>343.49340000000001</c:v>
                </c:pt>
                <c:pt idx="6215">
                  <c:v>343.51139999999998</c:v>
                </c:pt>
                <c:pt idx="6216">
                  <c:v>343.53320000000002</c:v>
                </c:pt>
                <c:pt idx="6217">
                  <c:v>343.55259999999998</c:v>
                </c:pt>
                <c:pt idx="6218">
                  <c:v>343.57080000000002</c:v>
                </c:pt>
                <c:pt idx="6219">
                  <c:v>343.59219999999999</c:v>
                </c:pt>
                <c:pt idx="6220">
                  <c:v>343.61160000000001</c:v>
                </c:pt>
                <c:pt idx="6221">
                  <c:v>343.63189999999997</c:v>
                </c:pt>
                <c:pt idx="6222">
                  <c:v>343.65019999999998</c:v>
                </c:pt>
                <c:pt idx="6223">
                  <c:v>343.67239999999998</c:v>
                </c:pt>
                <c:pt idx="6224">
                  <c:v>343.69319999999999</c:v>
                </c:pt>
                <c:pt idx="6225">
                  <c:v>343.71440000000001</c:v>
                </c:pt>
                <c:pt idx="6226">
                  <c:v>343.73390000000001</c:v>
                </c:pt>
                <c:pt idx="6227">
                  <c:v>343.7525</c:v>
                </c:pt>
                <c:pt idx="6228">
                  <c:v>343.77339999999998</c:v>
                </c:pt>
                <c:pt idx="6229">
                  <c:v>343.79509999999999</c:v>
                </c:pt>
                <c:pt idx="6230">
                  <c:v>343.81610000000001</c:v>
                </c:pt>
                <c:pt idx="6231">
                  <c:v>343.83580000000001</c:v>
                </c:pt>
                <c:pt idx="6232">
                  <c:v>343.85590000000002</c:v>
                </c:pt>
                <c:pt idx="6233">
                  <c:v>343.87639999999999</c:v>
                </c:pt>
                <c:pt idx="6234">
                  <c:v>343.8974</c:v>
                </c:pt>
                <c:pt idx="6235">
                  <c:v>343.91829999999999</c:v>
                </c:pt>
                <c:pt idx="6236">
                  <c:v>343.9375</c:v>
                </c:pt>
                <c:pt idx="6237">
                  <c:v>343.9588</c:v>
                </c:pt>
                <c:pt idx="6238">
                  <c:v>343.97969999999998</c:v>
                </c:pt>
                <c:pt idx="6239">
                  <c:v>344.00040000000001</c:v>
                </c:pt>
                <c:pt idx="6240">
                  <c:v>344.02359999999999</c:v>
                </c:pt>
                <c:pt idx="6241">
                  <c:v>344.04360000000003</c:v>
                </c:pt>
                <c:pt idx="6242">
                  <c:v>344.06330000000003</c:v>
                </c:pt>
                <c:pt idx="6243">
                  <c:v>344.08499999999998</c:v>
                </c:pt>
                <c:pt idx="6244">
                  <c:v>344.10559999999998</c:v>
                </c:pt>
                <c:pt idx="6245">
                  <c:v>344.12580000000003</c:v>
                </c:pt>
                <c:pt idx="6246">
                  <c:v>344.14530000000002</c:v>
                </c:pt>
                <c:pt idx="6247">
                  <c:v>344.16809999999998</c:v>
                </c:pt>
                <c:pt idx="6248">
                  <c:v>344.18920000000003</c:v>
                </c:pt>
                <c:pt idx="6249">
                  <c:v>344.20920000000001</c:v>
                </c:pt>
                <c:pt idx="6250">
                  <c:v>344.23</c:v>
                </c:pt>
                <c:pt idx="6251">
                  <c:v>344.24950000000001</c:v>
                </c:pt>
                <c:pt idx="6252">
                  <c:v>344.27140000000003</c:v>
                </c:pt>
                <c:pt idx="6253">
                  <c:v>344.2921</c:v>
                </c:pt>
                <c:pt idx="6254">
                  <c:v>344.31259999999997</c:v>
                </c:pt>
                <c:pt idx="6255">
                  <c:v>344.3329</c:v>
                </c:pt>
                <c:pt idx="6256">
                  <c:v>344.35399999999998</c:v>
                </c:pt>
                <c:pt idx="6257">
                  <c:v>344.37479999999999</c:v>
                </c:pt>
                <c:pt idx="6258">
                  <c:v>344.39609999999999</c:v>
                </c:pt>
                <c:pt idx="6259">
                  <c:v>344.41480000000001</c:v>
                </c:pt>
                <c:pt idx="6260">
                  <c:v>344.43459999999999</c:v>
                </c:pt>
                <c:pt idx="6261">
                  <c:v>344.45580000000001</c:v>
                </c:pt>
                <c:pt idx="6262">
                  <c:v>344.47719999999998</c:v>
                </c:pt>
                <c:pt idx="6263">
                  <c:v>344.4975</c:v>
                </c:pt>
                <c:pt idx="6264">
                  <c:v>344.51760000000002</c:v>
                </c:pt>
                <c:pt idx="6265">
                  <c:v>344.5378</c:v>
                </c:pt>
                <c:pt idx="6266">
                  <c:v>344.55810000000002</c:v>
                </c:pt>
                <c:pt idx="6267">
                  <c:v>344.57850000000002</c:v>
                </c:pt>
                <c:pt idx="6268">
                  <c:v>344.59879999999998</c:v>
                </c:pt>
                <c:pt idx="6269">
                  <c:v>344.61860000000001</c:v>
                </c:pt>
                <c:pt idx="6270">
                  <c:v>344.64019999999999</c:v>
                </c:pt>
                <c:pt idx="6271">
                  <c:v>344.66109999999998</c:v>
                </c:pt>
                <c:pt idx="6272">
                  <c:v>344.68239999999997</c:v>
                </c:pt>
                <c:pt idx="6273">
                  <c:v>344.7011</c:v>
                </c:pt>
                <c:pt idx="6274">
                  <c:v>344.72370000000001</c:v>
                </c:pt>
                <c:pt idx="6275">
                  <c:v>344.74430000000001</c:v>
                </c:pt>
                <c:pt idx="6276">
                  <c:v>344.76600000000002</c:v>
                </c:pt>
                <c:pt idx="6277">
                  <c:v>344.7867</c:v>
                </c:pt>
                <c:pt idx="6278">
                  <c:v>344.80829999999997</c:v>
                </c:pt>
                <c:pt idx="6279">
                  <c:v>344.82900000000001</c:v>
                </c:pt>
                <c:pt idx="6280">
                  <c:v>344.84870000000001</c:v>
                </c:pt>
                <c:pt idx="6281">
                  <c:v>344.87</c:v>
                </c:pt>
                <c:pt idx="6282">
                  <c:v>344.89170000000001</c:v>
                </c:pt>
                <c:pt idx="6283">
                  <c:v>344.91199999999998</c:v>
                </c:pt>
                <c:pt idx="6284">
                  <c:v>344.93400000000003</c:v>
                </c:pt>
                <c:pt idx="6285">
                  <c:v>344.95479999999998</c:v>
                </c:pt>
                <c:pt idx="6286">
                  <c:v>344.9744</c:v>
                </c:pt>
                <c:pt idx="6287">
                  <c:v>344.99470000000002</c:v>
                </c:pt>
                <c:pt idx="6288">
                  <c:v>345.0172</c:v>
                </c:pt>
                <c:pt idx="6289">
                  <c:v>345.03730000000002</c:v>
                </c:pt>
                <c:pt idx="6290">
                  <c:v>345.05840000000001</c:v>
                </c:pt>
                <c:pt idx="6291">
                  <c:v>345.07850000000002</c:v>
                </c:pt>
                <c:pt idx="6292">
                  <c:v>345.09800000000001</c:v>
                </c:pt>
                <c:pt idx="6293">
                  <c:v>345.11799999999999</c:v>
                </c:pt>
                <c:pt idx="6294">
                  <c:v>345.13929999999999</c:v>
                </c:pt>
                <c:pt idx="6295">
                  <c:v>345.15980000000002</c:v>
                </c:pt>
                <c:pt idx="6296">
                  <c:v>345.18049999999999</c:v>
                </c:pt>
                <c:pt idx="6297">
                  <c:v>345.2013</c:v>
                </c:pt>
                <c:pt idx="6298">
                  <c:v>345.22230000000002</c:v>
                </c:pt>
                <c:pt idx="6299">
                  <c:v>345.24180000000001</c:v>
                </c:pt>
                <c:pt idx="6300">
                  <c:v>345.26369999999997</c:v>
                </c:pt>
                <c:pt idx="6301">
                  <c:v>345.28160000000003</c:v>
                </c:pt>
                <c:pt idx="6302">
                  <c:v>345.30439999999999</c:v>
                </c:pt>
                <c:pt idx="6303">
                  <c:v>345.32310000000001</c:v>
                </c:pt>
                <c:pt idx="6304">
                  <c:v>345.34339999999997</c:v>
                </c:pt>
                <c:pt idx="6305">
                  <c:v>345.3657</c:v>
                </c:pt>
                <c:pt idx="6306">
                  <c:v>345.3852</c:v>
                </c:pt>
                <c:pt idx="6307">
                  <c:v>345.40499999999997</c:v>
                </c:pt>
                <c:pt idx="6308">
                  <c:v>345.42680000000001</c:v>
                </c:pt>
                <c:pt idx="6309">
                  <c:v>345.44630000000001</c:v>
                </c:pt>
                <c:pt idx="6310">
                  <c:v>345.46780000000001</c:v>
                </c:pt>
                <c:pt idx="6311">
                  <c:v>345.48750000000001</c:v>
                </c:pt>
                <c:pt idx="6312">
                  <c:v>345.50790000000001</c:v>
                </c:pt>
                <c:pt idx="6313">
                  <c:v>345.52730000000003</c:v>
                </c:pt>
                <c:pt idx="6314">
                  <c:v>345.54730000000001</c:v>
                </c:pt>
                <c:pt idx="6315">
                  <c:v>345.56779999999998</c:v>
                </c:pt>
                <c:pt idx="6316">
                  <c:v>345.58780000000002</c:v>
                </c:pt>
                <c:pt idx="6317">
                  <c:v>345.60890000000001</c:v>
                </c:pt>
                <c:pt idx="6318">
                  <c:v>345.62990000000002</c:v>
                </c:pt>
                <c:pt idx="6319">
                  <c:v>345.65019999999998</c:v>
                </c:pt>
                <c:pt idx="6320">
                  <c:v>345.66930000000002</c:v>
                </c:pt>
                <c:pt idx="6321">
                  <c:v>345.68799999999999</c:v>
                </c:pt>
                <c:pt idx="6322">
                  <c:v>345.70979999999997</c:v>
                </c:pt>
                <c:pt idx="6323">
                  <c:v>345.73059999999998</c:v>
                </c:pt>
                <c:pt idx="6324">
                  <c:v>345.75080000000003</c:v>
                </c:pt>
                <c:pt idx="6325">
                  <c:v>345.7706</c:v>
                </c:pt>
                <c:pt idx="6326">
                  <c:v>345.791</c:v>
                </c:pt>
                <c:pt idx="6327">
                  <c:v>345.8098</c:v>
                </c:pt>
                <c:pt idx="6328">
                  <c:v>345.82940000000002</c:v>
                </c:pt>
                <c:pt idx="6329">
                  <c:v>345.85120000000001</c:v>
                </c:pt>
                <c:pt idx="6330">
                  <c:v>345.87040000000002</c:v>
                </c:pt>
                <c:pt idx="6331">
                  <c:v>345.89280000000002</c:v>
                </c:pt>
                <c:pt idx="6332">
                  <c:v>345.91300000000001</c:v>
                </c:pt>
                <c:pt idx="6333">
                  <c:v>345.93380000000002</c:v>
                </c:pt>
                <c:pt idx="6334">
                  <c:v>345.9545</c:v>
                </c:pt>
                <c:pt idx="6335">
                  <c:v>345.97539999999998</c:v>
                </c:pt>
                <c:pt idx="6336">
                  <c:v>345.99709999999999</c:v>
                </c:pt>
                <c:pt idx="6337">
                  <c:v>346.017</c:v>
                </c:pt>
                <c:pt idx="6338">
                  <c:v>346.03660000000002</c:v>
                </c:pt>
                <c:pt idx="6339">
                  <c:v>346.0582</c:v>
                </c:pt>
                <c:pt idx="6340">
                  <c:v>346.07760000000002</c:v>
                </c:pt>
                <c:pt idx="6341">
                  <c:v>346.09609999999998</c:v>
                </c:pt>
                <c:pt idx="6342">
                  <c:v>346.12</c:v>
                </c:pt>
                <c:pt idx="6343">
                  <c:v>346.1397</c:v>
                </c:pt>
                <c:pt idx="6344">
                  <c:v>346.16</c:v>
                </c:pt>
                <c:pt idx="6345">
                  <c:v>346.17959999999999</c:v>
                </c:pt>
                <c:pt idx="6346">
                  <c:v>346.19979999999998</c:v>
                </c:pt>
                <c:pt idx="6347">
                  <c:v>346.22140000000002</c:v>
                </c:pt>
                <c:pt idx="6348">
                  <c:v>346.24180000000001</c:v>
                </c:pt>
                <c:pt idx="6349">
                  <c:v>346.2604</c:v>
                </c:pt>
                <c:pt idx="6350">
                  <c:v>346.28100000000001</c:v>
                </c:pt>
                <c:pt idx="6351">
                  <c:v>346.30200000000002</c:v>
                </c:pt>
                <c:pt idx="6352">
                  <c:v>346.3211</c:v>
                </c:pt>
                <c:pt idx="6353">
                  <c:v>346.3426</c:v>
                </c:pt>
                <c:pt idx="6354">
                  <c:v>346.36329999999998</c:v>
                </c:pt>
                <c:pt idx="6355">
                  <c:v>346.38470000000001</c:v>
                </c:pt>
                <c:pt idx="6356">
                  <c:v>346.40440000000001</c:v>
                </c:pt>
                <c:pt idx="6357">
                  <c:v>346.42649999999998</c:v>
                </c:pt>
                <c:pt idx="6358">
                  <c:v>346.4477</c:v>
                </c:pt>
                <c:pt idx="6359">
                  <c:v>346.46679999999998</c:v>
                </c:pt>
                <c:pt idx="6360">
                  <c:v>346.48779999999999</c:v>
                </c:pt>
                <c:pt idx="6361">
                  <c:v>346.50650000000002</c:v>
                </c:pt>
                <c:pt idx="6362">
                  <c:v>346.52719999999999</c:v>
                </c:pt>
                <c:pt idx="6363">
                  <c:v>346.54739999999998</c:v>
                </c:pt>
                <c:pt idx="6364">
                  <c:v>346.56709999999998</c:v>
                </c:pt>
                <c:pt idx="6365">
                  <c:v>346.58679999999998</c:v>
                </c:pt>
                <c:pt idx="6366">
                  <c:v>346.60750000000002</c:v>
                </c:pt>
                <c:pt idx="6367">
                  <c:v>346.6275</c:v>
                </c:pt>
                <c:pt idx="6368">
                  <c:v>346.64819999999997</c:v>
                </c:pt>
                <c:pt idx="6369">
                  <c:v>346.67079999999999</c:v>
                </c:pt>
                <c:pt idx="6370">
                  <c:v>346.68959999999998</c:v>
                </c:pt>
                <c:pt idx="6371">
                  <c:v>346.70960000000002</c:v>
                </c:pt>
                <c:pt idx="6372">
                  <c:v>346.73039999999997</c:v>
                </c:pt>
                <c:pt idx="6373">
                  <c:v>346.75099999999998</c:v>
                </c:pt>
                <c:pt idx="6374">
                  <c:v>346.77159999999998</c:v>
                </c:pt>
                <c:pt idx="6375">
                  <c:v>346.79259999999999</c:v>
                </c:pt>
                <c:pt idx="6376">
                  <c:v>346.81319999999999</c:v>
                </c:pt>
                <c:pt idx="6377">
                  <c:v>346.83300000000003</c:v>
                </c:pt>
                <c:pt idx="6378">
                  <c:v>346.85320000000002</c:v>
                </c:pt>
                <c:pt idx="6379">
                  <c:v>346.8741</c:v>
                </c:pt>
                <c:pt idx="6380">
                  <c:v>346.89449999999999</c:v>
                </c:pt>
                <c:pt idx="6381">
                  <c:v>346.91609999999997</c:v>
                </c:pt>
                <c:pt idx="6382">
                  <c:v>346.9366</c:v>
                </c:pt>
                <c:pt idx="6383">
                  <c:v>346.95670000000001</c:v>
                </c:pt>
                <c:pt idx="6384">
                  <c:v>346.97739999999999</c:v>
                </c:pt>
                <c:pt idx="6385">
                  <c:v>346.99610000000001</c:v>
                </c:pt>
                <c:pt idx="6386">
                  <c:v>347.01679999999999</c:v>
                </c:pt>
                <c:pt idx="6387">
                  <c:v>347.03739999999999</c:v>
                </c:pt>
                <c:pt idx="6388">
                  <c:v>347.05849999999998</c:v>
                </c:pt>
                <c:pt idx="6389">
                  <c:v>347.07960000000003</c:v>
                </c:pt>
                <c:pt idx="6390">
                  <c:v>347.09879999999998</c:v>
                </c:pt>
                <c:pt idx="6391">
                  <c:v>347.12</c:v>
                </c:pt>
                <c:pt idx="6392">
                  <c:v>347.14060000000001</c:v>
                </c:pt>
                <c:pt idx="6393">
                  <c:v>347.16039999999998</c:v>
                </c:pt>
                <c:pt idx="6394">
                  <c:v>347.18049999999999</c:v>
                </c:pt>
                <c:pt idx="6395">
                  <c:v>347.20159999999998</c:v>
                </c:pt>
                <c:pt idx="6396">
                  <c:v>347.22309999999999</c:v>
                </c:pt>
                <c:pt idx="6397">
                  <c:v>347.24299999999999</c:v>
                </c:pt>
                <c:pt idx="6398">
                  <c:v>347.26330000000002</c:v>
                </c:pt>
                <c:pt idx="6399">
                  <c:v>347.28519999999997</c:v>
                </c:pt>
                <c:pt idx="6400">
                  <c:v>347.30610000000001</c:v>
                </c:pt>
                <c:pt idx="6401">
                  <c:v>347.32580000000002</c:v>
                </c:pt>
                <c:pt idx="6402">
                  <c:v>347.34629999999999</c:v>
                </c:pt>
                <c:pt idx="6403">
                  <c:v>347.36750000000001</c:v>
                </c:pt>
                <c:pt idx="6404">
                  <c:v>347.38760000000002</c:v>
                </c:pt>
                <c:pt idx="6405">
                  <c:v>347.40899999999999</c:v>
                </c:pt>
                <c:pt idx="6406">
                  <c:v>347.43060000000003</c:v>
                </c:pt>
                <c:pt idx="6407">
                  <c:v>347.4504</c:v>
                </c:pt>
                <c:pt idx="6408">
                  <c:v>347.47160000000002</c:v>
                </c:pt>
                <c:pt idx="6409">
                  <c:v>347.49279999999999</c:v>
                </c:pt>
                <c:pt idx="6410">
                  <c:v>347.5147</c:v>
                </c:pt>
                <c:pt idx="6411">
                  <c:v>347.53440000000001</c:v>
                </c:pt>
                <c:pt idx="6412">
                  <c:v>347.5564</c:v>
                </c:pt>
                <c:pt idx="6413">
                  <c:v>347.57600000000002</c:v>
                </c:pt>
                <c:pt idx="6414">
                  <c:v>347.59719999999999</c:v>
                </c:pt>
                <c:pt idx="6415">
                  <c:v>347.6191</c:v>
                </c:pt>
                <c:pt idx="6416">
                  <c:v>347.64019999999999</c:v>
                </c:pt>
                <c:pt idx="6417">
                  <c:v>347.65960000000001</c:v>
                </c:pt>
                <c:pt idx="6418">
                  <c:v>347.68020000000001</c:v>
                </c:pt>
                <c:pt idx="6419">
                  <c:v>347.70150000000001</c:v>
                </c:pt>
                <c:pt idx="6420">
                  <c:v>347.71949999999998</c:v>
                </c:pt>
                <c:pt idx="6421">
                  <c:v>347.74119999999999</c:v>
                </c:pt>
                <c:pt idx="6422">
                  <c:v>347.7636</c:v>
                </c:pt>
                <c:pt idx="6423">
                  <c:v>347.78379999999999</c:v>
                </c:pt>
                <c:pt idx="6424">
                  <c:v>347.80509999999998</c:v>
                </c:pt>
                <c:pt idx="6425">
                  <c:v>347.82459999999998</c:v>
                </c:pt>
                <c:pt idx="6426">
                  <c:v>347.84640000000002</c:v>
                </c:pt>
                <c:pt idx="6427">
                  <c:v>347.86739999999998</c:v>
                </c:pt>
                <c:pt idx="6428">
                  <c:v>347.88940000000002</c:v>
                </c:pt>
                <c:pt idx="6429">
                  <c:v>347.90969999999999</c:v>
                </c:pt>
                <c:pt idx="6430">
                  <c:v>347.92959999999999</c:v>
                </c:pt>
                <c:pt idx="6431">
                  <c:v>347.9513</c:v>
                </c:pt>
                <c:pt idx="6432">
                  <c:v>347.9742</c:v>
                </c:pt>
                <c:pt idx="6433">
                  <c:v>347.9941</c:v>
                </c:pt>
                <c:pt idx="6434">
                  <c:v>348.01369999999997</c:v>
                </c:pt>
                <c:pt idx="6435">
                  <c:v>348.03440000000001</c:v>
                </c:pt>
                <c:pt idx="6436">
                  <c:v>348.05549999999999</c:v>
                </c:pt>
                <c:pt idx="6437">
                  <c:v>348.07440000000003</c:v>
                </c:pt>
                <c:pt idx="6438">
                  <c:v>348.09629999999999</c:v>
                </c:pt>
                <c:pt idx="6439">
                  <c:v>348.11680000000001</c:v>
                </c:pt>
                <c:pt idx="6440">
                  <c:v>348.13679999999999</c:v>
                </c:pt>
                <c:pt idx="6441">
                  <c:v>348.15550000000002</c:v>
                </c:pt>
                <c:pt idx="6442">
                  <c:v>348.17829999999998</c:v>
                </c:pt>
                <c:pt idx="6443">
                  <c:v>348.19920000000002</c:v>
                </c:pt>
                <c:pt idx="6444">
                  <c:v>348.2192</c:v>
                </c:pt>
                <c:pt idx="6445">
                  <c:v>348.24099999999999</c:v>
                </c:pt>
                <c:pt idx="6446">
                  <c:v>348.26060000000001</c:v>
                </c:pt>
                <c:pt idx="6447">
                  <c:v>348.28140000000002</c:v>
                </c:pt>
                <c:pt idx="6448">
                  <c:v>348.30369999999999</c:v>
                </c:pt>
                <c:pt idx="6449">
                  <c:v>348.32339999999999</c:v>
                </c:pt>
                <c:pt idx="6450">
                  <c:v>348.34350000000001</c:v>
                </c:pt>
                <c:pt idx="6451">
                  <c:v>348.3655</c:v>
                </c:pt>
                <c:pt idx="6452">
                  <c:v>348.38529999999997</c:v>
                </c:pt>
                <c:pt idx="6453">
                  <c:v>348.40679999999998</c:v>
                </c:pt>
                <c:pt idx="6454">
                  <c:v>348.4271</c:v>
                </c:pt>
                <c:pt idx="6455">
                  <c:v>348.44909999999999</c:v>
                </c:pt>
                <c:pt idx="6456">
                  <c:v>348.47039999999998</c:v>
                </c:pt>
                <c:pt idx="6457">
                  <c:v>348.48930000000001</c:v>
                </c:pt>
                <c:pt idx="6458">
                  <c:v>348.50909999999999</c:v>
                </c:pt>
                <c:pt idx="6459">
                  <c:v>348.5292</c:v>
                </c:pt>
                <c:pt idx="6460">
                  <c:v>348.54939999999999</c:v>
                </c:pt>
                <c:pt idx="6461">
                  <c:v>348.57190000000003</c:v>
                </c:pt>
                <c:pt idx="6462">
                  <c:v>348.59199999999998</c:v>
                </c:pt>
                <c:pt idx="6463">
                  <c:v>348.61349999999999</c:v>
                </c:pt>
                <c:pt idx="6464">
                  <c:v>348.63499999999999</c:v>
                </c:pt>
                <c:pt idx="6465">
                  <c:v>348.654</c:v>
                </c:pt>
                <c:pt idx="6466">
                  <c:v>348.67309999999998</c:v>
                </c:pt>
                <c:pt idx="6467">
                  <c:v>348.69580000000002</c:v>
                </c:pt>
                <c:pt idx="6468">
                  <c:v>348.71699999999998</c:v>
                </c:pt>
                <c:pt idx="6469">
                  <c:v>348.73829999999998</c:v>
                </c:pt>
                <c:pt idx="6470">
                  <c:v>348.75940000000003</c:v>
                </c:pt>
                <c:pt idx="6471">
                  <c:v>348.77960000000002</c:v>
                </c:pt>
                <c:pt idx="6472">
                  <c:v>348.8014</c:v>
                </c:pt>
                <c:pt idx="6473">
                  <c:v>348.82249999999999</c:v>
                </c:pt>
                <c:pt idx="6474">
                  <c:v>348.84480000000002</c:v>
                </c:pt>
                <c:pt idx="6475">
                  <c:v>348.86399999999998</c:v>
                </c:pt>
                <c:pt idx="6476">
                  <c:v>348.88369999999998</c:v>
                </c:pt>
                <c:pt idx="6477">
                  <c:v>348.9074</c:v>
                </c:pt>
                <c:pt idx="6478">
                  <c:v>348.92750000000001</c:v>
                </c:pt>
                <c:pt idx="6479">
                  <c:v>348.94630000000001</c:v>
                </c:pt>
                <c:pt idx="6480">
                  <c:v>348.96879999999999</c:v>
                </c:pt>
                <c:pt idx="6481">
                  <c:v>348.99040000000002</c:v>
                </c:pt>
                <c:pt idx="6482">
                  <c:v>349.01069999999999</c:v>
                </c:pt>
                <c:pt idx="6483">
                  <c:v>349.03160000000003</c:v>
                </c:pt>
                <c:pt idx="6484">
                  <c:v>349.05169999999998</c:v>
                </c:pt>
                <c:pt idx="6485">
                  <c:v>349.07220000000001</c:v>
                </c:pt>
                <c:pt idx="6486">
                  <c:v>349.09300000000002</c:v>
                </c:pt>
                <c:pt idx="6487">
                  <c:v>349.11439999999999</c:v>
                </c:pt>
                <c:pt idx="6488">
                  <c:v>349.13380000000001</c:v>
                </c:pt>
                <c:pt idx="6489">
                  <c:v>349.15570000000002</c:v>
                </c:pt>
                <c:pt idx="6490">
                  <c:v>349.17520000000002</c:v>
                </c:pt>
                <c:pt idx="6491">
                  <c:v>349.19580000000002</c:v>
                </c:pt>
                <c:pt idx="6492">
                  <c:v>349.21719999999999</c:v>
                </c:pt>
                <c:pt idx="6493">
                  <c:v>349.23759999999999</c:v>
                </c:pt>
                <c:pt idx="6494">
                  <c:v>349.25889999999998</c:v>
                </c:pt>
                <c:pt idx="6495">
                  <c:v>349.27949999999998</c:v>
                </c:pt>
                <c:pt idx="6496">
                  <c:v>349.29820000000001</c:v>
                </c:pt>
                <c:pt idx="6497">
                  <c:v>349.3193</c:v>
                </c:pt>
                <c:pt idx="6498">
                  <c:v>349.34010000000001</c:v>
                </c:pt>
                <c:pt idx="6499">
                  <c:v>349.36180000000002</c:v>
                </c:pt>
                <c:pt idx="6500">
                  <c:v>349.38060000000002</c:v>
                </c:pt>
                <c:pt idx="6501">
                  <c:v>349.40289999999999</c:v>
                </c:pt>
                <c:pt idx="6502">
                  <c:v>349.4239</c:v>
                </c:pt>
                <c:pt idx="6503">
                  <c:v>349.44400000000002</c:v>
                </c:pt>
                <c:pt idx="6504">
                  <c:v>349.46460000000002</c:v>
                </c:pt>
                <c:pt idx="6505">
                  <c:v>349.48559999999998</c:v>
                </c:pt>
                <c:pt idx="6506">
                  <c:v>349.50700000000001</c:v>
                </c:pt>
                <c:pt idx="6507">
                  <c:v>349.5292</c:v>
                </c:pt>
                <c:pt idx="6508">
                  <c:v>349.5505</c:v>
                </c:pt>
                <c:pt idx="6509">
                  <c:v>349.57</c:v>
                </c:pt>
                <c:pt idx="6510">
                  <c:v>349.59129999999999</c:v>
                </c:pt>
                <c:pt idx="6511">
                  <c:v>349.61020000000002</c:v>
                </c:pt>
                <c:pt idx="6512">
                  <c:v>349.63249999999999</c:v>
                </c:pt>
                <c:pt idx="6513">
                  <c:v>349.65199999999999</c:v>
                </c:pt>
                <c:pt idx="6514">
                  <c:v>349.67290000000003</c:v>
                </c:pt>
                <c:pt idx="6515">
                  <c:v>349.69439999999997</c:v>
                </c:pt>
                <c:pt idx="6516">
                  <c:v>349.71530000000001</c:v>
                </c:pt>
                <c:pt idx="6517">
                  <c:v>349.73719999999997</c:v>
                </c:pt>
                <c:pt idx="6518">
                  <c:v>349.75869999999998</c:v>
                </c:pt>
                <c:pt idx="6519">
                  <c:v>349.77870000000001</c:v>
                </c:pt>
                <c:pt idx="6520">
                  <c:v>349.79790000000003</c:v>
                </c:pt>
                <c:pt idx="6521">
                  <c:v>349.81740000000002</c:v>
                </c:pt>
                <c:pt idx="6522">
                  <c:v>349.83749999999998</c:v>
                </c:pt>
                <c:pt idx="6523">
                  <c:v>349.85890000000001</c:v>
                </c:pt>
                <c:pt idx="6524">
                  <c:v>349.87869999999998</c:v>
                </c:pt>
                <c:pt idx="6525">
                  <c:v>349.89960000000002</c:v>
                </c:pt>
                <c:pt idx="6526">
                  <c:v>349.92110000000002</c:v>
                </c:pt>
                <c:pt idx="6527">
                  <c:v>349.9402</c:v>
                </c:pt>
                <c:pt idx="6528">
                  <c:v>349.9606</c:v>
                </c:pt>
                <c:pt idx="6529">
                  <c:v>349.98140000000001</c:v>
                </c:pt>
                <c:pt idx="6530">
                  <c:v>350.00279999999998</c:v>
                </c:pt>
                <c:pt idx="6531">
                  <c:v>350.02229999999997</c:v>
                </c:pt>
                <c:pt idx="6532">
                  <c:v>350.04340000000002</c:v>
                </c:pt>
                <c:pt idx="6533">
                  <c:v>350.06240000000003</c:v>
                </c:pt>
                <c:pt idx="6534">
                  <c:v>350.08479999999997</c:v>
                </c:pt>
                <c:pt idx="6535">
                  <c:v>350.10419999999999</c:v>
                </c:pt>
                <c:pt idx="6536">
                  <c:v>350.12400000000002</c:v>
                </c:pt>
                <c:pt idx="6537">
                  <c:v>350.14530000000002</c:v>
                </c:pt>
                <c:pt idx="6538">
                  <c:v>350.16500000000002</c:v>
                </c:pt>
                <c:pt idx="6539">
                  <c:v>350.18700000000001</c:v>
                </c:pt>
                <c:pt idx="6540">
                  <c:v>350.20870000000002</c:v>
                </c:pt>
                <c:pt idx="6541">
                  <c:v>350.22750000000002</c:v>
                </c:pt>
                <c:pt idx="6542">
                  <c:v>350.24900000000002</c:v>
                </c:pt>
                <c:pt idx="6543">
                  <c:v>350.27080000000001</c:v>
                </c:pt>
                <c:pt idx="6544">
                  <c:v>350.28980000000001</c:v>
                </c:pt>
                <c:pt idx="6545">
                  <c:v>350.3109</c:v>
                </c:pt>
                <c:pt idx="6546">
                  <c:v>350.3313</c:v>
                </c:pt>
                <c:pt idx="6547">
                  <c:v>350.3528</c:v>
                </c:pt>
                <c:pt idx="6548">
                  <c:v>350.37299999999999</c:v>
                </c:pt>
                <c:pt idx="6549">
                  <c:v>350.39350000000002</c:v>
                </c:pt>
                <c:pt idx="6550">
                  <c:v>350.41370000000001</c:v>
                </c:pt>
                <c:pt idx="6551">
                  <c:v>350.4332</c:v>
                </c:pt>
                <c:pt idx="6552">
                  <c:v>350.45389999999998</c:v>
                </c:pt>
                <c:pt idx="6553">
                  <c:v>350.4742</c:v>
                </c:pt>
                <c:pt idx="6554">
                  <c:v>350.49610000000001</c:v>
                </c:pt>
                <c:pt idx="6555">
                  <c:v>350.51740000000001</c:v>
                </c:pt>
                <c:pt idx="6556">
                  <c:v>350.53820000000002</c:v>
                </c:pt>
                <c:pt idx="6557">
                  <c:v>350.55779999999999</c:v>
                </c:pt>
                <c:pt idx="6558">
                  <c:v>350.57830000000001</c:v>
                </c:pt>
                <c:pt idx="6559">
                  <c:v>350.59960000000001</c:v>
                </c:pt>
                <c:pt idx="6560">
                  <c:v>350.61869999999999</c:v>
                </c:pt>
                <c:pt idx="6561">
                  <c:v>350.64049999999997</c:v>
                </c:pt>
                <c:pt idx="6562">
                  <c:v>350.66059999999999</c:v>
                </c:pt>
                <c:pt idx="6563">
                  <c:v>350.68060000000003</c:v>
                </c:pt>
                <c:pt idx="6564">
                  <c:v>350.70330000000001</c:v>
                </c:pt>
                <c:pt idx="6565">
                  <c:v>350.72329999999999</c:v>
                </c:pt>
                <c:pt idx="6566">
                  <c:v>350.74340000000001</c:v>
                </c:pt>
                <c:pt idx="6567">
                  <c:v>350.76519999999999</c:v>
                </c:pt>
                <c:pt idx="6568">
                  <c:v>350.78719999999998</c:v>
                </c:pt>
                <c:pt idx="6569">
                  <c:v>350.80739999999997</c:v>
                </c:pt>
                <c:pt idx="6570">
                  <c:v>350.82799999999997</c:v>
                </c:pt>
                <c:pt idx="6571">
                  <c:v>350.84789999999998</c:v>
                </c:pt>
                <c:pt idx="6572">
                  <c:v>350.86700000000002</c:v>
                </c:pt>
                <c:pt idx="6573">
                  <c:v>350.88690000000003</c:v>
                </c:pt>
                <c:pt idx="6574">
                  <c:v>350.90870000000001</c:v>
                </c:pt>
                <c:pt idx="6575">
                  <c:v>350.92860000000002</c:v>
                </c:pt>
                <c:pt idx="6576">
                  <c:v>350.95049999999998</c:v>
                </c:pt>
                <c:pt idx="6577">
                  <c:v>350.96879999999999</c:v>
                </c:pt>
                <c:pt idx="6578">
                  <c:v>350.98750000000001</c:v>
                </c:pt>
                <c:pt idx="6579">
                  <c:v>351.00880000000001</c:v>
                </c:pt>
                <c:pt idx="6580">
                  <c:v>351.0308</c:v>
                </c:pt>
                <c:pt idx="6581">
                  <c:v>351.05</c:v>
                </c:pt>
                <c:pt idx="6582">
                  <c:v>351.07130000000001</c:v>
                </c:pt>
                <c:pt idx="6583">
                  <c:v>351.0926</c:v>
                </c:pt>
                <c:pt idx="6584">
                  <c:v>351.11279999999999</c:v>
                </c:pt>
                <c:pt idx="6585">
                  <c:v>351.13319999999999</c:v>
                </c:pt>
                <c:pt idx="6586">
                  <c:v>351.154</c:v>
                </c:pt>
                <c:pt idx="6587">
                  <c:v>351.17439999999999</c:v>
                </c:pt>
                <c:pt idx="6588">
                  <c:v>351.19720000000001</c:v>
                </c:pt>
                <c:pt idx="6589">
                  <c:v>351.21839999999997</c:v>
                </c:pt>
                <c:pt idx="6590">
                  <c:v>351.24029999999999</c:v>
                </c:pt>
                <c:pt idx="6591">
                  <c:v>351.26100000000002</c:v>
                </c:pt>
                <c:pt idx="6592">
                  <c:v>351.2817</c:v>
                </c:pt>
                <c:pt idx="6593">
                  <c:v>351.30220000000003</c:v>
                </c:pt>
                <c:pt idx="6594">
                  <c:v>351.32409999999999</c:v>
                </c:pt>
                <c:pt idx="6595">
                  <c:v>351.34449999999998</c:v>
                </c:pt>
                <c:pt idx="6596">
                  <c:v>351.36419999999998</c:v>
                </c:pt>
                <c:pt idx="6597">
                  <c:v>351.38560000000001</c:v>
                </c:pt>
                <c:pt idx="6598">
                  <c:v>351.40660000000003</c:v>
                </c:pt>
                <c:pt idx="6599">
                  <c:v>351.42720000000003</c:v>
                </c:pt>
                <c:pt idx="6600">
                  <c:v>351.44799999999998</c:v>
                </c:pt>
                <c:pt idx="6601">
                  <c:v>351.46870000000001</c:v>
                </c:pt>
                <c:pt idx="6602">
                  <c:v>351.48880000000003</c:v>
                </c:pt>
                <c:pt idx="6603">
                  <c:v>351.50920000000002</c:v>
                </c:pt>
                <c:pt idx="6604">
                  <c:v>351.5324</c:v>
                </c:pt>
                <c:pt idx="6605">
                  <c:v>351.5521</c:v>
                </c:pt>
                <c:pt idx="6606">
                  <c:v>351.57190000000003</c:v>
                </c:pt>
                <c:pt idx="6607">
                  <c:v>351.59359999999998</c:v>
                </c:pt>
                <c:pt idx="6608">
                  <c:v>351.61369999999999</c:v>
                </c:pt>
                <c:pt idx="6609">
                  <c:v>351.63589999999999</c:v>
                </c:pt>
                <c:pt idx="6610">
                  <c:v>351.65679999999998</c:v>
                </c:pt>
                <c:pt idx="6611">
                  <c:v>351.6789</c:v>
                </c:pt>
                <c:pt idx="6612">
                  <c:v>351.69839999999999</c:v>
                </c:pt>
                <c:pt idx="6613">
                  <c:v>351.72050000000002</c:v>
                </c:pt>
                <c:pt idx="6614">
                  <c:v>351.74090000000001</c:v>
                </c:pt>
                <c:pt idx="6615">
                  <c:v>351.76310000000001</c:v>
                </c:pt>
                <c:pt idx="6616">
                  <c:v>351.78100000000001</c:v>
                </c:pt>
                <c:pt idx="6617">
                  <c:v>351.80259999999998</c:v>
                </c:pt>
                <c:pt idx="6618">
                  <c:v>351.82319999999999</c:v>
                </c:pt>
                <c:pt idx="6619">
                  <c:v>351.84440000000001</c:v>
                </c:pt>
                <c:pt idx="6620">
                  <c:v>351.86470000000003</c:v>
                </c:pt>
                <c:pt idx="6621">
                  <c:v>351.88470000000001</c:v>
                </c:pt>
                <c:pt idx="6622">
                  <c:v>351.90699999999998</c:v>
                </c:pt>
                <c:pt idx="6623">
                  <c:v>351.92689999999999</c:v>
                </c:pt>
                <c:pt idx="6624">
                  <c:v>351.94940000000003</c:v>
                </c:pt>
                <c:pt idx="6625">
                  <c:v>351.96859999999998</c:v>
                </c:pt>
                <c:pt idx="6626">
                  <c:v>351.98930000000001</c:v>
                </c:pt>
                <c:pt idx="6627">
                  <c:v>352.01159999999999</c:v>
                </c:pt>
                <c:pt idx="6628">
                  <c:v>352.03219999999999</c:v>
                </c:pt>
                <c:pt idx="6629">
                  <c:v>352.05279999999999</c:v>
                </c:pt>
                <c:pt idx="6630">
                  <c:v>352.07310000000001</c:v>
                </c:pt>
                <c:pt idx="6631">
                  <c:v>352.09390000000002</c:v>
                </c:pt>
                <c:pt idx="6632">
                  <c:v>352.11520000000002</c:v>
                </c:pt>
                <c:pt idx="6633">
                  <c:v>352.13580000000002</c:v>
                </c:pt>
                <c:pt idx="6634">
                  <c:v>352.15640000000002</c:v>
                </c:pt>
                <c:pt idx="6635">
                  <c:v>352.17739999999998</c:v>
                </c:pt>
                <c:pt idx="6636">
                  <c:v>352.19819999999999</c:v>
                </c:pt>
                <c:pt idx="6637">
                  <c:v>352.22050000000002</c:v>
                </c:pt>
                <c:pt idx="6638">
                  <c:v>352.2414</c:v>
                </c:pt>
                <c:pt idx="6639">
                  <c:v>352.26220000000001</c:v>
                </c:pt>
                <c:pt idx="6640">
                  <c:v>352.28469999999999</c:v>
                </c:pt>
                <c:pt idx="6641">
                  <c:v>352.30399999999997</c:v>
                </c:pt>
                <c:pt idx="6642">
                  <c:v>352.32499999999999</c:v>
                </c:pt>
                <c:pt idx="6643">
                  <c:v>352.346</c:v>
                </c:pt>
                <c:pt idx="6644">
                  <c:v>352.36599999999999</c:v>
                </c:pt>
                <c:pt idx="6645">
                  <c:v>352.38900000000001</c:v>
                </c:pt>
                <c:pt idx="6646">
                  <c:v>352.41050000000001</c:v>
                </c:pt>
                <c:pt idx="6647">
                  <c:v>352.43110000000001</c:v>
                </c:pt>
                <c:pt idx="6648">
                  <c:v>352.452</c:v>
                </c:pt>
                <c:pt idx="6649">
                  <c:v>352.47390000000001</c:v>
                </c:pt>
                <c:pt idx="6650">
                  <c:v>352.49400000000003</c:v>
                </c:pt>
                <c:pt idx="6651">
                  <c:v>352.51580000000001</c:v>
                </c:pt>
                <c:pt idx="6652">
                  <c:v>352.53660000000002</c:v>
                </c:pt>
                <c:pt idx="6653">
                  <c:v>352.55720000000002</c:v>
                </c:pt>
                <c:pt idx="6654">
                  <c:v>352.57659999999998</c:v>
                </c:pt>
                <c:pt idx="6655">
                  <c:v>352.59890000000001</c:v>
                </c:pt>
                <c:pt idx="6656">
                  <c:v>352.61939999999998</c:v>
                </c:pt>
                <c:pt idx="6657">
                  <c:v>352.63940000000002</c:v>
                </c:pt>
                <c:pt idx="6658">
                  <c:v>352.65879999999999</c:v>
                </c:pt>
                <c:pt idx="6659">
                  <c:v>352.68</c:v>
                </c:pt>
                <c:pt idx="6660">
                  <c:v>352.7022</c:v>
                </c:pt>
                <c:pt idx="6661">
                  <c:v>352.72190000000001</c:v>
                </c:pt>
                <c:pt idx="6662">
                  <c:v>352.74380000000002</c:v>
                </c:pt>
                <c:pt idx="6663">
                  <c:v>352.76490000000001</c:v>
                </c:pt>
                <c:pt idx="6664">
                  <c:v>352.78620000000001</c:v>
                </c:pt>
                <c:pt idx="6665">
                  <c:v>352.80500000000001</c:v>
                </c:pt>
                <c:pt idx="6666">
                  <c:v>352.8254</c:v>
                </c:pt>
                <c:pt idx="6667">
                  <c:v>352.8467</c:v>
                </c:pt>
                <c:pt idx="6668">
                  <c:v>352.86720000000003</c:v>
                </c:pt>
                <c:pt idx="6669">
                  <c:v>352.88850000000002</c:v>
                </c:pt>
                <c:pt idx="6670">
                  <c:v>352.90839999999997</c:v>
                </c:pt>
                <c:pt idx="6671">
                  <c:v>352.93</c:v>
                </c:pt>
                <c:pt idx="6672">
                  <c:v>352.95170000000002</c:v>
                </c:pt>
                <c:pt idx="6673">
                  <c:v>352.9726</c:v>
                </c:pt>
                <c:pt idx="6674">
                  <c:v>352.99459999999999</c:v>
                </c:pt>
                <c:pt idx="6675">
                  <c:v>353.0154</c:v>
                </c:pt>
                <c:pt idx="6676">
                  <c:v>353.03800000000001</c:v>
                </c:pt>
                <c:pt idx="6677">
                  <c:v>353.0582</c:v>
                </c:pt>
                <c:pt idx="6678">
                  <c:v>353.07900000000001</c:v>
                </c:pt>
                <c:pt idx="6679">
                  <c:v>353.10219999999998</c:v>
                </c:pt>
                <c:pt idx="6680">
                  <c:v>353.1216</c:v>
                </c:pt>
                <c:pt idx="6681">
                  <c:v>353.14359999999999</c:v>
                </c:pt>
                <c:pt idx="6682">
                  <c:v>353.1644</c:v>
                </c:pt>
                <c:pt idx="6683">
                  <c:v>353.18579999999997</c:v>
                </c:pt>
                <c:pt idx="6684">
                  <c:v>353.20859999999999</c:v>
                </c:pt>
                <c:pt idx="6685">
                  <c:v>353.2287</c:v>
                </c:pt>
                <c:pt idx="6686">
                  <c:v>353.24990000000003</c:v>
                </c:pt>
                <c:pt idx="6687">
                  <c:v>353.26900000000001</c:v>
                </c:pt>
                <c:pt idx="6688">
                  <c:v>353.29259999999999</c:v>
                </c:pt>
                <c:pt idx="6689">
                  <c:v>353.31259999999997</c:v>
                </c:pt>
                <c:pt idx="6690">
                  <c:v>353.33359999999999</c:v>
                </c:pt>
                <c:pt idx="6691">
                  <c:v>353.35390000000001</c:v>
                </c:pt>
                <c:pt idx="6692">
                  <c:v>353.37599999999998</c:v>
                </c:pt>
                <c:pt idx="6693">
                  <c:v>353.39699999999999</c:v>
                </c:pt>
                <c:pt idx="6694">
                  <c:v>353.41719999999998</c:v>
                </c:pt>
                <c:pt idx="6695">
                  <c:v>353.43920000000003</c:v>
                </c:pt>
                <c:pt idx="6696">
                  <c:v>353.46159999999998</c:v>
                </c:pt>
                <c:pt idx="6697">
                  <c:v>353.48169999999999</c:v>
                </c:pt>
                <c:pt idx="6698">
                  <c:v>353.50189999999998</c:v>
                </c:pt>
                <c:pt idx="6699">
                  <c:v>353.52350000000001</c:v>
                </c:pt>
                <c:pt idx="6700">
                  <c:v>353.54399999999998</c:v>
                </c:pt>
                <c:pt idx="6701">
                  <c:v>353.56479999999999</c:v>
                </c:pt>
                <c:pt idx="6702">
                  <c:v>353.58600000000001</c:v>
                </c:pt>
                <c:pt idx="6703">
                  <c:v>353.60739999999998</c:v>
                </c:pt>
                <c:pt idx="6704">
                  <c:v>353.62790000000001</c:v>
                </c:pt>
                <c:pt idx="6705">
                  <c:v>353.64949999999999</c:v>
                </c:pt>
                <c:pt idx="6706">
                  <c:v>353.66879999999998</c:v>
                </c:pt>
                <c:pt idx="6707">
                  <c:v>353.68920000000003</c:v>
                </c:pt>
                <c:pt idx="6708">
                  <c:v>353.71080000000001</c:v>
                </c:pt>
                <c:pt idx="6709">
                  <c:v>353.73059999999998</c:v>
                </c:pt>
                <c:pt idx="6710">
                  <c:v>353.75130000000001</c:v>
                </c:pt>
                <c:pt idx="6711">
                  <c:v>353.77420000000001</c:v>
                </c:pt>
                <c:pt idx="6712">
                  <c:v>353.7944</c:v>
                </c:pt>
                <c:pt idx="6713">
                  <c:v>353.81619999999998</c:v>
                </c:pt>
                <c:pt idx="6714">
                  <c:v>353.83699999999999</c:v>
                </c:pt>
                <c:pt idx="6715">
                  <c:v>353.85899999999998</c:v>
                </c:pt>
                <c:pt idx="6716">
                  <c:v>353.87909999999999</c:v>
                </c:pt>
                <c:pt idx="6717">
                  <c:v>353.90179999999998</c:v>
                </c:pt>
                <c:pt idx="6718">
                  <c:v>353.92380000000003</c:v>
                </c:pt>
                <c:pt idx="6719">
                  <c:v>353.94580000000002</c:v>
                </c:pt>
                <c:pt idx="6720">
                  <c:v>353.96620000000001</c:v>
                </c:pt>
                <c:pt idx="6721">
                  <c:v>353.9864</c:v>
                </c:pt>
                <c:pt idx="6722">
                  <c:v>354.00819999999999</c:v>
                </c:pt>
                <c:pt idx="6723">
                  <c:v>354.02980000000002</c:v>
                </c:pt>
                <c:pt idx="6724">
                  <c:v>354.05099999999999</c:v>
                </c:pt>
                <c:pt idx="6725">
                  <c:v>354.07249999999999</c:v>
                </c:pt>
                <c:pt idx="6726">
                  <c:v>354.09300000000002</c:v>
                </c:pt>
                <c:pt idx="6727">
                  <c:v>354.11360000000002</c:v>
                </c:pt>
                <c:pt idx="6728">
                  <c:v>354.1352</c:v>
                </c:pt>
                <c:pt idx="6729">
                  <c:v>354.15480000000002</c:v>
                </c:pt>
                <c:pt idx="6730">
                  <c:v>354.17700000000002</c:v>
                </c:pt>
                <c:pt idx="6731">
                  <c:v>354.202</c:v>
                </c:pt>
                <c:pt idx="6732">
                  <c:v>354.22</c:v>
                </c:pt>
                <c:pt idx="6733">
                  <c:v>354.24119999999999</c:v>
                </c:pt>
                <c:pt idx="6734">
                  <c:v>354.26299999999998</c:v>
                </c:pt>
                <c:pt idx="6735">
                  <c:v>354.28300000000002</c:v>
                </c:pt>
                <c:pt idx="6736">
                  <c:v>354.30720000000002</c:v>
                </c:pt>
                <c:pt idx="6737">
                  <c:v>354.32819999999998</c:v>
                </c:pt>
                <c:pt idx="6738">
                  <c:v>354.34870000000001</c:v>
                </c:pt>
                <c:pt idx="6739">
                  <c:v>354.37040000000002</c:v>
                </c:pt>
                <c:pt idx="6740">
                  <c:v>354.39100000000002</c:v>
                </c:pt>
                <c:pt idx="6741">
                  <c:v>354.41219999999998</c:v>
                </c:pt>
                <c:pt idx="6742">
                  <c:v>354.43259999999998</c:v>
                </c:pt>
                <c:pt idx="6743">
                  <c:v>354.45389999999998</c:v>
                </c:pt>
                <c:pt idx="6744">
                  <c:v>354.4742</c:v>
                </c:pt>
                <c:pt idx="6745">
                  <c:v>354.49549999999999</c:v>
                </c:pt>
                <c:pt idx="6746">
                  <c:v>354.5147</c:v>
                </c:pt>
                <c:pt idx="6747">
                  <c:v>354.5369</c:v>
                </c:pt>
                <c:pt idx="6748">
                  <c:v>354.55849999999998</c:v>
                </c:pt>
                <c:pt idx="6749">
                  <c:v>354.57839999999999</c:v>
                </c:pt>
                <c:pt idx="6750">
                  <c:v>354.59980000000002</c:v>
                </c:pt>
                <c:pt idx="6751">
                  <c:v>354.6198</c:v>
                </c:pt>
                <c:pt idx="6752">
                  <c:v>354.64260000000002</c:v>
                </c:pt>
                <c:pt idx="6753">
                  <c:v>354.66340000000002</c:v>
                </c:pt>
                <c:pt idx="6754">
                  <c:v>354.6859</c:v>
                </c:pt>
                <c:pt idx="6755">
                  <c:v>354.70679999999999</c:v>
                </c:pt>
                <c:pt idx="6756">
                  <c:v>354.72809999999998</c:v>
                </c:pt>
                <c:pt idx="6757">
                  <c:v>354.74930000000001</c:v>
                </c:pt>
                <c:pt idx="6758">
                  <c:v>354.77089999999998</c:v>
                </c:pt>
                <c:pt idx="6759">
                  <c:v>354.7919</c:v>
                </c:pt>
                <c:pt idx="6760">
                  <c:v>354.81200000000001</c:v>
                </c:pt>
                <c:pt idx="6761">
                  <c:v>354.83339999999998</c:v>
                </c:pt>
                <c:pt idx="6762">
                  <c:v>354.8544</c:v>
                </c:pt>
                <c:pt idx="6763">
                  <c:v>354.8759</c:v>
                </c:pt>
                <c:pt idx="6764">
                  <c:v>354.89679999999998</c:v>
                </c:pt>
                <c:pt idx="6765">
                  <c:v>354.91809999999998</c:v>
                </c:pt>
                <c:pt idx="6766">
                  <c:v>354.9402</c:v>
                </c:pt>
                <c:pt idx="6767">
                  <c:v>354.96120000000002</c:v>
                </c:pt>
                <c:pt idx="6768">
                  <c:v>354.98200000000003</c:v>
                </c:pt>
                <c:pt idx="6769">
                  <c:v>355.00259999999997</c:v>
                </c:pt>
                <c:pt idx="6770">
                  <c:v>355.0224</c:v>
                </c:pt>
                <c:pt idx="6771">
                  <c:v>355.0446</c:v>
                </c:pt>
                <c:pt idx="6772">
                  <c:v>355.06599999999997</c:v>
                </c:pt>
                <c:pt idx="6773">
                  <c:v>355.08749999999998</c:v>
                </c:pt>
                <c:pt idx="6774">
                  <c:v>355.11040000000003</c:v>
                </c:pt>
                <c:pt idx="6775">
                  <c:v>355.1311</c:v>
                </c:pt>
                <c:pt idx="6776">
                  <c:v>355.15320000000003</c:v>
                </c:pt>
                <c:pt idx="6777">
                  <c:v>355.17540000000002</c:v>
                </c:pt>
                <c:pt idx="6778">
                  <c:v>355.19540000000001</c:v>
                </c:pt>
                <c:pt idx="6779">
                  <c:v>355.21679999999998</c:v>
                </c:pt>
                <c:pt idx="6780">
                  <c:v>355.2389</c:v>
                </c:pt>
                <c:pt idx="6781">
                  <c:v>355.25990000000002</c:v>
                </c:pt>
                <c:pt idx="6782">
                  <c:v>355.28100000000001</c:v>
                </c:pt>
                <c:pt idx="6783">
                  <c:v>355.30340000000001</c:v>
                </c:pt>
                <c:pt idx="6784">
                  <c:v>355.3261</c:v>
                </c:pt>
                <c:pt idx="6785">
                  <c:v>355.34699999999998</c:v>
                </c:pt>
                <c:pt idx="6786">
                  <c:v>355.36720000000003</c:v>
                </c:pt>
                <c:pt idx="6787">
                  <c:v>355.38889999999998</c:v>
                </c:pt>
                <c:pt idx="6788">
                  <c:v>355.40960000000001</c:v>
                </c:pt>
                <c:pt idx="6789">
                  <c:v>355.43169999999998</c:v>
                </c:pt>
                <c:pt idx="6790">
                  <c:v>355.45299999999997</c:v>
                </c:pt>
                <c:pt idx="6791">
                  <c:v>355.47280000000001</c:v>
                </c:pt>
                <c:pt idx="6792">
                  <c:v>355.49540000000002</c:v>
                </c:pt>
                <c:pt idx="6793">
                  <c:v>355.51560000000001</c:v>
                </c:pt>
                <c:pt idx="6794">
                  <c:v>355.53660000000002</c:v>
                </c:pt>
                <c:pt idx="6795">
                  <c:v>355.5582</c:v>
                </c:pt>
                <c:pt idx="6796">
                  <c:v>355.58159999999998</c:v>
                </c:pt>
                <c:pt idx="6797">
                  <c:v>355.60019999999997</c:v>
                </c:pt>
                <c:pt idx="6798">
                  <c:v>355.62099999999998</c:v>
                </c:pt>
                <c:pt idx="6799">
                  <c:v>355.64170000000001</c:v>
                </c:pt>
                <c:pt idx="6800">
                  <c:v>355.6628</c:v>
                </c:pt>
                <c:pt idx="6801">
                  <c:v>355.68540000000002</c:v>
                </c:pt>
                <c:pt idx="6802">
                  <c:v>355.70499999999998</c:v>
                </c:pt>
                <c:pt idx="6803">
                  <c:v>355.72789999999998</c:v>
                </c:pt>
                <c:pt idx="6804">
                  <c:v>355.74579999999997</c:v>
                </c:pt>
                <c:pt idx="6805">
                  <c:v>355.76760000000002</c:v>
                </c:pt>
                <c:pt idx="6806">
                  <c:v>355.7894</c:v>
                </c:pt>
                <c:pt idx="6807">
                  <c:v>355.80970000000002</c:v>
                </c:pt>
                <c:pt idx="6808">
                  <c:v>355.82979999999998</c:v>
                </c:pt>
                <c:pt idx="6809">
                  <c:v>355.85180000000003</c:v>
                </c:pt>
                <c:pt idx="6810">
                  <c:v>355.87180000000001</c:v>
                </c:pt>
                <c:pt idx="6811">
                  <c:v>355.89159999999998</c:v>
                </c:pt>
                <c:pt idx="6812">
                  <c:v>355.91149999999999</c:v>
                </c:pt>
                <c:pt idx="6813">
                  <c:v>355.93340000000001</c:v>
                </c:pt>
                <c:pt idx="6814">
                  <c:v>355.95620000000002</c:v>
                </c:pt>
                <c:pt idx="6815">
                  <c:v>355.97570000000002</c:v>
                </c:pt>
                <c:pt idx="6816">
                  <c:v>355.99639999999999</c:v>
                </c:pt>
                <c:pt idx="6817">
                  <c:v>356.01780000000002</c:v>
                </c:pt>
                <c:pt idx="6818">
                  <c:v>356.04</c:v>
                </c:pt>
                <c:pt idx="6819">
                  <c:v>356.06099999999998</c:v>
                </c:pt>
                <c:pt idx="6820">
                  <c:v>356.08030000000002</c:v>
                </c:pt>
                <c:pt idx="6821">
                  <c:v>356.0992</c:v>
                </c:pt>
                <c:pt idx="6822">
                  <c:v>356.12060000000002</c:v>
                </c:pt>
                <c:pt idx="6823">
                  <c:v>356.14120000000003</c:v>
                </c:pt>
                <c:pt idx="6824">
                  <c:v>356.1626</c:v>
                </c:pt>
                <c:pt idx="6825">
                  <c:v>356.18439999999998</c:v>
                </c:pt>
                <c:pt idx="6826">
                  <c:v>356.20580000000001</c:v>
                </c:pt>
                <c:pt idx="6827">
                  <c:v>356.22590000000002</c:v>
                </c:pt>
                <c:pt idx="6828">
                  <c:v>356.24560000000002</c:v>
                </c:pt>
                <c:pt idx="6829">
                  <c:v>356.26740000000001</c:v>
                </c:pt>
                <c:pt idx="6830">
                  <c:v>356.28879999999998</c:v>
                </c:pt>
                <c:pt idx="6831">
                  <c:v>356.30880000000002</c:v>
                </c:pt>
                <c:pt idx="6832">
                  <c:v>356.33240000000001</c:v>
                </c:pt>
                <c:pt idx="6833">
                  <c:v>356.35320000000002</c:v>
                </c:pt>
                <c:pt idx="6834">
                  <c:v>356.37380000000002</c:v>
                </c:pt>
                <c:pt idx="6835">
                  <c:v>356.39580000000001</c:v>
                </c:pt>
                <c:pt idx="6836">
                  <c:v>356.41680000000002</c:v>
                </c:pt>
                <c:pt idx="6837">
                  <c:v>356.43650000000002</c:v>
                </c:pt>
                <c:pt idx="6838">
                  <c:v>356.45870000000002</c:v>
                </c:pt>
                <c:pt idx="6839">
                  <c:v>356.48020000000002</c:v>
                </c:pt>
                <c:pt idx="6840">
                  <c:v>356.50020000000001</c:v>
                </c:pt>
                <c:pt idx="6841">
                  <c:v>356.52210000000002</c:v>
                </c:pt>
                <c:pt idx="6842">
                  <c:v>356.54379999999998</c:v>
                </c:pt>
                <c:pt idx="6843">
                  <c:v>356.56560000000002</c:v>
                </c:pt>
                <c:pt idx="6844">
                  <c:v>356.5874</c:v>
                </c:pt>
                <c:pt idx="6845">
                  <c:v>356.60829999999999</c:v>
                </c:pt>
                <c:pt idx="6846">
                  <c:v>356.62860000000001</c:v>
                </c:pt>
                <c:pt idx="6847">
                  <c:v>356.6508</c:v>
                </c:pt>
                <c:pt idx="6848">
                  <c:v>356.67259999999999</c:v>
                </c:pt>
                <c:pt idx="6849">
                  <c:v>356.69299999999998</c:v>
                </c:pt>
                <c:pt idx="6850">
                  <c:v>356.71409999999997</c:v>
                </c:pt>
                <c:pt idx="6851">
                  <c:v>356.73680000000002</c:v>
                </c:pt>
                <c:pt idx="6852">
                  <c:v>356.75670000000002</c:v>
                </c:pt>
                <c:pt idx="6853">
                  <c:v>356.77780000000001</c:v>
                </c:pt>
                <c:pt idx="6854">
                  <c:v>356.79939999999999</c:v>
                </c:pt>
                <c:pt idx="6855">
                  <c:v>356.82080000000002</c:v>
                </c:pt>
                <c:pt idx="6856">
                  <c:v>356.84359999999998</c:v>
                </c:pt>
                <c:pt idx="6857">
                  <c:v>356.8639</c:v>
                </c:pt>
                <c:pt idx="6858">
                  <c:v>356.88569999999999</c:v>
                </c:pt>
                <c:pt idx="6859">
                  <c:v>356.90870000000001</c:v>
                </c:pt>
                <c:pt idx="6860">
                  <c:v>356.92919999999998</c:v>
                </c:pt>
                <c:pt idx="6861">
                  <c:v>356.95150000000001</c:v>
                </c:pt>
                <c:pt idx="6862">
                  <c:v>356.9726</c:v>
                </c:pt>
                <c:pt idx="6863">
                  <c:v>356.99239999999998</c:v>
                </c:pt>
                <c:pt idx="6864">
                  <c:v>357.01429999999999</c:v>
                </c:pt>
                <c:pt idx="6865">
                  <c:v>357.03620000000001</c:v>
                </c:pt>
                <c:pt idx="6866">
                  <c:v>357.05860000000001</c:v>
                </c:pt>
                <c:pt idx="6867">
                  <c:v>357.07920000000001</c:v>
                </c:pt>
                <c:pt idx="6868">
                  <c:v>357.101</c:v>
                </c:pt>
                <c:pt idx="6869">
                  <c:v>357.12110000000001</c:v>
                </c:pt>
                <c:pt idx="6870">
                  <c:v>357.14229999999998</c:v>
                </c:pt>
                <c:pt idx="6871">
                  <c:v>357.16410000000002</c:v>
                </c:pt>
                <c:pt idx="6872">
                  <c:v>357.18560000000002</c:v>
                </c:pt>
                <c:pt idx="6873">
                  <c:v>357.20679999999999</c:v>
                </c:pt>
                <c:pt idx="6874">
                  <c:v>357.22820000000002</c:v>
                </c:pt>
                <c:pt idx="6875">
                  <c:v>357.24939999999998</c:v>
                </c:pt>
                <c:pt idx="6876">
                  <c:v>357.27080000000001</c:v>
                </c:pt>
                <c:pt idx="6877">
                  <c:v>357.29270000000002</c:v>
                </c:pt>
                <c:pt idx="6878">
                  <c:v>357.31459999999998</c:v>
                </c:pt>
                <c:pt idx="6879">
                  <c:v>357.33550000000002</c:v>
                </c:pt>
                <c:pt idx="6880">
                  <c:v>357.35579999999999</c:v>
                </c:pt>
                <c:pt idx="6881">
                  <c:v>357.3784</c:v>
                </c:pt>
                <c:pt idx="6882">
                  <c:v>357.39879999999999</c:v>
                </c:pt>
                <c:pt idx="6883">
                  <c:v>357.42099999999999</c:v>
                </c:pt>
                <c:pt idx="6884">
                  <c:v>357.44189999999998</c:v>
                </c:pt>
                <c:pt idx="6885">
                  <c:v>357.46190000000001</c:v>
                </c:pt>
                <c:pt idx="6886">
                  <c:v>357.48259999999999</c:v>
                </c:pt>
                <c:pt idx="6887">
                  <c:v>357.50400000000002</c:v>
                </c:pt>
                <c:pt idx="6888">
                  <c:v>357.52510000000001</c:v>
                </c:pt>
                <c:pt idx="6889">
                  <c:v>357.5471</c:v>
                </c:pt>
                <c:pt idx="6890">
                  <c:v>357.5686</c:v>
                </c:pt>
                <c:pt idx="6891">
                  <c:v>357.59039999999999</c:v>
                </c:pt>
                <c:pt idx="6892">
                  <c:v>357.61200000000002</c:v>
                </c:pt>
                <c:pt idx="6893">
                  <c:v>357.63229999999999</c:v>
                </c:pt>
                <c:pt idx="6894">
                  <c:v>357.65370000000001</c:v>
                </c:pt>
                <c:pt idx="6895">
                  <c:v>357.6748</c:v>
                </c:pt>
                <c:pt idx="6896">
                  <c:v>357.69580000000002</c:v>
                </c:pt>
                <c:pt idx="6897">
                  <c:v>357.71789999999999</c:v>
                </c:pt>
                <c:pt idx="6898">
                  <c:v>357.738</c:v>
                </c:pt>
                <c:pt idx="6899">
                  <c:v>357.75850000000003</c:v>
                </c:pt>
                <c:pt idx="6900">
                  <c:v>357.78059999999999</c:v>
                </c:pt>
                <c:pt idx="6901">
                  <c:v>357.80110000000002</c:v>
                </c:pt>
                <c:pt idx="6902">
                  <c:v>357.82319999999999</c:v>
                </c:pt>
                <c:pt idx="6903">
                  <c:v>357.84350000000001</c:v>
                </c:pt>
                <c:pt idx="6904">
                  <c:v>357.86489999999998</c:v>
                </c:pt>
                <c:pt idx="6905">
                  <c:v>357.88729999999998</c:v>
                </c:pt>
                <c:pt idx="6906">
                  <c:v>357.90870000000001</c:v>
                </c:pt>
                <c:pt idx="6907">
                  <c:v>357.93090000000001</c:v>
                </c:pt>
                <c:pt idx="6908">
                  <c:v>357.95400000000001</c:v>
                </c:pt>
                <c:pt idx="6909">
                  <c:v>357.97300000000001</c:v>
                </c:pt>
                <c:pt idx="6910">
                  <c:v>357.9948</c:v>
                </c:pt>
                <c:pt idx="6911">
                  <c:v>358.01749999999998</c:v>
                </c:pt>
                <c:pt idx="6912">
                  <c:v>358.0403</c:v>
                </c:pt>
                <c:pt idx="6913">
                  <c:v>358.0625</c:v>
                </c:pt>
                <c:pt idx="6914">
                  <c:v>358.08339999999998</c:v>
                </c:pt>
                <c:pt idx="6915">
                  <c:v>358.10629999999998</c:v>
                </c:pt>
                <c:pt idx="6916">
                  <c:v>358.12810000000002</c:v>
                </c:pt>
                <c:pt idx="6917">
                  <c:v>358.14890000000003</c:v>
                </c:pt>
                <c:pt idx="6918">
                  <c:v>358.17099999999999</c:v>
                </c:pt>
                <c:pt idx="6919">
                  <c:v>358.19260000000003</c:v>
                </c:pt>
                <c:pt idx="6920">
                  <c:v>358.21339999999998</c:v>
                </c:pt>
                <c:pt idx="6921">
                  <c:v>358.2346</c:v>
                </c:pt>
                <c:pt idx="6922">
                  <c:v>358.2568</c:v>
                </c:pt>
                <c:pt idx="6923">
                  <c:v>358.2792</c:v>
                </c:pt>
                <c:pt idx="6924">
                  <c:v>358.29939999999999</c:v>
                </c:pt>
                <c:pt idx="6925">
                  <c:v>358.32</c:v>
                </c:pt>
                <c:pt idx="6926">
                  <c:v>358.34140000000002</c:v>
                </c:pt>
                <c:pt idx="6927">
                  <c:v>358.363</c:v>
                </c:pt>
                <c:pt idx="6928">
                  <c:v>358.3845</c:v>
                </c:pt>
                <c:pt idx="6929">
                  <c:v>358.40620000000001</c:v>
                </c:pt>
                <c:pt idx="6930">
                  <c:v>358.42779999999999</c:v>
                </c:pt>
                <c:pt idx="6931">
                  <c:v>358.44920000000002</c:v>
                </c:pt>
                <c:pt idx="6932">
                  <c:v>358.47070000000002</c:v>
                </c:pt>
                <c:pt idx="6933">
                  <c:v>358.49200000000002</c:v>
                </c:pt>
                <c:pt idx="6934">
                  <c:v>358.51170000000002</c:v>
                </c:pt>
                <c:pt idx="6935">
                  <c:v>358.53399999999999</c:v>
                </c:pt>
                <c:pt idx="6936">
                  <c:v>358.55669999999998</c:v>
                </c:pt>
                <c:pt idx="6937">
                  <c:v>358.57639999999998</c:v>
                </c:pt>
                <c:pt idx="6938">
                  <c:v>358.59809999999999</c:v>
                </c:pt>
                <c:pt idx="6939">
                  <c:v>358.61860000000001</c:v>
                </c:pt>
                <c:pt idx="6940">
                  <c:v>358.63979999999998</c:v>
                </c:pt>
                <c:pt idx="6941">
                  <c:v>358.66079999999999</c:v>
                </c:pt>
                <c:pt idx="6942">
                  <c:v>358.68119999999999</c:v>
                </c:pt>
                <c:pt idx="6943">
                  <c:v>358.7022</c:v>
                </c:pt>
                <c:pt idx="6944">
                  <c:v>358.7226</c:v>
                </c:pt>
                <c:pt idx="6945">
                  <c:v>358.74349999999998</c:v>
                </c:pt>
                <c:pt idx="6946">
                  <c:v>358.76429999999999</c:v>
                </c:pt>
                <c:pt idx="6947">
                  <c:v>358.78609999999998</c:v>
                </c:pt>
                <c:pt idx="6948">
                  <c:v>358.8064</c:v>
                </c:pt>
                <c:pt idx="6949">
                  <c:v>358.82740000000001</c:v>
                </c:pt>
                <c:pt idx="6950">
                  <c:v>358.84969999999998</c:v>
                </c:pt>
                <c:pt idx="6951">
                  <c:v>358.87040000000002</c:v>
                </c:pt>
                <c:pt idx="6952">
                  <c:v>358.89100000000002</c:v>
                </c:pt>
                <c:pt idx="6953">
                  <c:v>358.91269999999997</c:v>
                </c:pt>
                <c:pt idx="6954">
                  <c:v>358.93150000000003</c:v>
                </c:pt>
                <c:pt idx="6955">
                  <c:v>358.95240000000001</c:v>
                </c:pt>
                <c:pt idx="6956">
                  <c:v>358.97359999999998</c:v>
                </c:pt>
                <c:pt idx="6957">
                  <c:v>358.99549999999999</c:v>
                </c:pt>
                <c:pt idx="6958">
                  <c:v>359.0172</c:v>
                </c:pt>
                <c:pt idx="6959">
                  <c:v>359.036</c:v>
                </c:pt>
                <c:pt idx="6960">
                  <c:v>359.05739999999997</c:v>
                </c:pt>
                <c:pt idx="6961">
                  <c:v>359.08</c:v>
                </c:pt>
                <c:pt idx="6962">
                  <c:v>359.10079999999999</c:v>
                </c:pt>
                <c:pt idx="6963">
                  <c:v>359.12099999999998</c:v>
                </c:pt>
                <c:pt idx="6964">
                  <c:v>359.1438</c:v>
                </c:pt>
                <c:pt idx="6965">
                  <c:v>359.1662</c:v>
                </c:pt>
                <c:pt idx="6966">
                  <c:v>359.18720000000002</c:v>
                </c:pt>
                <c:pt idx="6967">
                  <c:v>359.2097</c:v>
                </c:pt>
                <c:pt idx="6968">
                  <c:v>359.23169999999999</c:v>
                </c:pt>
                <c:pt idx="6969">
                  <c:v>359.25189999999998</c:v>
                </c:pt>
                <c:pt idx="6970">
                  <c:v>359.27359999999999</c:v>
                </c:pt>
                <c:pt idx="6971">
                  <c:v>359.2971</c:v>
                </c:pt>
                <c:pt idx="6972">
                  <c:v>359.31720000000001</c:v>
                </c:pt>
                <c:pt idx="6973">
                  <c:v>359.34019999999998</c:v>
                </c:pt>
                <c:pt idx="6974">
                  <c:v>359.36099999999999</c:v>
                </c:pt>
                <c:pt idx="6975">
                  <c:v>359.38380000000001</c:v>
                </c:pt>
                <c:pt idx="6976">
                  <c:v>359.40480000000002</c:v>
                </c:pt>
                <c:pt idx="6977">
                  <c:v>359.43239999999997</c:v>
                </c:pt>
                <c:pt idx="6978">
                  <c:v>359.44099999999997</c:v>
                </c:pt>
                <c:pt idx="6979">
                  <c:v>359.47019999999998</c:v>
                </c:pt>
                <c:pt idx="6980">
                  <c:v>359.48820000000001</c:v>
                </c:pt>
                <c:pt idx="6981">
                  <c:v>359.51049999999998</c:v>
                </c:pt>
                <c:pt idx="6982">
                  <c:v>359.53149999999999</c:v>
                </c:pt>
                <c:pt idx="6983">
                  <c:v>359.55220000000003</c:v>
                </c:pt>
                <c:pt idx="6984">
                  <c:v>359.57350000000002</c:v>
                </c:pt>
                <c:pt idx="6985">
                  <c:v>359.59399999999999</c:v>
                </c:pt>
                <c:pt idx="6986">
                  <c:v>359.61669999999998</c:v>
                </c:pt>
                <c:pt idx="6987">
                  <c:v>359.63720000000001</c:v>
                </c:pt>
                <c:pt idx="6988">
                  <c:v>359.65820000000002</c:v>
                </c:pt>
                <c:pt idx="6989">
                  <c:v>359.6798</c:v>
                </c:pt>
                <c:pt idx="6990">
                  <c:v>359.7022</c:v>
                </c:pt>
                <c:pt idx="6991">
                  <c:v>359.72239999999999</c:v>
                </c:pt>
                <c:pt idx="6992">
                  <c:v>359.74529999999999</c:v>
                </c:pt>
                <c:pt idx="6993">
                  <c:v>359.76650000000001</c:v>
                </c:pt>
                <c:pt idx="6994">
                  <c:v>359.78710000000001</c:v>
                </c:pt>
                <c:pt idx="6995">
                  <c:v>359.80720000000002</c:v>
                </c:pt>
                <c:pt idx="6996">
                  <c:v>359.82850000000002</c:v>
                </c:pt>
                <c:pt idx="6997">
                  <c:v>359.84899999999999</c:v>
                </c:pt>
                <c:pt idx="6998">
                  <c:v>359.87</c:v>
                </c:pt>
                <c:pt idx="6999">
                  <c:v>359.89120000000003</c:v>
                </c:pt>
                <c:pt idx="7000">
                  <c:v>359.91019999999997</c:v>
                </c:pt>
                <c:pt idx="7001">
                  <c:v>359.93060000000003</c:v>
                </c:pt>
                <c:pt idx="7002">
                  <c:v>359.95100000000002</c:v>
                </c:pt>
                <c:pt idx="7003">
                  <c:v>359.97320000000002</c:v>
                </c:pt>
                <c:pt idx="7004">
                  <c:v>359.99439999999998</c:v>
                </c:pt>
                <c:pt idx="7005">
                  <c:v>360.01639999999998</c:v>
                </c:pt>
                <c:pt idx="7006">
                  <c:v>360.03559999999999</c:v>
                </c:pt>
                <c:pt idx="7007">
                  <c:v>360.05689999999998</c:v>
                </c:pt>
                <c:pt idx="7008">
                  <c:v>360.07819999999998</c:v>
                </c:pt>
                <c:pt idx="7009">
                  <c:v>360.0992</c:v>
                </c:pt>
                <c:pt idx="7010">
                  <c:v>360.12139999999999</c:v>
                </c:pt>
                <c:pt idx="7011">
                  <c:v>360.14089999999999</c:v>
                </c:pt>
                <c:pt idx="7012">
                  <c:v>360.16480000000001</c:v>
                </c:pt>
                <c:pt idx="7013">
                  <c:v>360.18439999999998</c:v>
                </c:pt>
                <c:pt idx="7014">
                  <c:v>360.20440000000002</c:v>
                </c:pt>
                <c:pt idx="7015">
                  <c:v>360.22640000000001</c:v>
                </c:pt>
                <c:pt idx="7016">
                  <c:v>360.24610000000001</c:v>
                </c:pt>
                <c:pt idx="7017">
                  <c:v>360.27050000000003</c:v>
                </c:pt>
                <c:pt idx="7018">
                  <c:v>360.29199999999997</c:v>
                </c:pt>
                <c:pt idx="7019">
                  <c:v>360.31279999999998</c:v>
                </c:pt>
                <c:pt idx="7020">
                  <c:v>360.3347</c:v>
                </c:pt>
                <c:pt idx="7021">
                  <c:v>360.35579999999999</c:v>
                </c:pt>
                <c:pt idx="7022">
                  <c:v>360.37569999999999</c:v>
                </c:pt>
                <c:pt idx="7023">
                  <c:v>360.3974</c:v>
                </c:pt>
                <c:pt idx="7024">
                  <c:v>360.41919999999999</c:v>
                </c:pt>
                <c:pt idx="7025">
                  <c:v>360.44189999999998</c:v>
                </c:pt>
                <c:pt idx="7026">
                  <c:v>360.46179999999998</c:v>
                </c:pt>
                <c:pt idx="7027">
                  <c:v>360.4837</c:v>
                </c:pt>
                <c:pt idx="7028">
                  <c:v>360.50459999999998</c:v>
                </c:pt>
                <c:pt idx="7029">
                  <c:v>360.52699999999999</c:v>
                </c:pt>
                <c:pt idx="7030">
                  <c:v>360.54660000000001</c:v>
                </c:pt>
                <c:pt idx="7031">
                  <c:v>360.5686</c:v>
                </c:pt>
                <c:pt idx="7032">
                  <c:v>360.58980000000003</c:v>
                </c:pt>
                <c:pt idx="7033">
                  <c:v>360.6112</c:v>
                </c:pt>
                <c:pt idx="7034">
                  <c:v>360.63290000000001</c:v>
                </c:pt>
                <c:pt idx="7035">
                  <c:v>360.65469999999999</c:v>
                </c:pt>
                <c:pt idx="7036">
                  <c:v>360.6755</c:v>
                </c:pt>
                <c:pt idx="7037">
                  <c:v>360.69499999999999</c:v>
                </c:pt>
                <c:pt idx="7038">
                  <c:v>360.7176</c:v>
                </c:pt>
                <c:pt idx="7039">
                  <c:v>360.73910000000001</c:v>
                </c:pt>
                <c:pt idx="7040">
                  <c:v>360.75909999999999</c:v>
                </c:pt>
                <c:pt idx="7041">
                  <c:v>360.779</c:v>
                </c:pt>
                <c:pt idx="7042">
                  <c:v>360.7987</c:v>
                </c:pt>
                <c:pt idx="7043">
                  <c:v>360.82010000000002</c:v>
                </c:pt>
                <c:pt idx="7044">
                  <c:v>360.84219999999999</c:v>
                </c:pt>
                <c:pt idx="7045">
                  <c:v>360.86439999999999</c:v>
                </c:pt>
                <c:pt idx="7046">
                  <c:v>360.88319999999999</c:v>
                </c:pt>
                <c:pt idx="7047">
                  <c:v>360.90480000000002</c:v>
                </c:pt>
                <c:pt idx="7048">
                  <c:v>360.92669999999998</c:v>
                </c:pt>
                <c:pt idx="7049">
                  <c:v>360.94729999999998</c:v>
                </c:pt>
                <c:pt idx="7050">
                  <c:v>360.96940000000001</c:v>
                </c:pt>
                <c:pt idx="7051">
                  <c:v>360.99</c:v>
                </c:pt>
                <c:pt idx="7052">
                  <c:v>361.01069999999999</c:v>
                </c:pt>
                <c:pt idx="7053">
                  <c:v>361.03219999999999</c:v>
                </c:pt>
                <c:pt idx="7054">
                  <c:v>361.0532</c:v>
                </c:pt>
                <c:pt idx="7055">
                  <c:v>361.07339999999999</c:v>
                </c:pt>
                <c:pt idx="7056">
                  <c:v>361.09460000000001</c:v>
                </c:pt>
                <c:pt idx="7057">
                  <c:v>361.11680000000001</c:v>
                </c:pt>
                <c:pt idx="7058">
                  <c:v>361.13709999999998</c:v>
                </c:pt>
                <c:pt idx="7059">
                  <c:v>361.16059999999999</c:v>
                </c:pt>
                <c:pt idx="7060">
                  <c:v>361.1807</c:v>
                </c:pt>
                <c:pt idx="7061">
                  <c:v>361.19959999999998</c:v>
                </c:pt>
                <c:pt idx="7062">
                  <c:v>361.22449999999998</c:v>
                </c:pt>
                <c:pt idx="7063">
                  <c:v>361.24560000000002</c:v>
                </c:pt>
                <c:pt idx="7064">
                  <c:v>361.26580000000001</c:v>
                </c:pt>
                <c:pt idx="7065">
                  <c:v>361.2912</c:v>
                </c:pt>
                <c:pt idx="7066">
                  <c:v>361.3082</c:v>
                </c:pt>
                <c:pt idx="7067">
                  <c:v>361.33300000000003</c:v>
                </c:pt>
                <c:pt idx="7068">
                  <c:v>361.35210000000001</c:v>
                </c:pt>
                <c:pt idx="7069">
                  <c:v>361.37470000000002</c:v>
                </c:pt>
                <c:pt idx="7070">
                  <c:v>361.39659999999998</c:v>
                </c:pt>
                <c:pt idx="7071">
                  <c:v>361.41759999999999</c:v>
                </c:pt>
                <c:pt idx="7072">
                  <c:v>361.43830000000003</c:v>
                </c:pt>
                <c:pt idx="7073">
                  <c:v>361.45839999999998</c:v>
                </c:pt>
                <c:pt idx="7074">
                  <c:v>361.47899999999998</c:v>
                </c:pt>
                <c:pt idx="7075">
                  <c:v>361.50099999999998</c:v>
                </c:pt>
                <c:pt idx="7076">
                  <c:v>361.52170000000001</c:v>
                </c:pt>
                <c:pt idx="7077">
                  <c:v>361.54109999999997</c:v>
                </c:pt>
                <c:pt idx="7078">
                  <c:v>361.56290000000001</c:v>
                </c:pt>
                <c:pt idx="7079">
                  <c:v>361.58109999999999</c:v>
                </c:pt>
                <c:pt idx="7080">
                  <c:v>361.60320000000002</c:v>
                </c:pt>
                <c:pt idx="7081">
                  <c:v>361.62259999999998</c:v>
                </c:pt>
                <c:pt idx="7082">
                  <c:v>361.6438</c:v>
                </c:pt>
                <c:pt idx="7083">
                  <c:v>361.66640000000001</c:v>
                </c:pt>
                <c:pt idx="7084">
                  <c:v>361.68729999999999</c:v>
                </c:pt>
                <c:pt idx="7085">
                  <c:v>361.70690000000002</c:v>
                </c:pt>
                <c:pt idx="7086">
                  <c:v>361.73559999999998</c:v>
                </c:pt>
                <c:pt idx="7087">
                  <c:v>361.74059999999997</c:v>
                </c:pt>
                <c:pt idx="7088">
                  <c:v>361.76900000000001</c:v>
                </c:pt>
                <c:pt idx="7089">
                  <c:v>361.7876</c:v>
                </c:pt>
                <c:pt idx="7090">
                  <c:v>361.80860000000001</c:v>
                </c:pt>
                <c:pt idx="7091">
                  <c:v>361.82900000000001</c:v>
                </c:pt>
                <c:pt idx="7092">
                  <c:v>361.84859999999998</c:v>
                </c:pt>
                <c:pt idx="7093">
                  <c:v>361.86950000000002</c:v>
                </c:pt>
                <c:pt idx="7094">
                  <c:v>361.89100000000002</c:v>
                </c:pt>
                <c:pt idx="7095">
                  <c:v>361.91129999999998</c:v>
                </c:pt>
                <c:pt idx="7096">
                  <c:v>361.93040000000002</c:v>
                </c:pt>
                <c:pt idx="7097">
                  <c:v>361.95139999999998</c:v>
                </c:pt>
                <c:pt idx="7098">
                  <c:v>361.97120000000001</c:v>
                </c:pt>
                <c:pt idx="7099">
                  <c:v>361.99110000000002</c:v>
                </c:pt>
                <c:pt idx="7100">
                  <c:v>362.01139999999998</c:v>
                </c:pt>
                <c:pt idx="7101">
                  <c:v>362.03219999999999</c:v>
                </c:pt>
                <c:pt idx="7102">
                  <c:v>362.05309999999997</c:v>
                </c:pt>
                <c:pt idx="7103">
                  <c:v>362.07470000000001</c:v>
                </c:pt>
                <c:pt idx="7104">
                  <c:v>362.09550000000002</c:v>
                </c:pt>
                <c:pt idx="7105">
                  <c:v>362.11599999999999</c:v>
                </c:pt>
                <c:pt idx="7106">
                  <c:v>362.13580000000002</c:v>
                </c:pt>
                <c:pt idx="7107">
                  <c:v>362.15839999999997</c:v>
                </c:pt>
                <c:pt idx="7108">
                  <c:v>362.18079999999998</c:v>
                </c:pt>
                <c:pt idx="7109">
                  <c:v>362.20190000000002</c:v>
                </c:pt>
                <c:pt idx="7110">
                  <c:v>362.22280000000001</c:v>
                </c:pt>
                <c:pt idx="7111">
                  <c:v>362.24239999999998</c:v>
                </c:pt>
                <c:pt idx="7112">
                  <c:v>362.26299999999998</c:v>
                </c:pt>
                <c:pt idx="7113">
                  <c:v>362.28379999999999</c:v>
                </c:pt>
                <c:pt idx="7114">
                  <c:v>362.30599999999998</c:v>
                </c:pt>
                <c:pt idx="7115">
                  <c:v>362.327</c:v>
                </c:pt>
                <c:pt idx="7116">
                  <c:v>362.34699999999998</c:v>
                </c:pt>
                <c:pt idx="7117">
                  <c:v>362.36860000000001</c:v>
                </c:pt>
                <c:pt idx="7118">
                  <c:v>362.38839999999999</c:v>
                </c:pt>
                <c:pt idx="7119">
                  <c:v>362.4101</c:v>
                </c:pt>
                <c:pt idx="7120">
                  <c:v>362.43020000000001</c:v>
                </c:pt>
                <c:pt idx="7121">
                  <c:v>362.45</c:v>
                </c:pt>
                <c:pt idx="7122">
                  <c:v>362.47190000000001</c:v>
                </c:pt>
                <c:pt idx="7123">
                  <c:v>362.49400000000003</c:v>
                </c:pt>
                <c:pt idx="7124">
                  <c:v>362.5138</c:v>
                </c:pt>
                <c:pt idx="7125">
                  <c:v>362.53359999999998</c:v>
                </c:pt>
                <c:pt idx="7126">
                  <c:v>362.5539</c:v>
                </c:pt>
                <c:pt idx="7127">
                  <c:v>362.57600000000002</c:v>
                </c:pt>
                <c:pt idx="7128">
                  <c:v>362.59690000000001</c:v>
                </c:pt>
                <c:pt idx="7129">
                  <c:v>362.61700000000002</c:v>
                </c:pt>
                <c:pt idx="7130">
                  <c:v>362.63940000000002</c:v>
                </c:pt>
                <c:pt idx="7131">
                  <c:v>362.65960000000001</c:v>
                </c:pt>
                <c:pt idx="7132">
                  <c:v>362.68209999999999</c:v>
                </c:pt>
                <c:pt idx="7133">
                  <c:v>362.70089999999999</c:v>
                </c:pt>
                <c:pt idx="7134">
                  <c:v>362.7217</c:v>
                </c:pt>
                <c:pt idx="7135">
                  <c:v>362.74329999999998</c:v>
                </c:pt>
                <c:pt idx="7136">
                  <c:v>362.76220000000001</c:v>
                </c:pt>
                <c:pt idx="7137">
                  <c:v>362.78550000000001</c:v>
                </c:pt>
                <c:pt idx="7138">
                  <c:v>362.80560000000003</c:v>
                </c:pt>
                <c:pt idx="7139">
                  <c:v>362.82549999999998</c:v>
                </c:pt>
                <c:pt idx="7140">
                  <c:v>362.84620000000001</c:v>
                </c:pt>
                <c:pt idx="7141">
                  <c:v>362.86739999999998</c:v>
                </c:pt>
                <c:pt idx="7142">
                  <c:v>362.88729999999998</c:v>
                </c:pt>
                <c:pt idx="7143">
                  <c:v>362.91090000000003</c:v>
                </c:pt>
                <c:pt idx="7144">
                  <c:v>362.93119999999999</c:v>
                </c:pt>
                <c:pt idx="7145">
                  <c:v>362.95179999999999</c:v>
                </c:pt>
                <c:pt idx="7146">
                  <c:v>362.97149999999999</c:v>
                </c:pt>
                <c:pt idx="7147">
                  <c:v>362.99340000000001</c:v>
                </c:pt>
                <c:pt idx="7148">
                  <c:v>363.01519999999999</c:v>
                </c:pt>
                <c:pt idx="7149">
                  <c:v>363.036</c:v>
                </c:pt>
                <c:pt idx="7150">
                  <c:v>363.0582</c:v>
                </c:pt>
                <c:pt idx="7151">
                  <c:v>363.07889999999998</c:v>
                </c:pt>
                <c:pt idx="7152">
                  <c:v>363.09879999999998</c:v>
                </c:pt>
                <c:pt idx="7153">
                  <c:v>363.12079999999997</c:v>
                </c:pt>
                <c:pt idx="7154">
                  <c:v>363.142</c:v>
                </c:pt>
                <c:pt idx="7155">
                  <c:v>363.16219999999998</c:v>
                </c:pt>
                <c:pt idx="7156">
                  <c:v>363.18279999999999</c:v>
                </c:pt>
                <c:pt idx="7157">
                  <c:v>363.20350000000002</c:v>
                </c:pt>
                <c:pt idx="7158">
                  <c:v>363.22559999999999</c:v>
                </c:pt>
                <c:pt idx="7159">
                  <c:v>363.24779999999998</c:v>
                </c:pt>
                <c:pt idx="7160">
                  <c:v>363.26760000000002</c:v>
                </c:pt>
                <c:pt idx="7161">
                  <c:v>363.2876</c:v>
                </c:pt>
                <c:pt idx="7162">
                  <c:v>363.30919999999998</c:v>
                </c:pt>
                <c:pt idx="7163">
                  <c:v>363.33260000000001</c:v>
                </c:pt>
                <c:pt idx="7164">
                  <c:v>363.35270000000003</c:v>
                </c:pt>
                <c:pt idx="7165">
                  <c:v>363.37360000000001</c:v>
                </c:pt>
                <c:pt idx="7166">
                  <c:v>363.3956</c:v>
                </c:pt>
                <c:pt idx="7167">
                  <c:v>363.41629999999998</c:v>
                </c:pt>
                <c:pt idx="7168">
                  <c:v>363.4375</c:v>
                </c:pt>
                <c:pt idx="7169">
                  <c:v>363.459</c:v>
                </c:pt>
                <c:pt idx="7170">
                  <c:v>363.48289999999997</c:v>
                </c:pt>
                <c:pt idx="7171">
                  <c:v>363.49779999999998</c:v>
                </c:pt>
                <c:pt idx="7172">
                  <c:v>363.52</c:v>
                </c:pt>
                <c:pt idx="7173">
                  <c:v>363.54180000000002</c:v>
                </c:pt>
                <c:pt idx="7174">
                  <c:v>363.56020000000001</c:v>
                </c:pt>
                <c:pt idx="7175">
                  <c:v>363.5806</c:v>
                </c:pt>
                <c:pt idx="7176">
                  <c:v>363.60109999999997</c:v>
                </c:pt>
                <c:pt idx="7177">
                  <c:v>363.62009999999998</c:v>
                </c:pt>
                <c:pt idx="7178">
                  <c:v>363.64139999999998</c:v>
                </c:pt>
                <c:pt idx="7179">
                  <c:v>363.66219999999998</c:v>
                </c:pt>
                <c:pt idx="7180">
                  <c:v>363.6841</c:v>
                </c:pt>
                <c:pt idx="7181">
                  <c:v>363.7022</c:v>
                </c:pt>
                <c:pt idx="7182">
                  <c:v>363.72379999999998</c:v>
                </c:pt>
                <c:pt idx="7183">
                  <c:v>363.74329999999998</c:v>
                </c:pt>
                <c:pt idx="7184">
                  <c:v>363.76389999999998</c:v>
                </c:pt>
                <c:pt idx="7185">
                  <c:v>363.78440000000001</c:v>
                </c:pt>
                <c:pt idx="7186">
                  <c:v>363.80500000000001</c:v>
                </c:pt>
                <c:pt idx="7187">
                  <c:v>363.82479999999998</c:v>
                </c:pt>
                <c:pt idx="7188">
                  <c:v>363.84399999999999</c:v>
                </c:pt>
                <c:pt idx="7189">
                  <c:v>363.86430000000001</c:v>
                </c:pt>
                <c:pt idx="7190">
                  <c:v>363.88380000000001</c:v>
                </c:pt>
                <c:pt idx="7191">
                  <c:v>363.90449999999998</c:v>
                </c:pt>
                <c:pt idx="7192">
                  <c:v>363.92500000000001</c:v>
                </c:pt>
                <c:pt idx="7193">
                  <c:v>363.94439999999997</c:v>
                </c:pt>
                <c:pt idx="7194">
                  <c:v>363.96559999999999</c:v>
                </c:pt>
                <c:pt idx="7195">
                  <c:v>363.98540000000003</c:v>
                </c:pt>
                <c:pt idx="7196">
                  <c:v>364.00389999999999</c:v>
                </c:pt>
                <c:pt idx="7197">
                  <c:v>364.02609999999999</c:v>
                </c:pt>
                <c:pt idx="7198">
                  <c:v>364.04649999999998</c:v>
                </c:pt>
                <c:pt idx="7199">
                  <c:v>364.06720000000001</c:v>
                </c:pt>
                <c:pt idx="7200">
                  <c:v>364.08659999999998</c:v>
                </c:pt>
                <c:pt idx="7201">
                  <c:v>364.10820000000001</c:v>
                </c:pt>
                <c:pt idx="7202">
                  <c:v>364.12979999999999</c:v>
                </c:pt>
                <c:pt idx="7203">
                  <c:v>364.14859999999999</c:v>
                </c:pt>
                <c:pt idx="7204">
                  <c:v>364.16950000000003</c:v>
                </c:pt>
                <c:pt idx="7205">
                  <c:v>364.19</c:v>
                </c:pt>
                <c:pt idx="7206">
                  <c:v>364.21179999999998</c:v>
                </c:pt>
                <c:pt idx="7207">
                  <c:v>364.23140000000001</c:v>
                </c:pt>
                <c:pt idx="7208">
                  <c:v>364.25299999999999</c:v>
                </c:pt>
                <c:pt idx="7209">
                  <c:v>364.27350000000001</c:v>
                </c:pt>
                <c:pt idx="7210">
                  <c:v>364.29480000000001</c:v>
                </c:pt>
                <c:pt idx="7211">
                  <c:v>364.31529999999998</c:v>
                </c:pt>
                <c:pt idx="7212">
                  <c:v>364.33539999999999</c:v>
                </c:pt>
                <c:pt idx="7213">
                  <c:v>364.35660000000001</c:v>
                </c:pt>
                <c:pt idx="7214">
                  <c:v>364.37540000000001</c:v>
                </c:pt>
                <c:pt idx="7215">
                  <c:v>364.39600000000002</c:v>
                </c:pt>
                <c:pt idx="7216">
                  <c:v>364.41750000000002</c:v>
                </c:pt>
                <c:pt idx="7217">
                  <c:v>364.43799999999999</c:v>
                </c:pt>
                <c:pt idx="7218">
                  <c:v>364.4588</c:v>
                </c:pt>
                <c:pt idx="7219">
                  <c:v>364.48020000000002</c:v>
                </c:pt>
                <c:pt idx="7220">
                  <c:v>364.50060000000002</c:v>
                </c:pt>
                <c:pt idx="7221">
                  <c:v>364.52179999999998</c:v>
                </c:pt>
                <c:pt idx="7222">
                  <c:v>364.54259999999999</c:v>
                </c:pt>
                <c:pt idx="7223">
                  <c:v>364.5625</c:v>
                </c:pt>
                <c:pt idx="7224">
                  <c:v>364.58420000000001</c:v>
                </c:pt>
                <c:pt idx="7225">
                  <c:v>364.60399999999998</c:v>
                </c:pt>
                <c:pt idx="7226">
                  <c:v>364.62389999999999</c:v>
                </c:pt>
                <c:pt idx="7227">
                  <c:v>364.64479999999998</c:v>
                </c:pt>
                <c:pt idx="7228">
                  <c:v>364.6653</c:v>
                </c:pt>
                <c:pt idx="7229">
                  <c:v>364.68560000000002</c:v>
                </c:pt>
                <c:pt idx="7230">
                  <c:v>364.7054</c:v>
                </c:pt>
                <c:pt idx="7231">
                  <c:v>364.72519999999997</c:v>
                </c:pt>
                <c:pt idx="7232">
                  <c:v>364.74680000000001</c:v>
                </c:pt>
                <c:pt idx="7233">
                  <c:v>364.7681</c:v>
                </c:pt>
                <c:pt idx="7234">
                  <c:v>364.7876</c:v>
                </c:pt>
                <c:pt idx="7235">
                  <c:v>364.80900000000003</c:v>
                </c:pt>
                <c:pt idx="7236">
                  <c:v>364.82839999999999</c:v>
                </c:pt>
                <c:pt idx="7237">
                  <c:v>364.84910000000002</c:v>
                </c:pt>
                <c:pt idx="7238">
                  <c:v>364.86840000000001</c:v>
                </c:pt>
                <c:pt idx="7239">
                  <c:v>364.88869999999997</c:v>
                </c:pt>
                <c:pt idx="7240">
                  <c:v>364.90910000000002</c:v>
                </c:pt>
                <c:pt idx="7241">
                  <c:v>364.9314</c:v>
                </c:pt>
                <c:pt idx="7242">
                  <c:v>364.95280000000002</c:v>
                </c:pt>
                <c:pt idx="7243">
                  <c:v>364.97129999999999</c:v>
                </c:pt>
                <c:pt idx="7244">
                  <c:v>364.99119999999999</c:v>
                </c:pt>
                <c:pt idx="7245">
                  <c:v>365.01220000000001</c:v>
                </c:pt>
                <c:pt idx="7246">
                  <c:v>365.03179999999998</c:v>
                </c:pt>
                <c:pt idx="7247">
                  <c:v>365.05340000000001</c:v>
                </c:pt>
                <c:pt idx="7248">
                  <c:v>365.07440000000003</c:v>
                </c:pt>
                <c:pt idx="7249">
                  <c:v>365.09480000000002</c:v>
                </c:pt>
                <c:pt idx="7250">
                  <c:v>365.11529999999999</c:v>
                </c:pt>
                <c:pt idx="7251">
                  <c:v>365.13619999999997</c:v>
                </c:pt>
                <c:pt idx="7252">
                  <c:v>365.15600000000001</c:v>
                </c:pt>
                <c:pt idx="7253">
                  <c:v>365.17720000000003</c:v>
                </c:pt>
                <c:pt idx="7254">
                  <c:v>365.19749999999999</c:v>
                </c:pt>
                <c:pt idx="7255">
                  <c:v>365.21660000000003</c:v>
                </c:pt>
                <c:pt idx="7256">
                  <c:v>365.23700000000002</c:v>
                </c:pt>
                <c:pt idx="7257">
                  <c:v>365.25749999999999</c:v>
                </c:pt>
                <c:pt idx="7258">
                  <c:v>365.27850000000001</c:v>
                </c:pt>
                <c:pt idx="7259">
                  <c:v>365.29910000000001</c:v>
                </c:pt>
                <c:pt idx="7260">
                  <c:v>365.3186</c:v>
                </c:pt>
                <c:pt idx="7261">
                  <c:v>365.34100000000001</c:v>
                </c:pt>
                <c:pt idx="7262">
                  <c:v>365.3614</c:v>
                </c:pt>
                <c:pt idx="7263">
                  <c:v>365.38200000000001</c:v>
                </c:pt>
                <c:pt idx="7264">
                  <c:v>365.40269999999998</c:v>
                </c:pt>
                <c:pt idx="7265">
                  <c:v>365.42059999999998</c:v>
                </c:pt>
                <c:pt idx="7266">
                  <c:v>365.44139999999999</c:v>
                </c:pt>
                <c:pt idx="7267">
                  <c:v>365.46280000000002</c:v>
                </c:pt>
                <c:pt idx="7268">
                  <c:v>365.4837</c:v>
                </c:pt>
                <c:pt idx="7269">
                  <c:v>365.50470000000001</c:v>
                </c:pt>
                <c:pt idx="7270">
                  <c:v>365.52390000000003</c:v>
                </c:pt>
                <c:pt idx="7271">
                  <c:v>365.54599999999999</c:v>
                </c:pt>
                <c:pt idx="7272">
                  <c:v>365.5652</c:v>
                </c:pt>
                <c:pt idx="7273">
                  <c:v>365.58519999999999</c:v>
                </c:pt>
                <c:pt idx="7274">
                  <c:v>365.60719999999998</c:v>
                </c:pt>
                <c:pt idx="7275">
                  <c:v>365.62880000000001</c:v>
                </c:pt>
                <c:pt idx="7276">
                  <c:v>365.6472</c:v>
                </c:pt>
                <c:pt idx="7277">
                  <c:v>365.66739999999999</c:v>
                </c:pt>
                <c:pt idx="7278">
                  <c:v>365.68900000000002</c:v>
                </c:pt>
                <c:pt idx="7279">
                  <c:v>365.70909999999998</c:v>
                </c:pt>
                <c:pt idx="7280">
                  <c:v>365.73059999999998</c:v>
                </c:pt>
                <c:pt idx="7281">
                  <c:v>365.74959999999999</c:v>
                </c:pt>
                <c:pt idx="7282">
                  <c:v>365.77080000000001</c:v>
                </c:pt>
                <c:pt idx="7283">
                  <c:v>365.79259999999999</c:v>
                </c:pt>
                <c:pt idx="7284">
                  <c:v>365.81200000000001</c:v>
                </c:pt>
                <c:pt idx="7285">
                  <c:v>365.83300000000003</c:v>
                </c:pt>
                <c:pt idx="7286">
                  <c:v>365.85320000000002</c:v>
                </c:pt>
                <c:pt idx="7287">
                  <c:v>365.87419999999997</c:v>
                </c:pt>
                <c:pt idx="7288">
                  <c:v>365.89389999999997</c:v>
                </c:pt>
                <c:pt idx="7289">
                  <c:v>365.91449999999998</c:v>
                </c:pt>
                <c:pt idx="7290">
                  <c:v>365.93700000000001</c:v>
                </c:pt>
                <c:pt idx="7291">
                  <c:v>365.95729999999998</c:v>
                </c:pt>
                <c:pt idx="7292">
                  <c:v>365.97969999999998</c:v>
                </c:pt>
                <c:pt idx="7293">
                  <c:v>365.99860000000001</c:v>
                </c:pt>
                <c:pt idx="7294">
                  <c:v>366.02</c:v>
                </c:pt>
                <c:pt idx="7295">
                  <c:v>366.0412</c:v>
                </c:pt>
                <c:pt idx="7296">
                  <c:v>366.06099999999998</c:v>
                </c:pt>
                <c:pt idx="7297">
                  <c:v>366.0806</c:v>
                </c:pt>
                <c:pt idx="7298">
                  <c:v>366.10039999999998</c:v>
                </c:pt>
                <c:pt idx="7299">
                  <c:v>366.12090000000001</c:v>
                </c:pt>
                <c:pt idx="7300">
                  <c:v>366.14019999999999</c:v>
                </c:pt>
                <c:pt idx="7301">
                  <c:v>366.16090000000003</c:v>
                </c:pt>
                <c:pt idx="7302">
                  <c:v>366.18279999999999</c:v>
                </c:pt>
                <c:pt idx="7303">
                  <c:v>366.20190000000002</c:v>
                </c:pt>
                <c:pt idx="7304">
                  <c:v>366.22219999999999</c:v>
                </c:pt>
                <c:pt idx="7305">
                  <c:v>366.24299999999999</c:v>
                </c:pt>
                <c:pt idx="7306">
                  <c:v>366.26339999999999</c:v>
                </c:pt>
                <c:pt idx="7307">
                  <c:v>366.28320000000002</c:v>
                </c:pt>
                <c:pt idx="7308">
                  <c:v>366.3039</c:v>
                </c:pt>
                <c:pt idx="7309">
                  <c:v>366.32339999999999</c:v>
                </c:pt>
                <c:pt idx="7310">
                  <c:v>366.3449</c:v>
                </c:pt>
                <c:pt idx="7311">
                  <c:v>366.36520000000002</c:v>
                </c:pt>
                <c:pt idx="7312">
                  <c:v>366.38459999999998</c:v>
                </c:pt>
                <c:pt idx="7313">
                  <c:v>366.40519999999998</c:v>
                </c:pt>
                <c:pt idx="7314">
                  <c:v>366.4264</c:v>
                </c:pt>
                <c:pt idx="7315">
                  <c:v>366.44690000000003</c:v>
                </c:pt>
                <c:pt idx="7316">
                  <c:v>366.46609999999998</c:v>
                </c:pt>
                <c:pt idx="7317">
                  <c:v>366.4862</c:v>
                </c:pt>
                <c:pt idx="7318">
                  <c:v>366.50659999999999</c:v>
                </c:pt>
                <c:pt idx="7319">
                  <c:v>366.52600000000001</c:v>
                </c:pt>
                <c:pt idx="7320">
                  <c:v>366.54700000000003</c:v>
                </c:pt>
                <c:pt idx="7321">
                  <c:v>366.56819999999999</c:v>
                </c:pt>
                <c:pt idx="7322">
                  <c:v>366.58870000000002</c:v>
                </c:pt>
                <c:pt idx="7323">
                  <c:v>366.60899999999998</c:v>
                </c:pt>
                <c:pt idx="7324">
                  <c:v>366.62900000000002</c:v>
                </c:pt>
                <c:pt idx="7325">
                  <c:v>366.64800000000002</c:v>
                </c:pt>
                <c:pt idx="7326">
                  <c:v>366.6678</c:v>
                </c:pt>
                <c:pt idx="7327">
                  <c:v>366.68720000000002</c:v>
                </c:pt>
                <c:pt idx="7328">
                  <c:v>366.70780000000002</c:v>
                </c:pt>
                <c:pt idx="7329">
                  <c:v>366.72890000000001</c:v>
                </c:pt>
                <c:pt idx="7330">
                  <c:v>366.74700000000001</c:v>
                </c:pt>
                <c:pt idx="7331">
                  <c:v>366.76870000000002</c:v>
                </c:pt>
                <c:pt idx="7332">
                  <c:v>366.78750000000002</c:v>
                </c:pt>
                <c:pt idx="7333">
                  <c:v>366.8075</c:v>
                </c:pt>
                <c:pt idx="7334">
                  <c:v>366.82549999999998</c:v>
                </c:pt>
                <c:pt idx="7335">
                  <c:v>366.84559999999999</c:v>
                </c:pt>
                <c:pt idx="7336">
                  <c:v>366.86660000000001</c:v>
                </c:pt>
                <c:pt idx="7337">
                  <c:v>366.88679999999999</c:v>
                </c:pt>
                <c:pt idx="7338">
                  <c:v>366.90789999999998</c:v>
                </c:pt>
                <c:pt idx="7339">
                  <c:v>366.92779999999999</c:v>
                </c:pt>
                <c:pt idx="7340">
                  <c:v>366.94749999999999</c:v>
                </c:pt>
                <c:pt idx="7341">
                  <c:v>366.96780000000001</c:v>
                </c:pt>
                <c:pt idx="7342">
                  <c:v>366.98739999999998</c:v>
                </c:pt>
                <c:pt idx="7343">
                  <c:v>367.00940000000003</c:v>
                </c:pt>
                <c:pt idx="7344">
                  <c:v>367.02600000000001</c:v>
                </c:pt>
                <c:pt idx="7345">
                  <c:v>367.0498</c:v>
                </c:pt>
                <c:pt idx="7346">
                  <c:v>367.06560000000002</c:v>
                </c:pt>
                <c:pt idx="7347">
                  <c:v>367.08859999999999</c:v>
                </c:pt>
                <c:pt idx="7348">
                  <c:v>367.1078</c:v>
                </c:pt>
                <c:pt idx="7349">
                  <c:v>367.125</c:v>
                </c:pt>
                <c:pt idx="7350">
                  <c:v>367.15269999999998</c:v>
                </c:pt>
                <c:pt idx="7351">
                  <c:v>367.1696</c:v>
                </c:pt>
                <c:pt idx="7352">
                  <c:v>367.18979999999999</c:v>
                </c:pt>
                <c:pt idx="7353">
                  <c:v>367.21069999999997</c:v>
                </c:pt>
                <c:pt idx="7354">
                  <c:v>367.22980000000001</c:v>
                </c:pt>
                <c:pt idx="7355">
                  <c:v>367.24880000000002</c:v>
                </c:pt>
                <c:pt idx="7356">
                  <c:v>367.26920000000001</c:v>
                </c:pt>
                <c:pt idx="7357">
                  <c:v>367.28879999999998</c:v>
                </c:pt>
                <c:pt idx="7358">
                  <c:v>367.3082</c:v>
                </c:pt>
                <c:pt idx="7359">
                  <c:v>367.32889999999998</c:v>
                </c:pt>
                <c:pt idx="7360">
                  <c:v>367.34910000000002</c:v>
                </c:pt>
                <c:pt idx="7361">
                  <c:v>367.36939999999998</c:v>
                </c:pt>
                <c:pt idx="7362">
                  <c:v>367.38869999999997</c:v>
                </c:pt>
                <c:pt idx="7363">
                  <c:v>367.40699999999998</c:v>
                </c:pt>
                <c:pt idx="7364">
                  <c:v>367.42779999999999</c:v>
                </c:pt>
                <c:pt idx="7365">
                  <c:v>367.4486</c:v>
                </c:pt>
                <c:pt idx="7366">
                  <c:v>367.46839999999997</c:v>
                </c:pt>
                <c:pt idx="7367">
                  <c:v>367.488</c:v>
                </c:pt>
                <c:pt idx="7368">
                  <c:v>367.50869999999998</c:v>
                </c:pt>
                <c:pt idx="7369">
                  <c:v>367.52760000000001</c:v>
                </c:pt>
                <c:pt idx="7370">
                  <c:v>367.54840000000002</c:v>
                </c:pt>
                <c:pt idx="7371">
                  <c:v>367.57080000000002</c:v>
                </c:pt>
                <c:pt idx="7372">
                  <c:v>367.58890000000002</c:v>
                </c:pt>
                <c:pt idx="7373">
                  <c:v>367.61079999999998</c:v>
                </c:pt>
                <c:pt idx="7374">
                  <c:v>367.6309</c:v>
                </c:pt>
                <c:pt idx="7375">
                  <c:v>367.65</c:v>
                </c:pt>
                <c:pt idx="7376">
                  <c:v>367.67039999999997</c:v>
                </c:pt>
                <c:pt idx="7377">
                  <c:v>367.69110000000001</c:v>
                </c:pt>
                <c:pt idx="7378">
                  <c:v>367.71249999999998</c:v>
                </c:pt>
                <c:pt idx="7379">
                  <c:v>367.73219999999998</c:v>
                </c:pt>
                <c:pt idx="7380">
                  <c:v>367.75220000000002</c:v>
                </c:pt>
                <c:pt idx="7381">
                  <c:v>367.77379999999999</c:v>
                </c:pt>
                <c:pt idx="7382">
                  <c:v>367.79419999999999</c:v>
                </c:pt>
                <c:pt idx="7383">
                  <c:v>367.81380000000001</c:v>
                </c:pt>
                <c:pt idx="7384">
                  <c:v>367.8331</c:v>
                </c:pt>
                <c:pt idx="7385">
                  <c:v>367.85320000000002</c:v>
                </c:pt>
                <c:pt idx="7386">
                  <c:v>367.87240000000003</c:v>
                </c:pt>
                <c:pt idx="7387">
                  <c:v>367.89260000000002</c:v>
                </c:pt>
                <c:pt idx="7388">
                  <c:v>367.91309999999999</c:v>
                </c:pt>
                <c:pt idx="7389">
                  <c:v>367.93200000000002</c:v>
                </c:pt>
                <c:pt idx="7390">
                  <c:v>367.95119999999997</c:v>
                </c:pt>
                <c:pt idx="7391">
                  <c:v>367.97059999999999</c:v>
                </c:pt>
                <c:pt idx="7392">
                  <c:v>367.99099999999999</c:v>
                </c:pt>
                <c:pt idx="7393">
                  <c:v>368.01029999999997</c:v>
                </c:pt>
                <c:pt idx="7394">
                  <c:v>368.02980000000002</c:v>
                </c:pt>
                <c:pt idx="7395">
                  <c:v>368.04919999999998</c:v>
                </c:pt>
                <c:pt idx="7396">
                  <c:v>368.06939999999997</c:v>
                </c:pt>
                <c:pt idx="7397">
                  <c:v>368.08879999999999</c:v>
                </c:pt>
                <c:pt idx="7398">
                  <c:v>368.10789999999997</c:v>
                </c:pt>
                <c:pt idx="7399">
                  <c:v>368.12900000000002</c:v>
                </c:pt>
                <c:pt idx="7400">
                  <c:v>368.14640000000003</c:v>
                </c:pt>
                <c:pt idx="7401">
                  <c:v>368.16590000000002</c:v>
                </c:pt>
                <c:pt idx="7402">
                  <c:v>368.18639999999999</c:v>
                </c:pt>
                <c:pt idx="7403">
                  <c:v>368.20659999999998</c:v>
                </c:pt>
                <c:pt idx="7404">
                  <c:v>368.22570000000002</c:v>
                </c:pt>
                <c:pt idx="7405">
                  <c:v>368.24459999999999</c:v>
                </c:pt>
                <c:pt idx="7406">
                  <c:v>368.26549999999997</c:v>
                </c:pt>
                <c:pt idx="7407">
                  <c:v>368.28449999999998</c:v>
                </c:pt>
                <c:pt idx="7408">
                  <c:v>368.30419999999998</c:v>
                </c:pt>
                <c:pt idx="7409">
                  <c:v>368.32260000000002</c:v>
                </c:pt>
                <c:pt idx="7410">
                  <c:v>368.3426</c:v>
                </c:pt>
                <c:pt idx="7411">
                  <c:v>368.36160000000001</c:v>
                </c:pt>
                <c:pt idx="7412">
                  <c:v>368.38159999999999</c:v>
                </c:pt>
                <c:pt idx="7413">
                  <c:v>368.40129999999999</c:v>
                </c:pt>
                <c:pt idx="7414">
                  <c:v>368.42</c:v>
                </c:pt>
                <c:pt idx="7415">
                  <c:v>368.43939999999998</c:v>
                </c:pt>
                <c:pt idx="7416">
                  <c:v>368.45839999999998</c:v>
                </c:pt>
                <c:pt idx="7417">
                  <c:v>368.47739999999999</c:v>
                </c:pt>
                <c:pt idx="7418">
                  <c:v>368.49799999999999</c:v>
                </c:pt>
                <c:pt idx="7419">
                  <c:v>368.5181</c:v>
                </c:pt>
                <c:pt idx="7420">
                  <c:v>368.53809999999999</c:v>
                </c:pt>
                <c:pt idx="7421">
                  <c:v>368.55720000000002</c:v>
                </c:pt>
                <c:pt idx="7422">
                  <c:v>368.577</c:v>
                </c:pt>
                <c:pt idx="7423">
                  <c:v>368.59640000000002</c:v>
                </c:pt>
                <c:pt idx="7424">
                  <c:v>368.61669999999998</c:v>
                </c:pt>
                <c:pt idx="7425">
                  <c:v>368.6361</c:v>
                </c:pt>
                <c:pt idx="7426">
                  <c:v>368.65719999999999</c:v>
                </c:pt>
                <c:pt idx="7427">
                  <c:v>368.6755</c:v>
                </c:pt>
                <c:pt idx="7428">
                  <c:v>368.69720000000001</c:v>
                </c:pt>
                <c:pt idx="7429">
                  <c:v>368.71480000000003</c:v>
                </c:pt>
                <c:pt idx="7430">
                  <c:v>368.73700000000002</c:v>
                </c:pt>
                <c:pt idx="7431">
                  <c:v>368.75700000000001</c:v>
                </c:pt>
                <c:pt idx="7432">
                  <c:v>368.77620000000002</c:v>
                </c:pt>
                <c:pt idx="7433">
                  <c:v>368.79590000000002</c:v>
                </c:pt>
                <c:pt idx="7434">
                  <c:v>368.81740000000002</c:v>
                </c:pt>
                <c:pt idx="7435">
                  <c:v>368.83580000000001</c:v>
                </c:pt>
                <c:pt idx="7436">
                  <c:v>368.85649999999998</c:v>
                </c:pt>
                <c:pt idx="7437">
                  <c:v>368.87470000000002</c:v>
                </c:pt>
                <c:pt idx="7438">
                  <c:v>368.89519999999999</c:v>
                </c:pt>
                <c:pt idx="7439">
                  <c:v>368.91379999999998</c:v>
                </c:pt>
                <c:pt idx="7440">
                  <c:v>368.93299999999999</c:v>
                </c:pt>
                <c:pt idx="7441">
                  <c:v>368.95150000000001</c:v>
                </c:pt>
                <c:pt idx="7442">
                  <c:v>368.97190000000001</c:v>
                </c:pt>
                <c:pt idx="7443">
                  <c:v>368.99250000000001</c:v>
                </c:pt>
                <c:pt idx="7444">
                  <c:v>369.01010000000002</c:v>
                </c:pt>
                <c:pt idx="7445">
                  <c:v>369.03</c:v>
                </c:pt>
                <c:pt idx="7446">
                  <c:v>369.04809999999998</c:v>
                </c:pt>
                <c:pt idx="7447">
                  <c:v>369.06799999999998</c:v>
                </c:pt>
                <c:pt idx="7448">
                  <c:v>369.08710000000002</c:v>
                </c:pt>
                <c:pt idx="7449">
                  <c:v>369.10860000000002</c:v>
                </c:pt>
                <c:pt idx="7450">
                  <c:v>369.12580000000003</c:v>
                </c:pt>
                <c:pt idx="7451">
                  <c:v>369.14600000000002</c:v>
                </c:pt>
                <c:pt idx="7452">
                  <c:v>369.16489999999999</c:v>
                </c:pt>
                <c:pt idx="7453">
                  <c:v>369.18310000000002</c:v>
                </c:pt>
                <c:pt idx="7454">
                  <c:v>369.20359999999999</c:v>
                </c:pt>
                <c:pt idx="7455">
                  <c:v>369.22289999999998</c:v>
                </c:pt>
                <c:pt idx="7456">
                  <c:v>369.24220000000003</c:v>
                </c:pt>
                <c:pt idx="7457">
                  <c:v>369.26</c:v>
                </c:pt>
                <c:pt idx="7458">
                  <c:v>369.27839999999998</c:v>
                </c:pt>
                <c:pt idx="7459">
                  <c:v>369.29719999999998</c:v>
                </c:pt>
                <c:pt idx="7460">
                  <c:v>369.31549999999999</c:v>
                </c:pt>
                <c:pt idx="7461">
                  <c:v>369.3356</c:v>
                </c:pt>
                <c:pt idx="7462">
                  <c:v>369.3544</c:v>
                </c:pt>
                <c:pt idx="7463">
                  <c:v>369.37419999999997</c:v>
                </c:pt>
                <c:pt idx="7464">
                  <c:v>369.39400000000001</c:v>
                </c:pt>
                <c:pt idx="7465">
                  <c:v>369.41250000000002</c:v>
                </c:pt>
                <c:pt idx="7466">
                  <c:v>369.43259999999998</c:v>
                </c:pt>
                <c:pt idx="7467">
                  <c:v>369.45240000000001</c:v>
                </c:pt>
                <c:pt idx="7468">
                  <c:v>369.47239999999999</c:v>
                </c:pt>
                <c:pt idx="7469">
                  <c:v>369.49110000000002</c:v>
                </c:pt>
                <c:pt idx="7470">
                  <c:v>369.51060000000001</c:v>
                </c:pt>
                <c:pt idx="7471">
                  <c:v>369.5301</c:v>
                </c:pt>
                <c:pt idx="7472">
                  <c:v>369.5498</c:v>
                </c:pt>
                <c:pt idx="7473">
                  <c:v>369.56779999999998</c:v>
                </c:pt>
                <c:pt idx="7474">
                  <c:v>369.5881</c:v>
                </c:pt>
                <c:pt idx="7475">
                  <c:v>369.6062</c:v>
                </c:pt>
                <c:pt idx="7476">
                  <c:v>369.62520000000001</c:v>
                </c:pt>
                <c:pt idx="7477">
                  <c:v>369.64440000000002</c:v>
                </c:pt>
                <c:pt idx="7478">
                  <c:v>369.6628</c:v>
                </c:pt>
                <c:pt idx="7479">
                  <c:v>369.68200000000002</c:v>
                </c:pt>
                <c:pt idx="7480">
                  <c:v>369.70089999999999</c:v>
                </c:pt>
                <c:pt idx="7481">
                  <c:v>369.7199</c:v>
                </c:pt>
                <c:pt idx="7482">
                  <c:v>369.73849999999999</c:v>
                </c:pt>
                <c:pt idx="7483">
                  <c:v>369.75720000000001</c:v>
                </c:pt>
                <c:pt idx="7484">
                  <c:v>369.77749999999997</c:v>
                </c:pt>
                <c:pt idx="7485">
                  <c:v>369.79419999999999</c:v>
                </c:pt>
                <c:pt idx="7486">
                  <c:v>369.81330000000003</c:v>
                </c:pt>
                <c:pt idx="7487">
                  <c:v>369.8322</c:v>
                </c:pt>
                <c:pt idx="7488">
                  <c:v>369.85109999999997</c:v>
                </c:pt>
                <c:pt idx="7489">
                  <c:v>369.86959999999999</c:v>
                </c:pt>
                <c:pt idx="7490">
                  <c:v>369.88830000000002</c:v>
                </c:pt>
                <c:pt idx="7491">
                  <c:v>369.9058</c:v>
                </c:pt>
                <c:pt idx="7492">
                  <c:v>369.92469999999997</c:v>
                </c:pt>
                <c:pt idx="7493">
                  <c:v>369.94409999999999</c:v>
                </c:pt>
                <c:pt idx="7494">
                  <c:v>369.96300000000002</c:v>
                </c:pt>
                <c:pt idx="7495">
                  <c:v>369.98219999999998</c:v>
                </c:pt>
                <c:pt idx="7496">
                  <c:v>370.00049999999999</c:v>
                </c:pt>
                <c:pt idx="7497">
                  <c:v>370.01979999999998</c:v>
                </c:pt>
                <c:pt idx="7498">
                  <c:v>370.03859999999997</c:v>
                </c:pt>
                <c:pt idx="7499">
                  <c:v>370.05860000000001</c:v>
                </c:pt>
                <c:pt idx="7500">
                  <c:v>370.07749999999999</c:v>
                </c:pt>
                <c:pt idx="7501">
                  <c:v>370.09640000000002</c:v>
                </c:pt>
                <c:pt idx="7502">
                  <c:v>370.11500000000001</c:v>
                </c:pt>
                <c:pt idx="7503">
                  <c:v>370.13319999999999</c:v>
                </c:pt>
                <c:pt idx="7504">
                  <c:v>370.15199999999999</c:v>
                </c:pt>
                <c:pt idx="7505">
                  <c:v>370.17</c:v>
                </c:pt>
                <c:pt idx="7506">
                  <c:v>370.18799999999999</c:v>
                </c:pt>
                <c:pt idx="7507">
                  <c:v>370.20749999999998</c:v>
                </c:pt>
                <c:pt idx="7508">
                  <c:v>370.226</c:v>
                </c:pt>
                <c:pt idx="7509">
                  <c:v>370.24599999999998</c:v>
                </c:pt>
                <c:pt idx="7510">
                  <c:v>370.26440000000002</c:v>
                </c:pt>
                <c:pt idx="7511">
                  <c:v>370.28469999999999</c:v>
                </c:pt>
                <c:pt idx="7512">
                  <c:v>370.303</c:v>
                </c:pt>
                <c:pt idx="7513">
                  <c:v>370.32060000000001</c:v>
                </c:pt>
                <c:pt idx="7514">
                  <c:v>370.33980000000003</c:v>
                </c:pt>
                <c:pt idx="7515">
                  <c:v>370.35980000000001</c:v>
                </c:pt>
                <c:pt idx="7516">
                  <c:v>370.37599999999998</c:v>
                </c:pt>
                <c:pt idx="7517">
                  <c:v>370.39609999999999</c:v>
                </c:pt>
                <c:pt idx="7518">
                  <c:v>370.41500000000002</c:v>
                </c:pt>
                <c:pt idx="7519">
                  <c:v>370.435</c:v>
                </c:pt>
                <c:pt idx="7520">
                  <c:v>370.45370000000003</c:v>
                </c:pt>
                <c:pt idx="7521">
                  <c:v>370.47289999999998</c:v>
                </c:pt>
                <c:pt idx="7522">
                  <c:v>370.49200000000002</c:v>
                </c:pt>
                <c:pt idx="7523">
                  <c:v>370.50940000000003</c:v>
                </c:pt>
                <c:pt idx="7524">
                  <c:v>370.52870000000001</c:v>
                </c:pt>
                <c:pt idx="7525">
                  <c:v>370.54759999999999</c:v>
                </c:pt>
                <c:pt idx="7526">
                  <c:v>370.5659</c:v>
                </c:pt>
                <c:pt idx="7527">
                  <c:v>370.58409999999998</c:v>
                </c:pt>
                <c:pt idx="7528">
                  <c:v>370.60509999999999</c:v>
                </c:pt>
                <c:pt idx="7529">
                  <c:v>370.6232</c:v>
                </c:pt>
                <c:pt idx="7530">
                  <c:v>370.6413</c:v>
                </c:pt>
                <c:pt idx="7531">
                  <c:v>370.66090000000003</c:v>
                </c:pt>
                <c:pt idx="7532">
                  <c:v>370.67840000000001</c:v>
                </c:pt>
                <c:pt idx="7533">
                  <c:v>370.69729999999998</c:v>
                </c:pt>
                <c:pt idx="7534">
                  <c:v>370.71559999999999</c:v>
                </c:pt>
                <c:pt idx="7535">
                  <c:v>370.73520000000002</c:v>
                </c:pt>
                <c:pt idx="7536">
                  <c:v>370.75479999999999</c:v>
                </c:pt>
                <c:pt idx="7537">
                  <c:v>370.77280000000002</c:v>
                </c:pt>
                <c:pt idx="7538">
                  <c:v>370.78980000000001</c:v>
                </c:pt>
                <c:pt idx="7539">
                  <c:v>370.81040000000002</c:v>
                </c:pt>
                <c:pt idx="7540">
                  <c:v>370.82819999999998</c:v>
                </c:pt>
                <c:pt idx="7541">
                  <c:v>370.84840000000003</c:v>
                </c:pt>
                <c:pt idx="7542">
                  <c:v>370.8682</c:v>
                </c:pt>
                <c:pt idx="7543">
                  <c:v>370.88630000000001</c:v>
                </c:pt>
                <c:pt idx="7544">
                  <c:v>370.90480000000002</c:v>
                </c:pt>
                <c:pt idx="7545">
                  <c:v>370.92399999999998</c:v>
                </c:pt>
                <c:pt idx="7546">
                  <c:v>370.94389999999999</c:v>
                </c:pt>
                <c:pt idx="7547">
                  <c:v>370.9631</c:v>
                </c:pt>
                <c:pt idx="7548">
                  <c:v>370.9812</c:v>
                </c:pt>
                <c:pt idx="7549">
                  <c:v>371.00029999999998</c:v>
                </c:pt>
                <c:pt idx="7550">
                  <c:v>371.01799999999997</c:v>
                </c:pt>
                <c:pt idx="7551">
                  <c:v>371.0376</c:v>
                </c:pt>
                <c:pt idx="7552">
                  <c:v>371.05720000000002</c:v>
                </c:pt>
                <c:pt idx="7553">
                  <c:v>371.0752</c:v>
                </c:pt>
                <c:pt idx="7554">
                  <c:v>371.0942</c:v>
                </c:pt>
                <c:pt idx="7555">
                  <c:v>371.11200000000002</c:v>
                </c:pt>
                <c:pt idx="7556">
                  <c:v>371.13119999999998</c:v>
                </c:pt>
                <c:pt idx="7557">
                  <c:v>371.149</c:v>
                </c:pt>
                <c:pt idx="7558">
                  <c:v>371.16800000000001</c:v>
                </c:pt>
                <c:pt idx="7559">
                  <c:v>371.18599999999998</c:v>
                </c:pt>
                <c:pt idx="7560">
                  <c:v>371.20650000000001</c:v>
                </c:pt>
                <c:pt idx="7561">
                  <c:v>371.2251</c:v>
                </c:pt>
                <c:pt idx="7562">
                  <c:v>371.24299999999999</c:v>
                </c:pt>
                <c:pt idx="7563">
                  <c:v>371.2611</c:v>
                </c:pt>
                <c:pt idx="7564">
                  <c:v>371.27800000000002</c:v>
                </c:pt>
                <c:pt idx="7565">
                  <c:v>371.29730000000001</c:v>
                </c:pt>
                <c:pt idx="7566">
                  <c:v>371.31400000000002</c:v>
                </c:pt>
                <c:pt idx="7567">
                  <c:v>371.33170000000001</c:v>
                </c:pt>
                <c:pt idx="7568">
                  <c:v>371.34870000000001</c:v>
                </c:pt>
                <c:pt idx="7569">
                  <c:v>371.36470000000003</c:v>
                </c:pt>
                <c:pt idx="7570">
                  <c:v>371.38099999999997</c:v>
                </c:pt>
                <c:pt idx="7571">
                  <c:v>371.39800000000002</c:v>
                </c:pt>
                <c:pt idx="7572">
                  <c:v>371.4162</c:v>
                </c:pt>
                <c:pt idx="7573">
                  <c:v>371.43329999999997</c:v>
                </c:pt>
                <c:pt idx="7574">
                  <c:v>371.45159999999998</c:v>
                </c:pt>
                <c:pt idx="7575">
                  <c:v>371.46859999999998</c:v>
                </c:pt>
                <c:pt idx="7576">
                  <c:v>371.4864</c:v>
                </c:pt>
                <c:pt idx="7577">
                  <c:v>371.50439999999998</c:v>
                </c:pt>
                <c:pt idx="7578">
                  <c:v>371.52159999999998</c:v>
                </c:pt>
                <c:pt idx="7579">
                  <c:v>371.53870000000001</c:v>
                </c:pt>
                <c:pt idx="7580">
                  <c:v>371.55720000000002</c:v>
                </c:pt>
                <c:pt idx="7581">
                  <c:v>371.5752</c:v>
                </c:pt>
                <c:pt idx="7582">
                  <c:v>371.59390000000002</c:v>
                </c:pt>
                <c:pt idx="7583">
                  <c:v>371.61099999999999</c:v>
                </c:pt>
                <c:pt idx="7584">
                  <c:v>371.62970000000001</c:v>
                </c:pt>
                <c:pt idx="7585">
                  <c:v>371.64909999999998</c:v>
                </c:pt>
                <c:pt idx="7586">
                  <c:v>371.66800000000001</c:v>
                </c:pt>
                <c:pt idx="7587">
                  <c:v>371.685</c:v>
                </c:pt>
                <c:pt idx="7588">
                  <c:v>371.70389999999998</c:v>
                </c:pt>
                <c:pt idx="7589">
                  <c:v>371.72199999999998</c:v>
                </c:pt>
                <c:pt idx="7590">
                  <c:v>371.73899999999998</c:v>
                </c:pt>
                <c:pt idx="7591">
                  <c:v>371.75760000000002</c:v>
                </c:pt>
                <c:pt idx="7592">
                  <c:v>371.77460000000002</c:v>
                </c:pt>
                <c:pt idx="7593">
                  <c:v>371.79340000000002</c:v>
                </c:pt>
                <c:pt idx="7594">
                  <c:v>371.81200000000001</c:v>
                </c:pt>
                <c:pt idx="7595">
                  <c:v>371.83</c:v>
                </c:pt>
                <c:pt idx="7596">
                  <c:v>371.84899999999999</c:v>
                </c:pt>
                <c:pt idx="7597">
                  <c:v>371.86739999999998</c:v>
                </c:pt>
                <c:pt idx="7598">
                  <c:v>371.88639999999998</c:v>
                </c:pt>
                <c:pt idx="7599">
                  <c:v>371.90480000000002</c:v>
                </c:pt>
                <c:pt idx="7600">
                  <c:v>371.9237</c:v>
                </c:pt>
                <c:pt idx="7601">
                  <c:v>371.94240000000002</c:v>
                </c:pt>
                <c:pt idx="7602">
                  <c:v>371.96030000000002</c:v>
                </c:pt>
                <c:pt idx="7603">
                  <c:v>371.9776</c:v>
                </c:pt>
                <c:pt idx="7604">
                  <c:v>371.99549999999999</c:v>
                </c:pt>
                <c:pt idx="7605">
                  <c:v>372.01339999999999</c:v>
                </c:pt>
                <c:pt idx="7606">
                  <c:v>372.03199999999998</c:v>
                </c:pt>
                <c:pt idx="7607">
                  <c:v>372.04939999999999</c:v>
                </c:pt>
                <c:pt idx="7608">
                  <c:v>372.06849999999997</c:v>
                </c:pt>
                <c:pt idx="7609">
                  <c:v>372.08730000000003</c:v>
                </c:pt>
                <c:pt idx="7610">
                  <c:v>372.10559999999998</c:v>
                </c:pt>
                <c:pt idx="7611">
                  <c:v>372.12290000000002</c:v>
                </c:pt>
                <c:pt idx="7612">
                  <c:v>372.14089999999999</c:v>
                </c:pt>
                <c:pt idx="7613">
                  <c:v>372.15910000000002</c:v>
                </c:pt>
                <c:pt idx="7614">
                  <c:v>372.17599999999999</c:v>
                </c:pt>
                <c:pt idx="7615">
                  <c:v>372.1943</c:v>
                </c:pt>
                <c:pt idx="7616">
                  <c:v>372.21280000000002</c:v>
                </c:pt>
                <c:pt idx="7617">
                  <c:v>372.23099999999999</c:v>
                </c:pt>
                <c:pt idx="7618">
                  <c:v>372.24900000000002</c:v>
                </c:pt>
                <c:pt idx="7619">
                  <c:v>372.26780000000002</c:v>
                </c:pt>
                <c:pt idx="7620">
                  <c:v>372.28769999999997</c:v>
                </c:pt>
                <c:pt idx="7621">
                  <c:v>372.30549999999999</c:v>
                </c:pt>
                <c:pt idx="7622">
                  <c:v>372.32279999999997</c:v>
                </c:pt>
                <c:pt idx="7623">
                  <c:v>372.34100000000001</c:v>
                </c:pt>
                <c:pt idx="7624">
                  <c:v>372.35759999999999</c:v>
                </c:pt>
                <c:pt idx="7625">
                  <c:v>372.37549999999999</c:v>
                </c:pt>
                <c:pt idx="7626">
                  <c:v>372.39350000000002</c:v>
                </c:pt>
                <c:pt idx="7627">
                  <c:v>372.41359999999997</c:v>
                </c:pt>
                <c:pt idx="7628">
                  <c:v>372.43180000000001</c:v>
                </c:pt>
                <c:pt idx="7629">
                  <c:v>372.45069999999998</c:v>
                </c:pt>
                <c:pt idx="7630">
                  <c:v>372.46609999999998</c:v>
                </c:pt>
                <c:pt idx="7631">
                  <c:v>372.48500000000001</c:v>
                </c:pt>
                <c:pt idx="7632">
                  <c:v>372.50259999999997</c:v>
                </c:pt>
                <c:pt idx="7633">
                  <c:v>372.51940000000002</c:v>
                </c:pt>
                <c:pt idx="7634">
                  <c:v>372.53859999999997</c:v>
                </c:pt>
                <c:pt idx="7635">
                  <c:v>372.55810000000002</c:v>
                </c:pt>
                <c:pt idx="7636">
                  <c:v>372.5772</c:v>
                </c:pt>
                <c:pt idx="7637">
                  <c:v>372.59379999999999</c:v>
                </c:pt>
                <c:pt idx="7638">
                  <c:v>372.61360000000002</c:v>
                </c:pt>
                <c:pt idx="7639">
                  <c:v>372.63</c:v>
                </c:pt>
                <c:pt idx="7640">
                  <c:v>372.64940000000001</c:v>
                </c:pt>
                <c:pt idx="7641">
                  <c:v>372.66750000000002</c:v>
                </c:pt>
                <c:pt idx="7642">
                  <c:v>372.6848</c:v>
                </c:pt>
                <c:pt idx="7643">
                  <c:v>372.70240000000001</c:v>
                </c:pt>
                <c:pt idx="7644">
                  <c:v>372.72239999999999</c:v>
                </c:pt>
                <c:pt idx="7645">
                  <c:v>372.74</c:v>
                </c:pt>
                <c:pt idx="7646">
                  <c:v>372.75900000000001</c:v>
                </c:pt>
                <c:pt idx="7647">
                  <c:v>372.77690000000001</c:v>
                </c:pt>
                <c:pt idx="7648">
                  <c:v>372.79469999999998</c:v>
                </c:pt>
                <c:pt idx="7649">
                  <c:v>372.81310000000002</c:v>
                </c:pt>
                <c:pt idx="7650">
                  <c:v>372.83100000000002</c:v>
                </c:pt>
                <c:pt idx="7651">
                  <c:v>372.84840000000003</c:v>
                </c:pt>
                <c:pt idx="7652">
                  <c:v>372.8664</c:v>
                </c:pt>
                <c:pt idx="7653">
                  <c:v>372.8836</c:v>
                </c:pt>
                <c:pt idx="7654">
                  <c:v>372.90219999999999</c:v>
                </c:pt>
                <c:pt idx="7655">
                  <c:v>372.92099999999999</c:v>
                </c:pt>
                <c:pt idx="7656">
                  <c:v>372.93759999999997</c:v>
                </c:pt>
                <c:pt idx="7657">
                  <c:v>372.95679999999999</c:v>
                </c:pt>
                <c:pt idx="7658">
                  <c:v>372.97340000000003</c:v>
                </c:pt>
                <c:pt idx="7659">
                  <c:v>372.9907</c:v>
                </c:pt>
                <c:pt idx="7660">
                  <c:v>373.00940000000003</c:v>
                </c:pt>
                <c:pt idx="7661">
                  <c:v>373.02620000000002</c:v>
                </c:pt>
                <c:pt idx="7662">
                  <c:v>373.0444</c:v>
                </c:pt>
                <c:pt idx="7663">
                  <c:v>373.06200000000001</c:v>
                </c:pt>
                <c:pt idx="7664">
                  <c:v>373.0804</c:v>
                </c:pt>
                <c:pt idx="7665">
                  <c:v>373.09890000000001</c:v>
                </c:pt>
                <c:pt idx="7666">
                  <c:v>373.11669999999998</c:v>
                </c:pt>
                <c:pt idx="7667">
                  <c:v>373.13479999999998</c:v>
                </c:pt>
                <c:pt idx="7668">
                  <c:v>373.15249999999997</c:v>
                </c:pt>
                <c:pt idx="7669">
                  <c:v>373.1696</c:v>
                </c:pt>
                <c:pt idx="7670">
                  <c:v>373.18680000000001</c:v>
                </c:pt>
                <c:pt idx="7671">
                  <c:v>373.20440000000002</c:v>
                </c:pt>
                <c:pt idx="7672">
                  <c:v>373.22210000000001</c:v>
                </c:pt>
                <c:pt idx="7673">
                  <c:v>373.23970000000003</c:v>
                </c:pt>
                <c:pt idx="7674">
                  <c:v>373.25720000000001</c:v>
                </c:pt>
                <c:pt idx="7675">
                  <c:v>373.27640000000002</c:v>
                </c:pt>
                <c:pt idx="7676">
                  <c:v>373.29349999999999</c:v>
                </c:pt>
                <c:pt idx="7677">
                  <c:v>373.31110000000001</c:v>
                </c:pt>
                <c:pt idx="7678">
                  <c:v>373.33030000000002</c:v>
                </c:pt>
                <c:pt idx="7679">
                  <c:v>373.34739999999999</c:v>
                </c:pt>
                <c:pt idx="7680">
                  <c:v>373.36700000000002</c:v>
                </c:pt>
                <c:pt idx="7681">
                  <c:v>373.38319999999999</c:v>
                </c:pt>
                <c:pt idx="7682">
                  <c:v>373.40170000000001</c:v>
                </c:pt>
                <c:pt idx="7683">
                  <c:v>373.41719999999998</c:v>
                </c:pt>
                <c:pt idx="7684">
                  <c:v>373.43650000000002</c:v>
                </c:pt>
                <c:pt idx="7685">
                  <c:v>373.4556</c:v>
                </c:pt>
                <c:pt idx="7686">
                  <c:v>373.47309999999999</c:v>
                </c:pt>
                <c:pt idx="7687">
                  <c:v>373.49160000000001</c:v>
                </c:pt>
                <c:pt idx="7688">
                  <c:v>373.5095</c:v>
                </c:pt>
                <c:pt idx="7689">
                  <c:v>373.52699999999999</c:v>
                </c:pt>
                <c:pt idx="7690">
                  <c:v>373.54469999999998</c:v>
                </c:pt>
                <c:pt idx="7691">
                  <c:v>373.5616</c:v>
                </c:pt>
                <c:pt idx="7692">
                  <c:v>373.58049999999997</c:v>
                </c:pt>
                <c:pt idx="7693">
                  <c:v>373.59879999999998</c:v>
                </c:pt>
                <c:pt idx="7694">
                  <c:v>373.61619999999999</c:v>
                </c:pt>
                <c:pt idx="7695">
                  <c:v>373.63440000000003</c:v>
                </c:pt>
                <c:pt idx="7696">
                  <c:v>373.6515</c:v>
                </c:pt>
                <c:pt idx="7697">
                  <c:v>373.66849999999999</c:v>
                </c:pt>
                <c:pt idx="7698">
                  <c:v>373.68540000000002</c:v>
                </c:pt>
                <c:pt idx="7699">
                  <c:v>373.7038</c:v>
                </c:pt>
                <c:pt idx="7700">
                  <c:v>373.721</c:v>
                </c:pt>
                <c:pt idx="7701">
                  <c:v>373.73869999999999</c:v>
                </c:pt>
                <c:pt idx="7702">
                  <c:v>373.75510000000003</c:v>
                </c:pt>
                <c:pt idx="7703">
                  <c:v>373.77319999999997</c:v>
                </c:pt>
                <c:pt idx="7704">
                  <c:v>373.7903</c:v>
                </c:pt>
                <c:pt idx="7705">
                  <c:v>373.80779999999999</c:v>
                </c:pt>
                <c:pt idx="7706">
                  <c:v>373.82440000000003</c:v>
                </c:pt>
                <c:pt idx="7707">
                  <c:v>373.84160000000003</c:v>
                </c:pt>
                <c:pt idx="7708">
                  <c:v>373.8578</c:v>
                </c:pt>
                <c:pt idx="7709">
                  <c:v>373.87509999999997</c:v>
                </c:pt>
                <c:pt idx="7710">
                  <c:v>373.89249999999998</c:v>
                </c:pt>
                <c:pt idx="7711">
                  <c:v>373.90940000000001</c:v>
                </c:pt>
                <c:pt idx="7712">
                  <c:v>373.92520000000002</c:v>
                </c:pt>
                <c:pt idx="7713">
                  <c:v>373.94310000000002</c:v>
                </c:pt>
                <c:pt idx="7714">
                  <c:v>373.9588</c:v>
                </c:pt>
                <c:pt idx="7715">
                  <c:v>373.97649999999999</c:v>
                </c:pt>
                <c:pt idx="7716">
                  <c:v>373.99299999999999</c:v>
                </c:pt>
                <c:pt idx="7717">
                  <c:v>374.01049999999998</c:v>
                </c:pt>
                <c:pt idx="7718">
                  <c:v>374.02870000000001</c:v>
                </c:pt>
                <c:pt idx="7719">
                  <c:v>374.04590000000002</c:v>
                </c:pt>
                <c:pt idx="7720">
                  <c:v>374.0641</c:v>
                </c:pt>
                <c:pt idx="7721">
                  <c:v>374.08030000000002</c:v>
                </c:pt>
                <c:pt idx="7722">
                  <c:v>374.09840000000003</c:v>
                </c:pt>
                <c:pt idx="7723">
                  <c:v>374.11610000000002</c:v>
                </c:pt>
                <c:pt idx="7724">
                  <c:v>374.13369999999998</c:v>
                </c:pt>
                <c:pt idx="7725">
                  <c:v>374.1506</c:v>
                </c:pt>
                <c:pt idx="7726">
                  <c:v>374.16820000000001</c:v>
                </c:pt>
                <c:pt idx="7727">
                  <c:v>374.18419999999998</c:v>
                </c:pt>
                <c:pt idx="7728">
                  <c:v>374.20249999999999</c:v>
                </c:pt>
                <c:pt idx="7729">
                  <c:v>374.21969999999999</c:v>
                </c:pt>
                <c:pt idx="7730">
                  <c:v>374.23570000000001</c:v>
                </c:pt>
                <c:pt idx="7731">
                  <c:v>374.25220000000002</c:v>
                </c:pt>
                <c:pt idx="7732">
                  <c:v>374.26900000000001</c:v>
                </c:pt>
                <c:pt idx="7733">
                  <c:v>374.2876</c:v>
                </c:pt>
                <c:pt idx="7734">
                  <c:v>374.30399999999997</c:v>
                </c:pt>
                <c:pt idx="7735">
                  <c:v>374.32229999999998</c:v>
                </c:pt>
                <c:pt idx="7736">
                  <c:v>374.34019999999998</c:v>
                </c:pt>
                <c:pt idx="7737">
                  <c:v>374.35750000000002</c:v>
                </c:pt>
                <c:pt idx="7738">
                  <c:v>374.3734</c:v>
                </c:pt>
                <c:pt idx="7739">
                  <c:v>374.38979999999998</c:v>
                </c:pt>
                <c:pt idx="7740">
                  <c:v>374.40550000000002</c:v>
                </c:pt>
                <c:pt idx="7741">
                  <c:v>374.42320000000001</c:v>
                </c:pt>
                <c:pt idx="7742">
                  <c:v>374.43869999999998</c:v>
                </c:pt>
                <c:pt idx="7743">
                  <c:v>374.45620000000002</c:v>
                </c:pt>
                <c:pt idx="7744">
                  <c:v>374.47239999999999</c:v>
                </c:pt>
                <c:pt idx="7745">
                  <c:v>374.49119999999999</c:v>
                </c:pt>
                <c:pt idx="7746">
                  <c:v>374.50869999999998</c:v>
                </c:pt>
                <c:pt idx="7747">
                  <c:v>374.5256</c:v>
                </c:pt>
                <c:pt idx="7748">
                  <c:v>374.5421</c:v>
                </c:pt>
                <c:pt idx="7749">
                  <c:v>374.55700000000002</c:v>
                </c:pt>
                <c:pt idx="7750">
                  <c:v>374.5736</c:v>
                </c:pt>
                <c:pt idx="7751">
                  <c:v>374.59160000000003</c:v>
                </c:pt>
                <c:pt idx="7752">
                  <c:v>374.60930000000002</c:v>
                </c:pt>
                <c:pt idx="7753">
                  <c:v>374.62610000000001</c:v>
                </c:pt>
                <c:pt idx="7754">
                  <c:v>374.64330000000001</c:v>
                </c:pt>
                <c:pt idx="7755">
                  <c:v>374.66</c:v>
                </c:pt>
                <c:pt idx="7756">
                  <c:v>374.67759999999998</c:v>
                </c:pt>
                <c:pt idx="7757">
                  <c:v>374.69529999999997</c:v>
                </c:pt>
                <c:pt idx="7758">
                  <c:v>374.7122</c:v>
                </c:pt>
                <c:pt idx="7759">
                  <c:v>374.73050000000001</c:v>
                </c:pt>
                <c:pt idx="7760">
                  <c:v>374.74740000000003</c:v>
                </c:pt>
                <c:pt idx="7761">
                  <c:v>374.76440000000002</c:v>
                </c:pt>
                <c:pt idx="7762">
                  <c:v>374.78059999999999</c:v>
                </c:pt>
                <c:pt idx="7763">
                  <c:v>374.7978</c:v>
                </c:pt>
                <c:pt idx="7764">
                  <c:v>374.81420000000003</c:v>
                </c:pt>
                <c:pt idx="7765">
                  <c:v>374.83089999999999</c:v>
                </c:pt>
                <c:pt idx="7766">
                  <c:v>374.8485</c:v>
                </c:pt>
                <c:pt idx="7767">
                  <c:v>374.86540000000002</c:v>
                </c:pt>
                <c:pt idx="7768">
                  <c:v>374.8811</c:v>
                </c:pt>
                <c:pt idx="7769">
                  <c:v>374.899</c:v>
                </c:pt>
                <c:pt idx="7770">
                  <c:v>374.91559999999998</c:v>
                </c:pt>
                <c:pt idx="7771">
                  <c:v>374.93299999999999</c:v>
                </c:pt>
                <c:pt idx="7772">
                  <c:v>374.94880000000001</c:v>
                </c:pt>
                <c:pt idx="7773">
                  <c:v>374.96609999999998</c:v>
                </c:pt>
                <c:pt idx="7774">
                  <c:v>374.98239999999998</c:v>
                </c:pt>
                <c:pt idx="7775">
                  <c:v>375.00099999999998</c:v>
                </c:pt>
                <c:pt idx="7776">
                  <c:v>375.01690000000002</c:v>
                </c:pt>
                <c:pt idx="7777">
                  <c:v>375.03460000000001</c:v>
                </c:pt>
                <c:pt idx="7778">
                  <c:v>375.05149999999998</c:v>
                </c:pt>
                <c:pt idx="7779">
                  <c:v>375.06760000000003</c:v>
                </c:pt>
                <c:pt idx="7780">
                  <c:v>375.08499999999998</c:v>
                </c:pt>
                <c:pt idx="7781">
                  <c:v>375.10300000000001</c:v>
                </c:pt>
                <c:pt idx="7782">
                  <c:v>375.11939999999998</c:v>
                </c:pt>
                <c:pt idx="7783">
                  <c:v>375.13650000000001</c:v>
                </c:pt>
                <c:pt idx="7784">
                  <c:v>375.15260000000001</c:v>
                </c:pt>
                <c:pt idx="7785">
                  <c:v>375.16919999999999</c:v>
                </c:pt>
                <c:pt idx="7786">
                  <c:v>375.18669999999997</c:v>
                </c:pt>
                <c:pt idx="7787">
                  <c:v>375.20299999999997</c:v>
                </c:pt>
                <c:pt idx="7788">
                  <c:v>375.22059999999999</c:v>
                </c:pt>
                <c:pt idx="7789">
                  <c:v>375.23750000000001</c:v>
                </c:pt>
                <c:pt idx="7790">
                  <c:v>375.25409999999999</c:v>
                </c:pt>
                <c:pt idx="7791">
                  <c:v>375.27159999999998</c:v>
                </c:pt>
                <c:pt idx="7792">
                  <c:v>375.2876</c:v>
                </c:pt>
                <c:pt idx="7793">
                  <c:v>375.30500000000001</c:v>
                </c:pt>
                <c:pt idx="7794">
                  <c:v>375.32100000000003</c:v>
                </c:pt>
                <c:pt idx="7795">
                  <c:v>375.33679999999998</c:v>
                </c:pt>
                <c:pt idx="7796">
                  <c:v>375.35289999999998</c:v>
                </c:pt>
                <c:pt idx="7797">
                  <c:v>375.36939999999998</c:v>
                </c:pt>
                <c:pt idx="7798">
                  <c:v>375.3854</c:v>
                </c:pt>
                <c:pt idx="7799">
                  <c:v>375.40230000000003</c:v>
                </c:pt>
                <c:pt idx="7800">
                  <c:v>375.4194</c:v>
                </c:pt>
                <c:pt idx="7801">
                  <c:v>375.43799999999999</c:v>
                </c:pt>
                <c:pt idx="7802">
                  <c:v>375.45589999999999</c:v>
                </c:pt>
                <c:pt idx="7803">
                  <c:v>375.47</c:v>
                </c:pt>
                <c:pt idx="7804">
                  <c:v>375.48719999999997</c:v>
                </c:pt>
                <c:pt idx="7805">
                  <c:v>375.50319999999999</c:v>
                </c:pt>
                <c:pt idx="7806">
                  <c:v>375.52109999999999</c:v>
                </c:pt>
                <c:pt idx="7807">
                  <c:v>375.53649999999999</c:v>
                </c:pt>
                <c:pt idx="7808">
                  <c:v>375.55410000000001</c:v>
                </c:pt>
                <c:pt idx="7809">
                  <c:v>375.572</c:v>
                </c:pt>
                <c:pt idx="7810">
                  <c:v>375.58940000000001</c:v>
                </c:pt>
                <c:pt idx="7811">
                  <c:v>375.60730000000001</c:v>
                </c:pt>
                <c:pt idx="7812">
                  <c:v>375.62430000000001</c:v>
                </c:pt>
                <c:pt idx="7813">
                  <c:v>375.64109999999999</c:v>
                </c:pt>
                <c:pt idx="7814">
                  <c:v>375.65600000000001</c:v>
                </c:pt>
                <c:pt idx="7815">
                  <c:v>375.67230000000001</c:v>
                </c:pt>
                <c:pt idx="7816">
                  <c:v>375.6902</c:v>
                </c:pt>
                <c:pt idx="7817">
                  <c:v>375.7038</c:v>
                </c:pt>
                <c:pt idx="7818">
                  <c:v>375.72120000000001</c:v>
                </c:pt>
                <c:pt idx="7819">
                  <c:v>375.73680000000002</c:v>
                </c:pt>
                <c:pt idx="7820">
                  <c:v>375.75470000000001</c:v>
                </c:pt>
                <c:pt idx="7821">
                  <c:v>375.77</c:v>
                </c:pt>
                <c:pt idx="7822">
                  <c:v>375.78739999999999</c:v>
                </c:pt>
                <c:pt idx="7823">
                  <c:v>375.80439999999999</c:v>
                </c:pt>
                <c:pt idx="7824">
                  <c:v>375.82119999999998</c:v>
                </c:pt>
                <c:pt idx="7825">
                  <c:v>375.8383</c:v>
                </c:pt>
                <c:pt idx="7826">
                  <c:v>375.85399999999998</c:v>
                </c:pt>
                <c:pt idx="7827">
                  <c:v>375.87079999999997</c:v>
                </c:pt>
                <c:pt idx="7828">
                  <c:v>375.8877</c:v>
                </c:pt>
                <c:pt idx="7829">
                  <c:v>375.90469999999999</c:v>
                </c:pt>
                <c:pt idx="7830">
                  <c:v>375.91989999999998</c:v>
                </c:pt>
                <c:pt idx="7831">
                  <c:v>375.93740000000003</c:v>
                </c:pt>
                <c:pt idx="7832">
                  <c:v>375.9538</c:v>
                </c:pt>
                <c:pt idx="7833">
                  <c:v>375.97050000000002</c:v>
                </c:pt>
                <c:pt idx="7834">
                  <c:v>375.98610000000002</c:v>
                </c:pt>
                <c:pt idx="7835">
                  <c:v>376.00459999999998</c:v>
                </c:pt>
                <c:pt idx="7836">
                  <c:v>376.02</c:v>
                </c:pt>
                <c:pt idx="7837">
                  <c:v>376.03660000000002</c:v>
                </c:pt>
                <c:pt idx="7838">
                  <c:v>376.0532</c:v>
                </c:pt>
                <c:pt idx="7839">
                  <c:v>376.06670000000003</c:v>
                </c:pt>
                <c:pt idx="7840">
                  <c:v>376.0829</c:v>
                </c:pt>
                <c:pt idx="7841">
                  <c:v>376.09829999999999</c:v>
                </c:pt>
                <c:pt idx="7842">
                  <c:v>376.11439999999999</c:v>
                </c:pt>
                <c:pt idx="7843">
                  <c:v>376.13040000000001</c:v>
                </c:pt>
                <c:pt idx="7844">
                  <c:v>376.14690000000002</c:v>
                </c:pt>
                <c:pt idx="7845">
                  <c:v>376.16180000000003</c:v>
                </c:pt>
                <c:pt idx="7846">
                  <c:v>376.17750000000001</c:v>
                </c:pt>
                <c:pt idx="7847">
                  <c:v>376.19409999999999</c:v>
                </c:pt>
                <c:pt idx="7848">
                  <c:v>376.21019999999999</c:v>
                </c:pt>
                <c:pt idx="7849">
                  <c:v>376.22460000000001</c:v>
                </c:pt>
                <c:pt idx="7850">
                  <c:v>376.2414</c:v>
                </c:pt>
                <c:pt idx="7851">
                  <c:v>376.25839999999999</c:v>
                </c:pt>
                <c:pt idx="7852">
                  <c:v>376.27339999999998</c:v>
                </c:pt>
                <c:pt idx="7853">
                  <c:v>376.291</c:v>
                </c:pt>
                <c:pt idx="7854">
                  <c:v>376.30669999999998</c:v>
                </c:pt>
                <c:pt idx="7855">
                  <c:v>376.3236</c:v>
                </c:pt>
                <c:pt idx="7856">
                  <c:v>376.33859999999999</c:v>
                </c:pt>
                <c:pt idx="7857">
                  <c:v>376.3544</c:v>
                </c:pt>
                <c:pt idx="7858">
                  <c:v>376.37119999999999</c:v>
                </c:pt>
                <c:pt idx="7859">
                  <c:v>376.38819999999998</c:v>
                </c:pt>
                <c:pt idx="7860">
                  <c:v>376.40440000000001</c:v>
                </c:pt>
                <c:pt idx="7861">
                  <c:v>376.42169999999999</c:v>
                </c:pt>
                <c:pt idx="7862">
                  <c:v>376.43880000000001</c:v>
                </c:pt>
                <c:pt idx="7863">
                  <c:v>376.45549999999997</c:v>
                </c:pt>
                <c:pt idx="7864">
                  <c:v>376.47190000000001</c:v>
                </c:pt>
                <c:pt idx="7865">
                  <c:v>376.48919999999998</c:v>
                </c:pt>
                <c:pt idx="7866">
                  <c:v>376.5034</c:v>
                </c:pt>
                <c:pt idx="7867">
                  <c:v>376.52210000000002</c:v>
                </c:pt>
                <c:pt idx="7868">
                  <c:v>376.53859999999997</c:v>
                </c:pt>
                <c:pt idx="7869">
                  <c:v>376.55399999999997</c:v>
                </c:pt>
                <c:pt idx="7870">
                  <c:v>376.57130000000001</c:v>
                </c:pt>
                <c:pt idx="7871">
                  <c:v>376.58749999999998</c:v>
                </c:pt>
                <c:pt idx="7872">
                  <c:v>376.60419999999999</c:v>
                </c:pt>
                <c:pt idx="7873">
                  <c:v>376.61930000000001</c:v>
                </c:pt>
                <c:pt idx="7874">
                  <c:v>376.63549999999998</c:v>
                </c:pt>
                <c:pt idx="7875">
                  <c:v>376.65249999999997</c:v>
                </c:pt>
                <c:pt idx="7876">
                  <c:v>376.66840000000002</c:v>
                </c:pt>
                <c:pt idx="7877">
                  <c:v>376.68450000000001</c:v>
                </c:pt>
                <c:pt idx="7878">
                  <c:v>376.69979999999998</c:v>
                </c:pt>
                <c:pt idx="7879">
                  <c:v>376.71409999999997</c:v>
                </c:pt>
                <c:pt idx="7880">
                  <c:v>376.73020000000002</c:v>
                </c:pt>
                <c:pt idx="7881">
                  <c:v>376.74579999999997</c:v>
                </c:pt>
                <c:pt idx="7882">
                  <c:v>376.76080000000002</c:v>
                </c:pt>
                <c:pt idx="7883">
                  <c:v>376.77620000000002</c:v>
                </c:pt>
                <c:pt idx="7884">
                  <c:v>376.79259999999999</c:v>
                </c:pt>
                <c:pt idx="7885">
                  <c:v>376.80900000000003</c:v>
                </c:pt>
                <c:pt idx="7886">
                  <c:v>376.82560000000001</c:v>
                </c:pt>
                <c:pt idx="7887">
                  <c:v>376.84</c:v>
                </c:pt>
                <c:pt idx="7888">
                  <c:v>376.85570000000001</c:v>
                </c:pt>
                <c:pt idx="7889">
                  <c:v>376.8716</c:v>
                </c:pt>
                <c:pt idx="7890">
                  <c:v>376.887</c:v>
                </c:pt>
                <c:pt idx="7891">
                  <c:v>376.90350000000001</c:v>
                </c:pt>
                <c:pt idx="7892">
                  <c:v>376.92090000000002</c:v>
                </c:pt>
                <c:pt idx="7893">
                  <c:v>376.93560000000002</c:v>
                </c:pt>
                <c:pt idx="7894">
                  <c:v>376.95339999999999</c:v>
                </c:pt>
                <c:pt idx="7895">
                  <c:v>376.96800000000002</c:v>
                </c:pt>
                <c:pt idx="7896">
                  <c:v>376.98360000000002</c:v>
                </c:pt>
                <c:pt idx="7897">
                  <c:v>377.00049999999999</c:v>
                </c:pt>
                <c:pt idx="7898">
                  <c:v>377.01690000000002</c:v>
                </c:pt>
                <c:pt idx="7899">
                  <c:v>377.0324</c:v>
                </c:pt>
                <c:pt idx="7900">
                  <c:v>377.04840000000002</c:v>
                </c:pt>
                <c:pt idx="7901">
                  <c:v>377.0641</c:v>
                </c:pt>
                <c:pt idx="7902">
                  <c:v>377.08</c:v>
                </c:pt>
                <c:pt idx="7903">
                  <c:v>377.09699999999998</c:v>
                </c:pt>
                <c:pt idx="7904">
                  <c:v>377.1123</c:v>
                </c:pt>
                <c:pt idx="7905">
                  <c:v>377.12869999999998</c:v>
                </c:pt>
                <c:pt idx="7906">
                  <c:v>377.14400000000001</c:v>
                </c:pt>
                <c:pt idx="7907">
                  <c:v>377.16079999999999</c:v>
                </c:pt>
                <c:pt idx="7908">
                  <c:v>377.17669999999998</c:v>
                </c:pt>
                <c:pt idx="7909">
                  <c:v>377.19209999999998</c:v>
                </c:pt>
                <c:pt idx="7910">
                  <c:v>377.20800000000003</c:v>
                </c:pt>
                <c:pt idx="7911">
                  <c:v>377.22329999999999</c:v>
                </c:pt>
                <c:pt idx="7912">
                  <c:v>377.24040000000002</c:v>
                </c:pt>
                <c:pt idx="7913">
                  <c:v>377.25670000000002</c:v>
                </c:pt>
                <c:pt idx="7914">
                  <c:v>377.27339999999998</c:v>
                </c:pt>
                <c:pt idx="7915">
                  <c:v>377.2878</c:v>
                </c:pt>
                <c:pt idx="7916">
                  <c:v>377.30470000000003</c:v>
                </c:pt>
                <c:pt idx="7917">
                  <c:v>377.32100000000003</c:v>
                </c:pt>
                <c:pt idx="7918">
                  <c:v>377.33449999999999</c:v>
                </c:pt>
                <c:pt idx="7919">
                  <c:v>377.35079999999999</c:v>
                </c:pt>
                <c:pt idx="7920">
                  <c:v>377.36669999999998</c:v>
                </c:pt>
                <c:pt idx="7921">
                  <c:v>377.38299999999998</c:v>
                </c:pt>
                <c:pt idx="7922">
                  <c:v>377.39690000000002</c:v>
                </c:pt>
                <c:pt idx="7923">
                  <c:v>377.4126</c:v>
                </c:pt>
                <c:pt idx="7924">
                  <c:v>377.42919999999998</c:v>
                </c:pt>
                <c:pt idx="7925">
                  <c:v>377.44470000000001</c:v>
                </c:pt>
                <c:pt idx="7926">
                  <c:v>377.46179999999998</c:v>
                </c:pt>
                <c:pt idx="7927">
                  <c:v>377.47649999999999</c:v>
                </c:pt>
                <c:pt idx="7928">
                  <c:v>377.4923</c:v>
                </c:pt>
                <c:pt idx="7929">
                  <c:v>377.50659999999999</c:v>
                </c:pt>
                <c:pt idx="7930">
                  <c:v>377.5231</c:v>
                </c:pt>
                <c:pt idx="7931">
                  <c:v>377.53680000000003</c:v>
                </c:pt>
                <c:pt idx="7932">
                  <c:v>377.55349999999999</c:v>
                </c:pt>
                <c:pt idx="7933">
                  <c:v>377.57</c:v>
                </c:pt>
                <c:pt idx="7934">
                  <c:v>377.58499999999998</c:v>
                </c:pt>
                <c:pt idx="7935">
                  <c:v>377.60059999999999</c:v>
                </c:pt>
                <c:pt idx="7936">
                  <c:v>377.61610000000002</c:v>
                </c:pt>
                <c:pt idx="7937">
                  <c:v>377.6327</c:v>
                </c:pt>
                <c:pt idx="7938">
                  <c:v>377.64819999999997</c:v>
                </c:pt>
                <c:pt idx="7939">
                  <c:v>377.6644</c:v>
                </c:pt>
                <c:pt idx="7940">
                  <c:v>377.67919999999998</c:v>
                </c:pt>
                <c:pt idx="7941">
                  <c:v>377.69560000000001</c:v>
                </c:pt>
                <c:pt idx="7942">
                  <c:v>377.71140000000003</c:v>
                </c:pt>
                <c:pt idx="7943">
                  <c:v>377.72669999999999</c:v>
                </c:pt>
                <c:pt idx="7944">
                  <c:v>377.74299999999999</c:v>
                </c:pt>
                <c:pt idx="7945">
                  <c:v>377.75779999999997</c:v>
                </c:pt>
                <c:pt idx="7946">
                  <c:v>377.77370000000002</c:v>
                </c:pt>
                <c:pt idx="7947">
                  <c:v>377.79090000000002</c:v>
                </c:pt>
                <c:pt idx="7948">
                  <c:v>377.80450000000002</c:v>
                </c:pt>
                <c:pt idx="7949">
                  <c:v>377.82119999999998</c:v>
                </c:pt>
                <c:pt idx="7950">
                  <c:v>377.8365</c:v>
                </c:pt>
                <c:pt idx="7951">
                  <c:v>377.85199999999998</c:v>
                </c:pt>
                <c:pt idx="7952">
                  <c:v>377.8682</c:v>
                </c:pt>
                <c:pt idx="7953">
                  <c:v>377.88279999999997</c:v>
                </c:pt>
                <c:pt idx="7954">
                  <c:v>377.89780000000002</c:v>
                </c:pt>
                <c:pt idx="7955">
                  <c:v>377.91460000000001</c:v>
                </c:pt>
                <c:pt idx="7956">
                  <c:v>377.92959999999999</c:v>
                </c:pt>
                <c:pt idx="7957">
                  <c:v>377.9452</c:v>
                </c:pt>
                <c:pt idx="7958">
                  <c:v>377.96080000000001</c:v>
                </c:pt>
                <c:pt idx="7959">
                  <c:v>377.97649999999999</c:v>
                </c:pt>
                <c:pt idx="7960">
                  <c:v>377.99059999999997</c:v>
                </c:pt>
                <c:pt idx="7961">
                  <c:v>378.00630000000001</c:v>
                </c:pt>
                <c:pt idx="7962">
                  <c:v>378.02249999999998</c:v>
                </c:pt>
                <c:pt idx="7963">
                  <c:v>378.03789999999998</c:v>
                </c:pt>
                <c:pt idx="7964">
                  <c:v>378.05399999999997</c:v>
                </c:pt>
                <c:pt idx="7965">
                  <c:v>378.0693</c:v>
                </c:pt>
                <c:pt idx="7966">
                  <c:v>378.0838</c:v>
                </c:pt>
                <c:pt idx="7967">
                  <c:v>378.09969999999998</c:v>
                </c:pt>
                <c:pt idx="7968">
                  <c:v>378.11500000000001</c:v>
                </c:pt>
                <c:pt idx="7969">
                  <c:v>378.13</c:v>
                </c:pt>
                <c:pt idx="7970">
                  <c:v>378.14490000000001</c:v>
                </c:pt>
                <c:pt idx="7971">
                  <c:v>378.16039999999998</c:v>
                </c:pt>
                <c:pt idx="7972">
                  <c:v>378.1746</c:v>
                </c:pt>
                <c:pt idx="7973">
                  <c:v>378.19110000000001</c:v>
                </c:pt>
                <c:pt idx="7974">
                  <c:v>378.20639999999997</c:v>
                </c:pt>
                <c:pt idx="7975">
                  <c:v>378.22129999999999</c:v>
                </c:pt>
                <c:pt idx="7976">
                  <c:v>378.23469999999998</c:v>
                </c:pt>
                <c:pt idx="7977">
                  <c:v>378.25299999999999</c:v>
                </c:pt>
                <c:pt idx="7978">
                  <c:v>378.26549999999997</c:v>
                </c:pt>
                <c:pt idx="7979">
                  <c:v>378.28190000000001</c:v>
                </c:pt>
                <c:pt idx="7980">
                  <c:v>378.29809999999998</c:v>
                </c:pt>
                <c:pt idx="7981">
                  <c:v>378.31380000000001</c:v>
                </c:pt>
                <c:pt idx="7982">
                  <c:v>378.32920000000001</c:v>
                </c:pt>
                <c:pt idx="7983">
                  <c:v>378.34350000000001</c:v>
                </c:pt>
                <c:pt idx="7984">
                  <c:v>378.36099999999999</c:v>
                </c:pt>
                <c:pt idx="7985">
                  <c:v>378.37689999999998</c:v>
                </c:pt>
                <c:pt idx="7986">
                  <c:v>378.39049999999997</c:v>
                </c:pt>
                <c:pt idx="7987">
                  <c:v>378.4058</c:v>
                </c:pt>
                <c:pt idx="7988">
                  <c:v>378.42200000000003</c:v>
                </c:pt>
                <c:pt idx="7989">
                  <c:v>378.43579999999997</c:v>
                </c:pt>
                <c:pt idx="7990">
                  <c:v>378.4502</c:v>
                </c:pt>
                <c:pt idx="7991">
                  <c:v>378.46600000000001</c:v>
                </c:pt>
                <c:pt idx="7992">
                  <c:v>378.48219999999998</c:v>
                </c:pt>
                <c:pt idx="7993">
                  <c:v>378.49650000000003</c:v>
                </c:pt>
                <c:pt idx="7994">
                  <c:v>378.5127</c:v>
                </c:pt>
                <c:pt idx="7995">
                  <c:v>378.52879999999999</c:v>
                </c:pt>
                <c:pt idx="7996">
                  <c:v>378.54419999999999</c:v>
                </c:pt>
                <c:pt idx="7997">
                  <c:v>378.55900000000003</c:v>
                </c:pt>
                <c:pt idx="7998">
                  <c:v>378.57580000000002</c:v>
                </c:pt>
                <c:pt idx="7999">
                  <c:v>378.59059999999999</c:v>
                </c:pt>
                <c:pt idx="8000">
                  <c:v>378.60640000000001</c:v>
                </c:pt>
                <c:pt idx="8001">
                  <c:v>378.62130000000002</c:v>
                </c:pt>
                <c:pt idx="8002">
                  <c:v>378.6377</c:v>
                </c:pt>
                <c:pt idx="8003">
                  <c:v>378.65320000000003</c:v>
                </c:pt>
                <c:pt idx="8004">
                  <c:v>378.66699999999997</c:v>
                </c:pt>
                <c:pt idx="8005">
                  <c:v>378.6825</c:v>
                </c:pt>
                <c:pt idx="8006">
                  <c:v>378.69720000000001</c:v>
                </c:pt>
                <c:pt idx="8007">
                  <c:v>378.71300000000002</c:v>
                </c:pt>
                <c:pt idx="8008">
                  <c:v>378.72879999999998</c:v>
                </c:pt>
                <c:pt idx="8009">
                  <c:v>378.74329999999998</c:v>
                </c:pt>
                <c:pt idx="8010">
                  <c:v>378.75749999999999</c:v>
                </c:pt>
                <c:pt idx="8011">
                  <c:v>378.77229999999997</c:v>
                </c:pt>
                <c:pt idx="8012">
                  <c:v>378.7869</c:v>
                </c:pt>
                <c:pt idx="8013">
                  <c:v>378.80239999999998</c:v>
                </c:pt>
                <c:pt idx="8014">
                  <c:v>378.81799999999998</c:v>
                </c:pt>
                <c:pt idx="8015">
                  <c:v>378.83100000000002</c:v>
                </c:pt>
                <c:pt idx="8016">
                  <c:v>378.84629999999999</c:v>
                </c:pt>
                <c:pt idx="8017">
                  <c:v>378.8612</c:v>
                </c:pt>
                <c:pt idx="8018">
                  <c:v>378.87639999999999</c:v>
                </c:pt>
                <c:pt idx="8019">
                  <c:v>378.89030000000002</c:v>
                </c:pt>
                <c:pt idx="8020">
                  <c:v>378.90699999999998</c:v>
                </c:pt>
                <c:pt idx="8021">
                  <c:v>378.9205</c:v>
                </c:pt>
                <c:pt idx="8022">
                  <c:v>378.93720000000002</c:v>
                </c:pt>
                <c:pt idx="8023">
                  <c:v>378.95319999999998</c:v>
                </c:pt>
                <c:pt idx="8024">
                  <c:v>378.9674</c:v>
                </c:pt>
                <c:pt idx="8025">
                  <c:v>378.98160000000001</c:v>
                </c:pt>
                <c:pt idx="8026">
                  <c:v>378.99759999999998</c:v>
                </c:pt>
                <c:pt idx="8027">
                  <c:v>379.01179999999999</c:v>
                </c:pt>
                <c:pt idx="8028">
                  <c:v>379.02699999999999</c:v>
                </c:pt>
                <c:pt idx="8029">
                  <c:v>379.04219999999998</c:v>
                </c:pt>
                <c:pt idx="8030">
                  <c:v>379.05880000000002</c:v>
                </c:pt>
                <c:pt idx="8031">
                  <c:v>379.0736</c:v>
                </c:pt>
                <c:pt idx="8032">
                  <c:v>379.0872</c:v>
                </c:pt>
                <c:pt idx="8033">
                  <c:v>379.10219999999998</c:v>
                </c:pt>
                <c:pt idx="8034">
                  <c:v>379.11660000000001</c:v>
                </c:pt>
                <c:pt idx="8035">
                  <c:v>379.13060000000002</c:v>
                </c:pt>
                <c:pt idx="8036">
                  <c:v>379.1474</c:v>
                </c:pt>
                <c:pt idx="8037">
                  <c:v>379.16219999999998</c:v>
                </c:pt>
                <c:pt idx="8038">
                  <c:v>379.17599999999999</c:v>
                </c:pt>
                <c:pt idx="8039">
                  <c:v>379.19119999999998</c:v>
                </c:pt>
                <c:pt idx="8040">
                  <c:v>379.20800000000003</c:v>
                </c:pt>
                <c:pt idx="8041">
                  <c:v>379.221</c:v>
                </c:pt>
                <c:pt idx="8042">
                  <c:v>379.23540000000003</c:v>
                </c:pt>
                <c:pt idx="8043">
                  <c:v>379.25099999999998</c:v>
                </c:pt>
                <c:pt idx="8044">
                  <c:v>379.267</c:v>
                </c:pt>
                <c:pt idx="8045">
                  <c:v>379.28030000000001</c:v>
                </c:pt>
                <c:pt idx="8046">
                  <c:v>379.29399999999998</c:v>
                </c:pt>
                <c:pt idx="8047">
                  <c:v>379.31</c:v>
                </c:pt>
                <c:pt idx="8048">
                  <c:v>379.32380000000001</c:v>
                </c:pt>
                <c:pt idx="8049">
                  <c:v>379.33909999999997</c:v>
                </c:pt>
                <c:pt idx="8050">
                  <c:v>379.35410000000002</c:v>
                </c:pt>
                <c:pt idx="8051">
                  <c:v>379.36829999999998</c:v>
                </c:pt>
                <c:pt idx="8052">
                  <c:v>379.38330000000002</c:v>
                </c:pt>
                <c:pt idx="8053">
                  <c:v>379.39749999999998</c:v>
                </c:pt>
                <c:pt idx="8054">
                  <c:v>379.4128</c:v>
                </c:pt>
                <c:pt idx="8055">
                  <c:v>379.42649999999998</c:v>
                </c:pt>
                <c:pt idx="8056">
                  <c:v>379.44260000000003</c:v>
                </c:pt>
                <c:pt idx="8057">
                  <c:v>379.45850000000002</c:v>
                </c:pt>
                <c:pt idx="8058">
                  <c:v>379.4726</c:v>
                </c:pt>
                <c:pt idx="8059">
                  <c:v>379.48439999999999</c:v>
                </c:pt>
                <c:pt idx="8060">
                  <c:v>379.50049999999999</c:v>
                </c:pt>
                <c:pt idx="8061">
                  <c:v>379.51479999999998</c:v>
                </c:pt>
                <c:pt idx="8062">
                  <c:v>379.52870000000001</c:v>
                </c:pt>
                <c:pt idx="8063">
                  <c:v>379.54309999999998</c:v>
                </c:pt>
                <c:pt idx="8064">
                  <c:v>379.55860000000001</c:v>
                </c:pt>
                <c:pt idx="8065">
                  <c:v>379.57310000000001</c:v>
                </c:pt>
                <c:pt idx="8066">
                  <c:v>379.58760000000001</c:v>
                </c:pt>
                <c:pt idx="8067">
                  <c:v>379.60160000000002</c:v>
                </c:pt>
                <c:pt idx="8068">
                  <c:v>379.61799999999999</c:v>
                </c:pt>
                <c:pt idx="8069">
                  <c:v>379.63279999999997</c:v>
                </c:pt>
                <c:pt idx="8070">
                  <c:v>379.64760000000001</c:v>
                </c:pt>
                <c:pt idx="8071">
                  <c:v>379.6619</c:v>
                </c:pt>
                <c:pt idx="8072">
                  <c:v>379.67610000000002</c:v>
                </c:pt>
                <c:pt idx="8073">
                  <c:v>379.69200000000001</c:v>
                </c:pt>
                <c:pt idx="8074">
                  <c:v>379.70609999999999</c:v>
                </c:pt>
                <c:pt idx="8075">
                  <c:v>379.72059999999999</c:v>
                </c:pt>
                <c:pt idx="8076">
                  <c:v>379.733</c:v>
                </c:pt>
                <c:pt idx="8077">
                  <c:v>379.7491</c:v>
                </c:pt>
                <c:pt idx="8078">
                  <c:v>379.76440000000002</c:v>
                </c:pt>
                <c:pt idx="8079">
                  <c:v>379.77769999999998</c:v>
                </c:pt>
                <c:pt idx="8080">
                  <c:v>379.79250000000002</c:v>
                </c:pt>
                <c:pt idx="8081">
                  <c:v>379.80669999999998</c:v>
                </c:pt>
                <c:pt idx="8082">
                  <c:v>379.82279999999997</c:v>
                </c:pt>
                <c:pt idx="8083">
                  <c:v>379.8372</c:v>
                </c:pt>
                <c:pt idx="8084">
                  <c:v>379.8528</c:v>
                </c:pt>
                <c:pt idx="8085">
                  <c:v>379.86700000000002</c:v>
                </c:pt>
                <c:pt idx="8086">
                  <c:v>379.88</c:v>
                </c:pt>
                <c:pt idx="8087">
                  <c:v>379.89550000000003</c:v>
                </c:pt>
                <c:pt idx="8088">
                  <c:v>379.91059999999999</c:v>
                </c:pt>
                <c:pt idx="8089">
                  <c:v>379.92500000000001</c:v>
                </c:pt>
                <c:pt idx="8090">
                  <c:v>379.93900000000002</c:v>
                </c:pt>
                <c:pt idx="8091">
                  <c:v>379.952</c:v>
                </c:pt>
                <c:pt idx="8092">
                  <c:v>379.96609999999998</c:v>
                </c:pt>
                <c:pt idx="8093">
                  <c:v>379.9812</c:v>
                </c:pt>
                <c:pt idx="8094">
                  <c:v>379.99450000000002</c:v>
                </c:pt>
                <c:pt idx="8095">
                  <c:v>380.00799999999998</c:v>
                </c:pt>
                <c:pt idx="8096">
                  <c:v>380.02379999999999</c:v>
                </c:pt>
                <c:pt idx="8097">
                  <c:v>380.03730000000002</c:v>
                </c:pt>
                <c:pt idx="8098">
                  <c:v>380.05020000000002</c:v>
                </c:pt>
                <c:pt idx="8099">
                  <c:v>380.065</c:v>
                </c:pt>
                <c:pt idx="8100">
                  <c:v>380.07900000000001</c:v>
                </c:pt>
                <c:pt idx="8101">
                  <c:v>380.09399999999999</c:v>
                </c:pt>
                <c:pt idx="8102">
                  <c:v>380.10759999999999</c:v>
                </c:pt>
                <c:pt idx="8103">
                  <c:v>380.12119999999999</c:v>
                </c:pt>
                <c:pt idx="8104">
                  <c:v>380.13569999999999</c:v>
                </c:pt>
                <c:pt idx="8105">
                  <c:v>380.15019999999998</c:v>
                </c:pt>
                <c:pt idx="8106">
                  <c:v>380.16500000000002</c:v>
                </c:pt>
                <c:pt idx="8107">
                  <c:v>380.18020000000001</c:v>
                </c:pt>
                <c:pt idx="8108">
                  <c:v>380.19389999999999</c:v>
                </c:pt>
                <c:pt idx="8109">
                  <c:v>380.209</c:v>
                </c:pt>
                <c:pt idx="8110">
                  <c:v>380.22199999999998</c:v>
                </c:pt>
                <c:pt idx="8111">
                  <c:v>380.23700000000002</c:v>
                </c:pt>
                <c:pt idx="8112">
                  <c:v>380.25240000000002</c:v>
                </c:pt>
                <c:pt idx="8113">
                  <c:v>380.26479999999998</c:v>
                </c:pt>
                <c:pt idx="8114">
                  <c:v>380.28149999999999</c:v>
                </c:pt>
                <c:pt idx="8115">
                  <c:v>380.2937</c:v>
                </c:pt>
                <c:pt idx="8116">
                  <c:v>380.30900000000003</c:v>
                </c:pt>
                <c:pt idx="8117">
                  <c:v>380.3229</c:v>
                </c:pt>
                <c:pt idx="8118">
                  <c:v>380.33800000000002</c:v>
                </c:pt>
                <c:pt idx="8119">
                  <c:v>380.35</c:v>
                </c:pt>
                <c:pt idx="8120">
                  <c:v>380.36520000000002</c:v>
                </c:pt>
                <c:pt idx="8121">
                  <c:v>380.37970000000001</c:v>
                </c:pt>
                <c:pt idx="8122">
                  <c:v>380.39479999999998</c:v>
                </c:pt>
                <c:pt idx="8123">
                  <c:v>380.4085</c:v>
                </c:pt>
                <c:pt idx="8124">
                  <c:v>380.42320000000001</c:v>
                </c:pt>
                <c:pt idx="8125">
                  <c:v>380.43680000000001</c:v>
                </c:pt>
                <c:pt idx="8126">
                  <c:v>380.45179999999999</c:v>
                </c:pt>
                <c:pt idx="8127">
                  <c:v>380.46559999999999</c:v>
                </c:pt>
                <c:pt idx="8128">
                  <c:v>380.47919999999999</c:v>
                </c:pt>
                <c:pt idx="8129">
                  <c:v>380.49349999999998</c:v>
                </c:pt>
                <c:pt idx="8130">
                  <c:v>380.50790000000001</c:v>
                </c:pt>
                <c:pt idx="8131">
                  <c:v>380.52179999999998</c:v>
                </c:pt>
                <c:pt idx="8132">
                  <c:v>380.53559999999999</c:v>
                </c:pt>
                <c:pt idx="8133">
                  <c:v>380.55149999999998</c:v>
                </c:pt>
                <c:pt idx="8134">
                  <c:v>380.56490000000002</c:v>
                </c:pt>
                <c:pt idx="8135">
                  <c:v>380.57870000000003</c:v>
                </c:pt>
                <c:pt idx="8136">
                  <c:v>380.59199999999998</c:v>
                </c:pt>
                <c:pt idx="8137">
                  <c:v>380.60579999999999</c:v>
                </c:pt>
                <c:pt idx="8138">
                  <c:v>380.61860000000001</c:v>
                </c:pt>
                <c:pt idx="8139">
                  <c:v>380.63249999999999</c:v>
                </c:pt>
                <c:pt idx="8140">
                  <c:v>380.64600000000002</c:v>
                </c:pt>
                <c:pt idx="8141">
                  <c:v>380.65960000000001</c:v>
                </c:pt>
                <c:pt idx="8142">
                  <c:v>380.6737</c:v>
                </c:pt>
                <c:pt idx="8143">
                  <c:v>380.68880000000001</c:v>
                </c:pt>
                <c:pt idx="8144">
                  <c:v>380.70119999999997</c:v>
                </c:pt>
                <c:pt idx="8145">
                  <c:v>380.71550000000002</c:v>
                </c:pt>
                <c:pt idx="8146">
                  <c:v>380.72969999999998</c:v>
                </c:pt>
                <c:pt idx="8147">
                  <c:v>380.74439999999998</c:v>
                </c:pt>
                <c:pt idx="8148">
                  <c:v>380.7586</c:v>
                </c:pt>
                <c:pt idx="8149">
                  <c:v>380.7722</c:v>
                </c:pt>
                <c:pt idx="8150">
                  <c:v>380.7876</c:v>
                </c:pt>
                <c:pt idx="8151">
                  <c:v>380.80020000000002</c:v>
                </c:pt>
                <c:pt idx="8152">
                  <c:v>380.8152</c:v>
                </c:pt>
                <c:pt idx="8153">
                  <c:v>380.8304</c:v>
                </c:pt>
                <c:pt idx="8154">
                  <c:v>380.84339999999997</c:v>
                </c:pt>
                <c:pt idx="8155">
                  <c:v>380.85719999999998</c:v>
                </c:pt>
                <c:pt idx="8156">
                  <c:v>380.87299999999999</c:v>
                </c:pt>
                <c:pt idx="8157">
                  <c:v>380.88580000000002</c:v>
                </c:pt>
                <c:pt idx="8158">
                  <c:v>380.90199999999999</c:v>
                </c:pt>
                <c:pt idx="8159">
                  <c:v>380.91680000000002</c:v>
                </c:pt>
                <c:pt idx="8160">
                  <c:v>380.92899999999997</c:v>
                </c:pt>
                <c:pt idx="8161">
                  <c:v>380.94369999999998</c:v>
                </c:pt>
                <c:pt idx="8162">
                  <c:v>380.9556</c:v>
                </c:pt>
                <c:pt idx="8163">
                  <c:v>380.96899999999999</c:v>
                </c:pt>
                <c:pt idx="8164">
                  <c:v>380.983</c:v>
                </c:pt>
                <c:pt idx="8165">
                  <c:v>380.99590000000001</c:v>
                </c:pt>
                <c:pt idx="8166">
                  <c:v>381.01100000000002</c:v>
                </c:pt>
                <c:pt idx="8167">
                  <c:v>381.0265</c:v>
                </c:pt>
                <c:pt idx="8168">
                  <c:v>381.03919999999999</c:v>
                </c:pt>
                <c:pt idx="8169">
                  <c:v>381.05119999999999</c:v>
                </c:pt>
                <c:pt idx="8170">
                  <c:v>381.06549999999999</c:v>
                </c:pt>
                <c:pt idx="8171">
                  <c:v>381.07740000000001</c:v>
                </c:pt>
                <c:pt idx="8172">
                  <c:v>381.09179999999998</c:v>
                </c:pt>
                <c:pt idx="8173">
                  <c:v>381.10480000000001</c:v>
                </c:pt>
                <c:pt idx="8174">
                  <c:v>381.11939999999998</c:v>
                </c:pt>
                <c:pt idx="8175">
                  <c:v>381.13209999999998</c:v>
                </c:pt>
                <c:pt idx="8176">
                  <c:v>381.14659999999998</c:v>
                </c:pt>
                <c:pt idx="8177">
                  <c:v>381.15899999999999</c:v>
                </c:pt>
                <c:pt idx="8178">
                  <c:v>381.17340000000002</c:v>
                </c:pt>
                <c:pt idx="8179">
                  <c:v>381.18630000000002</c:v>
                </c:pt>
                <c:pt idx="8180">
                  <c:v>381.20060000000001</c:v>
                </c:pt>
                <c:pt idx="8181">
                  <c:v>381.2149</c:v>
                </c:pt>
                <c:pt idx="8182">
                  <c:v>381.22620000000001</c:v>
                </c:pt>
                <c:pt idx="8183">
                  <c:v>381.2389</c:v>
                </c:pt>
                <c:pt idx="8184">
                  <c:v>381.25200000000001</c:v>
                </c:pt>
                <c:pt idx="8185">
                  <c:v>381.26609999999999</c:v>
                </c:pt>
                <c:pt idx="8186">
                  <c:v>381.28120000000001</c:v>
                </c:pt>
                <c:pt idx="8187">
                  <c:v>381.29430000000002</c:v>
                </c:pt>
                <c:pt idx="8188">
                  <c:v>381.30810000000002</c:v>
                </c:pt>
                <c:pt idx="8189">
                  <c:v>381.32029999999997</c:v>
                </c:pt>
                <c:pt idx="8190">
                  <c:v>381.33319999999998</c:v>
                </c:pt>
                <c:pt idx="8191">
                  <c:v>381.34789999999998</c:v>
                </c:pt>
                <c:pt idx="8192">
                  <c:v>381.36200000000002</c:v>
                </c:pt>
                <c:pt idx="8193">
                  <c:v>381.37549999999999</c:v>
                </c:pt>
                <c:pt idx="8194">
                  <c:v>381.39030000000002</c:v>
                </c:pt>
                <c:pt idx="8195">
                  <c:v>381.4033</c:v>
                </c:pt>
                <c:pt idx="8196">
                  <c:v>381.41879999999998</c:v>
                </c:pt>
                <c:pt idx="8197">
                  <c:v>381.43189999999998</c:v>
                </c:pt>
                <c:pt idx="8198">
                  <c:v>381.44310000000002</c:v>
                </c:pt>
                <c:pt idx="8199">
                  <c:v>381.4572</c:v>
                </c:pt>
                <c:pt idx="8200">
                  <c:v>381.47160000000002</c:v>
                </c:pt>
                <c:pt idx="8201">
                  <c:v>381.48770000000002</c:v>
                </c:pt>
                <c:pt idx="8202">
                  <c:v>381.49919999999997</c:v>
                </c:pt>
                <c:pt idx="8203">
                  <c:v>381.51310000000001</c:v>
                </c:pt>
                <c:pt idx="8204">
                  <c:v>381.52690000000001</c:v>
                </c:pt>
                <c:pt idx="8205">
                  <c:v>381.53829999999999</c:v>
                </c:pt>
                <c:pt idx="8206">
                  <c:v>381.55399999999997</c:v>
                </c:pt>
                <c:pt idx="8207">
                  <c:v>381.56479999999999</c:v>
                </c:pt>
                <c:pt idx="8208">
                  <c:v>381.57900000000001</c:v>
                </c:pt>
                <c:pt idx="8209">
                  <c:v>381.5933</c:v>
                </c:pt>
                <c:pt idx="8210">
                  <c:v>381.6044</c:v>
                </c:pt>
                <c:pt idx="8211">
                  <c:v>381.61829999999998</c:v>
                </c:pt>
                <c:pt idx="8212">
                  <c:v>381.63139999999999</c:v>
                </c:pt>
                <c:pt idx="8213">
                  <c:v>381.6447</c:v>
                </c:pt>
                <c:pt idx="8214">
                  <c:v>381.65719999999999</c:v>
                </c:pt>
                <c:pt idx="8215">
                  <c:v>381.67090000000002</c:v>
                </c:pt>
                <c:pt idx="8216">
                  <c:v>381.68439999999998</c:v>
                </c:pt>
                <c:pt idx="8217">
                  <c:v>381.69729999999998</c:v>
                </c:pt>
                <c:pt idx="8218">
                  <c:v>381.71260000000001</c:v>
                </c:pt>
                <c:pt idx="8219">
                  <c:v>381.72620000000001</c:v>
                </c:pt>
                <c:pt idx="8220">
                  <c:v>381.73739999999998</c:v>
                </c:pt>
                <c:pt idx="8221">
                  <c:v>381.74979999999999</c:v>
                </c:pt>
                <c:pt idx="8222">
                  <c:v>381.76440000000002</c:v>
                </c:pt>
                <c:pt idx="8223">
                  <c:v>381.77719999999999</c:v>
                </c:pt>
                <c:pt idx="8224">
                  <c:v>381.79020000000003</c:v>
                </c:pt>
                <c:pt idx="8225">
                  <c:v>381.80239999999998</c:v>
                </c:pt>
                <c:pt idx="8226">
                  <c:v>381.81659999999999</c:v>
                </c:pt>
                <c:pt idx="8227">
                  <c:v>381.8306</c:v>
                </c:pt>
                <c:pt idx="8228">
                  <c:v>381.84460000000001</c:v>
                </c:pt>
                <c:pt idx="8229">
                  <c:v>381.85700000000003</c:v>
                </c:pt>
                <c:pt idx="8230">
                  <c:v>381.86900000000003</c:v>
                </c:pt>
                <c:pt idx="8231">
                  <c:v>381.88279999999997</c:v>
                </c:pt>
                <c:pt idx="8232">
                  <c:v>381.89600000000002</c:v>
                </c:pt>
                <c:pt idx="8233">
                  <c:v>381.91050000000001</c:v>
                </c:pt>
                <c:pt idx="8234">
                  <c:v>381.92500000000001</c:v>
                </c:pt>
                <c:pt idx="8235">
                  <c:v>381.935</c:v>
                </c:pt>
                <c:pt idx="8236">
                  <c:v>381.94869999999997</c:v>
                </c:pt>
                <c:pt idx="8237">
                  <c:v>381.96179999999998</c:v>
                </c:pt>
                <c:pt idx="8238">
                  <c:v>381.97460000000001</c:v>
                </c:pt>
                <c:pt idx="8239">
                  <c:v>381.98719999999997</c:v>
                </c:pt>
                <c:pt idx="8240">
                  <c:v>382.00189999999998</c:v>
                </c:pt>
                <c:pt idx="8241">
                  <c:v>382.01479999999998</c:v>
                </c:pt>
                <c:pt idx="8242">
                  <c:v>382.02839999999998</c:v>
                </c:pt>
                <c:pt idx="8243">
                  <c:v>382.04169999999999</c:v>
                </c:pt>
                <c:pt idx="8244">
                  <c:v>382.05520000000001</c:v>
                </c:pt>
                <c:pt idx="8245">
                  <c:v>382.06869999999998</c:v>
                </c:pt>
                <c:pt idx="8246">
                  <c:v>382.08179999999999</c:v>
                </c:pt>
                <c:pt idx="8247">
                  <c:v>382.096</c:v>
                </c:pt>
                <c:pt idx="8248">
                  <c:v>382.1096</c:v>
                </c:pt>
                <c:pt idx="8249">
                  <c:v>382.1241</c:v>
                </c:pt>
                <c:pt idx="8250">
                  <c:v>382.13749999999999</c:v>
                </c:pt>
                <c:pt idx="8251">
                  <c:v>382.15109999999999</c:v>
                </c:pt>
                <c:pt idx="8252">
                  <c:v>382.16329999999999</c:v>
                </c:pt>
                <c:pt idx="8253">
                  <c:v>382.17619999999999</c:v>
                </c:pt>
                <c:pt idx="8254">
                  <c:v>382.18880000000001</c:v>
                </c:pt>
                <c:pt idx="8255">
                  <c:v>382.20420000000001</c:v>
                </c:pt>
                <c:pt idx="8256">
                  <c:v>382.21699999999998</c:v>
                </c:pt>
                <c:pt idx="8257">
                  <c:v>382.22949999999997</c:v>
                </c:pt>
                <c:pt idx="8258">
                  <c:v>382.2432</c:v>
                </c:pt>
                <c:pt idx="8259">
                  <c:v>382.25650000000002</c:v>
                </c:pt>
                <c:pt idx="8260">
                  <c:v>382.2706</c:v>
                </c:pt>
                <c:pt idx="8261">
                  <c:v>382.28250000000003</c:v>
                </c:pt>
                <c:pt idx="8262">
                  <c:v>382.29520000000002</c:v>
                </c:pt>
                <c:pt idx="8263">
                  <c:v>382.30700000000002</c:v>
                </c:pt>
                <c:pt idx="8264">
                  <c:v>382.31880000000001</c:v>
                </c:pt>
                <c:pt idx="8265">
                  <c:v>382.33109999999999</c:v>
                </c:pt>
                <c:pt idx="8266">
                  <c:v>382.34480000000002</c:v>
                </c:pt>
                <c:pt idx="8267">
                  <c:v>382.35750000000002</c:v>
                </c:pt>
                <c:pt idx="8268">
                  <c:v>382.37139999999999</c:v>
                </c:pt>
                <c:pt idx="8269">
                  <c:v>382.38440000000003</c:v>
                </c:pt>
                <c:pt idx="8270">
                  <c:v>382.3972</c:v>
                </c:pt>
                <c:pt idx="8271">
                  <c:v>382.4117</c:v>
                </c:pt>
                <c:pt idx="8272">
                  <c:v>382.42239999999998</c:v>
                </c:pt>
                <c:pt idx="8273">
                  <c:v>382.4348</c:v>
                </c:pt>
                <c:pt idx="8274">
                  <c:v>382.4479</c:v>
                </c:pt>
                <c:pt idx="8275">
                  <c:v>382.46100000000001</c:v>
                </c:pt>
                <c:pt idx="8276">
                  <c:v>382.4742</c:v>
                </c:pt>
                <c:pt idx="8277">
                  <c:v>382.48770000000002</c:v>
                </c:pt>
                <c:pt idx="8278">
                  <c:v>382.50119999999998</c:v>
                </c:pt>
                <c:pt idx="8279">
                  <c:v>382.51429999999999</c:v>
                </c:pt>
                <c:pt idx="8280">
                  <c:v>382.52719999999999</c:v>
                </c:pt>
                <c:pt idx="8281">
                  <c:v>382.54059999999998</c:v>
                </c:pt>
                <c:pt idx="8282">
                  <c:v>382.55329999999998</c:v>
                </c:pt>
                <c:pt idx="8283">
                  <c:v>382.56470000000002</c:v>
                </c:pt>
                <c:pt idx="8284">
                  <c:v>382.57819999999998</c:v>
                </c:pt>
                <c:pt idx="8285">
                  <c:v>382.59300000000002</c:v>
                </c:pt>
                <c:pt idx="8286">
                  <c:v>382.60500000000002</c:v>
                </c:pt>
                <c:pt idx="8287">
                  <c:v>382.61680000000001</c:v>
                </c:pt>
                <c:pt idx="8288">
                  <c:v>382.63040000000001</c:v>
                </c:pt>
                <c:pt idx="8289">
                  <c:v>382.64240000000001</c:v>
                </c:pt>
                <c:pt idx="8290">
                  <c:v>382.65629999999999</c:v>
                </c:pt>
                <c:pt idx="8291">
                  <c:v>382.6694</c:v>
                </c:pt>
                <c:pt idx="8292">
                  <c:v>382.68200000000002</c:v>
                </c:pt>
                <c:pt idx="8293">
                  <c:v>382.69400000000002</c:v>
                </c:pt>
                <c:pt idx="8294">
                  <c:v>382.70650000000001</c:v>
                </c:pt>
                <c:pt idx="8295">
                  <c:v>382.721</c:v>
                </c:pt>
                <c:pt idx="8296">
                  <c:v>382.73219999999998</c:v>
                </c:pt>
                <c:pt idx="8297">
                  <c:v>382.74529999999999</c:v>
                </c:pt>
                <c:pt idx="8298">
                  <c:v>382.75839999999999</c:v>
                </c:pt>
                <c:pt idx="8299">
                  <c:v>382.76990000000001</c:v>
                </c:pt>
                <c:pt idx="8300">
                  <c:v>382.78370000000001</c:v>
                </c:pt>
                <c:pt idx="8301">
                  <c:v>382.7962</c:v>
                </c:pt>
                <c:pt idx="8302">
                  <c:v>382.80950000000001</c:v>
                </c:pt>
                <c:pt idx="8303">
                  <c:v>382.82100000000003</c:v>
                </c:pt>
                <c:pt idx="8304">
                  <c:v>382.8356</c:v>
                </c:pt>
                <c:pt idx="8305">
                  <c:v>382.8476</c:v>
                </c:pt>
                <c:pt idx="8306">
                  <c:v>382.85989999999998</c:v>
                </c:pt>
                <c:pt idx="8307">
                  <c:v>382.87259999999998</c:v>
                </c:pt>
                <c:pt idx="8308">
                  <c:v>382.88569999999999</c:v>
                </c:pt>
                <c:pt idx="8309">
                  <c:v>382.89760000000001</c:v>
                </c:pt>
                <c:pt idx="8310">
                  <c:v>382.90969999999999</c:v>
                </c:pt>
                <c:pt idx="8311">
                  <c:v>382.9228</c:v>
                </c:pt>
                <c:pt idx="8312">
                  <c:v>382.93470000000002</c:v>
                </c:pt>
                <c:pt idx="8313">
                  <c:v>382.94760000000002</c:v>
                </c:pt>
                <c:pt idx="8314">
                  <c:v>382.96019999999999</c:v>
                </c:pt>
                <c:pt idx="8315">
                  <c:v>382.97239999999999</c:v>
                </c:pt>
                <c:pt idx="8316">
                  <c:v>382.9846</c:v>
                </c:pt>
                <c:pt idx="8317">
                  <c:v>382.9982</c:v>
                </c:pt>
                <c:pt idx="8318">
                  <c:v>383.01100000000002</c:v>
                </c:pt>
                <c:pt idx="8319">
                  <c:v>383.0222</c:v>
                </c:pt>
                <c:pt idx="8320">
                  <c:v>383.03500000000003</c:v>
                </c:pt>
                <c:pt idx="8321">
                  <c:v>383.04719999999998</c:v>
                </c:pt>
                <c:pt idx="8322">
                  <c:v>383.06099999999998</c:v>
                </c:pt>
                <c:pt idx="8323">
                  <c:v>383.07299999999998</c:v>
                </c:pt>
                <c:pt idx="8324">
                  <c:v>383.08789999999999</c:v>
                </c:pt>
                <c:pt idx="8325">
                  <c:v>383.09960000000001</c:v>
                </c:pt>
                <c:pt idx="8326">
                  <c:v>383.1114</c:v>
                </c:pt>
                <c:pt idx="8327">
                  <c:v>383.12329999999997</c:v>
                </c:pt>
                <c:pt idx="8328">
                  <c:v>383.13569999999999</c:v>
                </c:pt>
                <c:pt idx="8329">
                  <c:v>383.14920000000001</c:v>
                </c:pt>
                <c:pt idx="8330">
                  <c:v>383.16160000000002</c:v>
                </c:pt>
                <c:pt idx="8331">
                  <c:v>383.17309999999998</c:v>
                </c:pt>
                <c:pt idx="8332">
                  <c:v>383.18560000000002</c:v>
                </c:pt>
                <c:pt idx="8333">
                  <c:v>383.19810000000001</c:v>
                </c:pt>
                <c:pt idx="8334">
                  <c:v>383.21140000000003</c:v>
                </c:pt>
                <c:pt idx="8335">
                  <c:v>383.22480000000002</c:v>
                </c:pt>
                <c:pt idx="8336">
                  <c:v>383.2371</c:v>
                </c:pt>
                <c:pt idx="8337">
                  <c:v>383.24779999999998</c:v>
                </c:pt>
                <c:pt idx="8338">
                  <c:v>383.26100000000002</c:v>
                </c:pt>
                <c:pt idx="8339">
                  <c:v>383.27379999999999</c:v>
                </c:pt>
                <c:pt idx="8340">
                  <c:v>383.2851</c:v>
                </c:pt>
                <c:pt idx="8341">
                  <c:v>383.29759999999999</c:v>
                </c:pt>
                <c:pt idx="8342">
                  <c:v>383.3109</c:v>
                </c:pt>
                <c:pt idx="8343">
                  <c:v>383.32459999999998</c:v>
                </c:pt>
                <c:pt idx="8344">
                  <c:v>383.33629999999999</c:v>
                </c:pt>
                <c:pt idx="8345">
                  <c:v>383.34769999999997</c:v>
                </c:pt>
                <c:pt idx="8346">
                  <c:v>383.35840000000002</c:v>
                </c:pt>
                <c:pt idx="8347">
                  <c:v>383.37180000000001</c:v>
                </c:pt>
                <c:pt idx="8348">
                  <c:v>383.3854</c:v>
                </c:pt>
                <c:pt idx="8349">
                  <c:v>383.39830000000001</c:v>
                </c:pt>
                <c:pt idx="8350">
                  <c:v>383.40940000000001</c:v>
                </c:pt>
                <c:pt idx="8351">
                  <c:v>383.4237</c:v>
                </c:pt>
                <c:pt idx="8352">
                  <c:v>383.43369999999999</c:v>
                </c:pt>
                <c:pt idx="8353">
                  <c:v>383.44690000000003</c:v>
                </c:pt>
                <c:pt idx="8354">
                  <c:v>383.46050000000002</c:v>
                </c:pt>
                <c:pt idx="8355">
                  <c:v>383.47219999999999</c:v>
                </c:pt>
                <c:pt idx="8356">
                  <c:v>383.48540000000003</c:v>
                </c:pt>
                <c:pt idx="8357">
                  <c:v>383.49720000000002</c:v>
                </c:pt>
                <c:pt idx="8358">
                  <c:v>383.51</c:v>
                </c:pt>
                <c:pt idx="8359">
                  <c:v>383.52109999999999</c:v>
                </c:pt>
                <c:pt idx="8360">
                  <c:v>383.53280000000001</c:v>
                </c:pt>
                <c:pt idx="8361">
                  <c:v>383.54640000000001</c:v>
                </c:pt>
                <c:pt idx="8362">
                  <c:v>383.55849999999998</c:v>
                </c:pt>
                <c:pt idx="8363">
                  <c:v>383.57029999999997</c:v>
                </c:pt>
                <c:pt idx="8364">
                  <c:v>383.58080000000001</c:v>
                </c:pt>
                <c:pt idx="8365">
                  <c:v>383.5933</c:v>
                </c:pt>
                <c:pt idx="8366">
                  <c:v>383.60660000000001</c:v>
                </c:pt>
                <c:pt idx="8367">
                  <c:v>383.61799999999999</c:v>
                </c:pt>
                <c:pt idx="8368">
                  <c:v>383.63099999999997</c:v>
                </c:pt>
                <c:pt idx="8369">
                  <c:v>383.64350000000002</c:v>
                </c:pt>
                <c:pt idx="8370">
                  <c:v>383.65379999999999</c:v>
                </c:pt>
                <c:pt idx="8371">
                  <c:v>383.66699999999997</c:v>
                </c:pt>
                <c:pt idx="8372">
                  <c:v>383.68</c:v>
                </c:pt>
                <c:pt idx="8373">
                  <c:v>383.69220000000001</c:v>
                </c:pt>
                <c:pt idx="8374">
                  <c:v>383.70530000000002</c:v>
                </c:pt>
                <c:pt idx="8375">
                  <c:v>383.71600000000001</c:v>
                </c:pt>
                <c:pt idx="8376">
                  <c:v>383.72829999999999</c:v>
                </c:pt>
                <c:pt idx="8377">
                  <c:v>383.74040000000002</c:v>
                </c:pt>
                <c:pt idx="8378">
                  <c:v>383.75229999999999</c:v>
                </c:pt>
                <c:pt idx="8379">
                  <c:v>383.76440000000002</c:v>
                </c:pt>
                <c:pt idx="8380">
                  <c:v>383.77719999999999</c:v>
                </c:pt>
                <c:pt idx="8381">
                  <c:v>383.78910000000002</c:v>
                </c:pt>
                <c:pt idx="8382">
                  <c:v>383.80220000000003</c:v>
                </c:pt>
                <c:pt idx="8383">
                  <c:v>383.81400000000002</c:v>
                </c:pt>
                <c:pt idx="8384">
                  <c:v>383.82600000000002</c:v>
                </c:pt>
                <c:pt idx="8385">
                  <c:v>383.83879999999999</c:v>
                </c:pt>
                <c:pt idx="8386">
                  <c:v>383.85140000000001</c:v>
                </c:pt>
                <c:pt idx="8387">
                  <c:v>383.86219999999997</c:v>
                </c:pt>
                <c:pt idx="8388">
                  <c:v>383.87430000000001</c:v>
                </c:pt>
                <c:pt idx="8389">
                  <c:v>383.88650000000001</c:v>
                </c:pt>
                <c:pt idx="8390">
                  <c:v>383.8972</c:v>
                </c:pt>
                <c:pt idx="8391">
                  <c:v>383.91059999999999</c:v>
                </c:pt>
                <c:pt idx="8392">
                  <c:v>383.92219999999998</c:v>
                </c:pt>
                <c:pt idx="8393">
                  <c:v>383.93459999999999</c:v>
                </c:pt>
                <c:pt idx="8394">
                  <c:v>383.94929999999999</c:v>
                </c:pt>
                <c:pt idx="8395">
                  <c:v>383.96120000000002</c:v>
                </c:pt>
                <c:pt idx="8396">
                  <c:v>383.97219999999999</c:v>
                </c:pt>
                <c:pt idx="8397">
                  <c:v>383.98540000000003</c:v>
                </c:pt>
                <c:pt idx="8398">
                  <c:v>383.99680000000001</c:v>
                </c:pt>
                <c:pt idx="8399">
                  <c:v>384.01</c:v>
                </c:pt>
                <c:pt idx="8400">
                  <c:v>384.02159999999998</c:v>
                </c:pt>
                <c:pt idx="8401">
                  <c:v>384.03370000000001</c:v>
                </c:pt>
                <c:pt idx="8402">
                  <c:v>384.04469999999998</c:v>
                </c:pt>
                <c:pt idx="8403">
                  <c:v>384.05700000000002</c:v>
                </c:pt>
                <c:pt idx="8404">
                  <c:v>384.07060000000001</c:v>
                </c:pt>
                <c:pt idx="8405">
                  <c:v>384.08240000000001</c:v>
                </c:pt>
                <c:pt idx="8406">
                  <c:v>384.0958</c:v>
                </c:pt>
                <c:pt idx="8407">
                  <c:v>384.10550000000001</c:v>
                </c:pt>
                <c:pt idx="8408">
                  <c:v>384.11750000000001</c:v>
                </c:pt>
                <c:pt idx="8409">
                  <c:v>384.12959999999998</c:v>
                </c:pt>
                <c:pt idx="8410">
                  <c:v>384.14179999999999</c:v>
                </c:pt>
                <c:pt idx="8411">
                  <c:v>384.15460000000002</c:v>
                </c:pt>
                <c:pt idx="8412">
                  <c:v>384.1662</c:v>
                </c:pt>
                <c:pt idx="8413">
                  <c:v>384.17869999999999</c:v>
                </c:pt>
                <c:pt idx="8414">
                  <c:v>384.19080000000002</c:v>
                </c:pt>
                <c:pt idx="8415">
                  <c:v>384.20299999999997</c:v>
                </c:pt>
                <c:pt idx="8416">
                  <c:v>384.21519999999998</c:v>
                </c:pt>
                <c:pt idx="8417">
                  <c:v>384.22770000000003</c:v>
                </c:pt>
                <c:pt idx="8418">
                  <c:v>384.23899999999998</c:v>
                </c:pt>
                <c:pt idx="8419">
                  <c:v>384.25139999999999</c:v>
                </c:pt>
                <c:pt idx="8420">
                  <c:v>384.26560000000001</c:v>
                </c:pt>
                <c:pt idx="8421">
                  <c:v>384.27690000000001</c:v>
                </c:pt>
                <c:pt idx="8422">
                  <c:v>384.28910000000002</c:v>
                </c:pt>
                <c:pt idx="8423">
                  <c:v>384.30189999999999</c:v>
                </c:pt>
                <c:pt idx="8424">
                  <c:v>384.31259999999997</c:v>
                </c:pt>
                <c:pt idx="8425">
                  <c:v>384.32499999999999</c:v>
                </c:pt>
                <c:pt idx="8426">
                  <c:v>384.33629999999999</c:v>
                </c:pt>
                <c:pt idx="8427">
                  <c:v>384.34800000000001</c:v>
                </c:pt>
                <c:pt idx="8428">
                  <c:v>384.36090000000002</c:v>
                </c:pt>
                <c:pt idx="8429">
                  <c:v>384.37329999999997</c:v>
                </c:pt>
                <c:pt idx="8430">
                  <c:v>384.38650000000001</c:v>
                </c:pt>
                <c:pt idx="8431">
                  <c:v>384.39679999999998</c:v>
                </c:pt>
                <c:pt idx="8432">
                  <c:v>384.40899999999999</c:v>
                </c:pt>
                <c:pt idx="8433">
                  <c:v>384.42</c:v>
                </c:pt>
                <c:pt idx="8434">
                  <c:v>384.43340000000001</c:v>
                </c:pt>
                <c:pt idx="8435">
                  <c:v>384.44619999999998</c:v>
                </c:pt>
                <c:pt idx="8436">
                  <c:v>384.45749999999998</c:v>
                </c:pt>
                <c:pt idx="8437">
                  <c:v>384.47059999999999</c:v>
                </c:pt>
                <c:pt idx="8438">
                  <c:v>384.48399999999998</c:v>
                </c:pt>
                <c:pt idx="8439">
                  <c:v>384.49619999999999</c:v>
                </c:pt>
                <c:pt idx="8440">
                  <c:v>384.50749999999999</c:v>
                </c:pt>
                <c:pt idx="8441">
                  <c:v>384.5197</c:v>
                </c:pt>
                <c:pt idx="8442">
                  <c:v>384.53089999999997</c:v>
                </c:pt>
                <c:pt idx="8443">
                  <c:v>384.54219999999998</c:v>
                </c:pt>
                <c:pt idx="8444">
                  <c:v>384.55439999999999</c:v>
                </c:pt>
                <c:pt idx="8445">
                  <c:v>384.56740000000002</c:v>
                </c:pt>
                <c:pt idx="8446">
                  <c:v>384.57810000000001</c:v>
                </c:pt>
                <c:pt idx="8447">
                  <c:v>384.58839999999998</c:v>
                </c:pt>
                <c:pt idx="8448">
                  <c:v>384.60149999999999</c:v>
                </c:pt>
                <c:pt idx="8449">
                  <c:v>384.61259999999999</c:v>
                </c:pt>
                <c:pt idx="8450">
                  <c:v>384.62459999999999</c:v>
                </c:pt>
                <c:pt idx="8451">
                  <c:v>384.63780000000003</c:v>
                </c:pt>
                <c:pt idx="8452">
                  <c:v>384.64980000000003</c:v>
                </c:pt>
                <c:pt idx="8453">
                  <c:v>384.66090000000003</c:v>
                </c:pt>
                <c:pt idx="8454">
                  <c:v>384.6728</c:v>
                </c:pt>
                <c:pt idx="8455">
                  <c:v>384.68529999999998</c:v>
                </c:pt>
                <c:pt idx="8456">
                  <c:v>384.69830000000002</c:v>
                </c:pt>
                <c:pt idx="8457">
                  <c:v>384.71100000000001</c:v>
                </c:pt>
                <c:pt idx="8458">
                  <c:v>384.72199999999998</c:v>
                </c:pt>
                <c:pt idx="8459">
                  <c:v>384.73320000000001</c:v>
                </c:pt>
                <c:pt idx="8460">
                  <c:v>384.74549999999999</c:v>
                </c:pt>
                <c:pt idx="8461">
                  <c:v>384.75639999999999</c:v>
                </c:pt>
                <c:pt idx="8462">
                  <c:v>384.76760000000002</c:v>
                </c:pt>
                <c:pt idx="8463">
                  <c:v>384.78059999999999</c:v>
                </c:pt>
                <c:pt idx="8464">
                  <c:v>384.79360000000003</c:v>
                </c:pt>
                <c:pt idx="8465">
                  <c:v>384.80630000000002</c:v>
                </c:pt>
                <c:pt idx="8466">
                  <c:v>384.81760000000003</c:v>
                </c:pt>
                <c:pt idx="8467">
                  <c:v>384.8288</c:v>
                </c:pt>
                <c:pt idx="8468">
                  <c:v>384.84059999999999</c:v>
                </c:pt>
                <c:pt idx="8469">
                  <c:v>384.85169999999999</c:v>
                </c:pt>
                <c:pt idx="8470">
                  <c:v>384.86430000000001</c:v>
                </c:pt>
                <c:pt idx="8471">
                  <c:v>384.87610000000001</c:v>
                </c:pt>
                <c:pt idx="8472">
                  <c:v>384.8886</c:v>
                </c:pt>
                <c:pt idx="8473">
                  <c:v>384.89830000000001</c:v>
                </c:pt>
                <c:pt idx="8474">
                  <c:v>384.91</c:v>
                </c:pt>
                <c:pt idx="8475">
                  <c:v>384.92180000000002</c:v>
                </c:pt>
                <c:pt idx="8476">
                  <c:v>384.93259999999998</c:v>
                </c:pt>
                <c:pt idx="8477">
                  <c:v>384.94650000000001</c:v>
                </c:pt>
                <c:pt idx="8478">
                  <c:v>384.95749999999998</c:v>
                </c:pt>
                <c:pt idx="8479">
                  <c:v>384.96899999999999</c:v>
                </c:pt>
                <c:pt idx="8480">
                  <c:v>384.98140000000001</c:v>
                </c:pt>
                <c:pt idx="8481">
                  <c:v>384.99400000000003</c:v>
                </c:pt>
                <c:pt idx="8482">
                  <c:v>385.00720000000001</c:v>
                </c:pt>
                <c:pt idx="8483">
                  <c:v>385.01799999999997</c:v>
                </c:pt>
                <c:pt idx="8484">
                  <c:v>385.02940000000001</c:v>
                </c:pt>
                <c:pt idx="8485">
                  <c:v>385.04109999999997</c:v>
                </c:pt>
                <c:pt idx="8486">
                  <c:v>385.05279999999999</c:v>
                </c:pt>
                <c:pt idx="8487">
                  <c:v>385.065</c:v>
                </c:pt>
                <c:pt idx="8488">
                  <c:v>385.07560000000001</c:v>
                </c:pt>
                <c:pt idx="8489">
                  <c:v>385.08690000000001</c:v>
                </c:pt>
                <c:pt idx="8490">
                  <c:v>385.09840000000003</c:v>
                </c:pt>
                <c:pt idx="8491">
                  <c:v>385.11020000000002</c:v>
                </c:pt>
                <c:pt idx="8492">
                  <c:v>385.12299999999999</c:v>
                </c:pt>
                <c:pt idx="8493">
                  <c:v>385.13510000000002</c:v>
                </c:pt>
                <c:pt idx="8494">
                  <c:v>385.14659999999998</c:v>
                </c:pt>
                <c:pt idx="8495">
                  <c:v>385.15820000000002</c:v>
                </c:pt>
                <c:pt idx="8496">
                  <c:v>385.16980000000001</c:v>
                </c:pt>
                <c:pt idx="8497">
                  <c:v>385.18279999999999</c:v>
                </c:pt>
                <c:pt idx="8498">
                  <c:v>385.19369999999998</c:v>
                </c:pt>
                <c:pt idx="8499">
                  <c:v>385.20620000000002</c:v>
                </c:pt>
                <c:pt idx="8500">
                  <c:v>385.21699999999998</c:v>
                </c:pt>
                <c:pt idx="8501">
                  <c:v>385.22820000000002</c:v>
                </c:pt>
                <c:pt idx="8502">
                  <c:v>385.23919999999998</c:v>
                </c:pt>
                <c:pt idx="8503">
                  <c:v>385.25119999999998</c:v>
                </c:pt>
                <c:pt idx="8504">
                  <c:v>385.2602</c:v>
                </c:pt>
                <c:pt idx="8505">
                  <c:v>385.27370000000002</c:v>
                </c:pt>
                <c:pt idx="8506">
                  <c:v>385.28500000000003</c:v>
                </c:pt>
                <c:pt idx="8507">
                  <c:v>385.29719999999998</c:v>
                </c:pt>
                <c:pt idx="8508">
                  <c:v>385.30759999999998</c:v>
                </c:pt>
                <c:pt idx="8509">
                  <c:v>385.32139999999998</c:v>
                </c:pt>
                <c:pt idx="8510">
                  <c:v>385.3313</c:v>
                </c:pt>
                <c:pt idx="8511">
                  <c:v>385.34280000000001</c:v>
                </c:pt>
                <c:pt idx="8512">
                  <c:v>385.3535</c:v>
                </c:pt>
                <c:pt idx="8513">
                  <c:v>385.36529999999999</c:v>
                </c:pt>
                <c:pt idx="8514">
                  <c:v>385.37700000000001</c:v>
                </c:pt>
                <c:pt idx="8515">
                  <c:v>385.38889999999998</c:v>
                </c:pt>
                <c:pt idx="8516">
                  <c:v>385.40170000000001</c:v>
                </c:pt>
                <c:pt idx="8517">
                  <c:v>385.41219999999998</c:v>
                </c:pt>
                <c:pt idx="8518">
                  <c:v>385.42340000000002</c:v>
                </c:pt>
                <c:pt idx="8519">
                  <c:v>385.43439999999998</c:v>
                </c:pt>
                <c:pt idx="8520">
                  <c:v>385.44779999999997</c:v>
                </c:pt>
                <c:pt idx="8521">
                  <c:v>385.4606</c:v>
                </c:pt>
                <c:pt idx="8522">
                  <c:v>385.47179999999997</c:v>
                </c:pt>
                <c:pt idx="8523">
                  <c:v>385.4828</c:v>
                </c:pt>
                <c:pt idx="8524">
                  <c:v>385.49369999999999</c:v>
                </c:pt>
                <c:pt idx="8525">
                  <c:v>385.5059</c:v>
                </c:pt>
                <c:pt idx="8526">
                  <c:v>385.51830000000001</c:v>
                </c:pt>
                <c:pt idx="8527">
                  <c:v>385.52800000000002</c:v>
                </c:pt>
                <c:pt idx="8528">
                  <c:v>385.54059999999998</c:v>
                </c:pt>
                <c:pt idx="8529">
                  <c:v>385.55279999999999</c:v>
                </c:pt>
                <c:pt idx="8530">
                  <c:v>385.5641</c:v>
                </c:pt>
                <c:pt idx="8531">
                  <c:v>385.57580000000002</c:v>
                </c:pt>
                <c:pt idx="8532">
                  <c:v>385.5865</c:v>
                </c:pt>
                <c:pt idx="8533">
                  <c:v>385.5994</c:v>
                </c:pt>
                <c:pt idx="8534">
                  <c:v>385.6105</c:v>
                </c:pt>
                <c:pt idx="8535">
                  <c:v>385.62299999999999</c:v>
                </c:pt>
                <c:pt idx="8536">
                  <c:v>385.63319999999999</c:v>
                </c:pt>
                <c:pt idx="8537">
                  <c:v>385.64420000000001</c:v>
                </c:pt>
                <c:pt idx="8538">
                  <c:v>385.6549</c:v>
                </c:pt>
                <c:pt idx="8539">
                  <c:v>385.66660000000002</c:v>
                </c:pt>
                <c:pt idx="8540">
                  <c:v>385.67700000000002</c:v>
                </c:pt>
                <c:pt idx="8541">
                  <c:v>385.68720000000002</c:v>
                </c:pt>
                <c:pt idx="8542">
                  <c:v>385.69720000000001</c:v>
                </c:pt>
                <c:pt idx="8543">
                  <c:v>385.70839999999998</c:v>
                </c:pt>
                <c:pt idx="8544">
                  <c:v>385.72030000000001</c:v>
                </c:pt>
                <c:pt idx="8545">
                  <c:v>385.73259999999999</c:v>
                </c:pt>
                <c:pt idx="8546">
                  <c:v>385.74340000000001</c:v>
                </c:pt>
                <c:pt idx="8547">
                  <c:v>385.755</c:v>
                </c:pt>
                <c:pt idx="8548">
                  <c:v>385.76420000000002</c:v>
                </c:pt>
                <c:pt idx="8549">
                  <c:v>385.77539999999999</c:v>
                </c:pt>
                <c:pt idx="8550">
                  <c:v>385.78570000000002</c:v>
                </c:pt>
                <c:pt idx="8551">
                  <c:v>385.79680000000002</c:v>
                </c:pt>
                <c:pt idx="8552">
                  <c:v>385.8082</c:v>
                </c:pt>
                <c:pt idx="8553">
                  <c:v>385.82</c:v>
                </c:pt>
                <c:pt idx="8554">
                  <c:v>385.83179999999999</c:v>
                </c:pt>
                <c:pt idx="8555">
                  <c:v>385.8424</c:v>
                </c:pt>
                <c:pt idx="8556">
                  <c:v>385.85399999999998</c:v>
                </c:pt>
                <c:pt idx="8557">
                  <c:v>385.86489999999998</c:v>
                </c:pt>
                <c:pt idx="8558">
                  <c:v>385.87670000000003</c:v>
                </c:pt>
                <c:pt idx="8559">
                  <c:v>385.88740000000001</c:v>
                </c:pt>
                <c:pt idx="8560">
                  <c:v>385.89920000000001</c:v>
                </c:pt>
                <c:pt idx="8561">
                  <c:v>385.91050000000001</c:v>
                </c:pt>
                <c:pt idx="8562">
                  <c:v>385.92039999999997</c:v>
                </c:pt>
                <c:pt idx="8563">
                  <c:v>385.93200000000002</c:v>
                </c:pt>
                <c:pt idx="8564">
                  <c:v>385.94540000000001</c:v>
                </c:pt>
                <c:pt idx="8565">
                  <c:v>385.95659999999998</c:v>
                </c:pt>
                <c:pt idx="8566">
                  <c:v>385.9676</c:v>
                </c:pt>
                <c:pt idx="8567">
                  <c:v>385.9794</c:v>
                </c:pt>
                <c:pt idx="8568">
                  <c:v>385.99059999999997</c:v>
                </c:pt>
                <c:pt idx="8569">
                  <c:v>386.00259999999997</c:v>
                </c:pt>
                <c:pt idx="8570">
                  <c:v>386.01179999999999</c:v>
                </c:pt>
                <c:pt idx="8571">
                  <c:v>386.02390000000003</c:v>
                </c:pt>
                <c:pt idx="8572">
                  <c:v>386.03460000000001</c:v>
                </c:pt>
                <c:pt idx="8573">
                  <c:v>386.0471</c:v>
                </c:pt>
                <c:pt idx="8574">
                  <c:v>386.05889999999999</c:v>
                </c:pt>
                <c:pt idx="8575">
                  <c:v>386.06779999999998</c:v>
                </c:pt>
                <c:pt idx="8576">
                  <c:v>386.07850000000002</c:v>
                </c:pt>
                <c:pt idx="8577">
                  <c:v>386.09070000000003</c:v>
                </c:pt>
                <c:pt idx="8578">
                  <c:v>386.10199999999998</c:v>
                </c:pt>
                <c:pt idx="8579">
                  <c:v>386.11340000000001</c:v>
                </c:pt>
                <c:pt idx="8580">
                  <c:v>386.12299999999999</c:v>
                </c:pt>
                <c:pt idx="8581">
                  <c:v>386.13589999999999</c:v>
                </c:pt>
                <c:pt idx="8582">
                  <c:v>386.14670000000001</c:v>
                </c:pt>
                <c:pt idx="8583">
                  <c:v>386.15800000000002</c:v>
                </c:pt>
                <c:pt idx="8584">
                  <c:v>386.16899999999998</c:v>
                </c:pt>
                <c:pt idx="8585">
                  <c:v>386.18040000000002</c:v>
                </c:pt>
                <c:pt idx="8586">
                  <c:v>386.19080000000002</c:v>
                </c:pt>
                <c:pt idx="8587">
                  <c:v>386.20339999999999</c:v>
                </c:pt>
                <c:pt idx="8588">
                  <c:v>386.21420000000001</c:v>
                </c:pt>
                <c:pt idx="8589">
                  <c:v>386.22620000000001</c:v>
                </c:pt>
                <c:pt idx="8590">
                  <c:v>386.23779999999999</c:v>
                </c:pt>
                <c:pt idx="8591">
                  <c:v>386.2491</c:v>
                </c:pt>
                <c:pt idx="8592">
                  <c:v>386.25810000000001</c:v>
                </c:pt>
                <c:pt idx="8593">
                  <c:v>386.26900000000001</c:v>
                </c:pt>
                <c:pt idx="8594">
                  <c:v>386.28089999999997</c:v>
                </c:pt>
                <c:pt idx="8595">
                  <c:v>386.2903</c:v>
                </c:pt>
                <c:pt idx="8596">
                  <c:v>386.30200000000002</c:v>
                </c:pt>
                <c:pt idx="8597">
                  <c:v>386.31299999999999</c:v>
                </c:pt>
                <c:pt idx="8598">
                  <c:v>386.32409999999999</c:v>
                </c:pt>
                <c:pt idx="8599">
                  <c:v>386.33429999999998</c:v>
                </c:pt>
                <c:pt idx="8600">
                  <c:v>386.34570000000002</c:v>
                </c:pt>
                <c:pt idx="8601">
                  <c:v>386.35640000000001</c:v>
                </c:pt>
                <c:pt idx="8602">
                  <c:v>386.36739999999998</c:v>
                </c:pt>
                <c:pt idx="8603">
                  <c:v>386.37900000000002</c:v>
                </c:pt>
                <c:pt idx="8604">
                  <c:v>386.38940000000002</c:v>
                </c:pt>
                <c:pt idx="8605">
                  <c:v>386.39859999999999</c:v>
                </c:pt>
                <c:pt idx="8606">
                  <c:v>386.41019999999997</c:v>
                </c:pt>
                <c:pt idx="8607">
                  <c:v>386.4221</c:v>
                </c:pt>
                <c:pt idx="8608">
                  <c:v>386.43279999999999</c:v>
                </c:pt>
                <c:pt idx="8609">
                  <c:v>386.44389999999999</c:v>
                </c:pt>
                <c:pt idx="8610">
                  <c:v>386.45650000000001</c:v>
                </c:pt>
                <c:pt idx="8611">
                  <c:v>386.46800000000002</c:v>
                </c:pt>
                <c:pt idx="8612">
                  <c:v>386.4796</c:v>
                </c:pt>
                <c:pt idx="8613">
                  <c:v>386.49</c:v>
                </c:pt>
                <c:pt idx="8614">
                  <c:v>386.5016</c:v>
                </c:pt>
                <c:pt idx="8615">
                  <c:v>386.51319999999998</c:v>
                </c:pt>
                <c:pt idx="8616">
                  <c:v>386.52460000000002</c:v>
                </c:pt>
                <c:pt idx="8617">
                  <c:v>386.53410000000002</c:v>
                </c:pt>
                <c:pt idx="8618">
                  <c:v>386.54640000000001</c:v>
                </c:pt>
                <c:pt idx="8619">
                  <c:v>386.5566</c:v>
                </c:pt>
                <c:pt idx="8620">
                  <c:v>386.56639999999999</c:v>
                </c:pt>
                <c:pt idx="8621">
                  <c:v>386.57889999999998</c:v>
                </c:pt>
                <c:pt idx="8622">
                  <c:v>386.58690000000001</c:v>
                </c:pt>
                <c:pt idx="8623">
                  <c:v>386.59739999999999</c:v>
                </c:pt>
                <c:pt idx="8624">
                  <c:v>386.60809999999998</c:v>
                </c:pt>
                <c:pt idx="8625">
                  <c:v>386.6182</c:v>
                </c:pt>
                <c:pt idx="8626">
                  <c:v>386.62889999999999</c:v>
                </c:pt>
                <c:pt idx="8627">
                  <c:v>386.63810000000001</c:v>
                </c:pt>
                <c:pt idx="8628">
                  <c:v>386.64960000000002</c:v>
                </c:pt>
                <c:pt idx="8629">
                  <c:v>386.66019999999997</c:v>
                </c:pt>
                <c:pt idx="8630">
                  <c:v>386.67239999999998</c:v>
                </c:pt>
                <c:pt idx="8631">
                  <c:v>386.68259999999998</c:v>
                </c:pt>
                <c:pt idx="8632">
                  <c:v>386.69260000000003</c:v>
                </c:pt>
                <c:pt idx="8633">
                  <c:v>386.7047</c:v>
                </c:pt>
                <c:pt idx="8634">
                  <c:v>386.71420000000001</c:v>
                </c:pt>
                <c:pt idx="8635">
                  <c:v>386.72609999999997</c:v>
                </c:pt>
                <c:pt idx="8636">
                  <c:v>386.7364</c:v>
                </c:pt>
                <c:pt idx="8637">
                  <c:v>386.74650000000003</c:v>
                </c:pt>
                <c:pt idx="8638">
                  <c:v>386.75810000000001</c:v>
                </c:pt>
                <c:pt idx="8639">
                  <c:v>386.76870000000002</c:v>
                </c:pt>
                <c:pt idx="8640">
                  <c:v>386.779</c:v>
                </c:pt>
                <c:pt idx="8641">
                  <c:v>386.79</c:v>
                </c:pt>
                <c:pt idx="8642">
                  <c:v>386.80099999999999</c:v>
                </c:pt>
                <c:pt idx="8643">
                  <c:v>386.81200000000001</c:v>
                </c:pt>
                <c:pt idx="8644">
                  <c:v>386.82279999999997</c:v>
                </c:pt>
                <c:pt idx="8645">
                  <c:v>386.8338</c:v>
                </c:pt>
                <c:pt idx="8646">
                  <c:v>386.84350000000001</c:v>
                </c:pt>
                <c:pt idx="8647">
                  <c:v>386.85469999999998</c:v>
                </c:pt>
                <c:pt idx="8648">
                  <c:v>386.86520000000002</c:v>
                </c:pt>
                <c:pt idx="8649">
                  <c:v>386.87619999999998</c:v>
                </c:pt>
                <c:pt idx="8650">
                  <c:v>386.88679999999999</c:v>
                </c:pt>
                <c:pt idx="8651">
                  <c:v>386.89679999999998</c:v>
                </c:pt>
                <c:pt idx="8652">
                  <c:v>386.90820000000002</c:v>
                </c:pt>
                <c:pt idx="8653">
                  <c:v>386.91750000000002</c:v>
                </c:pt>
                <c:pt idx="8654">
                  <c:v>386.93</c:v>
                </c:pt>
                <c:pt idx="8655">
                  <c:v>386.93979999999999</c:v>
                </c:pt>
                <c:pt idx="8656">
                  <c:v>386.95069999999998</c:v>
                </c:pt>
                <c:pt idx="8657">
                  <c:v>386.96159999999998</c:v>
                </c:pt>
                <c:pt idx="8658">
                  <c:v>386.97390000000001</c:v>
                </c:pt>
                <c:pt idx="8659">
                  <c:v>386.98399999999998</c:v>
                </c:pt>
                <c:pt idx="8660">
                  <c:v>386.99439999999998</c:v>
                </c:pt>
                <c:pt idx="8661">
                  <c:v>387.00619999999998</c:v>
                </c:pt>
                <c:pt idx="8662">
                  <c:v>387.01580000000001</c:v>
                </c:pt>
                <c:pt idx="8663">
                  <c:v>387.02609999999999</c:v>
                </c:pt>
                <c:pt idx="8664">
                  <c:v>387.03629999999998</c:v>
                </c:pt>
                <c:pt idx="8665">
                  <c:v>387.04680000000002</c:v>
                </c:pt>
                <c:pt idx="8666">
                  <c:v>387.05759999999998</c:v>
                </c:pt>
                <c:pt idx="8667">
                  <c:v>387.06740000000002</c:v>
                </c:pt>
                <c:pt idx="8668">
                  <c:v>387.07909999999998</c:v>
                </c:pt>
                <c:pt idx="8669">
                  <c:v>387.08980000000003</c:v>
                </c:pt>
                <c:pt idx="8670">
                  <c:v>387.09899999999999</c:v>
                </c:pt>
                <c:pt idx="8671">
                  <c:v>387.10969999999998</c:v>
                </c:pt>
                <c:pt idx="8672">
                  <c:v>387.12079999999997</c:v>
                </c:pt>
                <c:pt idx="8673">
                  <c:v>387.13119999999998</c:v>
                </c:pt>
                <c:pt idx="8674">
                  <c:v>387.14240000000001</c:v>
                </c:pt>
                <c:pt idx="8675">
                  <c:v>387.15179999999998</c:v>
                </c:pt>
                <c:pt idx="8676">
                  <c:v>387.16219999999998</c:v>
                </c:pt>
                <c:pt idx="8677">
                  <c:v>387.17430000000002</c:v>
                </c:pt>
                <c:pt idx="8678">
                  <c:v>387.18430000000001</c:v>
                </c:pt>
                <c:pt idx="8679">
                  <c:v>387.19560000000001</c:v>
                </c:pt>
                <c:pt idx="8680">
                  <c:v>387.2054</c:v>
                </c:pt>
                <c:pt idx="8681">
                  <c:v>387.2176</c:v>
                </c:pt>
                <c:pt idx="8682">
                  <c:v>387.22980000000001</c:v>
                </c:pt>
                <c:pt idx="8683">
                  <c:v>387.238</c:v>
                </c:pt>
                <c:pt idx="8684">
                  <c:v>387.24979999999999</c:v>
                </c:pt>
                <c:pt idx="8685">
                  <c:v>387.2602</c:v>
                </c:pt>
                <c:pt idx="8686">
                  <c:v>387.27109999999999</c:v>
                </c:pt>
                <c:pt idx="8687">
                  <c:v>387.28120000000001</c:v>
                </c:pt>
                <c:pt idx="8688">
                  <c:v>387.2912</c:v>
                </c:pt>
                <c:pt idx="8689">
                  <c:v>387.30200000000002</c:v>
                </c:pt>
                <c:pt idx="8690">
                  <c:v>387.31220000000002</c:v>
                </c:pt>
                <c:pt idx="8691">
                  <c:v>387.32310000000001</c:v>
                </c:pt>
                <c:pt idx="8692">
                  <c:v>387.33359999999999</c:v>
                </c:pt>
                <c:pt idx="8693">
                  <c:v>387.34300000000002</c:v>
                </c:pt>
                <c:pt idx="8694">
                  <c:v>387.35379999999998</c:v>
                </c:pt>
                <c:pt idx="8695">
                  <c:v>387.36380000000003</c:v>
                </c:pt>
                <c:pt idx="8696">
                  <c:v>387.37540000000001</c:v>
                </c:pt>
                <c:pt idx="8697">
                  <c:v>387.38440000000003</c:v>
                </c:pt>
                <c:pt idx="8698">
                  <c:v>387.39550000000003</c:v>
                </c:pt>
                <c:pt idx="8699">
                  <c:v>387.40480000000002</c:v>
                </c:pt>
                <c:pt idx="8700">
                  <c:v>387.41699999999997</c:v>
                </c:pt>
                <c:pt idx="8701">
                  <c:v>387.42939999999999</c:v>
                </c:pt>
                <c:pt idx="8702">
                  <c:v>387.43830000000003</c:v>
                </c:pt>
                <c:pt idx="8703">
                  <c:v>387.45100000000002</c:v>
                </c:pt>
                <c:pt idx="8704">
                  <c:v>387.4606</c:v>
                </c:pt>
                <c:pt idx="8705">
                  <c:v>387.47190000000001</c:v>
                </c:pt>
                <c:pt idx="8706">
                  <c:v>387.48259999999999</c:v>
                </c:pt>
                <c:pt idx="8707">
                  <c:v>387.49239999999998</c:v>
                </c:pt>
                <c:pt idx="8708">
                  <c:v>387.5052</c:v>
                </c:pt>
                <c:pt idx="8709">
                  <c:v>387.5147</c:v>
                </c:pt>
                <c:pt idx="8710">
                  <c:v>387.52539999999999</c:v>
                </c:pt>
                <c:pt idx="8711">
                  <c:v>387.53500000000003</c:v>
                </c:pt>
                <c:pt idx="8712">
                  <c:v>387.54689999999999</c:v>
                </c:pt>
                <c:pt idx="8713">
                  <c:v>387.55860000000001</c:v>
                </c:pt>
                <c:pt idx="8714">
                  <c:v>387.56849999999997</c:v>
                </c:pt>
                <c:pt idx="8715">
                  <c:v>387.57900000000001</c:v>
                </c:pt>
                <c:pt idx="8716">
                  <c:v>387.58980000000003</c:v>
                </c:pt>
                <c:pt idx="8717">
                  <c:v>387.59960000000001</c:v>
                </c:pt>
                <c:pt idx="8718">
                  <c:v>387.60860000000002</c:v>
                </c:pt>
                <c:pt idx="8719">
                  <c:v>387.61829999999998</c:v>
                </c:pt>
                <c:pt idx="8720">
                  <c:v>387.62909999999999</c:v>
                </c:pt>
                <c:pt idx="8721">
                  <c:v>387.64109999999999</c:v>
                </c:pt>
                <c:pt idx="8722">
                  <c:v>387.65069999999997</c:v>
                </c:pt>
                <c:pt idx="8723">
                  <c:v>387.66120000000001</c:v>
                </c:pt>
                <c:pt idx="8724">
                  <c:v>387.67259999999999</c:v>
                </c:pt>
                <c:pt idx="8725">
                  <c:v>387.68220000000002</c:v>
                </c:pt>
                <c:pt idx="8726">
                  <c:v>387.69220000000001</c:v>
                </c:pt>
                <c:pt idx="8727">
                  <c:v>387.70370000000003</c:v>
                </c:pt>
                <c:pt idx="8728">
                  <c:v>387.71319999999997</c:v>
                </c:pt>
                <c:pt idx="8729">
                  <c:v>387.72340000000003</c:v>
                </c:pt>
                <c:pt idx="8730">
                  <c:v>387.73219999999998</c:v>
                </c:pt>
                <c:pt idx="8731">
                  <c:v>387.74279999999999</c:v>
                </c:pt>
                <c:pt idx="8732">
                  <c:v>387.75450000000001</c:v>
                </c:pt>
                <c:pt idx="8733">
                  <c:v>387.76519999999999</c:v>
                </c:pt>
                <c:pt idx="8734">
                  <c:v>387.77420000000001</c:v>
                </c:pt>
                <c:pt idx="8735">
                  <c:v>387.78530000000001</c:v>
                </c:pt>
                <c:pt idx="8736">
                  <c:v>387.79629999999997</c:v>
                </c:pt>
                <c:pt idx="8737">
                  <c:v>387.80590000000001</c:v>
                </c:pt>
                <c:pt idx="8738">
                  <c:v>387.81639999999999</c:v>
                </c:pt>
                <c:pt idx="8739">
                  <c:v>387.8254</c:v>
                </c:pt>
                <c:pt idx="8740">
                  <c:v>387.83620000000002</c:v>
                </c:pt>
                <c:pt idx="8741">
                  <c:v>387.84679999999997</c:v>
                </c:pt>
                <c:pt idx="8742">
                  <c:v>387.85770000000002</c:v>
                </c:pt>
                <c:pt idx="8743">
                  <c:v>387.86750000000001</c:v>
                </c:pt>
                <c:pt idx="8744">
                  <c:v>387.8777</c:v>
                </c:pt>
                <c:pt idx="8745">
                  <c:v>387.8879</c:v>
                </c:pt>
                <c:pt idx="8746">
                  <c:v>387.89670000000001</c:v>
                </c:pt>
                <c:pt idx="8747">
                  <c:v>387.90600000000001</c:v>
                </c:pt>
                <c:pt idx="8748">
                  <c:v>387.91649999999998</c:v>
                </c:pt>
                <c:pt idx="8749">
                  <c:v>387.92680000000001</c:v>
                </c:pt>
                <c:pt idx="8750">
                  <c:v>387.9375</c:v>
                </c:pt>
                <c:pt idx="8751">
                  <c:v>387.94869999999997</c:v>
                </c:pt>
                <c:pt idx="8752">
                  <c:v>387.959</c:v>
                </c:pt>
                <c:pt idx="8753">
                  <c:v>387.97089999999997</c:v>
                </c:pt>
                <c:pt idx="8754">
                  <c:v>387.98020000000002</c:v>
                </c:pt>
                <c:pt idx="8755">
                  <c:v>387.99209999999999</c:v>
                </c:pt>
                <c:pt idx="8756">
                  <c:v>388.0018</c:v>
                </c:pt>
                <c:pt idx="8757">
                  <c:v>388.01299999999998</c:v>
                </c:pt>
                <c:pt idx="8758">
                  <c:v>388.0231</c:v>
                </c:pt>
                <c:pt idx="8759">
                  <c:v>388.03320000000002</c:v>
                </c:pt>
                <c:pt idx="8760">
                  <c:v>388.04419999999999</c:v>
                </c:pt>
                <c:pt idx="8761">
                  <c:v>388.05380000000002</c:v>
                </c:pt>
                <c:pt idx="8762">
                  <c:v>388.065</c:v>
                </c:pt>
                <c:pt idx="8763">
                  <c:v>388.07580000000002</c:v>
                </c:pt>
                <c:pt idx="8764">
                  <c:v>388.08600000000001</c:v>
                </c:pt>
                <c:pt idx="8765">
                  <c:v>388.09640000000002</c:v>
                </c:pt>
                <c:pt idx="8766">
                  <c:v>388.10739999999998</c:v>
                </c:pt>
                <c:pt idx="8767">
                  <c:v>388.11700000000002</c:v>
                </c:pt>
                <c:pt idx="8768">
                  <c:v>388.12639999999999</c:v>
                </c:pt>
                <c:pt idx="8769">
                  <c:v>388.137</c:v>
                </c:pt>
                <c:pt idx="8770">
                  <c:v>388.14800000000002</c:v>
                </c:pt>
                <c:pt idx="8771">
                  <c:v>388.15800000000002</c:v>
                </c:pt>
                <c:pt idx="8772">
                  <c:v>388.16680000000002</c:v>
                </c:pt>
                <c:pt idx="8773">
                  <c:v>388.1773</c:v>
                </c:pt>
                <c:pt idx="8774">
                  <c:v>388.18619999999999</c:v>
                </c:pt>
                <c:pt idx="8775">
                  <c:v>388.19819999999999</c:v>
                </c:pt>
                <c:pt idx="8776">
                  <c:v>388.2072</c:v>
                </c:pt>
                <c:pt idx="8777">
                  <c:v>388.21719999999999</c:v>
                </c:pt>
                <c:pt idx="8778">
                  <c:v>388.22750000000002</c:v>
                </c:pt>
                <c:pt idx="8779">
                  <c:v>388.23759999999999</c:v>
                </c:pt>
                <c:pt idx="8780">
                  <c:v>388.24860000000001</c:v>
                </c:pt>
                <c:pt idx="8781">
                  <c:v>388.25920000000002</c:v>
                </c:pt>
                <c:pt idx="8782">
                  <c:v>388.26839999999999</c:v>
                </c:pt>
                <c:pt idx="8783">
                  <c:v>388.2783</c:v>
                </c:pt>
                <c:pt idx="8784">
                  <c:v>388.28710000000001</c:v>
                </c:pt>
                <c:pt idx="8785">
                  <c:v>388.2978</c:v>
                </c:pt>
                <c:pt idx="8786">
                  <c:v>388.30799999999999</c:v>
                </c:pt>
                <c:pt idx="8787">
                  <c:v>388.31880000000001</c:v>
                </c:pt>
                <c:pt idx="8788">
                  <c:v>388.32850000000002</c:v>
                </c:pt>
                <c:pt idx="8789">
                  <c:v>388.33839999999998</c:v>
                </c:pt>
                <c:pt idx="8790">
                  <c:v>388.34899999999999</c:v>
                </c:pt>
                <c:pt idx="8791">
                  <c:v>388.35899999999998</c:v>
                </c:pt>
                <c:pt idx="8792">
                  <c:v>388.36919999999998</c:v>
                </c:pt>
                <c:pt idx="8793">
                  <c:v>388.38</c:v>
                </c:pt>
                <c:pt idx="8794">
                  <c:v>388.38990000000001</c:v>
                </c:pt>
                <c:pt idx="8795">
                  <c:v>388.4</c:v>
                </c:pt>
                <c:pt idx="8796">
                  <c:v>388.40890000000002</c:v>
                </c:pt>
                <c:pt idx="8797">
                  <c:v>388.42059999999998</c:v>
                </c:pt>
                <c:pt idx="8798">
                  <c:v>388.43060000000003</c:v>
                </c:pt>
                <c:pt idx="8799">
                  <c:v>388.44</c:v>
                </c:pt>
                <c:pt idx="8800">
                  <c:v>388.45060000000001</c:v>
                </c:pt>
                <c:pt idx="8801">
                  <c:v>388.46100000000001</c:v>
                </c:pt>
                <c:pt idx="8802">
                  <c:v>388.47140000000002</c:v>
                </c:pt>
                <c:pt idx="8803">
                  <c:v>388.483</c:v>
                </c:pt>
                <c:pt idx="8804">
                  <c:v>388.49110000000002</c:v>
                </c:pt>
                <c:pt idx="8805">
                  <c:v>388.49979999999999</c:v>
                </c:pt>
                <c:pt idx="8806">
                  <c:v>388.51029999999997</c:v>
                </c:pt>
                <c:pt idx="8807">
                  <c:v>388.52030000000002</c:v>
                </c:pt>
                <c:pt idx="8808">
                  <c:v>388.53089999999997</c:v>
                </c:pt>
                <c:pt idx="8809">
                  <c:v>388.54180000000002</c:v>
                </c:pt>
                <c:pt idx="8810">
                  <c:v>388.55149999999998</c:v>
                </c:pt>
                <c:pt idx="8811">
                  <c:v>388.56319999999999</c:v>
                </c:pt>
                <c:pt idx="8812">
                  <c:v>388.57279999999997</c:v>
                </c:pt>
                <c:pt idx="8813">
                  <c:v>388.58199999999999</c:v>
                </c:pt>
                <c:pt idx="8814">
                  <c:v>388.59320000000002</c:v>
                </c:pt>
                <c:pt idx="8815">
                  <c:v>388.60289999999998</c:v>
                </c:pt>
                <c:pt idx="8816">
                  <c:v>388.61349999999999</c:v>
                </c:pt>
                <c:pt idx="8817">
                  <c:v>388.62240000000003</c:v>
                </c:pt>
                <c:pt idx="8818">
                  <c:v>388.63249999999999</c:v>
                </c:pt>
                <c:pt idx="8819">
                  <c:v>388.64370000000002</c:v>
                </c:pt>
                <c:pt idx="8820">
                  <c:v>388.65350000000001</c:v>
                </c:pt>
                <c:pt idx="8821">
                  <c:v>388.66359999999997</c:v>
                </c:pt>
                <c:pt idx="8822">
                  <c:v>388.67399999999998</c:v>
                </c:pt>
                <c:pt idx="8823">
                  <c:v>388.68439999999998</c:v>
                </c:pt>
                <c:pt idx="8824">
                  <c:v>388.69459999999998</c:v>
                </c:pt>
                <c:pt idx="8825">
                  <c:v>388.70359999999999</c:v>
                </c:pt>
                <c:pt idx="8826">
                  <c:v>388.71409999999997</c:v>
                </c:pt>
                <c:pt idx="8827">
                  <c:v>388.7244</c:v>
                </c:pt>
                <c:pt idx="8828">
                  <c:v>388.7328</c:v>
                </c:pt>
                <c:pt idx="8829">
                  <c:v>388.74279999999999</c:v>
                </c:pt>
                <c:pt idx="8830">
                  <c:v>388.75150000000002</c:v>
                </c:pt>
                <c:pt idx="8831">
                  <c:v>388.76319999999998</c:v>
                </c:pt>
                <c:pt idx="8832">
                  <c:v>388.77159999999998</c:v>
                </c:pt>
                <c:pt idx="8833">
                  <c:v>388.78160000000003</c:v>
                </c:pt>
                <c:pt idx="8834">
                  <c:v>388.79399999999998</c:v>
                </c:pt>
                <c:pt idx="8835">
                  <c:v>388.80200000000002</c:v>
                </c:pt>
                <c:pt idx="8836">
                  <c:v>388.81180000000001</c:v>
                </c:pt>
                <c:pt idx="8837">
                  <c:v>388.8218</c:v>
                </c:pt>
                <c:pt idx="8838">
                  <c:v>388.83300000000003</c:v>
                </c:pt>
                <c:pt idx="8839">
                  <c:v>388.84160000000003</c:v>
                </c:pt>
                <c:pt idx="8840">
                  <c:v>388.85160000000002</c:v>
                </c:pt>
                <c:pt idx="8841">
                  <c:v>388.86340000000001</c:v>
                </c:pt>
                <c:pt idx="8842">
                  <c:v>388.87380000000002</c:v>
                </c:pt>
                <c:pt idx="8843">
                  <c:v>388.88249999999999</c:v>
                </c:pt>
                <c:pt idx="8844">
                  <c:v>388.89280000000002</c:v>
                </c:pt>
                <c:pt idx="8845">
                  <c:v>388.9015</c:v>
                </c:pt>
                <c:pt idx="8846">
                  <c:v>388.9126</c:v>
                </c:pt>
                <c:pt idx="8847">
                  <c:v>388.92360000000002</c:v>
                </c:pt>
                <c:pt idx="8848">
                  <c:v>388.93220000000002</c:v>
                </c:pt>
                <c:pt idx="8849">
                  <c:v>388.94220000000001</c:v>
                </c:pt>
                <c:pt idx="8850">
                  <c:v>388.95240000000001</c:v>
                </c:pt>
                <c:pt idx="8851">
                  <c:v>388.96100000000001</c:v>
                </c:pt>
                <c:pt idx="8852">
                  <c:v>388.97140000000002</c:v>
                </c:pt>
                <c:pt idx="8853">
                  <c:v>388.98180000000002</c:v>
                </c:pt>
                <c:pt idx="8854">
                  <c:v>388.99130000000002</c:v>
                </c:pt>
                <c:pt idx="8855">
                  <c:v>389.0016</c:v>
                </c:pt>
                <c:pt idx="8856">
                  <c:v>389.01209999999998</c:v>
                </c:pt>
                <c:pt idx="8857">
                  <c:v>389.02159999999998</c:v>
                </c:pt>
                <c:pt idx="8858">
                  <c:v>389.03179999999998</c:v>
                </c:pt>
                <c:pt idx="8859">
                  <c:v>389.04250000000002</c:v>
                </c:pt>
                <c:pt idx="8860">
                  <c:v>389.05360000000002</c:v>
                </c:pt>
                <c:pt idx="8861">
                  <c:v>389.06189999999998</c:v>
                </c:pt>
                <c:pt idx="8862">
                  <c:v>389.07319999999999</c:v>
                </c:pt>
                <c:pt idx="8863">
                  <c:v>389.08319999999998</c:v>
                </c:pt>
                <c:pt idx="8864">
                  <c:v>389.09300000000002</c:v>
                </c:pt>
                <c:pt idx="8865">
                  <c:v>389.1028</c:v>
                </c:pt>
                <c:pt idx="8866">
                  <c:v>389.11360000000002</c:v>
                </c:pt>
                <c:pt idx="8867">
                  <c:v>389.12279999999998</c:v>
                </c:pt>
                <c:pt idx="8868">
                  <c:v>389.13339999999999</c:v>
                </c:pt>
                <c:pt idx="8869">
                  <c:v>389.14319999999998</c:v>
                </c:pt>
                <c:pt idx="8870">
                  <c:v>389.15370000000001</c:v>
                </c:pt>
                <c:pt idx="8871">
                  <c:v>389.16419999999999</c:v>
                </c:pt>
                <c:pt idx="8872">
                  <c:v>389.17250000000001</c:v>
                </c:pt>
                <c:pt idx="8873">
                  <c:v>389.18299999999999</c:v>
                </c:pt>
                <c:pt idx="8874">
                  <c:v>389.1934</c:v>
                </c:pt>
                <c:pt idx="8875">
                  <c:v>389.20370000000003</c:v>
                </c:pt>
                <c:pt idx="8876">
                  <c:v>389.21350000000001</c:v>
                </c:pt>
                <c:pt idx="8877">
                  <c:v>389.22390000000001</c:v>
                </c:pt>
                <c:pt idx="8878">
                  <c:v>389.23340000000002</c:v>
                </c:pt>
                <c:pt idx="8879">
                  <c:v>389.24299999999999</c:v>
                </c:pt>
                <c:pt idx="8880">
                  <c:v>389.25450000000001</c:v>
                </c:pt>
                <c:pt idx="8881">
                  <c:v>389.26490000000001</c:v>
                </c:pt>
                <c:pt idx="8882">
                  <c:v>389.27530000000002</c:v>
                </c:pt>
                <c:pt idx="8883">
                  <c:v>389.28469999999999</c:v>
                </c:pt>
                <c:pt idx="8884">
                  <c:v>389.29410000000001</c:v>
                </c:pt>
                <c:pt idx="8885">
                  <c:v>389.30450000000002</c:v>
                </c:pt>
                <c:pt idx="8886">
                  <c:v>389.31349999999998</c:v>
                </c:pt>
                <c:pt idx="8887">
                  <c:v>389.32459999999998</c:v>
                </c:pt>
                <c:pt idx="8888">
                  <c:v>389.33440000000002</c:v>
                </c:pt>
                <c:pt idx="8889">
                  <c:v>389.34410000000003</c:v>
                </c:pt>
                <c:pt idx="8890">
                  <c:v>389.35340000000002</c:v>
                </c:pt>
                <c:pt idx="8891">
                  <c:v>389.36349999999999</c:v>
                </c:pt>
                <c:pt idx="8892">
                  <c:v>389.37240000000003</c:v>
                </c:pt>
                <c:pt idx="8893">
                  <c:v>389.38380000000001</c:v>
                </c:pt>
                <c:pt idx="8894">
                  <c:v>389.39299999999997</c:v>
                </c:pt>
                <c:pt idx="8895">
                  <c:v>389.40190000000001</c:v>
                </c:pt>
                <c:pt idx="8896">
                  <c:v>389.4126</c:v>
                </c:pt>
                <c:pt idx="8897">
                  <c:v>389.4221</c:v>
                </c:pt>
                <c:pt idx="8898">
                  <c:v>389.43130000000002</c:v>
                </c:pt>
                <c:pt idx="8899">
                  <c:v>389.44139999999999</c:v>
                </c:pt>
                <c:pt idx="8900">
                  <c:v>389.44940000000003</c:v>
                </c:pt>
                <c:pt idx="8901">
                  <c:v>389.45890000000003</c:v>
                </c:pt>
                <c:pt idx="8902">
                  <c:v>389.46859999999998</c:v>
                </c:pt>
                <c:pt idx="8903">
                  <c:v>389.47879999999998</c:v>
                </c:pt>
                <c:pt idx="8904">
                  <c:v>389.4889</c:v>
                </c:pt>
                <c:pt idx="8905">
                  <c:v>389.49880000000002</c:v>
                </c:pt>
                <c:pt idx="8906">
                  <c:v>389.50940000000003</c:v>
                </c:pt>
                <c:pt idx="8907">
                  <c:v>389.51799999999997</c:v>
                </c:pt>
                <c:pt idx="8908">
                  <c:v>389.52780000000001</c:v>
                </c:pt>
                <c:pt idx="8909">
                  <c:v>389.53699999999998</c:v>
                </c:pt>
                <c:pt idx="8910">
                  <c:v>389.5471</c:v>
                </c:pt>
                <c:pt idx="8911">
                  <c:v>389.55680000000001</c:v>
                </c:pt>
                <c:pt idx="8912">
                  <c:v>389.56760000000003</c:v>
                </c:pt>
                <c:pt idx="8913">
                  <c:v>389.5772</c:v>
                </c:pt>
                <c:pt idx="8914">
                  <c:v>389.58569999999997</c:v>
                </c:pt>
                <c:pt idx="8915">
                  <c:v>389.59440000000001</c:v>
                </c:pt>
                <c:pt idx="8916">
                  <c:v>389.60469999999998</c:v>
                </c:pt>
                <c:pt idx="8917">
                  <c:v>389.61399999999998</c:v>
                </c:pt>
                <c:pt idx="8918">
                  <c:v>389.62430000000001</c:v>
                </c:pt>
                <c:pt idx="8919">
                  <c:v>389.63310000000001</c:v>
                </c:pt>
                <c:pt idx="8920">
                  <c:v>389.64240000000001</c:v>
                </c:pt>
                <c:pt idx="8921">
                  <c:v>389.6515</c:v>
                </c:pt>
                <c:pt idx="8922">
                  <c:v>389.66269999999997</c:v>
                </c:pt>
                <c:pt idx="8923">
                  <c:v>389.67090000000002</c:v>
                </c:pt>
                <c:pt idx="8924">
                  <c:v>389.67899999999997</c:v>
                </c:pt>
                <c:pt idx="8925">
                  <c:v>389.69</c:v>
                </c:pt>
                <c:pt idx="8926">
                  <c:v>389.70069999999998</c:v>
                </c:pt>
                <c:pt idx="8927">
                  <c:v>389.70920000000001</c:v>
                </c:pt>
                <c:pt idx="8928">
                  <c:v>389.71910000000003</c:v>
                </c:pt>
                <c:pt idx="8929">
                  <c:v>389.72840000000002</c:v>
                </c:pt>
                <c:pt idx="8930">
                  <c:v>389.738</c:v>
                </c:pt>
                <c:pt idx="8931">
                  <c:v>389.74639999999999</c:v>
                </c:pt>
                <c:pt idx="8932">
                  <c:v>389.75549999999998</c:v>
                </c:pt>
                <c:pt idx="8933">
                  <c:v>389.76589999999999</c:v>
                </c:pt>
                <c:pt idx="8934">
                  <c:v>389.77609999999999</c:v>
                </c:pt>
                <c:pt idx="8935">
                  <c:v>389.78519999999997</c:v>
                </c:pt>
                <c:pt idx="8936">
                  <c:v>389.7944</c:v>
                </c:pt>
                <c:pt idx="8937">
                  <c:v>389.80439999999999</c:v>
                </c:pt>
                <c:pt idx="8938">
                  <c:v>389.81420000000003</c:v>
                </c:pt>
                <c:pt idx="8939">
                  <c:v>389.82389999999998</c:v>
                </c:pt>
                <c:pt idx="8940">
                  <c:v>389.834</c:v>
                </c:pt>
                <c:pt idx="8941">
                  <c:v>389.84059999999999</c:v>
                </c:pt>
                <c:pt idx="8942">
                  <c:v>389.85250000000002</c:v>
                </c:pt>
                <c:pt idx="8943">
                  <c:v>389.86059999999998</c:v>
                </c:pt>
                <c:pt idx="8944">
                  <c:v>389.87079999999997</c:v>
                </c:pt>
                <c:pt idx="8945">
                  <c:v>389.88119999999998</c:v>
                </c:pt>
                <c:pt idx="8946">
                  <c:v>389.89060000000001</c:v>
                </c:pt>
                <c:pt idx="8947">
                  <c:v>389.89940000000001</c:v>
                </c:pt>
                <c:pt idx="8948">
                  <c:v>389.91079999999999</c:v>
                </c:pt>
                <c:pt idx="8949">
                  <c:v>389.9187</c:v>
                </c:pt>
                <c:pt idx="8950">
                  <c:v>389.92910000000001</c:v>
                </c:pt>
                <c:pt idx="8951">
                  <c:v>389.93849999999998</c:v>
                </c:pt>
                <c:pt idx="8952">
                  <c:v>389.94690000000003</c:v>
                </c:pt>
                <c:pt idx="8953">
                  <c:v>389.95940000000002</c:v>
                </c:pt>
                <c:pt idx="8954">
                  <c:v>389.96899999999999</c:v>
                </c:pt>
                <c:pt idx="8955">
                  <c:v>389.97859999999997</c:v>
                </c:pt>
                <c:pt idx="8956">
                  <c:v>389.98779999999999</c:v>
                </c:pt>
                <c:pt idx="8957">
                  <c:v>389.9966</c:v>
                </c:pt>
                <c:pt idx="8958">
                  <c:v>390.0059</c:v>
                </c:pt>
                <c:pt idx="8959">
                  <c:v>390.01440000000002</c:v>
                </c:pt>
                <c:pt idx="8960">
                  <c:v>390.0256</c:v>
                </c:pt>
                <c:pt idx="8961">
                  <c:v>390.03320000000002</c:v>
                </c:pt>
                <c:pt idx="8962">
                  <c:v>390.04270000000002</c:v>
                </c:pt>
                <c:pt idx="8963">
                  <c:v>390.05279999999999</c:v>
                </c:pt>
                <c:pt idx="8964">
                  <c:v>390.06319999999999</c:v>
                </c:pt>
                <c:pt idx="8965">
                  <c:v>390.072</c:v>
                </c:pt>
                <c:pt idx="8966">
                  <c:v>390.08010000000002</c:v>
                </c:pt>
                <c:pt idx="8967">
                  <c:v>390.09089999999998</c:v>
                </c:pt>
                <c:pt idx="8968">
                  <c:v>390.10070000000002</c:v>
                </c:pt>
                <c:pt idx="8969">
                  <c:v>390.11099999999999</c:v>
                </c:pt>
                <c:pt idx="8970">
                  <c:v>390.12220000000002</c:v>
                </c:pt>
                <c:pt idx="8971">
                  <c:v>390.13119999999998</c:v>
                </c:pt>
                <c:pt idx="8972">
                  <c:v>390.142</c:v>
                </c:pt>
                <c:pt idx="8973">
                  <c:v>390.15</c:v>
                </c:pt>
                <c:pt idx="8974">
                  <c:v>390.15949999999998</c:v>
                </c:pt>
                <c:pt idx="8975">
                  <c:v>390.16879999999998</c:v>
                </c:pt>
                <c:pt idx="8976">
                  <c:v>390.17610000000002</c:v>
                </c:pt>
                <c:pt idx="8977">
                  <c:v>390.18680000000001</c:v>
                </c:pt>
                <c:pt idx="8978">
                  <c:v>390.19850000000002</c:v>
                </c:pt>
                <c:pt idx="8979">
                  <c:v>390.2088</c:v>
                </c:pt>
                <c:pt idx="8980">
                  <c:v>390.22059999999999</c:v>
                </c:pt>
                <c:pt idx="8981">
                  <c:v>390.23309999999998</c:v>
                </c:pt>
                <c:pt idx="8982">
                  <c:v>390.24579999999997</c:v>
                </c:pt>
                <c:pt idx="8983">
                  <c:v>390.25659999999999</c:v>
                </c:pt>
                <c:pt idx="8984">
                  <c:v>390.26639999999998</c:v>
                </c:pt>
                <c:pt idx="8985">
                  <c:v>390.27839999999998</c:v>
                </c:pt>
                <c:pt idx="8986">
                  <c:v>390.2878</c:v>
                </c:pt>
                <c:pt idx="8987">
                  <c:v>390.29719999999998</c:v>
                </c:pt>
                <c:pt idx="8988">
                  <c:v>390.30720000000002</c:v>
                </c:pt>
                <c:pt idx="8989">
                  <c:v>390.31639999999999</c:v>
                </c:pt>
                <c:pt idx="8990">
                  <c:v>390.32589999999999</c:v>
                </c:pt>
                <c:pt idx="8991">
                  <c:v>390.33420000000001</c:v>
                </c:pt>
                <c:pt idx="8992">
                  <c:v>390.3442</c:v>
                </c:pt>
                <c:pt idx="8993">
                  <c:v>390.35300000000001</c:v>
                </c:pt>
                <c:pt idx="8994">
                  <c:v>390.36090000000002</c:v>
                </c:pt>
                <c:pt idx="8995">
                  <c:v>390.36919999999998</c:v>
                </c:pt>
                <c:pt idx="8996">
                  <c:v>390.37709999999998</c:v>
                </c:pt>
                <c:pt idx="8997">
                  <c:v>390.38670000000002</c:v>
                </c:pt>
                <c:pt idx="8998">
                  <c:v>390.3938</c:v>
                </c:pt>
                <c:pt idx="8999">
                  <c:v>390.40230000000003</c:v>
                </c:pt>
                <c:pt idx="9000">
                  <c:v>390.41079999999999</c:v>
                </c:pt>
                <c:pt idx="9001">
                  <c:v>390.42</c:v>
                </c:pt>
                <c:pt idx="9002">
                  <c:v>390.42809999999997</c:v>
                </c:pt>
                <c:pt idx="9003">
                  <c:v>390.4375</c:v>
                </c:pt>
                <c:pt idx="9004">
                  <c:v>390.44630000000001</c:v>
                </c:pt>
                <c:pt idx="9005">
                  <c:v>390.45530000000002</c:v>
                </c:pt>
                <c:pt idx="9006">
                  <c:v>390.4622</c:v>
                </c:pt>
                <c:pt idx="9007">
                  <c:v>390.47239999999999</c:v>
                </c:pt>
                <c:pt idx="9008">
                  <c:v>390.48090000000002</c:v>
                </c:pt>
                <c:pt idx="9009">
                  <c:v>390.49</c:v>
                </c:pt>
                <c:pt idx="9010">
                  <c:v>390.49779999999998</c:v>
                </c:pt>
                <c:pt idx="9011">
                  <c:v>390.50830000000002</c:v>
                </c:pt>
                <c:pt idx="9012">
                  <c:v>390.517</c:v>
                </c:pt>
                <c:pt idx="9013">
                  <c:v>390.52609999999999</c:v>
                </c:pt>
                <c:pt idx="9014">
                  <c:v>390.53550000000001</c:v>
                </c:pt>
                <c:pt idx="9015">
                  <c:v>390.54590000000002</c:v>
                </c:pt>
                <c:pt idx="9016">
                  <c:v>390.55279999999999</c:v>
                </c:pt>
                <c:pt idx="9017">
                  <c:v>390.56349999999998</c:v>
                </c:pt>
                <c:pt idx="9018">
                  <c:v>390.5736</c:v>
                </c:pt>
                <c:pt idx="9019">
                  <c:v>390.58260000000001</c:v>
                </c:pt>
                <c:pt idx="9020">
                  <c:v>390.59249999999997</c:v>
                </c:pt>
                <c:pt idx="9021">
                  <c:v>390.60129999999998</c:v>
                </c:pt>
                <c:pt idx="9022">
                  <c:v>390.61090000000002</c:v>
                </c:pt>
                <c:pt idx="9023">
                  <c:v>390.61880000000002</c:v>
                </c:pt>
                <c:pt idx="9024">
                  <c:v>390.62849999999997</c:v>
                </c:pt>
                <c:pt idx="9025">
                  <c:v>390.63720000000001</c:v>
                </c:pt>
                <c:pt idx="9026">
                  <c:v>390.64839999999998</c:v>
                </c:pt>
                <c:pt idx="9027">
                  <c:v>390.65679999999998</c:v>
                </c:pt>
                <c:pt idx="9028">
                  <c:v>390.66680000000002</c:v>
                </c:pt>
                <c:pt idx="9029">
                  <c:v>390.67649999999998</c:v>
                </c:pt>
                <c:pt idx="9030">
                  <c:v>390.68400000000003</c:v>
                </c:pt>
                <c:pt idx="9031">
                  <c:v>390.6925</c:v>
                </c:pt>
                <c:pt idx="9032">
                  <c:v>390.70229999999998</c:v>
                </c:pt>
                <c:pt idx="9033">
                  <c:v>390.71190000000001</c:v>
                </c:pt>
                <c:pt idx="9034">
                  <c:v>390.7199</c:v>
                </c:pt>
                <c:pt idx="9035">
                  <c:v>390.72980000000001</c:v>
                </c:pt>
                <c:pt idx="9036">
                  <c:v>390.74059999999997</c:v>
                </c:pt>
                <c:pt idx="9037">
                  <c:v>390.74889999999999</c:v>
                </c:pt>
                <c:pt idx="9038">
                  <c:v>390.75760000000002</c:v>
                </c:pt>
                <c:pt idx="9039">
                  <c:v>390.76760000000002</c:v>
                </c:pt>
                <c:pt idx="9040">
                  <c:v>390.77629999999999</c:v>
                </c:pt>
                <c:pt idx="9041">
                  <c:v>390.78559999999999</c:v>
                </c:pt>
                <c:pt idx="9042">
                  <c:v>390.79610000000002</c:v>
                </c:pt>
                <c:pt idx="9043">
                  <c:v>390.80579999999998</c:v>
                </c:pt>
                <c:pt idx="9044">
                  <c:v>390.81599999999997</c:v>
                </c:pt>
                <c:pt idx="9045">
                  <c:v>390.82380000000001</c:v>
                </c:pt>
                <c:pt idx="9046">
                  <c:v>390.83280000000002</c:v>
                </c:pt>
                <c:pt idx="9047">
                  <c:v>390.84190000000001</c:v>
                </c:pt>
                <c:pt idx="9048">
                  <c:v>390.85199999999998</c:v>
                </c:pt>
                <c:pt idx="9049">
                  <c:v>390.86180000000002</c:v>
                </c:pt>
                <c:pt idx="9050">
                  <c:v>390.87009999999998</c:v>
                </c:pt>
                <c:pt idx="9051">
                  <c:v>390.87950000000001</c:v>
                </c:pt>
                <c:pt idx="9052">
                  <c:v>390.88900000000001</c:v>
                </c:pt>
                <c:pt idx="9053">
                  <c:v>390.89699999999999</c:v>
                </c:pt>
                <c:pt idx="9054">
                  <c:v>390.9058</c:v>
                </c:pt>
                <c:pt idx="9055">
                  <c:v>390.91449999999998</c:v>
                </c:pt>
                <c:pt idx="9056">
                  <c:v>390.923</c:v>
                </c:pt>
                <c:pt idx="9057">
                  <c:v>390.93189999999998</c:v>
                </c:pt>
                <c:pt idx="9058">
                  <c:v>390.93979999999999</c:v>
                </c:pt>
                <c:pt idx="9059">
                  <c:v>390.9502</c:v>
                </c:pt>
                <c:pt idx="9060">
                  <c:v>390.95850000000002</c:v>
                </c:pt>
                <c:pt idx="9061">
                  <c:v>390.96800000000002</c:v>
                </c:pt>
                <c:pt idx="9062">
                  <c:v>390.97719999999998</c:v>
                </c:pt>
                <c:pt idx="9063">
                  <c:v>390.9864</c:v>
                </c:pt>
                <c:pt idx="9064">
                  <c:v>390.99650000000003</c:v>
                </c:pt>
                <c:pt idx="9065">
                  <c:v>391.00479999999999</c:v>
                </c:pt>
                <c:pt idx="9066">
                  <c:v>391.01459999999997</c:v>
                </c:pt>
                <c:pt idx="9067">
                  <c:v>391.02390000000003</c:v>
                </c:pt>
                <c:pt idx="9068">
                  <c:v>391.03289999999998</c:v>
                </c:pt>
                <c:pt idx="9069">
                  <c:v>391.04289999999997</c:v>
                </c:pt>
                <c:pt idx="9070">
                  <c:v>391.05149999999998</c:v>
                </c:pt>
                <c:pt idx="9071">
                  <c:v>391.06020000000001</c:v>
                </c:pt>
                <c:pt idx="9072">
                  <c:v>391.06869999999998</c:v>
                </c:pt>
                <c:pt idx="9073">
                  <c:v>391.07780000000002</c:v>
                </c:pt>
                <c:pt idx="9074">
                  <c:v>391.08580000000001</c:v>
                </c:pt>
                <c:pt idx="9075">
                  <c:v>391.09519999999998</c:v>
                </c:pt>
                <c:pt idx="9076">
                  <c:v>391.10539999999997</c:v>
                </c:pt>
                <c:pt idx="9077">
                  <c:v>391.11419999999998</c:v>
                </c:pt>
                <c:pt idx="9078">
                  <c:v>391.12279999999998</c:v>
                </c:pt>
                <c:pt idx="9079">
                  <c:v>391.13249999999999</c:v>
                </c:pt>
                <c:pt idx="9080">
                  <c:v>391.14150000000001</c:v>
                </c:pt>
                <c:pt idx="9081">
                  <c:v>391.15109999999999</c:v>
                </c:pt>
                <c:pt idx="9082">
                  <c:v>391.16019999999997</c:v>
                </c:pt>
                <c:pt idx="9083">
                  <c:v>391.16860000000003</c:v>
                </c:pt>
                <c:pt idx="9084">
                  <c:v>391.17590000000001</c:v>
                </c:pt>
                <c:pt idx="9085">
                  <c:v>391.1857</c:v>
                </c:pt>
                <c:pt idx="9086">
                  <c:v>391.19580000000002</c:v>
                </c:pt>
                <c:pt idx="9087">
                  <c:v>391.2047</c:v>
                </c:pt>
                <c:pt idx="9088">
                  <c:v>391.21440000000001</c:v>
                </c:pt>
                <c:pt idx="9089">
                  <c:v>391.2226</c:v>
                </c:pt>
                <c:pt idx="9090">
                  <c:v>391.23340000000002</c:v>
                </c:pt>
                <c:pt idx="9091">
                  <c:v>391.24200000000002</c:v>
                </c:pt>
                <c:pt idx="9092">
                  <c:v>391.25099999999998</c:v>
                </c:pt>
                <c:pt idx="9093">
                  <c:v>391.25819999999999</c:v>
                </c:pt>
                <c:pt idx="9094">
                  <c:v>391.26979999999998</c:v>
                </c:pt>
                <c:pt idx="9095">
                  <c:v>391.27890000000002</c:v>
                </c:pt>
                <c:pt idx="9096">
                  <c:v>391.2878</c:v>
                </c:pt>
                <c:pt idx="9097">
                  <c:v>391.29629999999997</c:v>
                </c:pt>
                <c:pt idx="9098">
                  <c:v>391.30720000000002</c:v>
                </c:pt>
                <c:pt idx="9099">
                  <c:v>391.315</c:v>
                </c:pt>
                <c:pt idx="9100">
                  <c:v>391.32420000000002</c:v>
                </c:pt>
                <c:pt idx="9101">
                  <c:v>391.33449999999999</c:v>
                </c:pt>
                <c:pt idx="9102">
                  <c:v>391.3426</c:v>
                </c:pt>
                <c:pt idx="9103">
                  <c:v>391.35109999999997</c:v>
                </c:pt>
                <c:pt idx="9104">
                  <c:v>391.36200000000002</c:v>
                </c:pt>
                <c:pt idx="9105">
                  <c:v>391.37049999999999</c:v>
                </c:pt>
                <c:pt idx="9106">
                  <c:v>391.37939999999998</c:v>
                </c:pt>
                <c:pt idx="9107">
                  <c:v>391.38729999999998</c:v>
                </c:pt>
                <c:pt idx="9108">
                  <c:v>391.39479999999998</c:v>
                </c:pt>
                <c:pt idx="9109">
                  <c:v>391.40379999999999</c:v>
                </c:pt>
                <c:pt idx="9110">
                  <c:v>391.4135</c:v>
                </c:pt>
                <c:pt idx="9111">
                  <c:v>391.42290000000003</c:v>
                </c:pt>
                <c:pt idx="9112">
                  <c:v>391.4298</c:v>
                </c:pt>
                <c:pt idx="9113">
                  <c:v>391.43939999999998</c:v>
                </c:pt>
                <c:pt idx="9114">
                  <c:v>391.44729999999998</c:v>
                </c:pt>
                <c:pt idx="9115">
                  <c:v>391.45670000000001</c:v>
                </c:pt>
                <c:pt idx="9116">
                  <c:v>391.46440000000001</c:v>
                </c:pt>
                <c:pt idx="9117">
                  <c:v>391.47269999999997</c:v>
                </c:pt>
                <c:pt idx="9118">
                  <c:v>391.48250000000002</c:v>
                </c:pt>
                <c:pt idx="9119">
                  <c:v>391.49029999999999</c:v>
                </c:pt>
                <c:pt idx="9120">
                  <c:v>391.49900000000002</c:v>
                </c:pt>
                <c:pt idx="9121">
                  <c:v>391.50760000000002</c:v>
                </c:pt>
                <c:pt idx="9122">
                  <c:v>391.51780000000002</c:v>
                </c:pt>
                <c:pt idx="9123">
                  <c:v>391.52699999999999</c:v>
                </c:pt>
                <c:pt idx="9124">
                  <c:v>391.53539999999998</c:v>
                </c:pt>
                <c:pt idx="9125">
                  <c:v>391.54480000000001</c:v>
                </c:pt>
                <c:pt idx="9126">
                  <c:v>391.55309999999997</c:v>
                </c:pt>
                <c:pt idx="9127">
                  <c:v>391.56299999999999</c:v>
                </c:pt>
                <c:pt idx="9128">
                  <c:v>391.57220000000001</c:v>
                </c:pt>
                <c:pt idx="9129">
                  <c:v>391.58</c:v>
                </c:pt>
                <c:pt idx="9130">
                  <c:v>391.58760000000001</c:v>
                </c:pt>
                <c:pt idx="9131">
                  <c:v>391.59789999999998</c:v>
                </c:pt>
                <c:pt idx="9132">
                  <c:v>391.60539999999997</c:v>
                </c:pt>
                <c:pt idx="9133">
                  <c:v>391.61439999999999</c:v>
                </c:pt>
                <c:pt idx="9134">
                  <c:v>391.6234</c:v>
                </c:pt>
                <c:pt idx="9135">
                  <c:v>391.63159999999999</c:v>
                </c:pt>
                <c:pt idx="9136">
                  <c:v>391.63979999999998</c:v>
                </c:pt>
                <c:pt idx="9137">
                  <c:v>391.64839999999998</c:v>
                </c:pt>
                <c:pt idx="9138">
                  <c:v>391.65620000000001</c:v>
                </c:pt>
                <c:pt idx="9139">
                  <c:v>391.66399999999999</c:v>
                </c:pt>
                <c:pt idx="9140">
                  <c:v>391.67439999999999</c:v>
                </c:pt>
                <c:pt idx="9141">
                  <c:v>391.6825</c:v>
                </c:pt>
                <c:pt idx="9142">
                  <c:v>391.69189999999998</c:v>
                </c:pt>
                <c:pt idx="9143">
                  <c:v>391.70190000000002</c:v>
                </c:pt>
                <c:pt idx="9144">
                  <c:v>391.709</c:v>
                </c:pt>
                <c:pt idx="9145">
                  <c:v>391.71859999999998</c:v>
                </c:pt>
                <c:pt idx="9146">
                  <c:v>391.7276</c:v>
                </c:pt>
                <c:pt idx="9147">
                  <c:v>391.738</c:v>
                </c:pt>
                <c:pt idx="9148">
                  <c:v>391.745</c:v>
                </c:pt>
                <c:pt idx="9149">
                  <c:v>391.75360000000001</c:v>
                </c:pt>
                <c:pt idx="9150">
                  <c:v>391.7627</c:v>
                </c:pt>
                <c:pt idx="9151">
                  <c:v>391.77260000000001</c:v>
                </c:pt>
                <c:pt idx="9152">
                  <c:v>391.78129999999999</c:v>
                </c:pt>
                <c:pt idx="9153">
                  <c:v>391.79039999999998</c:v>
                </c:pt>
                <c:pt idx="9154">
                  <c:v>391.7987</c:v>
                </c:pt>
                <c:pt idx="9155">
                  <c:v>391.80619999999999</c:v>
                </c:pt>
                <c:pt idx="9156">
                  <c:v>391.81529999999998</c:v>
                </c:pt>
                <c:pt idx="9157">
                  <c:v>391.82400000000001</c:v>
                </c:pt>
                <c:pt idx="9158">
                  <c:v>391.83460000000002</c:v>
                </c:pt>
                <c:pt idx="9159">
                  <c:v>391.84219999999999</c:v>
                </c:pt>
                <c:pt idx="9160">
                  <c:v>391.85160000000002</c:v>
                </c:pt>
                <c:pt idx="9161">
                  <c:v>391.85939999999999</c:v>
                </c:pt>
                <c:pt idx="9162">
                  <c:v>391.86750000000001</c:v>
                </c:pt>
                <c:pt idx="9163">
                  <c:v>391.87549999999999</c:v>
                </c:pt>
                <c:pt idx="9164">
                  <c:v>391.8854</c:v>
                </c:pt>
                <c:pt idx="9165">
                  <c:v>391.89530000000002</c:v>
                </c:pt>
                <c:pt idx="9166">
                  <c:v>391.90300000000002</c:v>
                </c:pt>
                <c:pt idx="9167">
                  <c:v>391.91120000000001</c:v>
                </c:pt>
                <c:pt idx="9168">
                  <c:v>391.9187</c:v>
                </c:pt>
                <c:pt idx="9169">
                  <c:v>391.92649999999998</c:v>
                </c:pt>
                <c:pt idx="9170">
                  <c:v>391.9359</c:v>
                </c:pt>
                <c:pt idx="9171">
                  <c:v>391.94529999999997</c:v>
                </c:pt>
                <c:pt idx="9172">
                  <c:v>391.95350000000002</c:v>
                </c:pt>
                <c:pt idx="9173">
                  <c:v>391.96050000000002</c:v>
                </c:pt>
                <c:pt idx="9174">
                  <c:v>391.96940000000001</c:v>
                </c:pt>
                <c:pt idx="9175">
                  <c:v>391.97699999999998</c:v>
                </c:pt>
                <c:pt idx="9176">
                  <c:v>391.98739999999998</c:v>
                </c:pt>
                <c:pt idx="9177">
                  <c:v>391.995</c:v>
                </c:pt>
                <c:pt idx="9178">
                  <c:v>392.0052</c:v>
                </c:pt>
                <c:pt idx="9179">
                  <c:v>392.01339999999999</c:v>
                </c:pt>
                <c:pt idx="9180">
                  <c:v>392.0222</c:v>
                </c:pt>
                <c:pt idx="9181">
                  <c:v>392.03199999999998</c:v>
                </c:pt>
                <c:pt idx="9182">
                  <c:v>392.04140000000001</c:v>
                </c:pt>
                <c:pt idx="9183">
                  <c:v>392.04939999999999</c:v>
                </c:pt>
                <c:pt idx="9184">
                  <c:v>392.05869999999999</c:v>
                </c:pt>
                <c:pt idx="9185">
                  <c:v>392.06740000000002</c:v>
                </c:pt>
                <c:pt idx="9186">
                  <c:v>392.07600000000002</c:v>
                </c:pt>
                <c:pt idx="9187">
                  <c:v>392.08440000000002</c:v>
                </c:pt>
                <c:pt idx="9188">
                  <c:v>392.09249999999997</c:v>
                </c:pt>
                <c:pt idx="9189">
                  <c:v>392.10169999999999</c:v>
                </c:pt>
                <c:pt idx="9190">
                  <c:v>392.10899999999998</c:v>
                </c:pt>
                <c:pt idx="9191">
                  <c:v>392.11720000000003</c:v>
                </c:pt>
                <c:pt idx="9192">
                  <c:v>392.12599999999998</c:v>
                </c:pt>
                <c:pt idx="9193">
                  <c:v>392.1336</c:v>
                </c:pt>
                <c:pt idx="9194">
                  <c:v>392.14299999999997</c:v>
                </c:pt>
                <c:pt idx="9195">
                  <c:v>392.15100000000001</c:v>
                </c:pt>
                <c:pt idx="9196">
                  <c:v>392.16140000000001</c:v>
                </c:pt>
                <c:pt idx="9197">
                  <c:v>392.16989999999998</c:v>
                </c:pt>
                <c:pt idx="9198">
                  <c:v>392.17779999999999</c:v>
                </c:pt>
                <c:pt idx="9199">
                  <c:v>392.18650000000002</c:v>
                </c:pt>
                <c:pt idx="9200">
                  <c:v>392.19720000000001</c:v>
                </c:pt>
                <c:pt idx="9201">
                  <c:v>392.20440000000002</c:v>
                </c:pt>
                <c:pt idx="9202">
                  <c:v>392.21420000000001</c:v>
                </c:pt>
                <c:pt idx="9203">
                  <c:v>392.22239999999999</c:v>
                </c:pt>
                <c:pt idx="9204">
                  <c:v>392.23129999999998</c:v>
                </c:pt>
                <c:pt idx="9205">
                  <c:v>392.2398</c:v>
                </c:pt>
                <c:pt idx="9206">
                  <c:v>392.24779999999998</c:v>
                </c:pt>
                <c:pt idx="9207">
                  <c:v>392.25650000000002</c:v>
                </c:pt>
                <c:pt idx="9208">
                  <c:v>392.26600000000002</c:v>
                </c:pt>
                <c:pt idx="9209">
                  <c:v>392.27510000000001</c:v>
                </c:pt>
                <c:pt idx="9210">
                  <c:v>392.28379999999999</c:v>
                </c:pt>
                <c:pt idx="9211">
                  <c:v>392.29149999999998</c:v>
                </c:pt>
                <c:pt idx="9212">
                  <c:v>392.29919999999998</c:v>
                </c:pt>
                <c:pt idx="9213">
                  <c:v>392.30900000000003</c:v>
                </c:pt>
                <c:pt idx="9214">
                  <c:v>392.31670000000003</c:v>
                </c:pt>
                <c:pt idx="9215">
                  <c:v>392.32619999999997</c:v>
                </c:pt>
                <c:pt idx="9216">
                  <c:v>392.33440000000002</c:v>
                </c:pt>
                <c:pt idx="9217">
                  <c:v>392.34109999999998</c:v>
                </c:pt>
                <c:pt idx="9218">
                  <c:v>392.35079999999999</c:v>
                </c:pt>
                <c:pt idx="9219">
                  <c:v>392.35770000000002</c:v>
                </c:pt>
                <c:pt idx="9220">
                  <c:v>392.36700000000002</c:v>
                </c:pt>
                <c:pt idx="9221">
                  <c:v>392.375</c:v>
                </c:pt>
                <c:pt idx="9222">
                  <c:v>392.38499999999999</c:v>
                </c:pt>
                <c:pt idx="9223">
                  <c:v>392.3938</c:v>
                </c:pt>
                <c:pt idx="9224">
                  <c:v>392.40179999999998</c:v>
                </c:pt>
                <c:pt idx="9225">
                  <c:v>392.41120000000001</c:v>
                </c:pt>
                <c:pt idx="9226">
                  <c:v>392.41890000000001</c:v>
                </c:pt>
                <c:pt idx="9227">
                  <c:v>392.42680000000001</c:v>
                </c:pt>
                <c:pt idx="9228">
                  <c:v>392.43439999999998</c:v>
                </c:pt>
                <c:pt idx="9229">
                  <c:v>392.44400000000002</c:v>
                </c:pt>
                <c:pt idx="9230">
                  <c:v>392.45119999999997</c:v>
                </c:pt>
                <c:pt idx="9231">
                  <c:v>392.46</c:v>
                </c:pt>
                <c:pt idx="9232">
                  <c:v>392.46850000000001</c:v>
                </c:pt>
                <c:pt idx="9233">
                  <c:v>392.47669999999999</c:v>
                </c:pt>
                <c:pt idx="9234">
                  <c:v>392.48719999999997</c:v>
                </c:pt>
                <c:pt idx="9235">
                  <c:v>392.4939</c:v>
                </c:pt>
                <c:pt idx="9236">
                  <c:v>392.5034</c:v>
                </c:pt>
                <c:pt idx="9237">
                  <c:v>392.51190000000003</c:v>
                </c:pt>
                <c:pt idx="9238">
                  <c:v>392.52089999999998</c:v>
                </c:pt>
                <c:pt idx="9239">
                  <c:v>392.53039999999999</c:v>
                </c:pt>
                <c:pt idx="9240">
                  <c:v>392.5369</c:v>
                </c:pt>
                <c:pt idx="9241">
                  <c:v>392.5462</c:v>
                </c:pt>
                <c:pt idx="9242">
                  <c:v>392.55309999999997</c:v>
                </c:pt>
                <c:pt idx="9243">
                  <c:v>392.56180000000001</c:v>
                </c:pt>
                <c:pt idx="9244">
                  <c:v>392.57130000000001</c:v>
                </c:pt>
                <c:pt idx="9245">
                  <c:v>392.57850000000002</c:v>
                </c:pt>
                <c:pt idx="9246">
                  <c:v>392.58640000000003</c:v>
                </c:pt>
                <c:pt idx="9247">
                  <c:v>392.59719999999999</c:v>
                </c:pt>
                <c:pt idx="9248">
                  <c:v>392.60550000000001</c:v>
                </c:pt>
                <c:pt idx="9249">
                  <c:v>392.61180000000002</c:v>
                </c:pt>
                <c:pt idx="9250">
                  <c:v>392.62209999999999</c:v>
                </c:pt>
                <c:pt idx="9251">
                  <c:v>392.63049999999998</c:v>
                </c:pt>
                <c:pt idx="9252">
                  <c:v>392.63720000000001</c:v>
                </c:pt>
                <c:pt idx="9253">
                  <c:v>392.64699999999999</c:v>
                </c:pt>
                <c:pt idx="9254">
                  <c:v>392.65440000000001</c:v>
                </c:pt>
                <c:pt idx="9255">
                  <c:v>392.6626</c:v>
                </c:pt>
                <c:pt idx="9256">
                  <c:v>392.67039999999997</c:v>
                </c:pt>
                <c:pt idx="9257">
                  <c:v>392.67910000000001</c:v>
                </c:pt>
                <c:pt idx="9258">
                  <c:v>392.68720000000002</c:v>
                </c:pt>
                <c:pt idx="9259">
                  <c:v>392.69560000000001</c:v>
                </c:pt>
                <c:pt idx="9260">
                  <c:v>392.70440000000002</c:v>
                </c:pt>
                <c:pt idx="9261">
                  <c:v>392.7124</c:v>
                </c:pt>
                <c:pt idx="9262">
                  <c:v>392.72120000000001</c:v>
                </c:pt>
                <c:pt idx="9263">
                  <c:v>392.73020000000002</c:v>
                </c:pt>
                <c:pt idx="9264">
                  <c:v>392.73739999999998</c:v>
                </c:pt>
                <c:pt idx="9265">
                  <c:v>392.7457</c:v>
                </c:pt>
                <c:pt idx="9266">
                  <c:v>392.75400000000002</c:v>
                </c:pt>
                <c:pt idx="9267">
                  <c:v>392.76319999999998</c:v>
                </c:pt>
                <c:pt idx="9268">
                  <c:v>392.77260000000001</c:v>
                </c:pt>
                <c:pt idx="9269">
                  <c:v>392.78030000000001</c:v>
                </c:pt>
                <c:pt idx="9270">
                  <c:v>392.78750000000002</c:v>
                </c:pt>
                <c:pt idx="9271">
                  <c:v>392.79719999999998</c:v>
                </c:pt>
                <c:pt idx="9272">
                  <c:v>392.80599999999998</c:v>
                </c:pt>
                <c:pt idx="9273">
                  <c:v>392.81360000000001</c:v>
                </c:pt>
                <c:pt idx="9274">
                  <c:v>392.8218</c:v>
                </c:pt>
                <c:pt idx="9275">
                  <c:v>392.83</c:v>
                </c:pt>
                <c:pt idx="9276">
                  <c:v>392.83929999999998</c:v>
                </c:pt>
                <c:pt idx="9277">
                  <c:v>392.8476</c:v>
                </c:pt>
                <c:pt idx="9278">
                  <c:v>392.85599999999999</c:v>
                </c:pt>
                <c:pt idx="9279">
                  <c:v>392.86470000000003</c:v>
                </c:pt>
                <c:pt idx="9280">
                  <c:v>392.8734</c:v>
                </c:pt>
                <c:pt idx="9281">
                  <c:v>392.88159999999999</c:v>
                </c:pt>
                <c:pt idx="9282">
                  <c:v>392.88940000000002</c:v>
                </c:pt>
                <c:pt idx="9283">
                  <c:v>392.8974</c:v>
                </c:pt>
                <c:pt idx="9284">
                  <c:v>392.90559999999999</c:v>
                </c:pt>
                <c:pt idx="9285">
                  <c:v>392.91430000000003</c:v>
                </c:pt>
                <c:pt idx="9286">
                  <c:v>392.9228</c:v>
                </c:pt>
                <c:pt idx="9287">
                  <c:v>392.93150000000003</c:v>
                </c:pt>
                <c:pt idx="9288">
                  <c:v>392.93900000000002</c:v>
                </c:pt>
                <c:pt idx="9289">
                  <c:v>392.94690000000003</c:v>
                </c:pt>
                <c:pt idx="9290">
                  <c:v>392.95490000000001</c:v>
                </c:pt>
                <c:pt idx="9291">
                  <c:v>392.96300000000002</c:v>
                </c:pt>
                <c:pt idx="9292">
                  <c:v>392.97089999999997</c:v>
                </c:pt>
                <c:pt idx="9293">
                  <c:v>392.97969999999998</c:v>
                </c:pt>
                <c:pt idx="9294">
                  <c:v>392.98759999999999</c:v>
                </c:pt>
                <c:pt idx="9295">
                  <c:v>392.99630000000002</c:v>
                </c:pt>
                <c:pt idx="9296">
                  <c:v>393.00560000000002</c:v>
                </c:pt>
                <c:pt idx="9297">
                  <c:v>393.01440000000002</c:v>
                </c:pt>
                <c:pt idx="9298">
                  <c:v>393.0213</c:v>
                </c:pt>
                <c:pt idx="9299">
                  <c:v>393.02949999999998</c:v>
                </c:pt>
                <c:pt idx="9300">
                  <c:v>393.03809999999999</c:v>
                </c:pt>
                <c:pt idx="9301">
                  <c:v>393.04559999999998</c:v>
                </c:pt>
                <c:pt idx="9302">
                  <c:v>393.05439999999999</c:v>
                </c:pt>
                <c:pt idx="9303">
                  <c:v>393.0625</c:v>
                </c:pt>
                <c:pt idx="9304">
                  <c:v>393.07060000000001</c:v>
                </c:pt>
                <c:pt idx="9305">
                  <c:v>393.07740000000001</c:v>
                </c:pt>
                <c:pt idx="9306">
                  <c:v>393.0865</c:v>
                </c:pt>
                <c:pt idx="9307">
                  <c:v>393.0942</c:v>
                </c:pt>
                <c:pt idx="9308">
                  <c:v>393.10180000000003</c:v>
                </c:pt>
                <c:pt idx="9309">
                  <c:v>393.11160000000001</c:v>
                </c:pt>
                <c:pt idx="9310">
                  <c:v>393.11919999999998</c:v>
                </c:pt>
                <c:pt idx="9311">
                  <c:v>393.1275</c:v>
                </c:pt>
                <c:pt idx="9312">
                  <c:v>393.13560000000001</c:v>
                </c:pt>
                <c:pt idx="9313">
                  <c:v>393.14449999999999</c:v>
                </c:pt>
                <c:pt idx="9314">
                  <c:v>393.15260000000001</c:v>
                </c:pt>
                <c:pt idx="9315">
                  <c:v>393.15949999999998</c:v>
                </c:pt>
                <c:pt idx="9316">
                  <c:v>393.1678</c:v>
                </c:pt>
                <c:pt idx="9317">
                  <c:v>393.17590000000001</c:v>
                </c:pt>
                <c:pt idx="9318">
                  <c:v>393.18470000000002</c:v>
                </c:pt>
                <c:pt idx="9319">
                  <c:v>393.1936</c:v>
                </c:pt>
                <c:pt idx="9320">
                  <c:v>393.20190000000002</c:v>
                </c:pt>
                <c:pt idx="9321">
                  <c:v>393.21</c:v>
                </c:pt>
                <c:pt idx="9322">
                  <c:v>393.21839999999997</c:v>
                </c:pt>
                <c:pt idx="9323">
                  <c:v>393.22829999999999</c:v>
                </c:pt>
                <c:pt idx="9324">
                  <c:v>393.23579999999998</c:v>
                </c:pt>
                <c:pt idx="9325">
                  <c:v>393.24380000000002</c:v>
                </c:pt>
                <c:pt idx="9326">
                  <c:v>393.25299999999999</c:v>
                </c:pt>
                <c:pt idx="9327">
                  <c:v>393.26060000000001</c:v>
                </c:pt>
                <c:pt idx="9328">
                  <c:v>393.26909999999998</c:v>
                </c:pt>
                <c:pt idx="9329">
                  <c:v>393.2783</c:v>
                </c:pt>
                <c:pt idx="9330">
                  <c:v>393.28640000000001</c:v>
                </c:pt>
                <c:pt idx="9331">
                  <c:v>393.29320000000001</c:v>
                </c:pt>
                <c:pt idx="9332">
                  <c:v>393.30349999999999</c:v>
                </c:pt>
                <c:pt idx="9333">
                  <c:v>393.3107</c:v>
                </c:pt>
                <c:pt idx="9334">
                  <c:v>393.32</c:v>
                </c:pt>
                <c:pt idx="9335">
                  <c:v>393.32799999999997</c:v>
                </c:pt>
                <c:pt idx="9336">
                  <c:v>393.33800000000002</c:v>
                </c:pt>
                <c:pt idx="9337">
                  <c:v>393.34399999999999</c:v>
                </c:pt>
                <c:pt idx="9338">
                  <c:v>393.35239999999999</c:v>
                </c:pt>
                <c:pt idx="9339">
                  <c:v>393.36020000000002</c:v>
                </c:pt>
                <c:pt idx="9340">
                  <c:v>393.36880000000002</c:v>
                </c:pt>
                <c:pt idx="9341">
                  <c:v>393.37799999999999</c:v>
                </c:pt>
                <c:pt idx="9342">
                  <c:v>393.3854</c:v>
                </c:pt>
                <c:pt idx="9343">
                  <c:v>393.39350000000002</c:v>
                </c:pt>
                <c:pt idx="9344">
                  <c:v>393.4</c:v>
                </c:pt>
                <c:pt idx="9345">
                  <c:v>393.40800000000002</c:v>
                </c:pt>
                <c:pt idx="9346">
                  <c:v>393.41750000000002</c:v>
                </c:pt>
                <c:pt idx="9347">
                  <c:v>393.42649999999998</c:v>
                </c:pt>
                <c:pt idx="9348">
                  <c:v>393.43560000000002</c:v>
                </c:pt>
                <c:pt idx="9349">
                  <c:v>393.44319999999999</c:v>
                </c:pt>
                <c:pt idx="9350">
                  <c:v>393.45119999999997</c:v>
                </c:pt>
                <c:pt idx="9351">
                  <c:v>393.46019999999999</c:v>
                </c:pt>
                <c:pt idx="9352">
                  <c:v>393.46839999999997</c:v>
                </c:pt>
                <c:pt idx="9353">
                  <c:v>393.47649999999999</c:v>
                </c:pt>
                <c:pt idx="9354">
                  <c:v>393.48500000000001</c:v>
                </c:pt>
                <c:pt idx="9355">
                  <c:v>393.49450000000002</c:v>
                </c:pt>
                <c:pt idx="9356">
                  <c:v>393.50360000000001</c:v>
                </c:pt>
                <c:pt idx="9357">
                  <c:v>393.51220000000001</c:v>
                </c:pt>
                <c:pt idx="9358">
                  <c:v>393.52050000000003</c:v>
                </c:pt>
                <c:pt idx="9359">
                  <c:v>393.52800000000002</c:v>
                </c:pt>
                <c:pt idx="9360">
                  <c:v>393.53559999999999</c:v>
                </c:pt>
                <c:pt idx="9361">
                  <c:v>393.54500000000002</c:v>
                </c:pt>
                <c:pt idx="9362">
                  <c:v>393.55</c:v>
                </c:pt>
                <c:pt idx="9363">
                  <c:v>393.56079999999997</c:v>
                </c:pt>
                <c:pt idx="9364">
                  <c:v>393.56810000000002</c:v>
                </c:pt>
                <c:pt idx="9365">
                  <c:v>393.5754</c:v>
                </c:pt>
                <c:pt idx="9366">
                  <c:v>393.58449999999999</c:v>
                </c:pt>
                <c:pt idx="9367">
                  <c:v>393.59210000000002</c:v>
                </c:pt>
                <c:pt idx="9368">
                  <c:v>393.6</c:v>
                </c:pt>
                <c:pt idx="9369">
                  <c:v>393.60789999999997</c:v>
                </c:pt>
                <c:pt idx="9370">
                  <c:v>393.61720000000003</c:v>
                </c:pt>
                <c:pt idx="9371">
                  <c:v>393.62520000000001</c:v>
                </c:pt>
                <c:pt idx="9372">
                  <c:v>393.63339999999999</c:v>
                </c:pt>
                <c:pt idx="9373">
                  <c:v>393.64100000000002</c:v>
                </c:pt>
                <c:pt idx="9374">
                  <c:v>393.64980000000003</c:v>
                </c:pt>
                <c:pt idx="9375">
                  <c:v>393.65719999999999</c:v>
                </c:pt>
                <c:pt idx="9376">
                  <c:v>393.6662</c:v>
                </c:pt>
                <c:pt idx="9377">
                  <c:v>393.6737</c:v>
                </c:pt>
                <c:pt idx="9378">
                  <c:v>393.68200000000002</c:v>
                </c:pt>
                <c:pt idx="9379">
                  <c:v>393.68869999999998</c:v>
                </c:pt>
                <c:pt idx="9380">
                  <c:v>393.69749999999999</c:v>
                </c:pt>
                <c:pt idx="9381">
                  <c:v>393.70499999999998</c:v>
                </c:pt>
                <c:pt idx="9382">
                  <c:v>393.71300000000002</c:v>
                </c:pt>
                <c:pt idx="9383">
                  <c:v>393.72129999999999</c:v>
                </c:pt>
                <c:pt idx="9384">
                  <c:v>393.73</c:v>
                </c:pt>
                <c:pt idx="9385">
                  <c:v>393.73759999999999</c:v>
                </c:pt>
                <c:pt idx="9386">
                  <c:v>393.74669999999998</c:v>
                </c:pt>
                <c:pt idx="9387">
                  <c:v>393.75479999999999</c:v>
                </c:pt>
                <c:pt idx="9388">
                  <c:v>393.76179999999999</c:v>
                </c:pt>
                <c:pt idx="9389">
                  <c:v>393.76960000000003</c:v>
                </c:pt>
                <c:pt idx="9390">
                  <c:v>393.77719999999999</c:v>
                </c:pt>
                <c:pt idx="9391">
                  <c:v>393.78519999999997</c:v>
                </c:pt>
                <c:pt idx="9392">
                  <c:v>393.79300000000001</c:v>
                </c:pt>
                <c:pt idx="9393">
                  <c:v>393.80020000000002</c:v>
                </c:pt>
                <c:pt idx="9394">
                  <c:v>393.80739999999997</c:v>
                </c:pt>
                <c:pt idx="9395">
                  <c:v>393.8134</c:v>
                </c:pt>
                <c:pt idx="9396">
                  <c:v>393.82260000000002</c:v>
                </c:pt>
                <c:pt idx="9397">
                  <c:v>393.8313</c:v>
                </c:pt>
                <c:pt idx="9398">
                  <c:v>393.8399</c:v>
                </c:pt>
                <c:pt idx="9399">
                  <c:v>393.84820000000002</c:v>
                </c:pt>
                <c:pt idx="9400">
                  <c:v>393.85719999999998</c:v>
                </c:pt>
                <c:pt idx="9401">
                  <c:v>393.8655</c:v>
                </c:pt>
                <c:pt idx="9402">
                  <c:v>393.8734</c:v>
                </c:pt>
                <c:pt idx="9403">
                  <c:v>393.88080000000002</c:v>
                </c:pt>
                <c:pt idx="9404">
                  <c:v>393.88900000000001</c:v>
                </c:pt>
                <c:pt idx="9405">
                  <c:v>393.8972</c:v>
                </c:pt>
                <c:pt idx="9406">
                  <c:v>393.90620000000001</c:v>
                </c:pt>
                <c:pt idx="9407">
                  <c:v>393.91410000000002</c:v>
                </c:pt>
                <c:pt idx="9408">
                  <c:v>393.92180000000002</c:v>
                </c:pt>
                <c:pt idx="9409">
                  <c:v>393.93090000000001</c:v>
                </c:pt>
                <c:pt idx="9410">
                  <c:v>393.93939999999998</c:v>
                </c:pt>
                <c:pt idx="9411">
                  <c:v>393.94690000000003</c:v>
                </c:pt>
                <c:pt idx="9412">
                  <c:v>393.95530000000002</c:v>
                </c:pt>
                <c:pt idx="9413">
                  <c:v>393.96300000000002</c:v>
                </c:pt>
                <c:pt idx="9414">
                  <c:v>393.97089999999997</c:v>
                </c:pt>
                <c:pt idx="9415">
                  <c:v>393.97829999999999</c:v>
                </c:pt>
                <c:pt idx="9416">
                  <c:v>393.9862</c:v>
                </c:pt>
                <c:pt idx="9417">
                  <c:v>393.99380000000002</c:v>
                </c:pt>
                <c:pt idx="9418">
                  <c:v>394.0025</c:v>
                </c:pt>
                <c:pt idx="9419">
                  <c:v>394.01100000000002</c:v>
                </c:pt>
                <c:pt idx="9420">
                  <c:v>394.01979999999998</c:v>
                </c:pt>
                <c:pt idx="9421">
                  <c:v>394.0274</c:v>
                </c:pt>
                <c:pt idx="9422">
                  <c:v>394.03519999999997</c:v>
                </c:pt>
                <c:pt idx="9423">
                  <c:v>394.04489999999998</c:v>
                </c:pt>
                <c:pt idx="9424">
                  <c:v>394.05279999999999</c:v>
                </c:pt>
                <c:pt idx="9425">
                  <c:v>394.06</c:v>
                </c:pt>
                <c:pt idx="9426">
                  <c:v>394.0686</c:v>
                </c:pt>
                <c:pt idx="9427">
                  <c:v>394.07560000000001</c:v>
                </c:pt>
                <c:pt idx="9428">
                  <c:v>394.08240000000001</c:v>
                </c:pt>
                <c:pt idx="9429">
                  <c:v>394.09179999999998</c:v>
                </c:pt>
                <c:pt idx="9430">
                  <c:v>394.10019999999997</c:v>
                </c:pt>
                <c:pt idx="9431">
                  <c:v>394.10700000000003</c:v>
                </c:pt>
                <c:pt idx="9432">
                  <c:v>394.11599999999999</c:v>
                </c:pt>
                <c:pt idx="9433">
                  <c:v>394.1234</c:v>
                </c:pt>
                <c:pt idx="9434">
                  <c:v>394.13</c:v>
                </c:pt>
                <c:pt idx="9435">
                  <c:v>394.13959999999997</c:v>
                </c:pt>
                <c:pt idx="9436">
                  <c:v>394.14659999999998</c:v>
                </c:pt>
                <c:pt idx="9437">
                  <c:v>394.15499999999997</c:v>
                </c:pt>
                <c:pt idx="9438">
                  <c:v>394.16239999999999</c:v>
                </c:pt>
                <c:pt idx="9439">
                  <c:v>394.1694</c:v>
                </c:pt>
                <c:pt idx="9440">
                  <c:v>394.17880000000002</c:v>
                </c:pt>
                <c:pt idx="9441">
                  <c:v>394.18599999999998</c:v>
                </c:pt>
                <c:pt idx="9442">
                  <c:v>394.19279999999998</c:v>
                </c:pt>
                <c:pt idx="9443">
                  <c:v>394.20139999999998</c:v>
                </c:pt>
                <c:pt idx="9444">
                  <c:v>394.2097</c:v>
                </c:pt>
                <c:pt idx="9445">
                  <c:v>394.21719999999999</c:v>
                </c:pt>
                <c:pt idx="9446">
                  <c:v>394.22550000000001</c:v>
                </c:pt>
                <c:pt idx="9447">
                  <c:v>394.23360000000002</c:v>
                </c:pt>
                <c:pt idx="9448">
                  <c:v>394.24270000000001</c:v>
                </c:pt>
                <c:pt idx="9449">
                  <c:v>394.25080000000003</c:v>
                </c:pt>
                <c:pt idx="9450">
                  <c:v>394.25880000000001</c:v>
                </c:pt>
                <c:pt idx="9451">
                  <c:v>394.26659999999998</c:v>
                </c:pt>
                <c:pt idx="9452">
                  <c:v>394.27409999999998</c:v>
                </c:pt>
                <c:pt idx="9453">
                  <c:v>394.28120000000001</c:v>
                </c:pt>
                <c:pt idx="9454">
                  <c:v>394.28980000000001</c:v>
                </c:pt>
                <c:pt idx="9455">
                  <c:v>394.29719999999998</c:v>
                </c:pt>
                <c:pt idx="9456">
                  <c:v>394.30700000000002</c:v>
                </c:pt>
                <c:pt idx="9457">
                  <c:v>394.31599999999997</c:v>
                </c:pt>
                <c:pt idx="9458">
                  <c:v>394.32389999999998</c:v>
                </c:pt>
                <c:pt idx="9459">
                  <c:v>394.33199999999999</c:v>
                </c:pt>
                <c:pt idx="9460">
                  <c:v>394.33780000000002</c:v>
                </c:pt>
                <c:pt idx="9461">
                  <c:v>394.34739999999999</c:v>
                </c:pt>
                <c:pt idx="9462">
                  <c:v>394.35329999999999</c:v>
                </c:pt>
                <c:pt idx="9463">
                  <c:v>394.36320000000001</c:v>
                </c:pt>
                <c:pt idx="9464">
                  <c:v>394.37029999999999</c:v>
                </c:pt>
                <c:pt idx="9465">
                  <c:v>394.37740000000002</c:v>
                </c:pt>
                <c:pt idx="9466">
                  <c:v>394.38440000000003</c:v>
                </c:pt>
                <c:pt idx="9467">
                  <c:v>394.39299999999997</c:v>
                </c:pt>
                <c:pt idx="9468">
                  <c:v>394.40039999999999</c:v>
                </c:pt>
                <c:pt idx="9469">
                  <c:v>394.40629999999999</c:v>
                </c:pt>
                <c:pt idx="9470">
                  <c:v>394.41460000000001</c:v>
                </c:pt>
                <c:pt idx="9471">
                  <c:v>394.4228</c:v>
                </c:pt>
                <c:pt idx="9472">
                  <c:v>394.4298</c:v>
                </c:pt>
                <c:pt idx="9473">
                  <c:v>394.43849999999998</c:v>
                </c:pt>
                <c:pt idx="9474">
                  <c:v>394.44720000000001</c:v>
                </c:pt>
                <c:pt idx="9475">
                  <c:v>394.45409999999998</c:v>
                </c:pt>
                <c:pt idx="9476">
                  <c:v>394.46199999999999</c:v>
                </c:pt>
                <c:pt idx="9477">
                  <c:v>394.46949999999998</c:v>
                </c:pt>
                <c:pt idx="9478">
                  <c:v>394.47829999999999</c:v>
                </c:pt>
                <c:pt idx="9479">
                  <c:v>394.48579999999998</c:v>
                </c:pt>
                <c:pt idx="9480">
                  <c:v>394.49349999999998</c:v>
                </c:pt>
                <c:pt idx="9481">
                  <c:v>394.5018</c:v>
                </c:pt>
                <c:pt idx="9482">
                  <c:v>394.50920000000002</c:v>
                </c:pt>
                <c:pt idx="9483">
                  <c:v>394.51780000000002</c:v>
                </c:pt>
                <c:pt idx="9484">
                  <c:v>394.52480000000003</c:v>
                </c:pt>
                <c:pt idx="9485">
                  <c:v>394.53280000000001</c:v>
                </c:pt>
                <c:pt idx="9486">
                  <c:v>394.54140000000001</c:v>
                </c:pt>
                <c:pt idx="9487">
                  <c:v>394.54809999999998</c:v>
                </c:pt>
                <c:pt idx="9488">
                  <c:v>394.55540000000002</c:v>
                </c:pt>
                <c:pt idx="9489">
                  <c:v>394.56299999999999</c:v>
                </c:pt>
                <c:pt idx="9490">
                  <c:v>394.56970000000001</c:v>
                </c:pt>
                <c:pt idx="9491">
                  <c:v>394.57760000000002</c:v>
                </c:pt>
                <c:pt idx="9492">
                  <c:v>394.5847</c:v>
                </c:pt>
                <c:pt idx="9493">
                  <c:v>394.59280000000001</c:v>
                </c:pt>
                <c:pt idx="9494">
                  <c:v>394.59980000000002</c:v>
                </c:pt>
                <c:pt idx="9495">
                  <c:v>394.60700000000003</c:v>
                </c:pt>
                <c:pt idx="9496">
                  <c:v>394.61470000000003</c:v>
                </c:pt>
                <c:pt idx="9497">
                  <c:v>394.6234</c:v>
                </c:pt>
                <c:pt idx="9498">
                  <c:v>394.63060000000002</c:v>
                </c:pt>
                <c:pt idx="9499">
                  <c:v>394.63869999999997</c:v>
                </c:pt>
                <c:pt idx="9500">
                  <c:v>394.64659999999998</c:v>
                </c:pt>
                <c:pt idx="9501">
                  <c:v>394.65339999999998</c:v>
                </c:pt>
                <c:pt idx="9502">
                  <c:v>394.66149999999999</c:v>
                </c:pt>
                <c:pt idx="9503">
                  <c:v>394.66789999999997</c:v>
                </c:pt>
                <c:pt idx="9504">
                  <c:v>394.67700000000002</c:v>
                </c:pt>
                <c:pt idx="9505">
                  <c:v>394.68430000000001</c:v>
                </c:pt>
                <c:pt idx="9506">
                  <c:v>394.69310000000002</c:v>
                </c:pt>
                <c:pt idx="9507">
                  <c:v>394.7011</c:v>
                </c:pt>
                <c:pt idx="9508">
                  <c:v>394.70859999999999</c:v>
                </c:pt>
                <c:pt idx="9509">
                  <c:v>394.71640000000002</c:v>
                </c:pt>
                <c:pt idx="9510">
                  <c:v>394.72340000000003</c:v>
                </c:pt>
                <c:pt idx="9511">
                  <c:v>394.73149999999998</c:v>
                </c:pt>
                <c:pt idx="9512">
                  <c:v>394.73950000000002</c:v>
                </c:pt>
                <c:pt idx="9513">
                  <c:v>394.74619999999999</c:v>
                </c:pt>
                <c:pt idx="9514">
                  <c:v>394.75330000000002</c:v>
                </c:pt>
                <c:pt idx="9515">
                  <c:v>394.7604</c:v>
                </c:pt>
                <c:pt idx="9516">
                  <c:v>394.7672</c:v>
                </c:pt>
                <c:pt idx="9517">
                  <c:v>394.7756</c:v>
                </c:pt>
                <c:pt idx="9518">
                  <c:v>394.7842</c:v>
                </c:pt>
                <c:pt idx="9519">
                  <c:v>394.7912</c:v>
                </c:pt>
                <c:pt idx="9520">
                  <c:v>394.79860000000002</c:v>
                </c:pt>
                <c:pt idx="9521">
                  <c:v>394.80560000000003</c:v>
                </c:pt>
                <c:pt idx="9522">
                  <c:v>394.81400000000002</c:v>
                </c:pt>
                <c:pt idx="9523">
                  <c:v>394.82130000000001</c:v>
                </c:pt>
                <c:pt idx="9524">
                  <c:v>394.82859999999999</c:v>
                </c:pt>
                <c:pt idx="9525">
                  <c:v>394.83519999999999</c:v>
                </c:pt>
                <c:pt idx="9526">
                  <c:v>394.84449999999998</c:v>
                </c:pt>
                <c:pt idx="9527">
                  <c:v>394.85169999999999</c:v>
                </c:pt>
                <c:pt idx="9528">
                  <c:v>394.85910000000001</c:v>
                </c:pt>
                <c:pt idx="9529">
                  <c:v>394.86599999999999</c:v>
                </c:pt>
                <c:pt idx="9530">
                  <c:v>394.87419999999997</c:v>
                </c:pt>
                <c:pt idx="9531">
                  <c:v>394.88080000000002</c:v>
                </c:pt>
                <c:pt idx="9532">
                  <c:v>394.88749999999999</c:v>
                </c:pt>
                <c:pt idx="9533">
                  <c:v>394.89499999999998</c:v>
                </c:pt>
                <c:pt idx="9534">
                  <c:v>394.90219999999999</c:v>
                </c:pt>
                <c:pt idx="9535">
                  <c:v>394.90989999999999</c:v>
                </c:pt>
                <c:pt idx="9536">
                  <c:v>394.916</c:v>
                </c:pt>
                <c:pt idx="9537">
                  <c:v>394.92320000000001</c:v>
                </c:pt>
                <c:pt idx="9538">
                  <c:v>394.92939999999999</c:v>
                </c:pt>
                <c:pt idx="9539">
                  <c:v>394.9384</c:v>
                </c:pt>
                <c:pt idx="9540">
                  <c:v>394.9468</c:v>
                </c:pt>
                <c:pt idx="9541">
                  <c:v>394.95359999999999</c:v>
                </c:pt>
                <c:pt idx="9542">
                  <c:v>394.96179999999998</c:v>
                </c:pt>
                <c:pt idx="9543">
                  <c:v>394.96839999999997</c:v>
                </c:pt>
                <c:pt idx="9544">
                  <c:v>394.9753</c:v>
                </c:pt>
                <c:pt idx="9545">
                  <c:v>394.98169999999999</c:v>
                </c:pt>
                <c:pt idx="9546">
                  <c:v>394.99020000000002</c:v>
                </c:pt>
                <c:pt idx="9547">
                  <c:v>394.99639999999999</c:v>
                </c:pt>
                <c:pt idx="9548">
                  <c:v>395.0059</c:v>
                </c:pt>
                <c:pt idx="9549">
                  <c:v>395.01440000000002</c:v>
                </c:pt>
                <c:pt idx="9550">
                  <c:v>395.0222</c:v>
                </c:pt>
                <c:pt idx="9551">
                  <c:v>395.02949999999998</c:v>
                </c:pt>
                <c:pt idx="9552">
                  <c:v>395.03680000000003</c:v>
                </c:pt>
                <c:pt idx="9553">
                  <c:v>395.04480000000001</c:v>
                </c:pt>
                <c:pt idx="9554">
                  <c:v>395.05110000000002</c:v>
                </c:pt>
                <c:pt idx="9555">
                  <c:v>395.06079999999997</c:v>
                </c:pt>
                <c:pt idx="9556">
                  <c:v>395.06659999999999</c:v>
                </c:pt>
                <c:pt idx="9557">
                  <c:v>395.07440000000003</c:v>
                </c:pt>
                <c:pt idx="9558">
                  <c:v>395.08330000000001</c:v>
                </c:pt>
                <c:pt idx="9559">
                  <c:v>395.09100000000001</c:v>
                </c:pt>
                <c:pt idx="9560">
                  <c:v>395.0994</c:v>
                </c:pt>
                <c:pt idx="9561">
                  <c:v>395.10750000000002</c:v>
                </c:pt>
                <c:pt idx="9562">
                  <c:v>395.11509999999998</c:v>
                </c:pt>
                <c:pt idx="9563">
                  <c:v>395.12270000000001</c:v>
                </c:pt>
                <c:pt idx="9564">
                  <c:v>395.13049999999998</c:v>
                </c:pt>
                <c:pt idx="9565">
                  <c:v>395.13839999999999</c:v>
                </c:pt>
                <c:pt idx="9566">
                  <c:v>395.14589999999998</c:v>
                </c:pt>
                <c:pt idx="9567">
                  <c:v>395.154</c:v>
                </c:pt>
                <c:pt idx="9568">
                  <c:v>395.15989999999999</c:v>
                </c:pt>
                <c:pt idx="9569">
                  <c:v>395.16739999999999</c:v>
                </c:pt>
                <c:pt idx="9570">
                  <c:v>395.17579999999998</c:v>
                </c:pt>
                <c:pt idx="9571">
                  <c:v>395.18259999999998</c:v>
                </c:pt>
                <c:pt idx="9572">
                  <c:v>395.18959999999998</c:v>
                </c:pt>
                <c:pt idx="9573">
                  <c:v>395.19619999999998</c:v>
                </c:pt>
                <c:pt idx="9574">
                  <c:v>395.20359999999999</c:v>
                </c:pt>
                <c:pt idx="9575">
                  <c:v>395.2131</c:v>
                </c:pt>
                <c:pt idx="9576">
                  <c:v>395.21960000000001</c:v>
                </c:pt>
                <c:pt idx="9577">
                  <c:v>395.22719999999998</c:v>
                </c:pt>
                <c:pt idx="9578">
                  <c:v>395.23340000000002</c:v>
                </c:pt>
                <c:pt idx="9579">
                  <c:v>395.2414</c:v>
                </c:pt>
                <c:pt idx="9580">
                  <c:v>395.24919999999997</c:v>
                </c:pt>
                <c:pt idx="9581">
                  <c:v>395.25549999999998</c:v>
                </c:pt>
                <c:pt idx="9582">
                  <c:v>395.26339999999999</c:v>
                </c:pt>
                <c:pt idx="9583">
                  <c:v>395.2704</c:v>
                </c:pt>
                <c:pt idx="9584">
                  <c:v>395.27859999999998</c:v>
                </c:pt>
                <c:pt idx="9585">
                  <c:v>395.28379999999999</c:v>
                </c:pt>
                <c:pt idx="9586">
                  <c:v>395.29239999999999</c:v>
                </c:pt>
                <c:pt idx="9587">
                  <c:v>395.30020000000002</c:v>
                </c:pt>
                <c:pt idx="9588">
                  <c:v>395.3075</c:v>
                </c:pt>
                <c:pt idx="9589">
                  <c:v>395.31450000000001</c:v>
                </c:pt>
                <c:pt idx="9590">
                  <c:v>395.32240000000002</c:v>
                </c:pt>
                <c:pt idx="9591">
                  <c:v>395.32889999999998</c:v>
                </c:pt>
                <c:pt idx="9592">
                  <c:v>395.33629999999999</c:v>
                </c:pt>
                <c:pt idx="9593">
                  <c:v>395.34280000000001</c:v>
                </c:pt>
                <c:pt idx="9594">
                  <c:v>395.35019999999997</c:v>
                </c:pt>
                <c:pt idx="9595">
                  <c:v>395.35860000000002</c:v>
                </c:pt>
                <c:pt idx="9596">
                  <c:v>395.36619999999999</c:v>
                </c:pt>
                <c:pt idx="9597">
                  <c:v>395.37240000000003</c:v>
                </c:pt>
                <c:pt idx="9598">
                  <c:v>395.3768</c:v>
                </c:pt>
                <c:pt idx="9599">
                  <c:v>395.38780000000003</c:v>
                </c:pt>
                <c:pt idx="9600">
                  <c:v>395.39640000000003</c:v>
                </c:pt>
                <c:pt idx="9601">
                  <c:v>395.40940000000001</c:v>
                </c:pt>
                <c:pt idx="9602">
                  <c:v>395.4067</c:v>
                </c:pt>
                <c:pt idx="9603">
                  <c:v>395.4194</c:v>
                </c:pt>
                <c:pt idx="9604">
                  <c:v>395.42559999999997</c:v>
                </c:pt>
                <c:pt idx="9605">
                  <c:v>395.43209999999999</c:v>
                </c:pt>
                <c:pt idx="9606">
                  <c:v>395.44080000000002</c:v>
                </c:pt>
                <c:pt idx="9607">
                  <c:v>395.44970000000001</c:v>
                </c:pt>
                <c:pt idx="9608">
                  <c:v>395.4579</c:v>
                </c:pt>
                <c:pt idx="9609">
                  <c:v>395.46319999999997</c:v>
                </c:pt>
                <c:pt idx="9610">
                  <c:v>395.47239999999999</c:v>
                </c:pt>
                <c:pt idx="9611">
                  <c:v>395.48020000000002</c:v>
                </c:pt>
                <c:pt idx="9612">
                  <c:v>395.48719999999997</c:v>
                </c:pt>
                <c:pt idx="9613">
                  <c:v>395.49489999999997</c:v>
                </c:pt>
                <c:pt idx="9614">
                  <c:v>395.50119999999998</c:v>
                </c:pt>
                <c:pt idx="9615">
                  <c:v>395.51049999999998</c:v>
                </c:pt>
                <c:pt idx="9616">
                  <c:v>395.51710000000003</c:v>
                </c:pt>
                <c:pt idx="9617">
                  <c:v>395.5224</c:v>
                </c:pt>
                <c:pt idx="9618">
                  <c:v>395.5317</c:v>
                </c:pt>
                <c:pt idx="9619">
                  <c:v>395.53879999999998</c:v>
                </c:pt>
                <c:pt idx="9620">
                  <c:v>395.5453</c:v>
                </c:pt>
                <c:pt idx="9621">
                  <c:v>395.55279999999999</c:v>
                </c:pt>
                <c:pt idx="9622">
                  <c:v>395.55939999999998</c:v>
                </c:pt>
                <c:pt idx="9623">
                  <c:v>395.56619999999998</c:v>
                </c:pt>
                <c:pt idx="9624">
                  <c:v>395.57440000000003</c:v>
                </c:pt>
                <c:pt idx="9625">
                  <c:v>395.58100000000002</c:v>
                </c:pt>
                <c:pt idx="9626">
                  <c:v>395.58870000000002</c:v>
                </c:pt>
                <c:pt idx="9627">
                  <c:v>395.59800000000001</c:v>
                </c:pt>
                <c:pt idx="9628">
                  <c:v>395.60340000000002</c:v>
                </c:pt>
                <c:pt idx="9629">
                  <c:v>395.61130000000003</c:v>
                </c:pt>
                <c:pt idx="9630">
                  <c:v>395.61759999999998</c:v>
                </c:pt>
                <c:pt idx="9631">
                  <c:v>395.62360000000001</c:v>
                </c:pt>
                <c:pt idx="9632">
                  <c:v>395.62970000000001</c:v>
                </c:pt>
                <c:pt idx="9633">
                  <c:v>395.63679999999999</c:v>
                </c:pt>
                <c:pt idx="9634">
                  <c:v>395.64460000000003</c:v>
                </c:pt>
                <c:pt idx="9635">
                  <c:v>395.65019999999998</c:v>
                </c:pt>
                <c:pt idx="9636">
                  <c:v>395.65800000000002</c:v>
                </c:pt>
                <c:pt idx="9637">
                  <c:v>395.66559999999998</c:v>
                </c:pt>
                <c:pt idx="9638">
                  <c:v>395.67380000000003</c:v>
                </c:pt>
                <c:pt idx="9639">
                  <c:v>395.68090000000001</c:v>
                </c:pt>
                <c:pt idx="9640">
                  <c:v>395.68819999999999</c:v>
                </c:pt>
                <c:pt idx="9641">
                  <c:v>395.69589999999999</c:v>
                </c:pt>
                <c:pt idx="9642">
                  <c:v>395.7022</c:v>
                </c:pt>
                <c:pt idx="9643">
                  <c:v>395.70850000000002</c:v>
                </c:pt>
                <c:pt idx="9644">
                  <c:v>395.71660000000003</c:v>
                </c:pt>
                <c:pt idx="9645">
                  <c:v>395.72449999999998</c:v>
                </c:pt>
                <c:pt idx="9646">
                  <c:v>395.73320000000001</c:v>
                </c:pt>
                <c:pt idx="9647">
                  <c:v>395.73939999999999</c:v>
                </c:pt>
                <c:pt idx="9648">
                  <c:v>395.74720000000002</c:v>
                </c:pt>
                <c:pt idx="9649">
                  <c:v>395.75319999999999</c:v>
                </c:pt>
                <c:pt idx="9650">
                  <c:v>395.76080000000002</c:v>
                </c:pt>
                <c:pt idx="9651">
                  <c:v>395.7663</c:v>
                </c:pt>
                <c:pt idx="9652">
                  <c:v>395.77510000000001</c:v>
                </c:pt>
                <c:pt idx="9653">
                  <c:v>395.7824</c:v>
                </c:pt>
                <c:pt idx="9654">
                  <c:v>395.78910000000002</c:v>
                </c:pt>
                <c:pt idx="9655">
                  <c:v>395.79579999999999</c:v>
                </c:pt>
                <c:pt idx="9656">
                  <c:v>395.80399999999997</c:v>
                </c:pt>
                <c:pt idx="9657">
                  <c:v>395.80950000000001</c:v>
                </c:pt>
                <c:pt idx="9658">
                  <c:v>395.81529999999998</c:v>
                </c:pt>
                <c:pt idx="9659">
                  <c:v>395.82440000000003</c:v>
                </c:pt>
                <c:pt idx="9660">
                  <c:v>395.83120000000002</c:v>
                </c:pt>
                <c:pt idx="9661">
                  <c:v>395.83940000000001</c:v>
                </c:pt>
                <c:pt idx="9662">
                  <c:v>395.84460000000001</c:v>
                </c:pt>
                <c:pt idx="9663">
                  <c:v>395.8528</c:v>
                </c:pt>
                <c:pt idx="9664">
                  <c:v>395.85849999999999</c:v>
                </c:pt>
                <c:pt idx="9665">
                  <c:v>395.86559999999997</c:v>
                </c:pt>
                <c:pt idx="9666">
                  <c:v>395.87299999999999</c:v>
                </c:pt>
                <c:pt idx="9667">
                  <c:v>395.88010000000003</c:v>
                </c:pt>
                <c:pt idx="9668">
                  <c:v>395.8877</c:v>
                </c:pt>
                <c:pt idx="9669">
                  <c:v>395.89600000000002</c:v>
                </c:pt>
                <c:pt idx="9670">
                  <c:v>395.90069999999997</c:v>
                </c:pt>
                <c:pt idx="9671">
                  <c:v>395.90879999999999</c:v>
                </c:pt>
                <c:pt idx="9672">
                  <c:v>395.9162</c:v>
                </c:pt>
                <c:pt idx="9673">
                  <c:v>395.92309999999998</c:v>
                </c:pt>
                <c:pt idx="9674">
                  <c:v>395.93</c:v>
                </c:pt>
                <c:pt idx="9675">
                  <c:v>395.93720000000002</c:v>
                </c:pt>
                <c:pt idx="9676">
                  <c:v>395.94479999999999</c:v>
                </c:pt>
                <c:pt idx="9677">
                  <c:v>395.95170000000002</c:v>
                </c:pt>
                <c:pt idx="9678">
                  <c:v>395.959</c:v>
                </c:pt>
                <c:pt idx="9679">
                  <c:v>395.96789999999999</c:v>
                </c:pt>
                <c:pt idx="9680">
                  <c:v>395.97280000000001</c:v>
                </c:pt>
                <c:pt idx="9681">
                  <c:v>395.9796</c:v>
                </c:pt>
                <c:pt idx="9682">
                  <c:v>395.9873</c:v>
                </c:pt>
                <c:pt idx="9683">
                  <c:v>395.99540000000002</c:v>
                </c:pt>
                <c:pt idx="9684">
                  <c:v>396.00259999999997</c:v>
                </c:pt>
                <c:pt idx="9685">
                  <c:v>396.00940000000003</c:v>
                </c:pt>
                <c:pt idx="9686">
                  <c:v>396.01659999999998</c:v>
                </c:pt>
                <c:pt idx="9687">
                  <c:v>396.02350000000001</c:v>
                </c:pt>
                <c:pt idx="9688">
                  <c:v>396.03089999999997</c:v>
                </c:pt>
                <c:pt idx="9689">
                  <c:v>396.0376</c:v>
                </c:pt>
                <c:pt idx="9690">
                  <c:v>396.04500000000002</c:v>
                </c:pt>
                <c:pt idx="9691">
                  <c:v>396.05169999999998</c:v>
                </c:pt>
                <c:pt idx="9692">
                  <c:v>396.05860000000001</c:v>
                </c:pt>
                <c:pt idx="9693">
                  <c:v>396.06650000000002</c:v>
                </c:pt>
                <c:pt idx="9694">
                  <c:v>396.07499999999999</c:v>
                </c:pt>
                <c:pt idx="9695">
                  <c:v>396.0797</c:v>
                </c:pt>
                <c:pt idx="9696">
                  <c:v>396.08690000000001</c:v>
                </c:pt>
                <c:pt idx="9697">
                  <c:v>396.09199999999998</c:v>
                </c:pt>
                <c:pt idx="9698">
                  <c:v>396.09890000000001</c:v>
                </c:pt>
                <c:pt idx="9699">
                  <c:v>396.10559999999998</c:v>
                </c:pt>
                <c:pt idx="9700">
                  <c:v>396.11200000000002</c:v>
                </c:pt>
                <c:pt idx="9701">
                  <c:v>396.11950000000002</c:v>
                </c:pt>
                <c:pt idx="9702">
                  <c:v>396.12639999999999</c:v>
                </c:pt>
                <c:pt idx="9703">
                  <c:v>396.13400000000001</c:v>
                </c:pt>
                <c:pt idx="9704">
                  <c:v>396.14139999999998</c:v>
                </c:pt>
                <c:pt idx="9705">
                  <c:v>396.14819999999997</c:v>
                </c:pt>
                <c:pt idx="9706">
                  <c:v>396.15499999999997</c:v>
                </c:pt>
                <c:pt idx="9707">
                  <c:v>396.16129999999998</c:v>
                </c:pt>
                <c:pt idx="9708">
                  <c:v>396.16820000000001</c:v>
                </c:pt>
                <c:pt idx="9709">
                  <c:v>396.17660000000001</c:v>
                </c:pt>
                <c:pt idx="9710">
                  <c:v>396.18329999999997</c:v>
                </c:pt>
                <c:pt idx="9711">
                  <c:v>396.1902</c:v>
                </c:pt>
                <c:pt idx="9712">
                  <c:v>396.19850000000002</c:v>
                </c:pt>
                <c:pt idx="9713">
                  <c:v>396.20440000000002</c:v>
                </c:pt>
                <c:pt idx="9714">
                  <c:v>396.21350000000001</c:v>
                </c:pt>
                <c:pt idx="9715">
                  <c:v>396.21949999999998</c:v>
                </c:pt>
                <c:pt idx="9716">
                  <c:v>396.22719999999998</c:v>
                </c:pt>
                <c:pt idx="9717">
                  <c:v>396.23469999999998</c:v>
                </c:pt>
                <c:pt idx="9718">
                  <c:v>396.24220000000003</c:v>
                </c:pt>
                <c:pt idx="9719">
                  <c:v>396.24900000000002</c:v>
                </c:pt>
                <c:pt idx="9720">
                  <c:v>396.25670000000002</c:v>
                </c:pt>
                <c:pt idx="9721">
                  <c:v>396.26310000000001</c:v>
                </c:pt>
                <c:pt idx="9722">
                  <c:v>396.26979999999998</c:v>
                </c:pt>
                <c:pt idx="9723">
                  <c:v>396.27679999999998</c:v>
                </c:pt>
                <c:pt idx="9724">
                  <c:v>396.286</c:v>
                </c:pt>
                <c:pt idx="9725">
                  <c:v>396.291</c:v>
                </c:pt>
                <c:pt idx="9726">
                  <c:v>396.29919999999998</c:v>
                </c:pt>
                <c:pt idx="9727">
                  <c:v>396.30739999999997</c:v>
                </c:pt>
                <c:pt idx="9728">
                  <c:v>396.31400000000002</c:v>
                </c:pt>
                <c:pt idx="9729">
                  <c:v>396.32069999999999</c:v>
                </c:pt>
                <c:pt idx="9730">
                  <c:v>396.327</c:v>
                </c:pt>
                <c:pt idx="9731">
                  <c:v>396.33449999999999</c:v>
                </c:pt>
                <c:pt idx="9732">
                  <c:v>396.33949999999999</c:v>
                </c:pt>
                <c:pt idx="9733">
                  <c:v>396.34840000000003</c:v>
                </c:pt>
                <c:pt idx="9734">
                  <c:v>396.35700000000003</c:v>
                </c:pt>
                <c:pt idx="9735">
                  <c:v>396.36259999999999</c:v>
                </c:pt>
                <c:pt idx="9736">
                  <c:v>396.36959999999999</c:v>
                </c:pt>
                <c:pt idx="9737">
                  <c:v>396.3768</c:v>
                </c:pt>
                <c:pt idx="9738">
                  <c:v>396.38479999999998</c:v>
                </c:pt>
                <c:pt idx="9739">
                  <c:v>396.39049999999997</c:v>
                </c:pt>
                <c:pt idx="9740">
                  <c:v>396.3972</c:v>
                </c:pt>
                <c:pt idx="9741">
                  <c:v>396.40410000000003</c:v>
                </c:pt>
                <c:pt idx="9742">
                  <c:v>396.41129999999998</c:v>
                </c:pt>
                <c:pt idx="9743">
                  <c:v>396.41879999999998</c:v>
                </c:pt>
                <c:pt idx="9744">
                  <c:v>396.42540000000002</c:v>
                </c:pt>
                <c:pt idx="9745">
                  <c:v>396.43329999999997</c:v>
                </c:pt>
                <c:pt idx="9746">
                  <c:v>396.44049999999999</c:v>
                </c:pt>
                <c:pt idx="9747">
                  <c:v>396.44630000000001</c:v>
                </c:pt>
                <c:pt idx="9748">
                  <c:v>396.45420000000001</c:v>
                </c:pt>
                <c:pt idx="9749">
                  <c:v>396.46100000000001</c:v>
                </c:pt>
                <c:pt idx="9750">
                  <c:v>396.46839999999997</c:v>
                </c:pt>
                <c:pt idx="9751">
                  <c:v>396.4751</c:v>
                </c:pt>
                <c:pt idx="9752">
                  <c:v>396.48239999999998</c:v>
                </c:pt>
                <c:pt idx="9753">
                  <c:v>396.4898</c:v>
                </c:pt>
                <c:pt idx="9754">
                  <c:v>396.49720000000002</c:v>
                </c:pt>
                <c:pt idx="9755">
                  <c:v>396.50459999999998</c:v>
                </c:pt>
                <c:pt idx="9756">
                  <c:v>396.5102</c:v>
                </c:pt>
                <c:pt idx="9757">
                  <c:v>396.51949999999999</c:v>
                </c:pt>
                <c:pt idx="9758">
                  <c:v>396.52519999999998</c:v>
                </c:pt>
                <c:pt idx="9759">
                  <c:v>396.53359999999998</c:v>
                </c:pt>
                <c:pt idx="9760">
                  <c:v>396.54</c:v>
                </c:pt>
                <c:pt idx="9761">
                  <c:v>396.54759999999999</c:v>
                </c:pt>
                <c:pt idx="9762">
                  <c:v>396.55340000000001</c:v>
                </c:pt>
                <c:pt idx="9763">
                  <c:v>396.56040000000002</c:v>
                </c:pt>
                <c:pt idx="9764">
                  <c:v>396.56639999999999</c:v>
                </c:pt>
                <c:pt idx="9765">
                  <c:v>396.57369999999997</c:v>
                </c:pt>
                <c:pt idx="9766">
                  <c:v>396.58</c:v>
                </c:pt>
                <c:pt idx="9767">
                  <c:v>396.58819999999997</c:v>
                </c:pt>
                <c:pt idx="9768">
                  <c:v>396.59539999999998</c:v>
                </c:pt>
                <c:pt idx="9769">
                  <c:v>396.601</c:v>
                </c:pt>
                <c:pt idx="9770">
                  <c:v>396.60730000000001</c:v>
                </c:pt>
                <c:pt idx="9771">
                  <c:v>396.61540000000002</c:v>
                </c:pt>
                <c:pt idx="9772">
                  <c:v>396.62259999999998</c:v>
                </c:pt>
                <c:pt idx="9773">
                  <c:v>396.62990000000002</c:v>
                </c:pt>
                <c:pt idx="9774">
                  <c:v>396.63830000000002</c:v>
                </c:pt>
                <c:pt idx="9775">
                  <c:v>396.64440000000002</c:v>
                </c:pt>
                <c:pt idx="9776">
                  <c:v>396.65300000000002</c:v>
                </c:pt>
                <c:pt idx="9777">
                  <c:v>396.65800000000002</c:v>
                </c:pt>
                <c:pt idx="9778">
                  <c:v>396.66539999999998</c:v>
                </c:pt>
                <c:pt idx="9779">
                  <c:v>396.67360000000002</c:v>
                </c:pt>
                <c:pt idx="9780">
                  <c:v>396.68029999999999</c:v>
                </c:pt>
                <c:pt idx="9781">
                  <c:v>396.68700000000001</c:v>
                </c:pt>
                <c:pt idx="9782">
                  <c:v>396.69319999999999</c:v>
                </c:pt>
                <c:pt idx="9783">
                  <c:v>396.70119999999997</c:v>
                </c:pt>
                <c:pt idx="9784">
                  <c:v>396.70740000000001</c:v>
                </c:pt>
                <c:pt idx="9785">
                  <c:v>396.71370000000002</c:v>
                </c:pt>
                <c:pt idx="9786">
                  <c:v>396.72129999999999</c:v>
                </c:pt>
                <c:pt idx="9787">
                  <c:v>396.72789999999998</c:v>
                </c:pt>
                <c:pt idx="9788">
                  <c:v>396.73590000000002</c:v>
                </c:pt>
                <c:pt idx="9789">
                  <c:v>396.74119999999999</c:v>
                </c:pt>
                <c:pt idx="9790">
                  <c:v>396.74740000000003</c:v>
                </c:pt>
                <c:pt idx="9791">
                  <c:v>396.755</c:v>
                </c:pt>
                <c:pt idx="9792">
                  <c:v>396.76060000000001</c:v>
                </c:pt>
                <c:pt idx="9793">
                  <c:v>396.76850000000002</c:v>
                </c:pt>
                <c:pt idx="9794">
                  <c:v>396.7756</c:v>
                </c:pt>
                <c:pt idx="9795">
                  <c:v>396.78120000000001</c:v>
                </c:pt>
                <c:pt idx="9796">
                  <c:v>396.78800000000001</c:v>
                </c:pt>
                <c:pt idx="9797">
                  <c:v>396.79649999999998</c:v>
                </c:pt>
                <c:pt idx="9798">
                  <c:v>396.80200000000002</c:v>
                </c:pt>
                <c:pt idx="9799">
                  <c:v>396.80860000000001</c:v>
                </c:pt>
                <c:pt idx="9800">
                  <c:v>396.81689999999998</c:v>
                </c:pt>
                <c:pt idx="9801">
                  <c:v>396.82299999999998</c:v>
                </c:pt>
                <c:pt idx="9802">
                  <c:v>396.83080000000001</c:v>
                </c:pt>
                <c:pt idx="9803">
                  <c:v>396.83789999999999</c:v>
                </c:pt>
                <c:pt idx="9804">
                  <c:v>396.84480000000002</c:v>
                </c:pt>
                <c:pt idx="9805">
                  <c:v>396.85079999999999</c:v>
                </c:pt>
                <c:pt idx="9806">
                  <c:v>396.85890000000001</c:v>
                </c:pt>
                <c:pt idx="9807">
                  <c:v>396.86660000000001</c:v>
                </c:pt>
                <c:pt idx="9808">
                  <c:v>396.87119999999999</c:v>
                </c:pt>
                <c:pt idx="9809">
                  <c:v>396.87779999999998</c:v>
                </c:pt>
                <c:pt idx="9810">
                  <c:v>396.88499999999999</c:v>
                </c:pt>
                <c:pt idx="9811">
                  <c:v>396.89120000000003</c:v>
                </c:pt>
                <c:pt idx="9812">
                  <c:v>396.89980000000003</c:v>
                </c:pt>
                <c:pt idx="9813">
                  <c:v>396.90679999999998</c:v>
                </c:pt>
                <c:pt idx="9814">
                  <c:v>396.91180000000003</c:v>
                </c:pt>
                <c:pt idx="9815">
                  <c:v>396.92070000000001</c:v>
                </c:pt>
                <c:pt idx="9816">
                  <c:v>396.92540000000002</c:v>
                </c:pt>
                <c:pt idx="9817">
                  <c:v>396.9332</c:v>
                </c:pt>
                <c:pt idx="9818">
                  <c:v>396.93860000000001</c:v>
                </c:pt>
                <c:pt idx="9819">
                  <c:v>396.94690000000003</c:v>
                </c:pt>
                <c:pt idx="9820">
                  <c:v>396.95139999999998</c:v>
                </c:pt>
                <c:pt idx="9821">
                  <c:v>396.95850000000002</c:v>
                </c:pt>
                <c:pt idx="9822">
                  <c:v>396.96499999999997</c:v>
                </c:pt>
                <c:pt idx="9823">
                  <c:v>396.971</c:v>
                </c:pt>
                <c:pt idx="9824">
                  <c:v>396.97739999999999</c:v>
                </c:pt>
                <c:pt idx="9825">
                  <c:v>396.98379999999997</c:v>
                </c:pt>
                <c:pt idx="9826">
                  <c:v>396.98989999999998</c:v>
                </c:pt>
                <c:pt idx="9827">
                  <c:v>396.99709999999999</c:v>
                </c:pt>
                <c:pt idx="9828">
                  <c:v>397.0043</c:v>
                </c:pt>
                <c:pt idx="9829">
                  <c:v>397.00979999999998</c:v>
                </c:pt>
                <c:pt idx="9830">
                  <c:v>397.01499999999999</c:v>
                </c:pt>
                <c:pt idx="9831">
                  <c:v>397.02420000000001</c:v>
                </c:pt>
                <c:pt idx="9832">
                  <c:v>397.03039999999999</c:v>
                </c:pt>
                <c:pt idx="9833">
                  <c:v>397.036</c:v>
                </c:pt>
                <c:pt idx="9834">
                  <c:v>397.04320000000001</c:v>
                </c:pt>
                <c:pt idx="9835">
                  <c:v>397.0498</c:v>
                </c:pt>
                <c:pt idx="9836">
                  <c:v>397.05650000000003</c:v>
                </c:pt>
                <c:pt idx="9837">
                  <c:v>397.05939999999998</c:v>
                </c:pt>
                <c:pt idx="9838">
                  <c:v>397.0686</c:v>
                </c:pt>
                <c:pt idx="9839">
                  <c:v>397.07400000000001</c:v>
                </c:pt>
                <c:pt idx="9840">
                  <c:v>397.08199999999999</c:v>
                </c:pt>
                <c:pt idx="9841">
                  <c:v>397.08890000000002</c:v>
                </c:pt>
                <c:pt idx="9842">
                  <c:v>397.09550000000002</c:v>
                </c:pt>
                <c:pt idx="9843">
                  <c:v>397.1037</c:v>
                </c:pt>
                <c:pt idx="9844">
                  <c:v>397.10939999999999</c:v>
                </c:pt>
                <c:pt idx="9845">
                  <c:v>397.11579999999998</c:v>
                </c:pt>
                <c:pt idx="9846">
                  <c:v>397.12380000000002</c:v>
                </c:pt>
                <c:pt idx="9847">
                  <c:v>397.13080000000002</c:v>
                </c:pt>
                <c:pt idx="9848">
                  <c:v>397.13780000000003</c:v>
                </c:pt>
                <c:pt idx="9849">
                  <c:v>397.14339999999999</c:v>
                </c:pt>
                <c:pt idx="9850">
                  <c:v>397.15019999999998</c:v>
                </c:pt>
                <c:pt idx="9851">
                  <c:v>397.15629999999999</c:v>
                </c:pt>
                <c:pt idx="9852">
                  <c:v>397.16379999999998</c:v>
                </c:pt>
                <c:pt idx="9853">
                  <c:v>397.16950000000003</c:v>
                </c:pt>
                <c:pt idx="9854">
                  <c:v>397.1746</c:v>
                </c:pt>
                <c:pt idx="9855">
                  <c:v>397.1814</c:v>
                </c:pt>
                <c:pt idx="9856">
                  <c:v>397.1884</c:v>
                </c:pt>
                <c:pt idx="9857">
                  <c:v>397.19479999999999</c:v>
                </c:pt>
                <c:pt idx="9858">
                  <c:v>397.19959999999998</c:v>
                </c:pt>
                <c:pt idx="9859">
                  <c:v>397.20620000000002</c:v>
                </c:pt>
                <c:pt idx="9860">
                  <c:v>397.21199999999999</c:v>
                </c:pt>
                <c:pt idx="9861">
                  <c:v>397.22</c:v>
                </c:pt>
                <c:pt idx="9862">
                  <c:v>397.2242</c:v>
                </c:pt>
                <c:pt idx="9863">
                  <c:v>397.23079999999999</c:v>
                </c:pt>
                <c:pt idx="9864">
                  <c:v>397.23680000000002</c:v>
                </c:pt>
                <c:pt idx="9865">
                  <c:v>397.24250000000001</c:v>
                </c:pt>
                <c:pt idx="9866">
                  <c:v>397.24889999999999</c:v>
                </c:pt>
                <c:pt idx="9867">
                  <c:v>397.25659999999999</c:v>
                </c:pt>
                <c:pt idx="9868">
                  <c:v>397.26170000000002</c:v>
                </c:pt>
                <c:pt idx="9869">
                  <c:v>397.26830000000001</c:v>
                </c:pt>
                <c:pt idx="9870">
                  <c:v>397.2747</c:v>
                </c:pt>
                <c:pt idx="9871">
                  <c:v>397.28210000000001</c:v>
                </c:pt>
                <c:pt idx="9872">
                  <c:v>397.2876</c:v>
                </c:pt>
                <c:pt idx="9873">
                  <c:v>397.2944</c:v>
                </c:pt>
                <c:pt idx="9874">
                  <c:v>397.30110000000002</c:v>
                </c:pt>
                <c:pt idx="9875">
                  <c:v>397.3075</c:v>
                </c:pt>
                <c:pt idx="9876">
                  <c:v>397.31540000000001</c:v>
                </c:pt>
                <c:pt idx="9877">
                  <c:v>397.32240000000002</c:v>
                </c:pt>
                <c:pt idx="9878">
                  <c:v>397.32900000000001</c:v>
                </c:pt>
                <c:pt idx="9879">
                  <c:v>397.33670000000001</c:v>
                </c:pt>
                <c:pt idx="9880">
                  <c:v>397.34339999999997</c:v>
                </c:pt>
                <c:pt idx="9881">
                  <c:v>397.34980000000002</c:v>
                </c:pt>
                <c:pt idx="9882">
                  <c:v>397.35660000000001</c:v>
                </c:pt>
                <c:pt idx="9883">
                  <c:v>397.36329999999998</c:v>
                </c:pt>
                <c:pt idx="9884">
                  <c:v>397.36970000000002</c:v>
                </c:pt>
                <c:pt idx="9885">
                  <c:v>397.37400000000002</c:v>
                </c:pt>
                <c:pt idx="9886">
                  <c:v>397.3827</c:v>
                </c:pt>
                <c:pt idx="9887">
                  <c:v>397.38819999999998</c:v>
                </c:pt>
                <c:pt idx="9888">
                  <c:v>397.39460000000003</c:v>
                </c:pt>
                <c:pt idx="9889">
                  <c:v>397.4015</c:v>
                </c:pt>
                <c:pt idx="9890">
                  <c:v>397.40710000000001</c:v>
                </c:pt>
                <c:pt idx="9891">
                  <c:v>397.41520000000003</c:v>
                </c:pt>
                <c:pt idx="9892">
                  <c:v>397.42180000000002</c:v>
                </c:pt>
                <c:pt idx="9893">
                  <c:v>397.42779999999999</c:v>
                </c:pt>
                <c:pt idx="9894">
                  <c:v>397.43419999999998</c:v>
                </c:pt>
                <c:pt idx="9895">
                  <c:v>397.43939999999998</c:v>
                </c:pt>
                <c:pt idx="9896">
                  <c:v>397.4461</c:v>
                </c:pt>
                <c:pt idx="9897">
                  <c:v>397.45159999999998</c:v>
                </c:pt>
                <c:pt idx="9898">
                  <c:v>397.45839999999998</c:v>
                </c:pt>
                <c:pt idx="9899">
                  <c:v>397.46359999999999</c:v>
                </c:pt>
                <c:pt idx="9900">
                  <c:v>397.47179999999997</c:v>
                </c:pt>
                <c:pt idx="9901">
                  <c:v>397.47899999999998</c:v>
                </c:pt>
                <c:pt idx="9902">
                  <c:v>397.48500000000001</c:v>
                </c:pt>
                <c:pt idx="9903">
                  <c:v>397.4907</c:v>
                </c:pt>
                <c:pt idx="9904">
                  <c:v>397.49700000000001</c:v>
                </c:pt>
                <c:pt idx="9905">
                  <c:v>397.50330000000002</c:v>
                </c:pt>
                <c:pt idx="9906">
                  <c:v>397.51089999999999</c:v>
                </c:pt>
                <c:pt idx="9907">
                  <c:v>397.5172</c:v>
                </c:pt>
                <c:pt idx="9908">
                  <c:v>397.52319999999997</c:v>
                </c:pt>
                <c:pt idx="9909">
                  <c:v>397.53179999999998</c:v>
                </c:pt>
                <c:pt idx="9910">
                  <c:v>397.53719999999998</c:v>
                </c:pt>
                <c:pt idx="9911">
                  <c:v>397.54300000000001</c:v>
                </c:pt>
                <c:pt idx="9912">
                  <c:v>397.5478</c:v>
                </c:pt>
                <c:pt idx="9913">
                  <c:v>397.55680000000001</c:v>
                </c:pt>
                <c:pt idx="9914">
                  <c:v>397.56229999999999</c:v>
                </c:pt>
                <c:pt idx="9915">
                  <c:v>397.56740000000002</c:v>
                </c:pt>
                <c:pt idx="9916">
                  <c:v>397.57440000000003</c:v>
                </c:pt>
                <c:pt idx="9917">
                  <c:v>397.58179999999999</c:v>
                </c:pt>
                <c:pt idx="9918">
                  <c:v>397.58890000000002</c:v>
                </c:pt>
                <c:pt idx="9919">
                  <c:v>397.5949</c:v>
                </c:pt>
                <c:pt idx="9920">
                  <c:v>397.60120000000001</c:v>
                </c:pt>
                <c:pt idx="9921">
                  <c:v>397.60919999999999</c:v>
                </c:pt>
                <c:pt idx="9922">
                  <c:v>397.61369999999999</c:v>
                </c:pt>
                <c:pt idx="9923">
                  <c:v>397.62</c:v>
                </c:pt>
                <c:pt idx="9924">
                  <c:v>397.62599999999998</c:v>
                </c:pt>
                <c:pt idx="9925">
                  <c:v>397.63299999999998</c:v>
                </c:pt>
                <c:pt idx="9926">
                  <c:v>397.63979999999998</c:v>
                </c:pt>
                <c:pt idx="9927">
                  <c:v>397.64609999999999</c:v>
                </c:pt>
                <c:pt idx="9928">
                  <c:v>397.65100000000001</c:v>
                </c:pt>
                <c:pt idx="9929">
                  <c:v>397.65780000000001</c:v>
                </c:pt>
                <c:pt idx="9930">
                  <c:v>397.6662</c:v>
                </c:pt>
                <c:pt idx="9931">
                  <c:v>397.6721</c:v>
                </c:pt>
                <c:pt idx="9932">
                  <c:v>397.67950000000002</c:v>
                </c:pt>
                <c:pt idx="9933">
                  <c:v>397.68540000000002</c:v>
                </c:pt>
                <c:pt idx="9934">
                  <c:v>397.69299999999998</c:v>
                </c:pt>
                <c:pt idx="9935">
                  <c:v>397.69920000000002</c:v>
                </c:pt>
                <c:pt idx="9936">
                  <c:v>397.70519999999999</c:v>
                </c:pt>
                <c:pt idx="9937">
                  <c:v>397.71039999999999</c:v>
                </c:pt>
                <c:pt idx="9938">
                  <c:v>397.71530000000001</c:v>
                </c:pt>
                <c:pt idx="9939">
                  <c:v>397.72300000000001</c:v>
                </c:pt>
                <c:pt idx="9940">
                  <c:v>397.72859999999997</c:v>
                </c:pt>
                <c:pt idx="9941">
                  <c:v>397.73469999999998</c:v>
                </c:pt>
                <c:pt idx="9942">
                  <c:v>397.74290000000002</c:v>
                </c:pt>
                <c:pt idx="9943">
                  <c:v>397.74919999999997</c:v>
                </c:pt>
                <c:pt idx="9944">
                  <c:v>397.755</c:v>
                </c:pt>
                <c:pt idx="9945">
                  <c:v>397.76179999999999</c:v>
                </c:pt>
                <c:pt idx="9946">
                  <c:v>397.76729999999998</c:v>
                </c:pt>
                <c:pt idx="9947">
                  <c:v>397.77499999999998</c:v>
                </c:pt>
                <c:pt idx="9948">
                  <c:v>397.78059999999999</c:v>
                </c:pt>
                <c:pt idx="9949">
                  <c:v>397.78829999999999</c:v>
                </c:pt>
                <c:pt idx="9950">
                  <c:v>397.79500000000002</c:v>
                </c:pt>
                <c:pt idx="9951">
                  <c:v>397.79880000000003</c:v>
                </c:pt>
                <c:pt idx="9952">
                  <c:v>397.80540000000002</c:v>
                </c:pt>
                <c:pt idx="9953">
                  <c:v>397.8125</c:v>
                </c:pt>
                <c:pt idx="9954">
                  <c:v>397.81849999999997</c:v>
                </c:pt>
                <c:pt idx="9955">
                  <c:v>397.82499999999999</c:v>
                </c:pt>
                <c:pt idx="9956">
                  <c:v>397.83199999999999</c:v>
                </c:pt>
                <c:pt idx="9957">
                  <c:v>397.83749999999998</c:v>
                </c:pt>
                <c:pt idx="9958">
                  <c:v>397.846</c:v>
                </c:pt>
                <c:pt idx="9959">
                  <c:v>397.85109999999997</c:v>
                </c:pt>
                <c:pt idx="9960">
                  <c:v>397.85590000000002</c:v>
                </c:pt>
                <c:pt idx="9961">
                  <c:v>397.86279999999999</c:v>
                </c:pt>
                <c:pt idx="9962">
                  <c:v>397.86810000000003</c:v>
                </c:pt>
                <c:pt idx="9963">
                  <c:v>397.87439999999998</c:v>
                </c:pt>
                <c:pt idx="9964">
                  <c:v>397.88099999999997</c:v>
                </c:pt>
                <c:pt idx="9965">
                  <c:v>397.88600000000002</c:v>
                </c:pt>
                <c:pt idx="9966">
                  <c:v>397.89299999999997</c:v>
                </c:pt>
                <c:pt idx="9967">
                  <c:v>397.89839999999998</c:v>
                </c:pt>
                <c:pt idx="9968">
                  <c:v>397.90460000000002</c:v>
                </c:pt>
                <c:pt idx="9969">
                  <c:v>397.91109999999998</c:v>
                </c:pt>
                <c:pt idx="9970">
                  <c:v>397.91770000000002</c:v>
                </c:pt>
                <c:pt idx="9971">
                  <c:v>397.92500000000001</c:v>
                </c:pt>
                <c:pt idx="9972">
                  <c:v>397.93020000000001</c:v>
                </c:pt>
                <c:pt idx="9973">
                  <c:v>397.9384</c:v>
                </c:pt>
                <c:pt idx="9974">
                  <c:v>397.94439999999997</c:v>
                </c:pt>
                <c:pt idx="9975">
                  <c:v>397.9502</c:v>
                </c:pt>
                <c:pt idx="9976">
                  <c:v>397.95659999999998</c:v>
                </c:pt>
                <c:pt idx="9977">
                  <c:v>397.96359999999999</c:v>
                </c:pt>
                <c:pt idx="9978">
                  <c:v>397.96899999999999</c:v>
                </c:pt>
                <c:pt idx="9979">
                  <c:v>397.97640000000001</c:v>
                </c:pt>
                <c:pt idx="9980">
                  <c:v>397.98200000000003</c:v>
                </c:pt>
                <c:pt idx="9981">
                  <c:v>397.98849999999999</c:v>
                </c:pt>
                <c:pt idx="9982">
                  <c:v>397.99520000000001</c:v>
                </c:pt>
                <c:pt idx="9983">
                  <c:v>398.00060000000002</c:v>
                </c:pt>
                <c:pt idx="9984">
                  <c:v>398.00709999999998</c:v>
                </c:pt>
                <c:pt idx="9985">
                  <c:v>398.01339999999999</c:v>
                </c:pt>
                <c:pt idx="9986">
                  <c:v>398.0188</c:v>
                </c:pt>
                <c:pt idx="9987">
                  <c:v>398.02420000000001</c:v>
                </c:pt>
                <c:pt idx="9988">
                  <c:v>398.03089999999997</c:v>
                </c:pt>
                <c:pt idx="9989">
                  <c:v>398.0369</c:v>
                </c:pt>
                <c:pt idx="9990">
                  <c:v>398.04349999999999</c:v>
                </c:pt>
                <c:pt idx="9991">
                  <c:v>398.04969999999997</c:v>
                </c:pt>
                <c:pt idx="9992">
                  <c:v>398.05630000000002</c:v>
                </c:pt>
                <c:pt idx="9993">
                  <c:v>398.06209999999999</c:v>
                </c:pt>
                <c:pt idx="9994">
                  <c:v>398.0702</c:v>
                </c:pt>
                <c:pt idx="9995">
                  <c:v>398.07470000000001</c:v>
                </c:pt>
                <c:pt idx="9996">
                  <c:v>398.08449999999999</c:v>
                </c:pt>
                <c:pt idx="9997">
                  <c:v>398.08859999999999</c:v>
                </c:pt>
                <c:pt idx="9998">
                  <c:v>398.09550000000002</c:v>
                </c:pt>
                <c:pt idx="9999">
                  <c:v>398.10219999999998</c:v>
                </c:pt>
                <c:pt idx="10000">
                  <c:v>398.10840000000002</c:v>
                </c:pt>
                <c:pt idx="10001">
                  <c:v>398.11399999999998</c:v>
                </c:pt>
                <c:pt idx="10002">
                  <c:v>398.12060000000002</c:v>
                </c:pt>
                <c:pt idx="10003">
                  <c:v>398.1293</c:v>
                </c:pt>
                <c:pt idx="10004">
                  <c:v>398.1336</c:v>
                </c:pt>
                <c:pt idx="10005">
                  <c:v>398.1397</c:v>
                </c:pt>
                <c:pt idx="10006">
                  <c:v>398.14609999999999</c:v>
                </c:pt>
                <c:pt idx="10007">
                  <c:v>398.15190000000001</c:v>
                </c:pt>
                <c:pt idx="10008">
                  <c:v>398.15769999999998</c:v>
                </c:pt>
                <c:pt idx="10009">
                  <c:v>398.16379999999998</c:v>
                </c:pt>
                <c:pt idx="10010">
                  <c:v>398.17149999999998</c:v>
                </c:pt>
                <c:pt idx="10011">
                  <c:v>398.17720000000003</c:v>
                </c:pt>
                <c:pt idx="10012">
                  <c:v>398.18369999999999</c:v>
                </c:pt>
                <c:pt idx="10013">
                  <c:v>398.18849999999998</c:v>
                </c:pt>
                <c:pt idx="10014">
                  <c:v>398.19439999999997</c:v>
                </c:pt>
                <c:pt idx="10015">
                  <c:v>398.20060000000001</c:v>
                </c:pt>
                <c:pt idx="10016">
                  <c:v>398.20699999999999</c:v>
                </c:pt>
                <c:pt idx="10017">
                  <c:v>398.21440000000001</c:v>
                </c:pt>
                <c:pt idx="10018">
                  <c:v>398.21910000000003</c:v>
                </c:pt>
                <c:pt idx="10019">
                  <c:v>398.22579999999999</c:v>
                </c:pt>
                <c:pt idx="10020">
                  <c:v>398.23320000000001</c:v>
                </c:pt>
                <c:pt idx="10021">
                  <c:v>398.238</c:v>
                </c:pt>
                <c:pt idx="10022">
                  <c:v>398.24459999999999</c:v>
                </c:pt>
                <c:pt idx="10023">
                  <c:v>398.25119999999998</c:v>
                </c:pt>
                <c:pt idx="10024">
                  <c:v>398.25689999999997</c:v>
                </c:pt>
                <c:pt idx="10025">
                  <c:v>398.26339999999999</c:v>
                </c:pt>
                <c:pt idx="10026">
                  <c:v>398.26729999999998</c:v>
                </c:pt>
                <c:pt idx="10027">
                  <c:v>398.27499999999998</c:v>
                </c:pt>
                <c:pt idx="10028">
                  <c:v>398.28120000000001</c:v>
                </c:pt>
                <c:pt idx="10029">
                  <c:v>398.28620000000001</c:v>
                </c:pt>
                <c:pt idx="10030">
                  <c:v>398.29419999999999</c:v>
                </c:pt>
                <c:pt idx="10031">
                  <c:v>398.3</c:v>
                </c:pt>
                <c:pt idx="10032">
                  <c:v>398.30599999999998</c:v>
                </c:pt>
                <c:pt idx="10033">
                  <c:v>398.31180000000001</c:v>
                </c:pt>
                <c:pt idx="10034">
                  <c:v>398.31799999999998</c:v>
                </c:pt>
                <c:pt idx="10035">
                  <c:v>398.32279999999997</c:v>
                </c:pt>
                <c:pt idx="10036">
                  <c:v>398.32769999999999</c:v>
                </c:pt>
                <c:pt idx="10037">
                  <c:v>398.33409999999998</c:v>
                </c:pt>
                <c:pt idx="10038">
                  <c:v>398.33949999999999</c:v>
                </c:pt>
                <c:pt idx="10039">
                  <c:v>398.34660000000002</c:v>
                </c:pt>
                <c:pt idx="10040">
                  <c:v>398.35219999999998</c:v>
                </c:pt>
                <c:pt idx="10041">
                  <c:v>398.35789999999997</c:v>
                </c:pt>
                <c:pt idx="10042">
                  <c:v>398.36540000000002</c:v>
                </c:pt>
                <c:pt idx="10043">
                  <c:v>398.37299999999999</c:v>
                </c:pt>
                <c:pt idx="10044">
                  <c:v>398.37869999999998</c:v>
                </c:pt>
                <c:pt idx="10045">
                  <c:v>398.38560000000001</c:v>
                </c:pt>
                <c:pt idx="10046">
                  <c:v>398.39150000000001</c:v>
                </c:pt>
                <c:pt idx="10047">
                  <c:v>398.39800000000002</c:v>
                </c:pt>
                <c:pt idx="10048">
                  <c:v>398.40440000000001</c:v>
                </c:pt>
                <c:pt idx="10049">
                  <c:v>398.40969999999999</c:v>
                </c:pt>
                <c:pt idx="10050">
                  <c:v>398.4171</c:v>
                </c:pt>
                <c:pt idx="10051">
                  <c:v>398.42380000000003</c:v>
                </c:pt>
                <c:pt idx="10052">
                  <c:v>398.42959999999999</c:v>
                </c:pt>
                <c:pt idx="10053">
                  <c:v>398.43650000000002</c:v>
                </c:pt>
                <c:pt idx="10054">
                  <c:v>398.44209999999998</c:v>
                </c:pt>
                <c:pt idx="10055">
                  <c:v>398.44819999999999</c:v>
                </c:pt>
                <c:pt idx="10056">
                  <c:v>398.45499999999998</c:v>
                </c:pt>
                <c:pt idx="10057">
                  <c:v>398.46050000000002</c:v>
                </c:pt>
                <c:pt idx="10058">
                  <c:v>398.46699999999998</c:v>
                </c:pt>
                <c:pt idx="10059">
                  <c:v>398.4726</c:v>
                </c:pt>
                <c:pt idx="10060">
                  <c:v>398.47739999999999</c:v>
                </c:pt>
                <c:pt idx="10061">
                  <c:v>398.48200000000003</c:v>
                </c:pt>
                <c:pt idx="10062">
                  <c:v>398.48849999999999</c:v>
                </c:pt>
                <c:pt idx="10063">
                  <c:v>398.49299999999999</c:v>
                </c:pt>
                <c:pt idx="10064">
                  <c:v>398.5</c:v>
                </c:pt>
                <c:pt idx="10065">
                  <c:v>398.50439999999998</c:v>
                </c:pt>
                <c:pt idx="10066">
                  <c:v>398.51139999999998</c:v>
                </c:pt>
                <c:pt idx="10067">
                  <c:v>398.5172</c:v>
                </c:pt>
                <c:pt idx="10068">
                  <c:v>398.52339999999998</c:v>
                </c:pt>
                <c:pt idx="10069">
                  <c:v>398.52839999999998</c:v>
                </c:pt>
                <c:pt idx="10070">
                  <c:v>398.53339999999997</c:v>
                </c:pt>
                <c:pt idx="10071">
                  <c:v>398.541</c:v>
                </c:pt>
                <c:pt idx="10072">
                  <c:v>398.54899999999998</c:v>
                </c:pt>
                <c:pt idx="10073">
                  <c:v>398.55380000000002</c:v>
                </c:pt>
                <c:pt idx="10074">
                  <c:v>398.55869999999999</c:v>
                </c:pt>
                <c:pt idx="10075">
                  <c:v>398.5659</c:v>
                </c:pt>
                <c:pt idx="10076">
                  <c:v>398.5718</c:v>
                </c:pt>
                <c:pt idx="10077">
                  <c:v>398.57799999999997</c:v>
                </c:pt>
                <c:pt idx="10078">
                  <c:v>398.58519999999999</c:v>
                </c:pt>
                <c:pt idx="10079">
                  <c:v>398.59109999999998</c:v>
                </c:pt>
                <c:pt idx="10080">
                  <c:v>398.59660000000002</c:v>
                </c:pt>
                <c:pt idx="10081">
                  <c:v>398.60230000000001</c:v>
                </c:pt>
                <c:pt idx="10082">
                  <c:v>398.60840000000002</c:v>
                </c:pt>
                <c:pt idx="10083">
                  <c:v>398.61399999999998</c:v>
                </c:pt>
                <c:pt idx="10084">
                  <c:v>398.62040000000002</c:v>
                </c:pt>
                <c:pt idx="10085">
                  <c:v>398.62549999999999</c:v>
                </c:pt>
                <c:pt idx="10086">
                  <c:v>398.63350000000003</c:v>
                </c:pt>
                <c:pt idx="10087">
                  <c:v>398.63979999999998</c:v>
                </c:pt>
                <c:pt idx="10088">
                  <c:v>398.64550000000003</c:v>
                </c:pt>
                <c:pt idx="10089">
                  <c:v>398.65190000000001</c:v>
                </c:pt>
                <c:pt idx="10090">
                  <c:v>398.65839999999997</c:v>
                </c:pt>
                <c:pt idx="10091">
                  <c:v>398.66410000000002</c:v>
                </c:pt>
                <c:pt idx="10092">
                  <c:v>398.67290000000003</c:v>
                </c:pt>
                <c:pt idx="10093">
                  <c:v>398.67700000000002</c:v>
                </c:pt>
                <c:pt idx="10094">
                  <c:v>398.68310000000002</c:v>
                </c:pt>
                <c:pt idx="10095">
                  <c:v>398.68900000000002</c:v>
                </c:pt>
                <c:pt idx="10096">
                  <c:v>398.69450000000001</c:v>
                </c:pt>
                <c:pt idx="10097">
                  <c:v>398.69959999999998</c:v>
                </c:pt>
                <c:pt idx="10098">
                  <c:v>398.70659999999998</c:v>
                </c:pt>
                <c:pt idx="10099">
                  <c:v>398.71</c:v>
                </c:pt>
                <c:pt idx="10100">
                  <c:v>398.71550000000002</c:v>
                </c:pt>
                <c:pt idx="10101">
                  <c:v>398.72219999999999</c:v>
                </c:pt>
                <c:pt idx="10102">
                  <c:v>398.72660000000002</c:v>
                </c:pt>
                <c:pt idx="10103">
                  <c:v>398.73309999999998</c:v>
                </c:pt>
                <c:pt idx="10104">
                  <c:v>398.73910000000001</c:v>
                </c:pt>
                <c:pt idx="10105">
                  <c:v>398.74610000000001</c:v>
                </c:pt>
                <c:pt idx="10106">
                  <c:v>398.75220000000002</c:v>
                </c:pt>
                <c:pt idx="10107">
                  <c:v>398.75560000000002</c:v>
                </c:pt>
                <c:pt idx="10108">
                  <c:v>398.76220000000001</c:v>
                </c:pt>
                <c:pt idx="10109">
                  <c:v>398.77</c:v>
                </c:pt>
                <c:pt idx="10110">
                  <c:v>398.77499999999998</c:v>
                </c:pt>
                <c:pt idx="10111">
                  <c:v>398.7792</c:v>
                </c:pt>
                <c:pt idx="10112">
                  <c:v>398.78440000000001</c:v>
                </c:pt>
                <c:pt idx="10113">
                  <c:v>398.791</c:v>
                </c:pt>
                <c:pt idx="10114">
                  <c:v>398.7962</c:v>
                </c:pt>
                <c:pt idx="10115">
                  <c:v>398.80309999999997</c:v>
                </c:pt>
                <c:pt idx="10116">
                  <c:v>398.80959999999999</c:v>
                </c:pt>
                <c:pt idx="10117">
                  <c:v>398.81549999999999</c:v>
                </c:pt>
                <c:pt idx="10118">
                  <c:v>398.82</c:v>
                </c:pt>
                <c:pt idx="10119">
                  <c:v>398.82560000000001</c:v>
                </c:pt>
                <c:pt idx="10120">
                  <c:v>398.83199999999999</c:v>
                </c:pt>
                <c:pt idx="10121">
                  <c:v>398.83890000000002</c:v>
                </c:pt>
                <c:pt idx="10122">
                  <c:v>398.84550000000002</c:v>
                </c:pt>
                <c:pt idx="10123">
                  <c:v>398.85129999999998</c:v>
                </c:pt>
                <c:pt idx="10124">
                  <c:v>398.85879999999997</c:v>
                </c:pt>
                <c:pt idx="10125">
                  <c:v>398.86340000000001</c:v>
                </c:pt>
                <c:pt idx="10126">
                  <c:v>398.86919999999998</c:v>
                </c:pt>
                <c:pt idx="10127">
                  <c:v>398.87569999999999</c:v>
                </c:pt>
                <c:pt idx="10128">
                  <c:v>398.88119999999998</c:v>
                </c:pt>
                <c:pt idx="10129">
                  <c:v>398.88780000000003</c:v>
                </c:pt>
                <c:pt idx="10130">
                  <c:v>398.89409999999998</c:v>
                </c:pt>
                <c:pt idx="10131">
                  <c:v>398.9006</c:v>
                </c:pt>
                <c:pt idx="10132">
                  <c:v>398.90539999999999</c:v>
                </c:pt>
                <c:pt idx="10133">
                  <c:v>398.9135</c:v>
                </c:pt>
                <c:pt idx="10134">
                  <c:v>398.9178</c:v>
                </c:pt>
                <c:pt idx="10135">
                  <c:v>398.92559999999997</c:v>
                </c:pt>
                <c:pt idx="10136">
                  <c:v>398.93299999999999</c:v>
                </c:pt>
                <c:pt idx="10137">
                  <c:v>398.93700000000001</c:v>
                </c:pt>
                <c:pt idx="10138">
                  <c:v>398.94260000000003</c:v>
                </c:pt>
                <c:pt idx="10139">
                  <c:v>398.9495</c:v>
                </c:pt>
                <c:pt idx="10140">
                  <c:v>398.95280000000002</c:v>
                </c:pt>
                <c:pt idx="10141">
                  <c:v>398.95909999999998</c:v>
                </c:pt>
                <c:pt idx="10142">
                  <c:v>398.96460000000002</c:v>
                </c:pt>
                <c:pt idx="10143">
                  <c:v>398.97050000000002</c:v>
                </c:pt>
                <c:pt idx="10144">
                  <c:v>398.97640000000001</c:v>
                </c:pt>
                <c:pt idx="10145">
                  <c:v>398.98410000000001</c:v>
                </c:pt>
                <c:pt idx="10146">
                  <c:v>398.98829999999998</c:v>
                </c:pt>
                <c:pt idx="10147">
                  <c:v>398.99459999999999</c:v>
                </c:pt>
                <c:pt idx="10148">
                  <c:v>398.99939999999998</c:v>
                </c:pt>
                <c:pt idx="10149">
                  <c:v>399.00580000000002</c:v>
                </c:pt>
                <c:pt idx="10150">
                  <c:v>399.00979999999998</c:v>
                </c:pt>
                <c:pt idx="10151">
                  <c:v>399.01659999999998</c:v>
                </c:pt>
                <c:pt idx="10152">
                  <c:v>399.0231</c:v>
                </c:pt>
                <c:pt idx="10153">
                  <c:v>399.02859999999998</c:v>
                </c:pt>
                <c:pt idx="10154">
                  <c:v>399.0317</c:v>
                </c:pt>
                <c:pt idx="10155">
                  <c:v>399.0376</c:v>
                </c:pt>
                <c:pt idx="10156">
                  <c:v>399.04520000000002</c:v>
                </c:pt>
                <c:pt idx="10157">
                  <c:v>399.04939999999999</c:v>
                </c:pt>
                <c:pt idx="10158">
                  <c:v>399.05669999999998</c:v>
                </c:pt>
                <c:pt idx="10159">
                  <c:v>399.06319999999999</c:v>
                </c:pt>
                <c:pt idx="10160">
                  <c:v>399.06900000000002</c:v>
                </c:pt>
                <c:pt idx="10161">
                  <c:v>399.07440000000003</c:v>
                </c:pt>
                <c:pt idx="10162">
                  <c:v>399.07889999999998</c:v>
                </c:pt>
                <c:pt idx="10163">
                  <c:v>399.08670000000001</c:v>
                </c:pt>
                <c:pt idx="10164">
                  <c:v>399.09249999999997</c:v>
                </c:pt>
                <c:pt idx="10165">
                  <c:v>399.09640000000002</c:v>
                </c:pt>
                <c:pt idx="10166">
                  <c:v>399.10210000000001</c:v>
                </c:pt>
                <c:pt idx="10167">
                  <c:v>399.10860000000002</c:v>
                </c:pt>
                <c:pt idx="10168">
                  <c:v>399.11369999999999</c:v>
                </c:pt>
                <c:pt idx="10169">
                  <c:v>399.11919999999998</c:v>
                </c:pt>
                <c:pt idx="10170">
                  <c:v>399.12509999999997</c:v>
                </c:pt>
                <c:pt idx="10171">
                  <c:v>399.13</c:v>
                </c:pt>
                <c:pt idx="10172">
                  <c:v>399.13580000000002</c:v>
                </c:pt>
                <c:pt idx="10173">
                  <c:v>399.14100000000002</c:v>
                </c:pt>
                <c:pt idx="10174">
                  <c:v>399.1456</c:v>
                </c:pt>
                <c:pt idx="10175">
                  <c:v>399.15159999999997</c:v>
                </c:pt>
                <c:pt idx="10176">
                  <c:v>399.15699999999998</c:v>
                </c:pt>
                <c:pt idx="10177">
                  <c:v>399.16390000000001</c:v>
                </c:pt>
                <c:pt idx="10178">
                  <c:v>399.17039999999997</c:v>
                </c:pt>
                <c:pt idx="10179">
                  <c:v>399.17649999999998</c:v>
                </c:pt>
                <c:pt idx="10180">
                  <c:v>399.18169999999998</c:v>
                </c:pt>
                <c:pt idx="10181">
                  <c:v>399.1866</c:v>
                </c:pt>
                <c:pt idx="10182">
                  <c:v>399.19279999999998</c:v>
                </c:pt>
                <c:pt idx="10183">
                  <c:v>399.19799999999998</c:v>
                </c:pt>
                <c:pt idx="10184">
                  <c:v>399.20350000000002</c:v>
                </c:pt>
                <c:pt idx="10185">
                  <c:v>399.21019999999999</c:v>
                </c:pt>
                <c:pt idx="10186">
                  <c:v>399.21589999999998</c:v>
                </c:pt>
                <c:pt idx="10187">
                  <c:v>399.22340000000003</c:v>
                </c:pt>
                <c:pt idx="10188">
                  <c:v>399.2285</c:v>
                </c:pt>
                <c:pt idx="10189">
                  <c:v>399.2328</c:v>
                </c:pt>
                <c:pt idx="10190">
                  <c:v>399.23899999999998</c:v>
                </c:pt>
                <c:pt idx="10191">
                  <c:v>399.24610000000001</c:v>
                </c:pt>
                <c:pt idx="10192">
                  <c:v>399.25119999999998</c:v>
                </c:pt>
                <c:pt idx="10193">
                  <c:v>399.25900000000001</c:v>
                </c:pt>
                <c:pt idx="10194">
                  <c:v>399.26479999999998</c:v>
                </c:pt>
                <c:pt idx="10195">
                  <c:v>399.27</c:v>
                </c:pt>
                <c:pt idx="10196">
                  <c:v>399.27449999999999</c:v>
                </c:pt>
                <c:pt idx="10197">
                  <c:v>399.2783</c:v>
                </c:pt>
                <c:pt idx="10198">
                  <c:v>399.2851</c:v>
                </c:pt>
                <c:pt idx="10199">
                  <c:v>399.29050000000001</c:v>
                </c:pt>
                <c:pt idx="10200">
                  <c:v>399.2971</c:v>
                </c:pt>
                <c:pt idx="10201">
                  <c:v>399.30220000000003</c:v>
                </c:pt>
                <c:pt idx="10202">
                  <c:v>399.30720000000002</c:v>
                </c:pt>
                <c:pt idx="10203">
                  <c:v>399.31420000000003</c:v>
                </c:pt>
                <c:pt idx="10204">
                  <c:v>399.32040000000001</c:v>
                </c:pt>
                <c:pt idx="10205">
                  <c:v>399.32479999999998</c:v>
                </c:pt>
                <c:pt idx="10206">
                  <c:v>399.3304</c:v>
                </c:pt>
                <c:pt idx="10207">
                  <c:v>399.33690000000001</c:v>
                </c:pt>
                <c:pt idx="10208">
                  <c:v>399.34309999999999</c:v>
                </c:pt>
                <c:pt idx="10209">
                  <c:v>399.34890000000001</c:v>
                </c:pt>
                <c:pt idx="10210">
                  <c:v>399.35300000000001</c:v>
                </c:pt>
                <c:pt idx="10211">
                  <c:v>399.36040000000003</c:v>
                </c:pt>
                <c:pt idx="10212">
                  <c:v>399.36649999999997</c:v>
                </c:pt>
                <c:pt idx="10213">
                  <c:v>399.37349999999998</c:v>
                </c:pt>
                <c:pt idx="10214">
                  <c:v>399.37939999999998</c:v>
                </c:pt>
                <c:pt idx="10215">
                  <c:v>399.38380000000001</c:v>
                </c:pt>
                <c:pt idx="10216">
                  <c:v>399.38909999999998</c:v>
                </c:pt>
                <c:pt idx="10217">
                  <c:v>399.39519999999999</c:v>
                </c:pt>
                <c:pt idx="10218">
                  <c:v>399.40120000000002</c:v>
                </c:pt>
                <c:pt idx="10219">
                  <c:v>399.40660000000003</c:v>
                </c:pt>
                <c:pt idx="10220">
                  <c:v>399.41199999999998</c:v>
                </c:pt>
                <c:pt idx="10221">
                  <c:v>399.41770000000002</c:v>
                </c:pt>
                <c:pt idx="10222">
                  <c:v>399.42309999999998</c:v>
                </c:pt>
                <c:pt idx="10223">
                  <c:v>399.42809999999997</c:v>
                </c:pt>
                <c:pt idx="10224">
                  <c:v>399.43380000000002</c:v>
                </c:pt>
                <c:pt idx="10225">
                  <c:v>399.43860000000001</c:v>
                </c:pt>
                <c:pt idx="10226">
                  <c:v>399.44560000000001</c:v>
                </c:pt>
                <c:pt idx="10227">
                  <c:v>399.45170000000002</c:v>
                </c:pt>
                <c:pt idx="10228">
                  <c:v>399.45699999999999</c:v>
                </c:pt>
                <c:pt idx="10229">
                  <c:v>399.46260000000001</c:v>
                </c:pt>
                <c:pt idx="10230">
                  <c:v>399.46800000000002</c:v>
                </c:pt>
                <c:pt idx="10231">
                  <c:v>399.4744</c:v>
                </c:pt>
                <c:pt idx="10232">
                  <c:v>399.4819</c:v>
                </c:pt>
                <c:pt idx="10233">
                  <c:v>399.48660000000001</c:v>
                </c:pt>
                <c:pt idx="10234">
                  <c:v>399.49259999999998</c:v>
                </c:pt>
                <c:pt idx="10235">
                  <c:v>399.49869999999999</c:v>
                </c:pt>
                <c:pt idx="10236">
                  <c:v>399.50420000000003</c:v>
                </c:pt>
                <c:pt idx="10237">
                  <c:v>399.51130000000001</c:v>
                </c:pt>
                <c:pt idx="10238">
                  <c:v>399.5163</c:v>
                </c:pt>
                <c:pt idx="10239">
                  <c:v>399.52140000000003</c:v>
                </c:pt>
                <c:pt idx="10240">
                  <c:v>399.52859999999998</c:v>
                </c:pt>
                <c:pt idx="10241">
                  <c:v>399.53460000000001</c:v>
                </c:pt>
                <c:pt idx="10242">
                  <c:v>399.53899999999999</c:v>
                </c:pt>
                <c:pt idx="10243">
                  <c:v>399.54739999999998</c:v>
                </c:pt>
                <c:pt idx="10244">
                  <c:v>399.553</c:v>
                </c:pt>
                <c:pt idx="10245">
                  <c:v>399.55840000000001</c:v>
                </c:pt>
                <c:pt idx="10246">
                  <c:v>399.5652</c:v>
                </c:pt>
                <c:pt idx="10247">
                  <c:v>399.57279999999997</c:v>
                </c:pt>
                <c:pt idx="10248">
                  <c:v>399.57889999999998</c:v>
                </c:pt>
                <c:pt idx="10249">
                  <c:v>399.58640000000003</c:v>
                </c:pt>
                <c:pt idx="10250">
                  <c:v>399.59199999999998</c:v>
                </c:pt>
                <c:pt idx="10251">
                  <c:v>399.59930000000003</c:v>
                </c:pt>
                <c:pt idx="10252">
                  <c:v>399.60379999999998</c:v>
                </c:pt>
                <c:pt idx="10253">
                  <c:v>399.61070000000001</c:v>
                </c:pt>
                <c:pt idx="10254">
                  <c:v>399.6173</c:v>
                </c:pt>
                <c:pt idx="10255">
                  <c:v>399.62310000000002</c:v>
                </c:pt>
                <c:pt idx="10256">
                  <c:v>399.62849999999997</c:v>
                </c:pt>
                <c:pt idx="10257">
                  <c:v>399.63560000000001</c:v>
                </c:pt>
                <c:pt idx="10258">
                  <c:v>399.64190000000002</c:v>
                </c:pt>
                <c:pt idx="10259">
                  <c:v>399.64850000000001</c:v>
                </c:pt>
                <c:pt idx="10260">
                  <c:v>399.65350000000001</c:v>
                </c:pt>
                <c:pt idx="10261">
                  <c:v>399.66</c:v>
                </c:pt>
                <c:pt idx="10262">
                  <c:v>399.66370000000001</c:v>
                </c:pt>
                <c:pt idx="10263">
                  <c:v>399.66980000000001</c:v>
                </c:pt>
                <c:pt idx="10264">
                  <c:v>399.67869999999999</c:v>
                </c:pt>
                <c:pt idx="10265">
                  <c:v>399.68310000000002</c:v>
                </c:pt>
                <c:pt idx="10266">
                  <c:v>399.68599999999998</c:v>
                </c:pt>
                <c:pt idx="10267">
                  <c:v>399.69560000000001</c:v>
                </c:pt>
                <c:pt idx="10268">
                  <c:v>399.69889999999998</c:v>
                </c:pt>
                <c:pt idx="10269">
                  <c:v>399.70479999999998</c:v>
                </c:pt>
                <c:pt idx="10270">
                  <c:v>399.71100000000001</c:v>
                </c:pt>
                <c:pt idx="10271">
                  <c:v>399.71640000000002</c:v>
                </c:pt>
                <c:pt idx="10272">
                  <c:v>399.72179999999997</c:v>
                </c:pt>
                <c:pt idx="10273">
                  <c:v>399.72890000000001</c:v>
                </c:pt>
                <c:pt idx="10274">
                  <c:v>399.73360000000002</c:v>
                </c:pt>
                <c:pt idx="10275">
                  <c:v>399.73899999999998</c:v>
                </c:pt>
                <c:pt idx="10276">
                  <c:v>399.74369999999999</c:v>
                </c:pt>
                <c:pt idx="10277">
                  <c:v>399.74939999999998</c:v>
                </c:pt>
                <c:pt idx="10278">
                  <c:v>399.75369999999998</c:v>
                </c:pt>
                <c:pt idx="10279">
                  <c:v>399.75889999999998</c:v>
                </c:pt>
                <c:pt idx="10280">
                  <c:v>399.76389999999998</c:v>
                </c:pt>
                <c:pt idx="10281">
                  <c:v>399.77100000000002</c:v>
                </c:pt>
                <c:pt idx="10282">
                  <c:v>399.7756</c:v>
                </c:pt>
                <c:pt idx="10283">
                  <c:v>399.78199999999998</c:v>
                </c:pt>
                <c:pt idx="10284">
                  <c:v>399.78640000000001</c:v>
                </c:pt>
                <c:pt idx="10285">
                  <c:v>399.79160000000002</c:v>
                </c:pt>
                <c:pt idx="10286">
                  <c:v>399.79750000000001</c:v>
                </c:pt>
                <c:pt idx="10287">
                  <c:v>399.8032</c:v>
                </c:pt>
                <c:pt idx="10288">
                  <c:v>399.80779999999999</c:v>
                </c:pt>
                <c:pt idx="10289">
                  <c:v>399.81450000000001</c:v>
                </c:pt>
                <c:pt idx="10290">
                  <c:v>399.81909999999999</c:v>
                </c:pt>
                <c:pt idx="10291">
                  <c:v>399.82339999999999</c:v>
                </c:pt>
                <c:pt idx="10292">
                  <c:v>399.82830000000001</c:v>
                </c:pt>
                <c:pt idx="10293">
                  <c:v>399.83339999999998</c:v>
                </c:pt>
                <c:pt idx="10294">
                  <c:v>399.83929999999998</c:v>
                </c:pt>
                <c:pt idx="10295">
                  <c:v>399.84530000000001</c:v>
                </c:pt>
                <c:pt idx="10296">
                  <c:v>399.85120000000001</c:v>
                </c:pt>
                <c:pt idx="10297">
                  <c:v>399.85719999999998</c:v>
                </c:pt>
                <c:pt idx="10298">
                  <c:v>399.863</c:v>
                </c:pt>
                <c:pt idx="10299">
                  <c:v>399.86759999999998</c:v>
                </c:pt>
                <c:pt idx="10300">
                  <c:v>399.87400000000002</c:v>
                </c:pt>
                <c:pt idx="10301">
                  <c:v>399.87950000000001</c:v>
                </c:pt>
                <c:pt idx="10302">
                  <c:v>399.88549999999998</c:v>
                </c:pt>
                <c:pt idx="10303">
                  <c:v>399.89030000000002</c:v>
                </c:pt>
                <c:pt idx="10304">
                  <c:v>399.8963</c:v>
                </c:pt>
                <c:pt idx="10305">
                  <c:v>399.90100000000001</c:v>
                </c:pt>
                <c:pt idx="10306">
                  <c:v>399.9074</c:v>
                </c:pt>
                <c:pt idx="10307">
                  <c:v>399.91129999999998</c:v>
                </c:pt>
                <c:pt idx="10308">
                  <c:v>399.9169</c:v>
                </c:pt>
                <c:pt idx="10309">
                  <c:v>399.92380000000003</c:v>
                </c:pt>
                <c:pt idx="10310">
                  <c:v>399.93020000000001</c:v>
                </c:pt>
                <c:pt idx="10311">
                  <c:v>399.93700000000001</c:v>
                </c:pt>
                <c:pt idx="10312">
                  <c:v>399.9409</c:v>
                </c:pt>
                <c:pt idx="10313">
                  <c:v>399.94659999999999</c:v>
                </c:pt>
                <c:pt idx="10314">
                  <c:v>399.95359999999999</c:v>
                </c:pt>
                <c:pt idx="10315">
                  <c:v>399.95949999999999</c:v>
                </c:pt>
                <c:pt idx="10316">
                  <c:v>399.96519999999998</c:v>
                </c:pt>
                <c:pt idx="10317">
                  <c:v>399.97120000000001</c:v>
                </c:pt>
                <c:pt idx="10318">
                  <c:v>399.97699999999998</c:v>
                </c:pt>
                <c:pt idx="10319">
                  <c:v>399.98099999999999</c:v>
                </c:pt>
                <c:pt idx="10320">
                  <c:v>399.98700000000002</c:v>
                </c:pt>
                <c:pt idx="10321">
                  <c:v>399.99200000000002</c:v>
                </c:pt>
                <c:pt idx="10322">
                  <c:v>399.99829999999997</c:v>
                </c:pt>
                <c:pt idx="10323">
                  <c:v>400.00319999999999</c:v>
                </c:pt>
                <c:pt idx="10324">
                  <c:v>400.00940000000003</c:v>
                </c:pt>
                <c:pt idx="10325">
                  <c:v>400.01560000000001</c:v>
                </c:pt>
                <c:pt idx="10326">
                  <c:v>400.02159999999998</c:v>
                </c:pt>
                <c:pt idx="10327">
                  <c:v>400.02620000000002</c:v>
                </c:pt>
                <c:pt idx="10328">
                  <c:v>400.03100000000001</c:v>
                </c:pt>
                <c:pt idx="10329">
                  <c:v>400.03829999999999</c:v>
                </c:pt>
                <c:pt idx="10330">
                  <c:v>400.04419999999999</c:v>
                </c:pt>
                <c:pt idx="10331">
                  <c:v>400.05020000000002</c:v>
                </c:pt>
                <c:pt idx="10332">
                  <c:v>400.05630000000002</c:v>
                </c:pt>
                <c:pt idx="10333">
                  <c:v>400.06380000000001</c:v>
                </c:pt>
                <c:pt idx="10334">
                  <c:v>400.06740000000002</c:v>
                </c:pt>
                <c:pt idx="10335">
                  <c:v>400.07420000000002</c:v>
                </c:pt>
                <c:pt idx="10336">
                  <c:v>400.07960000000003</c:v>
                </c:pt>
                <c:pt idx="10337">
                  <c:v>400.08519999999999</c:v>
                </c:pt>
                <c:pt idx="10338">
                  <c:v>400.08920000000001</c:v>
                </c:pt>
                <c:pt idx="10339">
                  <c:v>400.09460000000001</c:v>
                </c:pt>
                <c:pt idx="10340">
                  <c:v>400.1</c:v>
                </c:pt>
                <c:pt idx="10341">
                  <c:v>400.10520000000002</c:v>
                </c:pt>
                <c:pt idx="10342">
                  <c:v>400.11160000000001</c:v>
                </c:pt>
                <c:pt idx="10343">
                  <c:v>400.11689999999999</c:v>
                </c:pt>
                <c:pt idx="10344">
                  <c:v>400.12279999999998</c:v>
                </c:pt>
                <c:pt idx="10345">
                  <c:v>400.12819999999999</c:v>
                </c:pt>
                <c:pt idx="10346">
                  <c:v>400.13479999999998</c:v>
                </c:pt>
                <c:pt idx="10347">
                  <c:v>400.14</c:v>
                </c:pt>
                <c:pt idx="10348">
                  <c:v>400.14530000000002</c:v>
                </c:pt>
                <c:pt idx="10349">
                  <c:v>400.15</c:v>
                </c:pt>
                <c:pt idx="10350">
                  <c:v>400.15499999999997</c:v>
                </c:pt>
                <c:pt idx="10351">
                  <c:v>400.16140000000001</c:v>
                </c:pt>
                <c:pt idx="10352">
                  <c:v>400.16800000000001</c:v>
                </c:pt>
                <c:pt idx="10353">
                  <c:v>400.17439999999999</c:v>
                </c:pt>
                <c:pt idx="10354">
                  <c:v>400.17970000000003</c:v>
                </c:pt>
                <c:pt idx="10355">
                  <c:v>400.18470000000002</c:v>
                </c:pt>
                <c:pt idx="10356">
                  <c:v>400.18979999999999</c:v>
                </c:pt>
                <c:pt idx="10357">
                  <c:v>400.19439999999997</c:v>
                </c:pt>
                <c:pt idx="10358">
                  <c:v>400.19979999999998</c:v>
                </c:pt>
                <c:pt idx="10359">
                  <c:v>400.2056</c:v>
                </c:pt>
                <c:pt idx="10360">
                  <c:v>400.21199999999999</c:v>
                </c:pt>
                <c:pt idx="10361">
                  <c:v>400.2176</c:v>
                </c:pt>
                <c:pt idx="10362">
                  <c:v>400.22239999999999</c:v>
                </c:pt>
                <c:pt idx="10363">
                  <c:v>400.22829999999999</c:v>
                </c:pt>
                <c:pt idx="10364">
                  <c:v>400.23340000000002</c:v>
                </c:pt>
                <c:pt idx="10365">
                  <c:v>400.24</c:v>
                </c:pt>
                <c:pt idx="10366">
                  <c:v>400.24439999999998</c:v>
                </c:pt>
                <c:pt idx="10367">
                  <c:v>400.2516</c:v>
                </c:pt>
                <c:pt idx="10368">
                  <c:v>400.25630000000001</c:v>
                </c:pt>
                <c:pt idx="10369">
                  <c:v>400.262</c:v>
                </c:pt>
                <c:pt idx="10370">
                  <c:v>400.26799999999997</c:v>
                </c:pt>
                <c:pt idx="10371">
                  <c:v>400.27289999999999</c:v>
                </c:pt>
                <c:pt idx="10372">
                  <c:v>400.27969999999999</c:v>
                </c:pt>
                <c:pt idx="10373">
                  <c:v>400.28399999999999</c:v>
                </c:pt>
                <c:pt idx="10374">
                  <c:v>400.2903</c:v>
                </c:pt>
                <c:pt idx="10375">
                  <c:v>400.29469999999998</c:v>
                </c:pt>
                <c:pt idx="10376">
                  <c:v>400.30090000000001</c:v>
                </c:pt>
                <c:pt idx="10377">
                  <c:v>400.30579999999998</c:v>
                </c:pt>
                <c:pt idx="10378">
                  <c:v>400.31290000000001</c:v>
                </c:pt>
                <c:pt idx="10379">
                  <c:v>400.31799999999998</c:v>
                </c:pt>
                <c:pt idx="10380">
                  <c:v>400.3254</c:v>
                </c:pt>
                <c:pt idx="10381">
                  <c:v>400.33019999999999</c:v>
                </c:pt>
                <c:pt idx="10382">
                  <c:v>400.3347</c:v>
                </c:pt>
                <c:pt idx="10383">
                  <c:v>400.34249999999997</c:v>
                </c:pt>
                <c:pt idx="10384">
                  <c:v>400.34699999999998</c:v>
                </c:pt>
                <c:pt idx="10385">
                  <c:v>400.35199999999998</c:v>
                </c:pt>
                <c:pt idx="10386">
                  <c:v>400.35840000000002</c:v>
                </c:pt>
                <c:pt idx="10387">
                  <c:v>400.36279999999999</c:v>
                </c:pt>
                <c:pt idx="10388">
                  <c:v>400.36799999999999</c:v>
                </c:pt>
                <c:pt idx="10389">
                  <c:v>400.37400000000002</c:v>
                </c:pt>
                <c:pt idx="10390">
                  <c:v>400.38159999999999</c:v>
                </c:pt>
                <c:pt idx="10391">
                  <c:v>400.3861</c:v>
                </c:pt>
                <c:pt idx="10392">
                  <c:v>400.39060000000001</c:v>
                </c:pt>
                <c:pt idx="10393">
                  <c:v>400.3972</c:v>
                </c:pt>
                <c:pt idx="10394">
                  <c:v>400.40210000000002</c:v>
                </c:pt>
                <c:pt idx="10395">
                  <c:v>400.40679999999998</c:v>
                </c:pt>
                <c:pt idx="10396">
                  <c:v>400.41199999999998</c:v>
                </c:pt>
                <c:pt idx="10397">
                  <c:v>400.41719999999998</c:v>
                </c:pt>
                <c:pt idx="10398">
                  <c:v>400.42200000000003</c:v>
                </c:pt>
                <c:pt idx="10399">
                  <c:v>400.42680000000001</c:v>
                </c:pt>
                <c:pt idx="10400">
                  <c:v>400.43290000000002</c:v>
                </c:pt>
                <c:pt idx="10401">
                  <c:v>400.43799999999999</c:v>
                </c:pt>
                <c:pt idx="10402">
                  <c:v>400.44389999999999</c:v>
                </c:pt>
                <c:pt idx="10403">
                  <c:v>400.44979999999998</c:v>
                </c:pt>
                <c:pt idx="10404">
                  <c:v>400.4547</c:v>
                </c:pt>
                <c:pt idx="10405">
                  <c:v>400.45960000000002</c:v>
                </c:pt>
                <c:pt idx="10406">
                  <c:v>400.46460000000002</c:v>
                </c:pt>
                <c:pt idx="10407">
                  <c:v>400.4717</c:v>
                </c:pt>
                <c:pt idx="10408">
                  <c:v>400.4769</c:v>
                </c:pt>
                <c:pt idx="10409">
                  <c:v>400.48160000000001</c:v>
                </c:pt>
                <c:pt idx="10410">
                  <c:v>400.48779999999999</c:v>
                </c:pt>
                <c:pt idx="10411">
                  <c:v>400.49299999999999</c:v>
                </c:pt>
                <c:pt idx="10412">
                  <c:v>400.49810000000002</c:v>
                </c:pt>
                <c:pt idx="10413">
                  <c:v>400.50380000000001</c:v>
                </c:pt>
                <c:pt idx="10414">
                  <c:v>400.51</c:v>
                </c:pt>
                <c:pt idx="10415">
                  <c:v>400.51530000000002</c:v>
                </c:pt>
                <c:pt idx="10416">
                  <c:v>400.5213</c:v>
                </c:pt>
                <c:pt idx="10417">
                  <c:v>400.52690000000001</c:v>
                </c:pt>
                <c:pt idx="10418">
                  <c:v>400.53100000000001</c:v>
                </c:pt>
                <c:pt idx="10419">
                  <c:v>400.53829999999999</c:v>
                </c:pt>
                <c:pt idx="10420">
                  <c:v>400.54250000000002</c:v>
                </c:pt>
                <c:pt idx="10421">
                  <c:v>400.54809999999998</c:v>
                </c:pt>
                <c:pt idx="10422">
                  <c:v>400.55279999999999</c:v>
                </c:pt>
                <c:pt idx="10423">
                  <c:v>400.55799999999999</c:v>
                </c:pt>
                <c:pt idx="10424">
                  <c:v>400.56259999999997</c:v>
                </c:pt>
                <c:pt idx="10425">
                  <c:v>400.56779999999998</c:v>
                </c:pt>
                <c:pt idx="10426">
                  <c:v>400.57479999999998</c:v>
                </c:pt>
                <c:pt idx="10427">
                  <c:v>400.57979999999998</c:v>
                </c:pt>
                <c:pt idx="10428">
                  <c:v>400.5847</c:v>
                </c:pt>
                <c:pt idx="10429">
                  <c:v>400.58819999999997</c:v>
                </c:pt>
                <c:pt idx="10430">
                  <c:v>400.59719999999999</c:v>
                </c:pt>
                <c:pt idx="10431">
                  <c:v>400.60140000000001</c:v>
                </c:pt>
                <c:pt idx="10432">
                  <c:v>400.60700000000003</c:v>
                </c:pt>
                <c:pt idx="10433">
                  <c:v>400.61349999999999</c:v>
                </c:pt>
                <c:pt idx="10434">
                  <c:v>400.61860000000001</c:v>
                </c:pt>
                <c:pt idx="10435">
                  <c:v>400.6241</c:v>
                </c:pt>
                <c:pt idx="10436">
                  <c:v>400.62939999999998</c:v>
                </c:pt>
                <c:pt idx="10437">
                  <c:v>400.6336</c:v>
                </c:pt>
                <c:pt idx="10438">
                  <c:v>400.63940000000002</c:v>
                </c:pt>
                <c:pt idx="10439">
                  <c:v>400.64460000000003</c:v>
                </c:pt>
                <c:pt idx="10440">
                  <c:v>400.65199999999999</c:v>
                </c:pt>
                <c:pt idx="10441">
                  <c:v>400.65699999999998</c:v>
                </c:pt>
                <c:pt idx="10442">
                  <c:v>400.66390000000001</c:v>
                </c:pt>
                <c:pt idx="10443">
                  <c:v>400.66890000000001</c:v>
                </c:pt>
                <c:pt idx="10444">
                  <c:v>400.67399999999998</c:v>
                </c:pt>
                <c:pt idx="10445">
                  <c:v>400.68020000000001</c:v>
                </c:pt>
                <c:pt idx="10446">
                  <c:v>400.68529999999998</c:v>
                </c:pt>
                <c:pt idx="10447">
                  <c:v>400.69060000000002</c:v>
                </c:pt>
                <c:pt idx="10448">
                  <c:v>400.69540000000001</c:v>
                </c:pt>
                <c:pt idx="10449">
                  <c:v>400.7</c:v>
                </c:pt>
                <c:pt idx="10450">
                  <c:v>400.70499999999998</c:v>
                </c:pt>
                <c:pt idx="10451">
                  <c:v>400.70979999999997</c:v>
                </c:pt>
                <c:pt idx="10452">
                  <c:v>400.7174</c:v>
                </c:pt>
                <c:pt idx="10453">
                  <c:v>400.72190000000001</c:v>
                </c:pt>
                <c:pt idx="10454">
                  <c:v>400.72669999999999</c:v>
                </c:pt>
                <c:pt idx="10455">
                  <c:v>400.73360000000002</c:v>
                </c:pt>
                <c:pt idx="10456">
                  <c:v>400.73950000000002</c:v>
                </c:pt>
                <c:pt idx="10457">
                  <c:v>400.7423</c:v>
                </c:pt>
                <c:pt idx="10458">
                  <c:v>400.7484</c:v>
                </c:pt>
                <c:pt idx="10459">
                  <c:v>400.75549999999998</c:v>
                </c:pt>
                <c:pt idx="10460">
                  <c:v>400.75920000000002</c:v>
                </c:pt>
                <c:pt idx="10461">
                  <c:v>400.76519999999999</c:v>
                </c:pt>
                <c:pt idx="10462">
                  <c:v>400.77100000000002</c:v>
                </c:pt>
                <c:pt idx="10463">
                  <c:v>400.77679999999998</c:v>
                </c:pt>
                <c:pt idx="10464">
                  <c:v>400.78359999999998</c:v>
                </c:pt>
                <c:pt idx="10465">
                  <c:v>400.78820000000002</c:v>
                </c:pt>
                <c:pt idx="10466">
                  <c:v>400.79360000000003</c:v>
                </c:pt>
                <c:pt idx="10467">
                  <c:v>400.79919999999998</c:v>
                </c:pt>
                <c:pt idx="10468">
                  <c:v>400.80590000000001</c:v>
                </c:pt>
                <c:pt idx="10469">
                  <c:v>400.81</c:v>
                </c:pt>
                <c:pt idx="10470">
                  <c:v>400.81580000000002</c:v>
                </c:pt>
                <c:pt idx="10471">
                  <c:v>400.82119999999998</c:v>
                </c:pt>
                <c:pt idx="10472">
                  <c:v>400.82859999999999</c:v>
                </c:pt>
                <c:pt idx="10473">
                  <c:v>400.83300000000003</c:v>
                </c:pt>
                <c:pt idx="10474">
                  <c:v>400.8383</c:v>
                </c:pt>
                <c:pt idx="10475">
                  <c:v>400.84399999999999</c:v>
                </c:pt>
                <c:pt idx="10476">
                  <c:v>400.84890000000001</c:v>
                </c:pt>
                <c:pt idx="10477">
                  <c:v>400.8537</c:v>
                </c:pt>
                <c:pt idx="10478">
                  <c:v>400.85969999999998</c:v>
                </c:pt>
                <c:pt idx="10479">
                  <c:v>400.86380000000003</c:v>
                </c:pt>
                <c:pt idx="10480">
                  <c:v>400.86950000000002</c:v>
                </c:pt>
                <c:pt idx="10481">
                  <c:v>400.87490000000003</c:v>
                </c:pt>
                <c:pt idx="10482">
                  <c:v>400.88040000000001</c:v>
                </c:pt>
                <c:pt idx="10483">
                  <c:v>400.88600000000002</c:v>
                </c:pt>
                <c:pt idx="10484">
                  <c:v>400.89080000000001</c:v>
                </c:pt>
                <c:pt idx="10485">
                  <c:v>400.89609999999999</c:v>
                </c:pt>
                <c:pt idx="10486">
                  <c:v>400.90069999999997</c:v>
                </c:pt>
                <c:pt idx="10487">
                  <c:v>400.90629999999999</c:v>
                </c:pt>
                <c:pt idx="10488">
                  <c:v>400.91219999999998</c:v>
                </c:pt>
                <c:pt idx="10489">
                  <c:v>400.9162</c:v>
                </c:pt>
                <c:pt idx="10490">
                  <c:v>400.92160000000001</c:v>
                </c:pt>
                <c:pt idx="10491">
                  <c:v>400.92660000000001</c:v>
                </c:pt>
                <c:pt idx="10492">
                  <c:v>400.9316</c:v>
                </c:pt>
                <c:pt idx="10493">
                  <c:v>400.93680000000001</c:v>
                </c:pt>
                <c:pt idx="10494">
                  <c:v>400.94260000000003</c:v>
                </c:pt>
                <c:pt idx="10495">
                  <c:v>400.94720000000001</c:v>
                </c:pt>
                <c:pt idx="10496">
                  <c:v>400.95350000000002</c:v>
                </c:pt>
                <c:pt idx="10497">
                  <c:v>400.95859999999999</c:v>
                </c:pt>
                <c:pt idx="10498">
                  <c:v>400.964</c:v>
                </c:pt>
                <c:pt idx="10499">
                  <c:v>400.97059999999999</c:v>
                </c:pt>
                <c:pt idx="10500">
                  <c:v>400.97609999999997</c:v>
                </c:pt>
                <c:pt idx="10501">
                  <c:v>400.9828</c:v>
                </c:pt>
                <c:pt idx="10502">
                  <c:v>400.98869999999999</c:v>
                </c:pt>
                <c:pt idx="10503">
                  <c:v>400.99340000000001</c:v>
                </c:pt>
                <c:pt idx="10504">
                  <c:v>400.99930000000001</c:v>
                </c:pt>
                <c:pt idx="10505">
                  <c:v>401.00450000000001</c:v>
                </c:pt>
                <c:pt idx="10506">
                  <c:v>401.00779999999997</c:v>
                </c:pt>
                <c:pt idx="10507">
                  <c:v>401.01420000000002</c:v>
                </c:pt>
                <c:pt idx="10508">
                  <c:v>401.0206</c:v>
                </c:pt>
                <c:pt idx="10509">
                  <c:v>401.02640000000002</c:v>
                </c:pt>
                <c:pt idx="10510">
                  <c:v>401.03140000000002</c:v>
                </c:pt>
                <c:pt idx="10511">
                  <c:v>401.036</c:v>
                </c:pt>
                <c:pt idx="10512">
                  <c:v>401.04320000000001</c:v>
                </c:pt>
                <c:pt idx="10513">
                  <c:v>401.048</c:v>
                </c:pt>
                <c:pt idx="10514">
                  <c:v>401.05410000000001</c:v>
                </c:pt>
                <c:pt idx="10515">
                  <c:v>401.05970000000002</c:v>
                </c:pt>
                <c:pt idx="10516">
                  <c:v>401.06560000000002</c:v>
                </c:pt>
                <c:pt idx="10517">
                  <c:v>401.06920000000002</c:v>
                </c:pt>
                <c:pt idx="10518">
                  <c:v>401.07459999999998</c:v>
                </c:pt>
                <c:pt idx="10519">
                  <c:v>401.08019999999999</c:v>
                </c:pt>
                <c:pt idx="10520">
                  <c:v>401.08440000000002</c:v>
                </c:pt>
                <c:pt idx="10521">
                  <c:v>401.08909999999997</c:v>
                </c:pt>
                <c:pt idx="10522">
                  <c:v>401.09519999999998</c:v>
                </c:pt>
                <c:pt idx="10523">
                  <c:v>401.10050000000001</c:v>
                </c:pt>
                <c:pt idx="10524">
                  <c:v>401.10750000000002</c:v>
                </c:pt>
                <c:pt idx="10525">
                  <c:v>401.11189999999999</c:v>
                </c:pt>
                <c:pt idx="10526">
                  <c:v>401.11869999999999</c:v>
                </c:pt>
                <c:pt idx="10527">
                  <c:v>401.125</c:v>
                </c:pt>
                <c:pt idx="10528">
                  <c:v>401.12889999999999</c:v>
                </c:pt>
                <c:pt idx="10529">
                  <c:v>401.13380000000001</c:v>
                </c:pt>
                <c:pt idx="10530">
                  <c:v>401.13760000000002</c:v>
                </c:pt>
                <c:pt idx="10531">
                  <c:v>401.14479999999998</c:v>
                </c:pt>
                <c:pt idx="10532">
                  <c:v>401.14870000000002</c:v>
                </c:pt>
                <c:pt idx="10533">
                  <c:v>401.15449999999998</c:v>
                </c:pt>
                <c:pt idx="10534">
                  <c:v>401.15879999999999</c:v>
                </c:pt>
                <c:pt idx="10535">
                  <c:v>401.16480000000001</c:v>
                </c:pt>
                <c:pt idx="10536">
                  <c:v>401.17059999999998</c:v>
                </c:pt>
                <c:pt idx="10537">
                  <c:v>401.1748</c:v>
                </c:pt>
                <c:pt idx="10538">
                  <c:v>401.18220000000002</c:v>
                </c:pt>
                <c:pt idx="10539">
                  <c:v>401.1884</c:v>
                </c:pt>
                <c:pt idx="10540">
                  <c:v>401.19439999999997</c:v>
                </c:pt>
                <c:pt idx="10541">
                  <c:v>401.19909999999999</c:v>
                </c:pt>
                <c:pt idx="10542">
                  <c:v>401.20499999999998</c:v>
                </c:pt>
                <c:pt idx="10543">
                  <c:v>401.21120000000002</c:v>
                </c:pt>
                <c:pt idx="10544">
                  <c:v>401.21699999999998</c:v>
                </c:pt>
                <c:pt idx="10545">
                  <c:v>401.221</c:v>
                </c:pt>
                <c:pt idx="10546">
                  <c:v>401.22660000000002</c:v>
                </c:pt>
                <c:pt idx="10547">
                  <c:v>401.23349999999999</c:v>
                </c:pt>
                <c:pt idx="10548">
                  <c:v>401.23820000000001</c:v>
                </c:pt>
                <c:pt idx="10549">
                  <c:v>401.24259999999998</c:v>
                </c:pt>
                <c:pt idx="10550">
                  <c:v>401.24900000000002</c:v>
                </c:pt>
                <c:pt idx="10551">
                  <c:v>401.25459999999998</c:v>
                </c:pt>
                <c:pt idx="10552">
                  <c:v>401.26049999999998</c:v>
                </c:pt>
                <c:pt idx="10553">
                  <c:v>401.26479999999998</c:v>
                </c:pt>
                <c:pt idx="10554">
                  <c:v>401.27</c:v>
                </c:pt>
                <c:pt idx="10555">
                  <c:v>401.27539999999999</c:v>
                </c:pt>
                <c:pt idx="10556">
                  <c:v>401.28250000000003</c:v>
                </c:pt>
                <c:pt idx="10557">
                  <c:v>401.28680000000003</c:v>
                </c:pt>
                <c:pt idx="10558">
                  <c:v>401.29129999999998</c:v>
                </c:pt>
                <c:pt idx="10559">
                  <c:v>401.2962</c:v>
                </c:pt>
                <c:pt idx="10560">
                  <c:v>401.30079999999998</c:v>
                </c:pt>
                <c:pt idx="10561">
                  <c:v>401.3064</c:v>
                </c:pt>
                <c:pt idx="10562">
                  <c:v>401.31380000000001</c:v>
                </c:pt>
                <c:pt idx="10563">
                  <c:v>401.31819999999999</c:v>
                </c:pt>
                <c:pt idx="10564">
                  <c:v>401.32279999999997</c:v>
                </c:pt>
                <c:pt idx="10565">
                  <c:v>401.32900000000001</c:v>
                </c:pt>
                <c:pt idx="10566">
                  <c:v>401.33300000000003</c:v>
                </c:pt>
                <c:pt idx="10567">
                  <c:v>401.33980000000003</c:v>
                </c:pt>
                <c:pt idx="10568">
                  <c:v>401.34559999999999</c:v>
                </c:pt>
                <c:pt idx="10569">
                  <c:v>401.35019999999997</c:v>
                </c:pt>
                <c:pt idx="10570">
                  <c:v>401.3562</c:v>
                </c:pt>
                <c:pt idx="10571">
                  <c:v>401.363</c:v>
                </c:pt>
                <c:pt idx="10572">
                  <c:v>401.36950000000002</c:v>
                </c:pt>
                <c:pt idx="10573">
                  <c:v>401.3732</c:v>
                </c:pt>
                <c:pt idx="10574">
                  <c:v>401.37990000000002</c:v>
                </c:pt>
                <c:pt idx="10575">
                  <c:v>401.38459999999998</c:v>
                </c:pt>
                <c:pt idx="10576">
                  <c:v>401.39060000000001</c:v>
                </c:pt>
                <c:pt idx="10577">
                  <c:v>401.39530000000002</c:v>
                </c:pt>
                <c:pt idx="10578">
                  <c:v>401.4015</c:v>
                </c:pt>
                <c:pt idx="10579">
                  <c:v>401.4083</c:v>
                </c:pt>
                <c:pt idx="10580">
                  <c:v>401.41399999999999</c:v>
                </c:pt>
                <c:pt idx="10581">
                  <c:v>401.41750000000002</c:v>
                </c:pt>
                <c:pt idx="10582">
                  <c:v>401.42500000000001</c:v>
                </c:pt>
                <c:pt idx="10583">
                  <c:v>401.43060000000003</c:v>
                </c:pt>
                <c:pt idx="10584">
                  <c:v>401.43560000000002</c:v>
                </c:pt>
                <c:pt idx="10585">
                  <c:v>401.44260000000003</c:v>
                </c:pt>
                <c:pt idx="10586">
                  <c:v>401.4468</c:v>
                </c:pt>
                <c:pt idx="10587">
                  <c:v>401.45240000000001</c:v>
                </c:pt>
                <c:pt idx="10588">
                  <c:v>401.4554</c:v>
                </c:pt>
                <c:pt idx="10589">
                  <c:v>401.46039999999999</c:v>
                </c:pt>
                <c:pt idx="10590">
                  <c:v>401.46600000000001</c:v>
                </c:pt>
                <c:pt idx="10591">
                  <c:v>401.47309999999999</c:v>
                </c:pt>
                <c:pt idx="10592">
                  <c:v>401.47809999999998</c:v>
                </c:pt>
                <c:pt idx="10593">
                  <c:v>401.48480000000001</c:v>
                </c:pt>
                <c:pt idx="10594">
                  <c:v>401.48869999999999</c:v>
                </c:pt>
                <c:pt idx="10595">
                  <c:v>401.4932</c:v>
                </c:pt>
                <c:pt idx="10596">
                  <c:v>401.4984</c:v>
                </c:pt>
                <c:pt idx="10597">
                  <c:v>401.50319999999999</c:v>
                </c:pt>
                <c:pt idx="10598">
                  <c:v>401.50810000000001</c:v>
                </c:pt>
                <c:pt idx="10599">
                  <c:v>401.51330000000002</c:v>
                </c:pt>
                <c:pt idx="10600">
                  <c:v>401.51799999999997</c:v>
                </c:pt>
                <c:pt idx="10601">
                  <c:v>401.52379999999999</c:v>
                </c:pt>
                <c:pt idx="10602">
                  <c:v>401.52980000000002</c:v>
                </c:pt>
                <c:pt idx="10603">
                  <c:v>401.53559999999999</c:v>
                </c:pt>
                <c:pt idx="10604">
                  <c:v>401.54140000000001</c:v>
                </c:pt>
                <c:pt idx="10605">
                  <c:v>401.54629999999997</c:v>
                </c:pt>
                <c:pt idx="10606">
                  <c:v>401.54899999999998</c:v>
                </c:pt>
                <c:pt idx="10607">
                  <c:v>401.5564</c:v>
                </c:pt>
                <c:pt idx="10608">
                  <c:v>401.56130000000002</c:v>
                </c:pt>
                <c:pt idx="10609">
                  <c:v>401.56650000000002</c:v>
                </c:pt>
                <c:pt idx="10610">
                  <c:v>401.57060000000001</c:v>
                </c:pt>
                <c:pt idx="10611">
                  <c:v>401.5761</c:v>
                </c:pt>
                <c:pt idx="10612">
                  <c:v>401.58229999999998</c:v>
                </c:pt>
                <c:pt idx="10613">
                  <c:v>401.58780000000002</c:v>
                </c:pt>
                <c:pt idx="10614">
                  <c:v>401.59249999999997</c:v>
                </c:pt>
                <c:pt idx="10615">
                  <c:v>401.59980000000002</c:v>
                </c:pt>
                <c:pt idx="10616">
                  <c:v>401.60559999999998</c:v>
                </c:pt>
                <c:pt idx="10617">
                  <c:v>401.61070000000001</c:v>
                </c:pt>
                <c:pt idx="10618">
                  <c:v>401.61559999999997</c:v>
                </c:pt>
                <c:pt idx="10619">
                  <c:v>401.62240000000003</c:v>
                </c:pt>
                <c:pt idx="10620">
                  <c:v>401.62849999999997</c:v>
                </c:pt>
                <c:pt idx="10621">
                  <c:v>401.63240000000002</c:v>
                </c:pt>
                <c:pt idx="10622">
                  <c:v>401.63659999999999</c:v>
                </c:pt>
                <c:pt idx="10623">
                  <c:v>401.64240000000001</c:v>
                </c:pt>
                <c:pt idx="10624">
                  <c:v>401.64749999999998</c:v>
                </c:pt>
                <c:pt idx="10625">
                  <c:v>401.65320000000003</c:v>
                </c:pt>
                <c:pt idx="10626">
                  <c:v>401.65929999999997</c:v>
                </c:pt>
                <c:pt idx="10627">
                  <c:v>401.66609999999997</c:v>
                </c:pt>
                <c:pt idx="10628">
                  <c:v>401.66899999999998</c:v>
                </c:pt>
                <c:pt idx="10629">
                  <c:v>401.67599999999999</c:v>
                </c:pt>
                <c:pt idx="10630">
                  <c:v>401.68090000000001</c:v>
                </c:pt>
                <c:pt idx="10631">
                  <c:v>401.68720000000002</c:v>
                </c:pt>
                <c:pt idx="10632">
                  <c:v>401.6909</c:v>
                </c:pt>
                <c:pt idx="10633">
                  <c:v>401.6952</c:v>
                </c:pt>
                <c:pt idx="10634">
                  <c:v>401.70060000000001</c:v>
                </c:pt>
                <c:pt idx="10635">
                  <c:v>401.70699999999999</c:v>
                </c:pt>
                <c:pt idx="10636">
                  <c:v>401.71170000000001</c:v>
                </c:pt>
                <c:pt idx="10637">
                  <c:v>401.7165</c:v>
                </c:pt>
                <c:pt idx="10638">
                  <c:v>401.72199999999998</c:v>
                </c:pt>
                <c:pt idx="10639">
                  <c:v>401.72899999999998</c:v>
                </c:pt>
                <c:pt idx="10640">
                  <c:v>401.7328</c:v>
                </c:pt>
                <c:pt idx="10641">
                  <c:v>401.73989999999998</c:v>
                </c:pt>
                <c:pt idx="10642">
                  <c:v>401.74520000000001</c:v>
                </c:pt>
                <c:pt idx="10643">
                  <c:v>401.75080000000003</c:v>
                </c:pt>
                <c:pt idx="10644">
                  <c:v>401.75650000000002</c:v>
                </c:pt>
                <c:pt idx="10645">
                  <c:v>401.76100000000002</c:v>
                </c:pt>
                <c:pt idx="10646">
                  <c:v>401.76589999999999</c:v>
                </c:pt>
                <c:pt idx="10647">
                  <c:v>401.77050000000003</c:v>
                </c:pt>
                <c:pt idx="10648">
                  <c:v>401.77539999999999</c:v>
                </c:pt>
                <c:pt idx="10649">
                  <c:v>401.78219999999999</c:v>
                </c:pt>
                <c:pt idx="10650">
                  <c:v>401.78730000000002</c:v>
                </c:pt>
                <c:pt idx="10651">
                  <c:v>401.79340000000002</c:v>
                </c:pt>
                <c:pt idx="10652">
                  <c:v>401.79860000000002</c:v>
                </c:pt>
                <c:pt idx="10653">
                  <c:v>401.8039</c:v>
                </c:pt>
                <c:pt idx="10654">
                  <c:v>401.80889999999999</c:v>
                </c:pt>
                <c:pt idx="10655">
                  <c:v>401.8134</c:v>
                </c:pt>
                <c:pt idx="10656">
                  <c:v>401.8193</c:v>
                </c:pt>
                <c:pt idx="10657">
                  <c:v>401.82569999999998</c:v>
                </c:pt>
                <c:pt idx="10658">
                  <c:v>401.82900000000001</c:v>
                </c:pt>
                <c:pt idx="10659">
                  <c:v>401.83300000000003</c:v>
                </c:pt>
                <c:pt idx="10660">
                  <c:v>401.84</c:v>
                </c:pt>
                <c:pt idx="10661">
                  <c:v>401.84640000000002</c:v>
                </c:pt>
                <c:pt idx="10662">
                  <c:v>401.85169999999999</c:v>
                </c:pt>
                <c:pt idx="10663">
                  <c:v>401.85669999999999</c:v>
                </c:pt>
                <c:pt idx="10664">
                  <c:v>401.86020000000002</c:v>
                </c:pt>
                <c:pt idx="10665">
                  <c:v>401.86520000000002</c:v>
                </c:pt>
                <c:pt idx="10666">
                  <c:v>401.87119999999999</c:v>
                </c:pt>
                <c:pt idx="10667">
                  <c:v>401.8775</c:v>
                </c:pt>
                <c:pt idx="10668">
                  <c:v>401.88279999999997</c:v>
                </c:pt>
                <c:pt idx="10669">
                  <c:v>401.88560000000001</c:v>
                </c:pt>
                <c:pt idx="10670">
                  <c:v>401.892</c:v>
                </c:pt>
                <c:pt idx="10671">
                  <c:v>401.8972</c:v>
                </c:pt>
                <c:pt idx="10672">
                  <c:v>401.90199999999999</c:v>
                </c:pt>
                <c:pt idx="10673">
                  <c:v>401.90780000000001</c:v>
                </c:pt>
                <c:pt idx="10674">
                  <c:v>401.91219999999998</c:v>
                </c:pt>
                <c:pt idx="10675">
                  <c:v>401.91680000000002</c:v>
                </c:pt>
                <c:pt idx="10676">
                  <c:v>401.92349999999999</c:v>
                </c:pt>
                <c:pt idx="10677">
                  <c:v>401.92939999999999</c:v>
                </c:pt>
                <c:pt idx="10678">
                  <c:v>401.93459999999999</c:v>
                </c:pt>
                <c:pt idx="10679">
                  <c:v>401.94110000000001</c:v>
                </c:pt>
                <c:pt idx="10680">
                  <c:v>401.94749999999999</c:v>
                </c:pt>
                <c:pt idx="10681">
                  <c:v>401.95139999999998</c:v>
                </c:pt>
                <c:pt idx="10682">
                  <c:v>401.95699999999999</c:v>
                </c:pt>
                <c:pt idx="10683">
                  <c:v>401.9622</c:v>
                </c:pt>
                <c:pt idx="10684">
                  <c:v>401.96969999999999</c:v>
                </c:pt>
                <c:pt idx="10685">
                  <c:v>401.97399999999999</c:v>
                </c:pt>
                <c:pt idx="10686">
                  <c:v>401.97840000000002</c:v>
                </c:pt>
                <c:pt idx="10687">
                  <c:v>401.98439999999999</c:v>
                </c:pt>
                <c:pt idx="10688">
                  <c:v>401.98950000000002</c:v>
                </c:pt>
                <c:pt idx="10689">
                  <c:v>401.99450000000002</c:v>
                </c:pt>
                <c:pt idx="10690">
                  <c:v>402.00110000000001</c:v>
                </c:pt>
                <c:pt idx="10691">
                  <c:v>402.00619999999998</c:v>
                </c:pt>
                <c:pt idx="10692">
                  <c:v>402.01150000000001</c:v>
                </c:pt>
                <c:pt idx="10693">
                  <c:v>402.01799999999997</c:v>
                </c:pt>
                <c:pt idx="10694">
                  <c:v>402.02199999999999</c:v>
                </c:pt>
                <c:pt idx="10695">
                  <c:v>402.02690000000001</c:v>
                </c:pt>
                <c:pt idx="10696">
                  <c:v>402.03370000000001</c:v>
                </c:pt>
                <c:pt idx="10697">
                  <c:v>402.03800000000001</c:v>
                </c:pt>
                <c:pt idx="10698">
                  <c:v>402.0428</c:v>
                </c:pt>
                <c:pt idx="10699">
                  <c:v>402.04809999999998</c:v>
                </c:pt>
                <c:pt idx="10700">
                  <c:v>402.05169999999998</c:v>
                </c:pt>
                <c:pt idx="10701">
                  <c:v>402.05840000000001</c:v>
                </c:pt>
                <c:pt idx="10702">
                  <c:v>402.06330000000003</c:v>
                </c:pt>
                <c:pt idx="10703">
                  <c:v>402.06900000000002</c:v>
                </c:pt>
                <c:pt idx="10704">
                  <c:v>402.07479999999998</c:v>
                </c:pt>
                <c:pt idx="10705">
                  <c:v>402.07990000000001</c:v>
                </c:pt>
                <c:pt idx="10706">
                  <c:v>402.08499999999998</c:v>
                </c:pt>
                <c:pt idx="10707">
                  <c:v>402.08920000000001</c:v>
                </c:pt>
                <c:pt idx="10708">
                  <c:v>402.09460000000001</c:v>
                </c:pt>
                <c:pt idx="10709">
                  <c:v>402.10109999999997</c:v>
                </c:pt>
                <c:pt idx="10710">
                  <c:v>402.10660000000001</c:v>
                </c:pt>
                <c:pt idx="10711">
                  <c:v>402.11</c:v>
                </c:pt>
                <c:pt idx="10712">
                  <c:v>402.11500000000001</c:v>
                </c:pt>
                <c:pt idx="10713">
                  <c:v>402.12090000000001</c:v>
                </c:pt>
                <c:pt idx="10714">
                  <c:v>402.12720000000002</c:v>
                </c:pt>
                <c:pt idx="10715">
                  <c:v>402.13099999999997</c:v>
                </c:pt>
                <c:pt idx="10716">
                  <c:v>402.13900000000001</c:v>
                </c:pt>
                <c:pt idx="10717">
                  <c:v>402.14330000000001</c:v>
                </c:pt>
                <c:pt idx="10718">
                  <c:v>402.14830000000001</c:v>
                </c:pt>
                <c:pt idx="10719">
                  <c:v>402.15519999999998</c:v>
                </c:pt>
                <c:pt idx="10720">
                  <c:v>402.16039999999998</c:v>
                </c:pt>
                <c:pt idx="10721">
                  <c:v>402.16550000000001</c:v>
                </c:pt>
                <c:pt idx="10722">
                  <c:v>402.1712</c:v>
                </c:pt>
                <c:pt idx="10723">
                  <c:v>402.17540000000002</c:v>
                </c:pt>
                <c:pt idx="10724">
                  <c:v>402.18119999999999</c:v>
                </c:pt>
                <c:pt idx="10725">
                  <c:v>402.18619999999999</c:v>
                </c:pt>
                <c:pt idx="10726">
                  <c:v>402.19150000000002</c:v>
                </c:pt>
                <c:pt idx="10727">
                  <c:v>402.19600000000003</c:v>
                </c:pt>
                <c:pt idx="10728">
                  <c:v>402.20119999999997</c:v>
                </c:pt>
                <c:pt idx="10729">
                  <c:v>402.20699999999999</c:v>
                </c:pt>
                <c:pt idx="10730">
                  <c:v>402.21370000000002</c:v>
                </c:pt>
                <c:pt idx="10731">
                  <c:v>402.22</c:v>
                </c:pt>
                <c:pt idx="10732">
                  <c:v>402.22399999999999</c:v>
                </c:pt>
                <c:pt idx="10733">
                  <c:v>402.22949999999997</c:v>
                </c:pt>
                <c:pt idx="10734">
                  <c:v>402.23419999999999</c:v>
                </c:pt>
                <c:pt idx="10735">
                  <c:v>402.23950000000002</c:v>
                </c:pt>
                <c:pt idx="10736">
                  <c:v>402.2441</c:v>
                </c:pt>
                <c:pt idx="10737">
                  <c:v>402.25080000000003</c:v>
                </c:pt>
                <c:pt idx="10738">
                  <c:v>402.25479999999999</c:v>
                </c:pt>
                <c:pt idx="10739">
                  <c:v>402.26080000000002</c:v>
                </c:pt>
                <c:pt idx="10740">
                  <c:v>402.26510000000002</c:v>
                </c:pt>
                <c:pt idx="10741">
                  <c:v>402.27159999999998</c:v>
                </c:pt>
                <c:pt idx="10742">
                  <c:v>402.27519999999998</c:v>
                </c:pt>
                <c:pt idx="10743">
                  <c:v>402.28190000000001</c:v>
                </c:pt>
                <c:pt idx="10744">
                  <c:v>402.28539999999998</c:v>
                </c:pt>
                <c:pt idx="10745">
                  <c:v>402.29199999999997</c:v>
                </c:pt>
                <c:pt idx="10746">
                  <c:v>402.29680000000002</c:v>
                </c:pt>
                <c:pt idx="10747">
                  <c:v>402.30279999999999</c:v>
                </c:pt>
                <c:pt idx="10748">
                  <c:v>402.30840000000001</c:v>
                </c:pt>
                <c:pt idx="10749">
                  <c:v>402.31330000000003</c:v>
                </c:pt>
                <c:pt idx="10750">
                  <c:v>402.31939999999997</c:v>
                </c:pt>
                <c:pt idx="10751">
                  <c:v>402.32429999999999</c:v>
                </c:pt>
                <c:pt idx="10752">
                  <c:v>402.32889999999998</c:v>
                </c:pt>
                <c:pt idx="10753">
                  <c:v>402.33550000000002</c:v>
                </c:pt>
                <c:pt idx="10754">
                  <c:v>402.34019999999998</c:v>
                </c:pt>
                <c:pt idx="10755">
                  <c:v>402.34589999999997</c:v>
                </c:pt>
                <c:pt idx="10756">
                  <c:v>402.35160000000002</c:v>
                </c:pt>
                <c:pt idx="10757">
                  <c:v>402.3562</c:v>
                </c:pt>
                <c:pt idx="10758">
                  <c:v>402.36219999999997</c:v>
                </c:pt>
                <c:pt idx="10759">
                  <c:v>402.36630000000002</c:v>
                </c:pt>
                <c:pt idx="10760">
                  <c:v>402.37099999999998</c:v>
                </c:pt>
                <c:pt idx="10761">
                  <c:v>402.37700000000001</c:v>
                </c:pt>
                <c:pt idx="10762">
                  <c:v>402.38279999999997</c:v>
                </c:pt>
                <c:pt idx="10763">
                  <c:v>402.38920000000002</c:v>
                </c:pt>
                <c:pt idx="10764">
                  <c:v>402.39260000000002</c:v>
                </c:pt>
                <c:pt idx="10765">
                  <c:v>402.399</c:v>
                </c:pt>
                <c:pt idx="10766">
                  <c:v>402.40379999999999</c:v>
                </c:pt>
                <c:pt idx="10767">
                  <c:v>402.41</c:v>
                </c:pt>
                <c:pt idx="10768">
                  <c:v>402.41520000000003</c:v>
                </c:pt>
                <c:pt idx="10769">
                  <c:v>402.41989999999998</c:v>
                </c:pt>
                <c:pt idx="10770">
                  <c:v>402.42500000000001</c:v>
                </c:pt>
                <c:pt idx="10771">
                  <c:v>402.43130000000002</c:v>
                </c:pt>
                <c:pt idx="10772">
                  <c:v>402.43610000000001</c:v>
                </c:pt>
                <c:pt idx="10773">
                  <c:v>402.44220000000001</c:v>
                </c:pt>
                <c:pt idx="10774">
                  <c:v>402.44760000000002</c:v>
                </c:pt>
                <c:pt idx="10775">
                  <c:v>402.45280000000002</c:v>
                </c:pt>
                <c:pt idx="10776">
                  <c:v>402.45780000000002</c:v>
                </c:pt>
                <c:pt idx="10777">
                  <c:v>402.4631</c:v>
                </c:pt>
                <c:pt idx="10778">
                  <c:v>402.46809999999999</c:v>
                </c:pt>
                <c:pt idx="10779">
                  <c:v>402.47410000000002</c:v>
                </c:pt>
                <c:pt idx="10780">
                  <c:v>402.47890000000001</c:v>
                </c:pt>
                <c:pt idx="10781">
                  <c:v>402.4828</c:v>
                </c:pt>
                <c:pt idx="10782">
                  <c:v>402.488</c:v>
                </c:pt>
                <c:pt idx="10783">
                  <c:v>402.49169999999998</c:v>
                </c:pt>
                <c:pt idx="10784">
                  <c:v>402.4982</c:v>
                </c:pt>
                <c:pt idx="10785">
                  <c:v>402.505</c:v>
                </c:pt>
                <c:pt idx="10786">
                  <c:v>402.5104</c:v>
                </c:pt>
                <c:pt idx="10787">
                  <c:v>402.51440000000002</c:v>
                </c:pt>
                <c:pt idx="10788">
                  <c:v>402.5215</c:v>
                </c:pt>
                <c:pt idx="10789">
                  <c:v>402.5256</c:v>
                </c:pt>
                <c:pt idx="10790">
                  <c:v>402.5317</c:v>
                </c:pt>
                <c:pt idx="10791">
                  <c:v>402.53640000000001</c:v>
                </c:pt>
                <c:pt idx="10792">
                  <c:v>402.54129999999998</c:v>
                </c:pt>
                <c:pt idx="10793">
                  <c:v>402.54539999999997</c:v>
                </c:pt>
                <c:pt idx="10794">
                  <c:v>402.55239999999998</c:v>
                </c:pt>
                <c:pt idx="10795">
                  <c:v>402.55799999999999</c:v>
                </c:pt>
                <c:pt idx="10796">
                  <c:v>402.5634</c:v>
                </c:pt>
                <c:pt idx="10797">
                  <c:v>402.56760000000003</c:v>
                </c:pt>
                <c:pt idx="10798">
                  <c:v>402.57409999999999</c:v>
                </c:pt>
                <c:pt idx="10799">
                  <c:v>402.57889999999998</c:v>
                </c:pt>
                <c:pt idx="10800">
                  <c:v>402.58460000000002</c:v>
                </c:pt>
                <c:pt idx="10801">
                  <c:v>402.58949999999999</c:v>
                </c:pt>
                <c:pt idx="10802">
                  <c:v>402.59460000000001</c:v>
                </c:pt>
                <c:pt idx="10803">
                  <c:v>402.59980000000002</c:v>
                </c:pt>
                <c:pt idx="10804">
                  <c:v>402.60469999999998</c:v>
                </c:pt>
                <c:pt idx="10805">
                  <c:v>402.6114</c:v>
                </c:pt>
                <c:pt idx="10806">
                  <c:v>402.61619999999999</c:v>
                </c:pt>
                <c:pt idx="10807">
                  <c:v>402.62110000000001</c:v>
                </c:pt>
                <c:pt idx="10808">
                  <c:v>402.6266</c:v>
                </c:pt>
                <c:pt idx="10809">
                  <c:v>402.63119999999998</c:v>
                </c:pt>
                <c:pt idx="10810">
                  <c:v>402.63679999999999</c:v>
                </c:pt>
                <c:pt idx="10811">
                  <c:v>402.6404</c:v>
                </c:pt>
                <c:pt idx="10812">
                  <c:v>402.64679999999998</c:v>
                </c:pt>
                <c:pt idx="10813">
                  <c:v>402.65219999999999</c:v>
                </c:pt>
                <c:pt idx="10814">
                  <c:v>402.65640000000002</c:v>
                </c:pt>
                <c:pt idx="10815">
                  <c:v>402.66219999999998</c:v>
                </c:pt>
                <c:pt idx="10816">
                  <c:v>402.6671</c:v>
                </c:pt>
                <c:pt idx="10817">
                  <c:v>402.67200000000003</c:v>
                </c:pt>
                <c:pt idx="10818">
                  <c:v>402.67750000000001</c:v>
                </c:pt>
                <c:pt idx="10819">
                  <c:v>402.68110000000001</c:v>
                </c:pt>
                <c:pt idx="10820">
                  <c:v>402.68740000000003</c:v>
                </c:pt>
                <c:pt idx="10821">
                  <c:v>402.69220000000001</c:v>
                </c:pt>
                <c:pt idx="10822">
                  <c:v>402.69779999999997</c:v>
                </c:pt>
                <c:pt idx="10823">
                  <c:v>402.70400000000001</c:v>
                </c:pt>
                <c:pt idx="10824">
                  <c:v>402.70819999999998</c:v>
                </c:pt>
                <c:pt idx="10825">
                  <c:v>402.71409999999997</c:v>
                </c:pt>
                <c:pt idx="10826">
                  <c:v>402.72059999999999</c:v>
                </c:pt>
                <c:pt idx="10827">
                  <c:v>402.72620000000001</c:v>
                </c:pt>
                <c:pt idx="10828">
                  <c:v>402.73140000000001</c:v>
                </c:pt>
                <c:pt idx="10829">
                  <c:v>402.73660000000001</c:v>
                </c:pt>
                <c:pt idx="10830">
                  <c:v>402.74180000000001</c:v>
                </c:pt>
                <c:pt idx="10831">
                  <c:v>402.74740000000003</c:v>
                </c:pt>
                <c:pt idx="10832">
                  <c:v>402.75319999999999</c:v>
                </c:pt>
                <c:pt idx="10833">
                  <c:v>402.7593</c:v>
                </c:pt>
                <c:pt idx="10834">
                  <c:v>402.76260000000002</c:v>
                </c:pt>
                <c:pt idx="10835">
                  <c:v>402.7688</c:v>
                </c:pt>
                <c:pt idx="10836">
                  <c:v>402.77390000000003</c:v>
                </c:pt>
                <c:pt idx="10837">
                  <c:v>402.77980000000002</c:v>
                </c:pt>
                <c:pt idx="10838">
                  <c:v>402.78579999999999</c:v>
                </c:pt>
                <c:pt idx="10839">
                  <c:v>402.7903</c:v>
                </c:pt>
                <c:pt idx="10840">
                  <c:v>402.79509999999999</c:v>
                </c:pt>
                <c:pt idx="10841">
                  <c:v>402.80079999999998</c:v>
                </c:pt>
                <c:pt idx="10842">
                  <c:v>402.80520000000001</c:v>
                </c:pt>
                <c:pt idx="10843">
                  <c:v>402.81079999999997</c:v>
                </c:pt>
                <c:pt idx="10844">
                  <c:v>402.81630000000001</c:v>
                </c:pt>
                <c:pt idx="10845">
                  <c:v>402.82100000000003</c:v>
                </c:pt>
                <c:pt idx="10846">
                  <c:v>402.82639999999998</c:v>
                </c:pt>
                <c:pt idx="10847">
                  <c:v>402.834</c:v>
                </c:pt>
                <c:pt idx="10848">
                  <c:v>402.8383</c:v>
                </c:pt>
                <c:pt idx="10849">
                  <c:v>402.84399999999999</c:v>
                </c:pt>
                <c:pt idx="10850">
                  <c:v>402.84879999999998</c:v>
                </c:pt>
                <c:pt idx="10851">
                  <c:v>402.85340000000002</c:v>
                </c:pt>
                <c:pt idx="10852">
                  <c:v>402.85910000000001</c:v>
                </c:pt>
                <c:pt idx="10853">
                  <c:v>402.86399999999998</c:v>
                </c:pt>
                <c:pt idx="10854">
                  <c:v>402.86970000000002</c:v>
                </c:pt>
                <c:pt idx="10855">
                  <c:v>402.87560000000002</c:v>
                </c:pt>
                <c:pt idx="10856">
                  <c:v>402.88040000000001</c:v>
                </c:pt>
                <c:pt idx="10857">
                  <c:v>402.88569999999999</c:v>
                </c:pt>
                <c:pt idx="10858">
                  <c:v>402.8904</c:v>
                </c:pt>
                <c:pt idx="10859">
                  <c:v>402.89640000000003</c:v>
                </c:pt>
                <c:pt idx="10860">
                  <c:v>402.90190000000001</c:v>
                </c:pt>
                <c:pt idx="10861">
                  <c:v>402.90679999999998</c:v>
                </c:pt>
                <c:pt idx="10862">
                  <c:v>402.91120000000001</c:v>
                </c:pt>
                <c:pt idx="10863">
                  <c:v>402.91719999999998</c:v>
                </c:pt>
                <c:pt idx="10864">
                  <c:v>402.92070000000001</c:v>
                </c:pt>
                <c:pt idx="10865">
                  <c:v>402.92599999999999</c:v>
                </c:pt>
                <c:pt idx="10866">
                  <c:v>402.9316</c:v>
                </c:pt>
                <c:pt idx="10867">
                  <c:v>402.9384</c:v>
                </c:pt>
                <c:pt idx="10868">
                  <c:v>402.94260000000003</c:v>
                </c:pt>
                <c:pt idx="10869">
                  <c:v>402.94929999999999</c:v>
                </c:pt>
                <c:pt idx="10870">
                  <c:v>402.95549999999997</c:v>
                </c:pt>
                <c:pt idx="10871">
                  <c:v>402.96019999999999</c:v>
                </c:pt>
                <c:pt idx="10872">
                  <c:v>402.96719999999999</c:v>
                </c:pt>
                <c:pt idx="10873">
                  <c:v>402.97320000000002</c:v>
                </c:pt>
                <c:pt idx="10874">
                  <c:v>402.97890000000001</c:v>
                </c:pt>
                <c:pt idx="10875">
                  <c:v>402.98309999999998</c:v>
                </c:pt>
                <c:pt idx="10876">
                  <c:v>402.98860000000002</c:v>
                </c:pt>
                <c:pt idx="10877">
                  <c:v>402.99459999999999</c:v>
                </c:pt>
                <c:pt idx="10878">
                  <c:v>403.00040000000001</c:v>
                </c:pt>
                <c:pt idx="10879">
                  <c:v>403.0059</c:v>
                </c:pt>
                <c:pt idx="10880">
                  <c:v>403.01220000000001</c:v>
                </c:pt>
                <c:pt idx="10881">
                  <c:v>403.01799999999997</c:v>
                </c:pt>
                <c:pt idx="10882">
                  <c:v>403.02510000000001</c:v>
                </c:pt>
                <c:pt idx="10883">
                  <c:v>403.03050000000002</c:v>
                </c:pt>
                <c:pt idx="10884">
                  <c:v>403.03710000000001</c:v>
                </c:pt>
                <c:pt idx="10885">
                  <c:v>403.041</c:v>
                </c:pt>
                <c:pt idx="10886">
                  <c:v>403.0471</c:v>
                </c:pt>
                <c:pt idx="10887">
                  <c:v>403.05200000000002</c:v>
                </c:pt>
                <c:pt idx="10888">
                  <c:v>403.05709999999999</c:v>
                </c:pt>
                <c:pt idx="10889">
                  <c:v>403.06240000000003</c:v>
                </c:pt>
                <c:pt idx="10890">
                  <c:v>403.06819999999999</c:v>
                </c:pt>
                <c:pt idx="10891">
                  <c:v>403.0729</c:v>
                </c:pt>
                <c:pt idx="10892">
                  <c:v>403.07889999999998</c:v>
                </c:pt>
                <c:pt idx="10893">
                  <c:v>403.08319999999998</c:v>
                </c:pt>
                <c:pt idx="10894">
                  <c:v>403.08800000000002</c:v>
                </c:pt>
                <c:pt idx="10895">
                  <c:v>403.09280000000001</c:v>
                </c:pt>
                <c:pt idx="10896">
                  <c:v>403.0992</c:v>
                </c:pt>
                <c:pt idx="10897">
                  <c:v>403.10399999999998</c:v>
                </c:pt>
                <c:pt idx="10898">
                  <c:v>403.10989999999998</c:v>
                </c:pt>
                <c:pt idx="10899">
                  <c:v>403.11500000000001</c:v>
                </c:pt>
                <c:pt idx="10900">
                  <c:v>403.1191</c:v>
                </c:pt>
                <c:pt idx="10901">
                  <c:v>403.12560000000002</c:v>
                </c:pt>
                <c:pt idx="10902">
                  <c:v>403.13</c:v>
                </c:pt>
                <c:pt idx="10903">
                  <c:v>403.13659999999999</c:v>
                </c:pt>
                <c:pt idx="10904">
                  <c:v>403.14100000000002</c:v>
                </c:pt>
                <c:pt idx="10905">
                  <c:v>403.14670000000001</c:v>
                </c:pt>
                <c:pt idx="10906">
                  <c:v>403.15109999999999</c:v>
                </c:pt>
                <c:pt idx="10907">
                  <c:v>403.15649999999999</c:v>
                </c:pt>
                <c:pt idx="10908">
                  <c:v>403.16129999999998</c:v>
                </c:pt>
                <c:pt idx="10909">
                  <c:v>403.16800000000001</c:v>
                </c:pt>
                <c:pt idx="10910">
                  <c:v>403.17290000000003</c:v>
                </c:pt>
                <c:pt idx="10911">
                  <c:v>403.17770000000002</c:v>
                </c:pt>
                <c:pt idx="10912">
                  <c:v>403.1832</c:v>
                </c:pt>
                <c:pt idx="10913">
                  <c:v>403.18799999999999</c:v>
                </c:pt>
                <c:pt idx="10914">
                  <c:v>403.19389999999999</c:v>
                </c:pt>
                <c:pt idx="10915">
                  <c:v>403.19889999999998</c:v>
                </c:pt>
                <c:pt idx="10916">
                  <c:v>403.20440000000002</c:v>
                </c:pt>
                <c:pt idx="10917">
                  <c:v>403.2097</c:v>
                </c:pt>
                <c:pt idx="10918">
                  <c:v>403.21589999999998</c:v>
                </c:pt>
                <c:pt idx="10919">
                  <c:v>403.2201</c:v>
                </c:pt>
                <c:pt idx="10920">
                  <c:v>403.2244</c:v>
                </c:pt>
                <c:pt idx="10921">
                  <c:v>403.22919999999999</c:v>
                </c:pt>
                <c:pt idx="10922">
                  <c:v>403.23649999999998</c:v>
                </c:pt>
                <c:pt idx="10923">
                  <c:v>403.24259999999998</c:v>
                </c:pt>
                <c:pt idx="10924">
                  <c:v>403.24709999999999</c:v>
                </c:pt>
                <c:pt idx="10925">
                  <c:v>403.25360000000001</c:v>
                </c:pt>
                <c:pt idx="10926">
                  <c:v>403.25630000000001</c:v>
                </c:pt>
                <c:pt idx="10927">
                  <c:v>403.2627</c:v>
                </c:pt>
                <c:pt idx="10928">
                  <c:v>403.26830000000001</c:v>
                </c:pt>
                <c:pt idx="10929">
                  <c:v>403.27390000000003</c:v>
                </c:pt>
                <c:pt idx="10930">
                  <c:v>403.27780000000001</c:v>
                </c:pt>
                <c:pt idx="10931">
                  <c:v>403.2835</c:v>
                </c:pt>
                <c:pt idx="10932">
                  <c:v>403.28969999999998</c:v>
                </c:pt>
                <c:pt idx="10933">
                  <c:v>403.29559999999998</c:v>
                </c:pt>
                <c:pt idx="10934">
                  <c:v>403.30180000000001</c:v>
                </c:pt>
                <c:pt idx="10935">
                  <c:v>403.30599999999998</c:v>
                </c:pt>
                <c:pt idx="10936">
                  <c:v>403.3098</c:v>
                </c:pt>
                <c:pt idx="10937">
                  <c:v>403.31630000000001</c:v>
                </c:pt>
                <c:pt idx="10938">
                  <c:v>403.32119999999998</c:v>
                </c:pt>
                <c:pt idx="10939">
                  <c:v>403.32679999999999</c:v>
                </c:pt>
                <c:pt idx="10940">
                  <c:v>403.33249999999998</c:v>
                </c:pt>
                <c:pt idx="10941">
                  <c:v>403.3383</c:v>
                </c:pt>
                <c:pt idx="10942">
                  <c:v>403.34530000000001</c:v>
                </c:pt>
                <c:pt idx="10943">
                  <c:v>403.34800000000001</c:v>
                </c:pt>
                <c:pt idx="10944">
                  <c:v>403.35480000000001</c:v>
                </c:pt>
                <c:pt idx="10945">
                  <c:v>403.35879999999997</c:v>
                </c:pt>
                <c:pt idx="10946">
                  <c:v>403.36599999999999</c:v>
                </c:pt>
                <c:pt idx="10947">
                  <c:v>403.36939999999998</c:v>
                </c:pt>
                <c:pt idx="10948">
                  <c:v>403.37619999999998</c:v>
                </c:pt>
                <c:pt idx="10949">
                  <c:v>403.3818</c:v>
                </c:pt>
                <c:pt idx="10950">
                  <c:v>403.38740000000001</c:v>
                </c:pt>
                <c:pt idx="10951">
                  <c:v>403.39359999999999</c:v>
                </c:pt>
                <c:pt idx="10952">
                  <c:v>403.39890000000003</c:v>
                </c:pt>
                <c:pt idx="10953">
                  <c:v>403.40609999999998</c:v>
                </c:pt>
                <c:pt idx="10954">
                  <c:v>403.40969999999999</c:v>
                </c:pt>
                <c:pt idx="10955">
                  <c:v>403.41699999999997</c:v>
                </c:pt>
                <c:pt idx="10956">
                  <c:v>403.42169999999999</c:v>
                </c:pt>
                <c:pt idx="10957">
                  <c:v>403.42680000000001</c:v>
                </c:pt>
                <c:pt idx="10958">
                  <c:v>403.43310000000002</c:v>
                </c:pt>
                <c:pt idx="10959">
                  <c:v>403.43799999999999</c:v>
                </c:pt>
                <c:pt idx="10960">
                  <c:v>403.44189999999998</c:v>
                </c:pt>
                <c:pt idx="10961">
                  <c:v>403.44799999999998</c:v>
                </c:pt>
                <c:pt idx="10962">
                  <c:v>403.4538</c:v>
                </c:pt>
                <c:pt idx="10963">
                  <c:v>403.459</c:v>
                </c:pt>
                <c:pt idx="10964">
                  <c:v>403.464</c:v>
                </c:pt>
                <c:pt idx="10965">
                  <c:v>403.46640000000002</c:v>
                </c:pt>
                <c:pt idx="10966">
                  <c:v>403.47340000000003</c:v>
                </c:pt>
                <c:pt idx="10967">
                  <c:v>403.47890000000001</c:v>
                </c:pt>
                <c:pt idx="10968">
                  <c:v>403.48520000000002</c:v>
                </c:pt>
                <c:pt idx="10969">
                  <c:v>403.4896</c:v>
                </c:pt>
                <c:pt idx="10970">
                  <c:v>403.49619999999999</c:v>
                </c:pt>
                <c:pt idx="10971">
                  <c:v>403.5009</c:v>
                </c:pt>
                <c:pt idx="10972">
                  <c:v>403.50619999999998</c:v>
                </c:pt>
                <c:pt idx="10973">
                  <c:v>403.51209999999998</c:v>
                </c:pt>
                <c:pt idx="10974">
                  <c:v>403.51819999999998</c:v>
                </c:pt>
                <c:pt idx="10975">
                  <c:v>403.52429999999998</c:v>
                </c:pt>
                <c:pt idx="10976">
                  <c:v>403.5299</c:v>
                </c:pt>
                <c:pt idx="10977">
                  <c:v>403.53410000000002</c:v>
                </c:pt>
                <c:pt idx="10978">
                  <c:v>403.53840000000002</c:v>
                </c:pt>
                <c:pt idx="10979">
                  <c:v>403.5444</c:v>
                </c:pt>
                <c:pt idx="10980">
                  <c:v>403.5498</c:v>
                </c:pt>
                <c:pt idx="10981">
                  <c:v>403.55549999999999</c:v>
                </c:pt>
                <c:pt idx="10982">
                  <c:v>403.56189999999998</c:v>
                </c:pt>
                <c:pt idx="10983">
                  <c:v>403.5686</c:v>
                </c:pt>
                <c:pt idx="10984">
                  <c:v>403.57319999999999</c:v>
                </c:pt>
                <c:pt idx="10985">
                  <c:v>403.5788</c:v>
                </c:pt>
                <c:pt idx="10986">
                  <c:v>403.584</c:v>
                </c:pt>
                <c:pt idx="10987">
                  <c:v>403.59100000000001</c:v>
                </c:pt>
                <c:pt idx="10988">
                  <c:v>403.59629999999999</c:v>
                </c:pt>
                <c:pt idx="10989">
                  <c:v>403.60160000000002</c:v>
                </c:pt>
                <c:pt idx="10990">
                  <c:v>403.60789999999997</c:v>
                </c:pt>
                <c:pt idx="10991">
                  <c:v>403.61279999999999</c:v>
                </c:pt>
                <c:pt idx="10992">
                  <c:v>403.61840000000001</c:v>
                </c:pt>
                <c:pt idx="10993">
                  <c:v>403.62189999999998</c:v>
                </c:pt>
                <c:pt idx="10994">
                  <c:v>403.62720000000002</c:v>
                </c:pt>
                <c:pt idx="10995">
                  <c:v>403.63189999999997</c:v>
                </c:pt>
                <c:pt idx="10996">
                  <c:v>403.63780000000003</c:v>
                </c:pt>
                <c:pt idx="10997">
                  <c:v>403.64359999999999</c:v>
                </c:pt>
                <c:pt idx="10998">
                  <c:v>403.64830000000001</c:v>
                </c:pt>
                <c:pt idx="10999">
                  <c:v>403.65210000000002</c:v>
                </c:pt>
                <c:pt idx="11000">
                  <c:v>403.65699999999998</c:v>
                </c:pt>
                <c:pt idx="11001">
                  <c:v>403.66449999999998</c:v>
                </c:pt>
                <c:pt idx="11002">
                  <c:v>403.66829999999999</c:v>
                </c:pt>
                <c:pt idx="11003">
                  <c:v>403.67380000000003</c:v>
                </c:pt>
                <c:pt idx="11004">
                  <c:v>403.68029999999999</c:v>
                </c:pt>
                <c:pt idx="11005">
                  <c:v>403.68430000000001</c:v>
                </c:pt>
                <c:pt idx="11006">
                  <c:v>403.69</c:v>
                </c:pt>
                <c:pt idx="11007">
                  <c:v>403.69499999999999</c:v>
                </c:pt>
                <c:pt idx="11008">
                  <c:v>403.70069999999998</c:v>
                </c:pt>
                <c:pt idx="11009">
                  <c:v>403.70549999999997</c:v>
                </c:pt>
                <c:pt idx="11010">
                  <c:v>403.71100000000001</c:v>
                </c:pt>
                <c:pt idx="11011">
                  <c:v>403.7167</c:v>
                </c:pt>
                <c:pt idx="11012">
                  <c:v>403.721</c:v>
                </c:pt>
                <c:pt idx="11013">
                  <c:v>403.72620000000001</c:v>
                </c:pt>
                <c:pt idx="11014">
                  <c:v>403.73110000000003</c:v>
                </c:pt>
                <c:pt idx="11015">
                  <c:v>403.73700000000002</c:v>
                </c:pt>
                <c:pt idx="11016">
                  <c:v>403.74200000000002</c:v>
                </c:pt>
                <c:pt idx="11017">
                  <c:v>403.7466</c:v>
                </c:pt>
                <c:pt idx="11018">
                  <c:v>403.75220000000002</c:v>
                </c:pt>
                <c:pt idx="11019">
                  <c:v>403.75790000000001</c:v>
                </c:pt>
                <c:pt idx="11020">
                  <c:v>403.76369999999997</c:v>
                </c:pt>
                <c:pt idx="11021">
                  <c:v>403.7672</c:v>
                </c:pt>
                <c:pt idx="11022">
                  <c:v>403.77330000000001</c:v>
                </c:pt>
                <c:pt idx="11023">
                  <c:v>403.77859999999998</c:v>
                </c:pt>
                <c:pt idx="11024">
                  <c:v>403.78449999999998</c:v>
                </c:pt>
                <c:pt idx="11025">
                  <c:v>403.78840000000002</c:v>
                </c:pt>
                <c:pt idx="11026">
                  <c:v>403.79360000000003</c:v>
                </c:pt>
                <c:pt idx="11027">
                  <c:v>403.7996</c:v>
                </c:pt>
                <c:pt idx="11028">
                  <c:v>403.80509999999998</c:v>
                </c:pt>
                <c:pt idx="11029">
                  <c:v>403.81049999999999</c:v>
                </c:pt>
                <c:pt idx="11030">
                  <c:v>403.81349999999998</c:v>
                </c:pt>
                <c:pt idx="11031">
                  <c:v>403.82049999999998</c:v>
                </c:pt>
                <c:pt idx="11032">
                  <c:v>403.82580000000002</c:v>
                </c:pt>
                <c:pt idx="11033">
                  <c:v>403.83109999999999</c:v>
                </c:pt>
                <c:pt idx="11034">
                  <c:v>403.83499999999998</c:v>
                </c:pt>
                <c:pt idx="11035">
                  <c:v>403.84030000000001</c:v>
                </c:pt>
                <c:pt idx="11036">
                  <c:v>403.84359999999998</c:v>
                </c:pt>
                <c:pt idx="11037">
                  <c:v>403.84899999999999</c:v>
                </c:pt>
                <c:pt idx="11038">
                  <c:v>403.85399999999998</c:v>
                </c:pt>
                <c:pt idx="11039">
                  <c:v>403.85969999999998</c:v>
                </c:pt>
                <c:pt idx="11040">
                  <c:v>403.86500000000001</c:v>
                </c:pt>
                <c:pt idx="11041">
                  <c:v>403.87110000000001</c:v>
                </c:pt>
                <c:pt idx="11042">
                  <c:v>403.87580000000003</c:v>
                </c:pt>
                <c:pt idx="11043">
                  <c:v>403.88319999999999</c:v>
                </c:pt>
                <c:pt idx="11044">
                  <c:v>403.8888</c:v>
                </c:pt>
                <c:pt idx="11045">
                  <c:v>403.89420000000001</c:v>
                </c:pt>
                <c:pt idx="11046">
                  <c:v>403.90039999999999</c:v>
                </c:pt>
                <c:pt idx="11047">
                  <c:v>403.9049</c:v>
                </c:pt>
                <c:pt idx="11048">
                  <c:v>403.90929999999997</c:v>
                </c:pt>
                <c:pt idx="11049">
                  <c:v>403.91539999999998</c:v>
                </c:pt>
                <c:pt idx="11050">
                  <c:v>403.92110000000002</c:v>
                </c:pt>
                <c:pt idx="11051">
                  <c:v>403.92899999999997</c:v>
                </c:pt>
                <c:pt idx="11052">
                  <c:v>403.93380000000002</c:v>
                </c:pt>
                <c:pt idx="11053">
                  <c:v>403.93740000000003</c:v>
                </c:pt>
                <c:pt idx="11054">
                  <c:v>403.94380000000001</c:v>
                </c:pt>
                <c:pt idx="11055">
                  <c:v>403.94810000000001</c:v>
                </c:pt>
                <c:pt idx="11056">
                  <c:v>403.95319999999998</c:v>
                </c:pt>
                <c:pt idx="11057">
                  <c:v>403.96019999999999</c:v>
                </c:pt>
                <c:pt idx="11058">
                  <c:v>403.96409999999997</c:v>
                </c:pt>
                <c:pt idx="11059">
                  <c:v>403.97030000000001</c:v>
                </c:pt>
                <c:pt idx="11060">
                  <c:v>403.97460000000001</c:v>
                </c:pt>
                <c:pt idx="11061">
                  <c:v>403.98169999999999</c:v>
                </c:pt>
                <c:pt idx="11062">
                  <c:v>403.98599999999999</c:v>
                </c:pt>
                <c:pt idx="11063">
                  <c:v>403.99279999999999</c:v>
                </c:pt>
                <c:pt idx="11064">
                  <c:v>403.99720000000002</c:v>
                </c:pt>
                <c:pt idx="11065">
                  <c:v>404.0025</c:v>
                </c:pt>
                <c:pt idx="11066">
                  <c:v>404.00740000000002</c:v>
                </c:pt>
                <c:pt idx="11067">
                  <c:v>404.01310000000001</c:v>
                </c:pt>
                <c:pt idx="11068">
                  <c:v>404.01780000000002</c:v>
                </c:pt>
                <c:pt idx="11069">
                  <c:v>404.02179999999998</c:v>
                </c:pt>
                <c:pt idx="11070">
                  <c:v>404.02679999999998</c:v>
                </c:pt>
                <c:pt idx="11071">
                  <c:v>404.03379999999999</c:v>
                </c:pt>
                <c:pt idx="11072">
                  <c:v>404.03820000000002</c:v>
                </c:pt>
                <c:pt idx="11073">
                  <c:v>404.04360000000003</c:v>
                </c:pt>
                <c:pt idx="11074">
                  <c:v>404.05059999999997</c:v>
                </c:pt>
                <c:pt idx="11075">
                  <c:v>404.05549999999999</c:v>
                </c:pt>
                <c:pt idx="11076">
                  <c:v>404.06029999999998</c:v>
                </c:pt>
                <c:pt idx="11077">
                  <c:v>404.06560000000002</c:v>
                </c:pt>
                <c:pt idx="11078">
                  <c:v>404.07190000000003</c:v>
                </c:pt>
                <c:pt idx="11079">
                  <c:v>404.07709999999997</c:v>
                </c:pt>
                <c:pt idx="11080">
                  <c:v>404.08170000000001</c:v>
                </c:pt>
                <c:pt idx="11081">
                  <c:v>404.08530000000002</c:v>
                </c:pt>
                <c:pt idx="11082">
                  <c:v>404.09120000000001</c:v>
                </c:pt>
                <c:pt idx="11083">
                  <c:v>404.09649999999999</c:v>
                </c:pt>
                <c:pt idx="11084">
                  <c:v>404.10289999999998</c:v>
                </c:pt>
                <c:pt idx="11085">
                  <c:v>404.10700000000003</c:v>
                </c:pt>
                <c:pt idx="11086">
                  <c:v>404.11200000000002</c:v>
                </c:pt>
                <c:pt idx="11087">
                  <c:v>404.11829999999998</c:v>
                </c:pt>
                <c:pt idx="11088">
                  <c:v>404.12389999999999</c:v>
                </c:pt>
                <c:pt idx="11089">
                  <c:v>404.1302</c:v>
                </c:pt>
                <c:pt idx="11090">
                  <c:v>404.13440000000003</c:v>
                </c:pt>
                <c:pt idx="11091">
                  <c:v>404.1395</c:v>
                </c:pt>
                <c:pt idx="11092">
                  <c:v>404.14640000000003</c:v>
                </c:pt>
                <c:pt idx="11093">
                  <c:v>404.1515</c:v>
                </c:pt>
                <c:pt idx="11094">
                  <c:v>404.15719999999999</c:v>
                </c:pt>
                <c:pt idx="11095">
                  <c:v>404.16149999999999</c:v>
                </c:pt>
                <c:pt idx="11096">
                  <c:v>404.16750000000002</c:v>
                </c:pt>
                <c:pt idx="11097">
                  <c:v>404.173</c:v>
                </c:pt>
                <c:pt idx="11098">
                  <c:v>404.17899999999997</c:v>
                </c:pt>
                <c:pt idx="11099">
                  <c:v>404.185</c:v>
                </c:pt>
                <c:pt idx="11100">
                  <c:v>404.19119999999998</c:v>
                </c:pt>
                <c:pt idx="11101">
                  <c:v>404.19569999999999</c:v>
                </c:pt>
                <c:pt idx="11102">
                  <c:v>404.20179999999999</c:v>
                </c:pt>
                <c:pt idx="11103">
                  <c:v>404.2072</c:v>
                </c:pt>
                <c:pt idx="11104">
                  <c:v>404.2124</c:v>
                </c:pt>
                <c:pt idx="11105">
                  <c:v>404.21690000000001</c:v>
                </c:pt>
                <c:pt idx="11106">
                  <c:v>404.22379999999998</c:v>
                </c:pt>
                <c:pt idx="11107">
                  <c:v>404.22770000000003</c:v>
                </c:pt>
                <c:pt idx="11108">
                  <c:v>404.23439999999999</c:v>
                </c:pt>
                <c:pt idx="11109">
                  <c:v>404.24</c:v>
                </c:pt>
                <c:pt idx="11110">
                  <c:v>404.245</c:v>
                </c:pt>
                <c:pt idx="11111">
                  <c:v>404.24979999999999</c:v>
                </c:pt>
                <c:pt idx="11112">
                  <c:v>404.25560000000002</c:v>
                </c:pt>
                <c:pt idx="11113">
                  <c:v>404.26170000000002</c:v>
                </c:pt>
                <c:pt idx="11114">
                  <c:v>404.26670000000001</c:v>
                </c:pt>
                <c:pt idx="11115">
                  <c:v>404.27179999999998</c:v>
                </c:pt>
                <c:pt idx="11116">
                  <c:v>404.27679999999998</c:v>
                </c:pt>
                <c:pt idx="11117">
                  <c:v>404.28160000000003</c:v>
                </c:pt>
                <c:pt idx="11118">
                  <c:v>404.28820000000002</c:v>
                </c:pt>
                <c:pt idx="11119">
                  <c:v>404.29219999999998</c:v>
                </c:pt>
                <c:pt idx="11120">
                  <c:v>404.2978</c:v>
                </c:pt>
                <c:pt idx="11121">
                  <c:v>404.30340000000001</c:v>
                </c:pt>
                <c:pt idx="11122">
                  <c:v>404.30959999999999</c:v>
                </c:pt>
                <c:pt idx="11123">
                  <c:v>404.31349999999998</c:v>
                </c:pt>
                <c:pt idx="11124">
                  <c:v>404.32029999999997</c:v>
                </c:pt>
                <c:pt idx="11125">
                  <c:v>404.32499999999999</c:v>
                </c:pt>
                <c:pt idx="11126">
                  <c:v>404.33190000000002</c:v>
                </c:pt>
                <c:pt idx="11127">
                  <c:v>404.33690000000001</c:v>
                </c:pt>
                <c:pt idx="11128">
                  <c:v>404.34179999999998</c:v>
                </c:pt>
                <c:pt idx="11129">
                  <c:v>404.34780000000001</c:v>
                </c:pt>
                <c:pt idx="11130">
                  <c:v>404.35180000000003</c:v>
                </c:pt>
                <c:pt idx="11131">
                  <c:v>404.358</c:v>
                </c:pt>
                <c:pt idx="11132">
                  <c:v>404.36320000000001</c:v>
                </c:pt>
                <c:pt idx="11133">
                  <c:v>404.36939999999998</c:v>
                </c:pt>
                <c:pt idx="11134">
                  <c:v>404.37439999999998</c:v>
                </c:pt>
                <c:pt idx="11135">
                  <c:v>404.37889999999999</c:v>
                </c:pt>
                <c:pt idx="11136">
                  <c:v>404.3845</c:v>
                </c:pt>
                <c:pt idx="11137">
                  <c:v>404.39100000000002</c:v>
                </c:pt>
                <c:pt idx="11138">
                  <c:v>404.39620000000002</c:v>
                </c:pt>
                <c:pt idx="11139">
                  <c:v>404.4024</c:v>
                </c:pt>
                <c:pt idx="11140">
                  <c:v>404.40800000000002</c:v>
                </c:pt>
                <c:pt idx="11141">
                  <c:v>404.41419999999999</c:v>
                </c:pt>
                <c:pt idx="11142">
                  <c:v>404.42039999999997</c:v>
                </c:pt>
                <c:pt idx="11143">
                  <c:v>404.42590000000001</c:v>
                </c:pt>
                <c:pt idx="11144">
                  <c:v>404.43060000000003</c:v>
                </c:pt>
                <c:pt idx="11145">
                  <c:v>404.43700000000001</c:v>
                </c:pt>
                <c:pt idx="11146">
                  <c:v>404.44279999999998</c:v>
                </c:pt>
                <c:pt idx="11147">
                  <c:v>404.44639999999998</c:v>
                </c:pt>
                <c:pt idx="11148">
                  <c:v>404.4529</c:v>
                </c:pt>
                <c:pt idx="11149">
                  <c:v>404.45800000000003</c:v>
                </c:pt>
                <c:pt idx="11150">
                  <c:v>404.46300000000002</c:v>
                </c:pt>
                <c:pt idx="11151">
                  <c:v>404.4676</c:v>
                </c:pt>
                <c:pt idx="11152">
                  <c:v>404.4726</c:v>
                </c:pt>
                <c:pt idx="11153">
                  <c:v>404.47820000000002</c:v>
                </c:pt>
                <c:pt idx="11154">
                  <c:v>404.48239999999998</c:v>
                </c:pt>
                <c:pt idx="11155">
                  <c:v>404.48820000000001</c:v>
                </c:pt>
                <c:pt idx="11156">
                  <c:v>404.49310000000003</c:v>
                </c:pt>
                <c:pt idx="11157">
                  <c:v>404.4975</c:v>
                </c:pt>
                <c:pt idx="11158">
                  <c:v>404.50330000000002</c:v>
                </c:pt>
                <c:pt idx="11159">
                  <c:v>404.50799999999998</c:v>
                </c:pt>
                <c:pt idx="11160">
                  <c:v>404.51510000000002</c:v>
                </c:pt>
                <c:pt idx="11161">
                  <c:v>404.51990000000001</c:v>
                </c:pt>
                <c:pt idx="11162">
                  <c:v>404.52510000000001</c:v>
                </c:pt>
                <c:pt idx="11163">
                  <c:v>404.53120000000001</c:v>
                </c:pt>
                <c:pt idx="11164">
                  <c:v>404.53480000000002</c:v>
                </c:pt>
                <c:pt idx="11165">
                  <c:v>404.53890000000001</c:v>
                </c:pt>
                <c:pt idx="11166">
                  <c:v>404.54500000000002</c:v>
                </c:pt>
                <c:pt idx="11167">
                  <c:v>404.5514</c:v>
                </c:pt>
                <c:pt idx="11168">
                  <c:v>404.55500000000001</c:v>
                </c:pt>
                <c:pt idx="11169">
                  <c:v>404.5616</c:v>
                </c:pt>
                <c:pt idx="11170">
                  <c:v>404.56740000000002</c:v>
                </c:pt>
                <c:pt idx="11171">
                  <c:v>404.57190000000003</c:v>
                </c:pt>
                <c:pt idx="11172">
                  <c:v>404.57639999999998</c:v>
                </c:pt>
                <c:pt idx="11173">
                  <c:v>404.58010000000002</c:v>
                </c:pt>
                <c:pt idx="11174">
                  <c:v>404.58629999999999</c:v>
                </c:pt>
                <c:pt idx="11175">
                  <c:v>404.59280000000001</c:v>
                </c:pt>
                <c:pt idx="11176">
                  <c:v>404.59859999999998</c:v>
                </c:pt>
                <c:pt idx="11177">
                  <c:v>404.6046</c:v>
                </c:pt>
                <c:pt idx="11178">
                  <c:v>404.61</c:v>
                </c:pt>
                <c:pt idx="11179">
                  <c:v>404.61360000000002</c:v>
                </c:pt>
                <c:pt idx="11180">
                  <c:v>404.6191</c:v>
                </c:pt>
                <c:pt idx="11181">
                  <c:v>404.6268</c:v>
                </c:pt>
                <c:pt idx="11182">
                  <c:v>404.63220000000001</c:v>
                </c:pt>
                <c:pt idx="11183">
                  <c:v>404.6386</c:v>
                </c:pt>
                <c:pt idx="11184">
                  <c:v>404.6429</c:v>
                </c:pt>
                <c:pt idx="11185">
                  <c:v>404.64929999999998</c:v>
                </c:pt>
                <c:pt idx="11186">
                  <c:v>404.65570000000002</c:v>
                </c:pt>
                <c:pt idx="11187">
                  <c:v>404.66039999999998</c:v>
                </c:pt>
                <c:pt idx="11188">
                  <c:v>404.66570000000002</c:v>
                </c:pt>
                <c:pt idx="11189">
                  <c:v>404.67039999999997</c:v>
                </c:pt>
                <c:pt idx="11190">
                  <c:v>404.67630000000003</c:v>
                </c:pt>
                <c:pt idx="11191">
                  <c:v>404.68130000000002</c:v>
                </c:pt>
                <c:pt idx="11192">
                  <c:v>404.68720000000002</c:v>
                </c:pt>
                <c:pt idx="11193">
                  <c:v>404.6918</c:v>
                </c:pt>
                <c:pt idx="11194">
                  <c:v>404.69650000000001</c:v>
                </c:pt>
                <c:pt idx="11195">
                  <c:v>404.702</c:v>
                </c:pt>
                <c:pt idx="11196">
                  <c:v>404.7088</c:v>
                </c:pt>
                <c:pt idx="11197">
                  <c:v>404.71379999999999</c:v>
                </c:pt>
                <c:pt idx="11198">
                  <c:v>404.71899999999999</c:v>
                </c:pt>
                <c:pt idx="11199">
                  <c:v>404.7235</c:v>
                </c:pt>
                <c:pt idx="11200">
                  <c:v>404.72859999999997</c:v>
                </c:pt>
                <c:pt idx="11201">
                  <c:v>404.73480000000001</c:v>
                </c:pt>
                <c:pt idx="11202">
                  <c:v>404.74099999999999</c:v>
                </c:pt>
                <c:pt idx="11203">
                  <c:v>404.745</c:v>
                </c:pt>
                <c:pt idx="11204">
                  <c:v>404.75020000000001</c:v>
                </c:pt>
                <c:pt idx="11205">
                  <c:v>404.7568</c:v>
                </c:pt>
                <c:pt idx="11206">
                  <c:v>404.76220000000001</c:v>
                </c:pt>
                <c:pt idx="11207">
                  <c:v>404.76690000000002</c:v>
                </c:pt>
                <c:pt idx="11208">
                  <c:v>404.77190000000002</c:v>
                </c:pt>
                <c:pt idx="11209">
                  <c:v>404.77839999999998</c:v>
                </c:pt>
                <c:pt idx="11210">
                  <c:v>404.78320000000002</c:v>
                </c:pt>
                <c:pt idx="11211">
                  <c:v>404.78820000000002</c:v>
                </c:pt>
                <c:pt idx="11212">
                  <c:v>404.79399999999998</c:v>
                </c:pt>
                <c:pt idx="11213">
                  <c:v>404.7989</c:v>
                </c:pt>
                <c:pt idx="11214">
                  <c:v>404.80430000000001</c:v>
                </c:pt>
                <c:pt idx="11215">
                  <c:v>404.80950000000001</c:v>
                </c:pt>
                <c:pt idx="11216">
                  <c:v>404.81740000000002</c:v>
                </c:pt>
                <c:pt idx="11217">
                  <c:v>404.822</c:v>
                </c:pt>
                <c:pt idx="11218">
                  <c:v>404.82900000000001</c:v>
                </c:pt>
                <c:pt idx="11219">
                  <c:v>404.8347</c:v>
                </c:pt>
                <c:pt idx="11220">
                  <c:v>404.8415</c:v>
                </c:pt>
                <c:pt idx="11221">
                  <c:v>404.8451</c:v>
                </c:pt>
                <c:pt idx="11222">
                  <c:v>404.85199999999998</c:v>
                </c:pt>
                <c:pt idx="11223">
                  <c:v>404.8578</c:v>
                </c:pt>
                <c:pt idx="11224">
                  <c:v>404.86360000000002</c:v>
                </c:pt>
                <c:pt idx="11225">
                  <c:v>404.86860000000001</c:v>
                </c:pt>
                <c:pt idx="11226">
                  <c:v>404.87439999999998</c:v>
                </c:pt>
                <c:pt idx="11227">
                  <c:v>404.88080000000002</c:v>
                </c:pt>
                <c:pt idx="11228">
                  <c:v>404.88630000000001</c:v>
                </c:pt>
                <c:pt idx="11229">
                  <c:v>404.89080000000001</c:v>
                </c:pt>
                <c:pt idx="11230">
                  <c:v>404.8965</c:v>
                </c:pt>
                <c:pt idx="11231">
                  <c:v>404.90249999999997</c:v>
                </c:pt>
                <c:pt idx="11232">
                  <c:v>404.90859999999998</c:v>
                </c:pt>
                <c:pt idx="11233">
                  <c:v>404.91520000000003</c:v>
                </c:pt>
                <c:pt idx="11234">
                  <c:v>404.92020000000002</c:v>
                </c:pt>
                <c:pt idx="11235">
                  <c:v>404.9264</c:v>
                </c:pt>
                <c:pt idx="11236">
                  <c:v>404.93099999999998</c:v>
                </c:pt>
                <c:pt idx="11237">
                  <c:v>404.93400000000003</c:v>
                </c:pt>
                <c:pt idx="11238">
                  <c:v>404.94049999999999</c:v>
                </c:pt>
                <c:pt idx="11239">
                  <c:v>404.94600000000003</c:v>
                </c:pt>
                <c:pt idx="11240">
                  <c:v>404.95209999999997</c:v>
                </c:pt>
                <c:pt idx="11241">
                  <c:v>404.95760000000001</c:v>
                </c:pt>
                <c:pt idx="11242">
                  <c:v>404.96199999999999</c:v>
                </c:pt>
                <c:pt idx="11243">
                  <c:v>404.96780000000001</c:v>
                </c:pt>
                <c:pt idx="11244">
                  <c:v>404.97320000000002</c:v>
                </c:pt>
                <c:pt idx="11245">
                  <c:v>404.97879999999998</c:v>
                </c:pt>
                <c:pt idx="11246">
                  <c:v>404.98500000000001</c:v>
                </c:pt>
                <c:pt idx="11247">
                  <c:v>404.98970000000003</c:v>
                </c:pt>
                <c:pt idx="11248">
                  <c:v>404.99639999999999</c:v>
                </c:pt>
                <c:pt idx="11249">
                  <c:v>405.00279999999998</c:v>
                </c:pt>
                <c:pt idx="11250">
                  <c:v>405.0095</c:v>
                </c:pt>
                <c:pt idx="11251">
                  <c:v>405.01479999999998</c:v>
                </c:pt>
                <c:pt idx="11252">
                  <c:v>405.01900000000001</c:v>
                </c:pt>
                <c:pt idx="11253">
                  <c:v>405.02420000000001</c:v>
                </c:pt>
                <c:pt idx="11254">
                  <c:v>405.03039999999999</c:v>
                </c:pt>
                <c:pt idx="11255">
                  <c:v>405.03539999999998</c:v>
                </c:pt>
                <c:pt idx="11256">
                  <c:v>405.0412</c:v>
                </c:pt>
                <c:pt idx="11257">
                  <c:v>405.04689999999999</c:v>
                </c:pt>
                <c:pt idx="11258">
                  <c:v>405.05040000000002</c:v>
                </c:pt>
                <c:pt idx="11259">
                  <c:v>405.05799999999999</c:v>
                </c:pt>
                <c:pt idx="11260">
                  <c:v>405.06490000000002</c:v>
                </c:pt>
                <c:pt idx="11261">
                  <c:v>405.07100000000003</c:v>
                </c:pt>
                <c:pt idx="11262">
                  <c:v>405.0754</c:v>
                </c:pt>
                <c:pt idx="11263">
                  <c:v>405.08249999999998</c:v>
                </c:pt>
                <c:pt idx="11264">
                  <c:v>405.08730000000003</c:v>
                </c:pt>
                <c:pt idx="11265">
                  <c:v>405.09280000000001</c:v>
                </c:pt>
                <c:pt idx="11266">
                  <c:v>405.09739999999999</c:v>
                </c:pt>
                <c:pt idx="11267">
                  <c:v>405.10300000000001</c:v>
                </c:pt>
                <c:pt idx="11268">
                  <c:v>405.10820000000001</c:v>
                </c:pt>
                <c:pt idx="11269">
                  <c:v>405.1148</c:v>
                </c:pt>
                <c:pt idx="11270">
                  <c:v>405.11869999999999</c:v>
                </c:pt>
                <c:pt idx="11271">
                  <c:v>405.12220000000002</c:v>
                </c:pt>
                <c:pt idx="11272">
                  <c:v>405.12970000000001</c:v>
                </c:pt>
                <c:pt idx="11273">
                  <c:v>405.1352</c:v>
                </c:pt>
                <c:pt idx="11274">
                  <c:v>405.13900000000001</c:v>
                </c:pt>
                <c:pt idx="11275">
                  <c:v>405.14550000000003</c:v>
                </c:pt>
                <c:pt idx="11276">
                  <c:v>405.15120000000002</c:v>
                </c:pt>
                <c:pt idx="11277">
                  <c:v>405.15660000000003</c:v>
                </c:pt>
                <c:pt idx="11278">
                  <c:v>405.16109999999998</c:v>
                </c:pt>
                <c:pt idx="11279">
                  <c:v>405.1669</c:v>
                </c:pt>
                <c:pt idx="11280">
                  <c:v>405.17340000000002</c:v>
                </c:pt>
                <c:pt idx="11281">
                  <c:v>405.17809999999997</c:v>
                </c:pt>
                <c:pt idx="11282">
                  <c:v>405.1832</c:v>
                </c:pt>
                <c:pt idx="11283">
                  <c:v>405.19069999999999</c:v>
                </c:pt>
                <c:pt idx="11284">
                  <c:v>405.19720000000001</c:v>
                </c:pt>
                <c:pt idx="11285">
                  <c:v>405.20060000000001</c:v>
                </c:pt>
                <c:pt idx="11286">
                  <c:v>405.20659999999998</c:v>
                </c:pt>
                <c:pt idx="11287">
                  <c:v>405.21300000000002</c:v>
                </c:pt>
                <c:pt idx="11288">
                  <c:v>405.21789999999999</c:v>
                </c:pt>
                <c:pt idx="11289">
                  <c:v>405.22280000000001</c:v>
                </c:pt>
                <c:pt idx="11290">
                  <c:v>405.23</c:v>
                </c:pt>
                <c:pt idx="11291">
                  <c:v>405.23450000000003</c:v>
                </c:pt>
                <c:pt idx="11292">
                  <c:v>405.24009999999998</c:v>
                </c:pt>
                <c:pt idx="11293">
                  <c:v>405.24619999999999</c:v>
                </c:pt>
                <c:pt idx="11294">
                  <c:v>405.25110000000001</c:v>
                </c:pt>
                <c:pt idx="11295">
                  <c:v>405.25830000000002</c:v>
                </c:pt>
                <c:pt idx="11296">
                  <c:v>405.26350000000002</c:v>
                </c:pt>
                <c:pt idx="11297">
                  <c:v>405.26909999999998</c:v>
                </c:pt>
                <c:pt idx="11298">
                  <c:v>405.27420000000001</c:v>
                </c:pt>
                <c:pt idx="11299">
                  <c:v>405.28019999999998</c:v>
                </c:pt>
                <c:pt idx="11300">
                  <c:v>405.28379999999999</c:v>
                </c:pt>
                <c:pt idx="11301">
                  <c:v>405.28800000000001</c:v>
                </c:pt>
                <c:pt idx="11302">
                  <c:v>405.2944</c:v>
                </c:pt>
                <c:pt idx="11303">
                  <c:v>405.30090000000001</c:v>
                </c:pt>
                <c:pt idx="11304">
                  <c:v>405.30720000000002</c:v>
                </c:pt>
                <c:pt idx="11305">
                  <c:v>405.31189999999998</c:v>
                </c:pt>
                <c:pt idx="11306">
                  <c:v>405.31799999999998</c:v>
                </c:pt>
                <c:pt idx="11307">
                  <c:v>405.32479999999998</c:v>
                </c:pt>
                <c:pt idx="11308">
                  <c:v>405.33</c:v>
                </c:pt>
                <c:pt idx="11309">
                  <c:v>405.33300000000003</c:v>
                </c:pt>
                <c:pt idx="11310">
                  <c:v>405.33920000000001</c:v>
                </c:pt>
                <c:pt idx="11311">
                  <c:v>405.34519999999998</c:v>
                </c:pt>
                <c:pt idx="11312">
                  <c:v>405.35149999999999</c:v>
                </c:pt>
                <c:pt idx="11313">
                  <c:v>405.35660000000001</c:v>
                </c:pt>
                <c:pt idx="11314">
                  <c:v>405.3614</c:v>
                </c:pt>
                <c:pt idx="11315">
                  <c:v>405.36799999999999</c:v>
                </c:pt>
                <c:pt idx="11316">
                  <c:v>405.3725</c:v>
                </c:pt>
                <c:pt idx="11317">
                  <c:v>405.37759999999997</c:v>
                </c:pt>
                <c:pt idx="11318">
                  <c:v>405.3836</c:v>
                </c:pt>
                <c:pt idx="11319">
                  <c:v>405.3879</c:v>
                </c:pt>
                <c:pt idx="11320">
                  <c:v>405.39460000000003</c:v>
                </c:pt>
                <c:pt idx="11321">
                  <c:v>405.40039999999999</c:v>
                </c:pt>
                <c:pt idx="11322">
                  <c:v>405.40679999999998</c:v>
                </c:pt>
                <c:pt idx="11323">
                  <c:v>405.41</c:v>
                </c:pt>
                <c:pt idx="11324">
                  <c:v>405.41520000000003</c:v>
                </c:pt>
                <c:pt idx="11325">
                  <c:v>405.42</c:v>
                </c:pt>
                <c:pt idx="11326">
                  <c:v>405.42500000000001</c:v>
                </c:pt>
                <c:pt idx="11327">
                  <c:v>405.4298</c:v>
                </c:pt>
                <c:pt idx="11328">
                  <c:v>405.4359</c:v>
                </c:pt>
                <c:pt idx="11329">
                  <c:v>405.43950000000001</c:v>
                </c:pt>
                <c:pt idx="11330">
                  <c:v>405.44499999999999</c:v>
                </c:pt>
                <c:pt idx="11331">
                  <c:v>405.45159999999998</c:v>
                </c:pt>
                <c:pt idx="11332">
                  <c:v>405.45620000000002</c:v>
                </c:pt>
                <c:pt idx="11333">
                  <c:v>405.46120000000002</c:v>
                </c:pt>
                <c:pt idx="11334">
                  <c:v>405.46690000000001</c:v>
                </c:pt>
                <c:pt idx="11335">
                  <c:v>405.4726</c:v>
                </c:pt>
                <c:pt idx="11336">
                  <c:v>405.47750000000002</c:v>
                </c:pt>
                <c:pt idx="11337">
                  <c:v>405.4828</c:v>
                </c:pt>
                <c:pt idx="11338">
                  <c:v>405.48880000000003</c:v>
                </c:pt>
                <c:pt idx="11339">
                  <c:v>405.49459999999999</c:v>
                </c:pt>
                <c:pt idx="11340">
                  <c:v>405.50040000000001</c:v>
                </c:pt>
                <c:pt idx="11341">
                  <c:v>405.50569999999999</c:v>
                </c:pt>
                <c:pt idx="11342">
                  <c:v>405.51159999999999</c:v>
                </c:pt>
                <c:pt idx="11343">
                  <c:v>405.51600000000002</c:v>
                </c:pt>
                <c:pt idx="11344">
                  <c:v>405.52260000000001</c:v>
                </c:pt>
                <c:pt idx="11345">
                  <c:v>405.52879999999999</c:v>
                </c:pt>
                <c:pt idx="11346">
                  <c:v>405.5394</c:v>
                </c:pt>
                <c:pt idx="11347">
                  <c:v>405.53410000000002</c:v>
                </c:pt>
                <c:pt idx="11348">
                  <c:v>405.5437</c:v>
                </c:pt>
                <c:pt idx="11349">
                  <c:v>405.55020000000002</c:v>
                </c:pt>
                <c:pt idx="11350">
                  <c:v>405.55309999999997</c:v>
                </c:pt>
                <c:pt idx="11351">
                  <c:v>405.56380000000001</c:v>
                </c:pt>
                <c:pt idx="11352">
                  <c:v>405.56670000000003</c:v>
                </c:pt>
                <c:pt idx="11353">
                  <c:v>405.57220000000001</c:v>
                </c:pt>
                <c:pt idx="11354">
                  <c:v>405.57690000000002</c:v>
                </c:pt>
                <c:pt idx="11355">
                  <c:v>405.58170000000001</c:v>
                </c:pt>
                <c:pt idx="11356">
                  <c:v>405.58679999999998</c:v>
                </c:pt>
                <c:pt idx="11357">
                  <c:v>405.59249999999997</c:v>
                </c:pt>
                <c:pt idx="11358">
                  <c:v>405.59840000000003</c:v>
                </c:pt>
                <c:pt idx="11359">
                  <c:v>405.60399999999998</c:v>
                </c:pt>
                <c:pt idx="11360">
                  <c:v>405.6096</c:v>
                </c:pt>
                <c:pt idx="11361">
                  <c:v>405.61500000000001</c:v>
                </c:pt>
                <c:pt idx="11362">
                  <c:v>405.61959999999999</c:v>
                </c:pt>
                <c:pt idx="11363">
                  <c:v>405.62689999999998</c:v>
                </c:pt>
                <c:pt idx="11364">
                  <c:v>405.63130000000001</c:v>
                </c:pt>
                <c:pt idx="11365">
                  <c:v>405.63600000000002</c:v>
                </c:pt>
                <c:pt idx="11366">
                  <c:v>405.642</c:v>
                </c:pt>
                <c:pt idx="11367">
                  <c:v>405.6463</c:v>
                </c:pt>
                <c:pt idx="11368">
                  <c:v>405.65190000000001</c:v>
                </c:pt>
                <c:pt idx="11369">
                  <c:v>405.65890000000002</c:v>
                </c:pt>
                <c:pt idx="11370">
                  <c:v>405.6628</c:v>
                </c:pt>
                <c:pt idx="11371">
                  <c:v>405.66899999999998</c:v>
                </c:pt>
                <c:pt idx="11372">
                  <c:v>405.67529999999999</c:v>
                </c:pt>
                <c:pt idx="11373">
                  <c:v>405.6807</c:v>
                </c:pt>
                <c:pt idx="11374">
                  <c:v>405.68599999999998</c:v>
                </c:pt>
                <c:pt idx="11375">
                  <c:v>405.69159999999999</c:v>
                </c:pt>
                <c:pt idx="11376">
                  <c:v>405.69650000000001</c:v>
                </c:pt>
                <c:pt idx="11377">
                  <c:v>405.70249999999999</c:v>
                </c:pt>
                <c:pt idx="11378">
                  <c:v>405.709</c:v>
                </c:pt>
                <c:pt idx="11379">
                  <c:v>405.71339999999998</c:v>
                </c:pt>
                <c:pt idx="11380">
                  <c:v>405.71940000000001</c:v>
                </c:pt>
                <c:pt idx="11381">
                  <c:v>405.72640000000001</c:v>
                </c:pt>
                <c:pt idx="11382">
                  <c:v>405.73160000000001</c:v>
                </c:pt>
                <c:pt idx="11383">
                  <c:v>405.73630000000003</c:v>
                </c:pt>
                <c:pt idx="11384">
                  <c:v>405.74299999999999</c:v>
                </c:pt>
                <c:pt idx="11385">
                  <c:v>405.74900000000002</c:v>
                </c:pt>
                <c:pt idx="11386">
                  <c:v>405.75279999999998</c:v>
                </c:pt>
                <c:pt idx="11387">
                  <c:v>405.75920000000002</c:v>
                </c:pt>
                <c:pt idx="11388">
                  <c:v>405.76420000000002</c:v>
                </c:pt>
                <c:pt idx="11389">
                  <c:v>405.7697</c:v>
                </c:pt>
                <c:pt idx="11390">
                  <c:v>405.77319999999997</c:v>
                </c:pt>
                <c:pt idx="11391">
                  <c:v>405.78030000000001</c:v>
                </c:pt>
                <c:pt idx="11392">
                  <c:v>405.78469999999999</c:v>
                </c:pt>
                <c:pt idx="11393">
                  <c:v>405.7903</c:v>
                </c:pt>
                <c:pt idx="11394">
                  <c:v>405.7946</c:v>
                </c:pt>
                <c:pt idx="11395">
                  <c:v>405.80090000000001</c:v>
                </c:pt>
                <c:pt idx="11396">
                  <c:v>405.80590000000001</c:v>
                </c:pt>
                <c:pt idx="11397">
                  <c:v>405.81180000000001</c:v>
                </c:pt>
                <c:pt idx="11398">
                  <c:v>405.8168</c:v>
                </c:pt>
                <c:pt idx="11399">
                  <c:v>405.82279999999997</c:v>
                </c:pt>
                <c:pt idx="11400">
                  <c:v>405.82909999999998</c:v>
                </c:pt>
                <c:pt idx="11401">
                  <c:v>405.83350000000002</c:v>
                </c:pt>
                <c:pt idx="11402">
                  <c:v>405.8381</c:v>
                </c:pt>
                <c:pt idx="11403">
                  <c:v>405.84350000000001</c:v>
                </c:pt>
                <c:pt idx="11404">
                  <c:v>405.84980000000002</c:v>
                </c:pt>
                <c:pt idx="11405">
                  <c:v>405.85489999999999</c:v>
                </c:pt>
                <c:pt idx="11406">
                  <c:v>405.86219999999997</c:v>
                </c:pt>
                <c:pt idx="11407">
                  <c:v>405.86779999999999</c:v>
                </c:pt>
                <c:pt idx="11408">
                  <c:v>405.87270000000001</c:v>
                </c:pt>
                <c:pt idx="11409">
                  <c:v>405.87689999999998</c:v>
                </c:pt>
                <c:pt idx="11410">
                  <c:v>405.88200000000001</c:v>
                </c:pt>
                <c:pt idx="11411">
                  <c:v>405.8888</c:v>
                </c:pt>
                <c:pt idx="11412">
                  <c:v>405.89359999999999</c:v>
                </c:pt>
                <c:pt idx="11413">
                  <c:v>405.89879999999999</c:v>
                </c:pt>
                <c:pt idx="11414">
                  <c:v>405.90539999999999</c:v>
                </c:pt>
                <c:pt idx="11415">
                  <c:v>405.91140000000001</c:v>
                </c:pt>
                <c:pt idx="11416">
                  <c:v>405.91640000000001</c:v>
                </c:pt>
                <c:pt idx="11417">
                  <c:v>405.92169999999999</c:v>
                </c:pt>
                <c:pt idx="11418">
                  <c:v>405.92720000000003</c:v>
                </c:pt>
                <c:pt idx="11419">
                  <c:v>405.93209999999999</c:v>
                </c:pt>
                <c:pt idx="11420">
                  <c:v>405.93900000000002</c:v>
                </c:pt>
                <c:pt idx="11421">
                  <c:v>405.94459999999998</c:v>
                </c:pt>
                <c:pt idx="11422">
                  <c:v>405.9479</c:v>
                </c:pt>
                <c:pt idx="11423">
                  <c:v>405.95350000000002</c:v>
                </c:pt>
                <c:pt idx="11424">
                  <c:v>405.959</c:v>
                </c:pt>
                <c:pt idx="11425">
                  <c:v>405.96600000000001</c:v>
                </c:pt>
                <c:pt idx="11426">
                  <c:v>405.97019999999998</c:v>
                </c:pt>
                <c:pt idx="11427">
                  <c:v>405.97480000000002</c:v>
                </c:pt>
                <c:pt idx="11428">
                  <c:v>405.98340000000002</c:v>
                </c:pt>
                <c:pt idx="11429">
                  <c:v>405.98820000000001</c:v>
                </c:pt>
                <c:pt idx="11430">
                  <c:v>405.99540000000002</c:v>
                </c:pt>
                <c:pt idx="11431">
                  <c:v>406.00060000000002</c:v>
                </c:pt>
                <c:pt idx="11432">
                  <c:v>406.00630000000001</c:v>
                </c:pt>
                <c:pt idx="11433">
                  <c:v>406.01150000000001</c:v>
                </c:pt>
                <c:pt idx="11434">
                  <c:v>406.01569999999998</c:v>
                </c:pt>
                <c:pt idx="11435">
                  <c:v>406.02019999999999</c:v>
                </c:pt>
                <c:pt idx="11436">
                  <c:v>406.02569999999997</c:v>
                </c:pt>
                <c:pt idx="11437">
                  <c:v>406.03140000000002</c:v>
                </c:pt>
                <c:pt idx="11438">
                  <c:v>406.03680000000003</c:v>
                </c:pt>
                <c:pt idx="11439">
                  <c:v>406.04160000000002</c:v>
                </c:pt>
                <c:pt idx="11440">
                  <c:v>406.04750000000001</c:v>
                </c:pt>
                <c:pt idx="11441">
                  <c:v>406.0521</c:v>
                </c:pt>
                <c:pt idx="11442">
                  <c:v>406.05900000000003</c:v>
                </c:pt>
                <c:pt idx="11443">
                  <c:v>406.0652</c:v>
                </c:pt>
                <c:pt idx="11444">
                  <c:v>406.07100000000003</c:v>
                </c:pt>
                <c:pt idx="11445">
                  <c:v>406.07499999999999</c:v>
                </c:pt>
                <c:pt idx="11446">
                  <c:v>406.08179999999999</c:v>
                </c:pt>
                <c:pt idx="11447">
                  <c:v>406.08659999999998</c:v>
                </c:pt>
                <c:pt idx="11448">
                  <c:v>406.09140000000002</c:v>
                </c:pt>
                <c:pt idx="11449">
                  <c:v>406.09519999999998</c:v>
                </c:pt>
                <c:pt idx="11450">
                  <c:v>406.10180000000003</c:v>
                </c:pt>
                <c:pt idx="11451">
                  <c:v>406.10640000000001</c:v>
                </c:pt>
                <c:pt idx="11452">
                  <c:v>406.1123</c:v>
                </c:pt>
                <c:pt idx="11453">
                  <c:v>406.11919999999998</c:v>
                </c:pt>
                <c:pt idx="11454">
                  <c:v>406.12470000000002</c:v>
                </c:pt>
                <c:pt idx="11455">
                  <c:v>406.13029999999998</c:v>
                </c:pt>
                <c:pt idx="11456">
                  <c:v>406.1361</c:v>
                </c:pt>
                <c:pt idx="11457">
                  <c:v>406.14240000000001</c:v>
                </c:pt>
                <c:pt idx="11458">
                  <c:v>406.14699999999999</c:v>
                </c:pt>
                <c:pt idx="11459">
                  <c:v>406.15190000000001</c:v>
                </c:pt>
                <c:pt idx="11460">
                  <c:v>406.15780000000001</c:v>
                </c:pt>
                <c:pt idx="11461">
                  <c:v>406.16399999999999</c:v>
                </c:pt>
                <c:pt idx="11462">
                  <c:v>406.17</c:v>
                </c:pt>
                <c:pt idx="11463">
                  <c:v>406.17559999999997</c:v>
                </c:pt>
                <c:pt idx="11464">
                  <c:v>406.18119999999999</c:v>
                </c:pt>
                <c:pt idx="11465">
                  <c:v>406.18610000000001</c:v>
                </c:pt>
                <c:pt idx="11466">
                  <c:v>406.19409999999999</c:v>
                </c:pt>
                <c:pt idx="11467">
                  <c:v>406.19959999999998</c:v>
                </c:pt>
                <c:pt idx="11468">
                  <c:v>406.20580000000001</c:v>
                </c:pt>
                <c:pt idx="11469">
                  <c:v>406.21120000000002</c:v>
                </c:pt>
                <c:pt idx="11470">
                  <c:v>406.21870000000001</c:v>
                </c:pt>
                <c:pt idx="11471">
                  <c:v>406.22320000000002</c:v>
                </c:pt>
                <c:pt idx="11472">
                  <c:v>406.22789999999998</c:v>
                </c:pt>
                <c:pt idx="11473">
                  <c:v>406.23360000000002</c:v>
                </c:pt>
                <c:pt idx="11474">
                  <c:v>406.23820000000001</c:v>
                </c:pt>
                <c:pt idx="11475">
                  <c:v>406.245</c:v>
                </c:pt>
                <c:pt idx="11476">
                  <c:v>406.24919999999997</c:v>
                </c:pt>
                <c:pt idx="11477">
                  <c:v>406.25540000000001</c:v>
                </c:pt>
                <c:pt idx="11478">
                  <c:v>406.26159999999999</c:v>
                </c:pt>
                <c:pt idx="11479">
                  <c:v>406.2663</c:v>
                </c:pt>
                <c:pt idx="11480">
                  <c:v>406.27260000000001</c:v>
                </c:pt>
                <c:pt idx="11481">
                  <c:v>406.27800000000002</c:v>
                </c:pt>
                <c:pt idx="11482">
                  <c:v>406.28500000000003</c:v>
                </c:pt>
                <c:pt idx="11483">
                  <c:v>406.29039999999998</c:v>
                </c:pt>
                <c:pt idx="11484">
                  <c:v>406.29559999999998</c:v>
                </c:pt>
                <c:pt idx="11485">
                  <c:v>406.30020000000002</c:v>
                </c:pt>
                <c:pt idx="11486">
                  <c:v>406.30560000000003</c:v>
                </c:pt>
                <c:pt idx="11487">
                  <c:v>406.31099999999998</c:v>
                </c:pt>
                <c:pt idx="11488">
                  <c:v>406.3159</c:v>
                </c:pt>
                <c:pt idx="11489">
                  <c:v>406.322</c:v>
                </c:pt>
                <c:pt idx="11490">
                  <c:v>406.32850000000002</c:v>
                </c:pt>
                <c:pt idx="11491">
                  <c:v>406.33479999999997</c:v>
                </c:pt>
                <c:pt idx="11492">
                  <c:v>406.3408</c:v>
                </c:pt>
                <c:pt idx="11493">
                  <c:v>406.34699999999998</c:v>
                </c:pt>
                <c:pt idx="11494">
                  <c:v>406.35379999999998</c:v>
                </c:pt>
                <c:pt idx="11495">
                  <c:v>406.35849999999999</c:v>
                </c:pt>
                <c:pt idx="11496">
                  <c:v>406.36489999999998</c:v>
                </c:pt>
                <c:pt idx="11497">
                  <c:v>406.37029999999999</c:v>
                </c:pt>
                <c:pt idx="11498">
                  <c:v>406.3766</c:v>
                </c:pt>
                <c:pt idx="11499">
                  <c:v>406.38240000000002</c:v>
                </c:pt>
                <c:pt idx="11500">
                  <c:v>406.38799999999998</c:v>
                </c:pt>
                <c:pt idx="11501">
                  <c:v>406.3938</c:v>
                </c:pt>
                <c:pt idx="11502">
                  <c:v>406.39859999999999</c:v>
                </c:pt>
                <c:pt idx="11503">
                  <c:v>406.4049</c:v>
                </c:pt>
                <c:pt idx="11504">
                  <c:v>406.41079999999999</c:v>
                </c:pt>
                <c:pt idx="11505">
                  <c:v>406.4162</c:v>
                </c:pt>
                <c:pt idx="11506">
                  <c:v>406.42039999999997</c:v>
                </c:pt>
                <c:pt idx="11507">
                  <c:v>406.4271</c:v>
                </c:pt>
                <c:pt idx="11508">
                  <c:v>406.43200000000002</c:v>
                </c:pt>
                <c:pt idx="11509">
                  <c:v>406.44</c:v>
                </c:pt>
                <c:pt idx="11510">
                  <c:v>406.44499999999999</c:v>
                </c:pt>
                <c:pt idx="11511">
                  <c:v>406.45069999999998</c:v>
                </c:pt>
                <c:pt idx="11512">
                  <c:v>406.45519999999999</c:v>
                </c:pt>
                <c:pt idx="11513">
                  <c:v>406.46080000000001</c:v>
                </c:pt>
                <c:pt idx="11514">
                  <c:v>406.46749999999997</c:v>
                </c:pt>
                <c:pt idx="11515">
                  <c:v>406.47269999999997</c:v>
                </c:pt>
                <c:pt idx="11516">
                  <c:v>406.47820000000002</c:v>
                </c:pt>
                <c:pt idx="11517">
                  <c:v>406.48360000000002</c:v>
                </c:pt>
                <c:pt idx="11518">
                  <c:v>406.48910000000001</c:v>
                </c:pt>
                <c:pt idx="11519">
                  <c:v>406.49520000000001</c:v>
                </c:pt>
                <c:pt idx="11520">
                  <c:v>406.5009</c:v>
                </c:pt>
                <c:pt idx="11521">
                  <c:v>406.5052</c:v>
                </c:pt>
                <c:pt idx="11522">
                  <c:v>406.51150000000001</c:v>
                </c:pt>
                <c:pt idx="11523">
                  <c:v>406.51560000000001</c:v>
                </c:pt>
                <c:pt idx="11524">
                  <c:v>406.52159999999998</c:v>
                </c:pt>
                <c:pt idx="11525">
                  <c:v>406.5274</c:v>
                </c:pt>
                <c:pt idx="11526">
                  <c:v>406.53440000000001</c:v>
                </c:pt>
                <c:pt idx="11527">
                  <c:v>406.53789999999998</c:v>
                </c:pt>
                <c:pt idx="11528">
                  <c:v>406.54410000000001</c:v>
                </c:pt>
                <c:pt idx="11529">
                  <c:v>406.55</c:v>
                </c:pt>
                <c:pt idx="11530">
                  <c:v>406.55560000000003</c:v>
                </c:pt>
                <c:pt idx="11531">
                  <c:v>406.56099999999998</c:v>
                </c:pt>
                <c:pt idx="11532">
                  <c:v>406.56560000000002</c:v>
                </c:pt>
                <c:pt idx="11533">
                  <c:v>406.57040000000001</c:v>
                </c:pt>
                <c:pt idx="11534">
                  <c:v>406.57600000000002</c:v>
                </c:pt>
                <c:pt idx="11535">
                  <c:v>406.58150000000001</c:v>
                </c:pt>
                <c:pt idx="11536">
                  <c:v>406.58670000000001</c:v>
                </c:pt>
                <c:pt idx="11537">
                  <c:v>406.59480000000002</c:v>
                </c:pt>
                <c:pt idx="11538">
                  <c:v>406.60039999999998</c:v>
                </c:pt>
                <c:pt idx="11539">
                  <c:v>406.60509999999999</c:v>
                </c:pt>
                <c:pt idx="11540">
                  <c:v>406.61130000000003</c:v>
                </c:pt>
                <c:pt idx="11541">
                  <c:v>406.6155</c:v>
                </c:pt>
                <c:pt idx="11542">
                  <c:v>406.6198</c:v>
                </c:pt>
                <c:pt idx="11543">
                  <c:v>406.62700000000001</c:v>
                </c:pt>
                <c:pt idx="11544">
                  <c:v>406.63220000000001</c:v>
                </c:pt>
                <c:pt idx="11545">
                  <c:v>406.63749999999999</c:v>
                </c:pt>
                <c:pt idx="11546">
                  <c:v>406.64240000000001</c:v>
                </c:pt>
                <c:pt idx="11547">
                  <c:v>406.64859999999999</c:v>
                </c:pt>
                <c:pt idx="11548">
                  <c:v>406.65230000000003</c:v>
                </c:pt>
                <c:pt idx="11549">
                  <c:v>406.65820000000002</c:v>
                </c:pt>
                <c:pt idx="11550">
                  <c:v>406.66390000000001</c:v>
                </c:pt>
                <c:pt idx="11551">
                  <c:v>406.67070000000001</c:v>
                </c:pt>
                <c:pt idx="11552">
                  <c:v>406.67439999999999</c:v>
                </c:pt>
                <c:pt idx="11553">
                  <c:v>406.6825</c:v>
                </c:pt>
                <c:pt idx="11554">
                  <c:v>406.68799999999999</c:v>
                </c:pt>
                <c:pt idx="11555">
                  <c:v>406.69299999999998</c:v>
                </c:pt>
                <c:pt idx="11556">
                  <c:v>406.69839999999999</c:v>
                </c:pt>
                <c:pt idx="11557">
                  <c:v>406.70339999999999</c:v>
                </c:pt>
                <c:pt idx="11558">
                  <c:v>406.70920000000001</c:v>
                </c:pt>
                <c:pt idx="11559">
                  <c:v>406.71449999999999</c:v>
                </c:pt>
                <c:pt idx="11560">
                  <c:v>406.72140000000002</c:v>
                </c:pt>
                <c:pt idx="11561">
                  <c:v>406.72539999999998</c:v>
                </c:pt>
                <c:pt idx="11562">
                  <c:v>406.7312</c:v>
                </c:pt>
                <c:pt idx="11563">
                  <c:v>406.73559999999998</c:v>
                </c:pt>
                <c:pt idx="11564">
                  <c:v>406.74279999999999</c:v>
                </c:pt>
                <c:pt idx="11565">
                  <c:v>406.74700000000001</c:v>
                </c:pt>
                <c:pt idx="11566">
                  <c:v>406.75220000000002</c:v>
                </c:pt>
                <c:pt idx="11567">
                  <c:v>406.75779999999997</c:v>
                </c:pt>
                <c:pt idx="11568">
                  <c:v>406.76330000000002</c:v>
                </c:pt>
                <c:pt idx="11569">
                  <c:v>406.77010000000001</c:v>
                </c:pt>
                <c:pt idx="11570">
                  <c:v>406.77539999999999</c:v>
                </c:pt>
                <c:pt idx="11571">
                  <c:v>406.78089999999997</c:v>
                </c:pt>
                <c:pt idx="11572">
                  <c:v>406.78629999999998</c:v>
                </c:pt>
                <c:pt idx="11573">
                  <c:v>406.79199999999997</c:v>
                </c:pt>
                <c:pt idx="11574">
                  <c:v>406.79840000000002</c:v>
                </c:pt>
                <c:pt idx="11575">
                  <c:v>406.80399999999997</c:v>
                </c:pt>
                <c:pt idx="11576">
                  <c:v>406.81040000000002</c:v>
                </c:pt>
                <c:pt idx="11577">
                  <c:v>406.81560000000002</c:v>
                </c:pt>
                <c:pt idx="11578">
                  <c:v>406.82159999999999</c:v>
                </c:pt>
                <c:pt idx="11579">
                  <c:v>406.82639999999998</c:v>
                </c:pt>
                <c:pt idx="11580">
                  <c:v>406.83280000000002</c:v>
                </c:pt>
                <c:pt idx="11581">
                  <c:v>406.83859999999999</c:v>
                </c:pt>
                <c:pt idx="11582">
                  <c:v>406.8433</c:v>
                </c:pt>
                <c:pt idx="11583">
                  <c:v>406.84910000000002</c:v>
                </c:pt>
                <c:pt idx="11584">
                  <c:v>406.85469999999998</c:v>
                </c:pt>
                <c:pt idx="11585">
                  <c:v>406.85980000000001</c:v>
                </c:pt>
                <c:pt idx="11586">
                  <c:v>406.86700000000002</c:v>
                </c:pt>
                <c:pt idx="11587">
                  <c:v>406.87329999999997</c:v>
                </c:pt>
                <c:pt idx="11588">
                  <c:v>406.87799999999999</c:v>
                </c:pt>
                <c:pt idx="11589">
                  <c:v>406.88220000000001</c:v>
                </c:pt>
                <c:pt idx="11590">
                  <c:v>406.887</c:v>
                </c:pt>
                <c:pt idx="11591">
                  <c:v>406.89409999999998</c:v>
                </c:pt>
                <c:pt idx="11592">
                  <c:v>406.89980000000003</c:v>
                </c:pt>
                <c:pt idx="11593">
                  <c:v>406.9033</c:v>
                </c:pt>
                <c:pt idx="11594">
                  <c:v>406.90929999999997</c:v>
                </c:pt>
                <c:pt idx="11595">
                  <c:v>406.91460000000001</c:v>
                </c:pt>
                <c:pt idx="11596">
                  <c:v>406.92059999999998</c:v>
                </c:pt>
                <c:pt idx="11597">
                  <c:v>406.9264</c:v>
                </c:pt>
                <c:pt idx="11598">
                  <c:v>406.93040000000002</c:v>
                </c:pt>
                <c:pt idx="11599">
                  <c:v>406.9375</c:v>
                </c:pt>
                <c:pt idx="11600">
                  <c:v>406.94319999999999</c:v>
                </c:pt>
                <c:pt idx="11601">
                  <c:v>406.94880000000001</c:v>
                </c:pt>
                <c:pt idx="11602">
                  <c:v>406.95460000000003</c:v>
                </c:pt>
                <c:pt idx="11603">
                  <c:v>406.95979999999997</c:v>
                </c:pt>
                <c:pt idx="11604">
                  <c:v>406.96620000000001</c:v>
                </c:pt>
                <c:pt idx="11605">
                  <c:v>406.97179999999997</c:v>
                </c:pt>
                <c:pt idx="11606">
                  <c:v>406.97739999999999</c:v>
                </c:pt>
                <c:pt idx="11607">
                  <c:v>406.98410000000001</c:v>
                </c:pt>
                <c:pt idx="11608">
                  <c:v>406.98930000000001</c:v>
                </c:pt>
                <c:pt idx="11609">
                  <c:v>406.995</c:v>
                </c:pt>
                <c:pt idx="11610">
                  <c:v>407.00049999999999</c:v>
                </c:pt>
                <c:pt idx="11611">
                  <c:v>407.00540000000001</c:v>
                </c:pt>
                <c:pt idx="11612">
                  <c:v>407.01170000000002</c:v>
                </c:pt>
                <c:pt idx="11613">
                  <c:v>407.01609999999999</c:v>
                </c:pt>
                <c:pt idx="11614">
                  <c:v>407.02420000000001</c:v>
                </c:pt>
                <c:pt idx="11615">
                  <c:v>407.0324</c:v>
                </c:pt>
                <c:pt idx="11616">
                  <c:v>407.03620000000001</c:v>
                </c:pt>
                <c:pt idx="11617">
                  <c:v>407.04329999999999</c:v>
                </c:pt>
                <c:pt idx="11618">
                  <c:v>407.04899999999998</c:v>
                </c:pt>
                <c:pt idx="11619">
                  <c:v>407.05399999999997</c:v>
                </c:pt>
                <c:pt idx="11620">
                  <c:v>407.05900000000003</c:v>
                </c:pt>
                <c:pt idx="11621">
                  <c:v>407.06639999999999</c:v>
                </c:pt>
                <c:pt idx="11622">
                  <c:v>407.07060000000001</c:v>
                </c:pt>
                <c:pt idx="11623">
                  <c:v>407.0752</c:v>
                </c:pt>
                <c:pt idx="11624">
                  <c:v>407.08190000000002</c:v>
                </c:pt>
                <c:pt idx="11625">
                  <c:v>407.08879999999999</c:v>
                </c:pt>
                <c:pt idx="11626">
                  <c:v>407.0942</c:v>
                </c:pt>
                <c:pt idx="11627">
                  <c:v>407.10059999999999</c:v>
                </c:pt>
                <c:pt idx="11628">
                  <c:v>407.10500000000002</c:v>
                </c:pt>
                <c:pt idx="11629">
                  <c:v>407.11020000000002</c:v>
                </c:pt>
                <c:pt idx="11630">
                  <c:v>407.11500000000001</c:v>
                </c:pt>
                <c:pt idx="11631">
                  <c:v>407.1198</c:v>
                </c:pt>
                <c:pt idx="11632">
                  <c:v>407.12619999999998</c:v>
                </c:pt>
                <c:pt idx="11633">
                  <c:v>407.1311</c:v>
                </c:pt>
                <c:pt idx="11634">
                  <c:v>407.137</c:v>
                </c:pt>
                <c:pt idx="11635">
                  <c:v>407.14190000000002</c:v>
                </c:pt>
                <c:pt idx="11636">
                  <c:v>407.14749999999998</c:v>
                </c:pt>
                <c:pt idx="11637">
                  <c:v>407.15300000000002</c:v>
                </c:pt>
                <c:pt idx="11638">
                  <c:v>407.16059999999999</c:v>
                </c:pt>
                <c:pt idx="11639">
                  <c:v>407.1662</c:v>
                </c:pt>
                <c:pt idx="11640">
                  <c:v>407.17200000000003</c:v>
                </c:pt>
                <c:pt idx="11641">
                  <c:v>407.17770000000002</c:v>
                </c:pt>
                <c:pt idx="11642">
                  <c:v>407.18310000000002</c:v>
                </c:pt>
                <c:pt idx="11643">
                  <c:v>407.1891</c:v>
                </c:pt>
                <c:pt idx="11644">
                  <c:v>407.19380000000001</c:v>
                </c:pt>
                <c:pt idx="11645">
                  <c:v>407.20190000000002</c:v>
                </c:pt>
                <c:pt idx="11646">
                  <c:v>407.20600000000002</c:v>
                </c:pt>
                <c:pt idx="11647">
                  <c:v>407.21260000000001</c:v>
                </c:pt>
                <c:pt idx="11648">
                  <c:v>407.2176</c:v>
                </c:pt>
                <c:pt idx="11649">
                  <c:v>407.22379999999998</c:v>
                </c:pt>
                <c:pt idx="11650">
                  <c:v>407.22699999999998</c:v>
                </c:pt>
                <c:pt idx="11651">
                  <c:v>407.23520000000002</c:v>
                </c:pt>
                <c:pt idx="11652">
                  <c:v>407.24059999999997</c:v>
                </c:pt>
                <c:pt idx="11653">
                  <c:v>407.24619999999999</c:v>
                </c:pt>
                <c:pt idx="11654">
                  <c:v>407.2509</c:v>
                </c:pt>
                <c:pt idx="11655">
                  <c:v>407.2586</c:v>
                </c:pt>
                <c:pt idx="11656">
                  <c:v>407.26459999999997</c:v>
                </c:pt>
                <c:pt idx="11657">
                  <c:v>407.27019999999999</c:v>
                </c:pt>
                <c:pt idx="11658">
                  <c:v>407.27600000000001</c:v>
                </c:pt>
                <c:pt idx="11659">
                  <c:v>407.28339999999997</c:v>
                </c:pt>
                <c:pt idx="11660">
                  <c:v>407.2894</c:v>
                </c:pt>
                <c:pt idx="11661">
                  <c:v>407.29520000000002</c:v>
                </c:pt>
                <c:pt idx="11662">
                  <c:v>407.30090000000001</c:v>
                </c:pt>
                <c:pt idx="11663">
                  <c:v>407.30669999999998</c:v>
                </c:pt>
                <c:pt idx="11664">
                  <c:v>407.31319999999999</c:v>
                </c:pt>
                <c:pt idx="11665">
                  <c:v>407.3186</c:v>
                </c:pt>
                <c:pt idx="11666">
                  <c:v>407.32589999999999</c:v>
                </c:pt>
                <c:pt idx="11667">
                  <c:v>407.3322</c:v>
                </c:pt>
                <c:pt idx="11668">
                  <c:v>407.33749999999998</c:v>
                </c:pt>
                <c:pt idx="11669">
                  <c:v>407.34519999999998</c:v>
                </c:pt>
                <c:pt idx="11670">
                  <c:v>407.3494</c:v>
                </c:pt>
                <c:pt idx="11671">
                  <c:v>407.35520000000002</c:v>
                </c:pt>
                <c:pt idx="11672">
                  <c:v>407.36020000000002</c:v>
                </c:pt>
                <c:pt idx="11673">
                  <c:v>407.36739999999998</c:v>
                </c:pt>
                <c:pt idx="11674">
                  <c:v>407.3725</c:v>
                </c:pt>
                <c:pt idx="11675">
                  <c:v>407.37740000000002</c:v>
                </c:pt>
                <c:pt idx="11676">
                  <c:v>407.38319999999999</c:v>
                </c:pt>
                <c:pt idx="11677">
                  <c:v>407.38889999999998</c:v>
                </c:pt>
                <c:pt idx="11678">
                  <c:v>407.39460000000003</c:v>
                </c:pt>
                <c:pt idx="11679">
                  <c:v>407.40050000000002</c:v>
                </c:pt>
                <c:pt idx="11680">
                  <c:v>407.40600000000001</c:v>
                </c:pt>
                <c:pt idx="11681">
                  <c:v>407.41250000000002</c:v>
                </c:pt>
                <c:pt idx="11682">
                  <c:v>407.4171</c:v>
                </c:pt>
                <c:pt idx="11683">
                  <c:v>407.42290000000003</c:v>
                </c:pt>
                <c:pt idx="11684">
                  <c:v>407.42869999999999</c:v>
                </c:pt>
                <c:pt idx="11685">
                  <c:v>407.43349999999998</c:v>
                </c:pt>
                <c:pt idx="11686">
                  <c:v>407.43880000000001</c:v>
                </c:pt>
                <c:pt idx="11687">
                  <c:v>407.4443</c:v>
                </c:pt>
                <c:pt idx="11688">
                  <c:v>407.44959999999998</c:v>
                </c:pt>
                <c:pt idx="11689">
                  <c:v>407.45609999999999</c:v>
                </c:pt>
                <c:pt idx="11690">
                  <c:v>407.46109999999999</c:v>
                </c:pt>
                <c:pt idx="11691">
                  <c:v>407.46780000000001</c:v>
                </c:pt>
                <c:pt idx="11692">
                  <c:v>407.47199999999998</c:v>
                </c:pt>
                <c:pt idx="11693">
                  <c:v>407.47879999999998</c:v>
                </c:pt>
                <c:pt idx="11694">
                  <c:v>407.48360000000002</c:v>
                </c:pt>
                <c:pt idx="11695">
                  <c:v>407.49020000000002</c:v>
                </c:pt>
                <c:pt idx="11696">
                  <c:v>407.4966</c:v>
                </c:pt>
                <c:pt idx="11697">
                  <c:v>407.50229999999999</c:v>
                </c:pt>
                <c:pt idx="11698">
                  <c:v>407.5068</c:v>
                </c:pt>
                <c:pt idx="11699">
                  <c:v>407.51400000000001</c:v>
                </c:pt>
                <c:pt idx="11700">
                  <c:v>407.52080000000001</c:v>
                </c:pt>
                <c:pt idx="11701">
                  <c:v>407.52780000000001</c:v>
                </c:pt>
                <c:pt idx="11702">
                  <c:v>407.5326</c:v>
                </c:pt>
                <c:pt idx="11703">
                  <c:v>407.53890000000001</c:v>
                </c:pt>
                <c:pt idx="11704">
                  <c:v>407.54640000000001</c:v>
                </c:pt>
                <c:pt idx="11705">
                  <c:v>407.55099999999999</c:v>
                </c:pt>
                <c:pt idx="11706">
                  <c:v>407.55790000000002</c:v>
                </c:pt>
                <c:pt idx="11707">
                  <c:v>407.56200000000001</c:v>
                </c:pt>
                <c:pt idx="11708">
                  <c:v>407.5684</c:v>
                </c:pt>
                <c:pt idx="11709">
                  <c:v>407.5745</c:v>
                </c:pt>
                <c:pt idx="11710">
                  <c:v>407.58159999999998</c:v>
                </c:pt>
                <c:pt idx="11711">
                  <c:v>407.58850000000001</c:v>
                </c:pt>
                <c:pt idx="11712">
                  <c:v>407.59280000000001</c:v>
                </c:pt>
                <c:pt idx="11713">
                  <c:v>407.59879999999998</c:v>
                </c:pt>
                <c:pt idx="11714">
                  <c:v>407.60500000000002</c:v>
                </c:pt>
                <c:pt idx="11715">
                  <c:v>407.61020000000002</c:v>
                </c:pt>
                <c:pt idx="11716">
                  <c:v>407.61349999999999</c:v>
                </c:pt>
                <c:pt idx="11717">
                  <c:v>407.62029999999999</c:v>
                </c:pt>
                <c:pt idx="11718">
                  <c:v>407.62639999999999</c:v>
                </c:pt>
                <c:pt idx="11719">
                  <c:v>407.63170000000002</c:v>
                </c:pt>
                <c:pt idx="11720">
                  <c:v>407.63839999999999</c:v>
                </c:pt>
                <c:pt idx="11721">
                  <c:v>407.64420000000001</c:v>
                </c:pt>
                <c:pt idx="11722">
                  <c:v>407.6497</c:v>
                </c:pt>
                <c:pt idx="11723">
                  <c:v>407.65530000000001</c:v>
                </c:pt>
                <c:pt idx="11724">
                  <c:v>407.66210000000001</c:v>
                </c:pt>
                <c:pt idx="11725">
                  <c:v>407.66539999999998</c:v>
                </c:pt>
                <c:pt idx="11726">
                  <c:v>407.67259999999999</c:v>
                </c:pt>
                <c:pt idx="11727">
                  <c:v>407.67829999999998</c:v>
                </c:pt>
                <c:pt idx="11728">
                  <c:v>407.68439999999998</c:v>
                </c:pt>
                <c:pt idx="11729">
                  <c:v>407.69029999999998</c:v>
                </c:pt>
                <c:pt idx="11730">
                  <c:v>407.69639999999998</c:v>
                </c:pt>
                <c:pt idx="11731">
                  <c:v>407.69819999999999</c:v>
                </c:pt>
                <c:pt idx="11732">
                  <c:v>407.7047</c:v>
                </c:pt>
                <c:pt idx="11733">
                  <c:v>407.7106</c:v>
                </c:pt>
                <c:pt idx="11734">
                  <c:v>407.71559999999999</c:v>
                </c:pt>
                <c:pt idx="11735">
                  <c:v>407.72019999999998</c:v>
                </c:pt>
                <c:pt idx="11736">
                  <c:v>407.72730000000001</c:v>
                </c:pt>
                <c:pt idx="11737">
                  <c:v>407.73250000000002</c:v>
                </c:pt>
                <c:pt idx="11738">
                  <c:v>407.73820000000001</c:v>
                </c:pt>
                <c:pt idx="11739">
                  <c:v>407.74340000000001</c:v>
                </c:pt>
                <c:pt idx="11740">
                  <c:v>407.74799999999999</c:v>
                </c:pt>
                <c:pt idx="11741">
                  <c:v>407.75369999999998</c:v>
                </c:pt>
                <c:pt idx="11742">
                  <c:v>407.75940000000003</c:v>
                </c:pt>
                <c:pt idx="11743">
                  <c:v>407.76519999999999</c:v>
                </c:pt>
                <c:pt idx="11744">
                  <c:v>407.77019999999999</c:v>
                </c:pt>
                <c:pt idx="11745">
                  <c:v>407.77609999999999</c:v>
                </c:pt>
                <c:pt idx="11746">
                  <c:v>407.78219999999999</c:v>
                </c:pt>
                <c:pt idx="11747">
                  <c:v>407.78800000000001</c:v>
                </c:pt>
                <c:pt idx="11748">
                  <c:v>407.7953</c:v>
                </c:pt>
                <c:pt idx="11749">
                  <c:v>407.80130000000003</c:v>
                </c:pt>
                <c:pt idx="11750">
                  <c:v>407.80759999999998</c:v>
                </c:pt>
                <c:pt idx="11751">
                  <c:v>407.81400000000002</c:v>
                </c:pt>
                <c:pt idx="11752">
                  <c:v>407.81900000000002</c:v>
                </c:pt>
                <c:pt idx="11753">
                  <c:v>407.82409999999999</c:v>
                </c:pt>
                <c:pt idx="11754">
                  <c:v>407.8306</c:v>
                </c:pt>
                <c:pt idx="11755">
                  <c:v>407.83659999999998</c:v>
                </c:pt>
                <c:pt idx="11756">
                  <c:v>407.84129999999999</c:v>
                </c:pt>
                <c:pt idx="11757">
                  <c:v>407.84829999999999</c:v>
                </c:pt>
                <c:pt idx="11758">
                  <c:v>407.8537</c:v>
                </c:pt>
                <c:pt idx="11759">
                  <c:v>407.86020000000002</c:v>
                </c:pt>
                <c:pt idx="11760">
                  <c:v>407.86669999999998</c:v>
                </c:pt>
                <c:pt idx="11761">
                  <c:v>407.87299999999999</c:v>
                </c:pt>
                <c:pt idx="11762">
                  <c:v>407.87869999999998</c:v>
                </c:pt>
                <c:pt idx="11763">
                  <c:v>407.88310000000001</c:v>
                </c:pt>
                <c:pt idx="11764">
                  <c:v>407.88679999999999</c:v>
                </c:pt>
                <c:pt idx="11765">
                  <c:v>407.89460000000003</c:v>
                </c:pt>
                <c:pt idx="11766">
                  <c:v>407.90159999999997</c:v>
                </c:pt>
                <c:pt idx="11767">
                  <c:v>407.90800000000002</c:v>
                </c:pt>
                <c:pt idx="11768">
                  <c:v>407.92020000000002</c:v>
                </c:pt>
                <c:pt idx="11769">
                  <c:v>407.91559999999998</c:v>
                </c:pt>
                <c:pt idx="11770">
                  <c:v>407.92779999999999</c:v>
                </c:pt>
                <c:pt idx="11771">
                  <c:v>407.93040000000002</c:v>
                </c:pt>
                <c:pt idx="11772">
                  <c:v>407.93779999999998</c:v>
                </c:pt>
                <c:pt idx="11773">
                  <c:v>407.94310000000002</c:v>
                </c:pt>
                <c:pt idx="11774">
                  <c:v>407.94900000000001</c:v>
                </c:pt>
                <c:pt idx="11775">
                  <c:v>407.9529</c:v>
                </c:pt>
                <c:pt idx="11776">
                  <c:v>407.95949999999999</c:v>
                </c:pt>
                <c:pt idx="11777">
                  <c:v>407.96499999999997</c:v>
                </c:pt>
                <c:pt idx="11778">
                  <c:v>407.97160000000002</c:v>
                </c:pt>
                <c:pt idx="11779">
                  <c:v>407.97680000000003</c:v>
                </c:pt>
                <c:pt idx="11780">
                  <c:v>407.98149999999998</c:v>
                </c:pt>
                <c:pt idx="11781">
                  <c:v>407.98860000000002</c:v>
                </c:pt>
                <c:pt idx="11782">
                  <c:v>407.99450000000002</c:v>
                </c:pt>
                <c:pt idx="11783">
                  <c:v>408</c:v>
                </c:pt>
                <c:pt idx="11784">
                  <c:v>408.00459999999998</c:v>
                </c:pt>
                <c:pt idx="11785">
                  <c:v>408.01029999999997</c:v>
                </c:pt>
                <c:pt idx="11786">
                  <c:v>408.01639999999998</c:v>
                </c:pt>
                <c:pt idx="11787">
                  <c:v>408.02420000000001</c:v>
                </c:pt>
                <c:pt idx="11788">
                  <c:v>408.02879999999999</c:v>
                </c:pt>
                <c:pt idx="11789">
                  <c:v>408.03539999999998</c:v>
                </c:pt>
                <c:pt idx="11790">
                  <c:v>408.03989999999999</c:v>
                </c:pt>
                <c:pt idx="11791">
                  <c:v>408.04579999999999</c:v>
                </c:pt>
                <c:pt idx="11792">
                  <c:v>408.05239999999998</c:v>
                </c:pt>
                <c:pt idx="11793">
                  <c:v>408.05759999999998</c:v>
                </c:pt>
                <c:pt idx="11794">
                  <c:v>408.06279999999998</c:v>
                </c:pt>
                <c:pt idx="11795">
                  <c:v>408.0686</c:v>
                </c:pt>
                <c:pt idx="11796">
                  <c:v>408.07350000000002</c:v>
                </c:pt>
                <c:pt idx="11797">
                  <c:v>408.08030000000002</c:v>
                </c:pt>
                <c:pt idx="11798">
                  <c:v>408.08620000000002</c:v>
                </c:pt>
                <c:pt idx="11799">
                  <c:v>408.09280000000001</c:v>
                </c:pt>
                <c:pt idx="11800">
                  <c:v>408.09809999999999</c:v>
                </c:pt>
                <c:pt idx="11801">
                  <c:v>408.10419999999999</c:v>
                </c:pt>
                <c:pt idx="11802">
                  <c:v>408.10759999999999</c:v>
                </c:pt>
                <c:pt idx="11803">
                  <c:v>408.11529999999999</c:v>
                </c:pt>
                <c:pt idx="11804">
                  <c:v>408.12110000000001</c:v>
                </c:pt>
                <c:pt idx="11805">
                  <c:v>408.12790000000001</c:v>
                </c:pt>
                <c:pt idx="11806">
                  <c:v>408.13260000000002</c:v>
                </c:pt>
                <c:pt idx="11807">
                  <c:v>408.13749999999999</c:v>
                </c:pt>
                <c:pt idx="11808">
                  <c:v>408.14339999999999</c:v>
                </c:pt>
                <c:pt idx="11809">
                  <c:v>408.14859999999999</c:v>
                </c:pt>
                <c:pt idx="11810">
                  <c:v>408.15559999999999</c:v>
                </c:pt>
                <c:pt idx="11811">
                  <c:v>408.16149999999999</c:v>
                </c:pt>
                <c:pt idx="11812">
                  <c:v>408.1669</c:v>
                </c:pt>
                <c:pt idx="11813">
                  <c:v>408.17410000000001</c:v>
                </c:pt>
                <c:pt idx="11814">
                  <c:v>408.18020000000001</c:v>
                </c:pt>
                <c:pt idx="11815">
                  <c:v>408.18599999999998</c:v>
                </c:pt>
                <c:pt idx="11816">
                  <c:v>408.19209999999998</c:v>
                </c:pt>
                <c:pt idx="11817">
                  <c:v>408.19839999999999</c:v>
                </c:pt>
                <c:pt idx="11818">
                  <c:v>408.20260000000002</c:v>
                </c:pt>
                <c:pt idx="11819">
                  <c:v>408.20839999999998</c:v>
                </c:pt>
                <c:pt idx="11820">
                  <c:v>408.21339999999998</c:v>
                </c:pt>
                <c:pt idx="11821">
                  <c:v>408.21940000000001</c:v>
                </c:pt>
                <c:pt idx="11822">
                  <c:v>408.22500000000002</c:v>
                </c:pt>
                <c:pt idx="11823">
                  <c:v>408.23020000000002</c:v>
                </c:pt>
                <c:pt idx="11824">
                  <c:v>408.23829999999998</c:v>
                </c:pt>
                <c:pt idx="11825">
                  <c:v>408.24290000000002</c:v>
                </c:pt>
                <c:pt idx="11826">
                  <c:v>408.24790000000002</c:v>
                </c:pt>
                <c:pt idx="11827">
                  <c:v>408.25409999999999</c:v>
                </c:pt>
                <c:pt idx="11828">
                  <c:v>408.25970000000001</c:v>
                </c:pt>
                <c:pt idx="11829">
                  <c:v>408.26639999999998</c:v>
                </c:pt>
                <c:pt idx="11830">
                  <c:v>408.27280000000002</c:v>
                </c:pt>
                <c:pt idx="11831">
                  <c:v>408.27839999999998</c:v>
                </c:pt>
                <c:pt idx="11832">
                  <c:v>408.28440000000001</c:v>
                </c:pt>
                <c:pt idx="11833">
                  <c:v>408.2894</c:v>
                </c:pt>
                <c:pt idx="11834">
                  <c:v>408.29349999999999</c:v>
                </c:pt>
                <c:pt idx="11835">
                  <c:v>408.2998</c:v>
                </c:pt>
                <c:pt idx="11836">
                  <c:v>408.30450000000002</c:v>
                </c:pt>
                <c:pt idx="11837">
                  <c:v>408.3107</c:v>
                </c:pt>
                <c:pt idx="11838">
                  <c:v>408.31700000000001</c:v>
                </c:pt>
                <c:pt idx="11839">
                  <c:v>408.32240000000002</c:v>
                </c:pt>
                <c:pt idx="11840">
                  <c:v>408.32780000000002</c:v>
                </c:pt>
                <c:pt idx="11841">
                  <c:v>408.33550000000002</c:v>
                </c:pt>
                <c:pt idx="11842">
                  <c:v>408.34</c:v>
                </c:pt>
                <c:pt idx="11843">
                  <c:v>408.34640000000002</c:v>
                </c:pt>
                <c:pt idx="11844">
                  <c:v>408.35180000000003</c:v>
                </c:pt>
                <c:pt idx="11845">
                  <c:v>408.358</c:v>
                </c:pt>
                <c:pt idx="11846">
                  <c:v>408.36410000000001</c:v>
                </c:pt>
                <c:pt idx="11847">
                  <c:v>408.36970000000002</c:v>
                </c:pt>
                <c:pt idx="11848">
                  <c:v>408.37639999999999</c:v>
                </c:pt>
                <c:pt idx="11849">
                  <c:v>408.38049999999998</c:v>
                </c:pt>
                <c:pt idx="11850">
                  <c:v>408.38490000000002</c:v>
                </c:pt>
                <c:pt idx="11851">
                  <c:v>408.39</c:v>
                </c:pt>
                <c:pt idx="11852">
                  <c:v>408.39620000000002</c:v>
                </c:pt>
                <c:pt idx="11853">
                  <c:v>408.40089999999998</c:v>
                </c:pt>
                <c:pt idx="11854">
                  <c:v>408.40800000000002</c:v>
                </c:pt>
                <c:pt idx="11855">
                  <c:v>408.41250000000002</c:v>
                </c:pt>
                <c:pt idx="11856">
                  <c:v>408.41820000000001</c:v>
                </c:pt>
                <c:pt idx="11857">
                  <c:v>408.42619999999999</c:v>
                </c:pt>
                <c:pt idx="11858">
                  <c:v>408.43090000000001</c:v>
                </c:pt>
                <c:pt idx="11859">
                  <c:v>408.43709999999999</c:v>
                </c:pt>
                <c:pt idx="11860">
                  <c:v>408.4434</c:v>
                </c:pt>
                <c:pt idx="11861">
                  <c:v>408.45</c:v>
                </c:pt>
                <c:pt idx="11862">
                  <c:v>408.45479999999998</c:v>
                </c:pt>
                <c:pt idx="11863">
                  <c:v>408.46179999999998</c:v>
                </c:pt>
                <c:pt idx="11864">
                  <c:v>408.46870000000001</c:v>
                </c:pt>
                <c:pt idx="11865">
                  <c:v>408.47379999999998</c:v>
                </c:pt>
                <c:pt idx="11866">
                  <c:v>408.48070000000001</c:v>
                </c:pt>
                <c:pt idx="11867">
                  <c:v>408.48630000000003</c:v>
                </c:pt>
                <c:pt idx="11868">
                  <c:v>408.49220000000003</c:v>
                </c:pt>
                <c:pt idx="11869">
                  <c:v>408.4966</c:v>
                </c:pt>
                <c:pt idx="11870">
                  <c:v>408.50279999999998</c:v>
                </c:pt>
                <c:pt idx="11871">
                  <c:v>408.50779999999997</c:v>
                </c:pt>
                <c:pt idx="11872">
                  <c:v>408.51299999999998</c:v>
                </c:pt>
                <c:pt idx="11873">
                  <c:v>408.51979999999998</c:v>
                </c:pt>
                <c:pt idx="11874">
                  <c:v>408.5256</c:v>
                </c:pt>
                <c:pt idx="11875">
                  <c:v>408.53219999999999</c:v>
                </c:pt>
                <c:pt idx="11876">
                  <c:v>408.5385</c:v>
                </c:pt>
                <c:pt idx="11877">
                  <c:v>408.54489999999998</c:v>
                </c:pt>
                <c:pt idx="11878">
                  <c:v>408.55160000000001</c:v>
                </c:pt>
                <c:pt idx="11879">
                  <c:v>408.55650000000003</c:v>
                </c:pt>
                <c:pt idx="11880">
                  <c:v>408.56270000000001</c:v>
                </c:pt>
                <c:pt idx="11881">
                  <c:v>408.56819999999999</c:v>
                </c:pt>
                <c:pt idx="11882">
                  <c:v>408.57409999999999</c:v>
                </c:pt>
                <c:pt idx="11883">
                  <c:v>408.58170000000001</c:v>
                </c:pt>
                <c:pt idx="11884">
                  <c:v>408.58699999999999</c:v>
                </c:pt>
                <c:pt idx="11885">
                  <c:v>408.59219999999999</c:v>
                </c:pt>
                <c:pt idx="11886">
                  <c:v>408.59719999999999</c:v>
                </c:pt>
                <c:pt idx="11887">
                  <c:v>408.60300000000001</c:v>
                </c:pt>
                <c:pt idx="11888">
                  <c:v>408.6096</c:v>
                </c:pt>
                <c:pt idx="11889">
                  <c:v>408.61559999999997</c:v>
                </c:pt>
                <c:pt idx="11890">
                  <c:v>408.62040000000002</c:v>
                </c:pt>
                <c:pt idx="11891">
                  <c:v>408.6266</c:v>
                </c:pt>
                <c:pt idx="11892">
                  <c:v>408.63369999999998</c:v>
                </c:pt>
                <c:pt idx="11893">
                  <c:v>408.63959999999997</c:v>
                </c:pt>
                <c:pt idx="11894">
                  <c:v>408.64670000000001</c:v>
                </c:pt>
                <c:pt idx="11895">
                  <c:v>408.65039999999999</c:v>
                </c:pt>
                <c:pt idx="11896">
                  <c:v>408.65940000000001</c:v>
                </c:pt>
                <c:pt idx="11897">
                  <c:v>408.66489999999999</c:v>
                </c:pt>
                <c:pt idx="11898">
                  <c:v>408.6696</c:v>
                </c:pt>
                <c:pt idx="11899">
                  <c:v>408.67450000000002</c:v>
                </c:pt>
                <c:pt idx="11900">
                  <c:v>408.68079999999998</c:v>
                </c:pt>
                <c:pt idx="11901">
                  <c:v>408.68740000000003</c:v>
                </c:pt>
                <c:pt idx="11902">
                  <c:v>408.69260000000003</c:v>
                </c:pt>
                <c:pt idx="11903">
                  <c:v>408.69839999999999</c:v>
                </c:pt>
                <c:pt idx="11904">
                  <c:v>408.70440000000002</c:v>
                </c:pt>
                <c:pt idx="11905">
                  <c:v>408.71</c:v>
                </c:pt>
                <c:pt idx="11906">
                  <c:v>408.71559999999999</c:v>
                </c:pt>
                <c:pt idx="11907">
                  <c:v>408.72289999999998</c:v>
                </c:pt>
                <c:pt idx="11908">
                  <c:v>408.7285</c:v>
                </c:pt>
                <c:pt idx="11909">
                  <c:v>408.73500000000001</c:v>
                </c:pt>
                <c:pt idx="11910">
                  <c:v>408.74119999999999</c:v>
                </c:pt>
                <c:pt idx="11911">
                  <c:v>408.74680000000001</c:v>
                </c:pt>
                <c:pt idx="11912">
                  <c:v>408.75459999999998</c:v>
                </c:pt>
                <c:pt idx="11913">
                  <c:v>408.75940000000003</c:v>
                </c:pt>
                <c:pt idx="11914">
                  <c:v>408.76519999999999</c:v>
                </c:pt>
                <c:pt idx="11915">
                  <c:v>408.77120000000002</c:v>
                </c:pt>
                <c:pt idx="11916">
                  <c:v>408.77800000000002</c:v>
                </c:pt>
                <c:pt idx="11917">
                  <c:v>408.78359999999998</c:v>
                </c:pt>
                <c:pt idx="11918">
                  <c:v>408.78890000000001</c:v>
                </c:pt>
                <c:pt idx="11919">
                  <c:v>408.7937</c:v>
                </c:pt>
                <c:pt idx="11920">
                  <c:v>408.80040000000002</c:v>
                </c:pt>
                <c:pt idx="11921">
                  <c:v>408.80900000000003</c:v>
                </c:pt>
                <c:pt idx="11922">
                  <c:v>408.81299999999999</c:v>
                </c:pt>
                <c:pt idx="11923">
                  <c:v>408.81939999999997</c:v>
                </c:pt>
                <c:pt idx="11924">
                  <c:v>408.82499999999999</c:v>
                </c:pt>
                <c:pt idx="11925">
                  <c:v>408.8306</c:v>
                </c:pt>
                <c:pt idx="11926">
                  <c:v>408.83609999999999</c:v>
                </c:pt>
                <c:pt idx="11927">
                  <c:v>408.8426</c:v>
                </c:pt>
                <c:pt idx="11928">
                  <c:v>408.84699999999998</c:v>
                </c:pt>
                <c:pt idx="11929">
                  <c:v>408.85390000000001</c:v>
                </c:pt>
                <c:pt idx="11930">
                  <c:v>408.85939999999999</c:v>
                </c:pt>
                <c:pt idx="11931">
                  <c:v>408.86610000000002</c:v>
                </c:pt>
                <c:pt idx="11932">
                  <c:v>408.87060000000002</c:v>
                </c:pt>
                <c:pt idx="11933">
                  <c:v>408.87720000000002</c:v>
                </c:pt>
                <c:pt idx="11934">
                  <c:v>408.88279999999997</c:v>
                </c:pt>
                <c:pt idx="11935">
                  <c:v>408.88839999999999</c:v>
                </c:pt>
                <c:pt idx="11936">
                  <c:v>408.89370000000002</c:v>
                </c:pt>
                <c:pt idx="11937">
                  <c:v>408.90140000000002</c:v>
                </c:pt>
                <c:pt idx="11938">
                  <c:v>408.90699999999998</c:v>
                </c:pt>
                <c:pt idx="11939">
                  <c:v>408.91239999999999</c:v>
                </c:pt>
                <c:pt idx="11940">
                  <c:v>408.91860000000003</c:v>
                </c:pt>
                <c:pt idx="11941">
                  <c:v>408.9237</c:v>
                </c:pt>
                <c:pt idx="11942">
                  <c:v>408.93099999999998</c:v>
                </c:pt>
                <c:pt idx="11943">
                  <c:v>408.93689999999998</c:v>
                </c:pt>
                <c:pt idx="11944">
                  <c:v>408.94260000000003</c:v>
                </c:pt>
                <c:pt idx="11945">
                  <c:v>408.9477</c:v>
                </c:pt>
                <c:pt idx="11946">
                  <c:v>408.95490000000001</c:v>
                </c:pt>
                <c:pt idx="11947">
                  <c:v>408.95920000000001</c:v>
                </c:pt>
                <c:pt idx="11948">
                  <c:v>408.96550000000002</c:v>
                </c:pt>
                <c:pt idx="11949">
                  <c:v>408.97250000000003</c:v>
                </c:pt>
                <c:pt idx="11950">
                  <c:v>408.97809999999998</c:v>
                </c:pt>
                <c:pt idx="11951">
                  <c:v>408.98390000000001</c:v>
                </c:pt>
                <c:pt idx="11952">
                  <c:v>408.98860000000002</c:v>
                </c:pt>
                <c:pt idx="11953">
                  <c:v>408.99380000000002</c:v>
                </c:pt>
                <c:pt idx="11954">
                  <c:v>409.00119999999998</c:v>
                </c:pt>
                <c:pt idx="11955">
                  <c:v>409.00689999999997</c:v>
                </c:pt>
                <c:pt idx="11956">
                  <c:v>409.01159999999999</c:v>
                </c:pt>
                <c:pt idx="11957">
                  <c:v>409.01799999999997</c:v>
                </c:pt>
                <c:pt idx="11958">
                  <c:v>409.02330000000001</c:v>
                </c:pt>
                <c:pt idx="11959">
                  <c:v>409.02780000000001</c:v>
                </c:pt>
                <c:pt idx="11960">
                  <c:v>409.03699999999998</c:v>
                </c:pt>
                <c:pt idx="11961">
                  <c:v>409.0412</c:v>
                </c:pt>
                <c:pt idx="11962">
                  <c:v>409.04750000000001</c:v>
                </c:pt>
                <c:pt idx="11963">
                  <c:v>409.053</c:v>
                </c:pt>
                <c:pt idx="11964">
                  <c:v>409.05869999999999</c:v>
                </c:pt>
                <c:pt idx="11965">
                  <c:v>409.06450000000001</c:v>
                </c:pt>
                <c:pt idx="11966">
                  <c:v>409.07040000000001</c:v>
                </c:pt>
                <c:pt idx="11967">
                  <c:v>409.0772</c:v>
                </c:pt>
                <c:pt idx="11968">
                  <c:v>409.08300000000003</c:v>
                </c:pt>
                <c:pt idx="11969">
                  <c:v>409.08839999999998</c:v>
                </c:pt>
                <c:pt idx="11970">
                  <c:v>409.09480000000002</c:v>
                </c:pt>
                <c:pt idx="11971">
                  <c:v>409.1003</c:v>
                </c:pt>
                <c:pt idx="11972">
                  <c:v>409.1053</c:v>
                </c:pt>
                <c:pt idx="11973">
                  <c:v>409.11219999999997</c:v>
                </c:pt>
                <c:pt idx="11974">
                  <c:v>409.11700000000002</c:v>
                </c:pt>
                <c:pt idx="11975">
                  <c:v>409.12349999999998</c:v>
                </c:pt>
                <c:pt idx="11976">
                  <c:v>409.13</c:v>
                </c:pt>
                <c:pt idx="11977">
                  <c:v>409.13650000000001</c:v>
                </c:pt>
                <c:pt idx="11978">
                  <c:v>409.14330000000001</c:v>
                </c:pt>
                <c:pt idx="11979">
                  <c:v>409.14850000000001</c:v>
                </c:pt>
                <c:pt idx="11980">
                  <c:v>409.15359999999998</c:v>
                </c:pt>
                <c:pt idx="11981">
                  <c:v>409.16120000000001</c:v>
                </c:pt>
                <c:pt idx="11982">
                  <c:v>409.16629999999998</c:v>
                </c:pt>
                <c:pt idx="11983">
                  <c:v>409.17340000000002</c:v>
                </c:pt>
                <c:pt idx="11984">
                  <c:v>409.17840000000001</c:v>
                </c:pt>
                <c:pt idx="11985">
                  <c:v>409.18380000000002</c:v>
                </c:pt>
                <c:pt idx="11986">
                  <c:v>409.18939999999998</c:v>
                </c:pt>
                <c:pt idx="11987">
                  <c:v>409.19650000000001</c:v>
                </c:pt>
                <c:pt idx="11988">
                  <c:v>409.20139999999998</c:v>
                </c:pt>
                <c:pt idx="11989">
                  <c:v>409.20909999999998</c:v>
                </c:pt>
                <c:pt idx="11990">
                  <c:v>409.21530000000001</c:v>
                </c:pt>
                <c:pt idx="11991">
                  <c:v>409.22059999999999</c:v>
                </c:pt>
                <c:pt idx="11992">
                  <c:v>409.22579999999999</c:v>
                </c:pt>
                <c:pt idx="11993">
                  <c:v>409.23219999999998</c:v>
                </c:pt>
                <c:pt idx="11994">
                  <c:v>409.2389</c:v>
                </c:pt>
                <c:pt idx="11995">
                  <c:v>409.245</c:v>
                </c:pt>
                <c:pt idx="11996">
                  <c:v>409.24939999999998</c:v>
                </c:pt>
                <c:pt idx="11997">
                  <c:v>409.25650000000002</c:v>
                </c:pt>
                <c:pt idx="11998">
                  <c:v>409.262</c:v>
                </c:pt>
                <c:pt idx="11999">
                  <c:v>409.26780000000002</c:v>
                </c:pt>
                <c:pt idx="12000">
                  <c:v>409.27390000000003</c:v>
                </c:pt>
                <c:pt idx="12001">
                  <c:v>409.27879999999999</c:v>
                </c:pt>
                <c:pt idx="12002">
                  <c:v>409.28469999999999</c:v>
                </c:pt>
                <c:pt idx="12003">
                  <c:v>409.29070000000002</c:v>
                </c:pt>
                <c:pt idx="12004">
                  <c:v>409.2971</c:v>
                </c:pt>
                <c:pt idx="12005">
                  <c:v>409.30419999999998</c:v>
                </c:pt>
                <c:pt idx="12006">
                  <c:v>409.30759999999998</c:v>
                </c:pt>
                <c:pt idx="12007">
                  <c:v>409.31279999999998</c:v>
                </c:pt>
                <c:pt idx="12008">
                  <c:v>409.31880000000001</c:v>
                </c:pt>
                <c:pt idx="12009">
                  <c:v>409.32400000000001</c:v>
                </c:pt>
                <c:pt idx="12010">
                  <c:v>409.33080000000001</c:v>
                </c:pt>
                <c:pt idx="12011">
                  <c:v>409.33609999999999</c:v>
                </c:pt>
                <c:pt idx="12012">
                  <c:v>409.34030000000001</c:v>
                </c:pt>
                <c:pt idx="12013">
                  <c:v>409.3476</c:v>
                </c:pt>
                <c:pt idx="12014">
                  <c:v>409.35399999999998</c:v>
                </c:pt>
                <c:pt idx="12015">
                  <c:v>409.35899999999998</c:v>
                </c:pt>
                <c:pt idx="12016">
                  <c:v>409.36399999999998</c:v>
                </c:pt>
                <c:pt idx="12017">
                  <c:v>409.37189999999998</c:v>
                </c:pt>
                <c:pt idx="12018">
                  <c:v>409.37619999999998</c:v>
                </c:pt>
                <c:pt idx="12019">
                  <c:v>409.3836</c:v>
                </c:pt>
                <c:pt idx="12020">
                  <c:v>409.38889999999998</c:v>
                </c:pt>
                <c:pt idx="12021">
                  <c:v>409.3956</c:v>
                </c:pt>
                <c:pt idx="12022">
                  <c:v>409.39940000000001</c:v>
                </c:pt>
                <c:pt idx="12023">
                  <c:v>409.40550000000002</c:v>
                </c:pt>
                <c:pt idx="12024">
                  <c:v>409.4119</c:v>
                </c:pt>
                <c:pt idx="12025">
                  <c:v>409.4187</c:v>
                </c:pt>
                <c:pt idx="12026">
                  <c:v>409.42439999999999</c:v>
                </c:pt>
                <c:pt idx="12027">
                  <c:v>409.43020000000001</c:v>
                </c:pt>
                <c:pt idx="12028">
                  <c:v>409.43599999999998</c:v>
                </c:pt>
                <c:pt idx="12029">
                  <c:v>409.44420000000002</c:v>
                </c:pt>
                <c:pt idx="12030">
                  <c:v>409.44920000000002</c:v>
                </c:pt>
                <c:pt idx="12031">
                  <c:v>409.45499999999998</c:v>
                </c:pt>
                <c:pt idx="12032">
                  <c:v>409.46129999999999</c:v>
                </c:pt>
                <c:pt idx="12033">
                  <c:v>409.46690000000001</c:v>
                </c:pt>
                <c:pt idx="12034">
                  <c:v>409.47280000000001</c:v>
                </c:pt>
                <c:pt idx="12035">
                  <c:v>409.47820000000002</c:v>
                </c:pt>
                <c:pt idx="12036">
                  <c:v>409.48480000000001</c:v>
                </c:pt>
                <c:pt idx="12037">
                  <c:v>409.4896</c:v>
                </c:pt>
                <c:pt idx="12038">
                  <c:v>409.49459999999999</c:v>
                </c:pt>
                <c:pt idx="12039">
                  <c:v>409.5009</c:v>
                </c:pt>
                <c:pt idx="12040">
                  <c:v>409.50670000000002</c:v>
                </c:pt>
                <c:pt idx="12041">
                  <c:v>409.51209999999998</c:v>
                </c:pt>
                <c:pt idx="12042">
                  <c:v>409.51830000000001</c:v>
                </c:pt>
                <c:pt idx="12043">
                  <c:v>409.52300000000002</c:v>
                </c:pt>
                <c:pt idx="12044">
                  <c:v>409.52890000000002</c:v>
                </c:pt>
                <c:pt idx="12045">
                  <c:v>409.53500000000003</c:v>
                </c:pt>
                <c:pt idx="12046">
                  <c:v>409.54140000000001</c:v>
                </c:pt>
                <c:pt idx="12047">
                  <c:v>409.54610000000002</c:v>
                </c:pt>
                <c:pt idx="12048">
                  <c:v>409.55200000000002</c:v>
                </c:pt>
                <c:pt idx="12049">
                  <c:v>409.55700000000002</c:v>
                </c:pt>
                <c:pt idx="12050">
                  <c:v>409.56200000000001</c:v>
                </c:pt>
                <c:pt idx="12051">
                  <c:v>409.56880000000001</c:v>
                </c:pt>
                <c:pt idx="12052">
                  <c:v>409.57440000000003</c:v>
                </c:pt>
                <c:pt idx="12053">
                  <c:v>409.57920000000001</c:v>
                </c:pt>
                <c:pt idx="12054">
                  <c:v>409.5856</c:v>
                </c:pt>
                <c:pt idx="12055">
                  <c:v>409.59160000000003</c:v>
                </c:pt>
                <c:pt idx="12056">
                  <c:v>409.59719999999999</c:v>
                </c:pt>
                <c:pt idx="12057">
                  <c:v>409.60309999999998</c:v>
                </c:pt>
                <c:pt idx="12058">
                  <c:v>409.61099999999999</c:v>
                </c:pt>
                <c:pt idx="12059">
                  <c:v>409.61529999999999</c:v>
                </c:pt>
                <c:pt idx="12060">
                  <c:v>409.61970000000002</c:v>
                </c:pt>
                <c:pt idx="12061">
                  <c:v>409.62650000000002</c:v>
                </c:pt>
                <c:pt idx="12062">
                  <c:v>409.63279999999997</c:v>
                </c:pt>
                <c:pt idx="12063">
                  <c:v>409.63920000000002</c:v>
                </c:pt>
                <c:pt idx="12064">
                  <c:v>409.64670000000001</c:v>
                </c:pt>
                <c:pt idx="12065">
                  <c:v>409.65370000000001</c:v>
                </c:pt>
                <c:pt idx="12066">
                  <c:v>409.66</c:v>
                </c:pt>
                <c:pt idx="12067">
                  <c:v>409.66719999999998</c:v>
                </c:pt>
                <c:pt idx="12068">
                  <c:v>409.67219999999998</c:v>
                </c:pt>
                <c:pt idx="12069">
                  <c:v>409.67849999999999</c:v>
                </c:pt>
                <c:pt idx="12070">
                  <c:v>409.68549999999999</c:v>
                </c:pt>
                <c:pt idx="12071">
                  <c:v>409.6918</c:v>
                </c:pt>
                <c:pt idx="12072">
                  <c:v>409.69650000000001</c:v>
                </c:pt>
                <c:pt idx="12073">
                  <c:v>409.70370000000003</c:v>
                </c:pt>
                <c:pt idx="12074">
                  <c:v>409.7097</c:v>
                </c:pt>
                <c:pt idx="12075">
                  <c:v>409.71370000000002</c:v>
                </c:pt>
                <c:pt idx="12076">
                  <c:v>409.72059999999999</c:v>
                </c:pt>
                <c:pt idx="12077">
                  <c:v>409.72539999999998</c:v>
                </c:pt>
                <c:pt idx="12078">
                  <c:v>409.73149999999998</c:v>
                </c:pt>
                <c:pt idx="12079">
                  <c:v>409.73719999999997</c:v>
                </c:pt>
                <c:pt idx="12080">
                  <c:v>409.7414</c:v>
                </c:pt>
                <c:pt idx="12081">
                  <c:v>409.7466</c:v>
                </c:pt>
                <c:pt idx="12082">
                  <c:v>409.75209999999998</c:v>
                </c:pt>
                <c:pt idx="12083">
                  <c:v>409.75819999999999</c:v>
                </c:pt>
                <c:pt idx="12084">
                  <c:v>409.76249999999999</c:v>
                </c:pt>
                <c:pt idx="12085">
                  <c:v>409.76889999999997</c:v>
                </c:pt>
                <c:pt idx="12086">
                  <c:v>409.77460000000002</c:v>
                </c:pt>
                <c:pt idx="12087">
                  <c:v>409.78089999999997</c:v>
                </c:pt>
                <c:pt idx="12088">
                  <c:v>409.78559999999999</c:v>
                </c:pt>
                <c:pt idx="12089">
                  <c:v>409.7919</c:v>
                </c:pt>
                <c:pt idx="12090">
                  <c:v>409.79840000000002</c:v>
                </c:pt>
                <c:pt idx="12091">
                  <c:v>409.80259999999998</c:v>
                </c:pt>
                <c:pt idx="12092">
                  <c:v>409.80840000000001</c:v>
                </c:pt>
                <c:pt idx="12093">
                  <c:v>409.81369999999998</c:v>
                </c:pt>
                <c:pt idx="12094">
                  <c:v>409.81900000000002</c:v>
                </c:pt>
                <c:pt idx="12095">
                  <c:v>409.82440000000003</c:v>
                </c:pt>
                <c:pt idx="12096">
                  <c:v>409.82850000000002</c:v>
                </c:pt>
                <c:pt idx="12097">
                  <c:v>409.83350000000002</c:v>
                </c:pt>
                <c:pt idx="12098">
                  <c:v>409.8408</c:v>
                </c:pt>
                <c:pt idx="12099">
                  <c:v>409.8467</c:v>
                </c:pt>
                <c:pt idx="12100">
                  <c:v>409.85320000000002</c:v>
                </c:pt>
                <c:pt idx="12101">
                  <c:v>409.85660000000001</c:v>
                </c:pt>
                <c:pt idx="12102">
                  <c:v>409.86180000000002</c:v>
                </c:pt>
                <c:pt idx="12103">
                  <c:v>409.8664</c:v>
                </c:pt>
                <c:pt idx="12104">
                  <c:v>409.87130000000002</c:v>
                </c:pt>
                <c:pt idx="12105">
                  <c:v>409.8768</c:v>
                </c:pt>
                <c:pt idx="12106">
                  <c:v>409.88380000000001</c:v>
                </c:pt>
                <c:pt idx="12107">
                  <c:v>409.8877</c:v>
                </c:pt>
                <c:pt idx="12108">
                  <c:v>409.89299999999997</c:v>
                </c:pt>
                <c:pt idx="12109">
                  <c:v>409.89800000000002</c:v>
                </c:pt>
                <c:pt idx="12110">
                  <c:v>409.90280000000001</c:v>
                </c:pt>
                <c:pt idx="12111">
                  <c:v>409.90870000000001</c:v>
                </c:pt>
                <c:pt idx="12112">
                  <c:v>409.91320000000002</c:v>
                </c:pt>
                <c:pt idx="12113">
                  <c:v>409.91910000000001</c:v>
                </c:pt>
                <c:pt idx="12114">
                  <c:v>409.92770000000002</c:v>
                </c:pt>
                <c:pt idx="12115">
                  <c:v>409.93209999999999</c:v>
                </c:pt>
                <c:pt idx="12116">
                  <c:v>409.93540000000002</c:v>
                </c:pt>
                <c:pt idx="12117">
                  <c:v>409.94029999999998</c:v>
                </c:pt>
                <c:pt idx="12118">
                  <c:v>409.94659999999999</c:v>
                </c:pt>
                <c:pt idx="12119">
                  <c:v>409.95280000000002</c:v>
                </c:pt>
                <c:pt idx="12120">
                  <c:v>409.95859999999999</c:v>
                </c:pt>
                <c:pt idx="12121">
                  <c:v>409.96420000000001</c:v>
                </c:pt>
                <c:pt idx="12122">
                  <c:v>409.97059999999999</c:v>
                </c:pt>
                <c:pt idx="12123">
                  <c:v>409.97640000000001</c:v>
                </c:pt>
                <c:pt idx="12124">
                  <c:v>409.98250000000002</c:v>
                </c:pt>
                <c:pt idx="12125">
                  <c:v>409.9871</c:v>
                </c:pt>
                <c:pt idx="12126">
                  <c:v>409.99470000000002</c:v>
                </c:pt>
                <c:pt idx="12127">
                  <c:v>409.9984</c:v>
                </c:pt>
                <c:pt idx="12128">
                  <c:v>410.005</c:v>
                </c:pt>
                <c:pt idx="12129">
                  <c:v>410.01150000000001</c:v>
                </c:pt>
                <c:pt idx="12130">
                  <c:v>410.0172</c:v>
                </c:pt>
                <c:pt idx="12131">
                  <c:v>410.0247</c:v>
                </c:pt>
                <c:pt idx="12132">
                  <c:v>410.02859999999998</c:v>
                </c:pt>
                <c:pt idx="12133">
                  <c:v>410.03500000000003</c:v>
                </c:pt>
                <c:pt idx="12134">
                  <c:v>410.04320000000001</c:v>
                </c:pt>
                <c:pt idx="12135">
                  <c:v>410.04829999999998</c:v>
                </c:pt>
                <c:pt idx="12136">
                  <c:v>410.05279999999999</c:v>
                </c:pt>
                <c:pt idx="12137">
                  <c:v>410.05900000000003</c:v>
                </c:pt>
                <c:pt idx="12138">
                  <c:v>410.0652</c:v>
                </c:pt>
                <c:pt idx="12139">
                  <c:v>410.07</c:v>
                </c:pt>
                <c:pt idx="12140">
                  <c:v>410.07580000000002</c:v>
                </c:pt>
                <c:pt idx="12141">
                  <c:v>410.08159999999998</c:v>
                </c:pt>
                <c:pt idx="12142">
                  <c:v>410.08839999999998</c:v>
                </c:pt>
                <c:pt idx="12143">
                  <c:v>410.09300000000002</c:v>
                </c:pt>
                <c:pt idx="12144">
                  <c:v>410.09969999999998</c:v>
                </c:pt>
                <c:pt idx="12145">
                  <c:v>410.1035</c:v>
                </c:pt>
                <c:pt idx="12146">
                  <c:v>410.10840000000002</c:v>
                </c:pt>
                <c:pt idx="12147">
                  <c:v>410.11470000000003</c:v>
                </c:pt>
                <c:pt idx="12148">
                  <c:v>410.1198</c:v>
                </c:pt>
                <c:pt idx="12149">
                  <c:v>410.12700000000001</c:v>
                </c:pt>
                <c:pt idx="12150">
                  <c:v>410.1309</c:v>
                </c:pt>
                <c:pt idx="12151">
                  <c:v>410.13729999999998</c:v>
                </c:pt>
                <c:pt idx="12152">
                  <c:v>410.14179999999999</c:v>
                </c:pt>
                <c:pt idx="12153">
                  <c:v>410.14780000000002</c:v>
                </c:pt>
                <c:pt idx="12154">
                  <c:v>410.15469999999999</c:v>
                </c:pt>
                <c:pt idx="12155">
                  <c:v>410.161</c:v>
                </c:pt>
                <c:pt idx="12156">
                  <c:v>410.16759999999999</c:v>
                </c:pt>
                <c:pt idx="12157">
                  <c:v>410.17270000000002</c:v>
                </c:pt>
                <c:pt idx="12158">
                  <c:v>410.17790000000002</c:v>
                </c:pt>
                <c:pt idx="12159">
                  <c:v>410.18340000000001</c:v>
                </c:pt>
                <c:pt idx="12160">
                  <c:v>410.1891</c:v>
                </c:pt>
                <c:pt idx="12161">
                  <c:v>410.19470000000001</c:v>
                </c:pt>
                <c:pt idx="12162">
                  <c:v>410.20080000000002</c:v>
                </c:pt>
                <c:pt idx="12163">
                  <c:v>410.20659999999998</c:v>
                </c:pt>
                <c:pt idx="12164">
                  <c:v>410.21390000000002</c:v>
                </c:pt>
                <c:pt idx="12165">
                  <c:v>410.21969999999999</c:v>
                </c:pt>
                <c:pt idx="12166">
                  <c:v>410.22660000000002</c:v>
                </c:pt>
                <c:pt idx="12167">
                  <c:v>410.23250000000002</c:v>
                </c:pt>
                <c:pt idx="12168">
                  <c:v>410.23719999999997</c:v>
                </c:pt>
                <c:pt idx="12169">
                  <c:v>410.2439</c:v>
                </c:pt>
                <c:pt idx="12170">
                  <c:v>410.25020000000001</c:v>
                </c:pt>
                <c:pt idx="12171">
                  <c:v>410.255</c:v>
                </c:pt>
                <c:pt idx="12172">
                  <c:v>410.26100000000002</c:v>
                </c:pt>
                <c:pt idx="12173">
                  <c:v>410.26799999999997</c:v>
                </c:pt>
                <c:pt idx="12174">
                  <c:v>410.27440000000001</c:v>
                </c:pt>
                <c:pt idx="12175">
                  <c:v>410.2801</c:v>
                </c:pt>
                <c:pt idx="12176">
                  <c:v>410.28530000000001</c:v>
                </c:pt>
                <c:pt idx="12177">
                  <c:v>410.29</c:v>
                </c:pt>
                <c:pt idx="12178">
                  <c:v>410.29559999999998</c:v>
                </c:pt>
                <c:pt idx="12179">
                  <c:v>410.3014</c:v>
                </c:pt>
                <c:pt idx="12180">
                  <c:v>410.30739999999997</c:v>
                </c:pt>
                <c:pt idx="12181">
                  <c:v>410.3141</c:v>
                </c:pt>
                <c:pt idx="12182">
                  <c:v>410.32</c:v>
                </c:pt>
                <c:pt idx="12183">
                  <c:v>410.32560000000001</c:v>
                </c:pt>
                <c:pt idx="12184">
                  <c:v>410.33240000000001</c:v>
                </c:pt>
                <c:pt idx="12185">
                  <c:v>410.3372</c:v>
                </c:pt>
                <c:pt idx="12186">
                  <c:v>410.34219999999999</c:v>
                </c:pt>
                <c:pt idx="12187">
                  <c:v>410.34829999999999</c:v>
                </c:pt>
                <c:pt idx="12188">
                  <c:v>410.35199999999998</c:v>
                </c:pt>
                <c:pt idx="12189">
                  <c:v>410.3578</c:v>
                </c:pt>
                <c:pt idx="12190">
                  <c:v>410.36279999999999</c:v>
                </c:pt>
                <c:pt idx="12191">
                  <c:v>410.37</c:v>
                </c:pt>
                <c:pt idx="12192">
                  <c:v>410.37599999999998</c:v>
                </c:pt>
                <c:pt idx="12193">
                  <c:v>410.38200000000001</c:v>
                </c:pt>
                <c:pt idx="12194">
                  <c:v>410.38600000000002</c:v>
                </c:pt>
                <c:pt idx="12195">
                  <c:v>410.3922</c:v>
                </c:pt>
                <c:pt idx="12196">
                  <c:v>410.39780000000002</c:v>
                </c:pt>
                <c:pt idx="12197">
                  <c:v>410.4042</c:v>
                </c:pt>
                <c:pt idx="12198">
                  <c:v>410.411</c:v>
                </c:pt>
                <c:pt idx="12199">
                  <c:v>410.41640000000001</c:v>
                </c:pt>
                <c:pt idx="12200">
                  <c:v>410.4239</c:v>
                </c:pt>
                <c:pt idx="12201">
                  <c:v>410.42869999999999</c:v>
                </c:pt>
                <c:pt idx="12202">
                  <c:v>410.43509999999998</c:v>
                </c:pt>
                <c:pt idx="12203">
                  <c:v>410.44150000000002</c:v>
                </c:pt>
                <c:pt idx="12204">
                  <c:v>410.44650000000001</c:v>
                </c:pt>
                <c:pt idx="12205">
                  <c:v>410.45409999999998</c:v>
                </c:pt>
                <c:pt idx="12206">
                  <c:v>410.4597</c:v>
                </c:pt>
                <c:pt idx="12207">
                  <c:v>410.4667</c:v>
                </c:pt>
                <c:pt idx="12208">
                  <c:v>410.47219999999999</c:v>
                </c:pt>
                <c:pt idx="12209">
                  <c:v>410.47809999999998</c:v>
                </c:pt>
                <c:pt idx="12210">
                  <c:v>410.48379999999997</c:v>
                </c:pt>
                <c:pt idx="12211">
                  <c:v>410.48939999999999</c:v>
                </c:pt>
                <c:pt idx="12212">
                  <c:v>410.49540000000002</c:v>
                </c:pt>
                <c:pt idx="12213">
                  <c:v>410.50330000000002</c:v>
                </c:pt>
                <c:pt idx="12214">
                  <c:v>410.50749999999999</c:v>
                </c:pt>
                <c:pt idx="12215">
                  <c:v>410.51330000000002</c:v>
                </c:pt>
                <c:pt idx="12216">
                  <c:v>410.51839999999999</c:v>
                </c:pt>
                <c:pt idx="12217">
                  <c:v>410.52350000000001</c:v>
                </c:pt>
                <c:pt idx="12218">
                  <c:v>410.53</c:v>
                </c:pt>
                <c:pt idx="12219">
                  <c:v>410.53649999999999</c:v>
                </c:pt>
                <c:pt idx="12220">
                  <c:v>410.54250000000002</c:v>
                </c:pt>
                <c:pt idx="12221">
                  <c:v>410.54649999999998</c:v>
                </c:pt>
                <c:pt idx="12222">
                  <c:v>410.553</c:v>
                </c:pt>
                <c:pt idx="12223">
                  <c:v>410.55759999999998</c:v>
                </c:pt>
                <c:pt idx="12224">
                  <c:v>410.5652</c:v>
                </c:pt>
                <c:pt idx="12225">
                  <c:v>410.56950000000001</c:v>
                </c:pt>
                <c:pt idx="12226">
                  <c:v>410.57580000000002</c:v>
                </c:pt>
                <c:pt idx="12227">
                  <c:v>410.58</c:v>
                </c:pt>
                <c:pt idx="12228">
                  <c:v>410.58760000000001</c:v>
                </c:pt>
                <c:pt idx="12229">
                  <c:v>410.59399999999999</c:v>
                </c:pt>
                <c:pt idx="12230">
                  <c:v>410.59949999999998</c:v>
                </c:pt>
                <c:pt idx="12231">
                  <c:v>410.60469999999998</c:v>
                </c:pt>
                <c:pt idx="12232">
                  <c:v>410.61059999999998</c:v>
                </c:pt>
                <c:pt idx="12233">
                  <c:v>410.61790000000002</c:v>
                </c:pt>
                <c:pt idx="12234">
                  <c:v>410.62380000000002</c:v>
                </c:pt>
                <c:pt idx="12235">
                  <c:v>410.62920000000003</c:v>
                </c:pt>
                <c:pt idx="12236">
                  <c:v>410.63440000000003</c:v>
                </c:pt>
                <c:pt idx="12237">
                  <c:v>410.64159999999998</c:v>
                </c:pt>
                <c:pt idx="12238">
                  <c:v>410.64800000000002</c:v>
                </c:pt>
                <c:pt idx="12239">
                  <c:v>410.65379999999999</c:v>
                </c:pt>
                <c:pt idx="12240">
                  <c:v>410.65859999999998</c:v>
                </c:pt>
                <c:pt idx="12241">
                  <c:v>410.66410000000002</c:v>
                </c:pt>
                <c:pt idx="12242">
                  <c:v>410.67180000000002</c:v>
                </c:pt>
                <c:pt idx="12243">
                  <c:v>410.67700000000002</c:v>
                </c:pt>
                <c:pt idx="12244">
                  <c:v>410.68439999999998</c:v>
                </c:pt>
                <c:pt idx="12245">
                  <c:v>410.6893</c:v>
                </c:pt>
                <c:pt idx="12246">
                  <c:v>410.6968</c:v>
                </c:pt>
                <c:pt idx="12247">
                  <c:v>410.70119999999997</c:v>
                </c:pt>
                <c:pt idx="12248">
                  <c:v>410.7072</c:v>
                </c:pt>
                <c:pt idx="12249">
                  <c:v>410.71409999999997</c:v>
                </c:pt>
                <c:pt idx="12250">
                  <c:v>410.72109999999998</c:v>
                </c:pt>
                <c:pt idx="12251">
                  <c:v>410.72559999999999</c:v>
                </c:pt>
                <c:pt idx="12252">
                  <c:v>410.73</c:v>
                </c:pt>
                <c:pt idx="12253">
                  <c:v>410.73579999999998</c:v>
                </c:pt>
                <c:pt idx="12254">
                  <c:v>410.74200000000002</c:v>
                </c:pt>
                <c:pt idx="12255">
                  <c:v>410.74810000000002</c:v>
                </c:pt>
                <c:pt idx="12256">
                  <c:v>410.75349999999997</c:v>
                </c:pt>
                <c:pt idx="12257">
                  <c:v>410.75900000000001</c:v>
                </c:pt>
                <c:pt idx="12258">
                  <c:v>410.76560000000001</c:v>
                </c:pt>
                <c:pt idx="12259">
                  <c:v>410.7722</c:v>
                </c:pt>
                <c:pt idx="12260">
                  <c:v>410.77659999999997</c:v>
                </c:pt>
                <c:pt idx="12261">
                  <c:v>410.78300000000002</c:v>
                </c:pt>
                <c:pt idx="12262">
                  <c:v>410.78910000000002</c:v>
                </c:pt>
                <c:pt idx="12263">
                  <c:v>410.79399999999998</c:v>
                </c:pt>
                <c:pt idx="12264">
                  <c:v>410.80119999999999</c:v>
                </c:pt>
                <c:pt idx="12265">
                  <c:v>410.80630000000002</c:v>
                </c:pt>
                <c:pt idx="12266">
                  <c:v>410.81380000000001</c:v>
                </c:pt>
                <c:pt idx="12267">
                  <c:v>410.81970000000001</c:v>
                </c:pt>
                <c:pt idx="12268">
                  <c:v>410.82560000000001</c:v>
                </c:pt>
                <c:pt idx="12269">
                  <c:v>410.83199999999999</c:v>
                </c:pt>
                <c:pt idx="12270">
                  <c:v>410.83760000000001</c:v>
                </c:pt>
                <c:pt idx="12271">
                  <c:v>410.8424</c:v>
                </c:pt>
                <c:pt idx="12272">
                  <c:v>410.84800000000001</c:v>
                </c:pt>
                <c:pt idx="12273">
                  <c:v>410.8553</c:v>
                </c:pt>
                <c:pt idx="12274">
                  <c:v>410.86020000000002</c:v>
                </c:pt>
                <c:pt idx="12275">
                  <c:v>410.86619999999999</c:v>
                </c:pt>
                <c:pt idx="12276">
                  <c:v>410.8725</c:v>
                </c:pt>
                <c:pt idx="12277">
                  <c:v>410.87779999999998</c:v>
                </c:pt>
                <c:pt idx="12278">
                  <c:v>410.8818</c:v>
                </c:pt>
                <c:pt idx="12279">
                  <c:v>410.88799999999998</c:v>
                </c:pt>
                <c:pt idx="12280">
                  <c:v>410.89400000000001</c:v>
                </c:pt>
                <c:pt idx="12281">
                  <c:v>410.90039999999999</c:v>
                </c:pt>
                <c:pt idx="12282">
                  <c:v>410.90789999999998</c:v>
                </c:pt>
                <c:pt idx="12283">
                  <c:v>410.91239999999999</c:v>
                </c:pt>
                <c:pt idx="12284">
                  <c:v>410.91719999999998</c:v>
                </c:pt>
                <c:pt idx="12285">
                  <c:v>410.92200000000003</c:v>
                </c:pt>
                <c:pt idx="12286">
                  <c:v>410.92880000000002</c:v>
                </c:pt>
                <c:pt idx="12287">
                  <c:v>410.93630000000002</c:v>
                </c:pt>
                <c:pt idx="12288">
                  <c:v>410.9409</c:v>
                </c:pt>
                <c:pt idx="12289">
                  <c:v>410.947</c:v>
                </c:pt>
                <c:pt idx="12290">
                  <c:v>410.9538</c:v>
                </c:pt>
                <c:pt idx="12291">
                  <c:v>410.95929999999998</c:v>
                </c:pt>
                <c:pt idx="12292">
                  <c:v>410.96519999999998</c:v>
                </c:pt>
                <c:pt idx="12293">
                  <c:v>410.971</c:v>
                </c:pt>
                <c:pt idx="12294">
                  <c:v>410.97699999999998</c:v>
                </c:pt>
                <c:pt idx="12295">
                  <c:v>410.98239999999998</c:v>
                </c:pt>
                <c:pt idx="12296">
                  <c:v>410.98750000000001</c:v>
                </c:pt>
                <c:pt idx="12297">
                  <c:v>410.99279999999999</c:v>
                </c:pt>
                <c:pt idx="12298">
                  <c:v>410.99950000000001</c:v>
                </c:pt>
                <c:pt idx="12299">
                  <c:v>411.00540000000001</c:v>
                </c:pt>
                <c:pt idx="12300">
                  <c:v>411.01069999999999</c:v>
                </c:pt>
                <c:pt idx="12301">
                  <c:v>411.01679999999999</c:v>
                </c:pt>
                <c:pt idx="12302">
                  <c:v>411.02350000000001</c:v>
                </c:pt>
                <c:pt idx="12303">
                  <c:v>411.02969999999999</c:v>
                </c:pt>
                <c:pt idx="12304">
                  <c:v>411.03379999999999</c:v>
                </c:pt>
                <c:pt idx="12305">
                  <c:v>411.03899999999999</c:v>
                </c:pt>
                <c:pt idx="12306">
                  <c:v>411.04500000000002</c:v>
                </c:pt>
                <c:pt idx="12307">
                  <c:v>411.05200000000002</c:v>
                </c:pt>
                <c:pt idx="12308">
                  <c:v>411.05599999999998</c:v>
                </c:pt>
                <c:pt idx="12309">
                  <c:v>411.06139999999999</c:v>
                </c:pt>
                <c:pt idx="12310">
                  <c:v>411.06889999999999</c:v>
                </c:pt>
                <c:pt idx="12311">
                  <c:v>411.07499999999999</c:v>
                </c:pt>
                <c:pt idx="12312">
                  <c:v>411.0813</c:v>
                </c:pt>
                <c:pt idx="12313">
                  <c:v>411.0881</c:v>
                </c:pt>
                <c:pt idx="12314">
                  <c:v>411.0949</c:v>
                </c:pt>
                <c:pt idx="12315">
                  <c:v>411.10059999999999</c:v>
                </c:pt>
                <c:pt idx="12316">
                  <c:v>411.10700000000003</c:v>
                </c:pt>
                <c:pt idx="12317">
                  <c:v>411.11329999999998</c:v>
                </c:pt>
                <c:pt idx="12318">
                  <c:v>411.11939999999998</c:v>
                </c:pt>
                <c:pt idx="12319">
                  <c:v>411.12529999999998</c:v>
                </c:pt>
                <c:pt idx="12320">
                  <c:v>411.13029999999998</c:v>
                </c:pt>
                <c:pt idx="12321">
                  <c:v>411.13630000000001</c:v>
                </c:pt>
                <c:pt idx="12322">
                  <c:v>411.1429</c:v>
                </c:pt>
                <c:pt idx="12323">
                  <c:v>411.14749999999998</c:v>
                </c:pt>
                <c:pt idx="12324">
                  <c:v>411.15620000000001</c:v>
                </c:pt>
                <c:pt idx="12325">
                  <c:v>411.16180000000003</c:v>
                </c:pt>
                <c:pt idx="12326">
                  <c:v>411.16860000000003</c:v>
                </c:pt>
                <c:pt idx="12327">
                  <c:v>411.17380000000003</c:v>
                </c:pt>
                <c:pt idx="12328">
                  <c:v>411.18060000000003</c:v>
                </c:pt>
                <c:pt idx="12329">
                  <c:v>411.18599999999998</c:v>
                </c:pt>
                <c:pt idx="12330">
                  <c:v>411.19159999999999</c:v>
                </c:pt>
                <c:pt idx="12331">
                  <c:v>411.19749999999999</c:v>
                </c:pt>
                <c:pt idx="12332">
                  <c:v>411.20319999999998</c:v>
                </c:pt>
                <c:pt idx="12333">
                  <c:v>411.20859999999999</c:v>
                </c:pt>
                <c:pt idx="12334">
                  <c:v>411.21260000000001</c:v>
                </c:pt>
                <c:pt idx="12335">
                  <c:v>411.2208</c:v>
                </c:pt>
                <c:pt idx="12336">
                  <c:v>411.22579999999999</c:v>
                </c:pt>
                <c:pt idx="12337">
                  <c:v>411.23140000000001</c:v>
                </c:pt>
                <c:pt idx="12338">
                  <c:v>411.23750000000001</c:v>
                </c:pt>
                <c:pt idx="12339">
                  <c:v>411.24340000000001</c:v>
                </c:pt>
                <c:pt idx="12340">
                  <c:v>411.2491</c:v>
                </c:pt>
                <c:pt idx="12341">
                  <c:v>411.25420000000003</c:v>
                </c:pt>
                <c:pt idx="12342">
                  <c:v>411.25979999999998</c:v>
                </c:pt>
                <c:pt idx="12343">
                  <c:v>411.26580000000001</c:v>
                </c:pt>
                <c:pt idx="12344">
                  <c:v>411.27190000000002</c:v>
                </c:pt>
                <c:pt idx="12345">
                  <c:v>411.2774</c:v>
                </c:pt>
                <c:pt idx="12346">
                  <c:v>411.28440000000001</c:v>
                </c:pt>
                <c:pt idx="12347">
                  <c:v>411.28899999999999</c:v>
                </c:pt>
                <c:pt idx="12348">
                  <c:v>411.29500000000002</c:v>
                </c:pt>
                <c:pt idx="12349">
                  <c:v>411.30020000000002</c:v>
                </c:pt>
                <c:pt idx="12350">
                  <c:v>411.30630000000002</c:v>
                </c:pt>
                <c:pt idx="12351">
                  <c:v>411.31200000000001</c:v>
                </c:pt>
                <c:pt idx="12352">
                  <c:v>411.31819999999999</c:v>
                </c:pt>
                <c:pt idx="12353">
                  <c:v>411.32499999999999</c:v>
                </c:pt>
                <c:pt idx="12354">
                  <c:v>411.3306</c:v>
                </c:pt>
                <c:pt idx="12355">
                  <c:v>411.33589999999998</c:v>
                </c:pt>
                <c:pt idx="12356">
                  <c:v>411.34210000000002</c:v>
                </c:pt>
                <c:pt idx="12357">
                  <c:v>411.34840000000003</c:v>
                </c:pt>
                <c:pt idx="12358">
                  <c:v>411.35539999999997</c:v>
                </c:pt>
                <c:pt idx="12359">
                  <c:v>411.3605</c:v>
                </c:pt>
                <c:pt idx="12360">
                  <c:v>411.36720000000003</c:v>
                </c:pt>
                <c:pt idx="12361">
                  <c:v>411.37279999999998</c:v>
                </c:pt>
                <c:pt idx="12362">
                  <c:v>411.37900000000002</c:v>
                </c:pt>
                <c:pt idx="12363">
                  <c:v>411.38350000000003</c:v>
                </c:pt>
                <c:pt idx="12364">
                  <c:v>411.39</c:v>
                </c:pt>
                <c:pt idx="12365">
                  <c:v>411.39569999999998</c:v>
                </c:pt>
                <c:pt idx="12366">
                  <c:v>411.4006</c:v>
                </c:pt>
                <c:pt idx="12367">
                  <c:v>411.40809999999999</c:v>
                </c:pt>
                <c:pt idx="12368">
                  <c:v>411.41250000000002</c:v>
                </c:pt>
                <c:pt idx="12369">
                  <c:v>411.4194</c:v>
                </c:pt>
                <c:pt idx="12370">
                  <c:v>411.42540000000002</c:v>
                </c:pt>
                <c:pt idx="12371">
                  <c:v>411.43119999999999</c:v>
                </c:pt>
                <c:pt idx="12372">
                  <c:v>411.43669999999997</c:v>
                </c:pt>
                <c:pt idx="12373">
                  <c:v>411.44279999999998</c:v>
                </c:pt>
                <c:pt idx="12374">
                  <c:v>411.44819999999999</c:v>
                </c:pt>
                <c:pt idx="12375">
                  <c:v>411.45620000000002</c:v>
                </c:pt>
                <c:pt idx="12376">
                  <c:v>411.4606</c:v>
                </c:pt>
                <c:pt idx="12377">
                  <c:v>411.46530000000001</c:v>
                </c:pt>
                <c:pt idx="12378">
                  <c:v>411.4717</c:v>
                </c:pt>
                <c:pt idx="12379">
                  <c:v>411.4776</c:v>
                </c:pt>
                <c:pt idx="12380">
                  <c:v>411.483</c:v>
                </c:pt>
                <c:pt idx="12381">
                  <c:v>411.48930000000001</c:v>
                </c:pt>
                <c:pt idx="12382">
                  <c:v>411.4948</c:v>
                </c:pt>
                <c:pt idx="12383">
                  <c:v>411.50069999999999</c:v>
                </c:pt>
                <c:pt idx="12384">
                  <c:v>411.50599999999997</c:v>
                </c:pt>
                <c:pt idx="12385">
                  <c:v>411.51080000000002</c:v>
                </c:pt>
                <c:pt idx="12386">
                  <c:v>411.51600000000002</c:v>
                </c:pt>
                <c:pt idx="12387">
                  <c:v>411.52190000000002</c:v>
                </c:pt>
                <c:pt idx="12388">
                  <c:v>411.529</c:v>
                </c:pt>
                <c:pt idx="12389">
                  <c:v>411.53440000000001</c:v>
                </c:pt>
                <c:pt idx="12390">
                  <c:v>411.54079999999999</c:v>
                </c:pt>
                <c:pt idx="12391">
                  <c:v>411.54669999999999</c:v>
                </c:pt>
                <c:pt idx="12392">
                  <c:v>411.55160000000001</c:v>
                </c:pt>
                <c:pt idx="12393">
                  <c:v>411.55840000000001</c:v>
                </c:pt>
                <c:pt idx="12394">
                  <c:v>411.56420000000003</c:v>
                </c:pt>
                <c:pt idx="12395">
                  <c:v>411.56979999999999</c:v>
                </c:pt>
                <c:pt idx="12396">
                  <c:v>411.57639999999998</c:v>
                </c:pt>
                <c:pt idx="12397">
                  <c:v>411.58089999999999</c:v>
                </c:pt>
                <c:pt idx="12398">
                  <c:v>411.58659999999998</c:v>
                </c:pt>
                <c:pt idx="12399">
                  <c:v>411.59350000000001</c:v>
                </c:pt>
                <c:pt idx="12400">
                  <c:v>411.59789999999998</c:v>
                </c:pt>
                <c:pt idx="12401">
                  <c:v>411.60239999999999</c:v>
                </c:pt>
                <c:pt idx="12402">
                  <c:v>411.60939999999999</c:v>
                </c:pt>
                <c:pt idx="12403">
                  <c:v>411.61559999999997</c:v>
                </c:pt>
                <c:pt idx="12404">
                  <c:v>411.62130000000002</c:v>
                </c:pt>
                <c:pt idx="12405">
                  <c:v>411.62619999999998</c:v>
                </c:pt>
                <c:pt idx="12406">
                  <c:v>411.6318</c:v>
                </c:pt>
                <c:pt idx="12407">
                  <c:v>411.63900000000001</c:v>
                </c:pt>
                <c:pt idx="12408">
                  <c:v>411.64499999999998</c:v>
                </c:pt>
                <c:pt idx="12409">
                  <c:v>411.64890000000003</c:v>
                </c:pt>
                <c:pt idx="12410">
                  <c:v>411.65530000000001</c:v>
                </c:pt>
                <c:pt idx="12411">
                  <c:v>411.66070000000002</c:v>
                </c:pt>
                <c:pt idx="12412">
                  <c:v>411.6635</c:v>
                </c:pt>
                <c:pt idx="12413">
                  <c:v>411.67099999999999</c:v>
                </c:pt>
                <c:pt idx="12414">
                  <c:v>411.67770000000002</c:v>
                </c:pt>
                <c:pt idx="12415">
                  <c:v>411.68400000000003</c:v>
                </c:pt>
                <c:pt idx="12416">
                  <c:v>411.6891</c:v>
                </c:pt>
                <c:pt idx="12417">
                  <c:v>411.69459999999998</c:v>
                </c:pt>
                <c:pt idx="12418">
                  <c:v>411.70100000000002</c:v>
                </c:pt>
                <c:pt idx="12419">
                  <c:v>411.70600000000002</c:v>
                </c:pt>
                <c:pt idx="12420">
                  <c:v>411.71100000000001</c:v>
                </c:pt>
                <c:pt idx="12421">
                  <c:v>411.71820000000002</c:v>
                </c:pt>
                <c:pt idx="12422">
                  <c:v>411.72500000000002</c:v>
                </c:pt>
                <c:pt idx="12423">
                  <c:v>411.7303</c:v>
                </c:pt>
                <c:pt idx="12424">
                  <c:v>411.7364</c:v>
                </c:pt>
                <c:pt idx="12425">
                  <c:v>411.74259999999998</c:v>
                </c:pt>
                <c:pt idx="12426">
                  <c:v>411.74860000000001</c:v>
                </c:pt>
                <c:pt idx="12427">
                  <c:v>411.75279999999998</c:v>
                </c:pt>
                <c:pt idx="12428">
                  <c:v>411.75799999999998</c:v>
                </c:pt>
                <c:pt idx="12429">
                  <c:v>411.76519999999999</c:v>
                </c:pt>
                <c:pt idx="12430">
                  <c:v>411.7713</c:v>
                </c:pt>
                <c:pt idx="12431">
                  <c:v>411.77699999999999</c:v>
                </c:pt>
                <c:pt idx="12432">
                  <c:v>411.7817</c:v>
                </c:pt>
                <c:pt idx="12433">
                  <c:v>411.78840000000002</c:v>
                </c:pt>
                <c:pt idx="12434">
                  <c:v>411.79500000000002</c:v>
                </c:pt>
                <c:pt idx="12435">
                  <c:v>411.80200000000002</c:v>
                </c:pt>
                <c:pt idx="12436">
                  <c:v>411.80739999999997</c:v>
                </c:pt>
                <c:pt idx="12437">
                  <c:v>411.81310000000002</c:v>
                </c:pt>
                <c:pt idx="12438">
                  <c:v>411.81979999999999</c:v>
                </c:pt>
                <c:pt idx="12439">
                  <c:v>411.827</c:v>
                </c:pt>
                <c:pt idx="12440">
                  <c:v>411.83199999999999</c:v>
                </c:pt>
                <c:pt idx="12441">
                  <c:v>411.83730000000003</c:v>
                </c:pt>
                <c:pt idx="12442">
                  <c:v>411.84289999999999</c:v>
                </c:pt>
                <c:pt idx="12443">
                  <c:v>411.84840000000003</c:v>
                </c:pt>
                <c:pt idx="12444">
                  <c:v>411.85579999999999</c:v>
                </c:pt>
                <c:pt idx="12445">
                  <c:v>411.86079999999998</c:v>
                </c:pt>
                <c:pt idx="12446">
                  <c:v>411.86799999999999</c:v>
                </c:pt>
                <c:pt idx="12447">
                  <c:v>411.8734</c:v>
                </c:pt>
                <c:pt idx="12448">
                  <c:v>411.87889999999999</c:v>
                </c:pt>
                <c:pt idx="12449">
                  <c:v>411.88470000000001</c:v>
                </c:pt>
                <c:pt idx="12450">
                  <c:v>411.89030000000002</c:v>
                </c:pt>
                <c:pt idx="12451">
                  <c:v>411.89569999999998</c:v>
                </c:pt>
                <c:pt idx="12452">
                  <c:v>411.90179999999998</c:v>
                </c:pt>
                <c:pt idx="12453">
                  <c:v>411.9067</c:v>
                </c:pt>
                <c:pt idx="12454">
                  <c:v>411.91239999999999</c:v>
                </c:pt>
                <c:pt idx="12455">
                  <c:v>411.91860000000003</c:v>
                </c:pt>
                <c:pt idx="12456">
                  <c:v>411.92520000000002</c:v>
                </c:pt>
                <c:pt idx="12457">
                  <c:v>411.93040000000002</c:v>
                </c:pt>
                <c:pt idx="12458">
                  <c:v>411.93630000000002</c:v>
                </c:pt>
                <c:pt idx="12459">
                  <c:v>411.94240000000002</c:v>
                </c:pt>
                <c:pt idx="12460">
                  <c:v>411.94779999999997</c:v>
                </c:pt>
                <c:pt idx="12461">
                  <c:v>411.9554</c:v>
                </c:pt>
                <c:pt idx="12462">
                  <c:v>411.9606</c:v>
                </c:pt>
                <c:pt idx="12463">
                  <c:v>411.96559999999999</c:v>
                </c:pt>
                <c:pt idx="12464">
                  <c:v>411.97250000000003</c:v>
                </c:pt>
                <c:pt idx="12465">
                  <c:v>411.97710000000001</c:v>
                </c:pt>
                <c:pt idx="12466">
                  <c:v>411.98340000000002</c:v>
                </c:pt>
                <c:pt idx="12467">
                  <c:v>411.98849999999999</c:v>
                </c:pt>
                <c:pt idx="12468">
                  <c:v>411.99560000000002</c:v>
                </c:pt>
                <c:pt idx="12469">
                  <c:v>412.00200000000001</c:v>
                </c:pt>
                <c:pt idx="12470">
                  <c:v>412.00639999999999</c:v>
                </c:pt>
                <c:pt idx="12471">
                  <c:v>412.01260000000002</c:v>
                </c:pt>
                <c:pt idx="12472">
                  <c:v>412.01859999999999</c:v>
                </c:pt>
                <c:pt idx="12473">
                  <c:v>412.02449999999999</c:v>
                </c:pt>
                <c:pt idx="12474">
                  <c:v>412.0299</c:v>
                </c:pt>
                <c:pt idx="12475">
                  <c:v>412.03519999999997</c:v>
                </c:pt>
                <c:pt idx="12476">
                  <c:v>412.0421</c:v>
                </c:pt>
                <c:pt idx="12477">
                  <c:v>412.04680000000002</c:v>
                </c:pt>
                <c:pt idx="12478">
                  <c:v>412.05250000000001</c:v>
                </c:pt>
                <c:pt idx="12479">
                  <c:v>412.05880000000002</c:v>
                </c:pt>
                <c:pt idx="12480">
                  <c:v>412.06229999999999</c:v>
                </c:pt>
                <c:pt idx="12481">
                  <c:v>412.06959999999998</c:v>
                </c:pt>
                <c:pt idx="12482">
                  <c:v>412.07580000000002</c:v>
                </c:pt>
                <c:pt idx="12483">
                  <c:v>412.08170000000001</c:v>
                </c:pt>
                <c:pt idx="12484">
                  <c:v>412.08690000000001</c:v>
                </c:pt>
                <c:pt idx="12485">
                  <c:v>412.0924</c:v>
                </c:pt>
                <c:pt idx="12486">
                  <c:v>412.09800000000001</c:v>
                </c:pt>
                <c:pt idx="12487">
                  <c:v>412.10419999999999</c:v>
                </c:pt>
                <c:pt idx="12488">
                  <c:v>412.10939999999999</c:v>
                </c:pt>
                <c:pt idx="12489">
                  <c:v>412.11540000000002</c:v>
                </c:pt>
                <c:pt idx="12490">
                  <c:v>412.1216</c:v>
                </c:pt>
                <c:pt idx="12491">
                  <c:v>412.12799999999999</c:v>
                </c:pt>
                <c:pt idx="12492">
                  <c:v>412.13119999999998</c:v>
                </c:pt>
                <c:pt idx="12493">
                  <c:v>412.13819999999998</c:v>
                </c:pt>
                <c:pt idx="12494">
                  <c:v>412.14280000000002</c:v>
                </c:pt>
                <c:pt idx="12495">
                  <c:v>412.14830000000001</c:v>
                </c:pt>
                <c:pt idx="12496">
                  <c:v>412.15519999999998</c:v>
                </c:pt>
                <c:pt idx="12497">
                  <c:v>412.16019999999997</c:v>
                </c:pt>
                <c:pt idx="12498">
                  <c:v>412.1662</c:v>
                </c:pt>
                <c:pt idx="12499">
                  <c:v>412.17149999999998</c:v>
                </c:pt>
                <c:pt idx="12500">
                  <c:v>412.17680000000001</c:v>
                </c:pt>
                <c:pt idx="12501">
                  <c:v>412.18110000000001</c:v>
                </c:pt>
                <c:pt idx="12502">
                  <c:v>412.1866</c:v>
                </c:pt>
                <c:pt idx="12503">
                  <c:v>412.19299999999998</c:v>
                </c:pt>
                <c:pt idx="12504">
                  <c:v>412.1986</c:v>
                </c:pt>
                <c:pt idx="12505">
                  <c:v>412.20440000000002</c:v>
                </c:pt>
                <c:pt idx="12506">
                  <c:v>412.21089999999998</c:v>
                </c:pt>
                <c:pt idx="12507">
                  <c:v>412.2158</c:v>
                </c:pt>
                <c:pt idx="12508">
                  <c:v>412.22</c:v>
                </c:pt>
                <c:pt idx="12509">
                  <c:v>412.22500000000002</c:v>
                </c:pt>
                <c:pt idx="12510">
                  <c:v>412.23329999999999</c:v>
                </c:pt>
                <c:pt idx="12511">
                  <c:v>412.23809999999997</c:v>
                </c:pt>
                <c:pt idx="12512">
                  <c:v>412.24329999999998</c:v>
                </c:pt>
                <c:pt idx="12513">
                  <c:v>412.24939999999998</c:v>
                </c:pt>
                <c:pt idx="12514">
                  <c:v>412.25459999999998</c:v>
                </c:pt>
                <c:pt idx="12515">
                  <c:v>412.26</c:v>
                </c:pt>
                <c:pt idx="12516">
                  <c:v>412.267</c:v>
                </c:pt>
                <c:pt idx="12517">
                  <c:v>412.27300000000002</c:v>
                </c:pt>
                <c:pt idx="12518">
                  <c:v>412.27940000000001</c:v>
                </c:pt>
                <c:pt idx="12519">
                  <c:v>412.28539999999998</c:v>
                </c:pt>
                <c:pt idx="12520">
                  <c:v>412.29059999999998</c:v>
                </c:pt>
                <c:pt idx="12521">
                  <c:v>412.29669999999999</c:v>
                </c:pt>
                <c:pt idx="12522">
                  <c:v>412.30149999999998</c:v>
                </c:pt>
                <c:pt idx="12523">
                  <c:v>412.30860000000001</c:v>
                </c:pt>
                <c:pt idx="12524">
                  <c:v>412.31319999999999</c:v>
                </c:pt>
                <c:pt idx="12525">
                  <c:v>412.3184</c:v>
                </c:pt>
                <c:pt idx="12526">
                  <c:v>412.32339999999999</c:v>
                </c:pt>
                <c:pt idx="12527">
                  <c:v>412.32929999999999</c:v>
                </c:pt>
                <c:pt idx="12528">
                  <c:v>412.33440000000002</c:v>
                </c:pt>
                <c:pt idx="12529">
                  <c:v>412.34059999999999</c:v>
                </c:pt>
                <c:pt idx="12530">
                  <c:v>412.34500000000003</c:v>
                </c:pt>
                <c:pt idx="12531">
                  <c:v>412.35129999999998</c:v>
                </c:pt>
                <c:pt idx="12532">
                  <c:v>412.35759999999999</c:v>
                </c:pt>
                <c:pt idx="12533">
                  <c:v>412.36500000000001</c:v>
                </c:pt>
                <c:pt idx="12534">
                  <c:v>412.37</c:v>
                </c:pt>
                <c:pt idx="12535">
                  <c:v>412.37700000000001</c:v>
                </c:pt>
                <c:pt idx="12536">
                  <c:v>412.38279999999997</c:v>
                </c:pt>
                <c:pt idx="12537">
                  <c:v>412.3879</c:v>
                </c:pt>
                <c:pt idx="12538">
                  <c:v>412.39420000000001</c:v>
                </c:pt>
                <c:pt idx="12539">
                  <c:v>412.39850000000001</c:v>
                </c:pt>
                <c:pt idx="12540">
                  <c:v>412.40390000000002</c:v>
                </c:pt>
                <c:pt idx="12541">
                  <c:v>412.41</c:v>
                </c:pt>
                <c:pt idx="12542">
                  <c:v>412.41570000000002</c:v>
                </c:pt>
                <c:pt idx="12543">
                  <c:v>412.42219999999998</c:v>
                </c:pt>
                <c:pt idx="12544">
                  <c:v>412.42809999999997</c:v>
                </c:pt>
                <c:pt idx="12545">
                  <c:v>412.43459999999999</c:v>
                </c:pt>
                <c:pt idx="12546">
                  <c:v>412.4402</c:v>
                </c:pt>
                <c:pt idx="12547">
                  <c:v>412.44540000000001</c:v>
                </c:pt>
                <c:pt idx="12548">
                  <c:v>412.45049999999998</c:v>
                </c:pt>
                <c:pt idx="12549">
                  <c:v>412.45650000000001</c:v>
                </c:pt>
                <c:pt idx="12550">
                  <c:v>412.46269999999998</c:v>
                </c:pt>
                <c:pt idx="12551">
                  <c:v>412.46719999999999</c:v>
                </c:pt>
                <c:pt idx="12552">
                  <c:v>412.47340000000003</c:v>
                </c:pt>
                <c:pt idx="12553">
                  <c:v>412.47989999999999</c:v>
                </c:pt>
                <c:pt idx="12554">
                  <c:v>412.48590000000002</c:v>
                </c:pt>
                <c:pt idx="12555">
                  <c:v>412.49119999999999</c:v>
                </c:pt>
                <c:pt idx="12556">
                  <c:v>412.49549999999999</c:v>
                </c:pt>
                <c:pt idx="12557">
                  <c:v>412.5016</c:v>
                </c:pt>
                <c:pt idx="12558">
                  <c:v>412.50740000000002</c:v>
                </c:pt>
                <c:pt idx="12559">
                  <c:v>412.51440000000002</c:v>
                </c:pt>
                <c:pt idx="12560">
                  <c:v>412.51839999999999</c:v>
                </c:pt>
                <c:pt idx="12561">
                  <c:v>412.52359999999999</c:v>
                </c:pt>
                <c:pt idx="12562">
                  <c:v>412.52949999999998</c:v>
                </c:pt>
                <c:pt idx="12563">
                  <c:v>412.53500000000003</c:v>
                </c:pt>
                <c:pt idx="12564">
                  <c:v>412.54070000000002</c:v>
                </c:pt>
                <c:pt idx="12565">
                  <c:v>412.54599999999999</c:v>
                </c:pt>
                <c:pt idx="12566">
                  <c:v>412.55160000000001</c:v>
                </c:pt>
                <c:pt idx="12567">
                  <c:v>412.55779999999999</c:v>
                </c:pt>
                <c:pt idx="12568">
                  <c:v>412.56139999999999</c:v>
                </c:pt>
                <c:pt idx="12569">
                  <c:v>412.56900000000002</c:v>
                </c:pt>
                <c:pt idx="12570">
                  <c:v>412.57459999999998</c:v>
                </c:pt>
                <c:pt idx="12571">
                  <c:v>412.58010000000002</c:v>
                </c:pt>
                <c:pt idx="12572">
                  <c:v>412.58519999999999</c:v>
                </c:pt>
                <c:pt idx="12573">
                  <c:v>412.59059999999999</c:v>
                </c:pt>
                <c:pt idx="12574">
                  <c:v>412.5976</c:v>
                </c:pt>
                <c:pt idx="12575">
                  <c:v>412.60379999999998</c:v>
                </c:pt>
                <c:pt idx="12576">
                  <c:v>412.60899999999998</c:v>
                </c:pt>
                <c:pt idx="12577">
                  <c:v>412.6164</c:v>
                </c:pt>
                <c:pt idx="12578">
                  <c:v>412.62099999999998</c:v>
                </c:pt>
                <c:pt idx="12579">
                  <c:v>412.62709999999998</c:v>
                </c:pt>
                <c:pt idx="12580">
                  <c:v>412.63240000000002</c:v>
                </c:pt>
                <c:pt idx="12581">
                  <c:v>412.63889999999998</c:v>
                </c:pt>
                <c:pt idx="12582">
                  <c:v>412.64440000000002</c:v>
                </c:pt>
                <c:pt idx="12583">
                  <c:v>412.6508</c:v>
                </c:pt>
                <c:pt idx="12584">
                  <c:v>412.65719999999999</c:v>
                </c:pt>
                <c:pt idx="12585">
                  <c:v>412.6626</c:v>
                </c:pt>
                <c:pt idx="12586">
                  <c:v>412.66860000000003</c:v>
                </c:pt>
                <c:pt idx="12587">
                  <c:v>412.6728</c:v>
                </c:pt>
                <c:pt idx="12588">
                  <c:v>412.67950000000002</c:v>
                </c:pt>
                <c:pt idx="12589">
                  <c:v>412.68520000000001</c:v>
                </c:pt>
                <c:pt idx="12590">
                  <c:v>412.69099999999997</c:v>
                </c:pt>
                <c:pt idx="12591">
                  <c:v>412.6977</c:v>
                </c:pt>
                <c:pt idx="12592">
                  <c:v>412.70330000000001</c:v>
                </c:pt>
                <c:pt idx="12593">
                  <c:v>412.70890000000003</c:v>
                </c:pt>
                <c:pt idx="12594">
                  <c:v>412.71440000000001</c:v>
                </c:pt>
                <c:pt idx="12595">
                  <c:v>412.71969999999999</c:v>
                </c:pt>
                <c:pt idx="12596">
                  <c:v>412.7276</c:v>
                </c:pt>
                <c:pt idx="12597">
                  <c:v>412.73419999999999</c:v>
                </c:pt>
                <c:pt idx="12598">
                  <c:v>412.73680000000002</c:v>
                </c:pt>
                <c:pt idx="12599">
                  <c:v>412.74239999999998</c:v>
                </c:pt>
                <c:pt idx="12600">
                  <c:v>412.74799999999999</c:v>
                </c:pt>
                <c:pt idx="12601">
                  <c:v>412.75400000000002</c:v>
                </c:pt>
                <c:pt idx="12602">
                  <c:v>412.7602</c:v>
                </c:pt>
                <c:pt idx="12603">
                  <c:v>412.76589999999999</c:v>
                </c:pt>
                <c:pt idx="12604">
                  <c:v>412.7697</c:v>
                </c:pt>
                <c:pt idx="12605">
                  <c:v>412.77609999999999</c:v>
                </c:pt>
                <c:pt idx="12606">
                  <c:v>412.78100000000001</c:v>
                </c:pt>
                <c:pt idx="12607">
                  <c:v>412.786</c:v>
                </c:pt>
                <c:pt idx="12608">
                  <c:v>412.79140000000001</c:v>
                </c:pt>
                <c:pt idx="12609">
                  <c:v>412.79880000000003</c:v>
                </c:pt>
                <c:pt idx="12610">
                  <c:v>412.80329999999998</c:v>
                </c:pt>
                <c:pt idx="12611">
                  <c:v>412.80939999999998</c:v>
                </c:pt>
                <c:pt idx="12612">
                  <c:v>412.81439999999998</c:v>
                </c:pt>
                <c:pt idx="12613">
                  <c:v>412.82150000000001</c:v>
                </c:pt>
                <c:pt idx="12614">
                  <c:v>412.82690000000002</c:v>
                </c:pt>
                <c:pt idx="12615">
                  <c:v>412.83199999999999</c:v>
                </c:pt>
                <c:pt idx="12616">
                  <c:v>412.83749999999998</c:v>
                </c:pt>
                <c:pt idx="12617">
                  <c:v>412.84519999999998</c:v>
                </c:pt>
                <c:pt idx="12618">
                  <c:v>412.84780000000001</c:v>
                </c:pt>
                <c:pt idx="12619">
                  <c:v>412.8544</c:v>
                </c:pt>
                <c:pt idx="12620">
                  <c:v>412.86059999999998</c:v>
                </c:pt>
                <c:pt idx="12621">
                  <c:v>412.86559999999997</c:v>
                </c:pt>
                <c:pt idx="12622">
                  <c:v>412.86939999999998</c:v>
                </c:pt>
                <c:pt idx="12623">
                  <c:v>412.87599999999998</c:v>
                </c:pt>
                <c:pt idx="12624">
                  <c:v>412.87970000000001</c:v>
                </c:pt>
                <c:pt idx="12625">
                  <c:v>412.88659999999999</c:v>
                </c:pt>
                <c:pt idx="12626">
                  <c:v>412.89100000000002</c:v>
                </c:pt>
                <c:pt idx="12627">
                  <c:v>412.89819999999997</c:v>
                </c:pt>
                <c:pt idx="12628">
                  <c:v>412.90410000000003</c:v>
                </c:pt>
                <c:pt idx="12629">
                  <c:v>412.90859999999998</c:v>
                </c:pt>
                <c:pt idx="12630">
                  <c:v>412.91500000000002</c:v>
                </c:pt>
                <c:pt idx="12631">
                  <c:v>412.92140000000001</c:v>
                </c:pt>
                <c:pt idx="12632">
                  <c:v>412.92849999999999</c:v>
                </c:pt>
                <c:pt idx="12633">
                  <c:v>412.93360000000001</c:v>
                </c:pt>
                <c:pt idx="12634">
                  <c:v>412.93799999999999</c:v>
                </c:pt>
                <c:pt idx="12635">
                  <c:v>412.94479999999999</c:v>
                </c:pt>
                <c:pt idx="12636">
                  <c:v>412.94979999999998</c:v>
                </c:pt>
                <c:pt idx="12637">
                  <c:v>412.95479999999998</c:v>
                </c:pt>
                <c:pt idx="12638">
                  <c:v>412.96199999999999</c:v>
                </c:pt>
                <c:pt idx="12639">
                  <c:v>412.96660000000003</c:v>
                </c:pt>
                <c:pt idx="12640">
                  <c:v>412.97390000000001</c:v>
                </c:pt>
                <c:pt idx="12641">
                  <c:v>412.98020000000002</c:v>
                </c:pt>
                <c:pt idx="12642">
                  <c:v>412.98469999999998</c:v>
                </c:pt>
                <c:pt idx="12643">
                  <c:v>412.99020000000002</c:v>
                </c:pt>
                <c:pt idx="12644">
                  <c:v>412.99489999999997</c:v>
                </c:pt>
                <c:pt idx="12645">
                  <c:v>413.00279999999998</c:v>
                </c:pt>
                <c:pt idx="12646">
                  <c:v>413.00740000000002</c:v>
                </c:pt>
                <c:pt idx="12647">
                  <c:v>413.01339999999999</c:v>
                </c:pt>
                <c:pt idx="12648">
                  <c:v>413.01859999999999</c:v>
                </c:pt>
                <c:pt idx="12649">
                  <c:v>413.02339999999998</c:v>
                </c:pt>
                <c:pt idx="12650">
                  <c:v>413.02940000000001</c:v>
                </c:pt>
                <c:pt idx="12651">
                  <c:v>413.03640000000001</c:v>
                </c:pt>
                <c:pt idx="12652">
                  <c:v>413.04070000000002</c:v>
                </c:pt>
                <c:pt idx="12653">
                  <c:v>413.04750000000001</c:v>
                </c:pt>
                <c:pt idx="12654">
                  <c:v>413.05169999999998</c:v>
                </c:pt>
                <c:pt idx="12655">
                  <c:v>413.05840000000001</c:v>
                </c:pt>
                <c:pt idx="12656">
                  <c:v>413.06290000000001</c:v>
                </c:pt>
                <c:pt idx="12657">
                  <c:v>413.06799999999998</c:v>
                </c:pt>
                <c:pt idx="12658">
                  <c:v>413.07459999999998</c:v>
                </c:pt>
                <c:pt idx="12659">
                  <c:v>413.08109999999999</c:v>
                </c:pt>
                <c:pt idx="12660">
                  <c:v>413.08440000000002</c:v>
                </c:pt>
                <c:pt idx="12661">
                  <c:v>413.09100000000001</c:v>
                </c:pt>
                <c:pt idx="12662">
                  <c:v>413.09679999999997</c:v>
                </c:pt>
                <c:pt idx="12663">
                  <c:v>413.10340000000002</c:v>
                </c:pt>
                <c:pt idx="12664">
                  <c:v>413.10930000000002</c:v>
                </c:pt>
                <c:pt idx="12665">
                  <c:v>413.1148</c:v>
                </c:pt>
                <c:pt idx="12666">
                  <c:v>413.11939999999998</c:v>
                </c:pt>
                <c:pt idx="12667">
                  <c:v>413.12439999999998</c:v>
                </c:pt>
                <c:pt idx="12668">
                  <c:v>413.12979999999999</c:v>
                </c:pt>
                <c:pt idx="12669">
                  <c:v>413.13479999999998</c:v>
                </c:pt>
                <c:pt idx="12670">
                  <c:v>413.13959999999997</c:v>
                </c:pt>
                <c:pt idx="12671">
                  <c:v>413.14440000000002</c:v>
                </c:pt>
                <c:pt idx="12672">
                  <c:v>413.1506</c:v>
                </c:pt>
                <c:pt idx="12673">
                  <c:v>413.15559999999999</c:v>
                </c:pt>
                <c:pt idx="12674">
                  <c:v>413.16140000000001</c:v>
                </c:pt>
                <c:pt idx="12675">
                  <c:v>413.16739999999999</c:v>
                </c:pt>
                <c:pt idx="12676">
                  <c:v>413.173</c:v>
                </c:pt>
                <c:pt idx="12677">
                  <c:v>413.17860000000002</c:v>
                </c:pt>
                <c:pt idx="12678">
                  <c:v>413.18400000000003</c:v>
                </c:pt>
                <c:pt idx="12679">
                  <c:v>413.19110000000001</c:v>
                </c:pt>
                <c:pt idx="12680">
                  <c:v>413.19639999999998</c:v>
                </c:pt>
                <c:pt idx="12681">
                  <c:v>413.20179999999999</c:v>
                </c:pt>
                <c:pt idx="12682">
                  <c:v>413.20699999999999</c:v>
                </c:pt>
                <c:pt idx="12683">
                  <c:v>413.2133</c:v>
                </c:pt>
                <c:pt idx="12684">
                  <c:v>413.21940000000001</c:v>
                </c:pt>
                <c:pt idx="12685">
                  <c:v>413.226</c:v>
                </c:pt>
                <c:pt idx="12686">
                  <c:v>413.23160000000001</c:v>
                </c:pt>
                <c:pt idx="12687">
                  <c:v>413.23719999999997</c:v>
                </c:pt>
                <c:pt idx="12688">
                  <c:v>413.24180000000001</c:v>
                </c:pt>
                <c:pt idx="12689">
                  <c:v>413.24799999999999</c:v>
                </c:pt>
                <c:pt idx="12690">
                  <c:v>413.25310000000002</c:v>
                </c:pt>
                <c:pt idx="12691">
                  <c:v>413.25940000000003</c:v>
                </c:pt>
                <c:pt idx="12692">
                  <c:v>413.26499999999999</c:v>
                </c:pt>
                <c:pt idx="12693">
                  <c:v>413.27109999999999</c:v>
                </c:pt>
                <c:pt idx="12694">
                  <c:v>413.27690000000001</c:v>
                </c:pt>
                <c:pt idx="12695">
                  <c:v>413.28199999999998</c:v>
                </c:pt>
                <c:pt idx="12696">
                  <c:v>413.28730000000002</c:v>
                </c:pt>
                <c:pt idx="12697">
                  <c:v>413.29349999999999</c:v>
                </c:pt>
                <c:pt idx="12698">
                  <c:v>413.29829999999998</c:v>
                </c:pt>
                <c:pt idx="12699">
                  <c:v>413.30380000000002</c:v>
                </c:pt>
                <c:pt idx="12700">
                  <c:v>413.30889999999999</c:v>
                </c:pt>
                <c:pt idx="12701">
                  <c:v>413.31470000000002</c:v>
                </c:pt>
                <c:pt idx="12702">
                  <c:v>413.32170000000002</c:v>
                </c:pt>
                <c:pt idx="12703">
                  <c:v>413.32690000000002</c:v>
                </c:pt>
                <c:pt idx="12704">
                  <c:v>413.3313</c:v>
                </c:pt>
                <c:pt idx="12705">
                  <c:v>413.33620000000002</c:v>
                </c:pt>
                <c:pt idx="12706">
                  <c:v>413.34410000000003</c:v>
                </c:pt>
                <c:pt idx="12707">
                  <c:v>413.34859999999998</c:v>
                </c:pt>
                <c:pt idx="12708">
                  <c:v>413.35230000000001</c:v>
                </c:pt>
                <c:pt idx="12709">
                  <c:v>413.358</c:v>
                </c:pt>
                <c:pt idx="12710">
                  <c:v>413.36329999999998</c:v>
                </c:pt>
                <c:pt idx="12711">
                  <c:v>413.3689</c:v>
                </c:pt>
                <c:pt idx="12712">
                  <c:v>413.37619999999998</c:v>
                </c:pt>
                <c:pt idx="12713">
                  <c:v>413.38080000000002</c:v>
                </c:pt>
                <c:pt idx="12714">
                  <c:v>413.387</c:v>
                </c:pt>
                <c:pt idx="12715">
                  <c:v>413.39330000000001</c:v>
                </c:pt>
                <c:pt idx="12716">
                  <c:v>413.3974</c:v>
                </c:pt>
                <c:pt idx="12717">
                  <c:v>413.40269999999998</c:v>
                </c:pt>
                <c:pt idx="12718">
                  <c:v>413.40800000000002</c:v>
                </c:pt>
                <c:pt idx="12719">
                  <c:v>413.41370000000001</c:v>
                </c:pt>
                <c:pt idx="12720">
                  <c:v>413.41840000000002</c:v>
                </c:pt>
                <c:pt idx="12721">
                  <c:v>413.42380000000003</c:v>
                </c:pt>
                <c:pt idx="12722">
                  <c:v>413.43040000000002</c:v>
                </c:pt>
                <c:pt idx="12723">
                  <c:v>413.4348</c:v>
                </c:pt>
                <c:pt idx="12724">
                  <c:v>413.43889999999999</c:v>
                </c:pt>
                <c:pt idx="12725">
                  <c:v>413.44619999999998</c:v>
                </c:pt>
                <c:pt idx="12726">
                  <c:v>413.45139999999998</c:v>
                </c:pt>
                <c:pt idx="12727">
                  <c:v>413.4572</c:v>
                </c:pt>
                <c:pt idx="12728">
                  <c:v>413.4633</c:v>
                </c:pt>
                <c:pt idx="12729">
                  <c:v>413.46980000000002</c:v>
                </c:pt>
                <c:pt idx="12730">
                  <c:v>413.47469999999998</c:v>
                </c:pt>
                <c:pt idx="12731">
                  <c:v>413.48059999999998</c:v>
                </c:pt>
                <c:pt idx="12732">
                  <c:v>413.48480000000001</c:v>
                </c:pt>
                <c:pt idx="12733">
                  <c:v>413.49020000000002</c:v>
                </c:pt>
                <c:pt idx="12734">
                  <c:v>413.49470000000002</c:v>
                </c:pt>
                <c:pt idx="12735">
                  <c:v>413.5</c:v>
                </c:pt>
                <c:pt idx="12736">
                  <c:v>413.50619999999998</c:v>
                </c:pt>
                <c:pt idx="12737">
                  <c:v>413.51170000000002</c:v>
                </c:pt>
                <c:pt idx="12738">
                  <c:v>413.517</c:v>
                </c:pt>
                <c:pt idx="12739">
                  <c:v>413.52440000000001</c:v>
                </c:pt>
                <c:pt idx="12740">
                  <c:v>413.52940000000001</c:v>
                </c:pt>
                <c:pt idx="12741">
                  <c:v>413.53320000000002</c:v>
                </c:pt>
                <c:pt idx="12742">
                  <c:v>413.5394</c:v>
                </c:pt>
                <c:pt idx="12743">
                  <c:v>413.54500000000002</c:v>
                </c:pt>
                <c:pt idx="12744">
                  <c:v>413.55259999999998</c:v>
                </c:pt>
                <c:pt idx="12745">
                  <c:v>413.56020000000001</c:v>
                </c:pt>
                <c:pt idx="12746">
                  <c:v>413.5652</c:v>
                </c:pt>
                <c:pt idx="12747">
                  <c:v>413.57069999999999</c:v>
                </c:pt>
                <c:pt idx="12748">
                  <c:v>413.57659999999998</c:v>
                </c:pt>
                <c:pt idx="12749">
                  <c:v>413.58280000000002</c:v>
                </c:pt>
                <c:pt idx="12750">
                  <c:v>413.58580000000001</c:v>
                </c:pt>
                <c:pt idx="12751">
                  <c:v>413.59179999999998</c:v>
                </c:pt>
                <c:pt idx="12752">
                  <c:v>413.59780000000001</c:v>
                </c:pt>
                <c:pt idx="12753">
                  <c:v>413.60140000000001</c:v>
                </c:pt>
                <c:pt idx="12754">
                  <c:v>413.60860000000002</c:v>
                </c:pt>
                <c:pt idx="12755">
                  <c:v>413.6148</c:v>
                </c:pt>
                <c:pt idx="12756">
                  <c:v>413.61939999999998</c:v>
                </c:pt>
                <c:pt idx="12757">
                  <c:v>413.62580000000003</c:v>
                </c:pt>
                <c:pt idx="12758">
                  <c:v>413.63119999999998</c:v>
                </c:pt>
                <c:pt idx="12759">
                  <c:v>413.63760000000002</c:v>
                </c:pt>
                <c:pt idx="12760">
                  <c:v>413.64249999999998</c:v>
                </c:pt>
                <c:pt idx="12761">
                  <c:v>413.64749999999998</c:v>
                </c:pt>
                <c:pt idx="12762">
                  <c:v>413.65339999999998</c:v>
                </c:pt>
                <c:pt idx="12763">
                  <c:v>413.65899999999999</c:v>
                </c:pt>
                <c:pt idx="12764">
                  <c:v>413.66500000000002</c:v>
                </c:pt>
                <c:pt idx="12765">
                  <c:v>413.6687</c:v>
                </c:pt>
                <c:pt idx="12766">
                  <c:v>413.67410000000001</c:v>
                </c:pt>
                <c:pt idx="12767">
                  <c:v>413.6816</c:v>
                </c:pt>
                <c:pt idx="12768">
                  <c:v>413.68599999999998</c:v>
                </c:pt>
                <c:pt idx="12769">
                  <c:v>413.69200000000001</c:v>
                </c:pt>
                <c:pt idx="12770">
                  <c:v>413.69729999999998</c:v>
                </c:pt>
                <c:pt idx="12771">
                  <c:v>413.7038</c:v>
                </c:pt>
                <c:pt idx="12772">
                  <c:v>413.70960000000002</c:v>
                </c:pt>
                <c:pt idx="12773">
                  <c:v>413.71379999999999</c:v>
                </c:pt>
                <c:pt idx="12774">
                  <c:v>413.71879999999999</c:v>
                </c:pt>
                <c:pt idx="12775">
                  <c:v>413.72559999999999</c:v>
                </c:pt>
                <c:pt idx="12776">
                  <c:v>413.72930000000002</c:v>
                </c:pt>
                <c:pt idx="12777">
                  <c:v>413.7346</c:v>
                </c:pt>
                <c:pt idx="12778">
                  <c:v>413.73820000000001</c:v>
                </c:pt>
                <c:pt idx="12779">
                  <c:v>413.74599999999998</c:v>
                </c:pt>
                <c:pt idx="12780">
                  <c:v>413.75139999999999</c:v>
                </c:pt>
                <c:pt idx="12781">
                  <c:v>413.75760000000002</c:v>
                </c:pt>
                <c:pt idx="12782">
                  <c:v>413.76280000000003</c:v>
                </c:pt>
                <c:pt idx="12783">
                  <c:v>413.76819999999998</c:v>
                </c:pt>
                <c:pt idx="12784">
                  <c:v>413.77280000000002</c:v>
                </c:pt>
                <c:pt idx="12785">
                  <c:v>413.77749999999997</c:v>
                </c:pt>
                <c:pt idx="12786">
                  <c:v>413.78379999999999</c:v>
                </c:pt>
                <c:pt idx="12787">
                  <c:v>413.78820000000002</c:v>
                </c:pt>
                <c:pt idx="12788">
                  <c:v>413.79399999999998</c:v>
                </c:pt>
                <c:pt idx="12789">
                  <c:v>413.8005</c:v>
                </c:pt>
                <c:pt idx="12790">
                  <c:v>413.80630000000002</c:v>
                </c:pt>
                <c:pt idx="12791">
                  <c:v>413.81229999999999</c:v>
                </c:pt>
                <c:pt idx="12792">
                  <c:v>413.81650000000002</c:v>
                </c:pt>
                <c:pt idx="12793">
                  <c:v>413.82209999999998</c:v>
                </c:pt>
                <c:pt idx="12794">
                  <c:v>413.82799999999997</c:v>
                </c:pt>
                <c:pt idx="12795">
                  <c:v>413.8356</c:v>
                </c:pt>
                <c:pt idx="12796">
                  <c:v>413.83980000000003</c:v>
                </c:pt>
                <c:pt idx="12797">
                  <c:v>413.84649999999999</c:v>
                </c:pt>
                <c:pt idx="12798">
                  <c:v>413.85149999999999</c:v>
                </c:pt>
                <c:pt idx="12799">
                  <c:v>413.85719999999998</c:v>
                </c:pt>
                <c:pt idx="12800">
                  <c:v>413.86369999999999</c:v>
                </c:pt>
                <c:pt idx="12801">
                  <c:v>413.86950000000002</c:v>
                </c:pt>
                <c:pt idx="12802">
                  <c:v>413.87430000000001</c:v>
                </c:pt>
                <c:pt idx="12803">
                  <c:v>413.88049999999998</c:v>
                </c:pt>
                <c:pt idx="12804">
                  <c:v>413.88650000000001</c:v>
                </c:pt>
                <c:pt idx="12805">
                  <c:v>413.8922</c:v>
                </c:pt>
                <c:pt idx="12806">
                  <c:v>413.89920000000001</c:v>
                </c:pt>
                <c:pt idx="12807">
                  <c:v>413.90519999999998</c:v>
                </c:pt>
                <c:pt idx="12808">
                  <c:v>413.91039999999998</c:v>
                </c:pt>
                <c:pt idx="12809">
                  <c:v>413.91579999999999</c:v>
                </c:pt>
                <c:pt idx="12810">
                  <c:v>413.92079999999999</c:v>
                </c:pt>
                <c:pt idx="12811">
                  <c:v>413.92559999999997</c:v>
                </c:pt>
                <c:pt idx="12812">
                  <c:v>413.9316</c:v>
                </c:pt>
                <c:pt idx="12813">
                  <c:v>413.93830000000003</c:v>
                </c:pt>
                <c:pt idx="12814">
                  <c:v>413.94499999999999</c:v>
                </c:pt>
                <c:pt idx="12815">
                  <c:v>413.95</c:v>
                </c:pt>
                <c:pt idx="12816">
                  <c:v>413.95400000000001</c:v>
                </c:pt>
                <c:pt idx="12817">
                  <c:v>413.95979999999997</c:v>
                </c:pt>
                <c:pt idx="12818">
                  <c:v>413.96699999999998</c:v>
                </c:pt>
                <c:pt idx="12819">
                  <c:v>413.9717</c:v>
                </c:pt>
                <c:pt idx="12820">
                  <c:v>413.97719999999998</c:v>
                </c:pt>
                <c:pt idx="12821">
                  <c:v>413.9828</c:v>
                </c:pt>
                <c:pt idx="12822">
                  <c:v>413.98950000000002</c:v>
                </c:pt>
                <c:pt idx="12823">
                  <c:v>413.99520000000001</c:v>
                </c:pt>
                <c:pt idx="12824">
                  <c:v>413.99889999999999</c:v>
                </c:pt>
                <c:pt idx="12825">
                  <c:v>414.00540000000001</c:v>
                </c:pt>
                <c:pt idx="12826">
                  <c:v>414.0102</c:v>
                </c:pt>
                <c:pt idx="12827">
                  <c:v>414.01600000000002</c:v>
                </c:pt>
                <c:pt idx="12828">
                  <c:v>414.02100000000002</c:v>
                </c:pt>
                <c:pt idx="12829">
                  <c:v>414.02609999999999</c:v>
                </c:pt>
                <c:pt idx="12830">
                  <c:v>414.0308</c:v>
                </c:pt>
                <c:pt idx="12831">
                  <c:v>414.03609999999998</c:v>
                </c:pt>
                <c:pt idx="12832">
                  <c:v>414.0403</c:v>
                </c:pt>
                <c:pt idx="12833">
                  <c:v>414.0462</c:v>
                </c:pt>
                <c:pt idx="12834">
                  <c:v>414.05200000000002</c:v>
                </c:pt>
                <c:pt idx="12835">
                  <c:v>414.05700000000002</c:v>
                </c:pt>
                <c:pt idx="12836">
                  <c:v>414.06240000000003</c:v>
                </c:pt>
                <c:pt idx="12837">
                  <c:v>414.06639999999999</c:v>
                </c:pt>
                <c:pt idx="12838">
                  <c:v>414.07319999999999</c:v>
                </c:pt>
                <c:pt idx="12839">
                  <c:v>414.07819999999998</c:v>
                </c:pt>
                <c:pt idx="12840">
                  <c:v>414.08319999999998</c:v>
                </c:pt>
                <c:pt idx="12841">
                  <c:v>414.08909999999997</c:v>
                </c:pt>
                <c:pt idx="12842">
                  <c:v>414.09500000000003</c:v>
                </c:pt>
                <c:pt idx="12843">
                  <c:v>414.10129999999998</c:v>
                </c:pt>
                <c:pt idx="12844">
                  <c:v>414.10430000000002</c:v>
                </c:pt>
                <c:pt idx="12845">
                  <c:v>414.1103</c:v>
                </c:pt>
                <c:pt idx="12846">
                  <c:v>414.11529999999999</c:v>
                </c:pt>
                <c:pt idx="12847">
                  <c:v>414.12040000000002</c:v>
                </c:pt>
                <c:pt idx="12848">
                  <c:v>414.12560000000002</c:v>
                </c:pt>
                <c:pt idx="12849">
                  <c:v>414.13170000000002</c:v>
                </c:pt>
                <c:pt idx="12850">
                  <c:v>414.1379</c:v>
                </c:pt>
                <c:pt idx="12851">
                  <c:v>414.14280000000002</c:v>
                </c:pt>
                <c:pt idx="12852">
                  <c:v>414.14749999999998</c:v>
                </c:pt>
                <c:pt idx="12853">
                  <c:v>414.15210000000002</c:v>
                </c:pt>
                <c:pt idx="12854">
                  <c:v>414.15800000000002</c:v>
                </c:pt>
                <c:pt idx="12855">
                  <c:v>414.16289999999998</c:v>
                </c:pt>
                <c:pt idx="12856">
                  <c:v>414.16849999999999</c:v>
                </c:pt>
                <c:pt idx="12857">
                  <c:v>414.17540000000002</c:v>
                </c:pt>
                <c:pt idx="12858">
                  <c:v>414.18040000000002</c:v>
                </c:pt>
                <c:pt idx="12859">
                  <c:v>414.1866</c:v>
                </c:pt>
                <c:pt idx="12860">
                  <c:v>414.1925</c:v>
                </c:pt>
                <c:pt idx="12861">
                  <c:v>414.19869999999997</c:v>
                </c:pt>
                <c:pt idx="12862">
                  <c:v>414.20370000000003</c:v>
                </c:pt>
                <c:pt idx="12863">
                  <c:v>414.20949999999999</c:v>
                </c:pt>
                <c:pt idx="12864">
                  <c:v>414.21260000000001</c:v>
                </c:pt>
                <c:pt idx="12865">
                  <c:v>414.21940000000001</c:v>
                </c:pt>
                <c:pt idx="12866">
                  <c:v>414.22480000000002</c:v>
                </c:pt>
                <c:pt idx="12867">
                  <c:v>414.23099999999999</c:v>
                </c:pt>
                <c:pt idx="12868">
                  <c:v>414.23750000000001</c:v>
                </c:pt>
                <c:pt idx="12869">
                  <c:v>414.24279999999999</c:v>
                </c:pt>
                <c:pt idx="12870">
                  <c:v>414.24799999999999</c:v>
                </c:pt>
                <c:pt idx="12871">
                  <c:v>414.25299999999999</c:v>
                </c:pt>
                <c:pt idx="12872">
                  <c:v>414.25839999999999</c:v>
                </c:pt>
                <c:pt idx="12873">
                  <c:v>414.26479999999998</c:v>
                </c:pt>
                <c:pt idx="12874">
                  <c:v>414.27019999999999</c:v>
                </c:pt>
                <c:pt idx="12875">
                  <c:v>414.27539999999999</c:v>
                </c:pt>
                <c:pt idx="12876">
                  <c:v>414.28050000000002</c:v>
                </c:pt>
                <c:pt idx="12877">
                  <c:v>414.28620000000001</c:v>
                </c:pt>
                <c:pt idx="12878">
                  <c:v>414.29050000000001</c:v>
                </c:pt>
                <c:pt idx="12879">
                  <c:v>414.29599999999999</c:v>
                </c:pt>
                <c:pt idx="12880">
                  <c:v>414.30149999999998</c:v>
                </c:pt>
                <c:pt idx="12881">
                  <c:v>414.30590000000001</c:v>
                </c:pt>
                <c:pt idx="12882">
                  <c:v>414.31169999999997</c:v>
                </c:pt>
                <c:pt idx="12883">
                  <c:v>414.31740000000002</c:v>
                </c:pt>
                <c:pt idx="12884">
                  <c:v>414.32159999999999</c:v>
                </c:pt>
                <c:pt idx="12885">
                  <c:v>414.32740000000001</c:v>
                </c:pt>
                <c:pt idx="12886">
                  <c:v>414.33120000000002</c:v>
                </c:pt>
                <c:pt idx="12887">
                  <c:v>414.33859999999999</c:v>
                </c:pt>
                <c:pt idx="12888">
                  <c:v>414.34179999999998</c:v>
                </c:pt>
                <c:pt idx="12889">
                  <c:v>414.34840000000003</c:v>
                </c:pt>
                <c:pt idx="12890">
                  <c:v>414.35250000000002</c:v>
                </c:pt>
                <c:pt idx="12891">
                  <c:v>414.35860000000002</c:v>
                </c:pt>
                <c:pt idx="12892">
                  <c:v>414.36279999999999</c:v>
                </c:pt>
                <c:pt idx="12893">
                  <c:v>414.36869999999999</c:v>
                </c:pt>
                <c:pt idx="12894">
                  <c:v>414.37580000000003</c:v>
                </c:pt>
                <c:pt idx="12895">
                  <c:v>414.38099999999997</c:v>
                </c:pt>
                <c:pt idx="12896">
                  <c:v>414.38670000000002</c:v>
                </c:pt>
                <c:pt idx="12897">
                  <c:v>414.39280000000002</c:v>
                </c:pt>
                <c:pt idx="12898">
                  <c:v>414.399</c:v>
                </c:pt>
                <c:pt idx="12899">
                  <c:v>414.40309999999999</c:v>
                </c:pt>
                <c:pt idx="12900">
                  <c:v>414.40929999999997</c:v>
                </c:pt>
                <c:pt idx="12901">
                  <c:v>414.41379999999998</c:v>
                </c:pt>
                <c:pt idx="12902">
                  <c:v>414.4194</c:v>
                </c:pt>
                <c:pt idx="12903">
                  <c:v>414.42430000000002</c:v>
                </c:pt>
                <c:pt idx="12904">
                  <c:v>414.42849999999999</c:v>
                </c:pt>
                <c:pt idx="12905">
                  <c:v>414.43360000000001</c:v>
                </c:pt>
                <c:pt idx="12906">
                  <c:v>414.43889999999999</c:v>
                </c:pt>
                <c:pt idx="12907">
                  <c:v>414.44510000000002</c:v>
                </c:pt>
                <c:pt idx="12908">
                  <c:v>414.45100000000002</c:v>
                </c:pt>
                <c:pt idx="12909">
                  <c:v>414.45600000000002</c:v>
                </c:pt>
                <c:pt idx="12910">
                  <c:v>414.4606</c:v>
                </c:pt>
                <c:pt idx="12911">
                  <c:v>414.46559999999999</c:v>
                </c:pt>
                <c:pt idx="12912">
                  <c:v>414.46969999999999</c:v>
                </c:pt>
                <c:pt idx="12913">
                  <c:v>414.47480000000002</c:v>
                </c:pt>
                <c:pt idx="12914">
                  <c:v>414.48090000000002</c:v>
                </c:pt>
                <c:pt idx="12915">
                  <c:v>414.4862</c:v>
                </c:pt>
                <c:pt idx="12916">
                  <c:v>414.49189999999999</c:v>
                </c:pt>
                <c:pt idx="12917">
                  <c:v>414.49720000000002</c:v>
                </c:pt>
                <c:pt idx="12918">
                  <c:v>414.50220000000002</c:v>
                </c:pt>
                <c:pt idx="12919">
                  <c:v>414.50839999999999</c:v>
                </c:pt>
                <c:pt idx="12920">
                  <c:v>414.51260000000002</c:v>
                </c:pt>
                <c:pt idx="12921">
                  <c:v>414.51979999999998</c:v>
                </c:pt>
                <c:pt idx="12922">
                  <c:v>414.524</c:v>
                </c:pt>
                <c:pt idx="12923">
                  <c:v>414.52949999999998</c:v>
                </c:pt>
                <c:pt idx="12924">
                  <c:v>414.53579999999999</c:v>
                </c:pt>
                <c:pt idx="12925">
                  <c:v>414.54039999999998</c:v>
                </c:pt>
                <c:pt idx="12926">
                  <c:v>414.54520000000002</c:v>
                </c:pt>
                <c:pt idx="12927">
                  <c:v>414.55239999999998</c:v>
                </c:pt>
                <c:pt idx="12928">
                  <c:v>414.55680000000001</c:v>
                </c:pt>
                <c:pt idx="12929">
                  <c:v>414.5625</c:v>
                </c:pt>
                <c:pt idx="12930">
                  <c:v>414.56889999999999</c:v>
                </c:pt>
                <c:pt idx="12931">
                  <c:v>414.57279999999997</c:v>
                </c:pt>
                <c:pt idx="12932">
                  <c:v>414.57709999999997</c:v>
                </c:pt>
                <c:pt idx="12933">
                  <c:v>414.58199999999999</c:v>
                </c:pt>
                <c:pt idx="12934">
                  <c:v>414.58760000000001</c:v>
                </c:pt>
                <c:pt idx="12935">
                  <c:v>414.5924</c:v>
                </c:pt>
                <c:pt idx="12936">
                  <c:v>414.5976</c:v>
                </c:pt>
                <c:pt idx="12937">
                  <c:v>414.60359999999997</c:v>
                </c:pt>
                <c:pt idx="12938">
                  <c:v>414.60939999999999</c:v>
                </c:pt>
                <c:pt idx="12939">
                  <c:v>414.61500000000001</c:v>
                </c:pt>
                <c:pt idx="12940">
                  <c:v>414.61959999999999</c:v>
                </c:pt>
                <c:pt idx="12941">
                  <c:v>414.62459999999999</c:v>
                </c:pt>
                <c:pt idx="12942">
                  <c:v>414.63159999999999</c:v>
                </c:pt>
                <c:pt idx="12943">
                  <c:v>414.637</c:v>
                </c:pt>
                <c:pt idx="12944">
                  <c:v>414.64400000000001</c:v>
                </c:pt>
                <c:pt idx="12945">
                  <c:v>414.64839999999998</c:v>
                </c:pt>
                <c:pt idx="12946">
                  <c:v>414.65190000000001</c:v>
                </c:pt>
                <c:pt idx="12947">
                  <c:v>414.65820000000002</c:v>
                </c:pt>
                <c:pt idx="12948">
                  <c:v>414.66219999999998</c:v>
                </c:pt>
                <c:pt idx="12949">
                  <c:v>414.66739999999999</c:v>
                </c:pt>
                <c:pt idx="12950">
                  <c:v>414.6728</c:v>
                </c:pt>
                <c:pt idx="12951">
                  <c:v>414.678</c:v>
                </c:pt>
                <c:pt idx="12952">
                  <c:v>414.68400000000003</c:v>
                </c:pt>
                <c:pt idx="12953">
                  <c:v>414.68819999999999</c:v>
                </c:pt>
                <c:pt idx="12954">
                  <c:v>414.6936</c:v>
                </c:pt>
                <c:pt idx="12955">
                  <c:v>414.69909999999999</c:v>
                </c:pt>
                <c:pt idx="12956">
                  <c:v>414.70330000000001</c:v>
                </c:pt>
                <c:pt idx="12957">
                  <c:v>414.70780000000002</c:v>
                </c:pt>
                <c:pt idx="12958">
                  <c:v>414.714</c:v>
                </c:pt>
                <c:pt idx="12959">
                  <c:v>414.71899999999999</c:v>
                </c:pt>
                <c:pt idx="12960">
                  <c:v>414.72239999999999</c:v>
                </c:pt>
                <c:pt idx="12961">
                  <c:v>414.72890000000001</c:v>
                </c:pt>
                <c:pt idx="12962">
                  <c:v>414.73599999999999</c:v>
                </c:pt>
                <c:pt idx="12963">
                  <c:v>414.73910000000001</c:v>
                </c:pt>
                <c:pt idx="12964">
                  <c:v>414.74590000000001</c:v>
                </c:pt>
                <c:pt idx="12965">
                  <c:v>414.75139999999999</c:v>
                </c:pt>
                <c:pt idx="12966">
                  <c:v>414.75580000000002</c:v>
                </c:pt>
                <c:pt idx="12967">
                  <c:v>414.75979999999998</c:v>
                </c:pt>
                <c:pt idx="12968">
                  <c:v>414.7672</c:v>
                </c:pt>
                <c:pt idx="12969">
                  <c:v>414.77140000000003</c:v>
                </c:pt>
                <c:pt idx="12970">
                  <c:v>414.7756</c:v>
                </c:pt>
                <c:pt idx="12971">
                  <c:v>414.78140000000002</c:v>
                </c:pt>
                <c:pt idx="12972">
                  <c:v>414.7867</c:v>
                </c:pt>
                <c:pt idx="12973">
                  <c:v>414.79199999999997</c:v>
                </c:pt>
                <c:pt idx="12974">
                  <c:v>414.79820000000001</c:v>
                </c:pt>
                <c:pt idx="12975">
                  <c:v>414.803</c:v>
                </c:pt>
                <c:pt idx="12976">
                  <c:v>414.81</c:v>
                </c:pt>
                <c:pt idx="12977">
                  <c:v>414.81450000000001</c:v>
                </c:pt>
                <c:pt idx="12978">
                  <c:v>414.82040000000001</c:v>
                </c:pt>
                <c:pt idx="12979">
                  <c:v>414.82659999999998</c:v>
                </c:pt>
                <c:pt idx="12980">
                  <c:v>414.83120000000002</c:v>
                </c:pt>
                <c:pt idx="12981">
                  <c:v>414.83659999999998</c:v>
                </c:pt>
                <c:pt idx="12982">
                  <c:v>414.8424</c:v>
                </c:pt>
                <c:pt idx="12983">
                  <c:v>414.84629999999999</c:v>
                </c:pt>
                <c:pt idx="12984">
                  <c:v>414.85059999999999</c:v>
                </c:pt>
                <c:pt idx="12985">
                  <c:v>414.85700000000003</c:v>
                </c:pt>
                <c:pt idx="12986">
                  <c:v>414.86450000000002</c:v>
                </c:pt>
                <c:pt idx="12987">
                  <c:v>414.86950000000002</c:v>
                </c:pt>
                <c:pt idx="12988">
                  <c:v>414.87470000000002</c:v>
                </c:pt>
                <c:pt idx="12989">
                  <c:v>414.87950000000001</c:v>
                </c:pt>
                <c:pt idx="12990">
                  <c:v>414.88549999999998</c:v>
                </c:pt>
                <c:pt idx="12991">
                  <c:v>414.89060000000001</c:v>
                </c:pt>
                <c:pt idx="12992">
                  <c:v>414.89550000000003</c:v>
                </c:pt>
                <c:pt idx="12993">
                  <c:v>414.90230000000003</c:v>
                </c:pt>
                <c:pt idx="12994">
                  <c:v>414.90600000000001</c:v>
                </c:pt>
                <c:pt idx="12995">
                  <c:v>414.91199999999998</c:v>
                </c:pt>
                <c:pt idx="12996">
                  <c:v>414.91640000000001</c:v>
                </c:pt>
                <c:pt idx="12997">
                  <c:v>414.92099999999999</c:v>
                </c:pt>
                <c:pt idx="12998">
                  <c:v>414.92559999999997</c:v>
                </c:pt>
                <c:pt idx="12999">
                  <c:v>414.9316</c:v>
                </c:pt>
                <c:pt idx="13000">
                  <c:v>414.93650000000002</c:v>
                </c:pt>
                <c:pt idx="13001">
                  <c:v>414.9425</c:v>
                </c:pt>
                <c:pt idx="13002">
                  <c:v>414.94650000000001</c:v>
                </c:pt>
                <c:pt idx="13003">
                  <c:v>414.9522</c:v>
                </c:pt>
                <c:pt idx="13004">
                  <c:v>414.95600000000002</c:v>
                </c:pt>
                <c:pt idx="13005">
                  <c:v>414.96140000000003</c:v>
                </c:pt>
                <c:pt idx="13006">
                  <c:v>414.96640000000002</c:v>
                </c:pt>
                <c:pt idx="13007">
                  <c:v>414.9726</c:v>
                </c:pt>
                <c:pt idx="13008">
                  <c:v>414.9785</c:v>
                </c:pt>
                <c:pt idx="13009">
                  <c:v>414.98340000000002</c:v>
                </c:pt>
                <c:pt idx="13010">
                  <c:v>414.98899999999998</c:v>
                </c:pt>
                <c:pt idx="13011">
                  <c:v>414.99360000000001</c:v>
                </c:pt>
                <c:pt idx="13012">
                  <c:v>414.99919999999997</c:v>
                </c:pt>
                <c:pt idx="13013">
                  <c:v>415.00400000000002</c:v>
                </c:pt>
                <c:pt idx="13014">
                  <c:v>415.0086</c:v>
                </c:pt>
                <c:pt idx="13015">
                  <c:v>415.01280000000003</c:v>
                </c:pt>
                <c:pt idx="13016">
                  <c:v>415.01819999999998</c:v>
                </c:pt>
                <c:pt idx="13017">
                  <c:v>415.02339999999998</c:v>
                </c:pt>
                <c:pt idx="13018">
                  <c:v>415.02839999999998</c:v>
                </c:pt>
                <c:pt idx="13019">
                  <c:v>415.03280000000001</c:v>
                </c:pt>
                <c:pt idx="13020">
                  <c:v>415.03750000000002</c:v>
                </c:pt>
                <c:pt idx="13021">
                  <c:v>415.04180000000002</c:v>
                </c:pt>
                <c:pt idx="13022">
                  <c:v>415.04919999999998</c:v>
                </c:pt>
                <c:pt idx="13023">
                  <c:v>415.05340000000001</c:v>
                </c:pt>
                <c:pt idx="13024">
                  <c:v>415.05829999999997</c:v>
                </c:pt>
                <c:pt idx="13025">
                  <c:v>415.0625</c:v>
                </c:pt>
                <c:pt idx="13026">
                  <c:v>415.0684</c:v>
                </c:pt>
                <c:pt idx="13027">
                  <c:v>415.07339999999999</c:v>
                </c:pt>
                <c:pt idx="13028">
                  <c:v>415.08049999999997</c:v>
                </c:pt>
                <c:pt idx="13029">
                  <c:v>415.08600000000001</c:v>
                </c:pt>
                <c:pt idx="13030">
                  <c:v>415.09059999999999</c:v>
                </c:pt>
                <c:pt idx="13031">
                  <c:v>415.09480000000002</c:v>
                </c:pt>
                <c:pt idx="13032">
                  <c:v>415.1</c:v>
                </c:pt>
                <c:pt idx="13033">
                  <c:v>415.10559999999998</c:v>
                </c:pt>
                <c:pt idx="13034">
                  <c:v>415.10899999999998</c:v>
                </c:pt>
                <c:pt idx="13035">
                  <c:v>415.11360000000002</c:v>
                </c:pt>
                <c:pt idx="13036">
                  <c:v>415.1189</c:v>
                </c:pt>
                <c:pt idx="13037">
                  <c:v>415.12540000000001</c:v>
                </c:pt>
                <c:pt idx="13038">
                  <c:v>415.1293</c:v>
                </c:pt>
                <c:pt idx="13039">
                  <c:v>415.13400000000001</c:v>
                </c:pt>
                <c:pt idx="13040">
                  <c:v>415.13979999999998</c:v>
                </c:pt>
                <c:pt idx="13041">
                  <c:v>415.14359999999999</c:v>
                </c:pt>
                <c:pt idx="13042">
                  <c:v>415.14940000000001</c:v>
                </c:pt>
                <c:pt idx="13043">
                  <c:v>415.15499999999997</c:v>
                </c:pt>
                <c:pt idx="13044">
                  <c:v>415.15820000000002</c:v>
                </c:pt>
                <c:pt idx="13045">
                  <c:v>415.16410000000002</c:v>
                </c:pt>
                <c:pt idx="13046">
                  <c:v>415.16919999999999</c:v>
                </c:pt>
                <c:pt idx="13047">
                  <c:v>415.17630000000003</c:v>
                </c:pt>
                <c:pt idx="13048">
                  <c:v>415.18040000000002</c:v>
                </c:pt>
                <c:pt idx="13049">
                  <c:v>415.18669999999997</c:v>
                </c:pt>
                <c:pt idx="13050">
                  <c:v>415.1918</c:v>
                </c:pt>
                <c:pt idx="13051">
                  <c:v>415.19779999999997</c:v>
                </c:pt>
                <c:pt idx="13052">
                  <c:v>415.20069999999998</c:v>
                </c:pt>
                <c:pt idx="13053">
                  <c:v>415.20650000000001</c:v>
                </c:pt>
                <c:pt idx="13054">
                  <c:v>415.21129999999999</c:v>
                </c:pt>
                <c:pt idx="13055">
                  <c:v>415.21719999999999</c:v>
                </c:pt>
                <c:pt idx="13056">
                  <c:v>415.22239999999999</c:v>
                </c:pt>
                <c:pt idx="13057">
                  <c:v>415.22770000000003</c:v>
                </c:pt>
                <c:pt idx="13058">
                  <c:v>415.23200000000003</c:v>
                </c:pt>
                <c:pt idx="13059">
                  <c:v>415.23849999999999</c:v>
                </c:pt>
                <c:pt idx="13060">
                  <c:v>415.24340000000001</c:v>
                </c:pt>
                <c:pt idx="13061">
                  <c:v>415.24939999999998</c:v>
                </c:pt>
                <c:pt idx="13062">
                  <c:v>415.2552</c:v>
                </c:pt>
                <c:pt idx="13063">
                  <c:v>415.2602</c:v>
                </c:pt>
                <c:pt idx="13064">
                  <c:v>415.26519999999999</c:v>
                </c:pt>
                <c:pt idx="13065">
                  <c:v>415.26940000000002</c:v>
                </c:pt>
                <c:pt idx="13066">
                  <c:v>415.27359999999999</c:v>
                </c:pt>
                <c:pt idx="13067">
                  <c:v>415.279</c:v>
                </c:pt>
                <c:pt idx="13068">
                  <c:v>415.28469999999999</c:v>
                </c:pt>
                <c:pt idx="13069">
                  <c:v>415.29</c:v>
                </c:pt>
                <c:pt idx="13070">
                  <c:v>415.29399999999998</c:v>
                </c:pt>
                <c:pt idx="13071">
                  <c:v>415.30040000000002</c:v>
                </c:pt>
                <c:pt idx="13072">
                  <c:v>415.30599999999998</c:v>
                </c:pt>
                <c:pt idx="13073">
                  <c:v>415.30970000000002</c:v>
                </c:pt>
                <c:pt idx="13074">
                  <c:v>415.31529999999998</c:v>
                </c:pt>
                <c:pt idx="13075">
                  <c:v>415.32060000000001</c:v>
                </c:pt>
                <c:pt idx="13076">
                  <c:v>415.32409999999999</c:v>
                </c:pt>
                <c:pt idx="13077">
                  <c:v>415.32909999999998</c:v>
                </c:pt>
                <c:pt idx="13078">
                  <c:v>415.33420000000001</c:v>
                </c:pt>
                <c:pt idx="13079">
                  <c:v>415.33890000000002</c:v>
                </c:pt>
                <c:pt idx="13080">
                  <c:v>415.34410000000003</c:v>
                </c:pt>
                <c:pt idx="13081">
                  <c:v>415.34899999999999</c:v>
                </c:pt>
                <c:pt idx="13082">
                  <c:v>415.35559999999998</c:v>
                </c:pt>
                <c:pt idx="13083">
                  <c:v>415.35890000000001</c:v>
                </c:pt>
                <c:pt idx="13084">
                  <c:v>415.36599999999999</c:v>
                </c:pt>
                <c:pt idx="13085">
                  <c:v>415.3725</c:v>
                </c:pt>
                <c:pt idx="13086">
                  <c:v>415.37619999999998</c:v>
                </c:pt>
                <c:pt idx="13087">
                  <c:v>415.38299999999998</c:v>
                </c:pt>
                <c:pt idx="13088">
                  <c:v>415.38560000000001</c:v>
                </c:pt>
                <c:pt idx="13089">
                  <c:v>415.3913</c:v>
                </c:pt>
                <c:pt idx="13090">
                  <c:v>415.39749999999998</c:v>
                </c:pt>
                <c:pt idx="13091">
                  <c:v>415.40280000000001</c:v>
                </c:pt>
                <c:pt idx="13092">
                  <c:v>415.40710000000001</c:v>
                </c:pt>
                <c:pt idx="13093">
                  <c:v>415.41109999999998</c:v>
                </c:pt>
                <c:pt idx="13094">
                  <c:v>415.4169</c:v>
                </c:pt>
                <c:pt idx="13095">
                  <c:v>415.42189999999999</c:v>
                </c:pt>
                <c:pt idx="13096">
                  <c:v>415.42880000000002</c:v>
                </c:pt>
                <c:pt idx="13097">
                  <c:v>415.43349999999998</c:v>
                </c:pt>
                <c:pt idx="13098">
                  <c:v>415.43900000000002</c:v>
                </c:pt>
                <c:pt idx="13099">
                  <c:v>415.44580000000002</c:v>
                </c:pt>
                <c:pt idx="13100">
                  <c:v>415.44940000000003</c:v>
                </c:pt>
                <c:pt idx="13101">
                  <c:v>415.4556</c:v>
                </c:pt>
                <c:pt idx="13102">
                  <c:v>415.46069999999997</c:v>
                </c:pt>
                <c:pt idx="13103">
                  <c:v>415.46480000000003</c:v>
                </c:pt>
                <c:pt idx="13104">
                  <c:v>415.46879999999999</c:v>
                </c:pt>
                <c:pt idx="13105">
                  <c:v>415.47649999999999</c:v>
                </c:pt>
                <c:pt idx="13106">
                  <c:v>415.4796</c:v>
                </c:pt>
                <c:pt idx="13107">
                  <c:v>415.48439999999999</c:v>
                </c:pt>
                <c:pt idx="13108">
                  <c:v>415.4914</c:v>
                </c:pt>
                <c:pt idx="13109">
                  <c:v>415.49740000000003</c:v>
                </c:pt>
                <c:pt idx="13110">
                  <c:v>415.5018</c:v>
                </c:pt>
                <c:pt idx="13111">
                  <c:v>415.50720000000001</c:v>
                </c:pt>
                <c:pt idx="13112">
                  <c:v>415.51179999999999</c:v>
                </c:pt>
                <c:pt idx="13113">
                  <c:v>415.51650000000001</c:v>
                </c:pt>
                <c:pt idx="13114">
                  <c:v>415.5222</c:v>
                </c:pt>
                <c:pt idx="13115">
                  <c:v>415.52719999999999</c:v>
                </c:pt>
                <c:pt idx="13116">
                  <c:v>415.53059999999999</c:v>
                </c:pt>
                <c:pt idx="13117">
                  <c:v>415.53629999999998</c:v>
                </c:pt>
                <c:pt idx="13118">
                  <c:v>415.54219999999998</c:v>
                </c:pt>
                <c:pt idx="13119">
                  <c:v>415.54730000000001</c:v>
                </c:pt>
                <c:pt idx="13120">
                  <c:v>415.55239999999998</c:v>
                </c:pt>
                <c:pt idx="13121">
                  <c:v>415.55669999999998</c:v>
                </c:pt>
                <c:pt idx="13122">
                  <c:v>415.56240000000003</c:v>
                </c:pt>
                <c:pt idx="13123">
                  <c:v>415.56639999999999</c:v>
                </c:pt>
                <c:pt idx="13124">
                  <c:v>415.57049999999998</c:v>
                </c:pt>
                <c:pt idx="13125">
                  <c:v>415.5772</c:v>
                </c:pt>
                <c:pt idx="13126">
                  <c:v>415.5822</c:v>
                </c:pt>
                <c:pt idx="13127">
                  <c:v>415.58710000000002</c:v>
                </c:pt>
                <c:pt idx="13128">
                  <c:v>415.59280000000001</c:v>
                </c:pt>
                <c:pt idx="13129">
                  <c:v>415.59809999999999</c:v>
                </c:pt>
                <c:pt idx="13130">
                  <c:v>415.60239999999999</c:v>
                </c:pt>
                <c:pt idx="13131">
                  <c:v>415.60860000000002</c:v>
                </c:pt>
                <c:pt idx="13132">
                  <c:v>415.6139</c:v>
                </c:pt>
                <c:pt idx="13133">
                  <c:v>415.61959999999999</c:v>
                </c:pt>
                <c:pt idx="13134">
                  <c:v>415.62479999999999</c:v>
                </c:pt>
                <c:pt idx="13135">
                  <c:v>415.63099999999997</c:v>
                </c:pt>
                <c:pt idx="13136">
                  <c:v>415.63510000000002</c:v>
                </c:pt>
                <c:pt idx="13137">
                  <c:v>415.63900000000001</c:v>
                </c:pt>
                <c:pt idx="13138">
                  <c:v>415.64400000000001</c:v>
                </c:pt>
                <c:pt idx="13139">
                  <c:v>415.65019999999998</c:v>
                </c:pt>
                <c:pt idx="13140">
                  <c:v>415.65660000000003</c:v>
                </c:pt>
                <c:pt idx="13141">
                  <c:v>415.66090000000003</c:v>
                </c:pt>
                <c:pt idx="13142">
                  <c:v>415.66570000000002</c:v>
                </c:pt>
                <c:pt idx="13143">
                  <c:v>415.67039999999997</c:v>
                </c:pt>
                <c:pt idx="13144">
                  <c:v>415.67669999999998</c:v>
                </c:pt>
                <c:pt idx="13145">
                  <c:v>415.68259999999998</c:v>
                </c:pt>
                <c:pt idx="13146">
                  <c:v>415.68889999999999</c:v>
                </c:pt>
                <c:pt idx="13147">
                  <c:v>415.69389999999999</c:v>
                </c:pt>
                <c:pt idx="13148">
                  <c:v>415.69940000000003</c:v>
                </c:pt>
                <c:pt idx="13149">
                  <c:v>415.70310000000001</c:v>
                </c:pt>
                <c:pt idx="13150">
                  <c:v>415.709</c:v>
                </c:pt>
                <c:pt idx="13151">
                  <c:v>415.714</c:v>
                </c:pt>
                <c:pt idx="13152">
                  <c:v>415.71780000000001</c:v>
                </c:pt>
                <c:pt idx="13153">
                  <c:v>415.72239999999999</c:v>
                </c:pt>
                <c:pt idx="13154">
                  <c:v>415.7276</c:v>
                </c:pt>
                <c:pt idx="13155">
                  <c:v>415.7321</c:v>
                </c:pt>
                <c:pt idx="13156">
                  <c:v>415.73750000000001</c:v>
                </c:pt>
                <c:pt idx="13157">
                  <c:v>415.74239999999998</c:v>
                </c:pt>
                <c:pt idx="13158">
                  <c:v>415.74700000000001</c:v>
                </c:pt>
                <c:pt idx="13159">
                  <c:v>415.75299999999999</c:v>
                </c:pt>
                <c:pt idx="13160">
                  <c:v>415.75779999999997</c:v>
                </c:pt>
                <c:pt idx="13161">
                  <c:v>415.762</c:v>
                </c:pt>
                <c:pt idx="13162">
                  <c:v>415.76799999999997</c:v>
                </c:pt>
                <c:pt idx="13163">
                  <c:v>415.77379999999999</c:v>
                </c:pt>
                <c:pt idx="13164">
                  <c:v>415.77940000000001</c:v>
                </c:pt>
                <c:pt idx="13165">
                  <c:v>415.78359999999998</c:v>
                </c:pt>
                <c:pt idx="13166">
                  <c:v>415.78859999999997</c:v>
                </c:pt>
                <c:pt idx="13167">
                  <c:v>415.79410000000001</c:v>
                </c:pt>
                <c:pt idx="13168">
                  <c:v>415.79759999999999</c:v>
                </c:pt>
                <c:pt idx="13169">
                  <c:v>415.80279999999999</c:v>
                </c:pt>
                <c:pt idx="13170">
                  <c:v>415.80720000000002</c:v>
                </c:pt>
                <c:pt idx="13171">
                  <c:v>415.81259999999997</c:v>
                </c:pt>
                <c:pt idx="13172">
                  <c:v>415.81760000000003</c:v>
                </c:pt>
                <c:pt idx="13173">
                  <c:v>415.822</c:v>
                </c:pt>
                <c:pt idx="13174">
                  <c:v>415.82709999999997</c:v>
                </c:pt>
                <c:pt idx="13175">
                  <c:v>415.83109999999999</c:v>
                </c:pt>
                <c:pt idx="13176">
                  <c:v>415.83519999999999</c:v>
                </c:pt>
                <c:pt idx="13177">
                  <c:v>415.83949999999999</c:v>
                </c:pt>
                <c:pt idx="13178">
                  <c:v>415.8458</c:v>
                </c:pt>
                <c:pt idx="13179">
                  <c:v>415.851</c:v>
                </c:pt>
                <c:pt idx="13180">
                  <c:v>415.8562</c:v>
                </c:pt>
                <c:pt idx="13181">
                  <c:v>415.8596</c:v>
                </c:pt>
                <c:pt idx="13182">
                  <c:v>415.86559999999997</c:v>
                </c:pt>
                <c:pt idx="13183">
                  <c:v>415.86939999999998</c:v>
                </c:pt>
                <c:pt idx="13184">
                  <c:v>415.87459999999999</c:v>
                </c:pt>
                <c:pt idx="13185">
                  <c:v>415.87799999999999</c:v>
                </c:pt>
                <c:pt idx="13186">
                  <c:v>415.8845</c:v>
                </c:pt>
                <c:pt idx="13187">
                  <c:v>415.8879</c:v>
                </c:pt>
                <c:pt idx="13188">
                  <c:v>415.8938</c:v>
                </c:pt>
                <c:pt idx="13189">
                  <c:v>415.899</c:v>
                </c:pt>
                <c:pt idx="13190">
                  <c:v>415.90320000000003</c:v>
                </c:pt>
                <c:pt idx="13191">
                  <c:v>415.90660000000003</c:v>
                </c:pt>
                <c:pt idx="13192">
                  <c:v>415.91219999999998</c:v>
                </c:pt>
                <c:pt idx="13193">
                  <c:v>415.91640000000001</c:v>
                </c:pt>
                <c:pt idx="13194">
                  <c:v>415.92140000000001</c:v>
                </c:pt>
                <c:pt idx="13195">
                  <c:v>415.9264</c:v>
                </c:pt>
                <c:pt idx="13196">
                  <c:v>415.93029999999999</c:v>
                </c:pt>
                <c:pt idx="13197">
                  <c:v>415.9348</c:v>
                </c:pt>
                <c:pt idx="13198">
                  <c:v>415.93920000000003</c:v>
                </c:pt>
                <c:pt idx="13199">
                  <c:v>415.94439999999997</c:v>
                </c:pt>
                <c:pt idx="13200">
                  <c:v>415.94959999999998</c:v>
                </c:pt>
                <c:pt idx="13201">
                  <c:v>415.95400000000001</c:v>
                </c:pt>
                <c:pt idx="13202">
                  <c:v>415.95870000000002</c:v>
                </c:pt>
                <c:pt idx="13203">
                  <c:v>415.9624</c:v>
                </c:pt>
                <c:pt idx="13204">
                  <c:v>415.96780000000001</c:v>
                </c:pt>
                <c:pt idx="13205">
                  <c:v>415.97179999999997</c:v>
                </c:pt>
                <c:pt idx="13206">
                  <c:v>415.97800000000001</c:v>
                </c:pt>
                <c:pt idx="13207">
                  <c:v>415.9828</c:v>
                </c:pt>
                <c:pt idx="13208">
                  <c:v>415.98899999999998</c:v>
                </c:pt>
                <c:pt idx="13209">
                  <c:v>415.99259999999998</c:v>
                </c:pt>
                <c:pt idx="13210">
                  <c:v>415.99709999999999</c:v>
                </c:pt>
                <c:pt idx="13211">
                  <c:v>416.00310000000002</c:v>
                </c:pt>
                <c:pt idx="13212">
                  <c:v>416.0102</c:v>
                </c:pt>
                <c:pt idx="13213">
                  <c:v>416.01659999999998</c:v>
                </c:pt>
                <c:pt idx="13214">
                  <c:v>416.0206</c:v>
                </c:pt>
                <c:pt idx="13215">
                  <c:v>416.02550000000002</c:v>
                </c:pt>
                <c:pt idx="13216">
                  <c:v>416.03089999999997</c:v>
                </c:pt>
                <c:pt idx="13217">
                  <c:v>416.03440000000001</c:v>
                </c:pt>
                <c:pt idx="13218">
                  <c:v>416.04050000000001</c:v>
                </c:pt>
                <c:pt idx="13219">
                  <c:v>416.04500000000002</c:v>
                </c:pt>
                <c:pt idx="13220">
                  <c:v>416.05119999999999</c:v>
                </c:pt>
                <c:pt idx="13221">
                  <c:v>416.05700000000002</c:v>
                </c:pt>
                <c:pt idx="13222">
                  <c:v>416.06200000000001</c:v>
                </c:pt>
                <c:pt idx="13223">
                  <c:v>416.06479999999999</c:v>
                </c:pt>
                <c:pt idx="13224">
                  <c:v>416.06959999999998</c:v>
                </c:pt>
                <c:pt idx="13225">
                  <c:v>416.0754</c:v>
                </c:pt>
                <c:pt idx="13226">
                  <c:v>416.08100000000002</c:v>
                </c:pt>
                <c:pt idx="13227">
                  <c:v>416.08569999999997</c:v>
                </c:pt>
                <c:pt idx="13228">
                  <c:v>416.09059999999999</c:v>
                </c:pt>
                <c:pt idx="13229">
                  <c:v>416.0958</c:v>
                </c:pt>
                <c:pt idx="13230">
                  <c:v>416.10079999999999</c:v>
                </c:pt>
                <c:pt idx="13231">
                  <c:v>416.1053</c:v>
                </c:pt>
                <c:pt idx="13232">
                  <c:v>416.11149999999998</c:v>
                </c:pt>
                <c:pt idx="13233">
                  <c:v>416.11520000000002</c:v>
                </c:pt>
                <c:pt idx="13234">
                  <c:v>416.12139999999999</c:v>
                </c:pt>
                <c:pt idx="13235">
                  <c:v>416.12619999999998</c:v>
                </c:pt>
                <c:pt idx="13236">
                  <c:v>416.12860000000001</c:v>
                </c:pt>
                <c:pt idx="13237">
                  <c:v>416.13380000000001</c:v>
                </c:pt>
                <c:pt idx="13238">
                  <c:v>416.13810000000001</c:v>
                </c:pt>
                <c:pt idx="13239">
                  <c:v>416.14440000000002</c:v>
                </c:pt>
                <c:pt idx="13240">
                  <c:v>416.14940000000001</c:v>
                </c:pt>
                <c:pt idx="13241">
                  <c:v>416.15660000000003</c:v>
                </c:pt>
                <c:pt idx="13242">
                  <c:v>416.16</c:v>
                </c:pt>
                <c:pt idx="13243">
                  <c:v>416.16660000000002</c:v>
                </c:pt>
                <c:pt idx="13244">
                  <c:v>416.17110000000002</c:v>
                </c:pt>
                <c:pt idx="13245">
                  <c:v>416.17619999999999</c:v>
                </c:pt>
                <c:pt idx="13246">
                  <c:v>416.1814</c:v>
                </c:pt>
                <c:pt idx="13247">
                  <c:v>416.18700000000001</c:v>
                </c:pt>
                <c:pt idx="13248">
                  <c:v>416.19299999999998</c:v>
                </c:pt>
                <c:pt idx="13249">
                  <c:v>416.19799999999998</c:v>
                </c:pt>
                <c:pt idx="13250">
                  <c:v>416.2038</c:v>
                </c:pt>
                <c:pt idx="13251">
                  <c:v>416.20850000000002</c:v>
                </c:pt>
                <c:pt idx="13252">
                  <c:v>416.21379999999999</c:v>
                </c:pt>
                <c:pt idx="13253">
                  <c:v>416.21780000000001</c:v>
                </c:pt>
                <c:pt idx="13254">
                  <c:v>416.22379999999998</c:v>
                </c:pt>
                <c:pt idx="13255">
                  <c:v>416.2285</c:v>
                </c:pt>
                <c:pt idx="13256">
                  <c:v>416.23439999999999</c:v>
                </c:pt>
                <c:pt idx="13257">
                  <c:v>416.2389</c:v>
                </c:pt>
                <c:pt idx="13258">
                  <c:v>416.24529999999999</c:v>
                </c:pt>
                <c:pt idx="13259">
                  <c:v>416.25099999999998</c:v>
                </c:pt>
                <c:pt idx="13260">
                  <c:v>416.2559</c:v>
                </c:pt>
                <c:pt idx="13261">
                  <c:v>416.26139999999998</c:v>
                </c:pt>
                <c:pt idx="13262">
                  <c:v>416.26560000000001</c:v>
                </c:pt>
                <c:pt idx="13263">
                  <c:v>416.2715</c:v>
                </c:pt>
                <c:pt idx="13264">
                  <c:v>416.27690000000001</c:v>
                </c:pt>
                <c:pt idx="13265">
                  <c:v>416.28280000000001</c:v>
                </c:pt>
                <c:pt idx="13266">
                  <c:v>416.28750000000002</c:v>
                </c:pt>
                <c:pt idx="13267">
                  <c:v>416.2912</c:v>
                </c:pt>
                <c:pt idx="13268">
                  <c:v>416.29669999999999</c:v>
                </c:pt>
                <c:pt idx="13269">
                  <c:v>416.30279999999999</c:v>
                </c:pt>
                <c:pt idx="13270">
                  <c:v>416.30700000000002</c:v>
                </c:pt>
                <c:pt idx="13271">
                  <c:v>416.31169999999997</c:v>
                </c:pt>
                <c:pt idx="13272">
                  <c:v>416.31569999999999</c:v>
                </c:pt>
                <c:pt idx="13273">
                  <c:v>416.32220000000001</c:v>
                </c:pt>
                <c:pt idx="13274">
                  <c:v>416.32530000000003</c:v>
                </c:pt>
                <c:pt idx="13275">
                  <c:v>416.33080000000001</c:v>
                </c:pt>
                <c:pt idx="13276">
                  <c:v>416.33519999999999</c:v>
                </c:pt>
                <c:pt idx="13277">
                  <c:v>416.34100000000001</c:v>
                </c:pt>
                <c:pt idx="13278">
                  <c:v>416.34589999999997</c:v>
                </c:pt>
                <c:pt idx="13279">
                  <c:v>416.35070000000002</c:v>
                </c:pt>
                <c:pt idx="13280">
                  <c:v>416.35469999999998</c:v>
                </c:pt>
                <c:pt idx="13281">
                  <c:v>416.3596</c:v>
                </c:pt>
                <c:pt idx="13282">
                  <c:v>416.3646</c:v>
                </c:pt>
                <c:pt idx="13283">
                  <c:v>416.36950000000002</c:v>
                </c:pt>
                <c:pt idx="13284">
                  <c:v>416.37349999999998</c:v>
                </c:pt>
                <c:pt idx="13285">
                  <c:v>416.37889999999999</c:v>
                </c:pt>
                <c:pt idx="13286">
                  <c:v>416.38240000000002</c:v>
                </c:pt>
                <c:pt idx="13287">
                  <c:v>416.38619999999997</c:v>
                </c:pt>
                <c:pt idx="13288">
                  <c:v>416.39319999999998</c:v>
                </c:pt>
                <c:pt idx="13289">
                  <c:v>416.39699999999999</c:v>
                </c:pt>
                <c:pt idx="13290">
                  <c:v>416.40269999999998</c:v>
                </c:pt>
                <c:pt idx="13291">
                  <c:v>416.4074</c:v>
                </c:pt>
                <c:pt idx="13292">
                  <c:v>416.41250000000002</c:v>
                </c:pt>
                <c:pt idx="13293">
                  <c:v>416.41609999999997</c:v>
                </c:pt>
                <c:pt idx="13294">
                  <c:v>416.4212</c:v>
                </c:pt>
                <c:pt idx="13295">
                  <c:v>416.42419999999998</c:v>
                </c:pt>
                <c:pt idx="13296">
                  <c:v>416.43</c:v>
                </c:pt>
                <c:pt idx="13297">
                  <c:v>416.43520000000001</c:v>
                </c:pt>
                <c:pt idx="13298">
                  <c:v>416.4402</c:v>
                </c:pt>
                <c:pt idx="13299">
                  <c:v>416.44549999999998</c:v>
                </c:pt>
                <c:pt idx="13300">
                  <c:v>416.44900000000001</c:v>
                </c:pt>
                <c:pt idx="13301">
                  <c:v>416.45330000000001</c:v>
                </c:pt>
                <c:pt idx="13302">
                  <c:v>416.45979999999997</c:v>
                </c:pt>
                <c:pt idx="13303">
                  <c:v>416.46440000000001</c:v>
                </c:pt>
                <c:pt idx="13304">
                  <c:v>416.4676</c:v>
                </c:pt>
                <c:pt idx="13305">
                  <c:v>416.4735</c:v>
                </c:pt>
                <c:pt idx="13306">
                  <c:v>416.47899999999998</c:v>
                </c:pt>
                <c:pt idx="13307">
                  <c:v>416.48439999999999</c:v>
                </c:pt>
                <c:pt idx="13308">
                  <c:v>416.48820000000001</c:v>
                </c:pt>
                <c:pt idx="13309">
                  <c:v>416.49279999999999</c:v>
                </c:pt>
                <c:pt idx="13310">
                  <c:v>416.4984</c:v>
                </c:pt>
                <c:pt idx="13311">
                  <c:v>416.5025</c:v>
                </c:pt>
                <c:pt idx="13312">
                  <c:v>416.50799999999998</c:v>
                </c:pt>
                <c:pt idx="13313">
                  <c:v>416.51139999999998</c:v>
                </c:pt>
                <c:pt idx="13314">
                  <c:v>416.51639999999998</c:v>
                </c:pt>
                <c:pt idx="13315">
                  <c:v>416.52050000000003</c:v>
                </c:pt>
                <c:pt idx="13316">
                  <c:v>416.52480000000003</c:v>
                </c:pt>
                <c:pt idx="13317">
                  <c:v>416.53039999999999</c:v>
                </c:pt>
                <c:pt idx="13318">
                  <c:v>416.53429999999997</c:v>
                </c:pt>
                <c:pt idx="13319">
                  <c:v>416.53919999999999</c:v>
                </c:pt>
                <c:pt idx="13320">
                  <c:v>416.5437</c:v>
                </c:pt>
                <c:pt idx="13321">
                  <c:v>416.5496</c:v>
                </c:pt>
                <c:pt idx="13322">
                  <c:v>416.55279999999999</c:v>
                </c:pt>
                <c:pt idx="13323">
                  <c:v>416.55739999999997</c:v>
                </c:pt>
                <c:pt idx="13324">
                  <c:v>416.5634</c:v>
                </c:pt>
                <c:pt idx="13325">
                  <c:v>416.5675</c:v>
                </c:pt>
                <c:pt idx="13326">
                  <c:v>416.57220000000001</c:v>
                </c:pt>
                <c:pt idx="13327">
                  <c:v>416.5761</c:v>
                </c:pt>
                <c:pt idx="13328">
                  <c:v>416.5806</c:v>
                </c:pt>
                <c:pt idx="13329">
                  <c:v>416.58440000000002</c:v>
                </c:pt>
                <c:pt idx="13330">
                  <c:v>416.5899</c:v>
                </c:pt>
                <c:pt idx="13331">
                  <c:v>416.596</c:v>
                </c:pt>
                <c:pt idx="13332">
                  <c:v>416.59960000000001</c:v>
                </c:pt>
                <c:pt idx="13333">
                  <c:v>416.60469999999998</c:v>
                </c:pt>
                <c:pt idx="13334">
                  <c:v>416.60899999999998</c:v>
                </c:pt>
                <c:pt idx="13335">
                  <c:v>416.61290000000002</c:v>
                </c:pt>
                <c:pt idx="13336">
                  <c:v>416.61779999999999</c:v>
                </c:pt>
                <c:pt idx="13337">
                  <c:v>416.62209999999999</c:v>
                </c:pt>
                <c:pt idx="13338">
                  <c:v>416.62700000000001</c:v>
                </c:pt>
                <c:pt idx="13339">
                  <c:v>416.63080000000002</c:v>
                </c:pt>
                <c:pt idx="13340">
                  <c:v>416.63290000000001</c:v>
                </c:pt>
                <c:pt idx="13341">
                  <c:v>416.63979999999998</c:v>
                </c:pt>
                <c:pt idx="13342">
                  <c:v>416.64499999999998</c:v>
                </c:pt>
                <c:pt idx="13343">
                  <c:v>416.64679999999998</c:v>
                </c:pt>
                <c:pt idx="13344">
                  <c:v>416.65179999999998</c:v>
                </c:pt>
                <c:pt idx="13345">
                  <c:v>416.65699999999998</c:v>
                </c:pt>
                <c:pt idx="13346">
                  <c:v>416.66120000000001</c:v>
                </c:pt>
                <c:pt idx="13347">
                  <c:v>416.666</c:v>
                </c:pt>
                <c:pt idx="13348">
                  <c:v>416.67219999999998</c:v>
                </c:pt>
                <c:pt idx="13349">
                  <c:v>416.67649999999998</c:v>
                </c:pt>
                <c:pt idx="13350">
                  <c:v>416.68119999999999</c:v>
                </c:pt>
                <c:pt idx="13351">
                  <c:v>416.685</c:v>
                </c:pt>
                <c:pt idx="13352">
                  <c:v>416.69139999999999</c:v>
                </c:pt>
                <c:pt idx="13353">
                  <c:v>416.69459999999998</c:v>
                </c:pt>
                <c:pt idx="13354">
                  <c:v>416.70049999999998</c:v>
                </c:pt>
                <c:pt idx="13355">
                  <c:v>416.70460000000003</c:v>
                </c:pt>
                <c:pt idx="13356">
                  <c:v>416.71010000000001</c:v>
                </c:pt>
                <c:pt idx="13357">
                  <c:v>416.71440000000001</c:v>
                </c:pt>
                <c:pt idx="13358">
                  <c:v>416.71960000000001</c:v>
                </c:pt>
                <c:pt idx="13359">
                  <c:v>416.72519999999997</c:v>
                </c:pt>
                <c:pt idx="13360">
                  <c:v>416.7296</c:v>
                </c:pt>
                <c:pt idx="13361">
                  <c:v>416.73500000000001</c:v>
                </c:pt>
                <c:pt idx="13362">
                  <c:v>416.73829999999998</c:v>
                </c:pt>
                <c:pt idx="13363">
                  <c:v>416.74380000000002</c:v>
                </c:pt>
                <c:pt idx="13364">
                  <c:v>416.74939999999998</c:v>
                </c:pt>
                <c:pt idx="13365">
                  <c:v>416.75439999999998</c:v>
                </c:pt>
                <c:pt idx="13366">
                  <c:v>416.75790000000001</c:v>
                </c:pt>
                <c:pt idx="13367">
                  <c:v>416.76179999999999</c:v>
                </c:pt>
                <c:pt idx="13368">
                  <c:v>416.76679999999999</c:v>
                </c:pt>
                <c:pt idx="13369">
                  <c:v>416.77190000000002</c:v>
                </c:pt>
                <c:pt idx="13370">
                  <c:v>416.77530000000002</c:v>
                </c:pt>
                <c:pt idx="13371">
                  <c:v>416.78219999999999</c:v>
                </c:pt>
                <c:pt idx="13372">
                  <c:v>416.786</c:v>
                </c:pt>
                <c:pt idx="13373">
                  <c:v>416.7894</c:v>
                </c:pt>
                <c:pt idx="13374">
                  <c:v>416.79500000000002</c:v>
                </c:pt>
                <c:pt idx="13375">
                  <c:v>416.79849999999999</c:v>
                </c:pt>
                <c:pt idx="13376">
                  <c:v>416.803</c:v>
                </c:pt>
                <c:pt idx="13377">
                  <c:v>416.80829999999997</c:v>
                </c:pt>
                <c:pt idx="13378">
                  <c:v>416.81259999999997</c:v>
                </c:pt>
                <c:pt idx="13379">
                  <c:v>416.81639999999999</c:v>
                </c:pt>
                <c:pt idx="13380">
                  <c:v>416.82069999999999</c:v>
                </c:pt>
                <c:pt idx="13381">
                  <c:v>416.82639999999998</c:v>
                </c:pt>
                <c:pt idx="13382">
                  <c:v>416.83170000000001</c:v>
                </c:pt>
                <c:pt idx="13383">
                  <c:v>416.8365</c:v>
                </c:pt>
                <c:pt idx="13384">
                  <c:v>416.84160000000003</c:v>
                </c:pt>
                <c:pt idx="13385">
                  <c:v>416.84559999999999</c:v>
                </c:pt>
                <c:pt idx="13386">
                  <c:v>416.85169999999999</c:v>
                </c:pt>
                <c:pt idx="13387">
                  <c:v>416.8562</c:v>
                </c:pt>
                <c:pt idx="13388">
                  <c:v>416.86169999999998</c:v>
                </c:pt>
                <c:pt idx="13389">
                  <c:v>416.86700000000002</c:v>
                </c:pt>
                <c:pt idx="13390">
                  <c:v>416.8707</c:v>
                </c:pt>
                <c:pt idx="13391">
                  <c:v>416.87580000000003</c:v>
                </c:pt>
                <c:pt idx="13392">
                  <c:v>416.88099999999997</c:v>
                </c:pt>
                <c:pt idx="13393">
                  <c:v>416.88479999999998</c:v>
                </c:pt>
                <c:pt idx="13394">
                  <c:v>416.88979999999998</c:v>
                </c:pt>
                <c:pt idx="13395">
                  <c:v>416.89510000000001</c:v>
                </c:pt>
                <c:pt idx="13396">
                  <c:v>416.89909999999998</c:v>
                </c:pt>
                <c:pt idx="13397">
                  <c:v>416.90429999999998</c:v>
                </c:pt>
                <c:pt idx="13398">
                  <c:v>416.90969999999999</c:v>
                </c:pt>
                <c:pt idx="13399">
                  <c:v>416.91500000000002</c:v>
                </c:pt>
                <c:pt idx="13400">
                  <c:v>416.91849999999999</c:v>
                </c:pt>
                <c:pt idx="13401">
                  <c:v>416.92250000000001</c:v>
                </c:pt>
                <c:pt idx="13402">
                  <c:v>416.92570000000001</c:v>
                </c:pt>
                <c:pt idx="13403">
                  <c:v>416.93119999999999</c:v>
                </c:pt>
                <c:pt idx="13404">
                  <c:v>416.93400000000003</c:v>
                </c:pt>
                <c:pt idx="13405">
                  <c:v>416.9384</c:v>
                </c:pt>
                <c:pt idx="13406">
                  <c:v>416.94319999999999</c:v>
                </c:pt>
                <c:pt idx="13407">
                  <c:v>416.94850000000002</c:v>
                </c:pt>
                <c:pt idx="13408">
                  <c:v>416.95400000000001</c:v>
                </c:pt>
                <c:pt idx="13409">
                  <c:v>416.959</c:v>
                </c:pt>
                <c:pt idx="13410">
                  <c:v>416.96289999999999</c:v>
                </c:pt>
                <c:pt idx="13411">
                  <c:v>416.96839999999997</c:v>
                </c:pt>
                <c:pt idx="13412">
                  <c:v>416.97160000000002</c:v>
                </c:pt>
                <c:pt idx="13413">
                  <c:v>416.97519999999997</c:v>
                </c:pt>
                <c:pt idx="13414">
                  <c:v>416.98</c:v>
                </c:pt>
                <c:pt idx="13415">
                  <c:v>416.9837</c:v>
                </c:pt>
                <c:pt idx="13416">
                  <c:v>416.98820000000001</c:v>
                </c:pt>
                <c:pt idx="13417">
                  <c:v>416.99259999999998</c:v>
                </c:pt>
                <c:pt idx="13418">
                  <c:v>416.99810000000002</c:v>
                </c:pt>
                <c:pt idx="13419">
                  <c:v>417.00200000000001</c:v>
                </c:pt>
                <c:pt idx="13420">
                  <c:v>417.00560000000002</c:v>
                </c:pt>
                <c:pt idx="13421">
                  <c:v>417.01029999999997</c:v>
                </c:pt>
                <c:pt idx="13422">
                  <c:v>417.0147</c:v>
                </c:pt>
                <c:pt idx="13423">
                  <c:v>417.01909999999998</c:v>
                </c:pt>
                <c:pt idx="13424">
                  <c:v>417.0222</c:v>
                </c:pt>
                <c:pt idx="13425">
                  <c:v>417.02780000000001</c:v>
                </c:pt>
                <c:pt idx="13426">
                  <c:v>417.03379999999999</c:v>
                </c:pt>
                <c:pt idx="13427">
                  <c:v>417.0376</c:v>
                </c:pt>
                <c:pt idx="13428">
                  <c:v>417.04219999999998</c:v>
                </c:pt>
                <c:pt idx="13429">
                  <c:v>417.0478</c:v>
                </c:pt>
                <c:pt idx="13430">
                  <c:v>417.053</c:v>
                </c:pt>
                <c:pt idx="13431">
                  <c:v>417.05799999999999</c:v>
                </c:pt>
                <c:pt idx="13432">
                  <c:v>417.06220000000002</c:v>
                </c:pt>
                <c:pt idx="13433">
                  <c:v>417.0686</c:v>
                </c:pt>
                <c:pt idx="13434">
                  <c:v>417.06990000000002</c:v>
                </c:pt>
                <c:pt idx="13435">
                  <c:v>417.07569999999998</c:v>
                </c:pt>
                <c:pt idx="13436">
                  <c:v>417.08100000000002</c:v>
                </c:pt>
                <c:pt idx="13437">
                  <c:v>417.08629999999999</c:v>
                </c:pt>
                <c:pt idx="13438">
                  <c:v>417.09039999999999</c:v>
                </c:pt>
                <c:pt idx="13439">
                  <c:v>417.09640000000002</c:v>
                </c:pt>
                <c:pt idx="13440">
                  <c:v>417.10120000000001</c:v>
                </c:pt>
                <c:pt idx="13441">
                  <c:v>417.10419999999999</c:v>
                </c:pt>
                <c:pt idx="13442">
                  <c:v>417.10840000000002</c:v>
                </c:pt>
                <c:pt idx="13443">
                  <c:v>417.11239999999998</c:v>
                </c:pt>
                <c:pt idx="13444">
                  <c:v>417.11739999999998</c:v>
                </c:pt>
                <c:pt idx="13445">
                  <c:v>417.12079999999997</c:v>
                </c:pt>
                <c:pt idx="13446">
                  <c:v>417.12540000000001</c:v>
                </c:pt>
                <c:pt idx="13447">
                  <c:v>417.13099999999997</c:v>
                </c:pt>
                <c:pt idx="13448">
                  <c:v>417.1352</c:v>
                </c:pt>
                <c:pt idx="13449">
                  <c:v>417.14030000000002</c:v>
                </c:pt>
                <c:pt idx="13450">
                  <c:v>417.14440000000002</c:v>
                </c:pt>
                <c:pt idx="13451">
                  <c:v>417.14819999999997</c:v>
                </c:pt>
                <c:pt idx="13452">
                  <c:v>417.15359999999998</c:v>
                </c:pt>
                <c:pt idx="13453">
                  <c:v>417.1583</c:v>
                </c:pt>
                <c:pt idx="13454">
                  <c:v>417.1626</c:v>
                </c:pt>
                <c:pt idx="13455">
                  <c:v>417.16640000000001</c:v>
                </c:pt>
                <c:pt idx="13456">
                  <c:v>417.17239999999998</c:v>
                </c:pt>
                <c:pt idx="13457">
                  <c:v>417.17599999999999</c:v>
                </c:pt>
                <c:pt idx="13458">
                  <c:v>417.1816</c:v>
                </c:pt>
                <c:pt idx="13459">
                  <c:v>417.18560000000002</c:v>
                </c:pt>
                <c:pt idx="13460">
                  <c:v>417.1909</c:v>
                </c:pt>
                <c:pt idx="13461">
                  <c:v>417.1952</c:v>
                </c:pt>
                <c:pt idx="13462">
                  <c:v>417.20080000000002</c:v>
                </c:pt>
                <c:pt idx="13463">
                  <c:v>417.2047</c:v>
                </c:pt>
                <c:pt idx="13464">
                  <c:v>417.2097</c:v>
                </c:pt>
                <c:pt idx="13465">
                  <c:v>417.21280000000002</c:v>
                </c:pt>
                <c:pt idx="13466">
                  <c:v>417.21620000000001</c:v>
                </c:pt>
                <c:pt idx="13467">
                  <c:v>417.2217</c:v>
                </c:pt>
                <c:pt idx="13468">
                  <c:v>417.22660000000002</c:v>
                </c:pt>
                <c:pt idx="13469">
                  <c:v>417.22980000000001</c:v>
                </c:pt>
                <c:pt idx="13470">
                  <c:v>417.23520000000002</c:v>
                </c:pt>
                <c:pt idx="13471">
                  <c:v>417.24020000000002</c:v>
                </c:pt>
                <c:pt idx="13472">
                  <c:v>417.2439</c:v>
                </c:pt>
                <c:pt idx="13473">
                  <c:v>417.24930000000001</c:v>
                </c:pt>
                <c:pt idx="13474">
                  <c:v>417.25259999999997</c:v>
                </c:pt>
                <c:pt idx="13475">
                  <c:v>417.25799999999998</c:v>
                </c:pt>
                <c:pt idx="13476">
                  <c:v>417.26089999999999</c:v>
                </c:pt>
                <c:pt idx="13477">
                  <c:v>417.26560000000001</c:v>
                </c:pt>
                <c:pt idx="13478">
                  <c:v>417.27140000000003</c:v>
                </c:pt>
                <c:pt idx="13479">
                  <c:v>417.2756</c:v>
                </c:pt>
                <c:pt idx="13480">
                  <c:v>417.27980000000002</c:v>
                </c:pt>
                <c:pt idx="13481">
                  <c:v>417.2826</c:v>
                </c:pt>
                <c:pt idx="13482">
                  <c:v>417.28699999999998</c:v>
                </c:pt>
                <c:pt idx="13483">
                  <c:v>417.29219999999998</c:v>
                </c:pt>
                <c:pt idx="13484">
                  <c:v>417.29759999999999</c:v>
                </c:pt>
                <c:pt idx="13485">
                  <c:v>417.30110000000002</c:v>
                </c:pt>
                <c:pt idx="13486">
                  <c:v>417.30599999999998</c:v>
                </c:pt>
                <c:pt idx="13487">
                  <c:v>417.30880000000002</c:v>
                </c:pt>
                <c:pt idx="13488">
                  <c:v>417.31490000000002</c:v>
                </c:pt>
                <c:pt idx="13489">
                  <c:v>417.32</c:v>
                </c:pt>
                <c:pt idx="13490">
                  <c:v>417.32479999999998</c:v>
                </c:pt>
                <c:pt idx="13491">
                  <c:v>417.32819999999998</c:v>
                </c:pt>
                <c:pt idx="13492">
                  <c:v>417.33359999999999</c:v>
                </c:pt>
                <c:pt idx="13493">
                  <c:v>417.33859999999999</c:v>
                </c:pt>
                <c:pt idx="13494">
                  <c:v>417.34399999999999</c:v>
                </c:pt>
                <c:pt idx="13495">
                  <c:v>417.34960000000001</c:v>
                </c:pt>
                <c:pt idx="13496">
                  <c:v>417.3546</c:v>
                </c:pt>
                <c:pt idx="13497">
                  <c:v>417.358</c:v>
                </c:pt>
                <c:pt idx="13498">
                  <c:v>417.36329999999998</c:v>
                </c:pt>
                <c:pt idx="13499">
                  <c:v>417.36700000000002</c:v>
                </c:pt>
                <c:pt idx="13500">
                  <c:v>417.37029999999999</c:v>
                </c:pt>
                <c:pt idx="13501">
                  <c:v>417.37400000000002</c:v>
                </c:pt>
                <c:pt idx="13502">
                  <c:v>417.37869999999998</c:v>
                </c:pt>
                <c:pt idx="13503">
                  <c:v>417.38279999999997</c:v>
                </c:pt>
                <c:pt idx="13504">
                  <c:v>417.38589999999999</c:v>
                </c:pt>
                <c:pt idx="13505">
                  <c:v>417.392</c:v>
                </c:pt>
                <c:pt idx="13506">
                  <c:v>417.39580000000001</c:v>
                </c:pt>
                <c:pt idx="13507">
                  <c:v>417.39949999999999</c:v>
                </c:pt>
                <c:pt idx="13508">
                  <c:v>417.40469999999999</c:v>
                </c:pt>
                <c:pt idx="13509">
                  <c:v>417.40879999999999</c:v>
                </c:pt>
                <c:pt idx="13510">
                  <c:v>417.41390000000001</c:v>
                </c:pt>
                <c:pt idx="13511">
                  <c:v>417.41829999999999</c:v>
                </c:pt>
                <c:pt idx="13512">
                  <c:v>417.4228</c:v>
                </c:pt>
                <c:pt idx="13513">
                  <c:v>417.42739999999998</c:v>
                </c:pt>
                <c:pt idx="13514">
                  <c:v>417.43119999999999</c:v>
                </c:pt>
                <c:pt idx="13515">
                  <c:v>417.43430000000001</c:v>
                </c:pt>
                <c:pt idx="13516">
                  <c:v>417.44080000000002</c:v>
                </c:pt>
                <c:pt idx="13517">
                  <c:v>417.44589999999999</c:v>
                </c:pt>
                <c:pt idx="13518">
                  <c:v>417.45</c:v>
                </c:pt>
                <c:pt idx="13519">
                  <c:v>417.45339999999999</c:v>
                </c:pt>
                <c:pt idx="13520">
                  <c:v>417.45760000000001</c:v>
                </c:pt>
                <c:pt idx="13521">
                  <c:v>417.4615</c:v>
                </c:pt>
                <c:pt idx="13522">
                  <c:v>417.46559999999999</c:v>
                </c:pt>
                <c:pt idx="13523">
                  <c:v>417.471</c:v>
                </c:pt>
                <c:pt idx="13524">
                  <c:v>417.47500000000002</c:v>
                </c:pt>
                <c:pt idx="13525">
                  <c:v>417.47969999999998</c:v>
                </c:pt>
                <c:pt idx="13526">
                  <c:v>417.48480000000001</c:v>
                </c:pt>
                <c:pt idx="13527">
                  <c:v>417.48849999999999</c:v>
                </c:pt>
                <c:pt idx="13528">
                  <c:v>417.49279999999999</c:v>
                </c:pt>
                <c:pt idx="13529">
                  <c:v>417.49599999999998</c:v>
                </c:pt>
                <c:pt idx="13530">
                  <c:v>417.49919999999997</c:v>
                </c:pt>
                <c:pt idx="13531">
                  <c:v>417.5061</c:v>
                </c:pt>
                <c:pt idx="13532">
                  <c:v>417.5102</c:v>
                </c:pt>
                <c:pt idx="13533">
                  <c:v>417.5138</c:v>
                </c:pt>
                <c:pt idx="13534">
                  <c:v>417.5181</c:v>
                </c:pt>
                <c:pt idx="13535">
                  <c:v>417.52280000000002</c:v>
                </c:pt>
                <c:pt idx="13536">
                  <c:v>417.52609999999999</c:v>
                </c:pt>
                <c:pt idx="13537">
                  <c:v>417.53</c:v>
                </c:pt>
                <c:pt idx="13538">
                  <c:v>417.53519999999997</c:v>
                </c:pt>
                <c:pt idx="13539">
                  <c:v>417.53969999999998</c:v>
                </c:pt>
                <c:pt idx="13540">
                  <c:v>417.5453</c:v>
                </c:pt>
                <c:pt idx="13541">
                  <c:v>417.54919999999998</c:v>
                </c:pt>
                <c:pt idx="13542">
                  <c:v>417.55349999999999</c:v>
                </c:pt>
                <c:pt idx="13543">
                  <c:v>417.55840000000001</c:v>
                </c:pt>
                <c:pt idx="13544">
                  <c:v>417.56349999999998</c:v>
                </c:pt>
                <c:pt idx="13545">
                  <c:v>417.56799999999998</c:v>
                </c:pt>
                <c:pt idx="13546">
                  <c:v>417.5718</c:v>
                </c:pt>
                <c:pt idx="13547">
                  <c:v>417.57600000000002</c:v>
                </c:pt>
                <c:pt idx="13548">
                  <c:v>417.57940000000002</c:v>
                </c:pt>
                <c:pt idx="13549">
                  <c:v>417.58539999999999</c:v>
                </c:pt>
                <c:pt idx="13550">
                  <c:v>417.58890000000002</c:v>
                </c:pt>
                <c:pt idx="13551">
                  <c:v>417.59559999999999</c:v>
                </c:pt>
                <c:pt idx="13552">
                  <c:v>417.60019999999997</c:v>
                </c:pt>
                <c:pt idx="13553">
                  <c:v>417.60480000000001</c:v>
                </c:pt>
                <c:pt idx="13554">
                  <c:v>417.60719999999998</c:v>
                </c:pt>
                <c:pt idx="13555">
                  <c:v>417.61219999999997</c:v>
                </c:pt>
                <c:pt idx="13556">
                  <c:v>417.61779999999999</c:v>
                </c:pt>
                <c:pt idx="13557">
                  <c:v>417.62299999999999</c:v>
                </c:pt>
                <c:pt idx="13558">
                  <c:v>417.62889999999999</c:v>
                </c:pt>
                <c:pt idx="13559">
                  <c:v>417.63249999999999</c:v>
                </c:pt>
                <c:pt idx="13560">
                  <c:v>417.63740000000001</c:v>
                </c:pt>
                <c:pt idx="13561">
                  <c:v>417.6431</c:v>
                </c:pt>
                <c:pt idx="13562">
                  <c:v>417.64600000000002</c:v>
                </c:pt>
                <c:pt idx="13563">
                  <c:v>417.65159999999997</c:v>
                </c:pt>
                <c:pt idx="13564">
                  <c:v>417.65559999999999</c:v>
                </c:pt>
                <c:pt idx="13565">
                  <c:v>417.65969999999999</c:v>
                </c:pt>
                <c:pt idx="13566">
                  <c:v>417.66370000000001</c:v>
                </c:pt>
                <c:pt idx="13567">
                  <c:v>417.66899999999998</c:v>
                </c:pt>
                <c:pt idx="13568">
                  <c:v>417.67169999999999</c:v>
                </c:pt>
                <c:pt idx="13569">
                  <c:v>417.67689999999999</c:v>
                </c:pt>
                <c:pt idx="13570">
                  <c:v>417.68209999999999</c:v>
                </c:pt>
                <c:pt idx="13571">
                  <c:v>417.68599999999998</c:v>
                </c:pt>
                <c:pt idx="13572">
                  <c:v>417.6902</c:v>
                </c:pt>
                <c:pt idx="13573">
                  <c:v>417.69560000000001</c:v>
                </c:pt>
                <c:pt idx="13574">
                  <c:v>417.7004</c:v>
                </c:pt>
                <c:pt idx="13575">
                  <c:v>417.7045</c:v>
                </c:pt>
                <c:pt idx="13576">
                  <c:v>417.70780000000002</c:v>
                </c:pt>
                <c:pt idx="13577">
                  <c:v>417.71249999999998</c:v>
                </c:pt>
                <c:pt idx="13578">
                  <c:v>417.71440000000001</c:v>
                </c:pt>
                <c:pt idx="13579">
                  <c:v>417.71879999999999</c:v>
                </c:pt>
                <c:pt idx="13580">
                  <c:v>417.7244</c:v>
                </c:pt>
                <c:pt idx="13581">
                  <c:v>417.7303</c:v>
                </c:pt>
                <c:pt idx="13582">
                  <c:v>417.73520000000002</c:v>
                </c:pt>
                <c:pt idx="13583">
                  <c:v>417.73779999999999</c:v>
                </c:pt>
                <c:pt idx="13584">
                  <c:v>417.74290000000002</c:v>
                </c:pt>
                <c:pt idx="13585">
                  <c:v>417.74639999999999</c:v>
                </c:pt>
                <c:pt idx="13586">
                  <c:v>417.74979999999999</c:v>
                </c:pt>
                <c:pt idx="13587">
                  <c:v>417.75670000000002</c:v>
                </c:pt>
                <c:pt idx="13588">
                  <c:v>417.75900000000001</c:v>
                </c:pt>
                <c:pt idx="13589">
                  <c:v>417.76440000000002</c:v>
                </c:pt>
                <c:pt idx="13590">
                  <c:v>417.76870000000002</c:v>
                </c:pt>
                <c:pt idx="13591">
                  <c:v>417.77420000000001</c:v>
                </c:pt>
                <c:pt idx="13592">
                  <c:v>417.77879999999999</c:v>
                </c:pt>
                <c:pt idx="13593">
                  <c:v>417.78399999999999</c:v>
                </c:pt>
                <c:pt idx="13594">
                  <c:v>417.78750000000002</c:v>
                </c:pt>
                <c:pt idx="13595">
                  <c:v>417.79140000000001</c:v>
                </c:pt>
                <c:pt idx="13596">
                  <c:v>417.79579999999999</c:v>
                </c:pt>
                <c:pt idx="13597">
                  <c:v>417.7987</c:v>
                </c:pt>
                <c:pt idx="13598">
                  <c:v>417.80279999999999</c:v>
                </c:pt>
                <c:pt idx="13599">
                  <c:v>417.80700000000002</c:v>
                </c:pt>
                <c:pt idx="13600">
                  <c:v>417.81180000000001</c:v>
                </c:pt>
                <c:pt idx="13601">
                  <c:v>417.81619999999998</c:v>
                </c:pt>
                <c:pt idx="13602">
                  <c:v>417.82029999999997</c:v>
                </c:pt>
                <c:pt idx="13603">
                  <c:v>417.82440000000003</c:v>
                </c:pt>
                <c:pt idx="13604">
                  <c:v>417.82780000000002</c:v>
                </c:pt>
                <c:pt idx="13605">
                  <c:v>417.8329</c:v>
                </c:pt>
                <c:pt idx="13606">
                  <c:v>417.83609999999999</c:v>
                </c:pt>
                <c:pt idx="13607">
                  <c:v>417.83980000000003</c:v>
                </c:pt>
                <c:pt idx="13608">
                  <c:v>417.84289999999999</c:v>
                </c:pt>
                <c:pt idx="13609">
                  <c:v>417.84660000000002</c:v>
                </c:pt>
                <c:pt idx="13610">
                  <c:v>417.85149999999999</c:v>
                </c:pt>
                <c:pt idx="13611">
                  <c:v>417.8553</c:v>
                </c:pt>
                <c:pt idx="13612">
                  <c:v>417.85809999999998</c:v>
                </c:pt>
                <c:pt idx="13613">
                  <c:v>417.86329999999998</c:v>
                </c:pt>
                <c:pt idx="13614">
                  <c:v>417.86700000000002</c:v>
                </c:pt>
                <c:pt idx="13615">
                  <c:v>417.87150000000003</c:v>
                </c:pt>
                <c:pt idx="13616">
                  <c:v>417.87569999999999</c:v>
                </c:pt>
                <c:pt idx="13617">
                  <c:v>417.88080000000002</c:v>
                </c:pt>
                <c:pt idx="13618">
                  <c:v>417.88499999999999</c:v>
                </c:pt>
                <c:pt idx="13619">
                  <c:v>417.88979999999998</c:v>
                </c:pt>
                <c:pt idx="13620">
                  <c:v>417.89449999999999</c:v>
                </c:pt>
                <c:pt idx="13621">
                  <c:v>417.89949999999999</c:v>
                </c:pt>
                <c:pt idx="13622">
                  <c:v>417.90289999999999</c:v>
                </c:pt>
                <c:pt idx="13623">
                  <c:v>417.90780000000001</c:v>
                </c:pt>
                <c:pt idx="13624">
                  <c:v>417.91149999999999</c:v>
                </c:pt>
                <c:pt idx="13625">
                  <c:v>417.91480000000001</c:v>
                </c:pt>
                <c:pt idx="13626">
                  <c:v>417.92039999999997</c:v>
                </c:pt>
                <c:pt idx="13627">
                  <c:v>417.92579999999998</c:v>
                </c:pt>
                <c:pt idx="13628">
                  <c:v>417.93040000000002</c:v>
                </c:pt>
                <c:pt idx="13629">
                  <c:v>417.93360000000001</c:v>
                </c:pt>
                <c:pt idx="13630">
                  <c:v>417.93860000000001</c:v>
                </c:pt>
                <c:pt idx="13631">
                  <c:v>417.94139999999999</c:v>
                </c:pt>
                <c:pt idx="13632">
                  <c:v>417.94819999999999</c:v>
                </c:pt>
                <c:pt idx="13633">
                  <c:v>417.9522</c:v>
                </c:pt>
                <c:pt idx="13634">
                  <c:v>417.9554</c:v>
                </c:pt>
                <c:pt idx="13635">
                  <c:v>417.96199999999999</c:v>
                </c:pt>
                <c:pt idx="13636">
                  <c:v>417.96699999999998</c:v>
                </c:pt>
                <c:pt idx="13637">
                  <c:v>417.97059999999999</c:v>
                </c:pt>
                <c:pt idx="13638">
                  <c:v>417.97460000000001</c:v>
                </c:pt>
                <c:pt idx="13639">
                  <c:v>417.97859999999997</c:v>
                </c:pt>
                <c:pt idx="13640">
                  <c:v>417.9812</c:v>
                </c:pt>
                <c:pt idx="13641">
                  <c:v>417.98669999999998</c:v>
                </c:pt>
                <c:pt idx="13642">
                  <c:v>417.9898</c:v>
                </c:pt>
                <c:pt idx="13643">
                  <c:v>417.99520000000001</c:v>
                </c:pt>
                <c:pt idx="13644">
                  <c:v>417.99880000000002</c:v>
                </c:pt>
                <c:pt idx="13645">
                  <c:v>418.00209999999998</c:v>
                </c:pt>
                <c:pt idx="13646">
                  <c:v>418.00799999999998</c:v>
                </c:pt>
                <c:pt idx="13647">
                  <c:v>418.0102</c:v>
                </c:pt>
                <c:pt idx="13648">
                  <c:v>418.01499999999999</c:v>
                </c:pt>
                <c:pt idx="13649">
                  <c:v>418.01799999999997</c:v>
                </c:pt>
                <c:pt idx="13650">
                  <c:v>418.02170000000001</c:v>
                </c:pt>
                <c:pt idx="13651">
                  <c:v>418.0258</c:v>
                </c:pt>
                <c:pt idx="13652">
                  <c:v>418.03100000000001</c:v>
                </c:pt>
                <c:pt idx="13653">
                  <c:v>418.03410000000002</c:v>
                </c:pt>
                <c:pt idx="13654">
                  <c:v>418.04</c:v>
                </c:pt>
                <c:pt idx="13655">
                  <c:v>418.0428</c:v>
                </c:pt>
                <c:pt idx="13656">
                  <c:v>418.04730000000001</c:v>
                </c:pt>
                <c:pt idx="13657">
                  <c:v>418.05270000000002</c:v>
                </c:pt>
                <c:pt idx="13658">
                  <c:v>418.05540000000002</c:v>
                </c:pt>
                <c:pt idx="13659">
                  <c:v>418.05939999999998</c:v>
                </c:pt>
                <c:pt idx="13660">
                  <c:v>418.06310000000002</c:v>
                </c:pt>
                <c:pt idx="13661">
                  <c:v>418.06659999999999</c:v>
                </c:pt>
                <c:pt idx="13662">
                  <c:v>418.06990000000002</c:v>
                </c:pt>
                <c:pt idx="13663">
                  <c:v>418.0752</c:v>
                </c:pt>
                <c:pt idx="13664">
                  <c:v>418.07889999999998</c:v>
                </c:pt>
                <c:pt idx="13665">
                  <c:v>418.08319999999998</c:v>
                </c:pt>
                <c:pt idx="13666">
                  <c:v>418.08870000000002</c:v>
                </c:pt>
                <c:pt idx="13667">
                  <c:v>418.09320000000002</c:v>
                </c:pt>
                <c:pt idx="13668">
                  <c:v>418.09780000000001</c:v>
                </c:pt>
                <c:pt idx="13669">
                  <c:v>418.10149999999999</c:v>
                </c:pt>
                <c:pt idx="13670">
                  <c:v>418.1078</c:v>
                </c:pt>
                <c:pt idx="13671">
                  <c:v>418.10939999999999</c:v>
                </c:pt>
                <c:pt idx="13672">
                  <c:v>418.11380000000003</c:v>
                </c:pt>
                <c:pt idx="13673">
                  <c:v>418.11709999999999</c:v>
                </c:pt>
                <c:pt idx="13674">
                  <c:v>418.12279999999998</c:v>
                </c:pt>
                <c:pt idx="13675">
                  <c:v>418.1259</c:v>
                </c:pt>
                <c:pt idx="13676">
                  <c:v>418.13029999999998</c:v>
                </c:pt>
                <c:pt idx="13677">
                  <c:v>418.1336</c:v>
                </c:pt>
                <c:pt idx="13678">
                  <c:v>418.13600000000002</c:v>
                </c:pt>
                <c:pt idx="13679">
                  <c:v>418.14120000000003</c:v>
                </c:pt>
                <c:pt idx="13680">
                  <c:v>418.14359999999999</c:v>
                </c:pt>
                <c:pt idx="13681">
                  <c:v>418.14839999999998</c:v>
                </c:pt>
                <c:pt idx="13682">
                  <c:v>418.15309999999999</c:v>
                </c:pt>
                <c:pt idx="13683">
                  <c:v>418.15780000000001</c:v>
                </c:pt>
                <c:pt idx="13684">
                  <c:v>418.16079999999999</c:v>
                </c:pt>
                <c:pt idx="13685">
                  <c:v>418.16520000000003</c:v>
                </c:pt>
                <c:pt idx="13686">
                  <c:v>418.17039999999997</c:v>
                </c:pt>
                <c:pt idx="13687">
                  <c:v>418.17500000000001</c:v>
                </c:pt>
                <c:pt idx="13688">
                  <c:v>418.17869999999999</c:v>
                </c:pt>
                <c:pt idx="13689">
                  <c:v>418.18340000000001</c:v>
                </c:pt>
                <c:pt idx="13690">
                  <c:v>418.18700000000001</c:v>
                </c:pt>
                <c:pt idx="13691">
                  <c:v>418.19139999999999</c:v>
                </c:pt>
                <c:pt idx="13692">
                  <c:v>418.19630000000001</c:v>
                </c:pt>
                <c:pt idx="13693">
                  <c:v>418.19889999999998</c:v>
                </c:pt>
                <c:pt idx="13694">
                  <c:v>418.20409999999998</c:v>
                </c:pt>
                <c:pt idx="13695">
                  <c:v>418.20940000000002</c:v>
                </c:pt>
                <c:pt idx="13696">
                  <c:v>418.21170000000001</c:v>
                </c:pt>
                <c:pt idx="13697">
                  <c:v>418.21710000000002</c:v>
                </c:pt>
                <c:pt idx="13698">
                  <c:v>418.22269999999997</c:v>
                </c:pt>
                <c:pt idx="13699">
                  <c:v>418.22579999999999</c:v>
                </c:pt>
                <c:pt idx="13700">
                  <c:v>418.23090000000002</c:v>
                </c:pt>
                <c:pt idx="13701">
                  <c:v>418.2362</c:v>
                </c:pt>
                <c:pt idx="13702">
                  <c:v>418.23930000000001</c:v>
                </c:pt>
                <c:pt idx="13703">
                  <c:v>418.24380000000002</c:v>
                </c:pt>
                <c:pt idx="13704">
                  <c:v>418.24959999999999</c:v>
                </c:pt>
                <c:pt idx="13705">
                  <c:v>418.25279999999998</c:v>
                </c:pt>
                <c:pt idx="13706">
                  <c:v>418.2586</c:v>
                </c:pt>
                <c:pt idx="13707">
                  <c:v>418.26170000000002</c:v>
                </c:pt>
                <c:pt idx="13708">
                  <c:v>418.2672</c:v>
                </c:pt>
                <c:pt idx="13709">
                  <c:v>418.27170000000001</c:v>
                </c:pt>
                <c:pt idx="13710">
                  <c:v>418.27569999999997</c:v>
                </c:pt>
                <c:pt idx="13711">
                  <c:v>418.28050000000002</c:v>
                </c:pt>
                <c:pt idx="13712">
                  <c:v>418.28460000000001</c:v>
                </c:pt>
                <c:pt idx="13713">
                  <c:v>418.28660000000002</c:v>
                </c:pt>
                <c:pt idx="13714">
                  <c:v>418.29070000000002</c:v>
                </c:pt>
                <c:pt idx="13715">
                  <c:v>418.29500000000002</c:v>
                </c:pt>
                <c:pt idx="13716">
                  <c:v>418.29880000000003</c:v>
                </c:pt>
                <c:pt idx="13717">
                  <c:v>418.30220000000003</c:v>
                </c:pt>
                <c:pt idx="13718">
                  <c:v>418.30759999999998</c:v>
                </c:pt>
                <c:pt idx="13719">
                  <c:v>418.31200000000001</c:v>
                </c:pt>
                <c:pt idx="13720">
                  <c:v>418.315</c:v>
                </c:pt>
                <c:pt idx="13721">
                  <c:v>418.31880000000001</c:v>
                </c:pt>
                <c:pt idx="13722">
                  <c:v>418.32220000000001</c:v>
                </c:pt>
                <c:pt idx="13723">
                  <c:v>418.32740000000001</c:v>
                </c:pt>
                <c:pt idx="13724">
                  <c:v>418.33030000000002</c:v>
                </c:pt>
                <c:pt idx="13725">
                  <c:v>418.33330000000001</c:v>
                </c:pt>
                <c:pt idx="13726">
                  <c:v>418.33850000000001</c:v>
                </c:pt>
                <c:pt idx="13727">
                  <c:v>418.34199999999998</c:v>
                </c:pt>
                <c:pt idx="13728">
                  <c:v>418.34559999999999</c:v>
                </c:pt>
                <c:pt idx="13729">
                  <c:v>418.34930000000003</c:v>
                </c:pt>
                <c:pt idx="13730">
                  <c:v>418.3546</c:v>
                </c:pt>
                <c:pt idx="13731">
                  <c:v>418.35660000000001</c:v>
                </c:pt>
                <c:pt idx="13732">
                  <c:v>418.36009999999999</c:v>
                </c:pt>
                <c:pt idx="13733">
                  <c:v>418.363</c:v>
                </c:pt>
                <c:pt idx="13734">
                  <c:v>418.36799999999999</c:v>
                </c:pt>
                <c:pt idx="13735">
                  <c:v>418.37310000000002</c:v>
                </c:pt>
                <c:pt idx="13736">
                  <c:v>418.37360000000001</c:v>
                </c:pt>
                <c:pt idx="13737">
                  <c:v>418.37970000000001</c:v>
                </c:pt>
                <c:pt idx="13738">
                  <c:v>418.38290000000001</c:v>
                </c:pt>
                <c:pt idx="13739">
                  <c:v>418.38780000000003</c:v>
                </c:pt>
                <c:pt idx="13740">
                  <c:v>418.39150000000001</c:v>
                </c:pt>
                <c:pt idx="13741">
                  <c:v>418.39499999999998</c:v>
                </c:pt>
                <c:pt idx="13742">
                  <c:v>418.39980000000003</c:v>
                </c:pt>
                <c:pt idx="13743">
                  <c:v>418.40499999999997</c:v>
                </c:pt>
                <c:pt idx="13744">
                  <c:v>418.4085</c:v>
                </c:pt>
                <c:pt idx="13745">
                  <c:v>418.41160000000002</c:v>
                </c:pt>
                <c:pt idx="13746">
                  <c:v>418.41719999999998</c:v>
                </c:pt>
                <c:pt idx="13747">
                  <c:v>418.4212</c:v>
                </c:pt>
                <c:pt idx="13748">
                  <c:v>418.42500000000001</c:v>
                </c:pt>
                <c:pt idx="13749">
                  <c:v>418.42779999999999</c:v>
                </c:pt>
                <c:pt idx="13750">
                  <c:v>418.4316</c:v>
                </c:pt>
                <c:pt idx="13751">
                  <c:v>418.43560000000002</c:v>
                </c:pt>
                <c:pt idx="13752">
                  <c:v>418.44049999999999</c:v>
                </c:pt>
                <c:pt idx="13753">
                  <c:v>418.44600000000003</c:v>
                </c:pt>
                <c:pt idx="13754">
                  <c:v>418.44889999999998</c:v>
                </c:pt>
                <c:pt idx="13755">
                  <c:v>418.45280000000002</c:v>
                </c:pt>
                <c:pt idx="13756">
                  <c:v>418.45800000000003</c:v>
                </c:pt>
                <c:pt idx="13757">
                  <c:v>418.46050000000002</c:v>
                </c:pt>
                <c:pt idx="13758">
                  <c:v>418.46559999999999</c:v>
                </c:pt>
                <c:pt idx="13759">
                  <c:v>418.46839999999997</c:v>
                </c:pt>
                <c:pt idx="13760">
                  <c:v>418.47300000000001</c:v>
                </c:pt>
                <c:pt idx="13761">
                  <c:v>418.4778</c:v>
                </c:pt>
                <c:pt idx="13762">
                  <c:v>418.48200000000003</c:v>
                </c:pt>
                <c:pt idx="13763">
                  <c:v>418.48649999999998</c:v>
                </c:pt>
                <c:pt idx="13764">
                  <c:v>418.49029999999999</c:v>
                </c:pt>
                <c:pt idx="13765">
                  <c:v>418.49439999999998</c:v>
                </c:pt>
                <c:pt idx="13766">
                  <c:v>418.49889999999999</c:v>
                </c:pt>
                <c:pt idx="13767">
                  <c:v>418.50220000000002</c:v>
                </c:pt>
                <c:pt idx="13768">
                  <c:v>418.50540000000001</c:v>
                </c:pt>
                <c:pt idx="13769">
                  <c:v>418.50940000000003</c:v>
                </c:pt>
                <c:pt idx="13770">
                  <c:v>418.5129</c:v>
                </c:pt>
                <c:pt idx="13771">
                  <c:v>418.5181</c:v>
                </c:pt>
                <c:pt idx="13772">
                  <c:v>418.5215</c:v>
                </c:pt>
                <c:pt idx="13773">
                  <c:v>418.52420000000001</c:v>
                </c:pt>
                <c:pt idx="13774">
                  <c:v>418.5274</c:v>
                </c:pt>
                <c:pt idx="13775">
                  <c:v>418.5326</c:v>
                </c:pt>
                <c:pt idx="13776">
                  <c:v>418.5385</c:v>
                </c:pt>
                <c:pt idx="13777">
                  <c:v>418.541</c:v>
                </c:pt>
                <c:pt idx="13778">
                  <c:v>418.54480000000001</c:v>
                </c:pt>
                <c:pt idx="13779">
                  <c:v>418.5478</c:v>
                </c:pt>
                <c:pt idx="13780">
                  <c:v>418.55279999999999</c:v>
                </c:pt>
                <c:pt idx="13781">
                  <c:v>418.5566</c:v>
                </c:pt>
                <c:pt idx="13782">
                  <c:v>418.56200000000001</c:v>
                </c:pt>
                <c:pt idx="13783">
                  <c:v>418.5652</c:v>
                </c:pt>
                <c:pt idx="13784">
                  <c:v>418.56970000000001</c:v>
                </c:pt>
                <c:pt idx="13785">
                  <c:v>418.57380000000001</c:v>
                </c:pt>
                <c:pt idx="13786">
                  <c:v>418.5772</c:v>
                </c:pt>
                <c:pt idx="13787">
                  <c:v>418.58080000000001</c:v>
                </c:pt>
                <c:pt idx="13788">
                  <c:v>418.5856</c:v>
                </c:pt>
                <c:pt idx="13789">
                  <c:v>418.59179999999998</c:v>
                </c:pt>
                <c:pt idx="13790">
                  <c:v>418.59480000000002</c:v>
                </c:pt>
                <c:pt idx="13791">
                  <c:v>418.5985</c:v>
                </c:pt>
                <c:pt idx="13792">
                  <c:v>418.60199999999998</c:v>
                </c:pt>
                <c:pt idx="13793">
                  <c:v>418.60599999999999</c:v>
                </c:pt>
                <c:pt idx="13794">
                  <c:v>418.61059999999998</c:v>
                </c:pt>
                <c:pt idx="13795">
                  <c:v>418.61419999999998</c:v>
                </c:pt>
                <c:pt idx="13796">
                  <c:v>418.61829999999998</c:v>
                </c:pt>
                <c:pt idx="13797">
                  <c:v>418.62310000000002</c:v>
                </c:pt>
                <c:pt idx="13798">
                  <c:v>418.62849999999997</c:v>
                </c:pt>
                <c:pt idx="13799">
                  <c:v>418.63260000000002</c:v>
                </c:pt>
                <c:pt idx="13800">
                  <c:v>418.63499999999999</c:v>
                </c:pt>
                <c:pt idx="13801">
                  <c:v>418.6388</c:v>
                </c:pt>
                <c:pt idx="13802">
                  <c:v>418.64280000000002</c:v>
                </c:pt>
                <c:pt idx="13803">
                  <c:v>418.64789999999999</c:v>
                </c:pt>
                <c:pt idx="13804">
                  <c:v>418.65120000000002</c:v>
                </c:pt>
                <c:pt idx="13805">
                  <c:v>418.65379999999999</c:v>
                </c:pt>
                <c:pt idx="13806">
                  <c:v>418.65940000000001</c:v>
                </c:pt>
                <c:pt idx="13807">
                  <c:v>418.66199999999998</c:v>
                </c:pt>
                <c:pt idx="13808">
                  <c:v>418.66719999999998</c:v>
                </c:pt>
                <c:pt idx="13809">
                  <c:v>418.67169999999999</c:v>
                </c:pt>
                <c:pt idx="13810">
                  <c:v>418.67590000000001</c:v>
                </c:pt>
                <c:pt idx="13811">
                  <c:v>418.68</c:v>
                </c:pt>
                <c:pt idx="13812">
                  <c:v>418.68299999999999</c:v>
                </c:pt>
                <c:pt idx="13813">
                  <c:v>418.68689999999998</c:v>
                </c:pt>
                <c:pt idx="13814">
                  <c:v>418.69099999999997</c:v>
                </c:pt>
                <c:pt idx="13815">
                  <c:v>418.69459999999998</c:v>
                </c:pt>
                <c:pt idx="13816">
                  <c:v>418.69900000000001</c:v>
                </c:pt>
                <c:pt idx="13817">
                  <c:v>418.70389999999998</c:v>
                </c:pt>
                <c:pt idx="13818">
                  <c:v>418.70800000000003</c:v>
                </c:pt>
                <c:pt idx="13819">
                  <c:v>418.71109999999999</c:v>
                </c:pt>
                <c:pt idx="13820">
                  <c:v>418.71559999999999</c:v>
                </c:pt>
                <c:pt idx="13821">
                  <c:v>418.71890000000002</c:v>
                </c:pt>
                <c:pt idx="13822">
                  <c:v>418.7226</c:v>
                </c:pt>
                <c:pt idx="13823">
                  <c:v>418.72570000000002</c:v>
                </c:pt>
                <c:pt idx="13824">
                  <c:v>418.72969999999998</c:v>
                </c:pt>
                <c:pt idx="13825">
                  <c:v>418.73239999999998</c:v>
                </c:pt>
                <c:pt idx="13826">
                  <c:v>418.73779999999999</c:v>
                </c:pt>
                <c:pt idx="13827">
                  <c:v>418.74119999999999</c:v>
                </c:pt>
                <c:pt idx="13828">
                  <c:v>418.74560000000002</c:v>
                </c:pt>
                <c:pt idx="13829">
                  <c:v>418.75040000000001</c:v>
                </c:pt>
                <c:pt idx="13830">
                  <c:v>418.75349999999997</c:v>
                </c:pt>
                <c:pt idx="13831">
                  <c:v>418.7586</c:v>
                </c:pt>
                <c:pt idx="13832">
                  <c:v>418.76170000000002</c:v>
                </c:pt>
                <c:pt idx="13833">
                  <c:v>418.76639999999998</c:v>
                </c:pt>
                <c:pt idx="13834">
                  <c:v>418.77010000000001</c:v>
                </c:pt>
                <c:pt idx="13835">
                  <c:v>418.77379999999999</c:v>
                </c:pt>
                <c:pt idx="13836">
                  <c:v>418.77620000000002</c:v>
                </c:pt>
                <c:pt idx="13837">
                  <c:v>418.78129999999999</c:v>
                </c:pt>
                <c:pt idx="13838">
                  <c:v>418.78359999999998</c:v>
                </c:pt>
                <c:pt idx="13839">
                  <c:v>418.78829999999999</c:v>
                </c:pt>
                <c:pt idx="13840">
                  <c:v>418.79160000000002</c:v>
                </c:pt>
                <c:pt idx="13841">
                  <c:v>418.79590000000002</c:v>
                </c:pt>
                <c:pt idx="13842">
                  <c:v>418.79840000000002</c:v>
                </c:pt>
                <c:pt idx="13843">
                  <c:v>418.80419999999998</c:v>
                </c:pt>
                <c:pt idx="13844">
                  <c:v>418.8082</c:v>
                </c:pt>
                <c:pt idx="13845">
                  <c:v>418.81330000000003</c:v>
                </c:pt>
                <c:pt idx="13846">
                  <c:v>418.81639999999999</c:v>
                </c:pt>
                <c:pt idx="13847">
                  <c:v>418.8184</c:v>
                </c:pt>
                <c:pt idx="13848">
                  <c:v>418.82389999999998</c:v>
                </c:pt>
                <c:pt idx="13849">
                  <c:v>418.82780000000002</c:v>
                </c:pt>
                <c:pt idx="13850">
                  <c:v>418.8304</c:v>
                </c:pt>
                <c:pt idx="13851">
                  <c:v>418.8329</c:v>
                </c:pt>
                <c:pt idx="13852">
                  <c:v>418.83749999999998</c:v>
                </c:pt>
                <c:pt idx="13853">
                  <c:v>418.839</c:v>
                </c:pt>
                <c:pt idx="13854">
                  <c:v>418.84379999999999</c:v>
                </c:pt>
                <c:pt idx="13855">
                  <c:v>418.84879999999998</c:v>
                </c:pt>
                <c:pt idx="13856">
                  <c:v>418.85199999999998</c:v>
                </c:pt>
                <c:pt idx="13857">
                  <c:v>418.85559999999998</c:v>
                </c:pt>
                <c:pt idx="13858">
                  <c:v>418.86</c:v>
                </c:pt>
                <c:pt idx="13859">
                  <c:v>418.86380000000003</c:v>
                </c:pt>
                <c:pt idx="13860">
                  <c:v>418.8682</c:v>
                </c:pt>
                <c:pt idx="13861">
                  <c:v>418.87220000000002</c:v>
                </c:pt>
                <c:pt idx="13862">
                  <c:v>418.87610000000001</c:v>
                </c:pt>
                <c:pt idx="13863">
                  <c:v>418.87990000000002</c:v>
                </c:pt>
                <c:pt idx="13864">
                  <c:v>418.88339999999999</c:v>
                </c:pt>
                <c:pt idx="13865">
                  <c:v>418.88839999999999</c:v>
                </c:pt>
                <c:pt idx="13866">
                  <c:v>418.89159999999998</c:v>
                </c:pt>
                <c:pt idx="13867">
                  <c:v>418.8956</c:v>
                </c:pt>
                <c:pt idx="13868">
                  <c:v>418.89940000000001</c:v>
                </c:pt>
                <c:pt idx="13869">
                  <c:v>418.90309999999999</c:v>
                </c:pt>
                <c:pt idx="13870">
                  <c:v>418.90780000000001</c:v>
                </c:pt>
                <c:pt idx="13871">
                  <c:v>418.91090000000003</c:v>
                </c:pt>
                <c:pt idx="13872">
                  <c:v>418.91399999999999</c:v>
                </c:pt>
                <c:pt idx="13873">
                  <c:v>418.92</c:v>
                </c:pt>
                <c:pt idx="13874">
                  <c:v>418.92259999999999</c:v>
                </c:pt>
                <c:pt idx="13875">
                  <c:v>418.92559999999997</c:v>
                </c:pt>
                <c:pt idx="13876">
                  <c:v>418.93110000000001</c:v>
                </c:pt>
                <c:pt idx="13877">
                  <c:v>418.93470000000002</c:v>
                </c:pt>
                <c:pt idx="13878">
                  <c:v>418.93869999999998</c:v>
                </c:pt>
                <c:pt idx="13879">
                  <c:v>418.94260000000003</c:v>
                </c:pt>
                <c:pt idx="13880">
                  <c:v>418.94479999999999</c:v>
                </c:pt>
                <c:pt idx="13881">
                  <c:v>418.94940000000003</c:v>
                </c:pt>
                <c:pt idx="13882">
                  <c:v>418.95179999999999</c:v>
                </c:pt>
                <c:pt idx="13883">
                  <c:v>418.95490000000001</c:v>
                </c:pt>
                <c:pt idx="13884">
                  <c:v>418.95839999999998</c:v>
                </c:pt>
                <c:pt idx="13885">
                  <c:v>418.96159999999998</c:v>
                </c:pt>
                <c:pt idx="13886">
                  <c:v>418.96660000000003</c:v>
                </c:pt>
                <c:pt idx="13887">
                  <c:v>418.96910000000003</c:v>
                </c:pt>
                <c:pt idx="13888">
                  <c:v>418.97320000000002</c:v>
                </c:pt>
                <c:pt idx="13889">
                  <c:v>418.97660000000002</c:v>
                </c:pt>
                <c:pt idx="13890">
                  <c:v>418.98259999999999</c:v>
                </c:pt>
                <c:pt idx="13891">
                  <c:v>418.98770000000002</c:v>
                </c:pt>
                <c:pt idx="13892">
                  <c:v>418.98770000000002</c:v>
                </c:pt>
                <c:pt idx="13893">
                  <c:v>418.99200000000002</c:v>
                </c:pt>
                <c:pt idx="13894">
                  <c:v>418.99599999999998</c:v>
                </c:pt>
                <c:pt idx="13895">
                  <c:v>418.99970000000002</c:v>
                </c:pt>
                <c:pt idx="13896">
                  <c:v>419.00290000000001</c:v>
                </c:pt>
                <c:pt idx="13897">
                  <c:v>419.00580000000002</c:v>
                </c:pt>
                <c:pt idx="13898">
                  <c:v>419.01</c:v>
                </c:pt>
                <c:pt idx="13899">
                  <c:v>419.01280000000003</c:v>
                </c:pt>
                <c:pt idx="13900">
                  <c:v>419.01659999999998</c:v>
                </c:pt>
                <c:pt idx="13901">
                  <c:v>419.02109999999999</c:v>
                </c:pt>
                <c:pt idx="13902">
                  <c:v>419.02609999999999</c:v>
                </c:pt>
                <c:pt idx="13903">
                  <c:v>419.03030000000001</c:v>
                </c:pt>
                <c:pt idx="13904">
                  <c:v>419.03300000000002</c:v>
                </c:pt>
                <c:pt idx="13905">
                  <c:v>419.03820000000002</c:v>
                </c:pt>
                <c:pt idx="13906">
                  <c:v>419.04</c:v>
                </c:pt>
                <c:pt idx="13907">
                  <c:v>419.04300000000001</c:v>
                </c:pt>
                <c:pt idx="13908">
                  <c:v>419.04860000000002</c:v>
                </c:pt>
                <c:pt idx="13909">
                  <c:v>419.05</c:v>
                </c:pt>
                <c:pt idx="13910">
                  <c:v>419.05540000000002</c:v>
                </c:pt>
                <c:pt idx="13911">
                  <c:v>419.05889999999999</c:v>
                </c:pt>
                <c:pt idx="13912">
                  <c:v>419.06139999999999</c:v>
                </c:pt>
                <c:pt idx="13913">
                  <c:v>419.0652</c:v>
                </c:pt>
                <c:pt idx="13914">
                  <c:v>419.0693</c:v>
                </c:pt>
                <c:pt idx="13915">
                  <c:v>419.07220000000001</c:v>
                </c:pt>
                <c:pt idx="13916">
                  <c:v>419.077</c:v>
                </c:pt>
                <c:pt idx="13917">
                  <c:v>419.0813</c:v>
                </c:pt>
                <c:pt idx="13918">
                  <c:v>419.08629999999999</c:v>
                </c:pt>
                <c:pt idx="13919">
                  <c:v>419.08890000000002</c:v>
                </c:pt>
                <c:pt idx="13920">
                  <c:v>419.0924</c:v>
                </c:pt>
                <c:pt idx="13921">
                  <c:v>419.09539999999998</c:v>
                </c:pt>
                <c:pt idx="13922">
                  <c:v>419.09949999999998</c:v>
                </c:pt>
                <c:pt idx="13923">
                  <c:v>419.10410000000002</c:v>
                </c:pt>
                <c:pt idx="13924">
                  <c:v>419.10579999999999</c:v>
                </c:pt>
                <c:pt idx="13925">
                  <c:v>419.11040000000003</c:v>
                </c:pt>
                <c:pt idx="13926">
                  <c:v>419.11410000000001</c:v>
                </c:pt>
                <c:pt idx="13927">
                  <c:v>419.11720000000003</c:v>
                </c:pt>
                <c:pt idx="13928">
                  <c:v>419.12189999999998</c:v>
                </c:pt>
                <c:pt idx="13929">
                  <c:v>419.12540000000001</c:v>
                </c:pt>
                <c:pt idx="13930">
                  <c:v>419.12939999999998</c:v>
                </c:pt>
                <c:pt idx="13931">
                  <c:v>419.13319999999999</c:v>
                </c:pt>
                <c:pt idx="13932">
                  <c:v>419.13619999999997</c:v>
                </c:pt>
                <c:pt idx="13933">
                  <c:v>419.1388</c:v>
                </c:pt>
                <c:pt idx="13934">
                  <c:v>419.14210000000003</c:v>
                </c:pt>
                <c:pt idx="13935">
                  <c:v>419.14690000000002</c:v>
                </c:pt>
                <c:pt idx="13936">
                  <c:v>419.15109999999999</c:v>
                </c:pt>
                <c:pt idx="13937">
                  <c:v>419.15550000000002</c:v>
                </c:pt>
                <c:pt idx="13938">
                  <c:v>419.15859999999998</c:v>
                </c:pt>
                <c:pt idx="13939">
                  <c:v>419.16160000000002</c:v>
                </c:pt>
                <c:pt idx="13940">
                  <c:v>419.16539999999998</c:v>
                </c:pt>
                <c:pt idx="13941">
                  <c:v>419.1687</c:v>
                </c:pt>
                <c:pt idx="13942">
                  <c:v>419.17239999999998</c:v>
                </c:pt>
                <c:pt idx="13943">
                  <c:v>419.17570000000001</c:v>
                </c:pt>
                <c:pt idx="13944">
                  <c:v>419.18040000000002</c:v>
                </c:pt>
                <c:pt idx="13945">
                  <c:v>419.18380000000002</c:v>
                </c:pt>
                <c:pt idx="13946">
                  <c:v>419.18599999999998</c:v>
                </c:pt>
                <c:pt idx="13947">
                  <c:v>419.1902</c:v>
                </c:pt>
                <c:pt idx="13948">
                  <c:v>419.19299999999998</c:v>
                </c:pt>
                <c:pt idx="13949">
                  <c:v>419.19720000000001</c:v>
                </c:pt>
                <c:pt idx="13950">
                  <c:v>419.19909999999999</c:v>
                </c:pt>
                <c:pt idx="13951">
                  <c:v>419.20179999999999</c:v>
                </c:pt>
                <c:pt idx="13952">
                  <c:v>419.20499999999998</c:v>
                </c:pt>
                <c:pt idx="13953">
                  <c:v>419.209</c:v>
                </c:pt>
                <c:pt idx="13954">
                  <c:v>419.21409999999997</c:v>
                </c:pt>
                <c:pt idx="13955">
                  <c:v>419.21679999999998</c:v>
                </c:pt>
                <c:pt idx="13956">
                  <c:v>419.22160000000002</c:v>
                </c:pt>
                <c:pt idx="13957">
                  <c:v>419.22379999999998</c:v>
                </c:pt>
                <c:pt idx="13958">
                  <c:v>419.22829999999999</c:v>
                </c:pt>
                <c:pt idx="13959">
                  <c:v>419.23090000000002</c:v>
                </c:pt>
                <c:pt idx="13960">
                  <c:v>419.23360000000002</c:v>
                </c:pt>
                <c:pt idx="13961">
                  <c:v>419.23820000000001</c:v>
                </c:pt>
                <c:pt idx="13962">
                  <c:v>419.24279999999999</c:v>
                </c:pt>
                <c:pt idx="13963">
                  <c:v>419.24560000000002</c:v>
                </c:pt>
                <c:pt idx="13964">
                  <c:v>419.24959999999999</c:v>
                </c:pt>
                <c:pt idx="13965">
                  <c:v>419.25200000000001</c:v>
                </c:pt>
                <c:pt idx="13966">
                  <c:v>419.25619999999998</c:v>
                </c:pt>
                <c:pt idx="13967">
                  <c:v>419.26170000000002</c:v>
                </c:pt>
                <c:pt idx="13968">
                  <c:v>419.26499999999999</c:v>
                </c:pt>
                <c:pt idx="13969">
                  <c:v>419.26920000000001</c:v>
                </c:pt>
                <c:pt idx="13970">
                  <c:v>419.27100000000002</c:v>
                </c:pt>
                <c:pt idx="13971">
                  <c:v>419.2756</c:v>
                </c:pt>
                <c:pt idx="13972">
                  <c:v>419.27949999999998</c:v>
                </c:pt>
                <c:pt idx="13973">
                  <c:v>419.28339999999997</c:v>
                </c:pt>
                <c:pt idx="13974">
                  <c:v>419.2869</c:v>
                </c:pt>
                <c:pt idx="13975">
                  <c:v>419.291</c:v>
                </c:pt>
                <c:pt idx="13976">
                  <c:v>419.2944</c:v>
                </c:pt>
                <c:pt idx="13977">
                  <c:v>419.29820000000001</c:v>
                </c:pt>
                <c:pt idx="13978">
                  <c:v>419.30040000000002</c:v>
                </c:pt>
                <c:pt idx="13979">
                  <c:v>419.30540000000002</c:v>
                </c:pt>
                <c:pt idx="13980">
                  <c:v>419.30700000000002</c:v>
                </c:pt>
                <c:pt idx="13981">
                  <c:v>419.31139999999999</c:v>
                </c:pt>
                <c:pt idx="13982">
                  <c:v>419.31439999999998</c:v>
                </c:pt>
                <c:pt idx="13983">
                  <c:v>419.31580000000002</c:v>
                </c:pt>
                <c:pt idx="13984">
                  <c:v>419.31959999999998</c:v>
                </c:pt>
                <c:pt idx="13985">
                  <c:v>419.32330000000002</c:v>
                </c:pt>
                <c:pt idx="13986">
                  <c:v>419.32690000000002</c:v>
                </c:pt>
                <c:pt idx="13987">
                  <c:v>419.3297</c:v>
                </c:pt>
                <c:pt idx="13988">
                  <c:v>419.3347</c:v>
                </c:pt>
                <c:pt idx="13989">
                  <c:v>419.33609999999999</c:v>
                </c:pt>
                <c:pt idx="13990">
                  <c:v>419.34140000000002</c:v>
                </c:pt>
                <c:pt idx="13991">
                  <c:v>419.34480000000002</c:v>
                </c:pt>
                <c:pt idx="13992">
                  <c:v>419.34730000000002</c:v>
                </c:pt>
                <c:pt idx="13993">
                  <c:v>419.35</c:v>
                </c:pt>
                <c:pt idx="13994">
                  <c:v>419.35399999999998</c:v>
                </c:pt>
                <c:pt idx="13995">
                  <c:v>419.35860000000002</c:v>
                </c:pt>
                <c:pt idx="13996">
                  <c:v>419.36290000000002</c:v>
                </c:pt>
                <c:pt idx="13997">
                  <c:v>419.36610000000002</c:v>
                </c:pt>
                <c:pt idx="13998">
                  <c:v>419.36900000000003</c:v>
                </c:pt>
                <c:pt idx="13999">
                  <c:v>419.37200000000001</c:v>
                </c:pt>
                <c:pt idx="14000">
                  <c:v>419.37639999999999</c:v>
                </c:pt>
                <c:pt idx="14001">
                  <c:v>419.38</c:v>
                </c:pt>
                <c:pt idx="14002">
                  <c:v>419.38339999999999</c:v>
                </c:pt>
                <c:pt idx="14003">
                  <c:v>419.38679999999999</c:v>
                </c:pt>
                <c:pt idx="14004">
                  <c:v>419.3895</c:v>
                </c:pt>
                <c:pt idx="14005">
                  <c:v>419.39249999999998</c:v>
                </c:pt>
                <c:pt idx="14006">
                  <c:v>419.39569999999998</c:v>
                </c:pt>
                <c:pt idx="14007">
                  <c:v>419.4</c:v>
                </c:pt>
                <c:pt idx="14008">
                  <c:v>419.40440000000001</c:v>
                </c:pt>
                <c:pt idx="14009">
                  <c:v>419.40820000000002</c:v>
                </c:pt>
                <c:pt idx="14010">
                  <c:v>419.41239999999999</c:v>
                </c:pt>
                <c:pt idx="14011">
                  <c:v>419.41570000000002</c:v>
                </c:pt>
                <c:pt idx="14012">
                  <c:v>419.41910000000001</c:v>
                </c:pt>
                <c:pt idx="14013">
                  <c:v>419.42230000000001</c:v>
                </c:pt>
                <c:pt idx="14014">
                  <c:v>419.428</c:v>
                </c:pt>
                <c:pt idx="14015">
                  <c:v>419.43</c:v>
                </c:pt>
                <c:pt idx="14016">
                  <c:v>419.43360000000001</c:v>
                </c:pt>
                <c:pt idx="14017">
                  <c:v>419.43709999999999</c:v>
                </c:pt>
                <c:pt idx="14018">
                  <c:v>419.44060000000002</c:v>
                </c:pt>
                <c:pt idx="14019">
                  <c:v>419.44450000000001</c:v>
                </c:pt>
                <c:pt idx="14020">
                  <c:v>419.44839999999999</c:v>
                </c:pt>
                <c:pt idx="14021">
                  <c:v>419.452</c:v>
                </c:pt>
                <c:pt idx="14022">
                  <c:v>419.4572</c:v>
                </c:pt>
                <c:pt idx="14023">
                  <c:v>419.45929999999998</c:v>
                </c:pt>
                <c:pt idx="14024">
                  <c:v>419.46379999999999</c:v>
                </c:pt>
                <c:pt idx="14025">
                  <c:v>419.46679999999998</c:v>
                </c:pt>
                <c:pt idx="14026">
                  <c:v>419.47199999999998</c:v>
                </c:pt>
                <c:pt idx="14027">
                  <c:v>419.47430000000003</c:v>
                </c:pt>
                <c:pt idx="14028">
                  <c:v>419.47800000000001</c:v>
                </c:pt>
                <c:pt idx="14029">
                  <c:v>419.48250000000002</c:v>
                </c:pt>
                <c:pt idx="14030">
                  <c:v>419.48660000000001</c:v>
                </c:pt>
                <c:pt idx="14031">
                  <c:v>419.49079999999998</c:v>
                </c:pt>
                <c:pt idx="14032">
                  <c:v>419.4941</c:v>
                </c:pt>
                <c:pt idx="14033">
                  <c:v>419.49900000000002</c:v>
                </c:pt>
                <c:pt idx="14034">
                  <c:v>419.50119999999998</c:v>
                </c:pt>
                <c:pt idx="14035">
                  <c:v>419.50529999999998</c:v>
                </c:pt>
                <c:pt idx="14036">
                  <c:v>419.50959999999998</c:v>
                </c:pt>
                <c:pt idx="14037">
                  <c:v>419.51260000000002</c:v>
                </c:pt>
                <c:pt idx="14038">
                  <c:v>419.51609999999999</c:v>
                </c:pt>
                <c:pt idx="14039">
                  <c:v>419.51960000000003</c:v>
                </c:pt>
                <c:pt idx="14040">
                  <c:v>419.52390000000003</c:v>
                </c:pt>
                <c:pt idx="14041">
                  <c:v>419.52719999999999</c:v>
                </c:pt>
                <c:pt idx="14042">
                  <c:v>419.53059999999999</c:v>
                </c:pt>
                <c:pt idx="14043">
                  <c:v>419.53219999999999</c:v>
                </c:pt>
                <c:pt idx="14044">
                  <c:v>419.53660000000002</c:v>
                </c:pt>
                <c:pt idx="14045">
                  <c:v>419.53919999999999</c:v>
                </c:pt>
                <c:pt idx="14046">
                  <c:v>419.54430000000002</c:v>
                </c:pt>
                <c:pt idx="14047">
                  <c:v>419.548</c:v>
                </c:pt>
                <c:pt idx="14048">
                  <c:v>419.55079999999998</c:v>
                </c:pt>
                <c:pt idx="14049">
                  <c:v>419.55329999999998</c:v>
                </c:pt>
                <c:pt idx="14050">
                  <c:v>419.55630000000002</c:v>
                </c:pt>
                <c:pt idx="14051">
                  <c:v>419.55939999999998</c:v>
                </c:pt>
                <c:pt idx="14052">
                  <c:v>419.56360000000001</c:v>
                </c:pt>
                <c:pt idx="14053">
                  <c:v>419.56610000000001</c:v>
                </c:pt>
                <c:pt idx="14054">
                  <c:v>419.57170000000002</c:v>
                </c:pt>
                <c:pt idx="14055">
                  <c:v>419.57440000000003</c:v>
                </c:pt>
                <c:pt idx="14056">
                  <c:v>419.57659999999998</c:v>
                </c:pt>
                <c:pt idx="14057">
                  <c:v>419.58199999999999</c:v>
                </c:pt>
                <c:pt idx="14058">
                  <c:v>419.58519999999999</c:v>
                </c:pt>
                <c:pt idx="14059">
                  <c:v>419.58859999999999</c:v>
                </c:pt>
                <c:pt idx="14060">
                  <c:v>419.59300000000002</c:v>
                </c:pt>
                <c:pt idx="14061">
                  <c:v>419.59530000000001</c:v>
                </c:pt>
                <c:pt idx="14062">
                  <c:v>419.59829999999999</c:v>
                </c:pt>
                <c:pt idx="14063">
                  <c:v>419.6028</c:v>
                </c:pt>
                <c:pt idx="14064">
                  <c:v>419.6062</c:v>
                </c:pt>
                <c:pt idx="14065">
                  <c:v>419.61040000000003</c:v>
                </c:pt>
                <c:pt idx="14066">
                  <c:v>419.61250000000001</c:v>
                </c:pt>
                <c:pt idx="14067">
                  <c:v>419.61559999999997</c:v>
                </c:pt>
                <c:pt idx="14068">
                  <c:v>419.62040000000002</c:v>
                </c:pt>
                <c:pt idx="14069">
                  <c:v>419.62220000000002</c:v>
                </c:pt>
                <c:pt idx="14070">
                  <c:v>419.62520000000001</c:v>
                </c:pt>
                <c:pt idx="14071">
                  <c:v>419.62900000000002</c:v>
                </c:pt>
                <c:pt idx="14072">
                  <c:v>419.63170000000002</c:v>
                </c:pt>
                <c:pt idx="14073">
                  <c:v>419.63499999999999</c:v>
                </c:pt>
                <c:pt idx="14074">
                  <c:v>419.63819999999998</c:v>
                </c:pt>
                <c:pt idx="14075">
                  <c:v>419.64330000000001</c:v>
                </c:pt>
                <c:pt idx="14076">
                  <c:v>419.64600000000002</c:v>
                </c:pt>
                <c:pt idx="14077">
                  <c:v>419.64940000000001</c:v>
                </c:pt>
                <c:pt idx="14078">
                  <c:v>419.65280000000001</c:v>
                </c:pt>
                <c:pt idx="14079">
                  <c:v>419.65660000000003</c:v>
                </c:pt>
                <c:pt idx="14080">
                  <c:v>419.65940000000001</c:v>
                </c:pt>
                <c:pt idx="14081">
                  <c:v>419.66460000000001</c:v>
                </c:pt>
                <c:pt idx="14082">
                  <c:v>419.666</c:v>
                </c:pt>
                <c:pt idx="14083">
                  <c:v>419.66879999999998</c:v>
                </c:pt>
                <c:pt idx="14084">
                  <c:v>419.6728</c:v>
                </c:pt>
                <c:pt idx="14085">
                  <c:v>419.67529999999999</c:v>
                </c:pt>
                <c:pt idx="14086">
                  <c:v>419.67959999999999</c:v>
                </c:pt>
                <c:pt idx="14087">
                  <c:v>419.68340000000001</c:v>
                </c:pt>
                <c:pt idx="14088">
                  <c:v>419.68610000000001</c:v>
                </c:pt>
                <c:pt idx="14089">
                  <c:v>419.69099999999997</c:v>
                </c:pt>
                <c:pt idx="14090">
                  <c:v>419.69600000000003</c:v>
                </c:pt>
                <c:pt idx="14091">
                  <c:v>419.69839999999999</c:v>
                </c:pt>
                <c:pt idx="14092">
                  <c:v>419.70119999999997</c:v>
                </c:pt>
                <c:pt idx="14093">
                  <c:v>419.70460000000003</c:v>
                </c:pt>
                <c:pt idx="14094">
                  <c:v>419.70839999999998</c:v>
                </c:pt>
                <c:pt idx="14095">
                  <c:v>419.71089999999998</c:v>
                </c:pt>
                <c:pt idx="14096">
                  <c:v>419.7149</c:v>
                </c:pt>
                <c:pt idx="14097">
                  <c:v>419.71800000000002</c:v>
                </c:pt>
                <c:pt idx="14098">
                  <c:v>419.72210000000001</c:v>
                </c:pt>
                <c:pt idx="14099">
                  <c:v>419.72559999999999</c:v>
                </c:pt>
                <c:pt idx="14100">
                  <c:v>419.72899999999998</c:v>
                </c:pt>
                <c:pt idx="14101">
                  <c:v>419.7319</c:v>
                </c:pt>
                <c:pt idx="14102">
                  <c:v>419.73480000000001</c:v>
                </c:pt>
                <c:pt idx="14103">
                  <c:v>419.7396</c:v>
                </c:pt>
                <c:pt idx="14104">
                  <c:v>419.7432</c:v>
                </c:pt>
                <c:pt idx="14105">
                  <c:v>419.74540000000002</c:v>
                </c:pt>
                <c:pt idx="14106">
                  <c:v>419.75</c:v>
                </c:pt>
                <c:pt idx="14107">
                  <c:v>419.75409999999999</c:v>
                </c:pt>
                <c:pt idx="14108">
                  <c:v>419.75720000000001</c:v>
                </c:pt>
                <c:pt idx="14109">
                  <c:v>419.76010000000002</c:v>
                </c:pt>
                <c:pt idx="14110">
                  <c:v>419.76280000000003</c:v>
                </c:pt>
                <c:pt idx="14111">
                  <c:v>419.76679999999999</c:v>
                </c:pt>
                <c:pt idx="14112">
                  <c:v>419.77089999999998</c:v>
                </c:pt>
                <c:pt idx="14113">
                  <c:v>419.77359999999999</c:v>
                </c:pt>
                <c:pt idx="14114">
                  <c:v>419.77719999999999</c:v>
                </c:pt>
                <c:pt idx="14115">
                  <c:v>419.77980000000002</c:v>
                </c:pt>
                <c:pt idx="14116">
                  <c:v>419.78280000000001</c:v>
                </c:pt>
                <c:pt idx="14117">
                  <c:v>419.78500000000003</c:v>
                </c:pt>
                <c:pt idx="14118">
                  <c:v>419.78879999999998</c:v>
                </c:pt>
                <c:pt idx="14119">
                  <c:v>419.79020000000003</c:v>
                </c:pt>
                <c:pt idx="14120">
                  <c:v>419.79539999999997</c:v>
                </c:pt>
                <c:pt idx="14121">
                  <c:v>419.8</c:v>
                </c:pt>
                <c:pt idx="14122">
                  <c:v>419.80119999999999</c:v>
                </c:pt>
                <c:pt idx="14123">
                  <c:v>419.8048</c:v>
                </c:pt>
                <c:pt idx="14124">
                  <c:v>419.80829999999997</c:v>
                </c:pt>
                <c:pt idx="14125">
                  <c:v>419.81310000000002</c:v>
                </c:pt>
                <c:pt idx="14126">
                  <c:v>419.815</c:v>
                </c:pt>
                <c:pt idx="14127">
                  <c:v>419.81939999999997</c:v>
                </c:pt>
                <c:pt idx="14128">
                  <c:v>419.822</c:v>
                </c:pt>
                <c:pt idx="14129">
                  <c:v>419.82589999999999</c:v>
                </c:pt>
                <c:pt idx="14130">
                  <c:v>419.82830000000001</c:v>
                </c:pt>
                <c:pt idx="14131">
                  <c:v>419.83370000000002</c:v>
                </c:pt>
                <c:pt idx="14132">
                  <c:v>419.83800000000002</c:v>
                </c:pt>
                <c:pt idx="14133">
                  <c:v>419.84249999999997</c:v>
                </c:pt>
                <c:pt idx="14134">
                  <c:v>419.8458</c:v>
                </c:pt>
                <c:pt idx="14135">
                  <c:v>419.84840000000003</c:v>
                </c:pt>
                <c:pt idx="14136">
                  <c:v>419.85320000000002</c:v>
                </c:pt>
                <c:pt idx="14137">
                  <c:v>419.85649999999998</c:v>
                </c:pt>
                <c:pt idx="14138">
                  <c:v>419.858</c:v>
                </c:pt>
                <c:pt idx="14139">
                  <c:v>419.86279999999999</c:v>
                </c:pt>
                <c:pt idx="14140">
                  <c:v>419.86599999999999</c:v>
                </c:pt>
                <c:pt idx="14141">
                  <c:v>419.86970000000002</c:v>
                </c:pt>
                <c:pt idx="14142">
                  <c:v>419.87240000000003</c:v>
                </c:pt>
                <c:pt idx="14143">
                  <c:v>419.87639999999999</c:v>
                </c:pt>
                <c:pt idx="14144">
                  <c:v>419.87889999999999</c:v>
                </c:pt>
                <c:pt idx="14145">
                  <c:v>419.88119999999998</c:v>
                </c:pt>
                <c:pt idx="14146">
                  <c:v>419.88479999999998</c:v>
                </c:pt>
                <c:pt idx="14147">
                  <c:v>419.88819999999998</c:v>
                </c:pt>
                <c:pt idx="14148">
                  <c:v>419.89159999999998</c:v>
                </c:pt>
                <c:pt idx="14149">
                  <c:v>419.89569999999998</c:v>
                </c:pt>
                <c:pt idx="14150">
                  <c:v>419.89980000000003</c:v>
                </c:pt>
                <c:pt idx="14151">
                  <c:v>419.90260000000001</c:v>
                </c:pt>
                <c:pt idx="14152">
                  <c:v>419.90539999999999</c:v>
                </c:pt>
                <c:pt idx="14153">
                  <c:v>419.90859999999998</c:v>
                </c:pt>
                <c:pt idx="14154">
                  <c:v>419.9117</c:v>
                </c:pt>
                <c:pt idx="14155">
                  <c:v>419.91399999999999</c:v>
                </c:pt>
                <c:pt idx="14156">
                  <c:v>419.9162</c:v>
                </c:pt>
                <c:pt idx="14157">
                  <c:v>419.92250000000001</c:v>
                </c:pt>
                <c:pt idx="14158">
                  <c:v>419.92540000000002</c:v>
                </c:pt>
                <c:pt idx="14159">
                  <c:v>419.92840000000001</c:v>
                </c:pt>
                <c:pt idx="14160">
                  <c:v>419.93029999999999</c:v>
                </c:pt>
                <c:pt idx="14161">
                  <c:v>419.93400000000003</c:v>
                </c:pt>
                <c:pt idx="14162">
                  <c:v>419.93900000000002</c:v>
                </c:pt>
                <c:pt idx="14163">
                  <c:v>419.93939999999998</c:v>
                </c:pt>
                <c:pt idx="14164">
                  <c:v>419.94299999999998</c:v>
                </c:pt>
                <c:pt idx="14165">
                  <c:v>419.9468</c:v>
                </c:pt>
                <c:pt idx="14166">
                  <c:v>419.95100000000002</c:v>
                </c:pt>
                <c:pt idx="14167">
                  <c:v>419.95400000000001</c:v>
                </c:pt>
                <c:pt idx="14168">
                  <c:v>419.9579</c:v>
                </c:pt>
                <c:pt idx="14169">
                  <c:v>419.96129999999999</c:v>
                </c:pt>
                <c:pt idx="14170">
                  <c:v>419.96379999999999</c:v>
                </c:pt>
                <c:pt idx="14171">
                  <c:v>419.96589999999998</c:v>
                </c:pt>
                <c:pt idx="14172">
                  <c:v>419.97030000000001</c:v>
                </c:pt>
                <c:pt idx="14173">
                  <c:v>419.97359999999998</c:v>
                </c:pt>
                <c:pt idx="14174">
                  <c:v>419.97899999999998</c:v>
                </c:pt>
                <c:pt idx="14175">
                  <c:v>419.98110000000003</c:v>
                </c:pt>
                <c:pt idx="14176">
                  <c:v>419.98399999999998</c:v>
                </c:pt>
                <c:pt idx="14177">
                  <c:v>419.98700000000002</c:v>
                </c:pt>
                <c:pt idx="14178">
                  <c:v>419.98860000000002</c:v>
                </c:pt>
                <c:pt idx="14179">
                  <c:v>419.99450000000002</c:v>
                </c:pt>
                <c:pt idx="14180">
                  <c:v>419.99799999999999</c:v>
                </c:pt>
                <c:pt idx="14181">
                  <c:v>419.99939999999998</c:v>
                </c:pt>
                <c:pt idx="14182">
                  <c:v>420.00349999999997</c:v>
                </c:pt>
                <c:pt idx="14183">
                  <c:v>420.00689999999997</c:v>
                </c:pt>
                <c:pt idx="14184">
                  <c:v>420.00900000000001</c:v>
                </c:pt>
                <c:pt idx="14185">
                  <c:v>420.01220000000001</c:v>
                </c:pt>
                <c:pt idx="14186">
                  <c:v>420.01620000000003</c:v>
                </c:pt>
                <c:pt idx="14187">
                  <c:v>420.01870000000002</c:v>
                </c:pt>
                <c:pt idx="14188">
                  <c:v>420.0213</c:v>
                </c:pt>
                <c:pt idx="14189">
                  <c:v>420.02420000000001</c:v>
                </c:pt>
                <c:pt idx="14190">
                  <c:v>420.02809999999999</c:v>
                </c:pt>
                <c:pt idx="14191">
                  <c:v>420.03100000000001</c:v>
                </c:pt>
                <c:pt idx="14192">
                  <c:v>420.0342</c:v>
                </c:pt>
                <c:pt idx="14193">
                  <c:v>420.03829999999999</c:v>
                </c:pt>
                <c:pt idx="14194">
                  <c:v>420.04239999999999</c:v>
                </c:pt>
                <c:pt idx="14195">
                  <c:v>420.04599999999999</c:v>
                </c:pt>
                <c:pt idx="14196">
                  <c:v>420.04820000000001</c:v>
                </c:pt>
                <c:pt idx="14197">
                  <c:v>420.05279999999999</c:v>
                </c:pt>
                <c:pt idx="14198">
                  <c:v>420.05500000000001</c:v>
                </c:pt>
                <c:pt idx="14199">
                  <c:v>420.05869999999999</c:v>
                </c:pt>
                <c:pt idx="14200">
                  <c:v>420.06259999999997</c:v>
                </c:pt>
                <c:pt idx="14201">
                  <c:v>420.06560000000002</c:v>
                </c:pt>
                <c:pt idx="14202">
                  <c:v>420.06880000000001</c:v>
                </c:pt>
                <c:pt idx="14203">
                  <c:v>420.07279999999997</c:v>
                </c:pt>
                <c:pt idx="14204">
                  <c:v>420.07429999999999</c:v>
                </c:pt>
                <c:pt idx="14205">
                  <c:v>420.0752</c:v>
                </c:pt>
                <c:pt idx="14206">
                  <c:v>420.07900000000001</c:v>
                </c:pt>
                <c:pt idx="14207">
                  <c:v>420.08260000000001</c:v>
                </c:pt>
                <c:pt idx="14208">
                  <c:v>420.08600000000001</c:v>
                </c:pt>
                <c:pt idx="14209">
                  <c:v>420.08850000000001</c:v>
                </c:pt>
                <c:pt idx="14210">
                  <c:v>420.09179999999998</c:v>
                </c:pt>
                <c:pt idx="14211">
                  <c:v>420.09500000000003</c:v>
                </c:pt>
                <c:pt idx="14212">
                  <c:v>420.09719999999999</c:v>
                </c:pt>
                <c:pt idx="14213">
                  <c:v>420.10120000000001</c:v>
                </c:pt>
                <c:pt idx="14214">
                  <c:v>420.10430000000002</c:v>
                </c:pt>
                <c:pt idx="14215">
                  <c:v>420.10719999999998</c:v>
                </c:pt>
                <c:pt idx="14216">
                  <c:v>420.11189999999999</c:v>
                </c:pt>
                <c:pt idx="14217">
                  <c:v>420.11559999999997</c:v>
                </c:pt>
                <c:pt idx="14218">
                  <c:v>420.1191</c:v>
                </c:pt>
                <c:pt idx="14219">
                  <c:v>420.12180000000001</c:v>
                </c:pt>
                <c:pt idx="14220">
                  <c:v>420.12380000000002</c:v>
                </c:pt>
                <c:pt idx="14221">
                  <c:v>420.12759999999997</c:v>
                </c:pt>
                <c:pt idx="14222">
                  <c:v>420.12979999999999</c:v>
                </c:pt>
                <c:pt idx="14223">
                  <c:v>420.13339999999999</c:v>
                </c:pt>
                <c:pt idx="14224">
                  <c:v>420.13709999999998</c:v>
                </c:pt>
                <c:pt idx="14225">
                  <c:v>420.13940000000002</c:v>
                </c:pt>
                <c:pt idx="14226">
                  <c:v>420.1422</c:v>
                </c:pt>
                <c:pt idx="14227">
                  <c:v>420.14620000000002</c:v>
                </c:pt>
                <c:pt idx="14228">
                  <c:v>420.14909999999998</c:v>
                </c:pt>
                <c:pt idx="14229">
                  <c:v>420.15179999999998</c:v>
                </c:pt>
                <c:pt idx="14230">
                  <c:v>420.15699999999998</c:v>
                </c:pt>
                <c:pt idx="14231">
                  <c:v>420.16</c:v>
                </c:pt>
                <c:pt idx="14232">
                  <c:v>420.16340000000002</c:v>
                </c:pt>
                <c:pt idx="14233">
                  <c:v>420.16680000000002</c:v>
                </c:pt>
                <c:pt idx="14234">
                  <c:v>420.17110000000002</c:v>
                </c:pt>
                <c:pt idx="14235">
                  <c:v>420.17439999999999</c:v>
                </c:pt>
                <c:pt idx="14236">
                  <c:v>420.1764</c:v>
                </c:pt>
                <c:pt idx="14237">
                  <c:v>420.17910000000001</c:v>
                </c:pt>
                <c:pt idx="14238">
                  <c:v>420.18130000000002</c:v>
                </c:pt>
                <c:pt idx="14239">
                  <c:v>420.1859</c:v>
                </c:pt>
                <c:pt idx="14240">
                  <c:v>420.18900000000002</c:v>
                </c:pt>
                <c:pt idx="14241">
                  <c:v>420.19119999999998</c:v>
                </c:pt>
                <c:pt idx="14242">
                  <c:v>420.1936</c:v>
                </c:pt>
                <c:pt idx="14243">
                  <c:v>420.19720000000001</c:v>
                </c:pt>
                <c:pt idx="14244">
                  <c:v>420.20119999999997</c:v>
                </c:pt>
                <c:pt idx="14245">
                  <c:v>420.20490000000001</c:v>
                </c:pt>
                <c:pt idx="14246">
                  <c:v>420.20740000000001</c:v>
                </c:pt>
                <c:pt idx="14247">
                  <c:v>420.21120000000002</c:v>
                </c:pt>
                <c:pt idx="14248">
                  <c:v>420.21440000000001</c:v>
                </c:pt>
                <c:pt idx="14249">
                  <c:v>420.21699999999998</c:v>
                </c:pt>
                <c:pt idx="14250">
                  <c:v>420.2208</c:v>
                </c:pt>
                <c:pt idx="14251">
                  <c:v>420.22480000000002</c:v>
                </c:pt>
                <c:pt idx="14252">
                  <c:v>420.22899999999998</c:v>
                </c:pt>
                <c:pt idx="14253">
                  <c:v>420.23259999999999</c:v>
                </c:pt>
                <c:pt idx="14254">
                  <c:v>420.2346</c:v>
                </c:pt>
                <c:pt idx="14255">
                  <c:v>420.2398</c:v>
                </c:pt>
                <c:pt idx="14256">
                  <c:v>420.24279999999999</c:v>
                </c:pt>
                <c:pt idx="14257">
                  <c:v>420.24590000000001</c:v>
                </c:pt>
                <c:pt idx="14258">
                  <c:v>420.2484</c:v>
                </c:pt>
                <c:pt idx="14259">
                  <c:v>420.25349999999997</c:v>
                </c:pt>
                <c:pt idx="14260">
                  <c:v>420.25540000000001</c:v>
                </c:pt>
                <c:pt idx="14261">
                  <c:v>420.2586</c:v>
                </c:pt>
                <c:pt idx="14262">
                  <c:v>420.26139999999998</c:v>
                </c:pt>
                <c:pt idx="14263">
                  <c:v>420.26330000000002</c:v>
                </c:pt>
                <c:pt idx="14264">
                  <c:v>420.2672</c:v>
                </c:pt>
                <c:pt idx="14265">
                  <c:v>420.27</c:v>
                </c:pt>
                <c:pt idx="14266">
                  <c:v>420.27480000000003</c:v>
                </c:pt>
                <c:pt idx="14267">
                  <c:v>420.27809999999999</c:v>
                </c:pt>
                <c:pt idx="14268">
                  <c:v>420.28</c:v>
                </c:pt>
                <c:pt idx="14269">
                  <c:v>420.28199999999998</c:v>
                </c:pt>
                <c:pt idx="14270">
                  <c:v>420.28640000000001</c:v>
                </c:pt>
                <c:pt idx="14271">
                  <c:v>420.28910000000002</c:v>
                </c:pt>
                <c:pt idx="14272">
                  <c:v>420.29239999999999</c:v>
                </c:pt>
                <c:pt idx="14273">
                  <c:v>420.29509999999999</c:v>
                </c:pt>
                <c:pt idx="14274">
                  <c:v>420.29759999999999</c:v>
                </c:pt>
                <c:pt idx="14275">
                  <c:v>420.3</c:v>
                </c:pt>
                <c:pt idx="14276">
                  <c:v>420.30220000000003</c:v>
                </c:pt>
                <c:pt idx="14277">
                  <c:v>420.30590000000001</c:v>
                </c:pt>
                <c:pt idx="14278">
                  <c:v>420.3091</c:v>
                </c:pt>
                <c:pt idx="14279">
                  <c:v>420.31439999999998</c:v>
                </c:pt>
                <c:pt idx="14280">
                  <c:v>420.3152</c:v>
                </c:pt>
                <c:pt idx="14281">
                  <c:v>420.31799999999998</c:v>
                </c:pt>
                <c:pt idx="14282">
                  <c:v>420.31959999999998</c:v>
                </c:pt>
                <c:pt idx="14283">
                  <c:v>420.3263</c:v>
                </c:pt>
                <c:pt idx="14284">
                  <c:v>420.3306</c:v>
                </c:pt>
                <c:pt idx="14285">
                  <c:v>420.33409999999998</c:v>
                </c:pt>
                <c:pt idx="14286">
                  <c:v>420.33670000000001</c:v>
                </c:pt>
                <c:pt idx="14287">
                  <c:v>420.33980000000003</c:v>
                </c:pt>
                <c:pt idx="14288">
                  <c:v>420.3424</c:v>
                </c:pt>
                <c:pt idx="14289">
                  <c:v>420.34609999999998</c:v>
                </c:pt>
                <c:pt idx="14290">
                  <c:v>420.34809999999999</c:v>
                </c:pt>
                <c:pt idx="14291">
                  <c:v>420.35120000000001</c:v>
                </c:pt>
                <c:pt idx="14292">
                  <c:v>420.3544</c:v>
                </c:pt>
                <c:pt idx="14293">
                  <c:v>420.358</c:v>
                </c:pt>
                <c:pt idx="14294">
                  <c:v>420.3605</c:v>
                </c:pt>
                <c:pt idx="14295">
                  <c:v>420.36439999999999</c:v>
                </c:pt>
                <c:pt idx="14296">
                  <c:v>420.36720000000003</c:v>
                </c:pt>
                <c:pt idx="14297">
                  <c:v>420.37060000000002</c:v>
                </c:pt>
                <c:pt idx="14298">
                  <c:v>420.3732</c:v>
                </c:pt>
                <c:pt idx="14299">
                  <c:v>420.37689999999998</c:v>
                </c:pt>
                <c:pt idx="14300">
                  <c:v>420.38049999999998</c:v>
                </c:pt>
                <c:pt idx="14301">
                  <c:v>420.38279999999997</c:v>
                </c:pt>
                <c:pt idx="14302">
                  <c:v>420.38400000000001</c:v>
                </c:pt>
                <c:pt idx="14303">
                  <c:v>420.38810000000001</c:v>
                </c:pt>
                <c:pt idx="14304">
                  <c:v>420.38979999999998</c:v>
                </c:pt>
                <c:pt idx="14305">
                  <c:v>420.39179999999999</c:v>
                </c:pt>
                <c:pt idx="14306">
                  <c:v>420.39530000000002</c:v>
                </c:pt>
                <c:pt idx="14307">
                  <c:v>420.39940000000001</c:v>
                </c:pt>
                <c:pt idx="14308">
                  <c:v>420.40179999999998</c:v>
                </c:pt>
                <c:pt idx="14309">
                  <c:v>420.40480000000002</c:v>
                </c:pt>
                <c:pt idx="14310">
                  <c:v>420.40780000000001</c:v>
                </c:pt>
                <c:pt idx="14311">
                  <c:v>420.41219999999998</c:v>
                </c:pt>
                <c:pt idx="14312">
                  <c:v>420.41609999999997</c:v>
                </c:pt>
                <c:pt idx="14313">
                  <c:v>420.41890000000001</c:v>
                </c:pt>
                <c:pt idx="14314">
                  <c:v>420.4212</c:v>
                </c:pt>
                <c:pt idx="14315">
                  <c:v>420.42309999999998</c:v>
                </c:pt>
                <c:pt idx="14316">
                  <c:v>420.42559999999997</c:v>
                </c:pt>
                <c:pt idx="14317">
                  <c:v>420.4316</c:v>
                </c:pt>
                <c:pt idx="14318">
                  <c:v>420.43470000000002</c:v>
                </c:pt>
                <c:pt idx="14319">
                  <c:v>420.43639999999999</c:v>
                </c:pt>
                <c:pt idx="14320">
                  <c:v>420.43979999999999</c:v>
                </c:pt>
                <c:pt idx="14321">
                  <c:v>420.44400000000002</c:v>
                </c:pt>
                <c:pt idx="14322">
                  <c:v>420.44779999999997</c:v>
                </c:pt>
                <c:pt idx="14323">
                  <c:v>420.4504</c:v>
                </c:pt>
                <c:pt idx="14324">
                  <c:v>420.45310000000001</c:v>
                </c:pt>
                <c:pt idx="14325">
                  <c:v>420.45600000000002</c:v>
                </c:pt>
                <c:pt idx="14326">
                  <c:v>420.45979999999997</c:v>
                </c:pt>
                <c:pt idx="14327">
                  <c:v>420.46109999999999</c:v>
                </c:pt>
                <c:pt idx="14328">
                  <c:v>420.46480000000003</c:v>
                </c:pt>
                <c:pt idx="14329">
                  <c:v>420.46719999999999</c:v>
                </c:pt>
                <c:pt idx="14330">
                  <c:v>420.46910000000003</c:v>
                </c:pt>
                <c:pt idx="14331">
                  <c:v>420.4726</c:v>
                </c:pt>
                <c:pt idx="14332">
                  <c:v>420.47500000000002</c:v>
                </c:pt>
                <c:pt idx="14333">
                  <c:v>420.47739999999999</c:v>
                </c:pt>
                <c:pt idx="14334">
                  <c:v>420.4803</c:v>
                </c:pt>
                <c:pt idx="14335">
                  <c:v>420.48360000000002</c:v>
                </c:pt>
                <c:pt idx="14336">
                  <c:v>420.48599999999999</c:v>
                </c:pt>
                <c:pt idx="14337">
                  <c:v>420.48880000000003</c:v>
                </c:pt>
                <c:pt idx="14338">
                  <c:v>420.49400000000003</c:v>
                </c:pt>
                <c:pt idx="14339">
                  <c:v>420.49680000000001</c:v>
                </c:pt>
                <c:pt idx="14340">
                  <c:v>420.4982</c:v>
                </c:pt>
                <c:pt idx="14341">
                  <c:v>420.50240000000002</c:v>
                </c:pt>
                <c:pt idx="14342">
                  <c:v>420.50479999999999</c:v>
                </c:pt>
                <c:pt idx="14343">
                  <c:v>420.50940000000003</c:v>
                </c:pt>
                <c:pt idx="14344">
                  <c:v>420.51280000000003</c:v>
                </c:pt>
                <c:pt idx="14345">
                  <c:v>420.51679999999999</c:v>
                </c:pt>
                <c:pt idx="14346">
                  <c:v>420.51900000000001</c:v>
                </c:pt>
                <c:pt idx="14347">
                  <c:v>420.52289999999999</c:v>
                </c:pt>
                <c:pt idx="14348">
                  <c:v>420.52659999999997</c:v>
                </c:pt>
                <c:pt idx="14349">
                  <c:v>420.5292</c:v>
                </c:pt>
                <c:pt idx="14350">
                  <c:v>420.53129999999999</c:v>
                </c:pt>
                <c:pt idx="14351">
                  <c:v>420.53559999999999</c:v>
                </c:pt>
                <c:pt idx="14352">
                  <c:v>420.53899999999999</c:v>
                </c:pt>
                <c:pt idx="14353">
                  <c:v>420.54399999999998</c:v>
                </c:pt>
                <c:pt idx="14354">
                  <c:v>420.54599999999999</c:v>
                </c:pt>
                <c:pt idx="14355">
                  <c:v>420.5496</c:v>
                </c:pt>
                <c:pt idx="14356">
                  <c:v>420.5523</c:v>
                </c:pt>
                <c:pt idx="14357">
                  <c:v>420.55599999999998</c:v>
                </c:pt>
                <c:pt idx="14358">
                  <c:v>420.55849999999998</c:v>
                </c:pt>
                <c:pt idx="14359">
                  <c:v>420.56220000000002</c:v>
                </c:pt>
                <c:pt idx="14360">
                  <c:v>420.56389999999999</c:v>
                </c:pt>
                <c:pt idx="14361">
                  <c:v>420.5668</c:v>
                </c:pt>
                <c:pt idx="14362">
                  <c:v>420.57040000000001</c:v>
                </c:pt>
                <c:pt idx="14363">
                  <c:v>420.57260000000002</c:v>
                </c:pt>
                <c:pt idx="14364">
                  <c:v>420.57429999999999</c:v>
                </c:pt>
                <c:pt idx="14365">
                  <c:v>420.57819999999998</c:v>
                </c:pt>
                <c:pt idx="14366">
                  <c:v>420.58120000000002</c:v>
                </c:pt>
                <c:pt idx="14367">
                  <c:v>420.5838</c:v>
                </c:pt>
                <c:pt idx="14368">
                  <c:v>420.58679999999998</c:v>
                </c:pt>
                <c:pt idx="14369">
                  <c:v>420.5883</c:v>
                </c:pt>
                <c:pt idx="14370">
                  <c:v>420.59120000000001</c:v>
                </c:pt>
                <c:pt idx="14371">
                  <c:v>420.59589999999997</c:v>
                </c:pt>
                <c:pt idx="14372">
                  <c:v>420.59930000000003</c:v>
                </c:pt>
                <c:pt idx="14373">
                  <c:v>420.60219999999998</c:v>
                </c:pt>
                <c:pt idx="14374">
                  <c:v>420.6046</c:v>
                </c:pt>
                <c:pt idx="14375">
                  <c:v>420.60840000000002</c:v>
                </c:pt>
                <c:pt idx="14376">
                  <c:v>420.6096</c:v>
                </c:pt>
                <c:pt idx="14377">
                  <c:v>420.61439999999999</c:v>
                </c:pt>
                <c:pt idx="14378">
                  <c:v>420.61619999999999</c:v>
                </c:pt>
                <c:pt idx="14379">
                  <c:v>420.61939999999998</c:v>
                </c:pt>
                <c:pt idx="14380">
                  <c:v>420.62220000000002</c:v>
                </c:pt>
                <c:pt idx="14381">
                  <c:v>420.62479999999999</c:v>
                </c:pt>
                <c:pt idx="14382">
                  <c:v>420.62900000000002</c:v>
                </c:pt>
                <c:pt idx="14383">
                  <c:v>420.63099999999997</c:v>
                </c:pt>
                <c:pt idx="14384">
                  <c:v>420.63459999999998</c:v>
                </c:pt>
                <c:pt idx="14385">
                  <c:v>420.63679999999999</c:v>
                </c:pt>
                <c:pt idx="14386">
                  <c:v>420.63720000000001</c:v>
                </c:pt>
                <c:pt idx="14387">
                  <c:v>420.64109999999999</c:v>
                </c:pt>
                <c:pt idx="14388">
                  <c:v>420.64370000000002</c:v>
                </c:pt>
                <c:pt idx="14389">
                  <c:v>420.64699999999999</c:v>
                </c:pt>
                <c:pt idx="14390">
                  <c:v>420.65100000000001</c:v>
                </c:pt>
                <c:pt idx="14391">
                  <c:v>420.65390000000002</c:v>
                </c:pt>
                <c:pt idx="14392">
                  <c:v>420.65600000000001</c:v>
                </c:pt>
                <c:pt idx="14393">
                  <c:v>420.65890000000002</c:v>
                </c:pt>
                <c:pt idx="14394">
                  <c:v>420.66120000000001</c:v>
                </c:pt>
                <c:pt idx="14395">
                  <c:v>420.6644</c:v>
                </c:pt>
                <c:pt idx="14396">
                  <c:v>420.66629999999998</c:v>
                </c:pt>
                <c:pt idx="14397">
                  <c:v>420.66930000000002</c:v>
                </c:pt>
                <c:pt idx="14398">
                  <c:v>420.67239999999998</c:v>
                </c:pt>
                <c:pt idx="14399">
                  <c:v>420.67599999999999</c:v>
                </c:pt>
                <c:pt idx="14400">
                  <c:v>420.68020000000001</c:v>
                </c:pt>
                <c:pt idx="14401">
                  <c:v>420.68299999999999</c:v>
                </c:pt>
                <c:pt idx="14402">
                  <c:v>420.68650000000002</c:v>
                </c:pt>
                <c:pt idx="14403">
                  <c:v>420.6891</c:v>
                </c:pt>
                <c:pt idx="14404">
                  <c:v>420.69119999999998</c:v>
                </c:pt>
                <c:pt idx="14405">
                  <c:v>420.69310000000002</c:v>
                </c:pt>
                <c:pt idx="14406">
                  <c:v>420.69749999999999</c:v>
                </c:pt>
                <c:pt idx="14407">
                  <c:v>420.70060000000001</c:v>
                </c:pt>
                <c:pt idx="14408">
                  <c:v>420.7038</c:v>
                </c:pt>
                <c:pt idx="14409">
                  <c:v>420.7056</c:v>
                </c:pt>
                <c:pt idx="14410">
                  <c:v>420.70979999999997</c:v>
                </c:pt>
                <c:pt idx="14411">
                  <c:v>420.71179999999998</c:v>
                </c:pt>
                <c:pt idx="14412">
                  <c:v>420.71660000000003</c:v>
                </c:pt>
                <c:pt idx="14413">
                  <c:v>420.71800000000002</c:v>
                </c:pt>
                <c:pt idx="14414">
                  <c:v>420.72199999999998</c:v>
                </c:pt>
                <c:pt idx="14415">
                  <c:v>420.72379999999998</c:v>
                </c:pt>
                <c:pt idx="14416">
                  <c:v>420.72710000000001</c:v>
                </c:pt>
                <c:pt idx="14417">
                  <c:v>420.73020000000002</c:v>
                </c:pt>
                <c:pt idx="14418">
                  <c:v>420.73250000000002</c:v>
                </c:pt>
                <c:pt idx="14419">
                  <c:v>420.73579999999998</c:v>
                </c:pt>
                <c:pt idx="14420">
                  <c:v>420.73770000000002</c:v>
                </c:pt>
                <c:pt idx="14421">
                  <c:v>420.74040000000002</c:v>
                </c:pt>
                <c:pt idx="14422">
                  <c:v>420.74340000000001</c:v>
                </c:pt>
                <c:pt idx="14423">
                  <c:v>420.74619999999999</c:v>
                </c:pt>
                <c:pt idx="14424">
                  <c:v>420.7484</c:v>
                </c:pt>
                <c:pt idx="14425">
                  <c:v>420.75119999999998</c:v>
                </c:pt>
                <c:pt idx="14426">
                  <c:v>420.7559</c:v>
                </c:pt>
                <c:pt idx="14427">
                  <c:v>420.75940000000003</c:v>
                </c:pt>
                <c:pt idx="14428">
                  <c:v>420.76119999999997</c:v>
                </c:pt>
                <c:pt idx="14429">
                  <c:v>420.76420000000002</c:v>
                </c:pt>
                <c:pt idx="14430">
                  <c:v>420.7679</c:v>
                </c:pt>
                <c:pt idx="14431">
                  <c:v>420.76839999999999</c:v>
                </c:pt>
                <c:pt idx="14432">
                  <c:v>420.7731</c:v>
                </c:pt>
                <c:pt idx="14433">
                  <c:v>420.77620000000002</c:v>
                </c:pt>
                <c:pt idx="14434">
                  <c:v>420.77890000000002</c:v>
                </c:pt>
                <c:pt idx="14435">
                  <c:v>420.78199999999998</c:v>
                </c:pt>
                <c:pt idx="14436">
                  <c:v>420.7851</c:v>
                </c:pt>
                <c:pt idx="14437">
                  <c:v>420.78800000000001</c:v>
                </c:pt>
                <c:pt idx="14438">
                  <c:v>420.79109999999997</c:v>
                </c:pt>
                <c:pt idx="14439">
                  <c:v>420.79390000000001</c:v>
                </c:pt>
                <c:pt idx="14440">
                  <c:v>420.79660000000001</c:v>
                </c:pt>
                <c:pt idx="14441">
                  <c:v>420.7998</c:v>
                </c:pt>
                <c:pt idx="14442">
                  <c:v>420.80369999999999</c:v>
                </c:pt>
                <c:pt idx="14443">
                  <c:v>420.80689999999998</c:v>
                </c:pt>
                <c:pt idx="14444">
                  <c:v>420.8091</c:v>
                </c:pt>
                <c:pt idx="14445">
                  <c:v>420.81349999999998</c:v>
                </c:pt>
                <c:pt idx="14446">
                  <c:v>420.81599999999997</c:v>
                </c:pt>
                <c:pt idx="14447">
                  <c:v>420.81979999999999</c:v>
                </c:pt>
                <c:pt idx="14448">
                  <c:v>420.8227</c:v>
                </c:pt>
                <c:pt idx="14449">
                  <c:v>420.82479999999998</c:v>
                </c:pt>
                <c:pt idx="14450">
                  <c:v>420.8288</c:v>
                </c:pt>
                <c:pt idx="14451">
                  <c:v>420.83170000000001</c:v>
                </c:pt>
                <c:pt idx="14452">
                  <c:v>420.83499999999998</c:v>
                </c:pt>
                <c:pt idx="14453">
                  <c:v>420.83760000000001</c:v>
                </c:pt>
                <c:pt idx="14454">
                  <c:v>420.84190000000001</c:v>
                </c:pt>
                <c:pt idx="14455">
                  <c:v>420.84359999999998</c:v>
                </c:pt>
                <c:pt idx="14456">
                  <c:v>420.84539999999998</c:v>
                </c:pt>
                <c:pt idx="14457">
                  <c:v>420.84820000000002</c:v>
                </c:pt>
                <c:pt idx="14458">
                  <c:v>420.85169999999999</c:v>
                </c:pt>
                <c:pt idx="14459">
                  <c:v>420.85410000000002</c:v>
                </c:pt>
                <c:pt idx="14460">
                  <c:v>420.85719999999998</c:v>
                </c:pt>
                <c:pt idx="14461">
                  <c:v>420.86</c:v>
                </c:pt>
                <c:pt idx="14462">
                  <c:v>420.86340000000001</c:v>
                </c:pt>
                <c:pt idx="14463">
                  <c:v>420.86500000000001</c:v>
                </c:pt>
                <c:pt idx="14464">
                  <c:v>420.86779999999999</c:v>
                </c:pt>
                <c:pt idx="14465">
                  <c:v>420.87049999999999</c:v>
                </c:pt>
                <c:pt idx="14466">
                  <c:v>420.87419999999997</c:v>
                </c:pt>
                <c:pt idx="14467">
                  <c:v>420.87779999999998</c:v>
                </c:pt>
                <c:pt idx="14468">
                  <c:v>420.8784</c:v>
                </c:pt>
                <c:pt idx="14469">
                  <c:v>420.88119999999998</c:v>
                </c:pt>
                <c:pt idx="14470">
                  <c:v>420.88299999999998</c:v>
                </c:pt>
                <c:pt idx="14471">
                  <c:v>420.88560000000001</c:v>
                </c:pt>
                <c:pt idx="14472">
                  <c:v>420.8877</c:v>
                </c:pt>
                <c:pt idx="14473">
                  <c:v>420.89019999999999</c:v>
                </c:pt>
                <c:pt idx="14474">
                  <c:v>420.892</c:v>
                </c:pt>
                <c:pt idx="14475">
                  <c:v>420.89519999999999</c:v>
                </c:pt>
                <c:pt idx="14476">
                  <c:v>420.89760000000001</c:v>
                </c:pt>
                <c:pt idx="14477">
                  <c:v>420.90120000000002</c:v>
                </c:pt>
                <c:pt idx="14478">
                  <c:v>420.90359999999998</c:v>
                </c:pt>
                <c:pt idx="14479">
                  <c:v>420.90699999999998</c:v>
                </c:pt>
                <c:pt idx="14480">
                  <c:v>420.91</c:v>
                </c:pt>
                <c:pt idx="14481">
                  <c:v>420.91039999999998</c:v>
                </c:pt>
                <c:pt idx="14482">
                  <c:v>420.91410000000002</c:v>
                </c:pt>
                <c:pt idx="14483">
                  <c:v>420.91669999999999</c:v>
                </c:pt>
                <c:pt idx="14484">
                  <c:v>420.9194</c:v>
                </c:pt>
                <c:pt idx="14485">
                  <c:v>420.9228</c:v>
                </c:pt>
                <c:pt idx="14486">
                  <c:v>420.92619999999999</c:v>
                </c:pt>
                <c:pt idx="14487">
                  <c:v>420.92939999999999</c:v>
                </c:pt>
                <c:pt idx="14488">
                  <c:v>420.93060000000003</c:v>
                </c:pt>
                <c:pt idx="14489">
                  <c:v>420.93279999999999</c:v>
                </c:pt>
                <c:pt idx="14490">
                  <c:v>420.93720000000002</c:v>
                </c:pt>
                <c:pt idx="14491">
                  <c:v>420.94080000000002</c:v>
                </c:pt>
                <c:pt idx="14492">
                  <c:v>420.94240000000002</c:v>
                </c:pt>
                <c:pt idx="14493">
                  <c:v>420.94470000000001</c:v>
                </c:pt>
                <c:pt idx="14494">
                  <c:v>420.94760000000002</c:v>
                </c:pt>
                <c:pt idx="14495">
                  <c:v>420.94920000000002</c:v>
                </c:pt>
                <c:pt idx="14496">
                  <c:v>420.95319999999998</c:v>
                </c:pt>
                <c:pt idx="14497">
                  <c:v>420.95679999999999</c:v>
                </c:pt>
                <c:pt idx="14498">
                  <c:v>420.95929999999998</c:v>
                </c:pt>
                <c:pt idx="14499">
                  <c:v>420.96109999999999</c:v>
                </c:pt>
                <c:pt idx="14500">
                  <c:v>420.96409999999997</c:v>
                </c:pt>
                <c:pt idx="14501">
                  <c:v>420.96870000000001</c:v>
                </c:pt>
                <c:pt idx="14502">
                  <c:v>420.97059999999999</c:v>
                </c:pt>
                <c:pt idx="14503">
                  <c:v>420.9726</c:v>
                </c:pt>
                <c:pt idx="14504">
                  <c:v>420.97500000000002</c:v>
                </c:pt>
                <c:pt idx="14505">
                  <c:v>420.9776</c:v>
                </c:pt>
                <c:pt idx="14506">
                  <c:v>420.98200000000003</c:v>
                </c:pt>
                <c:pt idx="14507">
                  <c:v>420.98399999999998</c:v>
                </c:pt>
                <c:pt idx="14508">
                  <c:v>420.9871</c:v>
                </c:pt>
                <c:pt idx="14509">
                  <c:v>420.99</c:v>
                </c:pt>
                <c:pt idx="14510">
                  <c:v>420.99189999999999</c:v>
                </c:pt>
                <c:pt idx="14511">
                  <c:v>420.99459999999999</c:v>
                </c:pt>
                <c:pt idx="14512">
                  <c:v>420.9973</c:v>
                </c:pt>
                <c:pt idx="14513">
                  <c:v>421.00139999999999</c:v>
                </c:pt>
                <c:pt idx="14514">
                  <c:v>421.0043</c:v>
                </c:pt>
                <c:pt idx="14515">
                  <c:v>421.00529999999998</c:v>
                </c:pt>
                <c:pt idx="14516">
                  <c:v>421.00889999999998</c:v>
                </c:pt>
                <c:pt idx="14517">
                  <c:v>421.01130000000001</c:v>
                </c:pt>
                <c:pt idx="14518">
                  <c:v>421.01400000000001</c:v>
                </c:pt>
                <c:pt idx="14519">
                  <c:v>421.01760000000002</c:v>
                </c:pt>
                <c:pt idx="14520">
                  <c:v>421.0204</c:v>
                </c:pt>
                <c:pt idx="14521">
                  <c:v>421.02280000000002</c:v>
                </c:pt>
                <c:pt idx="14522">
                  <c:v>421.02440000000001</c:v>
                </c:pt>
                <c:pt idx="14523">
                  <c:v>421.02780000000001</c:v>
                </c:pt>
                <c:pt idx="14524">
                  <c:v>421.03</c:v>
                </c:pt>
                <c:pt idx="14525">
                  <c:v>421.03300000000002</c:v>
                </c:pt>
                <c:pt idx="14526">
                  <c:v>421.03429999999997</c:v>
                </c:pt>
                <c:pt idx="14527">
                  <c:v>421.03769999999997</c:v>
                </c:pt>
                <c:pt idx="14528">
                  <c:v>421.041</c:v>
                </c:pt>
                <c:pt idx="14529">
                  <c:v>421.04300000000001</c:v>
                </c:pt>
                <c:pt idx="14530">
                  <c:v>421.04739999999998</c:v>
                </c:pt>
                <c:pt idx="14531">
                  <c:v>421.0496</c:v>
                </c:pt>
                <c:pt idx="14532">
                  <c:v>421.05259999999998</c:v>
                </c:pt>
                <c:pt idx="14533">
                  <c:v>421.05700000000002</c:v>
                </c:pt>
                <c:pt idx="14534">
                  <c:v>421.05919999999998</c:v>
                </c:pt>
                <c:pt idx="14535">
                  <c:v>421.06139999999999</c:v>
                </c:pt>
                <c:pt idx="14536">
                  <c:v>421.06529999999998</c:v>
                </c:pt>
                <c:pt idx="14537">
                  <c:v>421.06689999999998</c:v>
                </c:pt>
                <c:pt idx="14538">
                  <c:v>421.06979999999999</c:v>
                </c:pt>
                <c:pt idx="14539">
                  <c:v>421.07339999999999</c:v>
                </c:pt>
                <c:pt idx="14540">
                  <c:v>421.0772</c:v>
                </c:pt>
                <c:pt idx="14541">
                  <c:v>421.0804</c:v>
                </c:pt>
                <c:pt idx="14542">
                  <c:v>421.08199999999999</c:v>
                </c:pt>
                <c:pt idx="14543">
                  <c:v>421.08699999999999</c:v>
                </c:pt>
                <c:pt idx="14544">
                  <c:v>421.08980000000003</c:v>
                </c:pt>
                <c:pt idx="14545">
                  <c:v>421.09339999999997</c:v>
                </c:pt>
                <c:pt idx="14546">
                  <c:v>421.09359999999998</c:v>
                </c:pt>
                <c:pt idx="14547">
                  <c:v>421.09679999999997</c:v>
                </c:pt>
                <c:pt idx="14548">
                  <c:v>421.09890000000001</c:v>
                </c:pt>
                <c:pt idx="14549">
                  <c:v>421.10019999999997</c:v>
                </c:pt>
                <c:pt idx="14550">
                  <c:v>421.10570000000001</c:v>
                </c:pt>
                <c:pt idx="14551">
                  <c:v>421.10759999999999</c:v>
                </c:pt>
                <c:pt idx="14552">
                  <c:v>421.11090000000002</c:v>
                </c:pt>
                <c:pt idx="14553">
                  <c:v>421.11470000000003</c:v>
                </c:pt>
                <c:pt idx="14554">
                  <c:v>421.11630000000002</c:v>
                </c:pt>
                <c:pt idx="14555">
                  <c:v>421.11869999999999</c:v>
                </c:pt>
                <c:pt idx="14556">
                  <c:v>421.12060000000002</c:v>
                </c:pt>
                <c:pt idx="14557">
                  <c:v>421.12470000000002</c:v>
                </c:pt>
                <c:pt idx="14558">
                  <c:v>421.12779999999998</c:v>
                </c:pt>
                <c:pt idx="14559">
                  <c:v>421.12959999999998</c:v>
                </c:pt>
                <c:pt idx="14560">
                  <c:v>421.13279999999997</c:v>
                </c:pt>
                <c:pt idx="14561">
                  <c:v>421.13529999999997</c:v>
                </c:pt>
                <c:pt idx="14562">
                  <c:v>421.13690000000003</c:v>
                </c:pt>
                <c:pt idx="14563">
                  <c:v>421.14</c:v>
                </c:pt>
                <c:pt idx="14564">
                  <c:v>421.14170000000001</c:v>
                </c:pt>
                <c:pt idx="14565">
                  <c:v>421.14530000000002</c:v>
                </c:pt>
                <c:pt idx="14566">
                  <c:v>421.14760000000001</c:v>
                </c:pt>
                <c:pt idx="14567">
                  <c:v>421.15120000000002</c:v>
                </c:pt>
                <c:pt idx="14568">
                  <c:v>421.15280000000001</c:v>
                </c:pt>
                <c:pt idx="14569">
                  <c:v>421.15449999999998</c:v>
                </c:pt>
                <c:pt idx="14570">
                  <c:v>421.15710000000001</c:v>
                </c:pt>
                <c:pt idx="14571">
                  <c:v>421.15980000000002</c:v>
                </c:pt>
                <c:pt idx="14572">
                  <c:v>421.16269999999997</c:v>
                </c:pt>
                <c:pt idx="14573">
                  <c:v>421.16579999999999</c:v>
                </c:pt>
                <c:pt idx="14574">
                  <c:v>421.16899999999998</c:v>
                </c:pt>
                <c:pt idx="14575">
                  <c:v>421.17</c:v>
                </c:pt>
                <c:pt idx="14576">
                  <c:v>421.1728</c:v>
                </c:pt>
                <c:pt idx="14577">
                  <c:v>421.17540000000002</c:v>
                </c:pt>
                <c:pt idx="14578">
                  <c:v>421.17970000000003</c:v>
                </c:pt>
                <c:pt idx="14579">
                  <c:v>421.1816</c:v>
                </c:pt>
                <c:pt idx="14580">
                  <c:v>421.18400000000003</c:v>
                </c:pt>
                <c:pt idx="14581">
                  <c:v>421.18639999999999</c:v>
                </c:pt>
                <c:pt idx="14582">
                  <c:v>421.18959999999998</c:v>
                </c:pt>
                <c:pt idx="14583">
                  <c:v>421.18979999999999</c:v>
                </c:pt>
                <c:pt idx="14584">
                  <c:v>421.19299999999998</c:v>
                </c:pt>
                <c:pt idx="14585">
                  <c:v>421.19630000000001</c:v>
                </c:pt>
                <c:pt idx="14586">
                  <c:v>421.19869999999997</c:v>
                </c:pt>
                <c:pt idx="14587">
                  <c:v>421.2002</c:v>
                </c:pt>
                <c:pt idx="14588">
                  <c:v>421.20400000000001</c:v>
                </c:pt>
                <c:pt idx="14589">
                  <c:v>421.2072</c:v>
                </c:pt>
                <c:pt idx="14590">
                  <c:v>421.2097</c:v>
                </c:pt>
                <c:pt idx="14591">
                  <c:v>421.21370000000002</c:v>
                </c:pt>
                <c:pt idx="14592">
                  <c:v>421.21620000000001</c:v>
                </c:pt>
                <c:pt idx="14593">
                  <c:v>421.2208</c:v>
                </c:pt>
                <c:pt idx="14594">
                  <c:v>421.22190000000001</c:v>
                </c:pt>
                <c:pt idx="14595">
                  <c:v>421.2235</c:v>
                </c:pt>
                <c:pt idx="14596">
                  <c:v>421.22750000000002</c:v>
                </c:pt>
                <c:pt idx="14597">
                  <c:v>421.2312</c:v>
                </c:pt>
                <c:pt idx="14598">
                  <c:v>421.2346</c:v>
                </c:pt>
                <c:pt idx="14599">
                  <c:v>421.23500000000001</c:v>
                </c:pt>
                <c:pt idx="14600">
                  <c:v>421.23820000000001</c:v>
                </c:pt>
                <c:pt idx="14601">
                  <c:v>421.24130000000002</c:v>
                </c:pt>
                <c:pt idx="14602">
                  <c:v>421.24380000000002</c:v>
                </c:pt>
                <c:pt idx="14603">
                  <c:v>421.24590000000001</c:v>
                </c:pt>
                <c:pt idx="14604">
                  <c:v>421.24919999999997</c:v>
                </c:pt>
                <c:pt idx="14605">
                  <c:v>421.25119999999998</c:v>
                </c:pt>
                <c:pt idx="14606">
                  <c:v>421.25599999999997</c:v>
                </c:pt>
                <c:pt idx="14607">
                  <c:v>421.25779999999997</c:v>
                </c:pt>
                <c:pt idx="14608">
                  <c:v>421.2586</c:v>
                </c:pt>
                <c:pt idx="14609">
                  <c:v>421.26069999999999</c:v>
                </c:pt>
                <c:pt idx="14610">
                  <c:v>421.26280000000003</c:v>
                </c:pt>
                <c:pt idx="14611">
                  <c:v>421.26650000000001</c:v>
                </c:pt>
                <c:pt idx="14612">
                  <c:v>421.26819999999998</c:v>
                </c:pt>
                <c:pt idx="14613">
                  <c:v>421.27170000000001</c:v>
                </c:pt>
                <c:pt idx="14614">
                  <c:v>421.27359999999999</c:v>
                </c:pt>
                <c:pt idx="14615">
                  <c:v>421.27730000000003</c:v>
                </c:pt>
                <c:pt idx="14616">
                  <c:v>421.28</c:v>
                </c:pt>
                <c:pt idx="14617">
                  <c:v>421.28199999999998</c:v>
                </c:pt>
                <c:pt idx="14618">
                  <c:v>421.28399999999999</c:v>
                </c:pt>
                <c:pt idx="14619">
                  <c:v>421.2867</c:v>
                </c:pt>
                <c:pt idx="14620">
                  <c:v>421.28890000000001</c:v>
                </c:pt>
                <c:pt idx="14621">
                  <c:v>421.29239999999999</c:v>
                </c:pt>
                <c:pt idx="14622">
                  <c:v>421.29559999999998</c:v>
                </c:pt>
                <c:pt idx="14623">
                  <c:v>421.29680000000002</c:v>
                </c:pt>
                <c:pt idx="14624">
                  <c:v>421.2996</c:v>
                </c:pt>
                <c:pt idx="14625">
                  <c:v>421.30220000000003</c:v>
                </c:pt>
                <c:pt idx="14626">
                  <c:v>421.30669999999998</c:v>
                </c:pt>
                <c:pt idx="14627">
                  <c:v>421.30840000000001</c:v>
                </c:pt>
                <c:pt idx="14628">
                  <c:v>421.31020000000001</c:v>
                </c:pt>
                <c:pt idx="14629">
                  <c:v>421.31200000000001</c:v>
                </c:pt>
                <c:pt idx="14630">
                  <c:v>421.31479999999999</c:v>
                </c:pt>
                <c:pt idx="14631">
                  <c:v>421.31700000000001</c:v>
                </c:pt>
                <c:pt idx="14632">
                  <c:v>421.31970000000001</c:v>
                </c:pt>
                <c:pt idx="14633">
                  <c:v>421.32119999999998</c:v>
                </c:pt>
                <c:pt idx="14634">
                  <c:v>421.3261</c:v>
                </c:pt>
                <c:pt idx="14635">
                  <c:v>421.32979999999998</c:v>
                </c:pt>
                <c:pt idx="14636">
                  <c:v>421.33109999999999</c:v>
                </c:pt>
                <c:pt idx="14637">
                  <c:v>421.33580000000001</c:v>
                </c:pt>
                <c:pt idx="14638">
                  <c:v>421.33839999999998</c:v>
                </c:pt>
                <c:pt idx="14639">
                  <c:v>421.33960000000002</c:v>
                </c:pt>
                <c:pt idx="14640">
                  <c:v>421.34199999999998</c:v>
                </c:pt>
                <c:pt idx="14641">
                  <c:v>421.34390000000002</c:v>
                </c:pt>
                <c:pt idx="14642">
                  <c:v>421.34780000000001</c:v>
                </c:pt>
                <c:pt idx="14643">
                  <c:v>421.351</c:v>
                </c:pt>
                <c:pt idx="14644">
                  <c:v>421.35239999999999</c:v>
                </c:pt>
                <c:pt idx="14645">
                  <c:v>421.35539999999997</c:v>
                </c:pt>
                <c:pt idx="14646">
                  <c:v>421.358</c:v>
                </c:pt>
                <c:pt idx="14647">
                  <c:v>421.36099999999999</c:v>
                </c:pt>
                <c:pt idx="14648">
                  <c:v>421.36360000000002</c:v>
                </c:pt>
                <c:pt idx="14649">
                  <c:v>421.36540000000002</c:v>
                </c:pt>
                <c:pt idx="14650">
                  <c:v>421.36840000000001</c:v>
                </c:pt>
                <c:pt idx="14651">
                  <c:v>421.37040000000002</c:v>
                </c:pt>
                <c:pt idx="14652">
                  <c:v>421.37380000000002</c:v>
                </c:pt>
                <c:pt idx="14653">
                  <c:v>421.37569999999999</c:v>
                </c:pt>
                <c:pt idx="14654">
                  <c:v>421.37819999999999</c:v>
                </c:pt>
                <c:pt idx="14655">
                  <c:v>421.38130000000001</c:v>
                </c:pt>
                <c:pt idx="14656">
                  <c:v>421.38350000000003</c:v>
                </c:pt>
                <c:pt idx="14657">
                  <c:v>421.38639999999998</c:v>
                </c:pt>
                <c:pt idx="14658">
                  <c:v>421.38740000000001</c:v>
                </c:pt>
                <c:pt idx="14659">
                  <c:v>421.392</c:v>
                </c:pt>
                <c:pt idx="14660">
                  <c:v>421.39260000000002</c:v>
                </c:pt>
                <c:pt idx="14661">
                  <c:v>421.39510000000001</c:v>
                </c:pt>
                <c:pt idx="14662">
                  <c:v>421.39929999999998</c:v>
                </c:pt>
                <c:pt idx="14663">
                  <c:v>421.40120000000002</c:v>
                </c:pt>
                <c:pt idx="14664">
                  <c:v>421.40219999999999</c:v>
                </c:pt>
                <c:pt idx="14665">
                  <c:v>421.40480000000002</c:v>
                </c:pt>
                <c:pt idx="14666">
                  <c:v>421.40820000000002</c:v>
                </c:pt>
                <c:pt idx="14667">
                  <c:v>421.41120000000001</c:v>
                </c:pt>
                <c:pt idx="14668">
                  <c:v>421.41320000000002</c:v>
                </c:pt>
                <c:pt idx="14669">
                  <c:v>421.416</c:v>
                </c:pt>
                <c:pt idx="14670">
                  <c:v>421.41899999999998</c:v>
                </c:pt>
                <c:pt idx="14671">
                  <c:v>421.42099999999999</c:v>
                </c:pt>
                <c:pt idx="14672">
                  <c:v>421.42309999999998</c:v>
                </c:pt>
                <c:pt idx="14673">
                  <c:v>421.42500000000001</c:v>
                </c:pt>
                <c:pt idx="14674">
                  <c:v>421.428</c:v>
                </c:pt>
                <c:pt idx="14675">
                  <c:v>421.43060000000003</c:v>
                </c:pt>
                <c:pt idx="14676">
                  <c:v>421.4348</c:v>
                </c:pt>
                <c:pt idx="14677">
                  <c:v>421.43720000000002</c:v>
                </c:pt>
                <c:pt idx="14678">
                  <c:v>421.43889999999999</c:v>
                </c:pt>
                <c:pt idx="14679">
                  <c:v>421.44209999999998</c:v>
                </c:pt>
                <c:pt idx="14680">
                  <c:v>421.44319999999999</c:v>
                </c:pt>
                <c:pt idx="14681">
                  <c:v>421.44619999999998</c:v>
                </c:pt>
                <c:pt idx="14682">
                  <c:v>421.44779999999997</c:v>
                </c:pt>
                <c:pt idx="14683">
                  <c:v>421.4511</c:v>
                </c:pt>
                <c:pt idx="14684">
                  <c:v>421.4538</c:v>
                </c:pt>
                <c:pt idx="14685">
                  <c:v>421.45589999999999</c:v>
                </c:pt>
                <c:pt idx="14686">
                  <c:v>421.459</c:v>
                </c:pt>
                <c:pt idx="14687">
                  <c:v>421.46039999999999</c:v>
                </c:pt>
                <c:pt idx="14688">
                  <c:v>421.4624</c:v>
                </c:pt>
                <c:pt idx="14689">
                  <c:v>421.46559999999999</c:v>
                </c:pt>
                <c:pt idx="14690">
                  <c:v>421.46699999999998</c:v>
                </c:pt>
                <c:pt idx="14691">
                  <c:v>421.46960000000001</c:v>
                </c:pt>
                <c:pt idx="14692">
                  <c:v>421.47179999999997</c:v>
                </c:pt>
                <c:pt idx="14693">
                  <c:v>421.47460000000001</c:v>
                </c:pt>
                <c:pt idx="14694">
                  <c:v>421.47559999999999</c:v>
                </c:pt>
                <c:pt idx="14695">
                  <c:v>421.48020000000002</c:v>
                </c:pt>
                <c:pt idx="14696">
                  <c:v>421.4828</c:v>
                </c:pt>
                <c:pt idx="14697">
                  <c:v>421.4853</c:v>
                </c:pt>
                <c:pt idx="14698">
                  <c:v>421.48829999999998</c:v>
                </c:pt>
                <c:pt idx="14699">
                  <c:v>421.49119999999999</c:v>
                </c:pt>
                <c:pt idx="14700">
                  <c:v>421.49520000000001</c:v>
                </c:pt>
                <c:pt idx="14701">
                  <c:v>421.49610000000001</c:v>
                </c:pt>
                <c:pt idx="14702">
                  <c:v>421.4984</c:v>
                </c:pt>
                <c:pt idx="14703">
                  <c:v>421.5009</c:v>
                </c:pt>
                <c:pt idx="14704">
                  <c:v>421.50310000000002</c:v>
                </c:pt>
                <c:pt idx="14705">
                  <c:v>421.50529999999998</c:v>
                </c:pt>
                <c:pt idx="14706">
                  <c:v>421.5086</c:v>
                </c:pt>
                <c:pt idx="14707">
                  <c:v>421.51159999999999</c:v>
                </c:pt>
                <c:pt idx="14708">
                  <c:v>421.51400000000001</c:v>
                </c:pt>
                <c:pt idx="14709">
                  <c:v>421.51760000000002</c:v>
                </c:pt>
                <c:pt idx="14710">
                  <c:v>421.51900000000001</c:v>
                </c:pt>
                <c:pt idx="14711">
                  <c:v>421.52120000000002</c:v>
                </c:pt>
                <c:pt idx="14712">
                  <c:v>421.52339999999998</c:v>
                </c:pt>
                <c:pt idx="14713">
                  <c:v>421.52679999999998</c:v>
                </c:pt>
                <c:pt idx="14714">
                  <c:v>421.52859999999998</c:v>
                </c:pt>
                <c:pt idx="14715">
                  <c:v>421.53160000000003</c:v>
                </c:pt>
                <c:pt idx="14716">
                  <c:v>421.53309999999999</c:v>
                </c:pt>
                <c:pt idx="14717">
                  <c:v>421.53440000000001</c:v>
                </c:pt>
                <c:pt idx="14718">
                  <c:v>421.53879999999998</c:v>
                </c:pt>
                <c:pt idx="14719">
                  <c:v>421.54219999999998</c:v>
                </c:pt>
                <c:pt idx="14720">
                  <c:v>421.54300000000001</c:v>
                </c:pt>
                <c:pt idx="14721">
                  <c:v>421.54500000000002</c:v>
                </c:pt>
                <c:pt idx="14722">
                  <c:v>421.54719999999998</c:v>
                </c:pt>
                <c:pt idx="14723">
                  <c:v>421.54930000000002</c:v>
                </c:pt>
                <c:pt idx="14724">
                  <c:v>421.55200000000002</c:v>
                </c:pt>
                <c:pt idx="14725">
                  <c:v>421.55410000000001</c:v>
                </c:pt>
                <c:pt idx="14726">
                  <c:v>421.55560000000003</c:v>
                </c:pt>
                <c:pt idx="14727">
                  <c:v>421.55810000000002</c:v>
                </c:pt>
                <c:pt idx="14728">
                  <c:v>421.56040000000002</c:v>
                </c:pt>
                <c:pt idx="14729">
                  <c:v>421.56400000000002</c:v>
                </c:pt>
                <c:pt idx="14730">
                  <c:v>421.56779999999998</c:v>
                </c:pt>
                <c:pt idx="14731">
                  <c:v>421.57029999999997</c:v>
                </c:pt>
                <c:pt idx="14732">
                  <c:v>421.57159999999999</c:v>
                </c:pt>
                <c:pt idx="14733">
                  <c:v>421.57380000000001</c:v>
                </c:pt>
                <c:pt idx="14734">
                  <c:v>421.5772</c:v>
                </c:pt>
                <c:pt idx="14735">
                  <c:v>421.57940000000002</c:v>
                </c:pt>
                <c:pt idx="14736">
                  <c:v>421.58199999999999</c:v>
                </c:pt>
                <c:pt idx="14737">
                  <c:v>421.5838</c:v>
                </c:pt>
                <c:pt idx="14738">
                  <c:v>421.5872</c:v>
                </c:pt>
                <c:pt idx="14739">
                  <c:v>421.58819999999997</c:v>
                </c:pt>
                <c:pt idx="14740">
                  <c:v>421.59140000000002</c:v>
                </c:pt>
                <c:pt idx="14741">
                  <c:v>421.5924</c:v>
                </c:pt>
                <c:pt idx="14742">
                  <c:v>421.59500000000003</c:v>
                </c:pt>
                <c:pt idx="14743">
                  <c:v>421.59780000000001</c:v>
                </c:pt>
                <c:pt idx="14744">
                  <c:v>421.59960000000001</c:v>
                </c:pt>
                <c:pt idx="14745">
                  <c:v>421.60329999999999</c:v>
                </c:pt>
                <c:pt idx="14746">
                  <c:v>421.60410000000002</c:v>
                </c:pt>
                <c:pt idx="14747">
                  <c:v>421.60759999999999</c:v>
                </c:pt>
                <c:pt idx="14748">
                  <c:v>421.60930000000002</c:v>
                </c:pt>
                <c:pt idx="14749">
                  <c:v>421.61369999999999</c:v>
                </c:pt>
                <c:pt idx="14750">
                  <c:v>421.61559999999997</c:v>
                </c:pt>
                <c:pt idx="14751">
                  <c:v>421.61750000000001</c:v>
                </c:pt>
                <c:pt idx="14752">
                  <c:v>421.62049999999999</c:v>
                </c:pt>
                <c:pt idx="14753">
                  <c:v>421.62430000000001</c:v>
                </c:pt>
                <c:pt idx="14754">
                  <c:v>421.6266</c:v>
                </c:pt>
                <c:pt idx="14755">
                  <c:v>421.6284</c:v>
                </c:pt>
                <c:pt idx="14756">
                  <c:v>421.63119999999998</c:v>
                </c:pt>
                <c:pt idx="14757">
                  <c:v>421.63380000000001</c:v>
                </c:pt>
                <c:pt idx="14758">
                  <c:v>421.63720000000001</c:v>
                </c:pt>
                <c:pt idx="14759">
                  <c:v>421.64030000000002</c:v>
                </c:pt>
                <c:pt idx="14760">
                  <c:v>421.6422</c:v>
                </c:pt>
                <c:pt idx="14761">
                  <c:v>421.64609999999999</c:v>
                </c:pt>
                <c:pt idx="14762">
                  <c:v>421.6474</c:v>
                </c:pt>
                <c:pt idx="14763">
                  <c:v>421.65199999999999</c:v>
                </c:pt>
                <c:pt idx="14764">
                  <c:v>421.65499999999997</c:v>
                </c:pt>
                <c:pt idx="14765">
                  <c:v>421.65859999999998</c:v>
                </c:pt>
                <c:pt idx="14766">
                  <c:v>421.65960000000001</c:v>
                </c:pt>
                <c:pt idx="14767">
                  <c:v>421.66199999999998</c:v>
                </c:pt>
                <c:pt idx="14768">
                  <c:v>421.66399999999999</c:v>
                </c:pt>
                <c:pt idx="14769">
                  <c:v>421.66699999999997</c:v>
                </c:pt>
                <c:pt idx="14770">
                  <c:v>421.66829999999999</c:v>
                </c:pt>
                <c:pt idx="14771">
                  <c:v>421.67110000000002</c:v>
                </c:pt>
                <c:pt idx="14772">
                  <c:v>421.67180000000002</c:v>
                </c:pt>
                <c:pt idx="14773">
                  <c:v>421.67419999999998</c:v>
                </c:pt>
                <c:pt idx="14774">
                  <c:v>421.67619999999999</c:v>
                </c:pt>
                <c:pt idx="14775">
                  <c:v>421.67869999999999</c:v>
                </c:pt>
                <c:pt idx="14776">
                  <c:v>421.67880000000002</c:v>
                </c:pt>
                <c:pt idx="14777">
                  <c:v>421.68239999999997</c:v>
                </c:pt>
                <c:pt idx="14778">
                  <c:v>421.685</c:v>
                </c:pt>
                <c:pt idx="14779">
                  <c:v>421.68790000000001</c:v>
                </c:pt>
                <c:pt idx="14780">
                  <c:v>421.68979999999999</c:v>
                </c:pt>
                <c:pt idx="14781">
                  <c:v>421.69279999999998</c:v>
                </c:pt>
                <c:pt idx="14782">
                  <c:v>421.69439999999997</c:v>
                </c:pt>
                <c:pt idx="14783">
                  <c:v>421.69670000000002</c:v>
                </c:pt>
                <c:pt idx="14784">
                  <c:v>421.70030000000003</c:v>
                </c:pt>
                <c:pt idx="14785">
                  <c:v>421.70310000000001</c:v>
                </c:pt>
                <c:pt idx="14786">
                  <c:v>421.70620000000002</c:v>
                </c:pt>
                <c:pt idx="14787">
                  <c:v>421.70859999999999</c:v>
                </c:pt>
                <c:pt idx="14788">
                  <c:v>421.71</c:v>
                </c:pt>
                <c:pt idx="14789">
                  <c:v>421.71129999999999</c:v>
                </c:pt>
                <c:pt idx="14790">
                  <c:v>421.71339999999998</c:v>
                </c:pt>
                <c:pt idx="14791">
                  <c:v>421.71620000000001</c:v>
                </c:pt>
                <c:pt idx="14792">
                  <c:v>421.7201</c:v>
                </c:pt>
                <c:pt idx="14793">
                  <c:v>421.72219999999999</c:v>
                </c:pt>
                <c:pt idx="14794">
                  <c:v>421.7226</c:v>
                </c:pt>
                <c:pt idx="14795">
                  <c:v>421.7244</c:v>
                </c:pt>
                <c:pt idx="14796">
                  <c:v>421.7287</c:v>
                </c:pt>
                <c:pt idx="14797">
                  <c:v>421.7312</c:v>
                </c:pt>
                <c:pt idx="14798">
                  <c:v>421.7328</c:v>
                </c:pt>
                <c:pt idx="14799">
                  <c:v>421.73630000000003</c:v>
                </c:pt>
                <c:pt idx="14800">
                  <c:v>421.73669999999998</c:v>
                </c:pt>
                <c:pt idx="14801">
                  <c:v>421.73869999999999</c:v>
                </c:pt>
                <c:pt idx="14802">
                  <c:v>421.74149999999997</c:v>
                </c:pt>
                <c:pt idx="14803">
                  <c:v>421.74340000000001</c:v>
                </c:pt>
                <c:pt idx="14804">
                  <c:v>421.74689999999998</c:v>
                </c:pt>
                <c:pt idx="14805">
                  <c:v>421.74880000000002</c:v>
                </c:pt>
                <c:pt idx="14806">
                  <c:v>421.75099999999998</c:v>
                </c:pt>
                <c:pt idx="14807">
                  <c:v>421.75299999999999</c:v>
                </c:pt>
                <c:pt idx="14808">
                  <c:v>421.7559</c:v>
                </c:pt>
                <c:pt idx="14809">
                  <c:v>421.7568</c:v>
                </c:pt>
                <c:pt idx="14810">
                  <c:v>421.7604</c:v>
                </c:pt>
                <c:pt idx="14811">
                  <c:v>421.762</c:v>
                </c:pt>
                <c:pt idx="14812">
                  <c:v>421.76499999999999</c:v>
                </c:pt>
                <c:pt idx="14813">
                  <c:v>421.7672</c:v>
                </c:pt>
                <c:pt idx="14814">
                  <c:v>421.76819999999998</c:v>
                </c:pt>
                <c:pt idx="14815">
                  <c:v>421.7722</c:v>
                </c:pt>
                <c:pt idx="14816">
                  <c:v>421.77499999999998</c:v>
                </c:pt>
                <c:pt idx="14817">
                  <c:v>421.7774</c:v>
                </c:pt>
                <c:pt idx="14818">
                  <c:v>421.77940000000001</c:v>
                </c:pt>
                <c:pt idx="14819">
                  <c:v>421.78370000000001</c:v>
                </c:pt>
                <c:pt idx="14820">
                  <c:v>421.78660000000002</c:v>
                </c:pt>
                <c:pt idx="14821">
                  <c:v>421.7867</c:v>
                </c:pt>
                <c:pt idx="14822">
                  <c:v>421.78949999999998</c:v>
                </c:pt>
                <c:pt idx="14823">
                  <c:v>421.79239999999999</c:v>
                </c:pt>
                <c:pt idx="14824">
                  <c:v>421.7944</c:v>
                </c:pt>
                <c:pt idx="14825">
                  <c:v>421.79559999999998</c:v>
                </c:pt>
                <c:pt idx="14826">
                  <c:v>421.7989</c:v>
                </c:pt>
                <c:pt idx="14827">
                  <c:v>421.80090000000001</c:v>
                </c:pt>
                <c:pt idx="14828">
                  <c:v>421.80259999999998</c:v>
                </c:pt>
                <c:pt idx="14829">
                  <c:v>421.80459999999999</c:v>
                </c:pt>
                <c:pt idx="14830">
                  <c:v>421.80700000000002</c:v>
                </c:pt>
                <c:pt idx="14831">
                  <c:v>421.80939999999998</c:v>
                </c:pt>
                <c:pt idx="14832">
                  <c:v>421.81279999999998</c:v>
                </c:pt>
                <c:pt idx="14833">
                  <c:v>421.81420000000003</c:v>
                </c:pt>
                <c:pt idx="14834">
                  <c:v>421.8152</c:v>
                </c:pt>
                <c:pt idx="14835">
                  <c:v>421.81909999999999</c:v>
                </c:pt>
                <c:pt idx="14836">
                  <c:v>421.82139999999998</c:v>
                </c:pt>
                <c:pt idx="14837">
                  <c:v>421.82240000000002</c:v>
                </c:pt>
                <c:pt idx="14838">
                  <c:v>421.82470000000001</c:v>
                </c:pt>
                <c:pt idx="14839">
                  <c:v>421.82760000000002</c:v>
                </c:pt>
                <c:pt idx="14840">
                  <c:v>421.82810000000001</c:v>
                </c:pt>
                <c:pt idx="14841">
                  <c:v>421.8306</c:v>
                </c:pt>
                <c:pt idx="14842">
                  <c:v>421.83339999999998</c:v>
                </c:pt>
                <c:pt idx="14843">
                  <c:v>421.8356</c:v>
                </c:pt>
                <c:pt idx="14844">
                  <c:v>421.8381</c:v>
                </c:pt>
                <c:pt idx="14845">
                  <c:v>421.84</c:v>
                </c:pt>
                <c:pt idx="14846">
                  <c:v>421.84280000000001</c:v>
                </c:pt>
                <c:pt idx="14847">
                  <c:v>421.84570000000002</c:v>
                </c:pt>
                <c:pt idx="14848">
                  <c:v>421.84969999999998</c:v>
                </c:pt>
                <c:pt idx="14849">
                  <c:v>421.85309999999998</c:v>
                </c:pt>
                <c:pt idx="14850">
                  <c:v>421.85410000000002</c:v>
                </c:pt>
                <c:pt idx="14851">
                  <c:v>421.85629999999998</c:v>
                </c:pt>
                <c:pt idx="14852">
                  <c:v>421.85939999999999</c:v>
                </c:pt>
                <c:pt idx="14853">
                  <c:v>421.86160000000001</c:v>
                </c:pt>
                <c:pt idx="14854">
                  <c:v>421.86380000000003</c:v>
                </c:pt>
                <c:pt idx="14855">
                  <c:v>421.86790000000002</c:v>
                </c:pt>
                <c:pt idx="14856">
                  <c:v>421.86950000000002</c:v>
                </c:pt>
                <c:pt idx="14857">
                  <c:v>421.87259999999998</c:v>
                </c:pt>
                <c:pt idx="14858">
                  <c:v>421.87650000000002</c:v>
                </c:pt>
                <c:pt idx="14859">
                  <c:v>421.87720000000002</c:v>
                </c:pt>
                <c:pt idx="14860">
                  <c:v>421.88040000000001</c:v>
                </c:pt>
                <c:pt idx="14861">
                  <c:v>421.88400000000001</c:v>
                </c:pt>
                <c:pt idx="14862">
                  <c:v>421.88479999999998</c:v>
                </c:pt>
                <c:pt idx="14863">
                  <c:v>421.88639999999998</c:v>
                </c:pt>
                <c:pt idx="14864">
                  <c:v>421.8897</c:v>
                </c:pt>
                <c:pt idx="14865">
                  <c:v>421.89299999999997</c:v>
                </c:pt>
                <c:pt idx="14866">
                  <c:v>421.89530000000002</c:v>
                </c:pt>
                <c:pt idx="14867">
                  <c:v>421.89699999999999</c:v>
                </c:pt>
                <c:pt idx="14868">
                  <c:v>421.89890000000003</c:v>
                </c:pt>
                <c:pt idx="14869">
                  <c:v>421.90260000000001</c:v>
                </c:pt>
                <c:pt idx="14870">
                  <c:v>421.90530000000001</c:v>
                </c:pt>
                <c:pt idx="14871">
                  <c:v>421.9067</c:v>
                </c:pt>
                <c:pt idx="14872">
                  <c:v>421.9085</c:v>
                </c:pt>
                <c:pt idx="14873">
                  <c:v>421.91050000000001</c:v>
                </c:pt>
                <c:pt idx="14874">
                  <c:v>421.91370000000001</c:v>
                </c:pt>
                <c:pt idx="14875">
                  <c:v>421.91559999999998</c:v>
                </c:pt>
                <c:pt idx="14876">
                  <c:v>421.91660000000002</c:v>
                </c:pt>
                <c:pt idx="14877">
                  <c:v>421.91969999999998</c:v>
                </c:pt>
                <c:pt idx="14878">
                  <c:v>421.92219999999998</c:v>
                </c:pt>
                <c:pt idx="14879">
                  <c:v>421.92439999999999</c:v>
                </c:pt>
                <c:pt idx="14880">
                  <c:v>421.92689999999999</c:v>
                </c:pt>
                <c:pt idx="14881">
                  <c:v>421.92759999999998</c:v>
                </c:pt>
                <c:pt idx="14882">
                  <c:v>421.93060000000003</c:v>
                </c:pt>
                <c:pt idx="14883">
                  <c:v>421.93279999999999</c:v>
                </c:pt>
                <c:pt idx="14884">
                  <c:v>421.93360000000001</c:v>
                </c:pt>
                <c:pt idx="14885">
                  <c:v>421.93520000000001</c:v>
                </c:pt>
                <c:pt idx="14886">
                  <c:v>421.93720000000002</c:v>
                </c:pt>
                <c:pt idx="14887">
                  <c:v>421.9393</c:v>
                </c:pt>
                <c:pt idx="14888">
                  <c:v>421.94209999999998</c:v>
                </c:pt>
                <c:pt idx="14889">
                  <c:v>421.94459999999998</c:v>
                </c:pt>
                <c:pt idx="14890">
                  <c:v>421.94670000000002</c:v>
                </c:pt>
                <c:pt idx="14891">
                  <c:v>421.94799999999998</c:v>
                </c:pt>
                <c:pt idx="14892">
                  <c:v>421.95</c:v>
                </c:pt>
                <c:pt idx="14893">
                  <c:v>421.95159999999998</c:v>
                </c:pt>
                <c:pt idx="14894">
                  <c:v>421.95460000000003</c:v>
                </c:pt>
                <c:pt idx="14895">
                  <c:v>421.9572</c:v>
                </c:pt>
                <c:pt idx="14896">
                  <c:v>421.96050000000002</c:v>
                </c:pt>
                <c:pt idx="14897">
                  <c:v>421.96170000000001</c:v>
                </c:pt>
                <c:pt idx="14898">
                  <c:v>421.96280000000002</c:v>
                </c:pt>
                <c:pt idx="14899">
                  <c:v>421.96539999999999</c:v>
                </c:pt>
                <c:pt idx="14900">
                  <c:v>421.9665</c:v>
                </c:pt>
                <c:pt idx="14901">
                  <c:v>421.96960000000001</c:v>
                </c:pt>
                <c:pt idx="14902">
                  <c:v>421.97179999999997</c:v>
                </c:pt>
                <c:pt idx="14903">
                  <c:v>421.97359999999998</c:v>
                </c:pt>
                <c:pt idx="14904">
                  <c:v>421.97640000000001</c:v>
                </c:pt>
                <c:pt idx="14905">
                  <c:v>421.97809999999998</c:v>
                </c:pt>
                <c:pt idx="14906">
                  <c:v>421.98059999999998</c:v>
                </c:pt>
                <c:pt idx="14907">
                  <c:v>421.983</c:v>
                </c:pt>
                <c:pt idx="14908">
                  <c:v>421.98700000000002</c:v>
                </c:pt>
                <c:pt idx="14909">
                  <c:v>421.98989999999998</c:v>
                </c:pt>
                <c:pt idx="14910">
                  <c:v>421.99</c:v>
                </c:pt>
                <c:pt idx="14911">
                  <c:v>421.99310000000003</c:v>
                </c:pt>
                <c:pt idx="14912">
                  <c:v>421.99540000000002</c:v>
                </c:pt>
                <c:pt idx="14913">
                  <c:v>421.99810000000002</c:v>
                </c:pt>
                <c:pt idx="14914">
                  <c:v>421.99959999999999</c:v>
                </c:pt>
                <c:pt idx="14915">
                  <c:v>422.0016</c:v>
                </c:pt>
                <c:pt idx="14916">
                  <c:v>422.005</c:v>
                </c:pt>
                <c:pt idx="14917">
                  <c:v>422.00850000000003</c:v>
                </c:pt>
                <c:pt idx="14918">
                  <c:v>422.01060000000001</c:v>
                </c:pt>
                <c:pt idx="14919">
                  <c:v>422.01159999999999</c:v>
                </c:pt>
                <c:pt idx="14920">
                  <c:v>422.0154</c:v>
                </c:pt>
                <c:pt idx="14921">
                  <c:v>422.01659999999998</c:v>
                </c:pt>
                <c:pt idx="14922">
                  <c:v>422.02019999999999</c:v>
                </c:pt>
                <c:pt idx="14923">
                  <c:v>422.0215</c:v>
                </c:pt>
                <c:pt idx="14924">
                  <c:v>422.02420000000001</c:v>
                </c:pt>
                <c:pt idx="14925">
                  <c:v>422.02620000000002</c:v>
                </c:pt>
                <c:pt idx="14926">
                  <c:v>422.02960000000002</c:v>
                </c:pt>
                <c:pt idx="14927">
                  <c:v>422.03190000000001</c:v>
                </c:pt>
                <c:pt idx="14928">
                  <c:v>422.03179999999998</c:v>
                </c:pt>
                <c:pt idx="14929">
                  <c:v>422.03609999999998</c:v>
                </c:pt>
                <c:pt idx="14930">
                  <c:v>422.03919999999999</c:v>
                </c:pt>
                <c:pt idx="14931">
                  <c:v>422.04140000000001</c:v>
                </c:pt>
                <c:pt idx="14932">
                  <c:v>422.0446</c:v>
                </c:pt>
                <c:pt idx="14933">
                  <c:v>422.04629999999997</c:v>
                </c:pt>
                <c:pt idx="14934">
                  <c:v>422.04910000000001</c:v>
                </c:pt>
                <c:pt idx="14935">
                  <c:v>422.05079999999998</c:v>
                </c:pt>
                <c:pt idx="14936">
                  <c:v>422.05270000000002</c:v>
                </c:pt>
                <c:pt idx="14937">
                  <c:v>422.05529999999999</c:v>
                </c:pt>
                <c:pt idx="14938">
                  <c:v>422.05939999999998</c:v>
                </c:pt>
                <c:pt idx="14939">
                  <c:v>422.0607</c:v>
                </c:pt>
                <c:pt idx="14940">
                  <c:v>422.06220000000002</c:v>
                </c:pt>
                <c:pt idx="14941">
                  <c:v>422.06540000000001</c:v>
                </c:pt>
                <c:pt idx="14942">
                  <c:v>422.06639999999999</c:v>
                </c:pt>
                <c:pt idx="14943">
                  <c:v>422.06979999999999</c:v>
                </c:pt>
                <c:pt idx="14944">
                  <c:v>422.07139999999998</c:v>
                </c:pt>
                <c:pt idx="14945">
                  <c:v>422.07400000000001</c:v>
                </c:pt>
                <c:pt idx="14946">
                  <c:v>422.0752</c:v>
                </c:pt>
                <c:pt idx="14947">
                  <c:v>422.07580000000002</c:v>
                </c:pt>
                <c:pt idx="14948">
                  <c:v>422.07900000000001</c:v>
                </c:pt>
                <c:pt idx="14949">
                  <c:v>422.08080000000001</c:v>
                </c:pt>
                <c:pt idx="14950">
                  <c:v>422.08280000000002</c:v>
                </c:pt>
                <c:pt idx="14951">
                  <c:v>422.08600000000001</c:v>
                </c:pt>
                <c:pt idx="14952">
                  <c:v>422.08609999999999</c:v>
                </c:pt>
                <c:pt idx="14953">
                  <c:v>422.08859999999999</c:v>
                </c:pt>
                <c:pt idx="14954">
                  <c:v>422.09179999999998</c:v>
                </c:pt>
                <c:pt idx="14955">
                  <c:v>422.09289999999999</c:v>
                </c:pt>
                <c:pt idx="14956">
                  <c:v>422.09469999999999</c:v>
                </c:pt>
                <c:pt idx="14957">
                  <c:v>422.09730000000002</c:v>
                </c:pt>
                <c:pt idx="14958">
                  <c:v>422.09910000000002</c:v>
                </c:pt>
                <c:pt idx="14959">
                  <c:v>422.0994</c:v>
                </c:pt>
                <c:pt idx="14960">
                  <c:v>422.10160000000002</c:v>
                </c:pt>
                <c:pt idx="14961">
                  <c:v>422.10399999999998</c:v>
                </c:pt>
                <c:pt idx="14962">
                  <c:v>422.1062</c:v>
                </c:pt>
                <c:pt idx="14963">
                  <c:v>422.1078</c:v>
                </c:pt>
                <c:pt idx="14964">
                  <c:v>422.11110000000002</c:v>
                </c:pt>
                <c:pt idx="14965">
                  <c:v>422.11270000000002</c:v>
                </c:pt>
                <c:pt idx="14966">
                  <c:v>422.11579999999998</c:v>
                </c:pt>
                <c:pt idx="14967">
                  <c:v>422.11599999999999</c:v>
                </c:pt>
                <c:pt idx="14968">
                  <c:v>422.12</c:v>
                </c:pt>
                <c:pt idx="14969">
                  <c:v>422.12200000000001</c:v>
                </c:pt>
                <c:pt idx="14970">
                  <c:v>422.12459999999999</c:v>
                </c:pt>
                <c:pt idx="14971">
                  <c:v>422.12689999999998</c:v>
                </c:pt>
                <c:pt idx="14972">
                  <c:v>422.12979999999999</c:v>
                </c:pt>
                <c:pt idx="14973">
                  <c:v>422.13080000000002</c:v>
                </c:pt>
                <c:pt idx="14974">
                  <c:v>422.13319999999999</c:v>
                </c:pt>
                <c:pt idx="14975">
                  <c:v>422.13400000000001</c:v>
                </c:pt>
                <c:pt idx="14976">
                  <c:v>422.13589999999999</c:v>
                </c:pt>
                <c:pt idx="14977">
                  <c:v>422.13929999999999</c:v>
                </c:pt>
                <c:pt idx="14978">
                  <c:v>422.14019999999999</c:v>
                </c:pt>
                <c:pt idx="14979">
                  <c:v>422.1431</c:v>
                </c:pt>
                <c:pt idx="14980">
                  <c:v>422.14440000000002</c:v>
                </c:pt>
                <c:pt idx="14981">
                  <c:v>422.1463</c:v>
                </c:pt>
                <c:pt idx="14982">
                  <c:v>422.14960000000002</c:v>
                </c:pt>
                <c:pt idx="14983">
                  <c:v>422.15120000000002</c:v>
                </c:pt>
                <c:pt idx="14984">
                  <c:v>422.15120000000002</c:v>
                </c:pt>
                <c:pt idx="14985">
                  <c:v>422.15370000000001</c:v>
                </c:pt>
                <c:pt idx="14986">
                  <c:v>422.15649999999999</c:v>
                </c:pt>
                <c:pt idx="14987">
                  <c:v>422.15809999999999</c:v>
                </c:pt>
                <c:pt idx="14988">
                  <c:v>422.16070000000002</c:v>
                </c:pt>
                <c:pt idx="14989">
                  <c:v>422.16239999999999</c:v>
                </c:pt>
                <c:pt idx="14990">
                  <c:v>422.16359999999997</c:v>
                </c:pt>
                <c:pt idx="14991">
                  <c:v>422.166</c:v>
                </c:pt>
                <c:pt idx="14992">
                  <c:v>422.16699999999997</c:v>
                </c:pt>
                <c:pt idx="14993">
                  <c:v>422.16860000000003</c:v>
                </c:pt>
                <c:pt idx="14994">
                  <c:v>422.17070000000001</c:v>
                </c:pt>
                <c:pt idx="14995">
                  <c:v>422.1728</c:v>
                </c:pt>
                <c:pt idx="14996">
                  <c:v>422.1764</c:v>
                </c:pt>
                <c:pt idx="14997">
                  <c:v>422.17880000000002</c:v>
                </c:pt>
                <c:pt idx="14998">
                  <c:v>422.18119999999999</c:v>
                </c:pt>
                <c:pt idx="14999">
                  <c:v>422.18239999999997</c:v>
                </c:pt>
                <c:pt idx="15000">
                  <c:v>422.18610000000001</c:v>
                </c:pt>
                <c:pt idx="15001">
                  <c:v>422.18849999999998</c:v>
                </c:pt>
                <c:pt idx="15002">
                  <c:v>422.19060000000002</c:v>
                </c:pt>
                <c:pt idx="15003">
                  <c:v>422.19170000000003</c:v>
                </c:pt>
                <c:pt idx="15004">
                  <c:v>422.19439999999997</c:v>
                </c:pt>
                <c:pt idx="15005">
                  <c:v>422.19619999999998</c:v>
                </c:pt>
                <c:pt idx="15006">
                  <c:v>422.19970000000001</c:v>
                </c:pt>
                <c:pt idx="15007">
                  <c:v>422.20280000000002</c:v>
                </c:pt>
                <c:pt idx="15008">
                  <c:v>422.20420000000001</c:v>
                </c:pt>
                <c:pt idx="15009">
                  <c:v>422.20699999999999</c:v>
                </c:pt>
                <c:pt idx="15010">
                  <c:v>422.20920000000001</c:v>
                </c:pt>
                <c:pt idx="15011">
                  <c:v>422.21159999999998</c:v>
                </c:pt>
                <c:pt idx="15012">
                  <c:v>422.21289999999999</c:v>
                </c:pt>
                <c:pt idx="15013">
                  <c:v>422.21660000000003</c:v>
                </c:pt>
                <c:pt idx="15014">
                  <c:v>422.2183</c:v>
                </c:pt>
                <c:pt idx="15015">
                  <c:v>422.22140000000002</c:v>
                </c:pt>
                <c:pt idx="15016">
                  <c:v>422.22309999999999</c:v>
                </c:pt>
                <c:pt idx="15017">
                  <c:v>422.22500000000002</c:v>
                </c:pt>
                <c:pt idx="15018">
                  <c:v>422.22699999999998</c:v>
                </c:pt>
                <c:pt idx="15019">
                  <c:v>422.2294</c:v>
                </c:pt>
                <c:pt idx="15020">
                  <c:v>422.23200000000003</c:v>
                </c:pt>
                <c:pt idx="15021">
                  <c:v>422.23430000000002</c:v>
                </c:pt>
                <c:pt idx="15022">
                  <c:v>422.2371</c:v>
                </c:pt>
                <c:pt idx="15023">
                  <c:v>422.24</c:v>
                </c:pt>
                <c:pt idx="15024">
                  <c:v>422.24310000000003</c:v>
                </c:pt>
                <c:pt idx="15025">
                  <c:v>422.2441</c:v>
                </c:pt>
                <c:pt idx="15026">
                  <c:v>422.24610000000001</c:v>
                </c:pt>
                <c:pt idx="15027">
                  <c:v>422.24889999999999</c:v>
                </c:pt>
                <c:pt idx="15028">
                  <c:v>422.25020000000001</c:v>
                </c:pt>
                <c:pt idx="15029">
                  <c:v>422.25279999999998</c:v>
                </c:pt>
                <c:pt idx="15030">
                  <c:v>422.2552</c:v>
                </c:pt>
                <c:pt idx="15031">
                  <c:v>422.25720000000001</c:v>
                </c:pt>
                <c:pt idx="15032">
                  <c:v>422.25839999999999</c:v>
                </c:pt>
                <c:pt idx="15033">
                  <c:v>422.26029999999997</c:v>
                </c:pt>
                <c:pt idx="15034">
                  <c:v>422.26260000000002</c:v>
                </c:pt>
                <c:pt idx="15035">
                  <c:v>422.26429999999999</c:v>
                </c:pt>
                <c:pt idx="15036">
                  <c:v>422.26650000000001</c:v>
                </c:pt>
                <c:pt idx="15037">
                  <c:v>422.26900000000001</c:v>
                </c:pt>
                <c:pt idx="15038">
                  <c:v>422.2713</c:v>
                </c:pt>
                <c:pt idx="15039">
                  <c:v>422.27379999999999</c:v>
                </c:pt>
                <c:pt idx="15040">
                  <c:v>422.27609999999999</c:v>
                </c:pt>
                <c:pt idx="15041">
                  <c:v>422.27780000000001</c:v>
                </c:pt>
                <c:pt idx="15042">
                  <c:v>422.27980000000002</c:v>
                </c:pt>
                <c:pt idx="15043">
                  <c:v>422.28179999999998</c:v>
                </c:pt>
                <c:pt idx="15044">
                  <c:v>422.28440000000001</c:v>
                </c:pt>
                <c:pt idx="15045">
                  <c:v>422.2842</c:v>
                </c:pt>
                <c:pt idx="15046">
                  <c:v>422.28730000000002</c:v>
                </c:pt>
                <c:pt idx="15047">
                  <c:v>422.28980000000001</c:v>
                </c:pt>
                <c:pt idx="15048">
                  <c:v>422.29259999999999</c:v>
                </c:pt>
                <c:pt idx="15049">
                  <c:v>422.2944</c:v>
                </c:pt>
                <c:pt idx="15050">
                  <c:v>422.29640000000001</c:v>
                </c:pt>
                <c:pt idx="15051">
                  <c:v>422.29680000000002</c:v>
                </c:pt>
                <c:pt idx="15052">
                  <c:v>422.29910000000001</c:v>
                </c:pt>
                <c:pt idx="15053">
                  <c:v>422.3023</c:v>
                </c:pt>
                <c:pt idx="15054">
                  <c:v>422.30540000000002</c:v>
                </c:pt>
                <c:pt idx="15055">
                  <c:v>422.30599999999998</c:v>
                </c:pt>
                <c:pt idx="15056">
                  <c:v>422.30779999999999</c:v>
                </c:pt>
                <c:pt idx="15057">
                  <c:v>422.3082</c:v>
                </c:pt>
                <c:pt idx="15058">
                  <c:v>422.31189999999998</c:v>
                </c:pt>
                <c:pt idx="15059">
                  <c:v>422.31189999999998</c:v>
                </c:pt>
                <c:pt idx="15060">
                  <c:v>422.31389999999999</c:v>
                </c:pt>
                <c:pt idx="15061">
                  <c:v>422.31459999999998</c:v>
                </c:pt>
                <c:pt idx="15062">
                  <c:v>422.31709999999998</c:v>
                </c:pt>
                <c:pt idx="15063">
                  <c:v>422.31799999999998</c:v>
                </c:pt>
                <c:pt idx="15064">
                  <c:v>422.3202</c:v>
                </c:pt>
                <c:pt idx="15065">
                  <c:v>422.32279999999997</c:v>
                </c:pt>
                <c:pt idx="15066">
                  <c:v>422.3252</c:v>
                </c:pt>
                <c:pt idx="15067">
                  <c:v>422.32780000000002</c:v>
                </c:pt>
                <c:pt idx="15068">
                  <c:v>422.32929999999999</c:v>
                </c:pt>
                <c:pt idx="15069">
                  <c:v>422.33280000000002</c:v>
                </c:pt>
                <c:pt idx="15070">
                  <c:v>422.33280000000002</c:v>
                </c:pt>
                <c:pt idx="15071">
                  <c:v>422.33519999999999</c:v>
                </c:pt>
                <c:pt idx="15072">
                  <c:v>422.3374</c:v>
                </c:pt>
                <c:pt idx="15073">
                  <c:v>422.339</c:v>
                </c:pt>
                <c:pt idx="15074">
                  <c:v>422.34190000000001</c:v>
                </c:pt>
                <c:pt idx="15075">
                  <c:v>422.34339999999997</c:v>
                </c:pt>
                <c:pt idx="15076">
                  <c:v>422.34780000000001</c:v>
                </c:pt>
                <c:pt idx="15077">
                  <c:v>422.34870000000001</c:v>
                </c:pt>
                <c:pt idx="15078">
                  <c:v>422.35160000000002</c:v>
                </c:pt>
                <c:pt idx="15079">
                  <c:v>422.3528</c:v>
                </c:pt>
                <c:pt idx="15080">
                  <c:v>422.3544</c:v>
                </c:pt>
                <c:pt idx="15081">
                  <c:v>422.35539999999997</c:v>
                </c:pt>
                <c:pt idx="15082">
                  <c:v>422.3587</c:v>
                </c:pt>
                <c:pt idx="15083">
                  <c:v>422.36040000000003</c:v>
                </c:pt>
                <c:pt idx="15084">
                  <c:v>422.36369999999999</c:v>
                </c:pt>
                <c:pt idx="15085">
                  <c:v>422.36619999999999</c:v>
                </c:pt>
                <c:pt idx="15086">
                  <c:v>422.36880000000002</c:v>
                </c:pt>
                <c:pt idx="15087">
                  <c:v>422.36970000000002</c:v>
                </c:pt>
                <c:pt idx="15088">
                  <c:v>422.37200000000001</c:v>
                </c:pt>
                <c:pt idx="15089">
                  <c:v>422.3734</c:v>
                </c:pt>
                <c:pt idx="15090">
                  <c:v>422.37580000000003</c:v>
                </c:pt>
                <c:pt idx="15091">
                  <c:v>422.37700000000001</c:v>
                </c:pt>
                <c:pt idx="15092">
                  <c:v>422.38029999999998</c:v>
                </c:pt>
                <c:pt idx="15093">
                  <c:v>422.38279999999997</c:v>
                </c:pt>
                <c:pt idx="15094">
                  <c:v>422.38499999999999</c:v>
                </c:pt>
                <c:pt idx="15095">
                  <c:v>422.38580000000002</c:v>
                </c:pt>
                <c:pt idx="15096">
                  <c:v>422.38780000000003</c:v>
                </c:pt>
                <c:pt idx="15097">
                  <c:v>422.39080000000001</c:v>
                </c:pt>
                <c:pt idx="15098">
                  <c:v>422.392</c:v>
                </c:pt>
                <c:pt idx="15099">
                  <c:v>422.39339999999999</c:v>
                </c:pt>
                <c:pt idx="15100">
                  <c:v>422.39600000000002</c:v>
                </c:pt>
                <c:pt idx="15101">
                  <c:v>422.39679999999998</c:v>
                </c:pt>
                <c:pt idx="15102">
                  <c:v>422.39870000000002</c:v>
                </c:pt>
                <c:pt idx="15103">
                  <c:v>422.40199999999999</c:v>
                </c:pt>
                <c:pt idx="15104">
                  <c:v>422.40269999999998</c:v>
                </c:pt>
                <c:pt idx="15105">
                  <c:v>422.40309999999999</c:v>
                </c:pt>
                <c:pt idx="15106">
                  <c:v>422.4067</c:v>
                </c:pt>
                <c:pt idx="15107">
                  <c:v>422.4076</c:v>
                </c:pt>
                <c:pt idx="15108">
                  <c:v>422.40960000000001</c:v>
                </c:pt>
                <c:pt idx="15109">
                  <c:v>422.41219999999998</c:v>
                </c:pt>
                <c:pt idx="15110">
                  <c:v>422.4144</c:v>
                </c:pt>
                <c:pt idx="15111">
                  <c:v>422.41660000000002</c:v>
                </c:pt>
                <c:pt idx="15112">
                  <c:v>422.41840000000002</c:v>
                </c:pt>
                <c:pt idx="15113">
                  <c:v>422.42059999999998</c:v>
                </c:pt>
                <c:pt idx="15114">
                  <c:v>422.42200000000003</c:v>
                </c:pt>
                <c:pt idx="15115">
                  <c:v>422.42410000000001</c:v>
                </c:pt>
                <c:pt idx="15116">
                  <c:v>422.42500000000001</c:v>
                </c:pt>
                <c:pt idx="15117">
                  <c:v>422.428</c:v>
                </c:pt>
                <c:pt idx="15118">
                  <c:v>422.43060000000003</c:v>
                </c:pt>
                <c:pt idx="15119">
                  <c:v>422.43239999999997</c:v>
                </c:pt>
                <c:pt idx="15120">
                  <c:v>422.43439999999998</c:v>
                </c:pt>
                <c:pt idx="15121">
                  <c:v>422.43560000000002</c:v>
                </c:pt>
                <c:pt idx="15122">
                  <c:v>422.4384</c:v>
                </c:pt>
                <c:pt idx="15123">
                  <c:v>422.44060000000002</c:v>
                </c:pt>
                <c:pt idx="15124">
                  <c:v>422.44209999999998</c:v>
                </c:pt>
                <c:pt idx="15125">
                  <c:v>422.44299999999998</c:v>
                </c:pt>
                <c:pt idx="15126">
                  <c:v>422.44630000000001</c:v>
                </c:pt>
                <c:pt idx="15127">
                  <c:v>422.44830000000002</c:v>
                </c:pt>
                <c:pt idx="15128">
                  <c:v>422.44959999999998</c:v>
                </c:pt>
                <c:pt idx="15129">
                  <c:v>422.45159999999998</c:v>
                </c:pt>
                <c:pt idx="15130">
                  <c:v>422.45350000000002</c:v>
                </c:pt>
                <c:pt idx="15131">
                  <c:v>422.45679999999999</c:v>
                </c:pt>
                <c:pt idx="15132">
                  <c:v>422.45690000000002</c:v>
                </c:pt>
                <c:pt idx="15133">
                  <c:v>422.46039999999999</c:v>
                </c:pt>
                <c:pt idx="15134">
                  <c:v>422.46210000000002</c:v>
                </c:pt>
                <c:pt idx="15135">
                  <c:v>422.46359999999999</c:v>
                </c:pt>
                <c:pt idx="15136">
                  <c:v>422.46519999999998</c:v>
                </c:pt>
                <c:pt idx="15137">
                  <c:v>422.46710000000002</c:v>
                </c:pt>
                <c:pt idx="15138">
                  <c:v>422.4701</c:v>
                </c:pt>
                <c:pt idx="15139">
                  <c:v>422.46969999999999</c:v>
                </c:pt>
                <c:pt idx="15140">
                  <c:v>422.46980000000002</c:v>
                </c:pt>
                <c:pt idx="15141">
                  <c:v>422.47239999999999</c:v>
                </c:pt>
                <c:pt idx="15142">
                  <c:v>422.47539999999998</c:v>
                </c:pt>
                <c:pt idx="15143">
                  <c:v>422.47739999999999</c:v>
                </c:pt>
                <c:pt idx="15144">
                  <c:v>422.47809999999998</c:v>
                </c:pt>
                <c:pt idx="15145">
                  <c:v>422.4794</c:v>
                </c:pt>
                <c:pt idx="15146">
                  <c:v>422.48059999999998</c:v>
                </c:pt>
                <c:pt idx="15147">
                  <c:v>422.48399999999998</c:v>
                </c:pt>
                <c:pt idx="15148">
                  <c:v>422.48360000000002</c:v>
                </c:pt>
                <c:pt idx="15149">
                  <c:v>422.48610000000002</c:v>
                </c:pt>
                <c:pt idx="15150">
                  <c:v>422.48719999999997</c:v>
                </c:pt>
                <c:pt idx="15151">
                  <c:v>422.48919999999998</c:v>
                </c:pt>
                <c:pt idx="15152">
                  <c:v>422.49059999999997</c:v>
                </c:pt>
                <c:pt idx="15153">
                  <c:v>422.49160000000001</c:v>
                </c:pt>
                <c:pt idx="15154">
                  <c:v>422.49439999999998</c:v>
                </c:pt>
                <c:pt idx="15155">
                  <c:v>422.49650000000003</c:v>
                </c:pt>
                <c:pt idx="15156">
                  <c:v>422.49759999999998</c:v>
                </c:pt>
                <c:pt idx="15157">
                  <c:v>422.49810000000002</c:v>
                </c:pt>
                <c:pt idx="15158">
                  <c:v>422.50139999999999</c:v>
                </c:pt>
                <c:pt idx="15159">
                  <c:v>422.50290000000001</c:v>
                </c:pt>
                <c:pt idx="15160">
                  <c:v>422.50479999999999</c:v>
                </c:pt>
                <c:pt idx="15161">
                  <c:v>422.50740000000002</c:v>
                </c:pt>
                <c:pt idx="15162">
                  <c:v>422.50880000000001</c:v>
                </c:pt>
                <c:pt idx="15163">
                  <c:v>422.51319999999998</c:v>
                </c:pt>
                <c:pt idx="15164">
                  <c:v>422.51519999999999</c:v>
                </c:pt>
                <c:pt idx="15165">
                  <c:v>422.5172</c:v>
                </c:pt>
                <c:pt idx="15166">
                  <c:v>422.52019999999999</c:v>
                </c:pt>
                <c:pt idx="15167">
                  <c:v>422.5213</c:v>
                </c:pt>
                <c:pt idx="15168">
                  <c:v>422.52420000000001</c:v>
                </c:pt>
                <c:pt idx="15169">
                  <c:v>422.52609999999999</c:v>
                </c:pt>
                <c:pt idx="15170">
                  <c:v>422.52800000000002</c:v>
                </c:pt>
                <c:pt idx="15171">
                  <c:v>422.53199999999998</c:v>
                </c:pt>
                <c:pt idx="15172">
                  <c:v>422.53440000000001</c:v>
                </c:pt>
                <c:pt idx="15173">
                  <c:v>422.53559999999999</c:v>
                </c:pt>
                <c:pt idx="15174">
                  <c:v>422.53870000000001</c:v>
                </c:pt>
                <c:pt idx="15175">
                  <c:v>422.54160000000002</c:v>
                </c:pt>
                <c:pt idx="15176">
                  <c:v>422.54340000000002</c:v>
                </c:pt>
                <c:pt idx="15177">
                  <c:v>422.54559999999998</c:v>
                </c:pt>
                <c:pt idx="15178">
                  <c:v>422.54700000000003</c:v>
                </c:pt>
                <c:pt idx="15179">
                  <c:v>422.54939999999999</c:v>
                </c:pt>
                <c:pt idx="15180">
                  <c:v>422.55169999999998</c:v>
                </c:pt>
                <c:pt idx="15181">
                  <c:v>422.55279999999999</c:v>
                </c:pt>
                <c:pt idx="15182">
                  <c:v>422.55540000000002</c:v>
                </c:pt>
                <c:pt idx="15183">
                  <c:v>422.5575</c:v>
                </c:pt>
                <c:pt idx="15184">
                  <c:v>422.55900000000003</c:v>
                </c:pt>
                <c:pt idx="15185">
                  <c:v>422.56110000000001</c:v>
                </c:pt>
                <c:pt idx="15186">
                  <c:v>422.56299999999999</c:v>
                </c:pt>
                <c:pt idx="15187">
                  <c:v>422.56540000000001</c:v>
                </c:pt>
                <c:pt idx="15188">
                  <c:v>422.56700000000001</c:v>
                </c:pt>
                <c:pt idx="15189">
                  <c:v>422.56889999999999</c:v>
                </c:pt>
                <c:pt idx="15190">
                  <c:v>422.56900000000002</c:v>
                </c:pt>
                <c:pt idx="15191">
                  <c:v>422.57060000000001</c:v>
                </c:pt>
                <c:pt idx="15192">
                  <c:v>422.57229999999998</c:v>
                </c:pt>
                <c:pt idx="15193">
                  <c:v>422.5752</c:v>
                </c:pt>
                <c:pt idx="15194">
                  <c:v>422.577</c:v>
                </c:pt>
                <c:pt idx="15195">
                  <c:v>422.57940000000002</c:v>
                </c:pt>
                <c:pt idx="15196">
                  <c:v>422.57960000000003</c:v>
                </c:pt>
                <c:pt idx="15197">
                  <c:v>422.58240000000001</c:v>
                </c:pt>
                <c:pt idx="15198">
                  <c:v>422.5838</c:v>
                </c:pt>
                <c:pt idx="15199">
                  <c:v>422.5872</c:v>
                </c:pt>
                <c:pt idx="15200">
                  <c:v>422.58690000000001</c:v>
                </c:pt>
                <c:pt idx="15201">
                  <c:v>422.58909999999997</c:v>
                </c:pt>
                <c:pt idx="15202">
                  <c:v>422.59039999999999</c:v>
                </c:pt>
                <c:pt idx="15203">
                  <c:v>422.59370000000001</c:v>
                </c:pt>
                <c:pt idx="15204">
                  <c:v>422.59629999999999</c:v>
                </c:pt>
                <c:pt idx="15205">
                  <c:v>422.59690000000001</c:v>
                </c:pt>
                <c:pt idx="15206">
                  <c:v>422.59780000000001</c:v>
                </c:pt>
                <c:pt idx="15207">
                  <c:v>422.59840000000003</c:v>
                </c:pt>
                <c:pt idx="15208">
                  <c:v>422.6003</c:v>
                </c:pt>
                <c:pt idx="15209">
                  <c:v>422.60199999999998</c:v>
                </c:pt>
                <c:pt idx="15210">
                  <c:v>422.6044</c:v>
                </c:pt>
                <c:pt idx="15211">
                  <c:v>422.60739999999998</c:v>
                </c:pt>
                <c:pt idx="15212">
                  <c:v>422.608</c:v>
                </c:pt>
                <c:pt idx="15213">
                  <c:v>422.6114</c:v>
                </c:pt>
                <c:pt idx="15214">
                  <c:v>422.61320000000001</c:v>
                </c:pt>
                <c:pt idx="15215">
                  <c:v>422.61399999999998</c:v>
                </c:pt>
                <c:pt idx="15216">
                  <c:v>422.61599999999999</c:v>
                </c:pt>
                <c:pt idx="15217">
                  <c:v>422.61720000000003</c:v>
                </c:pt>
                <c:pt idx="15218">
                  <c:v>422.62</c:v>
                </c:pt>
                <c:pt idx="15219">
                  <c:v>422.62240000000003</c:v>
                </c:pt>
                <c:pt idx="15220">
                  <c:v>422.62279999999998</c:v>
                </c:pt>
                <c:pt idx="15221">
                  <c:v>422.62540000000001</c:v>
                </c:pt>
                <c:pt idx="15222">
                  <c:v>422.62619999999998</c:v>
                </c:pt>
                <c:pt idx="15223">
                  <c:v>422.63</c:v>
                </c:pt>
                <c:pt idx="15224">
                  <c:v>422.63060000000002</c:v>
                </c:pt>
                <c:pt idx="15225">
                  <c:v>422.63279999999997</c:v>
                </c:pt>
                <c:pt idx="15226">
                  <c:v>422.63459999999998</c:v>
                </c:pt>
                <c:pt idx="15227">
                  <c:v>422.63690000000003</c:v>
                </c:pt>
                <c:pt idx="15228">
                  <c:v>422.63869999999997</c:v>
                </c:pt>
                <c:pt idx="15229">
                  <c:v>422.64019999999999</c:v>
                </c:pt>
                <c:pt idx="15230">
                  <c:v>422.64139999999998</c:v>
                </c:pt>
                <c:pt idx="15231">
                  <c:v>422.64350000000002</c:v>
                </c:pt>
                <c:pt idx="15232">
                  <c:v>422.64409999999998</c:v>
                </c:pt>
                <c:pt idx="15233">
                  <c:v>422.64800000000002</c:v>
                </c:pt>
                <c:pt idx="15234">
                  <c:v>422.64879999999999</c:v>
                </c:pt>
                <c:pt idx="15235">
                  <c:v>422.6508</c:v>
                </c:pt>
                <c:pt idx="15236">
                  <c:v>422.65300000000002</c:v>
                </c:pt>
                <c:pt idx="15237">
                  <c:v>422.65390000000002</c:v>
                </c:pt>
                <c:pt idx="15238">
                  <c:v>422.65620000000001</c:v>
                </c:pt>
                <c:pt idx="15239">
                  <c:v>422.65719999999999</c:v>
                </c:pt>
                <c:pt idx="15240">
                  <c:v>422.65980000000002</c:v>
                </c:pt>
                <c:pt idx="15241">
                  <c:v>422.6601</c:v>
                </c:pt>
                <c:pt idx="15242">
                  <c:v>422.6644</c:v>
                </c:pt>
                <c:pt idx="15243">
                  <c:v>422.66660000000002</c:v>
                </c:pt>
                <c:pt idx="15244">
                  <c:v>422.66860000000003</c:v>
                </c:pt>
                <c:pt idx="15245">
                  <c:v>422.66849999999999</c:v>
                </c:pt>
                <c:pt idx="15246">
                  <c:v>422.67009999999999</c:v>
                </c:pt>
                <c:pt idx="15247">
                  <c:v>422.67270000000002</c:v>
                </c:pt>
                <c:pt idx="15248">
                  <c:v>422.67399999999998</c:v>
                </c:pt>
                <c:pt idx="15249">
                  <c:v>422.67500000000001</c:v>
                </c:pt>
                <c:pt idx="15250">
                  <c:v>422.67619999999999</c:v>
                </c:pt>
                <c:pt idx="15251">
                  <c:v>422.67759999999998</c:v>
                </c:pt>
                <c:pt idx="15252">
                  <c:v>422.6798</c:v>
                </c:pt>
                <c:pt idx="15253">
                  <c:v>422.6798</c:v>
                </c:pt>
                <c:pt idx="15254">
                  <c:v>422.6832</c:v>
                </c:pt>
                <c:pt idx="15255">
                  <c:v>422.68299999999999</c:v>
                </c:pt>
                <c:pt idx="15256">
                  <c:v>422.68599999999998</c:v>
                </c:pt>
                <c:pt idx="15257">
                  <c:v>422.68639999999999</c:v>
                </c:pt>
                <c:pt idx="15258">
                  <c:v>422.68759999999997</c:v>
                </c:pt>
                <c:pt idx="15259">
                  <c:v>422.68950000000001</c:v>
                </c:pt>
                <c:pt idx="15260">
                  <c:v>422.68959999999998</c:v>
                </c:pt>
                <c:pt idx="15261">
                  <c:v>422.69119999999998</c:v>
                </c:pt>
                <c:pt idx="15262">
                  <c:v>422.6943</c:v>
                </c:pt>
                <c:pt idx="15263">
                  <c:v>422.69470000000001</c:v>
                </c:pt>
                <c:pt idx="15264">
                  <c:v>422.69490000000002</c:v>
                </c:pt>
                <c:pt idx="15265">
                  <c:v>422.6961</c:v>
                </c:pt>
                <c:pt idx="15266">
                  <c:v>422.7002</c:v>
                </c:pt>
                <c:pt idx="15267">
                  <c:v>422.70060000000001</c:v>
                </c:pt>
                <c:pt idx="15268">
                  <c:v>422.70159999999998</c:v>
                </c:pt>
                <c:pt idx="15269">
                  <c:v>422.70229999999998</c:v>
                </c:pt>
                <c:pt idx="15270">
                  <c:v>422.70530000000002</c:v>
                </c:pt>
                <c:pt idx="15271">
                  <c:v>422.70699999999999</c:v>
                </c:pt>
                <c:pt idx="15272">
                  <c:v>422.71019999999999</c:v>
                </c:pt>
                <c:pt idx="15273">
                  <c:v>422.71179999999998</c:v>
                </c:pt>
                <c:pt idx="15274">
                  <c:v>422.71440000000001</c:v>
                </c:pt>
                <c:pt idx="15275">
                  <c:v>422.71600000000001</c:v>
                </c:pt>
                <c:pt idx="15276">
                  <c:v>422.7176</c:v>
                </c:pt>
                <c:pt idx="15277">
                  <c:v>422.7201</c:v>
                </c:pt>
                <c:pt idx="15278">
                  <c:v>422.721</c:v>
                </c:pt>
                <c:pt idx="15279">
                  <c:v>422.72320000000002</c:v>
                </c:pt>
                <c:pt idx="15280">
                  <c:v>422.72660000000002</c:v>
                </c:pt>
                <c:pt idx="15281">
                  <c:v>422.7287</c:v>
                </c:pt>
                <c:pt idx="15282">
                  <c:v>422.72969999999998</c:v>
                </c:pt>
                <c:pt idx="15283">
                  <c:v>422.73239999999998</c:v>
                </c:pt>
                <c:pt idx="15284">
                  <c:v>422.73320000000001</c:v>
                </c:pt>
                <c:pt idx="15285">
                  <c:v>422.73599999999999</c:v>
                </c:pt>
                <c:pt idx="15286">
                  <c:v>422.73820000000001</c:v>
                </c:pt>
                <c:pt idx="15287">
                  <c:v>422.7396</c:v>
                </c:pt>
                <c:pt idx="15288">
                  <c:v>422.74099999999999</c:v>
                </c:pt>
                <c:pt idx="15289">
                  <c:v>422.74360000000001</c:v>
                </c:pt>
                <c:pt idx="15290">
                  <c:v>422.74520000000001</c:v>
                </c:pt>
                <c:pt idx="15291">
                  <c:v>422.74590000000001</c:v>
                </c:pt>
                <c:pt idx="15292">
                  <c:v>422.74880000000002</c:v>
                </c:pt>
                <c:pt idx="15293">
                  <c:v>422.7516</c:v>
                </c:pt>
                <c:pt idx="15294">
                  <c:v>422.75330000000002</c:v>
                </c:pt>
                <c:pt idx="15295">
                  <c:v>422.75479999999999</c:v>
                </c:pt>
                <c:pt idx="15296">
                  <c:v>422.75580000000002</c:v>
                </c:pt>
                <c:pt idx="15297">
                  <c:v>422.75659999999999</c:v>
                </c:pt>
                <c:pt idx="15298">
                  <c:v>422.75749999999999</c:v>
                </c:pt>
                <c:pt idx="15299">
                  <c:v>422.75900000000001</c:v>
                </c:pt>
                <c:pt idx="15300">
                  <c:v>422.76089999999999</c:v>
                </c:pt>
                <c:pt idx="15301">
                  <c:v>422.76280000000003</c:v>
                </c:pt>
                <c:pt idx="15302">
                  <c:v>422.76409999999998</c:v>
                </c:pt>
                <c:pt idx="15303">
                  <c:v>422.76580000000001</c:v>
                </c:pt>
                <c:pt idx="15304">
                  <c:v>422.76799999999997</c:v>
                </c:pt>
                <c:pt idx="15305">
                  <c:v>422.7704</c:v>
                </c:pt>
                <c:pt idx="15306">
                  <c:v>422.7722</c:v>
                </c:pt>
                <c:pt idx="15307">
                  <c:v>422.77699999999999</c:v>
                </c:pt>
                <c:pt idx="15308">
                  <c:v>422.77719999999999</c:v>
                </c:pt>
                <c:pt idx="15309">
                  <c:v>422.7792</c:v>
                </c:pt>
                <c:pt idx="15310">
                  <c:v>422.78059999999999</c:v>
                </c:pt>
                <c:pt idx="15311">
                  <c:v>422.78250000000003</c:v>
                </c:pt>
                <c:pt idx="15312">
                  <c:v>422.78320000000002</c:v>
                </c:pt>
                <c:pt idx="15313">
                  <c:v>422.78480000000002</c:v>
                </c:pt>
                <c:pt idx="15314">
                  <c:v>422.78789999999998</c:v>
                </c:pt>
                <c:pt idx="15315">
                  <c:v>422.78980000000001</c:v>
                </c:pt>
                <c:pt idx="15316">
                  <c:v>422.7919</c:v>
                </c:pt>
                <c:pt idx="15317">
                  <c:v>422.79340000000002</c:v>
                </c:pt>
                <c:pt idx="15318">
                  <c:v>422.79379999999998</c:v>
                </c:pt>
                <c:pt idx="15319">
                  <c:v>422.79719999999998</c:v>
                </c:pt>
                <c:pt idx="15320">
                  <c:v>422.79840000000002</c:v>
                </c:pt>
                <c:pt idx="15321">
                  <c:v>422.8</c:v>
                </c:pt>
                <c:pt idx="15322">
                  <c:v>422.80079999999998</c:v>
                </c:pt>
                <c:pt idx="15323">
                  <c:v>422.80239999999998</c:v>
                </c:pt>
                <c:pt idx="15324">
                  <c:v>422.80399999999997</c:v>
                </c:pt>
                <c:pt idx="15325">
                  <c:v>422.80709999999999</c:v>
                </c:pt>
                <c:pt idx="15326">
                  <c:v>422.80840000000001</c:v>
                </c:pt>
                <c:pt idx="15327">
                  <c:v>422.81040000000002</c:v>
                </c:pt>
                <c:pt idx="15328">
                  <c:v>422.81270000000001</c:v>
                </c:pt>
                <c:pt idx="15329">
                  <c:v>422.8134</c:v>
                </c:pt>
                <c:pt idx="15330">
                  <c:v>422.8168</c:v>
                </c:pt>
                <c:pt idx="15331">
                  <c:v>422.81810000000002</c:v>
                </c:pt>
                <c:pt idx="15332">
                  <c:v>422.8202</c:v>
                </c:pt>
                <c:pt idx="15333">
                  <c:v>422.82119999999998</c:v>
                </c:pt>
                <c:pt idx="15334">
                  <c:v>422.82389999999998</c:v>
                </c:pt>
                <c:pt idx="15335">
                  <c:v>422.82560000000001</c:v>
                </c:pt>
                <c:pt idx="15336">
                  <c:v>422.82769999999999</c:v>
                </c:pt>
                <c:pt idx="15337">
                  <c:v>422.82900000000001</c:v>
                </c:pt>
                <c:pt idx="15338">
                  <c:v>422.83100000000002</c:v>
                </c:pt>
                <c:pt idx="15339">
                  <c:v>422.83139999999997</c:v>
                </c:pt>
                <c:pt idx="15340">
                  <c:v>422.83370000000002</c:v>
                </c:pt>
                <c:pt idx="15341">
                  <c:v>422.83620000000002</c:v>
                </c:pt>
                <c:pt idx="15342">
                  <c:v>422.83780000000002</c:v>
                </c:pt>
                <c:pt idx="15343">
                  <c:v>422.83839999999998</c:v>
                </c:pt>
                <c:pt idx="15344">
                  <c:v>422.84140000000002</c:v>
                </c:pt>
                <c:pt idx="15345">
                  <c:v>422.84339999999997</c:v>
                </c:pt>
                <c:pt idx="15346">
                  <c:v>422.84370000000001</c:v>
                </c:pt>
                <c:pt idx="15347">
                  <c:v>422.8451</c:v>
                </c:pt>
                <c:pt idx="15348">
                  <c:v>422.8476</c:v>
                </c:pt>
                <c:pt idx="15349">
                  <c:v>422.84780000000001</c:v>
                </c:pt>
                <c:pt idx="15350">
                  <c:v>422.84960000000001</c:v>
                </c:pt>
                <c:pt idx="15351">
                  <c:v>422.85079999999999</c:v>
                </c:pt>
                <c:pt idx="15352">
                  <c:v>422.85219999999998</c:v>
                </c:pt>
                <c:pt idx="15353">
                  <c:v>422.85309999999998</c:v>
                </c:pt>
                <c:pt idx="15354">
                  <c:v>422.85590000000002</c:v>
                </c:pt>
                <c:pt idx="15355">
                  <c:v>422.858</c:v>
                </c:pt>
                <c:pt idx="15356">
                  <c:v>422.86059999999998</c:v>
                </c:pt>
                <c:pt idx="15357">
                  <c:v>422.86160000000001</c:v>
                </c:pt>
                <c:pt idx="15358">
                  <c:v>422.86380000000003</c:v>
                </c:pt>
                <c:pt idx="15359">
                  <c:v>422.86540000000002</c:v>
                </c:pt>
                <c:pt idx="15360">
                  <c:v>422.86559999999997</c:v>
                </c:pt>
                <c:pt idx="15361">
                  <c:v>422.86720000000003</c:v>
                </c:pt>
                <c:pt idx="15362">
                  <c:v>422.86840000000001</c:v>
                </c:pt>
                <c:pt idx="15363">
                  <c:v>422.87110000000001</c:v>
                </c:pt>
                <c:pt idx="15364">
                  <c:v>422.87270000000001</c:v>
                </c:pt>
                <c:pt idx="15365">
                  <c:v>422.87310000000002</c:v>
                </c:pt>
                <c:pt idx="15366">
                  <c:v>422.87529999999998</c:v>
                </c:pt>
                <c:pt idx="15367">
                  <c:v>422.87720000000002</c:v>
                </c:pt>
                <c:pt idx="15368">
                  <c:v>422.87709999999998</c:v>
                </c:pt>
                <c:pt idx="15369">
                  <c:v>422.8802</c:v>
                </c:pt>
                <c:pt idx="15370">
                  <c:v>422.88040000000001</c:v>
                </c:pt>
                <c:pt idx="15371">
                  <c:v>422.88220000000001</c:v>
                </c:pt>
                <c:pt idx="15372">
                  <c:v>422.88380000000001</c:v>
                </c:pt>
                <c:pt idx="15373">
                  <c:v>422.88659999999999</c:v>
                </c:pt>
                <c:pt idx="15374">
                  <c:v>422.88780000000003</c:v>
                </c:pt>
                <c:pt idx="15375">
                  <c:v>422.88799999999998</c:v>
                </c:pt>
                <c:pt idx="15376">
                  <c:v>422.89060000000001</c:v>
                </c:pt>
                <c:pt idx="15377">
                  <c:v>422.89030000000002</c:v>
                </c:pt>
                <c:pt idx="15378">
                  <c:v>422.89240000000001</c:v>
                </c:pt>
                <c:pt idx="15379">
                  <c:v>422.89409999999998</c:v>
                </c:pt>
                <c:pt idx="15380">
                  <c:v>422.89670000000001</c:v>
                </c:pt>
                <c:pt idx="15381">
                  <c:v>422.89780000000002</c:v>
                </c:pt>
                <c:pt idx="15382">
                  <c:v>422.90019999999998</c:v>
                </c:pt>
                <c:pt idx="15383">
                  <c:v>422.90199999999999</c:v>
                </c:pt>
                <c:pt idx="15384">
                  <c:v>422.90309999999999</c:v>
                </c:pt>
                <c:pt idx="15385">
                  <c:v>422.90629999999999</c:v>
                </c:pt>
                <c:pt idx="15386">
                  <c:v>422.90859999999998</c:v>
                </c:pt>
                <c:pt idx="15387">
                  <c:v>422.91160000000002</c:v>
                </c:pt>
                <c:pt idx="15388">
                  <c:v>422.91250000000002</c:v>
                </c:pt>
                <c:pt idx="15389">
                  <c:v>422.91500000000002</c:v>
                </c:pt>
                <c:pt idx="15390">
                  <c:v>422.91500000000002</c:v>
                </c:pt>
                <c:pt idx="15391">
                  <c:v>422.91800000000001</c:v>
                </c:pt>
                <c:pt idx="15392">
                  <c:v>422.91930000000002</c:v>
                </c:pt>
                <c:pt idx="15393">
                  <c:v>422.92169999999999</c:v>
                </c:pt>
                <c:pt idx="15394">
                  <c:v>422.92340000000002</c:v>
                </c:pt>
                <c:pt idx="15395">
                  <c:v>422.92559999999997</c:v>
                </c:pt>
                <c:pt idx="15396">
                  <c:v>422.92599999999999</c:v>
                </c:pt>
                <c:pt idx="15397">
                  <c:v>422.92700000000002</c:v>
                </c:pt>
                <c:pt idx="15398">
                  <c:v>422.92860000000002</c:v>
                </c:pt>
                <c:pt idx="15399">
                  <c:v>422.93099999999998</c:v>
                </c:pt>
                <c:pt idx="15400">
                  <c:v>422.9314</c:v>
                </c:pt>
                <c:pt idx="15401">
                  <c:v>422.93459999999999</c:v>
                </c:pt>
                <c:pt idx="15402">
                  <c:v>422.93579999999997</c:v>
                </c:pt>
                <c:pt idx="15403">
                  <c:v>422.93689999999998</c:v>
                </c:pt>
                <c:pt idx="15404">
                  <c:v>422.93810000000002</c:v>
                </c:pt>
                <c:pt idx="15405">
                  <c:v>422.94080000000002</c:v>
                </c:pt>
                <c:pt idx="15406">
                  <c:v>422.94260000000003</c:v>
                </c:pt>
                <c:pt idx="15407">
                  <c:v>422.94260000000003</c:v>
                </c:pt>
                <c:pt idx="15408">
                  <c:v>422.94459999999998</c:v>
                </c:pt>
                <c:pt idx="15409">
                  <c:v>422.94589999999999</c:v>
                </c:pt>
                <c:pt idx="15410">
                  <c:v>422.94869999999997</c:v>
                </c:pt>
                <c:pt idx="15411">
                  <c:v>422.94909999999999</c:v>
                </c:pt>
                <c:pt idx="15412">
                  <c:v>422.95060000000001</c:v>
                </c:pt>
                <c:pt idx="15413">
                  <c:v>422.9522</c:v>
                </c:pt>
                <c:pt idx="15414">
                  <c:v>422.95440000000002</c:v>
                </c:pt>
                <c:pt idx="15415">
                  <c:v>422.95609999999999</c:v>
                </c:pt>
                <c:pt idx="15416">
                  <c:v>422.95670000000001</c:v>
                </c:pt>
                <c:pt idx="15417">
                  <c:v>422.9588</c:v>
                </c:pt>
                <c:pt idx="15418">
                  <c:v>422.95839999999998</c:v>
                </c:pt>
                <c:pt idx="15419">
                  <c:v>422.96069999999997</c:v>
                </c:pt>
                <c:pt idx="15420">
                  <c:v>422.96300000000002</c:v>
                </c:pt>
                <c:pt idx="15421">
                  <c:v>422.96460000000002</c:v>
                </c:pt>
                <c:pt idx="15422">
                  <c:v>422.96530000000001</c:v>
                </c:pt>
                <c:pt idx="15423">
                  <c:v>422.96640000000002</c:v>
                </c:pt>
                <c:pt idx="15424">
                  <c:v>422.96890000000002</c:v>
                </c:pt>
                <c:pt idx="15425">
                  <c:v>422.97179999999997</c:v>
                </c:pt>
                <c:pt idx="15426">
                  <c:v>422.97239999999999</c:v>
                </c:pt>
                <c:pt idx="15427">
                  <c:v>422.97399999999999</c:v>
                </c:pt>
                <c:pt idx="15428">
                  <c:v>422.976</c:v>
                </c:pt>
                <c:pt idx="15429">
                  <c:v>422.97919999999999</c:v>
                </c:pt>
                <c:pt idx="15430">
                  <c:v>422.98219999999998</c:v>
                </c:pt>
                <c:pt idx="15431">
                  <c:v>422.98320000000001</c:v>
                </c:pt>
                <c:pt idx="15432">
                  <c:v>422.98399999999998</c:v>
                </c:pt>
                <c:pt idx="15433">
                  <c:v>422.98689999999999</c:v>
                </c:pt>
                <c:pt idx="15434">
                  <c:v>422.98759999999999</c:v>
                </c:pt>
                <c:pt idx="15435">
                  <c:v>422.9898</c:v>
                </c:pt>
                <c:pt idx="15436">
                  <c:v>422.99119999999999</c:v>
                </c:pt>
                <c:pt idx="15437">
                  <c:v>422.99439999999998</c:v>
                </c:pt>
                <c:pt idx="15438">
                  <c:v>422.99509999999998</c:v>
                </c:pt>
                <c:pt idx="15439">
                  <c:v>422.9966</c:v>
                </c:pt>
                <c:pt idx="15440">
                  <c:v>422.9984</c:v>
                </c:pt>
                <c:pt idx="15441">
                  <c:v>423.00020000000001</c:v>
                </c:pt>
                <c:pt idx="15442">
                  <c:v>423.00209999999998</c:v>
                </c:pt>
                <c:pt idx="15443">
                  <c:v>423.00240000000002</c:v>
                </c:pt>
                <c:pt idx="15444">
                  <c:v>423.00389999999999</c:v>
                </c:pt>
                <c:pt idx="15445">
                  <c:v>423.00540000000001</c:v>
                </c:pt>
                <c:pt idx="15446">
                  <c:v>423.00659999999999</c:v>
                </c:pt>
                <c:pt idx="15447">
                  <c:v>423.00790000000001</c:v>
                </c:pt>
                <c:pt idx="15448">
                  <c:v>423.0104</c:v>
                </c:pt>
                <c:pt idx="15449">
                  <c:v>423.01089999999999</c:v>
                </c:pt>
                <c:pt idx="15450">
                  <c:v>423.012</c:v>
                </c:pt>
                <c:pt idx="15451">
                  <c:v>423.0136</c:v>
                </c:pt>
                <c:pt idx="15452">
                  <c:v>423.01459999999997</c:v>
                </c:pt>
                <c:pt idx="15453">
                  <c:v>423.01420000000002</c:v>
                </c:pt>
                <c:pt idx="15454">
                  <c:v>423.01830000000001</c:v>
                </c:pt>
                <c:pt idx="15455">
                  <c:v>423.02030000000002</c:v>
                </c:pt>
                <c:pt idx="15456">
                  <c:v>423.02350000000001</c:v>
                </c:pt>
                <c:pt idx="15457">
                  <c:v>423.02609999999999</c:v>
                </c:pt>
                <c:pt idx="15458">
                  <c:v>423.02719999999999</c:v>
                </c:pt>
                <c:pt idx="15459">
                  <c:v>423.02719999999999</c:v>
                </c:pt>
                <c:pt idx="15460">
                  <c:v>423.02940000000001</c:v>
                </c:pt>
                <c:pt idx="15461">
                  <c:v>423.03129999999999</c:v>
                </c:pt>
                <c:pt idx="15462">
                  <c:v>423.03320000000002</c:v>
                </c:pt>
                <c:pt idx="15463">
                  <c:v>423.03280000000001</c:v>
                </c:pt>
                <c:pt idx="15464">
                  <c:v>423.03480000000002</c:v>
                </c:pt>
                <c:pt idx="15465">
                  <c:v>423.03500000000003</c:v>
                </c:pt>
                <c:pt idx="15466">
                  <c:v>423.03539999999998</c:v>
                </c:pt>
                <c:pt idx="15467">
                  <c:v>423.03750000000002</c:v>
                </c:pt>
                <c:pt idx="15468">
                  <c:v>423.04079999999999</c:v>
                </c:pt>
                <c:pt idx="15469">
                  <c:v>423.04169999999999</c:v>
                </c:pt>
                <c:pt idx="15470">
                  <c:v>423.0444</c:v>
                </c:pt>
                <c:pt idx="15471">
                  <c:v>423.04489999999998</c:v>
                </c:pt>
                <c:pt idx="15472">
                  <c:v>423.04579999999999</c:v>
                </c:pt>
                <c:pt idx="15473">
                  <c:v>423.04790000000003</c:v>
                </c:pt>
                <c:pt idx="15474">
                  <c:v>423.04840000000002</c:v>
                </c:pt>
                <c:pt idx="15475">
                  <c:v>423.04939999999999</c:v>
                </c:pt>
                <c:pt idx="15476">
                  <c:v>423.05099999999999</c:v>
                </c:pt>
                <c:pt idx="15477">
                  <c:v>423.05169999999998</c:v>
                </c:pt>
                <c:pt idx="15478">
                  <c:v>423.05340000000001</c:v>
                </c:pt>
                <c:pt idx="15479">
                  <c:v>423.05399999999997</c:v>
                </c:pt>
                <c:pt idx="15480">
                  <c:v>423.05680000000001</c:v>
                </c:pt>
                <c:pt idx="15481">
                  <c:v>423.0582</c:v>
                </c:pt>
                <c:pt idx="15482">
                  <c:v>423.06060000000002</c:v>
                </c:pt>
                <c:pt idx="15483">
                  <c:v>423.06240000000003</c:v>
                </c:pt>
                <c:pt idx="15484">
                  <c:v>423.0625</c:v>
                </c:pt>
                <c:pt idx="15485">
                  <c:v>423.0652</c:v>
                </c:pt>
                <c:pt idx="15486">
                  <c:v>423.06720000000001</c:v>
                </c:pt>
                <c:pt idx="15487">
                  <c:v>423.0693</c:v>
                </c:pt>
                <c:pt idx="15488">
                  <c:v>423.07220000000001</c:v>
                </c:pt>
                <c:pt idx="15489">
                  <c:v>423.09019999999998</c:v>
                </c:pt>
                <c:pt idx="15490">
                  <c:v>423.08690000000001</c:v>
                </c:pt>
                <c:pt idx="15491">
                  <c:v>423.08679999999998</c:v>
                </c:pt>
                <c:pt idx="15492">
                  <c:v>423.08699999999999</c:v>
                </c:pt>
                <c:pt idx="15493">
                  <c:v>423.0872</c:v>
                </c:pt>
                <c:pt idx="15494">
                  <c:v>423.08749999999998</c:v>
                </c:pt>
                <c:pt idx="15495">
                  <c:v>423.08760000000001</c:v>
                </c:pt>
                <c:pt idx="15496">
                  <c:v>423.08690000000001</c:v>
                </c:pt>
                <c:pt idx="15497">
                  <c:v>423.0874</c:v>
                </c:pt>
                <c:pt idx="15498">
                  <c:v>423.08800000000002</c:v>
                </c:pt>
                <c:pt idx="15499">
                  <c:v>423.08749999999998</c:v>
                </c:pt>
                <c:pt idx="15500">
                  <c:v>423.0883</c:v>
                </c:pt>
                <c:pt idx="15501">
                  <c:v>423.09030000000001</c:v>
                </c:pt>
                <c:pt idx="15502">
                  <c:v>423.0908</c:v>
                </c:pt>
                <c:pt idx="15503">
                  <c:v>423.09129999999999</c:v>
                </c:pt>
                <c:pt idx="15504">
                  <c:v>423.09160000000003</c:v>
                </c:pt>
                <c:pt idx="15505">
                  <c:v>423.09300000000002</c:v>
                </c:pt>
                <c:pt idx="15506">
                  <c:v>423.09339999999997</c:v>
                </c:pt>
                <c:pt idx="15507">
                  <c:v>423.09379999999999</c:v>
                </c:pt>
                <c:pt idx="15508">
                  <c:v>423.09359999999998</c:v>
                </c:pt>
                <c:pt idx="15509">
                  <c:v>423.09559999999999</c:v>
                </c:pt>
                <c:pt idx="15510">
                  <c:v>423.0976</c:v>
                </c:pt>
                <c:pt idx="15511">
                  <c:v>423.09899999999999</c:v>
                </c:pt>
                <c:pt idx="15512">
                  <c:v>423.10120000000001</c:v>
                </c:pt>
                <c:pt idx="15513">
                  <c:v>423.10329999999999</c:v>
                </c:pt>
                <c:pt idx="15514">
                  <c:v>423.10399999999998</c:v>
                </c:pt>
                <c:pt idx="15515">
                  <c:v>423.1071</c:v>
                </c:pt>
                <c:pt idx="15516">
                  <c:v>423.10919999999999</c:v>
                </c:pt>
                <c:pt idx="15517">
                  <c:v>423.1103</c:v>
                </c:pt>
                <c:pt idx="15518">
                  <c:v>423.11130000000003</c:v>
                </c:pt>
                <c:pt idx="15519">
                  <c:v>423.11439999999999</c:v>
                </c:pt>
                <c:pt idx="15520">
                  <c:v>423.11689999999999</c:v>
                </c:pt>
                <c:pt idx="15521">
                  <c:v>423.1182</c:v>
                </c:pt>
                <c:pt idx="15522">
                  <c:v>423.12189999999998</c:v>
                </c:pt>
                <c:pt idx="15523">
                  <c:v>423.12139999999999</c:v>
                </c:pt>
                <c:pt idx="15524">
                  <c:v>423.12479999999999</c:v>
                </c:pt>
                <c:pt idx="15525">
                  <c:v>423.12610000000001</c:v>
                </c:pt>
                <c:pt idx="15526">
                  <c:v>423.12790000000001</c:v>
                </c:pt>
                <c:pt idx="15527">
                  <c:v>423.12819999999999</c:v>
                </c:pt>
                <c:pt idx="15528">
                  <c:v>423.12909999999999</c:v>
                </c:pt>
                <c:pt idx="15529">
                  <c:v>423.13159999999999</c:v>
                </c:pt>
                <c:pt idx="15530">
                  <c:v>423.13209999999998</c:v>
                </c:pt>
                <c:pt idx="15531">
                  <c:v>423.1352</c:v>
                </c:pt>
                <c:pt idx="15532">
                  <c:v>423.13569999999999</c:v>
                </c:pt>
                <c:pt idx="15533">
                  <c:v>423.13900000000001</c:v>
                </c:pt>
                <c:pt idx="15534">
                  <c:v>423.14030000000002</c:v>
                </c:pt>
                <c:pt idx="15535">
                  <c:v>423.14</c:v>
                </c:pt>
                <c:pt idx="15536">
                  <c:v>423.14120000000003</c:v>
                </c:pt>
                <c:pt idx="15537">
                  <c:v>423.14409999999998</c:v>
                </c:pt>
                <c:pt idx="15538">
                  <c:v>423.14600000000002</c:v>
                </c:pt>
                <c:pt idx="15539">
                  <c:v>423.14690000000002</c:v>
                </c:pt>
                <c:pt idx="15540">
                  <c:v>423.14839999999998</c:v>
                </c:pt>
                <c:pt idx="15541">
                  <c:v>423.14960000000002</c:v>
                </c:pt>
                <c:pt idx="15542">
                  <c:v>423.15030000000002</c:v>
                </c:pt>
                <c:pt idx="15543">
                  <c:v>423.15179999999998</c:v>
                </c:pt>
                <c:pt idx="15544">
                  <c:v>423.15480000000002</c:v>
                </c:pt>
                <c:pt idx="15545">
                  <c:v>423.15499999999997</c:v>
                </c:pt>
                <c:pt idx="15546">
                  <c:v>423.15570000000002</c:v>
                </c:pt>
                <c:pt idx="15547">
                  <c:v>423.15940000000001</c:v>
                </c:pt>
                <c:pt idx="15548">
                  <c:v>423.161</c:v>
                </c:pt>
                <c:pt idx="15549">
                  <c:v>423.16</c:v>
                </c:pt>
                <c:pt idx="15550">
                  <c:v>423.16079999999999</c:v>
                </c:pt>
                <c:pt idx="15551">
                  <c:v>423.16230000000002</c:v>
                </c:pt>
                <c:pt idx="15552">
                  <c:v>423.16390000000001</c:v>
                </c:pt>
                <c:pt idx="15553">
                  <c:v>423.16739999999999</c:v>
                </c:pt>
                <c:pt idx="15554">
                  <c:v>423.16739999999999</c:v>
                </c:pt>
                <c:pt idx="15555">
                  <c:v>423.16989999999998</c:v>
                </c:pt>
                <c:pt idx="15556">
                  <c:v>423.17180000000002</c:v>
                </c:pt>
                <c:pt idx="15557">
                  <c:v>423.17259999999999</c:v>
                </c:pt>
                <c:pt idx="15558">
                  <c:v>423.1739</c:v>
                </c:pt>
                <c:pt idx="15559">
                  <c:v>423.17669999999998</c:v>
                </c:pt>
                <c:pt idx="15560">
                  <c:v>423.17739999999998</c:v>
                </c:pt>
                <c:pt idx="15561">
                  <c:v>423.18</c:v>
                </c:pt>
                <c:pt idx="15562">
                  <c:v>423.18220000000002</c:v>
                </c:pt>
                <c:pt idx="15563">
                  <c:v>423.18360000000001</c:v>
                </c:pt>
                <c:pt idx="15564">
                  <c:v>423.18459999999999</c:v>
                </c:pt>
                <c:pt idx="15565">
                  <c:v>423.18810000000002</c:v>
                </c:pt>
                <c:pt idx="15566">
                  <c:v>423.18849999999998</c:v>
                </c:pt>
                <c:pt idx="15567">
                  <c:v>423.18920000000003</c:v>
                </c:pt>
                <c:pt idx="15568">
                  <c:v>423.1902</c:v>
                </c:pt>
                <c:pt idx="15569">
                  <c:v>423.19159999999999</c:v>
                </c:pt>
                <c:pt idx="15570">
                  <c:v>423.19260000000003</c:v>
                </c:pt>
                <c:pt idx="15571">
                  <c:v>423.19409999999999</c:v>
                </c:pt>
                <c:pt idx="15572">
                  <c:v>423.19690000000003</c:v>
                </c:pt>
                <c:pt idx="15573">
                  <c:v>423.19760000000002</c:v>
                </c:pt>
                <c:pt idx="15574">
                  <c:v>423.19959999999998</c:v>
                </c:pt>
                <c:pt idx="15575">
                  <c:v>423.2004</c:v>
                </c:pt>
                <c:pt idx="15576">
                  <c:v>423.20179999999999</c:v>
                </c:pt>
                <c:pt idx="15577">
                  <c:v>423.20310000000001</c:v>
                </c:pt>
                <c:pt idx="15578">
                  <c:v>423.20389999999998</c:v>
                </c:pt>
                <c:pt idx="15579">
                  <c:v>423.20580000000001</c:v>
                </c:pt>
                <c:pt idx="15580">
                  <c:v>423.20740000000001</c:v>
                </c:pt>
                <c:pt idx="15581">
                  <c:v>423.20940000000002</c:v>
                </c:pt>
                <c:pt idx="15582">
                  <c:v>423.21120000000002</c:v>
                </c:pt>
                <c:pt idx="15583">
                  <c:v>423.2124</c:v>
                </c:pt>
                <c:pt idx="15584">
                  <c:v>423.21249999999998</c:v>
                </c:pt>
                <c:pt idx="15585">
                  <c:v>423.21460000000002</c:v>
                </c:pt>
                <c:pt idx="15586">
                  <c:v>423.21609999999998</c:v>
                </c:pt>
                <c:pt idx="15587">
                  <c:v>423.21780000000001</c:v>
                </c:pt>
                <c:pt idx="15588">
                  <c:v>423.21820000000002</c:v>
                </c:pt>
                <c:pt idx="15589">
                  <c:v>423.2208</c:v>
                </c:pt>
                <c:pt idx="15590">
                  <c:v>423.2226</c:v>
                </c:pt>
                <c:pt idx="15591">
                  <c:v>423.22199999999998</c:v>
                </c:pt>
                <c:pt idx="15592">
                  <c:v>423.22379999999998</c:v>
                </c:pt>
                <c:pt idx="15593">
                  <c:v>423.22500000000002</c:v>
                </c:pt>
                <c:pt idx="15594">
                  <c:v>423.22570000000002</c:v>
                </c:pt>
                <c:pt idx="15595">
                  <c:v>423.22820000000002</c:v>
                </c:pt>
                <c:pt idx="15596">
                  <c:v>423.2296</c:v>
                </c:pt>
                <c:pt idx="15597">
                  <c:v>423.23059999999998</c:v>
                </c:pt>
                <c:pt idx="15598">
                  <c:v>423.23200000000003</c:v>
                </c:pt>
                <c:pt idx="15599">
                  <c:v>423.23379999999997</c:v>
                </c:pt>
                <c:pt idx="15600">
                  <c:v>423.23500000000001</c:v>
                </c:pt>
                <c:pt idx="15601">
                  <c:v>423.23669999999998</c:v>
                </c:pt>
                <c:pt idx="15602">
                  <c:v>423.2371</c:v>
                </c:pt>
                <c:pt idx="15603">
                  <c:v>423.23939999999999</c:v>
                </c:pt>
                <c:pt idx="15604">
                  <c:v>423.24160000000001</c:v>
                </c:pt>
                <c:pt idx="15605">
                  <c:v>423.24369999999999</c:v>
                </c:pt>
                <c:pt idx="15606">
                  <c:v>423.24329999999998</c:v>
                </c:pt>
                <c:pt idx="15607">
                  <c:v>423.24529999999999</c:v>
                </c:pt>
                <c:pt idx="15608">
                  <c:v>423.24759999999998</c:v>
                </c:pt>
                <c:pt idx="15609">
                  <c:v>423.24970000000002</c:v>
                </c:pt>
                <c:pt idx="15610">
                  <c:v>423.25040000000001</c:v>
                </c:pt>
                <c:pt idx="15611">
                  <c:v>423.25200000000001</c:v>
                </c:pt>
                <c:pt idx="15612">
                  <c:v>423.2527</c:v>
                </c:pt>
                <c:pt idx="15613">
                  <c:v>423.25450000000001</c:v>
                </c:pt>
                <c:pt idx="15614">
                  <c:v>423.25630000000001</c:v>
                </c:pt>
                <c:pt idx="15615">
                  <c:v>423.25619999999998</c:v>
                </c:pt>
                <c:pt idx="15616">
                  <c:v>423.25779999999997</c:v>
                </c:pt>
                <c:pt idx="15617">
                  <c:v>423.2604</c:v>
                </c:pt>
                <c:pt idx="15618">
                  <c:v>423.26280000000003</c:v>
                </c:pt>
                <c:pt idx="15619">
                  <c:v>423.26400000000001</c:v>
                </c:pt>
                <c:pt idx="15620">
                  <c:v>423.2654</c:v>
                </c:pt>
                <c:pt idx="15621">
                  <c:v>423.26679999999999</c:v>
                </c:pt>
                <c:pt idx="15622">
                  <c:v>423.26799999999997</c:v>
                </c:pt>
                <c:pt idx="15623">
                  <c:v>423.26909999999998</c:v>
                </c:pt>
                <c:pt idx="15624">
                  <c:v>423.27249999999998</c:v>
                </c:pt>
                <c:pt idx="15625">
                  <c:v>423.27339999999998</c:v>
                </c:pt>
                <c:pt idx="15626">
                  <c:v>423.27519999999998</c:v>
                </c:pt>
                <c:pt idx="15627">
                  <c:v>423.2756</c:v>
                </c:pt>
                <c:pt idx="15628">
                  <c:v>423.27609999999999</c:v>
                </c:pt>
                <c:pt idx="15629">
                  <c:v>423.27890000000002</c:v>
                </c:pt>
                <c:pt idx="15630">
                  <c:v>423.28050000000002</c:v>
                </c:pt>
                <c:pt idx="15631">
                  <c:v>423.28100000000001</c:v>
                </c:pt>
                <c:pt idx="15632">
                  <c:v>423.28120000000001</c:v>
                </c:pt>
                <c:pt idx="15633">
                  <c:v>423.28300000000002</c:v>
                </c:pt>
                <c:pt idx="15634">
                  <c:v>423.28469999999999</c:v>
                </c:pt>
                <c:pt idx="15635">
                  <c:v>423.28699999999998</c:v>
                </c:pt>
                <c:pt idx="15636">
                  <c:v>423.28769999999997</c:v>
                </c:pt>
                <c:pt idx="15637">
                  <c:v>423.28879999999998</c:v>
                </c:pt>
                <c:pt idx="15638">
                  <c:v>423.28980000000001</c:v>
                </c:pt>
                <c:pt idx="15639">
                  <c:v>423.2912</c:v>
                </c:pt>
                <c:pt idx="15640">
                  <c:v>423.29259999999999</c:v>
                </c:pt>
                <c:pt idx="15641">
                  <c:v>423.29419999999999</c:v>
                </c:pt>
                <c:pt idx="15642">
                  <c:v>423.29579999999999</c:v>
                </c:pt>
                <c:pt idx="15643">
                  <c:v>423.29660000000001</c:v>
                </c:pt>
                <c:pt idx="15644">
                  <c:v>423.2978</c:v>
                </c:pt>
                <c:pt idx="15645">
                  <c:v>423.3</c:v>
                </c:pt>
                <c:pt idx="15646">
                  <c:v>423.30059999999997</c:v>
                </c:pt>
                <c:pt idx="15647">
                  <c:v>423.30160000000001</c:v>
                </c:pt>
                <c:pt idx="15648">
                  <c:v>423.30340000000001</c:v>
                </c:pt>
                <c:pt idx="15649">
                  <c:v>423.30439999999999</c:v>
                </c:pt>
                <c:pt idx="15650">
                  <c:v>423.30439999999999</c:v>
                </c:pt>
                <c:pt idx="15651">
                  <c:v>423.30619999999999</c:v>
                </c:pt>
                <c:pt idx="15652">
                  <c:v>423.30709999999999</c:v>
                </c:pt>
                <c:pt idx="15653">
                  <c:v>423.30970000000002</c:v>
                </c:pt>
                <c:pt idx="15654">
                  <c:v>423.31079999999997</c:v>
                </c:pt>
                <c:pt idx="15655">
                  <c:v>423.31060000000002</c:v>
                </c:pt>
                <c:pt idx="15656">
                  <c:v>423.31279999999998</c:v>
                </c:pt>
                <c:pt idx="15657">
                  <c:v>423.31349999999998</c:v>
                </c:pt>
                <c:pt idx="15658">
                  <c:v>423.31599999999997</c:v>
                </c:pt>
                <c:pt idx="15659">
                  <c:v>423.31670000000003</c:v>
                </c:pt>
                <c:pt idx="15660">
                  <c:v>423.31760000000003</c:v>
                </c:pt>
                <c:pt idx="15661">
                  <c:v>423.31979999999999</c:v>
                </c:pt>
                <c:pt idx="15662">
                  <c:v>423.32159999999999</c:v>
                </c:pt>
                <c:pt idx="15663">
                  <c:v>423.32420000000002</c:v>
                </c:pt>
                <c:pt idx="15664">
                  <c:v>423.32580000000002</c:v>
                </c:pt>
                <c:pt idx="15665">
                  <c:v>423.32600000000002</c:v>
                </c:pt>
                <c:pt idx="15666">
                  <c:v>423.3272</c:v>
                </c:pt>
                <c:pt idx="15667">
                  <c:v>423.32909999999998</c:v>
                </c:pt>
                <c:pt idx="15668">
                  <c:v>423.3304</c:v>
                </c:pt>
                <c:pt idx="15669">
                  <c:v>423.33199999999999</c:v>
                </c:pt>
                <c:pt idx="15670">
                  <c:v>423.33460000000002</c:v>
                </c:pt>
                <c:pt idx="15671">
                  <c:v>423.33519999999999</c:v>
                </c:pt>
                <c:pt idx="15672">
                  <c:v>423.33699999999999</c:v>
                </c:pt>
                <c:pt idx="15673">
                  <c:v>423.3383</c:v>
                </c:pt>
                <c:pt idx="15674">
                  <c:v>423.33960000000002</c:v>
                </c:pt>
                <c:pt idx="15675">
                  <c:v>423.34030000000001</c:v>
                </c:pt>
                <c:pt idx="15676">
                  <c:v>423.34179999999998</c:v>
                </c:pt>
                <c:pt idx="15677">
                  <c:v>423.34320000000002</c:v>
                </c:pt>
                <c:pt idx="15678">
                  <c:v>423.34440000000001</c:v>
                </c:pt>
                <c:pt idx="15679">
                  <c:v>423.34539999999998</c:v>
                </c:pt>
                <c:pt idx="15680">
                  <c:v>423.34699999999998</c:v>
                </c:pt>
                <c:pt idx="15681">
                  <c:v>423.34719999999999</c:v>
                </c:pt>
                <c:pt idx="15682">
                  <c:v>423.34879999999998</c:v>
                </c:pt>
                <c:pt idx="15683">
                  <c:v>423.35140000000001</c:v>
                </c:pt>
                <c:pt idx="15684">
                  <c:v>423.35199999999998</c:v>
                </c:pt>
                <c:pt idx="15685">
                  <c:v>423.35289999999998</c:v>
                </c:pt>
                <c:pt idx="15686">
                  <c:v>423.35329999999999</c:v>
                </c:pt>
                <c:pt idx="15687">
                  <c:v>423.35590000000002</c:v>
                </c:pt>
                <c:pt idx="15688">
                  <c:v>423.35570000000001</c:v>
                </c:pt>
                <c:pt idx="15689">
                  <c:v>423.35700000000003</c:v>
                </c:pt>
                <c:pt idx="15690">
                  <c:v>423.35939999999999</c:v>
                </c:pt>
                <c:pt idx="15691">
                  <c:v>423.36079999999998</c:v>
                </c:pt>
                <c:pt idx="15692">
                  <c:v>423.3614</c:v>
                </c:pt>
                <c:pt idx="15693">
                  <c:v>423.36290000000002</c:v>
                </c:pt>
                <c:pt idx="15694">
                  <c:v>423.36399999999998</c:v>
                </c:pt>
                <c:pt idx="15695">
                  <c:v>423.36430000000001</c:v>
                </c:pt>
                <c:pt idx="15696">
                  <c:v>423.36529999999999</c:v>
                </c:pt>
                <c:pt idx="15697">
                  <c:v>423.36700000000002</c:v>
                </c:pt>
                <c:pt idx="15698">
                  <c:v>423.36790000000002</c:v>
                </c:pt>
                <c:pt idx="15699">
                  <c:v>423.37060000000002</c:v>
                </c:pt>
                <c:pt idx="15700">
                  <c:v>423.37189999999998</c:v>
                </c:pt>
                <c:pt idx="15701">
                  <c:v>423.3734</c:v>
                </c:pt>
                <c:pt idx="15702">
                  <c:v>423.37439999999998</c:v>
                </c:pt>
                <c:pt idx="15703">
                  <c:v>423.37459999999999</c:v>
                </c:pt>
                <c:pt idx="15704">
                  <c:v>423.37610000000001</c:v>
                </c:pt>
                <c:pt idx="15705">
                  <c:v>423.37759999999997</c:v>
                </c:pt>
                <c:pt idx="15706">
                  <c:v>423.37779999999998</c:v>
                </c:pt>
                <c:pt idx="15707">
                  <c:v>423.37880000000001</c:v>
                </c:pt>
                <c:pt idx="15708">
                  <c:v>423.38099999999997</c:v>
                </c:pt>
                <c:pt idx="15709">
                  <c:v>423.38159999999999</c:v>
                </c:pt>
                <c:pt idx="15710">
                  <c:v>423.38459999999998</c:v>
                </c:pt>
                <c:pt idx="15711">
                  <c:v>423.38339999999999</c:v>
                </c:pt>
                <c:pt idx="15712">
                  <c:v>423.38659999999999</c:v>
                </c:pt>
                <c:pt idx="15713">
                  <c:v>423.38810000000001</c:v>
                </c:pt>
                <c:pt idx="15714">
                  <c:v>423.3897</c:v>
                </c:pt>
                <c:pt idx="15715">
                  <c:v>423.39060000000001</c:v>
                </c:pt>
                <c:pt idx="15716">
                  <c:v>423.39170000000001</c:v>
                </c:pt>
                <c:pt idx="15717">
                  <c:v>423.39420000000001</c:v>
                </c:pt>
                <c:pt idx="15718">
                  <c:v>423.39429999999999</c:v>
                </c:pt>
                <c:pt idx="15719">
                  <c:v>423.39600000000002</c:v>
                </c:pt>
                <c:pt idx="15720">
                  <c:v>423.39760000000001</c:v>
                </c:pt>
                <c:pt idx="15721">
                  <c:v>423.39780000000002</c:v>
                </c:pt>
                <c:pt idx="15722">
                  <c:v>423.40120000000002</c:v>
                </c:pt>
                <c:pt idx="15723">
                  <c:v>423.40309999999999</c:v>
                </c:pt>
                <c:pt idx="15724">
                  <c:v>423.40449999999998</c:v>
                </c:pt>
                <c:pt idx="15725">
                  <c:v>423.40480000000002</c:v>
                </c:pt>
                <c:pt idx="15726">
                  <c:v>423.40589999999997</c:v>
                </c:pt>
                <c:pt idx="15727">
                  <c:v>423.4067</c:v>
                </c:pt>
                <c:pt idx="15728">
                  <c:v>423.40940000000001</c:v>
                </c:pt>
                <c:pt idx="15729">
                  <c:v>423.40969999999999</c:v>
                </c:pt>
                <c:pt idx="15730">
                  <c:v>423.4101</c:v>
                </c:pt>
                <c:pt idx="15731">
                  <c:v>423.41120000000001</c:v>
                </c:pt>
                <c:pt idx="15732">
                  <c:v>423.41239999999999</c:v>
                </c:pt>
                <c:pt idx="15733">
                  <c:v>423.41309999999999</c:v>
                </c:pt>
                <c:pt idx="15734">
                  <c:v>423.41539999999998</c:v>
                </c:pt>
                <c:pt idx="15735">
                  <c:v>423.41809999999998</c:v>
                </c:pt>
                <c:pt idx="15736">
                  <c:v>423.41899999999998</c:v>
                </c:pt>
                <c:pt idx="15737">
                  <c:v>423.41910000000001</c:v>
                </c:pt>
                <c:pt idx="15738">
                  <c:v>423.42140000000001</c:v>
                </c:pt>
                <c:pt idx="15739">
                  <c:v>423.4228</c:v>
                </c:pt>
                <c:pt idx="15740">
                  <c:v>423.42469999999997</c:v>
                </c:pt>
                <c:pt idx="15741">
                  <c:v>423.42750000000001</c:v>
                </c:pt>
                <c:pt idx="15742">
                  <c:v>423.4282</c:v>
                </c:pt>
                <c:pt idx="15743">
                  <c:v>423.42970000000003</c:v>
                </c:pt>
                <c:pt idx="15744">
                  <c:v>423.43040000000002</c:v>
                </c:pt>
                <c:pt idx="15745">
                  <c:v>423.43099999999998</c:v>
                </c:pt>
                <c:pt idx="15746">
                  <c:v>423.4332</c:v>
                </c:pt>
                <c:pt idx="15747">
                  <c:v>423.435</c:v>
                </c:pt>
                <c:pt idx="15748">
                  <c:v>423.4359</c:v>
                </c:pt>
                <c:pt idx="15749">
                  <c:v>423.4366</c:v>
                </c:pt>
                <c:pt idx="15750">
                  <c:v>423.43799999999999</c:v>
                </c:pt>
                <c:pt idx="15751">
                  <c:v>423.43920000000003</c:v>
                </c:pt>
                <c:pt idx="15752">
                  <c:v>423.44110000000001</c:v>
                </c:pt>
                <c:pt idx="15753">
                  <c:v>423.44240000000002</c:v>
                </c:pt>
                <c:pt idx="15754">
                  <c:v>423.44499999999999</c:v>
                </c:pt>
                <c:pt idx="15755">
                  <c:v>423.44490000000002</c:v>
                </c:pt>
                <c:pt idx="15756">
                  <c:v>423.44659999999999</c:v>
                </c:pt>
                <c:pt idx="15757">
                  <c:v>423.44920000000002</c:v>
                </c:pt>
                <c:pt idx="15758">
                  <c:v>423.45</c:v>
                </c:pt>
                <c:pt idx="15759">
                  <c:v>423.45100000000002</c:v>
                </c:pt>
                <c:pt idx="15760">
                  <c:v>423.45139999999998</c:v>
                </c:pt>
                <c:pt idx="15761">
                  <c:v>423.45490000000001</c:v>
                </c:pt>
                <c:pt idx="15762">
                  <c:v>423.4554</c:v>
                </c:pt>
                <c:pt idx="15763">
                  <c:v>423.4581</c:v>
                </c:pt>
                <c:pt idx="15764">
                  <c:v>423.45890000000003</c:v>
                </c:pt>
                <c:pt idx="15765">
                  <c:v>423.46019999999999</c:v>
                </c:pt>
                <c:pt idx="15766">
                  <c:v>423.46190000000001</c:v>
                </c:pt>
                <c:pt idx="15767">
                  <c:v>423.46300000000002</c:v>
                </c:pt>
                <c:pt idx="15768">
                  <c:v>423.46480000000003</c:v>
                </c:pt>
                <c:pt idx="15769">
                  <c:v>423.46559999999999</c:v>
                </c:pt>
                <c:pt idx="15770">
                  <c:v>423.46839999999997</c:v>
                </c:pt>
                <c:pt idx="15771">
                  <c:v>423.46859999999998</c:v>
                </c:pt>
                <c:pt idx="15772">
                  <c:v>423.47</c:v>
                </c:pt>
                <c:pt idx="15773">
                  <c:v>423.4717</c:v>
                </c:pt>
                <c:pt idx="15774">
                  <c:v>423.47370000000001</c:v>
                </c:pt>
                <c:pt idx="15775">
                  <c:v>423.47469999999998</c:v>
                </c:pt>
                <c:pt idx="15776">
                  <c:v>423.47500000000002</c:v>
                </c:pt>
                <c:pt idx="15777">
                  <c:v>423.47719999999998</c:v>
                </c:pt>
                <c:pt idx="15778">
                  <c:v>423.47710000000001</c:v>
                </c:pt>
                <c:pt idx="15779">
                  <c:v>423.4776</c:v>
                </c:pt>
                <c:pt idx="15780">
                  <c:v>423.48129999999998</c:v>
                </c:pt>
                <c:pt idx="15781">
                  <c:v>423.48200000000003</c:v>
                </c:pt>
                <c:pt idx="15782">
                  <c:v>423.48259999999999</c:v>
                </c:pt>
                <c:pt idx="15783">
                  <c:v>423.48399999999998</c:v>
                </c:pt>
                <c:pt idx="15784">
                  <c:v>423.48500000000001</c:v>
                </c:pt>
                <c:pt idx="15785">
                  <c:v>423.48630000000003</c:v>
                </c:pt>
                <c:pt idx="15786">
                  <c:v>423.48680000000002</c:v>
                </c:pt>
                <c:pt idx="15787">
                  <c:v>423.48919999999998</c:v>
                </c:pt>
                <c:pt idx="15788">
                  <c:v>423.48989999999998</c:v>
                </c:pt>
                <c:pt idx="15789">
                  <c:v>423.49259999999998</c:v>
                </c:pt>
                <c:pt idx="15790">
                  <c:v>423.49529999999999</c:v>
                </c:pt>
                <c:pt idx="15791">
                  <c:v>423.49639999999999</c:v>
                </c:pt>
                <c:pt idx="15792">
                  <c:v>423.49759999999998</c:v>
                </c:pt>
                <c:pt idx="15793">
                  <c:v>423.49860000000001</c:v>
                </c:pt>
                <c:pt idx="15794">
                  <c:v>423.50080000000003</c:v>
                </c:pt>
                <c:pt idx="15795">
                  <c:v>423.50130000000001</c:v>
                </c:pt>
                <c:pt idx="15796">
                  <c:v>423.50200000000001</c:v>
                </c:pt>
                <c:pt idx="15797">
                  <c:v>423.50099999999998</c:v>
                </c:pt>
                <c:pt idx="15798">
                  <c:v>423.50279999999998</c:v>
                </c:pt>
                <c:pt idx="15799">
                  <c:v>423.50459999999998</c:v>
                </c:pt>
                <c:pt idx="15800">
                  <c:v>423.50529999999998</c:v>
                </c:pt>
                <c:pt idx="15801">
                  <c:v>423.50599999999997</c:v>
                </c:pt>
                <c:pt idx="15802">
                  <c:v>423.50659999999999</c:v>
                </c:pt>
                <c:pt idx="15803">
                  <c:v>423.50670000000002</c:v>
                </c:pt>
                <c:pt idx="15804">
                  <c:v>423.50810000000001</c:v>
                </c:pt>
                <c:pt idx="15805">
                  <c:v>423.50959999999998</c:v>
                </c:pt>
                <c:pt idx="15806">
                  <c:v>423.51220000000001</c:v>
                </c:pt>
                <c:pt idx="15807">
                  <c:v>423.51240000000001</c:v>
                </c:pt>
                <c:pt idx="15808">
                  <c:v>423.51440000000002</c:v>
                </c:pt>
                <c:pt idx="15809">
                  <c:v>423.51409999999998</c:v>
                </c:pt>
                <c:pt idx="15810">
                  <c:v>423.51659999999998</c:v>
                </c:pt>
                <c:pt idx="15811">
                  <c:v>423.51780000000002</c:v>
                </c:pt>
                <c:pt idx="15812">
                  <c:v>423.52</c:v>
                </c:pt>
                <c:pt idx="15813">
                  <c:v>423.5206</c:v>
                </c:pt>
                <c:pt idx="15814">
                  <c:v>423.52140000000003</c:v>
                </c:pt>
                <c:pt idx="15815">
                  <c:v>423.524</c:v>
                </c:pt>
                <c:pt idx="15816">
                  <c:v>423.52330000000001</c:v>
                </c:pt>
                <c:pt idx="15817">
                  <c:v>423.5247</c:v>
                </c:pt>
                <c:pt idx="15818">
                  <c:v>423.52519999999998</c:v>
                </c:pt>
                <c:pt idx="15819">
                  <c:v>423.52850000000001</c:v>
                </c:pt>
                <c:pt idx="15820">
                  <c:v>423.52870000000001</c:v>
                </c:pt>
                <c:pt idx="15821">
                  <c:v>423.53030000000001</c:v>
                </c:pt>
                <c:pt idx="15822">
                  <c:v>423.53199999999998</c:v>
                </c:pt>
                <c:pt idx="15823">
                  <c:v>423.53070000000002</c:v>
                </c:pt>
                <c:pt idx="15824">
                  <c:v>423.53280000000001</c:v>
                </c:pt>
                <c:pt idx="15825">
                  <c:v>423.53460000000001</c:v>
                </c:pt>
                <c:pt idx="15826">
                  <c:v>423.53640000000001</c:v>
                </c:pt>
                <c:pt idx="15827">
                  <c:v>423.53649999999999</c:v>
                </c:pt>
                <c:pt idx="15828">
                  <c:v>423.53809999999999</c:v>
                </c:pt>
                <c:pt idx="15829">
                  <c:v>423.5376</c:v>
                </c:pt>
                <c:pt idx="15830">
                  <c:v>423.53989999999999</c:v>
                </c:pt>
                <c:pt idx="15831">
                  <c:v>423.53919999999999</c:v>
                </c:pt>
                <c:pt idx="15832">
                  <c:v>423.541</c:v>
                </c:pt>
                <c:pt idx="15833">
                  <c:v>423.54039999999998</c:v>
                </c:pt>
                <c:pt idx="15834">
                  <c:v>423.54</c:v>
                </c:pt>
                <c:pt idx="15835">
                  <c:v>423.54160000000002</c:v>
                </c:pt>
                <c:pt idx="15836">
                  <c:v>423.5446</c:v>
                </c:pt>
                <c:pt idx="15837">
                  <c:v>423.5455</c:v>
                </c:pt>
                <c:pt idx="15838">
                  <c:v>423.54579999999999</c:v>
                </c:pt>
                <c:pt idx="15839">
                  <c:v>423.54790000000003</c:v>
                </c:pt>
                <c:pt idx="15840">
                  <c:v>423.54860000000002</c:v>
                </c:pt>
                <c:pt idx="15841">
                  <c:v>423.5496</c:v>
                </c:pt>
                <c:pt idx="15842">
                  <c:v>423.55040000000002</c:v>
                </c:pt>
                <c:pt idx="15843">
                  <c:v>423.55220000000003</c:v>
                </c:pt>
                <c:pt idx="15844">
                  <c:v>423.55349999999999</c:v>
                </c:pt>
                <c:pt idx="15845">
                  <c:v>423.55529999999999</c:v>
                </c:pt>
                <c:pt idx="15846">
                  <c:v>423.5566</c:v>
                </c:pt>
                <c:pt idx="15847">
                  <c:v>423.55799999999999</c:v>
                </c:pt>
                <c:pt idx="15848">
                  <c:v>423.55840000000001</c:v>
                </c:pt>
                <c:pt idx="15849">
                  <c:v>423.55930000000001</c:v>
                </c:pt>
                <c:pt idx="15850">
                  <c:v>423.5616</c:v>
                </c:pt>
                <c:pt idx="15851">
                  <c:v>423.56220000000002</c:v>
                </c:pt>
                <c:pt idx="15852">
                  <c:v>423.56400000000002</c:v>
                </c:pt>
                <c:pt idx="15853">
                  <c:v>423.5652</c:v>
                </c:pt>
                <c:pt idx="15854">
                  <c:v>423.56599999999997</c:v>
                </c:pt>
                <c:pt idx="15855">
                  <c:v>423.56740000000002</c:v>
                </c:pt>
                <c:pt idx="15856">
                  <c:v>423.56830000000002</c:v>
                </c:pt>
                <c:pt idx="15857">
                  <c:v>423.57130000000001</c:v>
                </c:pt>
                <c:pt idx="15858">
                  <c:v>423.57220000000001</c:v>
                </c:pt>
                <c:pt idx="15859">
                  <c:v>423.57279999999997</c:v>
                </c:pt>
                <c:pt idx="15860">
                  <c:v>423.57420000000002</c:v>
                </c:pt>
                <c:pt idx="15861">
                  <c:v>423.57560000000001</c:v>
                </c:pt>
                <c:pt idx="15862">
                  <c:v>423.57659999999998</c:v>
                </c:pt>
                <c:pt idx="15863">
                  <c:v>423.577</c:v>
                </c:pt>
                <c:pt idx="15864">
                  <c:v>423.57769999999999</c:v>
                </c:pt>
                <c:pt idx="15865">
                  <c:v>423.57979999999998</c:v>
                </c:pt>
                <c:pt idx="15866">
                  <c:v>423.57819999999998</c:v>
                </c:pt>
                <c:pt idx="15867">
                  <c:v>423.58280000000002</c:v>
                </c:pt>
                <c:pt idx="15868">
                  <c:v>423.58370000000002</c:v>
                </c:pt>
                <c:pt idx="15869">
                  <c:v>423.58330000000001</c:v>
                </c:pt>
                <c:pt idx="15870">
                  <c:v>423.58479999999997</c:v>
                </c:pt>
                <c:pt idx="15871">
                  <c:v>423.58629999999999</c:v>
                </c:pt>
                <c:pt idx="15872">
                  <c:v>423.58839999999998</c:v>
                </c:pt>
                <c:pt idx="15873">
                  <c:v>423.58940000000001</c:v>
                </c:pt>
                <c:pt idx="15874">
                  <c:v>423.59109999999998</c:v>
                </c:pt>
                <c:pt idx="15875">
                  <c:v>423.59300000000002</c:v>
                </c:pt>
                <c:pt idx="15876">
                  <c:v>423.59469999999999</c:v>
                </c:pt>
                <c:pt idx="15877">
                  <c:v>423.5958</c:v>
                </c:pt>
                <c:pt idx="15878">
                  <c:v>423.59539999999998</c:v>
                </c:pt>
                <c:pt idx="15879">
                  <c:v>423.59699999999998</c:v>
                </c:pt>
                <c:pt idx="15880">
                  <c:v>423.59980000000002</c:v>
                </c:pt>
                <c:pt idx="15881">
                  <c:v>423.6003</c:v>
                </c:pt>
                <c:pt idx="15882">
                  <c:v>423.60210000000001</c:v>
                </c:pt>
                <c:pt idx="15883">
                  <c:v>423.60399999999998</c:v>
                </c:pt>
                <c:pt idx="15884">
                  <c:v>423.60500000000002</c:v>
                </c:pt>
                <c:pt idx="15885">
                  <c:v>423.60559999999998</c:v>
                </c:pt>
                <c:pt idx="15886">
                  <c:v>423.60849999999999</c:v>
                </c:pt>
                <c:pt idx="15887">
                  <c:v>423.61</c:v>
                </c:pt>
                <c:pt idx="15888">
                  <c:v>423.61309999999997</c:v>
                </c:pt>
                <c:pt idx="15889">
                  <c:v>423.61380000000003</c:v>
                </c:pt>
                <c:pt idx="15890">
                  <c:v>423.61419999999998</c:v>
                </c:pt>
                <c:pt idx="15891">
                  <c:v>423.61660000000001</c:v>
                </c:pt>
                <c:pt idx="15892">
                  <c:v>423.61810000000003</c:v>
                </c:pt>
                <c:pt idx="15893">
                  <c:v>423.61880000000002</c:v>
                </c:pt>
                <c:pt idx="15894">
                  <c:v>423.62049999999999</c:v>
                </c:pt>
                <c:pt idx="15895">
                  <c:v>423.62329999999997</c:v>
                </c:pt>
                <c:pt idx="15896">
                  <c:v>423.62400000000002</c:v>
                </c:pt>
                <c:pt idx="15897">
                  <c:v>423.62619999999998</c:v>
                </c:pt>
                <c:pt idx="15898">
                  <c:v>423.62580000000003</c:v>
                </c:pt>
                <c:pt idx="15899">
                  <c:v>423.6268</c:v>
                </c:pt>
                <c:pt idx="15900">
                  <c:v>423.62900000000002</c:v>
                </c:pt>
                <c:pt idx="15901">
                  <c:v>423.63029999999998</c:v>
                </c:pt>
                <c:pt idx="15902">
                  <c:v>423.63</c:v>
                </c:pt>
                <c:pt idx="15903">
                  <c:v>423.63139999999999</c:v>
                </c:pt>
                <c:pt idx="15904">
                  <c:v>423.63279999999997</c:v>
                </c:pt>
                <c:pt idx="15905">
                  <c:v>423.63220000000001</c:v>
                </c:pt>
                <c:pt idx="15906">
                  <c:v>423.63389999999998</c:v>
                </c:pt>
                <c:pt idx="15907">
                  <c:v>423.63440000000003</c:v>
                </c:pt>
                <c:pt idx="15908">
                  <c:v>423.6354</c:v>
                </c:pt>
                <c:pt idx="15909">
                  <c:v>423.63760000000002</c:v>
                </c:pt>
                <c:pt idx="15910">
                  <c:v>423.63900000000001</c:v>
                </c:pt>
                <c:pt idx="15911">
                  <c:v>423.64</c:v>
                </c:pt>
                <c:pt idx="15912">
                  <c:v>423.63959999999997</c:v>
                </c:pt>
                <c:pt idx="15913">
                  <c:v>423.64</c:v>
                </c:pt>
                <c:pt idx="15914">
                  <c:v>423.64030000000002</c:v>
                </c:pt>
                <c:pt idx="15915">
                  <c:v>423.64150000000001</c:v>
                </c:pt>
                <c:pt idx="15916">
                  <c:v>423.642</c:v>
                </c:pt>
                <c:pt idx="15917">
                  <c:v>423.64409999999998</c:v>
                </c:pt>
                <c:pt idx="15918">
                  <c:v>423.64749999999998</c:v>
                </c:pt>
                <c:pt idx="15919">
                  <c:v>423.64729999999997</c:v>
                </c:pt>
                <c:pt idx="15920">
                  <c:v>423.64940000000001</c:v>
                </c:pt>
                <c:pt idx="15921">
                  <c:v>423.64839999999998</c:v>
                </c:pt>
                <c:pt idx="15922">
                  <c:v>423.65219999999999</c:v>
                </c:pt>
                <c:pt idx="15923">
                  <c:v>423.65219999999999</c:v>
                </c:pt>
                <c:pt idx="15924">
                  <c:v>423.65370000000001</c:v>
                </c:pt>
                <c:pt idx="15925">
                  <c:v>423.65460000000002</c:v>
                </c:pt>
                <c:pt idx="15926">
                  <c:v>423.6542</c:v>
                </c:pt>
                <c:pt idx="15927">
                  <c:v>423.6558</c:v>
                </c:pt>
                <c:pt idx="15928">
                  <c:v>423.65620000000001</c:v>
                </c:pt>
                <c:pt idx="15929">
                  <c:v>423.65859999999998</c:v>
                </c:pt>
                <c:pt idx="15930">
                  <c:v>423.66059999999999</c:v>
                </c:pt>
                <c:pt idx="15931">
                  <c:v>423.66019999999997</c:v>
                </c:pt>
                <c:pt idx="15932">
                  <c:v>423.66239999999999</c:v>
                </c:pt>
                <c:pt idx="15933">
                  <c:v>423.66250000000002</c:v>
                </c:pt>
                <c:pt idx="15934">
                  <c:v>423.66289999999998</c:v>
                </c:pt>
                <c:pt idx="15935">
                  <c:v>423.66609999999997</c:v>
                </c:pt>
                <c:pt idx="15936">
                  <c:v>423.66759999999999</c:v>
                </c:pt>
                <c:pt idx="15937">
                  <c:v>423.66840000000002</c:v>
                </c:pt>
                <c:pt idx="15938">
                  <c:v>423.67</c:v>
                </c:pt>
                <c:pt idx="15939">
                  <c:v>423.66980000000001</c:v>
                </c:pt>
                <c:pt idx="15940">
                  <c:v>423.67180000000002</c:v>
                </c:pt>
                <c:pt idx="15941">
                  <c:v>423.67219999999998</c:v>
                </c:pt>
                <c:pt idx="15942">
                  <c:v>423.673</c:v>
                </c:pt>
                <c:pt idx="15943">
                  <c:v>423.67500000000001</c:v>
                </c:pt>
                <c:pt idx="15944">
                  <c:v>423.67540000000002</c:v>
                </c:pt>
                <c:pt idx="15945">
                  <c:v>423.67590000000001</c:v>
                </c:pt>
                <c:pt idx="15946">
                  <c:v>423.67500000000001</c:v>
                </c:pt>
                <c:pt idx="15947">
                  <c:v>423.67649999999998</c:v>
                </c:pt>
                <c:pt idx="15948">
                  <c:v>423.67739999999998</c:v>
                </c:pt>
                <c:pt idx="15949">
                  <c:v>423.67939999999999</c:v>
                </c:pt>
                <c:pt idx="15950">
                  <c:v>423.68099999999998</c:v>
                </c:pt>
                <c:pt idx="15951">
                  <c:v>423.68020000000001</c:v>
                </c:pt>
                <c:pt idx="15952">
                  <c:v>423.68009999999998</c:v>
                </c:pt>
                <c:pt idx="15953">
                  <c:v>423.68130000000002</c:v>
                </c:pt>
                <c:pt idx="15954">
                  <c:v>423.68279999999999</c:v>
                </c:pt>
                <c:pt idx="15955">
                  <c:v>423.68439999999998</c:v>
                </c:pt>
                <c:pt idx="15956">
                  <c:v>423.68599999999998</c:v>
                </c:pt>
                <c:pt idx="15957">
                  <c:v>423.68700000000001</c:v>
                </c:pt>
                <c:pt idx="15958">
                  <c:v>423.68889999999999</c:v>
                </c:pt>
                <c:pt idx="15959">
                  <c:v>423.68959999999998</c:v>
                </c:pt>
                <c:pt idx="15960">
                  <c:v>423.69060000000002</c:v>
                </c:pt>
                <c:pt idx="15961">
                  <c:v>423.69099999999997</c:v>
                </c:pt>
                <c:pt idx="15962">
                  <c:v>423.69139999999999</c:v>
                </c:pt>
                <c:pt idx="15963">
                  <c:v>423.6918</c:v>
                </c:pt>
                <c:pt idx="15964">
                  <c:v>423.69450000000001</c:v>
                </c:pt>
                <c:pt idx="15965">
                  <c:v>423.69580000000002</c:v>
                </c:pt>
                <c:pt idx="15966">
                  <c:v>423.6961</c:v>
                </c:pt>
                <c:pt idx="15967">
                  <c:v>423.69690000000003</c:v>
                </c:pt>
                <c:pt idx="15968">
                  <c:v>423.69889999999998</c:v>
                </c:pt>
                <c:pt idx="15969">
                  <c:v>423.69959999999998</c:v>
                </c:pt>
                <c:pt idx="15970">
                  <c:v>423.70119999999997</c:v>
                </c:pt>
                <c:pt idx="15971">
                  <c:v>423.70190000000002</c:v>
                </c:pt>
                <c:pt idx="15972">
                  <c:v>423.70350000000002</c:v>
                </c:pt>
                <c:pt idx="15973">
                  <c:v>423.70499999999998</c:v>
                </c:pt>
                <c:pt idx="15974">
                  <c:v>423.7054</c:v>
                </c:pt>
                <c:pt idx="15975">
                  <c:v>423.70609999999999</c:v>
                </c:pt>
                <c:pt idx="15976">
                  <c:v>423.70780000000002</c:v>
                </c:pt>
                <c:pt idx="15977">
                  <c:v>423.70839999999998</c:v>
                </c:pt>
                <c:pt idx="15978">
                  <c:v>423.70940000000002</c:v>
                </c:pt>
                <c:pt idx="15979">
                  <c:v>423.71050000000002</c:v>
                </c:pt>
                <c:pt idx="15980">
                  <c:v>423.71100000000001</c:v>
                </c:pt>
                <c:pt idx="15981">
                  <c:v>423.71300000000002</c:v>
                </c:pt>
                <c:pt idx="15982">
                  <c:v>423.71379999999999</c:v>
                </c:pt>
                <c:pt idx="15983">
                  <c:v>423.71420000000001</c:v>
                </c:pt>
                <c:pt idx="15984">
                  <c:v>423.71589999999998</c:v>
                </c:pt>
                <c:pt idx="15985">
                  <c:v>423.71600000000001</c:v>
                </c:pt>
                <c:pt idx="15986">
                  <c:v>423.71600000000001</c:v>
                </c:pt>
                <c:pt idx="15987">
                  <c:v>423.71679999999998</c:v>
                </c:pt>
                <c:pt idx="15988">
                  <c:v>423.71800000000002</c:v>
                </c:pt>
                <c:pt idx="15989">
                  <c:v>423.71899999999999</c:v>
                </c:pt>
                <c:pt idx="15990">
                  <c:v>423.72160000000002</c:v>
                </c:pt>
                <c:pt idx="15991">
                  <c:v>423.72250000000003</c:v>
                </c:pt>
                <c:pt idx="15992">
                  <c:v>423.72190000000001</c:v>
                </c:pt>
                <c:pt idx="15993">
                  <c:v>423.72289999999998</c:v>
                </c:pt>
                <c:pt idx="15994">
                  <c:v>423.72660000000002</c:v>
                </c:pt>
                <c:pt idx="15995">
                  <c:v>423.72660000000002</c:v>
                </c:pt>
                <c:pt idx="15996">
                  <c:v>423.72710000000001</c:v>
                </c:pt>
                <c:pt idx="15997">
                  <c:v>423.72840000000002</c:v>
                </c:pt>
                <c:pt idx="15998">
                  <c:v>423.72980000000001</c:v>
                </c:pt>
                <c:pt idx="15999">
                  <c:v>423.72969999999998</c:v>
                </c:pt>
                <c:pt idx="16000">
                  <c:v>423.73090000000002</c:v>
                </c:pt>
                <c:pt idx="16001">
                  <c:v>423.7328</c:v>
                </c:pt>
                <c:pt idx="16002">
                  <c:v>423.73379999999997</c:v>
                </c:pt>
                <c:pt idx="16003">
                  <c:v>423.73540000000003</c:v>
                </c:pt>
                <c:pt idx="16004">
                  <c:v>423.73469999999998</c:v>
                </c:pt>
                <c:pt idx="16005">
                  <c:v>423.73500000000001</c:v>
                </c:pt>
                <c:pt idx="16006">
                  <c:v>423.73750000000001</c:v>
                </c:pt>
                <c:pt idx="16007">
                  <c:v>423.73860000000002</c:v>
                </c:pt>
                <c:pt idx="16008">
                  <c:v>423.74079999999998</c:v>
                </c:pt>
                <c:pt idx="16009">
                  <c:v>423.74220000000003</c:v>
                </c:pt>
                <c:pt idx="16010">
                  <c:v>423.74360000000001</c:v>
                </c:pt>
                <c:pt idx="16011">
                  <c:v>423.74329999999998</c:v>
                </c:pt>
                <c:pt idx="16012">
                  <c:v>423.74439999999998</c:v>
                </c:pt>
                <c:pt idx="16013">
                  <c:v>423.74560000000002</c:v>
                </c:pt>
                <c:pt idx="16014">
                  <c:v>423.745</c:v>
                </c:pt>
                <c:pt idx="16015">
                  <c:v>423.74599999999998</c:v>
                </c:pt>
                <c:pt idx="16016">
                  <c:v>423.7482</c:v>
                </c:pt>
                <c:pt idx="16017">
                  <c:v>423.74979999999999</c:v>
                </c:pt>
                <c:pt idx="16018">
                  <c:v>423.74959999999999</c:v>
                </c:pt>
                <c:pt idx="16019">
                  <c:v>423.75110000000001</c:v>
                </c:pt>
                <c:pt idx="16020">
                  <c:v>423.75200000000001</c:v>
                </c:pt>
                <c:pt idx="16021">
                  <c:v>423.75420000000003</c:v>
                </c:pt>
                <c:pt idx="16022">
                  <c:v>423.75409999999999</c:v>
                </c:pt>
                <c:pt idx="16023">
                  <c:v>423.75619999999998</c:v>
                </c:pt>
                <c:pt idx="16024">
                  <c:v>423.75830000000002</c:v>
                </c:pt>
                <c:pt idx="16025">
                  <c:v>423.76089999999999</c:v>
                </c:pt>
                <c:pt idx="16026">
                  <c:v>423.7602</c:v>
                </c:pt>
                <c:pt idx="16027">
                  <c:v>423.76069999999999</c:v>
                </c:pt>
                <c:pt idx="16028">
                  <c:v>423.76330000000002</c:v>
                </c:pt>
                <c:pt idx="16029">
                  <c:v>423.76209999999998</c:v>
                </c:pt>
                <c:pt idx="16030">
                  <c:v>423.76459999999997</c:v>
                </c:pt>
                <c:pt idx="16031">
                  <c:v>423.76569999999998</c:v>
                </c:pt>
                <c:pt idx="16032">
                  <c:v>423.76659999999998</c:v>
                </c:pt>
                <c:pt idx="16033">
                  <c:v>423.7681</c:v>
                </c:pt>
                <c:pt idx="16034">
                  <c:v>423.7688</c:v>
                </c:pt>
                <c:pt idx="16035">
                  <c:v>423.76960000000003</c:v>
                </c:pt>
                <c:pt idx="16036">
                  <c:v>423.77</c:v>
                </c:pt>
                <c:pt idx="16037">
                  <c:v>423.77199999999999</c:v>
                </c:pt>
                <c:pt idx="16038">
                  <c:v>423.77319999999997</c:v>
                </c:pt>
                <c:pt idx="16039">
                  <c:v>423.77460000000002</c:v>
                </c:pt>
                <c:pt idx="16040">
                  <c:v>423.77670000000001</c:v>
                </c:pt>
                <c:pt idx="16041">
                  <c:v>423.77539999999999</c:v>
                </c:pt>
                <c:pt idx="16042">
                  <c:v>423.77780000000001</c:v>
                </c:pt>
                <c:pt idx="16043">
                  <c:v>423.77980000000002</c:v>
                </c:pt>
                <c:pt idx="16044">
                  <c:v>423.78129999999999</c:v>
                </c:pt>
                <c:pt idx="16045">
                  <c:v>423.78210000000001</c:v>
                </c:pt>
                <c:pt idx="16046">
                  <c:v>423.78280000000001</c:v>
                </c:pt>
                <c:pt idx="16047">
                  <c:v>423.78320000000002</c:v>
                </c:pt>
                <c:pt idx="16048">
                  <c:v>423.78480000000002</c:v>
                </c:pt>
                <c:pt idx="16049">
                  <c:v>423.78570000000002</c:v>
                </c:pt>
                <c:pt idx="16050">
                  <c:v>423.78660000000002</c:v>
                </c:pt>
                <c:pt idx="16051">
                  <c:v>423.78789999999998</c:v>
                </c:pt>
                <c:pt idx="16052">
                  <c:v>423.78870000000001</c:v>
                </c:pt>
                <c:pt idx="16053">
                  <c:v>423.78870000000001</c:v>
                </c:pt>
                <c:pt idx="16054">
                  <c:v>423.79020000000003</c:v>
                </c:pt>
                <c:pt idx="16055">
                  <c:v>423.79140000000001</c:v>
                </c:pt>
                <c:pt idx="16056">
                  <c:v>423.79259999999999</c:v>
                </c:pt>
                <c:pt idx="16057">
                  <c:v>423.79320000000001</c:v>
                </c:pt>
                <c:pt idx="16058">
                  <c:v>423.7928</c:v>
                </c:pt>
                <c:pt idx="16059">
                  <c:v>423.79410000000001</c:v>
                </c:pt>
                <c:pt idx="16060">
                  <c:v>423.79590000000002</c:v>
                </c:pt>
                <c:pt idx="16061">
                  <c:v>423.79559999999998</c:v>
                </c:pt>
                <c:pt idx="16062">
                  <c:v>423.79840000000002</c:v>
                </c:pt>
                <c:pt idx="16063">
                  <c:v>423.79969999999997</c:v>
                </c:pt>
                <c:pt idx="16064">
                  <c:v>423.8</c:v>
                </c:pt>
                <c:pt idx="16065">
                  <c:v>423.8</c:v>
                </c:pt>
                <c:pt idx="16066">
                  <c:v>423.80090000000001</c:v>
                </c:pt>
                <c:pt idx="16067">
                  <c:v>423.80259999999998</c:v>
                </c:pt>
                <c:pt idx="16068">
                  <c:v>423.80369999999999</c:v>
                </c:pt>
                <c:pt idx="16069">
                  <c:v>423.803</c:v>
                </c:pt>
                <c:pt idx="16070">
                  <c:v>423.80430000000001</c:v>
                </c:pt>
                <c:pt idx="16071">
                  <c:v>423.80560000000003</c:v>
                </c:pt>
                <c:pt idx="16072">
                  <c:v>423.8064</c:v>
                </c:pt>
                <c:pt idx="16073">
                  <c:v>423.80650000000003</c:v>
                </c:pt>
                <c:pt idx="16074">
                  <c:v>423.8082</c:v>
                </c:pt>
                <c:pt idx="16075">
                  <c:v>423.8098</c:v>
                </c:pt>
                <c:pt idx="16076">
                  <c:v>423.8116</c:v>
                </c:pt>
                <c:pt idx="16077">
                  <c:v>423.81150000000002</c:v>
                </c:pt>
                <c:pt idx="16078">
                  <c:v>423.81310000000002</c:v>
                </c:pt>
                <c:pt idx="16079">
                  <c:v>423.8134</c:v>
                </c:pt>
                <c:pt idx="16080">
                  <c:v>423.8141</c:v>
                </c:pt>
                <c:pt idx="16081">
                  <c:v>423.81599999999997</c:v>
                </c:pt>
                <c:pt idx="16082">
                  <c:v>423.8159</c:v>
                </c:pt>
                <c:pt idx="16083">
                  <c:v>423.81670000000003</c:v>
                </c:pt>
                <c:pt idx="16084">
                  <c:v>423.81799999999998</c:v>
                </c:pt>
                <c:pt idx="16085">
                  <c:v>423.81849999999997</c:v>
                </c:pt>
                <c:pt idx="16086">
                  <c:v>423.81909999999999</c:v>
                </c:pt>
                <c:pt idx="16087">
                  <c:v>423.82100000000003</c:v>
                </c:pt>
                <c:pt idx="16088">
                  <c:v>423.82229999999998</c:v>
                </c:pt>
                <c:pt idx="16089">
                  <c:v>423.82560000000001</c:v>
                </c:pt>
                <c:pt idx="16090">
                  <c:v>423.8254</c:v>
                </c:pt>
                <c:pt idx="16091">
                  <c:v>423.82580000000002</c:v>
                </c:pt>
                <c:pt idx="16092">
                  <c:v>423.82670000000002</c:v>
                </c:pt>
                <c:pt idx="16093">
                  <c:v>423.82690000000002</c:v>
                </c:pt>
                <c:pt idx="16094">
                  <c:v>423.82799999999997</c:v>
                </c:pt>
                <c:pt idx="16095">
                  <c:v>423.82810000000001</c:v>
                </c:pt>
                <c:pt idx="16096">
                  <c:v>423.8288</c:v>
                </c:pt>
                <c:pt idx="16097">
                  <c:v>423.83019999999999</c:v>
                </c:pt>
                <c:pt idx="16098">
                  <c:v>423.83190000000002</c:v>
                </c:pt>
                <c:pt idx="16099">
                  <c:v>423.83139999999997</c:v>
                </c:pt>
                <c:pt idx="16100">
                  <c:v>423.83460000000002</c:v>
                </c:pt>
                <c:pt idx="16101">
                  <c:v>423.83499999999998</c:v>
                </c:pt>
                <c:pt idx="16102">
                  <c:v>423.83539999999999</c:v>
                </c:pt>
                <c:pt idx="16103">
                  <c:v>423.83879999999999</c:v>
                </c:pt>
                <c:pt idx="16104">
                  <c:v>423.83940000000001</c:v>
                </c:pt>
                <c:pt idx="16105">
                  <c:v>423.84059999999999</c:v>
                </c:pt>
                <c:pt idx="16106">
                  <c:v>423.84219999999999</c:v>
                </c:pt>
                <c:pt idx="16107">
                  <c:v>423.84140000000002</c:v>
                </c:pt>
                <c:pt idx="16108">
                  <c:v>423.84210000000002</c:v>
                </c:pt>
                <c:pt idx="16109">
                  <c:v>423.84359999999998</c:v>
                </c:pt>
                <c:pt idx="16110">
                  <c:v>423.84530000000001</c:v>
                </c:pt>
                <c:pt idx="16111">
                  <c:v>423.84589999999997</c:v>
                </c:pt>
                <c:pt idx="16112">
                  <c:v>423.84780000000001</c:v>
                </c:pt>
                <c:pt idx="16113">
                  <c:v>423.84930000000003</c:v>
                </c:pt>
                <c:pt idx="16114">
                  <c:v>423.84960000000001</c:v>
                </c:pt>
                <c:pt idx="16115">
                  <c:v>423.85149999999999</c:v>
                </c:pt>
                <c:pt idx="16116">
                  <c:v>423.85129999999998</c:v>
                </c:pt>
                <c:pt idx="16117">
                  <c:v>423.8537</c:v>
                </c:pt>
                <c:pt idx="16118">
                  <c:v>423.85520000000002</c:v>
                </c:pt>
                <c:pt idx="16119">
                  <c:v>423.8562</c:v>
                </c:pt>
                <c:pt idx="16120">
                  <c:v>423.85579999999999</c:v>
                </c:pt>
                <c:pt idx="16121">
                  <c:v>423.85700000000003</c:v>
                </c:pt>
                <c:pt idx="16122">
                  <c:v>423.85739999999998</c:v>
                </c:pt>
                <c:pt idx="16123">
                  <c:v>423.85919999999999</c:v>
                </c:pt>
                <c:pt idx="16124">
                  <c:v>423.85899999999998</c:v>
                </c:pt>
                <c:pt idx="16125">
                  <c:v>423.85919999999999</c:v>
                </c:pt>
                <c:pt idx="16126">
                  <c:v>423.8614</c:v>
                </c:pt>
                <c:pt idx="16127">
                  <c:v>423.86239999999998</c:v>
                </c:pt>
                <c:pt idx="16128">
                  <c:v>423.86239999999998</c:v>
                </c:pt>
                <c:pt idx="16129">
                  <c:v>423.86160000000001</c:v>
                </c:pt>
                <c:pt idx="16130">
                  <c:v>423.86279999999999</c:v>
                </c:pt>
                <c:pt idx="16131">
                  <c:v>423.8646</c:v>
                </c:pt>
                <c:pt idx="16132">
                  <c:v>423.86599999999999</c:v>
                </c:pt>
                <c:pt idx="16133">
                  <c:v>423.86619999999999</c:v>
                </c:pt>
                <c:pt idx="16134">
                  <c:v>423.86779999999999</c:v>
                </c:pt>
                <c:pt idx="16135">
                  <c:v>423.86989999999997</c:v>
                </c:pt>
                <c:pt idx="16136">
                  <c:v>423.8698</c:v>
                </c:pt>
                <c:pt idx="16137">
                  <c:v>423.87189999999998</c:v>
                </c:pt>
                <c:pt idx="16138">
                  <c:v>423.87220000000002</c:v>
                </c:pt>
                <c:pt idx="16139">
                  <c:v>423.87389999999999</c:v>
                </c:pt>
                <c:pt idx="16140">
                  <c:v>423.87220000000002</c:v>
                </c:pt>
                <c:pt idx="16141">
                  <c:v>423.87479999999999</c:v>
                </c:pt>
                <c:pt idx="16142">
                  <c:v>423.87580000000003</c:v>
                </c:pt>
                <c:pt idx="16143">
                  <c:v>423.87689999999998</c:v>
                </c:pt>
                <c:pt idx="16144">
                  <c:v>423.87830000000002</c:v>
                </c:pt>
                <c:pt idx="16145">
                  <c:v>423.87959999999998</c:v>
                </c:pt>
                <c:pt idx="16146">
                  <c:v>423.88240000000002</c:v>
                </c:pt>
                <c:pt idx="16147">
                  <c:v>423.88159999999999</c:v>
                </c:pt>
                <c:pt idx="16148">
                  <c:v>423.8836</c:v>
                </c:pt>
                <c:pt idx="16149">
                  <c:v>423.8843</c:v>
                </c:pt>
                <c:pt idx="16150">
                  <c:v>423.88380000000001</c:v>
                </c:pt>
                <c:pt idx="16151">
                  <c:v>423.88470000000001</c:v>
                </c:pt>
                <c:pt idx="16152">
                  <c:v>423.8852</c:v>
                </c:pt>
                <c:pt idx="16153">
                  <c:v>423.88760000000002</c:v>
                </c:pt>
                <c:pt idx="16154">
                  <c:v>423.88799999999998</c:v>
                </c:pt>
                <c:pt idx="16155">
                  <c:v>423.88659999999999</c:v>
                </c:pt>
                <c:pt idx="16156">
                  <c:v>423.88810000000001</c:v>
                </c:pt>
                <c:pt idx="16157">
                  <c:v>423.88869999999997</c:v>
                </c:pt>
                <c:pt idx="16158">
                  <c:v>423.8895</c:v>
                </c:pt>
                <c:pt idx="16159">
                  <c:v>423.89100000000002</c:v>
                </c:pt>
                <c:pt idx="16160">
                  <c:v>423.89120000000003</c:v>
                </c:pt>
                <c:pt idx="16161">
                  <c:v>423.89120000000003</c:v>
                </c:pt>
                <c:pt idx="16162">
                  <c:v>423.89370000000002</c:v>
                </c:pt>
                <c:pt idx="16163">
                  <c:v>423.89400000000001</c:v>
                </c:pt>
                <c:pt idx="16164">
                  <c:v>423.89479999999998</c:v>
                </c:pt>
                <c:pt idx="16165">
                  <c:v>423.89609999999999</c:v>
                </c:pt>
                <c:pt idx="16166">
                  <c:v>423.8954</c:v>
                </c:pt>
                <c:pt idx="16167">
                  <c:v>423.89609999999999</c:v>
                </c:pt>
                <c:pt idx="16168">
                  <c:v>423.8963</c:v>
                </c:pt>
                <c:pt idx="16169">
                  <c:v>423.89670000000001</c:v>
                </c:pt>
                <c:pt idx="16170">
                  <c:v>423.89780000000002</c:v>
                </c:pt>
                <c:pt idx="16171">
                  <c:v>423.89839999999998</c:v>
                </c:pt>
                <c:pt idx="16172">
                  <c:v>423.89890000000003</c:v>
                </c:pt>
                <c:pt idx="16173">
                  <c:v>423.9006</c:v>
                </c:pt>
                <c:pt idx="16174">
                  <c:v>423.90140000000002</c:v>
                </c:pt>
                <c:pt idx="16175">
                  <c:v>423.9024</c:v>
                </c:pt>
                <c:pt idx="16176">
                  <c:v>423.90159999999997</c:v>
                </c:pt>
                <c:pt idx="16177">
                  <c:v>423.90519999999998</c:v>
                </c:pt>
                <c:pt idx="16178">
                  <c:v>423.90600000000001</c:v>
                </c:pt>
                <c:pt idx="16179">
                  <c:v>423.90589999999997</c:v>
                </c:pt>
                <c:pt idx="16180">
                  <c:v>423.90699999999998</c:v>
                </c:pt>
                <c:pt idx="16181">
                  <c:v>423.90839999999997</c:v>
                </c:pt>
                <c:pt idx="16182">
                  <c:v>423.90940000000001</c:v>
                </c:pt>
                <c:pt idx="16183">
                  <c:v>423.90899999999999</c:v>
                </c:pt>
                <c:pt idx="16184">
                  <c:v>423.91</c:v>
                </c:pt>
                <c:pt idx="16185">
                  <c:v>423.91239999999999</c:v>
                </c:pt>
                <c:pt idx="16186">
                  <c:v>423.91230000000002</c:v>
                </c:pt>
                <c:pt idx="16187">
                  <c:v>423.91340000000002</c:v>
                </c:pt>
                <c:pt idx="16188">
                  <c:v>423.9144</c:v>
                </c:pt>
                <c:pt idx="16189">
                  <c:v>423.91699999999997</c:v>
                </c:pt>
                <c:pt idx="16190">
                  <c:v>423.91680000000002</c:v>
                </c:pt>
                <c:pt idx="16191">
                  <c:v>423.91680000000002</c:v>
                </c:pt>
                <c:pt idx="16192">
                  <c:v>423.91899999999998</c:v>
                </c:pt>
                <c:pt idx="16193">
                  <c:v>423.91919999999999</c:v>
                </c:pt>
                <c:pt idx="16194">
                  <c:v>423.92059999999998</c:v>
                </c:pt>
                <c:pt idx="16195">
                  <c:v>423.92140000000001</c:v>
                </c:pt>
                <c:pt idx="16196">
                  <c:v>423.92169999999999</c:v>
                </c:pt>
                <c:pt idx="16197">
                  <c:v>423.923</c:v>
                </c:pt>
                <c:pt idx="16198">
                  <c:v>423.92590000000001</c:v>
                </c:pt>
                <c:pt idx="16199">
                  <c:v>423.92500000000001</c:v>
                </c:pt>
                <c:pt idx="16200">
                  <c:v>423.9246</c:v>
                </c:pt>
                <c:pt idx="16201">
                  <c:v>423.92689999999999</c:v>
                </c:pt>
                <c:pt idx="16202">
                  <c:v>423.9289</c:v>
                </c:pt>
                <c:pt idx="16203">
                  <c:v>423.92970000000003</c:v>
                </c:pt>
                <c:pt idx="16204">
                  <c:v>423.92959999999999</c:v>
                </c:pt>
                <c:pt idx="16205">
                  <c:v>423.92970000000003</c:v>
                </c:pt>
                <c:pt idx="16206">
                  <c:v>423.93099999999998</c:v>
                </c:pt>
                <c:pt idx="16207">
                  <c:v>423.93130000000002</c:v>
                </c:pt>
                <c:pt idx="16208">
                  <c:v>423.93299999999999</c:v>
                </c:pt>
                <c:pt idx="16209">
                  <c:v>423.93259999999998</c:v>
                </c:pt>
                <c:pt idx="16210">
                  <c:v>423.93279999999999</c:v>
                </c:pt>
                <c:pt idx="16211">
                  <c:v>423.93540000000002</c:v>
                </c:pt>
                <c:pt idx="16212">
                  <c:v>423.93439999999998</c:v>
                </c:pt>
                <c:pt idx="16213">
                  <c:v>423.93470000000002</c:v>
                </c:pt>
                <c:pt idx="16214">
                  <c:v>423.93610000000001</c:v>
                </c:pt>
                <c:pt idx="16215">
                  <c:v>423.93630000000002</c:v>
                </c:pt>
                <c:pt idx="16216">
                  <c:v>423.93869999999998</c:v>
                </c:pt>
                <c:pt idx="16217">
                  <c:v>423.93790000000001</c:v>
                </c:pt>
                <c:pt idx="16218">
                  <c:v>423.93779999999998</c:v>
                </c:pt>
                <c:pt idx="16219">
                  <c:v>423.93669999999997</c:v>
                </c:pt>
                <c:pt idx="16220">
                  <c:v>423.93709999999999</c:v>
                </c:pt>
                <c:pt idx="16221">
                  <c:v>423.94040000000001</c:v>
                </c:pt>
                <c:pt idx="16222">
                  <c:v>423.94099999999997</c:v>
                </c:pt>
                <c:pt idx="16223">
                  <c:v>423.94119999999998</c:v>
                </c:pt>
                <c:pt idx="16224">
                  <c:v>423.94290000000001</c:v>
                </c:pt>
                <c:pt idx="16225">
                  <c:v>423.94299999999998</c:v>
                </c:pt>
                <c:pt idx="16226">
                  <c:v>423.94389999999999</c:v>
                </c:pt>
                <c:pt idx="16227">
                  <c:v>423.94400000000002</c:v>
                </c:pt>
                <c:pt idx="16228">
                  <c:v>423.94690000000003</c:v>
                </c:pt>
                <c:pt idx="16229">
                  <c:v>423.94839999999999</c:v>
                </c:pt>
                <c:pt idx="16230">
                  <c:v>423.94869999999997</c:v>
                </c:pt>
                <c:pt idx="16231">
                  <c:v>423.95069999999998</c:v>
                </c:pt>
                <c:pt idx="16232">
                  <c:v>423.95170000000002</c:v>
                </c:pt>
                <c:pt idx="16233">
                  <c:v>423.95339999999999</c:v>
                </c:pt>
                <c:pt idx="16234">
                  <c:v>423.95310000000001</c:v>
                </c:pt>
                <c:pt idx="16235">
                  <c:v>423.95499999999998</c:v>
                </c:pt>
                <c:pt idx="16236">
                  <c:v>423.95460000000003</c:v>
                </c:pt>
                <c:pt idx="16237">
                  <c:v>423.95499999999998</c:v>
                </c:pt>
                <c:pt idx="16238">
                  <c:v>423.95499999999998</c:v>
                </c:pt>
                <c:pt idx="16239">
                  <c:v>423.95699999999999</c:v>
                </c:pt>
                <c:pt idx="16240">
                  <c:v>423.95760000000001</c:v>
                </c:pt>
                <c:pt idx="16241">
                  <c:v>423.95780000000002</c:v>
                </c:pt>
                <c:pt idx="16242">
                  <c:v>423.95830000000001</c:v>
                </c:pt>
                <c:pt idx="16243">
                  <c:v>423.96</c:v>
                </c:pt>
                <c:pt idx="16244">
                  <c:v>423.96</c:v>
                </c:pt>
                <c:pt idx="16245">
                  <c:v>423.96100000000001</c:v>
                </c:pt>
                <c:pt idx="16246">
                  <c:v>423.96199999999999</c:v>
                </c:pt>
                <c:pt idx="16247">
                  <c:v>423.96409999999997</c:v>
                </c:pt>
                <c:pt idx="16248">
                  <c:v>423.96519999999998</c:v>
                </c:pt>
                <c:pt idx="16249">
                  <c:v>423.96640000000002</c:v>
                </c:pt>
                <c:pt idx="16250">
                  <c:v>423.96660000000003</c:v>
                </c:pt>
                <c:pt idx="16251">
                  <c:v>423.96940000000001</c:v>
                </c:pt>
                <c:pt idx="16252">
                  <c:v>423.97039999999998</c:v>
                </c:pt>
                <c:pt idx="16253">
                  <c:v>423.9708</c:v>
                </c:pt>
                <c:pt idx="16254">
                  <c:v>423.97070000000002</c:v>
                </c:pt>
                <c:pt idx="16255">
                  <c:v>423.97239999999999</c:v>
                </c:pt>
                <c:pt idx="16256">
                  <c:v>423.97109999999998</c:v>
                </c:pt>
                <c:pt idx="16257">
                  <c:v>423.97320000000002</c:v>
                </c:pt>
                <c:pt idx="16258">
                  <c:v>423.97399999999999</c:v>
                </c:pt>
                <c:pt idx="16259">
                  <c:v>423.97280000000001</c:v>
                </c:pt>
                <c:pt idx="16260">
                  <c:v>423.97410000000002</c:v>
                </c:pt>
                <c:pt idx="16261">
                  <c:v>423.9744</c:v>
                </c:pt>
                <c:pt idx="16262">
                  <c:v>423.97660000000002</c:v>
                </c:pt>
                <c:pt idx="16263">
                  <c:v>423.97609999999997</c:v>
                </c:pt>
                <c:pt idx="16264">
                  <c:v>423.97719999999998</c:v>
                </c:pt>
                <c:pt idx="16265">
                  <c:v>423.97739999999999</c:v>
                </c:pt>
                <c:pt idx="16266">
                  <c:v>423.9776</c:v>
                </c:pt>
                <c:pt idx="16267">
                  <c:v>423.97800000000001</c:v>
                </c:pt>
                <c:pt idx="16268">
                  <c:v>423.97899999999998</c:v>
                </c:pt>
                <c:pt idx="16269">
                  <c:v>423.98050000000001</c:v>
                </c:pt>
                <c:pt idx="16270">
                  <c:v>423.98110000000003</c:v>
                </c:pt>
                <c:pt idx="16271">
                  <c:v>423.98129999999998</c:v>
                </c:pt>
                <c:pt idx="16272">
                  <c:v>423.983</c:v>
                </c:pt>
                <c:pt idx="16273">
                  <c:v>423.983</c:v>
                </c:pt>
                <c:pt idx="16274">
                  <c:v>423.98340000000002</c:v>
                </c:pt>
                <c:pt idx="16275">
                  <c:v>423.9853</c:v>
                </c:pt>
                <c:pt idx="16276">
                  <c:v>423.9862</c:v>
                </c:pt>
                <c:pt idx="16277">
                  <c:v>423.98579999999998</c:v>
                </c:pt>
                <c:pt idx="16278">
                  <c:v>423.98689999999999</c:v>
                </c:pt>
                <c:pt idx="16279">
                  <c:v>423.98669999999998</c:v>
                </c:pt>
                <c:pt idx="16280">
                  <c:v>423.98779999999999</c:v>
                </c:pt>
                <c:pt idx="16281">
                  <c:v>423.98910000000001</c:v>
                </c:pt>
                <c:pt idx="16282">
                  <c:v>423.99020000000002</c:v>
                </c:pt>
                <c:pt idx="16283">
                  <c:v>423.9914</c:v>
                </c:pt>
                <c:pt idx="16284">
                  <c:v>423.99160000000001</c:v>
                </c:pt>
                <c:pt idx="16285">
                  <c:v>423.99160000000001</c:v>
                </c:pt>
                <c:pt idx="16286">
                  <c:v>423.99059999999997</c:v>
                </c:pt>
                <c:pt idx="16287">
                  <c:v>423.99259999999998</c:v>
                </c:pt>
                <c:pt idx="16288">
                  <c:v>423.99279999999999</c:v>
                </c:pt>
                <c:pt idx="16289">
                  <c:v>423.9941</c:v>
                </c:pt>
                <c:pt idx="16290">
                  <c:v>423.9948</c:v>
                </c:pt>
                <c:pt idx="16291">
                  <c:v>423.99599999999998</c:v>
                </c:pt>
                <c:pt idx="16292">
                  <c:v>423.99799999999999</c:v>
                </c:pt>
                <c:pt idx="16293">
                  <c:v>423.9975</c:v>
                </c:pt>
                <c:pt idx="16294">
                  <c:v>423.9984</c:v>
                </c:pt>
                <c:pt idx="16295">
                  <c:v>423.99959999999999</c:v>
                </c:pt>
                <c:pt idx="16296">
                  <c:v>424.00200000000001</c:v>
                </c:pt>
                <c:pt idx="16297">
                  <c:v>424.00200000000001</c:v>
                </c:pt>
                <c:pt idx="16298">
                  <c:v>424.00220000000002</c:v>
                </c:pt>
                <c:pt idx="16299">
                  <c:v>424.00369999999998</c:v>
                </c:pt>
                <c:pt idx="16300">
                  <c:v>424.00459999999998</c:v>
                </c:pt>
                <c:pt idx="16301">
                  <c:v>424.00439999999998</c:v>
                </c:pt>
                <c:pt idx="16302">
                  <c:v>424.00810000000001</c:v>
                </c:pt>
                <c:pt idx="16303">
                  <c:v>424.0086</c:v>
                </c:pt>
                <c:pt idx="16304">
                  <c:v>424.00900000000001</c:v>
                </c:pt>
                <c:pt idx="16305">
                  <c:v>424.0102</c:v>
                </c:pt>
                <c:pt idx="16306">
                  <c:v>424.01060000000001</c:v>
                </c:pt>
                <c:pt idx="16307">
                  <c:v>424.01220000000001</c:v>
                </c:pt>
                <c:pt idx="16308">
                  <c:v>424.01400000000001</c:v>
                </c:pt>
                <c:pt idx="16309">
                  <c:v>424.0154</c:v>
                </c:pt>
                <c:pt idx="16310">
                  <c:v>424.01560000000001</c:v>
                </c:pt>
                <c:pt idx="16311">
                  <c:v>424.01690000000002</c:v>
                </c:pt>
                <c:pt idx="16312">
                  <c:v>424.0179</c:v>
                </c:pt>
                <c:pt idx="16313">
                  <c:v>424.01799999999997</c:v>
                </c:pt>
                <c:pt idx="16314">
                  <c:v>424.01870000000002</c:v>
                </c:pt>
                <c:pt idx="16315">
                  <c:v>424.01839999999999</c:v>
                </c:pt>
                <c:pt idx="16316">
                  <c:v>424.01870000000002</c:v>
                </c:pt>
                <c:pt idx="16317">
                  <c:v>424.02089999999998</c:v>
                </c:pt>
                <c:pt idx="16318">
                  <c:v>424.0206</c:v>
                </c:pt>
                <c:pt idx="16319">
                  <c:v>424.02199999999999</c:v>
                </c:pt>
                <c:pt idx="16320">
                  <c:v>424.02289999999999</c:v>
                </c:pt>
                <c:pt idx="16321">
                  <c:v>424.02420000000001</c:v>
                </c:pt>
                <c:pt idx="16322">
                  <c:v>424.02420000000001</c:v>
                </c:pt>
                <c:pt idx="16323">
                  <c:v>424.02379999999999</c:v>
                </c:pt>
                <c:pt idx="16324">
                  <c:v>424.0247</c:v>
                </c:pt>
                <c:pt idx="16325">
                  <c:v>424.02480000000003</c:v>
                </c:pt>
                <c:pt idx="16326">
                  <c:v>424.02339999999998</c:v>
                </c:pt>
                <c:pt idx="16327">
                  <c:v>424.0247</c:v>
                </c:pt>
                <c:pt idx="16328">
                  <c:v>424.02600000000001</c:v>
                </c:pt>
                <c:pt idx="16329">
                  <c:v>424.02679999999998</c:v>
                </c:pt>
                <c:pt idx="16330">
                  <c:v>424.02620000000002</c:v>
                </c:pt>
                <c:pt idx="16331">
                  <c:v>424.02699999999999</c:v>
                </c:pt>
                <c:pt idx="16332">
                  <c:v>424.02800000000002</c:v>
                </c:pt>
                <c:pt idx="16333">
                  <c:v>424.02940000000001</c:v>
                </c:pt>
                <c:pt idx="16334">
                  <c:v>424.02960000000002</c:v>
                </c:pt>
                <c:pt idx="16335">
                  <c:v>424.02940000000001</c:v>
                </c:pt>
                <c:pt idx="16336">
                  <c:v>424.03100000000001</c:v>
                </c:pt>
                <c:pt idx="16337">
                  <c:v>424.03179999999998</c:v>
                </c:pt>
                <c:pt idx="16338">
                  <c:v>424.03280000000001</c:v>
                </c:pt>
                <c:pt idx="16339">
                  <c:v>424.03359999999998</c:v>
                </c:pt>
                <c:pt idx="16340">
                  <c:v>424.03399999999999</c:v>
                </c:pt>
                <c:pt idx="16341">
                  <c:v>424.03460000000001</c:v>
                </c:pt>
                <c:pt idx="16342">
                  <c:v>424.03739999999999</c:v>
                </c:pt>
                <c:pt idx="16343">
                  <c:v>424.03730000000002</c:v>
                </c:pt>
                <c:pt idx="16344">
                  <c:v>424.03910000000002</c:v>
                </c:pt>
                <c:pt idx="16345">
                  <c:v>424.03879999999998</c:v>
                </c:pt>
                <c:pt idx="16346">
                  <c:v>424.03960000000001</c:v>
                </c:pt>
                <c:pt idx="16347">
                  <c:v>424.04140000000001</c:v>
                </c:pt>
                <c:pt idx="16348">
                  <c:v>424.04169999999999</c:v>
                </c:pt>
                <c:pt idx="16349">
                  <c:v>424.04300000000001</c:v>
                </c:pt>
                <c:pt idx="16350">
                  <c:v>424.04239999999999</c:v>
                </c:pt>
                <c:pt idx="16351">
                  <c:v>424.04399999999998</c:v>
                </c:pt>
                <c:pt idx="16352">
                  <c:v>424.04559999999998</c:v>
                </c:pt>
                <c:pt idx="16353">
                  <c:v>424.04660000000001</c:v>
                </c:pt>
                <c:pt idx="16354">
                  <c:v>424.04649999999998</c:v>
                </c:pt>
                <c:pt idx="16355">
                  <c:v>424.04700000000003</c:v>
                </c:pt>
                <c:pt idx="16356">
                  <c:v>424.04899999999998</c:v>
                </c:pt>
                <c:pt idx="16357">
                  <c:v>424.04910000000001</c:v>
                </c:pt>
                <c:pt idx="16358">
                  <c:v>424.05020000000002</c:v>
                </c:pt>
                <c:pt idx="16359">
                  <c:v>424.05</c:v>
                </c:pt>
                <c:pt idx="16360">
                  <c:v>424.05110000000002</c:v>
                </c:pt>
                <c:pt idx="16361">
                  <c:v>424.05200000000002</c:v>
                </c:pt>
                <c:pt idx="16362">
                  <c:v>424.05360000000002</c:v>
                </c:pt>
                <c:pt idx="16363">
                  <c:v>424.05340000000001</c:v>
                </c:pt>
                <c:pt idx="16364">
                  <c:v>424.05529999999999</c:v>
                </c:pt>
                <c:pt idx="16365">
                  <c:v>424.0564</c:v>
                </c:pt>
                <c:pt idx="16366">
                  <c:v>424.05630000000002</c:v>
                </c:pt>
                <c:pt idx="16367">
                  <c:v>424.05700000000002</c:v>
                </c:pt>
                <c:pt idx="16368">
                  <c:v>424.05799999999999</c:v>
                </c:pt>
                <c:pt idx="16369">
                  <c:v>424.05799999999999</c:v>
                </c:pt>
                <c:pt idx="16370">
                  <c:v>424.05829999999997</c:v>
                </c:pt>
                <c:pt idx="16371">
                  <c:v>424.05939999999998</c:v>
                </c:pt>
                <c:pt idx="16372">
                  <c:v>424.06169999999997</c:v>
                </c:pt>
                <c:pt idx="16373">
                  <c:v>424.06110000000001</c:v>
                </c:pt>
                <c:pt idx="16374">
                  <c:v>424.0616</c:v>
                </c:pt>
                <c:pt idx="16375">
                  <c:v>424.06079999999997</c:v>
                </c:pt>
                <c:pt idx="16376">
                  <c:v>424.06119999999999</c:v>
                </c:pt>
                <c:pt idx="16377">
                  <c:v>424.06130000000002</c:v>
                </c:pt>
                <c:pt idx="16378">
                  <c:v>424.06139999999999</c:v>
                </c:pt>
                <c:pt idx="16379">
                  <c:v>424.06330000000003</c:v>
                </c:pt>
                <c:pt idx="16380">
                  <c:v>424.06279999999998</c:v>
                </c:pt>
                <c:pt idx="16381">
                  <c:v>424.06560000000002</c:v>
                </c:pt>
                <c:pt idx="16382">
                  <c:v>424.06490000000002</c:v>
                </c:pt>
                <c:pt idx="16383">
                  <c:v>424.06459999999998</c:v>
                </c:pt>
                <c:pt idx="16384">
                  <c:v>424.06389999999999</c:v>
                </c:pt>
                <c:pt idx="16385">
                  <c:v>424.06700000000001</c:v>
                </c:pt>
                <c:pt idx="16386">
                  <c:v>424.06830000000002</c:v>
                </c:pt>
                <c:pt idx="16387">
                  <c:v>424.06799999999998</c:v>
                </c:pt>
                <c:pt idx="16388">
                  <c:v>424.06889999999999</c:v>
                </c:pt>
                <c:pt idx="16389">
                  <c:v>424.07040000000001</c:v>
                </c:pt>
                <c:pt idx="16390">
                  <c:v>424.07040000000001</c:v>
                </c:pt>
                <c:pt idx="16391">
                  <c:v>424.07400000000001</c:v>
                </c:pt>
                <c:pt idx="16392">
                  <c:v>424.07220000000001</c:v>
                </c:pt>
                <c:pt idx="16393">
                  <c:v>424.07159999999999</c:v>
                </c:pt>
                <c:pt idx="16394">
                  <c:v>424.07310000000001</c:v>
                </c:pt>
                <c:pt idx="16395">
                  <c:v>424.07409999999999</c:v>
                </c:pt>
                <c:pt idx="16396">
                  <c:v>424.07459999999998</c:v>
                </c:pt>
                <c:pt idx="16397">
                  <c:v>424.0754</c:v>
                </c:pt>
                <c:pt idx="16398">
                  <c:v>424.0772</c:v>
                </c:pt>
                <c:pt idx="16399">
                  <c:v>424.07819999999998</c:v>
                </c:pt>
                <c:pt idx="16400">
                  <c:v>424.07830000000001</c:v>
                </c:pt>
                <c:pt idx="16401">
                  <c:v>424.07810000000001</c:v>
                </c:pt>
                <c:pt idx="16402">
                  <c:v>424.0788</c:v>
                </c:pt>
                <c:pt idx="16403">
                  <c:v>424.0804</c:v>
                </c:pt>
                <c:pt idx="16404">
                  <c:v>424.0806</c:v>
                </c:pt>
                <c:pt idx="16405">
                  <c:v>424.0806</c:v>
                </c:pt>
                <c:pt idx="16406">
                  <c:v>424.08240000000001</c:v>
                </c:pt>
                <c:pt idx="16407">
                  <c:v>424.08179999999999</c:v>
                </c:pt>
                <c:pt idx="16408">
                  <c:v>424.08240000000001</c:v>
                </c:pt>
                <c:pt idx="16409">
                  <c:v>424.0838</c:v>
                </c:pt>
                <c:pt idx="16410">
                  <c:v>424.0831</c:v>
                </c:pt>
                <c:pt idx="16411">
                  <c:v>424.08440000000002</c:v>
                </c:pt>
                <c:pt idx="16412">
                  <c:v>424.0856</c:v>
                </c:pt>
                <c:pt idx="16413">
                  <c:v>424.08600000000001</c:v>
                </c:pt>
                <c:pt idx="16414">
                  <c:v>424.08589999999998</c:v>
                </c:pt>
                <c:pt idx="16415">
                  <c:v>424.08699999999999</c:v>
                </c:pt>
                <c:pt idx="16416">
                  <c:v>424.08839999999998</c:v>
                </c:pt>
                <c:pt idx="16417">
                  <c:v>424.08690000000001</c:v>
                </c:pt>
                <c:pt idx="16418">
                  <c:v>424.0883</c:v>
                </c:pt>
                <c:pt idx="16419">
                  <c:v>424.08940000000001</c:v>
                </c:pt>
                <c:pt idx="16420">
                  <c:v>424.08960000000002</c:v>
                </c:pt>
                <c:pt idx="16421">
                  <c:v>424.09219999999999</c:v>
                </c:pt>
                <c:pt idx="16422">
                  <c:v>424.09289999999999</c:v>
                </c:pt>
                <c:pt idx="16423">
                  <c:v>424.09339999999997</c:v>
                </c:pt>
                <c:pt idx="16424">
                  <c:v>424.09379999999999</c:v>
                </c:pt>
                <c:pt idx="16425">
                  <c:v>424.0958</c:v>
                </c:pt>
                <c:pt idx="16426">
                  <c:v>424.09719999999999</c:v>
                </c:pt>
                <c:pt idx="16427">
                  <c:v>424.09780000000001</c:v>
                </c:pt>
                <c:pt idx="16428">
                  <c:v>424.09840000000003</c:v>
                </c:pt>
                <c:pt idx="16429">
                  <c:v>424.09899999999999</c:v>
                </c:pt>
                <c:pt idx="16430">
                  <c:v>424.09879999999998</c:v>
                </c:pt>
                <c:pt idx="16431">
                  <c:v>424.1</c:v>
                </c:pt>
                <c:pt idx="16432">
                  <c:v>424.10019999999997</c:v>
                </c:pt>
                <c:pt idx="16433">
                  <c:v>424.10239999999999</c:v>
                </c:pt>
                <c:pt idx="16434">
                  <c:v>424.10340000000002</c:v>
                </c:pt>
                <c:pt idx="16435">
                  <c:v>424.10359999999997</c:v>
                </c:pt>
                <c:pt idx="16436">
                  <c:v>424.10430000000002</c:v>
                </c:pt>
                <c:pt idx="16437">
                  <c:v>424.10520000000002</c:v>
                </c:pt>
                <c:pt idx="16438">
                  <c:v>424.10719999999998</c:v>
                </c:pt>
                <c:pt idx="16439">
                  <c:v>424.1062</c:v>
                </c:pt>
                <c:pt idx="16440">
                  <c:v>424.10820000000001</c:v>
                </c:pt>
                <c:pt idx="16441">
                  <c:v>424.10879999999997</c:v>
                </c:pt>
                <c:pt idx="16442">
                  <c:v>424.10899999999998</c:v>
                </c:pt>
                <c:pt idx="16443">
                  <c:v>424.11079999999998</c:v>
                </c:pt>
                <c:pt idx="16444">
                  <c:v>424.11</c:v>
                </c:pt>
                <c:pt idx="16445">
                  <c:v>424.11169999999998</c:v>
                </c:pt>
                <c:pt idx="16446">
                  <c:v>424.11149999999998</c:v>
                </c:pt>
                <c:pt idx="16447">
                  <c:v>424.11320000000001</c:v>
                </c:pt>
                <c:pt idx="16448">
                  <c:v>424.11419999999998</c:v>
                </c:pt>
                <c:pt idx="16449">
                  <c:v>424.1164</c:v>
                </c:pt>
                <c:pt idx="16450">
                  <c:v>424.11759999999998</c:v>
                </c:pt>
                <c:pt idx="16451">
                  <c:v>424.11779999999999</c:v>
                </c:pt>
                <c:pt idx="16452">
                  <c:v>424.11739999999998</c:v>
                </c:pt>
                <c:pt idx="16453">
                  <c:v>424.11860000000001</c:v>
                </c:pt>
                <c:pt idx="16454">
                  <c:v>424.11810000000003</c:v>
                </c:pt>
                <c:pt idx="16455">
                  <c:v>424.11860000000001</c:v>
                </c:pt>
                <c:pt idx="16456">
                  <c:v>424.1191</c:v>
                </c:pt>
                <c:pt idx="16457">
                  <c:v>424.12</c:v>
                </c:pt>
                <c:pt idx="16458">
                  <c:v>424.12110000000001</c:v>
                </c:pt>
                <c:pt idx="16459">
                  <c:v>424.12310000000002</c:v>
                </c:pt>
                <c:pt idx="16460">
                  <c:v>424.1234</c:v>
                </c:pt>
                <c:pt idx="16461">
                  <c:v>424.125</c:v>
                </c:pt>
                <c:pt idx="16462">
                  <c:v>424.12610000000001</c:v>
                </c:pt>
                <c:pt idx="16463">
                  <c:v>424.12689999999998</c:v>
                </c:pt>
                <c:pt idx="16464">
                  <c:v>424.12759999999997</c:v>
                </c:pt>
                <c:pt idx="16465">
                  <c:v>424.12759999999997</c:v>
                </c:pt>
                <c:pt idx="16466">
                  <c:v>424.12799999999999</c:v>
                </c:pt>
                <c:pt idx="16467">
                  <c:v>424.1302</c:v>
                </c:pt>
                <c:pt idx="16468">
                  <c:v>424.13159999999999</c:v>
                </c:pt>
                <c:pt idx="16469">
                  <c:v>424.13060000000002</c:v>
                </c:pt>
                <c:pt idx="16470">
                  <c:v>424.13260000000002</c:v>
                </c:pt>
                <c:pt idx="16471">
                  <c:v>424.13299999999998</c:v>
                </c:pt>
                <c:pt idx="16472">
                  <c:v>424.13479999999998</c:v>
                </c:pt>
                <c:pt idx="16473">
                  <c:v>424.13560000000001</c:v>
                </c:pt>
                <c:pt idx="16474">
                  <c:v>424.137</c:v>
                </c:pt>
                <c:pt idx="16475">
                  <c:v>424.13729999999998</c:v>
                </c:pt>
                <c:pt idx="16476">
                  <c:v>424.13749999999999</c:v>
                </c:pt>
                <c:pt idx="16477">
                  <c:v>424.13900000000001</c:v>
                </c:pt>
                <c:pt idx="16478">
                  <c:v>424.1404</c:v>
                </c:pt>
                <c:pt idx="16479">
                  <c:v>424.14100000000002</c:v>
                </c:pt>
                <c:pt idx="16480">
                  <c:v>424.14159999999998</c:v>
                </c:pt>
                <c:pt idx="16481">
                  <c:v>424.14249999999998</c:v>
                </c:pt>
                <c:pt idx="16482">
                  <c:v>424.1429</c:v>
                </c:pt>
                <c:pt idx="16483">
                  <c:v>424.14339999999999</c:v>
                </c:pt>
                <c:pt idx="16484">
                  <c:v>424.1454</c:v>
                </c:pt>
                <c:pt idx="16485">
                  <c:v>424.1454</c:v>
                </c:pt>
                <c:pt idx="16486">
                  <c:v>424.14600000000002</c:v>
                </c:pt>
                <c:pt idx="16487">
                  <c:v>424.14640000000003</c:v>
                </c:pt>
                <c:pt idx="16488">
                  <c:v>424.14589999999998</c:v>
                </c:pt>
                <c:pt idx="16489">
                  <c:v>424.14679999999998</c:v>
                </c:pt>
                <c:pt idx="16490">
                  <c:v>424.1474</c:v>
                </c:pt>
                <c:pt idx="16491">
                  <c:v>424.14940000000001</c:v>
                </c:pt>
                <c:pt idx="16492">
                  <c:v>424.1506</c:v>
                </c:pt>
                <c:pt idx="16493">
                  <c:v>424.15309999999999</c:v>
                </c:pt>
                <c:pt idx="16494">
                  <c:v>424.15320000000003</c:v>
                </c:pt>
                <c:pt idx="16495">
                  <c:v>424.15359999999998</c:v>
                </c:pt>
                <c:pt idx="16496">
                  <c:v>424.15480000000002</c:v>
                </c:pt>
                <c:pt idx="16497">
                  <c:v>424.15530000000001</c:v>
                </c:pt>
                <c:pt idx="16498">
                  <c:v>424.15660000000003</c:v>
                </c:pt>
                <c:pt idx="16499">
                  <c:v>424.15660000000003</c:v>
                </c:pt>
                <c:pt idx="16500">
                  <c:v>424.15660000000003</c:v>
                </c:pt>
                <c:pt idx="16501">
                  <c:v>424.15699999999998</c:v>
                </c:pt>
                <c:pt idx="16502">
                  <c:v>424.15679999999998</c:v>
                </c:pt>
                <c:pt idx="16503">
                  <c:v>424.15629999999999</c:v>
                </c:pt>
                <c:pt idx="16504">
                  <c:v>424.15699999999998</c:v>
                </c:pt>
                <c:pt idx="16505">
                  <c:v>424.15859999999998</c:v>
                </c:pt>
                <c:pt idx="16506">
                  <c:v>424.15940000000001</c:v>
                </c:pt>
                <c:pt idx="16507">
                  <c:v>424.161</c:v>
                </c:pt>
                <c:pt idx="16508">
                  <c:v>424.15940000000001</c:v>
                </c:pt>
                <c:pt idx="16509">
                  <c:v>424.16109999999998</c:v>
                </c:pt>
                <c:pt idx="16510">
                  <c:v>424.16019999999997</c:v>
                </c:pt>
                <c:pt idx="16511">
                  <c:v>424.16090000000003</c:v>
                </c:pt>
                <c:pt idx="16512">
                  <c:v>424.16109999999998</c:v>
                </c:pt>
                <c:pt idx="16513">
                  <c:v>424.1617</c:v>
                </c:pt>
                <c:pt idx="16514">
                  <c:v>424.16109999999998</c:v>
                </c:pt>
                <c:pt idx="16515">
                  <c:v>424.1628</c:v>
                </c:pt>
                <c:pt idx="16516">
                  <c:v>424.16370000000001</c:v>
                </c:pt>
                <c:pt idx="16517">
                  <c:v>424.16460000000001</c:v>
                </c:pt>
                <c:pt idx="16518">
                  <c:v>424.16699999999997</c:v>
                </c:pt>
                <c:pt idx="16519">
                  <c:v>424.16640000000001</c:v>
                </c:pt>
                <c:pt idx="16520">
                  <c:v>424.16820000000001</c:v>
                </c:pt>
                <c:pt idx="16521">
                  <c:v>424.16840000000002</c:v>
                </c:pt>
                <c:pt idx="16522">
                  <c:v>424.16739999999999</c:v>
                </c:pt>
                <c:pt idx="16523">
                  <c:v>424.16910000000001</c:v>
                </c:pt>
                <c:pt idx="16524">
                  <c:v>424.17079999999999</c:v>
                </c:pt>
                <c:pt idx="16525">
                  <c:v>424.17129999999997</c:v>
                </c:pt>
                <c:pt idx="16526">
                  <c:v>424.17200000000003</c:v>
                </c:pt>
                <c:pt idx="16527">
                  <c:v>424.17380000000003</c:v>
                </c:pt>
                <c:pt idx="16528">
                  <c:v>424.17340000000002</c:v>
                </c:pt>
                <c:pt idx="16529">
                  <c:v>424.17320000000001</c:v>
                </c:pt>
                <c:pt idx="16530">
                  <c:v>424.173</c:v>
                </c:pt>
                <c:pt idx="16531">
                  <c:v>424.17430000000002</c:v>
                </c:pt>
                <c:pt idx="16532">
                  <c:v>424.17520000000002</c:v>
                </c:pt>
                <c:pt idx="16533">
                  <c:v>424.17500000000001</c:v>
                </c:pt>
                <c:pt idx="16534">
                  <c:v>424.17419999999998</c:v>
                </c:pt>
                <c:pt idx="16535">
                  <c:v>424.17619999999999</c:v>
                </c:pt>
                <c:pt idx="16536">
                  <c:v>424.17700000000002</c:v>
                </c:pt>
                <c:pt idx="16537">
                  <c:v>424.17660000000001</c:v>
                </c:pt>
                <c:pt idx="16538">
                  <c:v>424.17700000000002</c:v>
                </c:pt>
                <c:pt idx="16539">
                  <c:v>424.17739999999998</c:v>
                </c:pt>
                <c:pt idx="16540">
                  <c:v>424.17840000000001</c:v>
                </c:pt>
                <c:pt idx="16541">
                  <c:v>424.18060000000003</c:v>
                </c:pt>
                <c:pt idx="16542">
                  <c:v>424.17930000000001</c:v>
                </c:pt>
                <c:pt idx="16543">
                  <c:v>424.17970000000003</c:v>
                </c:pt>
                <c:pt idx="16544">
                  <c:v>424.18099999999998</c:v>
                </c:pt>
                <c:pt idx="16545">
                  <c:v>424.18169999999998</c:v>
                </c:pt>
                <c:pt idx="16546">
                  <c:v>424.1825</c:v>
                </c:pt>
                <c:pt idx="16547">
                  <c:v>424.18369999999999</c:v>
                </c:pt>
                <c:pt idx="16548">
                  <c:v>424.18459999999999</c:v>
                </c:pt>
                <c:pt idx="16549">
                  <c:v>424.18630000000002</c:v>
                </c:pt>
                <c:pt idx="16550">
                  <c:v>424.18790000000001</c:v>
                </c:pt>
                <c:pt idx="16551">
                  <c:v>424.18860000000001</c:v>
                </c:pt>
                <c:pt idx="16552">
                  <c:v>424.18920000000003</c:v>
                </c:pt>
                <c:pt idx="16553">
                  <c:v>424.19</c:v>
                </c:pt>
                <c:pt idx="16554">
                  <c:v>424.19130000000001</c:v>
                </c:pt>
                <c:pt idx="16555">
                  <c:v>424.19139999999999</c:v>
                </c:pt>
                <c:pt idx="16556">
                  <c:v>424.19380000000001</c:v>
                </c:pt>
                <c:pt idx="16557">
                  <c:v>424.19439999999997</c:v>
                </c:pt>
                <c:pt idx="16558">
                  <c:v>424.19459999999998</c:v>
                </c:pt>
                <c:pt idx="16559">
                  <c:v>424.19540000000001</c:v>
                </c:pt>
                <c:pt idx="16560">
                  <c:v>424.1968</c:v>
                </c:pt>
                <c:pt idx="16561">
                  <c:v>424.19659999999999</c:v>
                </c:pt>
                <c:pt idx="16562">
                  <c:v>424.19779999999997</c:v>
                </c:pt>
                <c:pt idx="16563">
                  <c:v>424.19799999999998</c:v>
                </c:pt>
                <c:pt idx="16564">
                  <c:v>424.19729999999998</c:v>
                </c:pt>
                <c:pt idx="16565">
                  <c:v>424.19959999999998</c:v>
                </c:pt>
                <c:pt idx="16566">
                  <c:v>424.2002</c:v>
                </c:pt>
                <c:pt idx="16567">
                  <c:v>424.20179999999999</c:v>
                </c:pt>
                <c:pt idx="16568">
                  <c:v>424.20170000000002</c:v>
                </c:pt>
                <c:pt idx="16569">
                  <c:v>424.20299999999997</c:v>
                </c:pt>
                <c:pt idx="16570">
                  <c:v>424.20339999999999</c:v>
                </c:pt>
                <c:pt idx="16571">
                  <c:v>424.20409999999998</c:v>
                </c:pt>
                <c:pt idx="16572">
                  <c:v>424.20460000000003</c:v>
                </c:pt>
                <c:pt idx="16573">
                  <c:v>424.2056</c:v>
                </c:pt>
                <c:pt idx="16574">
                  <c:v>424.2063</c:v>
                </c:pt>
                <c:pt idx="16575">
                  <c:v>424.2063</c:v>
                </c:pt>
                <c:pt idx="16576">
                  <c:v>424.20710000000003</c:v>
                </c:pt>
                <c:pt idx="16577">
                  <c:v>424.20830000000001</c:v>
                </c:pt>
                <c:pt idx="16578">
                  <c:v>424.20940000000002</c:v>
                </c:pt>
                <c:pt idx="16579">
                  <c:v>424.21019999999999</c:v>
                </c:pt>
                <c:pt idx="16580">
                  <c:v>424.20979999999997</c:v>
                </c:pt>
                <c:pt idx="16581">
                  <c:v>424.20979999999997</c:v>
                </c:pt>
                <c:pt idx="16582">
                  <c:v>424.21100000000001</c:v>
                </c:pt>
                <c:pt idx="16583">
                  <c:v>424.21159999999998</c:v>
                </c:pt>
                <c:pt idx="16584">
                  <c:v>424.21159999999998</c:v>
                </c:pt>
                <c:pt idx="16585">
                  <c:v>424.21199999999999</c:v>
                </c:pt>
                <c:pt idx="16586">
                  <c:v>424.21379999999999</c:v>
                </c:pt>
                <c:pt idx="16587">
                  <c:v>424.21359999999999</c:v>
                </c:pt>
                <c:pt idx="16588">
                  <c:v>424.21460000000002</c:v>
                </c:pt>
                <c:pt idx="16589">
                  <c:v>424.21339999999998</c:v>
                </c:pt>
                <c:pt idx="16590">
                  <c:v>424.21440000000001</c:v>
                </c:pt>
                <c:pt idx="16591">
                  <c:v>424.21499999999997</c:v>
                </c:pt>
                <c:pt idx="16592">
                  <c:v>424.21530000000001</c:v>
                </c:pt>
                <c:pt idx="16593">
                  <c:v>424.21780000000001</c:v>
                </c:pt>
                <c:pt idx="16594">
                  <c:v>424.21679999999998</c:v>
                </c:pt>
                <c:pt idx="16595">
                  <c:v>424.21940000000001</c:v>
                </c:pt>
                <c:pt idx="16596">
                  <c:v>424.21969999999999</c:v>
                </c:pt>
                <c:pt idx="16597">
                  <c:v>424.21929999999998</c:v>
                </c:pt>
                <c:pt idx="16598">
                  <c:v>424.22140000000002</c:v>
                </c:pt>
                <c:pt idx="16599">
                  <c:v>424.22280000000001</c:v>
                </c:pt>
                <c:pt idx="16600">
                  <c:v>424.22300000000001</c:v>
                </c:pt>
                <c:pt idx="16601">
                  <c:v>424.22399999999999</c:v>
                </c:pt>
                <c:pt idx="16602">
                  <c:v>424.22460000000001</c:v>
                </c:pt>
                <c:pt idx="16603">
                  <c:v>424.22460000000001</c:v>
                </c:pt>
                <c:pt idx="16604">
                  <c:v>424.22460000000001</c:v>
                </c:pt>
                <c:pt idx="16605">
                  <c:v>424.22559999999999</c:v>
                </c:pt>
                <c:pt idx="16606">
                  <c:v>424.22739999999999</c:v>
                </c:pt>
                <c:pt idx="16607">
                  <c:v>424.22879999999998</c:v>
                </c:pt>
                <c:pt idx="16608">
                  <c:v>424.2294</c:v>
                </c:pt>
                <c:pt idx="16609">
                  <c:v>424.23</c:v>
                </c:pt>
                <c:pt idx="16610">
                  <c:v>424.23</c:v>
                </c:pt>
                <c:pt idx="16611">
                  <c:v>424.2303</c:v>
                </c:pt>
                <c:pt idx="16612">
                  <c:v>424.23180000000002</c:v>
                </c:pt>
                <c:pt idx="16613">
                  <c:v>424.23239999999998</c:v>
                </c:pt>
                <c:pt idx="16614">
                  <c:v>424.23200000000003</c:v>
                </c:pt>
                <c:pt idx="16615">
                  <c:v>424.23239999999998</c:v>
                </c:pt>
                <c:pt idx="16616">
                  <c:v>424.23239999999998</c:v>
                </c:pt>
                <c:pt idx="16617">
                  <c:v>424.233</c:v>
                </c:pt>
                <c:pt idx="16618">
                  <c:v>424.2328</c:v>
                </c:pt>
                <c:pt idx="16619">
                  <c:v>424.23390000000001</c:v>
                </c:pt>
                <c:pt idx="16620">
                  <c:v>424.2337</c:v>
                </c:pt>
                <c:pt idx="16621">
                  <c:v>424.2328</c:v>
                </c:pt>
                <c:pt idx="16622">
                  <c:v>424.23329999999999</c:v>
                </c:pt>
                <c:pt idx="16623">
                  <c:v>424.23480000000001</c:v>
                </c:pt>
                <c:pt idx="16624">
                  <c:v>424.23520000000002</c:v>
                </c:pt>
                <c:pt idx="16625">
                  <c:v>424.23439999999999</c:v>
                </c:pt>
                <c:pt idx="16626">
                  <c:v>424.23680000000002</c:v>
                </c:pt>
                <c:pt idx="16627">
                  <c:v>424.23750000000001</c:v>
                </c:pt>
                <c:pt idx="16628">
                  <c:v>424.23840000000001</c:v>
                </c:pt>
                <c:pt idx="16629">
                  <c:v>424.23849999999999</c:v>
                </c:pt>
                <c:pt idx="16630">
                  <c:v>424.24119999999999</c:v>
                </c:pt>
                <c:pt idx="16631">
                  <c:v>424.24079999999998</c:v>
                </c:pt>
                <c:pt idx="16632">
                  <c:v>424.24119999999999</c:v>
                </c:pt>
                <c:pt idx="16633">
                  <c:v>424.2414</c:v>
                </c:pt>
                <c:pt idx="16634">
                  <c:v>424.24259999999998</c:v>
                </c:pt>
                <c:pt idx="16635">
                  <c:v>424.24400000000003</c:v>
                </c:pt>
                <c:pt idx="16636">
                  <c:v>424.24419999999998</c:v>
                </c:pt>
                <c:pt idx="16637">
                  <c:v>424.245</c:v>
                </c:pt>
                <c:pt idx="16638">
                  <c:v>424.24599999999998</c:v>
                </c:pt>
                <c:pt idx="16639">
                  <c:v>424.24740000000003</c:v>
                </c:pt>
                <c:pt idx="16640">
                  <c:v>424.24709999999999</c:v>
                </c:pt>
                <c:pt idx="16641">
                  <c:v>424.24930000000001</c:v>
                </c:pt>
                <c:pt idx="16642">
                  <c:v>424.24810000000002</c:v>
                </c:pt>
                <c:pt idx="16643">
                  <c:v>424.24939999999998</c:v>
                </c:pt>
                <c:pt idx="16644">
                  <c:v>424.24889999999999</c:v>
                </c:pt>
                <c:pt idx="16645">
                  <c:v>424.25</c:v>
                </c:pt>
                <c:pt idx="16646">
                  <c:v>424.25099999999998</c:v>
                </c:pt>
                <c:pt idx="16647">
                  <c:v>424.25099999999998</c:v>
                </c:pt>
                <c:pt idx="16648">
                  <c:v>424.2516</c:v>
                </c:pt>
                <c:pt idx="16649">
                  <c:v>424.25290000000001</c:v>
                </c:pt>
                <c:pt idx="16650">
                  <c:v>424.25330000000002</c:v>
                </c:pt>
                <c:pt idx="16651">
                  <c:v>424.2534</c:v>
                </c:pt>
                <c:pt idx="16652">
                  <c:v>424.25630000000001</c:v>
                </c:pt>
                <c:pt idx="16653">
                  <c:v>424.25540000000001</c:v>
                </c:pt>
                <c:pt idx="16654">
                  <c:v>424.25740000000002</c:v>
                </c:pt>
                <c:pt idx="16655">
                  <c:v>424.25779999999997</c:v>
                </c:pt>
                <c:pt idx="16656">
                  <c:v>424.25810000000001</c:v>
                </c:pt>
                <c:pt idx="16657">
                  <c:v>424.25900000000001</c:v>
                </c:pt>
                <c:pt idx="16658">
                  <c:v>424.25819999999999</c:v>
                </c:pt>
                <c:pt idx="16659">
                  <c:v>424.26</c:v>
                </c:pt>
                <c:pt idx="16660">
                  <c:v>424.26</c:v>
                </c:pt>
                <c:pt idx="16661">
                  <c:v>424.26139999999998</c:v>
                </c:pt>
                <c:pt idx="16662">
                  <c:v>424.2627</c:v>
                </c:pt>
                <c:pt idx="16663">
                  <c:v>424.26389999999998</c:v>
                </c:pt>
                <c:pt idx="16664">
                  <c:v>424.26440000000002</c:v>
                </c:pt>
                <c:pt idx="16665">
                  <c:v>424.26440000000002</c:v>
                </c:pt>
                <c:pt idx="16666">
                  <c:v>424.26409999999998</c:v>
                </c:pt>
                <c:pt idx="16667">
                  <c:v>424.26600000000002</c:v>
                </c:pt>
                <c:pt idx="16668">
                  <c:v>424.26620000000003</c:v>
                </c:pt>
                <c:pt idx="16669">
                  <c:v>424.2663</c:v>
                </c:pt>
                <c:pt idx="16670">
                  <c:v>424.26679999999999</c:v>
                </c:pt>
                <c:pt idx="16671">
                  <c:v>424.2679</c:v>
                </c:pt>
                <c:pt idx="16672">
                  <c:v>424.26909999999998</c:v>
                </c:pt>
                <c:pt idx="16673">
                  <c:v>424.26900000000001</c:v>
                </c:pt>
                <c:pt idx="16674">
                  <c:v>424.26960000000003</c:v>
                </c:pt>
                <c:pt idx="16675">
                  <c:v>424.26889999999997</c:v>
                </c:pt>
                <c:pt idx="16676">
                  <c:v>424.2706</c:v>
                </c:pt>
                <c:pt idx="16677">
                  <c:v>424.2704</c:v>
                </c:pt>
                <c:pt idx="16678">
                  <c:v>424.2704</c:v>
                </c:pt>
                <c:pt idx="16679">
                  <c:v>424.27089999999998</c:v>
                </c:pt>
                <c:pt idx="16680">
                  <c:v>424.27140000000003</c:v>
                </c:pt>
                <c:pt idx="16681">
                  <c:v>424.27379999999999</c:v>
                </c:pt>
                <c:pt idx="16682">
                  <c:v>424.27390000000003</c:v>
                </c:pt>
                <c:pt idx="16683">
                  <c:v>424.27409999999998</c:v>
                </c:pt>
                <c:pt idx="16684">
                  <c:v>424.2747</c:v>
                </c:pt>
                <c:pt idx="16685">
                  <c:v>424.27440000000001</c:v>
                </c:pt>
                <c:pt idx="16686">
                  <c:v>424.27499999999998</c:v>
                </c:pt>
                <c:pt idx="16687">
                  <c:v>424.27539999999999</c:v>
                </c:pt>
                <c:pt idx="16688">
                  <c:v>424.27609999999999</c:v>
                </c:pt>
                <c:pt idx="16689">
                  <c:v>424.27679999999998</c:v>
                </c:pt>
                <c:pt idx="16690">
                  <c:v>424.27640000000002</c:v>
                </c:pt>
                <c:pt idx="16691">
                  <c:v>424.27659999999997</c:v>
                </c:pt>
                <c:pt idx="16692">
                  <c:v>424.27769999999998</c:v>
                </c:pt>
                <c:pt idx="16693">
                  <c:v>424.2792</c:v>
                </c:pt>
                <c:pt idx="16694">
                  <c:v>424.2792</c:v>
                </c:pt>
                <c:pt idx="16695">
                  <c:v>424.27940000000001</c:v>
                </c:pt>
                <c:pt idx="16696">
                  <c:v>424.28059999999999</c:v>
                </c:pt>
                <c:pt idx="16697">
                  <c:v>424.2808</c:v>
                </c:pt>
                <c:pt idx="16698">
                  <c:v>424.2817</c:v>
                </c:pt>
                <c:pt idx="16699">
                  <c:v>424.28320000000002</c:v>
                </c:pt>
                <c:pt idx="16700">
                  <c:v>424.28320000000002</c:v>
                </c:pt>
                <c:pt idx="16701">
                  <c:v>424.28379999999999</c:v>
                </c:pt>
                <c:pt idx="16702">
                  <c:v>424.28399999999999</c:v>
                </c:pt>
                <c:pt idx="16703">
                  <c:v>424.28359999999998</c:v>
                </c:pt>
                <c:pt idx="16704">
                  <c:v>424.2824</c:v>
                </c:pt>
                <c:pt idx="16705">
                  <c:v>424.28280000000001</c:v>
                </c:pt>
                <c:pt idx="16706">
                  <c:v>424.2851</c:v>
                </c:pt>
                <c:pt idx="16707">
                  <c:v>424.28649999999999</c:v>
                </c:pt>
                <c:pt idx="16708">
                  <c:v>424.28699999999998</c:v>
                </c:pt>
                <c:pt idx="16709">
                  <c:v>424.28980000000001</c:v>
                </c:pt>
                <c:pt idx="16710">
                  <c:v>424.2878</c:v>
                </c:pt>
                <c:pt idx="16711">
                  <c:v>424.28829999999999</c:v>
                </c:pt>
                <c:pt idx="16712">
                  <c:v>424.2919</c:v>
                </c:pt>
                <c:pt idx="16713">
                  <c:v>424.29079999999999</c:v>
                </c:pt>
                <c:pt idx="16714">
                  <c:v>424.29149999999998</c:v>
                </c:pt>
                <c:pt idx="16715">
                  <c:v>424.2903</c:v>
                </c:pt>
                <c:pt idx="16716">
                  <c:v>424.29140000000001</c:v>
                </c:pt>
                <c:pt idx="16717">
                  <c:v>424.291</c:v>
                </c:pt>
                <c:pt idx="16718">
                  <c:v>424.29259999999999</c:v>
                </c:pt>
                <c:pt idx="16719">
                  <c:v>424.29320000000001</c:v>
                </c:pt>
                <c:pt idx="16720">
                  <c:v>424.29379999999998</c:v>
                </c:pt>
                <c:pt idx="16721">
                  <c:v>424.29329999999999</c:v>
                </c:pt>
                <c:pt idx="16722">
                  <c:v>424.29390000000001</c:v>
                </c:pt>
                <c:pt idx="16723">
                  <c:v>424.2944</c:v>
                </c:pt>
                <c:pt idx="16724">
                  <c:v>424.29500000000002</c:v>
                </c:pt>
                <c:pt idx="16725">
                  <c:v>424.2953</c:v>
                </c:pt>
                <c:pt idx="16726">
                  <c:v>424.2955</c:v>
                </c:pt>
                <c:pt idx="16727">
                  <c:v>424.29660000000001</c:v>
                </c:pt>
                <c:pt idx="16728">
                  <c:v>424.298</c:v>
                </c:pt>
                <c:pt idx="16729">
                  <c:v>424.29820000000001</c:v>
                </c:pt>
                <c:pt idx="16730">
                  <c:v>424.29939999999999</c:v>
                </c:pt>
                <c:pt idx="16731">
                  <c:v>424.30040000000002</c:v>
                </c:pt>
                <c:pt idx="16732">
                  <c:v>424.3014</c:v>
                </c:pt>
                <c:pt idx="16733">
                  <c:v>424.30200000000002</c:v>
                </c:pt>
                <c:pt idx="16734">
                  <c:v>424.3048</c:v>
                </c:pt>
                <c:pt idx="16735">
                  <c:v>424.30419999999998</c:v>
                </c:pt>
                <c:pt idx="16736">
                  <c:v>424.30380000000002</c:v>
                </c:pt>
                <c:pt idx="16737">
                  <c:v>424.3039</c:v>
                </c:pt>
                <c:pt idx="16738">
                  <c:v>424.30470000000003</c:v>
                </c:pt>
                <c:pt idx="16739">
                  <c:v>424.30380000000002</c:v>
                </c:pt>
                <c:pt idx="16740">
                  <c:v>424.3048</c:v>
                </c:pt>
                <c:pt idx="16741">
                  <c:v>424.3039</c:v>
                </c:pt>
                <c:pt idx="16742">
                  <c:v>424.30500000000001</c:v>
                </c:pt>
                <c:pt idx="16743">
                  <c:v>424.30529999999999</c:v>
                </c:pt>
                <c:pt idx="16744">
                  <c:v>424.30630000000002</c:v>
                </c:pt>
                <c:pt idx="16745">
                  <c:v>424.30759999999998</c:v>
                </c:pt>
                <c:pt idx="16746">
                  <c:v>424.30759999999998</c:v>
                </c:pt>
                <c:pt idx="16747">
                  <c:v>424.30860000000001</c:v>
                </c:pt>
                <c:pt idx="16748">
                  <c:v>424.30840000000001</c:v>
                </c:pt>
                <c:pt idx="16749">
                  <c:v>424.30869999999999</c:v>
                </c:pt>
                <c:pt idx="16750">
                  <c:v>424.30840000000001</c:v>
                </c:pt>
                <c:pt idx="16751">
                  <c:v>424.30799999999999</c:v>
                </c:pt>
                <c:pt idx="16752">
                  <c:v>424.30860000000001</c:v>
                </c:pt>
                <c:pt idx="16753">
                  <c:v>424.30840000000001</c:v>
                </c:pt>
                <c:pt idx="16754">
                  <c:v>424.30900000000003</c:v>
                </c:pt>
                <c:pt idx="16755">
                  <c:v>424.30939999999998</c:v>
                </c:pt>
                <c:pt idx="16756">
                  <c:v>424.30900000000003</c:v>
                </c:pt>
                <c:pt idx="16757">
                  <c:v>424.30959999999999</c:v>
                </c:pt>
                <c:pt idx="16758">
                  <c:v>424.31060000000002</c:v>
                </c:pt>
                <c:pt idx="16759">
                  <c:v>424.31139999999999</c:v>
                </c:pt>
                <c:pt idx="16760">
                  <c:v>424.31139999999999</c:v>
                </c:pt>
                <c:pt idx="16761">
                  <c:v>424.31290000000001</c:v>
                </c:pt>
                <c:pt idx="16762">
                  <c:v>424.31240000000003</c:v>
                </c:pt>
                <c:pt idx="16763">
                  <c:v>424.31279999999998</c:v>
                </c:pt>
                <c:pt idx="16764">
                  <c:v>424.31279999999998</c:v>
                </c:pt>
                <c:pt idx="16765">
                  <c:v>424.3134</c:v>
                </c:pt>
                <c:pt idx="16766">
                  <c:v>424.3134</c:v>
                </c:pt>
                <c:pt idx="16767">
                  <c:v>424.31380000000001</c:v>
                </c:pt>
                <c:pt idx="16768">
                  <c:v>424.31540000000001</c:v>
                </c:pt>
                <c:pt idx="16769">
                  <c:v>424.3152</c:v>
                </c:pt>
                <c:pt idx="16770">
                  <c:v>424.3168</c:v>
                </c:pt>
                <c:pt idx="16771">
                  <c:v>424.315</c:v>
                </c:pt>
                <c:pt idx="16772">
                  <c:v>424.31760000000003</c:v>
                </c:pt>
                <c:pt idx="16773">
                  <c:v>424.31760000000003</c:v>
                </c:pt>
                <c:pt idx="16774">
                  <c:v>424.31869999999998</c:v>
                </c:pt>
                <c:pt idx="16775">
                  <c:v>424.3186</c:v>
                </c:pt>
                <c:pt idx="16776">
                  <c:v>424.31799999999998</c:v>
                </c:pt>
                <c:pt idx="16777">
                  <c:v>424.31959999999998</c:v>
                </c:pt>
                <c:pt idx="16778">
                  <c:v>424.31959999999998</c:v>
                </c:pt>
                <c:pt idx="16779">
                  <c:v>424.3211</c:v>
                </c:pt>
                <c:pt idx="16780">
                  <c:v>424.32</c:v>
                </c:pt>
                <c:pt idx="16781">
                  <c:v>424.322</c:v>
                </c:pt>
                <c:pt idx="16782">
                  <c:v>424.3218</c:v>
                </c:pt>
                <c:pt idx="16783">
                  <c:v>424.32319999999999</c:v>
                </c:pt>
                <c:pt idx="16784">
                  <c:v>424.32389999999998</c:v>
                </c:pt>
                <c:pt idx="16785">
                  <c:v>424.3254</c:v>
                </c:pt>
                <c:pt idx="16786">
                  <c:v>424.3272</c:v>
                </c:pt>
                <c:pt idx="16787">
                  <c:v>424.327</c:v>
                </c:pt>
                <c:pt idx="16788">
                  <c:v>424.32769999999999</c:v>
                </c:pt>
                <c:pt idx="16789">
                  <c:v>424.327</c:v>
                </c:pt>
                <c:pt idx="16790">
                  <c:v>424.3288</c:v>
                </c:pt>
                <c:pt idx="16791">
                  <c:v>424.32929999999999</c:v>
                </c:pt>
                <c:pt idx="16792">
                  <c:v>424.33010000000002</c:v>
                </c:pt>
                <c:pt idx="16793">
                  <c:v>424.33</c:v>
                </c:pt>
                <c:pt idx="16794">
                  <c:v>424.33170000000001</c:v>
                </c:pt>
                <c:pt idx="16795">
                  <c:v>424.3313</c:v>
                </c:pt>
                <c:pt idx="16796">
                  <c:v>424.33100000000002</c:v>
                </c:pt>
                <c:pt idx="16797">
                  <c:v>424.33199999999999</c:v>
                </c:pt>
                <c:pt idx="16798">
                  <c:v>424.33339999999998</c:v>
                </c:pt>
                <c:pt idx="16799">
                  <c:v>424.3331</c:v>
                </c:pt>
                <c:pt idx="16800">
                  <c:v>424.33339999999998</c:v>
                </c:pt>
                <c:pt idx="16801">
                  <c:v>424.3347</c:v>
                </c:pt>
                <c:pt idx="16802">
                  <c:v>424.3347</c:v>
                </c:pt>
                <c:pt idx="16803">
                  <c:v>424.33640000000003</c:v>
                </c:pt>
                <c:pt idx="16804">
                  <c:v>424.33629999999999</c:v>
                </c:pt>
                <c:pt idx="16805">
                  <c:v>424.33600000000001</c:v>
                </c:pt>
                <c:pt idx="16806">
                  <c:v>424.33690000000001</c:v>
                </c:pt>
                <c:pt idx="16807">
                  <c:v>424.33629999999999</c:v>
                </c:pt>
                <c:pt idx="16808">
                  <c:v>424.33749999999998</c:v>
                </c:pt>
                <c:pt idx="16809">
                  <c:v>424.33679999999998</c:v>
                </c:pt>
                <c:pt idx="16810">
                  <c:v>424.33800000000002</c:v>
                </c:pt>
                <c:pt idx="16811">
                  <c:v>424.3383</c:v>
                </c:pt>
                <c:pt idx="16812">
                  <c:v>424.33909999999997</c:v>
                </c:pt>
                <c:pt idx="16813">
                  <c:v>424.34109999999998</c:v>
                </c:pt>
                <c:pt idx="16814">
                  <c:v>424.3408</c:v>
                </c:pt>
                <c:pt idx="16815">
                  <c:v>424.34059999999999</c:v>
                </c:pt>
                <c:pt idx="16816">
                  <c:v>424.3424</c:v>
                </c:pt>
                <c:pt idx="16817">
                  <c:v>424.34289999999999</c:v>
                </c:pt>
                <c:pt idx="16818">
                  <c:v>424.3426</c:v>
                </c:pt>
                <c:pt idx="16819">
                  <c:v>424.34460000000001</c:v>
                </c:pt>
                <c:pt idx="16820">
                  <c:v>424.34589999999997</c:v>
                </c:pt>
                <c:pt idx="16821">
                  <c:v>424.34609999999998</c:v>
                </c:pt>
                <c:pt idx="16822">
                  <c:v>424.3458</c:v>
                </c:pt>
                <c:pt idx="16823">
                  <c:v>424.34530000000001</c:v>
                </c:pt>
                <c:pt idx="16824">
                  <c:v>424.34629999999999</c:v>
                </c:pt>
                <c:pt idx="16825">
                  <c:v>424.34699999999998</c:v>
                </c:pt>
                <c:pt idx="16826">
                  <c:v>424.34660000000002</c:v>
                </c:pt>
                <c:pt idx="16827">
                  <c:v>424.34840000000003</c:v>
                </c:pt>
                <c:pt idx="16828">
                  <c:v>424.34649999999999</c:v>
                </c:pt>
                <c:pt idx="16829">
                  <c:v>424.34769999999997</c:v>
                </c:pt>
                <c:pt idx="16830">
                  <c:v>424.34649999999999</c:v>
                </c:pt>
                <c:pt idx="16831">
                  <c:v>424.34699999999998</c:v>
                </c:pt>
                <c:pt idx="16832">
                  <c:v>424.34660000000002</c:v>
                </c:pt>
                <c:pt idx="16833">
                  <c:v>424.34679999999997</c:v>
                </c:pt>
                <c:pt idx="16834">
                  <c:v>424.34829999999999</c:v>
                </c:pt>
                <c:pt idx="16835">
                  <c:v>424.34879999999998</c:v>
                </c:pt>
                <c:pt idx="16836">
                  <c:v>424.34820000000002</c:v>
                </c:pt>
                <c:pt idx="16837">
                  <c:v>424.3485</c:v>
                </c:pt>
                <c:pt idx="16838">
                  <c:v>424.35</c:v>
                </c:pt>
                <c:pt idx="16839">
                  <c:v>424.34960000000001</c:v>
                </c:pt>
                <c:pt idx="16840">
                  <c:v>424.35109999999997</c:v>
                </c:pt>
                <c:pt idx="16841">
                  <c:v>424.35019999999997</c:v>
                </c:pt>
                <c:pt idx="16842">
                  <c:v>424.35109999999997</c:v>
                </c:pt>
                <c:pt idx="16843">
                  <c:v>424.35160000000002</c:v>
                </c:pt>
                <c:pt idx="16844">
                  <c:v>424.35160000000002</c:v>
                </c:pt>
                <c:pt idx="16845">
                  <c:v>424.35320000000002</c:v>
                </c:pt>
                <c:pt idx="16846">
                  <c:v>424.3528</c:v>
                </c:pt>
                <c:pt idx="16847">
                  <c:v>424.35379999999998</c:v>
                </c:pt>
                <c:pt idx="16848">
                  <c:v>424.35500000000002</c:v>
                </c:pt>
                <c:pt idx="16849">
                  <c:v>424.3544</c:v>
                </c:pt>
                <c:pt idx="16850">
                  <c:v>424.35410000000002</c:v>
                </c:pt>
                <c:pt idx="16851">
                  <c:v>424.35399999999998</c:v>
                </c:pt>
                <c:pt idx="16852">
                  <c:v>424.35469999999998</c:v>
                </c:pt>
                <c:pt idx="16853">
                  <c:v>424.35590000000002</c:v>
                </c:pt>
                <c:pt idx="16854">
                  <c:v>424.35660000000001</c:v>
                </c:pt>
                <c:pt idx="16855">
                  <c:v>424.35719999999998</c:v>
                </c:pt>
                <c:pt idx="16856">
                  <c:v>424.35820000000001</c:v>
                </c:pt>
                <c:pt idx="16857">
                  <c:v>424.35700000000003</c:v>
                </c:pt>
                <c:pt idx="16858">
                  <c:v>424.35840000000002</c:v>
                </c:pt>
                <c:pt idx="16859">
                  <c:v>424.35899999999998</c:v>
                </c:pt>
                <c:pt idx="16860">
                  <c:v>424.36020000000002</c:v>
                </c:pt>
                <c:pt idx="16861">
                  <c:v>424.3603</c:v>
                </c:pt>
                <c:pt idx="16862">
                  <c:v>424.36110000000002</c:v>
                </c:pt>
                <c:pt idx="16863">
                  <c:v>424.36279999999999</c:v>
                </c:pt>
                <c:pt idx="16864">
                  <c:v>424.36219999999997</c:v>
                </c:pt>
                <c:pt idx="16865">
                  <c:v>424.3623</c:v>
                </c:pt>
                <c:pt idx="16866">
                  <c:v>424.3623</c:v>
                </c:pt>
                <c:pt idx="16867">
                  <c:v>424.36110000000002</c:v>
                </c:pt>
                <c:pt idx="16868">
                  <c:v>424.36090000000002</c:v>
                </c:pt>
                <c:pt idx="16869">
                  <c:v>424.36160000000001</c:v>
                </c:pt>
                <c:pt idx="16870">
                  <c:v>424.36360000000002</c:v>
                </c:pt>
                <c:pt idx="16871">
                  <c:v>424.36369999999999</c:v>
                </c:pt>
                <c:pt idx="16872">
                  <c:v>424.36259999999999</c:v>
                </c:pt>
                <c:pt idx="16873">
                  <c:v>424.36219999999997</c:v>
                </c:pt>
                <c:pt idx="16874">
                  <c:v>424.36169999999998</c:v>
                </c:pt>
                <c:pt idx="16875">
                  <c:v>424.36020000000002</c:v>
                </c:pt>
                <c:pt idx="16876">
                  <c:v>424.36219999999997</c:v>
                </c:pt>
                <c:pt idx="16877">
                  <c:v>424.36239999999998</c:v>
                </c:pt>
                <c:pt idx="16878">
                  <c:v>424.363</c:v>
                </c:pt>
                <c:pt idx="16879">
                  <c:v>424.36130000000003</c:v>
                </c:pt>
                <c:pt idx="16880">
                  <c:v>424.36219999999997</c:v>
                </c:pt>
                <c:pt idx="16881">
                  <c:v>424.36239999999998</c:v>
                </c:pt>
                <c:pt idx="16882">
                  <c:v>424.36340000000001</c:v>
                </c:pt>
                <c:pt idx="16883">
                  <c:v>424.36259999999999</c:v>
                </c:pt>
                <c:pt idx="16884">
                  <c:v>424.36320000000001</c:v>
                </c:pt>
                <c:pt idx="16885">
                  <c:v>424.3648</c:v>
                </c:pt>
                <c:pt idx="16886">
                  <c:v>424.3657</c:v>
                </c:pt>
                <c:pt idx="16887">
                  <c:v>424.36500000000001</c:v>
                </c:pt>
                <c:pt idx="16888">
                  <c:v>424.36759999999998</c:v>
                </c:pt>
                <c:pt idx="16889">
                  <c:v>424.36759999999998</c:v>
                </c:pt>
                <c:pt idx="16890">
                  <c:v>424.36900000000003</c:v>
                </c:pt>
                <c:pt idx="16891">
                  <c:v>424.36919999999998</c:v>
                </c:pt>
                <c:pt idx="16892">
                  <c:v>424.36900000000003</c:v>
                </c:pt>
                <c:pt idx="16893">
                  <c:v>424.3698</c:v>
                </c:pt>
                <c:pt idx="16894">
                  <c:v>424.37049999999999</c:v>
                </c:pt>
                <c:pt idx="16895">
                  <c:v>424.37090000000001</c:v>
                </c:pt>
                <c:pt idx="16896">
                  <c:v>424.36939999999998</c:v>
                </c:pt>
                <c:pt idx="16897">
                  <c:v>424.37119999999999</c:v>
                </c:pt>
                <c:pt idx="16898">
                  <c:v>424.37200000000001</c:v>
                </c:pt>
                <c:pt idx="16899">
                  <c:v>424.37259999999998</c:v>
                </c:pt>
                <c:pt idx="16900">
                  <c:v>424.3732</c:v>
                </c:pt>
                <c:pt idx="16901">
                  <c:v>424.3734</c:v>
                </c:pt>
                <c:pt idx="16902">
                  <c:v>424.3723</c:v>
                </c:pt>
                <c:pt idx="16903">
                  <c:v>424.37259999999998</c:v>
                </c:pt>
                <c:pt idx="16904">
                  <c:v>424.37310000000002</c:v>
                </c:pt>
                <c:pt idx="16905">
                  <c:v>424.37470000000002</c:v>
                </c:pt>
                <c:pt idx="16906">
                  <c:v>424.37459999999999</c:v>
                </c:pt>
                <c:pt idx="16907">
                  <c:v>424.37439999999998</c:v>
                </c:pt>
                <c:pt idx="16908">
                  <c:v>424.37520000000001</c:v>
                </c:pt>
                <c:pt idx="16909">
                  <c:v>424.37520000000001</c:v>
                </c:pt>
                <c:pt idx="16910">
                  <c:v>424.37619999999998</c:v>
                </c:pt>
                <c:pt idx="16911">
                  <c:v>424.37529999999998</c:v>
                </c:pt>
                <c:pt idx="16912">
                  <c:v>424.37540000000001</c:v>
                </c:pt>
                <c:pt idx="16913">
                  <c:v>424.37610000000001</c:v>
                </c:pt>
                <c:pt idx="16914">
                  <c:v>424.37650000000002</c:v>
                </c:pt>
                <c:pt idx="16915">
                  <c:v>424.37560000000002</c:v>
                </c:pt>
                <c:pt idx="16916">
                  <c:v>424.37700000000001</c:v>
                </c:pt>
                <c:pt idx="16917">
                  <c:v>424.37619999999998</c:v>
                </c:pt>
                <c:pt idx="16918">
                  <c:v>424.37700000000001</c:v>
                </c:pt>
                <c:pt idx="16919">
                  <c:v>424.37740000000002</c:v>
                </c:pt>
                <c:pt idx="16920">
                  <c:v>424.37759999999997</c:v>
                </c:pt>
                <c:pt idx="16921">
                  <c:v>424.37830000000002</c:v>
                </c:pt>
                <c:pt idx="16922">
                  <c:v>424.37920000000003</c:v>
                </c:pt>
                <c:pt idx="16923">
                  <c:v>424.38060000000002</c:v>
                </c:pt>
                <c:pt idx="16924">
                  <c:v>424.38299999999998</c:v>
                </c:pt>
                <c:pt idx="16925">
                  <c:v>424.38330000000002</c:v>
                </c:pt>
                <c:pt idx="16926">
                  <c:v>424.38279999999997</c:v>
                </c:pt>
                <c:pt idx="16927">
                  <c:v>424.38249999999999</c:v>
                </c:pt>
                <c:pt idx="16928">
                  <c:v>424.38369999999998</c:v>
                </c:pt>
                <c:pt idx="16929">
                  <c:v>424.38479999999998</c:v>
                </c:pt>
                <c:pt idx="16930">
                  <c:v>424.38420000000002</c:v>
                </c:pt>
                <c:pt idx="16931">
                  <c:v>424.38470000000001</c:v>
                </c:pt>
                <c:pt idx="16932">
                  <c:v>424.38440000000003</c:v>
                </c:pt>
                <c:pt idx="16933">
                  <c:v>424.38670000000002</c:v>
                </c:pt>
                <c:pt idx="16934">
                  <c:v>424.38630000000001</c:v>
                </c:pt>
                <c:pt idx="16935">
                  <c:v>424.38659999999999</c:v>
                </c:pt>
                <c:pt idx="16936">
                  <c:v>424.38799999999998</c:v>
                </c:pt>
                <c:pt idx="16937">
                  <c:v>424.38830000000002</c:v>
                </c:pt>
                <c:pt idx="16938">
                  <c:v>424.38720000000001</c:v>
                </c:pt>
                <c:pt idx="16939">
                  <c:v>424.38799999999998</c:v>
                </c:pt>
                <c:pt idx="16940">
                  <c:v>424.38659999999999</c:v>
                </c:pt>
                <c:pt idx="16941">
                  <c:v>424.38720000000001</c:v>
                </c:pt>
                <c:pt idx="16942">
                  <c:v>424.38679999999999</c:v>
                </c:pt>
                <c:pt idx="16943">
                  <c:v>424.38740000000001</c:v>
                </c:pt>
                <c:pt idx="16944">
                  <c:v>424.38900000000001</c:v>
                </c:pt>
                <c:pt idx="16945">
                  <c:v>424.38839999999999</c:v>
                </c:pt>
                <c:pt idx="16946">
                  <c:v>424.3904</c:v>
                </c:pt>
                <c:pt idx="16947">
                  <c:v>424.39</c:v>
                </c:pt>
                <c:pt idx="16948">
                  <c:v>424.38959999999997</c:v>
                </c:pt>
                <c:pt idx="16949">
                  <c:v>424.39240000000001</c:v>
                </c:pt>
                <c:pt idx="16950">
                  <c:v>424.39190000000002</c:v>
                </c:pt>
                <c:pt idx="16951">
                  <c:v>424.392</c:v>
                </c:pt>
                <c:pt idx="16952">
                  <c:v>424.39299999999997</c:v>
                </c:pt>
                <c:pt idx="16953">
                  <c:v>424.39260000000002</c:v>
                </c:pt>
                <c:pt idx="16954">
                  <c:v>424.39159999999998</c:v>
                </c:pt>
                <c:pt idx="16955">
                  <c:v>424.39179999999999</c:v>
                </c:pt>
                <c:pt idx="16956">
                  <c:v>424.39339999999999</c:v>
                </c:pt>
                <c:pt idx="16957">
                  <c:v>424.39359999999999</c:v>
                </c:pt>
                <c:pt idx="16958">
                  <c:v>424.39400000000001</c:v>
                </c:pt>
                <c:pt idx="16959">
                  <c:v>424.39519999999999</c:v>
                </c:pt>
                <c:pt idx="16960">
                  <c:v>424.39499999999998</c:v>
                </c:pt>
                <c:pt idx="16961">
                  <c:v>424.39580000000001</c:v>
                </c:pt>
                <c:pt idx="16962">
                  <c:v>424.39640000000003</c:v>
                </c:pt>
                <c:pt idx="16963">
                  <c:v>424.39580000000001</c:v>
                </c:pt>
                <c:pt idx="16964">
                  <c:v>424.39679999999998</c:v>
                </c:pt>
                <c:pt idx="16965">
                  <c:v>424.39760000000001</c:v>
                </c:pt>
                <c:pt idx="16966">
                  <c:v>424.39890000000003</c:v>
                </c:pt>
                <c:pt idx="16967">
                  <c:v>424.39929999999998</c:v>
                </c:pt>
                <c:pt idx="16968">
                  <c:v>424.399</c:v>
                </c:pt>
                <c:pt idx="16969">
                  <c:v>424.40109999999999</c:v>
                </c:pt>
                <c:pt idx="16970">
                  <c:v>424.4008</c:v>
                </c:pt>
                <c:pt idx="16971">
                  <c:v>424.40039999999999</c:v>
                </c:pt>
                <c:pt idx="16972">
                  <c:v>424.40100000000001</c:v>
                </c:pt>
                <c:pt idx="16973">
                  <c:v>424.40219999999999</c:v>
                </c:pt>
                <c:pt idx="16974">
                  <c:v>424.40260000000001</c:v>
                </c:pt>
                <c:pt idx="16975">
                  <c:v>424.40280000000001</c:v>
                </c:pt>
                <c:pt idx="16976">
                  <c:v>424.40390000000002</c:v>
                </c:pt>
                <c:pt idx="16977">
                  <c:v>424.40300000000002</c:v>
                </c:pt>
                <c:pt idx="16978">
                  <c:v>424.40539999999999</c:v>
                </c:pt>
                <c:pt idx="16979">
                  <c:v>424.4058</c:v>
                </c:pt>
                <c:pt idx="16980">
                  <c:v>424.4074</c:v>
                </c:pt>
                <c:pt idx="16981">
                  <c:v>424.40820000000002</c:v>
                </c:pt>
                <c:pt idx="16982">
                  <c:v>424.4076</c:v>
                </c:pt>
                <c:pt idx="16983">
                  <c:v>424.40780000000001</c:v>
                </c:pt>
                <c:pt idx="16984">
                  <c:v>424.40780000000001</c:v>
                </c:pt>
                <c:pt idx="16985">
                  <c:v>424.4074</c:v>
                </c:pt>
                <c:pt idx="16986">
                  <c:v>424.4076</c:v>
                </c:pt>
                <c:pt idx="16987">
                  <c:v>424.4085</c:v>
                </c:pt>
                <c:pt idx="16988">
                  <c:v>424.40820000000002</c:v>
                </c:pt>
                <c:pt idx="16989">
                  <c:v>424.41019999999997</c:v>
                </c:pt>
                <c:pt idx="16990">
                  <c:v>424.41090000000003</c:v>
                </c:pt>
                <c:pt idx="16991">
                  <c:v>424.41039999999998</c:v>
                </c:pt>
                <c:pt idx="16992">
                  <c:v>424.4117</c:v>
                </c:pt>
                <c:pt idx="16993">
                  <c:v>424.411</c:v>
                </c:pt>
                <c:pt idx="16994">
                  <c:v>424.41199999999998</c:v>
                </c:pt>
                <c:pt idx="16995">
                  <c:v>424.41250000000002</c:v>
                </c:pt>
                <c:pt idx="16996">
                  <c:v>424.41300000000001</c:v>
                </c:pt>
                <c:pt idx="16997">
                  <c:v>424.41230000000002</c:v>
                </c:pt>
                <c:pt idx="16998">
                  <c:v>424.4126</c:v>
                </c:pt>
                <c:pt idx="16999">
                  <c:v>424.41370000000001</c:v>
                </c:pt>
                <c:pt idx="17000">
                  <c:v>424.41430000000003</c:v>
                </c:pt>
                <c:pt idx="17001">
                  <c:v>424.41399999999999</c:v>
                </c:pt>
                <c:pt idx="17002">
                  <c:v>424.41320000000002</c:v>
                </c:pt>
                <c:pt idx="17003">
                  <c:v>424.41480000000001</c:v>
                </c:pt>
                <c:pt idx="17004">
                  <c:v>424.416</c:v>
                </c:pt>
                <c:pt idx="17005">
                  <c:v>424.41539999999998</c:v>
                </c:pt>
                <c:pt idx="17006">
                  <c:v>424.41640000000001</c:v>
                </c:pt>
                <c:pt idx="17007">
                  <c:v>424.4171</c:v>
                </c:pt>
                <c:pt idx="17008">
                  <c:v>424.41640000000001</c:v>
                </c:pt>
                <c:pt idx="17009">
                  <c:v>424.41500000000002</c:v>
                </c:pt>
                <c:pt idx="17010">
                  <c:v>424.41590000000002</c:v>
                </c:pt>
                <c:pt idx="17011">
                  <c:v>424.41520000000003</c:v>
                </c:pt>
                <c:pt idx="17012">
                  <c:v>424.416</c:v>
                </c:pt>
                <c:pt idx="17013">
                  <c:v>424.41649999999998</c:v>
                </c:pt>
                <c:pt idx="17014">
                  <c:v>424.41640000000001</c:v>
                </c:pt>
                <c:pt idx="17015">
                  <c:v>424.41719999999998</c:v>
                </c:pt>
                <c:pt idx="17016">
                  <c:v>424.41739999999999</c:v>
                </c:pt>
                <c:pt idx="17017">
                  <c:v>424.41759999999999</c:v>
                </c:pt>
                <c:pt idx="17018">
                  <c:v>424.41820000000001</c:v>
                </c:pt>
                <c:pt idx="17019">
                  <c:v>424.4194</c:v>
                </c:pt>
                <c:pt idx="17020">
                  <c:v>424.41899999999998</c:v>
                </c:pt>
                <c:pt idx="17021">
                  <c:v>424.42070000000001</c:v>
                </c:pt>
                <c:pt idx="17022">
                  <c:v>424.41950000000003</c:v>
                </c:pt>
                <c:pt idx="17023">
                  <c:v>424.4196</c:v>
                </c:pt>
                <c:pt idx="17024">
                  <c:v>424.41950000000003</c:v>
                </c:pt>
                <c:pt idx="17025">
                  <c:v>424.41980000000001</c:v>
                </c:pt>
                <c:pt idx="17026">
                  <c:v>424.42</c:v>
                </c:pt>
                <c:pt idx="17027">
                  <c:v>424.42160000000001</c:v>
                </c:pt>
                <c:pt idx="17028">
                  <c:v>424.42099999999999</c:v>
                </c:pt>
                <c:pt idx="17029">
                  <c:v>424.42149999999998</c:v>
                </c:pt>
                <c:pt idx="17030">
                  <c:v>424.42140000000001</c:v>
                </c:pt>
                <c:pt idx="17031">
                  <c:v>424.42239999999998</c:v>
                </c:pt>
                <c:pt idx="17032">
                  <c:v>424.4228</c:v>
                </c:pt>
                <c:pt idx="17033">
                  <c:v>424.4228</c:v>
                </c:pt>
                <c:pt idx="17034">
                  <c:v>424.42329999999998</c:v>
                </c:pt>
                <c:pt idx="17035">
                  <c:v>424.42439999999999</c:v>
                </c:pt>
                <c:pt idx="17036">
                  <c:v>424.4246</c:v>
                </c:pt>
                <c:pt idx="17037">
                  <c:v>424.42500000000001</c:v>
                </c:pt>
                <c:pt idx="17038">
                  <c:v>424.4239</c:v>
                </c:pt>
                <c:pt idx="17039">
                  <c:v>424.42649999999998</c:v>
                </c:pt>
                <c:pt idx="17040">
                  <c:v>424.428</c:v>
                </c:pt>
                <c:pt idx="17041">
                  <c:v>424.4282</c:v>
                </c:pt>
                <c:pt idx="17042">
                  <c:v>424.428</c:v>
                </c:pt>
                <c:pt idx="17043">
                  <c:v>424.42930000000001</c:v>
                </c:pt>
                <c:pt idx="17044">
                  <c:v>424.4289</c:v>
                </c:pt>
                <c:pt idx="17045">
                  <c:v>424.42919999999998</c:v>
                </c:pt>
                <c:pt idx="17046">
                  <c:v>424.4307</c:v>
                </c:pt>
                <c:pt idx="17047">
                  <c:v>424.43060000000003</c:v>
                </c:pt>
                <c:pt idx="17048">
                  <c:v>424.43169999999998</c:v>
                </c:pt>
                <c:pt idx="17049">
                  <c:v>424.43</c:v>
                </c:pt>
                <c:pt idx="17050">
                  <c:v>424.43119999999999</c:v>
                </c:pt>
                <c:pt idx="17051">
                  <c:v>424.43279999999999</c:v>
                </c:pt>
                <c:pt idx="17052">
                  <c:v>424.43220000000002</c:v>
                </c:pt>
                <c:pt idx="17053">
                  <c:v>424.43360000000001</c:v>
                </c:pt>
                <c:pt idx="17054">
                  <c:v>424.43130000000002</c:v>
                </c:pt>
                <c:pt idx="17055">
                  <c:v>424.43169999999998</c:v>
                </c:pt>
                <c:pt idx="17056">
                  <c:v>424.43220000000002</c:v>
                </c:pt>
                <c:pt idx="17057">
                  <c:v>424.43290000000002</c:v>
                </c:pt>
                <c:pt idx="17058">
                  <c:v>424.43220000000002</c:v>
                </c:pt>
                <c:pt idx="17059">
                  <c:v>424.43259999999998</c:v>
                </c:pt>
                <c:pt idx="17060">
                  <c:v>424.43299999999999</c:v>
                </c:pt>
                <c:pt idx="17061">
                  <c:v>424.43200000000002</c:v>
                </c:pt>
                <c:pt idx="17062">
                  <c:v>424.4316</c:v>
                </c:pt>
                <c:pt idx="17063">
                  <c:v>424.43290000000002</c:v>
                </c:pt>
                <c:pt idx="17064">
                  <c:v>424.43360000000001</c:v>
                </c:pt>
                <c:pt idx="17065">
                  <c:v>424.4325</c:v>
                </c:pt>
                <c:pt idx="17066">
                  <c:v>424.43459999999999</c:v>
                </c:pt>
                <c:pt idx="17067">
                  <c:v>424.43540000000002</c:v>
                </c:pt>
                <c:pt idx="17068">
                  <c:v>424.43439999999998</c:v>
                </c:pt>
                <c:pt idx="17069">
                  <c:v>424.43509999999998</c:v>
                </c:pt>
                <c:pt idx="17070">
                  <c:v>424.43599999999998</c:v>
                </c:pt>
                <c:pt idx="17071">
                  <c:v>424.43740000000003</c:v>
                </c:pt>
                <c:pt idx="17072">
                  <c:v>424.43869999999998</c:v>
                </c:pt>
                <c:pt idx="17073">
                  <c:v>424.43819999999999</c:v>
                </c:pt>
                <c:pt idx="17074">
                  <c:v>424.43920000000003</c:v>
                </c:pt>
                <c:pt idx="17075">
                  <c:v>424.44040000000001</c:v>
                </c:pt>
                <c:pt idx="17076">
                  <c:v>424.44099999999997</c:v>
                </c:pt>
                <c:pt idx="17077">
                  <c:v>424.44260000000003</c:v>
                </c:pt>
                <c:pt idx="17078">
                  <c:v>424.44420000000002</c:v>
                </c:pt>
                <c:pt idx="17079">
                  <c:v>424.44459999999998</c:v>
                </c:pt>
                <c:pt idx="17080">
                  <c:v>424.4452</c:v>
                </c:pt>
                <c:pt idx="17081">
                  <c:v>424.44470000000001</c:v>
                </c:pt>
                <c:pt idx="17082">
                  <c:v>424.44499999999999</c:v>
                </c:pt>
                <c:pt idx="17083">
                  <c:v>424.4452</c:v>
                </c:pt>
                <c:pt idx="17084">
                  <c:v>424.44709999999998</c:v>
                </c:pt>
                <c:pt idx="17085">
                  <c:v>424.44690000000003</c:v>
                </c:pt>
                <c:pt idx="17086">
                  <c:v>424.44779999999997</c:v>
                </c:pt>
                <c:pt idx="17087">
                  <c:v>424.44720000000001</c:v>
                </c:pt>
                <c:pt idx="17088">
                  <c:v>424.44799999999998</c:v>
                </c:pt>
                <c:pt idx="17089">
                  <c:v>424.44799999999998</c:v>
                </c:pt>
                <c:pt idx="17090">
                  <c:v>424.45</c:v>
                </c:pt>
                <c:pt idx="17091">
                  <c:v>424.44979999999998</c:v>
                </c:pt>
                <c:pt idx="17092">
                  <c:v>424.45119999999997</c:v>
                </c:pt>
                <c:pt idx="17093">
                  <c:v>424.45100000000002</c:v>
                </c:pt>
                <c:pt idx="17094">
                  <c:v>424.45089999999999</c:v>
                </c:pt>
                <c:pt idx="17095">
                  <c:v>424.452</c:v>
                </c:pt>
                <c:pt idx="17096">
                  <c:v>424.4511</c:v>
                </c:pt>
                <c:pt idx="17097">
                  <c:v>424.45139999999998</c:v>
                </c:pt>
                <c:pt idx="17098">
                  <c:v>424.45209999999997</c:v>
                </c:pt>
                <c:pt idx="17099">
                  <c:v>424.45150000000001</c:v>
                </c:pt>
                <c:pt idx="17100">
                  <c:v>424.4522</c:v>
                </c:pt>
                <c:pt idx="17101">
                  <c:v>424.45179999999999</c:v>
                </c:pt>
                <c:pt idx="17102">
                  <c:v>424.45260000000002</c:v>
                </c:pt>
                <c:pt idx="17103">
                  <c:v>424.4545</c:v>
                </c:pt>
                <c:pt idx="17104">
                  <c:v>424.45280000000002</c:v>
                </c:pt>
                <c:pt idx="17105">
                  <c:v>424.45370000000003</c:v>
                </c:pt>
                <c:pt idx="17106">
                  <c:v>424.45499999999998</c:v>
                </c:pt>
                <c:pt idx="17107">
                  <c:v>424.45600000000002</c:v>
                </c:pt>
                <c:pt idx="17108">
                  <c:v>424.45519999999999</c:v>
                </c:pt>
                <c:pt idx="17109">
                  <c:v>424.45659999999998</c:v>
                </c:pt>
                <c:pt idx="17110">
                  <c:v>424.45699999999999</c:v>
                </c:pt>
                <c:pt idx="17111">
                  <c:v>424.45679999999999</c:v>
                </c:pt>
                <c:pt idx="17112">
                  <c:v>424.4572</c:v>
                </c:pt>
                <c:pt idx="17113">
                  <c:v>424.45780000000002</c:v>
                </c:pt>
                <c:pt idx="17114">
                  <c:v>424.45639999999997</c:v>
                </c:pt>
                <c:pt idx="17115">
                  <c:v>424.45740000000001</c:v>
                </c:pt>
                <c:pt idx="17116">
                  <c:v>424.4581</c:v>
                </c:pt>
                <c:pt idx="17117">
                  <c:v>424.45659999999998</c:v>
                </c:pt>
                <c:pt idx="17118">
                  <c:v>424.45659999999998</c:v>
                </c:pt>
                <c:pt idx="17119">
                  <c:v>424.459</c:v>
                </c:pt>
                <c:pt idx="17120">
                  <c:v>424.45839999999998</c:v>
                </c:pt>
                <c:pt idx="17121">
                  <c:v>424.45870000000002</c:v>
                </c:pt>
                <c:pt idx="17122">
                  <c:v>424.45870000000002</c:v>
                </c:pt>
                <c:pt idx="17123">
                  <c:v>424.4572</c:v>
                </c:pt>
                <c:pt idx="17124">
                  <c:v>424.45800000000003</c:v>
                </c:pt>
                <c:pt idx="17125">
                  <c:v>424.45920000000001</c:v>
                </c:pt>
                <c:pt idx="17126">
                  <c:v>424.4588</c:v>
                </c:pt>
                <c:pt idx="17127">
                  <c:v>424.45839999999998</c:v>
                </c:pt>
                <c:pt idx="17128">
                  <c:v>424.45819999999998</c:v>
                </c:pt>
                <c:pt idx="17129">
                  <c:v>424.459</c:v>
                </c:pt>
                <c:pt idx="17130">
                  <c:v>424.45740000000001</c:v>
                </c:pt>
                <c:pt idx="17131">
                  <c:v>424.45800000000003</c:v>
                </c:pt>
                <c:pt idx="17132">
                  <c:v>424.45859999999999</c:v>
                </c:pt>
                <c:pt idx="17133">
                  <c:v>424.4588</c:v>
                </c:pt>
                <c:pt idx="17134">
                  <c:v>424.45940000000002</c:v>
                </c:pt>
                <c:pt idx="17135">
                  <c:v>424.46</c:v>
                </c:pt>
                <c:pt idx="17136">
                  <c:v>424.45979999999997</c:v>
                </c:pt>
                <c:pt idx="17137">
                  <c:v>424.45940000000002</c:v>
                </c:pt>
                <c:pt idx="17138">
                  <c:v>424.45940000000002</c:v>
                </c:pt>
                <c:pt idx="17139">
                  <c:v>424.459</c:v>
                </c:pt>
                <c:pt idx="17140">
                  <c:v>424.46039999999999</c:v>
                </c:pt>
                <c:pt idx="17141">
                  <c:v>424.46210000000002</c:v>
                </c:pt>
                <c:pt idx="17142">
                  <c:v>424.46170000000001</c:v>
                </c:pt>
                <c:pt idx="17143">
                  <c:v>424.46179999999998</c:v>
                </c:pt>
                <c:pt idx="17144">
                  <c:v>424.46120000000002</c:v>
                </c:pt>
                <c:pt idx="17145">
                  <c:v>424.4633</c:v>
                </c:pt>
                <c:pt idx="17146">
                  <c:v>424.46179999999998</c:v>
                </c:pt>
                <c:pt idx="17147">
                  <c:v>424.46359999999999</c:v>
                </c:pt>
                <c:pt idx="17148">
                  <c:v>424.46370000000002</c:v>
                </c:pt>
                <c:pt idx="17149">
                  <c:v>424.46359999999999</c:v>
                </c:pt>
                <c:pt idx="17150">
                  <c:v>424.46559999999999</c:v>
                </c:pt>
                <c:pt idx="17151">
                  <c:v>424.46440000000001</c:v>
                </c:pt>
                <c:pt idx="17152">
                  <c:v>424.46350000000001</c:v>
                </c:pt>
                <c:pt idx="17153">
                  <c:v>424.46480000000003</c:v>
                </c:pt>
                <c:pt idx="17154">
                  <c:v>424.46460000000002</c:v>
                </c:pt>
                <c:pt idx="17155">
                  <c:v>424.46499999999997</c:v>
                </c:pt>
                <c:pt idx="17156">
                  <c:v>424.46519999999998</c:v>
                </c:pt>
                <c:pt idx="17157">
                  <c:v>424.46589999999998</c:v>
                </c:pt>
                <c:pt idx="17158">
                  <c:v>424.46600000000001</c:v>
                </c:pt>
                <c:pt idx="17159">
                  <c:v>424.46589999999998</c:v>
                </c:pt>
                <c:pt idx="17160">
                  <c:v>424.46800000000002</c:v>
                </c:pt>
                <c:pt idx="17161">
                  <c:v>424.46879999999999</c:v>
                </c:pt>
                <c:pt idx="17162">
                  <c:v>424.46699999999998</c:v>
                </c:pt>
                <c:pt idx="17163">
                  <c:v>424.46660000000003</c:v>
                </c:pt>
                <c:pt idx="17164">
                  <c:v>424.4676</c:v>
                </c:pt>
                <c:pt idx="17165">
                  <c:v>424.46820000000002</c:v>
                </c:pt>
                <c:pt idx="17166">
                  <c:v>424.46859999999998</c:v>
                </c:pt>
                <c:pt idx="17167">
                  <c:v>424.46780000000001</c:v>
                </c:pt>
                <c:pt idx="17168">
                  <c:v>424.4708</c:v>
                </c:pt>
                <c:pt idx="17169">
                  <c:v>424.47050000000002</c:v>
                </c:pt>
                <c:pt idx="17170">
                  <c:v>424.47140000000002</c:v>
                </c:pt>
                <c:pt idx="17171">
                  <c:v>424.47109999999998</c:v>
                </c:pt>
                <c:pt idx="17172">
                  <c:v>424.47190000000001</c:v>
                </c:pt>
                <c:pt idx="17173">
                  <c:v>424.47239999999999</c:v>
                </c:pt>
                <c:pt idx="17174">
                  <c:v>424.47340000000003</c:v>
                </c:pt>
                <c:pt idx="17175">
                  <c:v>424.4742</c:v>
                </c:pt>
                <c:pt idx="17176">
                  <c:v>424.47590000000002</c:v>
                </c:pt>
                <c:pt idx="17177">
                  <c:v>424.47620000000001</c:v>
                </c:pt>
                <c:pt idx="17178">
                  <c:v>424.47579999999999</c:v>
                </c:pt>
                <c:pt idx="17179">
                  <c:v>424.47640000000001</c:v>
                </c:pt>
                <c:pt idx="17180">
                  <c:v>424.47559999999999</c:v>
                </c:pt>
                <c:pt idx="17181">
                  <c:v>424.4753</c:v>
                </c:pt>
                <c:pt idx="17182">
                  <c:v>424.47500000000002</c:v>
                </c:pt>
                <c:pt idx="17183">
                  <c:v>424.4742</c:v>
                </c:pt>
                <c:pt idx="17184">
                  <c:v>424.47379999999998</c:v>
                </c:pt>
                <c:pt idx="17185">
                  <c:v>424.47750000000002</c:v>
                </c:pt>
                <c:pt idx="17186">
                  <c:v>424.47829999999999</c:v>
                </c:pt>
                <c:pt idx="17187">
                  <c:v>424.47680000000003</c:v>
                </c:pt>
                <c:pt idx="17188">
                  <c:v>424.47649999999999</c:v>
                </c:pt>
                <c:pt idx="17189">
                  <c:v>424.47660000000002</c:v>
                </c:pt>
                <c:pt idx="17190">
                  <c:v>424.47699999999998</c:v>
                </c:pt>
                <c:pt idx="17191">
                  <c:v>424.47750000000002</c:v>
                </c:pt>
                <c:pt idx="17192">
                  <c:v>424.47739999999999</c:v>
                </c:pt>
                <c:pt idx="17193">
                  <c:v>424.4778</c:v>
                </c:pt>
                <c:pt idx="17194">
                  <c:v>424.47680000000003</c:v>
                </c:pt>
                <c:pt idx="17195">
                  <c:v>424.47699999999998</c:v>
                </c:pt>
                <c:pt idx="17196">
                  <c:v>424.4776</c:v>
                </c:pt>
                <c:pt idx="17197">
                  <c:v>424.4776</c:v>
                </c:pt>
                <c:pt idx="17198">
                  <c:v>424.47739999999999</c:v>
                </c:pt>
                <c:pt idx="17199">
                  <c:v>424.47719999999998</c:v>
                </c:pt>
                <c:pt idx="17200">
                  <c:v>424.48099999999999</c:v>
                </c:pt>
                <c:pt idx="17201">
                  <c:v>424.4785</c:v>
                </c:pt>
                <c:pt idx="17202">
                  <c:v>424.47899999999998</c:v>
                </c:pt>
                <c:pt idx="17203">
                  <c:v>424.47899999999998</c:v>
                </c:pt>
                <c:pt idx="17204">
                  <c:v>424.48</c:v>
                </c:pt>
                <c:pt idx="17205">
                  <c:v>424.48009999999999</c:v>
                </c:pt>
                <c:pt idx="17206">
                  <c:v>424.48050000000001</c:v>
                </c:pt>
                <c:pt idx="17207">
                  <c:v>424.48099999999999</c:v>
                </c:pt>
                <c:pt idx="17208">
                  <c:v>424.48079999999999</c:v>
                </c:pt>
                <c:pt idx="17209">
                  <c:v>424.48239999999998</c:v>
                </c:pt>
                <c:pt idx="17210">
                  <c:v>424.4821</c:v>
                </c:pt>
                <c:pt idx="17211">
                  <c:v>424.48200000000003</c:v>
                </c:pt>
                <c:pt idx="17212">
                  <c:v>424.47969999999998</c:v>
                </c:pt>
                <c:pt idx="17213">
                  <c:v>424.48140000000001</c:v>
                </c:pt>
                <c:pt idx="17214">
                  <c:v>424.48200000000003</c:v>
                </c:pt>
                <c:pt idx="17215">
                  <c:v>424.4812</c:v>
                </c:pt>
                <c:pt idx="17216">
                  <c:v>424.48219999999998</c:v>
                </c:pt>
                <c:pt idx="17217">
                  <c:v>424.4821</c:v>
                </c:pt>
                <c:pt idx="17218">
                  <c:v>424.48239999999998</c:v>
                </c:pt>
                <c:pt idx="17219">
                  <c:v>424.48329999999999</c:v>
                </c:pt>
                <c:pt idx="17220">
                  <c:v>424.4828</c:v>
                </c:pt>
                <c:pt idx="17221">
                  <c:v>424.48259999999999</c:v>
                </c:pt>
                <c:pt idx="17222">
                  <c:v>424.483</c:v>
                </c:pt>
                <c:pt idx="17223">
                  <c:v>424.48480000000001</c:v>
                </c:pt>
                <c:pt idx="17224">
                  <c:v>424.4828</c:v>
                </c:pt>
                <c:pt idx="17225">
                  <c:v>424.48500000000001</c:v>
                </c:pt>
                <c:pt idx="17226">
                  <c:v>424.48520000000002</c:v>
                </c:pt>
                <c:pt idx="17227">
                  <c:v>424.48509999999999</c:v>
                </c:pt>
                <c:pt idx="17228">
                  <c:v>424.4846</c:v>
                </c:pt>
                <c:pt idx="17229">
                  <c:v>424.48669999999998</c:v>
                </c:pt>
                <c:pt idx="17230">
                  <c:v>424.4862</c:v>
                </c:pt>
                <c:pt idx="17231">
                  <c:v>424.4862</c:v>
                </c:pt>
                <c:pt idx="17232">
                  <c:v>424.48840000000001</c:v>
                </c:pt>
                <c:pt idx="17233">
                  <c:v>424.48719999999997</c:v>
                </c:pt>
                <c:pt idx="17234">
                  <c:v>424.488</c:v>
                </c:pt>
                <c:pt idx="17235">
                  <c:v>424.48790000000002</c:v>
                </c:pt>
                <c:pt idx="17236">
                  <c:v>424.488</c:v>
                </c:pt>
                <c:pt idx="17237">
                  <c:v>424.48899999999998</c:v>
                </c:pt>
                <c:pt idx="17238">
                  <c:v>424.4898</c:v>
                </c:pt>
                <c:pt idx="17239">
                  <c:v>424.49119999999999</c:v>
                </c:pt>
                <c:pt idx="17240">
                  <c:v>424.49180000000001</c:v>
                </c:pt>
                <c:pt idx="17241">
                  <c:v>424.49160000000001</c:v>
                </c:pt>
                <c:pt idx="17242">
                  <c:v>424.49279999999999</c:v>
                </c:pt>
                <c:pt idx="17243">
                  <c:v>424.49349999999998</c:v>
                </c:pt>
                <c:pt idx="17244">
                  <c:v>424.49239999999998</c:v>
                </c:pt>
                <c:pt idx="17245">
                  <c:v>424.49400000000003</c:v>
                </c:pt>
                <c:pt idx="17246">
                  <c:v>424.49439999999998</c:v>
                </c:pt>
                <c:pt idx="17247">
                  <c:v>424.495</c:v>
                </c:pt>
                <c:pt idx="17248">
                  <c:v>424.495</c:v>
                </c:pt>
                <c:pt idx="17249">
                  <c:v>424.49470000000002</c:v>
                </c:pt>
                <c:pt idx="17250">
                  <c:v>424.49560000000002</c:v>
                </c:pt>
                <c:pt idx="17251">
                  <c:v>424.4973</c:v>
                </c:pt>
                <c:pt idx="17252">
                  <c:v>424.4984</c:v>
                </c:pt>
                <c:pt idx="17253">
                  <c:v>424.49880000000002</c:v>
                </c:pt>
                <c:pt idx="17254">
                  <c:v>424.49680000000001</c:v>
                </c:pt>
                <c:pt idx="17255">
                  <c:v>424.49720000000002</c:v>
                </c:pt>
                <c:pt idx="17256">
                  <c:v>424.49759999999998</c:v>
                </c:pt>
                <c:pt idx="17257">
                  <c:v>424.49779999999998</c:v>
                </c:pt>
                <c:pt idx="17258">
                  <c:v>424.4984</c:v>
                </c:pt>
                <c:pt idx="17259">
                  <c:v>424.49799999999999</c:v>
                </c:pt>
                <c:pt idx="17260">
                  <c:v>424.49889999999999</c:v>
                </c:pt>
                <c:pt idx="17261">
                  <c:v>424.49959999999999</c:v>
                </c:pt>
                <c:pt idx="17262">
                  <c:v>424.50080000000003</c:v>
                </c:pt>
                <c:pt idx="17263">
                  <c:v>424.50069999999999</c:v>
                </c:pt>
                <c:pt idx="17264">
                  <c:v>424.50119999999998</c:v>
                </c:pt>
                <c:pt idx="17265">
                  <c:v>424.50099999999998</c:v>
                </c:pt>
                <c:pt idx="17266">
                  <c:v>424.50220000000002</c:v>
                </c:pt>
                <c:pt idx="17267">
                  <c:v>424.50389999999999</c:v>
                </c:pt>
                <c:pt idx="17268">
                  <c:v>424.50240000000002</c:v>
                </c:pt>
                <c:pt idx="17269">
                  <c:v>424.50290000000001</c:v>
                </c:pt>
                <c:pt idx="17270">
                  <c:v>424.50319999999999</c:v>
                </c:pt>
                <c:pt idx="17271">
                  <c:v>424.50389999999999</c:v>
                </c:pt>
                <c:pt idx="17272">
                  <c:v>424.50479999999999</c:v>
                </c:pt>
                <c:pt idx="17273">
                  <c:v>424.50439999999998</c:v>
                </c:pt>
                <c:pt idx="17274">
                  <c:v>424.50459999999998</c:v>
                </c:pt>
                <c:pt idx="17275">
                  <c:v>424.5059</c:v>
                </c:pt>
                <c:pt idx="17276">
                  <c:v>424.50599999999997</c:v>
                </c:pt>
                <c:pt idx="17277">
                  <c:v>424.50619999999998</c:v>
                </c:pt>
                <c:pt idx="17278">
                  <c:v>424.50599999999997</c:v>
                </c:pt>
                <c:pt idx="17279">
                  <c:v>424.50659999999999</c:v>
                </c:pt>
                <c:pt idx="17280">
                  <c:v>424.50529999999998</c:v>
                </c:pt>
                <c:pt idx="17281">
                  <c:v>424.50540000000001</c:v>
                </c:pt>
                <c:pt idx="17282">
                  <c:v>424.50720000000001</c:v>
                </c:pt>
                <c:pt idx="17283">
                  <c:v>424.50580000000002</c:v>
                </c:pt>
                <c:pt idx="17284">
                  <c:v>424.50720000000001</c:v>
                </c:pt>
                <c:pt idx="17285">
                  <c:v>424.50630000000001</c:v>
                </c:pt>
                <c:pt idx="17286">
                  <c:v>424.50599999999997</c:v>
                </c:pt>
                <c:pt idx="17287">
                  <c:v>424.50540000000001</c:v>
                </c:pt>
                <c:pt idx="17288">
                  <c:v>424.50560000000002</c:v>
                </c:pt>
                <c:pt idx="17289">
                  <c:v>424.50700000000001</c:v>
                </c:pt>
                <c:pt idx="17290">
                  <c:v>424.50700000000001</c:v>
                </c:pt>
                <c:pt idx="17291">
                  <c:v>424.50659999999999</c:v>
                </c:pt>
                <c:pt idx="17292">
                  <c:v>424.50720000000001</c:v>
                </c:pt>
                <c:pt idx="17293">
                  <c:v>424.50760000000002</c:v>
                </c:pt>
                <c:pt idx="17294">
                  <c:v>424.50760000000002</c:v>
                </c:pt>
                <c:pt idx="17295">
                  <c:v>424.50819999999999</c:v>
                </c:pt>
                <c:pt idx="17296">
                  <c:v>424.50839999999999</c:v>
                </c:pt>
                <c:pt idx="17297">
                  <c:v>424.5102</c:v>
                </c:pt>
                <c:pt idx="17298">
                  <c:v>424.51080000000002</c:v>
                </c:pt>
                <c:pt idx="17299">
                  <c:v>424.51130000000001</c:v>
                </c:pt>
                <c:pt idx="17300">
                  <c:v>424.51060000000001</c:v>
                </c:pt>
                <c:pt idx="17301">
                  <c:v>424.51060000000001</c:v>
                </c:pt>
                <c:pt idx="17302">
                  <c:v>424.51100000000002</c:v>
                </c:pt>
                <c:pt idx="17303">
                  <c:v>424.50959999999998</c:v>
                </c:pt>
                <c:pt idx="17304">
                  <c:v>424.51069999999999</c:v>
                </c:pt>
                <c:pt idx="17305">
                  <c:v>424.51069999999999</c:v>
                </c:pt>
                <c:pt idx="17306">
                  <c:v>424.51049999999998</c:v>
                </c:pt>
                <c:pt idx="17307">
                  <c:v>424.512</c:v>
                </c:pt>
                <c:pt idx="17308">
                  <c:v>424.51170000000002</c:v>
                </c:pt>
                <c:pt idx="17309">
                  <c:v>424.5136</c:v>
                </c:pt>
                <c:pt idx="17310">
                  <c:v>424.51260000000002</c:v>
                </c:pt>
                <c:pt idx="17311">
                  <c:v>424.5138</c:v>
                </c:pt>
                <c:pt idx="17312">
                  <c:v>424.51420000000002</c:v>
                </c:pt>
                <c:pt idx="17313">
                  <c:v>424.51499999999999</c:v>
                </c:pt>
                <c:pt idx="17314">
                  <c:v>424.51499999999999</c:v>
                </c:pt>
                <c:pt idx="17315">
                  <c:v>424.51600000000002</c:v>
                </c:pt>
                <c:pt idx="17316">
                  <c:v>424.51760000000002</c:v>
                </c:pt>
                <c:pt idx="17317">
                  <c:v>424.5172</c:v>
                </c:pt>
                <c:pt idx="17318">
                  <c:v>424.51760000000002</c:v>
                </c:pt>
                <c:pt idx="17319">
                  <c:v>424.51819999999998</c:v>
                </c:pt>
                <c:pt idx="17320">
                  <c:v>424.51760000000002</c:v>
                </c:pt>
                <c:pt idx="17321">
                  <c:v>424.5188</c:v>
                </c:pt>
                <c:pt idx="17322">
                  <c:v>424.51900000000001</c:v>
                </c:pt>
                <c:pt idx="17323">
                  <c:v>424.5188</c:v>
                </c:pt>
                <c:pt idx="17324">
                  <c:v>424.51889999999997</c:v>
                </c:pt>
                <c:pt idx="17325">
                  <c:v>424.52</c:v>
                </c:pt>
                <c:pt idx="17326">
                  <c:v>424.51830000000001</c:v>
                </c:pt>
                <c:pt idx="17327">
                  <c:v>424.51859999999999</c:v>
                </c:pt>
                <c:pt idx="17328">
                  <c:v>424.5188</c:v>
                </c:pt>
                <c:pt idx="17329">
                  <c:v>424.5188</c:v>
                </c:pt>
                <c:pt idx="17330">
                  <c:v>424.52</c:v>
                </c:pt>
                <c:pt idx="17331">
                  <c:v>424.52120000000002</c:v>
                </c:pt>
                <c:pt idx="17332">
                  <c:v>424.52069999999998</c:v>
                </c:pt>
                <c:pt idx="17333">
                  <c:v>424.52120000000002</c:v>
                </c:pt>
                <c:pt idx="17334">
                  <c:v>424.52269999999999</c:v>
                </c:pt>
                <c:pt idx="17335">
                  <c:v>424.5222</c:v>
                </c:pt>
                <c:pt idx="17336">
                  <c:v>424.52170000000001</c:v>
                </c:pt>
                <c:pt idx="17337">
                  <c:v>424.52140000000003</c:v>
                </c:pt>
                <c:pt idx="17338">
                  <c:v>424.5224</c:v>
                </c:pt>
                <c:pt idx="17339">
                  <c:v>424.52300000000002</c:v>
                </c:pt>
                <c:pt idx="17340">
                  <c:v>424.52199999999999</c:v>
                </c:pt>
                <c:pt idx="17341">
                  <c:v>424.5224</c:v>
                </c:pt>
                <c:pt idx="17342">
                  <c:v>424.5231</c:v>
                </c:pt>
                <c:pt idx="17343">
                  <c:v>424.52350000000001</c:v>
                </c:pt>
                <c:pt idx="17344">
                  <c:v>424.52179999999998</c:v>
                </c:pt>
                <c:pt idx="17345">
                  <c:v>424.52199999999999</c:v>
                </c:pt>
                <c:pt idx="17346">
                  <c:v>424.52300000000002</c:v>
                </c:pt>
                <c:pt idx="17347">
                  <c:v>424.52350000000001</c:v>
                </c:pt>
                <c:pt idx="17348">
                  <c:v>424.52440000000001</c:v>
                </c:pt>
                <c:pt idx="17349">
                  <c:v>424.52379999999999</c:v>
                </c:pt>
                <c:pt idx="17350">
                  <c:v>424.52339999999998</c:v>
                </c:pt>
                <c:pt idx="17351">
                  <c:v>424.52390000000003</c:v>
                </c:pt>
                <c:pt idx="17352">
                  <c:v>424.52379999999999</c:v>
                </c:pt>
                <c:pt idx="17353">
                  <c:v>424.52480000000003</c:v>
                </c:pt>
                <c:pt idx="17354">
                  <c:v>424.52460000000002</c:v>
                </c:pt>
                <c:pt idx="17355">
                  <c:v>424.52530000000002</c:v>
                </c:pt>
                <c:pt idx="17356">
                  <c:v>424.524</c:v>
                </c:pt>
                <c:pt idx="17357">
                  <c:v>424.524</c:v>
                </c:pt>
                <c:pt idx="17358">
                  <c:v>424.52480000000003</c:v>
                </c:pt>
                <c:pt idx="17359">
                  <c:v>424.52569999999997</c:v>
                </c:pt>
                <c:pt idx="17360">
                  <c:v>424.52659999999997</c:v>
                </c:pt>
                <c:pt idx="17361">
                  <c:v>424.52690000000001</c:v>
                </c:pt>
                <c:pt idx="17362">
                  <c:v>424.52600000000001</c:v>
                </c:pt>
                <c:pt idx="17363">
                  <c:v>424.52679999999998</c:v>
                </c:pt>
                <c:pt idx="17364">
                  <c:v>424.52659999999997</c:v>
                </c:pt>
                <c:pt idx="17365">
                  <c:v>424.52760000000001</c:v>
                </c:pt>
                <c:pt idx="17366">
                  <c:v>424.52780000000001</c:v>
                </c:pt>
                <c:pt idx="17367">
                  <c:v>424.52850000000001</c:v>
                </c:pt>
                <c:pt idx="17368">
                  <c:v>424.529</c:v>
                </c:pt>
                <c:pt idx="17369">
                  <c:v>424.52780000000001</c:v>
                </c:pt>
                <c:pt idx="17370">
                  <c:v>424.52780000000001</c:v>
                </c:pt>
                <c:pt idx="17371">
                  <c:v>424.52949999999998</c:v>
                </c:pt>
                <c:pt idx="17372">
                  <c:v>424.52940000000001</c:v>
                </c:pt>
                <c:pt idx="17373">
                  <c:v>424.52960000000002</c:v>
                </c:pt>
                <c:pt idx="17374">
                  <c:v>424.53</c:v>
                </c:pt>
                <c:pt idx="17375">
                  <c:v>424.53059999999999</c:v>
                </c:pt>
                <c:pt idx="17376">
                  <c:v>424.53100000000001</c:v>
                </c:pt>
                <c:pt idx="17377">
                  <c:v>424.53179999999998</c:v>
                </c:pt>
                <c:pt idx="17378">
                  <c:v>424.53059999999999</c:v>
                </c:pt>
                <c:pt idx="17379">
                  <c:v>424.53339999999997</c:v>
                </c:pt>
                <c:pt idx="17380">
                  <c:v>424.53160000000003</c:v>
                </c:pt>
                <c:pt idx="17381">
                  <c:v>424.5324</c:v>
                </c:pt>
                <c:pt idx="17382">
                  <c:v>424.5324</c:v>
                </c:pt>
                <c:pt idx="17383">
                  <c:v>424.53129999999999</c:v>
                </c:pt>
                <c:pt idx="17384">
                  <c:v>424.53339999999997</c:v>
                </c:pt>
                <c:pt idx="17385">
                  <c:v>424.53399999999999</c:v>
                </c:pt>
                <c:pt idx="17386">
                  <c:v>424.53399999999999</c:v>
                </c:pt>
                <c:pt idx="17387">
                  <c:v>424.5324</c:v>
                </c:pt>
                <c:pt idx="17388">
                  <c:v>424.53309999999999</c:v>
                </c:pt>
                <c:pt idx="17389">
                  <c:v>424.53309999999999</c:v>
                </c:pt>
                <c:pt idx="17390">
                  <c:v>424.53280000000001</c:v>
                </c:pt>
                <c:pt idx="17391">
                  <c:v>424.53289999999998</c:v>
                </c:pt>
                <c:pt idx="17392">
                  <c:v>424.53300000000002</c:v>
                </c:pt>
                <c:pt idx="17393">
                  <c:v>424.53399999999999</c:v>
                </c:pt>
                <c:pt idx="17394">
                  <c:v>424.53379999999999</c:v>
                </c:pt>
                <c:pt idx="17395">
                  <c:v>424.53500000000003</c:v>
                </c:pt>
                <c:pt idx="17396">
                  <c:v>424.53519999999997</c:v>
                </c:pt>
                <c:pt idx="17397">
                  <c:v>424.53539999999998</c:v>
                </c:pt>
                <c:pt idx="17398">
                  <c:v>424.5369</c:v>
                </c:pt>
                <c:pt idx="17399">
                  <c:v>424.5367</c:v>
                </c:pt>
                <c:pt idx="17400">
                  <c:v>424.5367</c:v>
                </c:pt>
                <c:pt idx="17401">
                  <c:v>424.53590000000003</c:v>
                </c:pt>
                <c:pt idx="17402">
                  <c:v>424.53699999999998</c:v>
                </c:pt>
                <c:pt idx="17403">
                  <c:v>424.53800000000001</c:v>
                </c:pt>
                <c:pt idx="17404">
                  <c:v>424.53960000000001</c:v>
                </c:pt>
                <c:pt idx="17405">
                  <c:v>424.53879999999998</c:v>
                </c:pt>
                <c:pt idx="17406">
                  <c:v>424.53969999999998</c:v>
                </c:pt>
                <c:pt idx="17407">
                  <c:v>424.54</c:v>
                </c:pt>
                <c:pt idx="17408">
                  <c:v>424.5403</c:v>
                </c:pt>
                <c:pt idx="17409">
                  <c:v>424.54059999999998</c:v>
                </c:pt>
                <c:pt idx="17410">
                  <c:v>424.54320000000001</c:v>
                </c:pt>
                <c:pt idx="17411">
                  <c:v>424.5412</c:v>
                </c:pt>
                <c:pt idx="17412">
                  <c:v>424.54199999999997</c:v>
                </c:pt>
                <c:pt idx="17413">
                  <c:v>424.54259999999999</c:v>
                </c:pt>
                <c:pt idx="17414">
                  <c:v>424.54169999999999</c:v>
                </c:pt>
                <c:pt idx="17415">
                  <c:v>424.54160000000002</c:v>
                </c:pt>
                <c:pt idx="17416">
                  <c:v>424.54219999999998</c:v>
                </c:pt>
                <c:pt idx="17417">
                  <c:v>424.54199999999997</c:v>
                </c:pt>
                <c:pt idx="17418">
                  <c:v>424.54340000000002</c:v>
                </c:pt>
                <c:pt idx="17419">
                  <c:v>424.54219999999998</c:v>
                </c:pt>
                <c:pt idx="17420">
                  <c:v>424.54300000000001</c:v>
                </c:pt>
                <c:pt idx="17421">
                  <c:v>424.54340000000002</c:v>
                </c:pt>
                <c:pt idx="17422">
                  <c:v>424.54259999999999</c:v>
                </c:pt>
                <c:pt idx="17423">
                  <c:v>424.5428</c:v>
                </c:pt>
                <c:pt idx="17424">
                  <c:v>424.54349999999999</c:v>
                </c:pt>
                <c:pt idx="17425">
                  <c:v>424.54340000000002</c:v>
                </c:pt>
                <c:pt idx="17426">
                  <c:v>424.54360000000003</c:v>
                </c:pt>
                <c:pt idx="17427">
                  <c:v>424.54360000000003</c:v>
                </c:pt>
                <c:pt idx="17428">
                  <c:v>424.54450000000003</c:v>
                </c:pt>
                <c:pt idx="17429">
                  <c:v>424.54329999999999</c:v>
                </c:pt>
                <c:pt idx="17430">
                  <c:v>424.54419999999999</c:v>
                </c:pt>
                <c:pt idx="17431">
                  <c:v>424.5446</c:v>
                </c:pt>
                <c:pt idx="17432">
                  <c:v>424.5444</c:v>
                </c:pt>
                <c:pt idx="17433">
                  <c:v>424.54430000000002</c:v>
                </c:pt>
                <c:pt idx="17434">
                  <c:v>424.5437</c:v>
                </c:pt>
                <c:pt idx="17435">
                  <c:v>424.54360000000003</c:v>
                </c:pt>
                <c:pt idx="17436">
                  <c:v>424.54379999999998</c:v>
                </c:pt>
                <c:pt idx="17437">
                  <c:v>424.54259999999999</c:v>
                </c:pt>
                <c:pt idx="17438">
                  <c:v>424.5428</c:v>
                </c:pt>
                <c:pt idx="17439">
                  <c:v>424.54509999999999</c:v>
                </c:pt>
                <c:pt idx="17440">
                  <c:v>424.54509999999999</c:v>
                </c:pt>
                <c:pt idx="17441">
                  <c:v>424.5446</c:v>
                </c:pt>
                <c:pt idx="17442">
                  <c:v>424.54399999999998</c:v>
                </c:pt>
                <c:pt idx="17443">
                  <c:v>424.54590000000002</c:v>
                </c:pt>
                <c:pt idx="17444">
                  <c:v>424.54629999999997</c:v>
                </c:pt>
                <c:pt idx="17445">
                  <c:v>424.54680000000002</c:v>
                </c:pt>
                <c:pt idx="17446">
                  <c:v>424.54509999999999</c:v>
                </c:pt>
                <c:pt idx="17447">
                  <c:v>424.54539999999997</c:v>
                </c:pt>
                <c:pt idx="17448">
                  <c:v>424.54469999999998</c:v>
                </c:pt>
                <c:pt idx="17449">
                  <c:v>424.54480000000001</c:v>
                </c:pt>
                <c:pt idx="17450">
                  <c:v>424.5462</c:v>
                </c:pt>
                <c:pt idx="17451">
                  <c:v>424.54500000000002</c:v>
                </c:pt>
                <c:pt idx="17452">
                  <c:v>424.5444</c:v>
                </c:pt>
                <c:pt idx="17453">
                  <c:v>424.54480000000001</c:v>
                </c:pt>
                <c:pt idx="17454">
                  <c:v>424.54399999999998</c:v>
                </c:pt>
                <c:pt idx="17455">
                  <c:v>424.54399999999998</c:v>
                </c:pt>
                <c:pt idx="17456">
                  <c:v>424.54340000000002</c:v>
                </c:pt>
                <c:pt idx="17457">
                  <c:v>424.54480000000001</c:v>
                </c:pt>
                <c:pt idx="17458">
                  <c:v>424.5446</c:v>
                </c:pt>
                <c:pt idx="17459">
                  <c:v>424.54469999999998</c:v>
                </c:pt>
                <c:pt idx="17460">
                  <c:v>424.54520000000002</c:v>
                </c:pt>
                <c:pt idx="17461">
                  <c:v>424.54559999999998</c:v>
                </c:pt>
                <c:pt idx="17462">
                  <c:v>424.54559999999998</c:v>
                </c:pt>
                <c:pt idx="17463">
                  <c:v>424.54640000000001</c:v>
                </c:pt>
                <c:pt idx="17464">
                  <c:v>424.54700000000003</c:v>
                </c:pt>
                <c:pt idx="17465">
                  <c:v>424.54680000000002</c:v>
                </c:pt>
                <c:pt idx="17466">
                  <c:v>424.54820000000001</c:v>
                </c:pt>
                <c:pt idx="17467">
                  <c:v>424.54829999999998</c:v>
                </c:pt>
                <c:pt idx="17468">
                  <c:v>424.54910000000001</c:v>
                </c:pt>
                <c:pt idx="17469">
                  <c:v>424.5496</c:v>
                </c:pt>
                <c:pt idx="17470">
                  <c:v>424.548</c:v>
                </c:pt>
                <c:pt idx="17471">
                  <c:v>424.54899999999998</c:v>
                </c:pt>
                <c:pt idx="17472">
                  <c:v>424.54939999999999</c:v>
                </c:pt>
                <c:pt idx="17473">
                  <c:v>424.54919999999998</c:v>
                </c:pt>
                <c:pt idx="17474">
                  <c:v>424.54809999999998</c:v>
                </c:pt>
                <c:pt idx="17475">
                  <c:v>424.54899999999998</c:v>
                </c:pt>
                <c:pt idx="17476">
                  <c:v>424.54840000000002</c:v>
                </c:pt>
                <c:pt idx="17477">
                  <c:v>424.54969999999997</c:v>
                </c:pt>
                <c:pt idx="17478">
                  <c:v>424.55040000000002</c:v>
                </c:pt>
                <c:pt idx="17479">
                  <c:v>424.54969999999997</c:v>
                </c:pt>
                <c:pt idx="17480">
                  <c:v>424.55</c:v>
                </c:pt>
                <c:pt idx="17481">
                  <c:v>424.55119999999999</c:v>
                </c:pt>
                <c:pt idx="17482">
                  <c:v>424.55189999999999</c:v>
                </c:pt>
                <c:pt idx="17483">
                  <c:v>424.553</c:v>
                </c:pt>
                <c:pt idx="17484">
                  <c:v>424.55200000000002</c:v>
                </c:pt>
                <c:pt idx="17485">
                  <c:v>424.55340000000001</c:v>
                </c:pt>
                <c:pt idx="17486">
                  <c:v>424.55399999999997</c:v>
                </c:pt>
                <c:pt idx="17487">
                  <c:v>424.55399999999997</c:v>
                </c:pt>
                <c:pt idx="17488">
                  <c:v>424.55329999999998</c:v>
                </c:pt>
                <c:pt idx="17489">
                  <c:v>424.55340000000001</c:v>
                </c:pt>
                <c:pt idx="17490">
                  <c:v>424.55459999999999</c:v>
                </c:pt>
                <c:pt idx="17491">
                  <c:v>424.5557</c:v>
                </c:pt>
                <c:pt idx="17492">
                  <c:v>424.55439999999999</c:v>
                </c:pt>
                <c:pt idx="17493">
                  <c:v>424.55529999999999</c:v>
                </c:pt>
                <c:pt idx="17494">
                  <c:v>424.5548</c:v>
                </c:pt>
                <c:pt idx="17495">
                  <c:v>424.5557</c:v>
                </c:pt>
                <c:pt idx="17496">
                  <c:v>424.5564</c:v>
                </c:pt>
                <c:pt idx="17497">
                  <c:v>424.55720000000002</c:v>
                </c:pt>
                <c:pt idx="17498">
                  <c:v>424.5582</c:v>
                </c:pt>
                <c:pt idx="17499">
                  <c:v>424.5582</c:v>
                </c:pt>
                <c:pt idx="17500">
                  <c:v>424.55849999999998</c:v>
                </c:pt>
                <c:pt idx="17501">
                  <c:v>424.55810000000002</c:v>
                </c:pt>
                <c:pt idx="17502">
                  <c:v>424.55779999999999</c:v>
                </c:pt>
                <c:pt idx="17503">
                  <c:v>424.55599999999998</c:v>
                </c:pt>
                <c:pt idx="17504">
                  <c:v>424.55700000000002</c:v>
                </c:pt>
                <c:pt idx="17505">
                  <c:v>424.55849999999998</c:v>
                </c:pt>
                <c:pt idx="17506">
                  <c:v>424.55700000000002</c:v>
                </c:pt>
                <c:pt idx="17507">
                  <c:v>424.55669999999998</c:v>
                </c:pt>
                <c:pt idx="17508">
                  <c:v>424.5582</c:v>
                </c:pt>
                <c:pt idx="17509">
                  <c:v>424.55700000000002</c:v>
                </c:pt>
                <c:pt idx="17510">
                  <c:v>424.55720000000002</c:v>
                </c:pt>
                <c:pt idx="17511">
                  <c:v>424.55799999999999</c:v>
                </c:pt>
                <c:pt idx="17512">
                  <c:v>424.55599999999998</c:v>
                </c:pt>
                <c:pt idx="17513">
                  <c:v>424.55700000000002</c:v>
                </c:pt>
                <c:pt idx="17514">
                  <c:v>424.55849999999998</c:v>
                </c:pt>
                <c:pt idx="17515">
                  <c:v>424.5591</c:v>
                </c:pt>
                <c:pt idx="17516">
                  <c:v>424.55939999999998</c:v>
                </c:pt>
                <c:pt idx="17517">
                  <c:v>424.55939999999998</c:v>
                </c:pt>
                <c:pt idx="17518">
                  <c:v>424.55779999999999</c:v>
                </c:pt>
                <c:pt idx="17519">
                  <c:v>424.55900000000003</c:v>
                </c:pt>
                <c:pt idx="17520">
                  <c:v>424.55880000000002</c:v>
                </c:pt>
                <c:pt idx="17521">
                  <c:v>424.56</c:v>
                </c:pt>
                <c:pt idx="17522">
                  <c:v>424.56259999999997</c:v>
                </c:pt>
                <c:pt idx="17523">
                  <c:v>424.56200000000001</c:v>
                </c:pt>
                <c:pt idx="17524">
                  <c:v>424.56349999999998</c:v>
                </c:pt>
                <c:pt idx="17525">
                  <c:v>424.5634</c:v>
                </c:pt>
                <c:pt idx="17526">
                  <c:v>424.56479999999999</c:v>
                </c:pt>
                <c:pt idx="17527">
                  <c:v>424.56459999999998</c:v>
                </c:pt>
                <c:pt idx="17528">
                  <c:v>424.56569999999999</c:v>
                </c:pt>
                <c:pt idx="17529">
                  <c:v>424.56580000000002</c:v>
                </c:pt>
                <c:pt idx="17530">
                  <c:v>424.56529999999998</c:v>
                </c:pt>
                <c:pt idx="17531">
                  <c:v>424.56599999999997</c:v>
                </c:pt>
                <c:pt idx="17532">
                  <c:v>424.56560000000002</c:v>
                </c:pt>
                <c:pt idx="17533">
                  <c:v>424.56560000000002</c:v>
                </c:pt>
                <c:pt idx="17534">
                  <c:v>424.56540000000001</c:v>
                </c:pt>
                <c:pt idx="17535">
                  <c:v>424.56540000000001</c:v>
                </c:pt>
                <c:pt idx="17536">
                  <c:v>424.56569999999999</c:v>
                </c:pt>
                <c:pt idx="17537">
                  <c:v>424.56599999999997</c:v>
                </c:pt>
                <c:pt idx="17538">
                  <c:v>424.56560000000002</c:v>
                </c:pt>
                <c:pt idx="17539">
                  <c:v>424.56610000000001</c:v>
                </c:pt>
                <c:pt idx="17540">
                  <c:v>424.565</c:v>
                </c:pt>
                <c:pt idx="17541">
                  <c:v>424.56540000000001</c:v>
                </c:pt>
                <c:pt idx="17542">
                  <c:v>424.56529999999998</c:v>
                </c:pt>
                <c:pt idx="17543">
                  <c:v>424.56639999999999</c:v>
                </c:pt>
                <c:pt idx="17544">
                  <c:v>424.56720000000001</c:v>
                </c:pt>
                <c:pt idx="17545">
                  <c:v>424.56720000000001</c:v>
                </c:pt>
                <c:pt idx="17546">
                  <c:v>424.56779999999998</c:v>
                </c:pt>
                <c:pt idx="17547">
                  <c:v>424.5668</c:v>
                </c:pt>
                <c:pt idx="17548">
                  <c:v>424.5675</c:v>
                </c:pt>
                <c:pt idx="17549">
                  <c:v>424.56700000000001</c:v>
                </c:pt>
                <c:pt idx="17550">
                  <c:v>424.56720000000001</c:v>
                </c:pt>
                <c:pt idx="17551">
                  <c:v>424.56790000000001</c:v>
                </c:pt>
                <c:pt idx="17552">
                  <c:v>424.56830000000002</c:v>
                </c:pt>
                <c:pt idx="17553">
                  <c:v>424.56939999999997</c:v>
                </c:pt>
                <c:pt idx="17554">
                  <c:v>424.56799999999998</c:v>
                </c:pt>
                <c:pt idx="17555">
                  <c:v>424.56979999999999</c:v>
                </c:pt>
                <c:pt idx="17556">
                  <c:v>424.56979999999999</c:v>
                </c:pt>
                <c:pt idx="17557">
                  <c:v>424.57049999999998</c:v>
                </c:pt>
                <c:pt idx="17558">
                  <c:v>424.57080000000002</c:v>
                </c:pt>
                <c:pt idx="17559">
                  <c:v>424.57029999999997</c:v>
                </c:pt>
                <c:pt idx="17560">
                  <c:v>424.57100000000003</c:v>
                </c:pt>
                <c:pt idx="17561">
                  <c:v>424.572</c:v>
                </c:pt>
                <c:pt idx="17562">
                  <c:v>424.57220000000001</c:v>
                </c:pt>
                <c:pt idx="17563">
                  <c:v>424.57429999999999</c:v>
                </c:pt>
                <c:pt idx="17564">
                  <c:v>424.57299999999998</c:v>
                </c:pt>
                <c:pt idx="17565">
                  <c:v>424.5736</c:v>
                </c:pt>
                <c:pt idx="17566">
                  <c:v>424.57389999999998</c:v>
                </c:pt>
                <c:pt idx="17567">
                  <c:v>424.57459999999998</c:v>
                </c:pt>
                <c:pt idx="17568">
                  <c:v>424.57380000000001</c:v>
                </c:pt>
                <c:pt idx="17569">
                  <c:v>424.57499999999999</c:v>
                </c:pt>
                <c:pt idx="17570">
                  <c:v>424.57440000000003</c:v>
                </c:pt>
                <c:pt idx="17571">
                  <c:v>424.57479999999998</c:v>
                </c:pt>
                <c:pt idx="17572">
                  <c:v>424.57420000000002</c:v>
                </c:pt>
                <c:pt idx="17573">
                  <c:v>424.57499999999999</c:v>
                </c:pt>
                <c:pt idx="17574">
                  <c:v>424.57589999999999</c:v>
                </c:pt>
                <c:pt idx="17575">
                  <c:v>424.57440000000003</c:v>
                </c:pt>
                <c:pt idx="17576">
                  <c:v>424.57209999999998</c:v>
                </c:pt>
                <c:pt idx="17577">
                  <c:v>424.57499999999999</c:v>
                </c:pt>
                <c:pt idx="17578">
                  <c:v>424.57499999999999</c:v>
                </c:pt>
                <c:pt idx="17579">
                  <c:v>424.57339999999999</c:v>
                </c:pt>
                <c:pt idx="17580">
                  <c:v>424.5752</c:v>
                </c:pt>
                <c:pt idx="17581">
                  <c:v>424.57499999999999</c:v>
                </c:pt>
                <c:pt idx="17582">
                  <c:v>424.57560000000001</c:v>
                </c:pt>
                <c:pt idx="17583">
                  <c:v>424.577</c:v>
                </c:pt>
                <c:pt idx="17584">
                  <c:v>424.57560000000001</c:v>
                </c:pt>
                <c:pt idx="17585">
                  <c:v>424.57740000000001</c:v>
                </c:pt>
                <c:pt idx="17586">
                  <c:v>424.57670000000002</c:v>
                </c:pt>
                <c:pt idx="17587">
                  <c:v>424.57760000000002</c:v>
                </c:pt>
                <c:pt idx="17588">
                  <c:v>424.57659999999998</c:v>
                </c:pt>
                <c:pt idx="17589">
                  <c:v>424.57799999999997</c:v>
                </c:pt>
                <c:pt idx="17590">
                  <c:v>424.5772</c:v>
                </c:pt>
                <c:pt idx="17591">
                  <c:v>424.57769999999999</c:v>
                </c:pt>
                <c:pt idx="17592">
                  <c:v>424.57819999999998</c:v>
                </c:pt>
                <c:pt idx="17593">
                  <c:v>424.57799999999997</c:v>
                </c:pt>
                <c:pt idx="17594">
                  <c:v>424.57920000000001</c:v>
                </c:pt>
                <c:pt idx="17595">
                  <c:v>424.57920000000001</c:v>
                </c:pt>
                <c:pt idx="17596">
                  <c:v>424.57839999999999</c:v>
                </c:pt>
                <c:pt idx="17597">
                  <c:v>424.5804</c:v>
                </c:pt>
                <c:pt idx="17598">
                  <c:v>424.58120000000002</c:v>
                </c:pt>
                <c:pt idx="17599">
                  <c:v>424.5806</c:v>
                </c:pt>
                <c:pt idx="17600">
                  <c:v>424.58069999999998</c:v>
                </c:pt>
                <c:pt idx="17601">
                  <c:v>424.57960000000003</c:v>
                </c:pt>
                <c:pt idx="17602">
                  <c:v>424.57830000000001</c:v>
                </c:pt>
                <c:pt idx="17603">
                  <c:v>424.57870000000003</c:v>
                </c:pt>
                <c:pt idx="17604">
                  <c:v>424.58100000000002</c:v>
                </c:pt>
                <c:pt idx="17605">
                  <c:v>424.57920000000001</c:v>
                </c:pt>
                <c:pt idx="17606">
                  <c:v>424.58010000000002</c:v>
                </c:pt>
                <c:pt idx="17607">
                  <c:v>424.57850000000002</c:v>
                </c:pt>
                <c:pt idx="17608">
                  <c:v>424.57960000000003</c:v>
                </c:pt>
                <c:pt idx="17609">
                  <c:v>424.58089999999999</c:v>
                </c:pt>
                <c:pt idx="17610">
                  <c:v>424.57830000000001</c:v>
                </c:pt>
                <c:pt idx="17611">
                  <c:v>424.58</c:v>
                </c:pt>
                <c:pt idx="17612">
                  <c:v>424.57979999999998</c:v>
                </c:pt>
                <c:pt idx="17613">
                  <c:v>424.57909999999998</c:v>
                </c:pt>
                <c:pt idx="17614">
                  <c:v>424.5788</c:v>
                </c:pt>
                <c:pt idx="17615">
                  <c:v>424.57870000000003</c:v>
                </c:pt>
                <c:pt idx="17616">
                  <c:v>424.57740000000001</c:v>
                </c:pt>
                <c:pt idx="17617">
                  <c:v>424.57760000000002</c:v>
                </c:pt>
                <c:pt idx="17618">
                  <c:v>424.57940000000002</c:v>
                </c:pt>
                <c:pt idx="17619">
                  <c:v>424.57960000000003</c:v>
                </c:pt>
                <c:pt idx="17620">
                  <c:v>424.57729999999998</c:v>
                </c:pt>
                <c:pt idx="17621">
                  <c:v>424.57799999999997</c:v>
                </c:pt>
                <c:pt idx="17622">
                  <c:v>424.57940000000002</c:v>
                </c:pt>
                <c:pt idx="17623">
                  <c:v>424.58010000000002</c:v>
                </c:pt>
                <c:pt idx="17624">
                  <c:v>424.57810000000001</c:v>
                </c:pt>
                <c:pt idx="17625">
                  <c:v>424.57920000000001</c:v>
                </c:pt>
                <c:pt idx="17626">
                  <c:v>424.58019999999999</c:v>
                </c:pt>
                <c:pt idx="17627">
                  <c:v>424.58019999999999</c:v>
                </c:pt>
                <c:pt idx="17628">
                  <c:v>424.58240000000001</c:v>
                </c:pt>
                <c:pt idx="17629">
                  <c:v>424.58260000000001</c:v>
                </c:pt>
                <c:pt idx="17630">
                  <c:v>424.58359999999999</c:v>
                </c:pt>
                <c:pt idx="17631">
                  <c:v>424.58390000000003</c:v>
                </c:pt>
                <c:pt idx="17632">
                  <c:v>424.58420000000001</c:v>
                </c:pt>
                <c:pt idx="17633">
                  <c:v>424.5838</c:v>
                </c:pt>
                <c:pt idx="17634">
                  <c:v>424.58499999999998</c:v>
                </c:pt>
                <c:pt idx="17635">
                  <c:v>424.58460000000002</c:v>
                </c:pt>
                <c:pt idx="17636">
                  <c:v>424.5856</c:v>
                </c:pt>
                <c:pt idx="17637">
                  <c:v>424.58659999999998</c:v>
                </c:pt>
                <c:pt idx="17638">
                  <c:v>424.58539999999999</c:v>
                </c:pt>
                <c:pt idx="17639">
                  <c:v>424.58679999999998</c:v>
                </c:pt>
                <c:pt idx="17640">
                  <c:v>424.58730000000003</c:v>
                </c:pt>
                <c:pt idx="17641">
                  <c:v>424.58780000000002</c:v>
                </c:pt>
                <c:pt idx="17642">
                  <c:v>424.58800000000002</c:v>
                </c:pt>
                <c:pt idx="17643">
                  <c:v>424.59019999999998</c:v>
                </c:pt>
                <c:pt idx="17644">
                  <c:v>424.5881</c:v>
                </c:pt>
                <c:pt idx="17645">
                  <c:v>424.589</c:v>
                </c:pt>
                <c:pt idx="17646">
                  <c:v>424.58890000000002</c:v>
                </c:pt>
                <c:pt idx="17647">
                  <c:v>424.589</c:v>
                </c:pt>
                <c:pt idx="17648">
                  <c:v>424.59039999999999</c:v>
                </c:pt>
                <c:pt idx="17649">
                  <c:v>424.58940000000001</c:v>
                </c:pt>
                <c:pt idx="17650">
                  <c:v>424.58890000000002</c:v>
                </c:pt>
                <c:pt idx="17651">
                  <c:v>424.589</c:v>
                </c:pt>
                <c:pt idx="17652">
                  <c:v>424.58819999999997</c:v>
                </c:pt>
                <c:pt idx="17653">
                  <c:v>424.58870000000002</c:v>
                </c:pt>
                <c:pt idx="17654">
                  <c:v>424.58879999999999</c:v>
                </c:pt>
                <c:pt idx="17655">
                  <c:v>424.589</c:v>
                </c:pt>
                <c:pt idx="17656">
                  <c:v>424.58760000000001</c:v>
                </c:pt>
                <c:pt idx="17657">
                  <c:v>424.58730000000003</c:v>
                </c:pt>
                <c:pt idx="17658">
                  <c:v>424.58800000000002</c:v>
                </c:pt>
                <c:pt idx="17659">
                  <c:v>424.58859999999999</c:v>
                </c:pt>
                <c:pt idx="17660">
                  <c:v>424.58859999999999</c:v>
                </c:pt>
                <c:pt idx="17661">
                  <c:v>424.58909999999997</c:v>
                </c:pt>
                <c:pt idx="17662">
                  <c:v>424.59</c:v>
                </c:pt>
                <c:pt idx="17663">
                  <c:v>424.58859999999999</c:v>
                </c:pt>
                <c:pt idx="17664">
                  <c:v>424.5874</c:v>
                </c:pt>
                <c:pt idx="17665">
                  <c:v>424.58879999999999</c:v>
                </c:pt>
                <c:pt idx="17666">
                  <c:v>424.5883</c:v>
                </c:pt>
                <c:pt idx="17667">
                  <c:v>424.58879999999999</c:v>
                </c:pt>
                <c:pt idx="17668">
                  <c:v>424.58800000000002</c:v>
                </c:pt>
                <c:pt idx="17669">
                  <c:v>424.58780000000002</c:v>
                </c:pt>
                <c:pt idx="17670">
                  <c:v>424.5881</c:v>
                </c:pt>
                <c:pt idx="17671">
                  <c:v>424.58659999999998</c:v>
                </c:pt>
                <c:pt idx="17672">
                  <c:v>424.5881</c:v>
                </c:pt>
                <c:pt idx="17673">
                  <c:v>424.58800000000002</c:v>
                </c:pt>
                <c:pt idx="17674">
                  <c:v>424.58800000000002</c:v>
                </c:pt>
                <c:pt idx="17675">
                  <c:v>424.5883</c:v>
                </c:pt>
                <c:pt idx="17676">
                  <c:v>424.5883</c:v>
                </c:pt>
                <c:pt idx="17677">
                  <c:v>424.58870000000002</c:v>
                </c:pt>
                <c:pt idx="17678">
                  <c:v>424.589</c:v>
                </c:pt>
                <c:pt idx="17679">
                  <c:v>424.58980000000003</c:v>
                </c:pt>
                <c:pt idx="17680">
                  <c:v>424.59</c:v>
                </c:pt>
                <c:pt idx="17681">
                  <c:v>424.59089999999998</c:v>
                </c:pt>
                <c:pt idx="17682">
                  <c:v>424.59059999999999</c:v>
                </c:pt>
                <c:pt idx="17683">
                  <c:v>424.5908</c:v>
                </c:pt>
                <c:pt idx="17684">
                  <c:v>424.59059999999999</c:v>
                </c:pt>
                <c:pt idx="17685">
                  <c:v>424.5926</c:v>
                </c:pt>
                <c:pt idx="17686">
                  <c:v>424.59140000000002</c:v>
                </c:pt>
                <c:pt idx="17687">
                  <c:v>424.5915</c:v>
                </c:pt>
                <c:pt idx="17688">
                  <c:v>424.59210000000002</c:v>
                </c:pt>
                <c:pt idx="17689">
                  <c:v>424.59280000000001</c:v>
                </c:pt>
                <c:pt idx="17690">
                  <c:v>424.59280000000001</c:v>
                </c:pt>
                <c:pt idx="17691">
                  <c:v>424.5933</c:v>
                </c:pt>
                <c:pt idx="17692">
                  <c:v>424.59339999999997</c:v>
                </c:pt>
                <c:pt idx="17693">
                  <c:v>424.59280000000001</c:v>
                </c:pt>
                <c:pt idx="17694">
                  <c:v>424.59339999999997</c:v>
                </c:pt>
                <c:pt idx="17695">
                  <c:v>424.59280000000001</c:v>
                </c:pt>
                <c:pt idx="17696">
                  <c:v>424.59280000000001</c:v>
                </c:pt>
                <c:pt idx="17697">
                  <c:v>424.59440000000001</c:v>
                </c:pt>
                <c:pt idx="17698">
                  <c:v>424.59460000000001</c:v>
                </c:pt>
                <c:pt idx="17699">
                  <c:v>424.59559999999999</c:v>
                </c:pt>
                <c:pt idx="17700">
                  <c:v>424.59440000000001</c:v>
                </c:pt>
                <c:pt idx="17701">
                  <c:v>424.59609999999998</c:v>
                </c:pt>
                <c:pt idx="17702">
                  <c:v>424.59769999999997</c:v>
                </c:pt>
                <c:pt idx="17703">
                  <c:v>424.59679999999997</c:v>
                </c:pt>
                <c:pt idx="17704">
                  <c:v>424.59649999999999</c:v>
                </c:pt>
                <c:pt idx="17705">
                  <c:v>424.59609999999998</c:v>
                </c:pt>
                <c:pt idx="17706">
                  <c:v>424.59690000000001</c:v>
                </c:pt>
                <c:pt idx="17707">
                  <c:v>424.59559999999999</c:v>
                </c:pt>
                <c:pt idx="17708">
                  <c:v>424.5967</c:v>
                </c:pt>
                <c:pt idx="17709">
                  <c:v>424.59660000000002</c:v>
                </c:pt>
                <c:pt idx="17710">
                  <c:v>424.59629999999999</c:v>
                </c:pt>
                <c:pt idx="17711">
                  <c:v>424.59719999999999</c:v>
                </c:pt>
                <c:pt idx="17712">
                  <c:v>424.5967</c:v>
                </c:pt>
                <c:pt idx="17713">
                  <c:v>424.59660000000002</c:v>
                </c:pt>
                <c:pt idx="17714">
                  <c:v>424.59699999999998</c:v>
                </c:pt>
                <c:pt idx="17715">
                  <c:v>424.59620000000001</c:v>
                </c:pt>
                <c:pt idx="17716">
                  <c:v>424.5967</c:v>
                </c:pt>
                <c:pt idx="17717">
                  <c:v>424.59550000000002</c:v>
                </c:pt>
                <c:pt idx="17718">
                  <c:v>424.59739999999999</c:v>
                </c:pt>
                <c:pt idx="17719">
                  <c:v>424.5976</c:v>
                </c:pt>
                <c:pt idx="17720">
                  <c:v>424.59840000000003</c:v>
                </c:pt>
                <c:pt idx="17721">
                  <c:v>424.5994</c:v>
                </c:pt>
                <c:pt idx="17722">
                  <c:v>424.5994</c:v>
                </c:pt>
                <c:pt idx="17723">
                  <c:v>424.59800000000001</c:v>
                </c:pt>
                <c:pt idx="17724">
                  <c:v>424.59980000000002</c:v>
                </c:pt>
                <c:pt idx="17725">
                  <c:v>424.60019999999997</c:v>
                </c:pt>
                <c:pt idx="17726">
                  <c:v>424.60039999999998</c:v>
                </c:pt>
                <c:pt idx="17727">
                  <c:v>424.60120000000001</c:v>
                </c:pt>
                <c:pt idx="17728">
                  <c:v>424.60149999999999</c:v>
                </c:pt>
                <c:pt idx="17729">
                  <c:v>424.60120000000001</c:v>
                </c:pt>
                <c:pt idx="17730">
                  <c:v>424.60109999999997</c:v>
                </c:pt>
                <c:pt idx="17731">
                  <c:v>424.6</c:v>
                </c:pt>
                <c:pt idx="17732">
                  <c:v>424.60169999999999</c:v>
                </c:pt>
                <c:pt idx="17733">
                  <c:v>424.601</c:v>
                </c:pt>
                <c:pt idx="17734">
                  <c:v>424.60140000000001</c:v>
                </c:pt>
                <c:pt idx="17735">
                  <c:v>424.60219999999998</c:v>
                </c:pt>
                <c:pt idx="17736">
                  <c:v>424.60239999999999</c:v>
                </c:pt>
                <c:pt idx="17737">
                  <c:v>424.60320000000002</c:v>
                </c:pt>
                <c:pt idx="17738">
                  <c:v>424.60359999999997</c:v>
                </c:pt>
                <c:pt idx="17739">
                  <c:v>424.60320000000002</c:v>
                </c:pt>
                <c:pt idx="17740">
                  <c:v>424.60309999999998</c:v>
                </c:pt>
                <c:pt idx="17741">
                  <c:v>424.60359999999997</c:v>
                </c:pt>
                <c:pt idx="17742">
                  <c:v>424.60539999999997</c:v>
                </c:pt>
                <c:pt idx="17743">
                  <c:v>424.60539999999997</c:v>
                </c:pt>
                <c:pt idx="17744">
                  <c:v>424.60649999999998</c:v>
                </c:pt>
                <c:pt idx="17745">
                  <c:v>424.60579999999999</c:v>
                </c:pt>
                <c:pt idx="17746">
                  <c:v>424.60820000000001</c:v>
                </c:pt>
                <c:pt idx="17747">
                  <c:v>424.60660000000001</c:v>
                </c:pt>
                <c:pt idx="17748">
                  <c:v>424.60750000000002</c:v>
                </c:pt>
                <c:pt idx="17749">
                  <c:v>424.60719999999998</c:v>
                </c:pt>
                <c:pt idx="17750">
                  <c:v>424.608</c:v>
                </c:pt>
                <c:pt idx="17751">
                  <c:v>424.608</c:v>
                </c:pt>
                <c:pt idx="17752">
                  <c:v>424.60840000000002</c:v>
                </c:pt>
                <c:pt idx="17753">
                  <c:v>424.60860000000002</c:v>
                </c:pt>
                <c:pt idx="17754">
                  <c:v>424.6078</c:v>
                </c:pt>
                <c:pt idx="17755">
                  <c:v>424.6087</c:v>
                </c:pt>
                <c:pt idx="17756">
                  <c:v>424.61020000000002</c:v>
                </c:pt>
                <c:pt idx="17757">
                  <c:v>424.60899999999998</c:v>
                </c:pt>
                <c:pt idx="17758">
                  <c:v>424.60939999999999</c:v>
                </c:pt>
                <c:pt idx="17759">
                  <c:v>424.6112</c:v>
                </c:pt>
                <c:pt idx="17760">
                  <c:v>424.61</c:v>
                </c:pt>
                <c:pt idx="17761">
                  <c:v>424.60980000000001</c:v>
                </c:pt>
                <c:pt idx="17762">
                  <c:v>424.61079999999998</c:v>
                </c:pt>
                <c:pt idx="17763">
                  <c:v>424.61059999999998</c:v>
                </c:pt>
                <c:pt idx="17764">
                  <c:v>424.60840000000002</c:v>
                </c:pt>
                <c:pt idx="17765">
                  <c:v>424.61</c:v>
                </c:pt>
                <c:pt idx="17766">
                  <c:v>424.60939999999999</c:v>
                </c:pt>
                <c:pt idx="17767">
                  <c:v>424.60939999999999</c:v>
                </c:pt>
                <c:pt idx="17768">
                  <c:v>424.60899999999998</c:v>
                </c:pt>
                <c:pt idx="17769">
                  <c:v>424.61110000000002</c:v>
                </c:pt>
                <c:pt idx="17770">
                  <c:v>424.61020000000002</c:v>
                </c:pt>
                <c:pt idx="17771">
                  <c:v>424.61040000000003</c:v>
                </c:pt>
                <c:pt idx="17772">
                  <c:v>424.61099999999999</c:v>
                </c:pt>
                <c:pt idx="17773">
                  <c:v>424.61040000000003</c:v>
                </c:pt>
                <c:pt idx="17774">
                  <c:v>424.61020000000002</c:v>
                </c:pt>
                <c:pt idx="17775">
                  <c:v>424.61189999999999</c:v>
                </c:pt>
                <c:pt idx="17776">
                  <c:v>424.6105</c:v>
                </c:pt>
                <c:pt idx="17777">
                  <c:v>424.60919999999999</c:v>
                </c:pt>
                <c:pt idx="17778">
                  <c:v>424.6096</c:v>
                </c:pt>
                <c:pt idx="17779">
                  <c:v>424.61020000000002</c:v>
                </c:pt>
                <c:pt idx="17780">
                  <c:v>424.60980000000001</c:v>
                </c:pt>
                <c:pt idx="17781">
                  <c:v>424.61040000000003</c:v>
                </c:pt>
                <c:pt idx="17782">
                  <c:v>424.608</c:v>
                </c:pt>
                <c:pt idx="17783">
                  <c:v>424.61040000000003</c:v>
                </c:pt>
                <c:pt idx="17784">
                  <c:v>424.6087</c:v>
                </c:pt>
                <c:pt idx="17785">
                  <c:v>424.608</c:v>
                </c:pt>
                <c:pt idx="17786">
                  <c:v>424.61040000000003</c:v>
                </c:pt>
                <c:pt idx="17787">
                  <c:v>424.6112</c:v>
                </c:pt>
                <c:pt idx="17788">
                  <c:v>424.61110000000002</c:v>
                </c:pt>
                <c:pt idx="17789">
                  <c:v>424.61</c:v>
                </c:pt>
                <c:pt idx="17790">
                  <c:v>424.61020000000002</c:v>
                </c:pt>
                <c:pt idx="17791">
                  <c:v>424.61200000000002</c:v>
                </c:pt>
                <c:pt idx="17792">
                  <c:v>424.61219999999997</c:v>
                </c:pt>
                <c:pt idx="17793">
                  <c:v>424.61250000000001</c:v>
                </c:pt>
                <c:pt idx="17794">
                  <c:v>424.61320000000001</c:v>
                </c:pt>
                <c:pt idx="17795">
                  <c:v>424.61239999999998</c:v>
                </c:pt>
                <c:pt idx="17796">
                  <c:v>424.61239999999998</c:v>
                </c:pt>
                <c:pt idx="17797">
                  <c:v>424.61239999999998</c:v>
                </c:pt>
                <c:pt idx="17798">
                  <c:v>424.61340000000001</c:v>
                </c:pt>
                <c:pt idx="17799">
                  <c:v>424.61239999999998</c:v>
                </c:pt>
                <c:pt idx="17800">
                  <c:v>424.61399999999998</c:v>
                </c:pt>
                <c:pt idx="17801">
                  <c:v>424.61450000000002</c:v>
                </c:pt>
                <c:pt idx="17802">
                  <c:v>424.61290000000002</c:v>
                </c:pt>
                <c:pt idx="17803">
                  <c:v>424.61399999999998</c:v>
                </c:pt>
                <c:pt idx="17804">
                  <c:v>424.61369999999999</c:v>
                </c:pt>
                <c:pt idx="17805">
                  <c:v>424.61500000000001</c:v>
                </c:pt>
                <c:pt idx="17806">
                  <c:v>424.61340000000001</c:v>
                </c:pt>
                <c:pt idx="17807">
                  <c:v>424.61320000000001</c:v>
                </c:pt>
                <c:pt idx="17808">
                  <c:v>424.61360000000002</c:v>
                </c:pt>
                <c:pt idx="17809">
                  <c:v>424.61399999999998</c:v>
                </c:pt>
                <c:pt idx="17810">
                  <c:v>424.6146</c:v>
                </c:pt>
                <c:pt idx="17811">
                  <c:v>424.61500000000001</c:v>
                </c:pt>
                <c:pt idx="17812">
                  <c:v>424.61340000000001</c:v>
                </c:pt>
                <c:pt idx="17813">
                  <c:v>424.61340000000001</c:v>
                </c:pt>
                <c:pt idx="17814">
                  <c:v>424.61340000000001</c:v>
                </c:pt>
                <c:pt idx="17815">
                  <c:v>424.61259999999999</c:v>
                </c:pt>
                <c:pt idx="17816">
                  <c:v>424.61380000000003</c:v>
                </c:pt>
                <c:pt idx="17817">
                  <c:v>424.6139</c:v>
                </c:pt>
                <c:pt idx="17818">
                  <c:v>424.6148</c:v>
                </c:pt>
                <c:pt idx="17819">
                  <c:v>424.61450000000002</c:v>
                </c:pt>
                <c:pt idx="17820">
                  <c:v>424.6164</c:v>
                </c:pt>
                <c:pt idx="17821">
                  <c:v>424.61660000000001</c:v>
                </c:pt>
                <c:pt idx="17822">
                  <c:v>424.61619999999999</c:v>
                </c:pt>
                <c:pt idx="17823">
                  <c:v>424.61540000000002</c:v>
                </c:pt>
                <c:pt idx="17824">
                  <c:v>424.61649999999997</c:v>
                </c:pt>
                <c:pt idx="17825">
                  <c:v>424.61779999999999</c:v>
                </c:pt>
                <c:pt idx="17826">
                  <c:v>424.6182</c:v>
                </c:pt>
                <c:pt idx="17827">
                  <c:v>424.61829999999998</c:v>
                </c:pt>
                <c:pt idx="17828">
                  <c:v>424.61919999999998</c:v>
                </c:pt>
                <c:pt idx="17829">
                  <c:v>424.61860000000001</c:v>
                </c:pt>
                <c:pt idx="17830">
                  <c:v>424.62110000000001</c:v>
                </c:pt>
                <c:pt idx="17831">
                  <c:v>424.62139999999999</c:v>
                </c:pt>
                <c:pt idx="17832">
                  <c:v>424.61939999999998</c:v>
                </c:pt>
                <c:pt idx="17833">
                  <c:v>424.6207</c:v>
                </c:pt>
                <c:pt idx="17834">
                  <c:v>424.61959999999999</c:v>
                </c:pt>
                <c:pt idx="17835">
                  <c:v>424.61880000000002</c:v>
                </c:pt>
                <c:pt idx="17836">
                  <c:v>424.61919999999998</c:v>
                </c:pt>
                <c:pt idx="17837">
                  <c:v>424.62040000000002</c:v>
                </c:pt>
                <c:pt idx="17838">
                  <c:v>424.61970000000002</c:v>
                </c:pt>
                <c:pt idx="17839">
                  <c:v>424.62009999999998</c:v>
                </c:pt>
                <c:pt idx="17840">
                  <c:v>424.6191</c:v>
                </c:pt>
                <c:pt idx="17841">
                  <c:v>424.61900000000003</c:v>
                </c:pt>
                <c:pt idx="17842">
                  <c:v>424.6198</c:v>
                </c:pt>
                <c:pt idx="17843">
                  <c:v>424.61779999999999</c:v>
                </c:pt>
                <c:pt idx="17844">
                  <c:v>424.61660000000001</c:v>
                </c:pt>
                <c:pt idx="17845">
                  <c:v>424.61860000000001</c:v>
                </c:pt>
                <c:pt idx="17846">
                  <c:v>424.61880000000002</c:v>
                </c:pt>
                <c:pt idx="17847">
                  <c:v>424.6191</c:v>
                </c:pt>
                <c:pt idx="17848">
                  <c:v>424.6198</c:v>
                </c:pt>
                <c:pt idx="17849">
                  <c:v>424.61900000000003</c:v>
                </c:pt>
                <c:pt idx="17850">
                  <c:v>424.62</c:v>
                </c:pt>
                <c:pt idx="17851">
                  <c:v>424.61840000000001</c:v>
                </c:pt>
                <c:pt idx="17852">
                  <c:v>424.61869999999999</c:v>
                </c:pt>
                <c:pt idx="17853">
                  <c:v>424.61700000000002</c:v>
                </c:pt>
                <c:pt idx="17854">
                  <c:v>424.61939999999998</c:v>
                </c:pt>
                <c:pt idx="17855">
                  <c:v>424.61840000000001</c:v>
                </c:pt>
                <c:pt idx="17856">
                  <c:v>424.61919999999998</c:v>
                </c:pt>
                <c:pt idx="17857">
                  <c:v>424.6182</c:v>
                </c:pt>
                <c:pt idx="17858">
                  <c:v>424.6191</c:v>
                </c:pt>
                <c:pt idx="17859">
                  <c:v>424.61799999999999</c:v>
                </c:pt>
                <c:pt idx="17860">
                  <c:v>424.6182</c:v>
                </c:pt>
                <c:pt idx="17861">
                  <c:v>424.61860000000001</c:v>
                </c:pt>
                <c:pt idx="17862">
                  <c:v>424.61930000000001</c:v>
                </c:pt>
                <c:pt idx="17863">
                  <c:v>424.62020000000001</c:v>
                </c:pt>
                <c:pt idx="17864">
                  <c:v>424.62</c:v>
                </c:pt>
                <c:pt idx="17865">
                  <c:v>424.61900000000003</c:v>
                </c:pt>
                <c:pt idx="17866">
                  <c:v>424.6207</c:v>
                </c:pt>
                <c:pt idx="17867">
                  <c:v>424.62139999999999</c:v>
                </c:pt>
                <c:pt idx="17868">
                  <c:v>424.61840000000001</c:v>
                </c:pt>
                <c:pt idx="17869">
                  <c:v>424.62049999999999</c:v>
                </c:pt>
                <c:pt idx="17870">
                  <c:v>424.62</c:v>
                </c:pt>
                <c:pt idx="17871">
                  <c:v>424.62079999999997</c:v>
                </c:pt>
                <c:pt idx="17872">
                  <c:v>424.62040000000002</c:v>
                </c:pt>
                <c:pt idx="17873">
                  <c:v>424.62040000000002</c:v>
                </c:pt>
                <c:pt idx="17874">
                  <c:v>424.62209999999999</c:v>
                </c:pt>
                <c:pt idx="17875">
                  <c:v>424.62259999999998</c:v>
                </c:pt>
                <c:pt idx="17876">
                  <c:v>424.62220000000002</c:v>
                </c:pt>
                <c:pt idx="17877">
                  <c:v>424.62139999999999</c:v>
                </c:pt>
                <c:pt idx="17878">
                  <c:v>424.62200000000001</c:v>
                </c:pt>
                <c:pt idx="17879">
                  <c:v>424.62150000000003</c:v>
                </c:pt>
                <c:pt idx="17880">
                  <c:v>424.62079999999997</c:v>
                </c:pt>
                <c:pt idx="17881">
                  <c:v>424.62090000000001</c:v>
                </c:pt>
                <c:pt idx="17882">
                  <c:v>424.62240000000003</c:v>
                </c:pt>
                <c:pt idx="17883">
                  <c:v>424.62099999999998</c:v>
                </c:pt>
                <c:pt idx="17884">
                  <c:v>424.62169999999998</c:v>
                </c:pt>
                <c:pt idx="17885">
                  <c:v>424.62180000000001</c:v>
                </c:pt>
                <c:pt idx="17886">
                  <c:v>424.62200000000001</c:v>
                </c:pt>
                <c:pt idx="17887">
                  <c:v>424.62169999999998</c:v>
                </c:pt>
                <c:pt idx="17888">
                  <c:v>424.62240000000003</c:v>
                </c:pt>
                <c:pt idx="17889">
                  <c:v>424.62240000000003</c:v>
                </c:pt>
                <c:pt idx="17890">
                  <c:v>424.62400000000002</c:v>
                </c:pt>
                <c:pt idx="17891">
                  <c:v>424.62520000000001</c:v>
                </c:pt>
                <c:pt idx="17892">
                  <c:v>424.62459999999999</c:v>
                </c:pt>
                <c:pt idx="17893">
                  <c:v>424.62419999999997</c:v>
                </c:pt>
                <c:pt idx="17894">
                  <c:v>424.62459999999999</c:v>
                </c:pt>
                <c:pt idx="17895">
                  <c:v>424.62520000000001</c:v>
                </c:pt>
                <c:pt idx="17896">
                  <c:v>424.62430000000001</c:v>
                </c:pt>
                <c:pt idx="17897">
                  <c:v>424.62560000000002</c:v>
                </c:pt>
                <c:pt idx="17898">
                  <c:v>424.62380000000002</c:v>
                </c:pt>
                <c:pt idx="17899">
                  <c:v>424.62479999999999</c:v>
                </c:pt>
                <c:pt idx="17900">
                  <c:v>424.62459999999999</c:v>
                </c:pt>
                <c:pt idx="17901">
                  <c:v>424.62439999999998</c:v>
                </c:pt>
                <c:pt idx="17902">
                  <c:v>424.62479999999999</c:v>
                </c:pt>
                <c:pt idx="17903">
                  <c:v>424.62369999999999</c:v>
                </c:pt>
                <c:pt idx="17904">
                  <c:v>424.62529999999998</c:v>
                </c:pt>
                <c:pt idx="17905">
                  <c:v>424.625</c:v>
                </c:pt>
                <c:pt idx="17906">
                  <c:v>424.625</c:v>
                </c:pt>
                <c:pt idx="17907">
                  <c:v>424.62520000000001</c:v>
                </c:pt>
                <c:pt idx="17908">
                  <c:v>424.62540000000001</c:v>
                </c:pt>
                <c:pt idx="17909">
                  <c:v>424.62459999999999</c:v>
                </c:pt>
                <c:pt idx="17910">
                  <c:v>424.62560000000002</c:v>
                </c:pt>
                <c:pt idx="17911">
                  <c:v>424.62520000000001</c:v>
                </c:pt>
                <c:pt idx="17912">
                  <c:v>424.62560000000002</c:v>
                </c:pt>
                <c:pt idx="17913">
                  <c:v>424.6241</c:v>
                </c:pt>
                <c:pt idx="17914">
                  <c:v>424.62569999999999</c:v>
                </c:pt>
                <c:pt idx="17915">
                  <c:v>424.62470000000002</c:v>
                </c:pt>
                <c:pt idx="17916">
                  <c:v>424.62419999999997</c:v>
                </c:pt>
                <c:pt idx="17917">
                  <c:v>424.6241</c:v>
                </c:pt>
                <c:pt idx="17918">
                  <c:v>424.62529999999998</c:v>
                </c:pt>
                <c:pt idx="17919">
                  <c:v>424.62520000000001</c:v>
                </c:pt>
                <c:pt idx="17920">
                  <c:v>424.62569999999999</c:v>
                </c:pt>
                <c:pt idx="17921">
                  <c:v>424.62599999999998</c:v>
                </c:pt>
                <c:pt idx="17922">
                  <c:v>424.62639999999999</c:v>
                </c:pt>
                <c:pt idx="17923">
                  <c:v>424.62720000000002</c:v>
                </c:pt>
                <c:pt idx="17924">
                  <c:v>424.62689999999998</c:v>
                </c:pt>
                <c:pt idx="17925">
                  <c:v>424.62799999999999</c:v>
                </c:pt>
                <c:pt idx="17926">
                  <c:v>424.62639999999999</c:v>
                </c:pt>
                <c:pt idx="17927">
                  <c:v>424.62700000000001</c:v>
                </c:pt>
                <c:pt idx="17928">
                  <c:v>424.62689999999998</c:v>
                </c:pt>
                <c:pt idx="17929">
                  <c:v>424.6266</c:v>
                </c:pt>
                <c:pt idx="17930">
                  <c:v>424.6268</c:v>
                </c:pt>
                <c:pt idx="17931">
                  <c:v>424.62759999999997</c:v>
                </c:pt>
                <c:pt idx="17932">
                  <c:v>424.6284</c:v>
                </c:pt>
                <c:pt idx="17933">
                  <c:v>424.62909999999999</c:v>
                </c:pt>
                <c:pt idx="17934">
                  <c:v>424.62880000000001</c:v>
                </c:pt>
                <c:pt idx="17935">
                  <c:v>424.62830000000002</c:v>
                </c:pt>
                <c:pt idx="17936">
                  <c:v>424.62959999999998</c:v>
                </c:pt>
                <c:pt idx="17937">
                  <c:v>424.63029999999998</c:v>
                </c:pt>
                <c:pt idx="17938">
                  <c:v>424.6309</c:v>
                </c:pt>
                <c:pt idx="17939">
                  <c:v>424.6302</c:v>
                </c:pt>
                <c:pt idx="17940">
                  <c:v>424.62950000000001</c:v>
                </c:pt>
                <c:pt idx="17941">
                  <c:v>424.63240000000002</c:v>
                </c:pt>
                <c:pt idx="17942">
                  <c:v>424.63119999999998</c:v>
                </c:pt>
                <c:pt idx="17943">
                  <c:v>424.63060000000002</c:v>
                </c:pt>
                <c:pt idx="17944">
                  <c:v>424.63189999999997</c:v>
                </c:pt>
                <c:pt idx="17945">
                  <c:v>424.6311</c:v>
                </c:pt>
                <c:pt idx="17946">
                  <c:v>424.63040000000001</c:v>
                </c:pt>
                <c:pt idx="17947">
                  <c:v>424.63189999999997</c:v>
                </c:pt>
                <c:pt idx="17948">
                  <c:v>424.6311</c:v>
                </c:pt>
                <c:pt idx="17949">
                  <c:v>424.6318</c:v>
                </c:pt>
                <c:pt idx="17950">
                  <c:v>424.63200000000001</c:v>
                </c:pt>
                <c:pt idx="17951">
                  <c:v>424.63220000000001</c:v>
                </c:pt>
                <c:pt idx="17952">
                  <c:v>424.63290000000001</c:v>
                </c:pt>
                <c:pt idx="17953">
                  <c:v>424.63240000000002</c:v>
                </c:pt>
                <c:pt idx="17954">
                  <c:v>424.63080000000002</c:v>
                </c:pt>
                <c:pt idx="17955">
                  <c:v>424.63099999999997</c:v>
                </c:pt>
                <c:pt idx="17956">
                  <c:v>424.63060000000002</c:v>
                </c:pt>
                <c:pt idx="17957">
                  <c:v>424.63</c:v>
                </c:pt>
                <c:pt idx="17958">
                  <c:v>424.6311</c:v>
                </c:pt>
                <c:pt idx="17959">
                  <c:v>424.63380000000001</c:v>
                </c:pt>
                <c:pt idx="17960">
                  <c:v>424.6336</c:v>
                </c:pt>
                <c:pt idx="17961">
                  <c:v>424.63339999999999</c:v>
                </c:pt>
                <c:pt idx="17962">
                  <c:v>424.63389999999998</c:v>
                </c:pt>
                <c:pt idx="17963">
                  <c:v>424.63339999999999</c:v>
                </c:pt>
                <c:pt idx="17964">
                  <c:v>424.63310000000001</c:v>
                </c:pt>
                <c:pt idx="17965">
                  <c:v>424.63400000000001</c:v>
                </c:pt>
                <c:pt idx="17966">
                  <c:v>424.6336</c:v>
                </c:pt>
                <c:pt idx="17967">
                  <c:v>424.63279999999997</c:v>
                </c:pt>
                <c:pt idx="17968">
                  <c:v>424.63260000000002</c:v>
                </c:pt>
                <c:pt idx="17969">
                  <c:v>424.63260000000002</c:v>
                </c:pt>
                <c:pt idx="17970">
                  <c:v>424.63240000000002</c:v>
                </c:pt>
                <c:pt idx="17971">
                  <c:v>424.63159999999999</c:v>
                </c:pt>
                <c:pt idx="17972">
                  <c:v>424.63499999999999</c:v>
                </c:pt>
                <c:pt idx="17973">
                  <c:v>424.63319999999999</c:v>
                </c:pt>
                <c:pt idx="17974">
                  <c:v>424.63440000000003</c:v>
                </c:pt>
                <c:pt idx="17975">
                  <c:v>424.63420000000002</c:v>
                </c:pt>
                <c:pt idx="17976">
                  <c:v>424.63400000000001</c:v>
                </c:pt>
                <c:pt idx="17977">
                  <c:v>424.63319999999999</c:v>
                </c:pt>
                <c:pt idx="17978">
                  <c:v>424.63470000000001</c:v>
                </c:pt>
                <c:pt idx="17979">
                  <c:v>424.63459999999998</c:v>
                </c:pt>
                <c:pt idx="17980">
                  <c:v>424.63479999999998</c:v>
                </c:pt>
                <c:pt idx="17981">
                  <c:v>424.63440000000003</c:v>
                </c:pt>
                <c:pt idx="17982">
                  <c:v>424.63630000000001</c:v>
                </c:pt>
                <c:pt idx="17983">
                  <c:v>424.6352</c:v>
                </c:pt>
                <c:pt idx="17984">
                  <c:v>424.63499999999999</c:v>
                </c:pt>
                <c:pt idx="17985">
                  <c:v>424.63549999999998</c:v>
                </c:pt>
                <c:pt idx="17986">
                  <c:v>424.63470000000001</c:v>
                </c:pt>
                <c:pt idx="17987">
                  <c:v>424.63529999999997</c:v>
                </c:pt>
                <c:pt idx="17988">
                  <c:v>424.63670000000002</c:v>
                </c:pt>
                <c:pt idx="17989">
                  <c:v>424.6361</c:v>
                </c:pt>
                <c:pt idx="17990">
                  <c:v>424.63619999999997</c:v>
                </c:pt>
                <c:pt idx="17991">
                  <c:v>424.63529999999997</c:v>
                </c:pt>
                <c:pt idx="17992">
                  <c:v>424.63499999999999</c:v>
                </c:pt>
                <c:pt idx="17993">
                  <c:v>424.63400000000001</c:v>
                </c:pt>
                <c:pt idx="17994">
                  <c:v>424.63549999999998</c:v>
                </c:pt>
                <c:pt idx="17995">
                  <c:v>424.63560000000001</c:v>
                </c:pt>
                <c:pt idx="17996">
                  <c:v>424.63529999999997</c:v>
                </c:pt>
                <c:pt idx="17997">
                  <c:v>424.63580000000002</c:v>
                </c:pt>
                <c:pt idx="17998">
                  <c:v>424.63580000000002</c:v>
                </c:pt>
                <c:pt idx="17999">
                  <c:v>424.63560000000001</c:v>
                </c:pt>
                <c:pt idx="18000">
                  <c:v>424.63560000000001</c:v>
                </c:pt>
                <c:pt idx="18001">
                  <c:v>424.6361</c:v>
                </c:pt>
                <c:pt idx="18002">
                  <c:v>424.63639999999998</c:v>
                </c:pt>
                <c:pt idx="18003">
                  <c:v>424.63619999999997</c:v>
                </c:pt>
                <c:pt idx="18004">
                  <c:v>424.63740000000001</c:v>
                </c:pt>
                <c:pt idx="18005">
                  <c:v>424.63470000000001</c:v>
                </c:pt>
                <c:pt idx="18006">
                  <c:v>424.63740000000001</c:v>
                </c:pt>
                <c:pt idx="18007">
                  <c:v>424.63630000000001</c:v>
                </c:pt>
                <c:pt idx="18008">
                  <c:v>424.63560000000001</c:v>
                </c:pt>
                <c:pt idx="18009">
                  <c:v>424.63670000000002</c:v>
                </c:pt>
                <c:pt idx="18010">
                  <c:v>424.63679999999999</c:v>
                </c:pt>
                <c:pt idx="18011">
                  <c:v>424.63740000000001</c:v>
                </c:pt>
                <c:pt idx="18012">
                  <c:v>424.63780000000003</c:v>
                </c:pt>
                <c:pt idx="18013">
                  <c:v>424.63670000000002</c:v>
                </c:pt>
                <c:pt idx="18014">
                  <c:v>424.63639999999998</c:v>
                </c:pt>
                <c:pt idx="18015">
                  <c:v>424.63720000000001</c:v>
                </c:pt>
                <c:pt idx="18016">
                  <c:v>424.63839999999999</c:v>
                </c:pt>
                <c:pt idx="18017">
                  <c:v>424.6397</c:v>
                </c:pt>
                <c:pt idx="18018">
                  <c:v>424.6388</c:v>
                </c:pt>
                <c:pt idx="18019">
                  <c:v>424.63830000000002</c:v>
                </c:pt>
                <c:pt idx="18020">
                  <c:v>424.6386</c:v>
                </c:pt>
                <c:pt idx="18021">
                  <c:v>424.63940000000002</c:v>
                </c:pt>
                <c:pt idx="18022">
                  <c:v>424.63929999999999</c:v>
                </c:pt>
                <c:pt idx="18023">
                  <c:v>424.63900000000001</c:v>
                </c:pt>
                <c:pt idx="18024">
                  <c:v>424.64019999999999</c:v>
                </c:pt>
                <c:pt idx="18025">
                  <c:v>424.64</c:v>
                </c:pt>
                <c:pt idx="18026">
                  <c:v>424.64120000000003</c:v>
                </c:pt>
                <c:pt idx="18027">
                  <c:v>424.64100000000002</c:v>
                </c:pt>
                <c:pt idx="18028">
                  <c:v>424.64170000000001</c:v>
                </c:pt>
                <c:pt idx="18029">
                  <c:v>424.64060000000001</c:v>
                </c:pt>
                <c:pt idx="18030">
                  <c:v>424.64100000000002</c:v>
                </c:pt>
                <c:pt idx="18031">
                  <c:v>424.6413</c:v>
                </c:pt>
                <c:pt idx="18032">
                  <c:v>424.642</c:v>
                </c:pt>
                <c:pt idx="18033">
                  <c:v>424.6413</c:v>
                </c:pt>
                <c:pt idx="18034">
                  <c:v>424.64400000000001</c:v>
                </c:pt>
                <c:pt idx="18035">
                  <c:v>424.64440000000002</c:v>
                </c:pt>
                <c:pt idx="18036">
                  <c:v>424.642</c:v>
                </c:pt>
                <c:pt idx="18037">
                  <c:v>424.64260000000002</c:v>
                </c:pt>
                <c:pt idx="18038">
                  <c:v>424.64240000000001</c:v>
                </c:pt>
                <c:pt idx="18039">
                  <c:v>424.6422</c:v>
                </c:pt>
                <c:pt idx="18040">
                  <c:v>424.6422</c:v>
                </c:pt>
                <c:pt idx="18041">
                  <c:v>424.64440000000002</c:v>
                </c:pt>
                <c:pt idx="18042">
                  <c:v>424.64370000000002</c:v>
                </c:pt>
                <c:pt idx="18043">
                  <c:v>424.64499999999998</c:v>
                </c:pt>
                <c:pt idx="18044">
                  <c:v>424.64659999999998</c:v>
                </c:pt>
                <c:pt idx="18045">
                  <c:v>424.6454</c:v>
                </c:pt>
                <c:pt idx="18046">
                  <c:v>424.64589999999998</c:v>
                </c:pt>
                <c:pt idx="18047">
                  <c:v>424.64440000000002</c:v>
                </c:pt>
                <c:pt idx="18048">
                  <c:v>424.64679999999998</c:v>
                </c:pt>
                <c:pt idx="18049">
                  <c:v>424.64699999999999</c:v>
                </c:pt>
                <c:pt idx="18050">
                  <c:v>424.64760000000001</c:v>
                </c:pt>
                <c:pt idx="18051">
                  <c:v>424.64659999999998</c:v>
                </c:pt>
                <c:pt idx="18052">
                  <c:v>424.6454</c:v>
                </c:pt>
                <c:pt idx="18053">
                  <c:v>424.64620000000002</c:v>
                </c:pt>
                <c:pt idx="18054">
                  <c:v>424.64580000000001</c:v>
                </c:pt>
                <c:pt idx="18055">
                  <c:v>424.64530000000002</c:v>
                </c:pt>
                <c:pt idx="18056">
                  <c:v>424.6454</c:v>
                </c:pt>
                <c:pt idx="18057">
                  <c:v>424.64609999999999</c:v>
                </c:pt>
                <c:pt idx="18058">
                  <c:v>424.64620000000002</c:v>
                </c:pt>
                <c:pt idx="18059">
                  <c:v>424.64670000000001</c:v>
                </c:pt>
                <c:pt idx="18060">
                  <c:v>424.64690000000002</c:v>
                </c:pt>
                <c:pt idx="18061">
                  <c:v>424.6456</c:v>
                </c:pt>
                <c:pt idx="18062">
                  <c:v>424.64569999999998</c:v>
                </c:pt>
                <c:pt idx="18063">
                  <c:v>424.64659999999998</c:v>
                </c:pt>
                <c:pt idx="18064">
                  <c:v>424.6472</c:v>
                </c:pt>
                <c:pt idx="18065">
                  <c:v>424.6454</c:v>
                </c:pt>
                <c:pt idx="18066">
                  <c:v>424.64800000000002</c:v>
                </c:pt>
                <c:pt idx="18067">
                  <c:v>424.64819999999997</c:v>
                </c:pt>
                <c:pt idx="18068">
                  <c:v>424.64780000000002</c:v>
                </c:pt>
                <c:pt idx="18069">
                  <c:v>424.64920000000001</c:v>
                </c:pt>
                <c:pt idx="18070">
                  <c:v>424.64980000000003</c:v>
                </c:pt>
                <c:pt idx="18071">
                  <c:v>424.64940000000001</c:v>
                </c:pt>
                <c:pt idx="18072">
                  <c:v>424.65</c:v>
                </c:pt>
                <c:pt idx="18073">
                  <c:v>424.649</c:v>
                </c:pt>
                <c:pt idx="18074">
                  <c:v>424.6497</c:v>
                </c:pt>
                <c:pt idx="18075">
                  <c:v>424.64859999999999</c:v>
                </c:pt>
                <c:pt idx="18076">
                  <c:v>424.64960000000002</c:v>
                </c:pt>
                <c:pt idx="18077">
                  <c:v>424.6481</c:v>
                </c:pt>
                <c:pt idx="18078">
                  <c:v>424.64879999999999</c:v>
                </c:pt>
                <c:pt idx="18079">
                  <c:v>424.64859999999999</c:v>
                </c:pt>
                <c:pt idx="18080">
                  <c:v>424.64940000000001</c:v>
                </c:pt>
                <c:pt idx="18081">
                  <c:v>424.649</c:v>
                </c:pt>
                <c:pt idx="18082">
                  <c:v>424.64890000000003</c:v>
                </c:pt>
                <c:pt idx="18083">
                  <c:v>424.649</c:v>
                </c:pt>
                <c:pt idx="18084">
                  <c:v>424.64819999999997</c:v>
                </c:pt>
                <c:pt idx="18085">
                  <c:v>424.6506</c:v>
                </c:pt>
                <c:pt idx="18086">
                  <c:v>424.64940000000001</c:v>
                </c:pt>
                <c:pt idx="18087">
                  <c:v>424.64980000000003</c:v>
                </c:pt>
                <c:pt idx="18088">
                  <c:v>424.64980000000003</c:v>
                </c:pt>
                <c:pt idx="18089">
                  <c:v>424.64960000000002</c:v>
                </c:pt>
                <c:pt idx="18090">
                  <c:v>424.64870000000002</c:v>
                </c:pt>
                <c:pt idx="18091">
                  <c:v>424.64980000000003</c:v>
                </c:pt>
                <c:pt idx="18092">
                  <c:v>424.64859999999999</c:v>
                </c:pt>
                <c:pt idx="18093">
                  <c:v>424.64960000000002</c:v>
                </c:pt>
                <c:pt idx="18094">
                  <c:v>424.649</c:v>
                </c:pt>
                <c:pt idx="18095">
                  <c:v>424.64960000000002</c:v>
                </c:pt>
                <c:pt idx="18096">
                  <c:v>424.64789999999999</c:v>
                </c:pt>
                <c:pt idx="18097">
                  <c:v>424.64839999999998</c:v>
                </c:pt>
                <c:pt idx="18098">
                  <c:v>424.64800000000002</c:v>
                </c:pt>
                <c:pt idx="18099">
                  <c:v>424.64879999999999</c:v>
                </c:pt>
                <c:pt idx="18100">
                  <c:v>424.64839999999998</c:v>
                </c:pt>
                <c:pt idx="18101">
                  <c:v>424.64960000000002</c:v>
                </c:pt>
                <c:pt idx="18102">
                  <c:v>424.64940000000001</c:v>
                </c:pt>
                <c:pt idx="18103">
                  <c:v>424.65</c:v>
                </c:pt>
                <c:pt idx="18104">
                  <c:v>424.64960000000002</c:v>
                </c:pt>
                <c:pt idx="18105">
                  <c:v>424.64929999999998</c:v>
                </c:pt>
                <c:pt idx="18106">
                  <c:v>424.65</c:v>
                </c:pt>
                <c:pt idx="18107">
                  <c:v>424.6515</c:v>
                </c:pt>
                <c:pt idx="18108">
                  <c:v>424.65</c:v>
                </c:pt>
                <c:pt idx="18109">
                  <c:v>424.65120000000002</c:v>
                </c:pt>
                <c:pt idx="18110">
                  <c:v>424.65120000000002</c:v>
                </c:pt>
                <c:pt idx="18111">
                  <c:v>424.6508</c:v>
                </c:pt>
                <c:pt idx="18112">
                  <c:v>424.65100000000001</c:v>
                </c:pt>
                <c:pt idx="18113">
                  <c:v>424.65030000000002</c:v>
                </c:pt>
                <c:pt idx="18114">
                  <c:v>424.64960000000002</c:v>
                </c:pt>
                <c:pt idx="18115">
                  <c:v>424.64909999999998</c:v>
                </c:pt>
                <c:pt idx="18116">
                  <c:v>424.64920000000001</c:v>
                </c:pt>
                <c:pt idx="18117">
                  <c:v>424.65019999999998</c:v>
                </c:pt>
                <c:pt idx="18118">
                  <c:v>424.65039999999999</c:v>
                </c:pt>
                <c:pt idx="18119">
                  <c:v>424.6506</c:v>
                </c:pt>
                <c:pt idx="18120">
                  <c:v>424.65039999999999</c:v>
                </c:pt>
                <c:pt idx="18121">
                  <c:v>424.64929999999998</c:v>
                </c:pt>
                <c:pt idx="18122">
                  <c:v>424.6474</c:v>
                </c:pt>
                <c:pt idx="18123">
                  <c:v>424.65030000000002</c:v>
                </c:pt>
                <c:pt idx="18124">
                  <c:v>424.6508</c:v>
                </c:pt>
                <c:pt idx="18125">
                  <c:v>424.65069999999997</c:v>
                </c:pt>
                <c:pt idx="18126">
                  <c:v>424.65140000000002</c:v>
                </c:pt>
                <c:pt idx="18127">
                  <c:v>424.64960000000002</c:v>
                </c:pt>
                <c:pt idx="18128">
                  <c:v>424.64920000000001</c:v>
                </c:pt>
                <c:pt idx="18129">
                  <c:v>424.65039999999999</c:v>
                </c:pt>
                <c:pt idx="18130">
                  <c:v>424.64940000000001</c:v>
                </c:pt>
                <c:pt idx="18131">
                  <c:v>424.64980000000003</c:v>
                </c:pt>
                <c:pt idx="18132">
                  <c:v>424.64960000000002</c:v>
                </c:pt>
                <c:pt idx="18133">
                  <c:v>424.64980000000003</c:v>
                </c:pt>
                <c:pt idx="18134">
                  <c:v>424.649</c:v>
                </c:pt>
                <c:pt idx="18135">
                  <c:v>424.64960000000002</c:v>
                </c:pt>
                <c:pt idx="18136">
                  <c:v>424.65039999999999</c:v>
                </c:pt>
                <c:pt idx="18137">
                  <c:v>424.64929999999998</c:v>
                </c:pt>
                <c:pt idx="18138">
                  <c:v>424.64940000000001</c:v>
                </c:pt>
                <c:pt idx="18139">
                  <c:v>424.65120000000002</c:v>
                </c:pt>
                <c:pt idx="18140">
                  <c:v>424.65100000000001</c:v>
                </c:pt>
                <c:pt idx="18141">
                  <c:v>424.65210000000002</c:v>
                </c:pt>
                <c:pt idx="18142">
                  <c:v>424.6524</c:v>
                </c:pt>
                <c:pt idx="18143">
                  <c:v>424.65300000000002</c:v>
                </c:pt>
                <c:pt idx="18144">
                  <c:v>424.65390000000002</c:v>
                </c:pt>
                <c:pt idx="18145">
                  <c:v>424.65339999999998</c:v>
                </c:pt>
                <c:pt idx="18146">
                  <c:v>424.65309999999999</c:v>
                </c:pt>
                <c:pt idx="18147">
                  <c:v>424.65370000000001</c:v>
                </c:pt>
                <c:pt idx="18148">
                  <c:v>424.65440000000001</c:v>
                </c:pt>
                <c:pt idx="18149">
                  <c:v>424.65359999999998</c:v>
                </c:pt>
                <c:pt idx="18150">
                  <c:v>424.65339999999998</c:v>
                </c:pt>
                <c:pt idx="18151">
                  <c:v>424.65379999999999</c:v>
                </c:pt>
                <c:pt idx="18152">
                  <c:v>424.65379999999999</c:v>
                </c:pt>
                <c:pt idx="18153">
                  <c:v>424.65460000000002</c:v>
                </c:pt>
                <c:pt idx="18154">
                  <c:v>424.65429999999998</c:v>
                </c:pt>
                <c:pt idx="18155">
                  <c:v>424.65440000000001</c:v>
                </c:pt>
                <c:pt idx="18156">
                  <c:v>424.6542</c:v>
                </c:pt>
                <c:pt idx="18157">
                  <c:v>424.6558</c:v>
                </c:pt>
                <c:pt idx="18158">
                  <c:v>424.65519999999998</c:v>
                </c:pt>
                <c:pt idx="18159">
                  <c:v>424.65519999999998</c:v>
                </c:pt>
                <c:pt idx="18160">
                  <c:v>424.65359999999998</c:v>
                </c:pt>
                <c:pt idx="18161">
                  <c:v>424.65390000000002</c:v>
                </c:pt>
                <c:pt idx="18162">
                  <c:v>424.65230000000003</c:v>
                </c:pt>
                <c:pt idx="18163">
                  <c:v>424.65249999999997</c:v>
                </c:pt>
                <c:pt idx="18164">
                  <c:v>424.65109999999999</c:v>
                </c:pt>
                <c:pt idx="18165">
                  <c:v>424.6515</c:v>
                </c:pt>
                <c:pt idx="18166">
                  <c:v>424.65260000000001</c:v>
                </c:pt>
                <c:pt idx="18167">
                  <c:v>424.65120000000002</c:v>
                </c:pt>
                <c:pt idx="18168">
                  <c:v>424.65260000000001</c:v>
                </c:pt>
                <c:pt idx="18169">
                  <c:v>424.6508</c:v>
                </c:pt>
                <c:pt idx="18170">
                  <c:v>424.6508</c:v>
                </c:pt>
                <c:pt idx="18171">
                  <c:v>424.65199999999999</c:v>
                </c:pt>
                <c:pt idx="18172">
                  <c:v>424.65460000000002</c:v>
                </c:pt>
                <c:pt idx="18173">
                  <c:v>424.6533</c:v>
                </c:pt>
                <c:pt idx="18174">
                  <c:v>424.65449999999998</c:v>
                </c:pt>
                <c:pt idx="18175">
                  <c:v>424.65499999999997</c:v>
                </c:pt>
                <c:pt idx="18176">
                  <c:v>424.65440000000001</c:v>
                </c:pt>
                <c:pt idx="18177">
                  <c:v>424.65379999999999</c:v>
                </c:pt>
                <c:pt idx="18178">
                  <c:v>424.65679999999998</c:v>
                </c:pt>
                <c:pt idx="18179">
                  <c:v>424.65539999999999</c:v>
                </c:pt>
                <c:pt idx="18180">
                  <c:v>424.65519999999998</c:v>
                </c:pt>
                <c:pt idx="18181">
                  <c:v>424.65499999999997</c:v>
                </c:pt>
                <c:pt idx="18182">
                  <c:v>424.65550000000002</c:v>
                </c:pt>
                <c:pt idx="18183">
                  <c:v>424.65620000000001</c:v>
                </c:pt>
                <c:pt idx="18184">
                  <c:v>424.65699999999998</c:v>
                </c:pt>
                <c:pt idx="18185">
                  <c:v>424.6574</c:v>
                </c:pt>
                <c:pt idx="18186">
                  <c:v>424.6592</c:v>
                </c:pt>
                <c:pt idx="18187">
                  <c:v>424.65800000000002</c:v>
                </c:pt>
                <c:pt idx="18188">
                  <c:v>424.65879999999999</c:v>
                </c:pt>
                <c:pt idx="18189">
                  <c:v>424.65809999999999</c:v>
                </c:pt>
                <c:pt idx="18190">
                  <c:v>424.65879999999999</c:v>
                </c:pt>
                <c:pt idx="18191">
                  <c:v>424.65859999999998</c:v>
                </c:pt>
                <c:pt idx="18192">
                  <c:v>424.65890000000002</c:v>
                </c:pt>
                <c:pt idx="18193">
                  <c:v>424.65940000000001</c:v>
                </c:pt>
                <c:pt idx="18194">
                  <c:v>424.65969999999999</c:v>
                </c:pt>
                <c:pt idx="18195">
                  <c:v>424.66039999999998</c:v>
                </c:pt>
                <c:pt idx="18196">
                  <c:v>424.65960000000001</c:v>
                </c:pt>
                <c:pt idx="18197">
                  <c:v>424.65940000000001</c:v>
                </c:pt>
                <c:pt idx="18198">
                  <c:v>424.66</c:v>
                </c:pt>
                <c:pt idx="18199">
                  <c:v>424.65800000000002</c:v>
                </c:pt>
                <c:pt idx="18200">
                  <c:v>424.65969999999999</c:v>
                </c:pt>
                <c:pt idx="18201">
                  <c:v>424.65940000000001</c:v>
                </c:pt>
                <c:pt idx="18202">
                  <c:v>424.65940000000001</c:v>
                </c:pt>
                <c:pt idx="18203">
                  <c:v>424.65899999999999</c:v>
                </c:pt>
                <c:pt idx="18204">
                  <c:v>424.65969999999999</c:v>
                </c:pt>
                <c:pt idx="18205">
                  <c:v>424.65890000000002</c:v>
                </c:pt>
                <c:pt idx="18206">
                  <c:v>424.6585</c:v>
                </c:pt>
                <c:pt idx="18207">
                  <c:v>424.65940000000001</c:v>
                </c:pt>
                <c:pt idx="18208">
                  <c:v>424.66019999999997</c:v>
                </c:pt>
                <c:pt idx="18209">
                  <c:v>424.65980000000002</c:v>
                </c:pt>
                <c:pt idx="18210">
                  <c:v>424.65980000000002</c:v>
                </c:pt>
                <c:pt idx="18211">
                  <c:v>424.65809999999999</c:v>
                </c:pt>
                <c:pt idx="18212">
                  <c:v>424.65960000000001</c:v>
                </c:pt>
                <c:pt idx="18213">
                  <c:v>424.66</c:v>
                </c:pt>
                <c:pt idx="18214">
                  <c:v>424.66030000000001</c:v>
                </c:pt>
                <c:pt idx="18215">
                  <c:v>424.66019999999997</c:v>
                </c:pt>
                <c:pt idx="18216">
                  <c:v>424.66109999999998</c:v>
                </c:pt>
                <c:pt idx="18217">
                  <c:v>424.66160000000002</c:v>
                </c:pt>
                <c:pt idx="18218">
                  <c:v>424.66219999999998</c:v>
                </c:pt>
                <c:pt idx="18219">
                  <c:v>424.66219999999998</c:v>
                </c:pt>
                <c:pt idx="18220">
                  <c:v>424.66180000000003</c:v>
                </c:pt>
                <c:pt idx="18221">
                  <c:v>424.66160000000002</c:v>
                </c:pt>
                <c:pt idx="18222">
                  <c:v>424.66059999999999</c:v>
                </c:pt>
                <c:pt idx="18223">
                  <c:v>424.66160000000002</c:v>
                </c:pt>
                <c:pt idx="18224">
                  <c:v>424.6617</c:v>
                </c:pt>
                <c:pt idx="18225">
                  <c:v>424.66039999999998</c:v>
                </c:pt>
                <c:pt idx="18226">
                  <c:v>424.66160000000002</c:v>
                </c:pt>
                <c:pt idx="18227">
                  <c:v>424.66160000000002</c:v>
                </c:pt>
                <c:pt idx="18228">
                  <c:v>424.661</c:v>
                </c:pt>
                <c:pt idx="18229">
                  <c:v>424.6626</c:v>
                </c:pt>
                <c:pt idx="18230">
                  <c:v>424.66019999999997</c:v>
                </c:pt>
                <c:pt idx="18231">
                  <c:v>424.66289999999998</c:v>
                </c:pt>
                <c:pt idx="18232">
                  <c:v>424.66199999999998</c:v>
                </c:pt>
                <c:pt idx="18233">
                  <c:v>424.66239999999999</c:v>
                </c:pt>
                <c:pt idx="18234">
                  <c:v>424.66370000000001</c:v>
                </c:pt>
                <c:pt idx="18235">
                  <c:v>424.66289999999998</c:v>
                </c:pt>
                <c:pt idx="18236">
                  <c:v>424.6635</c:v>
                </c:pt>
                <c:pt idx="18237">
                  <c:v>424.66379999999998</c:v>
                </c:pt>
                <c:pt idx="18238">
                  <c:v>424.66359999999997</c:v>
                </c:pt>
                <c:pt idx="18239">
                  <c:v>424.66399999999999</c:v>
                </c:pt>
                <c:pt idx="18240">
                  <c:v>424.6628</c:v>
                </c:pt>
                <c:pt idx="18241">
                  <c:v>424.6635</c:v>
                </c:pt>
                <c:pt idx="18242">
                  <c:v>424.66269999999997</c:v>
                </c:pt>
                <c:pt idx="18243">
                  <c:v>424.66199999999998</c:v>
                </c:pt>
                <c:pt idx="18244">
                  <c:v>424.6628</c:v>
                </c:pt>
                <c:pt idx="18245">
                  <c:v>424.66370000000001</c:v>
                </c:pt>
                <c:pt idx="18246">
                  <c:v>424.66390000000001</c:v>
                </c:pt>
                <c:pt idx="18247">
                  <c:v>424.6628</c:v>
                </c:pt>
                <c:pt idx="18248">
                  <c:v>424.66210000000001</c:v>
                </c:pt>
                <c:pt idx="18249">
                  <c:v>424.66239999999999</c:v>
                </c:pt>
                <c:pt idx="18250">
                  <c:v>424.66289999999998</c:v>
                </c:pt>
                <c:pt idx="18251">
                  <c:v>424.66329999999999</c:v>
                </c:pt>
                <c:pt idx="18252">
                  <c:v>424.66340000000002</c:v>
                </c:pt>
                <c:pt idx="18253">
                  <c:v>424.66289999999998</c:v>
                </c:pt>
                <c:pt idx="18254">
                  <c:v>424.66460000000001</c:v>
                </c:pt>
                <c:pt idx="18255">
                  <c:v>424.6644</c:v>
                </c:pt>
                <c:pt idx="18256">
                  <c:v>424.6644</c:v>
                </c:pt>
                <c:pt idx="18257">
                  <c:v>424.66469999999998</c:v>
                </c:pt>
                <c:pt idx="18258">
                  <c:v>424.66480000000001</c:v>
                </c:pt>
                <c:pt idx="18259">
                  <c:v>424.6662</c:v>
                </c:pt>
                <c:pt idx="18260">
                  <c:v>424.6671</c:v>
                </c:pt>
                <c:pt idx="18261">
                  <c:v>424.66500000000002</c:v>
                </c:pt>
                <c:pt idx="18262">
                  <c:v>424.66410000000002</c:v>
                </c:pt>
                <c:pt idx="18263">
                  <c:v>424.66399999999999</c:v>
                </c:pt>
                <c:pt idx="18264">
                  <c:v>424.66399999999999</c:v>
                </c:pt>
                <c:pt idx="18265">
                  <c:v>424.6644</c:v>
                </c:pt>
                <c:pt idx="18266">
                  <c:v>424.66559999999998</c:v>
                </c:pt>
                <c:pt idx="18267">
                  <c:v>424.6653</c:v>
                </c:pt>
                <c:pt idx="18268">
                  <c:v>424.66570000000002</c:v>
                </c:pt>
                <c:pt idx="18269">
                  <c:v>424.66640000000001</c:v>
                </c:pt>
                <c:pt idx="18270">
                  <c:v>424.66539999999998</c:v>
                </c:pt>
                <c:pt idx="18271">
                  <c:v>424.66460000000001</c:v>
                </c:pt>
                <c:pt idx="18272">
                  <c:v>424.66629999999998</c:v>
                </c:pt>
                <c:pt idx="18273">
                  <c:v>424.666</c:v>
                </c:pt>
                <c:pt idx="18274">
                  <c:v>424.66559999999998</c:v>
                </c:pt>
                <c:pt idx="18275">
                  <c:v>424.66539999999998</c:v>
                </c:pt>
                <c:pt idx="18276">
                  <c:v>424.66660000000002</c:v>
                </c:pt>
                <c:pt idx="18277">
                  <c:v>424.66669999999999</c:v>
                </c:pt>
                <c:pt idx="18278">
                  <c:v>424.66759999999999</c:v>
                </c:pt>
                <c:pt idx="18279">
                  <c:v>424.6678</c:v>
                </c:pt>
                <c:pt idx="18280">
                  <c:v>424.66840000000002</c:v>
                </c:pt>
                <c:pt idx="18281">
                  <c:v>424.6687</c:v>
                </c:pt>
                <c:pt idx="18282">
                  <c:v>424.66759999999999</c:v>
                </c:pt>
                <c:pt idx="18283">
                  <c:v>424.66719999999998</c:v>
                </c:pt>
                <c:pt idx="18284">
                  <c:v>424.66699999999997</c:v>
                </c:pt>
                <c:pt idx="18285">
                  <c:v>424.66699999999997</c:v>
                </c:pt>
                <c:pt idx="18286">
                  <c:v>424.66699999999997</c:v>
                </c:pt>
                <c:pt idx="18287">
                  <c:v>424.66879999999998</c:v>
                </c:pt>
                <c:pt idx="18288">
                  <c:v>424.66840000000002</c:v>
                </c:pt>
                <c:pt idx="18289">
                  <c:v>424.66759999999999</c:v>
                </c:pt>
                <c:pt idx="18290">
                  <c:v>424.66739999999999</c:v>
                </c:pt>
                <c:pt idx="18291">
                  <c:v>424.66789999999997</c:v>
                </c:pt>
                <c:pt idx="18292">
                  <c:v>424.66719999999998</c:v>
                </c:pt>
                <c:pt idx="18293">
                  <c:v>424.6687</c:v>
                </c:pt>
                <c:pt idx="18294">
                  <c:v>424.66820000000001</c:v>
                </c:pt>
                <c:pt idx="18295">
                  <c:v>424.6678</c:v>
                </c:pt>
                <c:pt idx="18296">
                  <c:v>424.66590000000002</c:v>
                </c:pt>
                <c:pt idx="18297">
                  <c:v>424.66680000000002</c:v>
                </c:pt>
                <c:pt idx="18298">
                  <c:v>424.66860000000003</c:v>
                </c:pt>
                <c:pt idx="18299">
                  <c:v>424.66739999999999</c:v>
                </c:pt>
                <c:pt idx="18300">
                  <c:v>424.66739999999999</c:v>
                </c:pt>
                <c:pt idx="18301">
                  <c:v>424.66800000000001</c:v>
                </c:pt>
                <c:pt idx="18302">
                  <c:v>424.66860000000003</c:v>
                </c:pt>
                <c:pt idx="18303">
                  <c:v>424.66860000000003</c:v>
                </c:pt>
                <c:pt idx="18304">
                  <c:v>424.66860000000003</c:v>
                </c:pt>
                <c:pt idx="18305">
                  <c:v>424.66840000000002</c:v>
                </c:pt>
                <c:pt idx="18306">
                  <c:v>424.66750000000002</c:v>
                </c:pt>
                <c:pt idx="18307">
                  <c:v>424.66719999999998</c:v>
                </c:pt>
                <c:pt idx="18308">
                  <c:v>424.66829999999999</c:v>
                </c:pt>
                <c:pt idx="18309">
                  <c:v>424.66719999999998</c:v>
                </c:pt>
                <c:pt idx="18310">
                  <c:v>424.6671</c:v>
                </c:pt>
                <c:pt idx="18311">
                  <c:v>424.66739999999999</c:v>
                </c:pt>
                <c:pt idx="18312">
                  <c:v>424.66849999999999</c:v>
                </c:pt>
                <c:pt idx="18313">
                  <c:v>424.66660000000002</c:v>
                </c:pt>
                <c:pt idx="18314">
                  <c:v>424.666</c:v>
                </c:pt>
                <c:pt idx="18315">
                  <c:v>424.66820000000001</c:v>
                </c:pt>
                <c:pt idx="18316">
                  <c:v>424.66739999999999</c:v>
                </c:pt>
                <c:pt idx="18317">
                  <c:v>424.66860000000003</c:v>
                </c:pt>
                <c:pt idx="18318">
                  <c:v>424.66750000000002</c:v>
                </c:pt>
                <c:pt idx="18319">
                  <c:v>424.66759999999999</c:v>
                </c:pt>
                <c:pt idx="18320">
                  <c:v>424.66809999999998</c:v>
                </c:pt>
                <c:pt idx="18321">
                  <c:v>424.66800000000001</c:v>
                </c:pt>
                <c:pt idx="18322">
                  <c:v>424.66759999999999</c:v>
                </c:pt>
                <c:pt idx="18323">
                  <c:v>424.66759999999999</c:v>
                </c:pt>
                <c:pt idx="18324">
                  <c:v>424.6678</c:v>
                </c:pt>
                <c:pt idx="18325">
                  <c:v>424.66800000000001</c:v>
                </c:pt>
                <c:pt idx="18326">
                  <c:v>424.66669999999999</c:v>
                </c:pt>
                <c:pt idx="18327">
                  <c:v>424.66820000000001</c:v>
                </c:pt>
                <c:pt idx="18328">
                  <c:v>424.66759999999999</c:v>
                </c:pt>
                <c:pt idx="18329">
                  <c:v>424.66829999999999</c:v>
                </c:pt>
                <c:pt idx="18330">
                  <c:v>424.66750000000002</c:v>
                </c:pt>
                <c:pt idx="18331">
                  <c:v>424.66919999999999</c:v>
                </c:pt>
                <c:pt idx="18332">
                  <c:v>424.67059999999998</c:v>
                </c:pt>
                <c:pt idx="18333">
                  <c:v>424.66890000000001</c:v>
                </c:pt>
                <c:pt idx="18334">
                  <c:v>424.66890000000001</c:v>
                </c:pt>
                <c:pt idx="18335">
                  <c:v>424.66950000000003</c:v>
                </c:pt>
                <c:pt idx="18336">
                  <c:v>424.67059999999998</c:v>
                </c:pt>
                <c:pt idx="18337">
                  <c:v>424.67079999999999</c:v>
                </c:pt>
                <c:pt idx="18338">
                  <c:v>424.6696</c:v>
                </c:pt>
                <c:pt idx="18339">
                  <c:v>424.6696</c:v>
                </c:pt>
                <c:pt idx="18340">
                  <c:v>424.67079999999999</c:v>
                </c:pt>
                <c:pt idx="18341">
                  <c:v>424.67180000000002</c:v>
                </c:pt>
                <c:pt idx="18342">
                  <c:v>424.6712</c:v>
                </c:pt>
                <c:pt idx="18343">
                  <c:v>424.67070000000001</c:v>
                </c:pt>
                <c:pt idx="18344">
                  <c:v>424.67180000000002</c:v>
                </c:pt>
                <c:pt idx="18345">
                  <c:v>424.67059999999998</c:v>
                </c:pt>
                <c:pt idx="18346">
                  <c:v>424.67110000000002</c:v>
                </c:pt>
                <c:pt idx="18347">
                  <c:v>424.67230000000001</c:v>
                </c:pt>
                <c:pt idx="18348">
                  <c:v>424.67149999999998</c:v>
                </c:pt>
                <c:pt idx="18349">
                  <c:v>424.67110000000002</c:v>
                </c:pt>
                <c:pt idx="18350">
                  <c:v>424.67320000000001</c:v>
                </c:pt>
                <c:pt idx="18351">
                  <c:v>424.67189999999999</c:v>
                </c:pt>
                <c:pt idx="18352">
                  <c:v>424.67219999999998</c:v>
                </c:pt>
                <c:pt idx="18353">
                  <c:v>424.67200000000003</c:v>
                </c:pt>
                <c:pt idx="18354">
                  <c:v>424.67320000000001</c:v>
                </c:pt>
                <c:pt idx="18355">
                  <c:v>424.67219999999998</c:v>
                </c:pt>
                <c:pt idx="18356">
                  <c:v>424.67219999999998</c:v>
                </c:pt>
                <c:pt idx="18357">
                  <c:v>424.67219999999998</c:v>
                </c:pt>
                <c:pt idx="18358">
                  <c:v>424.67309999999998</c:v>
                </c:pt>
                <c:pt idx="18359">
                  <c:v>424.67219999999998</c:v>
                </c:pt>
                <c:pt idx="18360">
                  <c:v>424.6728</c:v>
                </c:pt>
                <c:pt idx="18361">
                  <c:v>424.67239999999998</c:v>
                </c:pt>
                <c:pt idx="18362">
                  <c:v>424.67239999999998</c:v>
                </c:pt>
                <c:pt idx="18363">
                  <c:v>424.67309999999998</c:v>
                </c:pt>
                <c:pt idx="18364">
                  <c:v>424.6728</c:v>
                </c:pt>
                <c:pt idx="18365">
                  <c:v>424.6739</c:v>
                </c:pt>
                <c:pt idx="18366">
                  <c:v>424.67500000000001</c:v>
                </c:pt>
                <c:pt idx="18367">
                  <c:v>424.67570000000001</c:v>
                </c:pt>
                <c:pt idx="18368">
                  <c:v>424.67599999999999</c:v>
                </c:pt>
                <c:pt idx="18369">
                  <c:v>424.67399999999998</c:v>
                </c:pt>
                <c:pt idx="18370">
                  <c:v>424.67329999999998</c:v>
                </c:pt>
                <c:pt idx="18371">
                  <c:v>424.673</c:v>
                </c:pt>
                <c:pt idx="18372">
                  <c:v>424.67189999999999</c:v>
                </c:pt>
                <c:pt idx="18373">
                  <c:v>424.67309999999998</c:v>
                </c:pt>
                <c:pt idx="18374">
                  <c:v>424.6739</c:v>
                </c:pt>
                <c:pt idx="18375">
                  <c:v>424.673</c:v>
                </c:pt>
                <c:pt idx="18376">
                  <c:v>424.67419999999998</c:v>
                </c:pt>
                <c:pt idx="18377">
                  <c:v>424.6748</c:v>
                </c:pt>
                <c:pt idx="18378">
                  <c:v>424.673</c:v>
                </c:pt>
                <c:pt idx="18379">
                  <c:v>424.67380000000003</c:v>
                </c:pt>
                <c:pt idx="18380">
                  <c:v>424.67500000000001</c:v>
                </c:pt>
                <c:pt idx="18381">
                  <c:v>424.67579999999998</c:v>
                </c:pt>
                <c:pt idx="18382">
                  <c:v>424.67540000000002</c:v>
                </c:pt>
                <c:pt idx="18383">
                  <c:v>424.67599999999999</c:v>
                </c:pt>
                <c:pt idx="18384">
                  <c:v>424.67660000000001</c:v>
                </c:pt>
                <c:pt idx="18385">
                  <c:v>424.67579999999998</c:v>
                </c:pt>
                <c:pt idx="18386">
                  <c:v>424.67579999999998</c:v>
                </c:pt>
                <c:pt idx="18387">
                  <c:v>424.67579999999998</c:v>
                </c:pt>
                <c:pt idx="18388">
                  <c:v>424.67570000000001</c:v>
                </c:pt>
                <c:pt idx="18389">
                  <c:v>424.67500000000001</c:v>
                </c:pt>
                <c:pt idx="18390">
                  <c:v>424.67520000000002</c:v>
                </c:pt>
                <c:pt idx="18391">
                  <c:v>424.67559999999997</c:v>
                </c:pt>
                <c:pt idx="18392">
                  <c:v>424.6739</c:v>
                </c:pt>
                <c:pt idx="18393">
                  <c:v>424.67559999999997</c:v>
                </c:pt>
                <c:pt idx="18394">
                  <c:v>424.67559999999997</c:v>
                </c:pt>
                <c:pt idx="18395">
                  <c:v>424.67669999999998</c:v>
                </c:pt>
                <c:pt idx="18396">
                  <c:v>424.6773</c:v>
                </c:pt>
                <c:pt idx="18397">
                  <c:v>424.67660000000001</c:v>
                </c:pt>
                <c:pt idx="18398">
                  <c:v>424.6764</c:v>
                </c:pt>
                <c:pt idx="18399">
                  <c:v>424.67590000000001</c:v>
                </c:pt>
                <c:pt idx="18400">
                  <c:v>424.67660000000001</c:v>
                </c:pt>
                <c:pt idx="18401">
                  <c:v>424.67759999999998</c:v>
                </c:pt>
                <c:pt idx="18402">
                  <c:v>424.678</c:v>
                </c:pt>
                <c:pt idx="18403">
                  <c:v>424.67869999999999</c:v>
                </c:pt>
                <c:pt idx="18404">
                  <c:v>424.67899999999997</c:v>
                </c:pt>
                <c:pt idx="18405">
                  <c:v>424.6789</c:v>
                </c:pt>
                <c:pt idx="18406">
                  <c:v>424.67840000000001</c:v>
                </c:pt>
                <c:pt idx="18407">
                  <c:v>424.68</c:v>
                </c:pt>
                <c:pt idx="18408">
                  <c:v>424.67989999999998</c:v>
                </c:pt>
                <c:pt idx="18409">
                  <c:v>424.67860000000002</c:v>
                </c:pt>
                <c:pt idx="18410">
                  <c:v>424.67880000000002</c:v>
                </c:pt>
                <c:pt idx="18411">
                  <c:v>424.67899999999997</c:v>
                </c:pt>
                <c:pt idx="18412">
                  <c:v>424.67829999999998</c:v>
                </c:pt>
                <c:pt idx="18413">
                  <c:v>424.67829999999998</c:v>
                </c:pt>
                <c:pt idx="18414">
                  <c:v>424.67720000000003</c:v>
                </c:pt>
                <c:pt idx="18415">
                  <c:v>424.67790000000002</c:v>
                </c:pt>
                <c:pt idx="18416">
                  <c:v>424.67880000000002</c:v>
                </c:pt>
                <c:pt idx="18417">
                  <c:v>424.67689999999999</c:v>
                </c:pt>
                <c:pt idx="18418">
                  <c:v>424.67689999999999</c:v>
                </c:pt>
                <c:pt idx="18419">
                  <c:v>424.67829999999998</c:v>
                </c:pt>
                <c:pt idx="18420">
                  <c:v>424.67869999999999</c:v>
                </c:pt>
                <c:pt idx="18421">
                  <c:v>424.67779999999999</c:v>
                </c:pt>
                <c:pt idx="18422">
                  <c:v>424.67770000000002</c:v>
                </c:pt>
                <c:pt idx="18423">
                  <c:v>424.67910000000001</c:v>
                </c:pt>
                <c:pt idx="18424">
                  <c:v>424.67899999999997</c:v>
                </c:pt>
                <c:pt idx="18425">
                  <c:v>424.67910000000001</c:v>
                </c:pt>
                <c:pt idx="18426">
                  <c:v>424.67930000000001</c:v>
                </c:pt>
                <c:pt idx="18427">
                  <c:v>424.67970000000003</c:v>
                </c:pt>
                <c:pt idx="18428">
                  <c:v>424.67970000000003</c:v>
                </c:pt>
                <c:pt idx="18429">
                  <c:v>424.6789</c:v>
                </c:pt>
                <c:pt idx="18430">
                  <c:v>424.67899999999997</c:v>
                </c:pt>
                <c:pt idx="18431">
                  <c:v>424.67910000000001</c:v>
                </c:pt>
                <c:pt idx="18432">
                  <c:v>424.6782</c:v>
                </c:pt>
                <c:pt idx="18433">
                  <c:v>424.67779999999999</c:v>
                </c:pt>
                <c:pt idx="18434">
                  <c:v>424.67860000000002</c:v>
                </c:pt>
                <c:pt idx="18435">
                  <c:v>424.67919999999998</c:v>
                </c:pt>
                <c:pt idx="18436">
                  <c:v>424.67950000000002</c:v>
                </c:pt>
                <c:pt idx="18437">
                  <c:v>424.68040000000002</c:v>
                </c:pt>
                <c:pt idx="18438">
                  <c:v>424.68</c:v>
                </c:pt>
                <c:pt idx="18439">
                  <c:v>424.68090000000001</c:v>
                </c:pt>
                <c:pt idx="18440">
                  <c:v>424.68060000000003</c:v>
                </c:pt>
                <c:pt idx="18441">
                  <c:v>424.68119999999999</c:v>
                </c:pt>
                <c:pt idx="18442">
                  <c:v>424.68200000000002</c:v>
                </c:pt>
                <c:pt idx="18443">
                  <c:v>424.6832</c:v>
                </c:pt>
                <c:pt idx="18444">
                  <c:v>424.6832</c:v>
                </c:pt>
                <c:pt idx="18445">
                  <c:v>424.68279999999999</c:v>
                </c:pt>
                <c:pt idx="18446">
                  <c:v>424.68419999999998</c:v>
                </c:pt>
                <c:pt idx="18447">
                  <c:v>424.6832</c:v>
                </c:pt>
                <c:pt idx="18448">
                  <c:v>424.68360000000001</c:v>
                </c:pt>
                <c:pt idx="18449">
                  <c:v>424.68299999999999</c:v>
                </c:pt>
                <c:pt idx="18450">
                  <c:v>424.685</c:v>
                </c:pt>
                <c:pt idx="18451">
                  <c:v>424.6841</c:v>
                </c:pt>
                <c:pt idx="18452">
                  <c:v>424.685</c:v>
                </c:pt>
                <c:pt idx="18453">
                  <c:v>424.68579999999997</c:v>
                </c:pt>
                <c:pt idx="18454">
                  <c:v>424.6866</c:v>
                </c:pt>
                <c:pt idx="18455">
                  <c:v>424.68740000000003</c:v>
                </c:pt>
                <c:pt idx="18456">
                  <c:v>424.68599999999998</c:v>
                </c:pt>
                <c:pt idx="18457">
                  <c:v>424.68759999999997</c:v>
                </c:pt>
                <c:pt idx="18458">
                  <c:v>424.68700000000001</c:v>
                </c:pt>
                <c:pt idx="18459">
                  <c:v>424.68799999999999</c:v>
                </c:pt>
                <c:pt idx="18460">
                  <c:v>424.68880000000001</c:v>
                </c:pt>
                <c:pt idx="18461">
                  <c:v>424.6884</c:v>
                </c:pt>
                <c:pt idx="18462">
                  <c:v>424.6884</c:v>
                </c:pt>
                <c:pt idx="18463">
                  <c:v>424.68790000000001</c:v>
                </c:pt>
                <c:pt idx="18464">
                  <c:v>424.68880000000001</c:v>
                </c:pt>
                <c:pt idx="18465">
                  <c:v>424.68830000000003</c:v>
                </c:pt>
                <c:pt idx="18466">
                  <c:v>424.6893</c:v>
                </c:pt>
                <c:pt idx="18467">
                  <c:v>424.68759999999997</c:v>
                </c:pt>
                <c:pt idx="18468">
                  <c:v>424.68599999999998</c:v>
                </c:pt>
                <c:pt idx="18469">
                  <c:v>424.68630000000002</c:v>
                </c:pt>
                <c:pt idx="18470">
                  <c:v>424.68720000000002</c:v>
                </c:pt>
                <c:pt idx="18471">
                  <c:v>424.68630000000002</c:v>
                </c:pt>
                <c:pt idx="18472">
                  <c:v>424.68639999999999</c:v>
                </c:pt>
                <c:pt idx="18473">
                  <c:v>424.68700000000001</c:v>
                </c:pt>
                <c:pt idx="18474">
                  <c:v>424.68680000000001</c:v>
                </c:pt>
                <c:pt idx="18475">
                  <c:v>424.68689999999998</c:v>
                </c:pt>
                <c:pt idx="18476">
                  <c:v>424.68759999999997</c:v>
                </c:pt>
                <c:pt idx="18477">
                  <c:v>424.6866</c:v>
                </c:pt>
                <c:pt idx="18478">
                  <c:v>424.68799999999999</c:v>
                </c:pt>
                <c:pt idx="18479">
                  <c:v>424.68740000000003</c:v>
                </c:pt>
                <c:pt idx="18480">
                  <c:v>424.6866</c:v>
                </c:pt>
                <c:pt idx="18481">
                  <c:v>424.68759999999997</c:v>
                </c:pt>
                <c:pt idx="18482">
                  <c:v>424.69060000000002</c:v>
                </c:pt>
                <c:pt idx="18483">
                  <c:v>424.68880000000001</c:v>
                </c:pt>
                <c:pt idx="18484">
                  <c:v>424.68819999999999</c:v>
                </c:pt>
                <c:pt idx="18485">
                  <c:v>424.68779999999998</c:v>
                </c:pt>
                <c:pt idx="18486">
                  <c:v>424.68759999999997</c:v>
                </c:pt>
                <c:pt idx="18487">
                  <c:v>424.68810000000002</c:v>
                </c:pt>
                <c:pt idx="18488">
                  <c:v>424.68700000000001</c:v>
                </c:pt>
                <c:pt idx="18489">
                  <c:v>424.68740000000003</c:v>
                </c:pt>
                <c:pt idx="18490">
                  <c:v>424.68779999999998</c:v>
                </c:pt>
                <c:pt idx="18491">
                  <c:v>424.68900000000002</c:v>
                </c:pt>
                <c:pt idx="18492">
                  <c:v>424.68979999999999</c:v>
                </c:pt>
                <c:pt idx="18493">
                  <c:v>424.68920000000003</c:v>
                </c:pt>
                <c:pt idx="18494">
                  <c:v>424.68950000000001</c:v>
                </c:pt>
                <c:pt idx="18495">
                  <c:v>424.68799999999999</c:v>
                </c:pt>
                <c:pt idx="18496">
                  <c:v>424.68599999999998</c:v>
                </c:pt>
                <c:pt idx="18497">
                  <c:v>424.68799999999999</c:v>
                </c:pt>
                <c:pt idx="18498">
                  <c:v>424.68819999999999</c:v>
                </c:pt>
                <c:pt idx="18499">
                  <c:v>424.68810000000002</c:v>
                </c:pt>
                <c:pt idx="18500">
                  <c:v>424.68869999999998</c:v>
                </c:pt>
                <c:pt idx="18501">
                  <c:v>424.68799999999999</c:v>
                </c:pt>
                <c:pt idx="18502">
                  <c:v>424.68740000000003</c:v>
                </c:pt>
                <c:pt idx="18503">
                  <c:v>424.68740000000003</c:v>
                </c:pt>
                <c:pt idx="18504">
                  <c:v>424.68799999999999</c:v>
                </c:pt>
                <c:pt idx="18505">
                  <c:v>424.68779999999998</c:v>
                </c:pt>
                <c:pt idx="18506">
                  <c:v>424.68810000000002</c:v>
                </c:pt>
                <c:pt idx="18507">
                  <c:v>424.68900000000002</c:v>
                </c:pt>
                <c:pt idx="18508">
                  <c:v>424.6893</c:v>
                </c:pt>
                <c:pt idx="18509">
                  <c:v>424.68979999999999</c:v>
                </c:pt>
                <c:pt idx="18510">
                  <c:v>424.68939999999998</c:v>
                </c:pt>
                <c:pt idx="18511">
                  <c:v>424.69029999999998</c:v>
                </c:pt>
                <c:pt idx="18512">
                  <c:v>424.68900000000002</c:v>
                </c:pt>
                <c:pt idx="18513">
                  <c:v>424.68920000000003</c:v>
                </c:pt>
                <c:pt idx="18514">
                  <c:v>424.6891</c:v>
                </c:pt>
                <c:pt idx="18515">
                  <c:v>424.69060000000002</c:v>
                </c:pt>
                <c:pt idx="18516">
                  <c:v>424.68979999999999</c:v>
                </c:pt>
                <c:pt idx="18517">
                  <c:v>424.69</c:v>
                </c:pt>
                <c:pt idx="18518">
                  <c:v>424.68889999999999</c:v>
                </c:pt>
                <c:pt idx="18519">
                  <c:v>424.68889999999999</c:v>
                </c:pt>
                <c:pt idx="18520">
                  <c:v>424.68810000000002</c:v>
                </c:pt>
                <c:pt idx="18521">
                  <c:v>424.68900000000002</c:v>
                </c:pt>
                <c:pt idx="18522">
                  <c:v>424.68900000000002</c:v>
                </c:pt>
                <c:pt idx="18523">
                  <c:v>424.68869999999998</c:v>
                </c:pt>
                <c:pt idx="18524">
                  <c:v>424.68900000000002</c:v>
                </c:pt>
                <c:pt idx="18525">
                  <c:v>424.68860000000001</c:v>
                </c:pt>
                <c:pt idx="18526">
                  <c:v>424.69</c:v>
                </c:pt>
                <c:pt idx="18527">
                  <c:v>424.6893</c:v>
                </c:pt>
                <c:pt idx="18528">
                  <c:v>424.69</c:v>
                </c:pt>
                <c:pt idx="18529">
                  <c:v>424.68889999999999</c:v>
                </c:pt>
                <c:pt idx="18530">
                  <c:v>424.69099999999997</c:v>
                </c:pt>
                <c:pt idx="18531">
                  <c:v>424.68959999999998</c:v>
                </c:pt>
                <c:pt idx="18532">
                  <c:v>424.6918</c:v>
                </c:pt>
                <c:pt idx="18533">
                  <c:v>424.69119999999998</c:v>
                </c:pt>
                <c:pt idx="18534">
                  <c:v>424.69150000000002</c:v>
                </c:pt>
                <c:pt idx="18535">
                  <c:v>424.69200000000001</c:v>
                </c:pt>
                <c:pt idx="18536">
                  <c:v>424.69189999999998</c:v>
                </c:pt>
                <c:pt idx="18537">
                  <c:v>424.69060000000002</c:v>
                </c:pt>
                <c:pt idx="18538">
                  <c:v>424.68979999999999</c:v>
                </c:pt>
                <c:pt idx="18539">
                  <c:v>424.6918</c:v>
                </c:pt>
                <c:pt idx="18540">
                  <c:v>424.69170000000003</c:v>
                </c:pt>
                <c:pt idx="18541">
                  <c:v>424.6918</c:v>
                </c:pt>
                <c:pt idx="18542">
                  <c:v>424.69299999999998</c:v>
                </c:pt>
                <c:pt idx="18543">
                  <c:v>424.69159999999999</c:v>
                </c:pt>
                <c:pt idx="18544">
                  <c:v>424.69220000000001</c:v>
                </c:pt>
                <c:pt idx="18545">
                  <c:v>424.69220000000001</c:v>
                </c:pt>
                <c:pt idx="18546">
                  <c:v>424.69200000000001</c:v>
                </c:pt>
                <c:pt idx="18547">
                  <c:v>424.69040000000001</c:v>
                </c:pt>
                <c:pt idx="18548">
                  <c:v>424.69040000000001</c:v>
                </c:pt>
                <c:pt idx="18549">
                  <c:v>424.69060000000002</c:v>
                </c:pt>
                <c:pt idx="18550">
                  <c:v>424.6909</c:v>
                </c:pt>
                <c:pt idx="18551">
                  <c:v>424.69080000000002</c:v>
                </c:pt>
                <c:pt idx="18552">
                  <c:v>424.69060000000002</c:v>
                </c:pt>
                <c:pt idx="18553">
                  <c:v>424.69110000000001</c:v>
                </c:pt>
                <c:pt idx="18554">
                  <c:v>424.69159999999999</c:v>
                </c:pt>
                <c:pt idx="18555">
                  <c:v>424.6934</c:v>
                </c:pt>
                <c:pt idx="18556">
                  <c:v>424.69279999999998</c:v>
                </c:pt>
                <c:pt idx="18557">
                  <c:v>424.6925</c:v>
                </c:pt>
                <c:pt idx="18558">
                  <c:v>424.69260000000003</c:v>
                </c:pt>
                <c:pt idx="18559">
                  <c:v>424.69200000000001</c:v>
                </c:pt>
                <c:pt idx="18560">
                  <c:v>424.69170000000003</c:v>
                </c:pt>
                <c:pt idx="18561">
                  <c:v>424.69260000000003</c:v>
                </c:pt>
                <c:pt idx="18562">
                  <c:v>424.69240000000002</c:v>
                </c:pt>
                <c:pt idx="18563">
                  <c:v>424.69159999999999</c:v>
                </c:pt>
                <c:pt idx="18564">
                  <c:v>424.69139999999999</c:v>
                </c:pt>
                <c:pt idx="18565">
                  <c:v>424.69299999999998</c:v>
                </c:pt>
                <c:pt idx="18566">
                  <c:v>424.69159999999999</c:v>
                </c:pt>
                <c:pt idx="18567">
                  <c:v>424.69060000000002</c:v>
                </c:pt>
                <c:pt idx="18568">
                  <c:v>424.6918</c:v>
                </c:pt>
                <c:pt idx="18569">
                  <c:v>424.6918</c:v>
                </c:pt>
                <c:pt idx="18570">
                  <c:v>424.69150000000002</c:v>
                </c:pt>
                <c:pt idx="18571">
                  <c:v>424.69240000000002</c:v>
                </c:pt>
                <c:pt idx="18572">
                  <c:v>424.69240000000002</c:v>
                </c:pt>
                <c:pt idx="18573">
                  <c:v>424.69220000000001</c:v>
                </c:pt>
                <c:pt idx="18574">
                  <c:v>424.69139999999999</c:v>
                </c:pt>
                <c:pt idx="18575">
                  <c:v>424.69279999999998</c:v>
                </c:pt>
                <c:pt idx="18576">
                  <c:v>424.69139999999999</c:v>
                </c:pt>
                <c:pt idx="18577">
                  <c:v>424.69260000000003</c:v>
                </c:pt>
                <c:pt idx="18578">
                  <c:v>424.69220000000001</c:v>
                </c:pt>
                <c:pt idx="18579">
                  <c:v>424.6925</c:v>
                </c:pt>
                <c:pt idx="18580">
                  <c:v>424.6943</c:v>
                </c:pt>
                <c:pt idx="18581">
                  <c:v>424.69499999999999</c:v>
                </c:pt>
                <c:pt idx="18582">
                  <c:v>424.6961</c:v>
                </c:pt>
                <c:pt idx="18583">
                  <c:v>424.69630000000001</c:v>
                </c:pt>
                <c:pt idx="18584">
                  <c:v>424.69619999999998</c:v>
                </c:pt>
                <c:pt idx="18585">
                  <c:v>424.69560000000001</c:v>
                </c:pt>
                <c:pt idx="18586">
                  <c:v>424.69499999999999</c:v>
                </c:pt>
                <c:pt idx="18587">
                  <c:v>424.69600000000003</c:v>
                </c:pt>
                <c:pt idx="18588">
                  <c:v>424.69420000000002</c:v>
                </c:pt>
                <c:pt idx="18589">
                  <c:v>424.69510000000002</c:v>
                </c:pt>
                <c:pt idx="18590">
                  <c:v>424.69589999999999</c:v>
                </c:pt>
                <c:pt idx="18591">
                  <c:v>424.69659999999999</c:v>
                </c:pt>
                <c:pt idx="18592">
                  <c:v>424.697</c:v>
                </c:pt>
                <c:pt idx="18593">
                  <c:v>424.6961</c:v>
                </c:pt>
                <c:pt idx="18594">
                  <c:v>424.69600000000003</c:v>
                </c:pt>
                <c:pt idx="18595">
                  <c:v>424.69569999999999</c:v>
                </c:pt>
                <c:pt idx="18596">
                  <c:v>424.697</c:v>
                </c:pt>
                <c:pt idx="18597">
                  <c:v>424.697</c:v>
                </c:pt>
                <c:pt idx="18598">
                  <c:v>424.69659999999999</c:v>
                </c:pt>
                <c:pt idx="18599">
                  <c:v>424.69720000000001</c:v>
                </c:pt>
                <c:pt idx="18600">
                  <c:v>424.69600000000003</c:v>
                </c:pt>
                <c:pt idx="18601">
                  <c:v>424.69619999999998</c:v>
                </c:pt>
                <c:pt idx="18602">
                  <c:v>424.69659999999999</c:v>
                </c:pt>
                <c:pt idx="18603">
                  <c:v>424.69569999999999</c:v>
                </c:pt>
                <c:pt idx="18604">
                  <c:v>424.69760000000002</c:v>
                </c:pt>
                <c:pt idx="18605">
                  <c:v>424.69760000000002</c:v>
                </c:pt>
                <c:pt idx="18606">
                  <c:v>424.69670000000002</c:v>
                </c:pt>
                <c:pt idx="18607">
                  <c:v>424.697</c:v>
                </c:pt>
                <c:pt idx="18608">
                  <c:v>424.6977</c:v>
                </c:pt>
                <c:pt idx="18609">
                  <c:v>424.69839999999999</c:v>
                </c:pt>
                <c:pt idx="18610">
                  <c:v>424.69740000000002</c:v>
                </c:pt>
                <c:pt idx="18611">
                  <c:v>424.697</c:v>
                </c:pt>
                <c:pt idx="18612">
                  <c:v>424.69779999999997</c:v>
                </c:pt>
                <c:pt idx="18613">
                  <c:v>424.69779999999997</c:v>
                </c:pt>
                <c:pt idx="18614">
                  <c:v>424.69740000000002</c:v>
                </c:pt>
                <c:pt idx="18615">
                  <c:v>424.69889999999998</c:v>
                </c:pt>
                <c:pt idx="18616">
                  <c:v>424.69909999999999</c:v>
                </c:pt>
                <c:pt idx="18617">
                  <c:v>424.69979999999998</c:v>
                </c:pt>
                <c:pt idx="18618">
                  <c:v>424.70089999999999</c:v>
                </c:pt>
                <c:pt idx="18619">
                  <c:v>424.7</c:v>
                </c:pt>
                <c:pt idx="18620">
                  <c:v>424.7</c:v>
                </c:pt>
                <c:pt idx="18621">
                  <c:v>424.69920000000002</c:v>
                </c:pt>
                <c:pt idx="18622">
                  <c:v>424.7</c:v>
                </c:pt>
                <c:pt idx="18623">
                  <c:v>424.69959999999998</c:v>
                </c:pt>
                <c:pt idx="18624">
                  <c:v>424.7004</c:v>
                </c:pt>
                <c:pt idx="18625">
                  <c:v>424.70060000000001</c:v>
                </c:pt>
                <c:pt idx="18626">
                  <c:v>424.70119999999997</c:v>
                </c:pt>
                <c:pt idx="18627">
                  <c:v>424.7004</c:v>
                </c:pt>
                <c:pt idx="18628">
                  <c:v>424.7004</c:v>
                </c:pt>
                <c:pt idx="18629">
                  <c:v>424.7011</c:v>
                </c:pt>
                <c:pt idx="18630">
                  <c:v>424.7013</c:v>
                </c:pt>
                <c:pt idx="18631">
                  <c:v>424.70100000000002</c:v>
                </c:pt>
                <c:pt idx="18632">
                  <c:v>424.69920000000002</c:v>
                </c:pt>
                <c:pt idx="18633">
                  <c:v>424.69839999999999</c:v>
                </c:pt>
                <c:pt idx="18634">
                  <c:v>424.69959999999998</c:v>
                </c:pt>
                <c:pt idx="18635">
                  <c:v>424.7004</c:v>
                </c:pt>
                <c:pt idx="18636">
                  <c:v>424.70209999999997</c:v>
                </c:pt>
                <c:pt idx="18637">
                  <c:v>424.70179999999999</c:v>
                </c:pt>
                <c:pt idx="18638">
                  <c:v>424.7004</c:v>
                </c:pt>
                <c:pt idx="18639">
                  <c:v>424.69830000000002</c:v>
                </c:pt>
                <c:pt idx="18640">
                  <c:v>424.7004</c:v>
                </c:pt>
                <c:pt idx="18641">
                  <c:v>424.7004</c:v>
                </c:pt>
                <c:pt idx="18642">
                  <c:v>424.70030000000003</c:v>
                </c:pt>
                <c:pt idx="18643">
                  <c:v>424.69880000000001</c:v>
                </c:pt>
                <c:pt idx="18644">
                  <c:v>424.69959999999998</c:v>
                </c:pt>
                <c:pt idx="18645">
                  <c:v>424.7</c:v>
                </c:pt>
                <c:pt idx="18646">
                  <c:v>424.7011</c:v>
                </c:pt>
                <c:pt idx="18647">
                  <c:v>424.7</c:v>
                </c:pt>
                <c:pt idx="18648">
                  <c:v>424.70060000000001</c:v>
                </c:pt>
                <c:pt idx="18649">
                  <c:v>424.70080000000002</c:v>
                </c:pt>
                <c:pt idx="18650">
                  <c:v>424.702</c:v>
                </c:pt>
                <c:pt idx="18651">
                  <c:v>424.70350000000002</c:v>
                </c:pt>
                <c:pt idx="18652">
                  <c:v>424.70310000000001</c:v>
                </c:pt>
                <c:pt idx="18653">
                  <c:v>424.70330000000001</c:v>
                </c:pt>
                <c:pt idx="18654">
                  <c:v>424.70420000000001</c:v>
                </c:pt>
                <c:pt idx="18655">
                  <c:v>424.70370000000003</c:v>
                </c:pt>
                <c:pt idx="18656">
                  <c:v>424.70260000000002</c:v>
                </c:pt>
                <c:pt idx="18657">
                  <c:v>424.70339999999999</c:v>
                </c:pt>
                <c:pt idx="18658">
                  <c:v>424.7022</c:v>
                </c:pt>
                <c:pt idx="18659">
                  <c:v>424.7038</c:v>
                </c:pt>
                <c:pt idx="18660">
                  <c:v>424.70370000000003</c:v>
                </c:pt>
                <c:pt idx="18661">
                  <c:v>424.70440000000002</c:v>
                </c:pt>
                <c:pt idx="18662">
                  <c:v>424.70650000000001</c:v>
                </c:pt>
                <c:pt idx="18663">
                  <c:v>424.70519999999999</c:v>
                </c:pt>
                <c:pt idx="18664">
                  <c:v>424.70269999999999</c:v>
                </c:pt>
                <c:pt idx="18665">
                  <c:v>424.70280000000002</c:v>
                </c:pt>
                <c:pt idx="18666">
                  <c:v>424.70460000000003</c:v>
                </c:pt>
                <c:pt idx="18667">
                  <c:v>424.70359999999999</c:v>
                </c:pt>
                <c:pt idx="18668">
                  <c:v>424.70370000000003</c:v>
                </c:pt>
                <c:pt idx="18669">
                  <c:v>424.70409999999998</c:v>
                </c:pt>
                <c:pt idx="18670">
                  <c:v>424.70490000000001</c:v>
                </c:pt>
                <c:pt idx="18671">
                  <c:v>424.70460000000003</c:v>
                </c:pt>
                <c:pt idx="18672">
                  <c:v>424.70490000000001</c:v>
                </c:pt>
                <c:pt idx="18673">
                  <c:v>424.70400000000001</c:v>
                </c:pt>
                <c:pt idx="18674">
                  <c:v>424.70490000000001</c:v>
                </c:pt>
                <c:pt idx="18675">
                  <c:v>424.70429999999999</c:v>
                </c:pt>
                <c:pt idx="18676">
                  <c:v>424.7054</c:v>
                </c:pt>
                <c:pt idx="18677">
                  <c:v>424.70600000000002</c:v>
                </c:pt>
                <c:pt idx="18678">
                  <c:v>424.70600000000002</c:v>
                </c:pt>
                <c:pt idx="18679">
                  <c:v>424.70530000000002</c:v>
                </c:pt>
                <c:pt idx="18680">
                  <c:v>424.70659999999998</c:v>
                </c:pt>
                <c:pt idx="18681">
                  <c:v>424.70609999999999</c:v>
                </c:pt>
                <c:pt idx="18682">
                  <c:v>424.70639999999997</c:v>
                </c:pt>
                <c:pt idx="18683">
                  <c:v>424.70639999999997</c:v>
                </c:pt>
                <c:pt idx="18684">
                  <c:v>424.70740000000001</c:v>
                </c:pt>
                <c:pt idx="18685">
                  <c:v>424.70699999999999</c:v>
                </c:pt>
                <c:pt idx="18686">
                  <c:v>424.70609999999999</c:v>
                </c:pt>
                <c:pt idx="18687">
                  <c:v>424.7056</c:v>
                </c:pt>
                <c:pt idx="18688">
                  <c:v>424.7063</c:v>
                </c:pt>
                <c:pt idx="18689">
                  <c:v>424.70479999999998</c:v>
                </c:pt>
                <c:pt idx="18690">
                  <c:v>424.70479999999998</c:v>
                </c:pt>
                <c:pt idx="18691">
                  <c:v>424.70650000000001</c:v>
                </c:pt>
                <c:pt idx="18692">
                  <c:v>424.70780000000002</c:v>
                </c:pt>
                <c:pt idx="18693">
                  <c:v>424.70760000000001</c:v>
                </c:pt>
                <c:pt idx="18694">
                  <c:v>424.70819999999998</c:v>
                </c:pt>
                <c:pt idx="18695">
                  <c:v>424.70800000000003</c:v>
                </c:pt>
                <c:pt idx="18696">
                  <c:v>424.70699999999999</c:v>
                </c:pt>
                <c:pt idx="18697">
                  <c:v>424.70830000000001</c:v>
                </c:pt>
                <c:pt idx="18698">
                  <c:v>424.70749999999998</c:v>
                </c:pt>
                <c:pt idx="18699">
                  <c:v>424.7079</c:v>
                </c:pt>
                <c:pt idx="18700">
                  <c:v>424.70740000000001</c:v>
                </c:pt>
                <c:pt idx="18701">
                  <c:v>424.70699999999999</c:v>
                </c:pt>
                <c:pt idx="18702">
                  <c:v>424.70859999999999</c:v>
                </c:pt>
                <c:pt idx="18703">
                  <c:v>424.70859999999999</c:v>
                </c:pt>
                <c:pt idx="18704">
                  <c:v>424.71019999999999</c:v>
                </c:pt>
                <c:pt idx="18705">
                  <c:v>424.70960000000002</c:v>
                </c:pt>
                <c:pt idx="18706">
                  <c:v>424.70940000000002</c:v>
                </c:pt>
                <c:pt idx="18707">
                  <c:v>424.70940000000002</c:v>
                </c:pt>
                <c:pt idx="18708">
                  <c:v>424.70859999999999</c:v>
                </c:pt>
                <c:pt idx="18709">
                  <c:v>424.71</c:v>
                </c:pt>
                <c:pt idx="18710">
                  <c:v>424.71019999999999</c:v>
                </c:pt>
                <c:pt idx="18711">
                  <c:v>424.70979999999997</c:v>
                </c:pt>
                <c:pt idx="18712">
                  <c:v>424.70960000000002</c:v>
                </c:pt>
                <c:pt idx="18713">
                  <c:v>424.70859999999999</c:v>
                </c:pt>
                <c:pt idx="18714">
                  <c:v>424.71</c:v>
                </c:pt>
                <c:pt idx="18715">
                  <c:v>424.71</c:v>
                </c:pt>
                <c:pt idx="18716">
                  <c:v>424.71159999999998</c:v>
                </c:pt>
                <c:pt idx="18717">
                  <c:v>424.71190000000001</c:v>
                </c:pt>
                <c:pt idx="18718">
                  <c:v>424.71</c:v>
                </c:pt>
                <c:pt idx="18719">
                  <c:v>424.71100000000001</c:v>
                </c:pt>
                <c:pt idx="18720">
                  <c:v>424.71069999999997</c:v>
                </c:pt>
                <c:pt idx="18721">
                  <c:v>424.7106</c:v>
                </c:pt>
                <c:pt idx="18722">
                  <c:v>424.71120000000002</c:v>
                </c:pt>
                <c:pt idx="18723">
                  <c:v>424.71080000000001</c:v>
                </c:pt>
                <c:pt idx="18724">
                  <c:v>424.71199999999999</c:v>
                </c:pt>
                <c:pt idx="18725">
                  <c:v>424.7124</c:v>
                </c:pt>
                <c:pt idx="18726">
                  <c:v>424.71300000000002</c:v>
                </c:pt>
                <c:pt idx="18727">
                  <c:v>424.71300000000002</c:v>
                </c:pt>
                <c:pt idx="18728">
                  <c:v>424.71280000000002</c:v>
                </c:pt>
                <c:pt idx="18729">
                  <c:v>424.7122</c:v>
                </c:pt>
                <c:pt idx="18730">
                  <c:v>424.71129999999999</c:v>
                </c:pt>
                <c:pt idx="18731">
                  <c:v>424.7124</c:v>
                </c:pt>
                <c:pt idx="18732">
                  <c:v>424.71319999999997</c:v>
                </c:pt>
                <c:pt idx="18733">
                  <c:v>424.71260000000001</c:v>
                </c:pt>
                <c:pt idx="18734">
                  <c:v>424.7133</c:v>
                </c:pt>
                <c:pt idx="18735">
                  <c:v>424.7122</c:v>
                </c:pt>
                <c:pt idx="18736">
                  <c:v>424.7133</c:v>
                </c:pt>
                <c:pt idx="18737">
                  <c:v>424.71480000000003</c:v>
                </c:pt>
                <c:pt idx="18738">
                  <c:v>424.71409999999997</c:v>
                </c:pt>
                <c:pt idx="18739">
                  <c:v>424.71379999999999</c:v>
                </c:pt>
                <c:pt idx="18740">
                  <c:v>424.71300000000002</c:v>
                </c:pt>
                <c:pt idx="18741">
                  <c:v>424.71440000000001</c:v>
                </c:pt>
                <c:pt idx="18742">
                  <c:v>424.71499999999997</c:v>
                </c:pt>
                <c:pt idx="18743">
                  <c:v>424.71449999999999</c:v>
                </c:pt>
                <c:pt idx="18744">
                  <c:v>424.71379999999999</c:v>
                </c:pt>
                <c:pt idx="18745">
                  <c:v>424.71420000000001</c:v>
                </c:pt>
                <c:pt idx="18746">
                  <c:v>424.71420000000001</c:v>
                </c:pt>
                <c:pt idx="18747">
                  <c:v>424.71370000000002</c:v>
                </c:pt>
                <c:pt idx="18748">
                  <c:v>424.7133</c:v>
                </c:pt>
                <c:pt idx="18749">
                  <c:v>424.71230000000003</c:v>
                </c:pt>
                <c:pt idx="18750">
                  <c:v>424.714</c:v>
                </c:pt>
                <c:pt idx="18751">
                  <c:v>424.71159999999998</c:v>
                </c:pt>
                <c:pt idx="18752">
                  <c:v>424.714</c:v>
                </c:pt>
                <c:pt idx="18753">
                  <c:v>424.7133</c:v>
                </c:pt>
                <c:pt idx="18754">
                  <c:v>424.71280000000002</c:v>
                </c:pt>
                <c:pt idx="18755">
                  <c:v>424.71339999999998</c:v>
                </c:pt>
                <c:pt idx="18756">
                  <c:v>424.71260000000001</c:v>
                </c:pt>
                <c:pt idx="18757">
                  <c:v>424.71440000000001</c:v>
                </c:pt>
                <c:pt idx="18758">
                  <c:v>424.7158</c:v>
                </c:pt>
                <c:pt idx="18759">
                  <c:v>424.71519999999998</c:v>
                </c:pt>
                <c:pt idx="18760">
                  <c:v>424.71570000000003</c:v>
                </c:pt>
                <c:pt idx="18761">
                  <c:v>424.71589999999998</c:v>
                </c:pt>
                <c:pt idx="18762">
                  <c:v>424.7158</c:v>
                </c:pt>
                <c:pt idx="18763">
                  <c:v>424.71609999999998</c:v>
                </c:pt>
                <c:pt idx="18764">
                  <c:v>424.71660000000003</c:v>
                </c:pt>
                <c:pt idx="18765">
                  <c:v>424.71640000000002</c:v>
                </c:pt>
                <c:pt idx="18766">
                  <c:v>424.71589999999998</c:v>
                </c:pt>
                <c:pt idx="18767">
                  <c:v>424.71499999999997</c:v>
                </c:pt>
                <c:pt idx="18768">
                  <c:v>424.71519999999998</c:v>
                </c:pt>
                <c:pt idx="18769">
                  <c:v>424.71480000000003</c:v>
                </c:pt>
                <c:pt idx="18770">
                  <c:v>424.71640000000002</c:v>
                </c:pt>
                <c:pt idx="18771">
                  <c:v>424.71440000000001</c:v>
                </c:pt>
                <c:pt idx="18772">
                  <c:v>424.71600000000001</c:v>
                </c:pt>
                <c:pt idx="18773">
                  <c:v>424.714</c:v>
                </c:pt>
                <c:pt idx="18774">
                  <c:v>424.71640000000002</c:v>
                </c:pt>
                <c:pt idx="18775">
                  <c:v>424.71640000000002</c:v>
                </c:pt>
                <c:pt idx="18776">
                  <c:v>424.71640000000002</c:v>
                </c:pt>
                <c:pt idx="18777">
                  <c:v>424.71640000000002</c:v>
                </c:pt>
                <c:pt idx="18778">
                  <c:v>424.71620000000001</c:v>
                </c:pt>
                <c:pt idx="18779">
                  <c:v>424.71600000000001</c:v>
                </c:pt>
                <c:pt idx="18780">
                  <c:v>424.71719999999999</c:v>
                </c:pt>
                <c:pt idx="18781">
                  <c:v>424.71839999999997</c:v>
                </c:pt>
                <c:pt idx="18782">
                  <c:v>424.71780000000001</c:v>
                </c:pt>
                <c:pt idx="18783">
                  <c:v>424.71890000000002</c:v>
                </c:pt>
                <c:pt idx="18784">
                  <c:v>424.71780000000001</c:v>
                </c:pt>
                <c:pt idx="18785">
                  <c:v>424.721</c:v>
                </c:pt>
                <c:pt idx="18786">
                  <c:v>424.72019999999998</c:v>
                </c:pt>
                <c:pt idx="18787">
                  <c:v>424.72019999999998</c:v>
                </c:pt>
                <c:pt idx="18788">
                  <c:v>424.71980000000002</c:v>
                </c:pt>
                <c:pt idx="18789">
                  <c:v>424.7217</c:v>
                </c:pt>
                <c:pt idx="18790">
                  <c:v>424.72120000000001</c:v>
                </c:pt>
                <c:pt idx="18791">
                  <c:v>424.72219999999999</c:v>
                </c:pt>
                <c:pt idx="18792">
                  <c:v>424.72129999999999</c:v>
                </c:pt>
                <c:pt idx="18793">
                  <c:v>424.72239999999999</c:v>
                </c:pt>
                <c:pt idx="18794">
                  <c:v>424.72199999999998</c:v>
                </c:pt>
                <c:pt idx="18795">
                  <c:v>424.72219999999999</c:v>
                </c:pt>
                <c:pt idx="18796">
                  <c:v>424.72239999999999</c:v>
                </c:pt>
                <c:pt idx="18797">
                  <c:v>424.72399999999999</c:v>
                </c:pt>
                <c:pt idx="18798">
                  <c:v>424.72179999999997</c:v>
                </c:pt>
                <c:pt idx="18799">
                  <c:v>424.72190000000001</c:v>
                </c:pt>
                <c:pt idx="18800">
                  <c:v>424.72300000000001</c:v>
                </c:pt>
                <c:pt idx="18801">
                  <c:v>424.72300000000001</c:v>
                </c:pt>
                <c:pt idx="18802">
                  <c:v>424.72280000000001</c:v>
                </c:pt>
                <c:pt idx="18803">
                  <c:v>424.7226</c:v>
                </c:pt>
                <c:pt idx="18804">
                  <c:v>424.72210000000001</c:v>
                </c:pt>
                <c:pt idx="18805">
                  <c:v>424.72179999999997</c:v>
                </c:pt>
                <c:pt idx="18806">
                  <c:v>424.72370000000001</c:v>
                </c:pt>
                <c:pt idx="18807">
                  <c:v>424.72300000000001</c:v>
                </c:pt>
                <c:pt idx="18808">
                  <c:v>424.72379999999998</c:v>
                </c:pt>
                <c:pt idx="18809">
                  <c:v>424.7226</c:v>
                </c:pt>
                <c:pt idx="18810">
                  <c:v>424.72340000000003</c:v>
                </c:pt>
                <c:pt idx="18811">
                  <c:v>424.72379999999998</c:v>
                </c:pt>
                <c:pt idx="18812">
                  <c:v>424.72399999999999</c:v>
                </c:pt>
                <c:pt idx="18813">
                  <c:v>424.72300000000001</c:v>
                </c:pt>
                <c:pt idx="18814">
                  <c:v>424.72300000000001</c:v>
                </c:pt>
                <c:pt idx="18815">
                  <c:v>424.7244</c:v>
                </c:pt>
                <c:pt idx="18816">
                  <c:v>424.72390000000001</c:v>
                </c:pt>
                <c:pt idx="18817">
                  <c:v>424.72340000000003</c:v>
                </c:pt>
                <c:pt idx="18818">
                  <c:v>424.72559999999999</c:v>
                </c:pt>
                <c:pt idx="18819">
                  <c:v>424.72640000000001</c:v>
                </c:pt>
                <c:pt idx="18820">
                  <c:v>424.72660000000002</c:v>
                </c:pt>
                <c:pt idx="18821">
                  <c:v>424.72770000000003</c:v>
                </c:pt>
                <c:pt idx="18822">
                  <c:v>424.7296</c:v>
                </c:pt>
                <c:pt idx="18823">
                  <c:v>424.72800000000001</c:v>
                </c:pt>
                <c:pt idx="18824">
                  <c:v>424.72809999999998</c:v>
                </c:pt>
                <c:pt idx="18825">
                  <c:v>424.72820000000002</c:v>
                </c:pt>
                <c:pt idx="18826">
                  <c:v>424.72699999999998</c:v>
                </c:pt>
                <c:pt idx="18827">
                  <c:v>424.72910000000002</c:v>
                </c:pt>
                <c:pt idx="18828">
                  <c:v>424.72930000000002</c:v>
                </c:pt>
                <c:pt idx="18829">
                  <c:v>424.7296</c:v>
                </c:pt>
                <c:pt idx="18830">
                  <c:v>424.72899999999998</c:v>
                </c:pt>
                <c:pt idx="18831">
                  <c:v>424.73</c:v>
                </c:pt>
                <c:pt idx="18832">
                  <c:v>424.73059999999998</c:v>
                </c:pt>
                <c:pt idx="18833">
                  <c:v>424.7296</c:v>
                </c:pt>
                <c:pt idx="18834">
                  <c:v>424.73039999999997</c:v>
                </c:pt>
                <c:pt idx="18835">
                  <c:v>424.73090000000002</c:v>
                </c:pt>
                <c:pt idx="18836">
                  <c:v>424.73059999999998</c:v>
                </c:pt>
                <c:pt idx="18837">
                  <c:v>424.73020000000002</c:v>
                </c:pt>
                <c:pt idx="18838">
                  <c:v>424.73090000000002</c:v>
                </c:pt>
                <c:pt idx="18839">
                  <c:v>424.73239999999998</c:v>
                </c:pt>
                <c:pt idx="18840">
                  <c:v>424.73219999999998</c:v>
                </c:pt>
                <c:pt idx="18841">
                  <c:v>424.73430000000002</c:v>
                </c:pt>
                <c:pt idx="18842">
                  <c:v>424.73360000000002</c:v>
                </c:pt>
                <c:pt idx="18843">
                  <c:v>424.73379999999997</c:v>
                </c:pt>
                <c:pt idx="18844">
                  <c:v>424.7346</c:v>
                </c:pt>
                <c:pt idx="18845">
                  <c:v>424.73579999999998</c:v>
                </c:pt>
                <c:pt idx="18846">
                  <c:v>424.7364</c:v>
                </c:pt>
                <c:pt idx="18847">
                  <c:v>424.73599999999999</c:v>
                </c:pt>
                <c:pt idx="18848">
                  <c:v>424.73540000000003</c:v>
                </c:pt>
                <c:pt idx="18849">
                  <c:v>424.73500000000001</c:v>
                </c:pt>
                <c:pt idx="18850">
                  <c:v>424.73559999999998</c:v>
                </c:pt>
                <c:pt idx="18851">
                  <c:v>424.73500000000001</c:v>
                </c:pt>
                <c:pt idx="18852">
                  <c:v>424.73540000000003</c:v>
                </c:pt>
                <c:pt idx="18853">
                  <c:v>424.738</c:v>
                </c:pt>
                <c:pt idx="18854">
                  <c:v>424.73700000000002</c:v>
                </c:pt>
                <c:pt idx="18855">
                  <c:v>424.73439999999999</c:v>
                </c:pt>
                <c:pt idx="18856">
                  <c:v>424.73500000000001</c:v>
                </c:pt>
                <c:pt idx="18857">
                  <c:v>424.73599999999999</c:v>
                </c:pt>
                <c:pt idx="18858">
                  <c:v>424.7364</c:v>
                </c:pt>
                <c:pt idx="18859">
                  <c:v>424.7364</c:v>
                </c:pt>
                <c:pt idx="18860">
                  <c:v>424.73630000000003</c:v>
                </c:pt>
                <c:pt idx="18861">
                  <c:v>424.73829999999998</c:v>
                </c:pt>
                <c:pt idx="18862">
                  <c:v>424.73939999999999</c:v>
                </c:pt>
                <c:pt idx="18863">
                  <c:v>424.73930000000001</c:v>
                </c:pt>
                <c:pt idx="18864">
                  <c:v>424.73860000000002</c:v>
                </c:pt>
                <c:pt idx="18865">
                  <c:v>424.73820000000001</c:v>
                </c:pt>
                <c:pt idx="18866">
                  <c:v>424.73939999999999</c:v>
                </c:pt>
                <c:pt idx="18867">
                  <c:v>424.74020000000002</c:v>
                </c:pt>
                <c:pt idx="18868">
                  <c:v>424.74</c:v>
                </c:pt>
                <c:pt idx="18869">
                  <c:v>424.73939999999999</c:v>
                </c:pt>
                <c:pt idx="18870">
                  <c:v>424.74160000000001</c:v>
                </c:pt>
                <c:pt idx="18871">
                  <c:v>424.74</c:v>
                </c:pt>
                <c:pt idx="18872">
                  <c:v>424.74079999999998</c:v>
                </c:pt>
                <c:pt idx="18873">
                  <c:v>424.74149999999997</c:v>
                </c:pt>
                <c:pt idx="18874">
                  <c:v>424.74079999999998</c:v>
                </c:pt>
                <c:pt idx="18875">
                  <c:v>424.74220000000003</c:v>
                </c:pt>
                <c:pt idx="18876">
                  <c:v>424.74079999999998</c:v>
                </c:pt>
                <c:pt idx="18877">
                  <c:v>424.74079999999998</c:v>
                </c:pt>
                <c:pt idx="18878">
                  <c:v>424.74020000000002</c:v>
                </c:pt>
                <c:pt idx="18879">
                  <c:v>424.73899999999998</c:v>
                </c:pt>
                <c:pt idx="18880">
                  <c:v>424.74</c:v>
                </c:pt>
                <c:pt idx="18881">
                  <c:v>424.74020000000002</c:v>
                </c:pt>
                <c:pt idx="18882">
                  <c:v>424.73899999999998</c:v>
                </c:pt>
                <c:pt idx="18883">
                  <c:v>424.7398</c:v>
                </c:pt>
                <c:pt idx="18884">
                  <c:v>424.74020000000002</c:v>
                </c:pt>
                <c:pt idx="18885">
                  <c:v>424.74020000000002</c:v>
                </c:pt>
                <c:pt idx="18886">
                  <c:v>424.73939999999999</c:v>
                </c:pt>
                <c:pt idx="18887">
                  <c:v>424.74059999999997</c:v>
                </c:pt>
                <c:pt idx="18888">
                  <c:v>424.74029999999999</c:v>
                </c:pt>
                <c:pt idx="18889">
                  <c:v>424.7396</c:v>
                </c:pt>
                <c:pt idx="18890">
                  <c:v>424.74020000000002</c:v>
                </c:pt>
                <c:pt idx="18891">
                  <c:v>424.74020000000002</c:v>
                </c:pt>
                <c:pt idx="18892">
                  <c:v>424.73899999999998</c:v>
                </c:pt>
                <c:pt idx="18893">
                  <c:v>424.73939999999999</c:v>
                </c:pt>
                <c:pt idx="18894">
                  <c:v>424.74059999999997</c:v>
                </c:pt>
                <c:pt idx="18895">
                  <c:v>424.74119999999999</c:v>
                </c:pt>
                <c:pt idx="18896">
                  <c:v>424.74200000000002</c:v>
                </c:pt>
                <c:pt idx="18897">
                  <c:v>424.7414</c:v>
                </c:pt>
                <c:pt idx="18898">
                  <c:v>424.74200000000002</c:v>
                </c:pt>
                <c:pt idx="18899">
                  <c:v>424.74299999999999</c:v>
                </c:pt>
                <c:pt idx="18900">
                  <c:v>424.74340000000001</c:v>
                </c:pt>
                <c:pt idx="18901">
                  <c:v>424.74279999999999</c:v>
                </c:pt>
                <c:pt idx="18902">
                  <c:v>424.74459999999999</c:v>
                </c:pt>
                <c:pt idx="18903">
                  <c:v>424.745</c:v>
                </c:pt>
                <c:pt idx="18904">
                  <c:v>424.74560000000002</c:v>
                </c:pt>
                <c:pt idx="18905">
                  <c:v>424.74740000000003</c:v>
                </c:pt>
                <c:pt idx="18906">
                  <c:v>424.74720000000002</c:v>
                </c:pt>
                <c:pt idx="18907">
                  <c:v>424.74799999999999</c:v>
                </c:pt>
                <c:pt idx="18908">
                  <c:v>424.74639999999999</c:v>
                </c:pt>
                <c:pt idx="18909">
                  <c:v>424.74740000000003</c:v>
                </c:pt>
                <c:pt idx="18910">
                  <c:v>424.74700000000001</c:v>
                </c:pt>
                <c:pt idx="18911">
                  <c:v>424.74579999999997</c:v>
                </c:pt>
                <c:pt idx="18912">
                  <c:v>424.7475</c:v>
                </c:pt>
                <c:pt idx="18913">
                  <c:v>424.7466</c:v>
                </c:pt>
                <c:pt idx="18914">
                  <c:v>424.74709999999999</c:v>
                </c:pt>
                <c:pt idx="18915">
                  <c:v>424.74689999999998</c:v>
                </c:pt>
                <c:pt idx="18916">
                  <c:v>424.74740000000003</c:v>
                </c:pt>
                <c:pt idx="18917">
                  <c:v>424.74630000000002</c:v>
                </c:pt>
                <c:pt idx="18918">
                  <c:v>424.7484</c:v>
                </c:pt>
                <c:pt idx="18919">
                  <c:v>424.7475</c:v>
                </c:pt>
                <c:pt idx="18920">
                  <c:v>424.74740000000003</c:v>
                </c:pt>
                <c:pt idx="18921">
                  <c:v>424.74689999999998</c:v>
                </c:pt>
                <c:pt idx="18922">
                  <c:v>424.74799999999999</c:v>
                </c:pt>
                <c:pt idx="18923">
                  <c:v>424.74639999999999</c:v>
                </c:pt>
                <c:pt idx="18924">
                  <c:v>424.7441</c:v>
                </c:pt>
                <c:pt idx="18925">
                  <c:v>424.74419999999998</c:v>
                </c:pt>
                <c:pt idx="18926">
                  <c:v>424.74299999999999</c:v>
                </c:pt>
                <c:pt idx="18927">
                  <c:v>424.74439999999998</c:v>
                </c:pt>
                <c:pt idx="18928">
                  <c:v>424.74419999999998</c:v>
                </c:pt>
                <c:pt idx="18929">
                  <c:v>424.7466</c:v>
                </c:pt>
                <c:pt idx="18930">
                  <c:v>424.74689999999998</c:v>
                </c:pt>
                <c:pt idx="18931">
                  <c:v>424.74740000000003</c:v>
                </c:pt>
                <c:pt idx="18932">
                  <c:v>424.74689999999998</c:v>
                </c:pt>
                <c:pt idx="18933">
                  <c:v>424.7482</c:v>
                </c:pt>
                <c:pt idx="18934">
                  <c:v>424.74759999999998</c:v>
                </c:pt>
                <c:pt idx="18935">
                  <c:v>424.75069999999999</c:v>
                </c:pt>
                <c:pt idx="18936">
                  <c:v>424.7491</c:v>
                </c:pt>
                <c:pt idx="18937">
                  <c:v>424.75099999999998</c:v>
                </c:pt>
                <c:pt idx="18938">
                  <c:v>424.75139999999999</c:v>
                </c:pt>
                <c:pt idx="18939">
                  <c:v>424.75310000000002</c:v>
                </c:pt>
                <c:pt idx="18940">
                  <c:v>424.75299999999999</c:v>
                </c:pt>
                <c:pt idx="18941">
                  <c:v>424.75099999999998</c:v>
                </c:pt>
                <c:pt idx="18942">
                  <c:v>424.75380000000001</c:v>
                </c:pt>
                <c:pt idx="18943">
                  <c:v>424.75450000000001</c:v>
                </c:pt>
                <c:pt idx="18944">
                  <c:v>424.75409999999999</c:v>
                </c:pt>
                <c:pt idx="18945">
                  <c:v>424.75409999999999</c:v>
                </c:pt>
                <c:pt idx="18946">
                  <c:v>424.75470000000001</c:v>
                </c:pt>
                <c:pt idx="18947">
                  <c:v>424.75470000000001</c:v>
                </c:pt>
                <c:pt idx="18948">
                  <c:v>424.75479999999999</c:v>
                </c:pt>
                <c:pt idx="18949">
                  <c:v>424.75659999999999</c:v>
                </c:pt>
                <c:pt idx="18950">
                  <c:v>424.75540000000001</c:v>
                </c:pt>
                <c:pt idx="18951">
                  <c:v>424.75540000000001</c:v>
                </c:pt>
                <c:pt idx="18952">
                  <c:v>424.75599999999997</c:v>
                </c:pt>
                <c:pt idx="18953">
                  <c:v>424.75580000000002</c:v>
                </c:pt>
                <c:pt idx="18954">
                  <c:v>424.75540000000001</c:v>
                </c:pt>
                <c:pt idx="18955">
                  <c:v>424.75459999999998</c:v>
                </c:pt>
                <c:pt idx="18956">
                  <c:v>424.75740000000002</c:v>
                </c:pt>
                <c:pt idx="18957">
                  <c:v>424.75659999999999</c:v>
                </c:pt>
                <c:pt idx="18958">
                  <c:v>424.75599999999997</c:v>
                </c:pt>
                <c:pt idx="18959">
                  <c:v>424.7552</c:v>
                </c:pt>
                <c:pt idx="18960">
                  <c:v>424.75639999999999</c:v>
                </c:pt>
                <c:pt idx="18961">
                  <c:v>424.75560000000002</c:v>
                </c:pt>
                <c:pt idx="18962">
                  <c:v>424.75479999999999</c:v>
                </c:pt>
                <c:pt idx="18963">
                  <c:v>424.7552</c:v>
                </c:pt>
                <c:pt idx="18964">
                  <c:v>424.7552</c:v>
                </c:pt>
                <c:pt idx="18965">
                  <c:v>424.75369999999998</c:v>
                </c:pt>
                <c:pt idx="18966">
                  <c:v>424.75560000000002</c:v>
                </c:pt>
                <c:pt idx="18967">
                  <c:v>424.75560000000002</c:v>
                </c:pt>
                <c:pt idx="18968">
                  <c:v>424.7552</c:v>
                </c:pt>
                <c:pt idx="18969">
                  <c:v>424.755</c:v>
                </c:pt>
                <c:pt idx="18970">
                  <c:v>424.75560000000002</c:v>
                </c:pt>
                <c:pt idx="18971">
                  <c:v>424.75639999999999</c:v>
                </c:pt>
                <c:pt idx="18972">
                  <c:v>424.7568</c:v>
                </c:pt>
                <c:pt idx="18973">
                  <c:v>424.75760000000002</c:v>
                </c:pt>
                <c:pt idx="18974">
                  <c:v>424.75700000000001</c:v>
                </c:pt>
                <c:pt idx="18975">
                  <c:v>424.7568</c:v>
                </c:pt>
                <c:pt idx="18976">
                  <c:v>424.75740000000002</c:v>
                </c:pt>
                <c:pt idx="18977">
                  <c:v>424.75619999999998</c:v>
                </c:pt>
                <c:pt idx="18978">
                  <c:v>424.75700000000001</c:v>
                </c:pt>
                <c:pt idx="18979">
                  <c:v>424.75650000000002</c:v>
                </c:pt>
                <c:pt idx="18980">
                  <c:v>424.75799999999998</c:v>
                </c:pt>
                <c:pt idx="18981">
                  <c:v>424.75970000000001</c:v>
                </c:pt>
                <c:pt idx="18982">
                  <c:v>424.75880000000001</c:v>
                </c:pt>
                <c:pt idx="18983">
                  <c:v>424.75839999999999</c:v>
                </c:pt>
                <c:pt idx="18984">
                  <c:v>424.76159999999999</c:v>
                </c:pt>
                <c:pt idx="18985">
                  <c:v>424.75839999999999</c:v>
                </c:pt>
                <c:pt idx="18986">
                  <c:v>424.75900000000001</c:v>
                </c:pt>
                <c:pt idx="18987">
                  <c:v>424.75959999999998</c:v>
                </c:pt>
                <c:pt idx="18988">
                  <c:v>424.75979999999998</c:v>
                </c:pt>
                <c:pt idx="18989">
                  <c:v>424.76130000000001</c:v>
                </c:pt>
                <c:pt idx="18990">
                  <c:v>424.76260000000002</c:v>
                </c:pt>
                <c:pt idx="18991">
                  <c:v>424.762</c:v>
                </c:pt>
                <c:pt idx="18992">
                  <c:v>424.76159999999999</c:v>
                </c:pt>
                <c:pt idx="18993">
                  <c:v>424.76310000000001</c:v>
                </c:pt>
                <c:pt idx="18994">
                  <c:v>424.76159999999999</c:v>
                </c:pt>
                <c:pt idx="18995">
                  <c:v>424.76130000000001</c:v>
                </c:pt>
                <c:pt idx="18996">
                  <c:v>424.7636</c:v>
                </c:pt>
                <c:pt idx="18997">
                  <c:v>424.7636</c:v>
                </c:pt>
                <c:pt idx="18998">
                  <c:v>424.76240000000001</c:v>
                </c:pt>
                <c:pt idx="18999">
                  <c:v>424.7636</c:v>
                </c:pt>
                <c:pt idx="19000">
                  <c:v>424.76459999999997</c:v>
                </c:pt>
                <c:pt idx="19001">
                  <c:v>424.76400000000001</c:v>
                </c:pt>
                <c:pt idx="19002">
                  <c:v>424.76560000000001</c:v>
                </c:pt>
                <c:pt idx="19003">
                  <c:v>424.7636</c:v>
                </c:pt>
                <c:pt idx="19004">
                  <c:v>424.76519999999999</c:v>
                </c:pt>
                <c:pt idx="19005">
                  <c:v>424.76609999999999</c:v>
                </c:pt>
                <c:pt idx="19006">
                  <c:v>424.76580000000001</c:v>
                </c:pt>
                <c:pt idx="19007">
                  <c:v>424.76659999999998</c:v>
                </c:pt>
                <c:pt idx="19008">
                  <c:v>424.76400000000001</c:v>
                </c:pt>
                <c:pt idx="19009">
                  <c:v>424.76499999999999</c:v>
                </c:pt>
                <c:pt idx="19010">
                  <c:v>424.7654</c:v>
                </c:pt>
                <c:pt idx="19011">
                  <c:v>424.7663</c:v>
                </c:pt>
                <c:pt idx="19012">
                  <c:v>424.76560000000001</c:v>
                </c:pt>
                <c:pt idx="19013">
                  <c:v>424.76799999999997</c:v>
                </c:pt>
                <c:pt idx="19014">
                  <c:v>424.76799999999997</c:v>
                </c:pt>
                <c:pt idx="19015">
                  <c:v>424.76760000000002</c:v>
                </c:pt>
                <c:pt idx="19016">
                  <c:v>424.7679</c:v>
                </c:pt>
                <c:pt idx="19017">
                  <c:v>424.76859999999999</c:v>
                </c:pt>
                <c:pt idx="19018">
                  <c:v>424.7688</c:v>
                </c:pt>
                <c:pt idx="19019">
                  <c:v>424.7706</c:v>
                </c:pt>
                <c:pt idx="19020">
                  <c:v>424.77</c:v>
                </c:pt>
                <c:pt idx="19021">
                  <c:v>424.76979999999998</c:v>
                </c:pt>
                <c:pt idx="19022">
                  <c:v>424.77</c:v>
                </c:pt>
                <c:pt idx="19023">
                  <c:v>424.77030000000002</c:v>
                </c:pt>
                <c:pt idx="19024">
                  <c:v>424.76929999999999</c:v>
                </c:pt>
                <c:pt idx="19025">
                  <c:v>424.77019999999999</c:v>
                </c:pt>
                <c:pt idx="19026">
                  <c:v>424.77100000000002</c:v>
                </c:pt>
                <c:pt idx="19027">
                  <c:v>424.76940000000002</c:v>
                </c:pt>
                <c:pt idx="19028">
                  <c:v>424.7704</c:v>
                </c:pt>
                <c:pt idx="19029">
                  <c:v>424.7713</c:v>
                </c:pt>
                <c:pt idx="19030">
                  <c:v>424.7704</c:v>
                </c:pt>
                <c:pt idx="19031">
                  <c:v>424.77109999999999</c:v>
                </c:pt>
                <c:pt idx="19032">
                  <c:v>424.77109999999999</c:v>
                </c:pt>
                <c:pt idx="19033">
                  <c:v>424.77280000000002</c:v>
                </c:pt>
                <c:pt idx="19034">
                  <c:v>424.77370000000002</c:v>
                </c:pt>
                <c:pt idx="19035">
                  <c:v>424.77339999999998</c:v>
                </c:pt>
                <c:pt idx="19036">
                  <c:v>424.77339999999998</c:v>
                </c:pt>
                <c:pt idx="19037">
                  <c:v>424.77640000000002</c:v>
                </c:pt>
                <c:pt idx="19038">
                  <c:v>424.77440000000001</c:v>
                </c:pt>
                <c:pt idx="19039">
                  <c:v>424.77460000000002</c:v>
                </c:pt>
                <c:pt idx="19040">
                  <c:v>424.77379999999999</c:v>
                </c:pt>
                <c:pt idx="19041">
                  <c:v>424.77370000000002</c:v>
                </c:pt>
                <c:pt idx="19042">
                  <c:v>424.77260000000001</c:v>
                </c:pt>
                <c:pt idx="19043">
                  <c:v>424.77330000000001</c:v>
                </c:pt>
                <c:pt idx="19044">
                  <c:v>424.77319999999997</c:v>
                </c:pt>
                <c:pt idx="19045">
                  <c:v>424.7747</c:v>
                </c:pt>
                <c:pt idx="19046">
                  <c:v>424.77480000000003</c:v>
                </c:pt>
                <c:pt idx="19047">
                  <c:v>424.77600000000001</c:v>
                </c:pt>
                <c:pt idx="19048">
                  <c:v>424.77609999999999</c:v>
                </c:pt>
                <c:pt idx="19049">
                  <c:v>424.7758</c:v>
                </c:pt>
                <c:pt idx="19050">
                  <c:v>424.77699999999999</c:v>
                </c:pt>
                <c:pt idx="19051">
                  <c:v>424.77600000000001</c:v>
                </c:pt>
                <c:pt idx="19052">
                  <c:v>424.7774</c:v>
                </c:pt>
                <c:pt idx="19053">
                  <c:v>424.77679999999998</c:v>
                </c:pt>
                <c:pt idx="19054">
                  <c:v>424.77870000000001</c:v>
                </c:pt>
                <c:pt idx="19055">
                  <c:v>424.77809999999999</c:v>
                </c:pt>
                <c:pt idx="19056">
                  <c:v>424.7774</c:v>
                </c:pt>
                <c:pt idx="19057">
                  <c:v>424.77839999999998</c:v>
                </c:pt>
                <c:pt idx="19058">
                  <c:v>424.77780000000001</c:v>
                </c:pt>
                <c:pt idx="19059">
                  <c:v>424.77719999999999</c:v>
                </c:pt>
                <c:pt idx="19060">
                  <c:v>424.77690000000001</c:v>
                </c:pt>
                <c:pt idx="19061">
                  <c:v>424.77679999999998</c:v>
                </c:pt>
                <c:pt idx="19062">
                  <c:v>424.7783</c:v>
                </c:pt>
                <c:pt idx="19063">
                  <c:v>424.77960000000002</c:v>
                </c:pt>
                <c:pt idx="19064">
                  <c:v>424.77929999999998</c:v>
                </c:pt>
                <c:pt idx="19065">
                  <c:v>424.77940000000001</c:v>
                </c:pt>
                <c:pt idx="19066">
                  <c:v>424.77960000000002</c:v>
                </c:pt>
                <c:pt idx="19067">
                  <c:v>424.77929999999998</c:v>
                </c:pt>
                <c:pt idx="19068">
                  <c:v>424.7792</c:v>
                </c:pt>
                <c:pt idx="19069">
                  <c:v>424.78120000000001</c:v>
                </c:pt>
                <c:pt idx="19070">
                  <c:v>424.78129999999999</c:v>
                </c:pt>
                <c:pt idx="19071">
                  <c:v>424.78289999999998</c:v>
                </c:pt>
                <c:pt idx="19072">
                  <c:v>424.78210000000001</c:v>
                </c:pt>
                <c:pt idx="19073">
                  <c:v>424.78300000000002</c:v>
                </c:pt>
                <c:pt idx="19074">
                  <c:v>424.78250000000003</c:v>
                </c:pt>
                <c:pt idx="19075">
                  <c:v>424.78309999999999</c:v>
                </c:pt>
                <c:pt idx="19076">
                  <c:v>424.78429999999997</c:v>
                </c:pt>
                <c:pt idx="19077">
                  <c:v>424.78440000000001</c:v>
                </c:pt>
                <c:pt idx="19078">
                  <c:v>424.78440000000001</c:v>
                </c:pt>
                <c:pt idx="19079">
                  <c:v>424.78480000000002</c:v>
                </c:pt>
                <c:pt idx="19080">
                  <c:v>424.78739999999999</c:v>
                </c:pt>
                <c:pt idx="19081">
                  <c:v>424.78789999999998</c:v>
                </c:pt>
                <c:pt idx="19082">
                  <c:v>424.7869</c:v>
                </c:pt>
                <c:pt idx="19083">
                  <c:v>424.78800000000001</c:v>
                </c:pt>
                <c:pt idx="19084">
                  <c:v>424.78980000000001</c:v>
                </c:pt>
                <c:pt idx="19085">
                  <c:v>424.7903</c:v>
                </c:pt>
                <c:pt idx="19086">
                  <c:v>424.78800000000001</c:v>
                </c:pt>
                <c:pt idx="19087">
                  <c:v>424.78870000000001</c:v>
                </c:pt>
                <c:pt idx="19088">
                  <c:v>424.78870000000001</c:v>
                </c:pt>
                <c:pt idx="19089">
                  <c:v>424.78829999999999</c:v>
                </c:pt>
                <c:pt idx="19090">
                  <c:v>424.78809999999999</c:v>
                </c:pt>
                <c:pt idx="19091">
                  <c:v>424.7869</c:v>
                </c:pt>
                <c:pt idx="19092">
                  <c:v>424.78899999999999</c:v>
                </c:pt>
                <c:pt idx="19093">
                  <c:v>424.78980000000001</c:v>
                </c:pt>
                <c:pt idx="19094">
                  <c:v>424.78859999999997</c:v>
                </c:pt>
                <c:pt idx="19095">
                  <c:v>424.7878</c:v>
                </c:pt>
                <c:pt idx="19096">
                  <c:v>424.78980000000001</c:v>
                </c:pt>
                <c:pt idx="19097">
                  <c:v>424.79140000000001</c:v>
                </c:pt>
                <c:pt idx="19098">
                  <c:v>424.79039999999998</c:v>
                </c:pt>
                <c:pt idx="19099">
                  <c:v>424.79239999999999</c:v>
                </c:pt>
                <c:pt idx="19100">
                  <c:v>424.79149999999998</c:v>
                </c:pt>
                <c:pt idx="19101">
                  <c:v>424.79180000000002</c:v>
                </c:pt>
                <c:pt idx="19102">
                  <c:v>424.79180000000002</c:v>
                </c:pt>
                <c:pt idx="19103">
                  <c:v>424.79259999999999</c:v>
                </c:pt>
                <c:pt idx="19104">
                  <c:v>424.79309999999998</c:v>
                </c:pt>
                <c:pt idx="19105">
                  <c:v>424.79500000000002</c:v>
                </c:pt>
                <c:pt idx="19106">
                  <c:v>424.7946</c:v>
                </c:pt>
                <c:pt idx="19107">
                  <c:v>424.7944</c:v>
                </c:pt>
                <c:pt idx="19108">
                  <c:v>424.7946</c:v>
                </c:pt>
                <c:pt idx="19109">
                  <c:v>424.79559999999998</c:v>
                </c:pt>
                <c:pt idx="19110">
                  <c:v>424.79480000000001</c:v>
                </c:pt>
                <c:pt idx="19111">
                  <c:v>424.79559999999998</c:v>
                </c:pt>
                <c:pt idx="19112">
                  <c:v>424.79579999999999</c:v>
                </c:pt>
                <c:pt idx="19113">
                  <c:v>424.7944</c:v>
                </c:pt>
                <c:pt idx="19114">
                  <c:v>424.7946</c:v>
                </c:pt>
                <c:pt idx="19115">
                  <c:v>424.79469999999998</c:v>
                </c:pt>
                <c:pt idx="19116">
                  <c:v>424.7955</c:v>
                </c:pt>
                <c:pt idx="19117">
                  <c:v>424.7955</c:v>
                </c:pt>
                <c:pt idx="19118">
                  <c:v>424.79599999999999</c:v>
                </c:pt>
                <c:pt idx="19119">
                  <c:v>424.79689999999999</c:v>
                </c:pt>
                <c:pt idx="19120">
                  <c:v>424.79840000000002</c:v>
                </c:pt>
                <c:pt idx="19121">
                  <c:v>424.79730000000001</c:v>
                </c:pt>
                <c:pt idx="19122">
                  <c:v>424.79790000000003</c:v>
                </c:pt>
                <c:pt idx="19123">
                  <c:v>424.798</c:v>
                </c:pt>
                <c:pt idx="19124">
                  <c:v>424.79719999999998</c:v>
                </c:pt>
                <c:pt idx="19125">
                  <c:v>424.7978</c:v>
                </c:pt>
                <c:pt idx="19126">
                  <c:v>424.79880000000003</c:v>
                </c:pt>
                <c:pt idx="19127">
                  <c:v>424.798</c:v>
                </c:pt>
                <c:pt idx="19128">
                  <c:v>424.798</c:v>
                </c:pt>
                <c:pt idx="19129">
                  <c:v>424.79939999999999</c:v>
                </c:pt>
                <c:pt idx="19130">
                  <c:v>424.8</c:v>
                </c:pt>
                <c:pt idx="19131">
                  <c:v>424.80079999999998</c:v>
                </c:pt>
                <c:pt idx="19132">
                  <c:v>424.8</c:v>
                </c:pt>
                <c:pt idx="19133">
                  <c:v>424.80070000000001</c:v>
                </c:pt>
                <c:pt idx="19134">
                  <c:v>424.80079999999998</c:v>
                </c:pt>
                <c:pt idx="19135">
                  <c:v>424.80149999999998</c:v>
                </c:pt>
                <c:pt idx="19136">
                  <c:v>424.80090000000001</c:v>
                </c:pt>
                <c:pt idx="19137">
                  <c:v>424.80160000000001</c:v>
                </c:pt>
                <c:pt idx="19138">
                  <c:v>424.80470000000003</c:v>
                </c:pt>
                <c:pt idx="19139">
                  <c:v>424.80279999999999</c:v>
                </c:pt>
                <c:pt idx="19140">
                  <c:v>424.80439999999999</c:v>
                </c:pt>
                <c:pt idx="19141">
                  <c:v>424.8048</c:v>
                </c:pt>
                <c:pt idx="19142">
                  <c:v>424.80489999999998</c:v>
                </c:pt>
                <c:pt idx="19143">
                  <c:v>424.80540000000002</c:v>
                </c:pt>
                <c:pt idx="19144">
                  <c:v>424.80439999999999</c:v>
                </c:pt>
                <c:pt idx="19145">
                  <c:v>424.80459999999999</c:v>
                </c:pt>
                <c:pt idx="19146">
                  <c:v>424.80599999999998</c:v>
                </c:pt>
                <c:pt idx="19147">
                  <c:v>424.80700000000002</c:v>
                </c:pt>
                <c:pt idx="19148">
                  <c:v>424.80599999999998</c:v>
                </c:pt>
                <c:pt idx="19149">
                  <c:v>424.8057</c:v>
                </c:pt>
                <c:pt idx="19150">
                  <c:v>424.80700000000002</c:v>
                </c:pt>
                <c:pt idx="19151">
                  <c:v>424.80900000000003</c:v>
                </c:pt>
                <c:pt idx="19152">
                  <c:v>424.80880000000002</c:v>
                </c:pt>
                <c:pt idx="19153">
                  <c:v>424.80860000000001</c:v>
                </c:pt>
                <c:pt idx="19154">
                  <c:v>424.80720000000002</c:v>
                </c:pt>
                <c:pt idx="19155">
                  <c:v>424.80860000000001</c:v>
                </c:pt>
                <c:pt idx="19156">
                  <c:v>424.80759999999998</c:v>
                </c:pt>
                <c:pt idx="19157">
                  <c:v>424.81</c:v>
                </c:pt>
                <c:pt idx="19158">
                  <c:v>424.81020000000001</c:v>
                </c:pt>
                <c:pt idx="19159">
                  <c:v>424.81079999999997</c:v>
                </c:pt>
                <c:pt idx="19160">
                  <c:v>424.81169999999997</c:v>
                </c:pt>
                <c:pt idx="19161">
                  <c:v>424.81200000000001</c:v>
                </c:pt>
                <c:pt idx="19162">
                  <c:v>424.81259999999997</c:v>
                </c:pt>
                <c:pt idx="19163">
                  <c:v>424.81270000000001</c:v>
                </c:pt>
                <c:pt idx="19164">
                  <c:v>424.81420000000003</c:v>
                </c:pt>
                <c:pt idx="19165">
                  <c:v>424.8134</c:v>
                </c:pt>
                <c:pt idx="19166">
                  <c:v>424.8141</c:v>
                </c:pt>
                <c:pt idx="19167">
                  <c:v>424.81420000000003</c:v>
                </c:pt>
                <c:pt idx="19168">
                  <c:v>424.81330000000003</c:v>
                </c:pt>
                <c:pt idx="19169">
                  <c:v>424.81330000000003</c:v>
                </c:pt>
                <c:pt idx="19170">
                  <c:v>424.8152</c:v>
                </c:pt>
                <c:pt idx="19171">
                  <c:v>424.81540000000001</c:v>
                </c:pt>
                <c:pt idx="19172">
                  <c:v>424.81709999999998</c:v>
                </c:pt>
                <c:pt idx="19173">
                  <c:v>424.81720000000001</c:v>
                </c:pt>
                <c:pt idx="19174">
                  <c:v>424.8168</c:v>
                </c:pt>
                <c:pt idx="19175">
                  <c:v>424.81799999999998</c:v>
                </c:pt>
                <c:pt idx="19176">
                  <c:v>424.81959999999998</c:v>
                </c:pt>
                <c:pt idx="19177">
                  <c:v>424.81830000000002</c:v>
                </c:pt>
                <c:pt idx="19178">
                  <c:v>424.81959999999998</c:v>
                </c:pt>
                <c:pt idx="19179">
                  <c:v>424.81939999999997</c:v>
                </c:pt>
                <c:pt idx="19180">
                  <c:v>424.81920000000002</c:v>
                </c:pt>
                <c:pt idx="19181">
                  <c:v>424.82029999999997</c:v>
                </c:pt>
                <c:pt idx="19182">
                  <c:v>424.82040000000001</c:v>
                </c:pt>
                <c:pt idx="19183">
                  <c:v>424.82060000000001</c:v>
                </c:pt>
                <c:pt idx="19184">
                  <c:v>424.82159999999999</c:v>
                </c:pt>
                <c:pt idx="19185">
                  <c:v>424.82130000000001</c:v>
                </c:pt>
                <c:pt idx="19186">
                  <c:v>424.82130000000001</c:v>
                </c:pt>
                <c:pt idx="19187">
                  <c:v>424.82249999999999</c:v>
                </c:pt>
                <c:pt idx="19188">
                  <c:v>424.82119999999998</c:v>
                </c:pt>
                <c:pt idx="19189">
                  <c:v>424.8227</c:v>
                </c:pt>
                <c:pt idx="19190">
                  <c:v>424.8218</c:v>
                </c:pt>
                <c:pt idx="19191">
                  <c:v>424.822</c:v>
                </c:pt>
                <c:pt idx="19192">
                  <c:v>424.82299999999998</c:v>
                </c:pt>
                <c:pt idx="19193">
                  <c:v>424.82299999999998</c:v>
                </c:pt>
                <c:pt idx="19194">
                  <c:v>424.8236</c:v>
                </c:pt>
                <c:pt idx="19195">
                  <c:v>424.82369999999997</c:v>
                </c:pt>
                <c:pt idx="19196">
                  <c:v>424.8236</c:v>
                </c:pt>
                <c:pt idx="19197">
                  <c:v>424.8254</c:v>
                </c:pt>
                <c:pt idx="19198">
                  <c:v>424.82659999999998</c:v>
                </c:pt>
                <c:pt idx="19199">
                  <c:v>424.82659999999998</c:v>
                </c:pt>
                <c:pt idx="19200">
                  <c:v>424.82569999999998</c:v>
                </c:pt>
                <c:pt idx="19201">
                  <c:v>424.82639999999998</c:v>
                </c:pt>
                <c:pt idx="19202">
                  <c:v>424.82639999999998</c:v>
                </c:pt>
                <c:pt idx="19203">
                  <c:v>424.82929999999999</c:v>
                </c:pt>
                <c:pt idx="19204">
                  <c:v>424.82799999999997</c:v>
                </c:pt>
                <c:pt idx="19205">
                  <c:v>424.82839999999999</c:v>
                </c:pt>
                <c:pt idx="19206">
                  <c:v>424.82870000000003</c:v>
                </c:pt>
                <c:pt idx="19207">
                  <c:v>424.82909999999998</c:v>
                </c:pt>
                <c:pt idx="19208">
                  <c:v>424.83049999999997</c:v>
                </c:pt>
                <c:pt idx="19209">
                  <c:v>424.83100000000002</c:v>
                </c:pt>
                <c:pt idx="19210">
                  <c:v>424.83260000000001</c:v>
                </c:pt>
                <c:pt idx="19211">
                  <c:v>424.8322</c:v>
                </c:pt>
                <c:pt idx="19212">
                  <c:v>424.83240000000001</c:v>
                </c:pt>
                <c:pt idx="19213">
                  <c:v>424.83359999999999</c:v>
                </c:pt>
                <c:pt idx="19214">
                  <c:v>424.83339999999998</c:v>
                </c:pt>
                <c:pt idx="19215">
                  <c:v>424.83440000000002</c:v>
                </c:pt>
                <c:pt idx="19216">
                  <c:v>424.83359999999999</c:v>
                </c:pt>
                <c:pt idx="19217">
                  <c:v>424.8365</c:v>
                </c:pt>
                <c:pt idx="19218">
                  <c:v>424.8347</c:v>
                </c:pt>
                <c:pt idx="19219">
                  <c:v>424.83620000000002</c:v>
                </c:pt>
                <c:pt idx="19220">
                  <c:v>424.8365</c:v>
                </c:pt>
                <c:pt idx="19221">
                  <c:v>424.83620000000002</c:v>
                </c:pt>
                <c:pt idx="19222">
                  <c:v>424.83659999999998</c:v>
                </c:pt>
                <c:pt idx="19223">
                  <c:v>424.83640000000003</c:v>
                </c:pt>
                <c:pt idx="19224">
                  <c:v>424.83679999999998</c:v>
                </c:pt>
                <c:pt idx="19225">
                  <c:v>424.83699999999999</c:v>
                </c:pt>
                <c:pt idx="19226">
                  <c:v>424.83690000000001</c:v>
                </c:pt>
                <c:pt idx="19227">
                  <c:v>424.8381</c:v>
                </c:pt>
                <c:pt idx="19228">
                  <c:v>424.83909999999997</c:v>
                </c:pt>
                <c:pt idx="19229">
                  <c:v>424.83789999999999</c:v>
                </c:pt>
                <c:pt idx="19230">
                  <c:v>424.84</c:v>
                </c:pt>
                <c:pt idx="19231">
                  <c:v>424.839</c:v>
                </c:pt>
                <c:pt idx="19232">
                  <c:v>424.83940000000001</c:v>
                </c:pt>
                <c:pt idx="19233">
                  <c:v>424.84039999999999</c:v>
                </c:pt>
                <c:pt idx="19234">
                  <c:v>424.84100000000001</c:v>
                </c:pt>
                <c:pt idx="19235">
                  <c:v>424.84320000000002</c:v>
                </c:pt>
                <c:pt idx="19236">
                  <c:v>424.84300000000002</c:v>
                </c:pt>
                <c:pt idx="19237">
                  <c:v>424.8433</c:v>
                </c:pt>
                <c:pt idx="19238">
                  <c:v>424.8442</c:v>
                </c:pt>
                <c:pt idx="19239">
                  <c:v>424.84410000000003</c:v>
                </c:pt>
                <c:pt idx="19240">
                  <c:v>424.84350000000001</c:v>
                </c:pt>
                <c:pt idx="19241">
                  <c:v>424.8449</c:v>
                </c:pt>
                <c:pt idx="19242">
                  <c:v>424.84440000000001</c:v>
                </c:pt>
                <c:pt idx="19243">
                  <c:v>424.84530000000001</c:v>
                </c:pt>
                <c:pt idx="19244">
                  <c:v>424.84500000000003</c:v>
                </c:pt>
                <c:pt idx="19245">
                  <c:v>424.8458</c:v>
                </c:pt>
                <c:pt idx="19246">
                  <c:v>424.84559999999999</c:v>
                </c:pt>
                <c:pt idx="19247">
                  <c:v>424.8467</c:v>
                </c:pt>
                <c:pt idx="19248">
                  <c:v>424.84660000000002</c:v>
                </c:pt>
                <c:pt idx="19249">
                  <c:v>424.84739999999999</c:v>
                </c:pt>
                <c:pt idx="19250">
                  <c:v>424.84809999999999</c:v>
                </c:pt>
                <c:pt idx="19251">
                  <c:v>424.84719999999999</c:v>
                </c:pt>
                <c:pt idx="19252">
                  <c:v>424.84910000000002</c:v>
                </c:pt>
                <c:pt idx="19253">
                  <c:v>424.85</c:v>
                </c:pt>
                <c:pt idx="19254">
                  <c:v>424.85</c:v>
                </c:pt>
                <c:pt idx="19255">
                  <c:v>424.85059999999999</c:v>
                </c:pt>
                <c:pt idx="19256">
                  <c:v>424.85160000000002</c:v>
                </c:pt>
                <c:pt idx="19257">
                  <c:v>424.8519</c:v>
                </c:pt>
                <c:pt idx="19258">
                  <c:v>424.8528</c:v>
                </c:pt>
                <c:pt idx="19259">
                  <c:v>424.85320000000002</c:v>
                </c:pt>
                <c:pt idx="19260">
                  <c:v>424.85399999999998</c:v>
                </c:pt>
                <c:pt idx="19261">
                  <c:v>424.8535</c:v>
                </c:pt>
                <c:pt idx="19262">
                  <c:v>424.8553</c:v>
                </c:pt>
                <c:pt idx="19263">
                  <c:v>424.85669999999999</c:v>
                </c:pt>
                <c:pt idx="19264">
                  <c:v>424.8569</c:v>
                </c:pt>
                <c:pt idx="19265">
                  <c:v>424.85640000000001</c:v>
                </c:pt>
                <c:pt idx="19266">
                  <c:v>424.8562</c:v>
                </c:pt>
                <c:pt idx="19267">
                  <c:v>424.85500000000002</c:v>
                </c:pt>
                <c:pt idx="19268">
                  <c:v>424.85590000000002</c:v>
                </c:pt>
                <c:pt idx="19269">
                  <c:v>424.85739999999998</c:v>
                </c:pt>
                <c:pt idx="19270">
                  <c:v>424.85660000000001</c:v>
                </c:pt>
                <c:pt idx="19271">
                  <c:v>424.8562</c:v>
                </c:pt>
                <c:pt idx="19272">
                  <c:v>424.85660000000001</c:v>
                </c:pt>
                <c:pt idx="19273">
                  <c:v>424.8571</c:v>
                </c:pt>
                <c:pt idx="19274">
                  <c:v>424.8578</c:v>
                </c:pt>
                <c:pt idx="19275">
                  <c:v>424.858</c:v>
                </c:pt>
                <c:pt idx="19276">
                  <c:v>424.85939999999999</c:v>
                </c:pt>
                <c:pt idx="19277">
                  <c:v>424.85849999999999</c:v>
                </c:pt>
                <c:pt idx="19278">
                  <c:v>424.86009999999999</c:v>
                </c:pt>
                <c:pt idx="19279">
                  <c:v>424.8612</c:v>
                </c:pt>
                <c:pt idx="19280">
                  <c:v>424.86169999999998</c:v>
                </c:pt>
                <c:pt idx="19281">
                  <c:v>424.86239999999998</c:v>
                </c:pt>
                <c:pt idx="19282">
                  <c:v>424.86279999999999</c:v>
                </c:pt>
                <c:pt idx="19283">
                  <c:v>424.86500000000001</c:v>
                </c:pt>
                <c:pt idx="19284">
                  <c:v>424.86489999999998</c:v>
                </c:pt>
                <c:pt idx="19285">
                  <c:v>424.8657</c:v>
                </c:pt>
                <c:pt idx="19286">
                  <c:v>424.86649999999997</c:v>
                </c:pt>
                <c:pt idx="19287">
                  <c:v>424.86660000000001</c:v>
                </c:pt>
                <c:pt idx="19288">
                  <c:v>424.86919999999998</c:v>
                </c:pt>
                <c:pt idx="19289">
                  <c:v>424.86880000000002</c:v>
                </c:pt>
                <c:pt idx="19290">
                  <c:v>424.86869999999999</c:v>
                </c:pt>
                <c:pt idx="19291">
                  <c:v>424.87</c:v>
                </c:pt>
                <c:pt idx="19292">
                  <c:v>424.87</c:v>
                </c:pt>
                <c:pt idx="19293">
                  <c:v>424.87090000000001</c:v>
                </c:pt>
                <c:pt idx="19294">
                  <c:v>424.87220000000002</c:v>
                </c:pt>
                <c:pt idx="19295">
                  <c:v>424.87130000000002</c:v>
                </c:pt>
                <c:pt idx="19296">
                  <c:v>424.87169999999998</c:v>
                </c:pt>
                <c:pt idx="19297">
                  <c:v>424.87220000000002</c:v>
                </c:pt>
                <c:pt idx="19298">
                  <c:v>424.87290000000002</c:v>
                </c:pt>
                <c:pt idx="19299">
                  <c:v>424.87279999999998</c:v>
                </c:pt>
                <c:pt idx="19300">
                  <c:v>424.87470000000002</c:v>
                </c:pt>
                <c:pt idx="19301">
                  <c:v>424.875</c:v>
                </c:pt>
                <c:pt idx="19302">
                  <c:v>424.87540000000001</c:v>
                </c:pt>
                <c:pt idx="19303">
                  <c:v>424.87439999999998</c:v>
                </c:pt>
                <c:pt idx="19304">
                  <c:v>424.87470000000002</c:v>
                </c:pt>
                <c:pt idx="19305">
                  <c:v>424.8766</c:v>
                </c:pt>
                <c:pt idx="19306">
                  <c:v>424.87540000000001</c:v>
                </c:pt>
                <c:pt idx="19307">
                  <c:v>424.87580000000003</c:v>
                </c:pt>
                <c:pt idx="19308">
                  <c:v>424.8766</c:v>
                </c:pt>
                <c:pt idx="19309">
                  <c:v>424.87779999999998</c:v>
                </c:pt>
                <c:pt idx="19310">
                  <c:v>424.87720000000002</c:v>
                </c:pt>
                <c:pt idx="19311">
                  <c:v>424.8784</c:v>
                </c:pt>
                <c:pt idx="19312">
                  <c:v>424.87880000000001</c:v>
                </c:pt>
                <c:pt idx="19313">
                  <c:v>424.87909999999999</c:v>
                </c:pt>
                <c:pt idx="19314">
                  <c:v>424.88010000000003</c:v>
                </c:pt>
                <c:pt idx="19315">
                  <c:v>424.88200000000001</c:v>
                </c:pt>
                <c:pt idx="19316">
                  <c:v>424.88319999999999</c:v>
                </c:pt>
                <c:pt idx="19317">
                  <c:v>424.88330000000002</c:v>
                </c:pt>
                <c:pt idx="19318">
                  <c:v>424.88440000000003</c:v>
                </c:pt>
                <c:pt idx="19319">
                  <c:v>424.8854</c:v>
                </c:pt>
                <c:pt idx="19320">
                  <c:v>424.88589999999999</c:v>
                </c:pt>
                <c:pt idx="19321">
                  <c:v>424.8854</c:v>
                </c:pt>
                <c:pt idx="19322">
                  <c:v>424.88619999999997</c:v>
                </c:pt>
                <c:pt idx="19323">
                  <c:v>424.88670000000002</c:v>
                </c:pt>
                <c:pt idx="19324">
                  <c:v>424.88709999999998</c:v>
                </c:pt>
                <c:pt idx="19325">
                  <c:v>424.88740000000001</c:v>
                </c:pt>
                <c:pt idx="19326">
                  <c:v>424.8886</c:v>
                </c:pt>
                <c:pt idx="19327">
                  <c:v>424.88909999999998</c:v>
                </c:pt>
                <c:pt idx="19328">
                  <c:v>424.89120000000003</c:v>
                </c:pt>
                <c:pt idx="19329">
                  <c:v>424.89</c:v>
                </c:pt>
                <c:pt idx="19330">
                  <c:v>424.8897</c:v>
                </c:pt>
                <c:pt idx="19331">
                  <c:v>424.8929</c:v>
                </c:pt>
                <c:pt idx="19332">
                  <c:v>424.89350000000002</c:v>
                </c:pt>
                <c:pt idx="19333">
                  <c:v>424.89339999999999</c:v>
                </c:pt>
                <c:pt idx="19334">
                  <c:v>424.89440000000002</c:v>
                </c:pt>
                <c:pt idx="19335">
                  <c:v>424.892</c:v>
                </c:pt>
                <c:pt idx="19336">
                  <c:v>424.89299999999997</c:v>
                </c:pt>
                <c:pt idx="19337">
                  <c:v>424.89499999999998</c:v>
                </c:pt>
                <c:pt idx="19338">
                  <c:v>424.89609999999999</c:v>
                </c:pt>
                <c:pt idx="19339">
                  <c:v>424.89789999999999</c:v>
                </c:pt>
                <c:pt idx="19340">
                  <c:v>424.8972</c:v>
                </c:pt>
                <c:pt idx="19341">
                  <c:v>424.89699999999999</c:v>
                </c:pt>
                <c:pt idx="19342">
                  <c:v>424.89690000000002</c:v>
                </c:pt>
                <c:pt idx="19343">
                  <c:v>424.8974</c:v>
                </c:pt>
                <c:pt idx="19344">
                  <c:v>424.89789999999999</c:v>
                </c:pt>
                <c:pt idx="19345">
                  <c:v>424.89980000000003</c:v>
                </c:pt>
                <c:pt idx="19346">
                  <c:v>424.9008</c:v>
                </c:pt>
                <c:pt idx="19347">
                  <c:v>424.90140000000002</c:v>
                </c:pt>
                <c:pt idx="19348">
                  <c:v>424.90179999999998</c:v>
                </c:pt>
                <c:pt idx="19349">
                  <c:v>424.90199999999999</c:v>
                </c:pt>
                <c:pt idx="19350">
                  <c:v>424.90309999999999</c:v>
                </c:pt>
                <c:pt idx="19351">
                  <c:v>424.90449999999998</c:v>
                </c:pt>
                <c:pt idx="19352">
                  <c:v>424.90539999999999</c:v>
                </c:pt>
                <c:pt idx="19353">
                  <c:v>424.90620000000001</c:v>
                </c:pt>
                <c:pt idx="19354">
                  <c:v>424.90620000000001</c:v>
                </c:pt>
                <c:pt idx="19355">
                  <c:v>424.90800000000002</c:v>
                </c:pt>
                <c:pt idx="19356">
                  <c:v>424.9074</c:v>
                </c:pt>
                <c:pt idx="19357">
                  <c:v>424.90719999999999</c:v>
                </c:pt>
                <c:pt idx="19358">
                  <c:v>424.90879999999999</c:v>
                </c:pt>
                <c:pt idx="19359">
                  <c:v>424.90899999999999</c:v>
                </c:pt>
                <c:pt idx="19360">
                  <c:v>424.91090000000003</c:v>
                </c:pt>
                <c:pt idx="19361">
                  <c:v>424.91059999999999</c:v>
                </c:pt>
                <c:pt idx="19362">
                  <c:v>424.91109999999998</c:v>
                </c:pt>
                <c:pt idx="19363">
                  <c:v>424.91180000000003</c:v>
                </c:pt>
                <c:pt idx="19364">
                  <c:v>424.91289999999998</c:v>
                </c:pt>
                <c:pt idx="19365">
                  <c:v>424.91329999999999</c:v>
                </c:pt>
                <c:pt idx="19366">
                  <c:v>424.91460000000001</c:v>
                </c:pt>
                <c:pt idx="19367">
                  <c:v>424.91669999999999</c:v>
                </c:pt>
                <c:pt idx="19368">
                  <c:v>424.91800000000001</c:v>
                </c:pt>
                <c:pt idx="19369">
                  <c:v>424.91759999999999</c:v>
                </c:pt>
                <c:pt idx="19370">
                  <c:v>424.91840000000002</c:v>
                </c:pt>
                <c:pt idx="19371">
                  <c:v>424.91919999999999</c:v>
                </c:pt>
                <c:pt idx="19372">
                  <c:v>424.92020000000002</c:v>
                </c:pt>
                <c:pt idx="19373">
                  <c:v>424.92230000000001</c:v>
                </c:pt>
                <c:pt idx="19374">
                  <c:v>424.92340000000002</c:v>
                </c:pt>
                <c:pt idx="19375">
                  <c:v>424.92290000000003</c:v>
                </c:pt>
                <c:pt idx="19376">
                  <c:v>424.9228</c:v>
                </c:pt>
                <c:pt idx="19377">
                  <c:v>424.923</c:v>
                </c:pt>
                <c:pt idx="19378">
                  <c:v>424.92380000000003</c:v>
                </c:pt>
                <c:pt idx="19379">
                  <c:v>424.92579999999998</c:v>
                </c:pt>
                <c:pt idx="19380">
                  <c:v>424.9264</c:v>
                </c:pt>
                <c:pt idx="19381">
                  <c:v>424.92790000000002</c:v>
                </c:pt>
                <c:pt idx="19382">
                  <c:v>424.92959999999999</c:v>
                </c:pt>
                <c:pt idx="19383">
                  <c:v>424.92849999999999</c:v>
                </c:pt>
                <c:pt idx="19384">
                  <c:v>424.92959999999999</c:v>
                </c:pt>
                <c:pt idx="19385">
                  <c:v>424.93040000000002</c:v>
                </c:pt>
                <c:pt idx="19386">
                  <c:v>424.93150000000003</c:v>
                </c:pt>
                <c:pt idx="19387">
                  <c:v>424.93060000000003</c:v>
                </c:pt>
                <c:pt idx="19388">
                  <c:v>424.93079999999998</c:v>
                </c:pt>
                <c:pt idx="19389">
                  <c:v>424.93020000000001</c:v>
                </c:pt>
                <c:pt idx="19390">
                  <c:v>424.93290000000002</c:v>
                </c:pt>
                <c:pt idx="19391">
                  <c:v>424.93259999999998</c:v>
                </c:pt>
                <c:pt idx="19392">
                  <c:v>424.93180000000001</c:v>
                </c:pt>
                <c:pt idx="19393">
                  <c:v>424.9341</c:v>
                </c:pt>
                <c:pt idx="19394">
                  <c:v>424.93400000000003</c:v>
                </c:pt>
                <c:pt idx="19395">
                  <c:v>424.93360000000001</c:v>
                </c:pt>
                <c:pt idx="19396">
                  <c:v>424.93400000000003</c:v>
                </c:pt>
                <c:pt idx="19397">
                  <c:v>424.9348</c:v>
                </c:pt>
                <c:pt idx="19398">
                  <c:v>424.93520000000001</c:v>
                </c:pt>
                <c:pt idx="19399">
                  <c:v>424.93639999999999</c:v>
                </c:pt>
                <c:pt idx="19400">
                  <c:v>424.93779999999998</c:v>
                </c:pt>
                <c:pt idx="19401">
                  <c:v>424.93920000000003</c:v>
                </c:pt>
                <c:pt idx="19402">
                  <c:v>424.93959999999998</c:v>
                </c:pt>
                <c:pt idx="19403">
                  <c:v>424.94139999999999</c:v>
                </c:pt>
                <c:pt idx="19404">
                  <c:v>424.94139999999999</c:v>
                </c:pt>
                <c:pt idx="19405">
                  <c:v>424.94240000000002</c:v>
                </c:pt>
                <c:pt idx="19406">
                  <c:v>424.9436</c:v>
                </c:pt>
                <c:pt idx="19407">
                  <c:v>424.94369999999998</c:v>
                </c:pt>
                <c:pt idx="19408">
                  <c:v>424.9436</c:v>
                </c:pt>
                <c:pt idx="19409">
                  <c:v>424.94380000000001</c:v>
                </c:pt>
                <c:pt idx="19410">
                  <c:v>424.94439999999997</c:v>
                </c:pt>
                <c:pt idx="19411">
                  <c:v>424.9461</c:v>
                </c:pt>
                <c:pt idx="19412">
                  <c:v>424.94720000000001</c:v>
                </c:pt>
                <c:pt idx="19413">
                  <c:v>424.9479</c:v>
                </c:pt>
                <c:pt idx="19414">
                  <c:v>424.94779999999997</c:v>
                </c:pt>
                <c:pt idx="19415">
                  <c:v>424.9502</c:v>
                </c:pt>
                <c:pt idx="19416">
                  <c:v>424.9504</c:v>
                </c:pt>
                <c:pt idx="19417">
                  <c:v>424.952</c:v>
                </c:pt>
                <c:pt idx="19418">
                  <c:v>424.95159999999998</c:v>
                </c:pt>
                <c:pt idx="19419">
                  <c:v>424.95310000000001</c:v>
                </c:pt>
                <c:pt idx="19420">
                  <c:v>424.95400000000001</c:v>
                </c:pt>
                <c:pt idx="19421">
                  <c:v>424.9554</c:v>
                </c:pt>
                <c:pt idx="19422">
                  <c:v>424.95659999999998</c:v>
                </c:pt>
                <c:pt idx="19423">
                  <c:v>424.95740000000001</c:v>
                </c:pt>
                <c:pt idx="19424">
                  <c:v>424.95920000000001</c:v>
                </c:pt>
                <c:pt idx="19425">
                  <c:v>424.95909999999998</c:v>
                </c:pt>
                <c:pt idx="19426">
                  <c:v>424.96129999999999</c:v>
                </c:pt>
                <c:pt idx="19427">
                  <c:v>424.96100000000001</c:v>
                </c:pt>
                <c:pt idx="19428">
                  <c:v>424.96339999999998</c:v>
                </c:pt>
                <c:pt idx="19429">
                  <c:v>424.9633</c:v>
                </c:pt>
                <c:pt idx="19430">
                  <c:v>424.96359999999999</c:v>
                </c:pt>
                <c:pt idx="19431">
                  <c:v>424.96499999999997</c:v>
                </c:pt>
                <c:pt idx="19432">
                  <c:v>424.9649</c:v>
                </c:pt>
                <c:pt idx="19433">
                  <c:v>424.96660000000003</c:v>
                </c:pt>
                <c:pt idx="19434">
                  <c:v>424.96530000000001</c:v>
                </c:pt>
                <c:pt idx="19435">
                  <c:v>424.9674</c:v>
                </c:pt>
                <c:pt idx="19436">
                  <c:v>424.9674</c:v>
                </c:pt>
                <c:pt idx="19437">
                  <c:v>424.97</c:v>
                </c:pt>
                <c:pt idx="19438">
                  <c:v>424.96899999999999</c:v>
                </c:pt>
                <c:pt idx="19439">
                  <c:v>424.96940000000001</c:v>
                </c:pt>
                <c:pt idx="19440">
                  <c:v>424.97239999999999</c:v>
                </c:pt>
                <c:pt idx="19441">
                  <c:v>424.97239999999999</c:v>
                </c:pt>
                <c:pt idx="19442">
                  <c:v>424.97219999999999</c:v>
                </c:pt>
                <c:pt idx="19443">
                  <c:v>424.97320000000002</c:v>
                </c:pt>
                <c:pt idx="19444">
                  <c:v>424.97480000000002</c:v>
                </c:pt>
                <c:pt idx="19445">
                  <c:v>424.97539999999998</c:v>
                </c:pt>
                <c:pt idx="19446">
                  <c:v>424.9776</c:v>
                </c:pt>
                <c:pt idx="19447">
                  <c:v>424.97660000000002</c:v>
                </c:pt>
                <c:pt idx="19448">
                  <c:v>424.97890000000001</c:v>
                </c:pt>
                <c:pt idx="19449">
                  <c:v>424.98039999999997</c:v>
                </c:pt>
                <c:pt idx="19450">
                  <c:v>424.9812</c:v>
                </c:pt>
                <c:pt idx="19451">
                  <c:v>424.9821</c:v>
                </c:pt>
                <c:pt idx="19452">
                  <c:v>424.98379999999997</c:v>
                </c:pt>
                <c:pt idx="19453">
                  <c:v>424.98540000000003</c:v>
                </c:pt>
                <c:pt idx="19454">
                  <c:v>424.98379999999997</c:v>
                </c:pt>
                <c:pt idx="19455">
                  <c:v>424.98660000000001</c:v>
                </c:pt>
                <c:pt idx="19456">
                  <c:v>424.98779999999999</c:v>
                </c:pt>
                <c:pt idx="19457">
                  <c:v>424.98939999999999</c:v>
                </c:pt>
                <c:pt idx="19458">
                  <c:v>424.99</c:v>
                </c:pt>
                <c:pt idx="19459">
                  <c:v>424.9896</c:v>
                </c:pt>
                <c:pt idx="19460">
                  <c:v>424.99239999999998</c:v>
                </c:pt>
                <c:pt idx="19461">
                  <c:v>424.99160000000001</c:v>
                </c:pt>
                <c:pt idx="19462">
                  <c:v>424.9914</c:v>
                </c:pt>
                <c:pt idx="19463">
                  <c:v>424.99279999999999</c:v>
                </c:pt>
                <c:pt idx="19464">
                  <c:v>424.99360000000001</c:v>
                </c:pt>
                <c:pt idx="19465">
                  <c:v>424.99459999999999</c:v>
                </c:pt>
                <c:pt idx="19466">
                  <c:v>424.99579999999997</c:v>
                </c:pt>
                <c:pt idx="19467">
                  <c:v>424.99650000000003</c:v>
                </c:pt>
                <c:pt idx="19468">
                  <c:v>424.99740000000003</c:v>
                </c:pt>
                <c:pt idx="19469">
                  <c:v>424.99860000000001</c:v>
                </c:pt>
                <c:pt idx="19470">
                  <c:v>424.9984</c:v>
                </c:pt>
                <c:pt idx="19471">
                  <c:v>424.99979999999999</c:v>
                </c:pt>
                <c:pt idx="19472">
                  <c:v>425.00060000000002</c:v>
                </c:pt>
                <c:pt idx="19473">
                  <c:v>425.0027</c:v>
                </c:pt>
                <c:pt idx="19474">
                  <c:v>425.00330000000002</c:v>
                </c:pt>
                <c:pt idx="19475">
                  <c:v>425.00439999999998</c:v>
                </c:pt>
                <c:pt idx="19476">
                  <c:v>425.00540000000001</c:v>
                </c:pt>
                <c:pt idx="19477">
                  <c:v>425.0068</c:v>
                </c:pt>
                <c:pt idx="19478">
                  <c:v>425.0059</c:v>
                </c:pt>
                <c:pt idx="19479">
                  <c:v>425.0068</c:v>
                </c:pt>
                <c:pt idx="19480">
                  <c:v>425.00880000000001</c:v>
                </c:pt>
                <c:pt idx="19481">
                  <c:v>425.01089999999999</c:v>
                </c:pt>
                <c:pt idx="19482">
                  <c:v>425.01159999999999</c:v>
                </c:pt>
                <c:pt idx="19483">
                  <c:v>425.01220000000001</c:v>
                </c:pt>
                <c:pt idx="19484">
                  <c:v>425.01260000000002</c:v>
                </c:pt>
                <c:pt idx="19485">
                  <c:v>425.01499999999999</c:v>
                </c:pt>
                <c:pt idx="19486">
                  <c:v>425.01459999999997</c:v>
                </c:pt>
                <c:pt idx="19487">
                  <c:v>425.01760000000002</c:v>
                </c:pt>
                <c:pt idx="19488">
                  <c:v>425.0181</c:v>
                </c:pt>
                <c:pt idx="19489">
                  <c:v>425.01740000000001</c:v>
                </c:pt>
                <c:pt idx="19490">
                  <c:v>425.01929999999999</c:v>
                </c:pt>
                <c:pt idx="19491">
                  <c:v>425.01960000000003</c:v>
                </c:pt>
                <c:pt idx="19492">
                  <c:v>425.02179999999998</c:v>
                </c:pt>
                <c:pt idx="19493">
                  <c:v>425.02179999999998</c:v>
                </c:pt>
                <c:pt idx="19494">
                  <c:v>425.02199999999999</c:v>
                </c:pt>
                <c:pt idx="19495">
                  <c:v>425.02370000000002</c:v>
                </c:pt>
                <c:pt idx="19496">
                  <c:v>425.02519999999998</c:v>
                </c:pt>
                <c:pt idx="19497">
                  <c:v>425.02499999999998</c:v>
                </c:pt>
                <c:pt idx="19498">
                  <c:v>425.0274</c:v>
                </c:pt>
                <c:pt idx="19499">
                  <c:v>425.02940000000001</c:v>
                </c:pt>
                <c:pt idx="19500">
                  <c:v>425.02850000000001</c:v>
                </c:pt>
                <c:pt idx="19501">
                  <c:v>425.03039999999999</c:v>
                </c:pt>
                <c:pt idx="19502">
                  <c:v>425.03120000000001</c:v>
                </c:pt>
                <c:pt idx="19503">
                  <c:v>425.03140000000002</c:v>
                </c:pt>
                <c:pt idx="19504">
                  <c:v>425.03339999999997</c:v>
                </c:pt>
                <c:pt idx="19505">
                  <c:v>425.03469999999999</c:v>
                </c:pt>
                <c:pt idx="19506">
                  <c:v>425.03519999999997</c:v>
                </c:pt>
                <c:pt idx="19507">
                  <c:v>425.03800000000001</c:v>
                </c:pt>
                <c:pt idx="19508">
                  <c:v>425.03890000000001</c:v>
                </c:pt>
                <c:pt idx="19509">
                  <c:v>425.04039999999998</c:v>
                </c:pt>
                <c:pt idx="19510">
                  <c:v>425.0412</c:v>
                </c:pt>
                <c:pt idx="19511">
                  <c:v>425.041</c:v>
                </c:pt>
                <c:pt idx="19512">
                  <c:v>425.04419999999999</c:v>
                </c:pt>
                <c:pt idx="19513">
                  <c:v>425.04340000000002</c:v>
                </c:pt>
                <c:pt idx="19514">
                  <c:v>425.04539999999997</c:v>
                </c:pt>
                <c:pt idx="19515">
                  <c:v>425.04660000000001</c:v>
                </c:pt>
                <c:pt idx="19516">
                  <c:v>425.04719999999998</c:v>
                </c:pt>
                <c:pt idx="19517">
                  <c:v>425.04880000000003</c:v>
                </c:pt>
                <c:pt idx="19518">
                  <c:v>425.04939999999999</c:v>
                </c:pt>
                <c:pt idx="19519">
                  <c:v>425.05160000000001</c:v>
                </c:pt>
                <c:pt idx="19520">
                  <c:v>425.05239999999998</c:v>
                </c:pt>
                <c:pt idx="19521">
                  <c:v>425.0539</c:v>
                </c:pt>
                <c:pt idx="19522">
                  <c:v>425.05500000000001</c:v>
                </c:pt>
                <c:pt idx="19523">
                  <c:v>425.05579999999998</c:v>
                </c:pt>
                <c:pt idx="19524">
                  <c:v>425.0566</c:v>
                </c:pt>
                <c:pt idx="19525">
                  <c:v>425.05829999999997</c:v>
                </c:pt>
                <c:pt idx="19526">
                  <c:v>425.06020000000001</c:v>
                </c:pt>
                <c:pt idx="19527">
                  <c:v>425.0616</c:v>
                </c:pt>
                <c:pt idx="19528">
                  <c:v>425.06319999999999</c:v>
                </c:pt>
                <c:pt idx="19529">
                  <c:v>425.06389999999999</c:v>
                </c:pt>
                <c:pt idx="19530">
                  <c:v>425.0652</c:v>
                </c:pt>
                <c:pt idx="19531">
                  <c:v>425.06599999999997</c:v>
                </c:pt>
                <c:pt idx="19532">
                  <c:v>425.06650000000002</c:v>
                </c:pt>
                <c:pt idx="19533">
                  <c:v>425.06720000000001</c:v>
                </c:pt>
                <c:pt idx="19534">
                  <c:v>425.06920000000002</c:v>
                </c:pt>
                <c:pt idx="19535">
                  <c:v>425.06959999999998</c:v>
                </c:pt>
                <c:pt idx="19536">
                  <c:v>425.07080000000002</c:v>
                </c:pt>
                <c:pt idx="19537">
                  <c:v>425.07170000000002</c:v>
                </c:pt>
                <c:pt idx="19538">
                  <c:v>425.07420000000002</c:v>
                </c:pt>
                <c:pt idx="19539">
                  <c:v>425.07619999999997</c:v>
                </c:pt>
                <c:pt idx="19540">
                  <c:v>425.0761</c:v>
                </c:pt>
                <c:pt idx="19541">
                  <c:v>425.07870000000003</c:v>
                </c:pt>
                <c:pt idx="19542">
                  <c:v>425.08030000000002</c:v>
                </c:pt>
                <c:pt idx="19543">
                  <c:v>425.08019999999999</c:v>
                </c:pt>
                <c:pt idx="19544">
                  <c:v>425.08139999999997</c:v>
                </c:pt>
                <c:pt idx="19545">
                  <c:v>425.08179999999999</c:v>
                </c:pt>
                <c:pt idx="19546">
                  <c:v>425.08370000000002</c:v>
                </c:pt>
                <c:pt idx="19547">
                  <c:v>425.08359999999999</c:v>
                </c:pt>
                <c:pt idx="19548">
                  <c:v>425.084</c:v>
                </c:pt>
                <c:pt idx="19549">
                  <c:v>425.08620000000002</c:v>
                </c:pt>
                <c:pt idx="19550">
                  <c:v>425.08839999999998</c:v>
                </c:pt>
                <c:pt idx="19551">
                  <c:v>425.09039999999999</c:v>
                </c:pt>
                <c:pt idx="19552">
                  <c:v>425.0915</c:v>
                </c:pt>
                <c:pt idx="19553">
                  <c:v>425.09379999999999</c:v>
                </c:pt>
                <c:pt idx="19554">
                  <c:v>425.0951</c:v>
                </c:pt>
                <c:pt idx="19555">
                  <c:v>425.09660000000002</c:v>
                </c:pt>
                <c:pt idx="19556">
                  <c:v>425.09719999999999</c:v>
                </c:pt>
                <c:pt idx="19557">
                  <c:v>425.09800000000001</c:v>
                </c:pt>
                <c:pt idx="19558">
                  <c:v>425.0994</c:v>
                </c:pt>
                <c:pt idx="19559">
                  <c:v>425.10090000000002</c:v>
                </c:pt>
                <c:pt idx="19560">
                  <c:v>425.10199999999998</c:v>
                </c:pt>
                <c:pt idx="19561">
                  <c:v>425.10340000000002</c:v>
                </c:pt>
                <c:pt idx="19562">
                  <c:v>425.10410000000002</c:v>
                </c:pt>
                <c:pt idx="19563">
                  <c:v>425.10590000000002</c:v>
                </c:pt>
                <c:pt idx="19564">
                  <c:v>425.10599999999999</c:v>
                </c:pt>
                <c:pt idx="19565">
                  <c:v>425.10660000000001</c:v>
                </c:pt>
                <c:pt idx="19566">
                  <c:v>425.10849999999999</c:v>
                </c:pt>
                <c:pt idx="19567">
                  <c:v>425.1103</c:v>
                </c:pt>
                <c:pt idx="19568">
                  <c:v>425.11200000000002</c:v>
                </c:pt>
                <c:pt idx="19569">
                  <c:v>425.11369999999999</c:v>
                </c:pt>
                <c:pt idx="19570">
                  <c:v>425.11739999999998</c:v>
                </c:pt>
                <c:pt idx="19571">
                  <c:v>425.11739999999998</c:v>
                </c:pt>
                <c:pt idx="19572">
                  <c:v>425.11759999999998</c:v>
                </c:pt>
                <c:pt idx="19573">
                  <c:v>425.12060000000002</c:v>
                </c:pt>
                <c:pt idx="19574">
                  <c:v>425.12130000000002</c:v>
                </c:pt>
                <c:pt idx="19575">
                  <c:v>425.12209999999999</c:v>
                </c:pt>
                <c:pt idx="19576">
                  <c:v>425.12439999999998</c:v>
                </c:pt>
                <c:pt idx="19577">
                  <c:v>425.1241</c:v>
                </c:pt>
                <c:pt idx="19578">
                  <c:v>425.12619999999998</c:v>
                </c:pt>
                <c:pt idx="19579">
                  <c:v>425.12889999999999</c:v>
                </c:pt>
                <c:pt idx="19580">
                  <c:v>425.12909999999999</c:v>
                </c:pt>
                <c:pt idx="19581">
                  <c:v>425.13139999999999</c:v>
                </c:pt>
                <c:pt idx="19582">
                  <c:v>425.1318</c:v>
                </c:pt>
                <c:pt idx="19583">
                  <c:v>425.13290000000001</c:v>
                </c:pt>
                <c:pt idx="19584">
                  <c:v>425.13479999999998</c:v>
                </c:pt>
                <c:pt idx="19585">
                  <c:v>425.13630000000001</c:v>
                </c:pt>
                <c:pt idx="19586">
                  <c:v>425.13760000000002</c:v>
                </c:pt>
                <c:pt idx="19587">
                  <c:v>425.14060000000001</c:v>
                </c:pt>
                <c:pt idx="19588">
                  <c:v>425.1395</c:v>
                </c:pt>
                <c:pt idx="19589">
                  <c:v>425.13979999999998</c:v>
                </c:pt>
                <c:pt idx="19590">
                  <c:v>425.1429</c:v>
                </c:pt>
                <c:pt idx="19591">
                  <c:v>425.14409999999998</c:v>
                </c:pt>
                <c:pt idx="19592">
                  <c:v>425.14429999999999</c:v>
                </c:pt>
                <c:pt idx="19593">
                  <c:v>425.14580000000001</c:v>
                </c:pt>
                <c:pt idx="19594">
                  <c:v>425.14749999999998</c:v>
                </c:pt>
                <c:pt idx="19595">
                  <c:v>425.14850000000001</c:v>
                </c:pt>
                <c:pt idx="19596">
                  <c:v>425.1497</c:v>
                </c:pt>
                <c:pt idx="19597">
                  <c:v>425.15039999999999</c:v>
                </c:pt>
                <c:pt idx="19598">
                  <c:v>425.15280000000001</c:v>
                </c:pt>
                <c:pt idx="19599">
                  <c:v>425.15300000000002</c:v>
                </c:pt>
                <c:pt idx="19600">
                  <c:v>425.15480000000002</c:v>
                </c:pt>
                <c:pt idx="19601">
                  <c:v>425.15719999999999</c:v>
                </c:pt>
                <c:pt idx="19602">
                  <c:v>425.15899999999999</c:v>
                </c:pt>
                <c:pt idx="19603">
                  <c:v>425.15969999999999</c:v>
                </c:pt>
                <c:pt idx="19604">
                  <c:v>425.1617</c:v>
                </c:pt>
                <c:pt idx="19605">
                  <c:v>425.16320000000002</c:v>
                </c:pt>
                <c:pt idx="19606">
                  <c:v>425.16480000000001</c:v>
                </c:pt>
                <c:pt idx="19607">
                  <c:v>425.166</c:v>
                </c:pt>
                <c:pt idx="19608">
                  <c:v>425.16660000000002</c:v>
                </c:pt>
                <c:pt idx="19609">
                  <c:v>425.16699999999997</c:v>
                </c:pt>
                <c:pt idx="19610">
                  <c:v>425.1696</c:v>
                </c:pt>
                <c:pt idx="19611">
                  <c:v>425.17</c:v>
                </c:pt>
                <c:pt idx="19612">
                  <c:v>425.17180000000002</c:v>
                </c:pt>
                <c:pt idx="19613">
                  <c:v>425.17309999999998</c:v>
                </c:pt>
                <c:pt idx="19614">
                  <c:v>425.1746</c:v>
                </c:pt>
                <c:pt idx="19615">
                  <c:v>425.17739999999998</c:v>
                </c:pt>
                <c:pt idx="19616">
                  <c:v>425.17849999999999</c:v>
                </c:pt>
                <c:pt idx="19617">
                  <c:v>425.17880000000002</c:v>
                </c:pt>
                <c:pt idx="19618">
                  <c:v>425.18119999999999</c:v>
                </c:pt>
                <c:pt idx="19619">
                  <c:v>425.1816</c:v>
                </c:pt>
                <c:pt idx="19620">
                  <c:v>425.18259999999998</c:v>
                </c:pt>
                <c:pt idx="19621">
                  <c:v>425.18470000000002</c:v>
                </c:pt>
                <c:pt idx="19622">
                  <c:v>425.18669999999997</c:v>
                </c:pt>
                <c:pt idx="19623">
                  <c:v>425.18900000000002</c:v>
                </c:pt>
                <c:pt idx="19624">
                  <c:v>425.19</c:v>
                </c:pt>
                <c:pt idx="19625">
                  <c:v>425.19159999999999</c:v>
                </c:pt>
                <c:pt idx="19626">
                  <c:v>425.19220000000001</c:v>
                </c:pt>
                <c:pt idx="19627">
                  <c:v>425.19310000000002</c:v>
                </c:pt>
                <c:pt idx="19628">
                  <c:v>425.19510000000002</c:v>
                </c:pt>
                <c:pt idx="19629">
                  <c:v>425.19720000000001</c:v>
                </c:pt>
                <c:pt idx="19630">
                  <c:v>425.19959999999998</c:v>
                </c:pt>
                <c:pt idx="19631">
                  <c:v>425.2004</c:v>
                </c:pt>
                <c:pt idx="19632">
                  <c:v>425.2022</c:v>
                </c:pt>
                <c:pt idx="19633">
                  <c:v>425.20350000000002</c:v>
                </c:pt>
                <c:pt idx="19634">
                  <c:v>425.20460000000003</c:v>
                </c:pt>
                <c:pt idx="19635">
                  <c:v>425.2054</c:v>
                </c:pt>
                <c:pt idx="19636">
                  <c:v>425.20960000000002</c:v>
                </c:pt>
                <c:pt idx="19637">
                  <c:v>425.21</c:v>
                </c:pt>
                <c:pt idx="19638">
                  <c:v>425.21199999999999</c:v>
                </c:pt>
                <c:pt idx="19639">
                  <c:v>425.21339999999998</c:v>
                </c:pt>
                <c:pt idx="19640">
                  <c:v>425.21539999999999</c:v>
                </c:pt>
                <c:pt idx="19641">
                  <c:v>425.21780000000001</c:v>
                </c:pt>
                <c:pt idx="19642">
                  <c:v>425.21820000000002</c:v>
                </c:pt>
                <c:pt idx="19643">
                  <c:v>425.22219999999999</c:v>
                </c:pt>
                <c:pt idx="19644">
                  <c:v>425.22199999999998</c:v>
                </c:pt>
                <c:pt idx="19645">
                  <c:v>425.22340000000003</c:v>
                </c:pt>
                <c:pt idx="19646">
                  <c:v>425.22399999999999</c:v>
                </c:pt>
                <c:pt idx="19647">
                  <c:v>425.22519999999997</c:v>
                </c:pt>
                <c:pt idx="19648">
                  <c:v>425.226</c:v>
                </c:pt>
                <c:pt idx="19649">
                  <c:v>425.22680000000003</c:v>
                </c:pt>
                <c:pt idx="19650">
                  <c:v>425.22919999999999</c:v>
                </c:pt>
                <c:pt idx="19651">
                  <c:v>425.22980000000001</c:v>
                </c:pt>
                <c:pt idx="19652">
                  <c:v>425.23239999999998</c:v>
                </c:pt>
                <c:pt idx="19653">
                  <c:v>425.2328</c:v>
                </c:pt>
                <c:pt idx="19654">
                  <c:v>425.2364</c:v>
                </c:pt>
                <c:pt idx="19655">
                  <c:v>425.23590000000002</c:v>
                </c:pt>
                <c:pt idx="19656">
                  <c:v>425.23759999999999</c:v>
                </c:pt>
                <c:pt idx="19657">
                  <c:v>425.23869999999999</c:v>
                </c:pt>
                <c:pt idx="19658">
                  <c:v>425.24040000000002</c:v>
                </c:pt>
                <c:pt idx="19659">
                  <c:v>425.24340000000001</c:v>
                </c:pt>
                <c:pt idx="19660">
                  <c:v>425.24520000000001</c:v>
                </c:pt>
                <c:pt idx="19661">
                  <c:v>425.24720000000002</c:v>
                </c:pt>
                <c:pt idx="19662">
                  <c:v>425.25</c:v>
                </c:pt>
                <c:pt idx="19663">
                  <c:v>425.2516</c:v>
                </c:pt>
                <c:pt idx="19664">
                  <c:v>425.25279999999998</c:v>
                </c:pt>
                <c:pt idx="19665">
                  <c:v>425.25420000000003</c:v>
                </c:pt>
                <c:pt idx="19666">
                  <c:v>425.25400000000002</c:v>
                </c:pt>
                <c:pt idx="19667">
                  <c:v>425.25529999999998</c:v>
                </c:pt>
                <c:pt idx="19668">
                  <c:v>425.25839999999999</c:v>
                </c:pt>
                <c:pt idx="19669">
                  <c:v>425.2611</c:v>
                </c:pt>
                <c:pt idx="19670">
                  <c:v>425.26240000000001</c:v>
                </c:pt>
                <c:pt idx="19671">
                  <c:v>425.26319999999998</c:v>
                </c:pt>
                <c:pt idx="19672">
                  <c:v>425.26519999999999</c:v>
                </c:pt>
                <c:pt idx="19673">
                  <c:v>425.26659999999998</c:v>
                </c:pt>
                <c:pt idx="19674">
                  <c:v>425.26909999999998</c:v>
                </c:pt>
                <c:pt idx="19675">
                  <c:v>425.27100000000002</c:v>
                </c:pt>
                <c:pt idx="19676">
                  <c:v>425.2724</c:v>
                </c:pt>
                <c:pt idx="19677">
                  <c:v>425.27300000000002</c:v>
                </c:pt>
                <c:pt idx="19678">
                  <c:v>425.27519999999998</c:v>
                </c:pt>
                <c:pt idx="19679">
                  <c:v>425.2758</c:v>
                </c:pt>
                <c:pt idx="19680">
                  <c:v>425.2783</c:v>
                </c:pt>
                <c:pt idx="19681">
                  <c:v>425.27940000000001</c:v>
                </c:pt>
                <c:pt idx="19682">
                  <c:v>425.28039999999999</c:v>
                </c:pt>
                <c:pt idx="19683">
                  <c:v>425.28280000000001</c:v>
                </c:pt>
                <c:pt idx="19684">
                  <c:v>425.28440000000001</c:v>
                </c:pt>
                <c:pt idx="19685">
                  <c:v>425.28570000000002</c:v>
                </c:pt>
                <c:pt idx="19686">
                  <c:v>425.28699999999998</c:v>
                </c:pt>
                <c:pt idx="19687">
                  <c:v>425.28859999999997</c:v>
                </c:pt>
                <c:pt idx="19688">
                  <c:v>425.2903</c:v>
                </c:pt>
                <c:pt idx="19689">
                  <c:v>425.29489999999998</c:v>
                </c:pt>
                <c:pt idx="19690">
                  <c:v>425.29570000000001</c:v>
                </c:pt>
                <c:pt idx="19691">
                  <c:v>425.29860000000002</c:v>
                </c:pt>
                <c:pt idx="19692">
                  <c:v>425.2978</c:v>
                </c:pt>
                <c:pt idx="19693">
                  <c:v>425.29969999999997</c:v>
                </c:pt>
                <c:pt idx="19694">
                  <c:v>425.30130000000003</c:v>
                </c:pt>
                <c:pt idx="19695">
                  <c:v>425.30450000000002</c:v>
                </c:pt>
                <c:pt idx="19696">
                  <c:v>425.30520000000001</c:v>
                </c:pt>
                <c:pt idx="19697">
                  <c:v>425.30869999999999</c:v>
                </c:pt>
                <c:pt idx="19698">
                  <c:v>425.30959999999999</c:v>
                </c:pt>
                <c:pt idx="19699">
                  <c:v>425.31229999999999</c:v>
                </c:pt>
                <c:pt idx="19700">
                  <c:v>425.31439999999998</c:v>
                </c:pt>
                <c:pt idx="19701">
                  <c:v>425.31560000000002</c:v>
                </c:pt>
                <c:pt idx="19702">
                  <c:v>425.31779999999998</c:v>
                </c:pt>
                <c:pt idx="19703">
                  <c:v>425.31950000000001</c:v>
                </c:pt>
                <c:pt idx="19704">
                  <c:v>425.32100000000003</c:v>
                </c:pt>
                <c:pt idx="19705">
                  <c:v>425.32279999999997</c:v>
                </c:pt>
                <c:pt idx="19706">
                  <c:v>425.32479999999998</c:v>
                </c:pt>
                <c:pt idx="19707">
                  <c:v>425.32780000000002</c:v>
                </c:pt>
                <c:pt idx="19708">
                  <c:v>425.3306</c:v>
                </c:pt>
                <c:pt idx="19709">
                  <c:v>425.33120000000002</c:v>
                </c:pt>
                <c:pt idx="19710">
                  <c:v>425.33280000000002</c:v>
                </c:pt>
                <c:pt idx="19711">
                  <c:v>425.33479999999997</c:v>
                </c:pt>
                <c:pt idx="19712">
                  <c:v>425.3365</c:v>
                </c:pt>
                <c:pt idx="19713">
                  <c:v>425.33879999999999</c:v>
                </c:pt>
                <c:pt idx="19714">
                  <c:v>425.33960000000002</c:v>
                </c:pt>
                <c:pt idx="19715">
                  <c:v>425.34179999999998</c:v>
                </c:pt>
                <c:pt idx="19716">
                  <c:v>425.34359999999998</c:v>
                </c:pt>
                <c:pt idx="19717">
                  <c:v>425.34539999999998</c:v>
                </c:pt>
                <c:pt idx="19718">
                  <c:v>425.3476</c:v>
                </c:pt>
                <c:pt idx="19719">
                  <c:v>425.3494</c:v>
                </c:pt>
                <c:pt idx="19720">
                  <c:v>425.3526</c:v>
                </c:pt>
                <c:pt idx="19721">
                  <c:v>425.35419999999999</c:v>
                </c:pt>
                <c:pt idx="19722">
                  <c:v>425.35719999999998</c:v>
                </c:pt>
                <c:pt idx="19723">
                  <c:v>425.3578</c:v>
                </c:pt>
                <c:pt idx="19724">
                  <c:v>425.36090000000002</c:v>
                </c:pt>
                <c:pt idx="19725">
                  <c:v>425.36360000000002</c:v>
                </c:pt>
                <c:pt idx="19726">
                  <c:v>425.3648</c:v>
                </c:pt>
                <c:pt idx="19727">
                  <c:v>425.36599999999999</c:v>
                </c:pt>
                <c:pt idx="19728">
                  <c:v>425.36869999999999</c:v>
                </c:pt>
                <c:pt idx="19729">
                  <c:v>425.37169999999998</c:v>
                </c:pt>
                <c:pt idx="19730">
                  <c:v>425.37310000000002</c:v>
                </c:pt>
                <c:pt idx="19731">
                  <c:v>425.37439999999998</c:v>
                </c:pt>
                <c:pt idx="19732">
                  <c:v>425.37650000000002</c:v>
                </c:pt>
                <c:pt idx="19733">
                  <c:v>425.37810000000002</c:v>
                </c:pt>
                <c:pt idx="19734">
                  <c:v>425.38119999999998</c:v>
                </c:pt>
                <c:pt idx="19735">
                  <c:v>425.38279999999997</c:v>
                </c:pt>
                <c:pt idx="19736">
                  <c:v>425.38319999999999</c:v>
                </c:pt>
                <c:pt idx="19737">
                  <c:v>425.38690000000003</c:v>
                </c:pt>
                <c:pt idx="19738">
                  <c:v>425.38850000000002</c:v>
                </c:pt>
                <c:pt idx="19739">
                  <c:v>425.39249999999998</c:v>
                </c:pt>
                <c:pt idx="19740">
                  <c:v>425.39440000000002</c:v>
                </c:pt>
                <c:pt idx="19741">
                  <c:v>425.39760000000001</c:v>
                </c:pt>
                <c:pt idx="19742">
                  <c:v>425.39890000000003</c:v>
                </c:pt>
                <c:pt idx="19743">
                  <c:v>425.4</c:v>
                </c:pt>
                <c:pt idx="19744">
                  <c:v>425.40390000000002</c:v>
                </c:pt>
                <c:pt idx="19745">
                  <c:v>425.40559999999999</c:v>
                </c:pt>
                <c:pt idx="19746">
                  <c:v>425.40699999999998</c:v>
                </c:pt>
                <c:pt idx="19747">
                  <c:v>425.40899999999999</c:v>
                </c:pt>
                <c:pt idx="19748">
                  <c:v>425.41199999999998</c:v>
                </c:pt>
                <c:pt idx="19749">
                  <c:v>425.41160000000002</c:v>
                </c:pt>
                <c:pt idx="19750">
                  <c:v>425.41469999999998</c:v>
                </c:pt>
                <c:pt idx="19751">
                  <c:v>425.41699999999997</c:v>
                </c:pt>
                <c:pt idx="19752">
                  <c:v>425.41800000000001</c:v>
                </c:pt>
                <c:pt idx="19753">
                  <c:v>425.42129999999997</c:v>
                </c:pt>
                <c:pt idx="19754">
                  <c:v>425.42320000000001</c:v>
                </c:pt>
                <c:pt idx="19755">
                  <c:v>425.42500000000001</c:v>
                </c:pt>
                <c:pt idx="19756">
                  <c:v>425.42700000000002</c:v>
                </c:pt>
                <c:pt idx="19757">
                  <c:v>425.4282</c:v>
                </c:pt>
                <c:pt idx="19758">
                  <c:v>425.43329999999997</c:v>
                </c:pt>
                <c:pt idx="19759">
                  <c:v>425.435</c:v>
                </c:pt>
                <c:pt idx="19760">
                  <c:v>425.43700000000001</c:v>
                </c:pt>
                <c:pt idx="19761">
                  <c:v>425.44080000000002</c:v>
                </c:pt>
                <c:pt idx="19762">
                  <c:v>425.44400000000002</c:v>
                </c:pt>
                <c:pt idx="19763">
                  <c:v>425.44639999999998</c:v>
                </c:pt>
                <c:pt idx="19764">
                  <c:v>425.44909999999999</c:v>
                </c:pt>
                <c:pt idx="19765">
                  <c:v>425.45280000000002</c:v>
                </c:pt>
                <c:pt idx="19766">
                  <c:v>425.4572</c:v>
                </c:pt>
                <c:pt idx="19767">
                  <c:v>425.46089999999998</c:v>
                </c:pt>
                <c:pt idx="19768">
                  <c:v>425.46339999999998</c:v>
                </c:pt>
                <c:pt idx="19769">
                  <c:v>425.46710000000002</c:v>
                </c:pt>
                <c:pt idx="19770">
                  <c:v>425.47089999999997</c:v>
                </c:pt>
                <c:pt idx="19771">
                  <c:v>425.47340000000003</c:v>
                </c:pt>
                <c:pt idx="19772">
                  <c:v>425.47660000000002</c:v>
                </c:pt>
                <c:pt idx="19773">
                  <c:v>425.47919999999999</c:v>
                </c:pt>
                <c:pt idx="19774">
                  <c:v>425.4812</c:v>
                </c:pt>
                <c:pt idx="19775">
                  <c:v>425.48320000000001</c:v>
                </c:pt>
                <c:pt idx="19776">
                  <c:v>425.48579999999998</c:v>
                </c:pt>
                <c:pt idx="19777">
                  <c:v>425.48939999999999</c:v>
                </c:pt>
                <c:pt idx="19778">
                  <c:v>425.49</c:v>
                </c:pt>
                <c:pt idx="19779">
                  <c:v>425.49239999999998</c:v>
                </c:pt>
                <c:pt idx="19780">
                  <c:v>425.49380000000002</c:v>
                </c:pt>
                <c:pt idx="19781">
                  <c:v>425.49540000000002</c:v>
                </c:pt>
                <c:pt idx="19782">
                  <c:v>425.49759999999998</c:v>
                </c:pt>
                <c:pt idx="19783">
                  <c:v>425.50040000000001</c:v>
                </c:pt>
                <c:pt idx="19784">
                  <c:v>425.50279999999998</c:v>
                </c:pt>
                <c:pt idx="19785">
                  <c:v>425.50479999999999</c:v>
                </c:pt>
                <c:pt idx="19786">
                  <c:v>425.5052</c:v>
                </c:pt>
                <c:pt idx="19787">
                  <c:v>425.50740000000002</c:v>
                </c:pt>
                <c:pt idx="19788">
                  <c:v>425.51190000000003</c:v>
                </c:pt>
                <c:pt idx="19789">
                  <c:v>425.51409999999998</c:v>
                </c:pt>
                <c:pt idx="19790">
                  <c:v>425.51490000000001</c:v>
                </c:pt>
                <c:pt idx="19791">
                  <c:v>425.5172</c:v>
                </c:pt>
                <c:pt idx="19792">
                  <c:v>425.52080000000001</c:v>
                </c:pt>
                <c:pt idx="19793">
                  <c:v>425.52199999999999</c:v>
                </c:pt>
                <c:pt idx="19794">
                  <c:v>425.52519999999998</c:v>
                </c:pt>
                <c:pt idx="19795">
                  <c:v>425.52839999999998</c:v>
                </c:pt>
                <c:pt idx="19796">
                  <c:v>425.53059999999999</c:v>
                </c:pt>
                <c:pt idx="19797">
                  <c:v>425.53199999999998</c:v>
                </c:pt>
                <c:pt idx="19798">
                  <c:v>425.53379999999999</c:v>
                </c:pt>
                <c:pt idx="19799">
                  <c:v>425.53539999999998</c:v>
                </c:pt>
                <c:pt idx="19800">
                  <c:v>425.53899999999999</c:v>
                </c:pt>
                <c:pt idx="19801">
                  <c:v>425.54140000000001</c:v>
                </c:pt>
                <c:pt idx="19802">
                  <c:v>425.5437</c:v>
                </c:pt>
                <c:pt idx="19803">
                  <c:v>425.54649999999998</c:v>
                </c:pt>
                <c:pt idx="19804">
                  <c:v>425.54849999999999</c:v>
                </c:pt>
                <c:pt idx="19805">
                  <c:v>425.55239999999998</c:v>
                </c:pt>
                <c:pt idx="19806">
                  <c:v>425.55399999999997</c:v>
                </c:pt>
                <c:pt idx="19807">
                  <c:v>425.55630000000002</c:v>
                </c:pt>
                <c:pt idx="19808">
                  <c:v>425.55720000000002</c:v>
                </c:pt>
                <c:pt idx="19809">
                  <c:v>425.56220000000002</c:v>
                </c:pt>
                <c:pt idx="19810">
                  <c:v>425.5652</c:v>
                </c:pt>
                <c:pt idx="19811">
                  <c:v>425.56830000000002</c:v>
                </c:pt>
                <c:pt idx="19812">
                  <c:v>425.57049999999998</c:v>
                </c:pt>
                <c:pt idx="19813">
                  <c:v>425.572</c:v>
                </c:pt>
                <c:pt idx="19814">
                  <c:v>425.57459999999998</c:v>
                </c:pt>
                <c:pt idx="19815">
                  <c:v>425.57740000000001</c:v>
                </c:pt>
                <c:pt idx="19816">
                  <c:v>425.5806</c:v>
                </c:pt>
                <c:pt idx="19817">
                  <c:v>425.58390000000003</c:v>
                </c:pt>
                <c:pt idx="19818">
                  <c:v>425.58690000000001</c:v>
                </c:pt>
                <c:pt idx="19819">
                  <c:v>425.5899</c:v>
                </c:pt>
                <c:pt idx="19820">
                  <c:v>425.59379999999999</c:v>
                </c:pt>
                <c:pt idx="19821">
                  <c:v>425.59519999999998</c:v>
                </c:pt>
                <c:pt idx="19822">
                  <c:v>425.59780000000001</c:v>
                </c:pt>
                <c:pt idx="19823">
                  <c:v>425.60090000000002</c:v>
                </c:pt>
                <c:pt idx="19824">
                  <c:v>425.60379999999998</c:v>
                </c:pt>
                <c:pt idx="19825">
                  <c:v>425.60590000000002</c:v>
                </c:pt>
                <c:pt idx="19826">
                  <c:v>425.6096</c:v>
                </c:pt>
                <c:pt idx="19827">
                  <c:v>425.61200000000002</c:v>
                </c:pt>
                <c:pt idx="19828">
                  <c:v>425.61599999999999</c:v>
                </c:pt>
                <c:pt idx="19829">
                  <c:v>425.6191</c:v>
                </c:pt>
                <c:pt idx="19830">
                  <c:v>425.62029999999999</c:v>
                </c:pt>
                <c:pt idx="19831">
                  <c:v>425.6234</c:v>
                </c:pt>
                <c:pt idx="19832">
                  <c:v>425.62560000000002</c:v>
                </c:pt>
                <c:pt idx="19833">
                  <c:v>425.62869999999998</c:v>
                </c:pt>
                <c:pt idx="19834">
                  <c:v>425.63189999999997</c:v>
                </c:pt>
                <c:pt idx="19835">
                  <c:v>425.63589999999999</c:v>
                </c:pt>
                <c:pt idx="19836">
                  <c:v>425.63920000000002</c:v>
                </c:pt>
                <c:pt idx="19837">
                  <c:v>425.6404</c:v>
                </c:pt>
                <c:pt idx="19838">
                  <c:v>425.64339999999999</c:v>
                </c:pt>
                <c:pt idx="19839">
                  <c:v>425.64460000000003</c:v>
                </c:pt>
                <c:pt idx="19840">
                  <c:v>425.64789999999999</c:v>
                </c:pt>
                <c:pt idx="19841">
                  <c:v>425.65069999999997</c:v>
                </c:pt>
                <c:pt idx="19842">
                  <c:v>425.65300000000002</c:v>
                </c:pt>
                <c:pt idx="19843">
                  <c:v>425.6549</c:v>
                </c:pt>
                <c:pt idx="19844">
                  <c:v>425.65969999999999</c:v>
                </c:pt>
                <c:pt idx="19845">
                  <c:v>425.66239999999999</c:v>
                </c:pt>
                <c:pt idx="19846">
                  <c:v>425.66669999999999</c:v>
                </c:pt>
                <c:pt idx="19847">
                  <c:v>425.67</c:v>
                </c:pt>
                <c:pt idx="19848">
                  <c:v>425.67239999999998</c:v>
                </c:pt>
                <c:pt idx="19849">
                  <c:v>425.67540000000002</c:v>
                </c:pt>
                <c:pt idx="19850">
                  <c:v>425.67959999999999</c:v>
                </c:pt>
                <c:pt idx="19851">
                  <c:v>425.6825</c:v>
                </c:pt>
                <c:pt idx="19852">
                  <c:v>425.68430000000001</c:v>
                </c:pt>
                <c:pt idx="19853">
                  <c:v>425.68770000000001</c:v>
                </c:pt>
                <c:pt idx="19854">
                  <c:v>425.69200000000001</c:v>
                </c:pt>
                <c:pt idx="19855">
                  <c:v>425.69670000000002</c:v>
                </c:pt>
                <c:pt idx="19856">
                  <c:v>425.69979999999998</c:v>
                </c:pt>
                <c:pt idx="19857">
                  <c:v>425.70209999999997</c:v>
                </c:pt>
                <c:pt idx="19858">
                  <c:v>425.70580000000001</c:v>
                </c:pt>
                <c:pt idx="19859">
                  <c:v>425.7088</c:v>
                </c:pt>
                <c:pt idx="19860">
                  <c:v>425.71179999999998</c:v>
                </c:pt>
                <c:pt idx="19861">
                  <c:v>425.71559999999999</c:v>
                </c:pt>
                <c:pt idx="19862">
                  <c:v>425.71870000000001</c:v>
                </c:pt>
                <c:pt idx="19863">
                  <c:v>425.72</c:v>
                </c:pt>
                <c:pt idx="19864">
                  <c:v>425.72280000000001</c:v>
                </c:pt>
                <c:pt idx="19865">
                  <c:v>425.7244</c:v>
                </c:pt>
                <c:pt idx="19866">
                  <c:v>425.7276</c:v>
                </c:pt>
                <c:pt idx="19867">
                  <c:v>425.73099999999999</c:v>
                </c:pt>
                <c:pt idx="19868">
                  <c:v>425.73419999999999</c:v>
                </c:pt>
                <c:pt idx="19869">
                  <c:v>425.73820000000001</c:v>
                </c:pt>
                <c:pt idx="19870">
                  <c:v>425.74160000000001</c:v>
                </c:pt>
                <c:pt idx="19871">
                  <c:v>425.74459999999999</c:v>
                </c:pt>
                <c:pt idx="19872">
                  <c:v>425.74779999999998</c:v>
                </c:pt>
                <c:pt idx="19873">
                  <c:v>425.75189999999998</c:v>
                </c:pt>
                <c:pt idx="19874">
                  <c:v>425.75420000000003</c:v>
                </c:pt>
                <c:pt idx="19875">
                  <c:v>425.75749999999999</c:v>
                </c:pt>
                <c:pt idx="19876">
                  <c:v>425.7611</c:v>
                </c:pt>
                <c:pt idx="19877">
                  <c:v>425.76499999999999</c:v>
                </c:pt>
                <c:pt idx="19878">
                  <c:v>425.7672</c:v>
                </c:pt>
                <c:pt idx="19879">
                  <c:v>425.77</c:v>
                </c:pt>
                <c:pt idx="19880">
                  <c:v>425.77359999999999</c:v>
                </c:pt>
                <c:pt idx="19881">
                  <c:v>425.7774</c:v>
                </c:pt>
                <c:pt idx="19882">
                  <c:v>425.78019999999998</c:v>
                </c:pt>
                <c:pt idx="19883">
                  <c:v>425.7835</c:v>
                </c:pt>
                <c:pt idx="19884">
                  <c:v>425.7876</c:v>
                </c:pt>
                <c:pt idx="19885">
                  <c:v>425.79059999999998</c:v>
                </c:pt>
                <c:pt idx="19886">
                  <c:v>425.7944</c:v>
                </c:pt>
                <c:pt idx="19887">
                  <c:v>425.79680000000002</c:v>
                </c:pt>
                <c:pt idx="19888">
                  <c:v>425.80040000000002</c:v>
                </c:pt>
                <c:pt idx="19889">
                  <c:v>425.80360000000002</c:v>
                </c:pt>
                <c:pt idx="19890">
                  <c:v>425.80680000000001</c:v>
                </c:pt>
                <c:pt idx="19891">
                  <c:v>425.80810000000002</c:v>
                </c:pt>
                <c:pt idx="19892">
                  <c:v>425.8116</c:v>
                </c:pt>
                <c:pt idx="19893">
                  <c:v>425.81610000000001</c:v>
                </c:pt>
                <c:pt idx="19894">
                  <c:v>425.8184</c:v>
                </c:pt>
                <c:pt idx="19895">
                  <c:v>425.82170000000002</c:v>
                </c:pt>
                <c:pt idx="19896">
                  <c:v>425.8252</c:v>
                </c:pt>
                <c:pt idx="19897">
                  <c:v>425.82960000000003</c:v>
                </c:pt>
                <c:pt idx="19898">
                  <c:v>425.83249999999998</c:v>
                </c:pt>
                <c:pt idx="19899">
                  <c:v>425.83629999999999</c:v>
                </c:pt>
                <c:pt idx="19900">
                  <c:v>425.83980000000003</c:v>
                </c:pt>
                <c:pt idx="19901">
                  <c:v>425.84219999999999</c:v>
                </c:pt>
                <c:pt idx="19902">
                  <c:v>425.8458</c:v>
                </c:pt>
                <c:pt idx="19903">
                  <c:v>425.85</c:v>
                </c:pt>
                <c:pt idx="19904">
                  <c:v>425.85520000000002</c:v>
                </c:pt>
                <c:pt idx="19905">
                  <c:v>425.85879999999997</c:v>
                </c:pt>
                <c:pt idx="19906">
                  <c:v>425.86200000000002</c:v>
                </c:pt>
                <c:pt idx="19907">
                  <c:v>425.8657</c:v>
                </c:pt>
                <c:pt idx="19908">
                  <c:v>425.86939999999998</c:v>
                </c:pt>
                <c:pt idx="19909">
                  <c:v>425.87380000000002</c:v>
                </c:pt>
                <c:pt idx="19910">
                  <c:v>425.87610000000001</c:v>
                </c:pt>
                <c:pt idx="19911">
                  <c:v>425.88040000000001</c:v>
                </c:pt>
                <c:pt idx="19912">
                  <c:v>425.88260000000002</c:v>
                </c:pt>
                <c:pt idx="19913">
                  <c:v>425.88720000000001</c:v>
                </c:pt>
                <c:pt idx="19914">
                  <c:v>425.88979999999998</c:v>
                </c:pt>
                <c:pt idx="19915">
                  <c:v>425.89440000000002</c:v>
                </c:pt>
                <c:pt idx="19916">
                  <c:v>425.89670000000001</c:v>
                </c:pt>
                <c:pt idx="19917">
                  <c:v>425.9015</c:v>
                </c:pt>
                <c:pt idx="19918">
                  <c:v>425.90460000000002</c:v>
                </c:pt>
                <c:pt idx="19919">
                  <c:v>425.90800000000002</c:v>
                </c:pt>
                <c:pt idx="19920">
                  <c:v>425.91379999999998</c:v>
                </c:pt>
                <c:pt idx="19921">
                  <c:v>425.91699999999997</c:v>
                </c:pt>
                <c:pt idx="19922">
                  <c:v>425.92039999999997</c:v>
                </c:pt>
                <c:pt idx="19923">
                  <c:v>425.92320000000001</c:v>
                </c:pt>
                <c:pt idx="19924">
                  <c:v>425.92700000000002</c:v>
                </c:pt>
                <c:pt idx="19925">
                  <c:v>425.9316</c:v>
                </c:pt>
                <c:pt idx="19926">
                  <c:v>425.9341</c:v>
                </c:pt>
                <c:pt idx="19927">
                  <c:v>425.93799999999999</c:v>
                </c:pt>
                <c:pt idx="19928">
                  <c:v>425.9425</c:v>
                </c:pt>
                <c:pt idx="19929">
                  <c:v>425.94760000000002</c:v>
                </c:pt>
                <c:pt idx="19930">
                  <c:v>425.9502</c:v>
                </c:pt>
                <c:pt idx="19931">
                  <c:v>425.95370000000003</c:v>
                </c:pt>
                <c:pt idx="19932">
                  <c:v>425.95639999999997</c:v>
                </c:pt>
                <c:pt idx="19933">
                  <c:v>425.96100000000001</c:v>
                </c:pt>
                <c:pt idx="19934">
                  <c:v>425.96530000000001</c:v>
                </c:pt>
                <c:pt idx="19935">
                  <c:v>425.96960000000001</c:v>
                </c:pt>
                <c:pt idx="19936">
                  <c:v>425.97239999999999</c:v>
                </c:pt>
                <c:pt idx="19937">
                  <c:v>425.97719999999998</c:v>
                </c:pt>
                <c:pt idx="19938">
                  <c:v>425.9828</c:v>
                </c:pt>
                <c:pt idx="19939">
                  <c:v>425.98759999999999</c:v>
                </c:pt>
                <c:pt idx="19940">
                  <c:v>425.9896</c:v>
                </c:pt>
                <c:pt idx="19941">
                  <c:v>425.99459999999999</c:v>
                </c:pt>
                <c:pt idx="19942">
                  <c:v>425.99919999999997</c:v>
                </c:pt>
                <c:pt idx="19943">
                  <c:v>426.00330000000002</c:v>
                </c:pt>
                <c:pt idx="19944">
                  <c:v>426.00799999999998</c:v>
                </c:pt>
                <c:pt idx="19945">
                  <c:v>426.01060000000001</c:v>
                </c:pt>
                <c:pt idx="19946">
                  <c:v>426.0154</c:v>
                </c:pt>
                <c:pt idx="19947">
                  <c:v>426.0188</c:v>
                </c:pt>
                <c:pt idx="19948">
                  <c:v>426.02260000000001</c:v>
                </c:pt>
                <c:pt idx="19949">
                  <c:v>426.02809999999999</c:v>
                </c:pt>
                <c:pt idx="19950">
                  <c:v>426.0317</c:v>
                </c:pt>
                <c:pt idx="19951">
                  <c:v>426.03370000000001</c:v>
                </c:pt>
                <c:pt idx="19952">
                  <c:v>426.03840000000002</c:v>
                </c:pt>
                <c:pt idx="19953">
                  <c:v>426.0437</c:v>
                </c:pt>
                <c:pt idx="19954">
                  <c:v>426.04700000000003</c:v>
                </c:pt>
                <c:pt idx="19955">
                  <c:v>426.05239999999998</c:v>
                </c:pt>
                <c:pt idx="19956">
                  <c:v>426.05590000000001</c:v>
                </c:pt>
                <c:pt idx="19957">
                  <c:v>426.05959999999999</c:v>
                </c:pt>
                <c:pt idx="19958">
                  <c:v>426.065</c:v>
                </c:pt>
                <c:pt idx="19959">
                  <c:v>426.06880000000001</c:v>
                </c:pt>
                <c:pt idx="19960">
                  <c:v>426.0718</c:v>
                </c:pt>
                <c:pt idx="19961">
                  <c:v>426.07670000000002</c:v>
                </c:pt>
                <c:pt idx="19962">
                  <c:v>426.07940000000002</c:v>
                </c:pt>
                <c:pt idx="19963">
                  <c:v>426.08620000000002</c:v>
                </c:pt>
                <c:pt idx="19964">
                  <c:v>426.0915</c:v>
                </c:pt>
                <c:pt idx="19965">
                  <c:v>426.09429999999998</c:v>
                </c:pt>
                <c:pt idx="19966">
                  <c:v>426.09829999999999</c:v>
                </c:pt>
                <c:pt idx="19967">
                  <c:v>426.1026</c:v>
                </c:pt>
                <c:pt idx="19968">
                  <c:v>426.1069</c:v>
                </c:pt>
                <c:pt idx="19969">
                  <c:v>426.11059999999998</c:v>
                </c:pt>
                <c:pt idx="19970">
                  <c:v>426.11559999999997</c:v>
                </c:pt>
                <c:pt idx="19971">
                  <c:v>426.12099999999998</c:v>
                </c:pt>
                <c:pt idx="19972">
                  <c:v>426.12560000000002</c:v>
                </c:pt>
                <c:pt idx="19973">
                  <c:v>426.13</c:v>
                </c:pt>
                <c:pt idx="19974">
                  <c:v>426.13400000000001</c:v>
                </c:pt>
                <c:pt idx="19975">
                  <c:v>426.13799999999998</c:v>
                </c:pt>
                <c:pt idx="19976">
                  <c:v>426.14260000000002</c:v>
                </c:pt>
                <c:pt idx="19977">
                  <c:v>426.14699999999999</c:v>
                </c:pt>
                <c:pt idx="19978">
                  <c:v>426.15230000000003</c:v>
                </c:pt>
                <c:pt idx="19979">
                  <c:v>426.15660000000003</c:v>
                </c:pt>
                <c:pt idx="19980">
                  <c:v>426.16199999999998</c:v>
                </c:pt>
                <c:pt idx="19981">
                  <c:v>426.166</c:v>
                </c:pt>
                <c:pt idx="19982">
                  <c:v>426.16879999999998</c:v>
                </c:pt>
                <c:pt idx="19983">
                  <c:v>426.173</c:v>
                </c:pt>
                <c:pt idx="19984">
                  <c:v>426.17759999999998</c:v>
                </c:pt>
                <c:pt idx="19985">
                  <c:v>426.18349999999998</c:v>
                </c:pt>
                <c:pt idx="19986">
                  <c:v>426.18849999999998</c:v>
                </c:pt>
                <c:pt idx="19987">
                  <c:v>426.19260000000003</c:v>
                </c:pt>
                <c:pt idx="19988">
                  <c:v>426.19630000000001</c:v>
                </c:pt>
                <c:pt idx="19989">
                  <c:v>426.202</c:v>
                </c:pt>
                <c:pt idx="19990">
                  <c:v>426.20639999999997</c:v>
                </c:pt>
                <c:pt idx="19991">
                  <c:v>426.21089999999998</c:v>
                </c:pt>
                <c:pt idx="19992">
                  <c:v>426.214</c:v>
                </c:pt>
                <c:pt idx="19993">
                  <c:v>426.21980000000002</c:v>
                </c:pt>
                <c:pt idx="19994">
                  <c:v>426.22399999999999</c:v>
                </c:pt>
                <c:pt idx="19995">
                  <c:v>426.22879999999998</c:v>
                </c:pt>
                <c:pt idx="19996">
                  <c:v>426.23169999999999</c:v>
                </c:pt>
                <c:pt idx="19997">
                  <c:v>426.23689999999999</c:v>
                </c:pt>
                <c:pt idx="19998">
                  <c:v>426.24299999999999</c:v>
                </c:pt>
                <c:pt idx="19999">
                  <c:v>426.2466</c:v>
                </c:pt>
                <c:pt idx="20000">
                  <c:v>426.25099999999998</c:v>
                </c:pt>
                <c:pt idx="20001">
                  <c:v>426.25619999999998</c:v>
                </c:pt>
                <c:pt idx="20002">
                  <c:v>426.262</c:v>
                </c:pt>
                <c:pt idx="20003">
                  <c:v>426.26679999999999</c:v>
                </c:pt>
                <c:pt idx="20004">
                  <c:v>426.27140000000003</c:v>
                </c:pt>
                <c:pt idx="20005">
                  <c:v>426.27719999999999</c:v>
                </c:pt>
                <c:pt idx="20006">
                  <c:v>426.28199999999998</c:v>
                </c:pt>
                <c:pt idx="20007">
                  <c:v>426.28550000000001</c:v>
                </c:pt>
                <c:pt idx="20008">
                  <c:v>426.2912</c:v>
                </c:pt>
                <c:pt idx="20009">
                  <c:v>426.29840000000002</c:v>
                </c:pt>
                <c:pt idx="20010">
                  <c:v>426.30180000000001</c:v>
                </c:pt>
                <c:pt idx="20011">
                  <c:v>426.30540000000002</c:v>
                </c:pt>
                <c:pt idx="20012">
                  <c:v>426.31099999999998</c:v>
                </c:pt>
                <c:pt idx="20013">
                  <c:v>426.31639999999999</c:v>
                </c:pt>
                <c:pt idx="20014">
                  <c:v>426.32040000000001</c:v>
                </c:pt>
                <c:pt idx="20015">
                  <c:v>426.32580000000002</c:v>
                </c:pt>
                <c:pt idx="20016">
                  <c:v>426.32979999999998</c:v>
                </c:pt>
                <c:pt idx="20017">
                  <c:v>426.33640000000003</c:v>
                </c:pt>
                <c:pt idx="20018">
                  <c:v>426.34039999999999</c:v>
                </c:pt>
                <c:pt idx="20019">
                  <c:v>426.34609999999998</c:v>
                </c:pt>
                <c:pt idx="20020">
                  <c:v>426.35059999999999</c:v>
                </c:pt>
                <c:pt idx="20021">
                  <c:v>426.35669999999999</c:v>
                </c:pt>
                <c:pt idx="20022">
                  <c:v>426.36169999999998</c:v>
                </c:pt>
                <c:pt idx="20023">
                  <c:v>426.36739999999998</c:v>
                </c:pt>
                <c:pt idx="20024">
                  <c:v>426.37349999999998</c:v>
                </c:pt>
                <c:pt idx="20025">
                  <c:v>426.37900000000002</c:v>
                </c:pt>
                <c:pt idx="20026">
                  <c:v>426.38189999999997</c:v>
                </c:pt>
                <c:pt idx="20027">
                  <c:v>426.38780000000003</c:v>
                </c:pt>
                <c:pt idx="20028">
                  <c:v>426.3931</c:v>
                </c:pt>
                <c:pt idx="20029">
                  <c:v>426.39749999999998</c:v>
                </c:pt>
                <c:pt idx="20030">
                  <c:v>426.40339999999998</c:v>
                </c:pt>
                <c:pt idx="20031">
                  <c:v>426.4085</c:v>
                </c:pt>
                <c:pt idx="20032">
                  <c:v>426.41419999999999</c:v>
                </c:pt>
                <c:pt idx="20033">
                  <c:v>426.42020000000002</c:v>
                </c:pt>
                <c:pt idx="20034">
                  <c:v>426.42660000000001</c:v>
                </c:pt>
                <c:pt idx="20035">
                  <c:v>426.43279999999999</c:v>
                </c:pt>
                <c:pt idx="20036">
                  <c:v>426.43680000000001</c:v>
                </c:pt>
                <c:pt idx="20037">
                  <c:v>426.44139999999999</c:v>
                </c:pt>
                <c:pt idx="20038">
                  <c:v>426.44670000000002</c:v>
                </c:pt>
                <c:pt idx="20039">
                  <c:v>426.4511</c:v>
                </c:pt>
                <c:pt idx="20040">
                  <c:v>426.45600000000002</c:v>
                </c:pt>
                <c:pt idx="20041">
                  <c:v>426.46359999999999</c:v>
                </c:pt>
                <c:pt idx="20042">
                  <c:v>426.46719999999999</c:v>
                </c:pt>
                <c:pt idx="20043">
                  <c:v>426.47160000000002</c:v>
                </c:pt>
                <c:pt idx="20044">
                  <c:v>426.47789999999998</c:v>
                </c:pt>
                <c:pt idx="20045">
                  <c:v>426.48239999999998</c:v>
                </c:pt>
                <c:pt idx="20046">
                  <c:v>426.48820000000001</c:v>
                </c:pt>
                <c:pt idx="20047">
                  <c:v>426.49340000000001</c:v>
                </c:pt>
                <c:pt idx="20048">
                  <c:v>426.49959999999999</c:v>
                </c:pt>
                <c:pt idx="20049">
                  <c:v>426.50299999999999</c:v>
                </c:pt>
                <c:pt idx="20050">
                  <c:v>426.50970000000001</c:v>
                </c:pt>
                <c:pt idx="20051">
                  <c:v>426.51530000000002</c:v>
                </c:pt>
                <c:pt idx="20052">
                  <c:v>426.52</c:v>
                </c:pt>
                <c:pt idx="20053">
                  <c:v>426.52710000000002</c:v>
                </c:pt>
                <c:pt idx="20054">
                  <c:v>426.5324</c:v>
                </c:pt>
                <c:pt idx="20055">
                  <c:v>426.53820000000002</c:v>
                </c:pt>
                <c:pt idx="20056">
                  <c:v>426.54480000000001</c:v>
                </c:pt>
                <c:pt idx="20057">
                  <c:v>426.54689999999999</c:v>
                </c:pt>
                <c:pt idx="20058">
                  <c:v>426.55360000000002</c:v>
                </c:pt>
                <c:pt idx="20059">
                  <c:v>426.55959999999999</c:v>
                </c:pt>
                <c:pt idx="20060">
                  <c:v>426.56650000000002</c:v>
                </c:pt>
                <c:pt idx="20061">
                  <c:v>426.57299999999998</c:v>
                </c:pt>
                <c:pt idx="20062">
                  <c:v>426.57780000000002</c:v>
                </c:pt>
                <c:pt idx="20063">
                  <c:v>426.58260000000001</c:v>
                </c:pt>
                <c:pt idx="20064">
                  <c:v>426.58960000000002</c:v>
                </c:pt>
                <c:pt idx="20065">
                  <c:v>426.5958</c:v>
                </c:pt>
                <c:pt idx="20066">
                  <c:v>426.59969999999998</c:v>
                </c:pt>
                <c:pt idx="20067">
                  <c:v>426.60640000000001</c:v>
                </c:pt>
                <c:pt idx="20068">
                  <c:v>426.61369999999999</c:v>
                </c:pt>
                <c:pt idx="20069">
                  <c:v>426.61869999999999</c:v>
                </c:pt>
                <c:pt idx="20070">
                  <c:v>426.62439999999998</c:v>
                </c:pt>
                <c:pt idx="20071">
                  <c:v>426.62970000000001</c:v>
                </c:pt>
                <c:pt idx="20072">
                  <c:v>426.63600000000002</c:v>
                </c:pt>
                <c:pt idx="20073">
                  <c:v>426.6422</c:v>
                </c:pt>
                <c:pt idx="20074">
                  <c:v>426.649</c:v>
                </c:pt>
                <c:pt idx="20075">
                  <c:v>426.6542</c:v>
                </c:pt>
                <c:pt idx="20076">
                  <c:v>426.66070000000002</c:v>
                </c:pt>
                <c:pt idx="20077">
                  <c:v>426.66680000000002</c:v>
                </c:pt>
                <c:pt idx="20078">
                  <c:v>426.673</c:v>
                </c:pt>
                <c:pt idx="20079">
                  <c:v>426.67910000000001</c:v>
                </c:pt>
                <c:pt idx="20080">
                  <c:v>426.68509999999998</c:v>
                </c:pt>
                <c:pt idx="20081">
                  <c:v>426.68939999999998</c:v>
                </c:pt>
                <c:pt idx="20082">
                  <c:v>426.6952</c:v>
                </c:pt>
                <c:pt idx="20083">
                  <c:v>426.7022</c:v>
                </c:pt>
                <c:pt idx="20084">
                  <c:v>426.70780000000002</c:v>
                </c:pt>
                <c:pt idx="20085">
                  <c:v>426.71480000000003</c:v>
                </c:pt>
                <c:pt idx="20086">
                  <c:v>426.72239999999999</c:v>
                </c:pt>
                <c:pt idx="20087">
                  <c:v>426.72719999999998</c:v>
                </c:pt>
                <c:pt idx="20088">
                  <c:v>426.73250000000002</c:v>
                </c:pt>
                <c:pt idx="20089">
                  <c:v>426.73970000000003</c:v>
                </c:pt>
                <c:pt idx="20090">
                  <c:v>426.74520000000001</c:v>
                </c:pt>
                <c:pt idx="20091">
                  <c:v>426.7518</c:v>
                </c:pt>
                <c:pt idx="20092">
                  <c:v>426.7586</c:v>
                </c:pt>
                <c:pt idx="20093">
                  <c:v>426.76369999999997</c:v>
                </c:pt>
                <c:pt idx="20094">
                  <c:v>426.77</c:v>
                </c:pt>
                <c:pt idx="20095">
                  <c:v>426.77659999999997</c:v>
                </c:pt>
                <c:pt idx="20096">
                  <c:v>426.78379999999999</c:v>
                </c:pt>
                <c:pt idx="20097">
                  <c:v>426.78859999999997</c:v>
                </c:pt>
                <c:pt idx="20098">
                  <c:v>426.79610000000002</c:v>
                </c:pt>
                <c:pt idx="20099">
                  <c:v>426.80119999999999</c:v>
                </c:pt>
                <c:pt idx="20100">
                  <c:v>426.80630000000002</c:v>
                </c:pt>
                <c:pt idx="20101">
                  <c:v>426.81439999999998</c:v>
                </c:pt>
                <c:pt idx="20102">
                  <c:v>426.81909999999999</c:v>
                </c:pt>
                <c:pt idx="20103">
                  <c:v>426.8252</c:v>
                </c:pt>
                <c:pt idx="20104">
                  <c:v>426.83150000000001</c:v>
                </c:pt>
                <c:pt idx="20105">
                  <c:v>426.8372</c:v>
                </c:pt>
                <c:pt idx="20106">
                  <c:v>426.84429999999998</c:v>
                </c:pt>
                <c:pt idx="20107">
                  <c:v>426.85109999999997</c:v>
                </c:pt>
                <c:pt idx="20108">
                  <c:v>426.85759999999999</c:v>
                </c:pt>
                <c:pt idx="20109">
                  <c:v>426.86399999999998</c:v>
                </c:pt>
                <c:pt idx="20110">
                  <c:v>426.87099999999998</c:v>
                </c:pt>
                <c:pt idx="20111">
                  <c:v>426.87810000000002</c:v>
                </c:pt>
                <c:pt idx="20112">
                  <c:v>426.88580000000002</c:v>
                </c:pt>
                <c:pt idx="20113">
                  <c:v>426.89249999999998</c:v>
                </c:pt>
                <c:pt idx="20114">
                  <c:v>426.899</c:v>
                </c:pt>
                <c:pt idx="20115">
                  <c:v>426.90499999999997</c:v>
                </c:pt>
                <c:pt idx="20116">
                  <c:v>426.91300000000001</c:v>
                </c:pt>
                <c:pt idx="20117">
                  <c:v>426.9196</c:v>
                </c:pt>
                <c:pt idx="20118">
                  <c:v>426.92619999999999</c:v>
                </c:pt>
                <c:pt idx="20119">
                  <c:v>426.93459999999999</c:v>
                </c:pt>
                <c:pt idx="20120">
                  <c:v>426.94139999999999</c:v>
                </c:pt>
                <c:pt idx="20121">
                  <c:v>426.9486</c:v>
                </c:pt>
                <c:pt idx="20122">
                  <c:v>426.95530000000002</c:v>
                </c:pt>
                <c:pt idx="20123">
                  <c:v>426.9615</c:v>
                </c:pt>
                <c:pt idx="20124">
                  <c:v>426.96910000000003</c:v>
                </c:pt>
                <c:pt idx="20125">
                  <c:v>426.97710000000001</c:v>
                </c:pt>
                <c:pt idx="20126">
                  <c:v>426.98320000000001</c:v>
                </c:pt>
                <c:pt idx="20127">
                  <c:v>426.99059999999997</c:v>
                </c:pt>
                <c:pt idx="20128">
                  <c:v>426.99779999999998</c:v>
                </c:pt>
                <c:pt idx="20129">
                  <c:v>427.0068</c:v>
                </c:pt>
                <c:pt idx="20130">
                  <c:v>427.01119999999997</c:v>
                </c:pt>
                <c:pt idx="20131">
                  <c:v>427.01679999999999</c:v>
                </c:pt>
                <c:pt idx="20132">
                  <c:v>427.02409999999998</c:v>
                </c:pt>
                <c:pt idx="20133">
                  <c:v>427.03250000000003</c:v>
                </c:pt>
                <c:pt idx="20134">
                  <c:v>427.03699999999998</c:v>
                </c:pt>
                <c:pt idx="20135">
                  <c:v>427.04410000000001</c:v>
                </c:pt>
                <c:pt idx="20136">
                  <c:v>427.05200000000002</c:v>
                </c:pt>
                <c:pt idx="20137">
                  <c:v>427.05939999999998</c:v>
                </c:pt>
                <c:pt idx="20138">
                  <c:v>427.0659</c:v>
                </c:pt>
                <c:pt idx="20139">
                  <c:v>427.07220000000001</c:v>
                </c:pt>
                <c:pt idx="20140">
                  <c:v>427.0797</c:v>
                </c:pt>
                <c:pt idx="20141">
                  <c:v>427.08679999999998</c:v>
                </c:pt>
                <c:pt idx="20142">
                  <c:v>427.09500000000003</c:v>
                </c:pt>
                <c:pt idx="20143">
                  <c:v>427.10340000000002</c:v>
                </c:pt>
                <c:pt idx="20144">
                  <c:v>427.1114</c:v>
                </c:pt>
                <c:pt idx="20145">
                  <c:v>427.11810000000003</c:v>
                </c:pt>
                <c:pt idx="20146">
                  <c:v>427.1241</c:v>
                </c:pt>
                <c:pt idx="20147">
                  <c:v>427.1318</c:v>
                </c:pt>
                <c:pt idx="20148">
                  <c:v>427.1386</c:v>
                </c:pt>
                <c:pt idx="20149">
                  <c:v>427.14589999999998</c:v>
                </c:pt>
                <c:pt idx="20150">
                  <c:v>427.15260000000001</c:v>
                </c:pt>
                <c:pt idx="20151">
                  <c:v>427.16059999999999</c:v>
                </c:pt>
                <c:pt idx="20152">
                  <c:v>427.16759999999999</c:v>
                </c:pt>
                <c:pt idx="20153">
                  <c:v>427.17579999999998</c:v>
                </c:pt>
                <c:pt idx="20154">
                  <c:v>427.18279999999999</c:v>
                </c:pt>
                <c:pt idx="20155">
                  <c:v>427.1918</c:v>
                </c:pt>
                <c:pt idx="20156">
                  <c:v>427.19760000000002</c:v>
                </c:pt>
                <c:pt idx="20157">
                  <c:v>427.2056</c:v>
                </c:pt>
                <c:pt idx="20158">
                  <c:v>427.21280000000002</c:v>
                </c:pt>
                <c:pt idx="20159">
                  <c:v>427.22120000000001</c:v>
                </c:pt>
                <c:pt idx="20160">
                  <c:v>427.22739999999999</c:v>
                </c:pt>
                <c:pt idx="20161">
                  <c:v>427.23590000000002</c:v>
                </c:pt>
                <c:pt idx="20162">
                  <c:v>427.24340000000001</c:v>
                </c:pt>
                <c:pt idx="20163">
                  <c:v>427.25279999999998</c:v>
                </c:pt>
                <c:pt idx="20164">
                  <c:v>427.25900000000001</c:v>
                </c:pt>
                <c:pt idx="20165">
                  <c:v>427.2672</c:v>
                </c:pt>
                <c:pt idx="20166">
                  <c:v>427.27640000000002</c:v>
                </c:pt>
                <c:pt idx="20167">
                  <c:v>427.28320000000002</c:v>
                </c:pt>
                <c:pt idx="20168">
                  <c:v>427.28899999999999</c:v>
                </c:pt>
                <c:pt idx="20169">
                  <c:v>427.29739999999998</c:v>
                </c:pt>
                <c:pt idx="20170">
                  <c:v>427.30500000000001</c:v>
                </c:pt>
                <c:pt idx="20171">
                  <c:v>427.31180000000001</c:v>
                </c:pt>
                <c:pt idx="20172">
                  <c:v>427.32029999999997</c:v>
                </c:pt>
                <c:pt idx="20173">
                  <c:v>427.32749999999999</c:v>
                </c:pt>
                <c:pt idx="20174">
                  <c:v>427.33479999999997</c:v>
                </c:pt>
                <c:pt idx="20175">
                  <c:v>427.34160000000003</c:v>
                </c:pt>
                <c:pt idx="20176">
                  <c:v>427.35059999999999</c:v>
                </c:pt>
                <c:pt idx="20177">
                  <c:v>427.35840000000002</c:v>
                </c:pt>
                <c:pt idx="20178">
                  <c:v>427.36689999999999</c:v>
                </c:pt>
                <c:pt idx="20179">
                  <c:v>427.37459999999999</c:v>
                </c:pt>
                <c:pt idx="20180">
                  <c:v>427.38170000000002</c:v>
                </c:pt>
                <c:pt idx="20181">
                  <c:v>427.39159999999998</c:v>
                </c:pt>
                <c:pt idx="20182">
                  <c:v>427.39780000000002</c:v>
                </c:pt>
                <c:pt idx="20183">
                  <c:v>427.40539999999999</c:v>
                </c:pt>
                <c:pt idx="20184">
                  <c:v>427.41340000000002</c:v>
                </c:pt>
                <c:pt idx="20185">
                  <c:v>427.42149999999998</c:v>
                </c:pt>
                <c:pt idx="20186">
                  <c:v>427.4298</c:v>
                </c:pt>
                <c:pt idx="20187">
                  <c:v>427.43900000000002</c:v>
                </c:pt>
                <c:pt idx="20188">
                  <c:v>427.44819999999999</c:v>
                </c:pt>
                <c:pt idx="20189">
                  <c:v>427.45499999999998</c:v>
                </c:pt>
                <c:pt idx="20190">
                  <c:v>427.46480000000003</c:v>
                </c:pt>
                <c:pt idx="20191">
                  <c:v>427.47300000000001</c:v>
                </c:pt>
                <c:pt idx="20192">
                  <c:v>427.48</c:v>
                </c:pt>
                <c:pt idx="20193">
                  <c:v>427.48930000000001</c:v>
                </c:pt>
                <c:pt idx="20194">
                  <c:v>427.4984</c:v>
                </c:pt>
                <c:pt idx="20195">
                  <c:v>427.5061</c:v>
                </c:pt>
                <c:pt idx="20196">
                  <c:v>427.51459999999997</c:v>
                </c:pt>
                <c:pt idx="20197">
                  <c:v>427.52339999999998</c:v>
                </c:pt>
                <c:pt idx="20198">
                  <c:v>427.53089999999997</c:v>
                </c:pt>
                <c:pt idx="20199">
                  <c:v>427.53879999999998</c:v>
                </c:pt>
                <c:pt idx="20200">
                  <c:v>427.54730000000001</c:v>
                </c:pt>
                <c:pt idx="20201">
                  <c:v>427.55599999999998</c:v>
                </c:pt>
                <c:pt idx="20202">
                  <c:v>427.56420000000003</c:v>
                </c:pt>
                <c:pt idx="20203">
                  <c:v>427.57279999999997</c:v>
                </c:pt>
                <c:pt idx="20204">
                  <c:v>427.5804</c:v>
                </c:pt>
                <c:pt idx="20205">
                  <c:v>427.58839999999998</c:v>
                </c:pt>
                <c:pt idx="20206">
                  <c:v>427.59829999999999</c:v>
                </c:pt>
                <c:pt idx="20207">
                  <c:v>427.60669999999999</c:v>
                </c:pt>
                <c:pt idx="20208">
                  <c:v>427.61529999999999</c:v>
                </c:pt>
                <c:pt idx="20209">
                  <c:v>427.6234</c:v>
                </c:pt>
                <c:pt idx="20210">
                  <c:v>427.63249999999999</c:v>
                </c:pt>
                <c:pt idx="20211">
                  <c:v>427.63990000000001</c:v>
                </c:pt>
                <c:pt idx="20212">
                  <c:v>427.64830000000001</c:v>
                </c:pt>
                <c:pt idx="20213">
                  <c:v>427.65640000000002</c:v>
                </c:pt>
                <c:pt idx="20214">
                  <c:v>427.666</c:v>
                </c:pt>
                <c:pt idx="20215">
                  <c:v>427.6746</c:v>
                </c:pt>
                <c:pt idx="20216">
                  <c:v>427.68329999999997</c:v>
                </c:pt>
                <c:pt idx="20217">
                  <c:v>427.69240000000002</c:v>
                </c:pt>
                <c:pt idx="20218">
                  <c:v>427.70100000000002</c:v>
                </c:pt>
                <c:pt idx="20219">
                  <c:v>427.71</c:v>
                </c:pt>
                <c:pt idx="20220">
                  <c:v>427.71899999999999</c:v>
                </c:pt>
                <c:pt idx="20221">
                  <c:v>427.72719999999998</c:v>
                </c:pt>
                <c:pt idx="20222">
                  <c:v>427.73439999999999</c:v>
                </c:pt>
                <c:pt idx="20223">
                  <c:v>427.74329999999998</c:v>
                </c:pt>
                <c:pt idx="20224">
                  <c:v>427.75360000000001</c:v>
                </c:pt>
                <c:pt idx="20225">
                  <c:v>427.76260000000002</c:v>
                </c:pt>
                <c:pt idx="20226">
                  <c:v>427.77030000000002</c:v>
                </c:pt>
                <c:pt idx="20227">
                  <c:v>427.779</c:v>
                </c:pt>
                <c:pt idx="20228">
                  <c:v>427.78930000000003</c:v>
                </c:pt>
                <c:pt idx="20229">
                  <c:v>427.7978</c:v>
                </c:pt>
                <c:pt idx="20230">
                  <c:v>427.80840000000001</c:v>
                </c:pt>
                <c:pt idx="20231">
                  <c:v>427.81810000000002</c:v>
                </c:pt>
                <c:pt idx="20232">
                  <c:v>427.82639999999998</c:v>
                </c:pt>
                <c:pt idx="20233">
                  <c:v>427.83659999999998</c:v>
                </c:pt>
                <c:pt idx="20234">
                  <c:v>427.84440000000001</c:v>
                </c:pt>
                <c:pt idx="20235">
                  <c:v>427.85469999999998</c:v>
                </c:pt>
                <c:pt idx="20236">
                  <c:v>427.86340000000001</c:v>
                </c:pt>
                <c:pt idx="20237">
                  <c:v>427.87240000000003</c:v>
                </c:pt>
                <c:pt idx="20238">
                  <c:v>427.88209999999998</c:v>
                </c:pt>
                <c:pt idx="20239">
                  <c:v>427.89120000000003</c:v>
                </c:pt>
                <c:pt idx="20240">
                  <c:v>427.9</c:v>
                </c:pt>
                <c:pt idx="20241">
                  <c:v>427.90820000000002</c:v>
                </c:pt>
                <c:pt idx="20242">
                  <c:v>427.91660000000002</c:v>
                </c:pt>
                <c:pt idx="20243">
                  <c:v>427.92689999999999</c:v>
                </c:pt>
                <c:pt idx="20244">
                  <c:v>427.93689999999998</c:v>
                </c:pt>
                <c:pt idx="20245">
                  <c:v>427.947</c:v>
                </c:pt>
                <c:pt idx="20246">
                  <c:v>427.95499999999998</c:v>
                </c:pt>
                <c:pt idx="20247">
                  <c:v>427.96390000000002</c:v>
                </c:pt>
                <c:pt idx="20248">
                  <c:v>427.97370000000001</c:v>
                </c:pt>
                <c:pt idx="20249">
                  <c:v>427.983</c:v>
                </c:pt>
                <c:pt idx="20250">
                  <c:v>427.99279999999999</c:v>
                </c:pt>
                <c:pt idx="20251">
                  <c:v>428.00310000000002</c:v>
                </c:pt>
                <c:pt idx="20252">
                  <c:v>428.01299999999998</c:v>
                </c:pt>
                <c:pt idx="20253">
                  <c:v>428.02199999999999</c:v>
                </c:pt>
                <c:pt idx="20254">
                  <c:v>428.03160000000003</c:v>
                </c:pt>
                <c:pt idx="20255">
                  <c:v>428.04070000000002</c:v>
                </c:pt>
                <c:pt idx="20256">
                  <c:v>428.05160000000001</c:v>
                </c:pt>
                <c:pt idx="20257">
                  <c:v>428.06150000000002</c:v>
                </c:pt>
                <c:pt idx="20258">
                  <c:v>428.07220000000001</c:v>
                </c:pt>
                <c:pt idx="20259">
                  <c:v>428.08199999999999</c:v>
                </c:pt>
                <c:pt idx="20260">
                  <c:v>428.09160000000003</c:v>
                </c:pt>
                <c:pt idx="20261">
                  <c:v>428.10070000000002</c:v>
                </c:pt>
                <c:pt idx="20262">
                  <c:v>428.1105</c:v>
                </c:pt>
                <c:pt idx="20263">
                  <c:v>428.12020000000001</c:v>
                </c:pt>
                <c:pt idx="20264">
                  <c:v>428.1293</c:v>
                </c:pt>
                <c:pt idx="20265">
                  <c:v>428.14</c:v>
                </c:pt>
                <c:pt idx="20266">
                  <c:v>428.14980000000003</c:v>
                </c:pt>
                <c:pt idx="20267">
                  <c:v>428.15899999999999</c:v>
                </c:pt>
                <c:pt idx="20268">
                  <c:v>428.16910000000001</c:v>
                </c:pt>
                <c:pt idx="20269">
                  <c:v>428.18</c:v>
                </c:pt>
                <c:pt idx="20270">
                  <c:v>428.18900000000002</c:v>
                </c:pt>
                <c:pt idx="20271">
                  <c:v>428.19850000000002</c:v>
                </c:pt>
                <c:pt idx="20272">
                  <c:v>428.20760000000001</c:v>
                </c:pt>
                <c:pt idx="20273">
                  <c:v>428.21879999999999</c:v>
                </c:pt>
                <c:pt idx="20274">
                  <c:v>428.23059999999998</c:v>
                </c:pt>
                <c:pt idx="20275">
                  <c:v>428.24079999999998</c:v>
                </c:pt>
                <c:pt idx="20276">
                  <c:v>428.25099999999998</c:v>
                </c:pt>
                <c:pt idx="20277">
                  <c:v>428.26080000000002</c:v>
                </c:pt>
                <c:pt idx="20278">
                  <c:v>428.27140000000003</c:v>
                </c:pt>
                <c:pt idx="20279">
                  <c:v>428.28129999999999</c:v>
                </c:pt>
                <c:pt idx="20280">
                  <c:v>428.291</c:v>
                </c:pt>
                <c:pt idx="20281">
                  <c:v>428.30059999999997</c:v>
                </c:pt>
                <c:pt idx="20282">
                  <c:v>428.31060000000002</c:v>
                </c:pt>
                <c:pt idx="20283">
                  <c:v>428.32029999999997</c:v>
                </c:pt>
                <c:pt idx="20284">
                  <c:v>428.33199999999999</c:v>
                </c:pt>
                <c:pt idx="20285">
                  <c:v>428.34140000000002</c:v>
                </c:pt>
                <c:pt idx="20286">
                  <c:v>428.351</c:v>
                </c:pt>
                <c:pt idx="20287">
                  <c:v>428.36130000000003</c:v>
                </c:pt>
                <c:pt idx="20288">
                  <c:v>428.37240000000003</c:v>
                </c:pt>
                <c:pt idx="20289">
                  <c:v>428.38040000000001</c:v>
                </c:pt>
                <c:pt idx="20290">
                  <c:v>428.39190000000002</c:v>
                </c:pt>
                <c:pt idx="20291">
                  <c:v>428.40190000000001</c:v>
                </c:pt>
                <c:pt idx="20292">
                  <c:v>428.41300000000001</c:v>
                </c:pt>
                <c:pt idx="20293">
                  <c:v>428.42340000000002</c:v>
                </c:pt>
                <c:pt idx="20294">
                  <c:v>428.435</c:v>
                </c:pt>
                <c:pt idx="20295">
                  <c:v>428.4452</c:v>
                </c:pt>
                <c:pt idx="20296">
                  <c:v>428.4554</c:v>
                </c:pt>
                <c:pt idx="20297">
                  <c:v>428.46600000000001</c:v>
                </c:pt>
                <c:pt idx="20298">
                  <c:v>428.47590000000002</c:v>
                </c:pt>
                <c:pt idx="20299">
                  <c:v>428.4855</c:v>
                </c:pt>
                <c:pt idx="20300">
                  <c:v>428.49639999999999</c:v>
                </c:pt>
                <c:pt idx="20301">
                  <c:v>428.50779999999997</c:v>
                </c:pt>
                <c:pt idx="20302">
                  <c:v>428.51819999999998</c:v>
                </c:pt>
                <c:pt idx="20303">
                  <c:v>428.52820000000003</c:v>
                </c:pt>
                <c:pt idx="20304">
                  <c:v>428.5394</c:v>
                </c:pt>
                <c:pt idx="20305">
                  <c:v>428.54939999999999</c:v>
                </c:pt>
                <c:pt idx="20306">
                  <c:v>428.5607</c:v>
                </c:pt>
                <c:pt idx="20307">
                  <c:v>428.57240000000002</c:v>
                </c:pt>
                <c:pt idx="20308">
                  <c:v>428.58179999999999</c:v>
                </c:pt>
                <c:pt idx="20309">
                  <c:v>428.59300000000002</c:v>
                </c:pt>
                <c:pt idx="20310">
                  <c:v>428.6037</c:v>
                </c:pt>
                <c:pt idx="20311">
                  <c:v>428.61399999999998</c:v>
                </c:pt>
                <c:pt idx="20312">
                  <c:v>428.625</c:v>
                </c:pt>
                <c:pt idx="20313">
                  <c:v>428.63600000000002</c:v>
                </c:pt>
                <c:pt idx="20314">
                  <c:v>428.64620000000002</c:v>
                </c:pt>
                <c:pt idx="20315">
                  <c:v>428.65780000000001</c:v>
                </c:pt>
                <c:pt idx="20316">
                  <c:v>428.66800000000001</c:v>
                </c:pt>
                <c:pt idx="20317">
                  <c:v>428.68090000000001</c:v>
                </c:pt>
                <c:pt idx="20318">
                  <c:v>428.69110000000001</c:v>
                </c:pt>
                <c:pt idx="20319">
                  <c:v>428.70260000000002</c:v>
                </c:pt>
                <c:pt idx="20320">
                  <c:v>428.71179999999998</c:v>
                </c:pt>
                <c:pt idx="20321">
                  <c:v>428.72190000000001</c:v>
                </c:pt>
                <c:pt idx="20322">
                  <c:v>428.73360000000002</c:v>
                </c:pt>
                <c:pt idx="20323">
                  <c:v>428.74419999999998</c:v>
                </c:pt>
                <c:pt idx="20324">
                  <c:v>428.75639999999999</c:v>
                </c:pt>
                <c:pt idx="20325">
                  <c:v>428.76679999999999</c:v>
                </c:pt>
                <c:pt idx="20326">
                  <c:v>428.77780000000001</c:v>
                </c:pt>
                <c:pt idx="20327">
                  <c:v>428.78800000000001</c:v>
                </c:pt>
                <c:pt idx="20328">
                  <c:v>428.8</c:v>
                </c:pt>
                <c:pt idx="20329">
                  <c:v>428.81169999999997</c:v>
                </c:pt>
                <c:pt idx="20330">
                  <c:v>428.82350000000002</c:v>
                </c:pt>
                <c:pt idx="20331">
                  <c:v>428.83429999999998</c:v>
                </c:pt>
                <c:pt idx="20332">
                  <c:v>428.84609999999998</c:v>
                </c:pt>
                <c:pt idx="20333">
                  <c:v>428.85820000000001</c:v>
                </c:pt>
                <c:pt idx="20334">
                  <c:v>428.86869999999999</c:v>
                </c:pt>
                <c:pt idx="20335">
                  <c:v>428.87939999999998</c:v>
                </c:pt>
                <c:pt idx="20336">
                  <c:v>428.88940000000002</c:v>
                </c:pt>
                <c:pt idx="20337">
                  <c:v>428.9006</c:v>
                </c:pt>
                <c:pt idx="20338">
                  <c:v>428.91199999999998</c:v>
                </c:pt>
                <c:pt idx="20339">
                  <c:v>428.92259999999999</c:v>
                </c:pt>
                <c:pt idx="20340">
                  <c:v>428.93380000000002</c:v>
                </c:pt>
                <c:pt idx="20341">
                  <c:v>428.94499999999999</c:v>
                </c:pt>
                <c:pt idx="20342">
                  <c:v>428.95679999999999</c:v>
                </c:pt>
                <c:pt idx="20343">
                  <c:v>428.96800000000002</c:v>
                </c:pt>
                <c:pt idx="20344">
                  <c:v>428.97969999999998</c:v>
                </c:pt>
                <c:pt idx="20345">
                  <c:v>428.99</c:v>
                </c:pt>
                <c:pt idx="20346">
                  <c:v>429.00259999999997</c:v>
                </c:pt>
                <c:pt idx="20347">
                  <c:v>429.01299999999998</c:v>
                </c:pt>
                <c:pt idx="20348">
                  <c:v>429.0256</c:v>
                </c:pt>
                <c:pt idx="20349">
                  <c:v>429.03919999999999</c:v>
                </c:pt>
                <c:pt idx="20350">
                  <c:v>429.05099999999999</c:v>
                </c:pt>
                <c:pt idx="20351">
                  <c:v>429.06189999999998</c:v>
                </c:pt>
                <c:pt idx="20352">
                  <c:v>429.07479999999998</c:v>
                </c:pt>
                <c:pt idx="20353">
                  <c:v>429.08519999999999</c:v>
                </c:pt>
                <c:pt idx="20354">
                  <c:v>429.09750000000003</c:v>
                </c:pt>
                <c:pt idx="20355">
                  <c:v>429.10899999999998</c:v>
                </c:pt>
                <c:pt idx="20356">
                  <c:v>429.12130000000002</c:v>
                </c:pt>
                <c:pt idx="20357">
                  <c:v>429.1336</c:v>
                </c:pt>
                <c:pt idx="20358">
                  <c:v>429.1474</c:v>
                </c:pt>
                <c:pt idx="20359">
                  <c:v>429.15800000000002</c:v>
                </c:pt>
                <c:pt idx="20360">
                  <c:v>429.17059999999998</c:v>
                </c:pt>
                <c:pt idx="20361">
                  <c:v>429.18259999999998</c:v>
                </c:pt>
                <c:pt idx="20362">
                  <c:v>429.19540000000001</c:v>
                </c:pt>
                <c:pt idx="20363">
                  <c:v>429.20699999999999</c:v>
                </c:pt>
                <c:pt idx="20364">
                  <c:v>429.21899999999999</c:v>
                </c:pt>
                <c:pt idx="20365">
                  <c:v>429.23110000000003</c:v>
                </c:pt>
                <c:pt idx="20366">
                  <c:v>429.24200000000002</c:v>
                </c:pt>
                <c:pt idx="20367">
                  <c:v>429.25560000000002</c:v>
                </c:pt>
                <c:pt idx="20368">
                  <c:v>429.26620000000003</c:v>
                </c:pt>
                <c:pt idx="20369">
                  <c:v>429.27879999999999</c:v>
                </c:pt>
                <c:pt idx="20370">
                  <c:v>429.29020000000003</c:v>
                </c:pt>
                <c:pt idx="20371">
                  <c:v>429.3032</c:v>
                </c:pt>
                <c:pt idx="20372">
                  <c:v>429.31540000000001</c:v>
                </c:pt>
                <c:pt idx="20373">
                  <c:v>429.32819999999998</c:v>
                </c:pt>
                <c:pt idx="20374">
                  <c:v>429.34089999999998</c:v>
                </c:pt>
                <c:pt idx="20375">
                  <c:v>429.35239999999999</c:v>
                </c:pt>
                <c:pt idx="20376">
                  <c:v>429.36399999999998</c:v>
                </c:pt>
                <c:pt idx="20377">
                  <c:v>429.37720000000002</c:v>
                </c:pt>
                <c:pt idx="20378">
                  <c:v>429.3886</c:v>
                </c:pt>
                <c:pt idx="20379">
                  <c:v>429.4024</c:v>
                </c:pt>
                <c:pt idx="20380">
                  <c:v>429.41390000000001</c:v>
                </c:pt>
                <c:pt idx="20381">
                  <c:v>429.42759999999998</c:v>
                </c:pt>
                <c:pt idx="20382">
                  <c:v>429.43889999999999</c:v>
                </c:pt>
                <c:pt idx="20383">
                  <c:v>429.45100000000002</c:v>
                </c:pt>
                <c:pt idx="20384">
                  <c:v>429.4633</c:v>
                </c:pt>
                <c:pt idx="20385">
                  <c:v>429.47609999999997</c:v>
                </c:pt>
                <c:pt idx="20386">
                  <c:v>429.48719999999997</c:v>
                </c:pt>
                <c:pt idx="20387">
                  <c:v>429.5</c:v>
                </c:pt>
                <c:pt idx="20388">
                  <c:v>429.51369999999997</c:v>
                </c:pt>
                <c:pt idx="20389">
                  <c:v>429.52620000000002</c:v>
                </c:pt>
                <c:pt idx="20390">
                  <c:v>429.53910000000002</c:v>
                </c:pt>
                <c:pt idx="20391">
                  <c:v>429.55040000000002</c:v>
                </c:pt>
                <c:pt idx="20392">
                  <c:v>429.56270000000001</c:v>
                </c:pt>
                <c:pt idx="20393">
                  <c:v>429.57429999999999</c:v>
                </c:pt>
                <c:pt idx="20394">
                  <c:v>429.58690000000001</c:v>
                </c:pt>
                <c:pt idx="20395">
                  <c:v>429.5985</c:v>
                </c:pt>
                <c:pt idx="20396">
                  <c:v>429.61079999999998</c:v>
                </c:pt>
                <c:pt idx="20397">
                  <c:v>429.6241</c:v>
                </c:pt>
                <c:pt idx="20398">
                  <c:v>429.63740000000001</c:v>
                </c:pt>
                <c:pt idx="20399">
                  <c:v>429.64879999999999</c:v>
                </c:pt>
                <c:pt idx="20400">
                  <c:v>429.66370000000001</c:v>
                </c:pt>
                <c:pt idx="20401">
                  <c:v>429.67660000000001</c:v>
                </c:pt>
                <c:pt idx="20402">
                  <c:v>429.68939999999998</c:v>
                </c:pt>
                <c:pt idx="20403">
                  <c:v>429.70280000000002</c:v>
                </c:pt>
                <c:pt idx="20404">
                  <c:v>429.7149</c:v>
                </c:pt>
                <c:pt idx="20405">
                  <c:v>429.72660000000002</c:v>
                </c:pt>
                <c:pt idx="20406">
                  <c:v>429.74110000000002</c:v>
                </c:pt>
                <c:pt idx="20407">
                  <c:v>429.7534</c:v>
                </c:pt>
                <c:pt idx="20408">
                  <c:v>429.76589999999999</c:v>
                </c:pt>
                <c:pt idx="20409">
                  <c:v>429.7774</c:v>
                </c:pt>
                <c:pt idx="20410">
                  <c:v>429.79160000000002</c:v>
                </c:pt>
                <c:pt idx="20411">
                  <c:v>429.80360000000002</c:v>
                </c:pt>
                <c:pt idx="20412">
                  <c:v>429.81700000000001</c:v>
                </c:pt>
                <c:pt idx="20413">
                  <c:v>429.83010000000002</c:v>
                </c:pt>
                <c:pt idx="20414">
                  <c:v>429.84379999999999</c:v>
                </c:pt>
                <c:pt idx="20415">
                  <c:v>429.85750000000002</c:v>
                </c:pt>
                <c:pt idx="20416">
                  <c:v>429.8716</c:v>
                </c:pt>
                <c:pt idx="20417">
                  <c:v>429.88380000000001</c:v>
                </c:pt>
                <c:pt idx="20418">
                  <c:v>429.89839999999998</c:v>
                </c:pt>
                <c:pt idx="20419">
                  <c:v>429.91140000000001</c:v>
                </c:pt>
                <c:pt idx="20420">
                  <c:v>429.92500000000001</c:v>
                </c:pt>
                <c:pt idx="20421">
                  <c:v>429.93860000000001</c:v>
                </c:pt>
                <c:pt idx="20422">
                  <c:v>429.95280000000002</c:v>
                </c:pt>
                <c:pt idx="20423">
                  <c:v>429.96519999999998</c:v>
                </c:pt>
                <c:pt idx="20424">
                  <c:v>429.9796</c:v>
                </c:pt>
                <c:pt idx="20425">
                  <c:v>429.99299999999999</c:v>
                </c:pt>
                <c:pt idx="20426">
                  <c:v>430.00740000000002</c:v>
                </c:pt>
                <c:pt idx="20427">
                  <c:v>430.01960000000003</c:v>
                </c:pt>
                <c:pt idx="20428">
                  <c:v>430.0317</c:v>
                </c:pt>
                <c:pt idx="20429">
                  <c:v>430.04500000000002</c:v>
                </c:pt>
                <c:pt idx="20430">
                  <c:v>430.05869999999999</c:v>
                </c:pt>
                <c:pt idx="20431">
                  <c:v>430.07170000000002</c:v>
                </c:pt>
                <c:pt idx="20432">
                  <c:v>430.08539999999999</c:v>
                </c:pt>
                <c:pt idx="20433">
                  <c:v>430.09890000000001</c:v>
                </c:pt>
                <c:pt idx="20434">
                  <c:v>430.11279999999999</c:v>
                </c:pt>
                <c:pt idx="20435">
                  <c:v>430.125</c:v>
                </c:pt>
                <c:pt idx="20436">
                  <c:v>430.13869999999997</c:v>
                </c:pt>
                <c:pt idx="20437">
                  <c:v>430.15260000000001</c:v>
                </c:pt>
                <c:pt idx="20438">
                  <c:v>430.16840000000002</c:v>
                </c:pt>
                <c:pt idx="20439">
                  <c:v>430.18090000000001</c:v>
                </c:pt>
                <c:pt idx="20440">
                  <c:v>430.19310000000002</c:v>
                </c:pt>
                <c:pt idx="20441">
                  <c:v>430.20870000000002</c:v>
                </c:pt>
                <c:pt idx="20442">
                  <c:v>430.22239999999999</c:v>
                </c:pt>
                <c:pt idx="20443">
                  <c:v>430.23599999999999</c:v>
                </c:pt>
                <c:pt idx="20444">
                  <c:v>430.24860000000001</c:v>
                </c:pt>
                <c:pt idx="20445">
                  <c:v>430.26350000000002</c:v>
                </c:pt>
                <c:pt idx="20446">
                  <c:v>430.27679999999998</c:v>
                </c:pt>
                <c:pt idx="20447">
                  <c:v>430.29</c:v>
                </c:pt>
                <c:pt idx="20448">
                  <c:v>430.30500000000001</c:v>
                </c:pt>
                <c:pt idx="20449">
                  <c:v>430.3202</c:v>
                </c:pt>
                <c:pt idx="20450">
                  <c:v>430.33370000000002</c:v>
                </c:pt>
                <c:pt idx="20451">
                  <c:v>430.34800000000001</c:v>
                </c:pt>
                <c:pt idx="20452">
                  <c:v>430.36099999999999</c:v>
                </c:pt>
                <c:pt idx="20453">
                  <c:v>430.37459999999999</c:v>
                </c:pt>
                <c:pt idx="20454">
                  <c:v>430.38839999999999</c:v>
                </c:pt>
                <c:pt idx="20455">
                  <c:v>430.4024</c:v>
                </c:pt>
                <c:pt idx="20456">
                  <c:v>430.41520000000003</c:v>
                </c:pt>
                <c:pt idx="20457">
                  <c:v>430.43079999999998</c:v>
                </c:pt>
                <c:pt idx="20458">
                  <c:v>430.44529999999997</c:v>
                </c:pt>
                <c:pt idx="20459">
                  <c:v>430.4597</c:v>
                </c:pt>
                <c:pt idx="20460">
                  <c:v>430.47460000000001</c:v>
                </c:pt>
                <c:pt idx="20461">
                  <c:v>430.48939999999999</c:v>
                </c:pt>
                <c:pt idx="20462">
                  <c:v>430.50150000000002</c:v>
                </c:pt>
                <c:pt idx="20463">
                  <c:v>430.51679999999999</c:v>
                </c:pt>
                <c:pt idx="20464">
                  <c:v>430.52940000000001</c:v>
                </c:pt>
                <c:pt idx="20465">
                  <c:v>430.54520000000002</c:v>
                </c:pt>
                <c:pt idx="20466">
                  <c:v>430.56020000000001</c:v>
                </c:pt>
                <c:pt idx="20467">
                  <c:v>430.57400000000001</c:v>
                </c:pt>
                <c:pt idx="20468">
                  <c:v>430.58839999999998</c:v>
                </c:pt>
                <c:pt idx="20469">
                  <c:v>430.6019</c:v>
                </c:pt>
                <c:pt idx="20470">
                  <c:v>430.6164</c:v>
                </c:pt>
                <c:pt idx="20471">
                  <c:v>430.62979999999999</c:v>
                </c:pt>
                <c:pt idx="20472">
                  <c:v>430.64449999999999</c:v>
                </c:pt>
                <c:pt idx="20473">
                  <c:v>430.65879999999999</c:v>
                </c:pt>
                <c:pt idx="20474">
                  <c:v>430.673</c:v>
                </c:pt>
                <c:pt idx="20475">
                  <c:v>430.68759999999997</c:v>
                </c:pt>
                <c:pt idx="20476">
                  <c:v>430.70269999999999</c:v>
                </c:pt>
                <c:pt idx="20477">
                  <c:v>430.7167</c:v>
                </c:pt>
                <c:pt idx="20478">
                  <c:v>430.73070000000001</c:v>
                </c:pt>
                <c:pt idx="20479">
                  <c:v>430.74439999999998</c:v>
                </c:pt>
                <c:pt idx="20480">
                  <c:v>430.75850000000003</c:v>
                </c:pt>
                <c:pt idx="20481">
                  <c:v>430.77260000000001</c:v>
                </c:pt>
                <c:pt idx="20482">
                  <c:v>430.78719999999998</c:v>
                </c:pt>
                <c:pt idx="20483">
                  <c:v>430.8</c:v>
                </c:pt>
                <c:pt idx="20484">
                  <c:v>430.81599999999997</c:v>
                </c:pt>
                <c:pt idx="20485">
                  <c:v>430.8304</c:v>
                </c:pt>
                <c:pt idx="20486">
                  <c:v>430.84379999999999</c:v>
                </c:pt>
                <c:pt idx="20487">
                  <c:v>430.858</c:v>
                </c:pt>
                <c:pt idx="20488">
                  <c:v>430.87240000000003</c:v>
                </c:pt>
                <c:pt idx="20489">
                  <c:v>430.88780000000003</c:v>
                </c:pt>
                <c:pt idx="20490">
                  <c:v>430.9024</c:v>
                </c:pt>
                <c:pt idx="20491">
                  <c:v>430.91739999999999</c:v>
                </c:pt>
                <c:pt idx="20492">
                  <c:v>430.93200000000002</c:v>
                </c:pt>
                <c:pt idx="20493">
                  <c:v>430.9468</c:v>
                </c:pt>
                <c:pt idx="20494">
                  <c:v>430.96100000000001</c:v>
                </c:pt>
                <c:pt idx="20495">
                  <c:v>430.97620000000001</c:v>
                </c:pt>
                <c:pt idx="20496">
                  <c:v>430.99279999999999</c:v>
                </c:pt>
                <c:pt idx="20497">
                  <c:v>431.00810000000001</c:v>
                </c:pt>
                <c:pt idx="20498">
                  <c:v>431.02140000000003</c:v>
                </c:pt>
                <c:pt idx="20499">
                  <c:v>431.03640000000001</c:v>
                </c:pt>
                <c:pt idx="20500">
                  <c:v>431.05059999999997</c:v>
                </c:pt>
                <c:pt idx="20501">
                  <c:v>431.06400000000002</c:v>
                </c:pt>
                <c:pt idx="20502">
                  <c:v>431.08030000000002</c:v>
                </c:pt>
                <c:pt idx="20503">
                  <c:v>431.09550000000002</c:v>
                </c:pt>
                <c:pt idx="20504">
                  <c:v>431.11079999999998</c:v>
                </c:pt>
                <c:pt idx="20505">
                  <c:v>431.12599999999998</c:v>
                </c:pt>
                <c:pt idx="20506">
                  <c:v>431.14260000000002</c:v>
                </c:pt>
                <c:pt idx="20507">
                  <c:v>431.1574</c:v>
                </c:pt>
                <c:pt idx="20508">
                  <c:v>431.17180000000002</c:v>
                </c:pt>
                <c:pt idx="20509">
                  <c:v>431.18630000000002</c:v>
                </c:pt>
                <c:pt idx="20510">
                  <c:v>431.20159999999998</c:v>
                </c:pt>
                <c:pt idx="20511">
                  <c:v>431.2158</c:v>
                </c:pt>
                <c:pt idx="20512">
                  <c:v>431.23160000000001</c:v>
                </c:pt>
                <c:pt idx="20513">
                  <c:v>431.24740000000003</c:v>
                </c:pt>
                <c:pt idx="20514">
                  <c:v>431.26249999999999</c:v>
                </c:pt>
                <c:pt idx="20515">
                  <c:v>431.27800000000002</c:v>
                </c:pt>
                <c:pt idx="20516">
                  <c:v>431.29419999999999</c:v>
                </c:pt>
                <c:pt idx="20517">
                  <c:v>431.30869999999999</c:v>
                </c:pt>
                <c:pt idx="20518">
                  <c:v>431.32420000000002</c:v>
                </c:pt>
                <c:pt idx="20519">
                  <c:v>431.339</c:v>
                </c:pt>
                <c:pt idx="20520">
                  <c:v>431.35430000000002</c:v>
                </c:pt>
                <c:pt idx="20521">
                  <c:v>431.37079999999997</c:v>
                </c:pt>
                <c:pt idx="20522">
                  <c:v>431.38600000000002</c:v>
                </c:pt>
                <c:pt idx="20523">
                  <c:v>431.4006</c:v>
                </c:pt>
                <c:pt idx="20524">
                  <c:v>431.4153</c:v>
                </c:pt>
                <c:pt idx="20525">
                  <c:v>431.43</c:v>
                </c:pt>
                <c:pt idx="20526">
                  <c:v>431.44720000000001</c:v>
                </c:pt>
                <c:pt idx="20527">
                  <c:v>431.46269999999998</c:v>
                </c:pt>
                <c:pt idx="20528">
                  <c:v>431.47919999999999</c:v>
                </c:pt>
                <c:pt idx="20529">
                  <c:v>431.49419999999998</c:v>
                </c:pt>
                <c:pt idx="20530">
                  <c:v>431.50889999999998</c:v>
                </c:pt>
                <c:pt idx="20531">
                  <c:v>431.52539999999999</c:v>
                </c:pt>
                <c:pt idx="20532">
                  <c:v>431.541</c:v>
                </c:pt>
                <c:pt idx="20533">
                  <c:v>431.55709999999999</c:v>
                </c:pt>
                <c:pt idx="20534">
                  <c:v>431.57190000000003</c:v>
                </c:pt>
                <c:pt idx="20535">
                  <c:v>431.5881</c:v>
                </c:pt>
                <c:pt idx="20536">
                  <c:v>431.60480000000001</c:v>
                </c:pt>
                <c:pt idx="20537">
                  <c:v>431.6198</c:v>
                </c:pt>
                <c:pt idx="20538">
                  <c:v>431.63479999999998</c:v>
                </c:pt>
                <c:pt idx="20539">
                  <c:v>431.65370000000001</c:v>
                </c:pt>
                <c:pt idx="20540">
                  <c:v>431.66800000000001</c:v>
                </c:pt>
                <c:pt idx="20541">
                  <c:v>431.68369999999999</c:v>
                </c:pt>
                <c:pt idx="20542">
                  <c:v>431.7004</c:v>
                </c:pt>
                <c:pt idx="20543">
                  <c:v>431.71679999999998</c:v>
                </c:pt>
                <c:pt idx="20544">
                  <c:v>431.73099999999999</c:v>
                </c:pt>
                <c:pt idx="20545">
                  <c:v>431.74689999999998</c:v>
                </c:pt>
                <c:pt idx="20546">
                  <c:v>431.76280000000003</c:v>
                </c:pt>
                <c:pt idx="20547">
                  <c:v>431.77780000000001</c:v>
                </c:pt>
                <c:pt idx="20548">
                  <c:v>431.79379999999998</c:v>
                </c:pt>
                <c:pt idx="20549">
                  <c:v>431.80939999999998</c:v>
                </c:pt>
                <c:pt idx="20550">
                  <c:v>431.8252</c:v>
                </c:pt>
                <c:pt idx="20551">
                  <c:v>431.84140000000002</c:v>
                </c:pt>
                <c:pt idx="20552">
                  <c:v>431.85739999999998</c:v>
                </c:pt>
                <c:pt idx="20553">
                  <c:v>431.87400000000002</c:v>
                </c:pt>
                <c:pt idx="20554">
                  <c:v>431.88869999999997</c:v>
                </c:pt>
                <c:pt idx="20555">
                  <c:v>431.90480000000002</c:v>
                </c:pt>
                <c:pt idx="20556">
                  <c:v>431.92090000000002</c:v>
                </c:pt>
                <c:pt idx="20557">
                  <c:v>431.9366</c:v>
                </c:pt>
                <c:pt idx="20558">
                  <c:v>431.95280000000002</c:v>
                </c:pt>
                <c:pt idx="20559">
                  <c:v>431.97030000000001</c:v>
                </c:pt>
                <c:pt idx="20560">
                  <c:v>431.98660000000001</c:v>
                </c:pt>
                <c:pt idx="20561">
                  <c:v>432.00259999999997</c:v>
                </c:pt>
                <c:pt idx="20562">
                  <c:v>432.01900000000001</c:v>
                </c:pt>
                <c:pt idx="20563">
                  <c:v>432.03609999999998</c:v>
                </c:pt>
                <c:pt idx="20564">
                  <c:v>432.05220000000003</c:v>
                </c:pt>
                <c:pt idx="20565">
                  <c:v>432.0684</c:v>
                </c:pt>
                <c:pt idx="20566">
                  <c:v>432.08580000000001</c:v>
                </c:pt>
                <c:pt idx="20567">
                  <c:v>432.10120000000001</c:v>
                </c:pt>
                <c:pt idx="20568">
                  <c:v>432.11750000000001</c:v>
                </c:pt>
                <c:pt idx="20569">
                  <c:v>432.1352</c:v>
                </c:pt>
                <c:pt idx="20570">
                  <c:v>432.1508</c:v>
                </c:pt>
                <c:pt idx="20571">
                  <c:v>432.16739999999999</c:v>
                </c:pt>
                <c:pt idx="20572">
                  <c:v>432.18560000000002</c:v>
                </c:pt>
                <c:pt idx="20573">
                  <c:v>432.20089999999999</c:v>
                </c:pt>
                <c:pt idx="20574">
                  <c:v>432.2176</c:v>
                </c:pt>
                <c:pt idx="20575">
                  <c:v>432.2328</c:v>
                </c:pt>
                <c:pt idx="20576">
                  <c:v>432.24979999999999</c:v>
                </c:pt>
                <c:pt idx="20577">
                  <c:v>432.26600000000002</c:v>
                </c:pt>
                <c:pt idx="20578">
                  <c:v>432.28160000000003</c:v>
                </c:pt>
                <c:pt idx="20579">
                  <c:v>432.29809999999998</c:v>
                </c:pt>
                <c:pt idx="20580">
                  <c:v>432.31599999999997</c:v>
                </c:pt>
                <c:pt idx="20581">
                  <c:v>432.33280000000002</c:v>
                </c:pt>
                <c:pt idx="20582">
                  <c:v>432.34969999999998</c:v>
                </c:pt>
                <c:pt idx="20583">
                  <c:v>432.3664</c:v>
                </c:pt>
                <c:pt idx="20584">
                  <c:v>432.38299999999998</c:v>
                </c:pt>
                <c:pt idx="20585">
                  <c:v>432.39839999999998</c:v>
                </c:pt>
                <c:pt idx="20586">
                  <c:v>432.41379999999998</c:v>
                </c:pt>
                <c:pt idx="20587">
                  <c:v>432.43060000000003</c:v>
                </c:pt>
                <c:pt idx="20588">
                  <c:v>432.44729999999998</c:v>
                </c:pt>
                <c:pt idx="20589">
                  <c:v>432.46440000000001</c:v>
                </c:pt>
                <c:pt idx="20590">
                  <c:v>432.4812</c:v>
                </c:pt>
                <c:pt idx="20591">
                  <c:v>432.4975</c:v>
                </c:pt>
                <c:pt idx="20592">
                  <c:v>432.51389999999998</c:v>
                </c:pt>
                <c:pt idx="20593">
                  <c:v>432.53179999999998</c:v>
                </c:pt>
                <c:pt idx="20594">
                  <c:v>432.54939999999999</c:v>
                </c:pt>
                <c:pt idx="20595">
                  <c:v>432.56479999999999</c:v>
                </c:pt>
                <c:pt idx="20596">
                  <c:v>432.58260000000001</c:v>
                </c:pt>
                <c:pt idx="20597">
                  <c:v>432.5992</c:v>
                </c:pt>
                <c:pt idx="20598">
                  <c:v>432.6146</c:v>
                </c:pt>
                <c:pt idx="20599">
                  <c:v>432.63159999999999</c:v>
                </c:pt>
                <c:pt idx="20600">
                  <c:v>432.64780000000002</c:v>
                </c:pt>
                <c:pt idx="20601">
                  <c:v>432.66500000000002</c:v>
                </c:pt>
                <c:pt idx="20602">
                  <c:v>432.68239999999997</c:v>
                </c:pt>
                <c:pt idx="20603">
                  <c:v>432.69920000000002</c:v>
                </c:pt>
                <c:pt idx="20604">
                  <c:v>432.7165</c:v>
                </c:pt>
                <c:pt idx="20605">
                  <c:v>432.73219999999998</c:v>
                </c:pt>
                <c:pt idx="20606">
                  <c:v>432.75</c:v>
                </c:pt>
                <c:pt idx="20607">
                  <c:v>432.76889999999997</c:v>
                </c:pt>
                <c:pt idx="20608">
                  <c:v>432.78500000000003</c:v>
                </c:pt>
                <c:pt idx="20609">
                  <c:v>432.803</c:v>
                </c:pt>
                <c:pt idx="20610">
                  <c:v>432.82040000000001</c:v>
                </c:pt>
                <c:pt idx="20611">
                  <c:v>432.83870000000002</c:v>
                </c:pt>
                <c:pt idx="20612">
                  <c:v>432.85649999999998</c:v>
                </c:pt>
                <c:pt idx="20613">
                  <c:v>432.8741</c:v>
                </c:pt>
                <c:pt idx="20614">
                  <c:v>432.8913</c:v>
                </c:pt>
                <c:pt idx="20615">
                  <c:v>432.90969999999999</c:v>
                </c:pt>
                <c:pt idx="20616">
                  <c:v>432.92759999999998</c:v>
                </c:pt>
                <c:pt idx="20617">
                  <c:v>432.94459999999998</c:v>
                </c:pt>
                <c:pt idx="20618">
                  <c:v>432.96129999999999</c:v>
                </c:pt>
                <c:pt idx="20619">
                  <c:v>432.97879999999998</c:v>
                </c:pt>
                <c:pt idx="20620">
                  <c:v>432.99700000000001</c:v>
                </c:pt>
                <c:pt idx="20621">
                  <c:v>433.01420000000002</c:v>
                </c:pt>
                <c:pt idx="20622">
                  <c:v>433.03219999999999</c:v>
                </c:pt>
                <c:pt idx="20623">
                  <c:v>433.0496</c:v>
                </c:pt>
                <c:pt idx="20624">
                  <c:v>433.0675</c:v>
                </c:pt>
                <c:pt idx="20625">
                  <c:v>433.0856</c:v>
                </c:pt>
                <c:pt idx="20626">
                  <c:v>433.10199999999998</c:v>
                </c:pt>
                <c:pt idx="20627">
                  <c:v>433.11860000000001</c:v>
                </c:pt>
                <c:pt idx="20628">
                  <c:v>433.13479999999998</c:v>
                </c:pt>
                <c:pt idx="20629">
                  <c:v>433.1524</c:v>
                </c:pt>
                <c:pt idx="20630">
                  <c:v>433.16910000000001</c:v>
                </c:pt>
                <c:pt idx="20631">
                  <c:v>433.18770000000001</c:v>
                </c:pt>
                <c:pt idx="20632">
                  <c:v>433.20420000000001</c:v>
                </c:pt>
                <c:pt idx="20633">
                  <c:v>433.22230000000002</c:v>
                </c:pt>
                <c:pt idx="20634">
                  <c:v>433.24119999999999</c:v>
                </c:pt>
                <c:pt idx="20635">
                  <c:v>433.25799999999998</c:v>
                </c:pt>
                <c:pt idx="20636">
                  <c:v>433.27589999999998</c:v>
                </c:pt>
                <c:pt idx="20637">
                  <c:v>433.29419999999999</c:v>
                </c:pt>
                <c:pt idx="20638">
                  <c:v>433.31279999999998</c:v>
                </c:pt>
                <c:pt idx="20639">
                  <c:v>433.33109999999999</c:v>
                </c:pt>
                <c:pt idx="20640">
                  <c:v>433.34829999999999</c:v>
                </c:pt>
                <c:pt idx="20641">
                  <c:v>433.3664</c:v>
                </c:pt>
                <c:pt idx="20642">
                  <c:v>433.3854</c:v>
                </c:pt>
                <c:pt idx="20643">
                  <c:v>433.4024</c:v>
                </c:pt>
                <c:pt idx="20644">
                  <c:v>433.4196</c:v>
                </c:pt>
                <c:pt idx="20645">
                  <c:v>433.43979999999999</c:v>
                </c:pt>
                <c:pt idx="20646">
                  <c:v>433.45679999999999</c:v>
                </c:pt>
                <c:pt idx="20647">
                  <c:v>433.47399999999999</c:v>
                </c:pt>
                <c:pt idx="20648">
                  <c:v>433.49380000000002</c:v>
                </c:pt>
                <c:pt idx="20649">
                  <c:v>433.51170000000002</c:v>
                </c:pt>
                <c:pt idx="20650">
                  <c:v>433.53</c:v>
                </c:pt>
                <c:pt idx="20651">
                  <c:v>433.54860000000002</c:v>
                </c:pt>
                <c:pt idx="20652">
                  <c:v>433.56599999999997</c:v>
                </c:pt>
                <c:pt idx="20653">
                  <c:v>433.58460000000002</c:v>
                </c:pt>
                <c:pt idx="20654">
                  <c:v>433.6026</c:v>
                </c:pt>
                <c:pt idx="20655">
                  <c:v>433.62079999999997</c:v>
                </c:pt>
                <c:pt idx="20656">
                  <c:v>433.64</c:v>
                </c:pt>
                <c:pt idx="20657">
                  <c:v>433.65719999999999</c:v>
                </c:pt>
                <c:pt idx="20658">
                  <c:v>433.6746</c:v>
                </c:pt>
                <c:pt idx="20659">
                  <c:v>433.69159999999999</c:v>
                </c:pt>
                <c:pt idx="20660">
                  <c:v>433.71</c:v>
                </c:pt>
                <c:pt idx="20661">
                  <c:v>433.72840000000002</c:v>
                </c:pt>
                <c:pt idx="20662">
                  <c:v>433.74590000000001</c:v>
                </c:pt>
                <c:pt idx="20663">
                  <c:v>433.76440000000002</c:v>
                </c:pt>
                <c:pt idx="20664">
                  <c:v>433.78300000000002</c:v>
                </c:pt>
                <c:pt idx="20665">
                  <c:v>433.80079999999998</c:v>
                </c:pt>
                <c:pt idx="20666">
                  <c:v>433.81939999999997</c:v>
                </c:pt>
                <c:pt idx="20667">
                  <c:v>433.83640000000003</c:v>
                </c:pt>
                <c:pt idx="20668">
                  <c:v>433.85590000000002</c:v>
                </c:pt>
                <c:pt idx="20669">
                  <c:v>433.87220000000002</c:v>
                </c:pt>
                <c:pt idx="20670">
                  <c:v>433.892</c:v>
                </c:pt>
                <c:pt idx="20671">
                  <c:v>433.91129999999998</c:v>
                </c:pt>
                <c:pt idx="20672">
                  <c:v>433.92910000000001</c:v>
                </c:pt>
                <c:pt idx="20673">
                  <c:v>433.94589999999999</c:v>
                </c:pt>
                <c:pt idx="20674">
                  <c:v>433.96519999999998</c:v>
                </c:pt>
                <c:pt idx="20675">
                  <c:v>433.98399999999998</c:v>
                </c:pt>
                <c:pt idx="20676">
                  <c:v>434.0018</c:v>
                </c:pt>
                <c:pt idx="20677">
                  <c:v>434.01920000000001</c:v>
                </c:pt>
                <c:pt idx="20678">
                  <c:v>434.03730000000002</c:v>
                </c:pt>
                <c:pt idx="20679">
                  <c:v>434.05739999999997</c:v>
                </c:pt>
                <c:pt idx="20680">
                  <c:v>434.0752</c:v>
                </c:pt>
                <c:pt idx="20681">
                  <c:v>434.09320000000002</c:v>
                </c:pt>
                <c:pt idx="20682">
                  <c:v>434.11239999999998</c:v>
                </c:pt>
                <c:pt idx="20683">
                  <c:v>434.13</c:v>
                </c:pt>
                <c:pt idx="20684">
                  <c:v>434.14890000000003</c:v>
                </c:pt>
                <c:pt idx="20685">
                  <c:v>434.1662</c:v>
                </c:pt>
                <c:pt idx="20686">
                  <c:v>434.18599999999998</c:v>
                </c:pt>
                <c:pt idx="20687">
                  <c:v>434.2038</c:v>
                </c:pt>
                <c:pt idx="20688">
                  <c:v>434.22120000000001</c:v>
                </c:pt>
                <c:pt idx="20689">
                  <c:v>434.24</c:v>
                </c:pt>
                <c:pt idx="20690">
                  <c:v>434.25779999999997</c:v>
                </c:pt>
                <c:pt idx="20691">
                  <c:v>434.27620000000002</c:v>
                </c:pt>
                <c:pt idx="20692">
                  <c:v>434.29599999999999</c:v>
                </c:pt>
                <c:pt idx="20693">
                  <c:v>434.31439999999998</c:v>
                </c:pt>
                <c:pt idx="20694">
                  <c:v>434.33100000000002</c:v>
                </c:pt>
                <c:pt idx="20695">
                  <c:v>434.35120000000001</c:v>
                </c:pt>
                <c:pt idx="20696">
                  <c:v>434.37029999999999</c:v>
                </c:pt>
                <c:pt idx="20697">
                  <c:v>434.38940000000002</c:v>
                </c:pt>
                <c:pt idx="20698">
                  <c:v>434.40719999999999</c:v>
                </c:pt>
                <c:pt idx="20699">
                  <c:v>434.42700000000002</c:v>
                </c:pt>
                <c:pt idx="20700">
                  <c:v>434.44479999999999</c:v>
                </c:pt>
                <c:pt idx="20701">
                  <c:v>434.464</c:v>
                </c:pt>
                <c:pt idx="20702">
                  <c:v>434.4821</c:v>
                </c:pt>
                <c:pt idx="20703">
                  <c:v>434.5016</c:v>
                </c:pt>
                <c:pt idx="20704">
                  <c:v>434.51990000000001</c:v>
                </c:pt>
                <c:pt idx="20705">
                  <c:v>434.53890000000001</c:v>
                </c:pt>
                <c:pt idx="20706">
                  <c:v>434.55779999999999</c:v>
                </c:pt>
                <c:pt idx="20707">
                  <c:v>434.57929999999999</c:v>
                </c:pt>
                <c:pt idx="20708">
                  <c:v>434.59719999999999</c:v>
                </c:pt>
                <c:pt idx="20709">
                  <c:v>434.61630000000002</c:v>
                </c:pt>
                <c:pt idx="20710">
                  <c:v>434.63639999999998</c:v>
                </c:pt>
                <c:pt idx="20711">
                  <c:v>434.65539999999999</c:v>
                </c:pt>
                <c:pt idx="20712">
                  <c:v>434.67340000000002</c:v>
                </c:pt>
                <c:pt idx="20713">
                  <c:v>434.69380000000001</c:v>
                </c:pt>
                <c:pt idx="20714">
                  <c:v>434.71249999999998</c:v>
                </c:pt>
                <c:pt idx="20715">
                  <c:v>434.73039999999997</c:v>
                </c:pt>
                <c:pt idx="20716">
                  <c:v>434.74959999999999</c:v>
                </c:pt>
                <c:pt idx="20717">
                  <c:v>434.77030000000002</c:v>
                </c:pt>
                <c:pt idx="20718">
                  <c:v>434.7894</c:v>
                </c:pt>
                <c:pt idx="20719">
                  <c:v>434.80790000000002</c:v>
                </c:pt>
                <c:pt idx="20720">
                  <c:v>434.82760000000002</c:v>
                </c:pt>
                <c:pt idx="20721">
                  <c:v>434.84640000000002</c:v>
                </c:pt>
                <c:pt idx="20722">
                  <c:v>434.86500000000001</c:v>
                </c:pt>
                <c:pt idx="20723">
                  <c:v>434.88529999999997</c:v>
                </c:pt>
                <c:pt idx="20724">
                  <c:v>434.9042</c:v>
                </c:pt>
                <c:pt idx="20725">
                  <c:v>434.92340000000002</c:v>
                </c:pt>
                <c:pt idx="20726">
                  <c:v>434.94159999999999</c:v>
                </c:pt>
                <c:pt idx="20727">
                  <c:v>434.96280000000002</c:v>
                </c:pt>
                <c:pt idx="20728">
                  <c:v>434.98250000000002</c:v>
                </c:pt>
                <c:pt idx="20729">
                  <c:v>435.00150000000002</c:v>
                </c:pt>
                <c:pt idx="20730">
                  <c:v>435.02069999999998</c:v>
                </c:pt>
                <c:pt idx="20731">
                  <c:v>435.03989999999999</c:v>
                </c:pt>
                <c:pt idx="20732">
                  <c:v>435.06020000000001</c:v>
                </c:pt>
                <c:pt idx="20733">
                  <c:v>435.0795</c:v>
                </c:pt>
                <c:pt idx="20734">
                  <c:v>435.09910000000002</c:v>
                </c:pt>
                <c:pt idx="20735">
                  <c:v>435.1182</c:v>
                </c:pt>
                <c:pt idx="20736">
                  <c:v>435.13909999999998</c:v>
                </c:pt>
                <c:pt idx="20737">
                  <c:v>435.15899999999999</c:v>
                </c:pt>
                <c:pt idx="20738">
                  <c:v>435.18</c:v>
                </c:pt>
                <c:pt idx="20739">
                  <c:v>435.19690000000003</c:v>
                </c:pt>
                <c:pt idx="20740">
                  <c:v>435.2174</c:v>
                </c:pt>
                <c:pt idx="20741">
                  <c:v>435.23719999999997</c:v>
                </c:pt>
                <c:pt idx="20742">
                  <c:v>435.25560000000002</c:v>
                </c:pt>
                <c:pt idx="20743">
                  <c:v>435.2758</c:v>
                </c:pt>
                <c:pt idx="20744">
                  <c:v>435.29629999999997</c:v>
                </c:pt>
                <c:pt idx="20745">
                  <c:v>435.3159</c:v>
                </c:pt>
                <c:pt idx="20746">
                  <c:v>435.33499999999998</c:v>
                </c:pt>
                <c:pt idx="20747">
                  <c:v>435.3553</c:v>
                </c:pt>
                <c:pt idx="20748">
                  <c:v>435.37599999999998</c:v>
                </c:pt>
                <c:pt idx="20749">
                  <c:v>435.39550000000003</c:v>
                </c:pt>
                <c:pt idx="20750">
                  <c:v>435.41329999999999</c:v>
                </c:pt>
                <c:pt idx="20751">
                  <c:v>435.43290000000002</c:v>
                </c:pt>
                <c:pt idx="20752">
                  <c:v>435.45370000000003</c:v>
                </c:pt>
                <c:pt idx="20753">
                  <c:v>435.47300000000001</c:v>
                </c:pt>
                <c:pt idx="20754">
                  <c:v>435.49250000000001</c:v>
                </c:pt>
                <c:pt idx="20755">
                  <c:v>435.51459999999997</c:v>
                </c:pt>
                <c:pt idx="20756">
                  <c:v>435.53440000000001</c:v>
                </c:pt>
                <c:pt idx="20757">
                  <c:v>435.55509999999998</c:v>
                </c:pt>
                <c:pt idx="20758">
                  <c:v>435.57389999999998</c:v>
                </c:pt>
                <c:pt idx="20759">
                  <c:v>435.59379999999999</c:v>
                </c:pt>
                <c:pt idx="20760">
                  <c:v>435.61360000000002</c:v>
                </c:pt>
                <c:pt idx="20761">
                  <c:v>435.63420000000002</c:v>
                </c:pt>
                <c:pt idx="20762">
                  <c:v>435.65260000000001</c:v>
                </c:pt>
                <c:pt idx="20763">
                  <c:v>435.67380000000003</c:v>
                </c:pt>
                <c:pt idx="20764">
                  <c:v>435.69380000000001</c:v>
                </c:pt>
                <c:pt idx="20765">
                  <c:v>435.71339999999998</c:v>
                </c:pt>
                <c:pt idx="20766">
                  <c:v>435.73520000000002</c:v>
                </c:pt>
                <c:pt idx="20767">
                  <c:v>435.75470000000001</c:v>
                </c:pt>
                <c:pt idx="20768">
                  <c:v>435.77420000000001</c:v>
                </c:pt>
                <c:pt idx="20769">
                  <c:v>435.7944</c:v>
                </c:pt>
                <c:pt idx="20770">
                  <c:v>435.8152</c:v>
                </c:pt>
                <c:pt idx="20771">
                  <c:v>435.83690000000001</c:v>
                </c:pt>
                <c:pt idx="20772">
                  <c:v>435.85590000000002</c:v>
                </c:pt>
                <c:pt idx="20773">
                  <c:v>435.87759999999997</c:v>
                </c:pt>
                <c:pt idx="20774">
                  <c:v>435.89699999999999</c:v>
                </c:pt>
                <c:pt idx="20775">
                  <c:v>435.9153</c:v>
                </c:pt>
                <c:pt idx="20776">
                  <c:v>435.93619999999999</c:v>
                </c:pt>
                <c:pt idx="20777">
                  <c:v>435.95760000000001</c:v>
                </c:pt>
                <c:pt idx="20778">
                  <c:v>435.9776</c:v>
                </c:pt>
                <c:pt idx="20779">
                  <c:v>435.99799999999999</c:v>
                </c:pt>
                <c:pt idx="20780">
                  <c:v>436.0163</c:v>
                </c:pt>
                <c:pt idx="20781">
                  <c:v>436.03750000000002</c:v>
                </c:pt>
                <c:pt idx="20782">
                  <c:v>436.05900000000003</c:v>
                </c:pt>
                <c:pt idx="20783">
                  <c:v>436.07940000000002</c:v>
                </c:pt>
                <c:pt idx="20784">
                  <c:v>436.0992</c:v>
                </c:pt>
                <c:pt idx="20785">
                  <c:v>436.12</c:v>
                </c:pt>
                <c:pt idx="20786">
                  <c:v>436.1404</c:v>
                </c:pt>
                <c:pt idx="20787">
                  <c:v>436.16079999999999</c:v>
                </c:pt>
                <c:pt idx="20788">
                  <c:v>436.18079999999998</c:v>
                </c:pt>
                <c:pt idx="20789">
                  <c:v>436.2022</c:v>
                </c:pt>
                <c:pt idx="20790">
                  <c:v>436.22460000000001</c:v>
                </c:pt>
                <c:pt idx="20791">
                  <c:v>436.2432</c:v>
                </c:pt>
                <c:pt idx="20792">
                  <c:v>436.26400000000001</c:v>
                </c:pt>
                <c:pt idx="20793">
                  <c:v>436.28440000000001</c:v>
                </c:pt>
                <c:pt idx="20794">
                  <c:v>436.3039</c:v>
                </c:pt>
                <c:pt idx="20795">
                  <c:v>436.3252</c:v>
                </c:pt>
                <c:pt idx="20796">
                  <c:v>436.34559999999999</c:v>
                </c:pt>
                <c:pt idx="20797">
                  <c:v>436.36700000000002</c:v>
                </c:pt>
                <c:pt idx="20798">
                  <c:v>436.38810000000001</c:v>
                </c:pt>
                <c:pt idx="20799">
                  <c:v>436.4085</c:v>
                </c:pt>
                <c:pt idx="20800">
                  <c:v>436.4298</c:v>
                </c:pt>
                <c:pt idx="20801">
                  <c:v>436.44979999999998</c:v>
                </c:pt>
                <c:pt idx="20802">
                  <c:v>436.46960000000001</c:v>
                </c:pt>
                <c:pt idx="20803">
                  <c:v>436.49099999999999</c:v>
                </c:pt>
                <c:pt idx="20804">
                  <c:v>436.51220000000001</c:v>
                </c:pt>
                <c:pt idx="20805">
                  <c:v>436.5324</c:v>
                </c:pt>
                <c:pt idx="20806">
                  <c:v>436.55340000000001</c:v>
                </c:pt>
                <c:pt idx="20807">
                  <c:v>436.57299999999998</c:v>
                </c:pt>
                <c:pt idx="20808">
                  <c:v>436.59410000000003</c:v>
                </c:pt>
                <c:pt idx="20809">
                  <c:v>436.61500000000001</c:v>
                </c:pt>
                <c:pt idx="20810">
                  <c:v>436.637</c:v>
                </c:pt>
                <c:pt idx="20811">
                  <c:v>436.65800000000002</c:v>
                </c:pt>
                <c:pt idx="20812">
                  <c:v>436.67779999999999</c:v>
                </c:pt>
                <c:pt idx="20813">
                  <c:v>436.69970000000001</c:v>
                </c:pt>
                <c:pt idx="20814">
                  <c:v>436.71960000000001</c:v>
                </c:pt>
                <c:pt idx="20815">
                  <c:v>436.74099999999999</c:v>
                </c:pt>
                <c:pt idx="20816">
                  <c:v>436.76220000000001</c:v>
                </c:pt>
                <c:pt idx="20817">
                  <c:v>436.7826</c:v>
                </c:pt>
                <c:pt idx="20818">
                  <c:v>436.80279999999999</c:v>
                </c:pt>
                <c:pt idx="20819">
                  <c:v>436.82279999999997</c:v>
                </c:pt>
                <c:pt idx="20820">
                  <c:v>436.84519999999998</c:v>
                </c:pt>
                <c:pt idx="20821">
                  <c:v>436.86340000000001</c:v>
                </c:pt>
                <c:pt idx="20822">
                  <c:v>436.88380000000001</c:v>
                </c:pt>
                <c:pt idx="20823">
                  <c:v>436.90699999999998</c:v>
                </c:pt>
                <c:pt idx="20824">
                  <c:v>436.92619999999999</c:v>
                </c:pt>
                <c:pt idx="20825">
                  <c:v>436.9468</c:v>
                </c:pt>
                <c:pt idx="20826">
                  <c:v>436.96719999999999</c:v>
                </c:pt>
                <c:pt idx="20827">
                  <c:v>436.98820000000001</c:v>
                </c:pt>
                <c:pt idx="20828">
                  <c:v>437.00740000000002</c:v>
                </c:pt>
                <c:pt idx="20829">
                  <c:v>437.02859999999998</c:v>
                </c:pt>
                <c:pt idx="20830">
                  <c:v>437.05029999999999</c:v>
                </c:pt>
                <c:pt idx="20831">
                  <c:v>437.0702</c:v>
                </c:pt>
                <c:pt idx="20832">
                  <c:v>437.0908</c:v>
                </c:pt>
                <c:pt idx="20833">
                  <c:v>437.11099999999999</c:v>
                </c:pt>
                <c:pt idx="20834">
                  <c:v>437.13080000000002</c:v>
                </c:pt>
                <c:pt idx="20835">
                  <c:v>437.15260000000001</c:v>
                </c:pt>
                <c:pt idx="20836">
                  <c:v>437.1746</c:v>
                </c:pt>
                <c:pt idx="20837">
                  <c:v>437.19589999999999</c:v>
                </c:pt>
                <c:pt idx="20838">
                  <c:v>437.21699999999998</c:v>
                </c:pt>
                <c:pt idx="20839">
                  <c:v>437.23700000000002</c:v>
                </c:pt>
                <c:pt idx="20840">
                  <c:v>437.25869999999998</c:v>
                </c:pt>
                <c:pt idx="20841">
                  <c:v>437.27960000000002</c:v>
                </c:pt>
                <c:pt idx="20842">
                  <c:v>437.30119999999999</c:v>
                </c:pt>
                <c:pt idx="20843">
                  <c:v>437.32220000000001</c:v>
                </c:pt>
                <c:pt idx="20844">
                  <c:v>437.34530000000001</c:v>
                </c:pt>
                <c:pt idx="20845">
                  <c:v>437.36660000000001</c:v>
                </c:pt>
                <c:pt idx="20846">
                  <c:v>437.38720000000001</c:v>
                </c:pt>
                <c:pt idx="20847">
                  <c:v>437.411</c:v>
                </c:pt>
                <c:pt idx="20848">
                  <c:v>437.43169999999998</c:v>
                </c:pt>
                <c:pt idx="20849">
                  <c:v>437.45260000000002</c:v>
                </c:pt>
                <c:pt idx="20850">
                  <c:v>437.47399999999999</c:v>
                </c:pt>
                <c:pt idx="20851">
                  <c:v>437.49459999999999</c:v>
                </c:pt>
                <c:pt idx="20852">
                  <c:v>437.51429999999999</c:v>
                </c:pt>
                <c:pt idx="20853">
                  <c:v>437.53609999999998</c:v>
                </c:pt>
                <c:pt idx="20854">
                  <c:v>437.55869999999999</c:v>
                </c:pt>
                <c:pt idx="20855">
                  <c:v>437.57830000000001</c:v>
                </c:pt>
                <c:pt idx="20856">
                  <c:v>437.5992</c:v>
                </c:pt>
                <c:pt idx="20857">
                  <c:v>437.62060000000002</c:v>
                </c:pt>
                <c:pt idx="20858">
                  <c:v>437.64249999999998</c:v>
                </c:pt>
                <c:pt idx="20859">
                  <c:v>437.66359999999997</c:v>
                </c:pt>
                <c:pt idx="20860">
                  <c:v>437.6848</c:v>
                </c:pt>
                <c:pt idx="20861">
                  <c:v>437.70740000000001</c:v>
                </c:pt>
                <c:pt idx="20862">
                  <c:v>437.72800000000001</c:v>
                </c:pt>
                <c:pt idx="20863">
                  <c:v>437.74939999999998</c:v>
                </c:pt>
                <c:pt idx="20864">
                  <c:v>437.7731</c:v>
                </c:pt>
                <c:pt idx="20865">
                  <c:v>437.79419999999999</c:v>
                </c:pt>
                <c:pt idx="20866">
                  <c:v>437.81560000000002</c:v>
                </c:pt>
                <c:pt idx="20867">
                  <c:v>437.83670000000001</c:v>
                </c:pt>
                <c:pt idx="20868">
                  <c:v>437.85980000000001</c:v>
                </c:pt>
                <c:pt idx="20869">
                  <c:v>437.87939999999998</c:v>
                </c:pt>
                <c:pt idx="20870">
                  <c:v>437.89980000000003</c:v>
                </c:pt>
                <c:pt idx="20871">
                  <c:v>437.92380000000003</c:v>
                </c:pt>
                <c:pt idx="20872">
                  <c:v>437.94659999999999</c:v>
                </c:pt>
                <c:pt idx="20873">
                  <c:v>437.9674</c:v>
                </c:pt>
                <c:pt idx="20874">
                  <c:v>437.98919999999998</c:v>
                </c:pt>
                <c:pt idx="20875">
                  <c:v>438.01179999999999</c:v>
                </c:pt>
                <c:pt idx="20876">
                  <c:v>438.03390000000002</c:v>
                </c:pt>
                <c:pt idx="20877">
                  <c:v>438.05540000000002</c:v>
                </c:pt>
                <c:pt idx="20878">
                  <c:v>438.07830000000001</c:v>
                </c:pt>
                <c:pt idx="20879">
                  <c:v>438.10019999999997</c:v>
                </c:pt>
                <c:pt idx="20880">
                  <c:v>438.12169999999998</c:v>
                </c:pt>
                <c:pt idx="20881">
                  <c:v>438.14359999999999</c:v>
                </c:pt>
                <c:pt idx="20882">
                  <c:v>438.16480000000001</c:v>
                </c:pt>
                <c:pt idx="20883">
                  <c:v>438.18709999999999</c:v>
                </c:pt>
                <c:pt idx="20884">
                  <c:v>438.20659999999998</c:v>
                </c:pt>
                <c:pt idx="20885">
                  <c:v>438.22980000000001</c:v>
                </c:pt>
                <c:pt idx="20886">
                  <c:v>438.25080000000003</c:v>
                </c:pt>
                <c:pt idx="20887">
                  <c:v>438.27289999999999</c:v>
                </c:pt>
                <c:pt idx="20888">
                  <c:v>438.29570000000001</c:v>
                </c:pt>
                <c:pt idx="20889">
                  <c:v>438.31760000000003</c:v>
                </c:pt>
                <c:pt idx="20890">
                  <c:v>438.34019999999998</c:v>
                </c:pt>
                <c:pt idx="20891">
                  <c:v>438.36239999999998</c:v>
                </c:pt>
                <c:pt idx="20892">
                  <c:v>438.38310000000001</c:v>
                </c:pt>
                <c:pt idx="20893">
                  <c:v>438.40699999999998</c:v>
                </c:pt>
                <c:pt idx="20894">
                  <c:v>438.42919999999998</c:v>
                </c:pt>
                <c:pt idx="20895">
                  <c:v>438.45159999999998</c:v>
                </c:pt>
                <c:pt idx="20896">
                  <c:v>438.47269999999997</c:v>
                </c:pt>
                <c:pt idx="20897">
                  <c:v>438.49619999999999</c:v>
                </c:pt>
                <c:pt idx="20898">
                  <c:v>438.51940000000002</c:v>
                </c:pt>
                <c:pt idx="20899">
                  <c:v>438.53980000000001</c:v>
                </c:pt>
                <c:pt idx="20900">
                  <c:v>438.56299999999999</c:v>
                </c:pt>
                <c:pt idx="20901">
                  <c:v>438.584</c:v>
                </c:pt>
                <c:pt idx="20902">
                  <c:v>438.6071</c:v>
                </c:pt>
                <c:pt idx="20903">
                  <c:v>438.63</c:v>
                </c:pt>
                <c:pt idx="20904">
                  <c:v>438.6508</c:v>
                </c:pt>
                <c:pt idx="20905">
                  <c:v>438.67520000000002</c:v>
                </c:pt>
                <c:pt idx="20906">
                  <c:v>438.69690000000003</c:v>
                </c:pt>
                <c:pt idx="20907">
                  <c:v>438.71940000000001</c:v>
                </c:pt>
                <c:pt idx="20908">
                  <c:v>438.74259999999998</c:v>
                </c:pt>
                <c:pt idx="20909">
                  <c:v>438.76479999999998</c:v>
                </c:pt>
                <c:pt idx="20910">
                  <c:v>438.78699999999998</c:v>
                </c:pt>
                <c:pt idx="20911">
                  <c:v>438.80779999999999</c:v>
                </c:pt>
                <c:pt idx="20912">
                  <c:v>438.83120000000002</c:v>
                </c:pt>
                <c:pt idx="20913">
                  <c:v>438.85329999999999</c:v>
                </c:pt>
                <c:pt idx="20914">
                  <c:v>438.8759</c:v>
                </c:pt>
                <c:pt idx="20915">
                  <c:v>438.89960000000002</c:v>
                </c:pt>
                <c:pt idx="20916">
                  <c:v>438.9212</c:v>
                </c:pt>
                <c:pt idx="20917">
                  <c:v>438.94409999999999</c:v>
                </c:pt>
                <c:pt idx="20918">
                  <c:v>438.96530000000001</c:v>
                </c:pt>
                <c:pt idx="20919">
                  <c:v>438.98869999999999</c:v>
                </c:pt>
                <c:pt idx="20920">
                  <c:v>439.01179999999999</c:v>
                </c:pt>
                <c:pt idx="20921">
                  <c:v>439.03289999999998</c:v>
                </c:pt>
                <c:pt idx="20922">
                  <c:v>439.0566</c:v>
                </c:pt>
                <c:pt idx="20923">
                  <c:v>439.07960000000003</c:v>
                </c:pt>
                <c:pt idx="20924">
                  <c:v>439.10160000000002</c:v>
                </c:pt>
                <c:pt idx="20925">
                  <c:v>439.1232</c:v>
                </c:pt>
                <c:pt idx="20926">
                  <c:v>439.14479999999998</c:v>
                </c:pt>
                <c:pt idx="20927">
                  <c:v>439.16719999999998</c:v>
                </c:pt>
                <c:pt idx="20928">
                  <c:v>439.18900000000002</c:v>
                </c:pt>
                <c:pt idx="20929">
                  <c:v>439.21199999999999</c:v>
                </c:pt>
                <c:pt idx="20930">
                  <c:v>439.23480000000001</c:v>
                </c:pt>
                <c:pt idx="20931">
                  <c:v>439.25639999999999</c:v>
                </c:pt>
                <c:pt idx="20932">
                  <c:v>439.27839999999998</c:v>
                </c:pt>
                <c:pt idx="20933">
                  <c:v>439.2998</c:v>
                </c:pt>
                <c:pt idx="20934">
                  <c:v>439.32339999999999</c:v>
                </c:pt>
                <c:pt idx="20935">
                  <c:v>439.34500000000003</c:v>
                </c:pt>
                <c:pt idx="20936">
                  <c:v>439.36700000000002</c:v>
                </c:pt>
                <c:pt idx="20937">
                  <c:v>439.38959999999997</c:v>
                </c:pt>
                <c:pt idx="20938">
                  <c:v>439.41180000000003</c:v>
                </c:pt>
                <c:pt idx="20939">
                  <c:v>439.43329999999997</c:v>
                </c:pt>
                <c:pt idx="20940">
                  <c:v>439.45580000000001</c:v>
                </c:pt>
                <c:pt idx="20941">
                  <c:v>439.47859999999997</c:v>
                </c:pt>
                <c:pt idx="20942">
                  <c:v>439.50139999999999</c:v>
                </c:pt>
                <c:pt idx="20943">
                  <c:v>439.524</c:v>
                </c:pt>
                <c:pt idx="20944">
                  <c:v>439.54629999999997</c:v>
                </c:pt>
                <c:pt idx="20945">
                  <c:v>439.56740000000002</c:v>
                </c:pt>
                <c:pt idx="20946">
                  <c:v>439.5924</c:v>
                </c:pt>
                <c:pt idx="20947">
                  <c:v>439.61410000000001</c:v>
                </c:pt>
                <c:pt idx="20948">
                  <c:v>439.63639999999998</c:v>
                </c:pt>
                <c:pt idx="20949">
                  <c:v>439.65839999999997</c:v>
                </c:pt>
                <c:pt idx="20950">
                  <c:v>439.68200000000002</c:v>
                </c:pt>
                <c:pt idx="20951">
                  <c:v>439.70370000000003</c:v>
                </c:pt>
                <c:pt idx="20952">
                  <c:v>439.72579999999999</c:v>
                </c:pt>
                <c:pt idx="20953">
                  <c:v>439.74889999999999</c:v>
                </c:pt>
                <c:pt idx="20954">
                  <c:v>439.77210000000002</c:v>
                </c:pt>
                <c:pt idx="20955">
                  <c:v>439.7946</c:v>
                </c:pt>
                <c:pt idx="20956">
                  <c:v>439.81740000000002</c:v>
                </c:pt>
                <c:pt idx="20957">
                  <c:v>439.84100000000001</c:v>
                </c:pt>
                <c:pt idx="20958">
                  <c:v>439.86399999999998</c:v>
                </c:pt>
                <c:pt idx="20959">
                  <c:v>439.88729999999998</c:v>
                </c:pt>
                <c:pt idx="20960">
                  <c:v>439.90899999999999</c:v>
                </c:pt>
                <c:pt idx="20961">
                  <c:v>439.9314</c:v>
                </c:pt>
                <c:pt idx="20962">
                  <c:v>439.95429999999999</c:v>
                </c:pt>
                <c:pt idx="20963">
                  <c:v>439.9776</c:v>
                </c:pt>
                <c:pt idx="20964">
                  <c:v>440.00189999999998</c:v>
                </c:pt>
                <c:pt idx="20965">
                  <c:v>440.02409999999998</c:v>
                </c:pt>
                <c:pt idx="20966">
                  <c:v>440.04790000000003</c:v>
                </c:pt>
                <c:pt idx="20967">
                  <c:v>440.0684</c:v>
                </c:pt>
                <c:pt idx="20968">
                  <c:v>440.0924</c:v>
                </c:pt>
                <c:pt idx="20969">
                  <c:v>440.11500000000001</c:v>
                </c:pt>
                <c:pt idx="20970">
                  <c:v>440.1377</c:v>
                </c:pt>
                <c:pt idx="20971">
                  <c:v>440.16109999999998</c:v>
                </c:pt>
                <c:pt idx="20972">
                  <c:v>440.18299999999999</c:v>
                </c:pt>
                <c:pt idx="20973">
                  <c:v>440.20499999999998</c:v>
                </c:pt>
                <c:pt idx="20974">
                  <c:v>440.22730000000001</c:v>
                </c:pt>
                <c:pt idx="20975">
                  <c:v>440.25139999999999</c:v>
                </c:pt>
                <c:pt idx="20976">
                  <c:v>440.27390000000003</c:v>
                </c:pt>
                <c:pt idx="20977">
                  <c:v>440.29599999999999</c:v>
                </c:pt>
                <c:pt idx="20978">
                  <c:v>440.32130000000001</c:v>
                </c:pt>
                <c:pt idx="20979">
                  <c:v>440.3433</c:v>
                </c:pt>
                <c:pt idx="20980">
                  <c:v>440.3657</c:v>
                </c:pt>
                <c:pt idx="20981">
                  <c:v>440.38900000000001</c:v>
                </c:pt>
                <c:pt idx="20982">
                  <c:v>440.4126</c:v>
                </c:pt>
                <c:pt idx="20983">
                  <c:v>440.43459999999999</c:v>
                </c:pt>
                <c:pt idx="20984">
                  <c:v>440.45699999999999</c:v>
                </c:pt>
                <c:pt idx="20985">
                  <c:v>440.4796</c:v>
                </c:pt>
                <c:pt idx="20986">
                  <c:v>440.50279999999998</c:v>
                </c:pt>
                <c:pt idx="20987">
                  <c:v>440.52699999999999</c:v>
                </c:pt>
                <c:pt idx="20988">
                  <c:v>440.54919999999998</c:v>
                </c:pt>
                <c:pt idx="20989">
                  <c:v>440.57279999999997</c:v>
                </c:pt>
                <c:pt idx="20990">
                  <c:v>440.59460000000001</c:v>
                </c:pt>
                <c:pt idx="20991">
                  <c:v>440.61779999999999</c:v>
                </c:pt>
                <c:pt idx="20992">
                  <c:v>440.64</c:v>
                </c:pt>
                <c:pt idx="20993">
                  <c:v>440.6628</c:v>
                </c:pt>
                <c:pt idx="20994">
                  <c:v>440.68810000000002</c:v>
                </c:pt>
                <c:pt idx="20995">
                  <c:v>440.71039999999999</c:v>
                </c:pt>
                <c:pt idx="20996">
                  <c:v>440.73360000000002</c:v>
                </c:pt>
                <c:pt idx="20997">
                  <c:v>440.75720000000001</c:v>
                </c:pt>
                <c:pt idx="20998">
                  <c:v>440.78039999999999</c:v>
                </c:pt>
                <c:pt idx="20999">
                  <c:v>440.80380000000002</c:v>
                </c:pt>
                <c:pt idx="21000">
                  <c:v>440.82799999999997</c:v>
                </c:pt>
                <c:pt idx="21001">
                  <c:v>440.85</c:v>
                </c:pt>
                <c:pt idx="21002">
                  <c:v>440.87389999999999</c:v>
                </c:pt>
                <c:pt idx="21003">
                  <c:v>440.89679999999998</c:v>
                </c:pt>
                <c:pt idx="21004">
                  <c:v>440.91879999999998</c:v>
                </c:pt>
                <c:pt idx="21005">
                  <c:v>440.94159999999999</c:v>
                </c:pt>
                <c:pt idx="21006">
                  <c:v>440.964</c:v>
                </c:pt>
                <c:pt idx="21007">
                  <c:v>440.98849999999999</c:v>
                </c:pt>
                <c:pt idx="21008">
                  <c:v>441.01170000000002</c:v>
                </c:pt>
                <c:pt idx="21009">
                  <c:v>441.03660000000002</c:v>
                </c:pt>
                <c:pt idx="21010">
                  <c:v>441.05759999999998</c:v>
                </c:pt>
                <c:pt idx="21011">
                  <c:v>441.08260000000001</c:v>
                </c:pt>
                <c:pt idx="21012">
                  <c:v>441.10500000000002</c:v>
                </c:pt>
                <c:pt idx="21013">
                  <c:v>441.12970000000001</c:v>
                </c:pt>
                <c:pt idx="21014">
                  <c:v>441.15280000000001</c:v>
                </c:pt>
                <c:pt idx="21015">
                  <c:v>441.17619999999999</c:v>
                </c:pt>
                <c:pt idx="21016">
                  <c:v>441.2</c:v>
                </c:pt>
                <c:pt idx="21017">
                  <c:v>441.22340000000003</c:v>
                </c:pt>
                <c:pt idx="21018">
                  <c:v>441.24590000000001</c:v>
                </c:pt>
                <c:pt idx="21019">
                  <c:v>441.27109999999999</c:v>
                </c:pt>
                <c:pt idx="21020">
                  <c:v>441.2946</c:v>
                </c:pt>
                <c:pt idx="21021">
                  <c:v>441.31909999999999</c:v>
                </c:pt>
                <c:pt idx="21022">
                  <c:v>441.34179999999998</c:v>
                </c:pt>
                <c:pt idx="21023">
                  <c:v>441.3664</c:v>
                </c:pt>
                <c:pt idx="21024">
                  <c:v>441.38909999999998</c:v>
                </c:pt>
                <c:pt idx="21025">
                  <c:v>441.41309999999999</c:v>
                </c:pt>
                <c:pt idx="21026">
                  <c:v>441.43740000000003</c:v>
                </c:pt>
                <c:pt idx="21027">
                  <c:v>441.46039999999999</c:v>
                </c:pt>
                <c:pt idx="21028">
                  <c:v>441.483</c:v>
                </c:pt>
                <c:pt idx="21029">
                  <c:v>441.50639999999999</c:v>
                </c:pt>
                <c:pt idx="21030">
                  <c:v>441.53070000000002</c:v>
                </c:pt>
                <c:pt idx="21031">
                  <c:v>441.55540000000002</c:v>
                </c:pt>
                <c:pt idx="21032">
                  <c:v>441.57870000000003</c:v>
                </c:pt>
                <c:pt idx="21033">
                  <c:v>441.601</c:v>
                </c:pt>
                <c:pt idx="21034">
                  <c:v>441.62560000000002</c:v>
                </c:pt>
                <c:pt idx="21035">
                  <c:v>441.64859999999999</c:v>
                </c:pt>
                <c:pt idx="21036">
                  <c:v>441.673</c:v>
                </c:pt>
                <c:pt idx="21037">
                  <c:v>441.69560000000001</c:v>
                </c:pt>
                <c:pt idx="21038">
                  <c:v>441.72</c:v>
                </c:pt>
                <c:pt idx="21039">
                  <c:v>441.74369999999999</c:v>
                </c:pt>
                <c:pt idx="21040">
                  <c:v>441.76799999999997</c:v>
                </c:pt>
                <c:pt idx="21041">
                  <c:v>441.79199999999997</c:v>
                </c:pt>
                <c:pt idx="21042">
                  <c:v>441.81580000000002</c:v>
                </c:pt>
                <c:pt idx="21043">
                  <c:v>441.84</c:v>
                </c:pt>
                <c:pt idx="21044">
                  <c:v>441.86430000000001</c:v>
                </c:pt>
                <c:pt idx="21045">
                  <c:v>441.88869999999997</c:v>
                </c:pt>
                <c:pt idx="21046">
                  <c:v>441.91300000000001</c:v>
                </c:pt>
                <c:pt idx="21047">
                  <c:v>441.93630000000002</c:v>
                </c:pt>
                <c:pt idx="21048">
                  <c:v>441.9622</c:v>
                </c:pt>
                <c:pt idx="21049">
                  <c:v>441.98500000000001</c:v>
                </c:pt>
                <c:pt idx="21050">
                  <c:v>442.00979999999998</c:v>
                </c:pt>
                <c:pt idx="21051">
                  <c:v>442.03379999999999</c:v>
                </c:pt>
                <c:pt idx="21052">
                  <c:v>442.05799999999999</c:v>
                </c:pt>
                <c:pt idx="21053">
                  <c:v>442.08179999999999</c:v>
                </c:pt>
                <c:pt idx="21054">
                  <c:v>442.10520000000002</c:v>
                </c:pt>
                <c:pt idx="21055">
                  <c:v>442.12869999999998</c:v>
                </c:pt>
                <c:pt idx="21056">
                  <c:v>442.15410000000003</c:v>
                </c:pt>
                <c:pt idx="21057">
                  <c:v>442.1773</c:v>
                </c:pt>
                <c:pt idx="21058">
                  <c:v>442.20240000000001</c:v>
                </c:pt>
                <c:pt idx="21059">
                  <c:v>442.22609999999997</c:v>
                </c:pt>
                <c:pt idx="21060">
                  <c:v>442.25</c:v>
                </c:pt>
                <c:pt idx="21061">
                  <c:v>442.27440000000001</c:v>
                </c:pt>
                <c:pt idx="21062">
                  <c:v>442.29860000000002</c:v>
                </c:pt>
                <c:pt idx="21063">
                  <c:v>442.32170000000002</c:v>
                </c:pt>
                <c:pt idx="21064">
                  <c:v>442.34589999999997</c:v>
                </c:pt>
                <c:pt idx="21065">
                  <c:v>442.37099999999998</c:v>
                </c:pt>
                <c:pt idx="21066">
                  <c:v>442.39400000000001</c:v>
                </c:pt>
                <c:pt idx="21067">
                  <c:v>442.41840000000002</c:v>
                </c:pt>
                <c:pt idx="21068">
                  <c:v>442.44380000000001</c:v>
                </c:pt>
                <c:pt idx="21069">
                  <c:v>442.46660000000003</c:v>
                </c:pt>
                <c:pt idx="21070">
                  <c:v>442.49020000000002</c:v>
                </c:pt>
                <c:pt idx="21071">
                  <c:v>442.51400000000001</c:v>
                </c:pt>
                <c:pt idx="21072">
                  <c:v>442.53870000000001</c:v>
                </c:pt>
                <c:pt idx="21073">
                  <c:v>442.56209999999999</c:v>
                </c:pt>
                <c:pt idx="21074">
                  <c:v>442.58800000000002</c:v>
                </c:pt>
                <c:pt idx="21075">
                  <c:v>442.61219999999997</c:v>
                </c:pt>
                <c:pt idx="21076">
                  <c:v>442.63639999999998</c:v>
                </c:pt>
                <c:pt idx="21077">
                  <c:v>442.6617</c:v>
                </c:pt>
                <c:pt idx="21078">
                  <c:v>442.6859</c:v>
                </c:pt>
                <c:pt idx="21079">
                  <c:v>442.71039999999999</c:v>
                </c:pt>
                <c:pt idx="21080">
                  <c:v>442.73340000000002</c:v>
                </c:pt>
                <c:pt idx="21081">
                  <c:v>442.7586</c:v>
                </c:pt>
                <c:pt idx="21082">
                  <c:v>442.7833</c:v>
                </c:pt>
                <c:pt idx="21083">
                  <c:v>442.80669999999998</c:v>
                </c:pt>
                <c:pt idx="21084">
                  <c:v>442.83120000000002</c:v>
                </c:pt>
                <c:pt idx="21085">
                  <c:v>442.85680000000002</c:v>
                </c:pt>
                <c:pt idx="21086">
                  <c:v>442.8802</c:v>
                </c:pt>
                <c:pt idx="21087">
                  <c:v>442.90469999999999</c:v>
                </c:pt>
                <c:pt idx="21088">
                  <c:v>442.92739999999998</c:v>
                </c:pt>
                <c:pt idx="21089">
                  <c:v>442.95089999999999</c:v>
                </c:pt>
                <c:pt idx="21090">
                  <c:v>442.97519999999997</c:v>
                </c:pt>
                <c:pt idx="21091">
                  <c:v>442.9982</c:v>
                </c:pt>
                <c:pt idx="21092">
                  <c:v>443.0222</c:v>
                </c:pt>
                <c:pt idx="21093">
                  <c:v>443.0453</c:v>
                </c:pt>
                <c:pt idx="21094">
                  <c:v>443.06959999999998</c:v>
                </c:pt>
                <c:pt idx="21095">
                  <c:v>443.09300000000002</c:v>
                </c:pt>
                <c:pt idx="21096">
                  <c:v>443.11619999999999</c:v>
                </c:pt>
                <c:pt idx="21097">
                  <c:v>443.14100000000002</c:v>
                </c:pt>
                <c:pt idx="21098">
                  <c:v>443.16480000000001</c:v>
                </c:pt>
                <c:pt idx="21099">
                  <c:v>443.18779999999998</c:v>
                </c:pt>
                <c:pt idx="21100">
                  <c:v>443.21120000000002</c:v>
                </c:pt>
                <c:pt idx="21101">
                  <c:v>443.23439999999999</c:v>
                </c:pt>
                <c:pt idx="21102">
                  <c:v>443.25720000000001</c:v>
                </c:pt>
                <c:pt idx="21103">
                  <c:v>443.28309999999999</c:v>
                </c:pt>
                <c:pt idx="21104">
                  <c:v>443.3075</c:v>
                </c:pt>
                <c:pt idx="21105">
                  <c:v>443.33159999999998</c:v>
                </c:pt>
                <c:pt idx="21106">
                  <c:v>443.35559999999998</c:v>
                </c:pt>
                <c:pt idx="21107">
                  <c:v>443.37959999999998</c:v>
                </c:pt>
                <c:pt idx="21108">
                  <c:v>443.40410000000003</c:v>
                </c:pt>
                <c:pt idx="21109">
                  <c:v>443.42899999999997</c:v>
                </c:pt>
                <c:pt idx="21110">
                  <c:v>443.45479999999998</c:v>
                </c:pt>
                <c:pt idx="21111">
                  <c:v>443.47899999999998</c:v>
                </c:pt>
                <c:pt idx="21112">
                  <c:v>443.50439999999998</c:v>
                </c:pt>
                <c:pt idx="21113">
                  <c:v>443.52760000000001</c:v>
                </c:pt>
                <c:pt idx="21114">
                  <c:v>443.54910000000001</c:v>
                </c:pt>
                <c:pt idx="21115">
                  <c:v>443.57530000000003</c:v>
                </c:pt>
                <c:pt idx="21116">
                  <c:v>443.59820000000002</c:v>
                </c:pt>
                <c:pt idx="21117">
                  <c:v>443.6234</c:v>
                </c:pt>
                <c:pt idx="21118">
                  <c:v>443.64920000000001</c:v>
                </c:pt>
                <c:pt idx="21119">
                  <c:v>443.6737</c:v>
                </c:pt>
                <c:pt idx="21120">
                  <c:v>443.69729999999998</c:v>
                </c:pt>
                <c:pt idx="21121">
                  <c:v>443.72120000000001</c:v>
                </c:pt>
                <c:pt idx="21122">
                  <c:v>443.74560000000002</c:v>
                </c:pt>
                <c:pt idx="21123">
                  <c:v>443.7715</c:v>
                </c:pt>
                <c:pt idx="21124">
                  <c:v>443.79599999999999</c:v>
                </c:pt>
                <c:pt idx="21125">
                  <c:v>443.8202</c:v>
                </c:pt>
                <c:pt idx="21126">
                  <c:v>443.8433</c:v>
                </c:pt>
                <c:pt idx="21127">
                  <c:v>443.86900000000003</c:v>
                </c:pt>
                <c:pt idx="21128">
                  <c:v>443.89319999999998</c:v>
                </c:pt>
                <c:pt idx="21129">
                  <c:v>443.91840000000002</c:v>
                </c:pt>
                <c:pt idx="21130">
                  <c:v>443.94200000000001</c:v>
                </c:pt>
                <c:pt idx="21131">
                  <c:v>443.96570000000003</c:v>
                </c:pt>
                <c:pt idx="21132">
                  <c:v>443.99119999999999</c:v>
                </c:pt>
                <c:pt idx="21133">
                  <c:v>444.01650000000001</c:v>
                </c:pt>
                <c:pt idx="21134">
                  <c:v>444.0421</c:v>
                </c:pt>
                <c:pt idx="21135">
                  <c:v>444.0668</c:v>
                </c:pt>
                <c:pt idx="21136">
                  <c:v>444.09179999999998</c:v>
                </c:pt>
                <c:pt idx="21137">
                  <c:v>444.11559999999997</c:v>
                </c:pt>
                <c:pt idx="21138">
                  <c:v>444.13940000000002</c:v>
                </c:pt>
                <c:pt idx="21139">
                  <c:v>444.16329999999999</c:v>
                </c:pt>
                <c:pt idx="21140">
                  <c:v>444.18900000000002</c:v>
                </c:pt>
                <c:pt idx="21141">
                  <c:v>444.21390000000002</c:v>
                </c:pt>
                <c:pt idx="21142">
                  <c:v>444.2389</c:v>
                </c:pt>
                <c:pt idx="21143">
                  <c:v>444.26420000000002</c:v>
                </c:pt>
                <c:pt idx="21144">
                  <c:v>444.2878</c:v>
                </c:pt>
                <c:pt idx="21145">
                  <c:v>444.31200000000001</c:v>
                </c:pt>
                <c:pt idx="21146">
                  <c:v>444.33859999999999</c:v>
                </c:pt>
                <c:pt idx="21147">
                  <c:v>444.36329999999998</c:v>
                </c:pt>
                <c:pt idx="21148">
                  <c:v>444.3879</c:v>
                </c:pt>
                <c:pt idx="21149">
                  <c:v>444.41320000000002</c:v>
                </c:pt>
                <c:pt idx="21150">
                  <c:v>444.43770000000001</c:v>
                </c:pt>
                <c:pt idx="21151">
                  <c:v>444.46280000000002</c:v>
                </c:pt>
                <c:pt idx="21152">
                  <c:v>444.48739999999998</c:v>
                </c:pt>
                <c:pt idx="21153">
                  <c:v>444.51400000000001</c:v>
                </c:pt>
                <c:pt idx="21154">
                  <c:v>444.5376</c:v>
                </c:pt>
                <c:pt idx="21155">
                  <c:v>444.56319999999999</c:v>
                </c:pt>
                <c:pt idx="21156">
                  <c:v>444.58879999999999</c:v>
                </c:pt>
                <c:pt idx="21157">
                  <c:v>444.61360000000002</c:v>
                </c:pt>
                <c:pt idx="21158">
                  <c:v>444.63819999999998</c:v>
                </c:pt>
                <c:pt idx="21159">
                  <c:v>444.6628</c:v>
                </c:pt>
                <c:pt idx="21160">
                  <c:v>444.68810000000002</c:v>
                </c:pt>
                <c:pt idx="21161">
                  <c:v>444.7133</c:v>
                </c:pt>
                <c:pt idx="21162">
                  <c:v>444.7389</c:v>
                </c:pt>
                <c:pt idx="21163">
                  <c:v>444.76459999999997</c:v>
                </c:pt>
                <c:pt idx="21164">
                  <c:v>444.78980000000001</c:v>
                </c:pt>
                <c:pt idx="21165">
                  <c:v>444.81459999999998</c:v>
                </c:pt>
                <c:pt idx="21166">
                  <c:v>444.83980000000003</c:v>
                </c:pt>
                <c:pt idx="21167">
                  <c:v>444.8646</c:v>
                </c:pt>
                <c:pt idx="21168">
                  <c:v>444.88889999999998</c:v>
                </c:pt>
                <c:pt idx="21169">
                  <c:v>444.91410000000002</c:v>
                </c:pt>
                <c:pt idx="21170">
                  <c:v>444.93889999999999</c:v>
                </c:pt>
                <c:pt idx="21171">
                  <c:v>444.96339999999998</c:v>
                </c:pt>
                <c:pt idx="21172">
                  <c:v>444.98970000000003</c:v>
                </c:pt>
                <c:pt idx="21173">
                  <c:v>445.01409999999998</c:v>
                </c:pt>
                <c:pt idx="21174">
                  <c:v>445.03899999999999</c:v>
                </c:pt>
                <c:pt idx="21175">
                  <c:v>445.06389999999999</c:v>
                </c:pt>
                <c:pt idx="21176">
                  <c:v>445.089</c:v>
                </c:pt>
                <c:pt idx="21177">
                  <c:v>445.11419999999998</c:v>
                </c:pt>
                <c:pt idx="21178">
                  <c:v>445.13940000000002</c:v>
                </c:pt>
                <c:pt idx="21179">
                  <c:v>445.16320000000002</c:v>
                </c:pt>
                <c:pt idx="21180">
                  <c:v>445.18860000000001</c:v>
                </c:pt>
                <c:pt idx="21181">
                  <c:v>445.21499999999997</c:v>
                </c:pt>
                <c:pt idx="21182">
                  <c:v>445.23930000000001</c:v>
                </c:pt>
                <c:pt idx="21183">
                  <c:v>445.2647</c:v>
                </c:pt>
                <c:pt idx="21184">
                  <c:v>445.29</c:v>
                </c:pt>
                <c:pt idx="21185">
                  <c:v>445.31459999999998</c:v>
                </c:pt>
                <c:pt idx="21186">
                  <c:v>445.33960000000002</c:v>
                </c:pt>
                <c:pt idx="21187">
                  <c:v>445.36439999999999</c:v>
                </c:pt>
                <c:pt idx="21188">
                  <c:v>445.39</c:v>
                </c:pt>
                <c:pt idx="21189">
                  <c:v>445.41370000000001</c:v>
                </c:pt>
                <c:pt idx="21190">
                  <c:v>445.44200000000001</c:v>
                </c:pt>
                <c:pt idx="21191">
                  <c:v>445.46679999999998</c:v>
                </c:pt>
                <c:pt idx="21192">
                  <c:v>445.49189999999999</c:v>
                </c:pt>
                <c:pt idx="21193">
                  <c:v>445.517</c:v>
                </c:pt>
                <c:pt idx="21194">
                  <c:v>445.54320000000001</c:v>
                </c:pt>
                <c:pt idx="21195">
                  <c:v>445.56819999999999</c:v>
                </c:pt>
                <c:pt idx="21196">
                  <c:v>445.59320000000002</c:v>
                </c:pt>
                <c:pt idx="21197">
                  <c:v>445.61759999999998</c:v>
                </c:pt>
                <c:pt idx="21198">
                  <c:v>445.6422</c:v>
                </c:pt>
                <c:pt idx="21199">
                  <c:v>445.66789999999997</c:v>
                </c:pt>
                <c:pt idx="21200">
                  <c:v>445.69299999999998</c:v>
                </c:pt>
                <c:pt idx="21201">
                  <c:v>445.71870000000001</c:v>
                </c:pt>
                <c:pt idx="21202">
                  <c:v>445.74520000000001</c:v>
                </c:pt>
                <c:pt idx="21203">
                  <c:v>445.7704</c:v>
                </c:pt>
                <c:pt idx="21204">
                  <c:v>445.79520000000002</c:v>
                </c:pt>
                <c:pt idx="21205">
                  <c:v>445.82119999999998</c:v>
                </c:pt>
                <c:pt idx="21206">
                  <c:v>445.84719999999999</c:v>
                </c:pt>
                <c:pt idx="21207">
                  <c:v>445.8734</c:v>
                </c:pt>
                <c:pt idx="21208">
                  <c:v>445.89800000000002</c:v>
                </c:pt>
                <c:pt idx="21209">
                  <c:v>445.92290000000003</c:v>
                </c:pt>
                <c:pt idx="21210">
                  <c:v>445.94959999999998</c:v>
                </c:pt>
                <c:pt idx="21211">
                  <c:v>445.97500000000002</c:v>
                </c:pt>
                <c:pt idx="21212">
                  <c:v>446.00139999999999</c:v>
                </c:pt>
                <c:pt idx="21213">
                  <c:v>446.02699999999999</c:v>
                </c:pt>
                <c:pt idx="21214">
                  <c:v>446.05200000000002</c:v>
                </c:pt>
                <c:pt idx="21215">
                  <c:v>446.07690000000002</c:v>
                </c:pt>
                <c:pt idx="21216">
                  <c:v>446.10320000000002</c:v>
                </c:pt>
                <c:pt idx="21217">
                  <c:v>446.12869999999998</c:v>
                </c:pt>
                <c:pt idx="21218">
                  <c:v>446.15219999999999</c:v>
                </c:pt>
                <c:pt idx="21219">
                  <c:v>446.17899999999997</c:v>
                </c:pt>
                <c:pt idx="21220">
                  <c:v>446.20409999999998</c:v>
                </c:pt>
                <c:pt idx="21221">
                  <c:v>446.23039999999997</c:v>
                </c:pt>
                <c:pt idx="21222">
                  <c:v>446.25599999999997</c:v>
                </c:pt>
                <c:pt idx="21223">
                  <c:v>446.28100000000001</c:v>
                </c:pt>
                <c:pt idx="21224">
                  <c:v>446.30720000000002</c:v>
                </c:pt>
                <c:pt idx="21225">
                  <c:v>446.3338</c:v>
                </c:pt>
                <c:pt idx="21226">
                  <c:v>446.35829999999999</c:v>
                </c:pt>
                <c:pt idx="21227">
                  <c:v>446.38459999999998</c:v>
                </c:pt>
                <c:pt idx="21228">
                  <c:v>446.41120000000001</c:v>
                </c:pt>
                <c:pt idx="21229">
                  <c:v>446.4366</c:v>
                </c:pt>
                <c:pt idx="21230">
                  <c:v>446.46249999999998</c:v>
                </c:pt>
                <c:pt idx="21231">
                  <c:v>446.48689999999999</c:v>
                </c:pt>
                <c:pt idx="21232">
                  <c:v>446.51389999999998</c:v>
                </c:pt>
                <c:pt idx="21233">
                  <c:v>446.5394</c:v>
                </c:pt>
                <c:pt idx="21234">
                  <c:v>446.56580000000002</c:v>
                </c:pt>
                <c:pt idx="21235">
                  <c:v>446.59199999999998</c:v>
                </c:pt>
                <c:pt idx="21236">
                  <c:v>446.61739999999998</c:v>
                </c:pt>
                <c:pt idx="21237">
                  <c:v>446.64260000000002</c:v>
                </c:pt>
                <c:pt idx="21238">
                  <c:v>446.6669</c:v>
                </c:pt>
                <c:pt idx="21239">
                  <c:v>446.69299999999998</c:v>
                </c:pt>
                <c:pt idx="21240">
                  <c:v>446.71899999999999</c:v>
                </c:pt>
                <c:pt idx="21241">
                  <c:v>446.74360000000001</c:v>
                </c:pt>
                <c:pt idx="21242">
                  <c:v>446.76830000000001</c:v>
                </c:pt>
                <c:pt idx="21243">
                  <c:v>446.79579999999999</c:v>
                </c:pt>
                <c:pt idx="21244">
                  <c:v>446.822</c:v>
                </c:pt>
                <c:pt idx="21245">
                  <c:v>446.84800000000001</c:v>
                </c:pt>
                <c:pt idx="21246">
                  <c:v>446.87299999999999</c:v>
                </c:pt>
                <c:pt idx="21247">
                  <c:v>446.89780000000002</c:v>
                </c:pt>
                <c:pt idx="21248">
                  <c:v>446.9246</c:v>
                </c:pt>
                <c:pt idx="21249">
                  <c:v>446.9511</c:v>
                </c:pt>
                <c:pt idx="21250">
                  <c:v>446.97539999999998</c:v>
                </c:pt>
                <c:pt idx="21251">
                  <c:v>447.00139999999999</c:v>
                </c:pt>
                <c:pt idx="21252">
                  <c:v>447.02730000000003</c:v>
                </c:pt>
                <c:pt idx="21253">
                  <c:v>447.05380000000002</c:v>
                </c:pt>
                <c:pt idx="21254">
                  <c:v>447.07810000000001</c:v>
                </c:pt>
                <c:pt idx="21255">
                  <c:v>447.10379999999998</c:v>
                </c:pt>
                <c:pt idx="21256">
                  <c:v>447.13040000000001</c:v>
                </c:pt>
                <c:pt idx="21257">
                  <c:v>447.15539999999999</c:v>
                </c:pt>
                <c:pt idx="21258">
                  <c:v>447.1814</c:v>
                </c:pt>
                <c:pt idx="21259">
                  <c:v>447.20679999999999</c:v>
                </c:pt>
                <c:pt idx="21260">
                  <c:v>447.23200000000003</c:v>
                </c:pt>
                <c:pt idx="21261">
                  <c:v>447.25819999999999</c:v>
                </c:pt>
                <c:pt idx="21262">
                  <c:v>447.2842</c:v>
                </c:pt>
                <c:pt idx="21263">
                  <c:v>447.31020000000001</c:v>
                </c:pt>
                <c:pt idx="21264">
                  <c:v>447.33499999999998</c:v>
                </c:pt>
                <c:pt idx="21265">
                  <c:v>447.36079999999998</c:v>
                </c:pt>
                <c:pt idx="21266">
                  <c:v>447.38740000000001</c:v>
                </c:pt>
                <c:pt idx="21267">
                  <c:v>447.41250000000002</c:v>
                </c:pt>
                <c:pt idx="21268">
                  <c:v>447.4393</c:v>
                </c:pt>
                <c:pt idx="21269">
                  <c:v>447.46499999999997</c:v>
                </c:pt>
                <c:pt idx="21270">
                  <c:v>447.49029999999999</c:v>
                </c:pt>
                <c:pt idx="21271">
                  <c:v>447.51799999999997</c:v>
                </c:pt>
                <c:pt idx="21272">
                  <c:v>447.54239999999999</c:v>
                </c:pt>
                <c:pt idx="21273">
                  <c:v>447.57060000000001</c:v>
                </c:pt>
                <c:pt idx="21274">
                  <c:v>447.59530000000001</c:v>
                </c:pt>
                <c:pt idx="21275">
                  <c:v>447.62189999999998</c:v>
                </c:pt>
                <c:pt idx="21276">
                  <c:v>447.65</c:v>
                </c:pt>
                <c:pt idx="21277">
                  <c:v>447.67570000000001</c:v>
                </c:pt>
                <c:pt idx="21278">
                  <c:v>447.70370000000003</c:v>
                </c:pt>
                <c:pt idx="21279">
                  <c:v>447.72919999999999</c:v>
                </c:pt>
                <c:pt idx="21280">
                  <c:v>447.75580000000002</c:v>
                </c:pt>
                <c:pt idx="21281">
                  <c:v>447.78160000000003</c:v>
                </c:pt>
                <c:pt idx="21282">
                  <c:v>447.80919999999998</c:v>
                </c:pt>
                <c:pt idx="21283">
                  <c:v>447.83359999999999</c:v>
                </c:pt>
                <c:pt idx="21284">
                  <c:v>447.86079999999998</c:v>
                </c:pt>
                <c:pt idx="21285">
                  <c:v>447.88679999999999</c:v>
                </c:pt>
                <c:pt idx="21286">
                  <c:v>447.911</c:v>
                </c:pt>
                <c:pt idx="21287">
                  <c:v>447.93830000000003</c:v>
                </c:pt>
                <c:pt idx="21288">
                  <c:v>447.96339999999998</c:v>
                </c:pt>
                <c:pt idx="21289">
                  <c:v>447.98930000000001</c:v>
                </c:pt>
                <c:pt idx="21290">
                  <c:v>448.01600000000002</c:v>
                </c:pt>
                <c:pt idx="21291">
                  <c:v>448.04070000000002</c:v>
                </c:pt>
                <c:pt idx="21292">
                  <c:v>448.06670000000003</c:v>
                </c:pt>
                <c:pt idx="21293">
                  <c:v>448.09500000000003</c:v>
                </c:pt>
                <c:pt idx="21294">
                  <c:v>448.12099999999998</c:v>
                </c:pt>
                <c:pt idx="21295">
                  <c:v>448.14690000000002</c:v>
                </c:pt>
                <c:pt idx="21296">
                  <c:v>448.17599999999999</c:v>
                </c:pt>
                <c:pt idx="21297">
                  <c:v>448.20150000000001</c:v>
                </c:pt>
                <c:pt idx="21298">
                  <c:v>448.2294</c:v>
                </c:pt>
                <c:pt idx="21299">
                  <c:v>448.2552</c:v>
                </c:pt>
                <c:pt idx="21300">
                  <c:v>448.27980000000002</c:v>
                </c:pt>
                <c:pt idx="21301">
                  <c:v>448.30579999999998</c:v>
                </c:pt>
                <c:pt idx="21302">
                  <c:v>448.3322</c:v>
                </c:pt>
                <c:pt idx="21303">
                  <c:v>448.36009999999999</c:v>
                </c:pt>
                <c:pt idx="21304">
                  <c:v>448.38760000000002</c:v>
                </c:pt>
                <c:pt idx="21305">
                  <c:v>448.41390000000001</c:v>
                </c:pt>
                <c:pt idx="21306">
                  <c:v>448.43959999999998</c:v>
                </c:pt>
                <c:pt idx="21307">
                  <c:v>448.46559999999999</c:v>
                </c:pt>
                <c:pt idx="21308">
                  <c:v>448.49220000000003</c:v>
                </c:pt>
                <c:pt idx="21309">
                  <c:v>448.51990000000001</c:v>
                </c:pt>
                <c:pt idx="21310">
                  <c:v>448.54399999999998</c:v>
                </c:pt>
                <c:pt idx="21311">
                  <c:v>448.57069999999999</c:v>
                </c:pt>
                <c:pt idx="21312">
                  <c:v>448.59640000000002</c:v>
                </c:pt>
                <c:pt idx="21313">
                  <c:v>448.62220000000002</c:v>
                </c:pt>
                <c:pt idx="21314">
                  <c:v>448.64839999999998</c:v>
                </c:pt>
                <c:pt idx="21315">
                  <c:v>448.67599999999999</c:v>
                </c:pt>
                <c:pt idx="21316">
                  <c:v>448.70179999999999</c:v>
                </c:pt>
                <c:pt idx="21317">
                  <c:v>448.72719999999998</c:v>
                </c:pt>
                <c:pt idx="21318">
                  <c:v>448.75459999999998</c:v>
                </c:pt>
                <c:pt idx="21319">
                  <c:v>448.78160000000003</c:v>
                </c:pt>
                <c:pt idx="21320">
                  <c:v>448.80720000000002</c:v>
                </c:pt>
                <c:pt idx="21321">
                  <c:v>448.83440000000002</c:v>
                </c:pt>
                <c:pt idx="21322">
                  <c:v>448.86040000000003</c:v>
                </c:pt>
                <c:pt idx="21323">
                  <c:v>448.88679999999999</c:v>
                </c:pt>
                <c:pt idx="21324">
                  <c:v>448.9144</c:v>
                </c:pt>
                <c:pt idx="21325">
                  <c:v>448.94</c:v>
                </c:pt>
                <c:pt idx="21326">
                  <c:v>448.96600000000001</c:v>
                </c:pt>
                <c:pt idx="21327">
                  <c:v>448.99459999999999</c:v>
                </c:pt>
                <c:pt idx="21328">
                  <c:v>449.02190000000002</c:v>
                </c:pt>
                <c:pt idx="21329">
                  <c:v>449.04880000000003</c:v>
                </c:pt>
                <c:pt idx="21330">
                  <c:v>449.0772</c:v>
                </c:pt>
                <c:pt idx="21331">
                  <c:v>449.1037</c:v>
                </c:pt>
                <c:pt idx="21332">
                  <c:v>449.13029999999998</c:v>
                </c:pt>
                <c:pt idx="21333">
                  <c:v>449.15649999999999</c:v>
                </c:pt>
                <c:pt idx="21334">
                  <c:v>449.18400000000003</c:v>
                </c:pt>
                <c:pt idx="21335">
                  <c:v>449.21</c:v>
                </c:pt>
                <c:pt idx="21336">
                  <c:v>449.23500000000001</c:v>
                </c:pt>
                <c:pt idx="21337">
                  <c:v>449.26260000000002</c:v>
                </c:pt>
                <c:pt idx="21338">
                  <c:v>449.28820000000002</c:v>
                </c:pt>
                <c:pt idx="21339">
                  <c:v>449.31610000000001</c:v>
                </c:pt>
                <c:pt idx="21340">
                  <c:v>449.34089999999998</c:v>
                </c:pt>
                <c:pt idx="21341">
                  <c:v>449.3664</c:v>
                </c:pt>
                <c:pt idx="21342">
                  <c:v>449.39370000000002</c:v>
                </c:pt>
                <c:pt idx="21343">
                  <c:v>449.42039999999997</c:v>
                </c:pt>
                <c:pt idx="21344">
                  <c:v>449.4461</c:v>
                </c:pt>
                <c:pt idx="21345">
                  <c:v>449.47500000000002</c:v>
                </c:pt>
                <c:pt idx="21346">
                  <c:v>449.49959999999999</c:v>
                </c:pt>
                <c:pt idx="21347">
                  <c:v>449.52690000000001</c:v>
                </c:pt>
                <c:pt idx="21348">
                  <c:v>449.55329999999998</c:v>
                </c:pt>
                <c:pt idx="21349">
                  <c:v>449.58</c:v>
                </c:pt>
                <c:pt idx="21350">
                  <c:v>449.60629999999998</c:v>
                </c:pt>
                <c:pt idx="21351">
                  <c:v>449.63369999999998</c:v>
                </c:pt>
                <c:pt idx="21352">
                  <c:v>449.66219999999998</c:v>
                </c:pt>
                <c:pt idx="21353">
                  <c:v>449.68939999999998</c:v>
                </c:pt>
                <c:pt idx="21354">
                  <c:v>449.71640000000002</c:v>
                </c:pt>
                <c:pt idx="21355">
                  <c:v>449.74259999999998</c:v>
                </c:pt>
                <c:pt idx="21356">
                  <c:v>449.77109999999999</c:v>
                </c:pt>
                <c:pt idx="21357">
                  <c:v>449.79680000000002</c:v>
                </c:pt>
                <c:pt idx="21358">
                  <c:v>449.82429999999999</c:v>
                </c:pt>
                <c:pt idx="21359">
                  <c:v>449.85039999999998</c:v>
                </c:pt>
                <c:pt idx="21360">
                  <c:v>449.87740000000002</c:v>
                </c:pt>
                <c:pt idx="21361">
                  <c:v>449.90629999999999</c:v>
                </c:pt>
                <c:pt idx="21362">
                  <c:v>449.93279999999999</c:v>
                </c:pt>
                <c:pt idx="21363">
                  <c:v>449.95839999999998</c:v>
                </c:pt>
                <c:pt idx="21364">
                  <c:v>449.98500000000001</c:v>
                </c:pt>
                <c:pt idx="21365">
                  <c:v>450.0111</c:v>
                </c:pt>
                <c:pt idx="21366">
                  <c:v>450.03809999999999</c:v>
                </c:pt>
                <c:pt idx="21367">
                  <c:v>450.06349999999998</c:v>
                </c:pt>
                <c:pt idx="21368">
                  <c:v>450.0908</c:v>
                </c:pt>
                <c:pt idx="21369">
                  <c:v>450.11739999999998</c:v>
                </c:pt>
                <c:pt idx="21370">
                  <c:v>450.14429999999999</c:v>
                </c:pt>
                <c:pt idx="21371">
                  <c:v>450.17200000000003</c:v>
                </c:pt>
                <c:pt idx="21372">
                  <c:v>450.19779999999997</c:v>
                </c:pt>
                <c:pt idx="21373">
                  <c:v>450.22500000000002</c:v>
                </c:pt>
                <c:pt idx="21374">
                  <c:v>450.25259999999997</c:v>
                </c:pt>
                <c:pt idx="21375">
                  <c:v>450.27820000000003</c:v>
                </c:pt>
                <c:pt idx="21376">
                  <c:v>450.3057</c:v>
                </c:pt>
                <c:pt idx="21377">
                  <c:v>450.33159999999998</c:v>
                </c:pt>
                <c:pt idx="21378">
                  <c:v>450.35899999999998</c:v>
                </c:pt>
                <c:pt idx="21379">
                  <c:v>450.38679999999999</c:v>
                </c:pt>
                <c:pt idx="21380">
                  <c:v>450.41539999999998</c:v>
                </c:pt>
                <c:pt idx="21381">
                  <c:v>450.44209999999998</c:v>
                </c:pt>
                <c:pt idx="21382">
                  <c:v>450.4701</c:v>
                </c:pt>
                <c:pt idx="21383">
                  <c:v>450.4984</c:v>
                </c:pt>
                <c:pt idx="21384">
                  <c:v>450.52499999999998</c:v>
                </c:pt>
                <c:pt idx="21385">
                  <c:v>450.55340000000001</c:v>
                </c:pt>
                <c:pt idx="21386">
                  <c:v>450.58100000000002</c:v>
                </c:pt>
                <c:pt idx="21387">
                  <c:v>450.60939999999999</c:v>
                </c:pt>
                <c:pt idx="21388">
                  <c:v>450.63560000000001</c:v>
                </c:pt>
                <c:pt idx="21389">
                  <c:v>450.66390000000001</c:v>
                </c:pt>
                <c:pt idx="21390">
                  <c:v>450.69069999999999</c:v>
                </c:pt>
                <c:pt idx="21391">
                  <c:v>450.71899999999999</c:v>
                </c:pt>
                <c:pt idx="21392">
                  <c:v>450.74529999999999</c:v>
                </c:pt>
                <c:pt idx="21393">
                  <c:v>450.77379999999999</c:v>
                </c:pt>
                <c:pt idx="21394">
                  <c:v>450.80079999999998</c:v>
                </c:pt>
                <c:pt idx="21395">
                  <c:v>450.82769999999999</c:v>
                </c:pt>
                <c:pt idx="21396">
                  <c:v>450.85500000000002</c:v>
                </c:pt>
                <c:pt idx="21397">
                  <c:v>450.88159999999999</c:v>
                </c:pt>
                <c:pt idx="21398">
                  <c:v>450.911</c:v>
                </c:pt>
                <c:pt idx="21399">
                  <c:v>450.9384</c:v>
                </c:pt>
                <c:pt idx="21400">
                  <c:v>450.96600000000001</c:v>
                </c:pt>
                <c:pt idx="21401">
                  <c:v>450.99380000000002</c:v>
                </c:pt>
                <c:pt idx="21402">
                  <c:v>451.02190000000002</c:v>
                </c:pt>
                <c:pt idx="21403">
                  <c:v>451.04669999999999</c:v>
                </c:pt>
                <c:pt idx="21404">
                  <c:v>451.07499999999999</c:v>
                </c:pt>
                <c:pt idx="21405">
                  <c:v>451.10199999999998</c:v>
                </c:pt>
                <c:pt idx="21406">
                  <c:v>451.12909999999999</c:v>
                </c:pt>
                <c:pt idx="21407">
                  <c:v>451.15699999999998</c:v>
                </c:pt>
                <c:pt idx="21408">
                  <c:v>451.18509999999998</c:v>
                </c:pt>
                <c:pt idx="21409">
                  <c:v>451.21199999999999</c:v>
                </c:pt>
                <c:pt idx="21410">
                  <c:v>451.24059999999997</c:v>
                </c:pt>
                <c:pt idx="21411">
                  <c:v>451.26780000000002</c:v>
                </c:pt>
                <c:pt idx="21412">
                  <c:v>451.2955</c:v>
                </c:pt>
                <c:pt idx="21413">
                  <c:v>451.32220000000001</c:v>
                </c:pt>
                <c:pt idx="21414">
                  <c:v>451.35079999999999</c:v>
                </c:pt>
                <c:pt idx="21415">
                  <c:v>451.37799999999999</c:v>
                </c:pt>
                <c:pt idx="21416">
                  <c:v>451.40620000000001</c:v>
                </c:pt>
                <c:pt idx="21417">
                  <c:v>451.4332</c:v>
                </c:pt>
                <c:pt idx="21418">
                  <c:v>451.46100000000001</c:v>
                </c:pt>
                <c:pt idx="21419">
                  <c:v>451.4896</c:v>
                </c:pt>
                <c:pt idx="21420">
                  <c:v>451.51839999999999</c:v>
                </c:pt>
                <c:pt idx="21421">
                  <c:v>451.54489999999998</c:v>
                </c:pt>
                <c:pt idx="21422">
                  <c:v>451.572</c:v>
                </c:pt>
                <c:pt idx="21423">
                  <c:v>451.59879999999998</c:v>
                </c:pt>
                <c:pt idx="21424">
                  <c:v>451.6259</c:v>
                </c:pt>
                <c:pt idx="21425">
                  <c:v>451.65499999999997</c:v>
                </c:pt>
                <c:pt idx="21426">
                  <c:v>451.68090000000001</c:v>
                </c:pt>
                <c:pt idx="21427">
                  <c:v>451.7106</c:v>
                </c:pt>
                <c:pt idx="21428">
                  <c:v>451.73719999999997</c:v>
                </c:pt>
                <c:pt idx="21429">
                  <c:v>451.76479999999998</c:v>
                </c:pt>
                <c:pt idx="21430">
                  <c:v>451.79259999999999</c:v>
                </c:pt>
                <c:pt idx="21431">
                  <c:v>451.81959999999998</c:v>
                </c:pt>
                <c:pt idx="21432">
                  <c:v>451.8492</c:v>
                </c:pt>
                <c:pt idx="21433">
                  <c:v>451.87639999999999</c:v>
                </c:pt>
                <c:pt idx="21434">
                  <c:v>451.9042</c:v>
                </c:pt>
                <c:pt idx="21435">
                  <c:v>451.93360000000001</c:v>
                </c:pt>
                <c:pt idx="21436">
                  <c:v>451.96010000000001</c:v>
                </c:pt>
                <c:pt idx="21437">
                  <c:v>451.98849999999999</c:v>
                </c:pt>
                <c:pt idx="21438">
                  <c:v>452.01600000000002</c:v>
                </c:pt>
                <c:pt idx="21439">
                  <c:v>452.04289999999997</c:v>
                </c:pt>
                <c:pt idx="21440">
                  <c:v>452.07229999999998</c:v>
                </c:pt>
                <c:pt idx="21441">
                  <c:v>452.10160000000002</c:v>
                </c:pt>
                <c:pt idx="21442">
                  <c:v>452.12869999999998</c:v>
                </c:pt>
                <c:pt idx="21443">
                  <c:v>452.15719999999999</c:v>
                </c:pt>
                <c:pt idx="21444">
                  <c:v>452.18669999999997</c:v>
                </c:pt>
                <c:pt idx="21445">
                  <c:v>452.214</c:v>
                </c:pt>
                <c:pt idx="21446">
                  <c:v>452.24290000000002</c:v>
                </c:pt>
                <c:pt idx="21447">
                  <c:v>452.27300000000002</c:v>
                </c:pt>
                <c:pt idx="21448">
                  <c:v>452.30059999999997</c:v>
                </c:pt>
                <c:pt idx="21449">
                  <c:v>452.33100000000002</c:v>
                </c:pt>
                <c:pt idx="21450">
                  <c:v>452.35899999999998</c:v>
                </c:pt>
                <c:pt idx="21451">
                  <c:v>452.38740000000001</c:v>
                </c:pt>
                <c:pt idx="21452">
                  <c:v>452.41520000000003</c:v>
                </c:pt>
                <c:pt idx="21453">
                  <c:v>452.44439999999997</c:v>
                </c:pt>
                <c:pt idx="21454">
                  <c:v>452.4742</c:v>
                </c:pt>
                <c:pt idx="21455">
                  <c:v>452.5025</c:v>
                </c:pt>
                <c:pt idx="21456">
                  <c:v>452.53039999999999</c:v>
                </c:pt>
                <c:pt idx="21457">
                  <c:v>452.55930000000001</c:v>
                </c:pt>
                <c:pt idx="21458">
                  <c:v>452.5874</c:v>
                </c:pt>
                <c:pt idx="21459">
                  <c:v>452.61619999999999</c:v>
                </c:pt>
                <c:pt idx="21460">
                  <c:v>452.64550000000003</c:v>
                </c:pt>
                <c:pt idx="21461">
                  <c:v>452.6728</c:v>
                </c:pt>
                <c:pt idx="21462">
                  <c:v>452.70159999999998</c:v>
                </c:pt>
                <c:pt idx="21463">
                  <c:v>452.73079999999999</c:v>
                </c:pt>
                <c:pt idx="21464">
                  <c:v>452.75839999999999</c:v>
                </c:pt>
                <c:pt idx="21465">
                  <c:v>452.78719999999998</c:v>
                </c:pt>
                <c:pt idx="21466">
                  <c:v>452.81560000000002</c:v>
                </c:pt>
                <c:pt idx="21467">
                  <c:v>452.84500000000003</c:v>
                </c:pt>
                <c:pt idx="21468">
                  <c:v>452.87310000000002</c:v>
                </c:pt>
                <c:pt idx="21469">
                  <c:v>452.90309999999999</c:v>
                </c:pt>
                <c:pt idx="21470">
                  <c:v>452.92939999999999</c:v>
                </c:pt>
                <c:pt idx="21471">
                  <c:v>452.9579</c:v>
                </c:pt>
                <c:pt idx="21472">
                  <c:v>452.98719999999997</c:v>
                </c:pt>
                <c:pt idx="21473">
                  <c:v>453.01499999999999</c:v>
                </c:pt>
                <c:pt idx="21474">
                  <c:v>453.0444</c:v>
                </c:pt>
                <c:pt idx="21475">
                  <c:v>453.07029999999997</c:v>
                </c:pt>
                <c:pt idx="21476">
                  <c:v>453.09899999999999</c:v>
                </c:pt>
                <c:pt idx="21477">
                  <c:v>453.12790000000001</c:v>
                </c:pt>
                <c:pt idx="21478">
                  <c:v>453.15600000000001</c:v>
                </c:pt>
                <c:pt idx="21479">
                  <c:v>453.18439999999998</c:v>
                </c:pt>
                <c:pt idx="21480">
                  <c:v>453.21109999999999</c:v>
                </c:pt>
                <c:pt idx="21481">
                  <c:v>453.24020000000002</c:v>
                </c:pt>
                <c:pt idx="21482">
                  <c:v>453.26940000000002</c:v>
                </c:pt>
                <c:pt idx="21483">
                  <c:v>453.29759999999999</c:v>
                </c:pt>
                <c:pt idx="21484">
                  <c:v>453.32659999999998</c:v>
                </c:pt>
                <c:pt idx="21485">
                  <c:v>453.3553</c:v>
                </c:pt>
                <c:pt idx="21486">
                  <c:v>453.38310000000001</c:v>
                </c:pt>
                <c:pt idx="21487">
                  <c:v>453.41230000000002</c:v>
                </c:pt>
                <c:pt idx="21488">
                  <c:v>453.4402</c:v>
                </c:pt>
                <c:pt idx="21489">
                  <c:v>453.4683</c:v>
                </c:pt>
                <c:pt idx="21490">
                  <c:v>453.49720000000002</c:v>
                </c:pt>
                <c:pt idx="21491">
                  <c:v>453.52539999999999</c:v>
                </c:pt>
                <c:pt idx="21492">
                  <c:v>453.55560000000003</c:v>
                </c:pt>
                <c:pt idx="21493">
                  <c:v>453.58300000000003</c:v>
                </c:pt>
                <c:pt idx="21494">
                  <c:v>453.61340000000001</c:v>
                </c:pt>
                <c:pt idx="21495">
                  <c:v>453.64100000000002</c:v>
                </c:pt>
                <c:pt idx="21496">
                  <c:v>453.6705</c:v>
                </c:pt>
                <c:pt idx="21497">
                  <c:v>453.69779999999997</c:v>
                </c:pt>
                <c:pt idx="21498">
                  <c:v>453.72859999999997</c:v>
                </c:pt>
                <c:pt idx="21499">
                  <c:v>453.7559</c:v>
                </c:pt>
                <c:pt idx="21500">
                  <c:v>453.78570000000002</c:v>
                </c:pt>
                <c:pt idx="21501">
                  <c:v>453.81400000000002</c:v>
                </c:pt>
                <c:pt idx="21502">
                  <c:v>453.8426</c:v>
                </c:pt>
                <c:pt idx="21503">
                  <c:v>453.87200000000001</c:v>
                </c:pt>
                <c:pt idx="21504">
                  <c:v>453.90129999999999</c:v>
                </c:pt>
                <c:pt idx="21505">
                  <c:v>453.93119999999999</c:v>
                </c:pt>
                <c:pt idx="21506">
                  <c:v>453.9597</c:v>
                </c:pt>
                <c:pt idx="21507">
                  <c:v>453.98930000000001</c:v>
                </c:pt>
                <c:pt idx="21508">
                  <c:v>454.01949999999999</c:v>
                </c:pt>
                <c:pt idx="21509">
                  <c:v>454.04829999999998</c:v>
                </c:pt>
                <c:pt idx="21510">
                  <c:v>454.07740000000001</c:v>
                </c:pt>
                <c:pt idx="21511">
                  <c:v>454.10660000000001</c:v>
                </c:pt>
                <c:pt idx="21512">
                  <c:v>454.13350000000003</c:v>
                </c:pt>
                <c:pt idx="21513">
                  <c:v>454.1635</c:v>
                </c:pt>
                <c:pt idx="21514">
                  <c:v>454.19299999999998</c:v>
                </c:pt>
                <c:pt idx="21515">
                  <c:v>454.22109999999998</c:v>
                </c:pt>
                <c:pt idx="21516">
                  <c:v>454.25020000000001</c:v>
                </c:pt>
                <c:pt idx="21517">
                  <c:v>454.27969999999999</c:v>
                </c:pt>
                <c:pt idx="21518">
                  <c:v>454.30599999999998</c:v>
                </c:pt>
                <c:pt idx="21519">
                  <c:v>454.3372</c:v>
                </c:pt>
                <c:pt idx="21520">
                  <c:v>454.36559999999997</c:v>
                </c:pt>
                <c:pt idx="21521">
                  <c:v>454.39589999999998</c:v>
                </c:pt>
                <c:pt idx="21522">
                  <c:v>454.42610000000002</c:v>
                </c:pt>
                <c:pt idx="21523">
                  <c:v>454.4554</c:v>
                </c:pt>
                <c:pt idx="21524">
                  <c:v>454.48379999999997</c:v>
                </c:pt>
                <c:pt idx="21525">
                  <c:v>454.51339999999999</c:v>
                </c:pt>
                <c:pt idx="21526">
                  <c:v>454.54239999999999</c:v>
                </c:pt>
                <c:pt idx="21527">
                  <c:v>454.5702</c:v>
                </c:pt>
                <c:pt idx="21528">
                  <c:v>454.601</c:v>
                </c:pt>
                <c:pt idx="21529">
                  <c:v>454.62889999999999</c:v>
                </c:pt>
                <c:pt idx="21530">
                  <c:v>454.6576</c:v>
                </c:pt>
                <c:pt idx="21531">
                  <c:v>454.68790000000001</c:v>
                </c:pt>
                <c:pt idx="21532">
                  <c:v>454.71820000000002</c:v>
                </c:pt>
                <c:pt idx="21533">
                  <c:v>454.74720000000002</c:v>
                </c:pt>
                <c:pt idx="21534">
                  <c:v>454.77780000000001</c:v>
                </c:pt>
                <c:pt idx="21535">
                  <c:v>454.80630000000002</c:v>
                </c:pt>
                <c:pt idx="21536">
                  <c:v>454.8374</c:v>
                </c:pt>
                <c:pt idx="21537">
                  <c:v>454.86720000000003</c:v>
                </c:pt>
                <c:pt idx="21538">
                  <c:v>454.89909999999998</c:v>
                </c:pt>
                <c:pt idx="21539">
                  <c:v>454.9298</c:v>
                </c:pt>
                <c:pt idx="21540">
                  <c:v>454.95979999999997</c:v>
                </c:pt>
                <c:pt idx="21541">
                  <c:v>454.9896</c:v>
                </c:pt>
                <c:pt idx="21542">
                  <c:v>455.02</c:v>
                </c:pt>
                <c:pt idx="21543">
                  <c:v>455.04840000000002</c:v>
                </c:pt>
                <c:pt idx="21544">
                  <c:v>455.07889999999998</c:v>
                </c:pt>
                <c:pt idx="21545">
                  <c:v>455.10939999999999</c:v>
                </c:pt>
                <c:pt idx="21546">
                  <c:v>455.14019999999999</c:v>
                </c:pt>
                <c:pt idx="21547">
                  <c:v>455.17090000000002</c:v>
                </c:pt>
                <c:pt idx="21548">
                  <c:v>455.20100000000002</c:v>
                </c:pt>
                <c:pt idx="21549">
                  <c:v>455.23239999999998</c:v>
                </c:pt>
                <c:pt idx="21550">
                  <c:v>455.262</c:v>
                </c:pt>
                <c:pt idx="21551">
                  <c:v>455.29259999999999</c:v>
                </c:pt>
                <c:pt idx="21552">
                  <c:v>455.32350000000002</c:v>
                </c:pt>
                <c:pt idx="21553">
                  <c:v>455.35410000000002</c:v>
                </c:pt>
                <c:pt idx="21554">
                  <c:v>455.38440000000003</c:v>
                </c:pt>
                <c:pt idx="21555">
                  <c:v>455.4144</c:v>
                </c:pt>
                <c:pt idx="21556">
                  <c:v>455.44380000000001</c:v>
                </c:pt>
                <c:pt idx="21557">
                  <c:v>455.47460000000001</c:v>
                </c:pt>
                <c:pt idx="21558">
                  <c:v>455.50529999999998</c:v>
                </c:pt>
                <c:pt idx="21559">
                  <c:v>455.53399999999999</c:v>
                </c:pt>
                <c:pt idx="21560">
                  <c:v>455.565</c:v>
                </c:pt>
                <c:pt idx="21561">
                  <c:v>455.59339999999997</c:v>
                </c:pt>
                <c:pt idx="21562">
                  <c:v>455.6234</c:v>
                </c:pt>
                <c:pt idx="21563">
                  <c:v>455.65179999999998</c:v>
                </c:pt>
                <c:pt idx="21564">
                  <c:v>455.68220000000002</c:v>
                </c:pt>
                <c:pt idx="21565">
                  <c:v>455.71460000000002</c:v>
                </c:pt>
                <c:pt idx="21566">
                  <c:v>455.745</c:v>
                </c:pt>
                <c:pt idx="21567">
                  <c:v>455.77480000000003</c:v>
                </c:pt>
                <c:pt idx="21568">
                  <c:v>455.80540000000002</c:v>
                </c:pt>
                <c:pt idx="21569">
                  <c:v>455.8347</c:v>
                </c:pt>
                <c:pt idx="21570">
                  <c:v>455.86529999999999</c:v>
                </c:pt>
                <c:pt idx="21571">
                  <c:v>455.89699999999999</c:v>
                </c:pt>
                <c:pt idx="21572">
                  <c:v>455.92540000000002</c:v>
                </c:pt>
                <c:pt idx="21573">
                  <c:v>455.95650000000001</c:v>
                </c:pt>
                <c:pt idx="21574">
                  <c:v>455.98759999999999</c:v>
                </c:pt>
                <c:pt idx="21575">
                  <c:v>456.01780000000002</c:v>
                </c:pt>
                <c:pt idx="21576">
                  <c:v>456.04919999999998</c:v>
                </c:pt>
                <c:pt idx="21577">
                  <c:v>456.0806</c:v>
                </c:pt>
                <c:pt idx="21578">
                  <c:v>456.11079999999998</c:v>
                </c:pt>
                <c:pt idx="21579">
                  <c:v>456.142</c:v>
                </c:pt>
                <c:pt idx="21580">
                  <c:v>456.17349999999999</c:v>
                </c:pt>
                <c:pt idx="21581">
                  <c:v>456.20530000000002</c:v>
                </c:pt>
                <c:pt idx="21582">
                  <c:v>456.23599999999999</c:v>
                </c:pt>
                <c:pt idx="21583">
                  <c:v>456.26569999999998</c:v>
                </c:pt>
                <c:pt idx="21584">
                  <c:v>456.29739999999998</c:v>
                </c:pt>
                <c:pt idx="21585">
                  <c:v>456.32819999999998</c:v>
                </c:pt>
                <c:pt idx="21586">
                  <c:v>456.36</c:v>
                </c:pt>
                <c:pt idx="21587">
                  <c:v>456.3904</c:v>
                </c:pt>
                <c:pt idx="21588">
                  <c:v>456.42180000000002</c:v>
                </c:pt>
                <c:pt idx="21589">
                  <c:v>456.45400000000001</c:v>
                </c:pt>
                <c:pt idx="21590">
                  <c:v>456.48649999999998</c:v>
                </c:pt>
                <c:pt idx="21591">
                  <c:v>456.5179</c:v>
                </c:pt>
                <c:pt idx="21592">
                  <c:v>456.54919999999998</c:v>
                </c:pt>
                <c:pt idx="21593">
                  <c:v>456.58</c:v>
                </c:pt>
                <c:pt idx="21594">
                  <c:v>456.61169999999998</c:v>
                </c:pt>
                <c:pt idx="21595">
                  <c:v>456.6422</c:v>
                </c:pt>
                <c:pt idx="21596">
                  <c:v>456.67380000000003</c:v>
                </c:pt>
                <c:pt idx="21597">
                  <c:v>456.70530000000002</c:v>
                </c:pt>
                <c:pt idx="21598">
                  <c:v>456.7364</c:v>
                </c:pt>
                <c:pt idx="21599">
                  <c:v>456.76600000000002</c:v>
                </c:pt>
                <c:pt idx="21600">
                  <c:v>456.79939999999999</c:v>
                </c:pt>
                <c:pt idx="21601">
                  <c:v>456.82960000000003</c:v>
                </c:pt>
                <c:pt idx="21602">
                  <c:v>456.86</c:v>
                </c:pt>
                <c:pt idx="21603">
                  <c:v>456.89159999999998</c:v>
                </c:pt>
                <c:pt idx="21604">
                  <c:v>456.92219999999998</c:v>
                </c:pt>
                <c:pt idx="21605">
                  <c:v>456.95240000000001</c:v>
                </c:pt>
                <c:pt idx="21606">
                  <c:v>456.98250000000002</c:v>
                </c:pt>
                <c:pt idx="21607">
                  <c:v>457.01440000000002</c:v>
                </c:pt>
                <c:pt idx="21608">
                  <c:v>457.0446</c:v>
                </c:pt>
                <c:pt idx="21609">
                  <c:v>457.07769999999999</c:v>
                </c:pt>
                <c:pt idx="21610">
                  <c:v>457.10750000000002</c:v>
                </c:pt>
                <c:pt idx="21611">
                  <c:v>457.14060000000001</c:v>
                </c:pt>
                <c:pt idx="21612">
                  <c:v>457.17129999999997</c:v>
                </c:pt>
                <c:pt idx="21613">
                  <c:v>457.202</c:v>
                </c:pt>
                <c:pt idx="21614">
                  <c:v>457.23320000000001</c:v>
                </c:pt>
                <c:pt idx="21615">
                  <c:v>457.26440000000002</c:v>
                </c:pt>
                <c:pt idx="21616">
                  <c:v>457.29649999999998</c:v>
                </c:pt>
                <c:pt idx="21617">
                  <c:v>457.32760000000002</c:v>
                </c:pt>
                <c:pt idx="21618">
                  <c:v>457.35719999999998</c:v>
                </c:pt>
                <c:pt idx="21619">
                  <c:v>457.38979999999998</c:v>
                </c:pt>
                <c:pt idx="21620">
                  <c:v>457.42099999999999</c:v>
                </c:pt>
                <c:pt idx="21621">
                  <c:v>457.45269999999999</c:v>
                </c:pt>
                <c:pt idx="21622">
                  <c:v>457.48590000000002</c:v>
                </c:pt>
                <c:pt idx="21623">
                  <c:v>457.51830000000001</c:v>
                </c:pt>
                <c:pt idx="21624">
                  <c:v>457.55020000000002</c:v>
                </c:pt>
                <c:pt idx="21625">
                  <c:v>457.58240000000001</c:v>
                </c:pt>
                <c:pt idx="21626">
                  <c:v>457.61599999999999</c:v>
                </c:pt>
                <c:pt idx="21627">
                  <c:v>457.64690000000002</c:v>
                </c:pt>
                <c:pt idx="21628">
                  <c:v>457.68</c:v>
                </c:pt>
                <c:pt idx="21629">
                  <c:v>457.71129999999999</c:v>
                </c:pt>
                <c:pt idx="21630">
                  <c:v>457.74540000000002</c:v>
                </c:pt>
                <c:pt idx="21631">
                  <c:v>457.77800000000002</c:v>
                </c:pt>
                <c:pt idx="21632">
                  <c:v>457.80889999999999</c:v>
                </c:pt>
                <c:pt idx="21633">
                  <c:v>457.84199999999998</c:v>
                </c:pt>
                <c:pt idx="21634">
                  <c:v>457.87520000000001</c:v>
                </c:pt>
                <c:pt idx="21635">
                  <c:v>457.90559999999999</c:v>
                </c:pt>
                <c:pt idx="21636">
                  <c:v>457.93799999999999</c:v>
                </c:pt>
                <c:pt idx="21637">
                  <c:v>457.97039999999998</c:v>
                </c:pt>
                <c:pt idx="21638">
                  <c:v>458.00170000000003</c:v>
                </c:pt>
                <c:pt idx="21639">
                  <c:v>458.03460000000001</c:v>
                </c:pt>
                <c:pt idx="21640">
                  <c:v>458.06560000000002</c:v>
                </c:pt>
                <c:pt idx="21641">
                  <c:v>458.09820000000002</c:v>
                </c:pt>
                <c:pt idx="21642">
                  <c:v>458.12779999999998</c:v>
                </c:pt>
                <c:pt idx="21643">
                  <c:v>458.161</c:v>
                </c:pt>
                <c:pt idx="21644">
                  <c:v>458.19400000000002</c:v>
                </c:pt>
                <c:pt idx="21645">
                  <c:v>458.22660000000002</c:v>
                </c:pt>
                <c:pt idx="21646">
                  <c:v>458.25880000000001</c:v>
                </c:pt>
                <c:pt idx="21647">
                  <c:v>458.291</c:v>
                </c:pt>
                <c:pt idx="21648">
                  <c:v>458.32260000000002</c:v>
                </c:pt>
                <c:pt idx="21649">
                  <c:v>458.3546</c:v>
                </c:pt>
                <c:pt idx="21650">
                  <c:v>458.38679999999999</c:v>
                </c:pt>
                <c:pt idx="21651">
                  <c:v>458.41879999999998</c:v>
                </c:pt>
                <c:pt idx="21652">
                  <c:v>458.45240000000001</c:v>
                </c:pt>
                <c:pt idx="21653">
                  <c:v>458.4853</c:v>
                </c:pt>
                <c:pt idx="21654">
                  <c:v>458.51620000000003</c:v>
                </c:pt>
                <c:pt idx="21655">
                  <c:v>458.54829999999998</c:v>
                </c:pt>
                <c:pt idx="21656">
                  <c:v>458.58049999999997</c:v>
                </c:pt>
                <c:pt idx="21657">
                  <c:v>458.61200000000002</c:v>
                </c:pt>
                <c:pt idx="21658">
                  <c:v>458.64510000000001</c:v>
                </c:pt>
                <c:pt idx="21659">
                  <c:v>458.67660000000001</c:v>
                </c:pt>
                <c:pt idx="21660">
                  <c:v>458.709</c:v>
                </c:pt>
                <c:pt idx="21661">
                  <c:v>458.74169999999998</c:v>
                </c:pt>
                <c:pt idx="21662">
                  <c:v>458.77370000000002</c:v>
                </c:pt>
                <c:pt idx="21663">
                  <c:v>458.80619999999999</c:v>
                </c:pt>
                <c:pt idx="21664">
                  <c:v>458.83909999999997</c:v>
                </c:pt>
                <c:pt idx="21665">
                  <c:v>458.87240000000003</c:v>
                </c:pt>
                <c:pt idx="21666">
                  <c:v>458.90519999999998</c:v>
                </c:pt>
                <c:pt idx="21667">
                  <c:v>458.93779999999998</c:v>
                </c:pt>
                <c:pt idx="21668">
                  <c:v>458.97050000000002</c:v>
                </c:pt>
                <c:pt idx="21669">
                  <c:v>459.00450000000001</c:v>
                </c:pt>
                <c:pt idx="21670">
                  <c:v>459.03769999999997</c:v>
                </c:pt>
                <c:pt idx="21671">
                  <c:v>459.06970000000001</c:v>
                </c:pt>
                <c:pt idx="21672">
                  <c:v>459.10399999999998</c:v>
                </c:pt>
                <c:pt idx="21673">
                  <c:v>459.13819999999998</c:v>
                </c:pt>
                <c:pt idx="21674">
                  <c:v>459.17160000000001</c:v>
                </c:pt>
                <c:pt idx="21675">
                  <c:v>459.2056</c:v>
                </c:pt>
                <c:pt idx="21676">
                  <c:v>459.23899999999998</c:v>
                </c:pt>
                <c:pt idx="21677">
                  <c:v>459.27370000000002</c:v>
                </c:pt>
                <c:pt idx="21678">
                  <c:v>459.30630000000002</c:v>
                </c:pt>
                <c:pt idx="21679">
                  <c:v>459.34039999999999</c:v>
                </c:pt>
                <c:pt idx="21680">
                  <c:v>459.37430000000001</c:v>
                </c:pt>
                <c:pt idx="21681">
                  <c:v>459.40899999999999</c:v>
                </c:pt>
                <c:pt idx="21682">
                  <c:v>459.44139999999999</c:v>
                </c:pt>
                <c:pt idx="21683">
                  <c:v>459.4753</c:v>
                </c:pt>
                <c:pt idx="21684">
                  <c:v>459.50850000000003</c:v>
                </c:pt>
                <c:pt idx="21685">
                  <c:v>459.54199999999997</c:v>
                </c:pt>
                <c:pt idx="21686">
                  <c:v>459.57499999999999</c:v>
                </c:pt>
                <c:pt idx="21687">
                  <c:v>459.61040000000003</c:v>
                </c:pt>
                <c:pt idx="21688">
                  <c:v>459.6431</c:v>
                </c:pt>
                <c:pt idx="21689">
                  <c:v>459.67619999999999</c:v>
                </c:pt>
                <c:pt idx="21690">
                  <c:v>459.7088</c:v>
                </c:pt>
                <c:pt idx="21691">
                  <c:v>459.7439</c:v>
                </c:pt>
                <c:pt idx="21692">
                  <c:v>459.7774</c:v>
                </c:pt>
                <c:pt idx="21693">
                  <c:v>459.81189999999998</c:v>
                </c:pt>
                <c:pt idx="21694">
                  <c:v>459.8458</c:v>
                </c:pt>
                <c:pt idx="21695">
                  <c:v>459.87970000000001</c:v>
                </c:pt>
                <c:pt idx="21696">
                  <c:v>459.91359999999997</c:v>
                </c:pt>
                <c:pt idx="21697">
                  <c:v>459.94760000000002</c:v>
                </c:pt>
                <c:pt idx="21698">
                  <c:v>459.97910000000002</c:v>
                </c:pt>
                <c:pt idx="21699">
                  <c:v>460.01620000000003</c:v>
                </c:pt>
                <c:pt idx="21700">
                  <c:v>460.0498</c:v>
                </c:pt>
                <c:pt idx="21701">
                  <c:v>460.08260000000001</c:v>
                </c:pt>
                <c:pt idx="21702">
                  <c:v>460.11739999999998</c:v>
                </c:pt>
                <c:pt idx="21703">
                  <c:v>460.15</c:v>
                </c:pt>
                <c:pt idx="21704">
                  <c:v>460.18520000000001</c:v>
                </c:pt>
                <c:pt idx="21705">
                  <c:v>460.21980000000002</c:v>
                </c:pt>
                <c:pt idx="21706">
                  <c:v>460.25400000000002</c:v>
                </c:pt>
                <c:pt idx="21707">
                  <c:v>460.28719999999998</c:v>
                </c:pt>
                <c:pt idx="21708">
                  <c:v>460.322</c:v>
                </c:pt>
                <c:pt idx="21709">
                  <c:v>460.3569</c:v>
                </c:pt>
                <c:pt idx="21710">
                  <c:v>460.38990000000001</c:v>
                </c:pt>
                <c:pt idx="21711">
                  <c:v>460.42439999999999</c:v>
                </c:pt>
                <c:pt idx="21712">
                  <c:v>460.45850000000002</c:v>
                </c:pt>
                <c:pt idx="21713">
                  <c:v>460.49279999999999</c:v>
                </c:pt>
                <c:pt idx="21714">
                  <c:v>460.5274</c:v>
                </c:pt>
                <c:pt idx="21715">
                  <c:v>460.56180000000001</c:v>
                </c:pt>
                <c:pt idx="21716">
                  <c:v>460.59629999999999</c:v>
                </c:pt>
                <c:pt idx="21717">
                  <c:v>460.63010000000003</c:v>
                </c:pt>
                <c:pt idx="21718">
                  <c:v>460.6644</c:v>
                </c:pt>
                <c:pt idx="21719">
                  <c:v>460.69940000000003</c:v>
                </c:pt>
                <c:pt idx="21720">
                  <c:v>460.7328</c:v>
                </c:pt>
                <c:pt idx="21721">
                  <c:v>460.76740000000001</c:v>
                </c:pt>
                <c:pt idx="21722">
                  <c:v>460.80279999999999</c:v>
                </c:pt>
                <c:pt idx="21723">
                  <c:v>460.83640000000003</c:v>
                </c:pt>
                <c:pt idx="21724">
                  <c:v>460.87049999999999</c:v>
                </c:pt>
                <c:pt idx="21725">
                  <c:v>460.9049</c:v>
                </c:pt>
                <c:pt idx="21726">
                  <c:v>460.93860000000001</c:v>
                </c:pt>
                <c:pt idx="21727">
                  <c:v>460.9726</c:v>
                </c:pt>
                <c:pt idx="21728">
                  <c:v>461.00779999999997</c:v>
                </c:pt>
                <c:pt idx="21729">
                  <c:v>461.04219999999998</c:v>
                </c:pt>
                <c:pt idx="21730">
                  <c:v>461.07670000000002</c:v>
                </c:pt>
                <c:pt idx="21731">
                  <c:v>461.113</c:v>
                </c:pt>
                <c:pt idx="21732">
                  <c:v>461.14800000000002</c:v>
                </c:pt>
                <c:pt idx="21733">
                  <c:v>461.18299999999999</c:v>
                </c:pt>
                <c:pt idx="21734">
                  <c:v>461.21780000000001</c:v>
                </c:pt>
                <c:pt idx="21735">
                  <c:v>461.25259999999997</c:v>
                </c:pt>
                <c:pt idx="21736">
                  <c:v>461.2885</c:v>
                </c:pt>
                <c:pt idx="21737">
                  <c:v>461.32499999999999</c:v>
                </c:pt>
                <c:pt idx="21738">
                  <c:v>461.3614</c:v>
                </c:pt>
                <c:pt idx="21739">
                  <c:v>461.3963</c:v>
                </c:pt>
                <c:pt idx="21740">
                  <c:v>461.43220000000002</c:v>
                </c:pt>
                <c:pt idx="21741">
                  <c:v>461.46859999999998</c:v>
                </c:pt>
                <c:pt idx="21742">
                  <c:v>461.50319999999999</c:v>
                </c:pt>
                <c:pt idx="21743">
                  <c:v>461.54020000000003</c:v>
                </c:pt>
                <c:pt idx="21744">
                  <c:v>461.57459999999998</c:v>
                </c:pt>
                <c:pt idx="21745">
                  <c:v>461.60980000000001</c:v>
                </c:pt>
                <c:pt idx="21746">
                  <c:v>461.64640000000003</c:v>
                </c:pt>
                <c:pt idx="21747">
                  <c:v>461.68130000000002</c:v>
                </c:pt>
                <c:pt idx="21748">
                  <c:v>461.71719999999999</c:v>
                </c:pt>
                <c:pt idx="21749">
                  <c:v>461.75290000000001</c:v>
                </c:pt>
                <c:pt idx="21750">
                  <c:v>461.79</c:v>
                </c:pt>
                <c:pt idx="21751">
                  <c:v>461.82569999999998</c:v>
                </c:pt>
                <c:pt idx="21752">
                  <c:v>461.86059999999998</c:v>
                </c:pt>
                <c:pt idx="21753">
                  <c:v>461.89690000000002</c:v>
                </c:pt>
                <c:pt idx="21754">
                  <c:v>461.93290000000002</c:v>
                </c:pt>
                <c:pt idx="21755">
                  <c:v>461.971</c:v>
                </c:pt>
                <c:pt idx="21756">
                  <c:v>462.00560000000002</c:v>
                </c:pt>
                <c:pt idx="21757">
                  <c:v>462.04219999999998</c:v>
                </c:pt>
                <c:pt idx="21758">
                  <c:v>462.0788</c:v>
                </c:pt>
                <c:pt idx="21759">
                  <c:v>462.11599999999999</c:v>
                </c:pt>
                <c:pt idx="21760">
                  <c:v>462.1515</c:v>
                </c:pt>
                <c:pt idx="21761">
                  <c:v>462.1875</c:v>
                </c:pt>
                <c:pt idx="21762">
                  <c:v>462.22300000000001</c:v>
                </c:pt>
                <c:pt idx="21763">
                  <c:v>462.25979999999998</c:v>
                </c:pt>
                <c:pt idx="21764">
                  <c:v>462.29629999999997</c:v>
                </c:pt>
                <c:pt idx="21765">
                  <c:v>462.33100000000002</c:v>
                </c:pt>
                <c:pt idx="21766">
                  <c:v>462.36700000000002</c:v>
                </c:pt>
                <c:pt idx="21767">
                  <c:v>462.404</c:v>
                </c:pt>
                <c:pt idx="21768">
                  <c:v>462.4393</c:v>
                </c:pt>
                <c:pt idx="21769">
                  <c:v>462.47640000000001</c:v>
                </c:pt>
                <c:pt idx="21770">
                  <c:v>462.51339999999999</c:v>
                </c:pt>
                <c:pt idx="21771">
                  <c:v>462.54849999999999</c:v>
                </c:pt>
                <c:pt idx="21772">
                  <c:v>462.58499999999998</c:v>
                </c:pt>
                <c:pt idx="21773">
                  <c:v>462.62299999999999</c:v>
                </c:pt>
                <c:pt idx="21774">
                  <c:v>462.65859999999998</c:v>
                </c:pt>
                <c:pt idx="21775">
                  <c:v>462.69459999999998</c:v>
                </c:pt>
                <c:pt idx="21776">
                  <c:v>462.73099999999999</c:v>
                </c:pt>
                <c:pt idx="21777">
                  <c:v>462.76740000000001</c:v>
                </c:pt>
                <c:pt idx="21778">
                  <c:v>462.80309999999997</c:v>
                </c:pt>
                <c:pt idx="21779">
                  <c:v>462.83909999999997</c:v>
                </c:pt>
                <c:pt idx="21780">
                  <c:v>462.87419999999997</c:v>
                </c:pt>
                <c:pt idx="21781">
                  <c:v>462.91129999999998</c:v>
                </c:pt>
                <c:pt idx="21782">
                  <c:v>462.94690000000003</c:v>
                </c:pt>
                <c:pt idx="21783">
                  <c:v>462.9828</c:v>
                </c:pt>
                <c:pt idx="21784">
                  <c:v>463.02</c:v>
                </c:pt>
                <c:pt idx="21785">
                  <c:v>463.05680000000001</c:v>
                </c:pt>
                <c:pt idx="21786">
                  <c:v>463.09300000000002</c:v>
                </c:pt>
                <c:pt idx="21787">
                  <c:v>463.13080000000002</c:v>
                </c:pt>
                <c:pt idx="21788">
                  <c:v>463.16699999999997</c:v>
                </c:pt>
                <c:pt idx="21789">
                  <c:v>463.20330000000001</c:v>
                </c:pt>
                <c:pt idx="21790">
                  <c:v>463.24059999999997</c:v>
                </c:pt>
                <c:pt idx="21791">
                  <c:v>463.27679999999998</c:v>
                </c:pt>
                <c:pt idx="21792">
                  <c:v>463.31349999999998</c:v>
                </c:pt>
                <c:pt idx="21793">
                  <c:v>463.34960000000001</c:v>
                </c:pt>
                <c:pt idx="21794">
                  <c:v>463.38670000000002</c:v>
                </c:pt>
                <c:pt idx="21795">
                  <c:v>463.42410000000001</c:v>
                </c:pt>
                <c:pt idx="21796">
                  <c:v>463.46140000000003</c:v>
                </c:pt>
                <c:pt idx="21797">
                  <c:v>463.49860000000001</c:v>
                </c:pt>
                <c:pt idx="21798">
                  <c:v>463.536</c:v>
                </c:pt>
                <c:pt idx="21799">
                  <c:v>463.57339999999999</c:v>
                </c:pt>
                <c:pt idx="21800">
                  <c:v>463.61040000000003</c:v>
                </c:pt>
                <c:pt idx="21801">
                  <c:v>463.64600000000002</c:v>
                </c:pt>
                <c:pt idx="21802">
                  <c:v>463.68290000000002</c:v>
                </c:pt>
                <c:pt idx="21803">
                  <c:v>463.71899999999999</c:v>
                </c:pt>
                <c:pt idx="21804">
                  <c:v>463.75740000000002</c:v>
                </c:pt>
                <c:pt idx="21805">
                  <c:v>463.79360000000003</c:v>
                </c:pt>
                <c:pt idx="21806">
                  <c:v>463.8313</c:v>
                </c:pt>
                <c:pt idx="21807">
                  <c:v>463.86799999999999</c:v>
                </c:pt>
                <c:pt idx="21808">
                  <c:v>463.90530000000001</c:v>
                </c:pt>
                <c:pt idx="21809">
                  <c:v>463.94299999999998</c:v>
                </c:pt>
                <c:pt idx="21810">
                  <c:v>463.98020000000002</c:v>
                </c:pt>
                <c:pt idx="21811">
                  <c:v>464.0179</c:v>
                </c:pt>
                <c:pt idx="21812">
                  <c:v>464.05540000000002</c:v>
                </c:pt>
                <c:pt idx="21813">
                  <c:v>464.09249999999997</c:v>
                </c:pt>
                <c:pt idx="21814">
                  <c:v>464.13069999999999</c:v>
                </c:pt>
                <c:pt idx="21815">
                  <c:v>464.1687</c:v>
                </c:pt>
                <c:pt idx="21816">
                  <c:v>464.20639999999997</c:v>
                </c:pt>
                <c:pt idx="21817">
                  <c:v>464.2439</c:v>
                </c:pt>
                <c:pt idx="21818">
                  <c:v>464.28140000000002</c:v>
                </c:pt>
                <c:pt idx="21819">
                  <c:v>464.32060000000001</c:v>
                </c:pt>
                <c:pt idx="21820">
                  <c:v>464.3578</c:v>
                </c:pt>
                <c:pt idx="21821">
                  <c:v>464.39699999999999</c:v>
                </c:pt>
                <c:pt idx="21822">
                  <c:v>464.43700000000001</c:v>
                </c:pt>
                <c:pt idx="21823">
                  <c:v>464.47500000000002</c:v>
                </c:pt>
                <c:pt idx="21824">
                  <c:v>464.51179999999999</c:v>
                </c:pt>
                <c:pt idx="21825">
                  <c:v>464.55160000000001</c:v>
                </c:pt>
                <c:pt idx="21826">
                  <c:v>464.58940000000001</c:v>
                </c:pt>
                <c:pt idx="21827">
                  <c:v>464.62779999999998</c:v>
                </c:pt>
                <c:pt idx="21828">
                  <c:v>464.6669</c:v>
                </c:pt>
                <c:pt idx="21829">
                  <c:v>464.70699999999999</c:v>
                </c:pt>
                <c:pt idx="21830">
                  <c:v>464.74419999999998</c:v>
                </c:pt>
                <c:pt idx="21831">
                  <c:v>464.78190000000001</c:v>
                </c:pt>
                <c:pt idx="21832">
                  <c:v>464.82139999999998</c:v>
                </c:pt>
                <c:pt idx="21833">
                  <c:v>464.86079999999998</c:v>
                </c:pt>
                <c:pt idx="21834">
                  <c:v>464.90019999999998</c:v>
                </c:pt>
                <c:pt idx="21835">
                  <c:v>464.93889999999999</c:v>
                </c:pt>
                <c:pt idx="21836">
                  <c:v>464.97750000000002</c:v>
                </c:pt>
                <c:pt idx="21837">
                  <c:v>465.01560000000001</c:v>
                </c:pt>
                <c:pt idx="21838">
                  <c:v>465.05439999999999</c:v>
                </c:pt>
                <c:pt idx="21839">
                  <c:v>465.0942</c:v>
                </c:pt>
                <c:pt idx="21840">
                  <c:v>465.13420000000002</c:v>
                </c:pt>
                <c:pt idx="21841">
                  <c:v>465.17200000000003</c:v>
                </c:pt>
                <c:pt idx="21842">
                  <c:v>465.21140000000003</c:v>
                </c:pt>
                <c:pt idx="21843">
                  <c:v>465.24939999999998</c:v>
                </c:pt>
                <c:pt idx="21844">
                  <c:v>465.28820000000002</c:v>
                </c:pt>
                <c:pt idx="21845">
                  <c:v>465.3263</c:v>
                </c:pt>
                <c:pt idx="21846">
                  <c:v>465.36779999999999</c:v>
                </c:pt>
                <c:pt idx="21847">
                  <c:v>465.40519999999998</c:v>
                </c:pt>
                <c:pt idx="21848">
                  <c:v>465.44389999999999</c:v>
                </c:pt>
                <c:pt idx="21849">
                  <c:v>465.48399999999998</c:v>
                </c:pt>
                <c:pt idx="21850">
                  <c:v>465.52120000000002</c:v>
                </c:pt>
                <c:pt idx="21851">
                  <c:v>465.56169999999997</c:v>
                </c:pt>
                <c:pt idx="21852">
                  <c:v>465.5994</c:v>
                </c:pt>
                <c:pt idx="21853">
                  <c:v>465.64</c:v>
                </c:pt>
                <c:pt idx="21854">
                  <c:v>465.6789</c:v>
                </c:pt>
                <c:pt idx="21855">
                  <c:v>465.7176</c:v>
                </c:pt>
                <c:pt idx="21856">
                  <c:v>465.75639999999999</c:v>
                </c:pt>
                <c:pt idx="21857">
                  <c:v>465.79719999999998</c:v>
                </c:pt>
                <c:pt idx="21858">
                  <c:v>465.83780000000002</c:v>
                </c:pt>
                <c:pt idx="21859">
                  <c:v>465.8759</c:v>
                </c:pt>
                <c:pt idx="21860">
                  <c:v>465.91500000000002</c:v>
                </c:pt>
                <c:pt idx="21861">
                  <c:v>465.9556</c:v>
                </c:pt>
                <c:pt idx="21862">
                  <c:v>465.99619999999999</c:v>
                </c:pt>
                <c:pt idx="21863">
                  <c:v>466.03480000000002</c:v>
                </c:pt>
                <c:pt idx="21864">
                  <c:v>466.07409999999999</c:v>
                </c:pt>
                <c:pt idx="21865">
                  <c:v>466.11329999999998</c:v>
                </c:pt>
                <c:pt idx="21866">
                  <c:v>466.15370000000001</c:v>
                </c:pt>
                <c:pt idx="21867">
                  <c:v>466.19380000000001</c:v>
                </c:pt>
                <c:pt idx="21868">
                  <c:v>466.233</c:v>
                </c:pt>
                <c:pt idx="21869">
                  <c:v>466.27339999999998</c:v>
                </c:pt>
                <c:pt idx="21870">
                  <c:v>466.31220000000002</c:v>
                </c:pt>
                <c:pt idx="21871">
                  <c:v>466.35250000000002</c:v>
                </c:pt>
                <c:pt idx="21872">
                  <c:v>466.3913</c:v>
                </c:pt>
                <c:pt idx="21873">
                  <c:v>466.43259999999998</c:v>
                </c:pt>
                <c:pt idx="21874">
                  <c:v>466.47379999999998</c:v>
                </c:pt>
                <c:pt idx="21875">
                  <c:v>466.51229999999998</c:v>
                </c:pt>
                <c:pt idx="21876">
                  <c:v>466.55329999999998</c:v>
                </c:pt>
                <c:pt idx="21877">
                  <c:v>466.59280000000001</c:v>
                </c:pt>
                <c:pt idx="21878">
                  <c:v>466.63260000000002</c:v>
                </c:pt>
                <c:pt idx="21879">
                  <c:v>466.67309999999998</c:v>
                </c:pt>
                <c:pt idx="21880">
                  <c:v>466.71249999999998</c:v>
                </c:pt>
                <c:pt idx="21881">
                  <c:v>466.75150000000002</c:v>
                </c:pt>
                <c:pt idx="21882">
                  <c:v>466.791</c:v>
                </c:pt>
                <c:pt idx="21883">
                  <c:v>466.8313</c:v>
                </c:pt>
                <c:pt idx="21884">
                  <c:v>466.87029999999999</c:v>
                </c:pt>
                <c:pt idx="21885">
                  <c:v>466.91079999999999</c:v>
                </c:pt>
                <c:pt idx="21886">
                  <c:v>466.95</c:v>
                </c:pt>
                <c:pt idx="21887">
                  <c:v>466.99090000000001</c:v>
                </c:pt>
                <c:pt idx="21888">
                  <c:v>467.0308</c:v>
                </c:pt>
                <c:pt idx="21889">
                  <c:v>467.07159999999999</c:v>
                </c:pt>
                <c:pt idx="21890">
                  <c:v>467.11320000000001</c:v>
                </c:pt>
                <c:pt idx="21891">
                  <c:v>467.15289999999999</c:v>
                </c:pt>
                <c:pt idx="21892">
                  <c:v>467.19220000000001</c:v>
                </c:pt>
                <c:pt idx="21893">
                  <c:v>467.23410000000001</c:v>
                </c:pt>
                <c:pt idx="21894">
                  <c:v>467.27420000000001</c:v>
                </c:pt>
                <c:pt idx="21895">
                  <c:v>467.31389999999999</c:v>
                </c:pt>
                <c:pt idx="21896">
                  <c:v>467.35640000000001</c:v>
                </c:pt>
                <c:pt idx="21897">
                  <c:v>467.39780000000002</c:v>
                </c:pt>
                <c:pt idx="21898">
                  <c:v>467.4384</c:v>
                </c:pt>
                <c:pt idx="21899">
                  <c:v>467.48</c:v>
                </c:pt>
                <c:pt idx="21900">
                  <c:v>467.5206</c:v>
                </c:pt>
                <c:pt idx="21901">
                  <c:v>467.56079999999997</c:v>
                </c:pt>
                <c:pt idx="21902">
                  <c:v>467.6026</c:v>
                </c:pt>
                <c:pt idx="21903">
                  <c:v>467.6438</c:v>
                </c:pt>
                <c:pt idx="21904">
                  <c:v>467.6857</c:v>
                </c:pt>
                <c:pt idx="21905">
                  <c:v>467.72559999999999</c:v>
                </c:pt>
                <c:pt idx="21906">
                  <c:v>467.76760000000002</c:v>
                </c:pt>
                <c:pt idx="21907">
                  <c:v>467.8098</c:v>
                </c:pt>
                <c:pt idx="21908">
                  <c:v>467.85019999999997</c:v>
                </c:pt>
                <c:pt idx="21909">
                  <c:v>467.89260000000002</c:v>
                </c:pt>
                <c:pt idx="21910">
                  <c:v>467.93360000000001</c:v>
                </c:pt>
                <c:pt idx="21911">
                  <c:v>467.97519999999997</c:v>
                </c:pt>
                <c:pt idx="21912">
                  <c:v>468.01600000000002</c:v>
                </c:pt>
                <c:pt idx="21913">
                  <c:v>468.05840000000001</c:v>
                </c:pt>
                <c:pt idx="21914">
                  <c:v>468.10079999999999</c:v>
                </c:pt>
                <c:pt idx="21915">
                  <c:v>468.14159999999998</c:v>
                </c:pt>
                <c:pt idx="21916">
                  <c:v>468.18389999999999</c:v>
                </c:pt>
                <c:pt idx="21917">
                  <c:v>468.22480000000002</c:v>
                </c:pt>
                <c:pt idx="21918">
                  <c:v>468.267</c:v>
                </c:pt>
                <c:pt idx="21919">
                  <c:v>468.30880000000002</c:v>
                </c:pt>
                <c:pt idx="21920">
                  <c:v>468.34980000000002</c:v>
                </c:pt>
                <c:pt idx="21921">
                  <c:v>468.39260000000002</c:v>
                </c:pt>
                <c:pt idx="21922">
                  <c:v>468.435</c:v>
                </c:pt>
                <c:pt idx="21923">
                  <c:v>468.47699999999998</c:v>
                </c:pt>
                <c:pt idx="21924">
                  <c:v>468.5204</c:v>
                </c:pt>
                <c:pt idx="21925">
                  <c:v>468.56169999999997</c:v>
                </c:pt>
                <c:pt idx="21926">
                  <c:v>468.6028</c:v>
                </c:pt>
                <c:pt idx="21927">
                  <c:v>468.64420000000001</c:v>
                </c:pt>
                <c:pt idx="21928">
                  <c:v>468.68740000000003</c:v>
                </c:pt>
                <c:pt idx="21929">
                  <c:v>468.72899999999998</c:v>
                </c:pt>
                <c:pt idx="21930">
                  <c:v>468.77</c:v>
                </c:pt>
                <c:pt idx="21931">
                  <c:v>468.81189999999998</c:v>
                </c:pt>
                <c:pt idx="21932">
                  <c:v>468.85320000000002</c:v>
                </c:pt>
                <c:pt idx="21933">
                  <c:v>468.89690000000002</c:v>
                </c:pt>
                <c:pt idx="21934">
                  <c:v>468.93819999999999</c:v>
                </c:pt>
                <c:pt idx="21935">
                  <c:v>468.97890000000001</c:v>
                </c:pt>
                <c:pt idx="21936">
                  <c:v>469.02120000000002</c:v>
                </c:pt>
                <c:pt idx="21937">
                  <c:v>469.0634</c:v>
                </c:pt>
                <c:pt idx="21938">
                  <c:v>469.10590000000002</c:v>
                </c:pt>
                <c:pt idx="21939">
                  <c:v>469.14800000000002</c:v>
                </c:pt>
                <c:pt idx="21940">
                  <c:v>469.18869999999998</c:v>
                </c:pt>
                <c:pt idx="21941">
                  <c:v>469.23160000000001</c:v>
                </c:pt>
                <c:pt idx="21942">
                  <c:v>469.27480000000003</c:v>
                </c:pt>
                <c:pt idx="21943">
                  <c:v>469.31779999999998</c:v>
                </c:pt>
                <c:pt idx="21944">
                  <c:v>469.3603</c:v>
                </c:pt>
                <c:pt idx="21945">
                  <c:v>469.40370000000001</c:v>
                </c:pt>
                <c:pt idx="21946">
                  <c:v>469.44490000000002</c:v>
                </c:pt>
                <c:pt idx="21947">
                  <c:v>469.48880000000003</c:v>
                </c:pt>
                <c:pt idx="21948">
                  <c:v>469.53199999999998</c:v>
                </c:pt>
                <c:pt idx="21949">
                  <c:v>469.57479999999998</c:v>
                </c:pt>
                <c:pt idx="21950">
                  <c:v>469.61779999999999</c:v>
                </c:pt>
                <c:pt idx="21951">
                  <c:v>469.66070000000002</c:v>
                </c:pt>
                <c:pt idx="21952">
                  <c:v>469.70429999999999</c:v>
                </c:pt>
                <c:pt idx="21953">
                  <c:v>469.7484</c:v>
                </c:pt>
                <c:pt idx="21954">
                  <c:v>469.79039999999998</c:v>
                </c:pt>
                <c:pt idx="21955">
                  <c:v>469.8331</c:v>
                </c:pt>
                <c:pt idx="21956">
                  <c:v>469.87689999999998</c:v>
                </c:pt>
                <c:pt idx="21957">
                  <c:v>469.91969999999998</c:v>
                </c:pt>
                <c:pt idx="21958">
                  <c:v>469.96370000000002</c:v>
                </c:pt>
                <c:pt idx="21959">
                  <c:v>470.00659999999999</c:v>
                </c:pt>
                <c:pt idx="21960">
                  <c:v>470.0514</c:v>
                </c:pt>
                <c:pt idx="21961">
                  <c:v>470.0958</c:v>
                </c:pt>
                <c:pt idx="21962">
                  <c:v>470.1386</c:v>
                </c:pt>
                <c:pt idx="21963">
                  <c:v>470.1832</c:v>
                </c:pt>
                <c:pt idx="21964">
                  <c:v>470.22719999999998</c:v>
                </c:pt>
                <c:pt idx="21965">
                  <c:v>470.27</c:v>
                </c:pt>
                <c:pt idx="21966">
                  <c:v>470.3152</c:v>
                </c:pt>
                <c:pt idx="21967">
                  <c:v>470.35739999999998</c:v>
                </c:pt>
                <c:pt idx="21968">
                  <c:v>470.40039999999999</c:v>
                </c:pt>
                <c:pt idx="21969">
                  <c:v>470.44420000000002</c:v>
                </c:pt>
                <c:pt idx="21970">
                  <c:v>470.48660000000001</c:v>
                </c:pt>
                <c:pt idx="21971">
                  <c:v>470.53199999999998</c:v>
                </c:pt>
                <c:pt idx="21972">
                  <c:v>470.5754</c:v>
                </c:pt>
                <c:pt idx="21973">
                  <c:v>470.61919999999998</c:v>
                </c:pt>
                <c:pt idx="21974">
                  <c:v>470.66329999999999</c:v>
                </c:pt>
                <c:pt idx="21975">
                  <c:v>470.70749999999998</c:v>
                </c:pt>
                <c:pt idx="21976">
                  <c:v>470.7518</c:v>
                </c:pt>
                <c:pt idx="21977">
                  <c:v>470.7953</c:v>
                </c:pt>
                <c:pt idx="21978">
                  <c:v>470.8399</c:v>
                </c:pt>
                <c:pt idx="21979">
                  <c:v>470.88299999999998</c:v>
                </c:pt>
                <c:pt idx="21980">
                  <c:v>470.92689999999999</c:v>
                </c:pt>
                <c:pt idx="21981">
                  <c:v>470.9726</c:v>
                </c:pt>
                <c:pt idx="21982">
                  <c:v>471.01620000000003</c:v>
                </c:pt>
                <c:pt idx="21983">
                  <c:v>471.06</c:v>
                </c:pt>
                <c:pt idx="21984">
                  <c:v>471.10390000000001</c:v>
                </c:pt>
                <c:pt idx="21985">
                  <c:v>471.14780000000002</c:v>
                </c:pt>
                <c:pt idx="21986">
                  <c:v>471.19369999999998</c:v>
                </c:pt>
                <c:pt idx="21987">
                  <c:v>471.23770000000002</c:v>
                </c:pt>
                <c:pt idx="21988">
                  <c:v>471.28120000000001</c:v>
                </c:pt>
                <c:pt idx="21989">
                  <c:v>471.32639999999998</c:v>
                </c:pt>
                <c:pt idx="21990">
                  <c:v>471.37240000000003</c:v>
                </c:pt>
                <c:pt idx="21991">
                  <c:v>471.41800000000001</c:v>
                </c:pt>
                <c:pt idx="21992">
                  <c:v>471.46100000000001</c:v>
                </c:pt>
                <c:pt idx="21993">
                  <c:v>471.50720000000001</c:v>
                </c:pt>
                <c:pt idx="21994">
                  <c:v>471.55119999999999</c:v>
                </c:pt>
                <c:pt idx="21995">
                  <c:v>471.59460000000001</c:v>
                </c:pt>
                <c:pt idx="21996">
                  <c:v>471.6388</c:v>
                </c:pt>
                <c:pt idx="21997">
                  <c:v>471.68360000000001</c:v>
                </c:pt>
                <c:pt idx="21998">
                  <c:v>471.7294</c:v>
                </c:pt>
                <c:pt idx="21999">
                  <c:v>471.77420000000001</c:v>
                </c:pt>
                <c:pt idx="22000">
                  <c:v>471.81970000000001</c:v>
                </c:pt>
                <c:pt idx="22001">
                  <c:v>471.86419999999998</c:v>
                </c:pt>
                <c:pt idx="22002">
                  <c:v>471.91</c:v>
                </c:pt>
                <c:pt idx="22003">
                  <c:v>471.9545</c:v>
                </c:pt>
                <c:pt idx="22004">
                  <c:v>471.99919999999997</c:v>
                </c:pt>
                <c:pt idx="22005">
                  <c:v>472.04469999999998</c:v>
                </c:pt>
                <c:pt idx="22006">
                  <c:v>472.09039999999999</c:v>
                </c:pt>
                <c:pt idx="22007">
                  <c:v>472.1361</c:v>
                </c:pt>
                <c:pt idx="22008">
                  <c:v>472.18099999999998</c:v>
                </c:pt>
                <c:pt idx="22009">
                  <c:v>472.22719999999998</c:v>
                </c:pt>
                <c:pt idx="22010">
                  <c:v>472.2722</c:v>
                </c:pt>
                <c:pt idx="22011">
                  <c:v>472.31720000000001</c:v>
                </c:pt>
                <c:pt idx="22012">
                  <c:v>472.36410000000001</c:v>
                </c:pt>
                <c:pt idx="22013">
                  <c:v>472.40890000000002</c:v>
                </c:pt>
                <c:pt idx="22014">
                  <c:v>472.45519999999999</c:v>
                </c:pt>
                <c:pt idx="22015">
                  <c:v>472.50080000000003</c:v>
                </c:pt>
                <c:pt idx="22016">
                  <c:v>472.54579999999999</c:v>
                </c:pt>
                <c:pt idx="22017">
                  <c:v>472.59219999999999</c:v>
                </c:pt>
                <c:pt idx="22018">
                  <c:v>472.63589999999999</c:v>
                </c:pt>
                <c:pt idx="22019">
                  <c:v>472.6832</c:v>
                </c:pt>
                <c:pt idx="22020">
                  <c:v>472.72949999999997</c:v>
                </c:pt>
                <c:pt idx="22021">
                  <c:v>472.7758</c:v>
                </c:pt>
                <c:pt idx="22022">
                  <c:v>472.82240000000002</c:v>
                </c:pt>
                <c:pt idx="22023">
                  <c:v>472.86739999999998</c:v>
                </c:pt>
                <c:pt idx="22024">
                  <c:v>472.91289999999998</c:v>
                </c:pt>
                <c:pt idx="22025">
                  <c:v>472.96089999999998</c:v>
                </c:pt>
                <c:pt idx="22026">
                  <c:v>473.0068</c:v>
                </c:pt>
                <c:pt idx="22027">
                  <c:v>473.05259999999998</c:v>
                </c:pt>
                <c:pt idx="22028">
                  <c:v>473.09890000000001</c:v>
                </c:pt>
                <c:pt idx="22029">
                  <c:v>473.14609999999999</c:v>
                </c:pt>
                <c:pt idx="22030">
                  <c:v>473.19279999999998</c:v>
                </c:pt>
                <c:pt idx="22031">
                  <c:v>473.2389</c:v>
                </c:pt>
                <c:pt idx="22032">
                  <c:v>473.28699999999998</c:v>
                </c:pt>
                <c:pt idx="22033">
                  <c:v>473.33350000000002</c:v>
                </c:pt>
                <c:pt idx="22034">
                  <c:v>473.37959999999998</c:v>
                </c:pt>
                <c:pt idx="22035">
                  <c:v>473.42599999999999</c:v>
                </c:pt>
                <c:pt idx="22036">
                  <c:v>473.47399999999999</c:v>
                </c:pt>
                <c:pt idx="22037">
                  <c:v>473.52100000000002</c:v>
                </c:pt>
                <c:pt idx="22038">
                  <c:v>473.56740000000002</c:v>
                </c:pt>
                <c:pt idx="22039">
                  <c:v>473.61439999999999</c:v>
                </c:pt>
                <c:pt idx="22040">
                  <c:v>473.66379999999998</c:v>
                </c:pt>
                <c:pt idx="22041">
                  <c:v>473.71030000000002</c:v>
                </c:pt>
                <c:pt idx="22042">
                  <c:v>473.75700000000001</c:v>
                </c:pt>
                <c:pt idx="22043">
                  <c:v>473.80419999999998</c:v>
                </c:pt>
                <c:pt idx="22044">
                  <c:v>473.85120000000001</c:v>
                </c:pt>
                <c:pt idx="22045">
                  <c:v>473.89839999999998</c:v>
                </c:pt>
                <c:pt idx="22046">
                  <c:v>473.94589999999999</c:v>
                </c:pt>
                <c:pt idx="22047">
                  <c:v>473.99380000000002</c:v>
                </c:pt>
                <c:pt idx="22048">
                  <c:v>474.03960000000001</c:v>
                </c:pt>
                <c:pt idx="22049">
                  <c:v>474.08640000000003</c:v>
                </c:pt>
                <c:pt idx="22050">
                  <c:v>474.13479999999998</c:v>
                </c:pt>
                <c:pt idx="22051">
                  <c:v>474.18220000000002</c:v>
                </c:pt>
                <c:pt idx="22052">
                  <c:v>474.23020000000002</c:v>
                </c:pt>
                <c:pt idx="22053">
                  <c:v>474.27719999999999</c:v>
                </c:pt>
                <c:pt idx="22054">
                  <c:v>474.32380000000001</c:v>
                </c:pt>
                <c:pt idx="22055">
                  <c:v>474.3716</c:v>
                </c:pt>
                <c:pt idx="22056">
                  <c:v>474.42</c:v>
                </c:pt>
                <c:pt idx="22057">
                  <c:v>474.46949999999998</c:v>
                </c:pt>
                <c:pt idx="22058">
                  <c:v>474.5179</c:v>
                </c:pt>
                <c:pt idx="22059">
                  <c:v>474.56560000000002</c:v>
                </c:pt>
                <c:pt idx="22060">
                  <c:v>474.61219999999997</c:v>
                </c:pt>
                <c:pt idx="22061">
                  <c:v>474.66039999999998</c:v>
                </c:pt>
                <c:pt idx="22062">
                  <c:v>474.7088</c:v>
                </c:pt>
                <c:pt idx="22063">
                  <c:v>474.75779999999997</c:v>
                </c:pt>
                <c:pt idx="22064">
                  <c:v>474.80599999999998</c:v>
                </c:pt>
                <c:pt idx="22065">
                  <c:v>474.85340000000002</c:v>
                </c:pt>
                <c:pt idx="22066">
                  <c:v>474.90219999999999</c:v>
                </c:pt>
                <c:pt idx="22067">
                  <c:v>474.95030000000003</c:v>
                </c:pt>
                <c:pt idx="22068">
                  <c:v>474.99959999999999</c:v>
                </c:pt>
                <c:pt idx="22069">
                  <c:v>475.04860000000002</c:v>
                </c:pt>
                <c:pt idx="22070">
                  <c:v>475.09739999999999</c:v>
                </c:pt>
                <c:pt idx="22071">
                  <c:v>475.14670000000001</c:v>
                </c:pt>
                <c:pt idx="22072">
                  <c:v>475.19540000000001</c:v>
                </c:pt>
                <c:pt idx="22073">
                  <c:v>475.2432</c:v>
                </c:pt>
                <c:pt idx="22074">
                  <c:v>475.29180000000002</c:v>
                </c:pt>
                <c:pt idx="22075">
                  <c:v>475.34120000000001</c:v>
                </c:pt>
                <c:pt idx="22076">
                  <c:v>475.39030000000002</c:v>
                </c:pt>
                <c:pt idx="22077">
                  <c:v>475.43880000000001</c:v>
                </c:pt>
                <c:pt idx="22078">
                  <c:v>475.4864</c:v>
                </c:pt>
                <c:pt idx="22079">
                  <c:v>475.53590000000003</c:v>
                </c:pt>
                <c:pt idx="22080">
                  <c:v>475.58519999999999</c:v>
                </c:pt>
                <c:pt idx="22081">
                  <c:v>475.6354</c:v>
                </c:pt>
                <c:pt idx="22082">
                  <c:v>475.68340000000001</c:v>
                </c:pt>
                <c:pt idx="22083">
                  <c:v>475.73340000000002</c:v>
                </c:pt>
                <c:pt idx="22084">
                  <c:v>475.7826</c:v>
                </c:pt>
                <c:pt idx="22085">
                  <c:v>475.83080000000001</c:v>
                </c:pt>
                <c:pt idx="22086">
                  <c:v>475.87939999999998</c:v>
                </c:pt>
                <c:pt idx="22087">
                  <c:v>475.9298</c:v>
                </c:pt>
                <c:pt idx="22088">
                  <c:v>475.98020000000002</c:v>
                </c:pt>
                <c:pt idx="22089">
                  <c:v>476.02940000000001</c:v>
                </c:pt>
                <c:pt idx="22090">
                  <c:v>476.07990000000001</c:v>
                </c:pt>
                <c:pt idx="22091">
                  <c:v>476.12700000000001</c:v>
                </c:pt>
                <c:pt idx="22092">
                  <c:v>476.17660000000001</c:v>
                </c:pt>
                <c:pt idx="22093">
                  <c:v>476.2269</c:v>
                </c:pt>
                <c:pt idx="22094">
                  <c:v>476.27820000000003</c:v>
                </c:pt>
                <c:pt idx="22095">
                  <c:v>476.32780000000002</c:v>
                </c:pt>
                <c:pt idx="22096">
                  <c:v>476.37799999999999</c:v>
                </c:pt>
                <c:pt idx="22097">
                  <c:v>476.42860000000002</c:v>
                </c:pt>
                <c:pt idx="22098">
                  <c:v>476.47620000000001</c:v>
                </c:pt>
                <c:pt idx="22099">
                  <c:v>476.52730000000003</c:v>
                </c:pt>
                <c:pt idx="22100">
                  <c:v>476.57679999999999</c:v>
                </c:pt>
                <c:pt idx="22101">
                  <c:v>476.6266</c:v>
                </c:pt>
                <c:pt idx="22102">
                  <c:v>476.67439999999999</c:v>
                </c:pt>
                <c:pt idx="22103">
                  <c:v>476.72500000000002</c:v>
                </c:pt>
                <c:pt idx="22104">
                  <c:v>476.77730000000003</c:v>
                </c:pt>
                <c:pt idx="22105">
                  <c:v>476.8261</c:v>
                </c:pt>
                <c:pt idx="22106">
                  <c:v>476.87560000000002</c:v>
                </c:pt>
                <c:pt idx="22107">
                  <c:v>476.92619999999999</c:v>
                </c:pt>
                <c:pt idx="22108">
                  <c:v>476.97739999999999</c:v>
                </c:pt>
                <c:pt idx="22109">
                  <c:v>477.02600000000001</c:v>
                </c:pt>
                <c:pt idx="22110">
                  <c:v>477.07769999999999</c:v>
                </c:pt>
                <c:pt idx="22111">
                  <c:v>477.12950000000001</c:v>
                </c:pt>
                <c:pt idx="22112">
                  <c:v>477.17829999999998</c:v>
                </c:pt>
                <c:pt idx="22113">
                  <c:v>477.22899999999998</c:v>
                </c:pt>
                <c:pt idx="22114">
                  <c:v>477.28100000000001</c:v>
                </c:pt>
                <c:pt idx="22115">
                  <c:v>477.33199999999999</c:v>
                </c:pt>
                <c:pt idx="22116">
                  <c:v>477.38290000000001</c:v>
                </c:pt>
                <c:pt idx="22117">
                  <c:v>477.435</c:v>
                </c:pt>
                <c:pt idx="22118">
                  <c:v>477.48599999999999</c:v>
                </c:pt>
                <c:pt idx="22119">
                  <c:v>477.53800000000001</c:v>
                </c:pt>
                <c:pt idx="22120">
                  <c:v>477.58789999999999</c:v>
                </c:pt>
                <c:pt idx="22121">
                  <c:v>477.64</c:v>
                </c:pt>
                <c:pt idx="22122">
                  <c:v>477.69099999999997</c:v>
                </c:pt>
                <c:pt idx="22123">
                  <c:v>477.7414</c:v>
                </c:pt>
                <c:pt idx="22124">
                  <c:v>477.79180000000002</c:v>
                </c:pt>
                <c:pt idx="22125">
                  <c:v>477.84140000000002</c:v>
                </c:pt>
                <c:pt idx="22126">
                  <c:v>477.89260000000002</c:v>
                </c:pt>
                <c:pt idx="22127">
                  <c:v>477.94450000000001</c:v>
                </c:pt>
                <c:pt idx="22128">
                  <c:v>477.99619999999999</c:v>
                </c:pt>
                <c:pt idx="22129">
                  <c:v>478.0462</c:v>
                </c:pt>
                <c:pt idx="22130">
                  <c:v>478.09730000000002</c:v>
                </c:pt>
                <c:pt idx="22131">
                  <c:v>478.14690000000002</c:v>
                </c:pt>
                <c:pt idx="22132">
                  <c:v>478.19920000000002</c:v>
                </c:pt>
                <c:pt idx="22133">
                  <c:v>478.25</c:v>
                </c:pt>
                <c:pt idx="22134">
                  <c:v>478.30110000000002</c:v>
                </c:pt>
                <c:pt idx="22135">
                  <c:v>478.3528</c:v>
                </c:pt>
                <c:pt idx="22136">
                  <c:v>478.40519999999998</c:v>
                </c:pt>
                <c:pt idx="22137">
                  <c:v>478.45659999999998</c:v>
                </c:pt>
                <c:pt idx="22138">
                  <c:v>478.50839999999999</c:v>
                </c:pt>
                <c:pt idx="22139">
                  <c:v>478.56009999999998</c:v>
                </c:pt>
                <c:pt idx="22140">
                  <c:v>478.61239999999998</c:v>
                </c:pt>
                <c:pt idx="22141">
                  <c:v>478.66340000000002</c:v>
                </c:pt>
                <c:pt idx="22142">
                  <c:v>478.71719999999999</c:v>
                </c:pt>
                <c:pt idx="22143">
                  <c:v>478.7697</c:v>
                </c:pt>
                <c:pt idx="22144">
                  <c:v>478.82389999999998</c:v>
                </c:pt>
                <c:pt idx="22145">
                  <c:v>478.87720000000002</c:v>
                </c:pt>
                <c:pt idx="22146">
                  <c:v>478.92959999999999</c:v>
                </c:pt>
                <c:pt idx="22147">
                  <c:v>478.98289999999997</c:v>
                </c:pt>
                <c:pt idx="22148">
                  <c:v>479.03620000000001</c:v>
                </c:pt>
                <c:pt idx="22149">
                  <c:v>479.08879999999999</c:v>
                </c:pt>
                <c:pt idx="22150">
                  <c:v>479.1422</c:v>
                </c:pt>
                <c:pt idx="22151">
                  <c:v>479.1952</c:v>
                </c:pt>
                <c:pt idx="22152">
                  <c:v>479.24880000000002</c:v>
                </c:pt>
                <c:pt idx="22153">
                  <c:v>479.30160000000001</c:v>
                </c:pt>
                <c:pt idx="22154">
                  <c:v>479.35539999999997</c:v>
                </c:pt>
                <c:pt idx="22155">
                  <c:v>479.40750000000003</c:v>
                </c:pt>
                <c:pt idx="22156">
                  <c:v>479.46260000000001</c:v>
                </c:pt>
                <c:pt idx="22157">
                  <c:v>479.51620000000003</c:v>
                </c:pt>
                <c:pt idx="22158">
                  <c:v>479.56900000000002</c:v>
                </c:pt>
                <c:pt idx="22159">
                  <c:v>479.62180000000001</c:v>
                </c:pt>
                <c:pt idx="22160">
                  <c:v>479.67720000000003</c:v>
                </c:pt>
                <c:pt idx="22161">
                  <c:v>479.7296</c:v>
                </c:pt>
                <c:pt idx="22162">
                  <c:v>479.7826</c:v>
                </c:pt>
                <c:pt idx="22163">
                  <c:v>479.83550000000002</c:v>
                </c:pt>
                <c:pt idx="22164">
                  <c:v>479.88920000000002</c:v>
                </c:pt>
                <c:pt idx="22165">
                  <c:v>479.94490000000002</c:v>
                </c:pt>
                <c:pt idx="22166">
                  <c:v>479.99880000000002</c:v>
                </c:pt>
                <c:pt idx="22167">
                  <c:v>480.053</c:v>
                </c:pt>
                <c:pt idx="22168">
                  <c:v>480.10629999999998</c:v>
                </c:pt>
                <c:pt idx="22169">
                  <c:v>480.15940000000001</c:v>
                </c:pt>
                <c:pt idx="22170">
                  <c:v>480.21409999999997</c:v>
                </c:pt>
                <c:pt idx="22171">
                  <c:v>480.26960000000003</c:v>
                </c:pt>
                <c:pt idx="22172">
                  <c:v>480.32409999999999</c:v>
                </c:pt>
                <c:pt idx="22173">
                  <c:v>480.37880000000001</c:v>
                </c:pt>
                <c:pt idx="22174">
                  <c:v>480.43209999999999</c:v>
                </c:pt>
                <c:pt idx="22175">
                  <c:v>480.48820000000001</c:v>
                </c:pt>
                <c:pt idx="22176">
                  <c:v>480.54300000000001</c:v>
                </c:pt>
                <c:pt idx="22177">
                  <c:v>480.59679999999997</c:v>
                </c:pt>
                <c:pt idx="22178">
                  <c:v>480.65140000000002</c:v>
                </c:pt>
                <c:pt idx="22179">
                  <c:v>480.7063</c:v>
                </c:pt>
                <c:pt idx="22180">
                  <c:v>480.76170000000002</c:v>
                </c:pt>
                <c:pt idx="22181">
                  <c:v>480.81639999999999</c:v>
                </c:pt>
                <c:pt idx="22182">
                  <c:v>480.87240000000003</c:v>
                </c:pt>
                <c:pt idx="22183">
                  <c:v>480.92720000000003</c:v>
                </c:pt>
                <c:pt idx="22184">
                  <c:v>480.98099999999999</c:v>
                </c:pt>
                <c:pt idx="22185">
                  <c:v>481.03719999999998</c:v>
                </c:pt>
                <c:pt idx="22186">
                  <c:v>481.09140000000002</c:v>
                </c:pt>
                <c:pt idx="22187">
                  <c:v>481.14670000000001</c:v>
                </c:pt>
                <c:pt idx="22188">
                  <c:v>481.20319999999998</c:v>
                </c:pt>
                <c:pt idx="22189">
                  <c:v>481.25819999999999</c:v>
                </c:pt>
                <c:pt idx="22190">
                  <c:v>481.3134</c:v>
                </c:pt>
                <c:pt idx="22191">
                  <c:v>481.37099999999998</c:v>
                </c:pt>
                <c:pt idx="22192">
                  <c:v>481.42660000000001</c:v>
                </c:pt>
                <c:pt idx="22193">
                  <c:v>481.48059999999998</c:v>
                </c:pt>
                <c:pt idx="22194">
                  <c:v>481.53750000000002</c:v>
                </c:pt>
                <c:pt idx="22195">
                  <c:v>481.59070000000003</c:v>
                </c:pt>
                <c:pt idx="22196">
                  <c:v>481.64670000000001</c:v>
                </c:pt>
                <c:pt idx="22197">
                  <c:v>481.7038</c:v>
                </c:pt>
                <c:pt idx="22198">
                  <c:v>481.75779999999997</c:v>
                </c:pt>
                <c:pt idx="22199">
                  <c:v>481.81389999999999</c:v>
                </c:pt>
                <c:pt idx="22200">
                  <c:v>481.87020000000001</c:v>
                </c:pt>
                <c:pt idx="22201">
                  <c:v>481.92540000000002</c:v>
                </c:pt>
                <c:pt idx="22202">
                  <c:v>481.98169999999999</c:v>
                </c:pt>
                <c:pt idx="22203">
                  <c:v>482.0367</c:v>
                </c:pt>
                <c:pt idx="22204">
                  <c:v>482.09449999999998</c:v>
                </c:pt>
                <c:pt idx="22205">
                  <c:v>482.15030000000002</c:v>
                </c:pt>
                <c:pt idx="22206">
                  <c:v>482.20740000000001</c:v>
                </c:pt>
                <c:pt idx="22207">
                  <c:v>482.26580000000001</c:v>
                </c:pt>
                <c:pt idx="22208">
                  <c:v>482.3211</c:v>
                </c:pt>
                <c:pt idx="22209">
                  <c:v>482.37810000000002</c:v>
                </c:pt>
                <c:pt idx="22210">
                  <c:v>482.43310000000002</c:v>
                </c:pt>
                <c:pt idx="22211">
                  <c:v>482.49169999999998</c:v>
                </c:pt>
                <c:pt idx="22212">
                  <c:v>482.54750000000001</c:v>
                </c:pt>
                <c:pt idx="22213">
                  <c:v>482.60579999999999</c:v>
                </c:pt>
                <c:pt idx="22214">
                  <c:v>482.66219999999998</c:v>
                </c:pt>
                <c:pt idx="22215">
                  <c:v>482.72109999999998</c:v>
                </c:pt>
                <c:pt idx="22216">
                  <c:v>482.77870000000001</c:v>
                </c:pt>
                <c:pt idx="22217">
                  <c:v>482.83690000000001</c:v>
                </c:pt>
                <c:pt idx="22218">
                  <c:v>482.89350000000002</c:v>
                </c:pt>
                <c:pt idx="22219">
                  <c:v>482.95119999999997</c:v>
                </c:pt>
                <c:pt idx="22220">
                  <c:v>483.00979999999998</c:v>
                </c:pt>
                <c:pt idx="22221">
                  <c:v>483.06650000000002</c:v>
                </c:pt>
                <c:pt idx="22222">
                  <c:v>483.12639999999999</c:v>
                </c:pt>
                <c:pt idx="22223">
                  <c:v>483.1832</c:v>
                </c:pt>
                <c:pt idx="22224">
                  <c:v>483.24220000000003</c:v>
                </c:pt>
                <c:pt idx="22225">
                  <c:v>483.29840000000002</c:v>
                </c:pt>
                <c:pt idx="22226">
                  <c:v>483.35590000000002</c:v>
                </c:pt>
                <c:pt idx="22227">
                  <c:v>483.41520000000003</c:v>
                </c:pt>
                <c:pt idx="22228">
                  <c:v>483.47340000000003</c:v>
                </c:pt>
                <c:pt idx="22229">
                  <c:v>483.53059999999999</c:v>
                </c:pt>
                <c:pt idx="22230">
                  <c:v>483.58890000000002</c:v>
                </c:pt>
                <c:pt idx="22231">
                  <c:v>483.6456</c:v>
                </c:pt>
                <c:pt idx="22232">
                  <c:v>483.70190000000002</c:v>
                </c:pt>
                <c:pt idx="22233">
                  <c:v>483.75880000000001</c:v>
                </c:pt>
                <c:pt idx="22234">
                  <c:v>483.81619999999998</c:v>
                </c:pt>
                <c:pt idx="22235">
                  <c:v>483.87049999999999</c:v>
                </c:pt>
                <c:pt idx="22236">
                  <c:v>483.92649999999998</c:v>
                </c:pt>
                <c:pt idx="22237">
                  <c:v>483.98200000000003</c:v>
                </c:pt>
                <c:pt idx="22238">
                  <c:v>484.03910000000002</c:v>
                </c:pt>
                <c:pt idx="22239">
                  <c:v>484.09620000000001</c:v>
                </c:pt>
                <c:pt idx="22240">
                  <c:v>484.1515</c:v>
                </c:pt>
                <c:pt idx="22241">
                  <c:v>484.20890000000003</c:v>
                </c:pt>
                <c:pt idx="22242">
                  <c:v>484.2663</c:v>
                </c:pt>
                <c:pt idx="22243">
                  <c:v>484.32319999999999</c:v>
                </c:pt>
                <c:pt idx="22244">
                  <c:v>484.38029999999998</c:v>
                </c:pt>
                <c:pt idx="22245">
                  <c:v>484.43799999999999</c:v>
                </c:pt>
                <c:pt idx="22246">
                  <c:v>484.49720000000002</c:v>
                </c:pt>
                <c:pt idx="22247">
                  <c:v>484.5523</c:v>
                </c:pt>
                <c:pt idx="22248">
                  <c:v>484.6121</c:v>
                </c:pt>
                <c:pt idx="22249">
                  <c:v>484.67009999999999</c:v>
                </c:pt>
                <c:pt idx="22250">
                  <c:v>484.73099999999999</c:v>
                </c:pt>
                <c:pt idx="22251">
                  <c:v>484.7876</c:v>
                </c:pt>
                <c:pt idx="22252">
                  <c:v>484.84589999999997</c:v>
                </c:pt>
                <c:pt idx="22253">
                  <c:v>484.90460000000002</c:v>
                </c:pt>
                <c:pt idx="22254">
                  <c:v>484.96300000000002</c:v>
                </c:pt>
                <c:pt idx="22255">
                  <c:v>485.02359999999999</c:v>
                </c:pt>
                <c:pt idx="22256">
                  <c:v>485.08319999999998</c:v>
                </c:pt>
                <c:pt idx="22257">
                  <c:v>485.14299999999997</c:v>
                </c:pt>
                <c:pt idx="22258">
                  <c:v>485.20179999999999</c:v>
                </c:pt>
                <c:pt idx="22259">
                  <c:v>485.26080000000002</c:v>
                </c:pt>
                <c:pt idx="22260">
                  <c:v>485.32139999999998</c:v>
                </c:pt>
                <c:pt idx="22261">
                  <c:v>485.38040000000001</c:v>
                </c:pt>
                <c:pt idx="22262">
                  <c:v>485.4402</c:v>
                </c:pt>
                <c:pt idx="22263">
                  <c:v>485.50080000000003</c:v>
                </c:pt>
                <c:pt idx="22264">
                  <c:v>485.56270000000001</c:v>
                </c:pt>
                <c:pt idx="22265">
                  <c:v>485.6232</c:v>
                </c:pt>
                <c:pt idx="22266">
                  <c:v>485.68200000000002</c:v>
                </c:pt>
                <c:pt idx="22267">
                  <c:v>485.74439999999998</c:v>
                </c:pt>
                <c:pt idx="22268">
                  <c:v>485.80529999999999</c:v>
                </c:pt>
                <c:pt idx="22269">
                  <c:v>485.8664</c:v>
                </c:pt>
                <c:pt idx="22270">
                  <c:v>485.92619999999999</c:v>
                </c:pt>
                <c:pt idx="22271">
                  <c:v>485.98860000000002</c:v>
                </c:pt>
                <c:pt idx="22272">
                  <c:v>486.0498</c:v>
                </c:pt>
                <c:pt idx="22273">
                  <c:v>486.1112</c:v>
                </c:pt>
                <c:pt idx="22274">
                  <c:v>486.17099999999999</c:v>
                </c:pt>
                <c:pt idx="22275">
                  <c:v>486.23239999999998</c:v>
                </c:pt>
                <c:pt idx="22276">
                  <c:v>486.29180000000002</c:v>
                </c:pt>
                <c:pt idx="22277">
                  <c:v>486.35270000000003</c:v>
                </c:pt>
                <c:pt idx="22278">
                  <c:v>486.4128</c:v>
                </c:pt>
                <c:pt idx="22279">
                  <c:v>486.47370000000001</c:v>
                </c:pt>
                <c:pt idx="22280">
                  <c:v>486.53460000000001</c:v>
                </c:pt>
                <c:pt idx="22281">
                  <c:v>486.5951</c:v>
                </c:pt>
                <c:pt idx="22282">
                  <c:v>486.65600000000001</c:v>
                </c:pt>
                <c:pt idx="22283">
                  <c:v>486.71530000000001</c:v>
                </c:pt>
                <c:pt idx="22284">
                  <c:v>486.77719999999999</c:v>
                </c:pt>
                <c:pt idx="22285">
                  <c:v>486.83780000000002</c:v>
                </c:pt>
                <c:pt idx="22286">
                  <c:v>486.89870000000002</c:v>
                </c:pt>
                <c:pt idx="22287">
                  <c:v>486.95940000000002</c:v>
                </c:pt>
                <c:pt idx="22288">
                  <c:v>487.02100000000002</c:v>
                </c:pt>
                <c:pt idx="22289">
                  <c:v>487.08159999999998</c:v>
                </c:pt>
                <c:pt idx="22290">
                  <c:v>487.14280000000002</c:v>
                </c:pt>
                <c:pt idx="22291">
                  <c:v>487.20280000000002</c:v>
                </c:pt>
                <c:pt idx="22292">
                  <c:v>487.26339999999999</c:v>
                </c:pt>
                <c:pt idx="22293">
                  <c:v>487.32420000000002</c:v>
                </c:pt>
                <c:pt idx="22294">
                  <c:v>487.38479999999998</c:v>
                </c:pt>
                <c:pt idx="22295">
                  <c:v>487.44589999999999</c:v>
                </c:pt>
                <c:pt idx="22296">
                  <c:v>487.505</c:v>
                </c:pt>
                <c:pt idx="22297">
                  <c:v>487.5684</c:v>
                </c:pt>
                <c:pt idx="22298">
                  <c:v>487.62959999999998</c:v>
                </c:pt>
                <c:pt idx="22299">
                  <c:v>487.69099999999997</c:v>
                </c:pt>
                <c:pt idx="22300">
                  <c:v>487.7543</c:v>
                </c:pt>
                <c:pt idx="22301">
                  <c:v>487.81560000000002</c:v>
                </c:pt>
                <c:pt idx="22302">
                  <c:v>487.87700000000001</c:v>
                </c:pt>
                <c:pt idx="22303">
                  <c:v>487.93779999999998</c:v>
                </c:pt>
                <c:pt idx="22304">
                  <c:v>488.00139999999999</c:v>
                </c:pt>
                <c:pt idx="22305">
                  <c:v>488.0634</c:v>
                </c:pt>
                <c:pt idx="22306">
                  <c:v>488.12569999999999</c:v>
                </c:pt>
                <c:pt idx="22307">
                  <c:v>488.18880000000001</c:v>
                </c:pt>
                <c:pt idx="22308">
                  <c:v>488.25189999999998</c:v>
                </c:pt>
                <c:pt idx="22309">
                  <c:v>488.3141</c:v>
                </c:pt>
                <c:pt idx="22310">
                  <c:v>488.3766</c:v>
                </c:pt>
                <c:pt idx="22311">
                  <c:v>488.43979999999999</c:v>
                </c:pt>
                <c:pt idx="22312">
                  <c:v>488.50400000000002</c:v>
                </c:pt>
                <c:pt idx="22313">
                  <c:v>488.5668</c:v>
                </c:pt>
                <c:pt idx="22314">
                  <c:v>488.63029999999998</c:v>
                </c:pt>
                <c:pt idx="22315">
                  <c:v>488.69290000000001</c:v>
                </c:pt>
                <c:pt idx="22316">
                  <c:v>488.75580000000002</c:v>
                </c:pt>
                <c:pt idx="22317">
                  <c:v>488.81939999999997</c:v>
                </c:pt>
                <c:pt idx="22318">
                  <c:v>488.88319999999999</c:v>
                </c:pt>
                <c:pt idx="22319">
                  <c:v>488.94650000000001</c:v>
                </c:pt>
                <c:pt idx="22320">
                  <c:v>489.01</c:v>
                </c:pt>
                <c:pt idx="22321">
                  <c:v>489.07310000000001</c:v>
                </c:pt>
                <c:pt idx="22322">
                  <c:v>489.13799999999998</c:v>
                </c:pt>
                <c:pt idx="22323">
                  <c:v>489.20190000000002</c:v>
                </c:pt>
                <c:pt idx="22324">
                  <c:v>489.2638</c:v>
                </c:pt>
                <c:pt idx="22325">
                  <c:v>489.327</c:v>
                </c:pt>
                <c:pt idx="22326">
                  <c:v>489.39089999999999</c:v>
                </c:pt>
                <c:pt idx="22327">
                  <c:v>489.45280000000002</c:v>
                </c:pt>
                <c:pt idx="22328">
                  <c:v>489.51659999999998</c:v>
                </c:pt>
                <c:pt idx="22329">
                  <c:v>489.58019999999999</c:v>
                </c:pt>
                <c:pt idx="22330">
                  <c:v>489.64429999999999</c:v>
                </c:pt>
                <c:pt idx="22331">
                  <c:v>489.70870000000002</c:v>
                </c:pt>
                <c:pt idx="22332">
                  <c:v>489.7722</c:v>
                </c:pt>
                <c:pt idx="22333">
                  <c:v>489.83699999999999</c:v>
                </c:pt>
                <c:pt idx="22334">
                  <c:v>489.90109999999999</c:v>
                </c:pt>
                <c:pt idx="22335">
                  <c:v>489.96609999999998</c:v>
                </c:pt>
                <c:pt idx="22336">
                  <c:v>490.02960000000002</c:v>
                </c:pt>
                <c:pt idx="22337">
                  <c:v>490.09320000000002</c:v>
                </c:pt>
                <c:pt idx="22338">
                  <c:v>490.15859999999998</c:v>
                </c:pt>
                <c:pt idx="22339">
                  <c:v>490.22250000000003</c:v>
                </c:pt>
                <c:pt idx="22340">
                  <c:v>490.28800000000001</c:v>
                </c:pt>
                <c:pt idx="22341">
                  <c:v>490.35399999999998</c:v>
                </c:pt>
                <c:pt idx="22342">
                  <c:v>490.41800000000001</c:v>
                </c:pt>
                <c:pt idx="22343">
                  <c:v>490.48250000000002</c:v>
                </c:pt>
                <c:pt idx="22344">
                  <c:v>490.54689999999999</c:v>
                </c:pt>
                <c:pt idx="22345">
                  <c:v>490.61180000000002</c:v>
                </c:pt>
                <c:pt idx="22346">
                  <c:v>490.67759999999998</c:v>
                </c:pt>
                <c:pt idx="22347">
                  <c:v>490.74329999999998</c:v>
                </c:pt>
                <c:pt idx="22348">
                  <c:v>490.80779999999999</c:v>
                </c:pt>
                <c:pt idx="22349">
                  <c:v>490.8732</c:v>
                </c:pt>
                <c:pt idx="22350">
                  <c:v>490.93689999999998</c:v>
                </c:pt>
                <c:pt idx="22351">
                  <c:v>491.0034</c:v>
                </c:pt>
                <c:pt idx="22352">
                  <c:v>491.0684</c:v>
                </c:pt>
                <c:pt idx="22353">
                  <c:v>491.13529999999997</c:v>
                </c:pt>
                <c:pt idx="22354">
                  <c:v>491.19929999999999</c:v>
                </c:pt>
                <c:pt idx="22355">
                  <c:v>491.26479999999998</c:v>
                </c:pt>
                <c:pt idx="22356">
                  <c:v>491.33080000000001</c:v>
                </c:pt>
                <c:pt idx="22357">
                  <c:v>491.3974</c:v>
                </c:pt>
                <c:pt idx="22358">
                  <c:v>491.46249999999998</c:v>
                </c:pt>
                <c:pt idx="22359">
                  <c:v>491.52620000000002</c:v>
                </c:pt>
                <c:pt idx="22360">
                  <c:v>491.59440000000001</c:v>
                </c:pt>
                <c:pt idx="22361">
                  <c:v>491.66109999999998</c:v>
                </c:pt>
                <c:pt idx="22362">
                  <c:v>491.72750000000002</c:v>
                </c:pt>
                <c:pt idx="22363">
                  <c:v>491.79399999999998</c:v>
                </c:pt>
                <c:pt idx="22364">
                  <c:v>491.85820000000001</c:v>
                </c:pt>
                <c:pt idx="22365">
                  <c:v>491.92540000000002</c:v>
                </c:pt>
                <c:pt idx="22366">
                  <c:v>491.99099999999999</c:v>
                </c:pt>
                <c:pt idx="22367">
                  <c:v>492.05799999999999</c:v>
                </c:pt>
                <c:pt idx="22368">
                  <c:v>492.12400000000002</c:v>
                </c:pt>
                <c:pt idx="22369">
                  <c:v>492.1902</c:v>
                </c:pt>
                <c:pt idx="22370">
                  <c:v>492.25459999999998</c:v>
                </c:pt>
                <c:pt idx="22371">
                  <c:v>492.32299999999998</c:v>
                </c:pt>
                <c:pt idx="22372">
                  <c:v>492.3886</c:v>
                </c:pt>
                <c:pt idx="22373">
                  <c:v>492.45440000000002</c:v>
                </c:pt>
                <c:pt idx="22374">
                  <c:v>492.52100000000002</c:v>
                </c:pt>
                <c:pt idx="22375">
                  <c:v>492.58640000000003</c:v>
                </c:pt>
                <c:pt idx="22376">
                  <c:v>492.6533</c:v>
                </c:pt>
                <c:pt idx="22377">
                  <c:v>492.72030000000001</c:v>
                </c:pt>
                <c:pt idx="22378">
                  <c:v>492.78629999999998</c:v>
                </c:pt>
                <c:pt idx="22379">
                  <c:v>492.8537</c:v>
                </c:pt>
                <c:pt idx="22380">
                  <c:v>492.9212</c:v>
                </c:pt>
                <c:pt idx="22381">
                  <c:v>492.99029999999999</c:v>
                </c:pt>
                <c:pt idx="22382">
                  <c:v>493.05900000000003</c:v>
                </c:pt>
                <c:pt idx="22383">
                  <c:v>493.12569999999999</c:v>
                </c:pt>
                <c:pt idx="22384">
                  <c:v>493.19510000000002</c:v>
                </c:pt>
                <c:pt idx="22385">
                  <c:v>493.26240000000001</c:v>
                </c:pt>
                <c:pt idx="22386">
                  <c:v>493.33280000000002</c:v>
                </c:pt>
                <c:pt idx="22387">
                  <c:v>493.4024</c:v>
                </c:pt>
                <c:pt idx="22388">
                  <c:v>493.46899999999999</c:v>
                </c:pt>
                <c:pt idx="22389">
                  <c:v>493.5378</c:v>
                </c:pt>
                <c:pt idx="22390">
                  <c:v>493.60559999999998</c:v>
                </c:pt>
                <c:pt idx="22391">
                  <c:v>493.6728</c:v>
                </c:pt>
                <c:pt idx="22392">
                  <c:v>493.74059999999997</c:v>
                </c:pt>
                <c:pt idx="22393">
                  <c:v>493.80880000000002</c:v>
                </c:pt>
                <c:pt idx="22394">
                  <c:v>493.87700000000001</c:v>
                </c:pt>
                <c:pt idx="22395">
                  <c:v>493.94600000000003</c:v>
                </c:pt>
                <c:pt idx="22396">
                  <c:v>494.01420000000002</c:v>
                </c:pt>
                <c:pt idx="22397">
                  <c:v>494.08199999999999</c:v>
                </c:pt>
                <c:pt idx="22398">
                  <c:v>494.15069999999997</c:v>
                </c:pt>
                <c:pt idx="22399">
                  <c:v>494.21780000000001</c:v>
                </c:pt>
                <c:pt idx="22400">
                  <c:v>494.28649999999999</c:v>
                </c:pt>
                <c:pt idx="22401">
                  <c:v>494.35430000000002</c:v>
                </c:pt>
                <c:pt idx="22402">
                  <c:v>494.42070000000001</c:v>
                </c:pt>
                <c:pt idx="22403">
                  <c:v>494.48919999999998</c:v>
                </c:pt>
                <c:pt idx="22404">
                  <c:v>494.5566</c:v>
                </c:pt>
                <c:pt idx="22405">
                  <c:v>494.62459999999999</c:v>
                </c:pt>
                <c:pt idx="22406">
                  <c:v>494.6918</c:v>
                </c:pt>
                <c:pt idx="22407">
                  <c:v>494.7602</c:v>
                </c:pt>
                <c:pt idx="22408">
                  <c:v>494.82780000000002</c:v>
                </c:pt>
                <c:pt idx="22409">
                  <c:v>494.8965</c:v>
                </c:pt>
                <c:pt idx="22410">
                  <c:v>494.9633</c:v>
                </c:pt>
                <c:pt idx="22411">
                  <c:v>495.03429999999997</c:v>
                </c:pt>
                <c:pt idx="22412">
                  <c:v>495.101</c:v>
                </c:pt>
                <c:pt idx="22413">
                  <c:v>495.16919999999999</c:v>
                </c:pt>
                <c:pt idx="22414">
                  <c:v>495.23820000000001</c:v>
                </c:pt>
                <c:pt idx="22415">
                  <c:v>495.3066</c:v>
                </c:pt>
                <c:pt idx="22416">
                  <c:v>495.37529999999998</c:v>
                </c:pt>
                <c:pt idx="22417">
                  <c:v>495.44560000000001</c:v>
                </c:pt>
                <c:pt idx="22418">
                  <c:v>495.51389999999998</c:v>
                </c:pt>
                <c:pt idx="22419">
                  <c:v>495.58479999999997</c:v>
                </c:pt>
                <c:pt idx="22420">
                  <c:v>495.65379999999999</c:v>
                </c:pt>
                <c:pt idx="22421">
                  <c:v>495.72320000000002</c:v>
                </c:pt>
                <c:pt idx="22422">
                  <c:v>495.79500000000002</c:v>
                </c:pt>
                <c:pt idx="22423">
                  <c:v>495.8646</c:v>
                </c:pt>
                <c:pt idx="22424">
                  <c:v>495.93459999999999</c:v>
                </c:pt>
                <c:pt idx="22425">
                  <c:v>496.0043</c:v>
                </c:pt>
                <c:pt idx="22426">
                  <c:v>496.07240000000002</c:v>
                </c:pt>
                <c:pt idx="22427">
                  <c:v>496.1413</c:v>
                </c:pt>
                <c:pt idx="22428">
                  <c:v>496.21199999999999</c:v>
                </c:pt>
                <c:pt idx="22429">
                  <c:v>496.28120000000001</c:v>
                </c:pt>
                <c:pt idx="22430">
                  <c:v>496.35289999999998</c:v>
                </c:pt>
                <c:pt idx="22431">
                  <c:v>496.42090000000002</c:v>
                </c:pt>
                <c:pt idx="22432">
                  <c:v>496.49149999999997</c:v>
                </c:pt>
                <c:pt idx="22433">
                  <c:v>496.56099999999998</c:v>
                </c:pt>
                <c:pt idx="22434">
                  <c:v>496.63170000000002</c:v>
                </c:pt>
                <c:pt idx="22435">
                  <c:v>496.70179999999999</c:v>
                </c:pt>
                <c:pt idx="22436">
                  <c:v>496.76940000000002</c:v>
                </c:pt>
                <c:pt idx="22437">
                  <c:v>496.83920000000001</c:v>
                </c:pt>
                <c:pt idx="22438">
                  <c:v>496.90719999999999</c:v>
                </c:pt>
                <c:pt idx="22439">
                  <c:v>496.97899999999998</c:v>
                </c:pt>
                <c:pt idx="22440">
                  <c:v>497.04739999999998</c:v>
                </c:pt>
                <c:pt idx="22441">
                  <c:v>497.11779999999999</c:v>
                </c:pt>
                <c:pt idx="22442">
                  <c:v>497.18830000000003</c:v>
                </c:pt>
                <c:pt idx="22443">
                  <c:v>497.25940000000003</c:v>
                </c:pt>
                <c:pt idx="22444">
                  <c:v>497.32940000000002</c:v>
                </c:pt>
                <c:pt idx="22445">
                  <c:v>497.39960000000002</c:v>
                </c:pt>
                <c:pt idx="22446">
                  <c:v>497.47030000000001</c:v>
                </c:pt>
                <c:pt idx="22447">
                  <c:v>497.5403</c:v>
                </c:pt>
                <c:pt idx="22448">
                  <c:v>497.61099999999999</c:v>
                </c:pt>
                <c:pt idx="22449">
                  <c:v>497.68189999999998</c:v>
                </c:pt>
                <c:pt idx="22450">
                  <c:v>497.7516</c:v>
                </c:pt>
                <c:pt idx="22451">
                  <c:v>497.82220000000001</c:v>
                </c:pt>
                <c:pt idx="22452">
                  <c:v>497.89400000000001</c:v>
                </c:pt>
                <c:pt idx="22453">
                  <c:v>497.96539999999999</c:v>
                </c:pt>
                <c:pt idx="22454">
                  <c:v>498.03739999999999</c:v>
                </c:pt>
                <c:pt idx="22455">
                  <c:v>498.10899999999998</c:v>
                </c:pt>
                <c:pt idx="22456">
                  <c:v>498.17840000000001</c:v>
                </c:pt>
                <c:pt idx="22457">
                  <c:v>498.24970000000002</c:v>
                </c:pt>
                <c:pt idx="22458">
                  <c:v>498.32229999999998</c:v>
                </c:pt>
                <c:pt idx="22459">
                  <c:v>498.39260000000002</c:v>
                </c:pt>
                <c:pt idx="22460">
                  <c:v>498.46339999999998</c:v>
                </c:pt>
                <c:pt idx="22461">
                  <c:v>498.53469999999999</c:v>
                </c:pt>
                <c:pt idx="22462">
                  <c:v>498.60700000000003</c:v>
                </c:pt>
                <c:pt idx="22463">
                  <c:v>498.67869999999999</c:v>
                </c:pt>
                <c:pt idx="22464">
                  <c:v>498.74919999999997</c:v>
                </c:pt>
                <c:pt idx="22465">
                  <c:v>498.82049999999998</c:v>
                </c:pt>
                <c:pt idx="22466">
                  <c:v>498.89240000000001</c:v>
                </c:pt>
                <c:pt idx="22467">
                  <c:v>498.9633</c:v>
                </c:pt>
                <c:pt idx="22468">
                  <c:v>499.03579999999999</c:v>
                </c:pt>
                <c:pt idx="22469">
                  <c:v>499.108</c:v>
                </c:pt>
                <c:pt idx="22470">
                  <c:v>499.1782</c:v>
                </c:pt>
                <c:pt idx="22471">
                  <c:v>499.25099999999998</c:v>
                </c:pt>
                <c:pt idx="22472">
                  <c:v>499.32029999999997</c:v>
                </c:pt>
                <c:pt idx="22473">
                  <c:v>499.39400000000001</c:v>
                </c:pt>
                <c:pt idx="22474">
                  <c:v>499.46600000000001</c:v>
                </c:pt>
                <c:pt idx="22475">
                  <c:v>499.53680000000003</c:v>
                </c:pt>
                <c:pt idx="22476">
                  <c:v>499.60750000000002</c:v>
                </c:pt>
                <c:pt idx="22477">
                  <c:v>499.68099999999998</c:v>
                </c:pt>
                <c:pt idx="22478">
                  <c:v>499.75220000000002</c:v>
                </c:pt>
                <c:pt idx="22479">
                  <c:v>499.82159999999999</c:v>
                </c:pt>
                <c:pt idx="22480">
                  <c:v>499.8931</c:v>
                </c:pt>
                <c:pt idx="22481">
                  <c:v>499.96499999999997</c:v>
                </c:pt>
                <c:pt idx="22482">
                  <c:v>500.0367</c:v>
                </c:pt>
                <c:pt idx="22483">
                  <c:v>500.10980000000001</c:v>
                </c:pt>
                <c:pt idx="22484">
                  <c:v>500.18029999999999</c:v>
                </c:pt>
                <c:pt idx="22485">
                  <c:v>500.25279999999998</c:v>
                </c:pt>
                <c:pt idx="22486">
                  <c:v>500.32380000000001</c:v>
                </c:pt>
                <c:pt idx="22487">
                  <c:v>500.39569999999998</c:v>
                </c:pt>
                <c:pt idx="22488">
                  <c:v>500.46660000000003</c:v>
                </c:pt>
                <c:pt idx="22489">
                  <c:v>500.53879999999998</c:v>
                </c:pt>
                <c:pt idx="22490">
                  <c:v>500.61079999999998</c:v>
                </c:pt>
                <c:pt idx="22491">
                  <c:v>500.68200000000002</c:v>
                </c:pt>
                <c:pt idx="22492">
                  <c:v>500.75479999999999</c:v>
                </c:pt>
                <c:pt idx="22493">
                  <c:v>500.82760000000002</c:v>
                </c:pt>
                <c:pt idx="22494">
                  <c:v>500.89920000000001</c:v>
                </c:pt>
                <c:pt idx="22495">
                  <c:v>500.97120000000001</c:v>
                </c:pt>
                <c:pt idx="22496">
                  <c:v>501.04360000000003</c:v>
                </c:pt>
                <c:pt idx="22497">
                  <c:v>501.11590000000001</c:v>
                </c:pt>
                <c:pt idx="22498">
                  <c:v>501.18959999999998</c:v>
                </c:pt>
                <c:pt idx="22499">
                  <c:v>501.26080000000002</c:v>
                </c:pt>
                <c:pt idx="22500">
                  <c:v>501.334</c:v>
                </c:pt>
                <c:pt idx="22501">
                  <c:v>501.40679999999998</c:v>
                </c:pt>
                <c:pt idx="22502">
                  <c:v>501.48039999999997</c:v>
                </c:pt>
                <c:pt idx="22503">
                  <c:v>501.553</c:v>
                </c:pt>
                <c:pt idx="22504">
                  <c:v>501.62529999999998</c:v>
                </c:pt>
                <c:pt idx="22505">
                  <c:v>501.69729999999998</c:v>
                </c:pt>
                <c:pt idx="22506">
                  <c:v>501.77050000000003</c:v>
                </c:pt>
                <c:pt idx="22507">
                  <c:v>501.84379999999999</c:v>
                </c:pt>
                <c:pt idx="22508">
                  <c:v>501.91840000000002</c:v>
                </c:pt>
                <c:pt idx="22509">
                  <c:v>501.99180000000001</c:v>
                </c:pt>
                <c:pt idx="22510">
                  <c:v>502.06540000000001</c:v>
                </c:pt>
                <c:pt idx="22511">
                  <c:v>502.13920000000002</c:v>
                </c:pt>
                <c:pt idx="22512">
                  <c:v>502.21280000000002</c:v>
                </c:pt>
                <c:pt idx="22513">
                  <c:v>502.28649999999999</c:v>
                </c:pt>
                <c:pt idx="22514">
                  <c:v>502.36020000000002</c:v>
                </c:pt>
                <c:pt idx="22515">
                  <c:v>502.43380000000002</c:v>
                </c:pt>
                <c:pt idx="22516">
                  <c:v>502.50380000000001</c:v>
                </c:pt>
                <c:pt idx="22517">
                  <c:v>502.57780000000002</c:v>
                </c:pt>
                <c:pt idx="22518">
                  <c:v>502.6472</c:v>
                </c:pt>
                <c:pt idx="22519">
                  <c:v>502.71980000000002</c:v>
                </c:pt>
                <c:pt idx="22520">
                  <c:v>502.79090000000002</c:v>
                </c:pt>
                <c:pt idx="22521">
                  <c:v>502.86169999999998</c:v>
                </c:pt>
                <c:pt idx="22522">
                  <c:v>502.93200000000002</c:v>
                </c:pt>
                <c:pt idx="22523">
                  <c:v>503.00330000000002</c:v>
                </c:pt>
                <c:pt idx="22524">
                  <c:v>503.07429999999999</c:v>
                </c:pt>
                <c:pt idx="22525">
                  <c:v>503.14460000000003</c:v>
                </c:pt>
                <c:pt idx="22526">
                  <c:v>503.21559999999999</c:v>
                </c:pt>
                <c:pt idx="22527">
                  <c:v>503.2878</c:v>
                </c:pt>
                <c:pt idx="22528">
                  <c:v>503.3596</c:v>
                </c:pt>
                <c:pt idx="22529">
                  <c:v>503.42919999999998</c:v>
                </c:pt>
                <c:pt idx="22530">
                  <c:v>503.50060000000002</c:v>
                </c:pt>
                <c:pt idx="22531">
                  <c:v>503.57170000000002</c:v>
                </c:pt>
                <c:pt idx="22532">
                  <c:v>503.64299999999997</c:v>
                </c:pt>
                <c:pt idx="22533">
                  <c:v>503.71429999999998</c:v>
                </c:pt>
                <c:pt idx="22534">
                  <c:v>503.78719999999998</c:v>
                </c:pt>
                <c:pt idx="22535">
                  <c:v>503.85969999999998</c:v>
                </c:pt>
                <c:pt idx="22536">
                  <c:v>503.93220000000002</c:v>
                </c:pt>
                <c:pt idx="22537">
                  <c:v>504.00510000000003</c:v>
                </c:pt>
                <c:pt idx="22538">
                  <c:v>504.07740000000001</c:v>
                </c:pt>
                <c:pt idx="22539">
                  <c:v>504.1506</c:v>
                </c:pt>
                <c:pt idx="22540">
                  <c:v>504.22519999999997</c:v>
                </c:pt>
                <c:pt idx="22541">
                  <c:v>504.29689999999999</c:v>
                </c:pt>
                <c:pt idx="22542">
                  <c:v>504.37200000000001</c:v>
                </c:pt>
                <c:pt idx="22543">
                  <c:v>504.44639999999998</c:v>
                </c:pt>
                <c:pt idx="22544">
                  <c:v>504.52080000000001</c:v>
                </c:pt>
                <c:pt idx="22545">
                  <c:v>504.59559999999999</c:v>
                </c:pt>
                <c:pt idx="22546">
                  <c:v>504.66800000000001</c:v>
                </c:pt>
                <c:pt idx="22547">
                  <c:v>504.74220000000003</c:v>
                </c:pt>
                <c:pt idx="22548">
                  <c:v>504.81740000000002</c:v>
                </c:pt>
                <c:pt idx="22549">
                  <c:v>504.89120000000003</c:v>
                </c:pt>
                <c:pt idx="22550">
                  <c:v>504.96570000000003</c:v>
                </c:pt>
                <c:pt idx="22551">
                  <c:v>505.03960000000001</c:v>
                </c:pt>
                <c:pt idx="22552">
                  <c:v>505.11540000000002</c:v>
                </c:pt>
                <c:pt idx="22553">
                  <c:v>505.18939999999998</c:v>
                </c:pt>
                <c:pt idx="22554">
                  <c:v>505.26530000000002</c:v>
                </c:pt>
                <c:pt idx="22555">
                  <c:v>505.33909999999997</c:v>
                </c:pt>
                <c:pt idx="22556">
                  <c:v>505.41289999999998</c:v>
                </c:pt>
                <c:pt idx="22557">
                  <c:v>505.48700000000002</c:v>
                </c:pt>
                <c:pt idx="22558">
                  <c:v>505.56180000000001</c:v>
                </c:pt>
                <c:pt idx="22559">
                  <c:v>505.63619999999997</c:v>
                </c:pt>
                <c:pt idx="22560">
                  <c:v>505.709</c:v>
                </c:pt>
                <c:pt idx="22561">
                  <c:v>505.78250000000003</c:v>
                </c:pt>
                <c:pt idx="22562">
                  <c:v>505.85820000000001</c:v>
                </c:pt>
                <c:pt idx="22563">
                  <c:v>505.93220000000002</c:v>
                </c:pt>
                <c:pt idx="22564">
                  <c:v>506.0086</c:v>
                </c:pt>
                <c:pt idx="22565">
                  <c:v>506.08199999999999</c:v>
                </c:pt>
                <c:pt idx="22566">
                  <c:v>506.15780000000001</c:v>
                </c:pt>
                <c:pt idx="22567">
                  <c:v>506.23200000000003</c:v>
                </c:pt>
                <c:pt idx="22568">
                  <c:v>506.30579999999998</c:v>
                </c:pt>
                <c:pt idx="22569">
                  <c:v>506.38159999999999</c:v>
                </c:pt>
                <c:pt idx="22570">
                  <c:v>506.45609999999999</c:v>
                </c:pt>
                <c:pt idx="22571">
                  <c:v>506.53</c:v>
                </c:pt>
                <c:pt idx="22572">
                  <c:v>506.60590000000002</c:v>
                </c:pt>
                <c:pt idx="22573">
                  <c:v>506.67939999999999</c:v>
                </c:pt>
                <c:pt idx="22574">
                  <c:v>506.75470000000001</c:v>
                </c:pt>
                <c:pt idx="22575">
                  <c:v>506.82810000000001</c:v>
                </c:pt>
                <c:pt idx="22576">
                  <c:v>506.90309999999999</c:v>
                </c:pt>
                <c:pt idx="22577">
                  <c:v>506.9776</c:v>
                </c:pt>
                <c:pt idx="22578">
                  <c:v>507.0521</c:v>
                </c:pt>
                <c:pt idx="22579">
                  <c:v>507.12689999999998</c:v>
                </c:pt>
                <c:pt idx="22580">
                  <c:v>507.19920000000002</c:v>
                </c:pt>
                <c:pt idx="22581">
                  <c:v>507.27519999999998</c:v>
                </c:pt>
                <c:pt idx="22582">
                  <c:v>507.351</c:v>
                </c:pt>
                <c:pt idx="22583">
                  <c:v>507.4248</c:v>
                </c:pt>
                <c:pt idx="22584">
                  <c:v>507.49880000000002</c:v>
                </c:pt>
                <c:pt idx="22585">
                  <c:v>507.57229999999998</c:v>
                </c:pt>
                <c:pt idx="22586">
                  <c:v>507.64589999999998</c:v>
                </c:pt>
                <c:pt idx="22587">
                  <c:v>507.72109999999998</c:v>
                </c:pt>
                <c:pt idx="22588">
                  <c:v>507.79509999999999</c:v>
                </c:pt>
                <c:pt idx="22589">
                  <c:v>507.87020000000001</c:v>
                </c:pt>
                <c:pt idx="22590">
                  <c:v>507.94499999999999</c:v>
                </c:pt>
                <c:pt idx="22591">
                  <c:v>508.0188</c:v>
                </c:pt>
                <c:pt idx="22592">
                  <c:v>508.0942</c:v>
                </c:pt>
                <c:pt idx="22593">
                  <c:v>508.16849999999999</c:v>
                </c:pt>
                <c:pt idx="22594">
                  <c:v>508.24340000000001</c:v>
                </c:pt>
                <c:pt idx="22595">
                  <c:v>508.31909999999999</c:v>
                </c:pt>
                <c:pt idx="22596">
                  <c:v>508.39460000000003</c:v>
                </c:pt>
                <c:pt idx="22597">
                  <c:v>508.47</c:v>
                </c:pt>
                <c:pt idx="22598">
                  <c:v>508.5446</c:v>
                </c:pt>
                <c:pt idx="22599">
                  <c:v>508.6207</c:v>
                </c:pt>
                <c:pt idx="22600">
                  <c:v>508.6961</c:v>
                </c:pt>
                <c:pt idx="22601">
                  <c:v>508.77170000000001</c:v>
                </c:pt>
                <c:pt idx="22602">
                  <c:v>508.8442</c:v>
                </c:pt>
                <c:pt idx="22603">
                  <c:v>508.91899999999998</c:v>
                </c:pt>
                <c:pt idx="22604">
                  <c:v>508.99130000000002</c:v>
                </c:pt>
                <c:pt idx="22605">
                  <c:v>509.06479999999999</c:v>
                </c:pt>
                <c:pt idx="22606">
                  <c:v>509.13940000000002</c:v>
                </c:pt>
                <c:pt idx="22607">
                  <c:v>509.21109999999999</c:v>
                </c:pt>
                <c:pt idx="22608">
                  <c:v>509.28480000000002</c:v>
                </c:pt>
                <c:pt idx="22609">
                  <c:v>509.35860000000002</c:v>
                </c:pt>
                <c:pt idx="22610">
                  <c:v>509.4316</c:v>
                </c:pt>
                <c:pt idx="22611">
                  <c:v>509.5052</c:v>
                </c:pt>
                <c:pt idx="22612">
                  <c:v>509.57769999999999</c:v>
                </c:pt>
                <c:pt idx="22613">
                  <c:v>509.65199999999999</c:v>
                </c:pt>
                <c:pt idx="22614">
                  <c:v>509.72460000000001</c:v>
                </c:pt>
                <c:pt idx="22615">
                  <c:v>509.7998</c:v>
                </c:pt>
                <c:pt idx="22616">
                  <c:v>509.87360000000001</c:v>
                </c:pt>
                <c:pt idx="22617">
                  <c:v>509.94720000000001</c:v>
                </c:pt>
                <c:pt idx="22618">
                  <c:v>510.02080000000001</c:v>
                </c:pt>
                <c:pt idx="22619">
                  <c:v>510.09359999999998</c:v>
                </c:pt>
                <c:pt idx="22620">
                  <c:v>510.17180000000002</c:v>
                </c:pt>
                <c:pt idx="22621">
                  <c:v>510.24380000000002</c:v>
                </c:pt>
                <c:pt idx="22622">
                  <c:v>510.3186</c:v>
                </c:pt>
                <c:pt idx="22623">
                  <c:v>510.39240000000001</c:v>
                </c:pt>
                <c:pt idx="22624">
                  <c:v>510.46620000000001</c:v>
                </c:pt>
                <c:pt idx="22625">
                  <c:v>510.53960000000001</c:v>
                </c:pt>
                <c:pt idx="22626">
                  <c:v>510.61610000000002</c:v>
                </c:pt>
                <c:pt idx="22627">
                  <c:v>510.69040000000001</c:v>
                </c:pt>
                <c:pt idx="22628">
                  <c:v>510.76580000000001</c:v>
                </c:pt>
                <c:pt idx="22629">
                  <c:v>510.84059999999999</c:v>
                </c:pt>
                <c:pt idx="22630">
                  <c:v>510.91660000000002</c:v>
                </c:pt>
                <c:pt idx="22631">
                  <c:v>510.99189999999999</c:v>
                </c:pt>
                <c:pt idx="22632">
                  <c:v>511.06720000000001</c:v>
                </c:pt>
                <c:pt idx="22633">
                  <c:v>511.14170000000001</c:v>
                </c:pt>
                <c:pt idx="22634">
                  <c:v>511.21839999999997</c:v>
                </c:pt>
                <c:pt idx="22635">
                  <c:v>511.29160000000002</c:v>
                </c:pt>
                <c:pt idx="22636">
                  <c:v>511.36759999999998</c:v>
                </c:pt>
                <c:pt idx="22637">
                  <c:v>511.44330000000002</c:v>
                </c:pt>
                <c:pt idx="22638">
                  <c:v>511.51760000000002</c:v>
                </c:pt>
                <c:pt idx="22639">
                  <c:v>511.5942</c:v>
                </c:pt>
                <c:pt idx="22640">
                  <c:v>511.67</c:v>
                </c:pt>
                <c:pt idx="22641">
                  <c:v>511.74639999999999</c:v>
                </c:pt>
                <c:pt idx="22642">
                  <c:v>511.82130000000001</c:v>
                </c:pt>
                <c:pt idx="22643">
                  <c:v>511.8972</c:v>
                </c:pt>
                <c:pt idx="22644">
                  <c:v>511.97269999999997</c:v>
                </c:pt>
                <c:pt idx="22645">
                  <c:v>512.04999999999995</c:v>
                </c:pt>
                <c:pt idx="22646">
                  <c:v>512.12660000000005</c:v>
                </c:pt>
                <c:pt idx="22647">
                  <c:v>512.20259999999996</c:v>
                </c:pt>
                <c:pt idx="22648">
                  <c:v>512.27840000000003</c:v>
                </c:pt>
                <c:pt idx="22649">
                  <c:v>512.35469999999998</c:v>
                </c:pt>
                <c:pt idx="22650">
                  <c:v>512.43119999999999</c:v>
                </c:pt>
                <c:pt idx="22651">
                  <c:v>512.50869999999998</c:v>
                </c:pt>
                <c:pt idx="22652">
                  <c:v>512.58399999999995</c:v>
                </c:pt>
                <c:pt idx="22653">
                  <c:v>512.65940000000001</c:v>
                </c:pt>
                <c:pt idx="22654">
                  <c:v>512.73580000000004</c:v>
                </c:pt>
                <c:pt idx="22655">
                  <c:v>512.81029999999998</c:v>
                </c:pt>
                <c:pt idx="22656">
                  <c:v>512.8854</c:v>
                </c:pt>
                <c:pt idx="22657">
                  <c:v>512.96019999999999</c:v>
                </c:pt>
                <c:pt idx="22658">
                  <c:v>513.03660000000002</c:v>
                </c:pt>
                <c:pt idx="22659">
                  <c:v>513.11</c:v>
                </c:pt>
                <c:pt idx="22660">
                  <c:v>513.18499999999995</c:v>
                </c:pt>
                <c:pt idx="22661">
                  <c:v>513.2604</c:v>
                </c:pt>
                <c:pt idx="22662">
                  <c:v>513.33600000000001</c:v>
                </c:pt>
                <c:pt idx="22663">
                  <c:v>513.40940000000001</c:v>
                </c:pt>
                <c:pt idx="22664">
                  <c:v>513.48659999999995</c:v>
                </c:pt>
                <c:pt idx="22665">
                  <c:v>513.56179999999995</c:v>
                </c:pt>
                <c:pt idx="22666">
                  <c:v>513.63800000000003</c:v>
                </c:pt>
                <c:pt idx="22667">
                  <c:v>513.71370000000002</c:v>
                </c:pt>
                <c:pt idx="22668">
                  <c:v>513.7912</c:v>
                </c:pt>
                <c:pt idx="22669">
                  <c:v>513.86670000000004</c:v>
                </c:pt>
                <c:pt idx="22670">
                  <c:v>513.94399999999996</c:v>
                </c:pt>
                <c:pt idx="22671">
                  <c:v>514.02020000000005</c:v>
                </c:pt>
                <c:pt idx="22672">
                  <c:v>514.09799999999996</c:v>
                </c:pt>
                <c:pt idx="22673">
                  <c:v>514.17539999999997</c:v>
                </c:pt>
                <c:pt idx="22674">
                  <c:v>514.25149999999996</c:v>
                </c:pt>
                <c:pt idx="22675">
                  <c:v>514.32690000000002</c:v>
                </c:pt>
                <c:pt idx="22676">
                  <c:v>514.40279999999996</c:v>
                </c:pt>
                <c:pt idx="22677">
                  <c:v>514.48170000000005</c:v>
                </c:pt>
                <c:pt idx="22678">
                  <c:v>514.55939999999998</c:v>
                </c:pt>
                <c:pt idx="22679">
                  <c:v>514.63589999999999</c:v>
                </c:pt>
                <c:pt idx="22680">
                  <c:v>514.71100000000001</c:v>
                </c:pt>
                <c:pt idx="22681">
                  <c:v>514.78859999999997</c:v>
                </c:pt>
                <c:pt idx="22682">
                  <c:v>514.86440000000005</c:v>
                </c:pt>
                <c:pt idx="22683">
                  <c:v>514.93910000000005</c:v>
                </c:pt>
                <c:pt idx="22684">
                  <c:v>515.01490000000001</c:v>
                </c:pt>
                <c:pt idx="22685">
                  <c:v>515.08989999999994</c:v>
                </c:pt>
                <c:pt idx="22686">
                  <c:v>515.16780000000006</c:v>
                </c:pt>
                <c:pt idx="22687">
                  <c:v>515.24189999999999</c:v>
                </c:pt>
                <c:pt idx="22688">
                  <c:v>515.31859999999995</c:v>
                </c:pt>
                <c:pt idx="22689">
                  <c:v>515.39329999999995</c:v>
                </c:pt>
                <c:pt idx="22690">
                  <c:v>515.4683</c:v>
                </c:pt>
                <c:pt idx="22691">
                  <c:v>515.54449999999997</c:v>
                </c:pt>
                <c:pt idx="22692">
                  <c:v>515.62159999999994</c:v>
                </c:pt>
                <c:pt idx="22693">
                  <c:v>515.69680000000005</c:v>
                </c:pt>
                <c:pt idx="22694">
                  <c:v>515.77120000000002</c:v>
                </c:pt>
                <c:pt idx="22695">
                  <c:v>515.84739999999999</c:v>
                </c:pt>
                <c:pt idx="22696">
                  <c:v>515.92290000000003</c:v>
                </c:pt>
                <c:pt idx="22697">
                  <c:v>515.99760000000003</c:v>
                </c:pt>
                <c:pt idx="22698">
                  <c:v>516.07380000000001</c:v>
                </c:pt>
                <c:pt idx="22699">
                  <c:v>516.14880000000005</c:v>
                </c:pt>
                <c:pt idx="22700">
                  <c:v>516.22559999999999</c:v>
                </c:pt>
                <c:pt idx="22701">
                  <c:v>516.30070000000001</c:v>
                </c:pt>
                <c:pt idx="22702">
                  <c:v>516.37609999999995</c:v>
                </c:pt>
                <c:pt idx="22703">
                  <c:v>516.45029999999997</c:v>
                </c:pt>
                <c:pt idx="22704">
                  <c:v>516.52480000000003</c:v>
                </c:pt>
                <c:pt idx="22705">
                  <c:v>516.5992</c:v>
                </c:pt>
                <c:pt idx="22706">
                  <c:v>516.67240000000004</c:v>
                </c:pt>
                <c:pt idx="22707">
                  <c:v>516.74839999999995</c:v>
                </c:pt>
                <c:pt idx="22708">
                  <c:v>516.82190000000003</c:v>
                </c:pt>
                <c:pt idx="22709">
                  <c:v>516.89660000000003</c:v>
                </c:pt>
                <c:pt idx="22710">
                  <c:v>516.96979999999996</c:v>
                </c:pt>
                <c:pt idx="22711">
                  <c:v>517.04610000000002</c:v>
                </c:pt>
                <c:pt idx="22712">
                  <c:v>517.12139999999999</c:v>
                </c:pt>
                <c:pt idx="22713">
                  <c:v>517.19590000000005</c:v>
                </c:pt>
                <c:pt idx="22714">
                  <c:v>517.27250000000004</c:v>
                </c:pt>
                <c:pt idx="22715">
                  <c:v>517.34969999999998</c:v>
                </c:pt>
                <c:pt idx="22716">
                  <c:v>517.42499999999995</c:v>
                </c:pt>
                <c:pt idx="22717">
                  <c:v>517.49839999999995</c:v>
                </c:pt>
                <c:pt idx="22718">
                  <c:v>517.57180000000005</c:v>
                </c:pt>
                <c:pt idx="22719">
                  <c:v>517.64800000000002</c:v>
                </c:pt>
                <c:pt idx="22720">
                  <c:v>517.72159999999997</c:v>
                </c:pt>
                <c:pt idx="22721">
                  <c:v>517.79449999999997</c:v>
                </c:pt>
                <c:pt idx="22722">
                  <c:v>517.86580000000004</c:v>
                </c:pt>
                <c:pt idx="22723">
                  <c:v>517.94060000000002</c:v>
                </c:pt>
                <c:pt idx="22724">
                  <c:v>518.01199999999994</c:v>
                </c:pt>
                <c:pt idx="22725">
                  <c:v>518.08550000000002</c:v>
                </c:pt>
                <c:pt idx="22726">
                  <c:v>518.15940000000001</c:v>
                </c:pt>
                <c:pt idx="22727">
                  <c:v>518.23400000000004</c:v>
                </c:pt>
                <c:pt idx="22728">
                  <c:v>518.30849999999998</c:v>
                </c:pt>
                <c:pt idx="22729">
                  <c:v>518.38009999999997</c:v>
                </c:pt>
                <c:pt idx="22730">
                  <c:v>518.45460000000003</c:v>
                </c:pt>
                <c:pt idx="22731">
                  <c:v>518.52840000000003</c:v>
                </c:pt>
                <c:pt idx="22732">
                  <c:v>518.6037</c:v>
                </c:pt>
                <c:pt idx="22733">
                  <c:v>518.6789</c:v>
                </c:pt>
                <c:pt idx="22734">
                  <c:v>518.75379999999996</c:v>
                </c:pt>
                <c:pt idx="22735">
                  <c:v>518.8306</c:v>
                </c:pt>
                <c:pt idx="22736">
                  <c:v>518.90629999999999</c:v>
                </c:pt>
                <c:pt idx="22737">
                  <c:v>518.98119999999994</c:v>
                </c:pt>
                <c:pt idx="22738">
                  <c:v>519.05640000000005</c:v>
                </c:pt>
                <c:pt idx="22739">
                  <c:v>519.13340000000005</c:v>
                </c:pt>
                <c:pt idx="22740">
                  <c:v>519.21</c:v>
                </c:pt>
                <c:pt idx="22741">
                  <c:v>519.28779999999995</c:v>
                </c:pt>
                <c:pt idx="22742">
                  <c:v>519.36559999999997</c:v>
                </c:pt>
                <c:pt idx="22743">
                  <c:v>519.44179999999994</c:v>
                </c:pt>
                <c:pt idx="22744">
                  <c:v>519.5181</c:v>
                </c:pt>
                <c:pt idx="22745">
                  <c:v>519.59379999999999</c:v>
                </c:pt>
                <c:pt idx="22746">
                  <c:v>519.66999999999996</c:v>
                </c:pt>
                <c:pt idx="22747">
                  <c:v>519.74519999999995</c:v>
                </c:pt>
                <c:pt idx="22748">
                  <c:v>519.82240000000002</c:v>
                </c:pt>
                <c:pt idx="22749">
                  <c:v>519.89760000000001</c:v>
                </c:pt>
                <c:pt idx="22750">
                  <c:v>519.97289999999998</c:v>
                </c:pt>
                <c:pt idx="22751">
                  <c:v>520.0471</c:v>
                </c:pt>
                <c:pt idx="22752">
                  <c:v>520.12339999999995</c:v>
                </c:pt>
                <c:pt idx="22753">
                  <c:v>520.19880000000001</c:v>
                </c:pt>
                <c:pt idx="22754">
                  <c:v>520.27430000000004</c:v>
                </c:pt>
                <c:pt idx="22755">
                  <c:v>520.34960000000001</c:v>
                </c:pt>
                <c:pt idx="22756">
                  <c:v>520.42560000000003</c:v>
                </c:pt>
                <c:pt idx="22757">
                  <c:v>520.5</c:v>
                </c:pt>
                <c:pt idx="22758">
                  <c:v>520.5761</c:v>
                </c:pt>
                <c:pt idx="22759">
                  <c:v>520.65030000000002</c:v>
                </c:pt>
                <c:pt idx="22760">
                  <c:v>520.72580000000005</c:v>
                </c:pt>
                <c:pt idx="22761">
                  <c:v>520.80079999999998</c:v>
                </c:pt>
                <c:pt idx="22762">
                  <c:v>520.87620000000004</c:v>
                </c:pt>
                <c:pt idx="22763">
                  <c:v>520.95299999999997</c:v>
                </c:pt>
                <c:pt idx="22764">
                  <c:v>521.02779999999996</c:v>
                </c:pt>
                <c:pt idx="22765">
                  <c:v>521.10119999999995</c:v>
                </c:pt>
                <c:pt idx="22766">
                  <c:v>521.17539999999997</c:v>
                </c:pt>
                <c:pt idx="22767">
                  <c:v>521.24959999999999</c:v>
                </c:pt>
                <c:pt idx="22768">
                  <c:v>521.32470000000001</c:v>
                </c:pt>
                <c:pt idx="22769">
                  <c:v>521.40039999999999</c:v>
                </c:pt>
                <c:pt idx="22770">
                  <c:v>521.47500000000002</c:v>
                </c:pt>
                <c:pt idx="22771">
                  <c:v>521.54849999999999</c:v>
                </c:pt>
                <c:pt idx="22772">
                  <c:v>521.62660000000005</c:v>
                </c:pt>
                <c:pt idx="22773">
                  <c:v>521.70079999999996</c:v>
                </c:pt>
                <c:pt idx="22774">
                  <c:v>521.77409999999998</c:v>
                </c:pt>
                <c:pt idx="22775">
                  <c:v>521.84939999999995</c:v>
                </c:pt>
                <c:pt idx="22776">
                  <c:v>521.92380000000003</c:v>
                </c:pt>
                <c:pt idx="22777">
                  <c:v>521.99879999999996</c:v>
                </c:pt>
                <c:pt idx="22778">
                  <c:v>522.07240000000002</c:v>
                </c:pt>
                <c:pt idx="22779">
                  <c:v>522.14869999999996</c:v>
                </c:pt>
                <c:pt idx="22780">
                  <c:v>522.22199999999998</c:v>
                </c:pt>
                <c:pt idx="22781">
                  <c:v>522.29629999999997</c:v>
                </c:pt>
                <c:pt idx="22782">
                  <c:v>522.37379999999996</c:v>
                </c:pt>
                <c:pt idx="22783">
                  <c:v>522.44880000000001</c:v>
                </c:pt>
                <c:pt idx="22784">
                  <c:v>522.52359999999999</c:v>
                </c:pt>
                <c:pt idx="22785">
                  <c:v>522.59979999999996</c:v>
                </c:pt>
                <c:pt idx="22786">
                  <c:v>522.67639999999994</c:v>
                </c:pt>
                <c:pt idx="22787">
                  <c:v>522.75279999999998</c:v>
                </c:pt>
                <c:pt idx="22788">
                  <c:v>522.82899999999995</c:v>
                </c:pt>
                <c:pt idx="22789">
                  <c:v>522.90530000000001</c:v>
                </c:pt>
                <c:pt idx="22790">
                  <c:v>522.98199999999997</c:v>
                </c:pt>
                <c:pt idx="22791">
                  <c:v>523.05780000000004</c:v>
                </c:pt>
                <c:pt idx="22792">
                  <c:v>523.1336</c:v>
                </c:pt>
                <c:pt idx="22793">
                  <c:v>523.21</c:v>
                </c:pt>
                <c:pt idx="22794">
                  <c:v>523.28740000000005</c:v>
                </c:pt>
                <c:pt idx="22795">
                  <c:v>523.36419999999998</c:v>
                </c:pt>
                <c:pt idx="22796">
                  <c:v>523.43960000000004</c:v>
                </c:pt>
                <c:pt idx="22797">
                  <c:v>523.51620000000003</c:v>
                </c:pt>
                <c:pt idx="22798">
                  <c:v>523.59339999999997</c:v>
                </c:pt>
                <c:pt idx="22799">
                  <c:v>523.67060000000004</c:v>
                </c:pt>
                <c:pt idx="22800">
                  <c:v>523.7473</c:v>
                </c:pt>
                <c:pt idx="22801">
                  <c:v>523.82389999999998</c:v>
                </c:pt>
                <c:pt idx="22802">
                  <c:v>523.9</c:v>
                </c:pt>
                <c:pt idx="22803">
                  <c:v>523.97540000000004</c:v>
                </c:pt>
                <c:pt idx="22804">
                  <c:v>524.05340000000001</c:v>
                </c:pt>
                <c:pt idx="22805">
                  <c:v>524.13120000000004</c:v>
                </c:pt>
                <c:pt idx="22806">
                  <c:v>524.20830000000001</c:v>
                </c:pt>
                <c:pt idx="22807">
                  <c:v>524.28319999999997</c:v>
                </c:pt>
                <c:pt idx="22808">
                  <c:v>524.35940000000005</c:v>
                </c:pt>
                <c:pt idx="22809">
                  <c:v>524.43799999999999</c:v>
                </c:pt>
                <c:pt idx="22810">
                  <c:v>524.5127</c:v>
                </c:pt>
                <c:pt idx="22811">
                  <c:v>524.58780000000002</c:v>
                </c:pt>
                <c:pt idx="22812">
                  <c:v>524.66300000000001</c:v>
                </c:pt>
                <c:pt idx="22813">
                  <c:v>524.73889999999994</c:v>
                </c:pt>
                <c:pt idx="22814">
                  <c:v>524.81449999999995</c:v>
                </c:pt>
                <c:pt idx="22815">
                  <c:v>524.89160000000004</c:v>
                </c:pt>
                <c:pt idx="22816">
                  <c:v>524.96640000000002</c:v>
                </c:pt>
                <c:pt idx="22817">
                  <c:v>525.04319999999996</c:v>
                </c:pt>
                <c:pt idx="22818">
                  <c:v>525.11800000000005</c:v>
                </c:pt>
                <c:pt idx="22819">
                  <c:v>525.19259999999997</c:v>
                </c:pt>
                <c:pt idx="22820">
                  <c:v>525.26859999999999</c:v>
                </c:pt>
                <c:pt idx="22821">
                  <c:v>525.34220000000005</c:v>
                </c:pt>
                <c:pt idx="22822">
                  <c:v>525.41869999999994</c:v>
                </c:pt>
                <c:pt idx="22823">
                  <c:v>525.49300000000005</c:v>
                </c:pt>
                <c:pt idx="22824">
                  <c:v>525.56920000000002</c:v>
                </c:pt>
                <c:pt idx="22825">
                  <c:v>525.64580000000001</c:v>
                </c:pt>
                <c:pt idx="22826">
                  <c:v>525.72109999999998</c:v>
                </c:pt>
                <c:pt idx="22827">
                  <c:v>525.79740000000004</c:v>
                </c:pt>
                <c:pt idx="22828">
                  <c:v>525.87440000000004</c:v>
                </c:pt>
                <c:pt idx="22829">
                  <c:v>525.9511</c:v>
                </c:pt>
                <c:pt idx="22830">
                  <c:v>526.02700000000004</c:v>
                </c:pt>
                <c:pt idx="22831">
                  <c:v>526.10410000000002</c:v>
                </c:pt>
                <c:pt idx="22832">
                  <c:v>526.18140000000005</c:v>
                </c:pt>
                <c:pt idx="22833">
                  <c:v>526.25599999999997</c:v>
                </c:pt>
                <c:pt idx="22834">
                  <c:v>526.33079999999995</c:v>
                </c:pt>
                <c:pt idx="22835">
                  <c:v>526.40779999999995</c:v>
                </c:pt>
                <c:pt idx="22836">
                  <c:v>526.48440000000005</c:v>
                </c:pt>
                <c:pt idx="22837">
                  <c:v>526.56079999999997</c:v>
                </c:pt>
                <c:pt idx="22838">
                  <c:v>526.63499999999999</c:v>
                </c:pt>
                <c:pt idx="22839">
                  <c:v>526.71100000000001</c:v>
                </c:pt>
                <c:pt idx="22840">
                  <c:v>526.78560000000004</c:v>
                </c:pt>
                <c:pt idx="22841">
                  <c:v>526.86120000000005</c:v>
                </c:pt>
                <c:pt idx="22842">
                  <c:v>526.93679999999995</c:v>
                </c:pt>
                <c:pt idx="22843">
                  <c:v>527.0127</c:v>
                </c:pt>
                <c:pt idx="22844">
                  <c:v>527.08690000000001</c:v>
                </c:pt>
                <c:pt idx="22845">
                  <c:v>527.16549999999995</c:v>
                </c:pt>
                <c:pt idx="22846">
                  <c:v>527.24099999999999</c:v>
                </c:pt>
                <c:pt idx="22847">
                  <c:v>527.31569999999999</c:v>
                </c:pt>
                <c:pt idx="22848">
                  <c:v>527.39160000000004</c:v>
                </c:pt>
                <c:pt idx="22849">
                  <c:v>527.46950000000004</c:v>
                </c:pt>
                <c:pt idx="22850">
                  <c:v>527.54349999999999</c:v>
                </c:pt>
                <c:pt idx="22851">
                  <c:v>527.62070000000006</c:v>
                </c:pt>
                <c:pt idx="22852">
                  <c:v>527.69569999999999</c:v>
                </c:pt>
                <c:pt idx="22853">
                  <c:v>527.77279999999996</c:v>
                </c:pt>
                <c:pt idx="22854">
                  <c:v>527.84820000000002</c:v>
                </c:pt>
                <c:pt idx="22855">
                  <c:v>527.92700000000002</c:v>
                </c:pt>
                <c:pt idx="22856">
                  <c:v>528.00519999999995</c:v>
                </c:pt>
                <c:pt idx="22857">
                  <c:v>528.08069999999998</c:v>
                </c:pt>
                <c:pt idx="22858">
                  <c:v>528.15629999999999</c:v>
                </c:pt>
                <c:pt idx="22859">
                  <c:v>528.23400000000004</c:v>
                </c:pt>
                <c:pt idx="22860">
                  <c:v>528.31079999999997</c:v>
                </c:pt>
                <c:pt idx="22861">
                  <c:v>528.38720000000001</c:v>
                </c:pt>
                <c:pt idx="22862">
                  <c:v>528.46420000000001</c:v>
                </c:pt>
                <c:pt idx="22863">
                  <c:v>528.54200000000003</c:v>
                </c:pt>
                <c:pt idx="22864">
                  <c:v>528.61839999999995</c:v>
                </c:pt>
                <c:pt idx="22865">
                  <c:v>528.69799999999998</c:v>
                </c:pt>
                <c:pt idx="22866">
                  <c:v>528.77549999999997</c:v>
                </c:pt>
                <c:pt idx="22867">
                  <c:v>528.85500000000002</c:v>
                </c:pt>
                <c:pt idx="22868">
                  <c:v>528.93119999999999</c:v>
                </c:pt>
                <c:pt idx="22869">
                  <c:v>529.01059999999995</c:v>
                </c:pt>
                <c:pt idx="22870">
                  <c:v>529.08889999999997</c:v>
                </c:pt>
                <c:pt idx="22871">
                  <c:v>529.16660000000002</c:v>
                </c:pt>
                <c:pt idx="22872">
                  <c:v>529.24530000000004</c:v>
                </c:pt>
                <c:pt idx="22873">
                  <c:v>529.32410000000004</c:v>
                </c:pt>
                <c:pt idx="22874">
                  <c:v>529.40260000000001</c:v>
                </c:pt>
                <c:pt idx="22875">
                  <c:v>529.4828</c:v>
                </c:pt>
                <c:pt idx="22876">
                  <c:v>529.56039999999996</c:v>
                </c:pt>
                <c:pt idx="22877">
                  <c:v>529.63890000000004</c:v>
                </c:pt>
                <c:pt idx="22878">
                  <c:v>529.71479999999997</c:v>
                </c:pt>
                <c:pt idx="22879">
                  <c:v>529.79399999999998</c:v>
                </c:pt>
                <c:pt idx="22880">
                  <c:v>529.8723</c:v>
                </c:pt>
                <c:pt idx="22881">
                  <c:v>529.95029999999997</c:v>
                </c:pt>
                <c:pt idx="22882">
                  <c:v>530.02840000000003</c:v>
                </c:pt>
                <c:pt idx="22883">
                  <c:v>530.10630000000003</c:v>
                </c:pt>
                <c:pt idx="22884">
                  <c:v>530.18340000000001</c:v>
                </c:pt>
                <c:pt idx="22885">
                  <c:v>530.26120000000003</c:v>
                </c:pt>
                <c:pt idx="22886">
                  <c:v>530.33799999999997</c:v>
                </c:pt>
                <c:pt idx="22887">
                  <c:v>530.41600000000005</c:v>
                </c:pt>
                <c:pt idx="22888">
                  <c:v>530.4941</c:v>
                </c:pt>
                <c:pt idx="22889">
                  <c:v>530.5729</c:v>
                </c:pt>
                <c:pt idx="22890">
                  <c:v>530.64940000000001</c:v>
                </c:pt>
                <c:pt idx="22891">
                  <c:v>530.72860000000003</c:v>
                </c:pt>
                <c:pt idx="22892">
                  <c:v>530.80399999999997</c:v>
                </c:pt>
                <c:pt idx="22893">
                  <c:v>530.88</c:v>
                </c:pt>
                <c:pt idx="22894">
                  <c:v>530.95699999999999</c:v>
                </c:pt>
                <c:pt idx="22895">
                  <c:v>531.03219999999999</c:v>
                </c:pt>
                <c:pt idx="22896">
                  <c:v>531.10879999999997</c:v>
                </c:pt>
                <c:pt idx="22897">
                  <c:v>531.18299999999999</c:v>
                </c:pt>
                <c:pt idx="22898">
                  <c:v>531.25879999999995</c:v>
                </c:pt>
                <c:pt idx="22899">
                  <c:v>531.33540000000005</c:v>
                </c:pt>
                <c:pt idx="22900">
                  <c:v>531.41139999999996</c:v>
                </c:pt>
                <c:pt idx="22901">
                  <c:v>531.48820000000001</c:v>
                </c:pt>
                <c:pt idx="22902">
                  <c:v>531.56619999999998</c:v>
                </c:pt>
                <c:pt idx="22903">
                  <c:v>531.6431</c:v>
                </c:pt>
                <c:pt idx="22904">
                  <c:v>531.72</c:v>
                </c:pt>
                <c:pt idx="22905">
                  <c:v>531.79669999999999</c:v>
                </c:pt>
                <c:pt idx="22906">
                  <c:v>531.87459999999999</c:v>
                </c:pt>
                <c:pt idx="22907">
                  <c:v>531.95060000000001</c:v>
                </c:pt>
                <c:pt idx="22908">
                  <c:v>532.03</c:v>
                </c:pt>
                <c:pt idx="22909">
                  <c:v>532.10799999999995</c:v>
                </c:pt>
                <c:pt idx="22910">
                  <c:v>532.18560000000002</c:v>
                </c:pt>
                <c:pt idx="22911">
                  <c:v>532.26300000000003</c:v>
                </c:pt>
                <c:pt idx="22912">
                  <c:v>532.34220000000005</c:v>
                </c:pt>
                <c:pt idx="22913">
                  <c:v>532.4194</c:v>
                </c:pt>
                <c:pt idx="22914">
                  <c:v>532.49789999999996</c:v>
                </c:pt>
                <c:pt idx="22915">
                  <c:v>532.5761</c:v>
                </c:pt>
                <c:pt idx="22916">
                  <c:v>532.6549</c:v>
                </c:pt>
                <c:pt idx="22917">
                  <c:v>532.73310000000004</c:v>
                </c:pt>
                <c:pt idx="22918">
                  <c:v>532.81119999999999</c:v>
                </c:pt>
                <c:pt idx="22919">
                  <c:v>532.88990000000001</c:v>
                </c:pt>
                <c:pt idx="22920">
                  <c:v>532.96659999999997</c:v>
                </c:pt>
                <c:pt idx="22921">
                  <c:v>533.04319999999996</c:v>
                </c:pt>
                <c:pt idx="22922">
                  <c:v>533.12030000000004</c:v>
                </c:pt>
                <c:pt idx="22923">
                  <c:v>533.19799999999998</c:v>
                </c:pt>
                <c:pt idx="22924">
                  <c:v>533.27319999999997</c:v>
                </c:pt>
                <c:pt idx="22925">
                  <c:v>533.35</c:v>
                </c:pt>
                <c:pt idx="22926">
                  <c:v>533.42650000000003</c:v>
                </c:pt>
                <c:pt idx="22927">
                  <c:v>533.50279999999998</c:v>
                </c:pt>
                <c:pt idx="22928">
                  <c:v>533.58069999999998</c:v>
                </c:pt>
                <c:pt idx="22929">
                  <c:v>533.65719999999999</c:v>
                </c:pt>
                <c:pt idx="22930">
                  <c:v>533.7328</c:v>
                </c:pt>
                <c:pt idx="22931">
                  <c:v>533.81020000000001</c:v>
                </c:pt>
                <c:pt idx="22932">
                  <c:v>533.88869999999997</c:v>
                </c:pt>
                <c:pt idx="22933">
                  <c:v>533.96299999999997</c:v>
                </c:pt>
                <c:pt idx="22934">
                  <c:v>534.04160000000002</c:v>
                </c:pt>
                <c:pt idx="22935">
                  <c:v>534.11699999999996</c:v>
                </c:pt>
                <c:pt idx="22936">
                  <c:v>534.19680000000005</c:v>
                </c:pt>
                <c:pt idx="22937">
                  <c:v>534.27300000000002</c:v>
                </c:pt>
                <c:pt idx="22938">
                  <c:v>534.35080000000005</c:v>
                </c:pt>
                <c:pt idx="22939">
                  <c:v>534.42960000000005</c:v>
                </c:pt>
                <c:pt idx="22940">
                  <c:v>534.50789999999995</c:v>
                </c:pt>
                <c:pt idx="22941">
                  <c:v>534.58479999999997</c:v>
                </c:pt>
                <c:pt idx="22942">
                  <c:v>534.66340000000002</c:v>
                </c:pt>
                <c:pt idx="22943">
                  <c:v>534.74159999999995</c:v>
                </c:pt>
                <c:pt idx="22944">
                  <c:v>534.82129999999995</c:v>
                </c:pt>
                <c:pt idx="22945">
                  <c:v>534.89760000000001</c:v>
                </c:pt>
                <c:pt idx="22946">
                  <c:v>534.97720000000004</c:v>
                </c:pt>
                <c:pt idx="22947">
                  <c:v>535.05520000000001</c:v>
                </c:pt>
                <c:pt idx="22948">
                  <c:v>535.13390000000004</c:v>
                </c:pt>
                <c:pt idx="22949">
                  <c:v>535.21220000000005</c:v>
                </c:pt>
                <c:pt idx="22950">
                  <c:v>535.29100000000005</c:v>
                </c:pt>
                <c:pt idx="22951">
                  <c:v>535.37030000000004</c:v>
                </c:pt>
                <c:pt idx="22952">
                  <c:v>535.45069999999998</c:v>
                </c:pt>
                <c:pt idx="22953">
                  <c:v>535.52880000000005</c:v>
                </c:pt>
                <c:pt idx="22954">
                  <c:v>535.61</c:v>
                </c:pt>
                <c:pt idx="22955">
                  <c:v>535.68870000000004</c:v>
                </c:pt>
                <c:pt idx="22956">
                  <c:v>535.76679999999999</c:v>
                </c:pt>
                <c:pt idx="22957">
                  <c:v>535.84699999999998</c:v>
                </c:pt>
                <c:pt idx="22958">
                  <c:v>535.92740000000003</c:v>
                </c:pt>
                <c:pt idx="22959">
                  <c:v>536.0068</c:v>
                </c:pt>
                <c:pt idx="22960">
                  <c:v>536.0865</c:v>
                </c:pt>
                <c:pt idx="22961">
                  <c:v>536.1653</c:v>
                </c:pt>
                <c:pt idx="22962">
                  <c:v>536.24429999999995</c:v>
                </c:pt>
                <c:pt idx="22963">
                  <c:v>536.32270000000005</c:v>
                </c:pt>
                <c:pt idx="22964">
                  <c:v>536.40139999999997</c:v>
                </c:pt>
                <c:pt idx="22965">
                  <c:v>536.48140000000001</c:v>
                </c:pt>
                <c:pt idx="22966">
                  <c:v>536.5598</c:v>
                </c:pt>
                <c:pt idx="22967">
                  <c:v>536.63940000000002</c:v>
                </c:pt>
                <c:pt idx="22968">
                  <c:v>536.71789999999999</c:v>
                </c:pt>
                <c:pt idx="22969">
                  <c:v>536.79589999999996</c:v>
                </c:pt>
                <c:pt idx="22970">
                  <c:v>536.87339999999995</c:v>
                </c:pt>
                <c:pt idx="22971">
                  <c:v>536.95119999999997</c:v>
                </c:pt>
                <c:pt idx="22972">
                  <c:v>537.02890000000002</c:v>
                </c:pt>
                <c:pt idx="22973">
                  <c:v>537.10630000000003</c:v>
                </c:pt>
                <c:pt idx="22974">
                  <c:v>537.18340000000001</c:v>
                </c:pt>
                <c:pt idx="22975">
                  <c:v>537.26130000000001</c:v>
                </c:pt>
                <c:pt idx="22976">
                  <c:v>537.33810000000005</c:v>
                </c:pt>
                <c:pt idx="22977">
                  <c:v>537.4162</c:v>
                </c:pt>
                <c:pt idx="22978">
                  <c:v>537.49379999999996</c:v>
                </c:pt>
                <c:pt idx="22979">
                  <c:v>537.57100000000003</c:v>
                </c:pt>
                <c:pt idx="22980">
                  <c:v>537.65</c:v>
                </c:pt>
                <c:pt idx="22981">
                  <c:v>537.72900000000004</c:v>
                </c:pt>
                <c:pt idx="22982">
                  <c:v>537.80870000000004</c:v>
                </c:pt>
                <c:pt idx="22983">
                  <c:v>537.88760000000002</c:v>
                </c:pt>
                <c:pt idx="22984">
                  <c:v>537.96680000000003</c:v>
                </c:pt>
                <c:pt idx="22985">
                  <c:v>538.04660000000001</c:v>
                </c:pt>
                <c:pt idx="22986">
                  <c:v>538.12419999999997</c:v>
                </c:pt>
                <c:pt idx="22987">
                  <c:v>538.20299999999997</c:v>
                </c:pt>
                <c:pt idx="22988">
                  <c:v>538.28380000000004</c:v>
                </c:pt>
                <c:pt idx="22989">
                  <c:v>538.36249999999995</c:v>
                </c:pt>
                <c:pt idx="22990">
                  <c:v>538.44240000000002</c:v>
                </c:pt>
                <c:pt idx="22991">
                  <c:v>538.52160000000003</c:v>
                </c:pt>
                <c:pt idx="22992">
                  <c:v>538.6001</c:v>
                </c:pt>
                <c:pt idx="22993">
                  <c:v>538.67840000000001</c:v>
                </c:pt>
                <c:pt idx="22994">
                  <c:v>538.75800000000004</c:v>
                </c:pt>
                <c:pt idx="22995">
                  <c:v>538.83569999999997</c:v>
                </c:pt>
                <c:pt idx="22996">
                  <c:v>538.91700000000003</c:v>
                </c:pt>
                <c:pt idx="22997">
                  <c:v>538.9941</c:v>
                </c:pt>
                <c:pt idx="22998">
                  <c:v>539.07349999999997</c:v>
                </c:pt>
                <c:pt idx="22999">
                  <c:v>539.15060000000005</c:v>
                </c:pt>
                <c:pt idx="23000">
                  <c:v>539.23</c:v>
                </c:pt>
                <c:pt idx="23001">
                  <c:v>539.30820000000006</c:v>
                </c:pt>
                <c:pt idx="23002">
                  <c:v>539.38840000000005</c:v>
                </c:pt>
                <c:pt idx="23003">
                  <c:v>539.46789999999999</c:v>
                </c:pt>
                <c:pt idx="23004">
                  <c:v>539.548</c:v>
                </c:pt>
                <c:pt idx="23005">
                  <c:v>539.62649999999996</c:v>
                </c:pt>
                <c:pt idx="23006">
                  <c:v>539.70510000000002</c:v>
                </c:pt>
                <c:pt idx="23007">
                  <c:v>539.78620000000001</c:v>
                </c:pt>
                <c:pt idx="23008">
                  <c:v>539.86559999999997</c:v>
                </c:pt>
                <c:pt idx="23009">
                  <c:v>539.9452</c:v>
                </c:pt>
                <c:pt idx="23010">
                  <c:v>540.0258</c:v>
                </c:pt>
                <c:pt idx="23011">
                  <c:v>540.10720000000003</c:v>
                </c:pt>
                <c:pt idx="23012">
                  <c:v>540.18579999999997</c:v>
                </c:pt>
                <c:pt idx="23013">
                  <c:v>540.26760000000002</c:v>
                </c:pt>
                <c:pt idx="23014">
                  <c:v>540.34799999999996</c:v>
                </c:pt>
                <c:pt idx="23015">
                  <c:v>540.42909999999995</c:v>
                </c:pt>
                <c:pt idx="23016">
                  <c:v>540.50919999999996</c:v>
                </c:pt>
                <c:pt idx="23017">
                  <c:v>540.59059999999999</c:v>
                </c:pt>
                <c:pt idx="23018">
                  <c:v>540.67179999999996</c:v>
                </c:pt>
                <c:pt idx="23019">
                  <c:v>540.75400000000002</c:v>
                </c:pt>
                <c:pt idx="23020">
                  <c:v>540.83420000000001</c:v>
                </c:pt>
                <c:pt idx="23021">
                  <c:v>540.9153</c:v>
                </c:pt>
                <c:pt idx="23022">
                  <c:v>540.99779999999998</c:v>
                </c:pt>
                <c:pt idx="23023">
                  <c:v>541.07799999999997</c:v>
                </c:pt>
                <c:pt idx="23024">
                  <c:v>541.16089999999997</c:v>
                </c:pt>
                <c:pt idx="23025">
                  <c:v>541.24109999999996</c:v>
                </c:pt>
                <c:pt idx="23026">
                  <c:v>541.32219999999995</c:v>
                </c:pt>
                <c:pt idx="23027">
                  <c:v>541.40260000000001</c:v>
                </c:pt>
                <c:pt idx="23028">
                  <c:v>541.48400000000004</c:v>
                </c:pt>
                <c:pt idx="23029">
                  <c:v>541.56460000000004</c:v>
                </c:pt>
                <c:pt idx="23030">
                  <c:v>541.64459999999997</c:v>
                </c:pt>
                <c:pt idx="23031">
                  <c:v>541.72640000000001</c:v>
                </c:pt>
                <c:pt idx="23032">
                  <c:v>541.8066</c:v>
                </c:pt>
                <c:pt idx="23033">
                  <c:v>541.88599999999997</c:v>
                </c:pt>
                <c:pt idx="23034">
                  <c:v>541.96619999999996</c:v>
                </c:pt>
                <c:pt idx="23035">
                  <c:v>542.04600000000005</c:v>
                </c:pt>
                <c:pt idx="23036">
                  <c:v>542.12559999999996</c:v>
                </c:pt>
                <c:pt idx="23037">
                  <c:v>542.20429999999999</c:v>
                </c:pt>
                <c:pt idx="23038">
                  <c:v>542.28399999999999</c:v>
                </c:pt>
                <c:pt idx="23039">
                  <c:v>542.36559999999997</c:v>
                </c:pt>
                <c:pt idx="23040">
                  <c:v>542.44539999999995</c:v>
                </c:pt>
                <c:pt idx="23041">
                  <c:v>542.52499999999998</c:v>
                </c:pt>
                <c:pt idx="23042">
                  <c:v>542.60339999999997</c:v>
                </c:pt>
                <c:pt idx="23043">
                  <c:v>542.68399999999997</c:v>
                </c:pt>
                <c:pt idx="23044">
                  <c:v>542.76379999999995</c:v>
                </c:pt>
                <c:pt idx="23045">
                  <c:v>542.84379999999999</c:v>
                </c:pt>
                <c:pt idx="23046">
                  <c:v>542.92399999999998</c:v>
                </c:pt>
                <c:pt idx="23047">
                  <c:v>543.00419999999997</c:v>
                </c:pt>
                <c:pt idx="23048">
                  <c:v>543.08399999999995</c:v>
                </c:pt>
                <c:pt idx="23049">
                  <c:v>543.16449999999998</c:v>
                </c:pt>
                <c:pt idx="23050">
                  <c:v>543.24680000000001</c:v>
                </c:pt>
                <c:pt idx="23051">
                  <c:v>543.32439999999997</c:v>
                </c:pt>
                <c:pt idx="23052">
                  <c:v>543.404</c:v>
                </c:pt>
                <c:pt idx="23053">
                  <c:v>543.48320000000001</c:v>
                </c:pt>
                <c:pt idx="23054">
                  <c:v>543.56100000000004</c:v>
                </c:pt>
                <c:pt idx="23055">
                  <c:v>543.63919999999996</c:v>
                </c:pt>
                <c:pt idx="23056">
                  <c:v>543.71720000000005</c:v>
                </c:pt>
                <c:pt idx="23057">
                  <c:v>543.79669999999999</c:v>
                </c:pt>
                <c:pt idx="23058">
                  <c:v>543.87260000000003</c:v>
                </c:pt>
                <c:pt idx="23059">
                  <c:v>543.952</c:v>
                </c:pt>
                <c:pt idx="23060">
                  <c:v>544.02880000000005</c:v>
                </c:pt>
                <c:pt idx="23061">
                  <c:v>544.10699999999997</c:v>
                </c:pt>
                <c:pt idx="23062">
                  <c:v>544.18290000000002</c:v>
                </c:pt>
                <c:pt idx="23063">
                  <c:v>544.26139999999998</c:v>
                </c:pt>
                <c:pt idx="23064">
                  <c:v>544.33910000000003</c:v>
                </c:pt>
                <c:pt idx="23065">
                  <c:v>544.41700000000003</c:v>
                </c:pt>
                <c:pt idx="23066">
                  <c:v>544.49559999999997</c:v>
                </c:pt>
                <c:pt idx="23067">
                  <c:v>544.57399999999996</c:v>
                </c:pt>
                <c:pt idx="23068">
                  <c:v>544.65300000000002</c:v>
                </c:pt>
                <c:pt idx="23069">
                  <c:v>544.73140000000001</c:v>
                </c:pt>
                <c:pt idx="23070">
                  <c:v>544.81060000000002</c:v>
                </c:pt>
                <c:pt idx="23071">
                  <c:v>544.8895</c:v>
                </c:pt>
                <c:pt idx="23072">
                  <c:v>544.96780000000001</c:v>
                </c:pt>
                <c:pt idx="23073">
                  <c:v>545.04840000000002</c:v>
                </c:pt>
                <c:pt idx="23074">
                  <c:v>545.12969999999996</c:v>
                </c:pt>
                <c:pt idx="23075">
                  <c:v>545.21</c:v>
                </c:pt>
                <c:pt idx="23076">
                  <c:v>545.29179999999997</c:v>
                </c:pt>
                <c:pt idx="23077">
                  <c:v>545.37300000000005</c:v>
                </c:pt>
                <c:pt idx="23078">
                  <c:v>545.45240000000001</c:v>
                </c:pt>
                <c:pt idx="23079">
                  <c:v>545.5326</c:v>
                </c:pt>
                <c:pt idx="23080">
                  <c:v>545.61609999999996</c:v>
                </c:pt>
                <c:pt idx="23081">
                  <c:v>545.697</c:v>
                </c:pt>
                <c:pt idx="23082">
                  <c:v>545.77760000000001</c:v>
                </c:pt>
                <c:pt idx="23083">
                  <c:v>545.85839999999996</c:v>
                </c:pt>
                <c:pt idx="23084">
                  <c:v>545.94039999999995</c:v>
                </c:pt>
                <c:pt idx="23085">
                  <c:v>546.02369999999996</c:v>
                </c:pt>
                <c:pt idx="23086">
                  <c:v>546.10429999999997</c:v>
                </c:pt>
                <c:pt idx="23087">
                  <c:v>546.18579999999997</c:v>
                </c:pt>
                <c:pt idx="23088">
                  <c:v>546.26800000000003</c:v>
                </c:pt>
                <c:pt idx="23089">
                  <c:v>546.34929999999997</c:v>
                </c:pt>
                <c:pt idx="23090">
                  <c:v>546.43060000000003</c:v>
                </c:pt>
                <c:pt idx="23091">
                  <c:v>546.50990000000002</c:v>
                </c:pt>
                <c:pt idx="23092">
                  <c:v>546.59059999999999</c:v>
                </c:pt>
                <c:pt idx="23093">
                  <c:v>546.66920000000005</c:v>
                </c:pt>
                <c:pt idx="23094">
                  <c:v>546.74900000000002</c:v>
                </c:pt>
                <c:pt idx="23095">
                  <c:v>546.82889999999998</c:v>
                </c:pt>
                <c:pt idx="23096">
                  <c:v>546.90740000000005</c:v>
                </c:pt>
                <c:pt idx="23097">
                  <c:v>546.98540000000003</c:v>
                </c:pt>
                <c:pt idx="23098">
                  <c:v>547.06389999999999</c:v>
                </c:pt>
                <c:pt idx="23099">
                  <c:v>547.14059999999995</c:v>
                </c:pt>
                <c:pt idx="23100">
                  <c:v>547.21939999999995</c:v>
                </c:pt>
                <c:pt idx="23101">
                  <c:v>547.29790000000003</c:v>
                </c:pt>
                <c:pt idx="23102">
                  <c:v>547.37720000000002</c:v>
                </c:pt>
                <c:pt idx="23103">
                  <c:v>547.45600000000002</c:v>
                </c:pt>
                <c:pt idx="23104">
                  <c:v>547.53480000000002</c:v>
                </c:pt>
                <c:pt idx="23105">
                  <c:v>547.61260000000004</c:v>
                </c:pt>
                <c:pt idx="23106">
                  <c:v>547.69330000000002</c:v>
                </c:pt>
                <c:pt idx="23107">
                  <c:v>547.7731</c:v>
                </c:pt>
                <c:pt idx="23108">
                  <c:v>547.85180000000003</c:v>
                </c:pt>
                <c:pt idx="23109">
                  <c:v>547.9325</c:v>
                </c:pt>
                <c:pt idx="23110">
                  <c:v>548.01319999999998</c:v>
                </c:pt>
                <c:pt idx="23111">
                  <c:v>548.09220000000005</c:v>
                </c:pt>
                <c:pt idx="23112">
                  <c:v>548.17200000000003</c:v>
                </c:pt>
                <c:pt idx="23113">
                  <c:v>548.25099999999998</c:v>
                </c:pt>
                <c:pt idx="23114">
                  <c:v>548.32960000000003</c:v>
                </c:pt>
                <c:pt idx="23115">
                  <c:v>548.41139999999996</c:v>
                </c:pt>
                <c:pt idx="23116">
                  <c:v>548.49059999999997</c:v>
                </c:pt>
                <c:pt idx="23117">
                  <c:v>548.57190000000003</c:v>
                </c:pt>
                <c:pt idx="23118">
                  <c:v>548.65139999999997</c:v>
                </c:pt>
                <c:pt idx="23119">
                  <c:v>548.73260000000005</c:v>
                </c:pt>
                <c:pt idx="23120">
                  <c:v>548.81200000000001</c:v>
                </c:pt>
                <c:pt idx="23121">
                  <c:v>548.8922</c:v>
                </c:pt>
                <c:pt idx="23122">
                  <c:v>548.97370000000001</c:v>
                </c:pt>
                <c:pt idx="23123">
                  <c:v>549.05420000000004</c:v>
                </c:pt>
                <c:pt idx="23124">
                  <c:v>549.1318</c:v>
                </c:pt>
                <c:pt idx="23125">
                  <c:v>549.20950000000005</c:v>
                </c:pt>
                <c:pt idx="23126">
                  <c:v>549.28830000000005</c:v>
                </c:pt>
                <c:pt idx="23127">
                  <c:v>549.36559999999997</c:v>
                </c:pt>
                <c:pt idx="23128">
                  <c:v>549.44299999999998</c:v>
                </c:pt>
                <c:pt idx="23129">
                  <c:v>549.52049999999997</c:v>
                </c:pt>
                <c:pt idx="23130">
                  <c:v>549.59969999999998</c:v>
                </c:pt>
                <c:pt idx="23131">
                  <c:v>549.67520000000002</c:v>
                </c:pt>
                <c:pt idx="23132">
                  <c:v>549.75419999999997</c:v>
                </c:pt>
                <c:pt idx="23133">
                  <c:v>549.83140000000003</c:v>
                </c:pt>
                <c:pt idx="23134">
                  <c:v>549.90970000000004</c:v>
                </c:pt>
                <c:pt idx="23135">
                  <c:v>549.98739999999998</c:v>
                </c:pt>
                <c:pt idx="23136">
                  <c:v>550.06659999999999</c:v>
                </c:pt>
                <c:pt idx="23137">
                  <c:v>550.14580000000001</c:v>
                </c:pt>
                <c:pt idx="23138">
                  <c:v>550.22439999999995</c:v>
                </c:pt>
                <c:pt idx="23139">
                  <c:v>550.30229999999995</c:v>
                </c:pt>
                <c:pt idx="23140">
                  <c:v>550.38189999999997</c:v>
                </c:pt>
                <c:pt idx="23141">
                  <c:v>550.45839999999998</c:v>
                </c:pt>
                <c:pt idx="23142">
                  <c:v>550.53880000000004</c:v>
                </c:pt>
                <c:pt idx="23143">
                  <c:v>550.61620000000005</c:v>
                </c:pt>
                <c:pt idx="23144">
                  <c:v>550.69560000000001</c:v>
                </c:pt>
                <c:pt idx="23145">
                  <c:v>550.77440000000001</c:v>
                </c:pt>
                <c:pt idx="23146">
                  <c:v>550.85299999999995</c:v>
                </c:pt>
                <c:pt idx="23147">
                  <c:v>550.93200000000002</c:v>
                </c:pt>
                <c:pt idx="23148">
                  <c:v>551.00879999999995</c:v>
                </c:pt>
                <c:pt idx="23149">
                  <c:v>551.0874</c:v>
                </c:pt>
                <c:pt idx="23150">
                  <c:v>551.16449999999998</c:v>
                </c:pt>
                <c:pt idx="23151">
                  <c:v>551.24180000000001</c:v>
                </c:pt>
                <c:pt idx="23152">
                  <c:v>551.31910000000005</c:v>
                </c:pt>
                <c:pt idx="23153">
                  <c:v>551.39679999999998</c:v>
                </c:pt>
                <c:pt idx="23154">
                  <c:v>551.47310000000004</c:v>
                </c:pt>
                <c:pt idx="23155">
                  <c:v>551.55070000000001</c:v>
                </c:pt>
                <c:pt idx="23156">
                  <c:v>551.62840000000006</c:v>
                </c:pt>
                <c:pt idx="23157">
                  <c:v>551.70579999999995</c:v>
                </c:pt>
                <c:pt idx="23158">
                  <c:v>551.78240000000005</c:v>
                </c:pt>
                <c:pt idx="23159">
                  <c:v>551.8605</c:v>
                </c:pt>
                <c:pt idx="23160">
                  <c:v>551.93849999999998</c:v>
                </c:pt>
                <c:pt idx="23161">
                  <c:v>552.01319999999998</c:v>
                </c:pt>
                <c:pt idx="23162">
                  <c:v>552.09040000000005</c:v>
                </c:pt>
                <c:pt idx="23163">
                  <c:v>552.16660000000002</c:v>
                </c:pt>
                <c:pt idx="23164">
                  <c:v>552.24199999999996</c:v>
                </c:pt>
                <c:pt idx="23165">
                  <c:v>552.3202</c:v>
                </c:pt>
                <c:pt idx="23166">
                  <c:v>552.39679999999998</c:v>
                </c:pt>
                <c:pt idx="23167">
                  <c:v>552.47400000000005</c:v>
                </c:pt>
                <c:pt idx="23168">
                  <c:v>552.55250000000001</c:v>
                </c:pt>
                <c:pt idx="23169">
                  <c:v>552.62990000000002</c:v>
                </c:pt>
                <c:pt idx="23170">
                  <c:v>552.7088</c:v>
                </c:pt>
                <c:pt idx="23171">
                  <c:v>552.78740000000005</c:v>
                </c:pt>
                <c:pt idx="23172">
                  <c:v>552.86609999999996</c:v>
                </c:pt>
                <c:pt idx="23173">
                  <c:v>552.94579999999996</c:v>
                </c:pt>
                <c:pt idx="23174">
                  <c:v>553.02350000000001</c:v>
                </c:pt>
                <c:pt idx="23175">
                  <c:v>553.10209999999995</c:v>
                </c:pt>
                <c:pt idx="23176">
                  <c:v>553.1807</c:v>
                </c:pt>
                <c:pt idx="23177">
                  <c:v>553.2586</c:v>
                </c:pt>
                <c:pt idx="23178">
                  <c:v>553.33540000000005</c:v>
                </c:pt>
                <c:pt idx="23179">
                  <c:v>553.41139999999996</c:v>
                </c:pt>
                <c:pt idx="23180">
                  <c:v>553.48680000000002</c:v>
                </c:pt>
                <c:pt idx="23181">
                  <c:v>553.56100000000004</c:v>
                </c:pt>
                <c:pt idx="23182">
                  <c:v>553.63400000000001</c:v>
                </c:pt>
                <c:pt idx="23183">
                  <c:v>553.70759999999996</c:v>
                </c:pt>
                <c:pt idx="23184">
                  <c:v>553.78279999999995</c:v>
                </c:pt>
                <c:pt idx="23185">
                  <c:v>553.85479999999995</c:v>
                </c:pt>
                <c:pt idx="23186">
                  <c:v>553.92880000000002</c:v>
                </c:pt>
                <c:pt idx="23187">
                  <c:v>554.00220000000002</c:v>
                </c:pt>
                <c:pt idx="23188">
                  <c:v>554.07680000000005</c:v>
                </c:pt>
                <c:pt idx="23189">
                  <c:v>554.14930000000004</c:v>
                </c:pt>
                <c:pt idx="23190">
                  <c:v>554.22559999999999</c:v>
                </c:pt>
                <c:pt idx="23191">
                  <c:v>554.30060000000003</c:v>
                </c:pt>
                <c:pt idx="23192">
                  <c:v>554.37419999999997</c:v>
                </c:pt>
                <c:pt idx="23193">
                  <c:v>554.44899999999996</c:v>
                </c:pt>
                <c:pt idx="23194">
                  <c:v>554.52390000000003</c:v>
                </c:pt>
                <c:pt idx="23195">
                  <c:v>554.59960000000001</c:v>
                </c:pt>
                <c:pt idx="23196">
                  <c:v>554.67619999999999</c:v>
                </c:pt>
                <c:pt idx="23197">
                  <c:v>554.75199999999995</c:v>
                </c:pt>
                <c:pt idx="23198">
                  <c:v>554.82709999999997</c:v>
                </c:pt>
                <c:pt idx="23199">
                  <c:v>554.90239999999994</c:v>
                </c:pt>
                <c:pt idx="23200">
                  <c:v>554.97950000000003</c:v>
                </c:pt>
                <c:pt idx="23201">
                  <c:v>555.05579999999998</c:v>
                </c:pt>
                <c:pt idx="23202">
                  <c:v>555.13440000000003</c:v>
                </c:pt>
                <c:pt idx="23203">
                  <c:v>555.21130000000005</c:v>
                </c:pt>
                <c:pt idx="23204">
                  <c:v>555.28959999999995</c:v>
                </c:pt>
                <c:pt idx="23205">
                  <c:v>555.36739999999998</c:v>
                </c:pt>
                <c:pt idx="23206">
                  <c:v>555.44460000000004</c:v>
                </c:pt>
                <c:pt idx="23207">
                  <c:v>555.52430000000004</c:v>
                </c:pt>
                <c:pt idx="23208">
                  <c:v>555.60069999999996</c:v>
                </c:pt>
                <c:pt idx="23209">
                  <c:v>555.68079999999998</c:v>
                </c:pt>
                <c:pt idx="23210">
                  <c:v>555.75930000000005</c:v>
                </c:pt>
                <c:pt idx="23211">
                  <c:v>555.83699999999999</c:v>
                </c:pt>
                <c:pt idx="23212">
                  <c:v>555.91399999999999</c:v>
                </c:pt>
                <c:pt idx="23213">
                  <c:v>555.99260000000004</c:v>
                </c:pt>
                <c:pt idx="23214">
                  <c:v>556.07000000000005</c:v>
                </c:pt>
                <c:pt idx="23215">
                  <c:v>556.1472</c:v>
                </c:pt>
                <c:pt idx="23216">
                  <c:v>556.22550000000001</c:v>
                </c:pt>
                <c:pt idx="23217">
                  <c:v>556.30409999999995</c:v>
                </c:pt>
                <c:pt idx="23218">
                  <c:v>556.38350000000003</c:v>
                </c:pt>
                <c:pt idx="23219">
                  <c:v>556.46</c:v>
                </c:pt>
                <c:pt idx="23220">
                  <c:v>556.53750000000002</c:v>
                </c:pt>
                <c:pt idx="23221">
                  <c:v>556.61369999999999</c:v>
                </c:pt>
                <c:pt idx="23222">
                  <c:v>556.68799999999999</c:v>
                </c:pt>
                <c:pt idx="23223">
                  <c:v>556.76340000000005</c:v>
                </c:pt>
                <c:pt idx="23224">
                  <c:v>556.84159999999997</c:v>
                </c:pt>
                <c:pt idx="23225">
                  <c:v>556.91650000000004</c:v>
                </c:pt>
                <c:pt idx="23226">
                  <c:v>556.99369999999999</c:v>
                </c:pt>
                <c:pt idx="23227">
                  <c:v>557.06870000000004</c:v>
                </c:pt>
                <c:pt idx="23228">
                  <c:v>557.14430000000004</c:v>
                </c:pt>
                <c:pt idx="23229">
                  <c:v>557.22029999999995</c:v>
                </c:pt>
                <c:pt idx="23230">
                  <c:v>557.29560000000004</c:v>
                </c:pt>
                <c:pt idx="23231">
                  <c:v>557.37400000000002</c:v>
                </c:pt>
                <c:pt idx="23232">
                  <c:v>557.44939999999997</c:v>
                </c:pt>
                <c:pt idx="23233">
                  <c:v>557.52589999999998</c:v>
                </c:pt>
                <c:pt idx="23234">
                  <c:v>557.60479999999995</c:v>
                </c:pt>
                <c:pt idx="23235">
                  <c:v>557.68299999999999</c:v>
                </c:pt>
                <c:pt idx="23236">
                  <c:v>557.76</c:v>
                </c:pt>
                <c:pt idx="23237">
                  <c:v>557.83730000000003</c:v>
                </c:pt>
                <c:pt idx="23238">
                  <c:v>557.9144</c:v>
                </c:pt>
                <c:pt idx="23239">
                  <c:v>557.99180000000001</c:v>
                </c:pt>
                <c:pt idx="23240">
                  <c:v>558.06799999999998</c:v>
                </c:pt>
                <c:pt idx="23241">
                  <c:v>558.14620000000002</c:v>
                </c:pt>
                <c:pt idx="23242">
                  <c:v>558.22040000000004</c:v>
                </c:pt>
                <c:pt idx="23243">
                  <c:v>558.29549999999995</c:v>
                </c:pt>
                <c:pt idx="23244">
                  <c:v>558.37059999999997</c:v>
                </c:pt>
                <c:pt idx="23245">
                  <c:v>558.44659999999999</c:v>
                </c:pt>
                <c:pt idx="23246">
                  <c:v>558.52149999999995</c:v>
                </c:pt>
                <c:pt idx="23247">
                  <c:v>558.59739999999999</c:v>
                </c:pt>
                <c:pt idx="23248">
                  <c:v>558.67150000000004</c:v>
                </c:pt>
                <c:pt idx="23249">
                  <c:v>558.74519999999995</c:v>
                </c:pt>
                <c:pt idx="23250">
                  <c:v>558.82029999999997</c:v>
                </c:pt>
                <c:pt idx="23251">
                  <c:v>558.8931</c:v>
                </c:pt>
                <c:pt idx="23252">
                  <c:v>558.9674</c:v>
                </c:pt>
                <c:pt idx="23253">
                  <c:v>559.04150000000004</c:v>
                </c:pt>
                <c:pt idx="23254">
                  <c:v>559.11659999999995</c:v>
                </c:pt>
                <c:pt idx="23255">
                  <c:v>559.18820000000005</c:v>
                </c:pt>
                <c:pt idx="23256">
                  <c:v>559.26419999999996</c:v>
                </c:pt>
                <c:pt idx="23257">
                  <c:v>559.33789999999999</c:v>
                </c:pt>
                <c:pt idx="23258">
                  <c:v>559.41319999999996</c:v>
                </c:pt>
                <c:pt idx="23259">
                  <c:v>559.48820000000001</c:v>
                </c:pt>
                <c:pt idx="23260">
                  <c:v>559.56389999999999</c:v>
                </c:pt>
                <c:pt idx="23261">
                  <c:v>559.63800000000003</c:v>
                </c:pt>
                <c:pt idx="23262">
                  <c:v>559.71379999999999</c:v>
                </c:pt>
                <c:pt idx="23263">
                  <c:v>559.7894</c:v>
                </c:pt>
                <c:pt idx="23264">
                  <c:v>559.86609999999996</c:v>
                </c:pt>
                <c:pt idx="23265">
                  <c:v>559.94209999999998</c:v>
                </c:pt>
                <c:pt idx="23266">
                  <c:v>560.01760000000002</c:v>
                </c:pt>
                <c:pt idx="23267">
                  <c:v>560.0942</c:v>
                </c:pt>
                <c:pt idx="23268">
                  <c:v>560.16999999999996</c:v>
                </c:pt>
                <c:pt idx="23269">
                  <c:v>560.24559999999997</c:v>
                </c:pt>
                <c:pt idx="23270">
                  <c:v>560.32470000000001</c:v>
                </c:pt>
                <c:pt idx="23271">
                  <c:v>560.40089999999998</c:v>
                </c:pt>
                <c:pt idx="23272">
                  <c:v>560.47799999999995</c:v>
                </c:pt>
                <c:pt idx="23273">
                  <c:v>560.55439999999999</c:v>
                </c:pt>
                <c:pt idx="23274">
                  <c:v>560.62990000000002</c:v>
                </c:pt>
                <c:pt idx="23275">
                  <c:v>560.70650000000001</c:v>
                </c:pt>
                <c:pt idx="23276">
                  <c:v>560.78049999999996</c:v>
                </c:pt>
                <c:pt idx="23277">
                  <c:v>560.85350000000005</c:v>
                </c:pt>
                <c:pt idx="23278">
                  <c:v>560.93020000000001</c:v>
                </c:pt>
                <c:pt idx="23279">
                  <c:v>561.00530000000003</c:v>
                </c:pt>
                <c:pt idx="23280">
                  <c:v>561.08040000000005</c:v>
                </c:pt>
                <c:pt idx="23281">
                  <c:v>561.15620000000001</c:v>
                </c:pt>
                <c:pt idx="23282">
                  <c:v>561.23209999999995</c:v>
                </c:pt>
                <c:pt idx="23283">
                  <c:v>561.30679999999995</c:v>
                </c:pt>
                <c:pt idx="23284">
                  <c:v>561.3818</c:v>
                </c:pt>
                <c:pt idx="23285">
                  <c:v>561.45410000000004</c:v>
                </c:pt>
                <c:pt idx="23286">
                  <c:v>561.53089999999997</c:v>
                </c:pt>
                <c:pt idx="23287">
                  <c:v>561.60550000000001</c:v>
                </c:pt>
                <c:pt idx="23288">
                  <c:v>561.67949999999996</c:v>
                </c:pt>
                <c:pt idx="23289">
                  <c:v>561.75459999999998</c:v>
                </c:pt>
                <c:pt idx="23290">
                  <c:v>561.83050000000003</c:v>
                </c:pt>
                <c:pt idx="23291">
                  <c:v>561.90520000000004</c:v>
                </c:pt>
                <c:pt idx="23292">
                  <c:v>561.98099999999999</c:v>
                </c:pt>
                <c:pt idx="23293">
                  <c:v>562.05759999999998</c:v>
                </c:pt>
                <c:pt idx="23294">
                  <c:v>562.13430000000005</c:v>
                </c:pt>
                <c:pt idx="23295">
                  <c:v>562.20860000000005</c:v>
                </c:pt>
                <c:pt idx="23296">
                  <c:v>562.28470000000004</c:v>
                </c:pt>
                <c:pt idx="23297">
                  <c:v>562.3623</c:v>
                </c:pt>
                <c:pt idx="23298">
                  <c:v>562.4402</c:v>
                </c:pt>
                <c:pt idx="23299">
                  <c:v>562.51639999999998</c:v>
                </c:pt>
                <c:pt idx="23300">
                  <c:v>562.5942</c:v>
                </c:pt>
                <c:pt idx="23301">
                  <c:v>562.66949999999997</c:v>
                </c:pt>
                <c:pt idx="23302">
                  <c:v>562.74590000000001</c:v>
                </c:pt>
                <c:pt idx="23303">
                  <c:v>562.82100000000003</c:v>
                </c:pt>
                <c:pt idx="23304">
                  <c:v>562.89769999999999</c:v>
                </c:pt>
                <c:pt idx="23305">
                  <c:v>562.97349999999994</c:v>
                </c:pt>
                <c:pt idx="23306">
                  <c:v>563.04790000000003</c:v>
                </c:pt>
                <c:pt idx="23307">
                  <c:v>563.12360000000001</c:v>
                </c:pt>
                <c:pt idx="23308">
                  <c:v>563.19920000000002</c:v>
                </c:pt>
                <c:pt idx="23309">
                  <c:v>563.27539999999999</c:v>
                </c:pt>
                <c:pt idx="23310">
                  <c:v>563.3528</c:v>
                </c:pt>
                <c:pt idx="23311">
                  <c:v>563.42849999999999</c:v>
                </c:pt>
                <c:pt idx="23312">
                  <c:v>563.50289999999995</c:v>
                </c:pt>
                <c:pt idx="23313">
                  <c:v>563.57719999999995</c:v>
                </c:pt>
                <c:pt idx="23314">
                  <c:v>563.65279999999996</c:v>
                </c:pt>
                <c:pt idx="23315">
                  <c:v>563.72850000000005</c:v>
                </c:pt>
                <c:pt idx="23316">
                  <c:v>563.80409999999995</c:v>
                </c:pt>
                <c:pt idx="23317">
                  <c:v>563.87980000000005</c:v>
                </c:pt>
                <c:pt idx="23318">
                  <c:v>563.95550000000003</c:v>
                </c:pt>
                <c:pt idx="23319">
                  <c:v>564.03</c:v>
                </c:pt>
                <c:pt idx="23320">
                  <c:v>564.10879999999997</c:v>
                </c:pt>
                <c:pt idx="23321">
                  <c:v>564.18290000000002</c:v>
                </c:pt>
                <c:pt idx="23322">
                  <c:v>564.26030000000003</c:v>
                </c:pt>
                <c:pt idx="23323">
                  <c:v>564.33799999999997</c:v>
                </c:pt>
                <c:pt idx="23324">
                  <c:v>564.41480000000001</c:v>
                </c:pt>
                <c:pt idx="23325">
                  <c:v>564.49120000000005</c:v>
                </c:pt>
                <c:pt idx="23326">
                  <c:v>564.56470000000002</c:v>
                </c:pt>
                <c:pt idx="23327">
                  <c:v>564.64099999999996</c:v>
                </c:pt>
                <c:pt idx="23328">
                  <c:v>564.71460000000002</c:v>
                </c:pt>
                <c:pt idx="23329">
                  <c:v>564.7885</c:v>
                </c:pt>
                <c:pt idx="23330">
                  <c:v>564.86180000000002</c:v>
                </c:pt>
                <c:pt idx="23331">
                  <c:v>564.93579999999997</c:v>
                </c:pt>
                <c:pt idx="23332">
                  <c:v>565.0086</c:v>
                </c:pt>
                <c:pt idx="23333">
                  <c:v>565.0829</c:v>
                </c:pt>
                <c:pt idx="23334">
                  <c:v>565.15570000000002</c:v>
                </c:pt>
                <c:pt idx="23335">
                  <c:v>565.22900000000004</c:v>
                </c:pt>
                <c:pt idx="23336">
                  <c:v>565.30399999999997</c:v>
                </c:pt>
                <c:pt idx="23337">
                  <c:v>565.37819999999999</c:v>
                </c:pt>
                <c:pt idx="23338">
                  <c:v>565.45280000000002</c:v>
                </c:pt>
                <c:pt idx="23339">
                  <c:v>565.52970000000005</c:v>
                </c:pt>
                <c:pt idx="23340">
                  <c:v>565.60580000000004</c:v>
                </c:pt>
                <c:pt idx="23341">
                  <c:v>565.6825</c:v>
                </c:pt>
                <c:pt idx="23342">
                  <c:v>565.75789999999995</c:v>
                </c:pt>
                <c:pt idx="23343">
                  <c:v>565.83489999999995</c:v>
                </c:pt>
                <c:pt idx="23344">
                  <c:v>565.91160000000002</c:v>
                </c:pt>
                <c:pt idx="23345">
                  <c:v>565.98940000000005</c:v>
                </c:pt>
                <c:pt idx="23346">
                  <c:v>566.06410000000005</c:v>
                </c:pt>
                <c:pt idx="23347">
                  <c:v>566.1422</c:v>
                </c:pt>
                <c:pt idx="23348">
                  <c:v>566.21799999999996</c:v>
                </c:pt>
                <c:pt idx="23349">
                  <c:v>566.29319999999996</c:v>
                </c:pt>
                <c:pt idx="23350">
                  <c:v>566.36789999999996</c:v>
                </c:pt>
                <c:pt idx="23351">
                  <c:v>566.44460000000004</c:v>
                </c:pt>
                <c:pt idx="23352">
                  <c:v>566.52030000000002</c:v>
                </c:pt>
                <c:pt idx="23353">
                  <c:v>566.59720000000004</c:v>
                </c:pt>
                <c:pt idx="23354">
                  <c:v>566.67190000000005</c:v>
                </c:pt>
                <c:pt idx="23355">
                  <c:v>566.74850000000004</c:v>
                </c:pt>
                <c:pt idx="23356">
                  <c:v>566.82320000000004</c:v>
                </c:pt>
                <c:pt idx="23357">
                  <c:v>566.9008</c:v>
                </c:pt>
                <c:pt idx="23358">
                  <c:v>566.97649999999999</c:v>
                </c:pt>
                <c:pt idx="23359">
                  <c:v>567.05039999999997</c:v>
                </c:pt>
                <c:pt idx="23360">
                  <c:v>567.12580000000003</c:v>
                </c:pt>
                <c:pt idx="23361">
                  <c:v>567.20140000000004</c:v>
                </c:pt>
                <c:pt idx="23362">
                  <c:v>567.27470000000005</c:v>
                </c:pt>
                <c:pt idx="23363">
                  <c:v>567.35</c:v>
                </c:pt>
                <c:pt idx="23364">
                  <c:v>567.42600000000004</c:v>
                </c:pt>
                <c:pt idx="23365">
                  <c:v>567.50149999999996</c:v>
                </c:pt>
                <c:pt idx="23366">
                  <c:v>567.57839999999999</c:v>
                </c:pt>
                <c:pt idx="23367">
                  <c:v>567.65099999999995</c:v>
                </c:pt>
                <c:pt idx="23368">
                  <c:v>567.72709999999995</c:v>
                </c:pt>
                <c:pt idx="23369">
                  <c:v>567.80380000000002</c:v>
                </c:pt>
                <c:pt idx="23370">
                  <c:v>567.87990000000002</c:v>
                </c:pt>
                <c:pt idx="23371">
                  <c:v>567.95420000000001</c:v>
                </c:pt>
                <c:pt idx="23372">
                  <c:v>568.02980000000002</c:v>
                </c:pt>
                <c:pt idx="23373">
                  <c:v>568.10699999999997</c:v>
                </c:pt>
                <c:pt idx="23374">
                  <c:v>568.18299999999999</c:v>
                </c:pt>
                <c:pt idx="23375">
                  <c:v>568.25980000000004</c:v>
                </c:pt>
                <c:pt idx="23376">
                  <c:v>568.33609999999999</c:v>
                </c:pt>
                <c:pt idx="23377">
                  <c:v>568.41300000000001</c:v>
                </c:pt>
                <c:pt idx="23378">
                  <c:v>568.49080000000004</c:v>
                </c:pt>
                <c:pt idx="23379">
                  <c:v>568.56619999999998</c:v>
                </c:pt>
                <c:pt idx="23380">
                  <c:v>568.64300000000003</c:v>
                </c:pt>
                <c:pt idx="23381">
                  <c:v>568.72</c:v>
                </c:pt>
                <c:pt idx="23382">
                  <c:v>568.79499999999996</c:v>
                </c:pt>
                <c:pt idx="23383">
                  <c:v>568.87339999999995</c:v>
                </c:pt>
                <c:pt idx="23384">
                  <c:v>568.95010000000002</c:v>
                </c:pt>
                <c:pt idx="23385">
                  <c:v>569.02660000000003</c:v>
                </c:pt>
                <c:pt idx="23386">
                  <c:v>569.10469999999998</c:v>
                </c:pt>
                <c:pt idx="23387">
                  <c:v>569.18179999999995</c:v>
                </c:pt>
                <c:pt idx="23388">
                  <c:v>569.2586</c:v>
                </c:pt>
                <c:pt idx="23389">
                  <c:v>569.33680000000004</c:v>
                </c:pt>
                <c:pt idx="23390">
                  <c:v>569.41359999999997</c:v>
                </c:pt>
                <c:pt idx="23391">
                  <c:v>569.49199999999996</c:v>
                </c:pt>
                <c:pt idx="23392">
                  <c:v>569.5684</c:v>
                </c:pt>
                <c:pt idx="23393">
                  <c:v>569.64639999999997</c:v>
                </c:pt>
                <c:pt idx="23394">
                  <c:v>569.72310000000004</c:v>
                </c:pt>
                <c:pt idx="23395">
                  <c:v>569.80020000000002</c:v>
                </c:pt>
                <c:pt idx="23396">
                  <c:v>569.87819999999999</c:v>
                </c:pt>
                <c:pt idx="23397">
                  <c:v>569.95630000000006</c:v>
                </c:pt>
                <c:pt idx="23398">
                  <c:v>570.03319999999997</c:v>
                </c:pt>
                <c:pt idx="23399">
                  <c:v>570.10760000000005</c:v>
                </c:pt>
                <c:pt idx="23400">
                  <c:v>570.1848</c:v>
                </c:pt>
                <c:pt idx="23401">
                  <c:v>570.26080000000002</c:v>
                </c:pt>
                <c:pt idx="23402">
                  <c:v>570.3347</c:v>
                </c:pt>
                <c:pt idx="23403">
                  <c:v>570.41060000000004</c:v>
                </c:pt>
                <c:pt idx="23404">
                  <c:v>570.48590000000002</c:v>
                </c:pt>
                <c:pt idx="23405">
                  <c:v>570.56100000000004</c:v>
                </c:pt>
                <c:pt idx="23406">
                  <c:v>570.63250000000005</c:v>
                </c:pt>
                <c:pt idx="23407">
                  <c:v>570.70510000000002</c:v>
                </c:pt>
                <c:pt idx="23408">
                  <c:v>570.77890000000002</c:v>
                </c:pt>
                <c:pt idx="23409">
                  <c:v>570.85310000000004</c:v>
                </c:pt>
                <c:pt idx="23410">
                  <c:v>570.92570000000001</c:v>
                </c:pt>
                <c:pt idx="23411">
                  <c:v>570.99860000000001</c:v>
                </c:pt>
                <c:pt idx="23412">
                  <c:v>571.07309999999995</c:v>
                </c:pt>
                <c:pt idx="23413">
                  <c:v>571.14689999999996</c:v>
                </c:pt>
                <c:pt idx="23414">
                  <c:v>571.22180000000003</c:v>
                </c:pt>
                <c:pt idx="23415">
                  <c:v>571.29510000000005</c:v>
                </c:pt>
                <c:pt idx="23416">
                  <c:v>571.36959999999999</c:v>
                </c:pt>
                <c:pt idx="23417">
                  <c:v>571.44299999999998</c:v>
                </c:pt>
                <c:pt idx="23418">
                  <c:v>571.51599999999996</c:v>
                </c:pt>
                <c:pt idx="23419">
                  <c:v>571.59180000000003</c:v>
                </c:pt>
                <c:pt idx="23420">
                  <c:v>571.66560000000004</c:v>
                </c:pt>
                <c:pt idx="23421">
                  <c:v>571.73889999999994</c:v>
                </c:pt>
                <c:pt idx="23422">
                  <c:v>571.81219999999996</c:v>
                </c:pt>
                <c:pt idx="23423">
                  <c:v>571.88699999999994</c:v>
                </c:pt>
                <c:pt idx="23424">
                  <c:v>571.96019999999999</c:v>
                </c:pt>
                <c:pt idx="23425">
                  <c:v>572.03520000000003</c:v>
                </c:pt>
                <c:pt idx="23426">
                  <c:v>572.11090000000002</c:v>
                </c:pt>
                <c:pt idx="23427">
                  <c:v>572.18650000000002</c:v>
                </c:pt>
                <c:pt idx="23428">
                  <c:v>572.26099999999997</c:v>
                </c:pt>
                <c:pt idx="23429">
                  <c:v>572.33799999999997</c:v>
                </c:pt>
                <c:pt idx="23430">
                  <c:v>572.41309999999999</c:v>
                </c:pt>
                <c:pt idx="23431">
                  <c:v>572.48940000000005</c:v>
                </c:pt>
                <c:pt idx="23432">
                  <c:v>572.56539999999995</c:v>
                </c:pt>
                <c:pt idx="23433">
                  <c:v>572.64250000000004</c:v>
                </c:pt>
                <c:pt idx="23434">
                  <c:v>572.71799999999996</c:v>
                </c:pt>
                <c:pt idx="23435">
                  <c:v>572.79589999999996</c:v>
                </c:pt>
                <c:pt idx="23436">
                  <c:v>572.87220000000002</c:v>
                </c:pt>
                <c:pt idx="23437">
                  <c:v>572.94939999999997</c:v>
                </c:pt>
                <c:pt idx="23438">
                  <c:v>573.02589999999998</c:v>
                </c:pt>
                <c:pt idx="23439">
                  <c:v>573.1019</c:v>
                </c:pt>
                <c:pt idx="23440">
                  <c:v>573.17859999999996</c:v>
                </c:pt>
                <c:pt idx="23441">
                  <c:v>573.25379999999996</c:v>
                </c:pt>
                <c:pt idx="23442">
                  <c:v>573.32860000000005</c:v>
                </c:pt>
                <c:pt idx="23443">
                  <c:v>573.40210000000002</c:v>
                </c:pt>
                <c:pt idx="23444">
                  <c:v>573.47799999999995</c:v>
                </c:pt>
                <c:pt idx="23445">
                  <c:v>573.55280000000005</c:v>
                </c:pt>
                <c:pt idx="23446">
                  <c:v>573.62599999999998</c:v>
                </c:pt>
                <c:pt idx="23447">
                  <c:v>573.70140000000004</c:v>
                </c:pt>
                <c:pt idx="23448">
                  <c:v>573.77549999999997</c:v>
                </c:pt>
                <c:pt idx="23449">
                  <c:v>573.84860000000003</c:v>
                </c:pt>
                <c:pt idx="23450">
                  <c:v>573.92190000000005</c:v>
                </c:pt>
                <c:pt idx="23451">
                  <c:v>573.99540000000002</c:v>
                </c:pt>
                <c:pt idx="23452">
                  <c:v>574.06989999999996</c:v>
                </c:pt>
                <c:pt idx="23453">
                  <c:v>574.14250000000004</c:v>
                </c:pt>
                <c:pt idx="23454">
                  <c:v>574.21659999999997</c:v>
                </c:pt>
                <c:pt idx="23455">
                  <c:v>574.29240000000004</c:v>
                </c:pt>
                <c:pt idx="23456">
                  <c:v>574.36760000000004</c:v>
                </c:pt>
                <c:pt idx="23457">
                  <c:v>574.44029999999998</c:v>
                </c:pt>
                <c:pt idx="23458">
                  <c:v>574.51700000000005</c:v>
                </c:pt>
                <c:pt idx="23459">
                  <c:v>574.59019999999998</c:v>
                </c:pt>
                <c:pt idx="23460">
                  <c:v>574.66679999999997</c:v>
                </c:pt>
                <c:pt idx="23461">
                  <c:v>574.74220000000003</c:v>
                </c:pt>
                <c:pt idx="23462">
                  <c:v>574.81880000000001</c:v>
                </c:pt>
                <c:pt idx="23463">
                  <c:v>574.8963</c:v>
                </c:pt>
                <c:pt idx="23464">
                  <c:v>574.97170000000006</c:v>
                </c:pt>
                <c:pt idx="23465">
                  <c:v>575.0489</c:v>
                </c:pt>
                <c:pt idx="23466">
                  <c:v>575.12440000000004</c:v>
                </c:pt>
                <c:pt idx="23467">
                  <c:v>575.2029</c:v>
                </c:pt>
                <c:pt idx="23468">
                  <c:v>575.27800000000002</c:v>
                </c:pt>
                <c:pt idx="23469">
                  <c:v>575.35440000000006</c:v>
                </c:pt>
                <c:pt idx="23470">
                  <c:v>575.42830000000004</c:v>
                </c:pt>
                <c:pt idx="23471">
                  <c:v>575.50390000000004</c:v>
                </c:pt>
                <c:pt idx="23472">
                  <c:v>575.57740000000001</c:v>
                </c:pt>
                <c:pt idx="23473">
                  <c:v>575.65260000000001</c:v>
                </c:pt>
                <c:pt idx="23474">
                  <c:v>575.7278</c:v>
                </c:pt>
                <c:pt idx="23475">
                  <c:v>575.8021</c:v>
                </c:pt>
                <c:pt idx="23476">
                  <c:v>575.8759</c:v>
                </c:pt>
                <c:pt idx="23477">
                  <c:v>575.95219999999995</c:v>
                </c:pt>
                <c:pt idx="23478">
                  <c:v>576.02679999999998</c:v>
                </c:pt>
                <c:pt idx="23479">
                  <c:v>576.10159999999996</c:v>
                </c:pt>
                <c:pt idx="23480">
                  <c:v>576.17700000000002</c:v>
                </c:pt>
                <c:pt idx="23481">
                  <c:v>576.25109999999995</c:v>
                </c:pt>
                <c:pt idx="23482">
                  <c:v>576.3252</c:v>
                </c:pt>
                <c:pt idx="23483">
                  <c:v>576.39940000000001</c:v>
                </c:pt>
                <c:pt idx="23484">
                  <c:v>576.47299999999996</c:v>
                </c:pt>
                <c:pt idx="23485">
                  <c:v>576.548</c:v>
                </c:pt>
                <c:pt idx="23486">
                  <c:v>576.62260000000003</c:v>
                </c:pt>
                <c:pt idx="23487">
                  <c:v>576.69839999999999</c:v>
                </c:pt>
                <c:pt idx="23488">
                  <c:v>576.77269999999999</c:v>
                </c:pt>
                <c:pt idx="23489">
                  <c:v>576.84910000000002</c:v>
                </c:pt>
                <c:pt idx="23490">
                  <c:v>576.92629999999997</c:v>
                </c:pt>
                <c:pt idx="23491">
                  <c:v>577.00199999999995</c:v>
                </c:pt>
                <c:pt idx="23492">
                  <c:v>577.08040000000005</c:v>
                </c:pt>
                <c:pt idx="23493">
                  <c:v>577.1558</c:v>
                </c:pt>
                <c:pt idx="23494">
                  <c:v>577.23239999999998</c:v>
                </c:pt>
                <c:pt idx="23495">
                  <c:v>577.31010000000003</c:v>
                </c:pt>
                <c:pt idx="23496">
                  <c:v>577.38660000000004</c:v>
                </c:pt>
                <c:pt idx="23497">
                  <c:v>577.46339999999998</c:v>
                </c:pt>
                <c:pt idx="23498">
                  <c:v>577.54010000000005</c:v>
                </c:pt>
                <c:pt idx="23499">
                  <c:v>577.61429999999996</c:v>
                </c:pt>
                <c:pt idx="23500">
                  <c:v>577.68899999999996</c:v>
                </c:pt>
                <c:pt idx="23501">
                  <c:v>577.76340000000005</c:v>
                </c:pt>
                <c:pt idx="23502">
                  <c:v>577.83630000000005</c:v>
                </c:pt>
                <c:pt idx="23503">
                  <c:v>577.91099999999994</c:v>
                </c:pt>
                <c:pt idx="23504">
                  <c:v>577.98419999999999</c:v>
                </c:pt>
                <c:pt idx="23505">
                  <c:v>578.05640000000005</c:v>
                </c:pt>
                <c:pt idx="23506">
                  <c:v>578.13160000000005</c:v>
                </c:pt>
                <c:pt idx="23507">
                  <c:v>578.20510000000002</c:v>
                </c:pt>
                <c:pt idx="23508">
                  <c:v>578.27949999999998</c:v>
                </c:pt>
                <c:pt idx="23509">
                  <c:v>578.35379999999998</c:v>
                </c:pt>
                <c:pt idx="23510">
                  <c:v>578.42920000000004</c:v>
                </c:pt>
                <c:pt idx="23511">
                  <c:v>578.50350000000003</c:v>
                </c:pt>
                <c:pt idx="23512">
                  <c:v>578.577</c:v>
                </c:pt>
                <c:pt idx="23513">
                  <c:v>578.64980000000003</c:v>
                </c:pt>
                <c:pt idx="23514">
                  <c:v>578.72559999999999</c:v>
                </c:pt>
                <c:pt idx="23515">
                  <c:v>578.79939999999999</c:v>
                </c:pt>
                <c:pt idx="23516">
                  <c:v>578.87279999999998</c:v>
                </c:pt>
                <c:pt idx="23517">
                  <c:v>578.947</c:v>
                </c:pt>
                <c:pt idx="23518">
                  <c:v>579.02250000000004</c:v>
                </c:pt>
                <c:pt idx="23519">
                  <c:v>579.09739999999999</c:v>
                </c:pt>
                <c:pt idx="23520">
                  <c:v>579.17139999999995</c:v>
                </c:pt>
                <c:pt idx="23521">
                  <c:v>579.24549999999999</c:v>
                </c:pt>
                <c:pt idx="23522">
                  <c:v>579.3202</c:v>
                </c:pt>
                <c:pt idx="23523">
                  <c:v>579.39449999999999</c:v>
                </c:pt>
                <c:pt idx="23524">
                  <c:v>579.4692</c:v>
                </c:pt>
                <c:pt idx="23525">
                  <c:v>579.54399999999998</c:v>
                </c:pt>
                <c:pt idx="23526">
                  <c:v>579.62009999999998</c:v>
                </c:pt>
                <c:pt idx="23527">
                  <c:v>579.69590000000005</c:v>
                </c:pt>
                <c:pt idx="23528">
                  <c:v>579.77149999999995</c:v>
                </c:pt>
                <c:pt idx="23529">
                  <c:v>579.84720000000004</c:v>
                </c:pt>
                <c:pt idx="23530">
                  <c:v>579.92240000000004</c:v>
                </c:pt>
                <c:pt idx="23531">
                  <c:v>579.9991</c:v>
                </c:pt>
                <c:pt idx="23532">
                  <c:v>580.07240000000002</c:v>
                </c:pt>
                <c:pt idx="23533">
                  <c:v>580.1472</c:v>
                </c:pt>
                <c:pt idx="23534">
                  <c:v>580.22270000000003</c:v>
                </c:pt>
                <c:pt idx="23535">
                  <c:v>580.29759999999999</c:v>
                </c:pt>
                <c:pt idx="23536">
                  <c:v>580.37570000000005</c:v>
                </c:pt>
                <c:pt idx="23537">
                  <c:v>580.45090000000005</c:v>
                </c:pt>
                <c:pt idx="23538">
                  <c:v>580.52599999999995</c:v>
                </c:pt>
                <c:pt idx="23539">
                  <c:v>580.60260000000005</c:v>
                </c:pt>
                <c:pt idx="23540">
                  <c:v>580.67960000000005</c:v>
                </c:pt>
                <c:pt idx="23541">
                  <c:v>580.75540000000001</c:v>
                </c:pt>
                <c:pt idx="23542">
                  <c:v>580.83299999999997</c:v>
                </c:pt>
                <c:pt idx="23543">
                  <c:v>580.90880000000004</c:v>
                </c:pt>
                <c:pt idx="23544">
                  <c:v>580.98490000000004</c:v>
                </c:pt>
                <c:pt idx="23545">
                  <c:v>581.0634</c:v>
                </c:pt>
                <c:pt idx="23546">
                  <c:v>581.14020000000005</c:v>
                </c:pt>
                <c:pt idx="23547">
                  <c:v>581.21799999999996</c:v>
                </c:pt>
                <c:pt idx="23548">
                  <c:v>581.29399999999998</c:v>
                </c:pt>
                <c:pt idx="23549">
                  <c:v>581.37149999999997</c:v>
                </c:pt>
                <c:pt idx="23550">
                  <c:v>581.44799999999998</c:v>
                </c:pt>
                <c:pt idx="23551">
                  <c:v>581.52539999999999</c:v>
                </c:pt>
                <c:pt idx="23552">
                  <c:v>581.60180000000003</c:v>
                </c:pt>
                <c:pt idx="23553">
                  <c:v>581.67750000000001</c:v>
                </c:pt>
                <c:pt idx="23554">
                  <c:v>581.75469999999996</c:v>
                </c:pt>
                <c:pt idx="23555">
                  <c:v>581.83079999999995</c:v>
                </c:pt>
                <c:pt idx="23556">
                  <c:v>581.90419999999995</c:v>
                </c:pt>
                <c:pt idx="23557">
                  <c:v>581.97860000000003</c:v>
                </c:pt>
                <c:pt idx="23558">
                  <c:v>582.05079999999998</c:v>
                </c:pt>
                <c:pt idx="23559">
                  <c:v>582.12360000000001</c:v>
                </c:pt>
                <c:pt idx="23560">
                  <c:v>582.19579999999996</c:v>
                </c:pt>
                <c:pt idx="23561">
                  <c:v>582.27</c:v>
                </c:pt>
                <c:pt idx="23562">
                  <c:v>582.34140000000002</c:v>
                </c:pt>
                <c:pt idx="23563">
                  <c:v>582.41219999999998</c:v>
                </c:pt>
                <c:pt idx="23564">
                  <c:v>582.48580000000004</c:v>
                </c:pt>
                <c:pt idx="23565">
                  <c:v>582.55700000000002</c:v>
                </c:pt>
                <c:pt idx="23566">
                  <c:v>582.63289999999995</c:v>
                </c:pt>
                <c:pt idx="23567">
                  <c:v>582.70479999999998</c:v>
                </c:pt>
                <c:pt idx="23568">
                  <c:v>582.77919999999995</c:v>
                </c:pt>
                <c:pt idx="23569">
                  <c:v>582.85379999999998</c:v>
                </c:pt>
                <c:pt idx="23570">
                  <c:v>582.92849999999999</c:v>
                </c:pt>
                <c:pt idx="23571">
                  <c:v>583.00429999999994</c:v>
                </c:pt>
                <c:pt idx="23572">
                  <c:v>583.07989999999995</c:v>
                </c:pt>
                <c:pt idx="23573">
                  <c:v>583.15660000000003</c:v>
                </c:pt>
                <c:pt idx="23574">
                  <c:v>583.23140000000001</c:v>
                </c:pt>
                <c:pt idx="23575">
                  <c:v>583.30799999999999</c:v>
                </c:pt>
                <c:pt idx="23576">
                  <c:v>583.38319999999999</c:v>
                </c:pt>
                <c:pt idx="23577">
                  <c:v>583.46040000000005</c:v>
                </c:pt>
                <c:pt idx="23578">
                  <c:v>583.53520000000003</c:v>
                </c:pt>
                <c:pt idx="23579">
                  <c:v>583.60940000000005</c:v>
                </c:pt>
                <c:pt idx="23580">
                  <c:v>583.68560000000002</c:v>
                </c:pt>
                <c:pt idx="23581">
                  <c:v>583.76080000000002</c:v>
                </c:pt>
                <c:pt idx="23582">
                  <c:v>583.8365</c:v>
                </c:pt>
                <c:pt idx="23583">
                  <c:v>583.91399999999999</c:v>
                </c:pt>
                <c:pt idx="23584">
                  <c:v>583.98969999999997</c:v>
                </c:pt>
                <c:pt idx="23585">
                  <c:v>584.06659999999999</c:v>
                </c:pt>
                <c:pt idx="23586">
                  <c:v>584.14160000000004</c:v>
                </c:pt>
                <c:pt idx="23587">
                  <c:v>584.21839999999997</c:v>
                </c:pt>
                <c:pt idx="23588">
                  <c:v>584.29380000000003</c:v>
                </c:pt>
                <c:pt idx="23589">
                  <c:v>584.36959999999999</c:v>
                </c:pt>
                <c:pt idx="23590">
                  <c:v>584.4452</c:v>
                </c:pt>
                <c:pt idx="23591">
                  <c:v>584.52</c:v>
                </c:pt>
                <c:pt idx="23592">
                  <c:v>584.59580000000005</c:v>
                </c:pt>
                <c:pt idx="23593">
                  <c:v>584.66949999999997</c:v>
                </c:pt>
                <c:pt idx="23594">
                  <c:v>584.7441</c:v>
                </c:pt>
                <c:pt idx="23595">
                  <c:v>584.81759999999997</c:v>
                </c:pt>
                <c:pt idx="23596">
                  <c:v>584.8913</c:v>
                </c:pt>
                <c:pt idx="23597">
                  <c:v>584.96429999999998</c:v>
                </c:pt>
                <c:pt idx="23598">
                  <c:v>585.03899999999999</c:v>
                </c:pt>
                <c:pt idx="23599">
                  <c:v>585.11419999999998</c:v>
                </c:pt>
                <c:pt idx="23600">
                  <c:v>585.1875</c:v>
                </c:pt>
                <c:pt idx="23601">
                  <c:v>585.25900000000001</c:v>
                </c:pt>
                <c:pt idx="23602">
                  <c:v>585.33299999999997</c:v>
                </c:pt>
                <c:pt idx="23603">
                  <c:v>585.40570000000002</c:v>
                </c:pt>
                <c:pt idx="23604">
                  <c:v>585.48050000000001</c:v>
                </c:pt>
                <c:pt idx="23605">
                  <c:v>585.55460000000005</c:v>
                </c:pt>
                <c:pt idx="23606">
                  <c:v>585.62720000000002</c:v>
                </c:pt>
                <c:pt idx="23607">
                  <c:v>585.69920000000002</c:v>
                </c:pt>
                <c:pt idx="23608">
                  <c:v>585.77359999999999</c:v>
                </c:pt>
                <c:pt idx="23609">
                  <c:v>585.84699999999998</c:v>
                </c:pt>
                <c:pt idx="23610">
                  <c:v>585.92110000000002</c:v>
                </c:pt>
                <c:pt idx="23611">
                  <c:v>585.99369999999999</c:v>
                </c:pt>
                <c:pt idx="23612">
                  <c:v>586.06920000000002</c:v>
                </c:pt>
                <c:pt idx="23613">
                  <c:v>586.14499999999998</c:v>
                </c:pt>
                <c:pt idx="23614">
                  <c:v>586.22019999999998</c:v>
                </c:pt>
                <c:pt idx="23615">
                  <c:v>586.29589999999996</c:v>
                </c:pt>
                <c:pt idx="23616">
                  <c:v>586.37139999999999</c:v>
                </c:pt>
                <c:pt idx="23617">
                  <c:v>586.447</c:v>
                </c:pt>
                <c:pt idx="23618">
                  <c:v>586.52300000000002</c:v>
                </c:pt>
                <c:pt idx="23619">
                  <c:v>586.6</c:v>
                </c:pt>
                <c:pt idx="23620">
                  <c:v>586.67460000000005</c:v>
                </c:pt>
                <c:pt idx="23621">
                  <c:v>586.75030000000004</c:v>
                </c:pt>
                <c:pt idx="23622">
                  <c:v>586.82619999999997</c:v>
                </c:pt>
                <c:pt idx="23623">
                  <c:v>586.89980000000003</c:v>
                </c:pt>
                <c:pt idx="23624">
                  <c:v>586.97360000000003</c:v>
                </c:pt>
                <c:pt idx="23625">
                  <c:v>587.04740000000004</c:v>
                </c:pt>
                <c:pt idx="23626">
                  <c:v>587.11879999999996</c:v>
                </c:pt>
                <c:pt idx="23627">
                  <c:v>587.19259999999997</c:v>
                </c:pt>
                <c:pt idx="23628">
                  <c:v>587.26499999999999</c:v>
                </c:pt>
                <c:pt idx="23629">
                  <c:v>587.33799999999997</c:v>
                </c:pt>
                <c:pt idx="23630">
                  <c:v>587.4117</c:v>
                </c:pt>
                <c:pt idx="23631">
                  <c:v>587.48599999999999</c:v>
                </c:pt>
                <c:pt idx="23632">
                  <c:v>587.55849999999998</c:v>
                </c:pt>
                <c:pt idx="23633">
                  <c:v>587.63390000000004</c:v>
                </c:pt>
                <c:pt idx="23634">
                  <c:v>587.70899999999995</c:v>
                </c:pt>
                <c:pt idx="23635">
                  <c:v>587.78340000000003</c:v>
                </c:pt>
                <c:pt idx="23636">
                  <c:v>587.85519999999997</c:v>
                </c:pt>
                <c:pt idx="23637">
                  <c:v>587.93140000000005</c:v>
                </c:pt>
                <c:pt idx="23638">
                  <c:v>588.00429999999994</c:v>
                </c:pt>
                <c:pt idx="23639">
                  <c:v>588.07759999999996</c:v>
                </c:pt>
                <c:pt idx="23640">
                  <c:v>588.15160000000003</c:v>
                </c:pt>
                <c:pt idx="23641">
                  <c:v>588.226</c:v>
                </c:pt>
                <c:pt idx="23642">
                  <c:v>588.29740000000004</c:v>
                </c:pt>
                <c:pt idx="23643">
                  <c:v>588.37149999999997</c:v>
                </c:pt>
                <c:pt idx="23644">
                  <c:v>588.44380000000001</c:v>
                </c:pt>
                <c:pt idx="23645">
                  <c:v>588.52</c:v>
                </c:pt>
                <c:pt idx="23646">
                  <c:v>588.59370000000001</c:v>
                </c:pt>
                <c:pt idx="23647">
                  <c:v>588.66800000000001</c:v>
                </c:pt>
                <c:pt idx="23648">
                  <c:v>588.74220000000003</c:v>
                </c:pt>
                <c:pt idx="23649">
                  <c:v>588.81679999999994</c:v>
                </c:pt>
                <c:pt idx="23650">
                  <c:v>588.89319999999998</c:v>
                </c:pt>
                <c:pt idx="23651">
                  <c:v>588.96780000000001</c:v>
                </c:pt>
                <c:pt idx="23652">
                  <c:v>589.04399999999998</c:v>
                </c:pt>
                <c:pt idx="23653">
                  <c:v>589.11869999999999</c:v>
                </c:pt>
                <c:pt idx="23654">
                  <c:v>589.1943</c:v>
                </c:pt>
                <c:pt idx="23655">
                  <c:v>589.27070000000003</c:v>
                </c:pt>
                <c:pt idx="23656">
                  <c:v>589.34739999999999</c:v>
                </c:pt>
                <c:pt idx="23657">
                  <c:v>589.42240000000004</c:v>
                </c:pt>
                <c:pt idx="23658">
                  <c:v>589.49659999999994</c:v>
                </c:pt>
                <c:pt idx="23659">
                  <c:v>589.57299999999998</c:v>
                </c:pt>
                <c:pt idx="23660">
                  <c:v>589.65</c:v>
                </c:pt>
                <c:pt idx="23661">
                  <c:v>589.72479999999996</c:v>
                </c:pt>
                <c:pt idx="23662">
                  <c:v>589.80179999999996</c:v>
                </c:pt>
                <c:pt idx="23663">
                  <c:v>589.87850000000003</c:v>
                </c:pt>
                <c:pt idx="23664">
                  <c:v>589.95460000000003</c:v>
                </c:pt>
                <c:pt idx="23665">
                  <c:v>590.02930000000003</c:v>
                </c:pt>
                <c:pt idx="23666">
                  <c:v>590.10760000000005</c:v>
                </c:pt>
                <c:pt idx="23667">
                  <c:v>590.18309999999997</c:v>
                </c:pt>
                <c:pt idx="23668">
                  <c:v>590.25819999999999</c:v>
                </c:pt>
                <c:pt idx="23669">
                  <c:v>590.33510000000001</c:v>
                </c:pt>
                <c:pt idx="23670">
                  <c:v>590.40899999999999</c:v>
                </c:pt>
                <c:pt idx="23671">
                  <c:v>590.48599999999999</c:v>
                </c:pt>
                <c:pt idx="23672">
                  <c:v>590.56079999999997</c:v>
                </c:pt>
                <c:pt idx="23673">
                  <c:v>590.63499999999999</c:v>
                </c:pt>
                <c:pt idx="23674">
                  <c:v>590.71069999999997</c:v>
                </c:pt>
                <c:pt idx="23675">
                  <c:v>590.78629999999998</c:v>
                </c:pt>
                <c:pt idx="23676">
                  <c:v>590.86009999999999</c:v>
                </c:pt>
                <c:pt idx="23677">
                  <c:v>590.93589999999995</c:v>
                </c:pt>
                <c:pt idx="23678">
                  <c:v>591.00940000000003</c:v>
                </c:pt>
                <c:pt idx="23679">
                  <c:v>591.08479999999997</c:v>
                </c:pt>
                <c:pt idx="23680">
                  <c:v>591.16129999999998</c:v>
                </c:pt>
                <c:pt idx="23681">
                  <c:v>591.23940000000005</c:v>
                </c:pt>
                <c:pt idx="23682">
                  <c:v>591.31529999999998</c:v>
                </c:pt>
                <c:pt idx="23683">
                  <c:v>591.3922</c:v>
                </c:pt>
                <c:pt idx="23684">
                  <c:v>591.46780000000001</c:v>
                </c:pt>
                <c:pt idx="23685">
                  <c:v>591.54300000000001</c:v>
                </c:pt>
                <c:pt idx="23686">
                  <c:v>591.61839999999995</c:v>
                </c:pt>
                <c:pt idx="23687">
                  <c:v>591.69410000000005</c:v>
                </c:pt>
                <c:pt idx="23688">
                  <c:v>591.77</c:v>
                </c:pt>
                <c:pt idx="23689">
                  <c:v>591.84479999999996</c:v>
                </c:pt>
                <c:pt idx="23690">
                  <c:v>591.92049999999995</c:v>
                </c:pt>
                <c:pt idx="23691">
                  <c:v>591.99459999999999</c:v>
                </c:pt>
                <c:pt idx="23692">
                  <c:v>592.07090000000005</c:v>
                </c:pt>
                <c:pt idx="23693">
                  <c:v>592.14689999999996</c:v>
                </c:pt>
                <c:pt idx="23694">
                  <c:v>592.22339999999997</c:v>
                </c:pt>
                <c:pt idx="23695">
                  <c:v>592.30100000000004</c:v>
                </c:pt>
                <c:pt idx="23696">
                  <c:v>592.37660000000005</c:v>
                </c:pt>
                <c:pt idx="23697">
                  <c:v>592.45360000000005</c:v>
                </c:pt>
                <c:pt idx="23698">
                  <c:v>592.52859999999998</c:v>
                </c:pt>
                <c:pt idx="23699">
                  <c:v>592.60500000000002</c:v>
                </c:pt>
                <c:pt idx="23700">
                  <c:v>592.68039999999996</c:v>
                </c:pt>
                <c:pt idx="23701">
                  <c:v>592.75519999999995</c:v>
                </c:pt>
                <c:pt idx="23702">
                  <c:v>592.83219999999994</c:v>
                </c:pt>
                <c:pt idx="23703">
                  <c:v>592.90779999999995</c:v>
                </c:pt>
                <c:pt idx="23704">
                  <c:v>592.9837</c:v>
                </c:pt>
                <c:pt idx="23705">
                  <c:v>593.05859999999996</c:v>
                </c:pt>
                <c:pt idx="23706">
                  <c:v>593.13580000000002</c:v>
                </c:pt>
                <c:pt idx="23707">
                  <c:v>593.21050000000002</c:v>
                </c:pt>
                <c:pt idx="23708">
                  <c:v>593.28499999999997</c:v>
                </c:pt>
                <c:pt idx="23709">
                  <c:v>593.35919999999999</c:v>
                </c:pt>
                <c:pt idx="23710">
                  <c:v>593.43320000000006</c:v>
                </c:pt>
                <c:pt idx="23711">
                  <c:v>593.50689999999997</c:v>
                </c:pt>
                <c:pt idx="23712">
                  <c:v>593.58119999999997</c:v>
                </c:pt>
                <c:pt idx="23713">
                  <c:v>593.65380000000005</c:v>
                </c:pt>
                <c:pt idx="23714">
                  <c:v>593.72609999999997</c:v>
                </c:pt>
                <c:pt idx="23715">
                  <c:v>593.7989</c:v>
                </c:pt>
                <c:pt idx="23716">
                  <c:v>593.87009999999998</c:v>
                </c:pt>
                <c:pt idx="23717">
                  <c:v>593.94200000000001</c:v>
                </c:pt>
                <c:pt idx="23718">
                  <c:v>594.01419999999996</c:v>
                </c:pt>
                <c:pt idx="23719">
                  <c:v>594.08609999999999</c:v>
                </c:pt>
                <c:pt idx="23720">
                  <c:v>594.15800000000002</c:v>
                </c:pt>
                <c:pt idx="23721">
                  <c:v>594.22979999999995</c:v>
                </c:pt>
                <c:pt idx="23722">
                  <c:v>594.30250000000001</c:v>
                </c:pt>
                <c:pt idx="23723">
                  <c:v>594.37350000000004</c:v>
                </c:pt>
                <c:pt idx="23724">
                  <c:v>594.44619999999998</c:v>
                </c:pt>
                <c:pt idx="23725">
                  <c:v>594.51900000000001</c:v>
                </c:pt>
                <c:pt idx="23726">
                  <c:v>594.59370000000001</c:v>
                </c:pt>
                <c:pt idx="23727">
                  <c:v>594.66660000000002</c:v>
                </c:pt>
                <c:pt idx="23728">
                  <c:v>594.74130000000002</c:v>
                </c:pt>
                <c:pt idx="23729">
                  <c:v>594.81560000000002</c:v>
                </c:pt>
                <c:pt idx="23730">
                  <c:v>594.89110000000005</c:v>
                </c:pt>
                <c:pt idx="23731">
                  <c:v>594.96680000000003</c:v>
                </c:pt>
                <c:pt idx="23732">
                  <c:v>595.04219999999998</c:v>
                </c:pt>
                <c:pt idx="23733">
                  <c:v>595.12</c:v>
                </c:pt>
                <c:pt idx="23734">
                  <c:v>595.19590000000005</c:v>
                </c:pt>
                <c:pt idx="23735">
                  <c:v>595.27319999999997</c:v>
                </c:pt>
                <c:pt idx="23736">
                  <c:v>595.34879999999998</c:v>
                </c:pt>
                <c:pt idx="23737">
                  <c:v>595.42679999999996</c:v>
                </c:pt>
                <c:pt idx="23738">
                  <c:v>595.50419999999997</c:v>
                </c:pt>
                <c:pt idx="23739">
                  <c:v>595.58159999999998</c:v>
                </c:pt>
                <c:pt idx="23740">
                  <c:v>595.65880000000004</c:v>
                </c:pt>
                <c:pt idx="23741">
                  <c:v>595.73400000000004</c:v>
                </c:pt>
                <c:pt idx="23742">
                  <c:v>595.80899999999997</c:v>
                </c:pt>
                <c:pt idx="23743">
                  <c:v>595.88369999999998</c:v>
                </c:pt>
                <c:pt idx="23744">
                  <c:v>595.96</c:v>
                </c:pt>
                <c:pt idx="23745">
                  <c:v>596.03560000000004</c:v>
                </c:pt>
                <c:pt idx="23746">
                  <c:v>596.11019999999996</c:v>
                </c:pt>
                <c:pt idx="23747">
                  <c:v>596.18629999999996</c:v>
                </c:pt>
                <c:pt idx="23748">
                  <c:v>596.26089999999999</c:v>
                </c:pt>
                <c:pt idx="23749">
                  <c:v>596.33500000000004</c:v>
                </c:pt>
                <c:pt idx="23750">
                  <c:v>596.41060000000004</c:v>
                </c:pt>
                <c:pt idx="23751">
                  <c:v>596.48620000000005</c:v>
                </c:pt>
                <c:pt idx="23752">
                  <c:v>596.56039999999996</c:v>
                </c:pt>
                <c:pt idx="23753">
                  <c:v>596.63819999999998</c:v>
                </c:pt>
                <c:pt idx="23754">
                  <c:v>596.71360000000004</c:v>
                </c:pt>
                <c:pt idx="23755">
                  <c:v>596.78920000000005</c:v>
                </c:pt>
                <c:pt idx="23756">
                  <c:v>596.86450000000002</c:v>
                </c:pt>
                <c:pt idx="23757">
                  <c:v>596.94119999999998</c:v>
                </c:pt>
                <c:pt idx="23758">
                  <c:v>597.0172</c:v>
                </c:pt>
                <c:pt idx="23759">
                  <c:v>597.09280000000001</c:v>
                </c:pt>
                <c:pt idx="23760">
                  <c:v>597.16740000000004</c:v>
                </c:pt>
                <c:pt idx="23761">
                  <c:v>597.24360000000001</c:v>
                </c:pt>
                <c:pt idx="23762">
                  <c:v>597.31989999999996</c:v>
                </c:pt>
                <c:pt idx="23763">
                  <c:v>597.39599999999996</c:v>
                </c:pt>
                <c:pt idx="23764">
                  <c:v>597.47339999999997</c:v>
                </c:pt>
                <c:pt idx="23765">
                  <c:v>597.54899999999998</c:v>
                </c:pt>
                <c:pt idx="23766">
                  <c:v>597.6268</c:v>
                </c:pt>
                <c:pt idx="23767">
                  <c:v>597.70330000000001</c:v>
                </c:pt>
                <c:pt idx="23768">
                  <c:v>597.77840000000003</c:v>
                </c:pt>
                <c:pt idx="23769">
                  <c:v>597.85640000000001</c:v>
                </c:pt>
                <c:pt idx="23770">
                  <c:v>597.93309999999997</c:v>
                </c:pt>
                <c:pt idx="23771">
                  <c:v>598.01099999999997</c:v>
                </c:pt>
                <c:pt idx="23772">
                  <c:v>598.08709999999996</c:v>
                </c:pt>
                <c:pt idx="23773">
                  <c:v>598.16179999999997</c:v>
                </c:pt>
                <c:pt idx="23774">
                  <c:v>598.24199999999996</c:v>
                </c:pt>
                <c:pt idx="23775">
                  <c:v>598.31830000000002</c:v>
                </c:pt>
                <c:pt idx="23776">
                  <c:v>598.39449999999999</c:v>
                </c:pt>
                <c:pt idx="23777">
                  <c:v>598.46950000000004</c:v>
                </c:pt>
                <c:pt idx="23778">
                  <c:v>598.54740000000004</c:v>
                </c:pt>
                <c:pt idx="23779">
                  <c:v>598.62429999999995</c:v>
                </c:pt>
                <c:pt idx="23780">
                  <c:v>598.69910000000004</c:v>
                </c:pt>
                <c:pt idx="23781">
                  <c:v>598.77639999999997</c:v>
                </c:pt>
                <c:pt idx="23782">
                  <c:v>598.85339999999997</c:v>
                </c:pt>
                <c:pt idx="23783">
                  <c:v>598.93010000000004</c:v>
                </c:pt>
                <c:pt idx="23784">
                  <c:v>599.00630000000001</c:v>
                </c:pt>
                <c:pt idx="23785">
                  <c:v>599.08479999999997</c:v>
                </c:pt>
                <c:pt idx="23786">
                  <c:v>599.16179999999997</c:v>
                </c:pt>
                <c:pt idx="23787">
                  <c:v>599.23919999999998</c:v>
                </c:pt>
                <c:pt idx="23788">
                  <c:v>599.31619999999998</c:v>
                </c:pt>
                <c:pt idx="23789">
                  <c:v>599.39369999999997</c:v>
                </c:pt>
                <c:pt idx="23790">
                  <c:v>599.4692</c:v>
                </c:pt>
                <c:pt idx="23791">
                  <c:v>599.54579999999999</c:v>
                </c:pt>
                <c:pt idx="23792">
                  <c:v>599.62400000000002</c:v>
                </c:pt>
                <c:pt idx="23793">
                  <c:v>599.70100000000002</c:v>
                </c:pt>
                <c:pt idx="23794">
                  <c:v>599.77930000000003</c:v>
                </c:pt>
                <c:pt idx="23795">
                  <c:v>599.85429999999997</c:v>
                </c:pt>
                <c:pt idx="23796">
                  <c:v>599.93119999999999</c:v>
                </c:pt>
                <c:pt idx="23797">
                  <c:v>600.00800000000004</c:v>
                </c:pt>
                <c:pt idx="23798">
                  <c:v>600.08500000000004</c:v>
                </c:pt>
                <c:pt idx="23799">
                  <c:v>600.16089999999997</c:v>
                </c:pt>
                <c:pt idx="23800">
                  <c:v>600.23929999999996</c:v>
                </c:pt>
                <c:pt idx="23801">
                  <c:v>600.31510000000003</c:v>
                </c:pt>
                <c:pt idx="23802">
                  <c:v>600.39099999999996</c:v>
                </c:pt>
                <c:pt idx="23803">
                  <c:v>600.4674</c:v>
                </c:pt>
                <c:pt idx="23804">
                  <c:v>600.54319999999996</c:v>
                </c:pt>
                <c:pt idx="23805">
                  <c:v>600.61869999999999</c:v>
                </c:pt>
                <c:pt idx="23806">
                  <c:v>600.69539999999995</c:v>
                </c:pt>
                <c:pt idx="23807">
                  <c:v>600.77139999999997</c:v>
                </c:pt>
                <c:pt idx="23808">
                  <c:v>600.84860000000003</c:v>
                </c:pt>
                <c:pt idx="23809">
                  <c:v>600.92539999999997</c:v>
                </c:pt>
                <c:pt idx="23810">
                  <c:v>601.00059999999996</c:v>
                </c:pt>
                <c:pt idx="23811">
                  <c:v>601.07709999999997</c:v>
                </c:pt>
                <c:pt idx="23812">
                  <c:v>601.15300000000002</c:v>
                </c:pt>
                <c:pt idx="23813">
                  <c:v>601.23119999999994</c:v>
                </c:pt>
                <c:pt idx="23814">
                  <c:v>601.30849999999998</c:v>
                </c:pt>
                <c:pt idx="23815">
                  <c:v>601.38660000000004</c:v>
                </c:pt>
                <c:pt idx="23816">
                  <c:v>601.46199999999999</c:v>
                </c:pt>
                <c:pt idx="23817">
                  <c:v>601.53949999999998</c:v>
                </c:pt>
                <c:pt idx="23818">
                  <c:v>601.61500000000001</c:v>
                </c:pt>
                <c:pt idx="23819">
                  <c:v>601.69110000000001</c:v>
                </c:pt>
                <c:pt idx="23820">
                  <c:v>601.76819999999998</c:v>
                </c:pt>
                <c:pt idx="23821">
                  <c:v>601.84519999999998</c:v>
                </c:pt>
                <c:pt idx="23822">
                  <c:v>601.92160000000001</c:v>
                </c:pt>
                <c:pt idx="23823">
                  <c:v>601.99940000000004</c:v>
                </c:pt>
                <c:pt idx="23824">
                  <c:v>602.07500000000005</c:v>
                </c:pt>
                <c:pt idx="23825">
                  <c:v>602.15089999999998</c:v>
                </c:pt>
                <c:pt idx="23826">
                  <c:v>602.22950000000003</c:v>
                </c:pt>
                <c:pt idx="23827">
                  <c:v>602.30740000000003</c:v>
                </c:pt>
                <c:pt idx="23828">
                  <c:v>602.38469999999995</c:v>
                </c:pt>
                <c:pt idx="23829">
                  <c:v>602.46090000000004</c:v>
                </c:pt>
                <c:pt idx="23830">
                  <c:v>602.54</c:v>
                </c:pt>
                <c:pt idx="23831">
                  <c:v>602.61720000000003</c:v>
                </c:pt>
                <c:pt idx="23832">
                  <c:v>602.6925</c:v>
                </c:pt>
                <c:pt idx="23833">
                  <c:v>602.7704</c:v>
                </c:pt>
                <c:pt idx="23834">
                  <c:v>602.84879999999998</c:v>
                </c:pt>
                <c:pt idx="23835">
                  <c:v>602.92560000000003</c:v>
                </c:pt>
                <c:pt idx="23836">
                  <c:v>603.0009</c:v>
                </c:pt>
                <c:pt idx="23837">
                  <c:v>603.07820000000004</c:v>
                </c:pt>
                <c:pt idx="23838">
                  <c:v>603.15380000000005</c:v>
                </c:pt>
                <c:pt idx="23839">
                  <c:v>603.2278</c:v>
                </c:pt>
                <c:pt idx="23840">
                  <c:v>603.303</c:v>
                </c:pt>
                <c:pt idx="23841">
                  <c:v>603.3768</c:v>
                </c:pt>
                <c:pt idx="23842">
                  <c:v>603.44929999999999</c:v>
                </c:pt>
                <c:pt idx="23843">
                  <c:v>603.52200000000005</c:v>
                </c:pt>
                <c:pt idx="23844">
                  <c:v>603.59500000000003</c:v>
                </c:pt>
                <c:pt idx="23845">
                  <c:v>603.66920000000005</c:v>
                </c:pt>
                <c:pt idx="23846">
                  <c:v>603.74339999999995</c:v>
                </c:pt>
                <c:pt idx="23847">
                  <c:v>603.81629999999996</c:v>
                </c:pt>
                <c:pt idx="23848">
                  <c:v>603.8913</c:v>
                </c:pt>
                <c:pt idx="23849">
                  <c:v>603.96699999999998</c:v>
                </c:pt>
                <c:pt idx="23850">
                  <c:v>604.04060000000004</c:v>
                </c:pt>
                <c:pt idx="23851">
                  <c:v>604.11500000000001</c:v>
                </c:pt>
                <c:pt idx="23852">
                  <c:v>604.19029999999998</c:v>
                </c:pt>
                <c:pt idx="23853">
                  <c:v>604.26559999999995</c:v>
                </c:pt>
                <c:pt idx="23854">
                  <c:v>604.33920000000001</c:v>
                </c:pt>
                <c:pt idx="23855">
                  <c:v>604.41459999999995</c:v>
                </c:pt>
                <c:pt idx="23856">
                  <c:v>604.49099999999999</c:v>
                </c:pt>
                <c:pt idx="23857">
                  <c:v>604.56659999999999</c:v>
                </c:pt>
                <c:pt idx="23858">
                  <c:v>604.64380000000006</c:v>
                </c:pt>
                <c:pt idx="23859">
                  <c:v>604.71780000000001</c:v>
                </c:pt>
                <c:pt idx="23860">
                  <c:v>604.79560000000004</c:v>
                </c:pt>
                <c:pt idx="23861">
                  <c:v>604.87300000000005</c:v>
                </c:pt>
                <c:pt idx="23862">
                  <c:v>604.94889999999998</c:v>
                </c:pt>
                <c:pt idx="23863">
                  <c:v>605.02629999999999</c:v>
                </c:pt>
                <c:pt idx="23864">
                  <c:v>605.10469999999998</c:v>
                </c:pt>
                <c:pt idx="23865">
                  <c:v>605.18119999999999</c:v>
                </c:pt>
                <c:pt idx="23866">
                  <c:v>605.2568</c:v>
                </c:pt>
                <c:pt idx="23867">
                  <c:v>605.33309999999994</c:v>
                </c:pt>
                <c:pt idx="23868">
                  <c:v>605.40800000000002</c:v>
                </c:pt>
                <c:pt idx="23869">
                  <c:v>605.48320000000001</c:v>
                </c:pt>
                <c:pt idx="23870">
                  <c:v>605.55840000000001</c:v>
                </c:pt>
                <c:pt idx="23871">
                  <c:v>605.63279999999997</c:v>
                </c:pt>
                <c:pt idx="23872">
                  <c:v>605.70619999999997</c:v>
                </c:pt>
                <c:pt idx="23873">
                  <c:v>605.78070000000002</c:v>
                </c:pt>
                <c:pt idx="23874">
                  <c:v>605.85569999999996</c:v>
                </c:pt>
                <c:pt idx="23875">
                  <c:v>605.92899999999997</c:v>
                </c:pt>
                <c:pt idx="23876">
                  <c:v>606.00300000000004</c:v>
                </c:pt>
                <c:pt idx="23877">
                  <c:v>606.07839999999999</c:v>
                </c:pt>
                <c:pt idx="23878">
                  <c:v>606.15359999999998</c:v>
                </c:pt>
                <c:pt idx="23879">
                  <c:v>606.22850000000005</c:v>
                </c:pt>
                <c:pt idx="23880">
                  <c:v>606.30349999999999</c:v>
                </c:pt>
                <c:pt idx="23881">
                  <c:v>606.37929999999994</c:v>
                </c:pt>
                <c:pt idx="23882">
                  <c:v>606.45410000000004</c:v>
                </c:pt>
                <c:pt idx="23883">
                  <c:v>606.53179999999998</c:v>
                </c:pt>
                <c:pt idx="23884">
                  <c:v>606.60900000000004</c:v>
                </c:pt>
                <c:pt idx="23885">
                  <c:v>606.68560000000002</c:v>
                </c:pt>
                <c:pt idx="23886">
                  <c:v>606.76250000000005</c:v>
                </c:pt>
                <c:pt idx="23887">
                  <c:v>606.83950000000004</c:v>
                </c:pt>
                <c:pt idx="23888">
                  <c:v>606.91650000000004</c:v>
                </c:pt>
                <c:pt idx="23889">
                  <c:v>606.99360000000001</c:v>
                </c:pt>
                <c:pt idx="23890">
                  <c:v>607.06859999999995</c:v>
                </c:pt>
                <c:pt idx="23891">
                  <c:v>607.14419999999996</c:v>
                </c:pt>
                <c:pt idx="23892">
                  <c:v>607.21960000000001</c:v>
                </c:pt>
                <c:pt idx="23893">
                  <c:v>607.29570000000001</c:v>
                </c:pt>
                <c:pt idx="23894">
                  <c:v>607.37260000000003</c:v>
                </c:pt>
                <c:pt idx="23895">
                  <c:v>607.44920000000002</c:v>
                </c:pt>
                <c:pt idx="23896">
                  <c:v>607.52430000000004</c:v>
                </c:pt>
                <c:pt idx="23897">
                  <c:v>607.60199999999998</c:v>
                </c:pt>
                <c:pt idx="23898">
                  <c:v>607.67650000000003</c:v>
                </c:pt>
                <c:pt idx="23899">
                  <c:v>607.75329999999997</c:v>
                </c:pt>
                <c:pt idx="23900">
                  <c:v>607.82740000000001</c:v>
                </c:pt>
                <c:pt idx="23901">
                  <c:v>607.904</c:v>
                </c:pt>
                <c:pt idx="23902">
                  <c:v>607.97910000000002</c:v>
                </c:pt>
                <c:pt idx="23903">
                  <c:v>608.05470000000003</c:v>
                </c:pt>
                <c:pt idx="23904">
                  <c:v>608.13</c:v>
                </c:pt>
                <c:pt idx="23905">
                  <c:v>608.20680000000004</c:v>
                </c:pt>
                <c:pt idx="23906">
                  <c:v>608.28240000000005</c:v>
                </c:pt>
                <c:pt idx="23907">
                  <c:v>608.35889999999995</c:v>
                </c:pt>
                <c:pt idx="23908">
                  <c:v>608.43499999999995</c:v>
                </c:pt>
                <c:pt idx="23909">
                  <c:v>608.51009999999997</c:v>
                </c:pt>
                <c:pt idx="23910">
                  <c:v>608.58640000000003</c:v>
                </c:pt>
                <c:pt idx="23911">
                  <c:v>608.6626</c:v>
                </c:pt>
                <c:pt idx="23912">
                  <c:v>608.73680000000002</c:v>
                </c:pt>
                <c:pt idx="23913">
                  <c:v>608.81100000000004</c:v>
                </c:pt>
                <c:pt idx="23914">
                  <c:v>608.88499999999999</c:v>
                </c:pt>
                <c:pt idx="23915">
                  <c:v>608.95849999999996</c:v>
                </c:pt>
                <c:pt idx="23916">
                  <c:v>609.0317</c:v>
                </c:pt>
                <c:pt idx="23917">
                  <c:v>609.10500000000002</c:v>
                </c:pt>
                <c:pt idx="23918">
                  <c:v>609.17819999999995</c:v>
                </c:pt>
                <c:pt idx="23919">
                  <c:v>609.24860000000001</c:v>
                </c:pt>
                <c:pt idx="23920">
                  <c:v>609.3229</c:v>
                </c:pt>
                <c:pt idx="23921">
                  <c:v>609.39400000000001</c:v>
                </c:pt>
                <c:pt idx="23922">
                  <c:v>609.46429999999998</c:v>
                </c:pt>
                <c:pt idx="23923">
                  <c:v>609.53830000000005</c:v>
                </c:pt>
                <c:pt idx="23924">
                  <c:v>609.61199999999997</c:v>
                </c:pt>
                <c:pt idx="23925">
                  <c:v>609.6866</c:v>
                </c:pt>
                <c:pt idx="23926">
                  <c:v>609.75900000000001</c:v>
                </c:pt>
                <c:pt idx="23927">
                  <c:v>609.83439999999996</c:v>
                </c:pt>
                <c:pt idx="23928">
                  <c:v>609.91020000000003</c:v>
                </c:pt>
                <c:pt idx="23929">
                  <c:v>609.98590000000002</c:v>
                </c:pt>
                <c:pt idx="23930">
                  <c:v>610.06299999999999</c:v>
                </c:pt>
                <c:pt idx="23931">
                  <c:v>610.13909999999998</c:v>
                </c:pt>
                <c:pt idx="23932">
                  <c:v>610.21640000000002</c:v>
                </c:pt>
                <c:pt idx="23933">
                  <c:v>610.2944</c:v>
                </c:pt>
                <c:pt idx="23934">
                  <c:v>610.36959999999999</c:v>
                </c:pt>
                <c:pt idx="23935">
                  <c:v>610.44799999999998</c:v>
                </c:pt>
                <c:pt idx="23936">
                  <c:v>610.52760000000001</c:v>
                </c:pt>
                <c:pt idx="23937">
                  <c:v>610.60469999999998</c:v>
                </c:pt>
                <c:pt idx="23938">
                  <c:v>610.68290000000002</c:v>
                </c:pt>
                <c:pt idx="23939">
                  <c:v>610.76199999999994</c:v>
                </c:pt>
                <c:pt idx="23940">
                  <c:v>610.83860000000004</c:v>
                </c:pt>
                <c:pt idx="23941">
                  <c:v>610.91759999999999</c:v>
                </c:pt>
                <c:pt idx="23942">
                  <c:v>610.99480000000005</c:v>
                </c:pt>
                <c:pt idx="23943">
                  <c:v>611.07320000000004</c:v>
                </c:pt>
                <c:pt idx="23944">
                  <c:v>611.14949999999999</c:v>
                </c:pt>
                <c:pt idx="23945">
                  <c:v>611.22550000000001</c:v>
                </c:pt>
                <c:pt idx="23946">
                  <c:v>611.30079999999998</c:v>
                </c:pt>
                <c:pt idx="23947">
                  <c:v>611.37760000000003</c:v>
                </c:pt>
                <c:pt idx="23948">
                  <c:v>611.452</c:v>
                </c:pt>
                <c:pt idx="23949">
                  <c:v>611.52639999999997</c:v>
                </c:pt>
                <c:pt idx="23950">
                  <c:v>611.601</c:v>
                </c:pt>
                <c:pt idx="23951">
                  <c:v>611.67470000000003</c:v>
                </c:pt>
                <c:pt idx="23952">
                  <c:v>611.74850000000004</c:v>
                </c:pt>
                <c:pt idx="23953">
                  <c:v>611.82299999999998</c:v>
                </c:pt>
                <c:pt idx="23954">
                  <c:v>611.89599999999996</c:v>
                </c:pt>
                <c:pt idx="23955">
                  <c:v>611.97040000000004</c:v>
                </c:pt>
                <c:pt idx="23956">
                  <c:v>612.04570000000001</c:v>
                </c:pt>
                <c:pt idx="23957">
                  <c:v>612.11860000000001</c:v>
                </c:pt>
                <c:pt idx="23958">
                  <c:v>612.1943</c:v>
                </c:pt>
                <c:pt idx="23959">
                  <c:v>612.26700000000005</c:v>
                </c:pt>
                <c:pt idx="23960">
                  <c:v>612.34119999999996</c:v>
                </c:pt>
                <c:pt idx="23961">
                  <c:v>612.41570000000002</c:v>
                </c:pt>
                <c:pt idx="23962">
                  <c:v>612.49009999999998</c:v>
                </c:pt>
                <c:pt idx="23963">
                  <c:v>612.56439999999998</c:v>
                </c:pt>
                <c:pt idx="23964">
                  <c:v>612.63879999999995</c:v>
                </c:pt>
                <c:pt idx="23965">
                  <c:v>612.7133</c:v>
                </c:pt>
                <c:pt idx="23966">
                  <c:v>612.78859999999997</c:v>
                </c:pt>
                <c:pt idx="23967">
                  <c:v>612.86389999999994</c:v>
                </c:pt>
                <c:pt idx="23968">
                  <c:v>612.94000000000005</c:v>
                </c:pt>
                <c:pt idx="23969">
                  <c:v>613.01409999999998</c:v>
                </c:pt>
                <c:pt idx="23970">
                  <c:v>613.09109999999998</c:v>
                </c:pt>
                <c:pt idx="23971">
                  <c:v>613.16700000000003</c:v>
                </c:pt>
                <c:pt idx="23972">
                  <c:v>613.24379999999996</c:v>
                </c:pt>
                <c:pt idx="23973">
                  <c:v>613.31899999999996</c:v>
                </c:pt>
                <c:pt idx="23974">
                  <c:v>613.39570000000003</c:v>
                </c:pt>
                <c:pt idx="23975">
                  <c:v>613.47260000000006</c:v>
                </c:pt>
                <c:pt idx="23976">
                  <c:v>613.55119999999999</c:v>
                </c:pt>
                <c:pt idx="23977">
                  <c:v>613.6259</c:v>
                </c:pt>
                <c:pt idx="23978">
                  <c:v>613.7038</c:v>
                </c:pt>
                <c:pt idx="23979">
                  <c:v>613.7799</c:v>
                </c:pt>
                <c:pt idx="23980">
                  <c:v>613.85619999999994</c:v>
                </c:pt>
                <c:pt idx="23981">
                  <c:v>613.93550000000005</c:v>
                </c:pt>
                <c:pt idx="23982">
                  <c:v>614.01220000000001</c:v>
                </c:pt>
                <c:pt idx="23983">
                  <c:v>614.08849999999995</c:v>
                </c:pt>
                <c:pt idx="23984">
                  <c:v>614.16520000000003</c:v>
                </c:pt>
                <c:pt idx="23985">
                  <c:v>614.2432</c:v>
                </c:pt>
                <c:pt idx="23986">
                  <c:v>614.32060000000001</c:v>
                </c:pt>
                <c:pt idx="23987">
                  <c:v>614.39800000000002</c:v>
                </c:pt>
                <c:pt idx="23988">
                  <c:v>614.47439999999995</c:v>
                </c:pt>
                <c:pt idx="23989">
                  <c:v>614.55110000000002</c:v>
                </c:pt>
                <c:pt idx="23990">
                  <c:v>614.62800000000004</c:v>
                </c:pt>
                <c:pt idx="23991">
                  <c:v>614.70579999999995</c:v>
                </c:pt>
                <c:pt idx="23992">
                  <c:v>614.78359999999998</c:v>
                </c:pt>
                <c:pt idx="23993">
                  <c:v>614.86009999999999</c:v>
                </c:pt>
                <c:pt idx="23994">
                  <c:v>614.93640000000005</c:v>
                </c:pt>
                <c:pt idx="23995">
                  <c:v>615.01300000000003</c:v>
                </c:pt>
                <c:pt idx="23996">
                  <c:v>615.09069999999997</c:v>
                </c:pt>
                <c:pt idx="23997">
                  <c:v>615.1671</c:v>
                </c:pt>
                <c:pt idx="23998">
                  <c:v>615.24440000000004</c:v>
                </c:pt>
                <c:pt idx="23999">
                  <c:v>615.32090000000005</c:v>
                </c:pt>
                <c:pt idx="24000">
                  <c:v>615.3972</c:v>
                </c:pt>
                <c:pt idx="24001">
                  <c:v>615.47379999999998</c:v>
                </c:pt>
                <c:pt idx="24002">
                  <c:v>615.55100000000004</c:v>
                </c:pt>
                <c:pt idx="24003">
                  <c:v>615.6268</c:v>
                </c:pt>
                <c:pt idx="24004">
                  <c:v>615.7047</c:v>
                </c:pt>
                <c:pt idx="24005">
                  <c:v>615.7817</c:v>
                </c:pt>
                <c:pt idx="24006">
                  <c:v>615.8596</c:v>
                </c:pt>
                <c:pt idx="24007">
                  <c:v>615.93679999999995</c:v>
                </c:pt>
                <c:pt idx="24008">
                  <c:v>616.01499999999999</c:v>
                </c:pt>
                <c:pt idx="24009">
                  <c:v>616.09119999999996</c:v>
                </c:pt>
                <c:pt idx="24010">
                  <c:v>616.16899999999998</c:v>
                </c:pt>
                <c:pt idx="24011">
                  <c:v>616.24469999999997</c:v>
                </c:pt>
                <c:pt idx="24012">
                  <c:v>616.32029999999997</c:v>
                </c:pt>
                <c:pt idx="24013">
                  <c:v>616.39639999999997</c:v>
                </c:pt>
                <c:pt idx="24014">
                  <c:v>616.47280000000001</c:v>
                </c:pt>
                <c:pt idx="24015">
                  <c:v>616.5453</c:v>
                </c:pt>
                <c:pt idx="24016">
                  <c:v>616.62130000000002</c:v>
                </c:pt>
                <c:pt idx="24017">
                  <c:v>616.69590000000005</c:v>
                </c:pt>
                <c:pt idx="24018">
                  <c:v>616.77070000000003</c:v>
                </c:pt>
                <c:pt idx="24019">
                  <c:v>616.84659999999997</c:v>
                </c:pt>
                <c:pt idx="24020">
                  <c:v>616.923</c:v>
                </c:pt>
                <c:pt idx="24021">
                  <c:v>616.99959999999999</c:v>
                </c:pt>
                <c:pt idx="24022">
                  <c:v>617.07560000000001</c:v>
                </c:pt>
                <c:pt idx="24023">
                  <c:v>617.15179999999998</c:v>
                </c:pt>
                <c:pt idx="24024">
                  <c:v>617.22990000000004</c:v>
                </c:pt>
                <c:pt idx="24025">
                  <c:v>617.30780000000004</c:v>
                </c:pt>
                <c:pt idx="24026">
                  <c:v>617.38509999999997</c:v>
                </c:pt>
                <c:pt idx="24027">
                  <c:v>617.46199999999999</c:v>
                </c:pt>
                <c:pt idx="24028">
                  <c:v>617.53830000000005</c:v>
                </c:pt>
                <c:pt idx="24029">
                  <c:v>617.61620000000005</c:v>
                </c:pt>
                <c:pt idx="24030">
                  <c:v>617.69179999999994</c:v>
                </c:pt>
                <c:pt idx="24031">
                  <c:v>617.76760000000002</c:v>
                </c:pt>
                <c:pt idx="24032">
                  <c:v>617.84259999999995</c:v>
                </c:pt>
                <c:pt idx="24033">
                  <c:v>617.91899999999998</c:v>
                </c:pt>
                <c:pt idx="24034">
                  <c:v>617.99450000000002</c:v>
                </c:pt>
                <c:pt idx="24035">
                  <c:v>618.06899999999996</c:v>
                </c:pt>
                <c:pt idx="24036">
                  <c:v>618.14480000000003</c:v>
                </c:pt>
                <c:pt idx="24037">
                  <c:v>618.22029999999995</c:v>
                </c:pt>
                <c:pt idx="24038">
                  <c:v>618.29600000000005</c:v>
                </c:pt>
                <c:pt idx="24039">
                  <c:v>618.37199999999996</c:v>
                </c:pt>
                <c:pt idx="24040">
                  <c:v>618.44770000000005</c:v>
                </c:pt>
                <c:pt idx="24041">
                  <c:v>618.52340000000004</c:v>
                </c:pt>
                <c:pt idx="24042">
                  <c:v>618.60040000000004</c:v>
                </c:pt>
                <c:pt idx="24043">
                  <c:v>618.67780000000005</c:v>
                </c:pt>
                <c:pt idx="24044">
                  <c:v>618.75260000000003</c:v>
                </c:pt>
                <c:pt idx="24045">
                  <c:v>618.83159999999998</c:v>
                </c:pt>
                <c:pt idx="24046">
                  <c:v>618.90710000000001</c:v>
                </c:pt>
                <c:pt idx="24047">
                  <c:v>618.9855</c:v>
                </c:pt>
                <c:pt idx="24048">
                  <c:v>619.06299999999999</c:v>
                </c:pt>
                <c:pt idx="24049">
                  <c:v>619.1386</c:v>
                </c:pt>
                <c:pt idx="24050">
                  <c:v>619.21569999999997</c:v>
                </c:pt>
                <c:pt idx="24051">
                  <c:v>619.29250000000002</c:v>
                </c:pt>
                <c:pt idx="24052">
                  <c:v>619.37070000000006</c:v>
                </c:pt>
                <c:pt idx="24053">
                  <c:v>619.44839999999999</c:v>
                </c:pt>
                <c:pt idx="24054">
                  <c:v>619.52279999999996</c:v>
                </c:pt>
                <c:pt idx="24055">
                  <c:v>619.59879999999998</c:v>
                </c:pt>
                <c:pt idx="24056">
                  <c:v>619.67420000000004</c:v>
                </c:pt>
                <c:pt idx="24057">
                  <c:v>619.74860000000001</c:v>
                </c:pt>
                <c:pt idx="24058">
                  <c:v>619.82360000000006</c:v>
                </c:pt>
                <c:pt idx="24059">
                  <c:v>619.89449999999999</c:v>
                </c:pt>
                <c:pt idx="24060">
                  <c:v>619.96849999999995</c:v>
                </c:pt>
                <c:pt idx="24061">
                  <c:v>620.04290000000003</c:v>
                </c:pt>
                <c:pt idx="24062">
                  <c:v>620.11509999999998</c:v>
                </c:pt>
                <c:pt idx="24063">
                  <c:v>620.18700000000001</c:v>
                </c:pt>
                <c:pt idx="24064">
                  <c:v>620.25980000000004</c:v>
                </c:pt>
                <c:pt idx="24065">
                  <c:v>620.33150000000001</c:v>
                </c:pt>
                <c:pt idx="24066">
                  <c:v>620.40499999999997</c:v>
                </c:pt>
                <c:pt idx="24067">
                  <c:v>620.47950000000003</c:v>
                </c:pt>
                <c:pt idx="24068">
                  <c:v>620.55229999999995</c:v>
                </c:pt>
                <c:pt idx="24069">
                  <c:v>620.62549999999999</c:v>
                </c:pt>
                <c:pt idx="24070">
                  <c:v>620.69820000000004</c:v>
                </c:pt>
                <c:pt idx="24071">
                  <c:v>620.77200000000005</c:v>
                </c:pt>
                <c:pt idx="24072">
                  <c:v>620.84680000000003</c:v>
                </c:pt>
                <c:pt idx="24073">
                  <c:v>620.92039999999997</c:v>
                </c:pt>
                <c:pt idx="24074">
                  <c:v>620.99559999999997</c:v>
                </c:pt>
                <c:pt idx="24075">
                  <c:v>621.07029999999997</c:v>
                </c:pt>
                <c:pt idx="24076">
                  <c:v>621.14559999999994</c:v>
                </c:pt>
                <c:pt idx="24077">
                  <c:v>621.22190000000001</c:v>
                </c:pt>
                <c:pt idx="24078">
                  <c:v>621.29790000000003</c:v>
                </c:pt>
                <c:pt idx="24079">
                  <c:v>621.3732</c:v>
                </c:pt>
                <c:pt idx="24080">
                  <c:v>621.44910000000004</c:v>
                </c:pt>
                <c:pt idx="24081">
                  <c:v>621.52179999999998</c:v>
                </c:pt>
                <c:pt idx="24082">
                  <c:v>621.59640000000002</c:v>
                </c:pt>
                <c:pt idx="24083">
                  <c:v>621.66959999999995</c:v>
                </c:pt>
                <c:pt idx="24084">
                  <c:v>621.7432</c:v>
                </c:pt>
                <c:pt idx="24085">
                  <c:v>621.81590000000006</c:v>
                </c:pt>
                <c:pt idx="24086">
                  <c:v>621.89210000000003</c:v>
                </c:pt>
                <c:pt idx="24087">
                  <c:v>621.96489999999994</c:v>
                </c:pt>
                <c:pt idx="24088">
                  <c:v>622.03710000000001</c:v>
                </c:pt>
                <c:pt idx="24089">
                  <c:v>622.11090000000002</c:v>
                </c:pt>
                <c:pt idx="24090">
                  <c:v>622.18550000000005</c:v>
                </c:pt>
                <c:pt idx="24091">
                  <c:v>622.26</c:v>
                </c:pt>
                <c:pt idx="24092">
                  <c:v>622.33439999999996</c:v>
                </c:pt>
                <c:pt idx="24093">
                  <c:v>622.40899999999999</c:v>
                </c:pt>
                <c:pt idx="24094">
                  <c:v>622.4837</c:v>
                </c:pt>
                <c:pt idx="24095">
                  <c:v>622.55889999999999</c:v>
                </c:pt>
                <c:pt idx="24096">
                  <c:v>622.63480000000004</c:v>
                </c:pt>
                <c:pt idx="24097">
                  <c:v>622.71130000000005</c:v>
                </c:pt>
                <c:pt idx="24098">
                  <c:v>622.78899999999999</c:v>
                </c:pt>
                <c:pt idx="24099">
                  <c:v>622.86469999999997</c:v>
                </c:pt>
                <c:pt idx="24100">
                  <c:v>622.94290000000001</c:v>
                </c:pt>
                <c:pt idx="24101">
                  <c:v>623.01919999999996</c:v>
                </c:pt>
                <c:pt idx="24102">
                  <c:v>623.09580000000005</c:v>
                </c:pt>
                <c:pt idx="24103">
                  <c:v>623.17179999999996</c:v>
                </c:pt>
                <c:pt idx="24104">
                  <c:v>623.24839999999995</c:v>
                </c:pt>
                <c:pt idx="24105">
                  <c:v>623.32249999999999</c:v>
                </c:pt>
                <c:pt idx="24106">
                  <c:v>623.39890000000003</c:v>
                </c:pt>
                <c:pt idx="24107">
                  <c:v>623.47659999999996</c:v>
                </c:pt>
                <c:pt idx="24108">
                  <c:v>623.55409999999995</c:v>
                </c:pt>
                <c:pt idx="24109">
                  <c:v>623.63030000000003</c:v>
                </c:pt>
                <c:pt idx="24110">
                  <c:v>623.70650000000001</c:v>
                </c:pt>
                <c:pt idx="24111">
                  <c:v>623.78210000000001</c:v>
                </c:pt>
                <c:pt idx="24112">
                  <c:v>623.85760000000005</c:v>
                </c:pt>
                <c:pt idx="24113">
                  <c:v>623.93380000000002</c:v>
                </c:pt>
                <c:pt idx="24114">
                  <c:v>624.01179999999999</c:v>
                </c:pt>
                <c:pt idx="24115">
                  <c:v>624.08699999999999</c:v>
                </c:pt>
                <c:pt idx="24116">
                  <c:v>624.16269999999997</c:v>
                </c:pt>
                <c:pt idx="24117">
                  <c:v>624.23820000000001</c:v>
                </c:pt>
                <c:pt idx="24118">
                  <c:v>624.31320000000005</c:v>
                </c:pt>
                <c:pt idx="24119">
                  <c:v>624.38819999999998</c:v>
                </c:pt>
                <c:pt idx="24120">
                  <c:v>624.46379999999999</c:v>
                </c:pt>
                <c:pt idx="24121">
                  <c:v>624.53790000000004</c:v>
                </c:pt>
                <c:pt idx="24122">
                  <c:v>624.61300000000006</c:v>
                </c:pt>
                <c:pt idx="24123">
                  <c:v>624.68820000000005</c:v>
                </c:pt>
                <c:pt idx="24124">
                  <c:v>624.76279999999997</c:v>
                </c:pt>
                <c:pt idx="24125">
                  <c:v>624.83939999999996</c:v>
                </c:pt>
                <c:pt idx="24126">
                  <c:v>624.91380000000004</c:v>
                </c:pt>
                <c:pt idx="24127">
                  <c:v>624.99059999999997</c:v>
                </c:pt>
                <c:pt idx="24128">
                  <c:v>625.06719999999996</c:v>
                </c:pt>
                <c:pt idx="24129">
                  <c:v>625.1431</c:v>
                </c:pt>
                <c:pt idx="24130">
                  <c:v>625.21979999999996</c:v>
                </c:pt>
                <c:pt idx="24131">
                  <c:v>625.29510000000005</c:v>
                </c:pt>
                <c:pt idx="24132">
                  <c:v>625.37120000000004</c:v>
                </c:pt>
                <c:pt idx="24133">
                  <c:v>625.44849999999997</c:v>
                </c:pt>
                <c:pt idx="24134">
                  <c:v>625.52470000000005</c:v>
                </c:pt>
                <c:pt idx="24135">
                  <c:v>625.60029999999995</c:v>
                </c:pt>
                <c:pt idx="24136">
                  <c:v>625.67679999999996</c:v>
                </c:pt>
                <c:pt idx="24137">
                  <c:v>625.75390000000004</c:v>
                </c:pt>
                <c:pt idx="24138">
                  <c:v>625.83199999999999</c:v>
                </c:pt>
                <c:pt idx="24139">
                  <c:v>625.90859999999998</c:v>
                </c:pt>
                <c:pt idx="24140">
                  <c:v>625.98659999999995</c:v>
                </c:pt>
                <c:pt idx="24141">
                  <c:v>626.06420000000003</c:v>
                </c:pt>
                <c:pt idx="24142">
                  <c:v>626.14300000000003</c:v>
                </c:pt>
                <c:pt idx="24143">
                  <c:v>626.22239999999999</c:v>
                </c:pt>
                <c:pt idx="24144">
                  <c:v>626.29740000000004</c:v>
                </c:pt>
                <c:pt idx="24145">
                  <c:v>626.375</c:v>
                </c:pt>
                <c:pt idx="24146">
                  <c:v>626.45299999999997</c:v>
                </c:pt>
                <c:pt idx="24147">
                  <c:v>626.53070000000002</c:v>
                </c:pt>
                <c:pt idx="24148">
                  <c:v>626.60749999999996</c:v>
                </c:pt>
                <c:pt idx="24149">
                  <c:v>626.68399999999997</c:v>
                </c:pt>
                <c:pt idx="24150">
                  <c:v>626.76089999999999</c:v>
                </c:pt>
                <c:pt idx="24151">
                  <c:v>626.83690000000001</c:v>
                </c:pt>
                <c:pt idx="24152">
                  <c:v>626.91160000000002</c:v>
                </c:pt>
                <c:pt idx="24153">
                  <c:v>626.98559999999998</c:v>
                </c:pt>
                <c:pt idx="24154">
                  <c:v>627.06050000000005</c:v>
                </c:pt>
                <c:pt idx="24155">
                  <c:v>627.13480000000004</c:v>
                </c:pt>
                <c:pt idx="24156">
                  <c:v>627.2088</c:v>
                </c:pt>
                <c:pt idx="24157">
                  <c:v>627.28139999999996</c:v>
                </c:pt>
                <c:pt idx="24158">
                  <c:v>627.35559999999998</c:v>
                </c:pt>
                <c:pt idx="24159">
                  <c:v>627.42960000000005</c:v>
                </c:pt>
                <c:pt idx="24160">
                  <c:v>627.50549999999998</c:v>
                </c:pt>
                <c:pt idx="24161">
                  <c:v>627.58050000000003</c:v>
                </c:pt>
                <c:pt idx="24162">
                  <c:v>627.65570000000002</c:v>
                </c:pt>
                <c:pt idx="24163">
                  <c:v>627.73</c:v>
                </c:pt>
                <c:pt idx="24164">
                  <c:v>627.80499999999995</c:v>
                </c:pt>
                <c:pt idx="24165">
                  <c:v>627.88049999999998</c:v>
                </c:pt>
                <c:pt idx="24166">
                  <c:v>627.95360000000005</c:v>
                </c:pt>
                <c:pt idx="24167">
                  <c:v>628.029</c:v>
                </c:pt>
                <c:pt idx="24168">
                  <c:v>628.10410000000002</c:v>
                </c:pt>
                <c:pt idx="24169">
                  <c:v>628.18119999999999</c:v>
                </c:pt>
                <c:pt idx="24170">
                  <c:v>628.25779999999997</c:v>
                </c:pt>
                <c:pt idx="24171">
                  <c:v>628.3338</c:v>
                </c:pt>
                <c:pt idx="24172">
                  <c:v>628.40930000000003</c:v>
                </c:pt>
                <c:pt idx="24173">
                  <c:v>628.48689999999999</c:v>
                </c:pt>
                <c:pt idx="24174">
                  <c:v>628.56200000000001</c:v>
                </c:pt>
                <c:pt idx="24175">
                  <c:v>628.63750000000005</c:v>
                </c:pt>
                <c:pt idx="24176">
                  <c:v>628.7133</c:v>
                </c:pt>
                <c:pt idx="24177">
                  <c:v>628.7903</c:v>
                </c:pt>
                <c:pt idx="24178">
                  <c:v>628.86569999999995</c:v>
                </c:pt>
                <c:pt idx="24179">
                  <c:v>628.94240000000002</c:v>
                </c:pt>
                <c:pt idx="24180">
                  <c:v>629.01750000000004</c:v>
                </c:pt>
                <c:pt idx="24181">
                  <c:v>629.09400000000005</c:v>
                </c:pt>
                <c:pt idx="24182">
                  <c:v>629.16980000000001</c:v>
                </c:pt>
                <c:pt idx="24183">
                  <c:v>629.245</c:v>
                </c:pt>
                <c:pt idx="24184">
                  <c:v>629.32230000000004</c:v>
                </c:pt>
                <c:pt idx="24185">
                  <c:v>629.39700000000005</c:v>
                </c:pt>
                <c:pt idx="24186">
                  <c:v>629.47360000000003</c:v>
                </c:pt>
                <c:pt idx="24187">
                  <c:v>629.5498</c:v>
                </c:pt>
                <c:pt idx="24188">
                  <c:v>629.6259</c:v>
                </c:pt>
                <c:pt idx="24189">
                  <c:v>629.7002</c:v>
                </c:pt>
                <c:pt idx="24190">
                  <c:v>629.77660000000003</c:v>
                </c:pt>
                <c:pt idx="24191">
                  <c:v>629.85360000000003</c:v>
                </c:pt>
                <c:pt idx="24192">
                  <c:v>629.92999999999995</c:v>
                </c:pt>
                <c:pt idx="24193">
                  <c:v>630.00630000000001</c:v>
                </c:pt>
                <c:pt idx="24194">
                  <c:v>630.08180000000004</c:v>
                </c:pt>
                <c:pt idx="24195">
                  <c:v>630.15989999999999</c:v>
                </c:pt>
                <c:pt idx="24196">
                  <c:v>630.23580000000004</c:v>
                </c:pt>
                <c:pt idx="24197">
                  <c:v>630.31259999999997</c:v>
                </c:pt>
                <c:pt idx="24198">
                  <c:v>630.38720000000001</c:v>
                </c:pt>
                <c:pt idx="24199">
                  <c:v>630.46180000000004</c:v>
                </c:pt>
                <c:pt idx="24200">
                  <c:v>630.5385</c:v>
                </c:pt>
                <c:pt idx="24201">
                  <c:v>630.61289999999997</c:v>
                </c:pt>
                <c:pt idx="24202">
                  <c:v>630.68920000000003</c:v>
                </c:pt>
                <c:pt idx="24203">
                  <c:v>630.76499999999999</c:v>
                </c:pt>
                <c:pt idx="24204">
                  <c:v>630.83810000000005</c:v>
                </c:pt>
                <c:pt idx="24205">
                  <c:v>630.91560000000004</c:v>
                </c:pt>
                <c:pt idx="24206">
                  <c:v>630.99099999999999</c:v>
                </c:pt>
                <c:pt idx="24207">
                  <c:v>631.06679999999994</c:v>
                </c:pt>
                <c:pt idx="24208">
                  <c:v>631.14260000000002</c:v>
                </c:pt>
                <c:pt idx="24209">
                  <c:v>631.21820000000002</c:v>
                </c:pt>
                <c:pt idx="24210">
                  <c:v>631.29399999999998</c:v>
                </c:pt>
                <c:pt idx="24211">
                  <c:v>631.36959999999999</c:v>
                </c:pt>
                <c:pt idx="24212">
                  <c:v>631.4434</c:v>
                </c:pt>
                <c:pt idx="24213">
                  <c:v>631.51940000000002</c:v>
                </c:pt>
                <c:pt idx="24214">
                  <c:v>631.59360000000004</c:v>
                </c:pt>
                <c:pt idx="24215">
                  <c:v>631.66899999999998</c:v>
                </c:pt>
                <c:pt idx="24216">
                  <c:v>631.74429999999995</c:v>
                </c:pt>
                <c:pt idx="24217">
                  <c:v>631.81880000000001</c:v>
                </c:pt>
                <c:pt idx="24218">
                  <c:v>631.89449999999999</c:v>
                </c:pt>
                <c:pt idx="24219">
                  <c:v>631.97</c:v>
                </c:pt>
                <c:pt idx="24220">
                  <c:v>632.04409999999996</c:v>
                </c:pt>
                <c:pt idx="24221">
                  <c:v>632.12009999999998</c:v>
                </c:pt>
                <c:pt idx="24222">
                  <c:v>632.1934</c:v>
                </c:pt>
                <c:pt idx="24223">
                  <c:v>632.26829999999995</c:v>
                </c:pt>
                <c:pt idx="24224">
                  <c:v>632.34299999999996</c:v>
                </c:pt>
                <c:pt idx="24225">
                  <c:v>632.41740000000004</c:v>
                </c:pt>
                <c:pt idx="24226">
                  <c:v>632.49180000000001</c:v>
                </c:pt>
                <c:pt idx="24227">
                  <c:v>632.56629999999996</c:v>
                </c:pt>
                <c:pt idx="24228">
                  <c:v>632.64160000000004</c:v>
                </c:pt>
                <c:pt idx="24229">
                  <c:v>632.71640000000002</c:v>
                </c:pt>
                <c:pt idx="24230">
                  <c:v>632.79290000000003</c:v>
                </c:pt>
                <c:pt idx="24231">
                  <c:v>632.87009999999998</c:v>
                </c:pt>
                <c:pt idx="24232">
                  <c:v>632.94640000000004</c:v>
                </c:pt>
                <c:pt idx="24233">
                  <c:v>633.02200000000005</c:v>
                </c:pt>
                <c:pt idx="24234">
                  <c:v>633.09799999999996</c:v>
                </c:pt>
                <c:pt idx="24235">
                  <c:v>633.17439999999999</c:v>
                </c:pt>
                <c:pt idx="24236">
                  <c:v>633.25080000000003</c:v>
                </c:pt>
                <c:pt idx="24237">
                  <c:v>633.32659999999998</c:v>
                </c:pt>
                <c:pt idx="24238">
                  <c:v>633.40369999999996</c:v>
                </c:pt>
                <c:pt idx="24239">
                  <c:v>633.47969999999998</c:v>
                </c:pt>
                <c:pt idx="24240">
                  <c:v>633.5575</c:v>
                </c:pt>
                <c:pt idx="24241">
                  <c:v>633.63459999999998</c:v>
                </c:pt>
                <c:pt idx="24242">
                  <c:v>633.71249999999998</c:v>
                </c:pt>
                <c:pt idx="24243">
                  <c:v>633.79</c:v>
                </c:pt>
                <c:pt idx="24244">
                  <c:v>633.86680000000001</c:v>
                </c:pt>
                <c:pt idx="24245">
                  <c:v>633.94219999999996</c:v>
                </c:pt>
                <c:pt idx="24246">
                  <c:v>634.01710000000003</c:v>
                </c:pt>
                <c:pt idx="24247">
                  <c:v>634.0951</c:v>
                </c:pt>
                <c:pt idx="24248">
                  <c:v>634.17150000000004</c:v>
                </c:pt>
                <c:pt idx="24249">
                  <c:v>634.2482</c:v>
                </c:pt>
                <c:pt idx="24250">
                  <c:v>634.32479999999998</c:v>
                </c:pt>
                <c:pt idx="24251">
                  <c:v>634.40110000000004</c:v>
                </c:pt>
                <c:pt idx="24252">
                  <c:v>634.47820000000002</c:v>
                </c:pt>
                <c:pt idx="24253">
                  <c:v>634.55619999999999</c:v>
                </c:pt>
                <c:pt idx="24254">
                  <c:v>634.63400000000001</c:v>
                </c:pt>
                <c:pt idx="24255">
                  <c:v>634.71400000000006</c:v>
                </c:pt>
                <c:pt idx="24256">
                  <c:v>634.79100000000005</c:v>
                </c:pt>
                <c:pt idx="24257">
                  <c:v>634.87009999999998</c:v>
                </c:pt>
                <c:pt idx="24258">
                  <c:v>634.947</c:v>
                </c:pt>
                <c:pt idx="24259">
                  <c:v>635.02449999999999</c:v>
                </c:pt>
                <c:pt idx="24260">
                  <c:v>635.10230000000001</c:v>
                </c:pt>
                <c:pt idx="24261">
                  <c:v>635.17439999999999</c:v>
                </c:pt>
                <c:pt idx="24262">
                  <c:v>635.25080000000003</c:v>
                </c:pt>
                <c:pt idx="24263">
                  <c:v>635.32770000000005</c:v>
                </c:pt>
                <c:pt idx="24264">
                  <c:v>635.40300000000002</c:v>
                </c:pt>
                <c:pt idx="24265">
                  <c:v>635.47919999999999</c:v>
                </c:pt>
                <c:pt idx="24266">
                  <c:v>635.553</c:v>
                </c:pt>
                <c:pt idx="24267">
                  <c:v>635.62689999999998</c:v>
                </c:pt>
                <c:pt idx="24268">
                  <c:v>635.7038</c:v>
                </c:pt>
                <c:pt idx="24269">
                  <c:v>635.77859999999998</c:v>
                </c:pt>
                <c:pt idx="24270">
                  <c:v>635.85419999999999</c:v>
                </c:pt>
                <c:pt idx="24271">
                  <c:v>635.93060000000003</c:v>
                </c:pt>
                <c:pt idx="24272">
                  <c:v>636.00400000000002</c:v>
                </c:pt>
                <c:pt idx="24273">
                  <c:v>636.08000000000004</c:v>
                </c:pt>
                <c:pt idx="24274">
                  <c:v>636.15480000000002</c:v>
                </c:pt>
                <c:pt idx="24275">
                  <c:v>636.22919999999999</c:v>
                </c:pt>
                <c:pt idx="24276">
                  <c:v>636.30259999999998</c:v>
                </c:pt>
                <c:pt idx="24277">
                  <c:v>636.37819999999999</c:v>
                </c:pt>
                <c:pt idx="24278">
                  <c:v>636.45500000000004</c:v>
                </c:pt>
                <c:pt idx="24279">
                  <c:v>636.53179999999998</c:v>
                </c:pt>
                <c:pt idx="24280">
                  <c:v>636.60860000000002</c:v>
                </c:pt>
                <c:pt idx="24281">
                  <c:v>636.68520000000001</c:v>
                </c:pt>
                <c:pt idx="24282">
                  <c:v>636.76179999999999</c:v>
                </c:pt>
                <c:pt idx="24283">
                  <c:v>636.83839999999998</c:v>
                </c:pt>
                <c:pt idx="24284">
                  <c:v>636.9162</c:v>
                </c:pt>
                <c:pt idx="24285">
                  <c:v>636.99400000000003</c:v>
                </c:pt>
                <c:pt idx="24286">
                  <c:v>637.072</c:v>
                </c:pt>
                <c:pt idx="24287">
                  <c:v>637.15020000000004</c:v>
                </c:pt>
                <c:pt idx="24288">
                  <c:v>637.22900000000004</c:v>
                </c:pt>
                <c:pt idx="24289">
                  <c:v>637.30619999999999</c:v>
                </c:pt>
                <c:pt idx="24290">
                  <c:v>637.38369999999998</c:v>
                </c:pt>
                <c:pt idx="24291">
                  <c:v>637.45989999999995</c:v>
                </c:pt>
                <c:pt idx="24292">
                  <c:v>637.53819999999996</c:v>
                </c:pt>
                <c:pt idx="24293">
                  <c:v>637.61469999999997</c:v>
                </c:pt>
                <c:pt idx="24294">
                  <c:v>637.69219999999996</c:v>
                </c:pt>
                <c:pt idx="24295">
                  <c:v>637.76760000000002</c:v>
                </c:pt>
                <c:pt idx="24296">
                  <c:v>637.84259999999995</c:v>
                </c:pt>
                <c:pt idx="24297">
                  <c:v>637.92070000000001</c:v>
                </c:pt>
                <c:pt idx="24298">
                  <c:v>637.99760000000003</c:v>
                </c:pt>
                <c:pt idx="24299">
                  <c:v>638.07380000000001</c:v>
                </c:pt>
                <c:pt idx="24300">
                  <c:v>638.15129999999999</c:v>
                </c:pt>
                <c:pt idx="24301">
                  <c:v>638.22900000000004</c:v>
                </c:pt>
                <c:pt idx="24302">
                  <c:v>638.30280000000005</c:v>
                </c:pt>
                <c:pt idx="24303">
                  <c:v>638.37810000000002</c:v>
                </c:pt>
                <c:pt idx="24304">
                  <c:v>638.45159999999998</c:v>
                </c:pt>
                <c:pt idx="24305">
                  <c:v>638.52419999999995</c:v>
                </c:pt>
                <c:pt idx="24306">
                  <c:v>638.59929999999997</c:v>
                </c:pt>
                <c:pt idx="24307">
                  <c:v>638.67010000000005</c:v>
                </c:pt>
                <c:pt idx="24308">
                  <c:v>638.74260000000004</c:v>
                </c:pt>
                <c:pt idx="24309">
                  <c:v>638.81880000000001</c:v>
                </c:pt>
                <c:pt idx="24310">
                  <c:v>638.8904</c:v>
                </c:pt>
                <c:pt idx="24311">
                  <c:v>638.96500000000003</c:v>
                </c:pt>
                <c:pt idx="24312">
                  <c:v>639.03740000000005</c:v>
                </c:pt>
                <c:pt idx="24313">
                  <c:v>639.11090000000002</c:v>
                </c:pt>
                <c:pt idx="24314">
                  <c:v>639.18600000000004</c:v>
                </c:pt>
                <c:pt idx="24315">
                  <c:v>639.26080000000002</c:v>
                </c:pt>
                <c:pt idx="24316">
                  <c:v>639.33590000000004</c:v>
                </c:pt>
                <c:pt idx="24317">
                  <c:v>639.41060000000004</c:v>
                </c:pt>
                <c:pt idx="24318">
                  <c:v>639.48410000000001</c:v>
                </c:pt>
                <c:pt idx="24319">
                  <c:v>639.55999999999995</c:v>
                </c:pt>
                <c:pt idx="24320">
                  <c:v>639.63440000000003</c:v>
                </c:pt>
                <c:pt idx="24321">
                  <c:v>639.7088</c:v>
                </c:pt>
                <c:pt idx="24322">
                  <c:v>639.78300000000002</c:v>
                </c:pt>
                <c:pt idx="24323">
                  <c:v>639.85839999999996</c:v>
                </c:pt>
                <c:pt idx="24324">
                  <c:v>639.93629999999996</c:v>
                </c:pt>
                <c:pt idx="24325">
                  <c:v>640.01199999999994</c:v>
                </c:pt>
                <c:pt idx="24326">
                  <c:v>640.08500000000004</c:v>
                </c:pt>
                <c:pt idx="24327">
                  <c:v>640.16010000000006</c:v>
                </c:pt>
                <c:pt idx="24328">
                  <c:v>640.23500000000001</c:v>
                </c:pt>
                <c:pt idx="24329">
                  <c:v>640.30759999999998</c:v>
                </c:pt>
                <c:pt idx="24330">
                  <c:v>640.37959999999998</c:v>
                </c:pt>
                <c:pt idx="24331">
                  <c:v>640.45150000000001</c:v>
                </c:pt>
                <c:pt idx="24332">
                  <c:v>640.52369999999996</c:v>
                </c:pt>
                <c:pt idx="24333">
                  <c:v>640.59479999999996</c:v>
                </c:pt>
                <c:pt idx="24334">
                  <c:v>640.66819999999996</c:v>
                </c:pt>
                <c:pt idx="24335">
                  <c:v>640.73850000000004</c:v>
                </c:pt>
                <c:pt idx="24336">
                  <c:v>640.81150000000002</c:v>
                </c:pt>
                <c:pt idx="24337">
                  <c:v>640.88660000000004</c:v>
                </c:pt>
                <c:pt idx="24338">
                  <c:v>640.95950000000005</c:v>
                </c:pt>
                <c:pt idx="24339">
                  <c:v>641.03380000000004</c:v>
                </c:pt>
                <c:pt idx="24340">
                  <c:v>641.10680000000002</c:v>
                </c:pt>
                <c:pt idx="24341">
                  <c:v>641.18259999999998</c:v>
                </c:pt>
                <c:pt idx="24342">
                  <c:v>641.25789999999995</c:v>
                </c:pt>
                <c:pt idx="24343">
                  <c:v>641.3338</c:v>
                </c:pt>
                <c:pt idx="24344">
                  <c:v>641.40909999999997</c:v>
                </c:pt>
                <c:pt idx="24345">
                  <c:v>641.4846</c:v>
                </c:pt>
                <c:pt idx="24346">
                  <c:v>641.55859999999996</c:v>
                </c:pt>
                <c:pt idx="24347">
                  <c:v>641.63480000000004</c:v>
                </c:pt>
                <c:pt idx="24348">
                  <c:v>641.71</c:v>
                </c:pt>
                <c:pt idx="24349">
                  <c:v>641.78549999999996</c:v>
                </c:pt>
                <c:pt idx="24350">
                  <c:v>641.8614</c:v>
                </c:pt>
                <c:pt idx="24351">
                  <c:v>641.9375</c:v>
                </c:pt>
                <c:pt idx="24352">
                  <c:v>642.01300000000003</c:v>
                </c:pt>
                <c:pt idx="24353">
                  <c:v>642.08900000000006</c:v>
                </c:pt>
                <c:pt idx="24354">
                  <c:v>642.1662</c:v>
                </c:pt>
                <c:pt idx="24355">
                  <c:v>642.24180000000001</c:v>
                </c:pt>
                <c:pt idx="24356">
                  <c:v>642.31740000000002</c:v>
                </c:pt>
                <c:pt idx="24357">
                  <c:v>642.39260000000002</c:v>
                </c:pt>
                <c:pt idx="24358">
                  <c:v>642.46720000000005</c:v>
                </c:pt>
                <c:pt idx="24359">
                  <c:v>642.54200000000003</c:v>
                </c:pt>
                <c:pt idx="24360">
                  <c:v>642.61680000000001</c:v>
                </c:pt>
                <c:pt idx="24361">
                  <c:v>642.69050000000004</c:v>
                </c:pt>
                <c:pt idx="24362">
                  <c:v>642.76400000000001</c:v>
                </c:pt>
                <c:pt idx="24363">
                  <c:v>642.83789999999999</c:v>
                </c:pt>
                <c:pt idx="24364">
                  <c:v>642.91120000000001</c:v>
                </c:pt>
                <c:pt idx="24365">
                  <c:v>642.9873</c:v>
                </c:pt>
                <c:pt idx="24366">
                  <c:v>643.06119999999999</c:v>
                </c:pt>
                <c:pt idx="24367">
                  <c:v>643.13520000000005</c:v>
                </c:pt>
                <c:pt idx="24368">
                  <c:v>643.21100000000001</c:v>
                </c:pt>
                <c:pt idx="24369">
                  <c:v>643.28499999999997</c:v>
                </c:pt>
                <c:pt idx="24370">
                  <c:v>643.35799999999995</c:v>
                </c:pt>
                <c:pt idx="24371">
                  <c:v>643.43399999999997</c:v>
                </c:pt>
                <c:pt idx="24372">
                  <c:v>643.50800000000004</c:v>
                </c:pt>
                <c:pt idx="24373">
                  <c:v>643.58109999999999</c:v>
                </c:pt>
                <c:pt idx="24374">
                  <c:v>643.65779999999995</c:v>
                </c:pt>
                <c:pt idx="24375">
                  <c:v>643.73199999999997</c:v>
                </c:pt>
                <c:pt idx="24376">
                  <c:v>643.80930000000001</c:v>
                </c:pt>
                <c:pt idx="24377">
                  <c:v>643.88440000000003</c:v>
                </c:pt>
                <c:pt idx="24378">
                  <c:v>643.95799999999997</c:v>
                </c:pt>
                <c:pt idx="24379">
                  <c:v>644.03210000000001</c:v>
                </c:pt>
                <c:pt idx="24380">
                  <c:v>644.1069</c:v>
                </c:pt>
                <c:pt idx="24381">
                  <c:v>644.1807</c:v>
                </c:pt>
                <c:pt idx="24382">
                  <c:v>644.255</c:v>
                </c:pt>
                <c:pt idx="24383">
                  <c:v>644.3288</c:v>
                </c:pt>
                <c:pt idx="24384">
                  <c:v>644.40369999999996</c:v>
                </c:pt>
                <c:pt idx="24385">
                  <c:v>644.47889999999995</c:v>
                </c:pt>
                <c:pt idx="24386">
                  <c:v>644.55060000000003</c:v>
                </c:pt>
                <c:pt idx="24387">
                  <c:v>644.62519999999995</c:v>
                </c:pt>
                <c:pt idx="24388">
                  <c:v>644.7002</c:v>
                </c:pt>
                <c:pt idx="24389">
                  <c:v>644.77300000000002</c:v>
                </c:pt>
                <c:pt idx="24390">
                  <c:v>644.84550000000002</c:v>
                </c:pt>
                <c:pt idx="24391">
                  <c:v>644.91999999999996</c:v>
                </c:pt>
                <c:pt idx="24392">
                  <c:v>644.99339999999995</c:v>
                </c:pt>
                <c:pt idx="24393">
                  <c:v>645.06709999999998</c:v>
                </c:pt>
                <c:pt idx="24394">
                  <c:v>645.14340000000004</c:v>
                </c:pt>
                <c:pt idx="24395">
                  <c:v>645.21839999999997</c:v>
                </c:pt>
                <c:pt idx="24396">
                  <c:v>645.29150000000004</c:v>
                </c:pt>
                <c:pt idx="24397">
                  <c:v>645.36559999999997</c:v>
                </c:pt>
                <c:pt idx="24398">
                  <c:v>645.44280000000003</c:v>
                </c:pt>
                <c:pt idx="24399">
                  <c:v>645.51739999999995</c:v>
                </c:pt>
                <c:pt idx="24400">
                  <c:v>645.59299999999996</c:v>
                </c:pt>
                <c:pt idx="24401">
                  <c:v>645.66840000000002</c:v>
                </c:pt>
                <c:pt idx="24402">
                  <c:v>645.74400000000003</c:v>
                </c:pt>
                <c:pt idx="24403">
                  <c:v>645.8211</c:v>
                </c:pt>
                <c:pt idx="24404">
                  <c:v>645.89599999999996</c:v>
                </c:pt>
                <c:pt idx="24405">
                  <c:v>645.97140000000002</c:v>
                </c:pt>
                <c:pt idx="24406">
                  <c:v>646.04819999999995</c:v>
                </c:pt>
                <c:pt idx="24407">
                  <c:v>646.12480000000005</c:v>
                </c:pt>
                <c:pt idx="24408">
                  <c:v>646.20240000000001</c:v>
                </c:pt>
                <c:pt idx="24409">
                  <c:v>646.28120000000001</c:v>
                </c:pt>
                <c:pt idx="24410">
                  <c:v>646.35739999999998</c:v>
                </c:pt>
                <c:pt idx="24411">
                  <c:v>646.43340000000001</c:v>
                </c:pt>
                <c:pt idx="24412">
                  <c:v>646.50940000000003</c:v>
                </c:pt>
                <c:pt idx="24413">
                  <c:v>646.58500000000004</c:v>
                </c:pt>
                <c:pt idx="24414">
                  <c:v>646.66049999999996</c:v>
                </c:pt>
                <c:pt idx="24415">
                  <c:v>646.73609999999996</c:v>
                </c:pt>
                <c:pt idx="24416">
                  <c:v>646.81269999999995</c:v>
                </c:pt>
                <c:pt idx="24417">
                  <c:v>646.88779999999997</c:v>
                </c:pt>
                <c:pt idx="24418">
                  <c:v>646.96180000000004</c:v>
                </c:pt>
                <c:pt idx="24419">
                  <c:v>647.03800000000001</c:v>
                </c:pt>
                <c:pt idx="24420">
                  <c:v>647.11379999999997</c:v>
                </c:pt>
                <c:pt idx="24421">
                  <c:v>647.18910000000005</c:v>
                </c:pt>
                <c:pt idx="24422">
                  <c:v>647.26419999999996</c:v>
                </c:pt>
                <c:pt idx="24423">
                  <c:v>647.33749999999998</c:v>
                </c:pt>
                <c:pt idx="24424">
                  <c:v>647.41200000000003</c:v>
                </c:pt>
                <c:pt idx="24425">
                  <c:v>647.48630000000003</c:v>
                </c:pt>
                <c:pt idx="24426">
                  <c:v>647.56050000000005</c:v>
                </c:pt>
                <c:pt idx="24427">
                  <c:v>647.63599999999997</c:v>
                </c:pt>
                <c:pt idx="24428">
                  <c:v>647.71249999999998</c:v>
                </c:pt>
                <c:pt idx="24429">
                  <c:v>647.78750000000002</c:v>
                </c:pt>
                <c:pt idx="24430">
                  <c:v>647.86239999999998</c:v>
                </c:pt>
                <c:pt idx="24431">
                  <c:v>647.93859999999995</c:v>
                </c:pt>
                <c:pt idx="24432">
                  <c:v>648.01139999999998</c:v>
                </c:pt>
                <c:pt idx="24433">
                  <c:v>648.08669999999995</c:v>
                </c:pt>
                <c:pt idx="24434">
                  <c:v>648.15980000000002</c:v>
                </c:pt>
                <c:pt idx="24435">
                  <c:v>648.23360000000002</c:v>
                </c:pt>
                <c:pt idx="24436">
                  <c:v>648.30880000000002</c:v>
                </c:pt>
                <c:pt idx="24437">
                  <c:v>648.38260000000002</c:v>
                </c:pt>
                <c:pt idx="24438">
                  <c:v>648.45780000000002</c:v>
                </c:pt>
                <c:pt idx="24439">
                  <c:v>648.53210000000001</c:v>
                </c:pt>
                <c:pt idx="24440">
                  <c:v>648.60749999999996</c:v>
                </c:pt>
                <c:pt idx="24441">
                  <c:v>648.68119999999999</c:v>
                </c:pt>
                <c:pt idx="24442">
                  <c:v>648.75440000000003</c:v>
                </c:pt>
                <c:pt idx="24443">
                  <c:v>648.82950000000005</c:v>
                </c:pt>
                <c:pt idx="24444">
                  <c:v>648.90160000000003</c:v>
                </c:pt>
                <c:pt idx="24445">
                  <c:v>648.97559999999999</c:v>
                </c:pt>
                <c:pt idx="24446">
                  <c:v>649.04849999999999</c:v>
                </c:pt>
                <c:pt idx="24447">
                  <c:v>649.12180000000001</c:v>
                </c:pt>
                <c:pt idx="24448">
                  <c:v>649.19200000000001</c:v>
                </c:pt>
                <c:pt idx="24449">
                  <c:v>649.26499999999999</c:v>
                </c:pt>
                <c:pt idx="24450">
                  <c:v>649.3365</c:v>
                </c:pt>
                <c:pt idx="24451">
                  <c:v>649.40980000000002</c:v>
                </c:pt>
                <c:pt idx="24452">
                  <c:v>649.48209999999995</c:v>
                </c:pt>
                <c:pt idx="24453">
                  <c:v>649.55489999999998</c:v>
                </c:pt>
                <c:pt idx="24454">
                  <c:v>649.62710000000004</c:v>
                </c:pt>
                <c:pt idx="24455">
                  <c:v>649.70119999999997</c:v>
                </c:pt>
                <c:pt idx="24456">
                  <c:v>649.77509999999995</c:v>
                </c:pt>
                <c:pt idx="24457">
                  <c:v>649.85109999999997</c:v>
                </c:pt>
                <c:pt idx="24458">
                  <c:v>649.92579999999998</c:v>
                </c:pt>
                <c:pt idx="24459">
                  <c:v>650.00189999999998</c:v>
                </c:pt>
                <c:pt idx="24460">
                  <c:v>650.07770000000005</c:v>
                </c:pt>
                <c:pt idx="24461">
                  <c:v>650.15480000000002</c:v>
                </c:pt>
                <c:pt idx="24462">
                  <c:v>650.2319</c:v>
                </c:pt>
                <c:pt idx="24463">
                  <c:v>650.30759999999998</c:v>
                </c:pt>
                <c:pt idx="24464">
                  <c:v>650.38300000000004</c:v>
                </c:pt>
                <c:pt idx="24465">
                  <c:v>650.45839999999998</c:v>
                </c:pt>
                <c:pt idx="24466">
                  <c:v>650.53340000000003</c:v>
                </c:pt>
                <c:pt idx="24467">
                  <c:v>650.60749999999996</c:v>
                </c:pt>
                <c:pt idx="24468">
                  <c:v>650.68079999999998</c:v>
                </c:pt>
                <c:pt idx="24469">
                  <c:v>650.75509999999997</c:v>
                </c:pt>
                <c:pt idx="24470">
                  <c:v>650.82929999999999</c:v>
                </c:pt>
                <c:pt idx="24471">
                  <c:v>650.9058</c:v>
                </c:pt>
                <c:pt idx="24472">
                  <c:v>650.97979999999995</c:v>
                </c:pt>
                <c:pt idx="24473">
                  <c:v>651.05499999999995</c:v>
                </c:pt>
                <c:pt idx="24474">
                  <c:v>651.13040000000001</c:v>
                </c:pt>
                <c:pt idx="24475">
                  <c:v>651.20550000000003</c:v>
                </c:pt>
                <c:pt idx="24476">
                  <c:v>651.28070000000002</c:v>
                </c:pt>
                <c:pt idx="24477">
                  <c:v>651.35450000000003</c:v>
                </c:pt>
                <c:pt idx="24478">
                  <c:v>651.42729999999995</c:v>
                </c:pt>
                <c:pt idx="24479">
                  <c:v>651.50120000000004</c:v>
                </c:pt>
                <c:pt idx="24480">
                  <c:v>651.57510000000002</c:v>
                </c:pt>
                <c:pt idx="24481">
                  <c:v>651.65089999999998</c:v>
                </c:pt>
                <c:pt idx="24482">
                  <c:v>651.72500000000002</c:v>
                </c:pt>
                <c:pt idx="24483">
                  <c:v>651.7989</c:v>
                </c:pt>
                <c:pt idx="24484">
                  <c:v>651.87300000000005</c:v>
                </c:pt>
                <c:pt idx="24485">
                  <c:v>651.94500000000005</c:v>
                </c:pt>
                <c:pt idx="24486">
                  <c:v>652.01919999999996</c:v>
                </c:pt>
                <c:pt idx="24487">
                  <c:v>652.09180000000003</c:v>
                </c:pt>
                <c:pt idx="24488">
                  <c:v>652.16499999999996</c:v>
                </c:pt>
                <c:pt idx="24489">
                  <c:v>652.23659999999995</c:v>
                </c:pt>
                <c:pt idx="24490">
                  <c:v>652.30820000000006</c:v>
                </c:pt>
                <c:pt idx="24491">
                  <c:v>652.3818</c:v>
                </c:pt>
                <c:pt idx="24492">
                  <c:v>652.45540000000005</c:v>
                </c:pt>
                <c:pt idx="24493">
                  <c:v>652.52729999999997</c:v>
                </c:pt>
                <c:pt idx="24494">
                  <c:v>652.60310000000004</c:v>
                </c:pt>
                <c:pt idx="24495">
                  <c:v>652.67600000000004</c:v>
                </c:pt>
                <c:pt idx="24496">
                  <c:v>652.75019999999995</c:v>
                </c:pt>
                <c:pt idx="24497">
                  <c:v>652.82399999999996</c:v>
                </c:pt>
                <c:pt idx="24498">
                  <c:v>652.89790000000005</c:v>
                </c:pt>
                <c:pt idx="24499">
                  <c:v>652.97190000000001</c:v>
                </c:pt>
                <c:pt idx="24500">
                  <c:v>653.04840000000002</c:v>
                </c:pt>
                <c:pt idx="24501">
                  <c:v>653.12419999999997</c:v>
                </c:pt>
                <c:pt idx="24502">
                  <c:v>653.19929999999999</c:v>
                </c:pt>
                <c:pt idx="24503">
                  <c:v>653.27639999999997</c:v>
                </c:pt>
                <c:pt idx="24504">
                  <c:v>653.35149999999999</c:v>
                </c:pt>
                <c:pt idx="24505">
                  <c:v>653.42679999999996</c:v>
                </c:pt>
                <c:pt idx="24506">
                  <c:v>653.50210000000004</c:v>
                </c:pt>
                <c:pt idx="24507">
                  <c:v>653.57740000000001</c:v>
                </c:pt>
                <c:pt idx="24508">
                  <c:v>653.65260000000001</c:v>
                </c:pt>
                <c:pt idx="24509">
                  <c:v>653.72699999999998</c:v>
                </c:pt>
                <c:pt idx="24510">
                  <c:v>653.80179999999996</c:v>
                </c:pt>
                <c:pt idx="24511">
                  <c:v>653.87530000000004</c:v>
                </c:pt>
                <c:pt idx="24512">
                  <c:v>653.952</c:v>
                </c:pt>
                <c:pt idx="24513">
                  <c:v>654.02530000000002</c:v>
                </c:pt>
                <c:pt idx="24514">
                  <c:v>654.09699999999998</c:v>
                </c:pt>
                <c:pt idx="24515">
                  <c:v>654.17110000000002</c:v>
                </c:pt>
                <c:pt idx="24516">
                  <c:v>654.24459999999999</c:v>
                </c:pt>
                <c:pt idx="24517">
                  <c:v>654.31799999999998</c:v>
                </c:pt>
                <c:pt idx="24518">
                  <c:v>654.39200000000005</c:v>
                </c:pt>
                <c:pt idx="24519">
                  <c:v>654.46500000000003</c:v>
                </c:pt>
                <c:pt idx="24520">
                  <c:v>654.53949999999998</c:v>
                </c:pt>
                <c:pt idx="24521">
                  <c:v>654.61490000000003</c:v>
                </c:pt>
                <c:pt idx="24522">
                  <c:v>654.69079999999997</c:v>
                </c:pt>
                <c:pt idx="24523">
                  <c:v>654.76660000000004</c:v>
                </c:pt>
                <c:pt idx="24524">
                  <c:v>654.84339999999997</c:v>
                </c:pt>
                <c:pt idx="24525">
                  <c:v>654.91819999999996</c:v>
                </c:pt>
                <c:pt idx="24526">
                  <c:v>654.995</c:v>
                </c:pt>
                <c:pt idx="24527">
                  <c:v>655.07119999999998</c:v>
                </c:pt>
                <c:pt idx="24528">
                  <c:v>655.14800000000002</c:v>
                </c:pt>
                <c:pt idx="24529">
                  <c:v>655.22439999999995</c:v>
                </c:pt>
                <c:pt idx="24530">
                  <c:v>655.30219999999997</c:v>
                </c:pt>
                <c:pt idx="24531">
                  <c:v>655.37919999999997</c:v>
                </c:pt>
                <c:pt idx="24532">
                  <c:v>655.45579999999995</c:v>
                </c:pt>
                <c:pt idx="24533">
                  <c:v>655.53240000000005</c:v>
                </c:pt>
                <c:pt idx="24534">
                  <c:v>655.61009999999999</c:v>
                </c:pt>
                <c:pt idx="24535">
                  <c:v>655.68619999999999</c:v>
                </c:pt>
                <c:pt idx="24536">
                  <c:v>655.76319999999998</c:v>
                </c:pt>
                <c:pt idx="24537">
                  <c:v>655.83950000000004</c:v>
                </c:pt>
                <c:pt idx="24538">
                  <c:v>655.91629999999998</c:v>
                </c:pt>
                <c:pt idx="24539">
                  <c:v>655.99220000000003</c:v>
                </c:pt>
                <c:pt idx="24540">
                  <c:v>656.06719999999996</c:v>
                </c:pt>
                <c:pt idx="24541">
                  <c:v>656.14179999999999</c:v>
                </c:pt>
                <c:pt idx="24542">
                  <c:v>656.21529999999996</c:v>
                </c:pt>
                <c:pt idx="24543">
                  <c:v>656.28869999999995</c:v>
                </c:pt>
                <c:pt idx="24544">
                  <c:v>656.35979999999995</c:v>
                </c:pt>
                <c:pt idx="24545">
                  <c:v>656.43349999999998</c:v>
                </c:pt>
                <c:pt idx="24546">
                  <c:v>656.5068</c:v>
                </c:pt>
                <c:pt idx="24547">
                  <c:v>656.57910000000004</c:v>
                </c:pt>
                <c:pt idx="24548">
                  <c:v>656.65239999999994</c:v>
                </c:pt>
                <c:pt idx="24549">
                  <c:v>656.72720000000004</c:v>
                </c:pt>
                <c:pt idx="24550">
                  <c:v>656.80179999999996</c:v>
                </c:pt>
                <c:pt idx="24551">
                  <c:v>656.87620000000004</c:v>
                </c:pt>
                <c:pt idx="24552">
                  <c:v>656.95180000000005</c:v>
                </c:pt>
                <c:pt idx="24553">
                  <c:v>657.02689999999996</c:v>
                </c:pt>
                <c:pt idx="24554">
                  <c:v>657.10339999999997</c:v>
                </c:pt>
                <c:pt idx="24555">
                  <c:v>657.17939999999999</c:v>
                </c:pt>
                <c:pt idx="24556">
                  <c:v>657.25739999999996</c:v>
                </c:pt>
                <c:pt idx="24557">
                  <c:v>657.33339999999998</c:v>
                </c:pt>
                <c:pt idx="24558">
                  <c:v>657.41089999999997</c:v>
                </c:pt>
                <c:pt idx="24559">
                  <c:v>657.48850000000004</c:v>
                </c:pt>
                <c:pt idx="24560">
                  <c:v>657.56610000000001</c:v>
                </c:pt>
                <c:pt idx="24561">
                  <c:v>657.64499999999998</c:v>
                </c:pt>
                <c:pt idx="24562">
                  <c:v>657.72</c:v>
                </c:pt>
                <c:pt idx="24563">
                  <c:v>657.79660000000001</c:v>
                </c:pt>
                <c:pt idx="24564">
                  <c:v>657.87199999999996</c:v>
                </c:pt>
                <c:pt idx="24565">
                  <c:v>657.94529999999997</c:v>
                </c:pt>
                <c:pt idx="24566">
                  <c:v>658.01890000000003</c:v>
                </c:pt>
                <c:pt idx="24567">
                  <c:v>658.08929999999998</c:v>
                </c:pt>
                <c:pt idx="24568">
                  <c:v>658.15970000000004</c:v>
                </c:pt>
                <c:pt idx="24569">
                  <c:v>658.22760000000005</c:v>
                </c:pt>
                <c:pt idx="24570">
                  <c:v>658.2962</c:v>
                </c:pt>
                <c:pt idx="24571">
                  <c:v>658.36509999999998</c:v>
                </c:pt>
                <c:pt idx="24572">
                  <c:v>658.43179999999995</c:v>
                </c:pt>
                <c:pt idx="24573">
                  <c:v>658.49879999999996</c:v>
                </c:pt>
                <c:pt idx="24574">
                  <c:v>658.56700000000001</c:v>
                </c:pt>
                <c:pt idx="24575">
                  <c:v>658.63319999999999</c:v>
                </c:pt>
                <c:pt idx="24576">
                  <c:v>658.70060000000001</c:v>
                </c:pt>
                <c:pt idx="24577">
                  <c:v>658.76819999999998</c:v>
                </c:pt>
                <c:pt idx="24578">
                  <c:v>658.8374</c:v>
                </c:pt>
                <c:pt idx="24579">
                  <c:v>658.90620000000001</c:v>
                </c:pt>
                <c:pt idx="24580">
                  <c:v>658.97659999999996</c:v>
                </c:pt>
                <c:pt idx="24581">
                  <c:v>659.04809999999998</c:v>
                </c:pt>
                <c:pt idx="24582">
                  <c:v>659.12080000000003</c:v>
                </c:pt>
                <c:pt idx="24583">
                  <c:v>659.19309999999996</c:v>
                </c:pt>
                <c:pt idx="24584">
                  <c:v>659.2663</c:v>
                </c:pt>
                <c:pt idx="24585">
                  <c:v>659.33939999999996</c:v>
                </c:pt>
                <c:pt idx="24586">
                  <c:v>659.41579999999999</c:v>
                </c:pt>
                <c:pt idx="24587">
                  <c:v>659.49210000000005</c:v>
                </c:pt>
                <c:pt idx="24588">
                  <c:v>659.56700000000001</c:v>
                </c:pt>
                <c:pt idx="24589">
                  <c:v>659.64120000000003</c:v>
                </c:pt>
                <c:pt idx="24590">
                  <c:v>659.71960000000001</c:v>
                </c:pt>
                <c:pt idx="24591">
                  <c:v>659.79560000000004</c:v>
                </c:pt>
                <c:pt idx="24592">
                  <c:v>659.87120000000004</c:v>
                </c:pt>
                <c:pt idx="24593">
                  <c:v>659.94839999999999</c:v>
                </c:pt>
                <c:pt idx="24594">
                  <c:v>660.02560000000005</c:v>
                </c:pt>
                <c:pt idx="24595">
                  <c:v>660.10149999999999</c:v>
                </c:pt>
                <c:pt idx="24596">
                  <c:v>660.17819999999995</c:v>
                </c:pt>
                <c:pt idx="24597">
                  <c:v>660.25419999999997</c:v>
                </c:pt>
                <c:pt idx="24598">
                  <c:v>660.33029999999997</c:v>
                </c:pt>
                <c:pt idx="24599">
                  <c:v>660.40620000000001</c:v>
                </c:pt>
                <c:pt idx="24600">
                  <c:v>660.48260000000005</c:v>
                </c:pt>
                <c:pt idx="24601">
                  <c:v>660.55849999999998</c:v>
                </c:pt>
                <c:pt idx="24602">
                  <c:v>660.63319999999999</c:v>
                </c:pt>
                <c:pt idx="24603">
                  <c:v>660.70899999999995</c:v>
                </c:pt>
                <c:pt idx="24604">
                  <c:v>660.78200000000004</c:v>
                </c:pt>
                <c:pt idx="24605">
                  <c:v>660.85799999999995</c:v>
                </c:pt>
                <c:pt idx="24606">
                  <c:v>660.93370000000004</c:v>
                </c:pt>
                <c:pt idx="24607">
                  <c:v>661.00819999999999</c:v>
                </c:pt>
                <c:pt idx="24608">
                  <c:v>661.08519999999999</c:v>
                </c:pt>
                <c:pt idx="24609">
                  <c:v>661.15940000000001</c:v>
                </c:pt>
                <c:pt idx="24610">
                  <c:v>661.23500000000001</c:v>
                </c:pt>
                <c:pt idx="24611">
                  <c:v>661.31060000000002</c:v>
                </c:pt>
                <c:pt idx="24612">
                  <c:v>661.38440000000003</c:v>
                </c:pt>
                <c:pt idx="24613">
                  <c:v>661.4597</c:v>
                </c:pt>
                <c:pt idx="24614">
                  <c:v>661.53399999999999</c:v>
                </c:pt>
                <c:pt idx="24615">
                  <c:v>661.60640000000001</c:v>
                </c:pt>
                <c:pt idx="24616">
                  <c:v>661.67970000000003</c:v>
                </c:pt>
                <c:pt idx="24617">
                  <c:v>661.75199999999995</c:v>
                </c:pt>
                <c:pt idx="24618">
                  <c:v>661.82500000000005</c:v>
                </c:pt>
                <c:pt idx="24619">
                  <c:v>661.89580000000001</c:v>
                </c:pt>
                <c:pt idx="24620">
                  <c:v>661.96609999999998</c:v>
                </c:pt>
                <c:pt idx="24621">
                  <c:v>662.03710000000001</c:v>
                </c:pt>
                <c:pt idx="24622">
                  <c:v>662.10599999999999</c:v>
                </c:pt>
                <c:pt idx="24623">
                  <c:v>662.178</c:v>
                </c:pt>
                <c:pt idx="24624">
                  <c:v>662.24739999999997</c:v>
                </c:pt>
                <c:pt idx="24625">
                  <c:v>662.31780000000003</c:v>
                </c:pt>
                <c:pt idx="24626">
                  <c:v>662.38969999999995</c:v>
                </c:pt>
                <c:pt idx="24627">
                  <c:v>662.46180000000004</c:v>
                </c:pt>
                <c:pt idx="24628">
                  <c:v>662.5335</c:v>
                </c:pt>
                <c:pt idx="24629">
                  <c:v>662.60419999999999</c:v>
                </c:pt>
                <c:pt idx="24630">
                  <c:v>662.67700000000002</c:v>
                </c:pt>
                <c:pt idx="24631">
                  <c:v>662.74749999999995</c:v>
                </c:pt>
                <c:pt idx="24632">
                  <c:v>662.82219999999995</c:v>
                </c:pt>
                <c:pt idx="24633">
                  <c:v>662.89430000000004</c:v>
                </c:pt>
                <c:pt idx="24634">
                  <c:v>662.96870000000001</c:v>
                </c:pt>
                <c:pt idx="24635">
                  <c:v>663.04290000000003</c:v>
                </c:pt>
                <c:pt idx="24636">
                  <c:v>663.1155</c:v>
                </c:pt>
                <c:pt idx="24637">
                  <c:v>663.18899999999996</c:v>
                </c:pt>
                <c:pt idx="24638">
                  <c:v>663.26250000000005</c:v>
                </c:pt>
                <c:pt idx="24639">
                  <c:v>663.33550000000002</c:v>
                </c:pt>
                <c:pt idx="24640">
                  <c:v>663.40750000000003</c:v>
                </c:pt>
                <c:pt idx="24641">
                  <c:v>663.48009999999999</c:v>
                </c:pt>
                <c:pt idx="24642">
                  <c:v>663.5548</c:v>
                </c:pt>
                <c:pt idx="24643">
                  <c:v>663.62639999999999</c:v>
                </c:pt>
                <c:pt idx="24644">
                  <c:v>663.70050000000003</c:v>
                </c:pt>
                <c:pt idx="24645">
                  <c:v>663.77290000000005</c:v>
                </c:pt>
                <c:pt idx="24646">
                  <c:v>663.84519999999998</c:v>
                </c:pt>
                <c:pt idx="24647">
                  <c:v>663.91840000000002</c:v>
                </c:pt>
                <c:pt idx="24648">
                  <c:v>663.98879999999997</c:v>
                </c:pt>
                <c:pt idx="24649">
                  <c:v>664.06119999999999</c:v>
                </c:pt>
                <c:pt idx="24650">
                  <c:v>664.13279999999997</c:v>
                </c:pt>
                <c:pt idx="24651">
                  <c:v>664.20579999999995</c:v>
                </c:pt>
                <c:pt idx="24652">
                  <c:v>664.27679999999998</c:v>
                </c:pt>
                <c:pt idx="24653">
                  <c:v>664.34969999999998</c:v>
                </c:pt>
                <c:pt idx="24654">
                  <c:v>664.4212</c:v>
                </c:pt>
                <c:pt idx="24655">
                  <c:v>664.49469999999997</c:v>
                </c:pt>
                <c:pt idx="24656">
                  <c:v>664.56799999999998</c:v>
                </c:pt>
                <c:pt idx="24657">
                  <c:v>664.64279999999997</c:v>
                </c:pt>
                <c:pt idx="24658">
                  <c:v>664.71659999999997</c:v>
                </c:pt>
                <c:pt idx="24659">
                  <c:v>664.79010000000005</c:v>
                </c:pt>
                <c:pt idx="24660">
                  <c:v>664.86300000000006</c:v>
                </c:pt>
                <c:pt idx="24661">
                  <c:v>664.93740000000003</c:v>
                </c:pt>
                <c:pt idx="24662">
                  <c:v>665.00980000000004</c:v>
                </c:pt>
                <c:pt idx="24663">
                  <c:v>665.08500000000004</c:v>
                </c:pt>
                <c:pt idx="24664">
                  <c:v>665.16060000000004</c:v>
                </c:pt>
                <c:pt idx="24665">
                  <c:v>665.23320000000001</c:v>
                </c:pt>
                <c:pt idx="24666">
                  <c:v>665.30600000000004</c:v>
                </c:pt>
                <c:pt idx="24667">
                  <c:v>665.3818</c:v>
                </c:pt>
                <c:pt idx="24668">
                  <c:v>665.4556</c:v>
                </c:pt>
                <c:pt idx="24669">
                  <c:v>665.52949999999998</c:v>
                </c:pt>
                <c:pt idx="24670">
                  <c:v>665.60320000000002</c:v>
                </c:pt>
                <c:pt idx="24671">
                  <c:v>665.68029999999999</c:v>
                </c:pt>
                <c:pt idx="24672">
                  <c:v>665.75279999999998</c:v>
                </c:pt>
                <c:pt idx="24673">
                  <c:v>665.82780000000002</c:v>
                </c:pt>
                <c:pt idx="24674">
                  <c:v>665.90279999999996</c:v>
                </c:pt>
                <c:pt idx="24675">
                  <c:v>665.97720000000004</c:v>
                </c:pt>
                <c:pt idx="24676">
                  <c:v>666.05179999999996</c:v>
                </c:pt>
                <c:pt idx="24677">
                  <c:v>666.12519999999995</c:v>
                </c:pt>
                <c:pt idx="24678">
                  <c:v>666.2</c:v>
                </c:pt>
                <c:pt idx="24679">
                  <c:v>666.27260000000001</c:v>
                </c:pt>
                <c:pt idx="24680">
                  <c:v>666.3424</c:v>
                </c:pt>
                <c:pt idx="24681">
                  <c:v>666.41319999999996</c:v>
                </c:pt>
                <c:pt idx="24682">
                  <c:v>666.48400000000004</c:v>
                </c:pt>
                <c:pt idx="24683">
                  <c:v>666.55420000000004</c:v>
                </c:pt>
                <c:pt idx="24684">
                  <c:v>666.62360000000001</c:v>
                </c:pt>
                <c:pt idx="24685">
                  <c:v>666.69240000000002</c:v>
                </c:pt>
                <c:pt idx="24686">
                  <c:v>666.76189999999997</c:v>
                </c:pt>
                <c:pt idx="24687">
                  <c:v>666.83240000000001</c:v>
                </c:pt>
                <c:pt idx="24688">
                  <c:v>666.90340000000003</c:v>
                </c:pt>
                <c:pt idx="24689">
                  <c:v>666.976</c:v>
                </c:pt>
                <c:pt idx="24690">
                  <c:v>667.0471</c:v>
                </c:pt>
                <c:pt idx="24691">
                  <c:v>667.11879999999996</c:v>
                </c:pt>
                <c:pt idx="24692">
                  <c:v>667.19179999999994</c:v>
                </c:pt>
                <c:pt idx="24693">
                  <c:v>667.26480000000004</c:v>
                </c:pt>
                <c:pt idx="24694">
                  <c:v>667.33960000000002</c:v>
                </c:pt>
                <c:pt idx="24695">
                  <c:v>667.41340000000002</c:v>
                </c:pt>
                <c:pt idx="24696">
                  <c:v>667.48910000000001</c:v>
                </c:pt>
                <c:pt idx="24697">
                  <c:v>667.56470000000002</c:v>
                </c:pt>
                <c:pt idx="24698">
                  <c:v>667.64020000000005</c:v>
                </c:pt>
                <c:pt idx="24699">
                  <c:v>667.71479999999997</c:v>
                </c:pt>
                <c:pt idx="24700">
                  <c:v>667.7876</c:v>
                </c:pt>
                <c:pt idx="24701">
                  <c:v>667.86099999999999</c:v>
                </c:pt>
                <c:pt idx="24702">
                  <c:v>667.93430000000001</c:v>
                </c:pt>
                <c:pt idx="24703">
                  <c:v>668.00639999999999</c:v>
                </c:pt>
                <c:pt idx="24704">
                  <c:v>668.07719999999995</c:v>
                </c:pt>
                <c:pt idx="24705">
                  <c:v>668.149</c:v>
                </c:pt>
                <c:pt idx="24706">
                  <c:v>668.21749999999997</c:v>
                </c:pt>
                <c:pt idx="24707">
                  <c:v>668.29</c:v>
                </c:pt>
                <c:pt idx="24708">
                  <c:v>668.36239999999998</c:v>
                </c:pt>
                <c:pt idx="24709">
                  <c:v>668.43560000000002</c:v>
                </c:pt>
                <c:pt idx="24710">
                  <c:v>668.50919999999996</c:v>
                </c:pt>
                <c:pt idx="24711">
                  <c:v>668.58219999999994</c:v>
                </c:pt>
                <c:pt idx="24712">
                  <c:v>668.65599999999995</c:v>
                </c:pt>
                <c:pt idx="24713">
                  <c:v>668.72919999999999</c:v>
                </c:pt>
                <c:pt idx="24714">
                  <c:v>668.80309999999997</c:v>
                </c:pt>
                <c:pt idx="24715">
                  <c:v>668.8768</c:v>
                </c:pt>
                <c:pt idx="24716">
                  <c:v>668.95280000000002</c:v>
                </c:pt>
                <c:pt idx="24717">
                  <c:v>669.02449999999999</c:v>
                </c:pt>
                <c:pt idx="24718">
                  <c:v>669.09619999999995</c:v>
                </c:pt>
                <c:pt idx="24719">
                  <c:v>669.17</c:v>
                </c:pt>
                <c:pt idx="24720">
                  <c:v>669.24300000000005</c:v>
                </c:pt>
                <c:pt idx="24721">
                  <c:v>669.31500000000005</c:v>
                </c:pt>
                <c:pt idx="24722">
                  <c:v>669.38699999999994</c:v>
                </c:pt>
                <c:pt idx="24723">
                  <c:v>669.46069999999997</c:v>
                </c:pt>
                <c:pt idx="24724">
                  <c:v>669.53300000000002</c:v>
                </c:pt>
                <c:pt idx="24725">
                  <c:v>669.60580000000004</c:v>
                </c:pt>
                <c:pt idx="24726">
                  <c:v>669.67880000000002</c:v>
                </c:pt>
                <c:pt idx="24727">
                  <c:v>669.75</c:v>
                </c:pt>
                <c:pt idx="24728">
                  <c:v>669.82069999999999</c:v>
                </c:pt>
                <c:pt idx="24729">
                  <c:v>669.89210000000003</c:v>
                </c:pt>
                <c:pt idx="24730">
                  <c:v>669.96289999999999</c:v>
                </c:pt>
                <c:pt idx="24731">
                  <c:v>670.03520000000003</c:v>
                </c:pt>
                <c:pt idx="24732">
                  <c:v>670.10649999999998</c:v>
                </c:pt>
                <c:pt idx="24733">
                  <c:v>670.18</c:v>
                </c:pt>
                <c:pt idx="24734">
                  <c:v>670.25289999999995</c:v>
                </c:pt>
                <c:pt idx="24735">
                  <c:v>670.32560000000001</c:v>
                </c:pt>
                <c:pt idx="24736">
                  <c:v>670.3999</c:v>
                </c:pt>
                <c:pt idx="24737">
                  <c:v>670.47310000000004</c:v>
                </c:pt>
                <c:pt idx="24738">
                  <c:v>670.54690000000005</c:v>
                </c:pt>
                <c:pt idx="24739">
                  <c:v>670.62109999999996</c:v>
                </c:pt>
                <c:pt idx="24740">
                  <c:v>670.6934</c:v>
                </c:pt>
                <c:pt idx="24741">
                  <c:v>670.76710000000003</c:v>
                </c:pt>
                <c:pt idx="24742">
                  <c:v>670.84</c:v>
                </c:pt>
                <c:pt idx="24743">
                  <c:v>670.91160000000002</c:v>
                </c:pt>
                <c:pt idx="24744">
                  <c:v>670.9828</c:v>
                </c:pt>
                <c:pt idx="24745">
                  <c:v>671.05380000000002</c:v>
                </c:pt>
                <c:pt idx="24746">
                  <c:v>671.12639999999999</c:v>
                </c:pt>
                <c:pt idx="24747">
                  <c:v>671.19600000000003</c:v>
                </c:pt>
                <c:pt idx="24748">
                  <c:v>671.2672</c:v>
                </c:pt>
                <c:pt idx="24749">
                  <c:v>671.33879999999999</c:v>
                </c:pt>
                <c:pt idx="24750">
                  <c:v>671.40880000000004</c:v>
                </c:pt>
                <c:pt idx="24751">
                  <c:v>671.48119999999994</c:v>
                </c:pt>
                <c:pt idx="24752">
                  <c:v>671.55319999999995</c:v>
                </c:pt>
                <c:pt idx="24753">
                  <c:v>671.62459999999999</c:v>
                </c:pt>
                <c:pt idx="24754">
                  <c:v>671.69839999999999</c:v>
                </c:pt>
                <c:pt idx="24755">
                  <c:v>671.77120000000002</c:v>
                </c:pt>
                <c:pt idx="24756">
                  <c:v>671.84550000000002</c:v>
                </c:pt>
                <c:pt idx="24757">
                  <c:v>671.91899999999998</c:v>
                </c:pt>
                <c:pt idx="24758">
                  <c:v>671.99099999999999</c:v>
                </c:pt>
                <c:pt idx="24759">
                  <c:v>672.06470000000002</c:v>
                </c:pt>
                <c:pt idx="24760">
                  <c:v>672.13720000000001</c:v>
                </c:pt>
                <c:pt idx="24761">
                  <c:v>672.21019999999999</c:v>
                </c:pt>
                <c:pt idx="24762">
                  <c:v>672.28319999999997</c:v>
                </c:pt>
                <c:pt idx="24763">
                  <c:v>672.3578</c:v>
                </c:pt>
                <c:pt idx="24764">
                  <c:v>672.42920000000004</c:v>
                </c:pt>
                <c:pt idx="24765">
                  <c:v>672.50279999999998</c:v>
                </c:pt>
                <c:pt idx="24766">
                  <c:v>672.577</c:v>
                </c:pt>
                <c:pt idx="24767">
                  <c:v>672.65039999999999</c:v>
                </c:pt>
                <c:pt idx="24768">
                  <c:v>672.72389999999996</c:v>
                </c:pt>
                <c:pt idx="24769">
                  <c:v>672.79759999999999</c:v>
                </c:pt>
                <c:pt idx="24770">
                  <c:v>672.87099999999998</c:v>
                </c:pt>
                <c:pt idx="24771">
                  <c:v>672.94539999999995</c:v>
                </c:pt>
                <c:pt idx="24772">
                  <c:v>673.01900000000001</c:v>
                </c:pt>
                <c:pt idx="24773">
                  <c:v>673.09410000000003</c:v>
                </c:pt>
                <c:pt idx="24774">
                  <c:v>673.16719999999998</c:v>
                </c:pt>
                <c:pt idx="24775">
                  <c:v>673.24099999999999</c:v>
                </c:pt>
                <c:pt idx="24776">
                  <c:v>673.31439999999998</c:v>
                </c:pt>
                <c:pt idx="24777">
                  <c:v>673.38800000000003</c:v>
                </c:pt>
                <c:pt idx="24778">
                  <c:v>673.46280000000002</c:v>
                </c:pt>
                <c:pt idx="24779">
                  <c:v>673.53599999999994</c:v>
                </c:pt>
                <c:pt idx="24780">
                  <c:v>673.60910000000001</c:v>
                </c:pt>
                <c:pt idx="24781">
                  <c:v>673.68359999999996</c:v>
                </c:pt>
                <c:pt idx="24782">
                  <c:v>673.75850000000003</c:v>
                </c:pt>
                <c:pt idx="24783">
                  <c:v>673.83399999999995</c:v>
                </c:pt>
                <c:pt idx="24784">
                  <c:v>673.9085</c:v>
                </c:pt>
                <c:pt idx="24785">
                  <c:v>673.98199999999997</c:v>
                </c:pt>
                <c:pt idx="24786">
                  <c:v>674.05709999999999</c:v>
                </c:pt>
                <c:pt idx="24787">
                  <c:v>674.13</c:v>
                </c:pt>
                <c:pt idx="24788">
                  <c:v>674.20619999999997</c:v>
                </c:pt>
                <c:pt idx="24789">
                  <c:v>674.27880000000005</c:v>
                </c:pt>
                <c:pt idx="24790">
                  <c:v>674.35239999999999</c:v>
                </c:pt>
                <c:pt idx="24791">
                  <c:v>674.42520000000002</c:v>
                </c:pt>
                <c:pt idx="24792">
                  <c:v>674.49879999999996</c:v>
                </c:pt>
                <c:pt idx="24793">
                  <c:v>674.57240000000002</c:v>
                </c:pt>
                <c:pt idx="24794">
                  <c:v>674.64660000000003</c:v>
                </c:pt>
                <c:pt idx="24795">
                  <c:v>674.7201</c:v>
                </c:pt>
                <c:pt idx="24796">
                  <c:v>674.79340000000002</c:v>
                </c:pt>
                <c:pt idx="24797">
                  <c:v>674.86509999999998</c:v>
                </c:pt>
                <c:pt idx="24798">
                  <c:v>674.9384</c:v>
                </c:pt>
                <c:pt idx="24799">
                  <c:v>675.00940000000003</c:v>
                </c:pt>
                <c:pt idx="24800">
                  <c:v>675.0806</c:v>
                </c:pt>
                <c:pt idx="24801">
                  <c:v>675.15039999999999</c:v>
                </c:pt>
                <c:pt idx="24802">
                  <c:v>675.221</c:v>
                </c:pt>
                <c:pt idx="24803">
                  <c:v>675.28869999999995</c:v>
                </c:pt>
                <c:pt idx="24804">
                  <c:v>675.35810000000004</c:v>
                </c:pt>
                <c:pt idx="24805">
                  <c:v>675.42679999999996</c:v>
                </c:pt>
                <c:pt idx="24806">
                  <c:v>675.49639999999999</c:v>
                </c:pt>
                <c:pt idx="24807">
                  <c:v>675.56790000000001</c:v>
                </c:pt>
                <c:pt idx="24808">
                  <c:v>675.63480000000004</c:v>
                </c:pt>
                <c:pt idx="24809">
                  <c:v>675.70740000000001</c:v>
                </c:pt>
                <c:pt idx="24810">
                  <c:v>675.78039999999999</c:v>
                </c:pt>
                <c:pt idx="24811">
                  <c:v>675.85419999999999</c:v>
                </c:pt>
                <c:pt idx="24812">
                  <c:v>675.92700000000002</c:v>
                </c:pt>
                <c:pt idx="24813">
                  <c:v>675.9982</c:v>
                </c:pt>
                <c:pt idx="24814">
                  <c:v>676.07259999999997</c:v>
                </c:pt>
                <c:pt idx="24815">
                  <c:v>676.14800000000002</c:v>
                </c:pt>
                <c:pt idx="24816">
                  <c:v>676.22310000000004</c:v>
                </c:pt>
                <c:pt idx="24817">
                  <c:v>676.29840000000002</c:v>
                </c:pt>
                <c:pt idx="24818">
                  <c:v>676.375</c:v>
                </c:pt>
                <c:pt idx="24819">
                  <c:v>676.45190000000002</c:v>
                </c:pt>
                <c:pt idx="24820">
                  <c:v>676.52610000000004</c:v>
                </c:pt>
                <c:pt idx="24821">
                  <c:v>676.60389999999995</c:v>
                </c:pt>
                <c:pt idx="24822">
                  <c:v>676.67909999999995</c:v>
                </c:pt>
                <c:pt idx="24823">
                  <c:v>676.75459999999998</c:v>
                </c:pt>
                <c:pt idx="24824">
                  <c:v>676.8306</c:v>
                </c:pt>
                <c:pt idx="24825">
                  <c:v>676.90599999999995</c:v>
                </c:pt>
                <c:pt idx="24826">
                  <c:v>676.98140000000001</c:v>
                </c:pt>
                <c:pt idx="24827">
                  <c:v>677.05740000000003</c:v>
                </c:pt>
                <c:pt idx="24828">
                  <c:v>677.12929999999994</c:v>
                </c:pt>
                <c:pt idx="24829">
                  <c:v>677.20180000000005</c:v>
                </c:pt>
                <c:pt idx="24830">
                  <c:v>677.27279999999996</c:v>
                </c:pt>
                <c:pt idx="24831">
                  <c:v>677.34159999999997</c:v>
                </c:pt>
                <c:pt idx="24832">
                  <c:v>677.40899999999999</c:v>
                </c:pt>
                <c:pt idx="24833">
                  <c:v>677.47699999999998</c:v>
                </c:pt>
                <c:pt idx="24834">
                  <c:v>677.54520000000002</c:v>
                </c:pt>
                <c:pt idx="24835">
                  <c:v>677.61090000000002</c:v>
                </c:pt>
                <c:pt idx="24836">
                  <c:v>677.67899999999997</c:v>
                </c:pt>
                <c:pt idx="24837">
                  <c:v>677.74800000000005</c:v>
                </c:pt>
                <c:pt idx="24838">
                  <c:v>677.81799999999998</c:v>
                </c:pt>
                <c:pt idx="24839">
                  <c:v>677.88819999999998</c:v>
                </c:pt>
                <c:pt idx="24840">
                  <c:v>677.95889999999997</c:v>
                </c:pt>
                <c:pt idx="24841">
                  <c:v>678.03120000000001</c:v>
                </c:pt>
                <c:pt idx="24842">
                  <c:v>678.10180000000003</c:v>
                </c:pt>
                <c:pt idx="24843">
                  <c:v>678.17560000000003</c:v>
                </c:pt>
                <c:pt idx="24844">
                  <c:v>678.25</c:v>
                </c:pt>
                <c:pt idx="24845">
                  <c:v>678.32349999999997</c:v>
                </c:pt>
                <c:pt idx="24846">
                  <c:v>678.39760000000001</c:v>
                </c:pt>
                <c:pt idx="24847">
                  <c:v>678.47400000000005</c:v>
                </c:pt>
                <c:pt idx="24848">
                  <c:v>678.55039999999997</c:v>
                </c:pt>
                <c:pt idx="24849">
                  <c:v>678.62530000000004</c:v>
                </c:pt>
                <c:pt idx="24850">
                  <c:v>678.70060000000001</c:v>
                </c:pt>
                <c:pt idx="24851">
                  <c:v>678.77700000000004</c:v>
                </c:pt>
                <c:pt idx="24852">
                  <c:v>678.84879999999998</c:v>
                </c:pt>
                <c:pt idx="24853">
                  <c:v>678.92399999999998</c:v>
                </c:pt>
                <c:pt idx="24854">
                  <c:v>678.99760000000003</c:v>
                </c:pt>
                <c:pt idx="24855">
                  <c:v>679.06740000000002</c:v>
                </c:pt>
                <c:pt idx="24856">
                  <c:v>679.1386</c:v>
                </c:pt>
                <c:pt idx="24857">
                  <c:v>679.21180000000004</c:v>
                </c:pt>
                <c:pt idx="24858">
                  <c:v>679.28340000000003</c:v>
                </c:pt>
                <c:pt idx="24859">
                  <c:v>679.35540000000003</c:v>
                </c:pt>
                <c:pt idx="24860">
                  <c:v>679.42700000000002</c:v>
                </c:pt>
                <c:pt idx="24861">
                  <c:v>679.49699999999996</c:v>
                </c:pt>
                <c:pt idx="24862">
                  <c:v>679.56790000000001</c:v>
                </c:pt>
                <c:pt idx="24863">
                  <c:v>679.63919999999996</c:v>
                </c:pt>
                <c:pt idx="24864">
                  <c:v>679.70839999999998</c:v>
                </c:pt>
                <c:pt idx="24865">
                  <c:v>679.78060000000005</c:v>
                </c:pt>
                <c:pt idx="24866">
                  <c:v>679.85</c:v>
                </c:pt>
                <c:pt idx="24867">
                  <c:v>679.92280000000005</c:v>
                </c:pt>
                <c:pt idx="24868">
                  <c:v>679.99459999999999</c:v>
                </c:pt>
                <c:pt idx="24869">
                  <c:v>680.06799999999998</c:v>
                </c:pt>
                <c:pt idx="24870">
                  <c:v>680.13940000000002</c:v>
                </c:pt>
                <c:pt idx="24871">
                  <c:v>680.21320000000003</c:v>
                </c:pt>
                <c:pt idx="24872">
                  <c:v>680.28470000000004</c:v>
                </c:pt>
                <c:pt idx="24873">
                  <c:v>680.35940000000005</c:v>
                </c:pt>
                <c:pt idx="24874">
                  <c:v>680.43119999999999</c:v>
                </c:pt>
                <c:pt idx="24875">
                  <c:v>680.50459999999998</c:v>
                </c:pt>
                <c:pt idx="24876">
                  <c:v>680.57719999999995</c:v>
                </c:pt>
                <c:pt idx="24877">
                  <c:v>680.65060000000005</c:v>
                </c:pt>
                <c:pt idx="24878">
                  <c:v>680.72400000000005</c:v>
                </c:pt>
                <c:pt idx="24879">
                  <c:v>680.7971</c:v>
                </c:pt>
                <c:pt idx="24880">
                  <c:v>680.86860000000001</c:v>
                </c:pt>
                <c:pt idx="24881">
                  <c:v>680.94309999999996</c:v>
                </c:pt>
                <c:pt idx="24882">
                  <c:v>681.01250000000005</c:v>
                </c:pt>
                <c:pt idx="24883">
                  <c:v>681.08680000000004</c:v>
                </c:pt>
                <c:pt idx="24884">
                  <c:v>681.15809999999999</c:v>
                </c:pt>
                <c:pt idx="24885">
                  <c:v>681.23249999999996</c:v>
                </c:pt>
                <c:pt idx="24886">
                  <c:v>681.30340000000001</c:v>
                </c:pt>
                <c:pt idx="24887">
                  <c:v>681.37819999999999</c:v>
                </c:pt>
                <c:pt idx="24888">
                  <c:v>681.44929999999999</c:v>
                </c:pt>
                <c:pt idx="24889">
                  <c:v>681.52279999999996</c:v>
                </c:pt>
                <c:pt idx="24890">
                  <c:v>681.596</c:v>
                </c:pt>
                <c:pt idx="24891">
                  <c:v>681.66989999999998</c:v>
                </c:pt>
                <c:pt idx="24892">
                  <c:v>681.74130000000002</c:v>
                </c:pt>
                <c:pt idx="24893">
                  <c:v>681.81690000000003</c:v>
                </c:pt>
                <c:pt idx="24894">
                  <c:v>681.88940000000002</c:v>
                </c:pt>
                <c:pt idx="24895">
                  <c:v>681.96310000000005</c:v>
                </c:pt>
                <c:pt idx="24896">
                  <c:v>682.03710000000001</c:v>
                </c:pt>
                <c:pt idx="24897">
                  <c:v>682.11099999999999</c:v>
                </c:pt>
                <c:pt idx="24898">
                  <c:v>682.18380000000002</c:v>
                </c:pt>
                <c:pt idx="24899">
                  <c:v>682.25819999999999</c:v>
                </c:pt>
                <c:pt idx="24900">
                  <c:v>682.33130000000006</c:v>
                </c:pt>
                <c:pt idx="24901">
                  <c:v>682.40340000000003</c:v>
                </c:pt>
                <c:pt idx="24902">
                  <c:v>682.47559999999999</c:v>
                </c:pt>
                <c:pt idx="24903">
                  <c:v>682.548</c:v>
                </c:pt>
                <c:pt idx="24904">
                  <c:v>682.61879999999996</c:v>
                </c:pt>
                <c:pt idx="24905">
                  <c:v>682.68889999999999</c:v>
                </c:pt>
                <c:pt idx="24906">
                  <c:v>682.75930000000005</c:v>
                </c:pt>
                <c:pt idx="24907">
                  <c:v>682.82799999999997</c:v>
                </c:pt>
                <c:pt idx="24908">
                  <c:v>682.89940000000001</c:v>
                </c:pt>
                <c:pt idx="24909">
                  <c:v>682.97059999999999</c:v>
                </c:pt>
                <c:pt idx="24910">
                  <c:v>683.04390000000001</c:v>
                </c:pt>
                <c:pt idx="24911">
                  <c:v>683.11440000000005</c:v>
                </c:pt>
                <c:pt idx="24912">
                  <c:v>683.1866</c:v>
                </c:pt>
                <c:pt idx="24913">
                  <c:v>683.26089999999999</c:v>
                </c:pt>
                <c:pt idx="24914">
                  <c:v>683.33079999999995</c:v>
                </c:pt>
                <c:pt idx="24915">
                  <c:v>683.4049</c:v>
                </c:pt>
                <c:pt idx="24916">
                  <c:v>683.47649999999999</c:v>
                </c:pt>
                <c:pt idx="24917">
                  <c:v>683.54809999999998</c:v>
                </c:pt>
                <c:pt idx="24918">
                  <c:v>683.61760000000004</c:v>
                </c:pt>
                <c:pt idx="24919">
                  <c:v>683.68820000000005</c:v>
                </c:pt>
                <c:pt idx="24920">
                  <c:v>683.75930000000005</c:v>
                </c:pt>
                <c:pt idx="24921">
                  <c:v>683.82979999999998</c:v>
                </c:pt>
                <c:pt idx="24922">
                  <c:v>683.89949999999999</c:v>
                </c:pt>
                <c:pt idx="24923">
                  <c:v>683.9674</c:v>
                </c:pt>
                <c:pt idx="24924">
                  <c:v>684.0385</c:v>
                </c:pt>
                <c:pt idx="24925">
                  <c:v>684.10739999999998</c:v>
                </c:pt>
                <c:pt idx="24926">
                  <c:v>684.17819999999995</c:v>
                </c:pt>
                <c:pt idx="24927">
                  <c:v>684.24570000000006</c:v>
                </c:pt>
                <c:pt idx="24928">
                  <c:v>684.31550000000004</c:v>
                </c:pt>
                <c:pt idx="24929">
                  <c:v>684.38520000000005</c:v>
                </c:pt>
                <c:pt idx="24930">
                  <c:v>684.45489999999995</c:v>
                </c:pt>
                <c:pt idx="24931">
                  <c:v>684.52589999999998</c:v>
                </c:pt>
                <c:pt idx="24932">
                  <c:v>684.59580000000005</c:v>
                </c:pt>
                <c:pt idx="24933">
                  <c:v>684.66750000000002</c:v>
                </c:pt>
                <c:pt idx="24934">
                  <c:v>684.73889999999994</c:v>
                </c:pt>
                <c:pt idx="24935">
                  <c:v>684.81320000000005</c:v>
                </c:pt>
                <c:pt idx="24936">
                  <c:v>684.88580000000002</c:v>
                </c:pt>
                <c:pt idx="24937">
                  <c:v>684.9588</c:v>
                </c:pt>
                <c:pt idx="24938">
                  <c:v>685.03219999999999</c:v>
                </c:pt>
                <c:pt idx="24939">
                  <c:v>685.10440000000006</c:v>
                </c:pt>
                <c:pt idx="24940">
                  <c:v>685.17750000000001</c:v>
                </c:pt>
                <c:pt idx="24941">
                  <c:v>685.25189999999998</c:v>
                </c:pt>
                <c:pt idx="24942">
                  <c:v>685.32500000000005</c:v>
                </c:pt>
                <c:pt idx="24943">
                  <c:v>685.40009999999995</c:v>
                </c:pt>
                <c:pt idx="24944">
                  <c:v>685.47180000000003</c:v>
                </c:pt>
                <c:pt idx="24945">
                  <c:v>685.54489999999998</c:v>
                </c:pt>
                <c:pt idx="24946">
                  <c:v>685.61789999999996</c:v>
                </c:pt>
                <c:pt idx="24947">
                  <c:v>685.69090000000006</c:v>
                </c:pt>
                <c:pt idx="24948">
                  <c:v>685.76379999999995</c:v>
                </c:pt>
                <c:pt idx="24949">
                  <c:v>685.8356</c:v>
                </c:pt>
                <c:pt idx="24950">
                  <c:v>685.90819999999997</c:v>
                </c:pt>
                <c:pt idx="24951">
                  <c:v>685.98099999999999</c:v>
                </c:pt>
                <c:pt idx="24952">
                  <c:v>686.05380000000002</c:v>
                </c:pt>
                <c:pt idx="24953">
                  <c:v>686.12639999999999</c:v>
                </c:pt>
                <c:pt idx="24954">
                  <c:v>686.19860000000006</c:v>
                </c:pt>
                <c:pt idx="24955">
                  <c:v>686.26880000000006</c:v>
                </c:pt>
                <c:pt idx="24956">
                  <c:v>686.33979999999997</c:v>
                </c:pt>
                <c:pt idx="24957">
                  <c:v>686.40920000000006</c:v>
                </c:pt>
                <c:pt idx="24958">
                  <c:v>686.47860000000003</c:v>
                </c:pt>
                <c:pt idx="24959">
                  <c:v>686.54650000000004</c:v>
                </c:pt>
                <c:pt idx="24960">
                  <c:v>686.61620000000005</c:v>
                </c:pt>
                <c:pt idx="24961">
                  <c:v>686.68579999999997</c:v>
                </c:pt>
                <c:pt idx="24962">
                  <c:v>686.75630000000001</c:v>
                </c:pt>
                <c:pt idx="24963">
                  <c:v>686.82569999999998</c:v>
                </c:pt>
                <c:pt idx="24964">
                  <c:v>686.8954</c:v>
                </c:pt>
                <c:pt idx="24965">
                  <c:v>686.96640000000002</c:v>
                </c:pt>
                <c:pt idx="24966">
                  <c:v>687.03819999999996</c:v>
                </c:pt>
                <c:pt idx="24967">
                  <c:v>687.10940000000005</c:v>
                </c:pt>
                <c:pt idx="24968">
                  <c:v>687.18259999999998</c:v>
                </c:pt>
                <c:pt idx="24969">
                  <c:v>687.25609999999995</c:v>
                </c:pt>
                <c:pt idx="24970">
                  <c:v>687.3288</c:v>
                </c:pt>
                <c:pt idx="24971">
                  <c:v>687.40260000000001</c:v>
                </c:pt>
                <c:pt idx="24972">
                  <c:v>687.47609999999997</c:v>
                </c:pt>
                <c:pt idx="24973">
                  <c:v>687.55060000000003</c:v>
                </c:pt>
                <c:pt idx="24974">
                  <c:v>687.6241</c:v>
                </c:pt>
                <c:pt idx="24975">
                  <c:v>687.69960000000003</c:v>
                </c:pt>
                <c:pt idx="24976">
                  <c:v>687.77319999999997</c:v>
                </c:pt>
                <c:pt idx="24977">
                  <c:v>687.84879999999998</c:v>
                </c:pt>
                <c:pt idx="24978">
                  <c:v>687.92259999999999</c:v>
                </c:pt>
                <c:pt idx="24979">
                  <c:v>687.99599999999998</c:v>
                </c:pt>
                <c:pt idx="24980">
                  <c:v>688.06989999999996</c:v>
                </c:pt>
                <c:pt idx="24981">
                  <c:v>688.14070000000004</c:v>
                </c:pt>
                <c:pt idx="24982">
                  <c:v>688.21190000000001</c:v>
                </c:pt>
                <c:pt idx="24983">
                  <c:v>688.28</c:v>
                </c:pt>
                <c:pt idx="24984">
                  <c:v>688.34820000000002</c:v>
                </c:pt>
                <c:pt idx="24985">
                  <c:v>688.41759999999999</c:v>
                </c:pt>
                <c:pt idx="24986">
                  <c:v>688.48699999999997</c:v>
                </c:pt>
                <c:pt idx="24987">
                  <c:v>688.55600000000004</c:v>
                </c:pt>
                <c:pt idx="24988">
                  <c:v>688.62379999999996</c:v>
                </c:pt>
                <c:pt idx="24989">
                  <c:v>688.69320000000005</c:v>
                </c:pt>
                <c:pt idx="24990">
                  <c:v>688.76199999999994</c:v>
                </c:pt>
                <c:pt idx="24991">
                  <c:v>688.83159999999998</c:v>
                </c:pt>
                <c:pt idx="24992">
                  <c:v>688.90110000000004</c:v>
                </c:pt>
                <c:pt idx="24993">
                  <c:v>688.97159999999997</c:v>
                </c:pt>
                <c:pt idx="24994">
                  <c:v>689.04369999999994</c:v>
                </c:pt>
                <c:pt idx="24995">
                  <c:v>689.11419999999998</c:v>
                </c:pt>
                <c:pt idx="24996">
                  <c:v>689.18799999999999</c:v>
                </c:pt>
                <c:pt idx="24997">
                  <c:v>689.26049999999998</c:v>
                </c:pt>
                <c:pt idx="24998">
                  <c:v>689.33600000000001</c:v>
                </c:pt>
                <c:pt idx="24999">
                  <c:v>689.40869999999995</c:v>
                </c:pt>
                <c:pt idx="25000">
                  <c:v>689.4828</c:v>
                </c:pt>
                <c:pt idx="25001">
                  <c:v>689.5575</c:v>
                </c:pt>
                <c:pt idx="25002">
                  <c:v>689.63279999999997</c:v>
                </c:pt>
                <c:pt idx="25003">
                  <c:v>689.70680000000004</c:v>
                </c:pt>
                <c:pt idx="25004">
                  <c:v>689.78200000000004</c:v>
                </c:pt>
                <c:pt idx="25005">
                  <c:v>689.85500000000002</c:v>
                </c:pt>
                <c:pt idx="25006">
                  <c:v>689.9298</c:v>
                </c:pt>
                <c:pt idx="25007">
                  <c:v>690.00360000000001</c:v>
                </c:pt>
                <c:pt idx="25008">
                  <c:v>690.07860000000005</c:v>
                </c:pt>
                <c:pt idx="25009">
                  <c:v>690.1508</c:v>
                </c:pt>
                <c:pt idx="25010">
                  <c:v>690.22299999999996</c:v>
                </c:pt>
                <c:pt idx="25011">
                  <c:v>690.29420000000005</c:v>
                </c:pt>
                <c:pt idx="25012">
                  <c:v>690.36379999999997</c:v>
                </c:pt>
                <c:pt idx="25013">
                  <c:v>690.43359999999996</c:v>
                </c:pt>
                <c:pt idx="25014">
                  <c:v>690.50310000000002</c:v>
                </c:pt>
                <c:pt idx="25015">
                  <c:v>690.57510000000002</c:v>
                </c:pt>
                <c:pt idx="25016">
                  <c:v>690.64620000000002</c:v>
                </c:pt>
                <c:pt idx="25017">
                  <c:v>690.7165</c:v>
                </c:pt>
                <c:pt idx="25018">
                  <c:v>690.78790000000004</c:v>
                </c:pt>
                <c:pt idx="25019">
                  <c:v>690.85969999999998</c:v>
                </c:pt>
                <c:pt idx="25020">
                  <c:v>690.93060000000003</c:v>
                </c:pt>
                <c:pt idx="25021">
                  <c:v>691.00379999999996</c:v>
                </c:pt>
                <c:pt idx="25022">
                  <c:v>691.07479999999998</c:v>
                </c:pt>
                <c:pt idx="25023">
                  <c:v>691.14440000000002</c:v>
                </c:pt>
                <c:pt idx="25024">
                  <c:v>691.21320000000003</c:v>
                </c:pt>
                <c:pt idx="25025">
                  <c:v>691.28060000000005</c:v>
                </c:pt>
                <c:pt idx="25026">
                  <c:v>691.35029999999995</c:v>
                </c:pt>
                <c:pt idx="25027">
                  <c:v>691.41819999999996</c:v>
                </c:pt>
                <c:pt idx="25028">
                  <c:v>691.48620000000005</c:v>
                </c:pt>
                <c:pt idx="25029">
                  <c:v>691.55510000000004</c:v>
                </c:pt>
                <c:pt idx="25030">
                  <c:v>691.62360000000001</c:v>
                </c:pt>
                <c:pt idx="25031">
                  <c:v>691.69</c:v>
                </c:pt>
                <c:pt idx="25032">
                  <c:v>691.75969999999995</c:v>
                </c:pt>
                <c:pt idx="25033">
                  <c:v>691.83040000000005</c:v>
                </c:pt>
                <c:pt idx="25034">
                  <c:v>691.90099999999995</c:v>
                </c:pt>
                <c:pt idx="25035">
                  <c:v>691.97</c:v>
                </c:pt>
                <c:pt idx="25036">
                  <c:v>692.04409999999996</c:v>
                </c:pt>
                <c:pt idx="25037">
                  <c:v>692.1155</c:v>
                </c:pt>
                <c:pt idx="25038">
                  <c:v>692.18849999999998</c:v>
                </c:pt>
                <c:pt idx="25039">
                  <c:v>692.26130000000001</c:v>
                </c:pt>
                <c:pt idx="25040">
                  <c:v>692.33579999999995</c:v>
                </c:pt>
                <c:pt idx="25041">
                  <c:v>692.40800000000002</c:v>
                </c:pt>
                <c:pt idx="25042">
                  <c:v>692.48389999999995</c:v>
                </c:pt>
                <c:pt idx="25043">
                  <c:v>692.55740000000003</c:v>
                </c:pt>
                <c:pt idx="25044">
                  <c:v>692.63109999999995</c:v>
                </c:pt>
                <c:pt idx="25045">
                  <c:v>692.70590000000004</c:v>
                </c:pt>
                <c:pt idx="25046">
                  <c:v>692.77819999999997</c:v>
                </c:pt>
                <c:pt idx="25047">
                  <c:v>692.85199999999998</c:v>
                </c:pt>
                <c:pt idx="25048">
                  <c:v>692.92349999999999</c:v>
                </c:pt>
                <c:pt idx="25049">
                  <c:v>692.99459999999999</c:v>
                </c:pt>
                <c:pt idx="25050">
                  <c:v>693.06569999999999</c:v>
                </c:pt>
                <c:pt idx="25051">
                  <c:v>693.13679999999999</c:v>
                </c:pt>
                <c:pt idx="25052">
                  <c:v>693.20699999999999</c:v>
                </c:pt>
                <c:pt idx="25053">
                  <c:v>693.27739999999994</c:v>
                </c:pt>
                <c:pt idx="25054">
                  <c:v>693.34820000000002</c:v>
                </c:pt>
                <c:pt idx="25055">
                  <c:v>693.42100000000005</c:v>
                </c:pt>
                <c:pt idx="25056">
                  <c:v>693.49339999999995</c:v>
                </c:pt>
                <c:pt idx="25057">
                  <c:v>693.56709999999998</c:v>
                </c:pt>
                <c:pt idx="25058">
                  <c:v>693.63779999999997</c:v>
                </c:pt>
                <c:pt idx="25059">
                  <c:v>693.70799999999997</c:v>
                </c:pt>
                <c:pt idx="25060">
                  <c:v>693.77710000000002</c:v>
                </c:pt>
                <c:pt idx="25061">
                  <c:v>693.8501</c:v>
                </c:pt>
                <c:pt idx="25062">
                  <c:v>693.92100000000005</c:v>
                </c:pt>
                <c:pt idx="25063">
                  <c:v>693.99120000000005</c:v>
                </c:pt>
                <c:pt idx="25064">
                  <c:v>694.06240000000003</c:v>
                </c:pt>
                <c:pt idx="25065">
                  <c:v>694.13319999999999</c:v>
                </c:pt>
                <c:pt idx="25066">
                  <c:v>694.20540000000005</c:v>
                </c:pt>
                <c:pt idx="25067">
                  <c:v>694.27629999999999</c:v>
                </c:pt>
                <c:pt idx="25068">
                  <c:v>694.34860000000003</c:v>
                </c:pt>
                <c:pt idx="25069">
                  <c:v>694.42139999999995</c:v>
                </c:pt>
                <c:pt idx="25070">
                  <c:v>694.49260000000004</c:v>
                </c:pt>
                <c:pt idx="25071">
                  <c:v>694.5625</c:v>
                </c:pt>
                <c:pt idx="25072">
                  <c:v>694.63319999999999</c:v>
                </c:pt>
                <c:pt idx="25073">
                  <c:v>694.70079999999996</c:v>
                </c:pt>
                <c:pt idx="25074">
                  <c:v>694.76689999999996</c:v>
                </c:pt>
                <c:pt idx="25075">
                  <c:v>694.83389999999997</c:v>
                </c:pt>
                <c:pt idx="25076">
                  <c:v>694.89750000000004</c:v>
                </c:pt>
                <c:pt idx="25077">
                  <c:v>694.96259999999995</c:v>
                </c:pt>
                <c:pt idx="25078">
                  <c:v>695.02779999999996</c:v>
                </c:pt>
                <c:pt idx="25079">
                  <c:v>695.09439999999995</c:v>
                </c:pt>
                <c:pt idx="25080">
                  <c:v>695.15949999999998</c:v>
                </c:pt>
                <c:pt idx="25081">
                  <c:v>695.22529999999995</c:v>
                </c:pt>
                <c:pt idx="25082">
                  <c:v>695.29219999999998</c:v>
                </c:pt>
                <c:pt idx="25083">
                  <c:v>695.36120000000005</c:v>
                </c:pt>
                <c:pt idx="25084">
                  <c:v>695.43060000000003</c:v>
                </c:pt>
                <c:pt idx="25085">
                  <c:v>695.5</c:v>
                </c:pt>
                <c:pt idx="25086">
                  <c:v>695.57</c:v>
                </c:pt>
                <c:pt idx="25087">
                  <c:v>695.6413</c:v>
                </c:pt>
                <c:pt idx="25088">
                  <c:v>695.71339999999998</c:v>
                </c:pt>
                <c:pt idx="25089">
                  <c:v>695.78499999999997</c:v>
                </c:pt>
                <c:pt idx="25090">
                  <c:v>695.86</c:v>
                </c:pt>
                <c:pt idx="25091">
                  <c:v>695.93399999999997</c:v>
                </c:pt>
                <c:pt idx="25092">
                  <c:v>696.00800000000004</c:v>
                </c:pt>
                <c:pt idx="25093">
                  <c:v>696.08209999999997</c:v>
                </c:pt>
                <c:pt idx="25094">
                  <c:v>696.15719999999999</c:v>
                </c:pt>
                <c:pt idx="25095">
                  <c:v>696.23239999999998</c:v>
                </c:pt>
                <c:pt idx="25096">
                  <c:v>696.30700000000002</c:v>
                </c:pt>
                <c:pt idx="25097">
                  <c:v>696.38030000000003</c:v>
                </c:pt>
                <c:pt idx="25098">
                  <c:v>696.45159999999998</c:v>
                </c:pt>
                <c:pt idx="25099">
                  <c:v>696.52279999999996</c:v>
                </c:pt>
                <c:pt idx="25100">
                  <c:v>696.59299999999996</c:v>
                </c:pt>
                <c:pt idx="25101">
                  <c:v>696.66219999999998</c:v>
                </c:pt>
                <c:pt idx="25102">
                  <c:v>696.72879999999998</c:v>
                </c:pt>
                <c:pt idx="25103">
                  <c:v>696.79499999999996</c:v>
                </c:pt>
                <c:pt idx="25104">
                  <c:v>696.86239999999998</c:v>
                </c:pt>
                <c:pt idx="25105">
                  <c:v>696.92700000000002</c:v>
                </c:pt>
                <c:pt idx="25106">
                  <c:v>696.99199999999996</c:v>
                </c:pt>
                <c:pt idx="25107">
                  <c:v>697.05560000000003</c:v>
                </c:pt>
                <c:pt idx="25108">
                  <c:v>697.12009999999998</c:v>
                </c:pt>
                <c:pt idx="25109">
                  <c:v>697.18290000000002</c:v>
                </c:pt>
                <c:pt idx="25110">
                  <c:v>697.24940000000004</c:v>
                </c:pt>
                <c:pt idx="25111">
                  <c:v>697.31299999999999</c:v>
                </c:pt>
                <c:pt idx="25112">
                  <c:v>697.38030000000003</c:v>
                </c:pt>
                <c:pt idx="25113">
                  <c:v>697.447</c:v>
                </c:pt>
                <c:pt idx="25114">
                  <c:v>697.51499999999999</c:v>
                </c:pt>
                <c:pt idx="25115">
                  <c:v>697.5838</c:v>
                </c:pt>
                <c:pt idx="25116">
                  <c:v>697.65260000000001</c:v>
                </c:pt>
                <c:pt idx="25117">
                  <c:v>697.72260000000006</c:v>
                </c:pt>
                <c:pt idx="25118">
                  <c:v>697.79340000000002</c:v>
                </c:pt>
                <c:pt idx="25119">
                  <c:v>697.86710000000005</c:v>
                </c:pt>
                <c:pt idx="25120">
                  <c:v>697.94209999999998</c:v>
                </c:pt>
                <c:pt idx="25121">
                  <c:v>698.0172</c:v>
                </c:pt>
                <c:pt idx="25122">
                  <c:v>698.0924</c:v>
                </c:pt>
                <c:pt idx="25123">
                  <c:v>698.16849999999999</c:v>
                </c:pt>
                <c:pt idx="25124">
                  <c:v>698.24659999999994</c:v>
                </c:pt>
                <c:pt idx="25125">
                  <c:v>698.32399999999996</c:v>
                </c:pt>
                <c:pt idx="25126">
                  <c:v>698.40279999999996</c:v>
                </c:pt>
                <c:pt idx="25127">
                  <c:v>698.47820000000002</c:v>
                </c:pt>
                <c:pt idx="25128">
                  <c:v>698.55340000000001</c:v>
                </c:pt>
                <c:pt idx="25129">
                  <c:v>698.62620000000004</c:v>
                </c:pt>
                <c:pt idx="25130">
                  <c:v>698.69839999999999</c:v>
                </c:pt>
                <c:pt idx="25131">
                  <c:v>698.7681</c:v>
                </c:pt>
                <c:pt idx="25132">
                  <c:v>698.83889999999997</c:v>
                </c:pt>
                <c:pt idx="25133">
                  <c:v>698.90679999999998</c:v>
                </c:pt>
                <c:pt idx="25134">
                  <c:v>698.97400000000005</c:v>
                </c:pt>
                <c:pt idx="25135">
                  <c:v>699.04250000000002</c:v>
                </c:pt>
                <c:pt idx="25136">
                  <c:v>699.1096</c:v>
                </c:pt>
                <c:pt idx="25137">
                  <c:v>699.17619999999999</c:v>
                </c:pt>
                <c:pt idx="25138">
                  <c:v>699.24279999999999</c:v>
                </c:pt>
                <c:pt idx="25139">
                  <c:v>699.31280000000004</c:v>
                </c:pt>
                <c:pt idx="25140">
                  <c:v>699.37779999999998</c:v>
                </c:pt>
                <c:pt idx="25141">
                  <c:v>699.44619999999998</c:v>
                </c:pt>
                <c:pt idx="25142">
                  <c:v>699.51440000000002</c:v>
                </c:pt>
                <c:pt idx="25143">
                  <c:v>699.58299999999997</c:v>
                </c:pt>
                <c:pt idx="25144">
                  <c:v>699.6508</c:v>
                </c:pt>
                <c:pt idx="25145">
                  <c:v>699.72159999999997</c:v>
                </c:pt>
                <c:pt idx="25146">
                  <c:v>699.79259999999999</c:v>
                </c:pt>
                <c:pt idx="25147">
                  <c:v>699.86429999999996</c:v>
                </c:pt>
                <c:pt idx="25148">
                  <c:v>699.93370000000004</c:v>
                </c:pt>
                <c:pt idx="25149">
                  <c:v>700.00480000000005</c:v>
                </c:pt>
                <c:pt idx="25150">
                  <c:v>700.07690000000002</c:v>
                </c:pt>
                <c:pt idx="25151">
                  <c:v>700.14679999999998</c:v>
                </c:pt>
                <c:pt idx="25152">
                  <c:v>700.22</c:v>
                </c:pt>
                <c:pt idx="25153">
                  <c:v>700.29100000000005</c:v>
                </c:pt>
                <c:pt idx="25154">
                  <c:v>700.36300000000006</c:v>
                </c:pt>
                <c:pt idx="25155">
                  <c:v>700.43700000000001</c:v>
                </c:pt>
                <c:pt idx="25156">
                  <c:v>700.50990000000002</c:v>
                </c:pt>
                <c:pt idx="25157">
                  <c:v>700.58399999999995</c:v>
                </c:pt>
                <c:pt idx="25158">
                  <c:v>700.65629999999999</c:v>
                </c:pt>
                <c:pt idx="25159">
                  <c:v>700.72940000000006</c:v>
                </c:pt>
                <c:pt idx="25160">
                  <c:v>700.803</c:v>
                </c:pt>
                <c:pt idx="25161">
                  <c:v>700.87260000000003</c:v>
                </c:pt>
                <c:pt idx="25162">
                  <c:v>700.94539999999995</c:v>
                </c:pt>
                <c:pt idx="25163">
                  <c:v>701.0163</c:v>
                </c:pt>
                <c:pt idx="25164">
                  <c:v>701.08690000000001</c:v>
                </c:pt>
                <c:pt idx="25165">
                  <c:v>701.15440000000001</c:v>
                </c:pt>
                <c:pt idx="25166">
                  <c:v>701.2242</c:v>
                </c:pt>
                <c:pt idx="25167">
                  <c:v>701.2921</c:v>
                </c:pt>
                <c:pt idx="25168">
                  <c:v>701.36019999999996</c:v>
                </c:pt>
                <c:pt idx="25169">
                  <c:v>701.42939999999999</c:v>
                </c:pt>
                <c:pt idx="25170">
                  <c:v>701.49609999999996</c:v>
                </c:pt>
                <c:pt idx="25171">
                  <c:v>701.56439999999998</c:v>
                </c:pt>
                <c:pt idx="25172">
                  <c:v>701.63199999999995</c:v>
                </c:pt>
                <c:pt idx="25173">
                  <c:v>701.70050000000003</c:v>
                </c:pt>
                <c:pt idx="25174">
                  <c:v>701.76679999999999</c:v>
                </c:pt>
                <c:pt idx="25175">
                  <c:v>701.83360000000005</c:v>
                </c:pt>
                <c:pt idx="25176">
                  <c:v>701.90039999999999</c:v>
                </c:pt>
                <c:pt idx="25177">
                  <c:v>701.96780000000001</c:v>
                </c:pt>
                <c:pt idx="25178">
                  <c:v>702.03219999999999</c:v>
                </c:pt>
                <c:pt idx="25179">
                  <c:v>702.09870000000001</c:v>
                </c:pt>
                <c:pt idx="25180">
                  <c:v>702.16629999999998</c:v>
                </c:pt>
                <c:pt idx="25181">
                  <c:v>702.23400000000004</c:v>
                </c:pt>
                <c:pt idx="25182">
                  <c:v>702.29859999999996</c:v>
                </c:pt>
                <c:pt idx="25183">
                  <c:v>702.36680000000001</c:v>
                </c:pt>
                <c:pt idx="25184">
                  <c:v>702.43520000000001</c:v>
                </c:pt>
                <c:pt idx="25185">
                  <c:v>702.50429999999994</c:v>
                </c:pt>
                <c:pt idx="25186">
                  <c:v>702.57410000000004</c:v>
                </c:pt>
                <c:pt idx="25187">
                  <c:v>702.64260000000002</c:v>
                </c:pt>
                <c:pt idx="25188">
                  <c:v>702.7165</c:v>
                </c:pt>
                <c:pt idx="25189">
                  <c:v>702.78740000000005</c:v>
                </c:pt>
                <c:pt idx="25190">
                  <c:v>702.86040000000003</c:v>
                </c:pt>
                <c:pt idx="25191">
                  <c:v>702.9316</c:v>
                </c:pt>
                <c:pt idx="25192">
                  <c:v>703.00599999999997</c:v>
                </c:pt>
                <c:pt idx="25193">
                  <c:v>703.0788</c:v>
                </c:pt>
                <c:pt idx="25194">
                  <c:v>703.15139999999997</c:v>
                </c:pt>
                <c:pt idx="25195">
                  <c:v>703.22500000000002</c:v>
                </c:pt>
                <c:pt idx="25196">
                  <c:v>703.29880000000003</c:v>
                </c:pt>
                <c:pt idx="25197">
                  <c:v>703.37350000000004</c:v>
                </c:pt>
                <c:pt idx="25198">
                  <c:v>703.44659999999999</c:v>
                </c:pt>
                <c:pt idx="25199">
                  <c:v>703.52</c:v>
                </c:pt>
                <c:pt idx="25200">
                  <c:v>703.59339999999997</c:v>
                </c:pt>
                <c:pt idx="25201">
                  <c:v>703.66780000000006</c:v>
                </c:pt>
                <c:pt idx="25202">
                  <c:v>703.73990000000003</c:v>
                </c:pt>
                <c:pt idx="25203">
                  <c:v>703.81240000000003</c:v>
                </c:pt>
                <c:pt idx="25204">
                  <c:v>703.88549999999998</c:v>
                </c:pt>
                <c:pt idx="25205">
                  <c:v>703.95820000000003</c:v>
                </c:pt>
                <c:pt idx="25206">
                  <c:v>704.03</c:v>
                </c:pt>
                <c:pt idx="25207">
                  <c:v>704.10199999999998</c:v>
                </c:pt>
                <c:pt idx="25208">
                  <c:v>704.17510000000004</c:v>
                </c:pt>
                <c:pt idx="25209">
                  <c:v>704.24659999999994</c:v>
                </c:pt>
                <c:pt idx="25210">
                  <c:v>704.31939999999997</c:v>
                </c:pt>
                <c:pt idx="25211">
                  <c:v>704.39110000000005</c:v>
                </c:pt>
                <c:pt idx="25212">
                  <c:v>704.46339999999998</c:v>
                </c:pt>
                <c:pt idx="25213">
                  <c:v>704.53459999999995</c:v>
                </c:pt>
                <c:pt idx="25214">
                  <c:v>704.60789999999997</c:v>
                </c:pt>
                <c:pt idx="25215">
                  <c:v>704.68119999999999</c:v>
                </c:pt>
                <c:pt idx="25216">
                  <c:v>704.755</c:v>
                </c:pt>
                <c:pt idx="25217">
                  <c:v>704.827</c:v>
                </c:pt>
                <c:pt idx="25218">
                  <c:v>704.899</c:v>
                </c:pt>
                <c:pt idx="25219">
                  <c:v>704.97</c:v>
                </c:pt>
                <c:pt idx="25220">
                  <c:v>705.04060000000004</c:v>
                </c:pt>
                <c:pt idx="25221">
                  <c:v>705.10979999999995</c:v>
                </c:pt>
                <c:pt idx="25222">
                  <c:v>705.17819999999995</c:v>
                </c:pt>
                <c:pt idx="25223">
                  <c:v>705.24440000000004</c:v>
                </c:pt>
                <c:pt idx="25224">
                  <c:v>705.31060000000002</c:v>
                </c:pt>
                <c:pt idx="25225">
                  <c:v>705.37660000000005</c:v>
                </c:pt>
                <c:pt idx="25226">
                  <c:v>705.44410000000005</c:v>
                </c:pt>
                <c:pt idx="25227">
                  <c:v>705.50930000000005</c:v>
                </c:pt>
                <c:pt idx="25228">
                  <c:v>705.57460000000003</c:v>
                </c:pt>
                <c:pt idx="25229">
                  <c:v>705.64189999999996</c:v>
                </c:pt>
                <c:pt idx="25230">
                  <c:v>705.7088</c:v>
                </c:pt>
                <c:pt idx="25231">
                  <c:v>705.77880000000005</c:v>
                </c:pt>
                <c:pt idx="25232">
                  <c:v>705.84820000000002</c:v>
                </c:pt>
                <c:pt idx="25233">
                  <c:v>705.9194</c:v>
                </c:pt>
                <c:pt idx="25234">
                  <c:v>705.99069999999995</c:v>
                </c:pt>
                <c:pt idx="25235">
                  <c:v>706.06359999999995</c:v>
                </c:pt>
                <c:pt idx="25236">
                  <c:v>706.13480000000004</c:v>
                </c:pt>
                <c:pt idx="25237">
                  <c:v>706.20709999999997</c:v>
                </c:pt>
                <c:pt idx="25238">
                  <c:v>706.27940000000001</c:v>
                </c:pt>
                <c:pt idx="25239">
                  <c:v>706.35080000000005</c:v>
                </c:pt>
                <c:pt idx="25240">
                  <c:v>706.42240000000004</c:v>
                </c:pt>
                <c:pt idx="25241">
                  <c:v>706.49459999999999</c:v>
                </c:pt>
                <c:pt idx="25242">
                  <c:v>706.56619999999998</c:v>
                </c:pt>
                <c:pt idx="25243">
                  <c:v>706.63679999999999</c:v>
                </c:pt>
                <c:pt idx="25244">
                  <c:v>706.70740000000001</c:v>
                </c:pt>
                <c:pt idx="25245">
                  <c:v>706.77880000000005</c:v>
                </c:pt>
                <c:pt idx="25246">
                  <c:v>706.85</c:v>
                </c:pt>
                <c:pt idx="25247">
                  <c:v>706.91869999999994</c:v>
                </c:pt>
                <c:pt idx="25248">
                  <c:v>706.98710000000005</c:v>
                </c:pt>
                <c:pt idx="25249">
                  <c:v>707.05470000000003</c:v>
                </c:pt>
                <c:pt idx="25250">
                  <c:v>707.12059999999997</c:v>
                </c:pt>
                <c:pt idx="25251">
                  <c:v>707.18780000000004</c:v>
                </c:pt>
                <c:pt idx="25252">
                  <c:v>707.25509999999997</c:v>
                </c:pt>
                <c:pt idx="25253">
                  <c:v>707.32180000000005</c:v>
                </c:pt>
                <c:pt idx="25254">
                  <c:v>707.39200000000005</c:v>
                </c:pt>
                <c:pt idx="25255">
                  <c:v>707.45939999999996</c:v>
                </c:pt>
                <c:pt idx="25256">
                  <c:v>707.52859999999998</c:v>
                </c:pt>
                <c:pt idx="25257">
                  <c:v>707.59889999999996</c:v>
                </c:pt>
                <c:pt idx="25258">
                  <c:v>707.66909999999996</c:v>
                </c:pt>
                <c:pt idx="25259">
                  <c:v>707.74059999999997</c:v>
                </c:pt>
                <c:pt idx="25260">
                  <c:v>707.81079999999997</c:v>
                </c:pt>
                <c:pt idx="25261">
                  <c:v>707.8809</c:v>
                </c:pt>
                <c:pt idx="25262">
                  <c:v>707.94979999999998</c:v>
                </c:pt>
                <c:pt idx="25263">
                  <c:v>708.02080000000001</c:v>
                </c:pt>
                <c:pt idx="25264">
                  <c:v>708.08759999999995</c:v>
                </c:pt>
                <c:pt idx="25265">
                  <c:v>708.15779999999995</c:v>
                </c:pt>
                <c:pt idx="25266">
                  <c:v>708.22500000000002</c:v>
                </c:pt>
                <c:pt idx="25267">
                  <c:v>708.29470000000003</c:v>
                </c:pt>
                <c:pt idx="25268">
                  <c:v>708.36350000000004</c:v>
                </c:pt>
                <c:pt idx="25269">
                  <c:v>708.43129999999996</c:v>
                </c:pt>
                <c:pt idx="25270">
                  <c:v>708.5</c:v>
                </c:pt>
                <c:pt idx="25271">
                  <c:v>708.56899999999996</c:v>
                </c:pt>
                <c:pt idx="25272">
                  <c:v>708.63789999999995</c:v>
                </c:pt>
                <c:pt idx="25273">
                  <c:v>708.70659999999998</c:v>
                </c:pt>
                <c:pt idx="25274">
                  <c:v>708.77620000000002</c:v>
                </c:pt>
                <c:pt idx="25275">
                  <c:v>708.84640000000002</c:v>
                </c:pt>
                <c:pt idx="25276">
                  <c:v>708.91740000000004</c:v>
                </c:pt>
                <c:pt idx="25277">
                  <c:v>708.98919999999998</c:v>
                </c:pt>
                <c:pt idx="25278">
                  <c:v>709.06179999999995</c:v>
                </c:pt>
                <c:pt idx="25279">
                  <c:v>709.13499999999999</c:v>
                </c:pt>
                <c:pt idx="25280">
                  <c:v>709.20759999999996</c:v>
                </c:pt>
                <c:pt idx="25281">
                  <c:v>709.2808</c:v>
                </c:pt>
                <c:pt idx="25282">
                  <c:v>709.35220000000004</c:v>
                </c:pt>
                <c:pt idx="25283">
                  <c:v>709.42439999999999</c:v>
                </c:pt>
                <c:pt idx="25284">
                  <c:v>709.50049999999999</c:v>
                </c:pt>
                <c:pt idx="25285">
                  <c:v>709.57280000000003</c:v>
                </c:pt>
                <c:pt idx="25286">
                  <c:v>709.64499999999998</c:v>
                </c:pt>
                <c:pt idx="25287">
                  <c:v>709.71720000000005</c:v>
                </c:pt>
                <c:pt idx="25288">
                  <c:v>709.78949999999998</c:v>
                </c:pt>
                <c:pt idx="25289">
                  <c:v>709.86279999999999</c:v>
                </c:pt>
                <c:pt idx="25290">
                  <c:v>709.93520000000001</c:v>
                </c:pt>
                <c:pt idx="25291">
                  <c:v>710.00940000000003</c:v>
                </c:pt>
                <c:pt idx="25292">
                  <c:v>710.08100000000002</c:v>
                </c:pt>
                <c:pt idx="25293">
                  <c:v>710.15239999999994</c:v>
                </c:pt>
                <c:pt idx="25294">
                  <c:v>710.22500000000002</c:v>
                </c:pt>
                <c:pt idx="25295">
                  <c:v>710.29639999999995</c:v>
                </c:pt>
                <c:pt idx="25296">
                  <c:v>710.36609999999996</c:v>
                </c:pt>
                <c:pt idx="25297">
                  <c:v>710.43610000000001</c:v>
                </c:pt>
                <c:pt idx="25298">
                  <c:v>710.50279999999998</c:v>
                </c:pt>
                <c:pt idx="25299">
                  <c:v>710.5702</c:v>
                </c:pt>
                <c:pt idx="25300">
                  <c:v>710.63779999999997</c:v>
                </c:pt>
                <c:pt idx="25301">
                  <c:v>710.70489999999995</c:v>
                </c:pt>
                <c:pt idx="25302">
                  <c:v>710.77099999999996</c:v>
                </c:pt>
                <c:pt idx="25303">
                  <c:v>710.83680000000004</c:v>
                </c:pt>
                <c:pt idx="25304">
                  <c:v>710.90390000000002</c:v>
                </c:pt>
                <c:pt idx="25305">
                  <c:v>710.97260000000006</c:v>
                </c:pt>
                <c:pt idx="25306">
                  <c:v>711.0403</c:v>
                </c:pt>
                <c:pt idx="25307">
                  <c:v>711.11030000000005</c:v>
                </c:pt>
                <c:pt idx="25308">
                  <c:v>711.18</c:v>
                </c:pt>
                <c:pt idx="25309">
                  <c:v>711.25120000000004</c:v>
                </c:pt>
                <c:pt idx="25310">
                  <c:v>711.32</c:v>
                </c:pt>
                <c:pt idx="25311">
                  <c:v>711.3895</c:v>
                </c:pt>
                <c:pt idx="25312">
                  <c:v>711.46100000000001</c:v>
                </c:pt>
                <c:pt idx="25313">
                  <c:v>711.53009999999995</c:v>
                </c:pt>
                <c:pt idx="25314">
                  <c:v>711.6001</c:v>
                </c:pt>
                <c:pt idx="25315">
                  <c:v>711.6694</c:v>
                </c:pt>
                <c:pt idx="25316">
                  <c:v>711.73689999999999</c:v>
                </c:pt>
                <c:pt idx="25317">
                  <c:v>711.80600000000004</c:v>
                </c:pt>
                <c:pt idx="25318">
                  <c:v>711.87530000000004</c:v>
                </c:pt>
                <c:pt idx="25319">
                  <c:v>711.94240000000002</c:v>
                </c:pt>
                <c:pt idx="25320">
                  <c:v>712.00760000000002</c:v>
                </c:pt>
                <c:pt idx="25321">
                  <c:v>712.07560000000001</c:v>
                </c:pt>
                <c:pt idx="25322">
                  <c:v>712.14059999999995</c:v>
                </c:pt>
                <c:pt idx="25323">
                  <c:v>712.20799999999997</c:v>
                </c:pt>
                <c:pt idx="25324">
                  <c:v>712.27440000000001</c:v>
                </c:pt>
                <c:pt idx="25325">
                  <c:v>712.34220000000005</c:v>
                </c:pt>
                <c:pt idx="25326">
                  <c:v>712.40920000000006</c:v>
                </c:pt>
                <c:pt idx="25327">
                  <c:v>712.47879999999998</c:v>
                </c:pt>
                <c:pt idx="25328">
                  <c:v>712.54719999999998</c:v>
                </c:pt>
                <c:pt idx="25329">
                  <c:v>712.61959999999999</c:v>
                </c:pt>
                <c:pt idx="25330">
                  <c:v>712.68859999999995</c:v>
                </c:pt>
                <c:pt idx="25331">
                  <c:v>712.76099999999997</c:v>
                </c:pt>
                <c:pt idx="25332">
                  <c:v>712.83130000000006</c:v>
                </c:pt>
                <c:pt idx="25333">
                  <c:v>712.90189999999996</c:v>
                </c:pt>
                <c:pt idx="25334">
                  <c:v>712.96820000000002</c:v>
                </c:pt>
                <c:pt idx="25335">
                  <c:v>713.03499999999997</c:v>
                </c:pt>
                <c:pt idx="25336">
                  <c:v>713.09960000000001</c:v>
                </c:pt>
                <c:pt idx="25337">
                  <c:v>713.1644</c:v>
                </c:pt>
                <c:pt idx="25338">
                  <c:v>713.22749999999996</c:v>
                </c:pt>
                <c:pt idx="25339">
                  <c:v>713.29070000000002</c:v>
                </c:pt>
                <c:pt idx="25340">
                  <c:v>713.35220000000004</c:v>
                </c:pt>
                <c:pt idx="25341">
                  <c:v>713.41359999999997</c:v>
                </c:pt>
                <c:pt idx="25342">
                  <c:v>713.47879999999998</c:v>
                </c:pt>
                <c:pt idx="25343">
                  <c:v>713.5421</c:v>
                </c:pt>
                <c:pt idx="25344">
                  <c:v>713.60749999999996</c:v>
                </c:pt>
                <c:pt idx="25345">
                  <c:v>713.67200000000003</c:v>
                </c:pt>
                <c:pt idx="25346">
                  <c:v>713.73910000000001</c:v>
                </c:pt>
                <c:pt idx="25347">
                  <c:v>713.80560000000003</c:v>
                </c:pt>
                <c:pt idx="25348">
                  <c:v>713.87400000000002</c:v>
                </c:pt>
                <c:pt idx="25349">
                  <c:v>713.947</c:v>
                </c:pt>
                <c:pt idx="25350">
                  <c:v>714.01800000000003</c:v>
                </c:pt>
                <c:pt idx="25351">
                  <c:v>714.0915</c:v>
                </c:pt>
                <c:pt idx="25352">
                  <c:v>714.16480000000001</c:v>
                </c:pt>
                <c:pt idx="25353">
                  <c:v>714.23609999999996</c:v>
                </c:pt>
                <c:pt idx="25354">
                  <c:v>714.31</c:v>
                </c:pt>
                <c:pt idx="25355">
                  <c:v>714.38199999999995</c:v>
                </c:pt>
                <c:pt idx="25356">
                  <c:v>714.45579999999995</c:v>
                </c:pt>
                <c:pt idx="25357">
                  <c:v>714.52819999999997</c:v>
                </c:pt>
                <c:pt idx="25358">
                  <c:v>714.60159999999996</c:v>
                </c:pt>
                <c:pt idx="25359">
                  <c:v>714.67359999999996</c:v>
                </c:pt>
                <c:pt idx="25360">
                  <c:v>714.74379999999996</c:v>
                </c:pt>
                <c:pt idx="25361">
                  <c:v>714.81389999999999</c:v>
                </c:pt>
                <c:pt idx="25362">
                  <c:v>714.88250000000005</c:v>
                </c:pt>
                <c:pt idx="25363">
                  <c:v>714.95029999999997</c:v>
                </c:pt>
                <c:pt idx="25364">
                  <c:v>715.01760000000002</c:v>
                </c:pt>
                <c:pt idx="25365">
                  <c:v>715.08399999999995</c:v>
                </c:pt>
                <c:pt idx="25366">
                  <c:v>715.15009999999995</c:v>
                </c:pt>
                <c:pt idx="25367">
                  <c:v>715.21820000000002</c:v>
                </c:pt>
                <c:pt idx="25368">
                  <c:v>715.28560000000004</c:v>
                </c:pt>
                <c:pt idx="25369">
                  <c:v>715.35069999999996</c:v>
                </c:pt>
                <c:pt idx="25370">
                  <c:v>715.41790000000003</c:v>
                </c:pt>
                <c:pt idx="25371">
                  <c:v>715.48469999999998</c:v>
                </c:pt>
                <c:pt idx="25372">
                  <c:v>715.55259999999998</c:v>
                </c:pt>
                <c:pt idx="25373">
                  <c:v>715.62059999999997</c:v>
                </c:pt>
                <c:pt idx="25374">
                  <c:v>715.69060000000002</c:v>
                </c:pt>
                <c:pt idx="25375">
                  <c:v>715.75810000000001</c:v>
                </c:pt>
                <c:pt idx="25376">
                  <c:v>715.82910000000004</c:v>
                </c:pt>
                <c:pt idx="25377">
                  <c:v>715.89970000000005</c:v>
                </c:pt>
                <c:pt idx="25378">
                  <c:v>715.97119999999995</c:v>
                </c:pt>
                <c:pt idx="25379">
                  <c:v>716.04219999999998</c:v>
                </c:pt>
                <c:pt idx="25380">
                  <c:v>716.11189999999999</c:v>
                </c:pt>
                <c:pt idx="25381">
                  <c:v>716.18430000000001</c:v>
                </c:pt>
                <c:pt idx="25382">
                  <c:v>716.25530000000003</c:v>
                </c:pt>
                <c:pt idx="25383">
                  <c:v>716.32349999999997</c:v>
                </c:pt>
                <c:pt idx="25384">
                  <c:v>716.39440000000002</c:v>
                </c:pt>
                <c:pt idx="25385">
                  <c:v>716.46439999999996</c:v>
                </c:pt>
                <c:pt idx="25386">
                  <c:v>716.53589999999997</c:v>
                </c:pt>
                <c:pt idx="25387">
                  <c:v>716.60720000000003</c:v>
                </c:pt>
                <c:pt idx="25388">
                  <c:v>716.68</c:v>
                </c:pt>
                <c:pt idx="25389">
                  <c:v>716.75220000000002</c:v>
                </c:pt>
                <c:pt idx="25390">
                  <c:v>716.82380000000001</c:v>
                </c:pt>
                <c:pt idx="25391">
                  <c:v>716.89559999999994</c:v>
                </c:pt>
                <c:pt idx="25392">
                  <c:v>716.96569999999997</c:v>
                </c:pt>
                <c:pt idx="25393">
                  <c:v>717.03750000000002</c:v>
                </c:pt>
                <c:pt idx="25394">
                  <c:v>717.10929999999996</c:v>
                </c:pt>
                <c:pt idx="25395">
                  <c:v>717.1807</c:v>
                </c:pt>
                <c:pt idx="25396">
                  <c:v>717.25199999999995</c:v>
                </c:pt>
                <c:pt idx="25397">
                  <c:v>717.32259999999997</c:v>
                </c:pt>
                <c:pt idx="25398">
                  <c:v>717.39499999999998</c:v>
                </c:pt>
                <c:pt idx="25399">
                  <c:v>717.46619999999996</c:v>
                </c:pt>
                <c:pt idx="25400">
                  <c:v>717.53679999999997</c:v>
                </c:pt>
                <c:pt idx="25401">
                  <c:v>717.6078</c:v>
                </c:pt>
                <c:pt idx="25402">
                  <c:v>717.67700000000002</c:v>
                </c:pt>
                <c:pt idx="25403">
                  <c:v>717.74760000000003</c:v>
                </c:pt>
                <c:pt idx="25404">
                  <c:v>717.81859999999995</c:v>
                </c:pt>
                <c:pt idx="25405">
                  <c:v>717.88980000000004</c:v>
                </c:pt>
                <c:pt idx="25406">
                  <c:v>717.9606</c:v>
                </c:pt>
                <c:pt idx="25407">
                  <c:v>718.03210000000001</c:v>
                </c:pt>
                <c:pt idx="25408">
                  <c:v>718.10239999999999</c:v>
                </c:pt>
                <c:pt idx="25409">
                  <c:v>718.17309999999998</c:v>
                </c:pt>
                <c:pt idx="25410">
                  <c:v>718.24559999999997</c:v>
                </c:pt>
                <c:pt idx="25411">
                  <c:v>718.3175</c:v>
                </c:pt>
                <c:pt idx="25412">
                  <c:v>718.3895</c:v>
                </c:pt>
                <c:pt idx="25413">
                  <c:v>718.46259999999995</c:v>
                </c:pt>
                <c:pt idx="25414">
                  <c:v>718.53380000000004</c:v>
                </c:pt>
                <c:pt idx="25415">
                  <c:v>718.60440000000006</c:v>
                </c:pt>
                <c:pt idx="25416">
                  <c:v>718.67489999999998</c:v>
                </c:pt>
                <c:pt idx="25417">
                  <c:v>718.74300000000005</c:v>
                </c:pt>
                <c:pt idx="25418">
                  <c:v>718.80780000000004</c:v>
                </c:pt>
                <c:pt idx="25419">
                  <c:v>718.87540000000001</c:v>
                </c:pt>
                <c:pt idx="25420">
                  <c:v>718.94209999999998</c:v>
                </c:pt>
                <c:pt idx="25421">
                  <c:v>719.00900000000001</c:v>
                </c:pt>
                <c:pt idx="25422">
                  <c:v>719.07489999999996</c:v>
                </c:pt>
                <c:pt idx="25423">
                  <c:v>719.14030000000002</c:v>
                </c:pt>
                <c:pt idx="25424">
                  <c:v>719.20749999999998</c:v>
                </c:pt>
                <c:pt idx="25425">
                  <c:v>719.27390000000003</c:v>
                </c:pt>
                <c:pt idx="25426">
                  <c:v>719.34059999999999</c:v>
                </c:pt>
                <c:pt idx="25427">
                  <c:v>719.40920000000006</c:v>
                </c:pt>
                <c:pt idx="25428">
                  <c:v>719.47929999999997</c:v>
                </c:pt>
                <c:pt idx="25429">
                  <c:v>719.54880000000003</c:v>
                </c:pt>
                <c:pt idx="25430">
                  <c:v>719.61860000000001</c:v>
                </c:pt>
                <c:pt idx="25431">
                  <c:v>719.68949999999995</c:v>
                </c:pt>
                <c:pt idx="25432">
                  <c:v>719.76220000000001</c:v>
                </c:pt>
                <c:pt idx="25433">
                  <c:v>719.83500000000004</c:v>
                </c:pt>
                <c:pt idx="25434">
                  <c:v>719.90719999999999</c:v>
                </c:pt>
                <c:pt idx="25435">
                  <c:v>719.97879999999998</c:v>
                </c:pt>
                <c:pt idx="25436">
                  <c:v>720.05380000000002</c:v>
                </c:pt>
                <c:pt idx="25437">
                  <c:v>720.12689999999998</c:v>
                </c:pt>
                <c:pt idx="25438">
                  <c:v>720.19960000000003</c:v>
                </c:pt>
                <c:pt idx="25439">
                  <c:v>720.27189999999996</c:v>
                </c:pt>
                <c:pt idx="25440">
                  <c:v>720.34379999999999</c:v>
                </c:pt>
                <c:pt idx="25441">
                  <c:v>720.41399999999999</c:v>
                </c:pt>
                <c:pt idx="25442">
                  <c:v>720.48469999999998</c:v>
                </c:pt>
                <c:pt idx="25443">
                  <c:v>720.55499999999995</c:v>
                </c:pt>
                <c:pt idx="25444">
                  <c:v>720.62339999999995</c:v>
                </c:pt>
                <c:pt idx="25445">
                  <c:v>720.69380000000001</c:v>
                </c:pt>
                <c:pt idx="25446">
                  <c:v>720.76379999999995</c:v>
                </c:pt>
                <c:pt idx="25447">
                  <c:v>720.83280000000002</c:v>
                </c:pt>
                <c:pt idx="25448">
                  <c:v>720.90260000000001</c:v>
                </c:pt>
                <c:pt idx="25449">
                  <c:v>720.97220000000004</c:v>
                </c:pt>
                <c:pt idx="25450">
                  <c:v>721.04200000000003</c:v>
                </c:pt>
                <c:pt idx="25451">
                  <c:v>721.11289999999997</c:v>
                </c:pt>
                <c:pt idx="25452">
                  <c:v>721.18409999999994</c:v>
                </c:pt>
                <c:pt idx="25453">
                  <c:v>721.25559999999996</c:v>
                </c:pt>
                <c:pt idx="25454">
                  <c:v>721.32709999999997</c:v>
                </c:pt>
                <c:pt idx="25455">
                  <c:v>721.39940000000001</c:v>
                </c:pt>
                <c:pt idx="25456">
                  <c:v>721.46969999999999</c:v>
                </c:pt>
                <c:pt idx="25457">
                  <c:v>721.54319999999996</c:v>
                </c:pt>
                <c:pt idx="25458">
                  <c:v>721.61680000000001</c:v>
                </c:pt>
                <c:pt idx="25459">
                  <c:v>721.69</c:v>
                </c:pt>
                <c:pt idx="25460">
                  <c:v>721.76199999999994</c:v>
                </c:pt>
                <c:pt idx="25461">
                  <c:v>721.8356</c:v>
                </c:pt>
                <c:pt idx="25462">
                  <c:v>721.9076</c:v>
                </c:pt>
                <c:pt idx="25463">
                  <c:v>721.97900000000004</c:v>
                </c:pt>
                <c:pt idx="25464">
                  <c:v>722.04750000000001</c:v>
                </c:pt>
                <c:pt idx="25465">
                  <c:v>722.11680000000001</c:v>
                </c:pt>
                <c:pt idx="25466">
                  <c:v>722.18550000000005</c:v>
                </c:pt>
                <c:pt idx="25467">
                  <c:v>722.25239999999997</c:v>
                </c:pt>
                <c:pt idx="25468">
                  <c:v>722.31859999999995</c:v>
                </c:pt>
                <c:pt idx="25469">
                  <c:v>722.38419999999996</c:v>
                </c:pt>
                <c:pt idx="25470">
                  <c:v>722.45190000000002</c:v>
                </c:pt>
                <c:pt idx="25471">
                  <c:v>722.5181</c:v>
                </c:pt>
                <c:pt idx="25472">
                  <c:v>722.58579999999995</c:v>
                </c:pt>
                <c:pt idx="25473">
                  <c:v>722.6558</c:v>
                </c:pt>
                <c:pt idx="25474">
                  <c:v>722.72360000000003</c:v>
                </c:pt>
                <c:pt idx="25475">
                  <c:v>722.79420000000005</c:v>
                </c:pt>
                <c:pt idx="25476">
                  <c:v>722.86410000000001</c:v>
                </c:pt>
                <c:pt idx="25477">
                  <c:v>722.93550000000005</c:v>
                </c:pt>
                <c:pt idx="25478">
                  <c:v>723.00630000000001</c:v>
                </c:pt>
                <c:pt idx="25479">
                  <c:v>723.07960000000003</c:v>
                </c:pt>
                <c:pt idx="25480">
                  <c:v>723.15319999999997</c:v>
                </c:pt>
                <c:pt idx="25481">
                  <c:v>723.22609999999997</c:v>
                </c:pt>
                <c:pt idx="25482">
                  <c:v>723.29909999999995</c:v>
                </c:pt>
                <c:pt idx="25483">
                  <c:v>723.37059999999997</c:v>
                </c:pt>
                <c:pt idx="25484">
                  <c:v>723.44320000000005</c:v>
                </c:pt>
                <c:pt idx="25485">
                  <c:v>723.51900000000001</c:v>
                </c:pt>
                <c:pt idx="25486">
                  <c:v>723.59059999999999</c:v>
                </c:pt>
                <c:pt idx="25487">
                  <c:v>723.66399999999999</c:v>
                </c:pt>
                <c:pt idx="25488">
                  <c:v>723.73609999999996</c:v>
                </c:pt>
                <c:pt idx="25489">
                  <c:v>723.80920000000003</c:v>
                </c:pt>
                <c:pt idx="25490">
                  <c:v>723.88239999999996</c:v>
                </c:pt>
                <c:pt idx="25491">
                  <c:v>723.95529999999997</c:v>
                </c:pt>
                <c:pt idx="25492">
                  <c:v>724.02750000000003</c:v>
                </c:pt>
                <c:pt idx="25493">
                  <c:v>724.09870000000001</c:v>
                </c:pt>
                <c:pt idx="25494">
                  <c:v>724.16750000000002</c:v>
                </c:pt>
                <c:pt idx="25495">
                  <c:v>724.23699999999997</c:v>
                </c:pt>
                <c:pt idx="25496">
                  <c:v>724.30280000000005</c:v>
                </c:pt>
                <c:pt idx="25497">
                  <c:v>724.36699999999996</c:v>
                </c:pt>
                <c:pt idx="25498">
                  <c:v>724.43060000000003</c:v>
                </c:pt>
                <c:pt idx="25499">
                  <c:v>724.49099999999999</c:v>
                </c:pt>
                <c:pt idx="25500">
                  <c:v>724.548</c:v>
                </c:pt>
                <c:pt idx="25501">
                  <c:v>724.60379999999998</c:v>
                </c:pt>
                <c:pt idx="25502">
                  <c:v>724.66010000000006</c:v>
                </c:pt>
                <c:pt idx="25503">
                  <c:v>724.71630000000005</c:v>
                </c:pt>
                <c:pt idx="25504">
                  <c:v>724.77369999999996</c:v>
                </c:pt>
                <c:pt idx="25505">
                  <c:v>724.83309999999994</c:v>
                </c:pt>
                <c:pt idx="25506">
                  <c:v>724.89359999999999</c:v>
                </c:pt>
                <c:pt idx="25507">
                  <c:v>724.95799999999997</c:v>
                </c:pt>
                <c:pt idx="25508">
                  <c:v>725.02149999999995</c:v>
                </c:pt>
                <c:pt idx="25509">
                  <c:v>725.08780000000002</c:v>
                </c:pt>
                <c:pt idx="25510">
                  <c:v>725.15560000000005</c:v>
                </c:pt>
                <c:pt idx="25511">
                  <c:v>725.22469999999998</c:v>
                </c:pt>
                <c:pt idx="25512">
                  <c:v>725.29780000000005</c:v>
                </c:pt>
                <c:pt idx="25513">
                  <c:v>725.37040000000002</c:v>
                </c:pt>
                <c:pt idx="25514">
                  <c:v>725.44439999999997</c:v>
                </c:pt>
                <c:pt idx="25515">
                  <c:v>725.5172</c:v>
                </c:pt>
                <c:pt idx="25516">
                  <c:v>725.59249999999997</c:v>
                </c:pt>
                <c:pt idx="25517">
                  <c:v>725.66759999999999</c:v>
                </c:pt>
                <c:pt idx="25518">
                  <c:v>725.74339999999995</c:v>
                </c:pt>
                <c:pt idx="25519">
                  <c:v>725.81889999999999</c:v>
                </c:pt>
                <c:pt idx="25520">
                  <c:v>725.89440000000002</c:v>
                </c:pt>
                <c:pt idx="25521">
                  <c:v>725.96680000000003</c:v>
                </c:pt>
                <c:pt idx="25522">
                  <c:v>726.03930000000003</c:v>
                </c:pt>
                <c:pt idx="25523">
                  <c:v>726.11120000000005</c:v>
                </c:pt>
                <c:pt idx="25524">
                  <c:v>726.18349999999998</c:v>
                </c:pt>
                <c:pt idx="25525">
                  <c:v>726.25459999999998</c:v>
                </c:pt>
                <c:pt idx="25526">
                  <c:v>726.32659999999998</c:v>
                </c:pt>
                <c:pt idx="25527">
                  <c:v>726.39750000000004</c:v>
                </c:pt>
                <c:pt idx="25528">
                  <c:v>726.46820000000002</c:v>
                </c:pt>
                <c:pt idx="25529">
                  <c:v>726.53700000000003</c:v>
                </c:pt>
                <c:pt idx="25530">
                  <c:v>726.60850000000005</c:v>
                </c:pt>
                <c:pt idx="25531">
                  <c:v>726.67809999999997</c:v>
                </c:pt>
                <c:pt idx="25532">
                  <c:v>726.74950000000001</c:v>
                </c:pt>
                <c:pt idx="25533">
                  <c:v>726.81989999999996</c:v>
                </c:pt>
                <c:pt idx="25534">
                  <c:v>726.89009999999996</c:v>
                </c:pt>
                <c:pt idx="25535">
                  <c:v>726.9624</c:v>
                </c:pt>
                <c:pt idx="25536">
                  <c:v>727.03399999999999</c:v>
                </c:pt>
                <c:pt idx="25537">
                  <c:v>727.10530000000006</c:v>
                </c:pt>
                <c:pt idx="25538">
                  <c:v>727.17639999999994</c:v>
                </c:pt>
                <c:pt idx="25539">
                  <c:v>727.25</c:v>
                </c:pt>
                <c:pt idx="25540">
                  <c:v>727.32069999999999</c:v>
                </c:pt>
                <c:pt idx="25541">
                  <c:v>727.39070000000004</c:v>
                </c:pt>
                <c:pt idx="25542">
                  <c:v>727.46130000000005</c:v>
                </c:pt>
                <c:pt idx="25543">
                  <c:v>727.53279999999995</c:v>
                </c:pt>
                <c:pt idx="25544">
                  <c:v>727.6028</c:v>
                </c:pt>
                <c:pt idx="25545">
                  <c:v>727.67250000000001</c:v>
                </c:pt>
                <c:pt idx="25546">
                  <c:v>727.74120000000005</c:v>
                </c:pt>
                <c:pt idx="25547">
                  <c:v>727.80880000000002</c:v>
                </c:pt>
                <c:pt idx="25548">
                  <c:v>727.87609999999995</c:v>
                </c:pt>
                <c:pt idx="25549">
                  <c:v>727.94219999999996</c:v>
                </c:pt>
                <c:pt idx="25550">
                  <c:v>728.00940000000003</c:v>
                </c:pt>
                <c:pt idx="25551">
                  <c:v>728.07249999999999</c:v>
                </c:pt>
                <c:pt idx="25552">
                  <c:v>728.14</c:v>
                </c:pt>
                <c:pt idx="25553">
                  <c:v>728.20680000000004</c:v>
                </c:pt>
                <c:pt idx="25554">
                  <c:v>728.27440000000001</c:v>
                </c:pt>
                <c:pt idx="25555">
                  <c:v>728.34199999999998</c:v>
                </c:pt>
                <c:pt idx="25556">
                  <c:v>728.41</c:v>
                </c:pt>
                <c:pt idx="25557">
                  <c:v>728.48</c:v>
                </c:pt>
                <c:pt idx="25558">
                  <c:v>728.55060000000003</c:v>
                </c:pt>
                <c:pt idx="25559">
                  <c:v>728.62180000000001</c:v>
                </c:pt>
                <c:pt idx="25560">
                  <c:v>728.69259999999997</c:v>
                </c:pt>
                <c:pt idx="25561">
                  <c:v>728.76310000000001</c:v>
                </c:pt>
                <c:pt idx="25562">
                  <c:v>728.83320000000003</c:v>
                </c:pt>
                <c:pt idx="25563">
                  <c:v>728.90419999999995</c:v>
                </c:pt>
                <c:pt idx="25564">
                  <c:v>728.97339999999997</c:v>
                </c:pt>
                <c:pt idx="25565">
                  <c:v>729.04660000000001</c:v>
                </c:pt>
                <c:pt idx="25566">
                  <c:v>729.11599999999999</c:v>
                </c:pt>
                <c:pt idx="25567">
                  <c:v>729.18640000000005</c:v>
                </c:pt>
                <c:pt idx="25568">
                  <c:v>729.25509999999997</c:v>
                </c:pt>
                <c:pt idx="25569">
                  <c:v>729.32529999999997</c:v>
                </c:pt>
                <c:pt idx="25570">
                  <c:v>729.39530000000002</c:v>
                </c:pt>
                <c:pt idx="25571">
                  <c:v>729.46630000000005</c:v>
                </c:pt>
                <c:pt idx="25572">
                  <c:v>729.53639999999996</c:v>
                </c:pt>
                <c:pt idx="25573">
                  <c:v>729.60839999999996</c:v>
                </c:pt>
                <c:pt idx="25574">
                  <c:v>729.68</c:v>
                </c:pt>
                <c:pt idx="25575">
                  <c:v>729.75139999999999</c:v>
                </c:pt>
                <c:pt idx="25576">
                  <c:v>729.82389999999998</c:v>
                </c:pt>
                <c:pt idx="25577">
                  <c:v>729.89549999999997</c:v>
                </c:pt>
                <c:pt idx="25578">
                  <c:v>729.96820000000002</c:v>
                </c:pt>
                <c:pt idx="25579">
                  <c:v>730.04</c:v>
                </c:pt>
                <c:pt idx="25580">
                  <c:v>730.11310000000003</c:v>
                </c:pt>
                <c:pt idx="25581">
                  <c:v>730.18489999999997</c:v>
                </c:pt>
                <c:pt idx="25582">
                  <c:v>730.26179999999999</c:v>
                </c:pt>
                <c:pt idx="25583">
                  <c:v>730.33339999999998</c:v>
                </c:pt>
                <c:pt idx="25584">
                  <c:v>730.40560000000005</c:v>
                </c:pt>
                <c:pt idx="25585">
                  <c:v>730.47799999999995</c:v>
                </c:pt>
                <c:pt idx="25586">
                  <c:v>730.54809999999998</c:v>
                </c:pt>
                <c:pt idx="25587">
                  <c:v>730.61379999999997</c:v>
                </c:pt>
                <c:pt idx="25588">
                  <c:v>730.67899999999997</c:v>
                </c:pt>
                <c:pt idx="25589">
                  <c:v>730.74279999999999</c:v>
                </c:pt>
                <c:pt idx="25590">
                  <c:v>730.80740000000003</c:v>
                </c:pt>
                <c:pt idx="25591">
                  <c:v>730.87070000000006</c:v>
                </c:pt>
                <c:pt idx="25592">
                  <c:v>730.93449999999996</c:v>
                </c:pt>
                <c:pt idx="25593">
                  <c:v>731.00019999999995</c:v>
                </c:pt>
                <c:pt idx="25594">
                  <c:v>731.06600000000003</c:v>
                </c:pt>
                <c:pt idx="25595">
                  <c:v>731.13300000000004</c:v>
                </c:pt>
                <c:pt idx="25596">
                  <c:v>731.19939999999997</c:v>
                </c:pt>
                <c:pt idx="25597">
                  <c:v>731.26859999999999</c:v>
                </c:pt>
                <c:pt idx="25598">
                  <c:v>731.33690000000001</c:v>
                </c:pt>
                <c:pt idx="25599">
                  <c:v>731.40660000000003</c:v>
                </c:pt>
                <c:pt idx="25600">
                  <c:v>731.47820000000002</c:v>
                </c:pt>
                <c:pt idx="25601">
                  <c:v>731.55</c:v>
                </c:pt>
                <c:pt idx="25602">
                  <c:v>731.62180000000001</c:v>
                </c:pt>
                <c:pt idx="25603">
                  <c:v>731.69380000000001</c:v>
                </c:pt>
                <c:pt idx="25604">
                  <c:v>731.76570000000004</c:v>
                </c:pt>
                <c:pt idx="25605">
                  <c:v>731.83969999999999</c:v>
                </c:pt>
                <c:pt idx="25606">
                  <c:v>731.91309999999999</c:v>
                </c:pt>
                <c:pt idx="25607">
                  <c:v>731.98590000000002</c:v>
                </c:pt>
                <c:pt idx="25608">
                  <c:v>732.05870000000004</c:v>
                </c:pt>
                <c:pt idx="25609">
                  <c:v>732.13300000000004</c:v>
                </c:pt>
                <c:pt idx="25610">
                  <c:v>732.20600000000002</c:v>
                </c:pt>
                <c:pt idx="25611">
                  <c:v>732.28060000000005</c:v>
                </c:pt>
                <c:pt idx="25612">
                  <c:v>732.35720000000003</c:v>
                </c:pt>
                <c:pt idx="25613">
                  <c:v>732.43140000000005</c:v>
                </c:pt>
                <c:pt idx="25614">
                  <c:v>732.50310000000002</c:v>
                </c:pt>
                <c:pt idx="25615">
                  <c:v>732.57180000000005</c:v>
                </c:pt>
                <c:pt idx="25616">
                  <c:v>732.63599999999997</c:v>
                </c:pt>
                <c:pt idx="25617">
                  <c:v>732.69299999999998</c:v>
                </c:pt>
                <c:pt idx="25618">
                  <c:v>732.745</c:v>
                </c:pt>
                <c:pt idx="25619">
                  <c:v>732.79380000000003</c:v>
                </c:pt>
                <c:pt idx="25620">
                  <c:v>732.83659999999998</c:v>
                </c:pt>
                <c:pt idx="25621">
                  <c:v>732.8809</c:v>
                </c:pt>
                <c:pt idx="25622">
                  <c:v>732.92849999999999</c:v>
                </c:pt>
                <c:pt idx="25623">
                  <c:v>732.97439999999995</c:v>
                </c:pt>
                <c:pt idx="25624">
                  <c:v>733.02</c:v>
                </c:pt>
                <c:pt idx="25625">
                  <c:v>733.06790000000001</c:v>
                </c:pt>
                <c:pt idx="25626">
                  <c:v>733.11509999999998</c:v>
                </c:pt>
                <c:pt idx="25627">
                  <c:v>733.16300000000001</c:v>
                </c:pt>
                <c:pt idx="25628">
                  <c:v>733.21289999999999</c:v>
                </c:pt>
                <c:pt idx="25629">
                  <c:v>733.26660000000004</c:v>
                </c:pt>
                <c:pt idx="25630">
                  <c:v>733.32500000000005</c:v>
                </c:pt>
                <c:pt idx="25631">
                  <c:v>733.38620000000003</c:v>
                </c:pt>
                <c:pt idx="25632">
                  <c:v>733.45219999999995</c:v>
                </c:pt>
                <c:pt idx="25633">
                  <c:v>733.52</c:v>
                </c:pt>
                <c:pt idx="25634">
                  <c:v>733.58810000000005</c:v>
                </c:pt>
                <c:pt idx="25635">
                  <c:v>733.65840000000003</c:v>
                </c:pt>
                <c:pt idx="25636">
                  <c:v>733.7296</c:v>
                </c:pt>
                <c:pt idx="25637">
                  <c:v>733.80250000000001</c:v>
                </c:pt>
                <c:pt idx="25638">
                  <c:v>733.87400000000002</c:v>
                </c:pt>
                <c:pt idx="25639">
                  <c:v>733.9502</c:v>
                </c:pt>
                <c:pt idx="25640">
                  <c:v>734.02470000000005</c:v>
                </c:pt>
                <c:pt idx="25641">
                  <c:v>734.10109999999997</c:v>
                </c:pt>
                <c:pt idx="25642">
                  <c:v>734.17610000000002</c:v>
                </c:pt>
                <c:pt idx="25643">
                  <c:v>734.25319999999999</c:v>
                </c:pt>
                <c:pt idx="25644">
                  <c:v>734.32780000000002</c:v>
                </c:pt>
                <c:pt idx="25645">
                  <c:v>734.40210000000002</c:v>
                </c:pt>
                <c:pt idx="25646">
                  <c:v>734.47580000000005</c:v>
                </c:pt>
                <c:pt idx="25647">
                  <c:v>734.54660000000001</c:v>
                </c:pt>
                <c:pt idx="25648">
                  <c:v>734.61869999999999</c:v>
                </c:pt>
                <c:pt idx="25649">
                  <c:v>734.68740000000003</c:v>
                </c:pt>
                <c:pt idx="25650">
                  <c:v>734.75599999999997</c:v>
                </c:pt>
                <c:pt idx="25651">
                  <c:v>734.82190000000003</c:v>
                </c:pt>
                <c:pt idx="25652">
                  <c:v>734.88589999999999</c:v>
                </c:pt>
                <c:pt idx="25653">
                  <c:v>734.94849999999997</c:v>
                </c:pt>
                <c:pt idx="25654">
                  <c:v>735.00930000000005</c:v>
                </c:pt>
                <c:pt idx="25655">
                  <c:v>735.07050000000004</c:v>
                </c:pt>
                <c:pt idx="25656">
                  <c:v>735.13189999999997</c:v>
                </c:pt>
                <c:pt idx="25657">
                  <c:v>735.19359999999995</c:v>
                </c:pt>
                <c:pt idx="25658">
                  <c:v>735.25509999999997</c:v>
                </c:pt>
                <c:pt idx="25659">
                  <c:v>735.31960000000004</c:v>
                </c:pt>
                <c:pt idx="25660">
                  <c:v>735.38760000000002</c:v>
                </c:pt>
                <c:pt idx="25661">
                  <c:v>735.45259999999996</c:v>
                </c:pt>
                <c:pt idx="25662">
                  <c:v>735.52099999999996</c:v>
                </c:pt>
                <c:pt idx="25663">
                  <c:v>735.59109999999998</c:v>
                </c:pt>
                <c:pt idx="25664">
                  <c:v>735.66390000000001</c:v>
                </c:pt>
                <c:pt idx="25665">
                  <c:v>735.73500000000001</c:v>
                </c:pt>
                <c:pt idx="25666">
                  <c:v>735.81</c:v>
                </c:pt>
                <c:pt idx="25667">
                  <c:v>735.88300000000004</c:v>
                </c:pt>
                <c:pt idx="25668">
                  <c:v>735.9579</c:v>
                </c:pt>
                <c:pt idx="25669">
                  <c:v>736.03210000000001</c:v>
                </c:pt>
                <c:pt idx="25670">
                  <c:v>736.10659999999996</c:v>
                </c:pt>
                <c:pt idx="25671">
                  <c:v>736.17719999999997</c:v>
                </c:pt>
                <c:pt idx="25672">
                  <c:v>736.24950000000001</c:v>
                </c:pt>
                <c:pt idx="25673">
                  <c:v>736.31939999999997</c:v>
                </c:pt>
                <c:pt idx="25674">
                  <c:v>736.38840000000005</c:v>
                </c:pt>
                <c:pt idx="25675">
                  <c:v>736.45780000000002</c:v>
                </c:pt>
                <c:pt idx="25676">
                  <c:v>736.52639999999997</c:v>
                </c:pt>
                <c:pt idx="25677">
                  <c:v>736.59720000000004</c:v>
                </c:pt>
                <c:pt idx="25678">
                  <c:v>736.66459999999995</c:v>
                </c:pt>
                <c:pt idx="25679">
                  <c:v>736.73540000000003</c:v>
                </c:pt>
                <c:pt idx="25680">
                  <c:v>736.8066</c:v>
                </c:pt>
                <c:pt idx="25681">
                  <c:v>736.87699999999995</c:v>
                </c:pt>
                <c:pt idx="25682">
                  <c:v>736.94849999999997</c:v>
                </c:pt>
                <c:pt idx="25683">
                  <c:v>737.01940000000002</c:v>
                </c:pt>
                <c:pt idx="25684">
                  <c:v>737.08979999999997</c:v>
                </c:pt>
                <c:pt idx="25685">
                  <c:v>737.16240000000005</c:v>
                </c:pt>
                <c:pt idx="25686">
                  <c:v>737.23419999999999</c:v>
                </c:pt>
                <c:pt idx="25687">
                  <c:v>737.30610000000001</c:v>
                </c:pt>
                <c:pt idx="25688">
                  <c:v>737.37739999999997</c:v>
                </c:pt>
                <c:pt idx="25689">
                  <c:v>737.44970000000001</c:v>
                </c:pt>
                <c:pt idx="25690">
                  <c:v>737.52250000000004</c:v>
                </c:pt>
                <c:pt idx="25691">
                  <c:v>737.59469999999999</c:v>
                </c:pt>
                <c:pt idx="25692">
                  <c:v>737.66869999999994</c:v>
                </c:pt>
                <c:pt idx="25693">
                  <c:v>737.74159999999995</c:v>
                </c:pt>
                <c:pt idx="25694">
                  <c:v>737.81399999999996</c:v>
                </c:pt>
                <c:pt idx="25695">
                  <c:v>737.88499999999999</c:v>
                </c:pt>
                <c:pt idx="25696">
                  <c:v>737.95799999999997</c:v>
                </c:pt>
                <c:pt idx="25697">
                  <c:v>738.02819999999997</c:v>
                </c:pt>
                <c:pt idx="25698">
                  <c:v>738.09699999999998</c:v>
                </c:pt>
                <c:pt idx="25699">
                  <c:v>738.16309999999999</c:v>
                </c:pt>
                <c:pt idx="25700">
                  <c:v>738.22799999999995</c:v>
                </c:pt>
                <c:pt idx="25701">
                  <c:v>738.29359999999997</c:v>
                </c:pt>
                <c:pt idx="25702">
                  <c:v>738.35789999999997</c:v>
                </c:pt>
                <c:pt idx="25703">
                  <c:v>738.42100000000005</c:v>
                </c:pt>
                <c:pt idx="25704">
                  <c:v>738.48429999999996</c:v>
                </c:pt>
                <c:pt idx="25705">
                  <c:v>738.55029999999999</c:v>
                </c:pt>
                <c:pt idx="25706">
                  <c:v>738.61620000000005</c:v>
                </c:pt>
                <c:pt idx="25707">
                  <c:v>738.68190000000004</c:v>
                </c:pt>
                <c:pt idx="25708">
                  <c:v>738.75070000000005</c:v>
                </c:pt>
                <c:pt idx="25709">
                  <c:v>738.81989999999996</c:v>
                </c:pt>
                <c:pt idx="25710">
                  <c:v>738.89030000000002</c:v>
                </c:pt>
                <c:pt idx="25711">
                  <c:v>738.9624</c:v>
                </c:pt>
                <c:pt idx="25712">
                  <c:v>739.03549999999996</c:v>
                </c:pt>
                <c:pt idx="25713">
                  <c:v>739.10799999999995</c:v>
                </c:pt>
                <c:pt idx="25714">
                  <c:v>739.18140000000005</c:v>
                </c:pt>
                <c:pt idx="25715">
                  <c:v>739.25609999999995</c:v>
                </c:pt>
                <c:pt idx="25716">
                  <c:v>739.33109999999999</c:v>
                </c:pt>
                <c:pt idx="25717">
                  <c:v>739.4058</c:v>
                </c:pt>
                <c:pt idx="25718">
                  <c:v>739.48099999999999</c:v>
                </c:pt>
                <c:pt idx="25719">
                  <c:v>739.55439999999999</c:v>
                </c:pt>
                <c:pt idx="25720">
                  <c:v>739.62779999999998</c:v>
                </c:pt>
                <c:pt idx="25721">
                  <c:v>739.70050000000003</c:v>
                </c:pt>
                <c:pt idx="25722">
                  <c:v>739.76959999999997</c:v>
                </c:pt>
                <c:pt idx="25723">
                  <c:v>739.83690000000001</c:v>
                </c:pt>
                <c:pt idx="25724">
                  <c:v>739.90279999999996</c:v>
                </c:pt>
                <c:pt idx="25725">
                  <c:v>739.96749999999997</c:v>
                </c:pt>
                <c:pt idx="25726">
                  <c:v>740.03300000000002</c:v>
                </c:pt>
                <c:pt idx="25727">
                  <c:v>740.09879999999998</c:v>
                </c:pt>
                <c:pt idx="25728">
                  <c:v>740.1644</c:v>
                </c:pt>
                <c:pt idx="25729">
                  <c:v>740.23059999999998</c:v>
                </c:pt>
                <c:pt idx="25730">
                  <c:v>740.29639999999995</c:v>
                </c:pt>
                <c:pt idx="25731">
                  <c:v>740.36450000000002</c:v>
                </c:pt>
                <c:pt idx="25732">
                  <c:v>740.43370000000004</c:v>
                </c:pt>
                <c:pt idx="25733">
                  <c:v>740.50459999999998</c:v>
                </c:pt>
                <c:pt idx="25734">
                  <c:v>740.57360000000006</c:v>
                </c:pt>
                <c:pt idx="25735">
                  <c:v>740.64359999999999</c:v>
                </c:pt>
                <c:pt idx="25736">
                  <c:v>740.71320000000003</c:v>
                </c:pt>
                <c:pt idx="25737">
                  <c:v>740.78200000000004</c:v>
                </c:pt>
                <c:pt idx="25738">
                  <c:v>740.84780000000001</c:v>
                </c:pt>
                <c:pt idx="25739">
                  <c:v>740.91380000000004</c:v>
                </c:pt>
                <c:pt idx="25740">
                  <c:v>740.98040000000003</c:v>
                </c:pt>
                <c:pt idx="25741">
                  <c:v>741.0444</c:v>
                </c:pt>
                <c:pt idx="25742">
                  <c:v>741.10860000000002</c:v>
                </c:pt>
                <c:pt idx="25743">
                  <c:v>741.17219999999998</c:v>
                </c:pt>
                <c:pt idx="25744">
                  <c:v>741.23580000000004</c:v>
                </c:pt>
                <c:pt idx="25745">
                  <c:v>741.30150000000003</c:v>
                </c:pt>
                <c:pt idx="25746">
                  <c:v>741.36630000000002</c:v>
                </c:pt>
                <c:pt idx="25747">
                  <c:v>741.43309999999997</c:v>
                </c:pt>
                <c:pt idx="25748">
                  <c:v>741.50049999999999</c:v>
                </c:pt>
                <c:pt idx="25749">
                  <c:v>741.56809999999996</c:v>
                </c:pt>
                <c:pt idx="25750">
                  <c:v>741.63810000000001</c:v>
                </c:pt>
                <c:pt idx="25751">
                  <c:v>741.7097</c:v>
                </c:pt>
                <c:pt idx="25752">
                  <c:v>741.7808</c:v>
                </c:pt>
                <c:pt idx="25753">
                  <c:v>741.85360000000003</c:v>
                </c:pt>
                <c:pt idx="25754">
                  <c:v>741.92719999999997</c:v>
                </c:pt>
                <c:pt idx="25755">
                  <c:v>742.00030000000004</c:v>
                </c:pt>
                <c:pt idx="25756">
                  <c:v>742.07460000000003</c:v>
                </c:pt>
                <c:pt idx="25757">
                  <c:v>742.14869999999996</c:v>
                </c:pt>
                <c:pt idx="25758">
                  <c:v>742.22339999999997</c:v>
                </c:pt>
                <c:pt idx="25759">
                  <c:v>742.29690000000005</c:v>
                </c:pt>
                <c:pt idx="25760">
                  <c:v>742.37120000000004</c:v>
                </c:pt>
                <c:pt idx="25761">
                  <c:v>742.4452</c:v>
                </c:pt>
                <c:pt idx="25762">
                  <c:v>742.52080000000001</c:v>
                </c:pt>
                <c:pt idx="25763">
                  <c:v>742.59410000000003</c:v>
                </c:pt>
                <c:pt idx="25764">
                  <c:v>742.66840000000002</c:v>
                </c:pt>
                <c:pt idx="25765">
                  <c:v>742.73950000000002</c:v>
                </c:pt>
                <c:pt idx="25766">
                  <c:v>742.81420000000003</c:v>
                </c:pt>
                <c:pt idx="25767">
                  <c:v>742.8845</c:v>
                </c:pt>
                <c:pt idx="25768">
                  <c:v>742.9556</c:v>
                </c:pt>
                <c:pt idx="25769">
                  <c:v>743.02760000000001</c:v>
                </c:pt>
                <c:pt idx="25770">
                  <c:v>743.09580000000005</c:v>
                </c:pt>
                <c:pt idx="25771">
                  <c:v>743.1644</c:v>
                </c:pt>
                <c:pt idx="25772">
                  <c:v>743.2337</c:v>
                </c:pt>
                <c:pt idx="25773">
                  <c:v>743.30179999999996</c:v>
                </c:pt>
                <c:pt idx="25774">
                  <c:v>743.3682</c:v>
                </c:pt>
                <c:pt idx="25775">
                  <c:v>743.4384</c:v>
                </c:pt>
                <c:pt idx="25776">
                  <c:v>743.50779999999997</c:v>
                </c:pt>
                <c:pt idx="25777">
                  <c:v>743.57560000000001</c:v>
                </c:pt>
                <c:pt idx="25778">
                  <c:v>743.64490000000001</c:v>
                </c:pt>
                <c:pt idx="25779">
                  <c:v>743.71519999999998</c:v>
                </c:pt>
                <c:pt idx="25780">
                  <c:v>743.78719999999998</c:v>
                </c:pt>
                <c:pt idx="25781">
                  <c:v>743.86059999999998</c:v>
                </c:pt>
                <c:pt idx="25782">
                  <c:v>743.93499999999995</c:v>
                </c:pt>
                <c:pt idx="25783">
                  <c:v>744.00760000000002</c:v>
                </c:pt>
                <c:pt idx="25784">
                  <c:v>744.07960000000003</c:v>
                </c:pt>
                <c:pt idx="25785">
                  <c:v>744.15060000000005</c:v>
                </c:pt>
                <c:pt idx="25786">
                  <c:v>744.22199999999998</c:v>
                </c:pt>
                <c:pt idx="25787">
                  <c:v>744.29</c:v>
                </c:pt>
                <c:pt idx="25788">
                  <c:v>744.3578</c:v>
                </c:pt>
                <c:pt idx="25789">
                  <c:v>744.42679999999996</c:v>
                </c:pt>
                <c:pt idx="25790">
                  <c:v>744.49519999999995</c:v>
                </c:pt>
                <c:pt idx="25791">
                  <c:v>744.56410000000005</c:v>
                </c:pt>
                <c:pt idx="25792">
                  <c:v>744.63239999999996</c:v>
                </c:pt>
                <c:pt idx="25793">
                  <c:v>744.70180000000005</c:v>
                </c:pt>
                <c:pt idx="25794">
                  <c:v>744.77279999999996</c:v>
                </c:pt>
                <c:pt idx="25795">
                  <c:v>744.84180000000003</c:v>
                </c:pt>
                <c:pt idx="25796">
                  <c:v>744.91610000000003</c:v>
                </c:pt>
                <c:pt idx="25797">
                  <c:v>744.99019999999996</c:v>
                </c:pt>
                <c:pt idx="25798">
                  <c:v>745.06309999999996</c:v>
                </c:pt>
                <c:pt idx="25799">
                  <c:v>745.13739999999996</c:v>
                </c:pt>
                <c:pt idx="25800">
                  <c:v>745.21119999999996</c:v>
                </c:pt>
                <c:pt idx="25801">
                  <c:v>745.28189999999995</c:v>
                </c:pt>
                <c:pt idx="25802">
                  <c:v>745.35</c:v>
                </c:pt>
                <c:pt idx="25803">
                  <c:v>745.41650000000004</c:v>
                </c:pt>
                <c:pt idx="25804">
                  <c:v>745.4819</c:v>
                </c:pt>
                <c:pt idx="25805">
                  <c:v>745.54340000000002</c:v>
                </c:pt>
                <c:pt idx="25806">
                  <c:v>745.60130000000004</c:v>
                </c:pt>
                <c:pt idx="25807">
                  <c:v>745.65959999999995</c:v>
                </c:pt>
                <c:pt idx="25808">
                  <c:v>745.71860000000004</c:v>
                </c:pt>
                <c:pt idx="25809">
                  <c:v>745.78120000000001</c:v>
                </c:pt>
                <c:pt idx="25810">
                  <c:v>745.84469999999999</c:v>
                </c:pt>
                <c:pt idx="25811">
                  <c:v>745.90679999999998</c:v>
                </c:pt>
                <c:pt idx="25812">
                  <c:v>745.97220000000004</c:v>
                </c:pt>
                <c:pt idx="25813">
                  <c:v>746.03909999999996</c:v>
                </c:pt>
                <c:pt idx="25814">
                  <c:v>746.1078</c:v>
                </c:pt>
                <c:pt idx="25815">
                  <c:v>746.17660000000001</c:v>
                </c:pt>
                <c:pt idx="25816">
                  <c:v>746.24440000000004</c:v>
                </c:pt>
                <c:pt idx="25817">
                  <c:v>746.31820000000005</c:v>
                </c:pt>
                <c:pt idx="25818">
                  <c:v>746.39110000000005</c:v>
                </c:pt>
                <c:pt idx="25819">
                  <c:v>746.46519999999998</c:v>
                </c:pt>
                <c:pt idx="25820">
                  <c:v>746.53869999999995</c:v>
                </c:pt>
                <c:pt idx="25821">
                  <c:v>746.61389999999994</c:v>
                </c:pt>
                <c:pt idx="25822">
                  <c:v>746.69100000000003</c:v>
                </c:pt>
                <c:pt idx="25823">
                  <c:v>746.76689999999996</c:v>
                </c:pt>
                <c:pt idx="25824">
                  <c:v>746.84259999999995</c:v>
                </c:pt>
                <c:pt idx="25825">
                  <c:v>746.92129999999997</c:v>
                </c:pt>
                <c:pt idx="25826">
                  <c:v>746.99609999999996</c:v>
                </c:pt>
                <c:pt idx="25827">
                  <c:v>747.07259999999997</c:v>
                </c:pt>
                <c:pt idx="25828">
                  <c:v>747.14869999999996</c:v>
                </c:pt>
                <c:pt idx="25829">
                  <c:v>747.22109999999998</c:v>
                </c:pt>
                <c:pt idx="25830">
                  <c:v>747.2921</c:v>
                </c:pt>
                <c:pt idx="25831">
                  <c:v>747.36</c:v>
                </c:pt>
                <c:pt idx="25832">
                  <c:v>747.42650000000003</c:v>
                </c:pt>
                <c:pt idx="25833">
                  <c:v>747.49279999999999</c:v>
                </c:pt>
                <c:pt idx="25834">
                  <c:v>747.56140000000005</c:v>
                </c:pt>
                <c:pt idx="25835">
                  <c:v>747.62750000000005</c:v>
                </c:pt>
                <c:pt idx="25836">
                  <c:v>747.69399999999996</c:v>
                </c:pt>
                <c:pt idx="25837">
                  <c:v>747.76300000000003</c:v>
                </c:pt>
                <c:pt idx="25838">
                  <c:v>747.83209999999997</c:v>
                </c:pt>
                <c:pt idx="25839">
                  <c:v>747.90239999999994</c:v>
                </c:pt>
                <c:pt idx="25840">
                  <c:v>747.97339999999997</c:v>
                </c:pt>
                <c:pt idx="25841">
                  <c:v>748.04510000000005</c:v>
                </c:pt>
                <c:pt idx="25842">
                  <c:v>748.11580000000004</c:v>
                </c:pt>
                <c:pt idx="25843">
                  <c:v>748.18939999999998</c:v>
                </c:pt>
                <c:pt idx="25844">
                  <c:v>748.26160000000004</c:v>
                </c:pt>
                <c:pt idx="25845">
                  <c:v>748.3347</c:v>
                </c:pt>
                <c:pt idx="25846">
                  <c:v>748.40679999999998</c:v>
                </c:pt>
                <c:pt idx="25847">
                  <c:v>748.47879999999998</c:v>
                </c:pt>
                <c:pt idx="25848">
                  <c:v>748.54989999999998</c:v>
                </c:pt>
                <c:pt idx="25849">
                  <c:v>748.61789999999996</c:v>
                </c:pt>
                <c:pt idx="25850">
                  <c:v>748.68370000000004</c:v>
                </c:pt>
                <c:pt idx="25851">
                  <c:v>748.75049999999999</c:v>
                </c:pt>
                <c:pt idx="25852">
                  <c:v>748.81880000000001</c:v>
                </c:pt>
                <c:pt idx="25853">
                  <c:v>748.88499999999999</c:v>
                </c:pt>
                <c:pt idx="25854">
                  <c:v>748.95389999999998</c:v>
                </c:pt>
                <c:pt idx="25855">
                  <c:v>749.02350000000001</c:v>
                </c:pt>
                <c:pt idx="25856">
                  <c:v>749.09180000000003</c:v>
                </c:pt>
                <c:pt idx="25857">
                  <c:v>749.16399999999999</c:v>
                </c:pt>
                <c:pt idx="25858">
                  <c:v>749.23659999999995</c:v>
                </c:pt>
                <c:pt idx="25859">
                  <c:v>749.31060000000002</c:v>
                </c:pt>
                <c:pt idx="25860">
                  <c:v>749.38310000000001</c:v>
                </c:pt>
                <c:pt idx="25861">
                  <c:v>749.45820000000003</c:v>
                </c:pt>
                <c:pt idx="25862">
                  <c:v>749.53219999999999</c:v>
                </c:pt>
                <c:pt idx="25863">
                  <c:v>749.60850000000005</c:v>
                </c:pt>
                <c:pt idx="25864">
                  <c:v>749.68309999999997</c:v>
                </c:pt>
                <c:pt idx="25865">
                  <c:v>749.75900000000001</c:v>
                </c:pt>
                <c:pt idx="25866">
                  <c:v>749.83360000000005</c:v>
                </c:pt>
                <c:pt idx="25867">
                  <c:v>749.90989999999999</c:v>
                </c:pt>
                <c:pt idx="25868">
                  <c:v>749.98500000000001</c:v>
                </c:pt>
                <c:pt idx="25869">
                  <c:v>750.0598</c:v>
                </c:pt>
                <c:pt idx="25870">
                  <c:v>750.13440000000003</c:v>
                </c:pt>
                <c:pt idx="25871">
                  <c:v>750.21019999999999</c:v>
                </c:pt>
                <c:pt idx="25872">
                  <c:v>750.28409999999997</c:v>
                </c:pt>
                <c:pt idx="25873">
                  <c:v>750.35979999999995</c:v>
                </c:pt>
                <c:pt idx="25874">
                  <c:v>750.43399999999997</c:v>
                </c:pt>
                <c:pt idx="25875">
                  <c:v>750.50810000000001</c:v>
                </c:pt>
                <c:pt idx="25876">
                  <c:v>750.5797</c:v>
                </c:pt>
                <c:pt idx="25877">
                  <c:v>750.65179999999998</c:v>
                </c:pt>
                <c:pt idx="25878">
                  <c:v>750.72310000000004</c:v>
                </c:pt>
                <c:pt idx="25879">
                  <c:v>750.79319999999996</c:v>
                </c:pt>
                <c:pt idx="25880">
                  <c:v>750.86320000000001</c:v>
                </c:pt>
                <c:pt idx="25881">
                  <c:v>750.93140000000005</c:v>
                </c:pt>
                <c:pt idx="25882">
                  <c:v>750.99459999999999</c:v>
                </c:pt>
                <c:pt idx="25883">
                  <c:v>751.0548</c:v>
                </c:pt>
                <c:pt idx="25884">
                  <c:v>751.11659999999995</c:v>
                </c:pt>
                <c:pt idx="25885">
                  <c:v>751.17750000000001</c:v>
                </c:pt>
                <c:pt idx="25886">
                  <c:v>751.24</c:v>
                </c:pt>
                <c:pt idx="25887">
                  <c:v>751.30250000000001</c:v>
                </c:pt>
                <c:pt idx="25888">
                  <c:v>751.36599999999999</c:v>
                </c:pt>
                <c:pt idx="25889">
                  <c:v>751.4316</c:v>
                </c:pt>
                <c:pt idx="25890">
                  <c:v>751.49879999999996</c:v>
                </c:pt>
                <c:pt idx="25891">
                  <c:v>751.56690000000003</c:v>
                </c:pt>
                <c:pt idx="25892">
                  <c:v>751.63840000000005</c:v>
                </c:pt>
                <c:pt idx="25893">
                  <c:v>751.70849999999996</c:v>
                </c:pt>
                <c:pt idx="25894">
                  <c:v>751.78030000000001</c:v>
                </c:pt>
                <c:pt idx="25895">
                  <c:v>751.85400000000004</c:v>
                </c:pt>
                <c:pt idx="25896">
                  <c:v>751.93</c:v>
                </c:pt>
                <c:pt idx="25897">
                  <c:v>752.00609999999995</c:v>
                </c:pt>
                <c:pt idx="25898">
                  <c:v>752.0829</c:v>
                </c:pt>
                <c:pt idx="25899">
                  <c:v>752.16030000000001</c:v>
                </c:pt>
                <c:pt idx="25900">
                  <c:v>752.23689999999999</c:v>
                </c:pt>
                <c:pt idx="25901">
                  <c:v>752.31449999999995</c:v>
                </c:pt>
                <c:pt idx="25902">
                  <c:v>752.3913</c:v>
                </c:pt>
                <c:pt idx="25903">
                  <c:v>752.46839999999997</c:v>
                </c:pt>
                <c:pt idx="25904">
                  <c:v>752.54300000000001</c:v>
                </c:pt>
                <c:pt idx="25905">
                  <c:v>752.6191</c:v>
                </c:pt>
                <c:pt idx="25906">
                  <c:v>752.69380000000001</c:v>
                </c:pt>
                <c:pt idx="25907">
                  <c:v>752.7663</c:v>
                </c:pt>
                <c:pt idx="25908">
                  <c:v>752.83690000000001</c:v>
                </c:pt>
                <c:pt idx="25909">
                  <c:v>752.90710000000001</c:v>
                </c:pt>
                <c:pt idx="25910">
                  <c:v>752.97799999999995</c:v>
                </c:pt>
                <c:pt idx="25911">
                  <c:v>753.04899999999998</c:v>
                </c:pt>
                <c:pt idx="25912">
                  <c:v>753.11659999999995</c:v>
                </c:pt>
                <c:pt idx="25913">
                  <c:v>753.18719999999996</c:v>
                </c:pt>
                <c:pt idx="25914">
                  <c:v>753.25720000000001</c:v>
                </c:pt>
                <c:pt idx="25915">
                  <c:v>753.3279</c:v>
                </c:pt>
                <c:pt idx="25916">
                  <c:v>753.3972</c:v>
                </c:pt>
                <c:pt idx="25917">
                  <c:v>753.46749999999997</c:v>
                </c:pt>
                <c:pt idx="25918">
                  <c:v>753.53880000000004</c:v>
                </c:pt>
                <c:pt idx="25919">
                  <c:v>753.61260000000004</c:v>
                </c:pt>
                <c:pt idx="25920">
                  <c:v>753.68499999999995</c:v>
                </c:pt>
                <c:pt idx="25921">
                  <c:v>753.75779999999997</c:v>
                </c:pt>
                <c:pt idx="25922">
                  <c:v>753.83280000000002</c:v>
                </c:pt>
                <c:pt idx="25923">
                  <c:v>753.90539999999999</c:v>
                </c:pt>
                <c:pt idx="25924">
                  <c:v>753.97969999999998</c:v>
                </c:pt>
                <c:pt idx="25925">
                  <c:v>754.05200000000002</c:v>
                </c:pt>
                <c:pt idx="25926">
                  <c:v>754.125</c:v>
                </c:pt>
                <c:pt idx="25927">
                  <c:v>754.19680000000005</c:v>
                </c:pt>
                <c:pt idx="25928">
                  <c:v>754.26840000000004</c:v>
                </c:pt>
                <c:pt idx="25929">
                  <c:v>754.33889999999997</c:v>
                </c:pt>
                <c:pt idx="25930">
                  <c:v>754.41049999999996</c:v>
                </c:pt>
                <c:pt idx="25931">
                  <c:v>754.48159999999996</c:v>
                </c:pt>
                <c:pt idx="25932">
                  <c:v>754.55179999999996</c:v>
                </c:pt>
                <c:pt idx="25933">
                  <c:v>754.62339999999995</c:v>
                </c:pt>
                <c:pt idx="25934">
                  <c:v>754.69370000000004</c:v>
                </c:pt>
                <c:pt idx="25935">
                  <c:v>754.76530000000002</c:v>
                </c:pt>
                <c:pt idx="25936">
                  <c:v>754.83500000000004</c:v>
                </c:pt>
                <c:pt idx="25937">
                  <c:v>754.90549999999996</c:v>
                </c:pt>
                <c:pt idx="25938">
                  <c:v>754.97640000000001</c:v>
                </c:pt>
                <c:pt idx="25939">
                  <c:v>755.04639999999995</c:v>
                </c:pt>
                <c:pt idx="25940">
                  <c:v>755.11450000000002</c:v>
                </c:pt>
                <c:pt idx="25941">
                  <c:v>755.1866</c:v>
                </c:pt>
                <c:pt idx="25942">
                  <c:v>755.25699999999995</c:v>
                </c:pt>
                <c:pt idx="25943">
                  <c:v>755.33100000000002</c:v>
                </c:pt>
                <c:pt idx="25944">
                  <c:v>755.40129999999999</c:v>
                </c:pt>
                <c:pt idx="25945">
                  <c:v>755.476</c:v>
                </c:pt>
                <c:pt idx="25946">
                  <c:v>755.55</c:v>
                </c:pt>
                <c:pt idx="25947">
                  <c:v>755.62199999999996</c:v>
                </c:pt>
                <c:pt idx="25948">
                  <c:v>755.69640000000004</c:v>
                </c:pt>
                <c:pt idx="25949">
                  <c:v>755.76959999999997</c:v>
                </c:pt>
                <c:pt idx="25950">
                  <c:v>755.84180000000003</c:v>
                </c:pt>
                <c:pt idx="25951">
                  <c:v>755.91309999999999</c:v>
                </c:pt>
                <c:pt idx="25952">
                  <c:v>755.98389999999995</c:v>
                </c:pt>
                <c:pt idx="25953">
                  <c:v>756.05640000000005</c:v>
                </c:pt>
                <c:pt idx="25954">
                  <c:v>756.12789999999995</c:v>
                </c:pt>
                <c:pt idx="25955">
                  <c:v>756.20090000000005</c:v>
                </c:pt>
                <c:pt idx="25956">
                  <c:v>756.27290000000005</c:v>
                </c:pt>
                <c:pt idx="25957">
                  <c:v>756.34569999999997</c:v>
                </c:pt>
                <c:pt idx="25958">
                  <c:v>756.4194</c:v>
                </c:pt>
                <c:pt idx="25959">
                  <c:v>756.49239999999998</c:v>
                </c:pt>
                <c:pt idx="25960">
                  <c:v>756.56920000000002</c:v>
                </c:pt>
                <c:pt idx="25961">
                  <c:v>756.64239999999995</c:v>
                </c:pt>
                <c:pt idx="25962">
                  <c:v>756.71680000000003</c:v>
                </c:pt>
                <c:pt idx="25963">
                  <c:v>756.7903</c:v>
                </c:pt>
                <c:pt idx="25964">
                  <c:v>756.86490000000003</c:v>
                </c:pt>
                <c:pt idx="25965">
                  <c:v>756.93970000000002</c:v>
                </c:pt>
                <c:pt idx="25966">
                  <c:v>757.01490000000001</c:v>
                </c:pt>
                <c:pt idx="25967">
                  <c:v>757.09010000000001</c:v>
                </c:pt>
                <c:pt idx="25968">
                  <c:v>757.16380000000004</c:v>
                </c:pt>
                <c:pt idx="25969">
                  <c:v>757.23850000000004</c:v>
                </c:pt>
                <c:pt idx="25970">
                  <c:v>757.31190000000004</c:v>
                </c:pt>
                <c:pt idx="25971">
                  <c:v>757.38189999999997</c:v>
                </c:pt>
                <c:pt idx="25972">
                  <c:v>757.44989999999996</c:v>
                </c:pt>
                <c:pt idx="25973">
                  <c:v>757.51739999999995</c:v>
                </c:pt>
                <c:pt idx="25974">
                  <c:v>757.58780000000002</c:v>
                </c:pt>
                <c:pt idx="25975">
                  <c:v>757.65599999999995</c:v>
                </c:pt>
                <c:pt idx="25976">
                  <c:v>757.72339999999997</c:v>
                </c:pt>
                <c:pt idx="25977">
                  <c:v>757.79079999999999</c:v>
                </c:pt>
                <c:pt idx="25978">
                  <c:v>757.85550000000001</c:v>
                </c:pt>
                <c:pt idx="25979">
                  <c:v>757.92280000000005</c:v>
                </c:pt>
                <c:pt idx="25980">
                  <c:v>757.9905</c:v>
                </c:pt>
                <c:pt idx="25981">
                  <c:v>758.05719999999997</c:v>
                </c:pt>
                <c:pt idx="25982">
                  <c:v>758.12699999999995</c:v>
                </c:pt>
                <c:pt idx="25983">
                  <c:v>758.19550000000004</c:v>
                </c:pt>
                <c:pt idx="25984">
                  <c:v>758.26649999999995</c:v>
                </c:pt>
                <c:pt idx="25985">
                  <c:v>758.33860000000004</c:v>
                </c:pt>
                <c:pt idx="25986">
                  <c:v>758.41</c:v>
                </c:pt>
                <c:pt idx="25987">
                  <c:v>758.48440000000005</c:v>
                </c:pt>
                <c:pt idx="25988">
                  <c:v>758.55790000000002</c:v>
                </c:pt>
                <c:pt idx="25989">
                  <c:v>758.6345</c:v>
                </c:pt>
                <c:pt idx="25990">
                  <c:v>758.70920000000001</c:v>
                </c:pt>
                <c:pt idx="25991">
                  <c:v>758.78440000000001</c:v>
                </c:pt>
                <c:pt idx="25992">
                  <c:v>758.85940000000005</c:v>
                </c:pt>
                <c:pt idx="25993">
                  <c:v>758.93499999999995</c:v>
                </c:pt>
                <c:pt idx="25994">
                  <c:v>759.01319999999998</c:v>
                </c:pt>
                <c:pt idx="25995">
                  <c:v>759.08960000000002</c:v>
                </c:pt>
                <c:pt idx="25996">
                  <c:v>759.16430000000003</c:v>
                </c:pt>
                <c:pt idx="25997">
                  <c:v>759.24080000000004</c:v>
                </c:pt>
                <c:pt idx="25998">
                  <c:v>759.31679999999994</c:v>
                </c:pt>
                <c:pt idx="25999">
                  <c:v>759.39049999999997</c:v>
                </c:pt>
                <c:pt idx="26000">
                  <c:v>759.46379999999999</c:v>
                </c:pt>
                <c:pt idx="26001">
                  <c:v>759.53679999999997</c:v>
                </c:pt>
                <c:pt idx="26002">
                  <c:v>759.61239999999998</c:v>
                </c:pt>
                <c:pt idx="26003">
                  <c:v>759.68550000000005</c:v>
                </c:pt>
                <c:pt idx="26004">
                  <c:v>759.75879999999995</c:v>
                </c:pt>
                <c:pt idx="26005">
                  <c:v>759.83150000000001</c:v>
                </c:pt>
                <c:pt idx="26006">
                  <c:v>759.90419999999995</c:v>
                </c:pt>
                <c:pt idx="26007">
                  <c:v>759.97839999999997</c:v>
                </c:pt>
                <c:pt idx="26008">
                  <c:v>760.05250000000001</c:v>
                </c:pt>
                <c:pt idx="26009">
                  <c:v>760.12699999999995</c:v>
                </c:pt>
                <c:pt idx="26010">
                  <c:v>760.20219999999995</c:v>
                </c:pt>
                <c:pt idx="26011">
                  <c:v>760.27760000000001</c:v>
                </c:pt>
                <c:pt idx="26012">
                  <c:v>760.35400000000004</c:v>
                </c:pt>
                <c:pt idx="26013">
                  <c:v>760.43100000000004</c:v>
                </c:pt>
                <c:pt idx="26014">
                  <c:v>760.50559999999996</c:v>
                </c:pt>
                <c:pt idx="26015">
                  <c:v>760.58079999999995</c:v>
                </c:pt>
                <c:pt idx="26016">
                  <c:v>760.65419999999995</c:v>
                </c:pt>
                <c:pt idx="26017">
                  <c:v>760.72450000000003</c:v>
                </c:pt>
                <c:pt idx="26018">
                  <c:v>760.7944</c:v>
                </c:pt>
                <c:pt idx="26019">
                  <c:v>760.86199999999997</c:v>
                </c:pt>
                <c:pt idx="26020">
                  <c:v>760.92989999999998</c:v>
                </c:pt>
                <c:pt idx="26021">
                  <c:v>760.99749999999995</c:v>
                </c:pt>
                <c:pt idx="26022">
                  <c:v>761.06380000000001</c:v>
                </c:pt>
                <c:pt idx="26023">
                  <c:v>761.13220000000001</c:v>
                </c:pt>
                <c:pt idx="26024">
                  <c:v>761.20140000000004</c:v>
                </c:pt>
                <c:pt idx="26025">
                  <c:v>761.27149999999995</c:v>
                </c:pt>
                <c:pt idx="26026">
                  <c:v>761.34249999999997</c:v>
                </c:pt>
                <c:pt idx="26027">
                  <c:v>761.4144</c:v>
                </c:pt>
                <c:pt idx="26028">
                  <c:v>761.48599999999999</c:v>
                </c:pt>
                <c:pt idx="26029">
                  <c:v>761.55560000000003</c:v>
                </c:pt>
                <c:pt idx="26030">
                  <c:v>761.62400000000002</c:v>
                </c:pt>
                <c:pt idx="26031">
                  <c:v>761.68970000000002</c:v>
                </c:pt>
                <c:pt idx="26032">
                  <c:v>761.75429999999994</c:v>
                </c:pt>
                <c:pt idx="26033">
                  <c:v>761.81920000000002</c:v>
                </c:pt>
                <c:pt idx="26034">
                  <c:v>761.88639999999998</c:v>
                </c:pt>
                <c:pt idx="26035">
                  <c:v>761.95320000000004</c:v>
                </c:pt>
                <c:pt idx="26036">
                  <c:v>762.01949999999999</c:v>
                </c:pt>
                <c:pt idx="26037">
                  <c:v>762.08439999999996</c:v>
                </c:pt>
                <c:pt idx="26038">
                  <c:v>762.15340000000003</c:v>
                </c:pt>
                <c:pt idx="26039">
                  <c:v>762.22280000000001</c:v>
                </c:pt>
                <c:pt idx="26040">
                  <c:v>762.29309999999998</c:v>
                </c:pt>
                <c:pt idx="26041">
                  <c:v>762.36659999999995</c:v>
                </c:pt>
                <c:pt idx="26042">
                  <c:v>762.43910000000005</c:v>
                </c:pt>
                <c:pt idx="26043">
                  <c:v>762.51379999999995</c:v>
                </c:pt>
                <c:pt idx="26044">
                  <c:v>762.58939999999996</c:v>
                </c:pt>
                <c:pt idx="26045">
                  <c:v>762.66700000000003</c:v>
                </c:pt>
                <c:pt idx="26046">
                  <c:v>762.74279999999999</c:v>
                </c:pt>
                <c:pt idx="26047">
                  <c:v>762.82079999999996</c:v>
                </c:pt>
                <c:pt idx="26048">
                  <c:v>762.899</c:v>
                </c:pt>
                <c:pt idx="26049">
                  <c:v>762.97379999999998</c:v>
                </c:pt>
                <c:pt idx="26050">
                  <c:v>763.04809999999998</c:v>
                </c:pt>
                <c:pt idx="26051">
                  <c:v>763.12379999999996</c:v>
                </c:pt>
                <c:pt idx="26052">
                  <c:v>763.19420000000002</c:v>
                </c:pt>
                <c:pt idx="26053">
                  <c:v>763.26660000000004</c:v>
                </c:pt>
                <c:pt idx="26054">
                  <c:v>763.33600000000001</c:v>
                </c:pt>
                <c:pt idx="26055">
                  <c:v>763.40470000000005</c:v>
                </c:pt>
                <c:pt idx="26056">
                  <c:v>763.47260000000006</c:v>
                </c:pt>
                <c:pt idx="26057">
                  <c:v>763.54399999999998</c:v>
                </c:pt>
                <c:pt idx="26058">
                  <c:v>763.61530000000005</c:v>
                </c:pt>
                <c:pt idx="26059">
                  <c:v>763.68399999999997</c:v>
                </c:pt>
                <c:pt idx="26060">
                  <c:v>763.75689999999997</c:v>
                </c:pt>
                <c:pt idx="26061">
                  <c:v>763.82960000000003</c:v>
                </c:pt>
                <c:pt idx="26062">
                  <c:v>763.90340000000003</c:v>
                </c:pt>
                <c:pt idx="26063">
                  <c:v>763.97580000000005</c:v>
                </c:pt>
                <c:pt idx="26064">
                  <c:v>764.04989999999998</c:v>
                </c:pt>
                <c:pt idx="26065">
                  <c:v>764.12440000000004</c:v>
                </c:pt>
                <c:pt idx="26066">
                  <c:v>764.19600000000003</c:v>
                </c:pt>
                <c:pt idx="26067">
                  <c:v>764.26750000000004</c:v>
                </c:pt>
                <c:pt idx="26068">
                  <c:v>764.33860000000004</c:v>
                </c:pt>
                <c:pt idx="26069">
                  <c:v>764.40710000000001</c:v>
                </c:pt>
                <c:pt idx="26070">
                  <c:v>764.47429999999997</c:v>
                </c:pt>
                <c:pt idx="26071">
                  <c:v>764.54150000000004</c:v>
                </c:pt>
                <c:pt idx="26072">
                  <c:v>764.60940000000005</c:v>
                </c:pt>
                <c:pt idx="26073">
                  <c:v>764.67570000000001</c:v>
                </c:pt>
                <c:pt idx="26074">
                  <c:v>764.74450000000002</c:v>
                </c:pt>
                <c:pt idx="26075">
                  <c:v>764.81309999999996</c:v>
                </c:pt>
                <c:pt idx="26076">
                  <c:v>764.88139999999999</c:v>
                </c:pt>
                <c:pt idx="26077">
                  <c:v>764.95180000000005</c:v>
                </c:pt>
                <c:pt idx="26078">
                  <c:v>765.02430000000004</c:v>
                </c:pt>
                <c:pt idx="26079">
                  <c:v>765.0951</c:v>
                </c:pt>
                <c:pt idx="26080">
                  <c:v>765.16970000000003</c:v>
                </c:pt>
                <c:pt idx="26081">
                  <c:v>765.2432</c:v>
                </c:pt>
                <c:pt idx="26082">
                  <c:v>765.31899999999996</c:v>
                </c:pt>
                <c:pt idx="26083">
                  <c:v>765.39530000000002</c:v>
                </c:pt>
                <c:pt idx="26084">
                  <c:v>765.47119999999995</c:v>
                </c:pt>
                <c:pt idx="26085">
                  <c:v>765.54750000000001</c:v>
                </c:pt>
                <c:pt idx="26086">
                  <c:v>765.62570000000005</c:v>
                </c:pt>
                <c:pt idx="26087">
                  <c:v>765.70450000000005</c:v>
                </c:pt>
                <c:pt idx="26088">
                  <c:v>765.78279999999995</c:v>
                </c:pt>
                <c:pt idx="26089">
                  <c:v>765.8587</c:v>
                </c:pt>
                <c:pt idx="26090">
                  <c:v>765.93499999999995</c:v>
                </c:pt>
                <c:pt idx="26091">
                  <c:v>766.01239999999996</c:v>
                </c:pt>
                <c:pt idx="26092">
                  <c:v>766.09069999999997</c:v>
                </c:pt>
                <c:pt idx="26093">
                  <c:v>766.16700000000003</c:v>
                </c:pt>
                <c:pt idx="26094">
                  <c:v>766.24289999999996</c:v>
                </c:pt>
                <c:pt idx="26095">
                  <c:v>766.31880000000001</c:v>
                </c:pt>
                <c:pt idx="26096">
                  <c:v>766.39459999999997</c:v>
                </c:pt>
                <c:pt idx="26097">
                  <c:v>766.46799999999996</c:v>
                </c:pt>
                <c:pt idx="26098">
                  <c:v>766.54</c:v>
                </c:pt>
                <c:pt idx="26099">
                  <c:v>766.61090000000002</c:v>
                </c:pt>
                <c:pt idx="26100">
                  <c:v>766.68119999999999</c:v>
                </c:pt>
                <c:pt idx="26101">
                  <c:v>766.74699999999996</c:v>
                </c:pt>
                <c:pt idx="26102">
                  <c:v>766.81389999999999</c:v>
                </c:pt>
                <c:pt idx="26103">
                  <c:v>766.88109999999995</c:v>
                </c:pt>
                <c:pt idx="26104">
                  <c:v>766.94849999999997</c:v>
                </c:pt>
                <c:pt idx="26105">
                  <c:v>767.01580000000001</c:v>
                </c:pt>
                <c:pt idx="26106">
                  <c:v>767.08299999999997</c:v>
                </c:pt>
                <c:pt idx="26107">
                  <c:v>767.15300000000002</c:v>
                </c:pt>
                <c:pt idx="26108">
                  <c:v>767.22180000000003</c:v>
                </c:pt>
                <c:pt idx="26109">
                  <c:v>767.28970000000004</c:v>
                </c:pt>
                <c:pt idx="26110">
                  <c:v>767.35929999999996</c:v>
                </c:pt>
                <c:pt idx="26111">
                  <c:v>767.42989999999998</c:v>
                </c:pt>
                <c:pt idx="26112">
                  <c:v>767.49929999999995</c:v>
                </c:pt>
                <c:pt idx="26113">
                  <c:v>767.57100000000003</c:v>
                </c:pt>
                <c:pt idx="26114">
                  <c:v>767.64359999999999</c:v>
                </c:pt>
                <c:pt idx="26115">
                  <c:v>767.71500000000003</c:v>
                </c:pt>
                <c:pt idx="26116">
                  <c:v>767.78980000000001</c:v>
                </c:pt>
                <c:pt idx="26117">
                  <c:v>767.86389999999994</c:v>
                </c:pt>
                <c:pt idx="26118">
                  <c:v>767.94140000000004</c:v>
                </c:pt>
                <c:pt idx="26119">
                  <c:v>768.01610000000005</c:v>
                </c:pt>
                <c:pt idx="26120">
                  <c:v>768.09220000000005</c:v>
                </c:pt>
                <c:pt idx="26121">
                  <c:v>768.16359999999997</c:v>
                </c:pt>
                <c:pt idx="26122">
                  <c:v>768.23760000000004</c:v>
                </c:pt>
                <c:pt idx="26123">
                  <c:v>768.30759999999998</c:v>
                </c:pt>
                <c:pt idx="26124">
                  <c:v>768.37760000000003</c:v>
                </c:pt>
                <c:pt idx="26125">
                  <c:v>768.44650000000001</c:v>
                </c:pt>
                <c:pt idx="26126">
                  <c:v>768.51549999999997</c:v>
                </c:pt>
                <c:pt idx="26127">
                  <c:v>768.58519999999999</c:v>
                </c:pt>
                <c:pt idx="26128">
                  <c:v>768.65250000000003</c:v>
                </c:pt>
                <c:pt idx="26129">
                  <c:v>768.72320000000002</c:v>
                </c:pt>
                <c:pt idx="26130">
                  <c:v>768.79280000000006</c:v>
                </c:pt>
                <c:pt idx="26131">
                  <c:v>768.86490000000003</c:v>
                </c:pt>
                <c:pt idx="26132">
                  <c:v>768.93579999999997</c:v>
                </c:pt>
                <c:pt idx="26133">
                  <c:v>769.00940000000003</c:v>
                </c:pt>
                <c:pt idx="26134">
                  <c:v>769.08360000000005</c:v>
                </c:pt>
                <c:pt idx="26135">
                  <c:v>769.15620000000001</c:v>
                </c:pt>
                <c:pt idx="26136">
                  <c:v>769.23140000000001</c:v>
                </c:pt>
                <c:pt idx="26137">
                  <c:v>769.30899999999997</c:v>
                </c:pt>
                <c:pt idx="26138">
                  <c:v>769.38400000000001</c:v>
                </c:pt>
                <c:pt idx="26139">
                  <c:v>769.45950000000005</c:v>
                </c:pt>
                <c:pt idx="26140">
                  <c:v>769.53679999999997</c:v>
                </c:pt>
                <c:pt idx="26141">
                  <c:v>769.61339999999996</c:v>
                </c:pt>
                <c:pt idx="26142">
                  <c:v>769.68759999999997</c:v>
                </c:pt>
                <c:pt idx="26143">
                  <c:v>769.76099999999997</c:v>
                </c:pt>
                <c:pt idx="26144">
                  <c:v>769.83600000000001</c:v>
                </c:pt>
                <c:pt idx="26145">
                  <c:v>769.91060000000004</c:v>
                </c:pt>
                <c:pt idx="26146">
                  <c:v>769.9837</c:v>
                </c:pt>
                <c:pt idx="26147">
                  <c:v>770.05589999999995</c:v>
                </c:pt>
                <c:pt idx="26148">
                  <c:v>770.13049999999998</c:v>
                </c:pt>
                <c:pt idx="26149">
                  <c:v>770.2038</c:v>
                </c:pt>
                <c:pt idx="26150">
                  <c:v>770.27750000000003</c:v>
                </c:pt>
                <c:pt idx="26151">
                  <c:v>770.35119999999995</c:v>
                </c:pt>
                <c:pt idx="26152">
                  <c:v>770.42499999999995</c:v>
                </c:pt>
                <c:pt idx="26153">
                  <c:v>770.49739999999997</c:v>
                </c:pt>
                <c:pt idx="26154">
                  <c:v>770.57100000000003</c:v>
                </c:pt>
                <c:pt idx="26155">
                  <c:v>770.64480000000003</c:v>
                </c:pt>
                <c:pt idx="26156">
                  <c:v>770.71659999999997</c:v>
                </c:pt>
                <c:pt idx="26157">
                  <c:v>770.78949999999998</c:v>
                </c:pt>
                <c:pt idx="26158">
                  <c:v>770.86159999999995</c:v>
                </c:pt>
                <c:pt idx="26159">
                  <c:v>770.93420000000003</c:v>
                </c:pt>
                <c:pt idx="26160">
                  <c:v>771.00720000000001</c:v>
                </c:pt>
                <c:pt idx="26161">
                  <c:v>771.0797</c:v>
                </c:pt>
                <c:pt idx="26162">
                  <c:v>771.15499999999997</c:v>
                </c:pt>
                <c:pt idx="26163">
                  <c:v>771.2251</c:v>
                </c:pt>
                <c:pt idx="26164">
                  <c:v>771.29470000000003</c:v>
                </c:pt>
                <c:pt idx="26165">
                  <c:v>771.36189999999999</c:v>
                </c:pt>
                <c:pt idx="26166">
                  <c:v>771.42780000000005</c:v>
                </c:pt>
                <c:pt idx="26167">
                  <c:v>771.49490000000003</c:v>
                </c:pt>
                <c:pt idx="26168">
                  <c:v>771.56219999999996</c:v>
                </c:pt>
                <c:pt idx="26169">
                  <c:v>771.62900000000002</c:v>
                </c:pt>
                <c:pt idx="26170">
                  <c:v>771.69820000000004</c:v>
                </c:pt>
                <c:pt idx="26171">
                  <c:v>771.76689999999996</c:v>
                </c:pt>
                <c:pt idx="26172">
                  <c:v>771.83630000000005</c:v>
                </c:pt>
                <c:pt idx="26173">
                  <c:v>771.90819999999997</c:v>
                </c:pt>
                <c:pt idx="26174">
                  <c:v>771.98130000000003</c:v>
                </c:pt>
                <c:pt idx="26175">
                  <c:v>772.05280000000005</c:v>
                </c:pt>
                <c:pt idx="26176">
                  <c:v>772.12900000000002</c:v>
                </c:pt>
                <c:pt idx="26177">
                  <c:v>772.20320000000004</c:v>
                </c:pt>
                <c:pt idx="26178">
                  <c:v>772.2799</c:v>
                </c:pt>
                <c:pt idx="26179">
                  <c:v>772.35649999999998</c:v>
                </c:pt>
                <c:pt idx="26180">
                  <c:v>772.43499999999995</c:v>
                </c:pt>
                <c:pt idx="26181">
                  <c:v>772.51139999999998</c:v>
                </c:pt>
                <c:pt idx="26182">
                  <c:v>772.59190000000001</c:v>
                </c:pt>
                <c:pt idx="26183">
                  <c:v>772.66840000000002</c:v>
                </c:pt>
                <c:pt idx="26184">
                  <c:v>772.74419999999998</c:v>
                </c:pt>
                <c:pt idx="26185">
                  <c:v>772.82190000000003</c:v>
                </c:pt>
                <c:pt idx="26186">
                  <c:v>772.89800000000002</c:v>
                </c:pt>
                <c:pt idx="26187">
                  <c:v>772.97360000000003</c:v>
                </c:pt>
                <c:pt idx="26188">
                  <c:v>773.04740000000004</c:v>
                </c:pt>
                <c:pt idx="26189">
                  <c:v>773.12220000000002</c:v>
                </c:pt>
                <c:pt idx="26190">
                  <c:v>773.19719999999995</c:v>
                </c:pt>
                <c:pt idx="26191">
                  <c:v>773.27120000000002</c:v>
                </c:pt>
                <c:pt idx="26192">
                  <c:v>773.34569999999997</c:v>
                </c:pt>
                <c:pt idx="26193">
                  <c:v>773.41970000000003</c:v>
                </c:pt>
                <c:pt idx="26194">
                  <c:v>773.49379999999996</c:v>
                </c:pt>
                <c:pt idx="26195">
                  <c:v>773.56719999999996</c:v>
                </c:pt>
                <c:pt idx="26196">
                  <c:v>773.63869999999997</c:v>
                </c:pt>
                <c:pt idx="26197">
                  <c:v>773.71</c:v>
                </c:pt>
                <c:pt idx="26198">
                  <c:v>773.78110000000004</c:v>
                </c:pt>
                <c:pt idx="26199">
                  <c:v>773.85199999999998</c:v>
                </c:pt>
                <c:pt idx="26200">
                  <c:v>773.92359999999996</c:v>
                </c:pt>
                <c:pt idx="26201">
                  <c:v>773.99659999999994</c:v>
                </c:pt>
                <c:pt idx="26202">
                  <c:v>774.06989999999996</c:v>
                </c:pt>
                <c:pt idx="26203">
                  <c:v>774.14430000000004</c:v>
                </c:pt>
                <c:pt idx="26204">
                  <c:v>774.21439999999996</c:v>
                </c:pt>
                <c:pt idx="26205">
                  <c:v>774.28620000000001</c:v>
                </c:pt>
                <c:pt idx="26206">
                  <c:v>774.35789999999997</c:v>
                </c:pt>
                <c:pt idx="26207">
                  <c:v>774.43299999999999</c:v>
                </c:pt>
                <c:pt idx="26208">
                  <c:v>774.50509999999997</c:v>
                </c:pt>
                <c:pt idx="26209">
                  <c:v>774.57820000000004</c:v>
                </c:pt>
                <c:pt idx="26210">
                  <c:v>774.65179999999998</c:v>
                </c:pt>
                <c:pt idx="26211">
                  <c:v>774.72720000000004</c:v>
                </c:pt>
                <c:pt idx="26212">
                  <c:v>774.80370000000005</c:v>
                </c:pt>
                <c:pt idx="26213">
                  <c:v>774.87940000000003</c:v>
                </c:pt>
                <c:pt idx="26214">
                  <c:v>774.95650000000001</c:v>
                </c:pt>
                <c:pt idx="26215">
                  <c:v>775.03520000000003</c:v>
                </c:pt>
                <c:pt idx="26216">
                  <c:v>775.11009999999999</c:v>
                </c:pt>
                <c:pt idx="26217">
                  <c:v>775.18619999999999</c:v>
                </c:pt>
                <c:pt idx="26218">
                  <c:v>775.26</c:v>
                </c:pt>
                <c:pt idx="26219">
                  <c:v>775.33209999999997</c:v>
                </c:pt>
                <c:pt idx="26220">
                  <c:v>775.40060000000005</c:v>
                </c:pt>
                <c:pt idx="26221">
                  <c:v>775.46900000000005</c:v>
                </c:pt>
                <c:pt idx="26222">
                  <c:v>775.53539999999998</c:v>
                </c:pt>
                <c:pt idx="26223">
                  <c:v>775.6001</c:v>
                </c:pt>
                <c:pt idx="26224">
                  <c:v>775.66399999999999</c:v>
                </c:pt>
                <c:pt idx="26225">
                  <c:v>775.72680000000003</c:v>
                </c:pt>
                <c:pt idx="26226">
                  <c:v>775.78809999999999</c:v>
                </c:pt>
                <c:pt idx="26227">
                  <c:v>775.851</c:v>
                </c:pt>
                <c:pt idx="26228">
                  <c:v>775.91499999999996</c:v>
                </c:pt>
                <c:pt idx="26229">
                  <c:v>775.97900000000004</c:v>
                </c:pt>
                <c:pt idx="26230">
                  <c:v>776.04449999999997</c:v>
                </c:pt>
                <c:pt idx="26231">
                  <c:v>776.11440000000005</c:v>
                </c:pt>
                <c:pt idx="26232">
                  <c:v>776.18219999999997</c:v>
                </c:pt>
                <c:pt idx="26233">
                  <c:v>776.25419999999997</c:v>
                </c:pt>
                <c:pt idx="26234">
                  <c:v>776.32740000000001</c:v>
                </c:pt>
                <c:pt idx="26235">
                  <c:v>776.40260000000001</c:v>
                </c:pt>
                <c:pt idx="26236">
                  <c:v>776.48</c:v>
                </c:pt>
                <c:pt idx="26237">
                  <c:v>776.5548</c:v>
                </c:pt>
                <c:pt idx="26238">
                  <c:v>776.62909999999999</c:v>
                </c:pt>
                <c:pt idx="26239">
                  <c:v>776.70060000000001</c:v>
                </c:pt>
                <c:pt idx="26240">
                  <c:v>776.77020000000005</c:v>
                </c:pt>
                <c:pt idx="26241">
                  <c:v>776.83799999999997</c:v>
                </c:pt>
                <c:pt idx="26242">
                  <c:v>776.90629999999999</c:v>
                </c:pt>
                <c:pt idx="26243">
                  <c:v>776.97239999999999</c:v>
                </c:pt>
                <c:pt idx="26244">
                  <c:v>777.03779999999995</c:v>
                </c:pt>
                <c:pt idx="26245">
                  <c:v>777.10450000000003</c:v>
                </c:pt>
                <c:pt idx="26246">
                  <c:v>777.17259999999999</c:v>
                </c:pt>
                <c:pt idx="26247">
                  <c:v>777.24260000000004</c:v>
                </c:pt>
                <c:pt idx="26248">
                  <c:v>777.31029999999998</c:v>
                </c:pt>
                <c:pt idx="26249">
                  <c:v>777.38109999999995</c:v>
                </c:pt>
                <c:pt idx="26250">
                  <c:v>777.45209999999997</c:v>
                </c:pt>
                <c:pt idx="26251">
                  <c:v>777.52380000000005</c:v>
                </c:pt>
                <c:pt idx="26252">
                  <c:v>777.59839999999997</c:v>
                </c:pt>
                <c:pt idx="26253">
                  <c:v>777.67380000000003</c:v>
                </c:pt>
                <c:pt idx="26254">
                  <c:v>777.7482</c:v>
                </c:pt>
                <c:pt idx="26255">
                  <c:v>777.82439999999997</c:v>
                </c:pt>
                <c:pt idx="26256">
                  <c:v>777.90189999999996</c:v>
                </c:pt>
                <c:pt idx="26257">
                  <c:v>777.98019999999997</c:v>
                </c:pt>
                <c:pt idx="26258">
                  <c:v>778.05799999999999</c:v>
                </c:pt>
                <c:pt idx="26259">
                  <c:v>778.13639999999998</c:v>
                </c:pt>
                <c:pt idx="26260">
                  <c:v>778.21299999999997</c:v>
                </c:pt>
                <c:pt idx="26261">
                  <c:v>778.2894</c:v>
                </c:pt>
                <c:pt idx="26262">
                  <c:v>778.36839999999995</c:v>
                </c:pt>
                <c:pt idx="26263">
                  <c:v>778.44719999999995</c:v>
                </c:pt>
                <c:pt idx="26264">
                  <c:v>778.52099999999996</c:v>
                </c:pt>
                <c:pt idx="26265">
                  <c:v>778.59820000000002</c:v>
                </c:pt>
                <c:pt idx="26266">
                  <c:v>778.67280000000005</c:v>
                </c:pt>
                <c:pt idx="26267">
                  <c:v>778.74210000000005</c:v>
                </c:pt>
                <c:pt idx="26268">
                  <c:v>778.81050000000005</c:v>
                </c:pt>
                <c:pt idx="26269">
                  <c:v>778.87440000000004</c:v>
                </c:pt>
                <c:pt idx="26270">
                  <c:v>778.93510000000003</c:v>
                </c:pt>
                <c:pt idx="26271">
                  <c:v>778.99289999999996</c:v>
                </c:pt>
                <c:pt idx="26272">
                  <c:v>779.05439999999999</c:v>
                </c:pt>
                <c:pt idx="26273">
                  <c:v>779.11260000000004</c:v>
                </c:pt>
                <c:pt idx="26274">
                  <c:v>779.17280000000005</c:v>
                </c:pt>
                <c:pt idx="26275">
                  <c:v>779.23450000000003</c:v>
                </c:pt>
                <c:pt idx="26276">
                  <c:v>779.29759999999999</c:v>
                </c:pt>
                <c:pt idx="26277">
                  <c:v>779.36400000000003</c:v>
                </c:pt>
                <c:pt idx="26278">
                  <c:v>779.43200000000002</c:v>
                </c:pt>
                <c:pt idx="26279">
                  <c:v>779.50009999999997</c:v>
                </c:pt>
                <c:pt idx="26280">
                  <c:v>779.57010000000002</c:v>
                </c:pt>
                <c:pt idx="26281">
                  <c:v>779.6413</c:v>
                </c:pt>
                <c:pt idx="26282">
                  <c:v>779.71339999999998</c:v>
                </c:pt>
                <c:pt idx="26283">
                  <c:v>779.78700000000003</c:v>
                </c:pt>
                <c:pt idx="26284">
                  <c:v>779.86180000000002</c:v>
                </c:pt>
                <c:pt idx="26285">
                  <c:v>779.93449999999996</c:v>
                </c:pt>
                <c:pt idx="26286">
                  <c:v>780.00800000000004</c:v>
                </c:pt>
                <c:pt idx="26287">
                  <c:v>780.08100000000002</c:v>
                </c:pt>
                <c:pt idx="26288">
                  <c:v>780.15279999999996</c:v>
                </c:pt>
                <c:pt idx="26289">
                  <c:v>780.22180000000003</c:v>
                </c:pt>
                <c:pt idx="26290">
                  <c:v>780.29110000000003</c:v>
                </c:pt>
                <c:pt idx="26291">
                  <c:v>780.35699999999997</c:v>
                </c:pt>
                <c:pt idx="26292">
                  <c:v>780.42259999999999</c:v>
                </c:pt>
                <c:pt idx="26293">
                  <c:v>780.48680000000002</c:v>
                </c:pt>
                <c:pt idx="26294">
                  <c:v>780.55200000000002</c:v>
                </c:pt>
                <c:pt idx="26295">
                  <c:v>780.61940000000004</c:v>
                </c:pt>
                <c:pt idx="26296">
                  <c:v>780.68510000000003</c:v>
                </c:pt>
                <c:pt idx="26297">
                  <c:v>780.75109999999995</c:v>
                </c:pt>
                <c:pt idx="26298">
                  <c:v>780.82069999999999</c:v>
                </c:pt>
                <c:pt idx="26299">
                  <c:v>780.89089999999999</c:v>
                </c:pt>
                <c:pt idx="26300">
                  <c:v>780.96199999999999</c:v>
                </c:pt>
                <c:pt idx="26301">
                  <c:v>781.03520000000003</c:v>
                </c:pt>
                <c:pt idx="26302">
                  <c:v>781.10760000000005</c:v>
                </c:pt>
                <c:pt idx="26303">
                  <c:v>781.18280000000004</c:v>
                </c:pt>
                <c:pt idx="26304">
                  <c:v>781.25530000000003</c:v>
                </c:pt>
                <c:pt idx="26305">
                  <c:v>781.33050000000003</c:v>
                </c:pt>
                <c:pt idx="26306">
                  <c:v>781.40800000000002</c:v>
                </c:pt>
                <c:pt idx="26307">
                  <c:v>781.48260000000005</c:v>
                </c:pt>
                <c:pt idx="26308">
                  <c:v>781.55560000000003</c:v>
                </c:pt>
                <c:pt idx="26309">
                  <c:v>781.63109999999995</c:v>
                </c:pt>
                <c:pt idx="26310">
                  <c:v>781.70590000000004</c:v>
                </c:pt>
                <c:pt idx="26311">
                  <c:v>781.77980000000002</c:v>
                </c:pt>
                <c:pt idx="26312">
                  <c:v>781.85260000000005</c:v>
                </c:pt>
                <c:pt idx="26313">
                  <c:v>781.93029999999999</c:v>
                </c:pt>
                <c:pt idx="26314">
                  <c:v>782.00639999999999</c:v>
                </c:pt>
                <c:pt idx="26315">
                  <c:v>782.08</c:v>
                </c:pt>
                <c:pt idx="26316">
                  <c:v>782.15499999999997</c:v>
                </c:pt>
                <c:pt idx="26317">
                  <c:v>782.22879999999998</c:v>
                </c:pt>
                <c:pt idx="26318">
                  <c:v>782.30100000000004</c:v>
                </c:pt>
                <c:pt idx="26319">
                  <c:v>782.37310000000002</c:v>
                </c:pt>
                <c:pt idx="26320">
                  <c:v>782.44600000000003</c:v>
                </c:pt>
                <c:pt idx="26321">
                  <c:v>782.51819999999998</c:v>
                </c:pt>
                <c:pt idx="26322">
                  <c:v>782.59180000000003</c:v>
                </c:pt>
                <c:pt idx="26323">
                  <c:v>782.66489999999999</c:v>
                </c:pt>
                <c:pt idx="26324">
                  <c:v>782.73910000000001</c:v>
                </c:pt>
                <c:pt idx="26325">
                  <c:v>782.81280000000004</c:v>
                </c:pt>
                <c:pt idx="26326">
                  <c:v>782.88699999999994</c:v>
                </c:pt>
                <c:pt idx="26327">
                  <c:v>782.9606</c:v>
                </c:pt>
                <c:pt idx="26328">
                  <c:v>783.03309999999999</c:v>
                </c:pt>
                <c:pt idx="26329">
                  <c:v>783.10559999999998</c:v>
                </c:pt>
                <c:pt idx="26330">
                  <c:v>783.17780000000005</c:v>
                </c:pt>
                <c:pt idx="26331">
                  <c:v>783.24800000000005</c:v>
                </c:pt>
                <c:pt idx="26332">
                  <c:v>783.31809999999996</c:v>
                </c:pt>
                <c:pt idx="26333">
                  <c:v>783.38879999999995</c:v>
                </c:pt>
                <c:pt idx="26334">
                  <c:v>783.45889999999997</c:v>
                </c:pt>
                <c:pt idx="26335">
                  <c:v>783.52980000000002</c:v>
                </c:pt>
                <c:pt idx="26336">
                  <c:v>783.59839999999997</c:v>
                </c:pt>
                <c:pt idx="26337">
                  <c:v>783.66869999999994</c:v>
                </c:pt>
                <c:pt idx="26338">
                  <c:v>783.73979999999995</c:v>
                </c:pt>
                <c:pt idx="26339">
                  <c:v>783.81209999999999</c:v>
                </c:pt>
                <c:pt idx="26340">
                  <c:v>783.88720000000001</c:v>
                </c:pt>
                <c:pt idx="26341">
                  <c:v>783.96109999999999</c:v>
                </c:pt>
              </c:numCache>
            </c:numRef>
          </c:xVal>
          <c:yVal>
            <c:numRef>
              <c:f>'[RN25 powder form acid TGA.xlsx]Feuil2'!$D$2:$D$26386</c:f>
              <c:numCache>
                <c:formatCode>General</c:formatCode>
                <c:ptCount val="26385"/>
                <c:pt idx="0">
                  <c:v>-2.3123000000000002E-3</c:v>
                </c:pt>
                <c:pt idx="1">
                  <c:v>-2.3124E-3</c:v>
                </c:pt>
                <c:pt idx="2">
                  <c:v>-2.3124E-3</c:v>
                </c:pt>
                <c:pt idx="3">
                  <c:v>-2.3123000000000002E-3</c:v>
                </c:pt>
                <c:pt idx="4">
                  <c:v>-2.3123000000000002E-3</c:v>
                </c:pt>
                <c:pt idx="5">
                  <c:v>-2.3124E-3</c:v>
                </c:pt>
                <c:pt idx="6">
                  <c:v>-2.3123000000000002E-3</c:v>
                </c:pt>
                <c:pt idx="7">
                  <c:v>-2.3123000000000002E-3</c:v>
                </c:pt>
                <c:pt idx="8">
                  <c:v>-2.3124E-3</c:v>
                </c:pt>
                <c:pt idx="9">
                  <c:v>-2.3124E-3</c:v>
                </c:pt>
                <c:pt idx="10">
                  <c:v>-2.3123000000000002E-3</c:v>
                </c:pt>
                <c:pt idx="11">
                  <c:v>-2.3123000000000002E-3</c:v>
                </c:pt>
                <c:pt idx="12">
                  <c:v>-2.3123000000000002E-3</c:v>
                </c:pt>
                <c:pt idx="13">
                  <c:v>-2.3123000000000002E-3</c:v>
                </c:pt>
                <c:pt idx="14">
                  <c:v>-2.3123000000000002E-3</c:v>
                </c:pt>
                <c:pt idx="15">
                  <c:v>-2.3123000000000002E-3</c:v>
                </c:pt>
                <c:pt idx="16">
                  <c:v>-2.3121999999999999E-3</c:v>
                </c:pt>
                <c:pt idx="17">
                  <c:v>-2.3121999999999999E-3</c:v>
                </c:pt>
                <c:pt idx="18">
                  <c:v>-2.3123000000000002E-3</c:v>
                </c:pt>
                <c:pt idx="19">
                  <c:v>-2.3123000000000002E-3</c:v>
                </c:pt>
                <c:pt idx="20">
                  <c:v>-2.3121999999999999E-3</c:v>
                </c:pt>
                <c:pt idx="21">
                  <c:v>-2.3123000000000002E-3</c:v>
                </c:pt>
                <c:pt idx="22">
                  <c:v>-2.3123000000000002E-3</c:v>
                </c:pt>
                <c:pt idx="23">
                  <c:v>-2.3123000000000002E-3</c:v>
                </c:pt>
                <c:pt idx="24">
                  <c:v>-2.3123000000000002E-3</c:v>
                </c:pt>
                <c:pt idx="25">
                  <c:v>-2.3123000000000002E-3</c:v>
                </c:pt>
                <c:pt idx="26">
                  <c:v>-2.3123000000000002E-3</c:v>
                </c:pt>
                <c:pt idx="27">
                  <c:v>-2.3121999999999999E-3</c:v>
                </c:pt>
                <c:pt idx="28">
                  <c:v>-2.3121999999999999E-3</c:v>
                </c:pt>
                <c:pt idx="29">
                  <c:v>-2.3123000000000002E-3</c:v>
                </c:pt>
                <c:pt idx="30">
                  <c:v>-2.3123000000000002E-3</c:v>
                </c:pt>
                <c:pt idx="31">
                  <c:v>-2.3123000000000002E-3</c:v>
                </c:pt>
                <c:pt idx="32">
                  <c:v>-2.3123000000000002E-3</c:v>
                </c:pt>
                <c:pt idx="33">
                  <c:v>-2.3123000000000002E-3</c:v>
                </c:pt>
                <c:pt idx="34">
                  <c:v>-2.3123000000000002E-3</c:v>
                </c:pt>
                <c:pt idx="35">
                  <c:v>-2.3123000000000002E-3</c:v>
                </c:pt>
                <c:pt idx="36">
                  <c:v>-2.3123000000000002E-3</c:v>
                </c:pt>
                <c:pt idx="37">
                  <c:v>-2.3123000000000002E-3</c:v>
                </c:pt>
                <c:pt idx="38">
                  <c:v>-2.3124E-3</c:v>
                </c:pt>
                <c:pt idx="39">
                  <c:v>-2.3123000000000002E-3</c:v>
                </c:pt>
                <c:pt idx="40">
                  <c:v>-2.3123000000000002E-3</c:v>
                </c:pt>
                <c:pt idx="41">
                  <c:v>-2.3123000000000002E-3</c:v>
                </c:pt>
                <c:pt idx="42">
                  <c:v>-2.3123000000000002E-3</c:v>
                </c:pt>
                <c:pt idx="43">
                  <c:v>-2.3123000000000002E-3</c:v>
                </c:pt>
                <c:pt idx="44">
                  <c:v>-2.3123000000000002E-3</c:v>
                </c:pt>
                <c:pt idx="45">
                  <c:v>-2.3123000000000002E-3</c:v>
                </c:pt>
                <c:pt idx="46">
                  <c:v>-2.3123000000000002E-3</c:v>
                </c:pt>
                <c:pt idx="47">
                  <c:v>-2.3123000000000002E-3</c:v>
                </c:pt>
                <c:pt idx="48">
                  <c:v>-2.3123000000000002E-3</c:v>
                </c:pt>
                <c:pt idx="49">
                  <c:v>-2.3123000000000002E-3</c:v>
                </c:pt>
                <c:pt idx="50">
                  <c:v>-2.3121999999999999E-3</c:v>
                </c:pt>
                <c:pt idx="51">
                  <c:v>-2.3123000000000002E-3</c:v>
                </c:pt>
                <c:pt idx="52">
                  <c:v>-2.3123000000000002E-3</c:v>
                </c:pt>
                <c:pt idx="53">
                  <c:v>-2.3123000000000002E-3</c:v>
                </c:pt>
                <c:pt idx="54">
                  <c:v>-2.3123000000000002E-3</c:v>
                </c:pt>
                <c:pt idx="55">
                  <c:v>-2.3123000000000002E-3</c:v>
                </c:pt>
                <c:pt idx="56">
                  <c:v>-2.3123000000000002E-3</c:v>
                </c:pt>
                <c:pt idx="57">
                  <c:v>-2.3123000000000002E-3</c:v>
                </c:pt>
                <c:pt idx="58">
                  <c:v>-2.3123000000000002E-3</c:v>
                </c:pt>
                <c:pt idx="59">
                  <c:v>-2.3123000000000002E-3</c:v>
                </c:pt>
                <c:pt idx="60">
                  <c:v>-2.3123000000000002E-3</c:v>
                </c:pt>
                <c:pt idx="61">
                  <c:v>-2.3123000000000002E-3</c:v>
                </c:pt>
                <c:pt idx="62">
                  <c:v>-2.3123000000000002E-3</c:v>
                </c:pt>
                <c:pt idx="63">
                  <c:v>-2.3123000000000002E-3</c:v>
                </c:pt>
                <c:pt idx="64">
                  <c:v>-2.3124E-3</c:v>
                </c:pt>
                <c:pt idx="65">
                  <c:v>-2.3123000000000002E-3</c:v>
                </c:pt>
                <c:pt idx="66">
                  <c:v>-2.3121999999999999E-3</c:v>
                </c:pt>
                <c:pt idx="67">
                  <c:v>-2.3121000000000001E-3</c:v>
                </c:pt>
                <c:pt idx="68">
                  <c:v>-2.3118000000000001E-3</c:v>
                </c:pt>
                <c:pt idx="69">
                  <c:v>-2.3115000000000002E-3</c:v>
                </c:pt>
                <c:pt idx="70">
                  <c:v>-2.3110000000000001E-3</c:v>
                </c:pt>
                <c:pt idx="71">
                  <c:v>-2.3105000000000001E-3</c:v>
                </c:pt>
                <c:pt idx="72">
                  <c:v>-2.2598000000000002E-3</c:v>
                </c:pt>
                <c:pt idx="73">
                  <c:v>-2.2602E-3</c:v>
                </c:pt>
                <c:pt idx="74">
                  <c:v>-2.2607E-3</c:v>
                </c:pt>
                <c:pt idx="75">
                  <c:v>-2.2139E-3</c:v>
                </c:pt>
                <c:pt idx="76">
                  <c:v>-2.2127000000000002E-3</c:v>
                </c:pt>
                <c:pt idx="77">
                  <c:v>-2.1665E-3</c:v>
                </c:pt>
                <c:pt idx="78">
                  <c:v>-2.1664000000000002E-3</c:v>
                </c:pt>
                <c:pt idx="79">
                  <c:v>-2.1664000000000002E-3</c:v>
                </c:pt>
                <c:pt idx="80">
                  <c:v>-2.1220000000000002E-3</c:v>
                </c:pt>
                <c:pt idx="81">
                  <c:v>-2.1196000000000001E-3</c:v>
                </c:pt>
                <c:pt idx="82">
                  <c:v>-2.0745E-3</c:v>
                </c:pt>
                <c:pt idx="83">
                  <c:v>-2.0736000000000001E-3</c:v>
                </c:pt>
                <c:pt idx="84">
                  <c:v>-2.0300000000000001E-3</c:v>
                </c:pt>
                <c:pt idx="85">
                  <c:v>-2.0292000000000001E-3</c:v>
                </c:pt>
                <c:pt idx="86">
                  <c:v>-1.9870000000000001E-3</c:v>
                </c:pt>
                <c:pt idx="87">
                  <c:v>-1.9857E-3</c:v>
                </c:pt>
                <c:pt idx="88">
                  <c:v>-1.9430999999999999E-3</c:v>
                </c:pt>
                <c:pt idx="89">
                  <c:v>-1.9402E-3</c:v>
                </c:pt>
                <c:pt idx="90">
                  <c:v>-1.8951E-3</c:v>
                </c:pt>
                <c:pt idx="91">
                  <c:v>-1.8936999999999999E-3</c:v>
                </c:pt>
                <c:pt idx="92">
                  <c:v>-1.8498E-3</c:v>
                </c:pt>
                <c:pt idx="93">
                  <c:v>-1.848E-3</c:v>
                </c:pt>
                <c:pt idx="94">
                  <c:v>-1.8043E-3</c:v>
                </c:pt>
                <c:pt idx="95">
                  <c:v>-1.8033000000000001E-3</c:v>
                </c:pt>
                <c:pt idx="96">
                  <c:v>-1.7608999999999999E-3</c:v>
                </c:pt>
                <c:pt idx="97">
                  <c:v>-1.7193E-3</c:v>
                </c:pt>
                <c:pt idx="98">
                  <c:v>-1.7177E-3</c:v>
                </c:pt>
                <c:pt idx="99">
                  <c:v>-1.6757E-3</c:v>
                </c:pt>
                <c:pt idx="100">
                  <c:v>-1.6735999999999999E-3</c:v>
                </c:pt>
                <c:pt idx="101">
                  <c:v>-1.6313E-3</c:v>
                </c:pt>
                <c:pt idx="102">
                  <c:v>-1.6302999999999999E-3</c:v>
                </c:pt>
                <c:pt idx="103">
                  <c:v>-1.5916999999999999E-3</c:v>
                </c:pt>
                <c:pt idx="104">
                  <c:v>-1.5571999999999999E-3</c:v>
                </c:pt>
                <c:pt idx="105">
                  <c:v>-1.5531E-3</c:v>
                </c:pt>
                <c:pt idx="106">
                  <c:v>-1.5115E-3</c:v>
                </c:pt>
                <c:pt idx="107">
                  <c:v>-1.5104000000000001E-3</c:v>
                </c:pt>
                <c:pt idx="108">
                  <c:v>-1.4729000000000001E-3</c:v>
                </c:pt>
                <c:pt idx="109">
                  <c:v>-1.4377000000000001E-3</c:v>
                </c:pt>
                <c:pt idx="110">
                  <c:v>-1.4342999999999999E-3</c:v>
                </c:pt>
                <c:pt idx="111">
                  <c:v>-1.3936E-3</c:v>
                </c:pt>
                <c:pt idx="112">
                  <c:v>-1.3512999999999999E-3</c:v>
                </c:pt>
                <c:pt idx="113">
                  <c:v>-1.3492999999999999E-3</c:v>
                </c:pt>
                <c:pt idx="114">
                  <c:v>-1.3089E-3</c:v>
                </c:pt>
                <c:pt idx="115">
                  <c:v>-1.2712000000000001E-3</c:v>
                </c:pt>
                <c:pt idx="116">
                  <c:v>-1.271E-3</c:v>
                </c:pt>
                <c:pt idx="117">
                  <c:v>-1.2342E-3</c:v>
                </c:pt>
                <c:pt idx="118">
                  <c:v>-1.1972E-3</c:v>
                </c:pt>
                <c:pt idx="119">
                  <c:v>-1.1965000000000001E-3</c:v>
                </c:pt>
                <c:pt idx="120">
                  <c:v>-1.1594000000000001E-3</c:v>
                </c:pt>
                <c:pt idx="121">
                  <c:v>-1.1206E-3</c:v>
                </c:pt>
                <c:pt idx="122">
                  <c:v>-1.0826E-3</c:v>
                </c:pt>
                <c:pt idx="123">
                  <c:v>-1.0815E-3</c:v>
                </c:pt>
                <c:pt idx="124">
                  <c:v>-1.0445999999999999E-3</c:v>
                </c:pt>
                <c:pt idx="125">
                  <c:v>-1.0076E-3</c:v>
                </c:pt>
                <c:pt idx="126">
                  <c:v>-9.7061999999999995E-4</c:v>
                </c:pt>
                <c:pt idx="127">
                  <c:v>-9.6889000000000003E-4</c:v>
                </c:pt>
                <c:pt idx="128">
                  <c:v>-9.3283999999999999E-4</c:v>
                </c:pt>
                <c:pt idx="129">
                  <c:v>-8.9866999999999996E-4</c:v>
                </c:pt>
                <c:pt idx="130">
                  <c:v>-8.6527999999999996E-4</c:v>
                </c:pt>
                <c:pt idx="131">
                  <c:v>-8.6399999999999997E-4</c:v>
                </c:pt>
                <c:pt idx="132">
                  <c:v>-8.3044E-4</c:v>
                </c:pt>
                <c:pt idx="133">
                  <c:v>-7.9697999999999998E-4</c:v>
                </c:pt>
                <c:pt idx="134">
                  <c:v>-7.6356999999999998E-4</c:v>
                </c:pt>
                <c:pt idx="135">
                  <c:v>-7.3072999999999996E-4</c:v>
                </c:pt>
                <c:pt idx="136">
                  <c:v>-6.9673999999999995E-4</c:v>
                </c:pt>
                <c:pt idx="137">
                  <c:v>-6.9601000000000005E-4</c:v>
                </c:pt>
                <c:pt idx="138">
                  <c:v>-6.6399999999999999E-4</c:v>
                </c:pt>
                <c:pt idx="139">
                  <c:v>-6.3221999999999996E-4</c:v>
                </c:pt>
                <c:pt idx="140">
                  <c:v>-6.0064000000000005E-4</c:v>
                </c:pt>
                <c:pt idx="141">
                  <c:v>-5.7045999999999996E-4</c:v>
                </c:pt>
                <c:pt idx="142">
                  <c:v>-5.4096000000000005E-4</c:v>
                </c:pt>
                <c:pt idx="143">
                  <c:v>-5.1150999999999996E-4</c:v>
                </c:pt>
                <c:pt idx="144">
                  <c:v>-5.0989000000000004E-4</c:v>
                </c:pt>
                <c:pt idx="145">
                  <c:v>-4.8093000000000002E-4</c:v>
                </c:pt>
                <c:pt idx="146">
                  <c:v>-4.5165E-4</c:v>
                </c:pt>
                <c:pt idx="147">
                  <c:v>-4.2233E-4</c:v>
                </c:pt>
                <c:pt idx="148">
                  <c:v>-3.9387999999999999E-4</c:v>
                </c:pt>
                <c:pt idx="149">
                  <c:v>-3.6560999999999999E-4</c:v>
                </c:pt>
                <c:pt idx="150">
                  <c:v>-3.3836000000000001E-4</c:v>
                </c:pt>
                <c:pt idx="151">
                  <c:v>-3.1158999999999999E-4</c:v>
                </c:pt>
                <c:pt idx="152">
                  <c:v>-2.8495000000000001E-4</c:v>
                </c:pt>
                <c:pt idx="153">
                  <c:v>-2.5973000000000001E-4</c:v>
                </c:pt>
                <c:pt idx="154">
                  <c:v>-2.3602000000000001E-4</c:v>
                </c:pt>
                <c:pt idx="155">
                  <c:v>-2.1316999999999999E-4</c:v>
                </c:pt>
                <c:pt idx="156">
                  <c:v>-1.9047000000000001E-4</c:v>
                </c:pt>
                <c:pt idx="157">
                  <c:v>-1.8903E-4</c:v>
                </c:pt>
                <c:pt idx="158">
                  <c:v>-1.6498000000000001E-4</c:v>
                </c:pt>
                <c:pt idx="159">
                  <c:v>-1.4135999999999999E-4</c:v>
                </c:pt>
                <c:pt idx="160">
                  <c:v>-1.1741E-4</c:v>
                </c:pt>
                <c:pt idx="161">
                  <c:v>-9.3424000000000005E-5</c:v>
                </c:pt>
                <c:pt idx="162">
                  <c:v>-7.0128000000000003E-5</c:v>
                </c:pt>
                <c:pt idx="163">
                  <c:v>-4.8698E-5</c:v>
                </c:pt>
                <c:pt idx="164">
                  <c:v>-2.849E-5</c:v>
                </c:pt>
                <c:pt idx="165">
                  <c:v>-7.4318999999999999E-6</c:v>
                </c:pt>
                <c:pt idx="166">
                  <c:v>1.3791999999999999E-5</c:v>
                </c:pt>
                <c:pt idx="167">
                  <c:v>3.2562299999999998E-5</c:v>
                </c:pt>
                <c:pt idx="168">
                  <c:v>4.9165100000000001E-5</c:v>
                </c:pt>
                <c:pt idx="169">
                  <c:v>6.6993499999999995E-5</c:v>
                </c:pt>
                <c:pt idx="170">
                  <c:v>8.5187300000000003E-5</c:v>
                </c:pt>
                <c:pt idx="171">
                  <c:v>1.1496080000000001E-3</c:v>
                </c:pt>
                <c:pt idx="172">
                  <c:v>1.2380239999999999E-3</c:v>
                </c:pt>
                <c:pt idx="173">
                  <c:v>1.294131E-3</c:v>
                </c:pt>
                <c:pt idx="174">
                  <c:v>1.36685E-3</c:v>
                </c:pt>
                <c:pt idx="175">
                  <c:v>1.418072E-3</c:v>
                </c:pt>
                <c:pt idx="176">
                  <c:v>1.46692E-3</c:v>
                </c:pt>
                <c:pt idx="177">
                  <c:v>1.5109749999999999E-3</c:v>
                </c:pt>
                <c:pt idx="178">
                  <c:v>1.5557329999999999E-3</c:v>
                </c:pt>
                <c:pt idx="179">
                  <c:v>1.600228E-3</c:v>
                </c:pt>
                <c:pt idx="180">
                  <c:v>1.6388990000000001E-3</c:v>
                </c:pt>
                <c:pt idx="181">
                  <c:v>1.6654490000000001E-3</c:v>
                </c:pt>
                <c:pt idx="182">
                  <c:v>1.6851629999999999E-3</c:v>
                </c:pt>
                <c:pt idx="183">
                  <c:v>1.6965529999999999E-3</c:v>
                </c:pt>
                <c:pt idx="184">
                  <c:v>1.7145229999999999E-3</c:v>
                </c:pt>
                <c:pt idx="185">
                  <c:v>1.72678E-3</c:v>
                </c:pt>
                <c:pt idx="186">
                  <c:v>1.7413509999999999E-3</c:v>
                </c:pt>
                <c:pt idx="187">
                  <c:v>1.7497420000000001E-3</c:v>
                </c:pt>
                <c:pt idx="188">
                  <c:v>1.7618060000000001E-3</c:v>
                </c:pt>
                <c:pt idx="189">
                  <c:v>1.7718510000000001E-3</c:v>
                </c:pt>
                <c:pt idx="190">
                  <c:v>1.775717E-3</c:v>
                </c:pt>
                <c:pt idx="191">
                  <c:v>1.7873260000000001E-3</c:v>
                </c:pt>
                <c:pt idx="192">
                  <c:v>1.791918E-3</c:v>
                </c:pt>
                <c:pt idx="193">
                  <c:v>1.8002890000000001E-3</c:v>
                </c:pt>
                <c:pt idx="194">
                  <c:v>1.8034660000000001E-3</c:v>
                </c:pt>
                <c:pt idx="195">
                  <c:v>1.813669E-3</c:v>
                </c:pt>
                <c:pt idx="196">
                  <c:v>1.8185219999999999E-3</c:v>
                </c:pt>
                <c:pt idx="197">
                  <c:v>1.828912E-3</c:v>
                </c:pt>
                <c:pt idx="198">
                  <c:v>1.8309439999999999E-3</c:v>
                </c:pt>
                <c:pt idx="199">
                  <c:v>1.8337679999999999E-3</c:v>
                </c:pt>
                <c:pt idx="200">
                  <c:v>1.8401629999999999E-3</c:v>
                </c:pt>
                <c:pt idx="201">
                  <c:v>1.8413979999999999E-3</c:v>
                </c:pt>
                <c:pt idx="202">
                  <c:v>1.8435630000000001E-3</c:v>
                </c:pt>
                <c:pt idx="203">
                  <c:v>1.8484720000000001E-3</c:v>
                </c:pt>
                <c:pt idx="204">
                  <c:v>1.850642E-3</c:v>
                </c:pt>
                <c:pt idx="205">
                  <c:v>1.852792E-3</c:v>
                </c:pt>
                <c:pt idx="206">
                  <c:v>1.8606639999999999E-3</c:v>
                </c:pt>
                <c:pt idx="207">
                  <c:v>1.8627559999999999E-3</c:v>
                </c:pt>
                <c:pt idx="208">
                  <c:v>1.8635500000000001E-3</c:v>
                </c:pt>
                <c:pt idx="209">
                  <c:v>1.863932E-3</c:v>
                </c:pt>
                <c:pt idx="210">
                  <c:v>1.868532E-3</c:v>
                </c:pt>
                <c:pt idx="211">
                  <c:v>1.876232E-3</c:v>
                </c:pt>
                <c:pt idx="212">
                  <c:v>1.8785360000000001E-3</c:v>
                </c:pt>
                <c:pt idx="213">
                  <c:v>1.8787809999999999E-3</c:v>
                </c:pt>
                <c:pt idx="214">
                  <c:v>1.8832059999999999E-3</c:v>
                </c:pt>
                <c:pt idx="215">
                  <c:v>1.8842679999999999E-3</c:v>
                </c:pt>
                <c:pt idx="216">
                  <c:v>1.883416E-3</c:v>
                </c:pt>
                <c:pt idx="217">
                  <c:v>1.89234E-3</c:v>
                </c:pt>
                <c:pt idx="218">
                  <c:v>1.895173E-3</c:v>
                </c:pt>
                <c:pt idx="219">
                  <c:v>1.8997669999999999E-3</c:v>
                </c:pt>
                <c:pt idx="220">
                  <c:v>1.9040050000000001E-3</c:v>
                </c:pt>
                <c:pt idx="221">
                  <c:v>1.906112E-3</c:v>
                </c:pt>
                <c:pt idx="222">
                  <c:v>1.9077860000000001E-3</c:v>
                </c:pt>
                <c:pt idx="223">
                  <c:v>1.9086610000000001E-3</c:v>
                </c:pt>
                <c:pt idx="224">
                  <c:v>1.9081250000000001E-3</c:v>
                </c:pt>
                <c:pt idx="225">
                  <c:v>1.907483E-3</c:v>
                </c:pt>
                <c:pt idx="226">
                  <c:v>1.90956E-3</c:v>
                </c:pt>
                <c:pt idx="227">
                  <c:v>1.910985E-3</c:v>
                </c:pt>
                <c:pt idx="228">
                  <c:v>1.9122239999999999E-3</c:v>
                </c:pt>
                <c:pt idx="229">
                  <c:v>1.916271E-3</c:v>
                </c:pt>
                <c:pt idx="230">
                  <c:v>1.9172740000000001E-3</c:v>
                </c:pt>
                <c:pt idx="231">
                  <c:v>1.918971E-3</c:v>
                </c:pt>
                <c:pt idx="232">
                  <c:v>1.918889E-3</c:v>
                </c:pt>
                <c:pt idx="233">
                  <c:v>1.9150599999999999E-3</c:v>
                </c:pt>
                <c:pt idx="234">
                  <c:v>1.9112350000000001E-3</c:v>
                </c:pt>
                <c:pt idx="235">
                  <c:v>1.90822E-3</c:v>
                </c:pt>
                <c:pt idx="236">
                  <c:v>1.907274E-3</c:v>
                </c:pt>
                <c:pt idx="237">
                  <c:v>1.906076E-3</c:v>
                </c:pt>
                <c:pt idx="238">
                  <c:v>1.9019480000000001E-3</c:v>
                </c:pt>
                <c:pt idx="239">
                  <c:v>1.896844E-3</c:v>
                </c:pt>
                <c:pt idx="240">
                  <c:v>1.8926349999999999E-3</c:v>
                </c:pt>
                <c:pt idx="241">
                  <c:v>1.8894840000000001E-3</c:v>
                </c:pt>
                <c:pt idx="242">
                  <c:v>1.8853819999999999E-3</c:v>
                </c:pt>
                <c:pt idx="243">
                  <c:v>1.8809009999999999E-3</c:v>
                </c:pt>
                <c:pt idx="244">
                  <c:v>1.875037E-3</c:v>
                </c:pt>
                <c:pt idx="245">
                  <c:v>1.866548E-3</c:v>
                </c:pt>
                <c:pt idx="246">
                  <c:v>1.8561059999999999E-3</c:v>
                </c:pt>
                <c:pt idx="247">
                  <c:v>1.84505E-3</c:v>
                </c:pt>
                <c:pt idx="248">
                  <c:v>1.8350440000000001E-3</c:v>
                </c:pt>
                <c:pt idx="249">
                  <c:v>1.8249239999999999E-3</c:v>
                </c:pt>
                <c:pt idx="250">
                  <c:v>1.815678E-3</c:v>
                </c:pt>
                <c:pt idx="251">
                  <c:v>1.80506E-3</c:v>
                </c:pt>
                <c:pt idx="252">
                  <c:v>1.7947250000000001E-3</c:v>
                </c:pt>
                <c:pt idx="253">
                  <c:v>1.7864140000000001E-3</c:v>
                </c:pt>
                <c:pt idx="254">
                  <c:v>1.7791910000000001E-3</c:v>
                </c:pt>
                <c:pt idx="255">
                  <c:v>1.7676860000000001E-3</c:v>
                </c:pt>
                <c:pt idx="256">
                  <c:v>1.756552E-3</c:v>
                </c:pt>
                <c:pt idx="257">
                  <c:v>1.7464290000000001E-3</c:v>
                </c:pt>
                <c:pt idx="258">
                  <c:v>1.73676E-3</c:v>
                </c:pt>
                <c:pt idx="259">
                  <c:v>1.7250989999999999E-3</c:v>
                </c:pt>
                <c:pt idx="260">
                  <c:v>1.7125689999999999E-3</c:v>
                </c:pt>
                <c:pt idx="261">
                  <c:v>1.70342E-3</c:v>
                </c:pt>
                <c:pt idx="262">
                  <c:v>1.693029E-3</c:v>
                </c:pt>
                <c:pt idx="263">
                  <c:v>1.680504E-3</c:v>
                </c:pt>
                <c:pt idx="264">
                  <c:v>1.669287E-3</c:v>
                </c:pt>
                <c:pt idx="265">
                  <c:v>1.6603760000000001E-3</c:v>
                </c:pt>
                <c:pt idx="266">
                  <c:v>1.6582000000000001E-3</c:v>
                </c:pt>
                <c:pt idx="267">
                  <c:v>1.6487559999999999E-3</c:v>
                </c:pt>
                <c:pt idx="268">
                  <c:v>1.6371280000000001E-3</c:v>
                </c:pt>
                <c:pt idx="269">
                  <c:v>1.61965E-3</c:v>
                </c:pt>
                <c:pt idx="270">
                  <c:v>1.6093520000000001E-3</c:v>
                </c:pt>
                <c:pt idx="271">
                  <c:v>1.601386E-3</c:v>
                </c:pt>
                <c:pt idx="272">
                  <c:v>1.5938020000000001E-3</c:v>
                </c:pt>
                <c:pt idx="273">
                  <c:v>1.586802E-3</c:v>
                </c:pt>
                <c:pt idx="274">
                  <c:v>1.5803340000000001E-3</c:v>
                </c:pt>
                <c:pt idx="275">
                  <c:v>1.5750530000000001E-3</c:v>
                </c:pt>
                <c:pt idx="276">
                  <c:v>1.570564E-3</c:v>
                </c:pt>
                <c:pt idx="277">
                  <c:v>1.565306E-3</c:v>
                </c:pt>
                <c:pt idx="278">
                  <c:v>1.5597020000000001E-3</c:v>
                </c:pt>
                <c:pt idx="279">
                  <c:v>1.5532689999999999E-3</c:v>
                </c:pt>
                <c:pt idx="280">
                  <c:v>1.546728E-3</c:v>
                </c:pt>
                <c:pt idx="281">
                  <c:v>1.5391230000000001E-3</c:v>
                </c:pt>
                <c:pt idx="282">
                  <c:v>1.5328360000000001E-3</c:v>
                </c:pt>
                <c:pt idx="283">
                  <c:v>1.527367E-3</c:v>
                </c:pt>
                <c:pt idx="284">
                  <c:v>1.5210320000000001E-3</c:v>
                </c:pt>
                <c:pt idx="285">
                  <c:v>1.51702E-3</c:v>
                </c:pt>
                <c:pt idx="286">
                  <c:v>1.5138790000000001E-3</c:v>
                </c:pt>
                <c:pt idx="287">
                  <c:v>1.5096689999999999E-3</c:v>
                </c:pt>
                <c:pt idx="288">
                  <c:v>1.5034639999999999E-3</c:v>
                </c:pt>
                <c:pt idx="289">
                  <c:v>1.4994089999999999E-3</c:v>
                </c:pt>
                <c:pt idx="290">
                  <c:v>1.493451E-3</c:v>
                </c:pt>
                <c:pt idx="291">
                  <c:v>1.4895259999999999E-3</c:v>
                </c:pt>
                <c:pt idx="292">
                  <c:v>1.4863960000000001E-3</c:v>
                </c:pt>
                <c:pt idx="293">
                  <c:v>1.484422E-3</c:v>
                </c:pt>
                <c:pt idx="294">
                  <c:v>1.4818660000000001E-3</c:v>
                </c:pt>
                <c:pt idx="295">
                  <c:v>1.479742E-3</c:v>
                </c:pt>
                <c:pt idx="296">
                  <c:v>1.478792E-3</c:v>
                </c:pt>
                <c:pt idx="297">
                  <c:v>1.4773779999999999E-3</c:v>
                </c:pt>
                <c:pt idx="298">
                  <c:v>1.4752529999999999E-3</c:v>
                </c:pt>
                <c:pt idx="299">
                  <c:v>1.4736319999999999E-3</c:v>
                </c:pt>
                <c:pt idx="300">
                  <c:v>1.4723E-3</c:v>
                </c:pt>
                <c:pt idx="301">
                  <c:v>1.470732E-3</c:v>
                </c:pt>
                <c:pt idx="302">
                  <c:v>1.4702319999999999E-3</c:v>
                </c:pt>
                <c:pt idx="303">
                  <c:v>1.4711139999999999E-3</c:v>
                </c:pt>
                <c:pt idx="304">
                  <c:v>1.4706420000000001E-3</c:v>
                </c:pt>
                <c:pt idx="305">
                  <c:v>1.4709910000000001E-3</c:v>
                </c:pt>
                <c:pt idx="306">
                  <c:v>1.4707590000000001E-3</c:v>
                </c:pt>
                <c:pt idx="307">
                  <c:v>1.4704340000000001E-3</c:v>
                </c:pt>
                <c:pt idx="308">
                  <c:v>1.4713160000000001E-3</c:v>
                </c:pt>
                <c:pt idx="309">
                  <c:v>1.474579E-3</c:v>
                </c:pt>
                <c:pt idx="310">
                  <c:v>1.4725420000000001E-3</c:v>
                </c:pt>
                <c:pt idx="311">
                  <c:v>1.469635E-3</c:v>
                </c:pt>
                <c:pt idx="312">
                  <c:v>1.4686020000000001E-3</c:v>
                </c:pt>
                <c:pt idx="313">
                  <c:v>1.4674040000000001E-3</c:v>
                </c:pt>
                <c:pt idx="314">
                  <c:v>1.466279E-3</c:v>
                </c:pt>
                <c:pt idx="315">
                  <c:v>1.467236E-3</c:v>
                </c:pt>
                <c:pt idx="316">
                  <c:v>1.4664509999999999E-3</c:v>
                </c:pt>
                <c:pt idx="317">
                  <c:v>1.4664179999999999E-3</c:v>
                </c:pt>
                <c:pt idx="318">
                  <c:v>1.466099E-3</c:v>
                </c:pt>
                <c:pt idx="319">
                  <c:v>1.468563E-3</c:v>
                </c:pt>
                <c:pt idx="320">
                  <c:v>1.470746E-3</c:v>
                </c:pt>
                <c:pt idx="321">
                  <c:v>1.4709899999999999E-3</c:v>
                </c:pt>
                <c:pt idx="322">
                  <c:v>1.469983E-3</c:v>
                </c:pt>
                <c:pt idx="323">
                  <c:v>1.4686250000000001E-3</c:v>
                </c:pt>
                <c:pt idx="324">
                  <c:v>1.4652669999999999E-3</c:v>
                </c:pt>
                <c:pt idx="325">
                  <c:v>1.4612679999999999E-3</c:v>
                </c:pt>
                <c:pt idx="326">
                  <c:v>1.4570200000000001E-3</c:v>
                </c:pt>
                <c:pt idx="327">
                  <c:v>1.454292E-3</c:v>
                </c:pt>
                <c:pt idx="328">
                  <c:v>1.4508279999999999E-3</c:v>
                </c:pt>
                <c:pt idx="329">
                  <c:v>1.446229E-3</c:v>
                </c:pt>
                <c:pt idx="330">
                  <c:v>1.441272E-3</c:v>
                </c:pt>
                <c:pt idx="331">
                  <c:v>1.43483E-3</c:v>
                </c:pt>
                <c:pt idx="332">
                  <c:v>1.4299029999999999E-3</c:v>
                </c:pt>
                <c:pt idx="333">
                  <c:v>1.4255629999999999E-3</c:v>
                </c:pt>
                <c:pt idx="334">
                  <c:v>1.4200269999999999E-3</c:v>
                </c:pt>
                <c:pt idx="335">
                  <c:v>1.4155249999999999E-3</c:v>
                </c:pt>
                <c:pt idx="336">
                  <c:v>1.4093490000000001E-3</c:v>
                </c:pt>
                <c:pt idx="337">
                  <c:v>1.4037260000000001E-3</c:v>
                </c:pt>
                <c:pt idx="338">
                  <c:v>1.399211E-3</c:v>
                </c:pt>
                <c:pt idx="339">
                  <c:v>1.3936280000000001E-3</c:v>
                </c:pt>
                <c:pt idx="340">
                  <c:v>1.3882129999999999E-3</c:v>
                </c:pt>
                <c:pt idx="341">
                  <c:v>1.3830369999999999E-3</c:v>
                </c:pt>
                <c:pt idx="342">
                  <c:v>1.377185E-3</c:v>
                </c:pt>
                <c:pt idx="343">
                  <c:v>1.369335E-3</c:v>
                </c:pt>
                <c:pt idx="344">
                  <c:v>1.363852E-3</c:v>
                </c:pt>
                <c:pt idx="345">
                  <c:v>1.358309E-3</c:v>
                </c:pt>
                <c:pt idx="346">
                  <c:v>1.352217E-3</c:v>
                </c:pt>
                <c:pt idx="347">
                  <c:v>1.348716E-3</c:v>
                </c:pt>
                <c:pt idx="348">
                  <c:v>1.3444660000000001E-3</c:v>
                </c:pt>
                <c:pt idx="349">
                  <c:v>1.3404560000000001E-3</c:v>
                </c:pt>
                <c:pt idx="350">
                  <c:v>1.335751E-3</c:v>
                </c:pt>
                <c:pt idx="351">
                  <c:v>1.334734E-3</c:v>
                </c:pt>
                <c:pt idx="352">
                  <c:v>1.3312560000000001E-3</c:v>
                </c:pt>
                <c:pt idx="353">
                  <c:v>1.32346E-3</c:v>
                </c:pt>
                <c:pt idx="354">
                  <c:v>1.321219E-3</c:v>
                </c:pt>
                <c:pt idx="355">
                  <c:v>1.322824E-3</c:v>
                </c:pt>
                <c:pt idx="356">
                  <c:v>1.323358E-3</c:v>
                </c:pt>
                <c:pt idx="357">
                  <c:v>1.314244E-3</c:v>
                </c:pt>
                <c:pt idx="358">
                  <c:v>1.3096819999999999E-3</c:v>
                </c:pt>
                <c:pt idx="359">
                  <c:v>1.3053800000000001E-3</c:v>
                </c:pt>
                <c:pt idx="360">
                  <c:v>1.306029E-3</c:v>
                </c:pt>
                <c:pt idx="361">
                  <c:v>1.305877E-3</c:v>
                </c:pt>
                <c:pt idx="362">
                  <c:v>1.308706E-3</c:v>
                </c:pt>
                <c:pt idx="363">
                  <c:v>1.307283E-3</c:v>
                </c:pt>
                <c:pt idx="364">
                  <c:v>1.3099470000000001E-3</c:v>
                </c:pt>
                <c:pt idx="365">
                  <c:v>1.312012E-3</c:v>
                </c:pt>
                <c:pt idx="366">
                  <c:v>1.321799E-3</c:v>
                </c:pt>
                <c:pt idx="367">
                  <c:v>1.3209000000000001E-3</c:v>
                </c:pt>
                <c:pt idx="368">
                  <c:v>1.3163980000000001E-3</c:v>
                </c:pt>
                <c:pt idx="369">
                  <c:v>1.3196359999999999E-3</c:v>
                </c:pt>
                <c:pt idx="370">
                  <c:v>1.3212499999999999E-3</c:v>
                </c:pt>
                <c:pt idx="371">
                  <c:v>1.324789E-3</c:v>
                </c:pt>
                <c:pt idx="372">
                  <c:v>1.3271890000000001E-3</c:v>
                </c:pt>
                <c:pt idx="373">
                  <c:v>1.331194E-3</c:v>
                </c:pt>
                <c:pt idx="374">
                  <c:v>1.331963E-3</c:v>
                </c:pt>
                <c:pt idx="375">
                  <c:v>1.3324719999999999E-3</c:v>
                </c:pt>
                <c:pt idx="376">
                  <c:v>1.3326970000000001E-3</c:v>
                </c:pt>
                <c:pt idx="377">
                  <c:v>1.336372E-3</c:v>
                </c:pt>
                <c:pt idx="378">
                  <c:v>1.3421939999999999E-3</c:v>
                </c:pt>
                <c:pt idx="379">
                  <c:v>1.345029E-3</c:v>
                </c:pt>
                <c:pt idx="380">
                  <c:v>1.3483740000000001E-3</c:v>
                </c:pt>
                <c:pt idx="381">
                  <c:v>1.3520030000000001E-3</c:v>
                </c:pt>
                <c:pt idx="382">
                  <c:v>1.3561809999999999E-3</c:v>
                </c:pt>
                <c:pt idx="383">
                  <c:v>1.359208E-3</c:v>
                </c:pt>
                <c:pt idx="384">
                  <c:v>1.3628469999999999E-3</c:v>
                </c:pt>
                <c:pt idx="385">
                  <c:v>1.364578E-3</c:v>
                </c:pt>
                <c:pt idx="386">
                  <c:v>1.365333E-3</c:v>
                </c:pt>
                <c:pt idx="387">
                  <c:v>1.362942E-3</c:v>
                </c:pt>
                <c:pt idx="388">
                  <c:v>1.3588879999999999E-3</c:v>
                </c:pt>
                <c:pt idx="389">
                  <c:v>1.356166E-3</c:v>
                </c:pt>
                <c:pt idx="390">
                  <c:v>1.3559850000000001E-3</c:v>
                </c:pt>
                <c:pt idx="391">
                  <c:v>1.3540659999999999E-3</c:v>
                </c:pt>
                <c:pt idx="392">
                  <c:v>1.350579E-3</c:v>
                </c:pt>
                <c:pt idx="393">
                  <c:v>1.349126E-3</c:v>
                </c:pt>
                <c:pt idx="394">
                  <c:v>1.3468499999999999E-3</c:v>
                </c:pt>
                <c:pt idx="395">
                  <c:v>1.342687E-3</c:v>
                </c:pt>
                <c:pt idx="396">
                  <c:v>1.3368220000000001E-3</c:v>
                </c:pt>
                <c:pt idx="397">
                  <c:v>1.331009E-3</c:v>
                </c:pt>
                <c:pt idx="398">
                  <c:v>1.326848E-3</c:v>
                </c:pt>
                <c:pt idx="399">
                  <c:v>1.3208359999999999E-3</c:v>
                </c:pt>
                <c:pt idx="400">
                  <c:v>1.315339E-3</c:v>
                </c:pt>
                <c:pt idx="401">
                  <c:v>1.3118310000000001E-3</c:v>
                </c:pt>
                <c:pt idx="402">
                  <c:v>1.306553E-3</c:v>
                </c:pt>
                <c:pt idx="403">
                  <c:v>1.3037039999999999E-3</c:v>
                </c:pt>
                <c:pt idx="404">
                  <c:v>1.299899E-3</c:v>
                </c:pt>
                <c:pt idx="405">
                  <c:v>1.2964129999999999E-3</c:v>
                </c:pt>
                <c:pt idx="406">
                  <c:v>1.290736E-3</c:v>
                </c:pt>
                <c:pt idx="407">
                  <c:v>1.2814650000000001E-3</c:v>
                </c:pt>
                <c:pt idx="408">
                  <c:v>1.275387E-3</c:v>
                </c:pt>
                <c:pt idx="409">
                  <c:v>1.2675469999999999E-3</c:v>
                </c:pt>
                <c:pt idx="410">
                  <c:v>1.2580200000000001E-3</c:v>
                </c:pt>
                <c:pt idx="411">
                  <c:v>1.2504720000000001E-3</c:v>
                </c:pt>
                <c:pt idx="412">
                  <c:v>1.24423E-3</c:v>
                </c:pt>
                <c:pt idx="413">
                  <c:v>1.235868E-3</c:v>
                </c:pt>
                <c:pt idx="414">
                  <c:v>1.2277869999999999E-3</c:v>
                </c:pt>
                <c:pt idx="415">
                  <c:v>1.226382E-3</c:v>
                </c:pt>
                <c:pt idx="416">
                  <c:v>1.2153540000000001E-3</c:v>
                </c:pt>
                <c:pt idx="417">
                  <c:v>1.207252E-3</c:v>
                </c:pt>
                <c:pt idx="418">
                  <c:v>1.1962870000000001E-3</c:v>
                </c:pt>
                <c:pt idx="419">
                  <c:v>1.174902E-3</c:v>
                </c:pt>
                <c:pt idx="420">
                  <c:v>1.1775030000000001E-3</c:v>
                </c:pt>
                <c:pt idx="421">
                  <c:v>1.1672900000000001E-3</c:v>
                </c:pt>
                <c:pt idx="422">
                  <c:v>1.161771E-3</c:v>
                </c:pt>
                <c:pt idx="423">
                  <c:v>1.155159E-3</c:v>
                </c:pt>
                <c:pt idx="424">
                  <c:v>1.1468540000000001E-3</c:v>
                </c:pt>
                <c:pt idx="425">
                  <c:v>1.1395929999999999E-3</c:v>
                </c:pt>
                <c:pt idx="426">
                  <c:v>1.1331340000000001E-3</c:v>
                </c:pt>
                <c:pt idx="427">
                  <c:v>1.127861E-3</c:v>
                </c:pt>
                <c:pt idx="428">
                  <c:v>1.124042E-3</c:v>
                </c:pt>
                <c:pt idx="429">
                  <c:v>1.1173579999999999E-3</c:v>
                </c:pt>
                <c:pt idx="430">
                  <c:v>1.1052169999999999E-3</c:v>
                </c:pt>
                <c:pt idx="431">
                  <c:v>1.1026639999999999E-3</c:v>
                </c:pt>
                <c:pt idx="432">
                  <c:v>1.0986290000000001E-3</c:v>
                </c:pt>
                <c:pt idx="433">
                  <c:v>1.0908560000000001E-3</c:v>
                </c:pt>
                <c:pt idx="434">
                  <c:v>1.081177E-3</c:v>
                </c:pt>
                <c:pt idx="435">
                  <c:v>1.0782019999999999E-3</c:v>
                </c:pt>
                <c:pt idx="436">
                  <c:v>1.0739860000000001E-3</c:v>
                </c:pt>
                <c:pt idx="437">
                  <c:v>1.0678650000000001E-3</c:v>
                </c:pt>
                <c:pt idx="438">
                  <c:v>1.060713E-3</c:v>
                </c:pt>
                <c:pt idx="439">
                  <c:v>1.0575490000000001E-3</c:v>
                </c:pt>
                <c:pt idx="440">
                  <c:v>1.0517339999999999E-3</c:v>
                </c:pt>
                <c:pt idx="441">
                  <c:v>1.042629E-3</c:v>
                </c:pt>
                <c:pt idx="442">
                  <c:v>1.0358570000000001E-3</c:v>
                </c:pt>
                <c:pt idx="443">
                  <c:v>1.0274329999999999E-3</c:v>
                </c:pt>
                <c:pt idx="444">
                  <c:v>1.0165739999999999E-3</c:v>
                </c:pt>
                <c:pt idx="445">
                  <c:v>1.0049939999999999E-3</c:v>
                </c:pt>
                <c:pt idx="446">
                  <c:v>9.9659899999999992E-4</c:v>
                </c:pt>
                <c:pt idx="447">
                  <c:v>9.9031300000000004E-4</c:v>
                </c:pt>
                <c:pt idx="448">
                  <c:v>9.8379900000000004E-4</c:v>
                </c:pt>
                <c:pt idx="449">
                  <c:v>9.7265899999999996E-4</c:v>
                </c:pt>
                <c:pt idx="450">
                  <c:v>9.6313300000000002E-4</c:v>
                </c:pt>
                <c:pt idx="451">
                  <c:v>9.5508300000000002E-4</c:v>
                </c:pt>
                <c:pt idx="452">
                  <c:v>9.4728200000000003E-4</c:v>
                </c:pt>
                <c:pt idx="453">
                  <c:v>9.3861699999999999E-4</c:v>
                </c:pt>
                <c:pt idx="454">
                  <c:v>9.3282399999999996E-4</c:v>
                </c:pt>
                <c:pt idx="455">
                  <c:v>9.2729399999999995E-4</c:v>
                </c:pt>
                <c:pt idx="456">
                  <c:v>9.1932299999999999E-4</c:v>
                </c:pt>
                <c:pt idx="457">
                  <c:v>9.1049100000000003E-4</c:v>
                </c:pt>
                <c:pt idx="458">
                  <c:v>9.0330300000000005E-4</c:v>
                </c:pt>
                <c:pt idx="459">
                  <c:v>8.9919800000000003E-4</c:v>
                </c:pt>
                <c:pt idx="460">
                  <c:v>8.9222800000000001E-4</c:v>
                </c:pt>
                <c:pt idx="461">
                  <c:v>8.8467999999999999E-4</c:v>
                </c:pt>
                <c:pt idx="462">
                  <c:v>8.7700899999999999E-4</c:v>
                </c:pt>
                <c:pt idx="463">
                  <c:v>8.71735E-4</c:v>
                </c:pt>
                <c:pt idx="464">
                  <c:v>8.63823E-4</c:v>
                </c:pt>
                <c:pt idx="465">
                  <c:v>8.5606199999999999E-4</c:v>
                </c:pt>
                <c:pt idx="466">
                  <c:v>8.49576E-4</c:v>
                </c:pt>
                <c:pt idx="467">
                  <c:v>8.4047500000000003E-4</c:v>
                </c:pt>
                <c:pt idx="468">
                  <c:v>8.2928699999999995E-4</c:v>
                </c:pt>
                <c:pt idx="469">
                  <c:v>8.17722E-4</c:v>
                </c:pt>
                <c:pt idx="470">
                  <c:v>8.0623200000000004E-4</c:v>
                </c:pt>
                <c:pt idx="471">
                  <c:v>7.9610399999999995E-4</c:v>
                </c:pt>
                <c:pt idx="472">
                  <c:v>7.8843800000000003E-4</c:v>
                </c:pt>
                <c:pt idx="473">
                  <c:v>7.7893999999999999E-4</c:v>
                </c:pt>
                <c:pt idx="474">
                  <c:v>7.6909999999999999E-4</c:v>
                </c:pt>
                <c:pt idx="475">
                  <c:v>7.5769400000000005E-4</c:v>
                </c:pt>
                <c:pt idx="476">
                  <c:v>7.4483899999999996E-4</c:v>
                </c:pt>
                <c:pt idx="477">
                  <c:v>7.3217499999999995E-4</c:v>
                </c:pt>
                <c:pt idx="478">
                  <c:v>7.1951999999999997E-4</c:v>
                </c:pt>
                <c:pt idx="479">
                  <c:v>7.0584599999999999E-4</c:v>
                </c:pt>
                <c:pt idx="480">
                  <c:v>6.9055799999999997E-4</c:v>
                </c:pt>
                <c:pt idx="481">
                  <c:v>6.7652999999999995E-4</c:v>
                </c:pt>
                <c:pt idx="482">
                  <c:v>6.6244399999999999E-4</c:v>
                </c:pt>
                <c:pt idx="483">
                  <c:v>6.5211499999999999E-4</c:v>
                </c:pt>
                <c:pt idx="484">
                  <c:v>6.4092700000000001E-4</c:v>
                </c:pt>
                <c:pt idx="485">
                  <c:v>6.2703800000000001E-4</c:v>
                </c:pt>
                <c:pt idx="486">
                  <c:v>6.1735700000000002E-4</c:v>
                </c:pt>
                <c:pt idx="487">
                  <c:v>6.0856899999999999E-4</c:v>
                </c:pt>
                <c:pt idx="488">
                  <c:v>6.0011899999999998E-4</c:v>
                </c:pt>
                <c:pt idx="489">
                  <c:v>5.9078799999999997E-4</c:v>
                </c:pt>
                <c:pt idx="490">
                  <c:v>5.8401700000000004E-4</c:v>
                </c:pt>
                <c:pt idx="491">
                  <c:v>5.8007600000000001E-4</c:v>
                </c:pt>
                <c:pt idx="492">
                  <c:v>5.6823599999999996E-4</c:v>
                </c:pt>
                <c:pt idx="493">
                  <c:v>5.5668299999999998E-4</c:v>
                </c:pt>
                <c:pt idx="494">
                  <c:v>5.5039900000000003E-4</c:v>
                </c:pt>
                <c:pt idx="495">
                  <c:v>5.4982399999999997E-4</c:v>
                </c:pt>
                <c:pt idx="496">
                  <c:v>5.3959500000000003E-4</c:v>
                </c:pt>
                <c:pt idx="497">
                  <c:v>5.2352900000000001E-4</c:v>
                </c:pt>
                <c:pt idx="498">
                  <c:v>5.14859E-4</c:v>
                </c:pt>
                <c:pt idx="499">
                  <c:v>5.1527500000000004E-4</c:v>
                </c:pt>
                <c:pt idx="500">
                  <c:v>5.0987700000000005E-4</c:v>
                </c:pt>
                <c:pt idx="501">
                  <c:v>5.0226299999999997E-4</c:v>
                </c:pt>
                <c:pt idx="502">
                  <c:v>4.9786399999999999E-4</c:v>
                </c:pt>
                <c:pt idx="503">
                  <c:v>4.9276300000000001E-4</c:v>
                </c:pt>
                <c:pt idx="504">
                  <c:v>4.8737299999999998E-4</c:v>
                </c:pt>
                <c:pt idx="505">
                  <c:v>4.8431199999999998E-4</c:v>
                </c:pt>
                <c:pt idx="506">
                  <c:v>4.79462E-4</c:v>
                </c:pt>
                <c:pt idx="507">
                  <c:v>4.7175199999999998E-4</c:v>
                </c:pt>
                <c:pt idx="508">
                  <c:v>4.6686299999999998E-4</c:v>
                </c:pt>
                <c:pt idx="509">
                  <c:v>4.61848E-4</c:v>
                </c:pt>
                <c:pt idx="510">
                  <c:v>4.5667E-4</c:v>
                </c:pt>
                <c:pt idx="511">
                  <c:v>4.5198699999999999E-4</c:v>
                </c:pt>
                <c:pt idx="512">
                  <c:v>4.49426E-4</c:v>
                </c:pt>
                <c:pt idx="513">
                  <c:v>4.4545300000000001E-4</c:v>
                </c:pt>
                <c:pt idx="514">
                  <c:v>4.4006200000000002E-4</c:v>
                </c:pt>
                <c:pt idx="515">
                  <c:v>4.3362899999999999E-4</c:v>
                </c:pt>
                <c:pt idx="516">
                  <c:v>4.3013300000000002E-4</c:v>
                </c:pt>
                <c:pt idx="517">
                  <c:v>4.2733400000000003E-4</c:v>
                </c:pt>
                <c:pt idx="518">
                  <c:v>4.2530699999999999E-4</c:v>
                </c:pt>
                <c:pt idx="519">
                  <c:v>4.2357199999999999E-4</c:v>
                </c:pt>
                <c:pt idx="520">
                  <c:v>4.2315899999999999E-4</c:v>
                </c:pt>
                <c:pt idx="521">
                  <c:v>4.2020300000000002E-4</c:v>
                </c:pt>
                <c:pt idx="522">
                  <c:v>4.19011E-4</c:v>
                </c:pt>
                <c:pt idx="523">
                  <c:v>4.1689500000000003E-4</c:v>
                </c:pt>
                <c:pt idx="524">
                  <c:v>4.1301800000000002E-4</c:v>
                </c:pt>
                <c:pt idx="525">
                  <c:v>4.0791299999999998E-4</c:v>
                </c:pt>
                <c:pt idx="526">
                  <c:v>4.0172599999999998E-4</c:v>
                </c:pt>
                <c:pt idx="527">
                  <c:v>3.9730000000000001E-4</c:v>
                </c:pt>
                <c:pt idx="528">
                  <c:v>3.9453200000000001E-4</c:v>
                </c:pt>
                <c:pt idx="529">
                  <c:v>3.89171E-4</c:v>
                </c:pt>
                <c:pt idx="530">
                  <c:v>3.8730900000000001E-4</c:v>
                </c:pt>
                <c:pt idx="531">
                  <c:v>3.8246800000000001E-4</c:v>
                </c:pt>
                <c:pt idx="532">
                  <c:v>3.76728E-4</c:v>
                </c:pt>
                <c:pt idx="533">
                  <c:v>3.7258499999999998E-4</c:v>
                </c:pt>
                <c:pt idx="534">
                  <c:v>3.65714E-4</c:v>
                </c:pt>
                <c:pt idx="535">
                  <c:v>3.5886000000000002E-4</c:v>
                </c:pt>
                <c:pt idx="536">
                  <c:v>3.5264699999999999E-4</c:v>
                </c:pt>
                <c:pt idx="537">
                  <c:v>3.4663400000000002E-4</c:v>
                </c:pt>
                <c:pt idx="538">
                  <c:v>3.3858899999999998E-4</c:v>
                </c:pt>
                <c:pt idx="539">
                  <c:v>3.3046200000000001E-4</c:v>
                </c:pt>
                <c:pt idx="540">
                  <c:v>3.22474E-4</c:v>
                </c:pt>
                <c:pt idx="541">
                  <c:v>3.1531499999999999E-4</c:v>
                </c:pt>
                <c:pt idx="542">
                  <c:v>3.09487E-4</c:v>
                </c:pt>
                <c:pt idx="543">
                  <c:v>3.0517000000000001E-4</c:v>
                </c:pt>
                <c:pt idx="544">
                  <c:v>3.00208E-4</c:v>
                </c:pt>
                <c:pt idx="545">
                  <c:v>2.9531499999999999E-4</c:v>
                </c:pt>
                <c:pt idx="546">
                  <c:v>2.9216399999999998E-4</c:v>
                </c:pt>
                <c:pt idx="547">
                  <c:v>2.8623500000000003E-4</c:v>
                </c:pt>
                <c:pt idx="548">
                  <c:v>2.7730499999999999E-4</c:v>
                </c:pt>
                <c:pt idx="549">
                  <c:v>2.7033999999999999E-4</c:v>
                </c:pt>
                <c:pt idx="550">
                  <c:v>2.6159000000000002E-4</c:v>
                </c:pt>
                <c:pt idx="551">
                  <c:v>2.4827600000000002E-4</c:v>
                </c:pt>
                <c:pt idx="552">
                  <c:v>2.43606E-4</c:v>
                </c:pt>
                <c:pt idx="553">
                  <c:v>2.3756499999999999E-4</c:v>
                </c:pt>
                <c:pt idx="554">
                  <c:v>2.29671E-4</c:v>
                </c:pt>
                <c:pt idx="555">
                  <c:v>2.23138E-4</c:v>
                </c:pt>
                <c:pt idx="556">
                  <c:v>1.98199E-4</c:v>
                </c:pt>
                <c:pt idx="557">
                  <c:v>1.8851100000000001E-4</c:v>
                </c:pt>
                <c:pt idx="558">
                  <c:v>1.8065900000000001E-4</c:v>
                </c:pt>
                <c:pt idx="559">
                  <c:v>1.7607300000000001E-4</c:v>
                </c:pt>
                <c:pt idx="560">
                  <c:v>1.71986E-4</c:v>
                </c:pt>
                <c:pt idx="561">
                  <c:v>1.6685300000000001E-4</c:v>
                </c:pt>
                <c:pt idx="562">
                  <c:v>1.62139E-4</c:v>
                </c:pt>
                <c:pt idx="563">
                  <c:v>1.5723500000000001E-4</c:v>
                </c:pt>
                <c:pt idx="564">
                  <c:v>1.5330899999999999E-4</c:v>
                </c:pt>
                <c:pt idx="565">
                  <c:v>1.48023E-4</c:v>
                </c:pt>
                <c:pt idx="566">
                  <c:v>1.46448E-4</c:v>
                </c:pt>
                <c:pt idx="567">
                  <c:v>1.42015E-4</c:v>
                </c:pt>
                <c:pt idx="568">
                  <c:v>1.3762400000000001E-4</c:v>
                </c:pt>
                <c:pt idx="569">
                  <c:v>1.35322E-4</c:v>
                </c:pt>
                <c:pt idx="570">
                  <c:v>1.30142E-4</c:v>
                </c:pt>
                <c:pt idx="571">
                  <c:v>1.3084899999999999E-4</c:v>
                </c:pt>
                <c:pt idx="572">
                  <c:v>1.3145600000000001E-4</c:v>
                </c:pt>
                <c:pt idx="573">
                  <c:v>1.2858100000000001E-4</c:v>
                </c:pt>
                <c:pt idx="574">
                  <c:v>1.26558E-4</c:v>
                </c:pt>
                <c:pt idx="575">
                  <c:v>1.2576800000000001E-4</c:v>
                </c:pt>
                <c:pt idx="576">
                  <c:v>1.1856799999999999E-4</c:v>
                </c:pt>
                <c:pt idx="577">
                  <c:v>1.1157700000000001E-4</c:v>
                </c:pt>
                <c:pt idx="578">
                  <c:v>1.05321E-4</c:v>
                </c:pt>
                <c:pt idx="579">
                  <c:v>9.5444099999999996E-5</c:v>
                </c:pt>
                <c:pt idx="580">
                  <c:v>8.7040599999999995E-5</c:v>
                </c:pt>
                <c:pt idx="581">
                  <c:v>8.0546500000000005E-5</c:v>
                </c:pt>
                <c:pt idx="582">
                  <c:v>7.5347799999999997E-5</c:v>
                </c:pt>
                <c:pt idx="583">
                  <c:v>7.3746100000000002E-5</c:v>
                </c:pt>
                <c:pt idx="584">
                  <c:v>7.1432800000000005E-5</c:v>
                </c:pt>
                <c:pt idx="585">
                  <c:v>6.6398700000000005E-5</c:v>
                </c:pt>
                <c:pt idx="586">
                  <c:v>6.1441799999999998E-5</c:v>
                </c:pt>
                <c:pt idx="587">
                  <c:v>5.5569200000000003E-5</c:v>
                </c:pt>
                <c:pt idx="588">
                  <c:v>4.8998200000000001E-5</c:v>
                </c:pt>
                <c:pt idx="589">
                  <c:v>4.0708799999999999E-5</c:v>
                </c:pt>
                <c:pt idx="590">
                  <c:v>3.6033099999999999E-5</c:v>
                </c:pt>
                <c:pt idx="591">
                  <c:v>3.0892300000000002E-5</c:v>
                </c:pt>
                <c:pt idx="592">
                  <c:v>2.4932399999999999E-5</c:v>
                </c:pt>
                <c:pt idx="593">
                  <c:v>1.96378E-5</c:v>
                </c:pt>
                <c:pt idx="594">
                  <c:v>1.2633099999999999E-5</c:v>
                </c:pt>
                <c:pt idx="595">
                  <c:v>1.0055600000000001E-5</c:v>
                </c:pt>
                <c:pt idx="596">
                  <c:v>3.8534999999999996E-6</c:v>
                </c:pt>
                <c:pt idx="597">
                  <c:v>9.8474400000000002E-7</c:v>
                </c:pt>
                <c:pt idx="598">
                  <c:v>-3.1696999999999999E-6</c:v>
                </c:pt>
                <c:pt idx="599">
                  <c:v>-8.5542000000000002E-6</c:v>
                </c:pt>
                <c:pt idx="600">
                  <c:v>-1.1902999999999999E-5</c:v>
                </c:pt>
                <c:pt idx="601">
                  <c:v>-1.2065000000000001E-5</c:v>
                </c:pt>
                <c:pt idx="602">
                  <c:v>-1.0180000000000001E-5</c:v>
                </c:pt>
                <c:pt idx="603">
                  <c:v>-2.3114E-6</c:v>
                </c:pt>
                <c:pt idx="604">
                  <c:v>1.7062400000000001E-5</c:v>
                </c:pt>
                <c:pt idx="605">
                  <c:v>5.6406400000000003E-5</c:v>
                </c:pt>
                <c:pt idx="606">
                  <c:v>1.27584E-4</c:v>
                </c:pt>
                <c:pt idx="607">
                  <c:v>3.179042E-3</c:v>
                </c:pt>
                <c:pt idx="608">
                  <c:v>3.6852399999999998E-3</c:v>
                </c:pt>
                <c:pt idx="609">
                  <c:v>3.874766E-3</c:v>
                </c:pt>
                <c:pt idx="610">
                  <c:v>4.1906959999999998E-3</c:v>
                </c:pt>
                <c:pt idx="611">
                  <c:v>4.4889589999999998E-3</c:v>
                </c:pt>
                <c:pt idx="612">
                  <c:v>4.6588649999999999E-3</c:v>
                </c:pt>
                <c:pt idx="613">
                  <c:v>4.9328100000000001E-3</c:v>
                </c:pt>
                <c:pt idx="614">
                  <c:v>5.0923640000000003E-3</c:v>
                </c:pt>
                <c:pt idx="615">
                  <c:v>5.3460699999999996E-3</c:v>
                </c:pt>
                <c:pt idx="616">
                  <c:v>5.4994340000000001E-3</c:v>
                </c:pt>
                <c:pt idx="617">
                  <c:v>5.6531630000000001E-3</c:v>
                </c:pt>
                <c:pt idx="618">
                  <c:v>5.8875079999999996E-3</c:v>
                </c:pt>
                <c:pt idx="619">
                  <c:v>6.0348440000000001E-3</c:v>
                </c:pt>
                <c:pt idx="620">
                  <c:v>6.2553699999999997E-3</c:v>
                </c:pt>
                <c:pt idx="621">
                  <c:v>6.3983199999999999E-3</c:v>
                </c:pt>
                <c:pt idx="622">
                  <c:v>6.6048699999999997E-3</c:v>
                </c:pt>
                <c:pt idx="623">
                  <c:v>6.7424549999999996E-3</c:v>
                </c:pt>
                <c:pt idx="624">
                  <c:v>6.941366E-3</c:v>
                </c:pt>
                <c:pt idx="625">
                  <c:v>7.0782470000000002E-3</c:v>
                </c:pt>
                <c:pt idx="626">
                  <c:v>7.2628340000000001E-3</c:v>
                </c:pt>
                <c:pt idx="627">
                  <c:v>7.3950020000000003E-3</c:v>
                </c:pt>
                <c:pt idx="628">
                  <c:v>7.5676179999999999E-3</c:v>
                </c:pt>
                <c:pt idx="629">
                  <c:v>7.693989E-3</c:v>
                </c:pt>
                <c:pt idx="630">
                  <c:v>7.8582900000000004E-3</c:v>
                </c:pt>
                <c:pt idx="631">
                  <c:v>7.9811780000000002E-3</c:v>
                </c:pt>
                <c:pt idx="632">
                  <c:v>8.1362569999999992E-3</c:v>
                </c:pt>
                <c:pt idx="633">
                  <c:v>8.2851520000000005E-3</c:v>
                </c:pt>
                <c:pt idx="634">
                  <c:v>8.4052880000000003E-3</c:v>
                </c:pt>
                <c:pt idx="635">
                  <c:v>8.6353239999999998E-3</c:v>
                </c:pt>
                <c:pt idx="636">
                  <c:v>8.7651880000000001E-3</c:v>
                </c:pt>
                <c:pt idx="637">
                  <c:v>8.8760450000000008E-3</c:v>
                </c:pt>
                <c:pt idx="638">
                  <c:v>8.9966809999999994E-3</c:v>
                </c:pt>
                <c:pt idx="639">
                  <c:v>9.1115180000000007E-3</c:v>
                </c:pt>
                <c:pt idx="640">
                  <c:v>9.2148890000000004E-3</c:v>
                </c:pt>
                <c:pt idx="641">
                  <c:v>9.3188939999999994E-3</c:v>
                </c:pt>
                <c:pt idx="642">
                  <c:v>9.4142949999999996E-3</c:v>
                </c:pt>
                <c:pt idx="643">
                  <c:v>9.5030059999999996E-3</c:v>
                </c:pt>
                <c:pt idx="644">
                  <c:v>9.5861910000000009E-3</c:v>
                </c:pt>
                <c:pt idx="645">
                  <c:v>9.6746439999999996E-3</c:v>
                </c:pt>
                <c:pt idx="646">
                  <c:v>9.7474139999999994E-3</c:v>
                </c:pt>
                <c:pt idx="647">
                  <c:v>9.8271550000000006E-3</c:v>
                </c:pt>
                <c:pt idx="648">
                  <c:v>9.8890780000000008E-3</c:v>
                </c:pt>
                <c:pt idx="649">
                  <c:v>9.9663180000000001E-3</c:v>
                </c:pt>
                <c:pt idx="650">
                  <c:v>1.0019119999999999E-2</c:v>
                </c:pt>
                <c:pt idx="651">
                  <c:v>1.009026E-2</c:v>
                </c:pt>
                <c:pt idx="652">
                  <c:v>1.0132159999999999E-2</c:v>
                </c:pt>
                <c:pt idx="653">
                  <c:v>1.019309E-2</c:v>
                </c:pt>
                <c:pt idx="654">
                  <c:v>1.022113E-2</c:v>
                </c:pt>
                <c:pt idx="655">
                  <c:v>1.027628E-2</c:v>
                </c:pt>
                <c:pt idx="656">
                  <c:v>1.032722E-2</c:v>
                </c:pt>
                <c:pt idx="657">
                  <c:v>1.0336959999999999E-2</c:v>
                </c:pt>
                <c:pt idx="658">
                  <c:v>1.0380159999999999E-2</c:v>
                </c:pt>
                <c:pt idx="659">
                  <c:v>1.0340820000000001E-2</c:v>
                </c:pt>
                <c:pt idx="660">
                  <c:v>1.033888E-2</c:v>
                </c:pt>
                <c:pt idx="661">
                  <c:v>1.0373139999999999E-2</c:v>
                </c:pt>
                <c:pt idx="662">
                  <c:v>1.040465E-2</c:v>
                </c:pt>
                <c:pt idx="663">
                  <c:v>1.0384249999999999E-2</c:v>
                </c:pt>
                <c:pt idx="664">
                  <c:v>1.040715E-2</c:v>
                </c:pt>
                <c:pt idx="665">
                  <c:v>1.0425810000000001E-2</c:v>
                </c:pt>
                <c:pt idx="666">
                  <c:v>1.0441880000000001E-2</c:v>
                </c:pt>
                <c:pt idx="667">
                  <c:v>1.040131E-2</c:v>
                </c:pt>
                <c:pt idx="668">
                  <c:v>1.041043E-2</c:v>
                </c:pt>
                <c:pt idx="669">
                  <c:v>1.0414659999999999E-2</c:v>
                </c:pt>
                <c:pt idx="670">
                  <c:v>1.0412329999999999E-2</c:v>
                </c:pt>
                <c:pt idx="671">
                  <c:v>1.034497E-2</c:v>
                </c:pt>
                <c:pt idx="672">
                  <c:v>1.033362E-2</c:v>
                </c:pt>
                <c:pt idx="673">
                  <c:v>1.0270720000000001E-2</c:v>
                </c:pt>
                <c:pt idx="674">
                  <c:v>1.027114E-2</c:v>
                </c:pt>
                <c:pt idx="675">
                  <c:v>1.0271870000000001E-2</c:v>
                </c:pt>
                <c:pt idx="676">
                  <c:v>1.0272109999999999E-2</c:v>
                </c:pt>
                <c:pt idx="677">
                  <c:v>1.0272170000000001E-2</c:v>
                </c:pt>
                <c:pt idx="678">
                  <c:v>1.0272150000000001E-2</c:v>
                </c:pt>
                <c:pt idx="679">
                  <c:v>1.0272099999999999E-2</c:v>
                </c:pt>
                <c:pt idx="680">
                  <c:v>1.027202E-2</c:v>
                </c:pt>
                <c:pt idx="681">
                  <c:v>1.0271890000000001E-2</c:v>
                </c:pt>
                <c:pt idx="682">
                  <c:v>1.027173E-2</c:v>
                </c:pt>
                <c:pt idx="683">
                  <c:v>1.0271519999999999E-2</c:v>
                </c:pt>
                <c:pt idx="684">
                  <c:v>1.0271270000000001E-2</c:v>
                </c:pt>
                <c:pt idx="685">
                  <c:v>1.0270970000000001E-2</c:v>
                </c:pt>
                <c:pt idx="686">
                  <c:v>1.031697E-2</c:v>
                </c:pt>
                <c:pt idx="687">
                  <c:v>1.031641E-2</c:v>
                </c:pt>
                <c:pt idx="688">
                  <c:v>1.025066E-2</c:v>
                </c:pt>
                <c:pt idx="689">
                  <c:v>1.022606E-2</c:v>
                </c:pt>
                <c:pt idx="690">
                  <c:v>1.026664E-2</c:v>
                </c:pt>
                <c:pt idx="691">
                  <c:v>1.0196530000000001E-2</c:v>
                </c:pt>
                <c:pt idx="692">
                  <c:v>1.016478E-2</c:v>
                </c:pt>
                <c:pt idx="693">
                  <c:v>1.009563E-2</c:v>
                </c:pt>
                <c:pt idx="694">
                  <c:v>1.0062120000000001E-2</c:v>
                </c:pt>
                <c:pt idx="695">
                  <c:v>1.00958E-2</c:v>
                </c:pt>
                <c:pt idx="696">
                  <c:v>1.002697E-2</c:v>
                </c:pt>
                <c:pt idx="697">
                  <c:v>9.9846029999999999E-3</c:v>
                </c:pt>
                <c:pt idx="698">
                  <c:v>9.9368809999999998E-3</c:v>
                </c:pt>
                <c:pt idx="699">
                  <c:v>9.8644119999999995E-3</c:v>
                </c:pt>
                <c:pt idx="700">
                  <c:v>9.8078690000000003E-3</c:v>
                </c:pt>
                <c:pt idx="701">
                  <c:v>9.8217180000000001E-3</c:v>
                </c:pt>
                <c:pt idx="702">
                  <c:v>9.7567320000000006E-3</c:v>
                </c:pt>
                <c:pt idx="703">
                  <c:v>9.6793090000000005E-3</c:v>
                </c:pt>
                <c:pt idx="704">
                  <c:v>9.6060490000000002E-3</c:v>
                </c:pt>
                <c:pt idx="705">
                  <c:v>9.5272150000000003E-3</c:v>
                </c:pt>
                <c:pt idx="706">
                  <c:v>9.4492610000000005E-3</c:v>
                </c:pt>
                <c:pt idx="707">
                  <c:v>9.3695510000000003E-3</c:v>
                </c:pt>
                <c:pt idx="708">
                  <c:v>9.2844880000000005E-3</c:v>
                </c:pt>
                <c:pt idx="709">
                  <c:v>9.2837619999999992E-3</c:v>
                </c:pt>
                <c:pt idx="710">
                  <c:v>9.1934489999999994E-3</c:v>
                </c:pt>
                <c:pt idx="711">
                  <c:v>9.1007499999999995E-3</c:v>
                </c:pt>
                <c:pt idx="712">
                  <c:v>9.0206809999999991E-3</c:v>
                </c:pt>
                <c:pt idx="713">
                  <c:v>9.0000510000000002E-3</c:v>
                </c:pt>
                <c:pt idx="714">
                  <c:v>8.8958059999999992E-3</c:v>
                </c:pt>
                <c:pt idx="715">
                  <c:v>8.8131259999999993E-3</c:v>
                </c:pt>
                <c:pt idx="716">
                  <c:v>8.7024990000000007E-3</c:v>
                </c:pt>
                <c:pt idx="717">
                  <c:v>8.6712779999999993E-3</c:v>
                </c:pt>
                <c:pt idx="718">
                  <c:v>8.5916489999999998E-3</c:v>
                </c:pt>
                <c:pt idx="719">
                  <c:v>8.4758309999999996E-3</c:v>
                </c:pt>
                <c:pt idx="720">
                  <c:v>8.3560860000000004E-3</c:v>
                </c:pt>
                <c:pt idx="721">
                  <c:v>8.3563000000000005E-3</c:v>
                </c:pt>
                <c:pt idx="722">
                  <c:v>8.2342100000000005E-3</c:v>
                </c:pt>
                <c:pt idx="723">
                  <c:v>8.1086660000000005E-3</c:v>
                </c:pt>
                <c:pt idx="724">
                  <c:v>8.1093250000000006E-3</c:v>
                </c:pt>
                <c:pt idx="725">
                  <c:v>7.9816139999999997E-3</c:v>
                </c:pt>
                <c:pt idx="726">
                  <c:v>7.9087459999999995E-3</c:v>
                </c:pt>
                <c:pt idx="727">
                  <c:v>7.7746610000000004E-3</c:v>
                </c:pt>
                <c:pt idx="728">
                  <c:v>7.7102710000000003E-3</c:v>
                </c:pt>
                <c:pt idx="729">
                  <c:v>7.6388869999999996E-3</c:v>
                </c:pt>
                <c:pt idx="730">
                  <c:v>7.497086E-3</c:v>
                </c:pt>
                <c:pt idx="731">
                  <c:v>7.4937980000000003E-3</c:v>
                </c:pt>
                <c:pt idx="732">
                  <c:v>7.3563120000000003E-3</c:v>
                </c:pt>
                <c:pt idx="733">
                  <c:v>7.2162119999999996E-3</c:v>
                </c:pt>
                <c:pt idx="734">
                  <c:v>7.2157810000000001E-3</c:v>
                </c:pt>
                <c:pt idx="735">
                  <c:v>7.0699860000000003E-3</c:v>
                </c:pt>
                <c:pt idx="736">
                  <c:v>7.00616E-3</c:v>
                </c:pt>
                <c:pt idx="737">
                  <c:v>6.8601199999999999E-3</c:v>
                </c:pt>
                <c:pt idx="738">
                  <c:v>6.7739940000000002E-3</c:v>
                </c:pt>
                <c:pt idx="739">
                  <c:v>6.7189019999999997E-3</c:v>
                </c:pt>
                <c:pt idx="740">
                  <c:v>6.5639469999999997E-3</c:v>
                </c:pt>
                <c:pt idx="741">
                  <c:v>6.4630440000000003E-3</c:v>
                </c:pt>
                <c:pt idx="742">
                  <c:v>6.4062349999999997E-3</c:v>
                </c:pt>
                <c:pt idx="743">
                  <c:v>6.2483319999999997E-3</c:v>
                </c:pt>
                <c:pt idx="744">
                  <c:v>6.1945589999999997E-3</c:v>
                </c:pt>
                <c:pt idx="745">
                  <c:v>6.0879419999999998E-3</c:v>
                </c:pt>
                <c:pt idx="746">
                  <c:v>5.9265710000000003E-3</c:v>
                </c:pt>
                <c:pt idx="747">
                  <c:v>5.8738699999999998E-3</c:v>
                </c:pt>
                <c:pt idx="748">
                  <c:v>5.7583080000000002E-3</c:v>
                </c:pt>
                <c:pt idx="749">
                  <c:v>5.5914559999999999E-3</c:v>
                </c:pt>
                <c:pt idx="750">
                  <c:v>5.5413559999999999E-3</c:v>
                </c:pt>
                <c:pt idx="751">
                  <c:v>5.3778080000000004E-3</c:v>
                </c:pt>
                <c:pt idx="752">
                  <c:v>5.2148890000000003E-3</c:v>
                </c:pt>
                <c:pt idx="753">
                  <c:v>5.2134319999999996E-3</c:v>
                </c:pt>
                <c:pt idx="754">
                  <c:v>5.0486139999999999E-3</c:v>
                </c:pt>
                <c:pt idx="755">
                  <c:v>4.8825559999999997E-3</c:v>
                </c:pt>
                <c:pt idx="756">
                  <c:v>4.8444040000000001E-3</c:v>
                </c:pt>
                <c:pt idx="757">
                  <c:v>4.71478E-3</c:v>
                </c:pt>
                <c:pt idx="758">
                  <c:v>4.5457240000000001E-3</c:v>
                </c:pt>
                <c:pt idx="759">
                  <c:v>4.5110360000000004E-3</c:v>
                </c:pt>
                <c:pt idx="760">
                  <c:v>4.3394619999999997E-3</c:v>
                </c:pt>
                <c:pt idx="761">
                  <c:v>4.167334E-3</c:v>
                </c:pt>
                <c:pt idx="762">
                  <c:v>4.0251799999999997E-3</c:v>
                </c:pt>
                <c:pt idx="763">
                  <c:v>3.9957539999999998E-3</c:v>
                </c:pt>
                <c:pt idx="764">
                  <c:v>3.8248100000000001E-3</c:v>
                </c:pt>
                <c:pt idx="765">
                  <c:v>3.654619E-3</c:v>
                </c:pt>
                <c:pt idx="766">
                  <c:v>3.484741E-3</c:v>
                </c:pt>
                <c:pt idx="767">
                  <c:v>3.462002E-3</c:v>
                </c:pt>
                <c:pt idx="768">
                  <c:v>3.3099900000000001E-3</c:v>
                </c:pt>
                <c:pt idx="769">
                  <c:v>3.1362640000000002E-3</c:v>
                </c:pt>
                <c:pt idx="770">
                  <c:v>2.9635849999999999E-3</c:v>
                </c:pt>
                <c:pt idx="771">
                  <c:v>2.9485800000000001E-3</c:v>
                </c:pt>
                <c:pt idx="772">
                  <c:v>2.7822820000000001E-3</c:v>
                </c:pt>
                <c:pt idx="773">
                  <c:v>2.6153859999999999E-3</c:v>
                </c:pt>
                <c:pt idx="774">
                  <c:v>2.44823E-3</c:v>
                </c:pt>
                <c:pt idx="775">
                  <c:v>2.2862960000000002E-3</c:v>
                </c:pt>
                <c:pt idx="776">
                  <c:v>2.2795300000000001E-3</c:v>
                </c:pt>
                <c:pt idx="777">
                  <c:v>2.1156310000000002E-3</c:v>
                </c:pt>
                <c:pt idx="778">
                  <c:v>1.9546720000000002E-3</c:v>
                </c:pt>
                <c:pt idx="779">
                  <c:v>1.795172E-3</c:v>
                </c:pt>
                <c:pt idx="780">
                  <c:v>1.641467E-3</c:v>
                </c:pt>
                <c:pt idx="781">
                  <c:v>1.633205E-3</c:v>
                </c:pt>
                <c:pt idx="782">
                  <c:v>1.486975E-3</c:v>
                </c:pt>
                <c:pt idx="783">
                  <c:v>1.3437939999999999E-3</c:v>
                </c:pt>
                <c:pt idx="784">
                  <c:v>1.3950220000000001E-3</c:v>
                </c:pt>
                <c:pt idx="785">
                  <c:v>1.4228540000000001E-3</c:v>
                </c:pt>
                <c:pt idx="786">
                  <c:v>1.465285E-3</c:v>
                </c:pt>
                <c:pt idx="787">
                  <c:v>1.4864279999999999E-3</c:v>
                </c:pt>
                <c:pt idx="788">
                  <c:v>1.5056329999999999E-3</c:v>
                </c:pt>
                <c:pt idx="789">
                  <c:v>1.52527E-3</c:v>
                </c:pt>
                <c:pt idx="790">
                  <c:v>1.5545310000000001E-3</c:v>
                </c:pt>
                <c:pt idx="791">
                  <c:v>1.569984E-3</c:v>
                </c:pt>
                <c:pt idx="792">
                  <c:v>1.582118E-3</c:v>
                </c:pt>
                <c:pt idx="793">
                  <c:v>1.5931389999999999E-3</c:v>
                </c:pt>
                <c:pt idx="794">
                  <c:v>1.6043710000000001E-3</c:v>
                </c:pt>
                <c:pt idx="795">
                  <c:v>1.618949E-3</c:v>
                </c:pt>
                <c:pt idx="796">
                  <c:v>1.623776E-3</c:v>
                </c:pt>
                <c:pt idx="797">
                  <c:v>1.6326349999999999E-3</c:v>
                </c:pt>
                <c:pt idx="798">
                  <c:v>1.6405460000000001E-3</c:v>
                </c:pt>
                <c:pt idx="799">
                  <c:v>1.6485110000000001E-3</c:v>
                </c:pt>
                <c:pt idx="800">
                  <c:v>1.655267E-3</c:v>
                </c:pt>
                <c:pt idx="801">
                  <c:v>1.661374E-3</c:v>
                </c:pt>
                <c:pt idx="802">
                  <c:v>1.6682229999999999E-3</c:v>
                </c:pt>
                <c:pt idx="803">
                  <c:v>1.672162E-3</c:v>
                </c:pt>
                <c:pt idx="804">
                  <c:v>1.6739840000000001E-3</c:v>
                </c:pt>
                <c:pt idx="805">
                  <c:v>1.6819879999999999E-3</c:v>
                </c:pt>
                <c:pt idx="806">
                  <c:v>1.6866509999999999E-3</c:v>
                </c:pt>
                <c:pt idx="807">
                  <c:v>1.6913410000000001E-3</c:v>
                </c:pt>
                <c:pt idx="808">
                  <c:v>1.699838E-3</c:v>
                </c:pt>
                <c:pt idx="809">
                  <c:v>1.7055950000000001E-3</c:v>
                </c:pt>
                <c:pt idx="810">
                  <c:v>1.7115450000000001E-3</c:v>
                </c:pt>
                <c:pt idx="811">
                  <c:v>1.7201709999999999E-3</c:v>
                </c:pt>
                <c:pt idx="812">
                  <c:v>1.727183E-3</c:v>
                </c:pt>
                <c:pt idx="813">
                  <c:v>1.7363719999999999E-3</c:v>
                </c:pt>
                <c:pt idx="814">
                  <c:v>1.7423479999999999E-3</c:v>
                </c:pt>
                <c:pt idx="815">
                  <c:v>1.7482559999999999E-3</c:v>
                </c:pt>
                <c:pt idx="816">
                  <c:v>1.757911E-3</c:v>
                </c:pt>
                <c:pt idx="817">
                  <c:v>1.7657459999999999E-3</c:v>
                </c:pt>
                <c:pt idx="818">
                  <c:v>1.7762769999999999E-3</c:v>
                </c:pt>
                <c:pt idx="819">
                  <c:v>1.7842960000000001E-3</c:v>
                </c:pt>
                <c:pt idx="820">
                  <c:v>1.7941560000000001E-3</c:v>
                </c:pt>
                <c:pt idx="821">
                  <c:v>1.80214E-3</c:v>
                </c:pt>
                <c:pt idx="822">
                  <c:v>1.8075509999999999E-3</c:v>
                </c:pt>
                <c:pt idx="823">
                  <c:v>1.8200950000000001E-3</c:v>
                </c:pt>
                <c:pt idx="824">
                  <c:v>1.8267520000000001E-3</c:v>
                </c:pt>
                <c:pt idx="825">
                  <c:v>1.838126E-3</c:v>
                </c:pt>
                <c:pt idx="826">
                  <c:v>1.8452150000000001E-3</c:v>
                </c:pt>
                <c:pt idx="827">
                  <c:v>1.851028E-3</c:v>
                </c:pt>
                <c:pt idx="828">
                  <c:v>1.86027E-3</c:v>
                </c:pt>
                <c:pt idx="829">
                  <c:v>1.8667429999999999E-3</c:v>
                </c:pt>
                <c:pt idx="830">
                  <c:v>1.875811E-3</c:v>
                </c:pt>
                <c:pt idx="831">
                  <c:v>1.877489E-3</c:v>
                </c:pt>
                <c:pt idx="832">
                  <c:v>1.8816530000000001E-3</c:v>
                </c:pt>
                <c:pt idx="833">
                  <c:v>1.889527E-3</c:v>
                </c:pt>
                <c:pt idx="834">
                  <c:v>1.8993720000000001E-3</c:v>
                </c:pt>
                <c:pt idx="835">
                  <c:v>1.904392E-3</c:v>
                </c:pt>
                <c:pt idx="836">
                  <c:v>1.909205E-3</c:v>
                </c:pt>
                <c:pt idx="837">
                  <c:v>1.919282E-3</c:v>
                </c:pt>
                <c:pt idx="838">
                  <c:v>1.9247170000000001E-3</c:v>
                </c:pt>
                <c:pt idx="839">
                  <c:v>1.930605E-3</c:v>
                </c:pt>
                <c:pt idx="840">
                  <c:v>1.936459E-3</c:v>
                </c:pt>
                <c:pt idx="841">
                  <c:v>1.944641E-3</c:v>
                </c:pt>
                <c:pt idx="842">
                  <c:v>1.9489749999999999E-3</c:v>
                </c:pt>
                <c:pt idx="843">
                  <c:v>1.952863E-3</c:v>
                </c:pt>
                <c:pt idx="844">
                  <c:v>1.957276E-3</c:v>
                </c:pt>
                <c:pt idx="845">
                  <c:v>1.9621959999999998E-3</c:v>
                </c:pt>
                <c:pt idx="846">
                  <c:v>1.969897E-3</c:v>
                </c:pt>
                <c:pt idx="847">
                  <c:v>1.9740550000000002E-3</c:v>
                </c:pt>
                <c:pt idx="848">
                  <c:v>1.9786539999999998E-3</c:v>
                </c:pt>
                <c:pt idx="849">
                  <c:v>1.9814350000000001E-3</c:v>
                </c:pt>
                <c:pt idx="850">
                  <c:v>1.9837869999999999E-3</c:v>
                </c:pt>
                <c:pt idx="851">
                  <c:v>1.986682E-3</c:v>
                </c:pt>
                <c:pt idx="852">
                  <c:v>1.9942520000000002E-3</c:v>
                </c:pt>
                <c:pt idx="853">
                  <c:v>1.999322E-3</c:v>
                </c:pt>
                <c:pt idx="854">
                  <c:v>2.0058559999999999E-3</c:v>
                </c:pt>
                <c:pt idx="855">
                  <c:v>2.0133769999999998E-3</c:v>
                </c:pt>
                <c:pt idx="856">
                  <c:v>2.0193160000000002E-3</c:v>
                </c:pt>
                <c:pt idx="857">
                  <c:v>2.0240689999999999E-3</c:v>
                </c:pt>
                <c:pt idx="858">
                  <c:v>2.0277170000000001E-3</c:v>
                </c:pt>
                <c:pt idx="859">
                  <c:v>2.0323060000000002E-3</c:v>
                </c:pt>
                <c:pt idx="860">
                  <c:v>2.0413739999999999E-3</c:v>
                </c:pt>
                <c:pt idx="861">
                  <c:v>2.0435200000000001E-3</c:v>
                </c:pt>
                <c:pt idx="862">
                  <c:v>2.0446240000000001E-3</c:v>
                </c:pt>
                <c:pt idx="863">
                  <c:v>2.0441270000000002E-3</c:v>
                </c:pt>
                <c:pt idx="864">
                  <c:v>2.0445469999999999E-3</c:v>
                </c:pt>
                <c:pt idx="865">
                  <c:v>2.0454039999999998E-3</c:v>
                </c:pt>
                <c:pt idx="866">
                  <c:v>2.047447E-3</c:v>
                </c:pt>
                <c:pt idx="867">
                  <c:v>2.0495449999999998E-3</c:v>
                </c:pt>
                <c:pt idx="868">
                  <c:v>2.0532609999999998E-3</c:v>
                </c:pt>
                <c:pt idx="869">
                  <c:v>2.0536529999999999E-3</c:v>
                </c:pt>
                <c:pt idx="870">
                  <c:v>2.052094E-3</c:v>
                </c:pt>
                <c:pt idx="871">
                  <c:v>2.052913E-3</c:v>
                </c:pt>
                <c:pt idx="872">
                  <c:v>2.050044E-3</c:v>
                </c:pt>
                <c:pt idx="873">
                  <c:v>2.0469849999999999E-3</c:v>
                </c:pt>
                <c:pt idx="874">
                  <c:v>2.0446180000000002E-3</c:v>
                </c:pt>
                <c:pt idx="875">
                  <c:v>2.0375789999999999E-3</c:v>
                </c:pt>
                <c:pt idx="876">
                  <c:v>2.0331720000000002E-3</c:v>
                </c:pt>
                <c:pt idx="877">
                  <c:v>2.031532E-3</c:v>
                </c:pt>
                <c:pt idx="878">
                  <c:v>2.0287339999999999E-3</c:v>
                </c:pt>
                <c:pt idx="879">
                  <c:v>2.0326620000000002E-3</c:v>
                </c:pt>
                <c:pt idx="880">
                  <c:v>2.0305420000000002E-3</c:v>
                </c:pt>
                <c:pt idx="881">
                  <c:v>2.0250749999999999E-3</c:v>
                </c:pt>
                <c:pt idx="882">
                  <c:v>2.016936E-3</c:v>
                </c:pt>
                <c:pt idx="883">
                  <c:v>2.0107699999999998E-3</c:v>
                </c:pt>
                <c:pt idx="884">
                  <c:v>2.0082260000000001E-3</c:v>
                </c:pt>
                <c:pt idx="885">
                  <c:v>2.004366E-3</c:v>
                </c:pt>
                <c:pt idx="886">
                  <c:v>2.0012850000000002E-3</c:v>
                </c:pt>
                <c:pt idx="887">
                  <c:v>1.998222E-3</c:v>
                </c:pt>
                <c:pt idx="888">
                  <c:v>1.9955099999999998E-3</c:v>
                </c:pt>
                <c:pt idx="889">
                  <c:v>1.993599E-3</c:v>
                </c:pt>
                <c:pt idx="890">
                  <c:v>1.989509E-3</c:v>
                </c:pt>
                <c:pt idx="891">
                  <c:v>1.983613E-3</c:v>
                </c:pt>
                <c:pt idx="892">
                  <c:v>1.9807359999999999E-3</c:v>
                </c:pt>
                <c:pt idx="893">
                  <c:v>1.978764E-3</c:v>
                </c:pt>
                <c:pt idx="894">
                  <c:v>1.9785179999999999E-3</c:v>
                </c:pt>
                <c:pt idx="895">
                  <c:v>1.9765220000000001E-3</c:v>
                </c:pt>
                <c:pt idx="896">
                  <c:v>1.976645E-3</c:v>
                </c:pt>
                <c:pt idx="897">
                  <c:v>1.976982E-3</c:v>
                </c:pt>
                <c:pt idx="898">
                  <c:v>1.9819870000000002E-3</c:v>
                </c:pt>
                <c:pt idx="899">
                  <c:v>1.986813E-3</c:v>
                </c:pt>
                <c:pt idx="900">
                  <c:v>1.990782E-3</c:v>
                </c:pt>
                <c:pt idx="901">
                  <c:v>1.9929510000000002E-3</c:v>
                </c:pt>
                <c:pt idx="902">
                  <c:v>1.9944950000000002E-3</c:v>
                </c:pt>
                <c:pt idx="903">
                  <c:v>1.999626E-3</c:v>
                </c:pt>
                <c:pt idx="904">
                  <c:v>2.0029800000000001E-3</c:v>
                </c:pt>
                <c:pt idx="905">
                  <c:v>2.0031250000000001E-3</c:v>
                </c:pt>
                <c:pt idx="906">
                  <c:v>2.002846E-3</c:v>
                </c:pt>
                <c:pt idx="907">
                  <c:v>2.0060910000000002E-3</c:v>
                </c:pt>
                <c:pt idx="908">
                  <c:v>2.006674E-3</c:v>
                </c:pt>
                <c:pt idx="909">
                  <c:v>2.0091839999999998E-3</c:v>
                </c:pt>
                <c:pt idx="910">
                  <c:v>2.01037E-3</c:v>
                </c:pt>
                <c:pt idx="911">
                  <c:v>2.0117830000000001E-3</c:v>
                </c:pt>
                <c:pt idx="912">
                  <c:v>2.014554E-3</c:v>
                </c:pt>
                <c:pt idx="913">
                  <c:v>2.0165510000000001E-3</c:v>
                </c:pt>
                <c:pt idx="914">
                  <c:v>2.0165539999999998E-3</c:v>
                </c:pt>
                <c:pt idx="915">
                  <c:v>2.0147519999999999E-3</c:v>
                </c:pt>
                <c:pt idx="916">
                  <c:v>2.0154399999999999E-3</c:v>
                </c:pt>
                <c:pt idx="917">
                  <c:v>2.014194E-3</c:v>
                </c:pt>
                <c:pt idx="918">
                  <c:v>2.0153020000000001E-3</c:v>
                </c:pt>
                <c:pt idx="919">
                  <c:v>2.0188799999999998E-3</c:v>
                </c:pt>
                <c:pt idx="920">
                  <c:v>2.01994E-3</c:v>
                </c:pt>
                <c:pt idx="921">
                  <c:v>2.0189140000000001E-3</c:v>
                </c:pt>
                <c:pt idx="922">
                  <c:v>2.0176349999999998E-3</c:v>
                </c:pt>
                <c:pt idx="923">
                  <c:v>2.01827E-3</c:v>
                </c:pt>
                <c:pt idx="924">
                  <c:v>2.0206529999999999E-3</c:v>
                </c:pt>
                <c:pt idx="925">
                  <c:v>2.0243639999999999E-3</c:v>
                </c:pt>
                <c:pt idx="926">
                  <c:v>2.0284259999999998E-3</c:v>
                </c:pt>
                <c:pt idx="927">
                  <c:v>2.03206E-3</c:v>
                </c:pt>
                <c:pt idx="928">
                  <c:v>2.0384499999999998E-3</c:v>
                </c:pt>
                <c:pt idx="929">
                  <c:v>2.042014E-3</c:v>
                </c:pt>
                <c:pt idx="930">
                  <c:v>2.0448710000000002E-3</c:v>
                </c:pt>
                <c:pt idx="931">
                  <c:v>2.0449980000000001E-3</c:v>
                </c:pt>
                <c:pt idx="932">
                  <c:v>2.0473589999999999E-3</c:v>
                </c:pt>
                <c:pt idx="933">
                  <c:v>2.0491009999999998E-3</c:v>
                </c:pt>
                <c:pt idx="934">
                  <c:v>2.0483839999999999E-3</c:v>
                </c:pt>
                <c:pt idx="935">
                  <c:v>2.0519219999999999E-3</c:v>
                </c:pt>
                <c:pt idx="936">
                  <c:v>2.0537419999999999E-3</c:v>
                </c:pt>
                <c:pt idx="937">
                  <c:v>2.0537659999999998E-3</c:v>
                </c:pt>
                <c:pt idx="938">
                  <c:v>2.0532940000000002E-3</c:v>
                </c:pt>
                <c:pt idx="939">
                  <c:v>2.0538539999999999E-3</c:v>
                </c:pt>
                <c:pt idx="940">
                  <c:v>2.0535979999999998E-3</c:v>
                </c:pt>
                <c:pt idx="941">
                  <c:v>2.0546969999999999E-3</c:v>
                </c:pt>
                <c:pt idx="942">
                  <c:v>2.0560320000000002E-3</c:v>
                </c:pt>
                <c:pt idx="943">
                  <c:v>2.058449E-3</c:v>
                </c:pt>
                <c:pt idx="944">
                  <c:v>2.0622589999999999E-3</c:v>
                </c:pt>
                <c:pt idx="945">
                  <c:v>2.0648810000000002E-3</c:v>
                </c:pt>
                <c:pt idx="946">
                  <c:v>2.0685439999999999E-3</c:v>
                </c:pt>
                <c:pt idx="947">
                  <c:v>2.070873E-3</c:v>
                </c:pt>
                <c:pt idx="948">
                  <c:v>2.076797E-3</c:v>
                </c:pt>
                <c:pt idx="949">
                  <c:v>2.0787800000000001E-3</c:v>
                </c:pt>
                <c:pt idx="950">
                  <c:v>2.0814179999999998E-3</c:v>
                </c:pt>
                <c:pt idx="951">
                  <c:v>2.0850500000000002E-3</c:v>
                </c:pt>
                <c:pt idx="952">
                  <c:v>2.0895129999999999E-3</c:v>
                </c:pt>
                <c:pt idx="953">
                  <c:v>2.0931249999999999E-3</c:v>
                </c:pt>
                <c:pt idx="954">
                  <c:v>2.096344E-3</c:v>
                </c:pt>
                <c:pt idx="955">
                  <c:v>2.1026650000000001E-3</c:v>
                </c:pt>
                <c:pt idx="956">
                  <c:v>2.1041300000000001E-3</c:v>
                </c:pt>
                <c:pt idx="957">
                  <c:v>2.1072030000000002E-3</c:v>
                </c:pt>
                <c:pt idx="958">
                  <c:v>2.111904E-3</c:v>
                </c:pt>
                <c:pt idx="959">
                  <c:v>2.1158129999999998E-3</c:v>
                </c:pt>
                <c:pt idx="960">
                  <c:v>2.1182520000000002E-3</c:v>
                </c:pt>
                <c:pt idx="961">
                  <c:v>2.1249770000000001E-3</c:v>
                </c:pt>
                <c:pt idx="962">
                  <c:v>2.1314540000000001E-3</c:v>
                </c:pt>
                <c:pt idx="963">
                  <c:v>2.1341899999999998E-3</c:v>
                </c:pt>
                <c:pt idx="964">
                  <c:v>2.1384899999999998E-3</c:v>
                </c:pt>
                <c:pt idx="965">
                  <c:v>2.1435479999999999E-3</c:v>
                </c:pt>
                <c:pt idx="966">
                  <c:v>2.147192E-3</c:v>
                </c:pt>
                <c:pt idx="967">
                  <c:v>2.1504599999999999E-3</c:v>
                </c:pt>
                <c:pt idx="968">
                  <c:v>2.1538379999999999E-3</c:v>
                </c:pt>
                <c:pt idx="969">
                  <c:v>2.1574229999999999E-3</c:v>
                </c:pt>
                <c:pt idx="970">
                  <c:v>2.1596800000000002E-3</c:v>
                </c:pt>
                <c:pt idx="971">
                  <c:v>2.1630489999999998E-3</c:v>
                </c:pt>
                <c:pt idx="972">
                  <c:v>2.1658459999999999E-3</c:v>
                </c:pt>
                <c:pt idx="973">
                  <c:v>2.1708959999999999E-3</c:v>
                </c:pt>
                <c:pt idx="974">
                  <c:v>2.1781359999999998E-3</c:v>
                </c:pt>
                <c:pt idx="975">
                  <c:v>2.1857719999999999E-3</c:v>
                </c:pt>
                <c:pt idx="976">
                  <c:v>2.19396E-3</c:v>
                </c:pt>
                <c:pt idx="977">
                  <c:v>2.201709E-3</c:v>
                </c:pt>
                <c:pt idx="978">
                  <c:v>2.2143810000000001E-3</c:v>
                </c:pt>
                <c:pt idx="979">
                  <c:v>2.2238480000000001E-3</c:v>
                </c:pt>
                <c:pt idx="980">
                  <c:v>2.2306180000000002E-3</c:v>
                </c:pt>
                <c:pt idx="981">
                  <c:v>2.2440239999999998E-3</c:v>
                </c:pt>
                <c:pt idx="982">
                  <c:v>2.2517560000000002E-3</c:v>
                </c:pt>
                <c:pt idx="983">
                  <c:v>2.2621339999999998E-3</c:v>
                </c:pt>
                <c:pt idx="984">
                  <c:v>2.2729740000000001E-3</c:v>
                </c:pt>
                <c:pt idx="985">
                  <c:v>2.281412E-3</c:v>
                </c:pt>
                <c:pt idx="986">
                  <c:v>2.2896489999999999E-3</c:v>
                </c:pt>
                <c:pt idx="987">
                  <c:v>2.3003469999999999E-3</c:v>
                </c:pt>
                <c:pt idx="988">
                  <c:v>2.3209540000000001E-3</c:v>
                </c:pt>
                <c:pt idx="989">
                  <c:v>2.3365619999999999E-3</c:v>
                </c:pt>
                <c:pt idx="990">
                  <c:v>2.3513200000000001E-3</c:v>
                </c:pt>
                <c:pt idx="991">
                  <c:v>2.3661110000000002E-3</c:v>
                </c:pt>
                <c:pt idx="992">
                  <c:v>2.3813250000000001E-3</c:v>
                </c:pt>
                <c:pt idx="993">
                  <c:v>2.4094950000000002E-3</c:v>
                </c:pt>
                <c:pt idx="994">
                  <c:v>2.423176E-3</c:v>
                </c:pt>
                <c:pt idx="995">
                  <c:v>2.439245E-3</c:v>
                </c:pt>
                <c:pt idx="996">
                  <c:v>2.4554120000000001E-3</c:v>
                </c:pt>
                <c:pt idx="997">
                  <c:v>2.4807340000000001E-3</c:v>
                </c:pt>
                <c:pt idx="998">
                  <c:v>2.4945119999999999E-3</c:v>
                </c:pt>
                <c:pt idx="999">
                  <c:v>2.5103299999999999E-3</c:v>
                </c:pt>
                <c:pt idx="1000">
                  <c:v>2.5271320000000001E-3</c:v>
                </c:pt>
                <c:pt idx="1001">
                  <c:v>2.5438380000000001E-3</c:v>
                </c:pt>
                <c:pt idx="1002">
                  <c:v>2.5698909999999999E-3</c:v>
                </c:pt>
                <c:pt idx="1003">
                  <c:v>2.5864299999999998E-3</c:v>
                </c:pt>
                <c:pt idx="1004">
                  <c:v>2.6059439999999998E-3</c:v>
                </c:pt>
                <c:pt idx="1005">
                  <c:v>2.62371E-3</c:v>
                </c:pt>
                <c:pt idx="1006">
                  <c:v>2.6392690000000001E-3</c:v>
                </c:pt>
                <c:pt idx="1007">
                  <c:v>2.653879E-3</c:v>
                </c:pt>
                <c:pt idx="1008">
                  <c:v>2.6683520000000001E-3</c:v>
                </c:pt>
                <c:pt idx="1009">
                  <c:v>2.6828889999999999E-3</c:v>
                </c:pt>
                <c:pt idx="1010">
                  <c:v>2.697372E-3</c:v>
                </c:pt>
                <c:pt idx="1011">
                  <c:v>2.7116330000000002E-3</c:v>
                </c:pt>
                <c:pt idx="1012">
                  <c:v>2.7274280000000001E-3</c:v>
                </c:pt>
                <c:pt idx="1013">
                  <c:v>2.741889E-3</c:v>
                </c:pt>
                <c:pt idx="1014">
                  <c:v>2.759746E-3</c:v>
                </c:pt>
                <c:pt idx="1015">
                  <c:v>2.7661389999999999E-3</c:v>
                </c:pt>
                <c:pt idx="1016">
                  <c:v>2.777266E-3</c:v>
                </c:pt>
                <c:pt idx="1017">
                  <c:v>2.7857279999999999E-3</c:v>
                </c:pt>
                <c:pt idx="1018">
                  <c:v>2.793869E-3</c:v>
                </c:pt>
                <c:pt idx="1019">
                  <c:v>2.8012620000000001E-3</c:v>
                </c:pt>
                <c:pt idx="1020">
                  <c:v>2.8074979999999999E-3</c:v>
                </c:pt>
                <c:pt idx="1021">
                  <c:v>2.8156610000000001E-3</c:v>
                </c:pt>
                <c:pt idx="1022">
                  <c:v>2.8232999999999999E-3</c:v>
                </c:pt>
                <c:pt idx="1023">
                  <c:v>2.8279059999999998E-3</c:v>
                </c:pt>
                <c:pt idx="1024">
                  <c:v>2.8317160000000002E-3</c:v>
                </c:pt>
                <c:pt idx="1025">
                  <c:v>2.8353079999999999E-3</c:v>
                </c:pt>
                <c:pt idx="1026">
                  <c:v>2.8390899999999998E-3</c:v>
                </c:pt>
                <c:pt idx="1027">
                  <c:v>2.8462050000000001E-3</c:v>
                </c:pt>
                <c:pt idx="1028">
                  <c:v>2.8496260000000001E-3</c:v>
                </c:pt>
                <c:pt idx="1029">
                  <c:v>2.8476690000000002E-3</c:v>
                </c:pt>
                <c:pt idx="1030">
                  <c:v>2.846548E-3</c:v>
                </c:pt>
                <c:pt idx="1031">
                  <c:v>2.8460180000000001E-3</c:v>
                </c:pt>
                <c:pt idx="1032">
                  <c:v>2.8482759999999998E-3</c:v>
                </c:pt>
                <c:pt idx="1033">
                  <c:v>2.8480720000000001E-3</c:v>
                </c:pt>
                <c:pt idx="1034">
                  <c:v>2.8489840000000002E-3</c:v>
                </c:pt>
                <c:pt idx="1035">
                  <c:v>2.8494039999999998E-3</c:v>
                </c:pt>
                <c:pt idx="1036">
                  <c:v>2.8564939999999998E-3</c:v>
                </c:pt>
                <c:pt idx="1037">
                  <c:v>2.8556749999999998E-3</c:v>
                </c:pt>
                <c:pt idx="1038">
                  <c:v>2.852364E-3</c:v>
                </c:pt>
                <c:pt idx="1039">
                  <c:v>2.8484420000000001E-3</c:v>
                </c:pt>
                <c:pt idx="1040">
                  <c:v>2.8485260000000001E-3</c:v>
                </c:pt>
                <c:pt idx="1041">
                  <c:v>2.8485749999999999E-3</c:v>
                </c:pt>
                <c:pt idx="1042">
                  <c:v>2.8475409999999999E-3</c:v>
                </c:pt>
                <c:pt idx="1043">
                  <c:v>2.8444170000000001E-3</c:v>
                </c:pt>
                <c:pt idx="1044">
                  <c:v>2.8408819999999999E-3</c:v>
                </c:pt>
                <c:pt idx="1045">
                  <c:v>2.8368270000000001E-3</c:v>
                </c:pt>
                <c:pt idx="1046">
                  <c:v>2.842841E-3</c:v>
                </c:pt>
                <c:pt idx="1047">
                  <c:v>2.8402060000000001E-3</c:v>
                </c:pt>
                <c:pt idx="1048">
                  <c:v>2.8354859999999999E-3</c:v>
                </c:pt>
                <c:pt idx="1049">
                  <c:v>2.8305320000000002E-3</c:v>
                </c:pt>
                <c:pt idx="1050">
                  <c:v>2.826809E-3</c:v>
                </c:pt>
                <c:pt idx="1051">
                  <c:v>2.8236770000000001E-3</c:v>
                </c:pt>
                <c:pt idx="1052">
                  <c:v>2.8169079999999999E-3</c:v>
                </c:pt>
                <c:pt idx="1053">
                  <c:v>2.8126879999999998E-3</c:v>
                </c:pt>
                <c:pt idx="1054">
                  <c:v>2.8127809999999999E-3</c:v>
                </c:pt>
                <c:pt idx="1055">
                  <c:v>2.81087E-3</c:v>
                </c:pt>
                <c:pt idx="1056">
                  <c:v>2.81577E-3</c:v>
                </c:pt>
                <c:pt idx="1057">
                  <c:v>2.8117419999999999E-3</c:v>
                </c:pt>
                <c:pt idx="1058">
                  <c:v>2.8069530000000001E-3</c:v>
                </c:pt>
                <c:pt idx="1059">
                  <c:v>2.8002639999999998E-3</c:v>
                </c:pt>
                <c:pt idx="1060">
                  <c:v>2.7916479999999999E-3</c:v>
                </c:pt>
                <c:pt idx="1061">
                  <c:v>2.7834299999999999E-3</c:v>
                </c:pt>
                <c:pt idx="1062">
                  <c:v>2.775708E-3</c:v>
                </c:pt>
                <c:pt idx="1063">
                  <c:v>2.7668409999999999E-3</c:v>
                </c:pt>
                <c:pt idx="1064">
                  <c:v>2.7684400000000001E-3</c:v>
                </c:pt>
                <c:pt idx="1065">
                  <c:v>2.759254E-3</c:v>
                </c:pt>
                <c:pt idx="1066">
                  <c:v>2.7517919999999999E-3</c:v>
                </c:pt>
                <c:pt idx="1067">
                  <c:v>2.7441850000000001E-3</c:v>
                </c:pt>
                <c:pt idx="1068">
                  <c:v>2.7349219999999999E-3</c:v>
                </c:pt>
                <c:pt idx="1069">
                  <c:v>2.733765E-3</c:v>
                </c:pt>
                <c:pt idx="1070">
                  <c:v>2.72522E-3</c:v>
                </c:pt>
                <c:pt idx="1071">
                  <c:v>2.7156979999999999E-3</c:v>
                </c:pt>
                <c:pt idx="1072">
                  <c:v>2.7064760000000002E-3</c:v>
                </c:pt>
                <c:pt idx="1073">
                  <c:v>2.6987320000000001E-3</c:v>
                </c:pt>
                <c:pt idx="1074">
                  <c:v>2.6898120000000002E-3</c:v>
                </c:pt>
                <c:pt idx="1075">
                  <c:v>2.689005E-3</c:v>
                </c:pt>
                <c:pt idx="1076">
                  <c:v>2.678022E-3</c:v>
                </c:pt>
                <c:pt idx="1077">
                  <c:v>2.666688E-3</c:v>
                </c:pt>
                <c:pt idx="1078">
                  <c:v>2.6550889999999998E-3</c:v>
                </c:pt>
                <c:pt idx="1079">
                  <c:v>2.6435320000000001E-3</c:v>
                </c:pt>
                <c:pt idx="1080">
                  <c:v>2.6432299999999999E-3</c:v>
                </c:pt>
                <c:pt idx="1081">
                  <c:v>2.6346669999999998E-3</c:v>
                </c:pt>
                <c:pt idx="1082">
                  <c:v>2.6233089999999999E-3</c:v>
                </c:pt>
                <c:pt idx="1083">
                  <c:v>2.6113769999999998E-3</c:v>
                </c:pt>
                <c:pt idx="1084">
                  <c:v>2.5980080000000002E-3</c:v>
                </c:pt>
                <c:pt idx="1085">
                  <c:v>2.5839729999999998E-3</c:v>
                </c:pt>
                <c:pt idx="1086">
                  <c:v>2.5696989999999999E-3</c:v>
                </c:pt>
                <c:pt idx="1087">
                  <c:v>2.5647119999999998E-3</c:v>
                </c:pt>
                <c:pt idx="1088">
                  <c:v>2.5497639999999999E-3</c:v>
                </c:pt>
                <c:pt idx="1089">
                  <c:v>2.5354169999999999E-3</c:v>
                </c:pt>
                <c:pt idx="1090">
                  <c:v>2.521508E-3</c:v>
                </c:pt>
                <c:pt idx="1091">
                  <c:v>2.5074279999999999E-3</c:v>
                </c:pt>
                <c:pt idx="1092">
                  <c:v>2.4919059999999999E-3</c:v>
                </c:pt>
                <c:pt idx="1093">
                  <c:v>2.4763400000000001E-3</c:v>
                </c:pt>
                <c:pt idx="1094">
                  <c:v>2.4672980000000001E-3</c:v>
                </c:pt>
                <c:pt idx="1095">
                  <c:v>2.4438200000000002E-3</c:v>
                </c:pt>
                <c:pt idx="1096">
                  <c:v>2.428758E-3</c:v>
                </c:pt>
                <c:pt idx="1097">
                  <c:v>2.4142809999999999E-3</c:v>
                </c:pt>
                <c:pt idx="1098">
                  <c:v>2.4022420000000002E-3</c:v>
                </c:pt>
                <c:pt idx="1099">
                  <c:v>2.3908319999999999E-3</c:v>
                </c:pt>
                <c:pt idx="1100">
                  <c:v>2.3776610000000001E-3</c:v>
                </c:pt>
                <c:pt idx="1101">
                  <c:v>2.3626599999999999E-3</c:v>
                </c:pt>
                <c:pt idx="1102">
                  <c:v>2.3466149999999998E-3</c:v>
                </c:pt>
                <c:pt idx="1103">
                  <c:v>2.3302100000000001E-3</c:v>
                </c:pt>
                <c:pt idx="1104">
                  <c:v>2.308886E-3</c:v>
                </c:pt>
                <c:pt idx="1105">
                  <c:v>2.293027E-3</c:v>
                </c:pt>
                <c:pt idx="1106">
                  <c:v>2.272722E-3</c:v>
                </c:pt>
                <c:pt idx="1107">
                  <c:v>2.2590399999999999E-3</c:v>
                </c:pt>
                <c:pt idx="1108">
                  <c:v>2.2456749999999999E-3</c:v>
                </c:pt>
                <c:pt idx="1109">
                  <c:v>2.2304339999999999E-3</c:v>
                </c:pt>
                <c:pt idx="1110">
                  <c:v>2.2130850000000001E-3</c:v>
                </c:pt>
                <c:pt idx="1111">
                  <c:v>2.196885E-3</c:v>
                </c:pt>
                <c:pt idx="1112">
                  <c:v>2.1814489999999998E-3</c:v>
                </c:pt>
                <c:pt idx="1113">
                  <c:v>2.1624249999999999E-3</c:v>
                </c:pt>
                <c:pt idx="1114">
                  <c:v>2.1364930000000002E-3</c:v>
                </c:pt>
                <c:pt idx="1115">
                  <c:v>2.1226690000000002E-3</c:v>
                </c:pt>
                <c:pt idx="1116">
                  <c:v>2.10823E-3</c:v>
                </c:pt>
                <c:pt idx="1117">
                  <c:v>2.0945590000000002E-3</c:v>
                </c:pt>
                <c:pt idx="1118">
                  <c:v>2.0820040000000001E-3</c:v>
                </c:pt>
                <c:pt idx="1119">
                  <c:v>2.068879E-3</c:v>
                </c:pt>
                <c:pt idx="1120">
                  <c:v>2.05427E-3</c:v>
                </c:pt>
                <c:pt idx="1121">
                  <c:v>2.0386839999999998E-3</c:v>
                </c:pt>
                <c:pt idx="1122">
                  <c:v>2.0237620000000001E-3</c:v>
                </c:pt>
                <c:pt idx="1123">
                  <c:v>1.9966680000000001E-3</c:v>
                </c:pt>
                <c:pt idx="1124">
                  <c:v>1.9822759999999998E-3</c:v>
                </c:pt>
                <c:pt idx="1125">
                  <c:v>1.967725E-3</c:v>
                </c:pt>
                <c:pt idx="1126">
                  <c:v>1.9557400000000001E-3</c:v>
                </c:pt>
                <c:pt idx="1127">
                  <c:v>1.94305E-3</c:v>
                </c:pt>
                <c:pt idx="1128">
                  <c:v>1.9307689999999999E-3</c:v>
                </c:pt>
                <c:pt idx="1129">
                  <c:v>1.913601E-3</c:v>
                </c:pt>
                <c:pt idx="1130">
                  <c:v>1.9012180000000001E-3</c:v>
                </c:pt>
                <c:pt idx="1131">
                  <c:v>1.890262E-3</c:v>
                </c:pt>
                <c:pt idx="1132">
                  <c:v>1.8728589999999999E-3</c:v>
                </c:pt>
                <c:pt idx="1133">
                  <c:v>1.866489E-3</c:v>
                </c:pt>
                <c:pt idx="1134">
                  <c:v>1.8577310000000001E-3</c:v>
                </c:pt>
                <c:pt idx="1135">
                  <c:v>1.8488840000000001E-3</c:v>
                </c:pt>
                <c:pt idx="1136">
                  <c:v>1.845544E-3</c:v>
                </c:pt>
                <c:pt idx="1137">
                  <c:v>1.837308E-3</c:v>
                </c:pt>
                <c:pt idx="1138">
                  <c:v>1.8240450000000001E-3</c:v>
                </c:pt>
                <c:pt idx="1139">
                  <c:v>1.8059549999999999E-3</c:v>
                </c:pt>
                <c:pt idx="1140">
                  <c:v>1.8007800000000001E-3</c:v>
                </c:pt>
                <c:pt idx="1141">
                  <c:v>1.79675E-3</c:v>
                </c:pt>
                <c:pt idx="1142">
                  <c:v>1.7949750000000001E-3</c:v>
                </c:pt>
                <c:pt idx="1143">
                  <c:v>1.789213E-3</c:v>
                </c:pt>
                <c:pt idx="1144">
                  <c:v>1.7875339999999999E-3</c:v>
                </c:pt>
                <c:pt idx="1145">
                  <c:v>1.7873990000000001E-3</c:v>
                </c:pt>
                <c:pt idx="1146">
                  <c:v>1.785638E-3</c:v>
                </c:pt>
                <c:pt idx="1147">
                  <c:v>1.784426E-3</c:v>
                </c:pt>
                <c:pt idx="1148">
                  <c:v>1.7837549999999999E-3</c:v>
                </c:pt>
                <c:pt idx="1149">
                  <c:v>1.7849389999999999E-3</c:v>
                </c:pt>
                <c:pt idx="1150">
                  <c:v>1.788572E-3</c:v>
                </c:pt>
                <c:pt idx="1151">
                  <c:v>1.7923170000000001E-3</c:v>
                </c:pt>
                <c:pt idx="1152">
                  <c:v>1.7980369999999999E-3</c:v>
                </c:pt>
                <c:pt idx="1153">
                  <c:v>1.803575E-3</c:v>
                </c:pt>
                <c:pt idx="1154">
                  <c:v>1.807028E-3</c:v>
                </c:pt>
                <c:pt idx="1155">
                  <c:v>1.813264E-3</c:v>
                </c:pt>
                <c:pt idx="1156">
                  <c:v>1.8221419999999999E-3</c:v>
                </c:pt>
                <c:pt idx="1157">
                  <c:v>1.8322740000000001E-3</c:v>
                </c:pt>
                <c:pt idx="1158">
                  <c:v>1.839622E-3</c:v>
                </c:pt>
                <c:pt idx="1159">
                  <c:v>1.8425690000000001E-3</c:v>
                </c:pt>
                <c:pt idx="1160">
                  <c:v>1.8478419999999999E-3</c:v>
                </c:pt>
                <c:pt idx="1161">
                  <c:v>1.853894E-3</c:v>
                </c:pt>
                <c:pt idx="1162">
                  <c:v>1.857914E-3</c:v>
                </c:pt>
                <c:pt idx="1163">
                  <c:v>1.863785E-3</c:v>
                </c:pt>
                <c:pt idx="1164">
                  <c:v>1.872248E-3</c:v>
                </c:pt>
                <c:pt idx="1165">
                  <c:v>1.8785259999999999E-3</c:v>
                </c:pt>
                <c:pt idx="1166">
                  <c:v>1.8847600000000001E-3</c:v>
                </c:pt>
                <c:pt idx="1167">
                  <c:v>1.8915E-3</c:v>
                </c:pt>
                <c:pt idx="1168">
                  <c:v>1.8977390000000001E-3</c:v>
                </c:pt>
                <c:pt idx="1169">
                  <c:v>1.9042200000000001E-3</c:v>
                </c:pt>
                <c:pt idx="1170">
                  <c:v>1.912677E-3</c:v>
                </c:pt>
                <c:pt idx="1171">
                  <c:v>1.9221080000000001E-3</c:v>
                </c:pt>
                <c:pt idx="1172">
                  <c:v>1.9291200000000001E-3</c:v>
                </c:pt>
                <c:pt idx="1173">
                  <c:v>1.935797E-3</c:v>
                </c:pt>
                <c:pt idx="1174">
                  <c:v>1.943696E-3</c:v>
                </c:pt>
                <c:pt idx="1175">
                  <c:v>1.946831E-3</c:v>
                </c:pt>
                <c:pt idx="1176">
                  <c:v>1.9546279999999999E-3</c:v>
                </c:pt>
                <c:pt idx="1177">
                  <c:v>1.9624170000000002E-3</c:v>
                </c:pt>
                <c:pt idx="1178">
                  <c:v>1.9690799999999998E-3</c:v>
                </c:pt>
                <c:pt idx="1179">
                  <c:v>1.974455E-3</c:v>
                </c:pt>
                <c:pt idx="1180">
                  <c:v>1.9806160000000001E-3</c:v>
                </c:pt>
                <c:pt idx="1181">
                  <c:v>1.9855900000000002E-3</c:v>
                </c:pt>
                <c:pt idx="1182">
                  <c:v>1.989013E-3</c:v>
                </c:pt>
                <c:pt idx="1183">
                  <c:v>1.9921079999999998E-3</c:v>
                </c:pt>
                <c:pt idx="1184">
                  <c:v>1.9986320000000002E-3</c:v>
                </c:pt>
                <c:pt idx="1185">
                  <c:v>2.0018079999999999E-3</c:v>
                </c:pt>
                <c:pt idx="1186">
                  <c:v>2.0050179999999999E-3</c:v>
                </c:pt>
                <c:pt idx="1187">
                  <c:v>2.0114500000000001E-3</c:v>
                </c:pt>
                <c:pt idx="1188">
                  <c:v>2.0152880000000001E-3</c:v>
                </c:pt>
                <c:pt idx="1189">
                  <c:v>2.0210409999999999E-3</c:v>
                </c:pt>
                <c:pt idx="1190">
                  <c:v>2.0255659999999999E-3</c:v>
                </c:pt>
                <c:pt idx="1191">
                  <c:v>2.0322629999999999E-3</c:v>
                </c:pt>
                <c:pt idx="1192">
                  <c:v>2.036398E-3</c:v>
                </c:pt>
                <c:pt idx="1193">
                  <c:v>2.041359E-3</c:v>
                </c:pt>
                <c:pt idx="1194">
                  <c:v>2.0487740000000002E-3</c:v>
                </c:pt>
                <c:pt idx="1195">
                  <c:v>2.0513060000000001E-3</c:v>
                </c:pt>
                <c:pt idx="1196">
                  <c:v>2.0552779999999998E-3</c:v>
                </c:pt>
                <c:pt idx="1197">
                  <c:v>2.0589739999999999E-3</c:v>
                </c:pt>
                <c:pt idx="1198">
                  <c:v>2.0600979999999998E-3</c:v>
                </c:pt>
                <c:pt idx="1199">
                  <c:v>2.064827E-3</c:v>
                </c:pt>
                <c:pt idx="1200">
                  <c:v>2.0667720000000001E-3</c:v>
                </c:pt>
                <c:pt idx="1201">
                  <c:v>2.0714079999999998E-3</c:v>
                </c:pt>
                <c:pt idx="1202">
                  <c:v>2.0777769999999998E-3</c:v>
                </c:pt>
                <c:pt idx="1203">
                  <c:v>2.0847909999999999E-3</c:v>
                </c:pt>
                <c:pt idx="1204">
                  <c:v>2.0924759999999998E-3</c:v>
                </c:pt>
                <c:pt idx="1205">
                  <c:v>2.1026600000000001E-3</c:v>
                </c:pt>
                <c:pt idx="1206">
                  <c:v>2.1109509999999998E-3</c:v>
                </c:pt>
                <c:pt idx="1207">
                  <c:v>2.1186019999999998E-3</c:v>
                </c:pt>
                <c:pt idx="1208">
                  <c:v>2.1265860000000002E-3</c:v>
                </c:pt>
                <c:pt idx="1209">
                  <c:v>2.1334150000000001E-3</c:v>
                </c:pt>
                <c:pt idx="1210">
                  <c:v>2.1388179999999998E-3</c:v>
                </c:pt>
                <c:pt idx="1211">
                  <c:v>2.147436E-3</c:v>
                </c:pt>
                <c:pt idx="1212">
                  <c:v>2.1551489999999999E-3</c:v>
                </c:pt>
                <c:pt idx="1213">
                  <c:v>2.1636210000000001E-3</c:v>
                </c:pt>
                <c:pt idx="1214">
                  <c:v>2.1727560000000001E-3</c:v>
                </c:pt>
                <c:pt idx="1215">
                  <c:v>2.1817949999999998E-3</c:v>
                </c:pt>
                <c:pt idx="1216">
                  <c:v>2.190862E-3</c:v>
                </c:pt>
                <c:pt idx="1217">
                  <c:v>2.20032E-3</c:v>
                </c:pt>
                <c:pt idx="1218">
                  <c:v>2.2068729999999998E-3</c:v>
                </c:pt>
                <c:pt idx="1219">
                  <c:v>2.213479E-3</c:v>
                </c:pt>
                <c:pt idx="1220">
                  <c:v>2.2210960000000001E-3</c:v>
                </c:pt>
                <c:pt idx="1221">
                  <c:v>2.2288009999999999E-3</c:v>
                </c:pt>
                <c:pt idx="1222">
                  <c:v>2.2353809999999998E-3</c:v>
                </c:pt>
                <c:pt idx="1223">
                  <c:v>2.2420059999999999E-3</c:v>
                </c:pt>
                <c:pt idx="1224">
                  <c:v>2.2472260000000002E-3</c:v>
                </c:pt>
                <c:pt idx="1225">
                  <c:v>2.2517710000000001E-3</c:v>
                </c:pt>
                <c:pt idx="1226">
                  <c:v>2.2576599999999999E-3</c:v>
                </c:pt>
                <c:pt idx="1227">
                  <c:v>2.26502E-3</c:v>
                </c:pt>
                <c:pt idx="1228">
                  <c:v>2.2731380000000001E-3</c:v>
                </c:pt>
                <c:pt idx="1229">
                  <c:v>2.2805719999999998E-3</c:v>
                </c:pt>
                <c:pt idx="1230">
                  <c:v>2.2855039999999998E-3</c:v>
                </c:pt>
                <c:pt idx="1231">
                  <c:v>2.289031E-3</c:v>
                </c:pt>
                <c:pt idx="1232">
                  <c:v>2.2937209999999999E-3</c:v>
                </c:pt>
                <c:pt idx="1233">
                  <c:v>2.2990039999999999E-3</c:v>
                </c:pt>
                <c:pt idx="1234">
                  <c:v>2.3045729999999999E-3</c:v>
                </c:pt>
                <c:pt idx="1235">
                  <c:v>2.310093E-3</c:v>
                </c:pt>
                <c:pt idx="1236">
                  <c:v>2.31474E-3</c:v>
                </c:pt>
                <c:pt idx="1237">
                  <c:v>2.3188039999999998E-3</c:v>
                </c:pt>
                <c:pt idx="1238">
                  <c:v>2.3221800000000001E-3</c:v>
                </c:pt>
                <c:pt idx="1239">
                  <c:v>2.3278159999999999E-3</c:v>
                </c:pt>
                <c:pt idx="1240">
                  <c:v>2.333833E-3</c:v>
                </c:pt>
                <c:pt idx="1241">
                  <c:v>2.3392930000000001E-3</c:v>
                </c:pt>
                <c:pt idx="1242">
                  <c:v>2.3448380000000001E-3</c:v>
                </c:pt>
                <c:pt idx="1243">
                  <c:v>2.35053E-3</c:v>
                </c:pt>
                <c:pt idx="1244">
                  <c:v>2.3562209999999999E-3</c:v>
                </c:pt>
                <c:pt idx="1245">
                  <c:v>2.3613079999999999E-3</c:v>
                </c:pt>
                <c:pt idx="1246">
                  <c:v>2.3650899999999998E-3</c:v>
                </c:pt>
                <c:pt idx="1247">
                  <c:v>2.3698859999999999E-3</c:v>
                </c:pt>
                <c:pt idx="1248">
                  <c:v>2.37601E-3</c:v>
                </c:pt>
                <c:pt idx="1249">
                  <c:v>2.380825E-3</c:v>
                </c:pt>
                <c:pt idx="1250">
                  <c:v>2.3857319999999998E-3</c:v>
                </c:pt>
                <c:pt idx="1251">
                  <c:v>2.3916229999999998E-3</c:v>
                </c:pt>
                <c:pt idx="1252">
                  <c:v>2.3990280000000001E-3</c:v>
                </c:pt>
                <c:pt idx="1253">
                  <c:v>2.4046499999999999E-3</c:v>
                </c:pt>
                <c:pt idx="1254">
                  <c:v>2.408056E-3</c:v>
                </c:pt>
                <c:pt idx="1255">
                  <c:v>2.410152E-3</c:v>
                </c:pt>
                <c:pt idx="1256">
                  <c:v>2.4142590000000002E-3</c:v>
                </c:pt>
                <c:pt idx="1257">
                  <c:v>2.4162480000000002E-3</c:v>
                </c:pt>
                <c:pt idx="1258">
                  <c:v>2.4186139999999999E-3</c:v>
                </c:pt>
                <c:pt idx="1259">
                  <c:v>2.42253E-3</c:v>
                </c:pt>
                <c:pt idx="1260">
                  <c:v>2.4241079999999999E-3</c:v>
                </c:pt>
                <c:pt idx="1261">
                  <c:v>2.427359E-3</c:v>
                </c:pt>
                <c:pt idx="1262">
                  <c:v>2.4336990000000001E-3</c:v>
                </c:pt>
                <c:pt idx="1263">
                  <c:v>2.44151E-3</c:v>
                </c:pt>
                <c:pt idx="1264">
                  <c:v>2.4472949999999999E-3</c:v>
                </c:pt>
                <c:pt idx="1265">
                  <c:v>2.4555269999999999E-3</c:v>
                </c:pt>
                <c:pt idx="1266">
                  <c:v>2.4582050000000002E-3</c:v>
                </c:pt>
                <c:pt idx="1267">
                  <c:v>2.4643740000000001E-3</c:v>
                </c:pt>
                <c:pt idx="1268">
                  <c:v>2.4675090000000001E-3</c:v>
                </c:pt>
                <c:pt idx="1269">
                  <c:v>2.4712610000000002E-3</c:v>
                </c:pt>
                <c:pt idx="1270">
                  <c:v>2.4749939999999999E-3</c:v>
                </c:pt>
                <c:pt idx="1271">
                  <c:v>2.4796039999999998E-3</c:v>
                </c:pt>
                <c:pt idx="1272">
                  <c:v>2.4854489999999998E-3</c:v>
                </c:pt>
                <c:pt idx="1273">
                  <c:v>2.491268E-3</c:v>
                </c:pt>
                <c:pt idx="1274">
                  <c:v>2.4957479999999999E-3</c:v>
                </c:pt>
                <c:pt idx="1275">
                  <c:v>2.4963839999999999E-3</c:v>
                </c:pt>
                <c:pt idx="1276">
                  <c:v>2.497726E-3</c:v>
                </c:pt>
                <c:pt idx="1277">
                  <c:v>2.4993799999999998E-3</c:v>
                </c:pt>
                <c:pt idx="1278">
                  <c:v>2.5023720000000001E-3</c:v>
                </c:pt>
                <c:pt idx="1279">
                  <c:v>2.5053649999999998E-3</c:v>
                </c:pt>
                <c:pt idx="1280">
                  <c:v>2.5132129999999998E-3</c:v>
                </c:pt>
                <c:pt idx="1281">
                  <c:v>2.5196089999999999E-3</c:v>
                </c:pt>
                <c:pt idx="1282">
                  <c:v>2.5267179999999998E-3</c:v>
                </c:pt>
                <c:pt idx="1283">
                  <c:v>2.5335269999999998E-3</c:v>
                </c:pt>
                <c:pt idx="1284">
                  <c:v>2.5372929999999999E-3</c:v>
                </c:pt>
                <c:pt idx="1285">
                  <c:v>2.5383409999999999E-3</c:v>
                </c:pt>
                <c:pt idx="1286">
                  <c:v>2.5415659999999999E-3</c:v>
                </c:pt>
                <c:pt idx="1287">
                  <c:v>2.5460109999999999E-3</c:v>
                </c:pt>
                <c:pt idx="1288">
                  <c:v>2.550297E-3</c:v>
                </c:pt>
                <c:pt idx="1289">
                  <c:v>2.5568750000000001E-3</c:v>
                </c:pt>
                <c:pt idx="1290">
                  <c:v>2.5622269999999998E-3</c:v>
                </c:pt>
                <c:pt idx="1291">
                  <c:v>2.5693180000000001E-3</c:v>
                </c:pt>
                <c:pt idx="1292">
                  <c:v>2.5762060000000002E-3</c:v>
                </c:pt>
                <c:pt idx="1293">
                  <c:v>2.5815999999999999E-3</c:v>
                </c:pt>
                <c:pt idx="1294">
                  <c:v>2.5878250000000002E-3</c:v>
                </c:pt>
                <c:pt idx="1295">
                  <c:v>2.5932279999999999E-3</c:v>
                </c:pt>
                <c:pt idx="1296">
                  <c:v>2.5991920000000002E-3</c:v>
                </c:pt>
                <c:pt idx="1297">
                  <c:v>2.6048260000000002E-3</c:v>
                </c:pt>
                <c:pt idx="1298">
                  <c:v>2.6106520000000002E-3</c:v>
                </c:pt>
                <c:pt idx="1299">
                  <c:v>2.6181799999999999E-3</c:v>
                </c:pt>
                <c:pt idx="1300">
                  <c:v>2.6258119999999999E-3</c:v>
                </c:pt>
                <c:pt idx="1301">
                  <c:v>2.6324130000000001E-3</c:v>
                </c:pt>
                <c:pt idx="1302">
                  <c:v>2.638933E-3</c:v>
                </c:pt>
                <c:pt idx="1303">
                  <c:v>2.6470059999999999E-3</c:v>
                </c:pt>
                <c:pt idx="1304">
                  <c:v>2.655461E-3</c:v>
                </c:pt>
                <c:pt idx="1305">
                  <c:v>2.663856E-3</c:v>
                </c:pt>
                <c:pt idx="1306">
                  <c:v>2.667525E-3</c:v>
                </c:pt>
                <c:pt idx="1307">
                  <c:v>2.6734409999999999E-3</c:v>
                </c:pt>
                <c:pt idx="1308">
                  <c:v>2.679252E-3</c:v>
                </c:pt>
                <c:pt idx="1309">
                  <c:v>2.6834770000000001E-3</c:v>
                </c:pt>
                <c:pt idx="1310">
                  <c:v>2.6845319999999999E-3</c:v>
                </c:pt>
                <c:pt idx="1311">
                  <c:v>2.6860410000000001E-3</c:v>
                </c:pt>
                <c:pt idx="1312">
                  <c:v>2.6867639999999999E-3</c:v>
                </c:pt>
                <c:pt idx="1313">
                  <c:v>2.6883979999999998E-3</c:v>
                </c:pt>
                <c:pt idx="1314">
                  <c:v>2.6908769999999999E-3</c:v>
                </c:pt>
                <c:pt idx="1315">
                  <c:v>2.6931189999999999E-3</c:v>
                </c:pt>
                <c:pt idx="1316">
                  <c:v>2.6979629999999998E-3</c:v>
                </c:pt>
                <c:pt idx="1317">
                  <c:v>2.7033460000000001E-3</c:v>
                </c:pt>
                <c:pt idx="1318">
                  <c:v>2.7079769999999999E-3</c:v>
                </c:pt>
                <c:pt idx="1319">
                  <c:v>2.711312E-3</c:v>
                </c:pt>
                <c:pt idx="1320">
                  <c:v>2.7134279999999999E-3</c:v>
                </c:pt>
                <c:pt idx="1321">
                  <c:v>2.7188849999999999E-3</c:v>
                </c:pt>
                <c:pt idx="1322">
                  <c:v>2.726422E-3</c:v>
                </c:pt>
                <c:pt idx="1323">
                  <c:v>2.7345719999999998E-3</c:v>
                </c:pt>
                <c:pt idx="1324">
                  <c:v>2.7401669999999999E-3</c:v>
                </c:pt>
                <c:pt idx="1325">
                  <c:v>2.7477000000000001E-3</c:v>
                </c:pt>
                <c:pt idx="1326">
                  <c:v>2.751636E-3</c:v>
                </c:pt>
                <c:pt idx="1327">
                  <c:v>2.7570649999999999E-3</c:v>
                </c:pt>
                <c:pt idx="1328">
                  <c:v>2.761239E-3</c:v>
                </c:pt>
                <c:pt idx="1329">
                  <c:v>2.7651300000000002E-3</c:v>
                </c:pt>
                <c:pt idx="1330">
                  <c:v>2.7761499999999998E-3</c:v>
                </c:pt>
                <c:pt idx="1331">
                  <c:v>2.796621E-3</c:v>
                </c:pt>
                <c:pt idx="1332">
                  <c:v>2.8181450000000002E-3</c:v>
                </c:pt>
                <c:pt idx="1333">
                  <c:v>2.832228E-3</c:v>
                </c:pt>
                <c:pt idx="1334">
                  <c:v>2.8451539999999999E-3</c:v>
                </c:pt>
                <c:pt idx="1335">
                  <c:v>2.8573069999999999E-3</c:v>
                </c:pt>
                <c:pt idx="1336">
                  <c:v>2.87141E-3</c:v>
                </c:pt>
                <c:pt idx="1337">
                  <c:v>2.8823999999999998E-3</c:v>
                </c:pt>
                <c:pt idx="1338">
                  <c:v>2.8914499999999998E-3</c:v>
                </c:pt>
                <c:pt idx="1339">
                  <c:v>2.9036280000000001E-3</c:v>
                </c:pt>
                <c:pt idx="1340">
                  <c:v>2.9118960000000002E-3</c:v>
                </c:pt>
                <c:pt idx="1341">
                  <c:v>2.9206900000000001E-3</c:v>
                </c:pt>
                <c:pt idx="1342">
                  <c:v>2.9315000000000001E-3</c:v>
                </c:pt>
                <c:pt idx="1343">
                  <c:v>2.9418019999999999E-3</c:v>
                </c:pt>
                <c:pt idx="1344">
                  <c:v>2.9498459999999999E-3</c:v>
                </c:pt>
                <c:pt idx="1345">
                  <c:v>2.9578260000000002E-3</c:v>
                </c:pt>
                <c:pt idx="1346">
                  <c:v>2.9736179999999999E-3</c:v>
                </c:pt>
                <c:pt idx="1347">
                  <c:v>2.9846899999999999E-3</c:v>
                </c:pt>
                <c:pt idx="1348">
                  <c:v>2.9965500000000002E-3</c:v>
                </c:pt>
                <c:pt idx="1349">
                  <c:v>3.00461E-3</c:v>
                </c:pt>
                <c:pt idx="1350">
                  <c:v>3.01315E-3</c:v>
                </c:pt>
                <c:pt idx="1351">
                  <c:v>3.021784E-3</c:v>
                </c:pt>
                <c:pt idx="1352">
                  <c:v>3.03112E-3</c:v>
                </c:pt>
                <c:pt idx="1353">
                  <c:v>3.0403800000000001E-3</c:v>
                </c:pt>
                <c:pt idx="1354">
                  <c:v>3.0491619999999998E-3</c:v>
                </c:pt>
                <c:pt idx="1355">
                  <c:v>3.057269E-3</c:v>
                </c:pt>
                <c:pt idx="1356">
                  <c:v>3.0650880000000001E-3</c:v>
                </c:pt>
                <c:pt idx="1357">
                  <c:v>3.0801069999999999E-3</c:v>
                </c:pt>
                <c:pt idx="1358">
                  <c:v>3.0912399999999999E-3</c:v>
                </c:pt>
                <c:pt idx="1359">
                  <c:v>3.1042600000000002E-3</c:v>
                </c:pt>
                <c:pt idx="1360">
                  <c:v>3.114463E-3</c:v>
                </c:pt>
                <c:pt idx="1361">
                  <c:v>3.12583E-3</c:v>
                </c:pt>
                <c:pt idx="1362">
                  <c:v>3.1376820000000001E-3</c:v>
                </c:pt>
                <c:pt idx="1363">
                  <c:v>3.149411E-3</c:v>
                </c:pt>
                <c:pt idx="1364">
                  <c:v>3.1598899999999998E-3</c:v>
                </c:pt>
                <c:pt idx="1365">
                  <c:v>3.1692539999999998E-3</c:v>
                </c:pt>
                <c:pt idx="1366">
                  <c:v>3.179191E-3</c:v>
                </c:pt>
                <c:pt idx="1367">
                  <c:v>3.1884629999999999E-3</c:v>
                </c:pt>
                <c:pt idx="1368">
                  <c:v>3.197783E-3</c:v>
                </c:pt>
                <c:pt idx="1369">
                  <c:v>3.2077199999999998E-3</c:v>
                </c:pt>
                <c:pt idx="1370">
                  <c:v>3.2169949999999998E-3</c:v>
                </c:pt>
                <c:pt idx="1371">
                  <c:v>3.2276380000000001E-3</c:v>
                </c:pt>
                <c:pt idx="1372">
                  <c:v>3.2397099999999998E-3</c:v>
                </c:pt>
                <c:pt idx="1373">
                  <c:v>3.2526E-3</c:v>
                </c:pt>
                <c:pt idx="1374">
                  <c:v>3.2640870000000002E-3</c:v>
                </c:pt>
                <c:pt idx="1375">
                  <c:v>3.2777290000000001E-3</c:v>
                </c:pt>
                <c:pt idx="1376">
                  <c:v>3.286728E-3</c:v>
                </c:pt>
                <c:pt idx="1377">
                  <c:v>3.2994560000000001E-3</c:v>
                </c:pt>
                <c:pt idx="1378">
                  <c:v>3.3109670000000002E-3</c:v>
                </c:pt>
                <c:pt idx="1379">
                  <c:v>3.3208439999999999E-3</c:v>
                </c:pt>
                <c:pt idx="1380">
                  <c:v>3.3264800000000001E-3</c:v>
                </c:pt>
                <c:pt idx="1381">
                  <c:v>3.335625E-3</c:v>
                </c:pt>
                <c:pt idx="1382">
                  <c:v>3.3455350000000002E-3</c:v>
                </c:pt>
                <c:pt idx="1383">
                  <c:v>3.3559940000000002E-3</c:v>
                </c:pt>
                <c:pt idx="1384">
                  <c:v>3.3682999999999999E-3</c:v>
                </c:pt>
                <c:pt idx="1385">
                  <c:v>3.3777120000000002E-3</c:v>
                </c:pt>
                <c:pt idx="1386">
                  <c:v>3.3877130000000001E-3</c:v>
                </c:pt>
                <c:pt idx="1387">
                  <c:v>3.3958019999999998E-3</c:v>
                </c:pt>
                <c:pt idx="1388">
                  <c:v>3.4035179999999999E-3</c:v>
                </c:pt>
                <c:pt idx="1389">
                  <c:v>3.4140870000000001E-3</c:v>
                </c:pt>
                <c:pt idx="1390">
                  <c:v>3.4256759999999999E-3</c:v>
                </c:pt>
                <c:pt idx="1391">
                  <c:v>3.4344359999999999E-3</c:v>
                </c:pt>
                <c:pt idx="1392">
                  <c:v>3.442442E-3</c:v>
                </c:pt>
                <c:pt idx="1393">
                  <c:v>3.4495379999999998E-3</c:v>
                </c:pt>
                <c:pt idx="1394">
                  <c:v>3.4561280000000002E-3</c:v>
                </c:pt>
                <c:pt idx="1395">
                  <c:v>3.464534E-3</c:v>
                </c:pt>
                <c:pt idx="1396">
                  <c:v>3.4730659999999999E-3</c:v>
                </c:pt>
                <c:pt idx="1397">
                  <c:v>3.4808360000000002E-3</c:v>
                </c:pt>
                <c:pt idx="1398">
                  <c:v>3.489397E-3</c:v>
                </c:pt>
                <c:pt idx="1399">
                  <c:v>3.4983000000000002E-3</c:v>
                </c:pt>
                <c:pt idx="1400">
                  <c:v>3.5039799999999999E-3</c:v>
                </c:pt>
                <c:pt idx="1401">
                  <c:v>3.5126179999999999E-3</c:v>
                </c:pt>
                <c:pt idx="1402">
                  <c:v>3.5186380000000001E-3</c:v>
                </c:pt>
                <c:pt idx="1403">
                  <c:v>3.5241539999999998E-3</c:v>
                </c:pt>
                <c:pt idx="1404">
                  <c:v>3.5305779999999999E-3</c:v>
                </c:pt>
                <c:pt idx="1405">
                  <c:v>3.5349050000000001E-3</c:v>
                </c:pt>
                <c:pt idx="1406">
                  <c:v>3.5407009999999998E-3</c:v>
                </c:pt>
                <c:pt idx="1407">
                  <c:v>3.5457269999999998E-3</c:v>
                </c:pt>
                <c:pt idx="1408">
                  <c:v>3.5508919999999999E-3</c:v>
                </c:pt>
                <c:pt idx="1409">
                  <c:v>3.5554200000000001E-3</c:v>
                </c:pt>
                <c:pt idx="1410">
                  <c:v>3.5594820000000001E-3</c:v>
                </c:pt>
                <c:pt idx="1411">
                  <c:v>3.559104E-3</c:v>
                </c:pt>
                <c:pt idx="1412">
                  <c:v>3.5610490000000002E-3</c:v>
                </c:pt>
                <c:pt idx="1413">
                  <c:v>3.5640519999999998E-3</c:v>
                </c:pt>
                <c:pt idx="1414">
                  <c:v>3.5700559999999998E-3</c:v>
                </c:pt>
                <c:pt idx="1415">
                  <c:v>3.5786350000000001E-3</c:v>
                </c:pt>
                <c:pt idx="1416">
                  <c:v>3.5900659999999998E-3</c:v>
                </c:pt>
                <c:pt idx="1417">
                  <c:v>3.5932569999999999E-3</c:v>
                </c:pt>
                <c:pt idx="1418">
                  <c:v>3.5994450000000002E-3</c:v>
                </c:pt>
                <c:pt idx="1419">
                  <c:v>3.6041039999999999E-3</c:v>
                </c:pt>
                <c:pt idx="1420">
                  <c:v>3.6081049999999999E-3</c:v>
                </c:pt>
                <c:pt idx="1421">
                  <c:v>3.611922E-3</c:v>
                </c:pt>
                <c:pt idx="1422">
                  <c:v>3.6153209999999999E-3</c:v>
                </c:pt>
                <c:pt idx="1423">
                  <c:v>3.6155470000000002E-3</c:v>
                </c:pt>
                <c:pt idx="1424">
                  <c:v>3.6190269999999999E-3</c:v>
                </c:pt>
                <c:pt idx="1425">
                  <c:v>3.6221119999999998E-3</c:v>
                </c:pt>
                <c:pt idx="1426">
                  <c:v>3.6274459999999999E-3</c:v>
                </c:pt>
                <c:pt idx="1427">
                  <c:v>3.6305E-3</c:v>
                </c:pt>
                <c:pt idx="1428">
                  <c:v>3.6331940000000002E-3</c:v>
                </c:pt>
                <c:pt idx="1429">
                  <c:v>3.6425939999999999E-3</c:v>
                </c:pt>
                <c:pt idx="1430">
                  <c:v>3.6344020000000001E-3</c:v>
                </c:pt>
                <c:pt idx="1431">
                  <c:v>3.6299879999999998E-3</c:v>
                </c:pt>
                <c:pt idx="1432">
                  <c:v>3.6185119999999999E-3</c:v>
                </c:pt>
                <c:pt idx="1433">
                  <c:v>3.6182520000000002E-3</c:v>
                </c:pt>
                <c:pt idx="1434">
                  <c:v>3.62211E-3</c:v>
                </c:pt>
                <c:pt idx="1435">
                  <c:v>3.616654E-3</c:v>
                </c:pt>
                <c:pt idx="1436">
                  <c:v>3.621118E-3</c:v>
                </c:pt>
                <c:pt idx="1437">
                  <c:v>3.6245510000000002E-3</c:v>
                </c:pt>
                <c:pt idx="1438">
                  <c:v>3.625432E-3</c:v>
                </c:pt>
                <c:pt idx="1439">
                  <c:v>3.624525E-3</c:v>
                </c:pt>
                <c:pt idx="1440">
                  <c:v>3.6230149999999998E-3</c:v>
                </c:pt>
                <c:pt idx="1441">
                  <c:v>3.6201359999999999E-3</c:v>
                </c:pt>
                <c:pt idx="1442">
                  <c:v>3.6155779999999999E-3</c:v>
                </c:pt>
                <c:pt idx="1443">
                  <c:v>3.6144770000000001E-3</c:v>
                </c:pt>
                <c:pt idx="1444">
                  <c:v>3.6169459999999998E-3</c:v>
                </c:pt>
                <c:pt idx="1445">
                  <c:v>3.6168400000000001E-3</c:v>
                </c:pt>
                <c:pt idx="1446">
                  <c:v>3.6184899999999998E-3</c:v>
                </c:pt>
                <c:pt idx="1447">
                  <c:v>3.617318E-3</c:v>
                </c:pt>
                <c:pt idx="1448">
                  <c:v>3.6172909999999999E-3</c:v>
                </c:pt>
                <c:pt idx="1449">
                  <c:v>3.6180750000000001E-3</c:v>
                </c:pt>
                <c:pt idx="1450">
                  <c:v>3.6183299999999999E-3</c:v>
                </c:pt>
                <c:pt idx="1451">
                  <c:v>3.6185060000000001E-3</c:v>
                </c:pt>
                <c:pt idx="1452">
                  <c:v>3.6182580000000001E-3</c:v>
                </c:pt>
                <c:pt idx="1453">
                  <c:v>3.6165500000000001E-3</c:v>
                </c:pt>
                <c:pt idx="1454">
                  <c:v>3.6110579999999999E-3</c:v>
                </c:pt>
                <c:pt idx="1455">
                  <c:v>3.6104000000000002E-3</c:v>
                </c:pt>
                <c:pt idx="1456">
                  <c:v>3.6118840000000001E-3</c:v>
                </c:pt>
                <c:pt idx="1457">
                  <c:v>3.6114490000000001E-3</c:v>
                </c:pt>
                <c:pt idx="1458">
                  <c:v>3.609236E-3</c:v>
                </c:pt>
                <c:pt idx="1459">
                  <c:v>3.6063150000000001E-3</c:v>
                </c:pt>
                <c:pt idx="1460">
                  <c:v>3.6048199999999999E-3</c:v>
                </c:pt>
                <c:pt idx="1461">
                  <c:v>3.600766E-3</c:v>
                </c:pt>
                <c:pt idx="1462">
                  <c:v>3.5987319999999999E-3</c:v>
                </c:pt>
                <c:pt idx="1463">
                  <c:v>3.5962609999999999E-3</c:v>
                </c:pt>
                <c:pt idx="1464">
                  <c:v>3.5936470000000002E-3</c:v>
                </c:pt>
                <c:pt idx="1465">
                  <c:v>3.5920779999999999E-3</c:v>
                </c:pt>
                <c:pt idx="1466">
                  <c:v>3.5883709999999999E-3</c:v>
                </c:pt>
                <c:pt idx="1467">
                  <c:v>3.5842999999999999E-3</c:v>
                </c:pt>
                <c:pt idx="1468">
                  <c:v>3.5789580000000001E-3</c:v>
                </c:pt>
                <c:pt idx="1469">
                  <c:v>3.576578E-3</c:v>
                </c:pt>
                <c:pt idx="1470">
                  <c:v>3.574402E-3</c:v>
                </c:pt>
                <c:pt idx="1471">
                  <c:v>3.5714269999999998E-3</c:v>
                </c:pt>
                <c:pt idx="1472">
                  <c:v>3.5717000000000001E-3</c:v>
                </c:pt>
                <c:pt idx="1473">
                  <c:v>3.5695850000000001E-3</c:v>
                </c:pt>
                <c:pt idx="1474">
                  <c:v>3.5652959999999999E-3</c:v>
                </c:pt>
                <c:pt idx="1475">
                  <c:v>3.5593560000000001E-3</c:v>
                </c:pt>
                <c:pt idx="1476">
                  <c:v>3.5533219999999998E-3</c:v>
                </c:pt>
                <c:pt idx="1477">
                  <c:v>3.5486910000000001E-3</c:v>
                </c:pt>
                <c:pt idx="1478">
                  <c:v>3.542066E-3</c:v>
                </c:pt>
                <c:pt idx="1479">
                  <c:v>3.5431460000000001E-3</c:v>
                </c:pt>
                <c:pt idx="1480">
                  <c:v>3.5416100000000002E-3</c:v>
                </c:pt>
                <c:pt idx="1481">
                  <c:v>3.5431939999999999E-3</c:v>
                </c:pt>
                <c:pt idx="1482">
                  <c:v>3.5446129999999998E-3</c:v>
                </c:pt>
                <c:pt idx="1483">
                  <c:v>3.5419549999999998E-3</c:v>
                </c:pt>
                <c:pt idx="1484">
                  <c:v>3.5395460000000002E-3</c:v>
                </c:pt>
                <c:pt idx="1485">
                  <c:v>3.5323910000000002E-3</c:v>
                </c:pt>
                <c:pt idx="1486">
                  <c:v>3.5219959999999999E-3</c:v>
                </c:pt>
                <c:pt idx="1487">
                  <c:v>3.5198780000000002E-3</c:v>
                </c:pt>
                <c:pt idx="1488">
                  <c:v>3.5338679999999999E-3</c:v>
                </c:pt>
                <c:pt idx="1489">
                  <c:v>3.5488970000000001E-3</c:v>
                </c:pt>
                <c:pt idx="1490">
                  <c:v>3.5574909999999999E-3</c:v>
                </c:pt>
                <c:pt idx="1491">
                  <c:v>3.5657839999999998E-3</c:v>
                </c:pt>
                <c:pt idx="1492">
                  <c:v>3.5651150000000002E-3</c:v>
                </c:pt>
                <c:pt idx="1493">
                  <c:v>3.5706539999999999E-3</c:v>
                </c:pt>
                <c:pt idx="1494">
                  <c:v>3.5749319999999998E-3</c:v>
                </c:pt>
                <c:pt idx="1495">
                  <c:v>3.5780500000000002E-3</c:v>
                </c:pt>
                <c:pt idx="1496">
                  <c:v>3.582998E-3</c:v>
                </c:pt>
                <c:pt idx="1497">
                  <c:v>3.5876599999999999E-3</c:v>
                </c:pt>
                <c:pt idx="1498">
                  <c:v>3.58946E-3</c:v>
                </c:pt>
                <c:pt idx="1499">
                  <c:v>3.5921600000000001E-3</c:v>
                </c:pt>
                <c:pt idx="1500">
                  <c:v>3.5952570000000001E-3</c:v>
                </c:pt>
                <c:pt idx="1501">
                  <c:v>3.597786E-3</c:v>
                </c:pt>
                <c:pt idx="1502">
                  <c:v>3.5990950000000001E-3</c:v>
                </c:pt>
                <c:pt idx="1503">
                  <c:v>3.6014279999999998E-3</c:v>
                </c:pt>
                <c:pt idx="1504">
                  <c:v>3.605816E-3</c:v>
                </c:pt>
                <c:pt idx="1505">
                  <c:v>3.6132460000000001E-3</c:v>
                </c:pt>
                <c:pt idx="1506">
                  <c:v>3.6191449999999998E-3</c:v>
                </c:pt>
                <c:pt idx="1507">
                  <c:v>3.6233139999999999E-3</c:v>
                </c:pt>
                <c:pt idx="1508">
                  <c:v>3.625475E-3</c:v>
                </c:pt>
                <c:pt idx="1509">
                  <c:v>3.6287120000000001E-3</c:v>
                </c:pt>
                <c:pt idx="1510">
                  <c:v>3.634656E-3</c:v>
                </c:pt>
                <c:pt idx="1511">
                  <c:v>3.6372309999999999E-3</c:v>
                </c:pt>
                <c:pt idx="1512">
                  <c:v>3.639102E-3</c:v>
                </c:pt>
                <c:pt idx="1513">
                  <c:v>3.6404609999999998E-3</c:v>
                </c:pt>
                <c:pt idx="1514">
                  <c:v>3.638924E-3</c:v>
                </c:pt>
                <c:pt idx="1515">
                  <c:v>3.6390839999999999E-3</c:v>
                </c:pt>
                <c:pt idx="1516">
                  <c:v>3.6371730000000001E-3</c:v>
                </c:pt>
                <c:pt idx="1517">
                  <c:v>3.644619E-3</c:v>
                </c:pt>
                <c:pt idx="1518">
                  <c:v>3.6452070000000001E-3</c:v>
                </c:pt>
                <c:pt idx="1519">
                  <c:v>3.649453E-3</c:v>
                </c:pt>
                <c:pt idx="1520">
                  <c:v>3.6518309999999999E-3</c:v>
                </c:pt>
                <c:pt idx="1521">
                  <c:v>3.6538159999999998E-3</c:v>
                </c:pt>
                <c:pt idx="1522">
                  <c:v>3.6545620000000001E-3</c:v>
                </c:pt>
                <c:pt idx="1523">
                  <c:v>3.6560630000000002E-3</c:v>
                </c:pt>
                <c:pt idx="1524">
                  <c:v>3.6542969999999999E-3</c:v>
                </c:pt>
                <c:pt idx="1525">
                  <c:v>3.6543610000000001E-3</c:v>
                </c:pt>
                <c:pt idx="1526">
                  <c:v>3.6536070000000001E-3</c:v>
                </c:pt>
                <c:pt idx="1527">
                  <c:v>3.6541630000000002E-3</c:v>
                </c:pt>
                <c:pt idx="1528">
                  <c:v>3.6557249999999999E-3</c:v>
                </c:pt>
                <c:pt idx="1529">
                  <c:v>3.6557040000000001E-3</c:v>
                </c:pt>
                <c:pt idx="1530">
                  <c:v>3.6589190000000001E-3</c:v>
                </c:pt>
                <c:pt idx="1531">
                  <c:v>3.6611539999999998E-3</c:v>
                </c:pt>
                <c:pt idx="1532">
                  <c:v>3.6665740000000001E-3</c:v>
                </c:pt>
                <c:pt idx="1533">
                  <c:v>3.6736770000000002E-3</c:v>
                </c:pt>
                <c:pt idx="1534">
                  <c:v>3.6783390000000001E-3</c:v>
                </c:pt>
                <c:pt idx="1535">
                  <c:v>3.6816330000000001E-3</c:v>
                </c:pt>
                <c:pt idx="1536">
                  <c:v>3.6864189999999998E-3</c:v>
                </c:pt>
                <c:pt idx="1537">
                  <c:v>3.691003E-3</c:v>
                </c:pt>
                <c:pt idx="1538">
                  <c:v>3.6929630000000001E-3</c:v>
                </c:pt>
                <c:pt idx="1539">
                  <c:v>3.6956250000000001E-3</c:v>
                </c:pt>
                <c:pt idx="1540">
                  <c:v>3.698738E-3</c:v>
                </c:pt>
                <c:pt idx="1541">
                  <c:v>3.7029570000000002E-3</c:v>
                </c:pt>
                <c:pt idx="1542">
                  <c:v>3.706067E-3</c:v>
                </c:pt>
                <c:pt idx="1543">
                  <c:v>3.7117299999999999E-3</c:v>
                </c:pt>
                <c:pt idx="1544">
                  <c:v>3.7165050000000002E-3</c:v>
                </c:pt>
                <c:pt idx="1545">
                  <c:v>3.7147690000000001E-3</c:v>
                </c:pt>
                <c:pt idx="1546">
                  <c:v>3.7262380000000002E-3</c:v>
                </c:pt>
                <c:pt idx="1547">
                  <c:v>3.732581E-3</c:v>
                </c:pt>
                <c:pt idx="1548">
                  <c:v>3.7382869999999999E-3</c:v>
                </c:pt>
                <c:pt idx="1549">
                  <c:v>3.747153E-3</c:v>
                </c:pt>
                <c:pt idx="1550">
                  <c:v>3.7419649999999999E-3</c:v>
                </c:pt>
                <c:pt idx="1551">
                  <c:v>3.747794E-3</c:v>
                </c:pt>
                <c:pt idx="1552">
                  <c:v>3.7517649999999998E-3</c:v>
                </c:pt>
                <c:pt idx="1553">
                  <c:v>3.7552219999999999E-3</c:v>
                </c:pt>
                <c:pt idx="1554">
                  <c:v>3.7573319999999999E-3</c:v>
                </c:pt>
                <c:pt idx="1555">
                  <c:v>3.760836E-3</c:v>
                </c:pt>
                <c:pt idx="1556">
                  <c:v>3.7667199999999999E-3</c:v>
                </c:pt>
                <c:pt idx="1557">
                  <c:v>3.7732999999999998E-3</c:v>
                </c:pt>
                <c:pt idx="1558">
                  <c:v>3.7790739999999999E-3</c:v>
                </c:pt>
                <c:pt idx="1559">
                  <c:v>3.7829700000000001E-3</c:v>
                </c:pt>
                <c:pt idx="1560">
                  <c:v>3.7832859999999999E-3</c:v>
                </c:pt>
                <c:pt idx="1561">
                  <c:v>3.7882879999999999E-3</c:v>
                </c:pt>
                <c:pt idx="1562">
                  <c:v>3.792204E-3</c:v>
                </c:pt>
                <c:pt idx="1563">
                  <c:v>3.793537E-3</c:v>
                </c:pt>
                <c:pt idx="1564">
                  <c:v>3.7964560000000001E-3</c:v>
                </c:pt>
                <c:pt idx="1565">
                  <c:v>3.7979060000000002E-3</c:v>
                </c:pt>
                <c:pt idx="1566">
                  <c:v>3.80051E-3</c:v>
                </c:pt>
                <c:pt idx="1567">
                  <c:v>3.8020189999999998E-3</c:v>
                </c:pt>
                <c:pt idx="1568">
                  <c:v>3.8042869999999999E-3</c:v>
                </c:pt>
                <c:pt idx="1569">
                  <c:v>3.8071839999999999E-3</c:v>
                </c:pt>
                <c:pt idx="1570">
                  <c:v>3.810122E-3</c:v>
                </c:pt>
                <c:pt idx="1571">
                  <c:v>3.8132280000000001E-3</c:v>
                </c:pt>
                <c:pt idx="1572">
                  <c:v>3.8144099999999998E-3</c:v>
                </c:pt>
                <c:pt idx="1573">
                  <c:v>3.8158160000000001E-3</c:v>
                </c:pt>
                <c:pt idx="1574">
                  <c:v>3.815644E-3</c:v>
                </c:pt>
                <c:pt idx="1575">
                  <c:v>3.8159999999999999E-3</c:v>
                </c:pt>
                <c:pt idx="1576">
                  <c:v>3.8194000000000001E-3</c:v>
                </c:pt>
                <c:pt idx="1577">
                  <c:v>3.8209889999999999E-3</c:v>
                </c:pt>
                <c:pt idx="1578">
                  <c:v>3.8241669999999998E-3</c:v>
                </c:pt>
                <c:pt idx="1579">
                  <c:v>3.826716E-3</c:v>
                </c:pt>
                <c:pt idx="1580">
                  <c:v>3.8278589999999999E-3</c:v>
                </c:pt>
                <c:pt idx="1581">
                  <c:v>3.8286599999999998E-3</c:v>
                </c:pt>
                <c:pt idx="1582">
                  <c:v>3.8305280000000001E-3</c:v>
                </c:pt>
                <c:pt idx="1583">
                  <c:v>3.8323519999999998E-3</c:v>
                </c:pt>
                <c:pt idx="1584">
                  <c:v>3.833567E-3</c:v>
                </c:pt>
                <c:pt idx="1585">
                  <c:v>3.8358350000000001E-3</c:v>
                </c:pt>
                <c:pt idx="1586">
                  <c:v>3.8380129999999999E-3</c:v>
                </c:pt>
                <c:pt idx="1587">
                  <c:v>3.8367169999999999E-3</c:v>
                </c:pt>
                <c:pt idx="1588">
                  <c:v>3.839103E-3</c:v>
                </c:pt>
                <c:pt idx="1589">
                  <c:v>3.8454259999999999E-3</c:v>
                </c:pt>
                <c:pt idx="1590">
                  <c:v>3.8436960000000002E-3</c:v>
                </c:pt>
                <c:pt idx="1591">
                  <c:v>3.8394879999999998E-3</c:v>
                </c:pt>
                <c:pt idx="1592">
                  <c:v>3.8283900000000001E-3</c:v>
                </c:pt>
                <c:pt idx="1593">
                  <c:v>3.8231789999999999E-3</c:v>
                </c:pt>
                <c:pt idx="1594">
                  <c:v>3.8217979999999999E-3</c:v>
                </c:pt>
                <c:pt idx="1595">
                  <c:v>3.8191620000000001E-3</c:v>
                </c:pt>
                <c:pt idx="1596">
                  <c:v>3.8175660000000001E-3</c:v>
                </c:pt>
                <c:pt idx="1597">
                  <c:v>3.8152540000000001E-3</c:v>
                </c:pt>
                <c:pt idx="1598">
                  <c:v>3.8178140000000001E-3</c:v>
                </c:pt>
                <c:pt idx="1599">
                  <c:v>3.8183689999999998E-3</c:v>
                </c:pt>
                <c:pt idx="1600">
                  <c:v>3.817455E-3</c:v>
                </c:pt>
                <c:pt idx="1601">
                  <c:v>3.8180760000000001E-3</c:v>
                </c:pt>
                <c:pt idx="1602">
                  <c:v>3.812738E-3</c:v>
                </c:pt>
                <c:pt idx="1603">
                  <c:v>3.8074699999999999E-3</c:v>
                </c:pt>
                <c:pt idx="1604">
                  <c:v>3.8079170000000001E-3</c:v>
                </c:pt>
                <c:pt idx="1605">
                  <c:v>3.8059819999999999E-3</c:v>
                </c:pt>
                <c:pt idx="1606">
                  <c:v>3.8052279999999999E-3</c:v>
                </c:pt>
                <c:pt idx="1607">
                  <c:v>3.8014920000000001E-3</c:v>
                </c:pt>
                <c:pt idx="1608">
                  <c:v>3.7991689999999998E-3</c:v>
                </c:pt>
                <c:pt idx="1609">
                  <c:v>3.7971950000000002E-3</c:v>
                </c:pt>
                <c:pt idx="1610">
                  <c:v>3.797272E-3</c:v>
                </c:pt>
                <c:pt idx="1611">
                  <c:v>3.797829E-3</c:v>
                </c:pt>
                <c:pt idx="1612">
                  <c:v>3.7977879999999999E-3</c:v>
                </c:pt>
                <c:pt idx="1613">
                  <c:v>3.7966079999999999E-3</c:v>
                </c:pt>
                <c:pt idx="1614">
                  <c:v>3.791366E-3</c:v>
                </c:pt>
                <c:pt idx="1615">
                  <c:v>3.786949E-3</c:v>
                </c:pt>
                <c:pt idx="1616">
                  <c:v>3.7858800000000001E-3</c:v>
                </c:pt>
                <c:pt idx="1617">
                  <c:v>3.7861990000000001E-3</c:v>
                </c:pt>
                <c:pt idx="1618">
                  <c:v>3.7851529999999999E-3</c:v>
                </c:pt>
                <c:pt idx="1619">
                  <c:v>3.7832320000000001E-3</c:v>
                </c:pt>
                <c:pt idx="1620">
                  <c:v>3.7818130000000002E-3</c:v>
                </c:pt>
                <c:pt idx="1621">
                  <c:v>3.7789669999999998E-3</c:v>
                </c:pt>
                <c:pt idx="1622">
                  <c:v>3.77699E-3</c:v>
                </c:pt>
                <c:pt idx="1623">
                  <c:v>3.7758259999999999E-3</c:v>
                </c:pt>
                <c:pt idx="1624">
                  <c:v>3.7736250000000001E-3</c:v>
                </c:pt>
                <c:pt idx="1625">
                  <c:v>3.7716889999999999E-3</c:v>
                </c:pt>
                <c:pt idx="1626">
                  <c:v>3.771211E-3</c:v>
                </c:pt>
                <c:pt idx="1627">
                  <c:v>3.7701520000000001E-3</c:v>
                </c:pt>
                <c:pt idx="1628">
                  <c:v>3.7668519999999998E-3</c:v>
                </c:pt>
                <c:pt idx="1629">
                  <c:v>3.7638979999999999E-3</c:v>
                </c:pt>
                <c:pt idx="1630">
                  <c:v>3.7640400000000002E-3</c:v>
                </c:pt>
                <c:pt idx="1631">
                  <c:v>3.7615819999999999E-3</c:v>
                </c:pt>
                <c:pt idx="1632">
                  <c:v>3.7613E-3</c:v>
                </c:pt>
                <c:pt idx="1633">
                  <c:v>3.7612460000000002E-3</c:v>
                </c:pt>
                <c:pt idx="1634">
                  <c:v>3.7600540000000001E-3</c:v>
                </c:pt>
                <c:pt idx="1635">
                  <c:v>3.7582879999999998E-3</c:v>
                </c:pt>
                <c:pt idx="1636">
                  <c:v>3.7552919999999999E-3</c:v>
                </c:pt>
                <c:pt idx="1637">
                  <c:v>3.7523040000000001E-3</c:v>
                </c:pt>
                <c:pt idx="1638">
                  <c:v>3.74757E-3</c:v>
                </c:pt>
                <c:pt idx="1639">
                  <c:v>3.7431529999999999E-3</c:v>
                </c:pt>
                <c:pt idx="1640">
                  <c:v>3.7374999999999999E-3</c:v>
                </c:pt>
                <c:pt idx="1641">
                  <c:v>3.733348E-3</c:v>
                </c:pt>
                <c:pt idx="1642">
                  <c:v>3.7327649999999999E-3</c:v>
                </c:pt>
                <c:pt idx="1643">
                  <c:v>3.7351870000000001E-3</c:v>
                </c:pt>
                <c:pt idx="1644">
                  <c:v>3.736624E-3</c:v>
                </c:pt>
                <c:pt idx="1645">
                  <c:v>3.7344499999999998E-3</c:v>
                </c:pt>
                <c:pt idx="1646">
                  <c:v>3.7310619999999998E-3</c:v>
                </c:pt>
                <c:pt idx="1647">
                  <c:v>3.7262300000000001E-3</c:v>
                </c:pt>
                <c:pt idx="1648">
                  <c:v>3.7240939999999998E-3</c:v>
                </c:pt>
                <c:pt idx="1649">
                  <c:v>3.7243020000000001E-3</c:v>
                </c:pt>
                <c:pt idx="1650">
                  <c:v>3.7232110000000001E-3</c:v>
                </c:pt>
                <c:pt idx="1651">
                  <c:v>3.7219459999999998E-3</c:v>
                </c:pt>
                <c:pt idx="1652">
                  <c:v>3.720138E-3</c:v>
                </c:pt>
                <c:pt idx="1653">
                  <c:v>3.720559E-3</c:v>
                </c:pt>
                <c:pt idx="1654">
                  <c:v>3.7196429999999999E-3</c:v>
                </c:pt>
                <c:pt idx="1655">
                  <c:v>3.7191479999999998E-3</c:v>
                </c:pt>
                <c:pt idx="1656">
                  <c:v>3.7186279999999999E-3</c:v>
                </c:pt>
                <c:pt idx="1657">
                  <c:v>3.7198800000000001E-3</c:v>
                </c:pt>
                <c:pt idx="1658">
                  <c:v>3.7161479999999998E-3</c:v>
                </c:pt>
                <c:pt idx="1659">
                  <c:v>3.7105139999999998E-3</c:v>
                </c:pt>
                <c:pt idx="1660">
                  <c:v>3.706988E-3</c:v>
                </c:pt>
                <c:pt idx="1661">
                  <c:v>3.7047529999999999E-3</c:v>
                </c:pt>
                <c:pt idx="1662">
                  <c:v>3.7009679999999998E-3</c:v>
                </c:pt>
                <c:pt idx="1663">
                  <c:v>3.697765E-3</c:v>
                </c:pt>
                <c:pt idx="1664">
                  <c:v>3.69301E-3</c:v>
                </c:pt>
                <c:pt idx="1665">
                  <c:v>3.6903050000000001E-3</c:v>
                </c:pt>
                <c:pt idx="1666">
                  <c:v>3.6911420000000001E-3</c:v>
                </c:pt>
                <c:pt idx="1667">
                  <c:v>3.6918329999999998E-3</c:v>
                </c:pt>
                <c:pt idx="1668">
                  <c:v>3.6938750000000001E-3</c:v>
                </c:pt>
                <c:pt idx="1669">
                  <c:v>3.6917970000000001E-3</c:v>
                </c:pt>
                <c:pt idx="1670">
                  <c:v>3.6925920000000002E-3</c:v>
                </c:pt>
                <c:pt idx="1671">
                  <c:v>3.6950379999999999E-3</c:v>
                </c:pt>
                <c:pt idx="1672">
                  <c:v>3.6937519999999998E-3</c:v>
                </c:pt>
                <c:pt idx="1673">
                  <c:v>3.6953450000000001E-3</c:v>
                </c:pt>
                <c:pt idx="1674">
                  <c:v>3.6930349999999999E-3</c:v>
                </c:pt>
                <c:pt idx="1675">
                  <c:v>3.6890899999999999E-3</c:v>
                </c:pt>
                <c:pt idx="1676">
                  <c:v>3.6875800000000002E-3</c:v>
                </c:pt>
                <c:pt idx="1677">
                  <c:v>3.6804659999999999E-3</c:v>
                </c:pt>
                <c:pt idx="1678">
                  <c:v>3.678462E-3</c:v>
                </c:pt>
                <c:pt idx="1679">
                  <c:v>3.676454E-3</c:v>
                </c:pt>
                <c:pt idx="1680">
                  <c:v>3.6759760000000001E-3</c:v>
                </c:pt>
                <c:pt idx="1681">
                  <c:v>3.6734960000000001E-3</c:v>
                </c:pt>
                <c:pt idx="1682">
                  <c:v>3.6695600000000001E-3</c:v>
                </c:pt>
                <c:pt idx="1683">
                  <c:v>3.666589E-3</c:v>
                </c:pt>
                <c:pt idx="1684">
                  <c:v>3.663145E-3</c:v>
                </c:pt>
                <c:pt idx="1685">
                  <c:v>3.6596749999999998E-3</c:v>
                </c:pt>
                <c:pt idx="1686">
                  <c:v>3.6566210000000001E-3</c:v>
                </c:pt>
                <c:pt idx="1687">
                  <c:v>3.6532240000000001E-3</c:v>
                </c:pt>
                <c:pt idx="1688">
                  <c:v>3.6518800000000001E-3</c:v>
                </c:pt>
                <c:pt idx="1689">
                  <c:v>3.6486819999999999E-3</c:v>
                </c:pt>
                <c:pt idx="1690">
                  <c:v>3.6462280000000001E-3</c:v>
                </c:pt>
                <c:pt idx="1691">
                  <c:v>3.6416500000000002E-3</c:v>
                </c:pt>
                <c:pt idx="1692">
                  <c:v>3.635934E-3</c:v>
                </c:pt>
                <c:pt idx="1693">
                  <c:v>3.633276E-3</c:v>
                </c:pt>
                <c:pt idx="1694">
                  <c:v>3.6311080000000001E-3</c:v>
                </c:pt>
                <c:pt idx="1695">
                  <c:v>3.6296800000000001E-3</c:v>
                </c:pt>
                <c:pt idx="1696">
                  <c:v>3.628872E-3</c:v>
                </c:pt>
                <c:pt idx="1697">
                  <c:v>3.6292619999999999E-3</c:v>
                </c:pt>
                <c:pt idx="1698">
                  <c:v>3.6268400000000001E-3</c:v>
                </c:pt>
                <c:pt idx="1699">
                  <c:v>3.6217810000000001E-3</c:v>
                </c:pt>
                <c:pt idx="1700">
                  <c:v>3.618802E-3</c:v>
                </c:pt>
                <c:pt idx="1701">
                  <c:v>3.6151149999999999E-3</c:v>
                </c:pt>
                <c:pt idx="1702">
                  <c:v>3.610593E-3</c:v>
                </c:pt>
                <c:pt idx="1703">
                  <c:v>3.6076300000000001E-3</c:v>
                </c:pt>
                <c:pt idx="1704">
                  <c:v>3.6048339999999999E-3</c:v>
                </c:pt>
                <c:pt idx="1705">
                  <c:v>3.601431E-3</c:v>
                </c:pt>
                <c:pt idx="1706">
                  <c:v>3.594281E-3</c:v>
                </c:pt>
                <c:pt idx="1707">
                  <c:v>3.5948030000000001E-3</c:v>
                </c:pt>
                <c:pt idx="1708">
                  <c:v>3.5966380000000001E-3</c:v>
                </c:pt>
                <c:pt idx="1709">
                  <c:v>3.5988779999999998E-3</c:v>
                </c:pt>
                <c:pt idx="1710">
                  <c:v>3.5961270000000002E-3</c:v>
                </c:pt>
                <c:pt idx="1711">
                  <c:v>3.5894049999999999E-3</c:v>
                </c:pt>
                <c:pt idx="1712">
                  <c:v>3.5857419999999998E-3</c:v>
                </c:pt>
                <c:pt idx="1713">
                  <c:v>3.5840500000000001E-3</c:v>
                </c:pt>
                <c:pt idx="1714">
                  <c:v>3.5811160000000001E-3</c:v>
                </c:pt>
                <c:pt idx="1715">
                  <c:v>3.579413E-3</c:v>
                </c:pt>
                <c:pt idx="1716">
                  <c:v>3.5780579999999998E-3</c:v>
                </c:pt>
                <c:pt idx="1717">
                  <c:v>3.577588E-3</c:v>
                </c:pt>
                <c:pt idx="1718">
                  <c:v>3.5774769999999999E-3</c:v>
                </c:pt>
                <c:pt idx="1719">
                  <c:v>3.5779179999999998E-3</c:v>
                </c:pt>
                <c:pt idx="1720">
                  <c:v>3.576325E-3</c:v>
                </c:pt>
                <c:pt idx="1721">
                  <c:v>3.5747000000000001E-3</c:v>
                </c:pt>
                <c:pt idx="1722">
                  <c:v>3.573817E-3</c:v>
                </c:pt>
                <c:pt idx="1723">
                  <c:v>3.572211E-3</c:v>
                </c:pt>
                <c:pt idx="1724">
                  <c:v>3.5710899999999999E-3</c:v>
                </c:pt>
                <c:pt idx="1725">
                  <c:v>3.5713139999999999E-3</c:v>
                </c:pt>
                <c:pt idx="1726">
                  <c:v>3.570798E-3</c:v>
                </c:pt>
                <c:pt idx="1727">
                  <c:v>3.569366E-3</c:v>
                </c:pt>
                <c:pt idx="1728">
                  <c:v>3.5681200000000001E-3</c:v>
                </c:pt>
                <c:pt idx="1729">
                  <c:v>3.5662200000000002E-3</c:v>
                </c:pt>
                <c:pt idx="1730">
                  <c:v>3.5653899999999999E-3</c:v>
                </c:pt>
                <c:pt idx="1731">
                  <c:v>3.5655309999999998E-3</c:v>
                </c:pt>
                <c:pt idx="1732">
                  <c:v>3.5652499999999998E-3</c:v>
                </c:pt>
                <c:pt idx="1733">
                  <c:v>3.564471E-3</c:v>
                </c:pt>
                <c:pt idx="1734">
                  <c:v>3.5647819999999998E-3</c:v>
                </c:pt>
                <c:pt idx="1735">
                  <c:v>3.565805E-3</c:v>
                </c:pt>
                <c:pt idx="1736">
                  <c:v>3.5665559999999998E-3</c:v>
                </c:pt>
                <c:pt idx="1737">
                  <c:v>3.5643200000000002E-3</c:v>
                </c:pt>
                <c:pt idx="1738">
                  <c:v>3.5630950000000001E-3</c:v>
                </c:pt>
                <c:pt idx="1739">
                  <c:v>3.562768E-3</c:v>
                </c:pt>
                <c:pt idx="1740">
                  <c:v>3.5611850000000001E-3</c:v>
                </c:pt>
                <c:pt idx="1741">
                  <c:v>3.5578340000000002E-3</c:v>
                </c:pt>
                <c:pt idx="1742">
                  <c:v>3.554668E-3</c:v>
                </c:pt>
                <c:pt idx="1743">
                  <c:v>3.5523899999999999E-3</c:v>
                </c:pt>
                <c:pt idx="1744">
                  <c:v>3.5490140000000001E-3</c:v>
                </c:pt>
                <c:pt idx="1745">
                  <c:v>3.5467480000000002E-3</c:v>
                </c:pt>
                <c:pt idx="1746">
                  <c:v>3.5458920000000001E-3</c:v>
                </c:pt>
                <c:pt idx="1747">
                  <c:v>3.5436880000000001E-3</c:v>
                </c:pt>
                <c:pt idx="1748">
                  <c:v>3.5414029999999998E-3</c:v>
                </c:pt>
                <c:pt idx="1749">
                  <c:v>3.5401299999999998E-3</c:v>
                </c:pt>
                <c:pt idx="1750">
                  <c:v>3.5374389999999999E-3</c:v>
                </c:pt>
                <c:pt idx="1751">
                  <c:v>3.534967E-3</c:v>
                </c:pt>
                <c:pt idx="1752">
                  <c:v>3.5301410000000001E-3</c:v>
                </c:pt>
                <c:pt idx="1753">
                  <c:v>3.5265299999999999E-3</c:v>
                </c:pt>
                <c:pt idx="1754">
                  <c:v>3.5230539999999999E-3</c:v>
                </c:pt>
                <c:pt idx="1755">
                  <c:v>3.5195140000000001E-3</c:v>
                </c:pt>
                <c:pt idx="1756">
                  <c:v>3.5161419999999999E-3</c:v>
                </c:pt>
                <c:pt idx="1757">
                  <c:v>3.5113700000000002E-3</c:v>
                </c:pt>
                <c:pt idx="1758">
                  <c:v>3.505972E-3</c:v>
                </c:pt>
                <c:pt idx="1759">
                  <c:v>3.5024560000000001E-3</c:v>
                </c:pt>
                <c:pt idx="1760">
                  <c:v>3.4975750000000002E-3</c:v>
                </c:pt>
                <c:pt idx="1761">
                  <c:v>3.4937840000000002E-3</c:v>
                </c:pt>
                <c:pt idx="1762">
                  <c:v>3.4880800000000002E-3</c:v>
                </c:pt>
                <c:pt idx="1763">
                  <c:v>3.4841120000000001E-3</c:v>
                </c:pt>
                <c:pt idx="1764">
                  <c:v>3.479195E-3</c:v>
                </c:pt>
                <c:pt idx="1765">
                  <c:v>3.4745430000000001E-3</c:v>
                </c:pt>
                <c:pt idx="1766">
                  <c:v>3.472129E-3</c:v>
                </c:pt>
                <c:pt idx="1767">
                  <c:v>3.4685110000000001E-3</c:v>
                </c:pt>
                <c:pt idx="1768">
                  <c:v>3.4639559999999998E-3</c:v>
                </c:pt>
                <c:pt idx="1769">
                  <c:v>3.4595820000000001E-3</c:v>
                </c:pt>
                <c:pt idx="1770">
                  <c:v>3.4593860000000001E-3</c:v>
                </c:pt>
                <c:pt idx="1771">
                  <c:v>3.4597180000000001E-3</c:v>
                </c:pt>
                <c:pt idx="1772">
                  <c:v>3.46028E-3</c:v>
                </c:pt>
                <c:pt idx="1773">
                  <c:v>3.4613830000000002E-3</c:v>
                </c:pt>
                <c:pt idx="1774">
                  <c:v>3.4611529999999998E-3</c:v>
                </c:pt>
                <c:pt idx="1775">
                  <c:v>3.458619E-3</c:v>
                </c:pt>
                <c:pt idx="1776">
                  <c:v>3.456335E-3</c:v>
                </c:pt>
                <c:pt idx="1777">
                  <c:v>3.4568899999999998E-3</c:v>
                </c:pt>
                <c:pt idx="1778">
                  <c:v>3.4560799999999998E-3</c:v>
                </c:pt>
                <c:pt idx="1779">
                  <c:v>3.4557139999999999E-3</c:v>
                </c:pt>
                <c:pt idx="1780">
                  <c:v>3.45554E-3</c:v>
                </c:pt>
                <c:pt idx="1781">
                  <c:v>3.454524E-3</c:v>
                </c:pt>
                <c:pt idx="1782">
                  <c:v>3.4557339999999998E-3</c:v>
                </c:pt>
                <c:pt idx="1783">
                  <c:v>3.4596169999999999E-3</c:v>
                </c:pt>
                <c:pt idx="1784">
                  <c:v>3.4631750000000002E-3</c:v>
                </c:pt>
                <c:pt idx="1785">
                  <c:v>3.4665120000000002E-3</c:v>
                </c:pt>
                <c:pt idx="1786">
                  <c:v>3.4686669999999999E-3</c:v>
                </c:pt>
                <c:pt idx="1787">
                  <c:v>3.4713980000000001E-3</c:v>
                </c:pt>
                <c:pt idx="1788">
                  <c:v>3.473126E-3</c:v>
                </c:pt>
                <c:pt idx="1789">
                  <c:v>3.4749030000000001E-3</c:v>
                </c:pt>
                <c:pt idx="1790">
                  <c:v>3.476944E-3</c:v>
                </c:pt>
                <c:pt idx="1791">
                  <c:v>3.476425E-3</c:v>
                </c:pt>
                <c:pt idx="1792">
                  <c:v>3.47496E-3</c:v>
                </c:pt>
                <c:pt idx="1793">
                  <c:v>3.472892E-3</c:v>
                </c:pt>
                <c:pt idx="1794">
                  <c:v>3.4718359999999998E-3</c:v>
                </c:pt>
                <c:pt idx="1795">
                  <c:v>3.4710320000000002E-3</c:v>
                </c:pt>
                <c:pt idx="1796">
                  <c:v>3.468774E-3</c:v>
                </c:pt>
                <c:pt idx="1797">
                  <c:v>3.4675750000000001E-3</c:v>
                </c:pt>
                <c:pt idx="1798">
                  <c:v>3.4680129999999998E-3</c:v>
                </c:pt>
                <c:pt idx="1799">
                  <c:v>3.4688829999999999E-3</c:v>
                </c:pt>
                <c:pt idx="1800">
                  <c:v>3.4683090000000001E-3</c:v>
                </c:pt>
                <c:pt idx="1801">
                  <c:v>3.4681680000000002E-3</c:v>
                </c:pt>
                <c:pt idx="1802">
                  <c:v>3.4695720000000002E-3</c:v>
                </c:pt>
                <c:pt idx="1803">
                  <c:v>3.4718919999999999E-3</c:v>
                </c:pt>
                <c:pt idx="1804">
                  <c:v>3.4727709999999999E-3</c:v>
                </c:pt>
                <c:pt idx="1805">
                  <c:v>3.4741400000000001E-3</c:v>
                </c:pt>
                <c:pt idx="1806">
                  <c:v>3.4734100000000001E-3</c:v>
                </c:pt>
                <c:pt idx="1807">
                  <c:v>3.472485E-3</c:v>
                </c:pt>
                <c:pt idx="1808">
                  <c:v>3.4730249999999998E-3</c:v>
                </c:pt>
                <c:pt idx="1809">
                  <c:v>3.4733250000000002E-3</c:v>
                </c:pt>
                <c:pt idx="1810">
                  <c:v>3.4754730000000002E-3</c:v>
                </c:pt>
                <c:pt idx="1811">
                  <c:v>3.4796139999999998E-3</c:v>
                </c:pt>
                <c:pt idx="1812">
                  <c:v>3.4824840000000001E-3</c:v>
                </c:pt>
                <c:pt idx="1813">
                  <c:v>3.4859600000000002E-3</c:v>
                </c:pt>
                <c:pt idx="1814">
                  <c:v>3.4881589999999998E-3</c:v>
                </c:pt>
                <c:pt idx="1815">
                  <c:v>3.491189E-3</c:v>
                </c:pt>
                <c:pt idx="1816">
                  <c:v>3.4921930000000002E-3</c:v>
                </c:pt>
                <c:pt idx="1817">
                  <c:v>3.4929900000000001E-3</c:v>
                </c:pt>
                <c:pt idx="1818">
                  <c:v>3.4905520000000001E-3</c:v>
                </c:pt>
                <c:pt idx="1819">
                  <c:v>3.4889410000000002E-3</c:v>
                </c:pt>
                <c:pt idx="1820">
                  <c:v>3.4886750000000001E-3</c:v>
                </c:pt>
                <c:pt idx="1821">
                  <c:v>3.4891950000000001E-3</c:v>
                </c:pt>
                <c:pt idx="1822">
                  <c:v>3.490726E-3</c:v>
                </c:pt>
                <c:pt idx="1823">
                  <c:v>3.4906400000000001E-3</c:v>
                </c:pt>
                <c:pt idx="1824">
                  <c:v>3.4908679999999998E-3</c:v>
                </c:pt>
                <c:pt idx="1825">
                  <c:v>3.4909099999999998E-3</c:v>
                </c:pt>
                <c:pt idx="1826">
                  <c:v>3.4919349999999998E-3</c:v>
                </c:pt>
                <c:pt idx="1827">
                  <c:v>3.4952099999999999E-3</c:v>
                </c:pt>
                <c:pt idx="1828">
                  <c:v>3.4967050000000001E-3</c:v>
                </c:pt>
                <c:pt idx="1829">
                  <c:v>3.4976579999999998E-3</c:v>
                </c:pt>
                <c:pt idx="1830">
                  <c:v>3.4994169999999999E-3</c:v>
                </c:pt>
                <c:pt idx="1831">
                  <c:v>3.5039799999999999E-3</c:v>
                </c:pt>
                <c:pt idx="1832">
                  <c:v>3.506674E-3</c:v>
                </c:pt>
                <c:pt idx="1833">
                  <c:v>3.5071690000000001E-3</c:v>
                </c:pt>
                <c:pt idx="1834">
                  <c:v>3.5060960000000002E-3</c:v>
                </c:pt>
                <c:pt idx="1835">
                  <c:v>3.5058799999999998E-3</c:v>
                </c:pt>
                <c:pt idx="1836">
                  <c:v>3.5059029999999999E-3</c:v>
                </c:pt>
                <c:pt idx="1837">
                  <c:v>3.5044830000000001E-3</c:v>
                </c:pt>
                <c:pt idx="1838">
                  <c:v>3.5035600000000002E-3</c:v>
                </c:pt>
                <c:pt idx="1839">
                  <c:v>3.5042910000000001E-3</c:v>
                </c:pt>
                <c:pt idx="1840">
                  <c:v>3.503089E-3</c:v>
                </c:pt>
                <c:pt idx="1841">
                  <c:v>3.5016309999999998E-3</c:v>
                </c:pt>
                <c:pt idx="1842">
                  <c:v>3.50075E-3</c:v>
                </c:pt>
                <c:pt idx="1843">
                  <c:v>3.4996189999999998E-3</c:v>
                </c:pt>
                <c:pt idx="1844">
                  <c:v>3.4986800000000001E-3</c:v>
                </c:pt>
                <c:pt idx="1845">
                  <c:v>3.4971809999999998E-3</c:v>
                </c:pt>
                <c:pt idx="1846">
                  <c:v>3.4973809999999999E-3</c:v>
                </c:pt>
                <c:pt idx="1847">
                  <c:v>3.4980020000000001E-3</c:v>
                </c:pt>
                <c:pt idx="1848">
                  <c:v>3.5011339999999999E-3</c:v>
                </c:pt>
                <c:pt idx="1849">
                  <c:v>3.5030590000000002E-3</c:v>
                </c:pt>
                <c:pt idx="1850">
                  <c:v>3.5043880000000002E-3</c:v>
                </c:pt>
                <c:pt idx="1851">
                  <c:v>3.5052579999999998E-3</c:v>
                </c:pt>
                <c:pt idx="1852">
                  <c:v>3.5048560000000002E-3</c:v>
                </c:pt>
                <c:pt idx="1853">
                  <c:v>3.505696E-3</c:v>
                </c:pt>
                <c:pt idx="1854">
                  <c:v>3.5053620000000001E-3</c:v>
                </c:pt>
                <c:pt idx="1855">
                  <c:v>3.505452E-3</c:v>
                </c:pt>
                <c:pt idx="1856">
                  <c:v>3.5068260000000002E-3</c:v>
                </c:pt>
                <c:pt idx="1857">
                  <c:v>3.5051750000000001E-3</c:v>
                </c:pt>
                <c:pt idx="1858">
                  <c:v>3.5050160000000001E-3</c:v>
                </c:pt>
                <c:pt idx="1859">
                  <c:v>3.505453E-3</c:v>
                </c:pt>
                <c:pt idx="1860">
                  <c:v>3.5046999999999999E-3</c:v>
                </c:pt>
                <c:pt idx="1861">
                  <c:v>3.504732E-3</c:v>
                </c:pt>
                <c:pt idx="1862">
                  <c:v>3.5034559999999998E-3</c:v>
                </c:pt>
                <c:pt idx="1863">
                  <c:v>3.501508E-3</c:v>
                </c:pt>
                <c:pt idx="1864">
                  <c:v>3.5025479999999999E-3</c:v>
                </c:pt>
                <c:pt idx="1865">
                  <c:v>3.5032750000000001E-3</c:v>
                </c:pt>
                <c:pt idx="1866">
                  <c:v>3.504638E-3</c:v>
                </c:pt>
                <c:pt idx="1867">
                  <c:v>3.5069139999999999E-3</c:v>
                </c:pt>
                <c:pt idx="1868">
                  <c:v>3.5100999999999999E-3</c:v>
                </c:pt>
                <c:pt idx="1869">
                  <c:v>3.5103000000000001E-3</c:v>
                </c:pt>
                <c:pt idx="1870">
                  <c:v>3.5107379999999998E-3</c:v>
                </c:pt>
                <c:pt idx="1871">
                  <c:v>3.5101500000000001E-3</c:v>
                </c:pt>
                <c:pt idx="1872">
                  <c:v>3.5103360000000002E-3</c:v>
                </c:pt>
                <c:pt idx="1873">
                  <c:v>3.5115290000000002E-3</c:v>
                </c:pt>
                <c:pt idx="1874">
                  <c:v>3.5117159999999998E-3</c:v>
                </c:pt>
                <c:pt idx="1875">
                  <c:v>3.513057E-3</c:v>
                </c:pt>
                <c:pt idx="1876">
                  <c:v>3.5141859999999999E-3</c:v>
                </c:pt>
                <c:pt idx="1877">
                  <c:v>3.5178420000000002E-3</c:v>
                </c:pt>
                <c:pt idx="1878">
                  <c:v>3.5227320000000002E-3</c:v>
                </c:pt>
                <c:pt idx="1879">
                  <c:v>3.5239059999999998E-3</c:v>
                </c:pt>
                <c:pt idx="1880">
                  <c:v>3.527887E-3</c:v>
                </c:pt>
                <c:pt idx="1881">
                  <c:v>3.5313779999999999E-3</c:v>
                </c:pt>
                <c:pt idx="1882">
                  <c:v>3.5320249999999998E-3</c:v>
                </c:pt>
                <c:pt idx="1883">
                  <c:v>3.5328220000000001E-3</c:v>
                </c:pt>
                <c:pt idx="1884">
                  <c:v>3.5343290000000001E-3</c:v>
                </c:pt>
                <c:pt idx="1885">
                  <c:v>3.5327869999999999E-3</c:v>
                </c:pt>
                <c:pt idx="1886">
                  <c:v>3.5291799999999998E-3</c:v>
                </c:pt>
                <c:pt idx="1887">
                  <c:v>3.528382E-3</c:v>
                </c:pt>
                <c:pt idx="1888">
                  <c:v>3.5286850000000002E-3</c:v>
                </c:pt>
                <c:pt idx="1889">
                  <c:v>3.532131E-3</c:v>
                </c:pt>
                <c:pt idx="1890">
                  <c:v>3.534948E-3</c:v>
                </c:pt>
                <c:pt idx="1891">
                  <c:v>3.540564E-3</c:v>
                </c:pt>
                <c:pt idx="1892">
                  <c:v>3.540704E-3</c:v>
                </c:pt>
                <c:pt idx="1893">
                  <c:v>3.5426450000000001E-3</c:v>
                </c:pt>
                <c:pt idx="1894">
                  <c:v>3.5481279999999998E-3</c:v>
                </c:pt>
                <c:pt idx="1895">
                  <c:v>3.552918E-3</c:v>
                </c:pt>
                <c:pt idx="1896">
                  <c:v>3.5529400000000001E-3</c:v>
                </c:pt>
                <c:pt idx="1897">
                  <c:v>3.5567820000000001E-3</c:v>
                </c:pt>
                <c:pt idx="1898">
                  <c:v>3.5624350000000001E-3</c:v>
                </c:pt>
                <c:pt idx="1899">
                  <c:v>3.5653170000000001E-3</c:v>
                </c:pt>
                <c:pt idx="1900">
                  <c:v>3.5680149999999999E-3</c:v>
                </c:pt>
                <c:pt idx="1901">
                  <c:v>3.5691130000000001E-3</c:v>
                </c:pt>
                <c:pt idx="1902">
                  <c:v>3.5750080000000002E-3</c:v>
                </c:pt>
                <c:pt idx="1903">
                  <c:v>3.5774399999999999E-3</c:v>
                </c:pt>
                <c:pt idx="1904">
                  <c:v>3.5800099999999998E-3</c:v>
                </c:pt>
                <c:pt idx="1905">
                  <c:v>3.5835120000000001E-3</c:v>
                </c:pt>
                <c:pt idx="1906">
                  <c:v>3.5854609999999999E-3</c:v>
                </c:pt>
                <c:pt idx="1907">
                  <c:v>3.5909890000000002E-3</c:v>
                </c:pt>
                <c:pt idx="1908">
                  <c:v>3.5950959999999999E-3</c:v>
                </c:pt>
                <c:pt idx="1909">
                  <c:v>3.597252E-3</c:v>
                </c:pt>
                <c:pt idx="1910">
                  <c:v>3.5982179999999998E-3</c:v>
                </c:pt>
                <c:pt idx="1911">
                  <c:v>3.5997479999999998E-3</c:v>
                </c:pt>
                <c:pt idx="1912">
                  <c:v>3.6041810000000001E-3</c:v>
                </c:pt>
                <c:pt idx="1913">
                  <c:v>3.6060979999999999E-3</c:v>
                </c:pt>
                <c:pt idx="1914">
                  <c:v>3.6070389999999998E-3</c:v>
                </c:pt>
                <c:pt idx="1915">
                  <c:v>3.6109219999999999E-3</c:v>
                </c:pt>
                <c:pt idx="1916">
                  <c:v>3.6123079999999998E-3</c:v>
                </c:pt>
                <c:pt idx="1917">
                  <c:v>3.6127389999999998E-3</c:v>
                </c:pt>
                <c:pt idx="1918">
                  <c:v>3.613757E-3</c:v>
                </c:pt>
                <c:pt idx="1919">
                  <c:v>3.6140489999999998E-3</c:v>
                </c:pt>
                <c:pt idx="1920">
                  <c:v>3.6141580000000001E-3</c:v>
                </c:pt>
                <c:pt idx="1921">
                  <c:v>3.613013E-3</c:v>
                </c:pt>
                <c:pt idx="1922">
                  <c:v>3.613125E-3</c:v>
                </c:pt>
                <c:pt idx="1923">
                  <c:v>3.61239E-3</c:v>
                </c:pt>
                <c:pt idx="1924">
                  <c:v>3.6151590000000002E-3</c:v>
                </c:pt>
                <c:pt idx="1925">
                  <c:v>3.6187559999999999E-3</c:v>
                </c:pt>
                <c:pt idx="1926">
                  <c:v>3.623079E-3</c:v>
                </c:pt>
                <c:pt idx="1927">
                  <c:v>3.624665E-3</c:v>
                </c:pt>
                <c:pt idx="1928">
                  <c:v>3.6268160000000002E-3</c:v>
                </c:pt>
                <c:pt idx="1929">
                  <c:v>3.62977E-3</c:v>
                </c:pt>
                <c:pt idx="1930">
                  <c:v>3.6333749999999999E-3</c:v>
                </c:pt>
                <c:pt idx="1931">
                  <c:v>3.6366940000000002E-3</c:v>
                </c:pt>
                <c:pt idx="1932">
                  <c:v>3.6411659999999999E-3</c:v>
                </c:pt>
                <c:pt idx="1933">
                  <c:v>3.6475190000000001E-3</c:v>
                </c:pt>
                <c:pt idx="1934">
                  <c:v>3.6535489999999999E-3</c:v>
                </c:pt>
                <c:pt idx="1935">
                  <c:v>3.6589029999999998E-3</c:v>
                </c:pt>
                <c:pt idx="1936">
                  <c:v>3.6645890000000002E-3</c:v>
                </c:pt>
                <c:pt idx="1937">
                  <c:v>3.6681019999999999E-3</c:v>
                </c:pt>
                <c:pt idx="1938">
                  <c:v>3.6714E-3</c:v>
                </c:pt>
                <c:pt idx="1939">
                  <c:v>3.6734200000000002E-3</c:v>
                </c:pt>
                <c:pt idx="1940">
                  <c:v>3.67754E-3</c:v>
                </c:pt>
                <c:pt idx="1941">
                  <c:v>3.684854E-3</c:v>
                </c:pt>
                <c:pt idx="1942">
                  <c:v>3.6936579999999998E-3</c:v>
                </c:pt>
                <c:pt idx="1943">
                  <c:v>3.7006249999999999E-3</c:v>
                </c:pt>
                <c:pt idx="1944">
                  <c:v>3.7074590000000002E-3</c:v>
                </c:pt>
                <c:pt idx="1945">
                  <c:v>3.712627E-3</c:v>
                </c:pt>
                <c:pt idx="1946">
                  <c:v>3.7155000000000001E-3</c:v>
                </c:pt>
                <c:pt idx="1947">
                  <c:v>3.7204099999999999E-3</c:v>
                </c:pt>
                <c:pt idx="1948">
                  <c:v>3.7251340000000002E-3</c:v>
                </c:pt>
                <c:pt idx="1949">
                  <c:v>3.7310260000000001E-3</c:v>
                </c:pt>
                <c:pt idx="1950">
                  <c:v>3.738431E-3</c:v>
                </c:pt>
                <c:pt idx="1951">
                  <c:v>3.744622E-3</c:v>
                </c:pt>
                <c:pt idx="1952">
                  <c:v>3.7476139999999998E-3</c:v>
                </c:pt>
                <c:pt idx="1953">
                  <c:v>3.7506340000000001E-3</c:v>
                </c:pt>
                <c:pt idx="1954">
                  <c:v>3.7558169999999998E-3</c:v>
                </c:pt>
                <c:pt idx="1955">
                  <c:v>3.7590060000000001E-3</c:v>
                </c:pt>
                <c:pt idx="1956">
                  <c:v>3.7622860000000001E-3</c:v>
                </c:pt>
                <c:pt idx="1957">
                  <c:v>3.7672920000000002E-3</c:v>
                </c:pt>
                <c:pt idx="1958">
                  <c:v>3.7752380000000002E-3</c:v>
                </c:pt>
                <c:pt idx="1959">
                  <c:v>3.7821920000000002E-3</c:v>
                </c:pt>
                <c:pt idx="1960">
                  <c:v>3.7891050000000001E-3</c:v>
                </c:pt>
                <c:pt idx="1961">
                  <c:v>3.7947440000000001E-3</c:v>
                </c:pt>
                <c:pt idx="1962">
                  <c:v>3.8035439999999998E-3</c:v>
                </c:pt>
                <c:pt idx="1963">
                  <c:v>3.8073759999999999E-3</c:v>
                </c:pt>
                <c:pt idx="1964">
                  <c:v>3.8129660000000001E-3</c:v>
                </c:pt>
                <c:pt idx="1965">
                  <c:v>3.8150860000000001E-3</c:v>
                </c:pt>
                <c:pt idx="1966">
                  <c:v>3.8177799999999998E-3</c:v>
                </c:pt>
                <c:pt idx="1967">
                  <c:v>3.8223699999999998E-3</c:v>
                </c:pt>
                <c:pt idx="1968">
                  <c:v>3.8274839999999999E-3</c:v>
                </c:pt>
                <c:pt idx="1969">
                  <c:v>3.8355899999999998E-3</c:v>
                </c:pt>
                <c:pt idx="1970">
                  <c:v>3.8422730000000002E-3</c:v>
                </c:pt>
                <c:pt idx="1971">
                  <c:v>3.848902E-3</c:v>
                </c:pt>
                <c:pt idx="1972">
                  <c:v>3.8566439999999998E-3</c:v>
                </c:pt>
                <c:pt idx="1973">
                  <c:v>3.8643750000000002E-3</c:v>
                </c:pt>
                <c:pt idx="1974">
                  <c:v>3.874153E-3</c:v>
                </c:pt>
                <c:pt idx="1975">
                  <c:v>3.8824440000000001E-3</c:v>
                </c:pt>
                <c:pt idx="1976">
                  <c:v>3.8901019999999999E-3</c:v>
                </c:pt>
                <c:pt idx="1977">
                  <c:v>3.896334E-3</c:v>
                </c:pt>
                <c:pt idx="1978">
                  <c:v>3.9026640000000001E-3</c:v>
                </c:pt>
                <c:pt idx="1979">
                  <c:v>3.9085689999999998E-3</c:v>
                </c:pt>
                <c:pt idx="1980">
                  <c:v>3.9147599999999998E-3</c:v>
                </c:pt>
                <c:pt idx="1981">
                  <c:v>3.9238479999999997E-3</c:v>
                </c:pt>
                <c:pt idx="1982">
                  <c:v>3.9319660000000003E-3</c:v>
                </c:pt>
                <c:pt idx="1983">
                  <c:v>3.9400420000000004E-3</c:v>
                </c:pt>
                <c:pt idx="1984">
                  <c:v>3.9478719999999998E-3</c:v>
                </c:pt>
                <c:pt idx="1985">
                  <c:v>3.9551680000000002E-3</c:v>
                </c:pt>
                <c:pt idx="1986">
                  <c:v>3.962686E-3</c:v>
                </c:pt>
                <c:pt idx="1987">
                  <c:v>3.9701279999999999E-3</c:v>
                </c:pt>
                <c:pt idx="1988">
                  <c:v>3.9767149999999996E-3</c:v>
                </c:pt>
                <c:pt idx="1989">
                  <c:v>3.9814819999999997E-3</c:v>
                </c:pt>
                <c:pt idx="1990">
                  <c:v>3.9898449999999997E-3</c:v>
                </c:pt>
                <c:pt idx="1991">
                  <c:v>3.9989099999999996E-3</c:v>
                </c:pt>
                <c:pt idx="1992">
                  <c:v>4.0093159999999997E-3</c:v>
                </c:pt>
                <c:pt idx="1993">
                  <c:v>4.0165419999999997E-3</c:v>
                </c:pt>
                <c:pt idx="1994">
                  <c:v>4.0215299999999997E-3</c:v>
                </c:pt>
                <c:pt idx="1995">
                  <c:v>4.0280259999999997E-3</c:v>
                </c:pt>
                <c:pt idx="1996">
                  <c:v>4.0346239999999997E-3</c:v>
                </c:pt>
                <c:pt idx="1997">
                  <c:v>4.041284E-3</c:v>
                </c:pt>
                <c:pt idx="1998">
                  <c:v>4.0435050000000002E-3</c:v>
                </c:pt>
                <c:pt idx="1999">
                  <c:v>4.0470560000000003E-3</c:v>
                </c:pt>
                <c:pt idx="2000">
                  <c:v>4.0537569999999998E-3</c:v>
                </c:pt>
                <c:pt idx="2001">
                  <c:v>4.0577959999999998E-3</c:v>
                </c:pt>
                <c:pt idx="2002">
                  <c:v>4.0615779999999997E-3</c:v>
                </c:pt>
                <c:pt idx="2003">
                  <c:v>4.069507E-3</c:v>
                </c:pt>
                <c:pt idx="2004">
                  <c:v>4.0711139999999998E-3</c:v>
                </c:pt>
                <c:pt idx="2005">
                  <c:v>4.0725659999999997E-3</c:v>
                </c:pt>
                <c:pt idx="2006">
                  <c:v>4.0722270000000003E-3</c:v>
                </c:pt>
                <c:pt idx="2007">
                  <c:v>4.0746560000000003E-3</c:v>
                </c:pt>
                <c:pt idx="2008">
                  <c:v>4.0792579999999997E-3</c:v>
                </c:pt>
                <c:pt idx="2009">
                  <c:v>4.0850369999999997E-3</c:v>
                </c:pt>
                <c:pt idx="2010">
                  <c:v>4.0910060000000003E-3</c:v>
                </c:pt>
                <c:pt idx="2011">
                  <c:v>4.096372E-3</c:v>
                </c:pt>
                <c:pt idx="2012">
                  <c:v>4.1000819999999997E-3</c:v>
                </c:pt>
                <c:pt idx="2013">
                  <c:v>4.1047439999999996E-3</c:v>
                </c:pt>
                <c:pt idx="2014">
                  <c:v>4.1098849999999998E-3</c:v>
                </c:pt>
                <c:pt idx="2015">
                  <c:v>4.1159910000000003E-3</c:v>
                </c:pt>
                <c:pt idx="2016">
                  <c:v>4.1191329999999996E-3</c:v>
                </c:pt>
                <c:pt idx="2017">
                  <c:v>4.1212089999999998E-3</c:v>
                </c:pt>
                <c:pt idx="2018">
                  <c:v>4.1245600000000002E-3</c:v>
                </c:pt>
                <c:pt idx="2019">
                  <c:v>4.1284410000000001E-3</c:v>
                </c:pt>
                <c:pt idx="2020">
                  <c:v>4.1331299999999996E-3</c:v>
                </c:pt>
                <c:pt idx="2021">
                  <c:v>4.1366149999999997E-3</c:v>
                </c:pt>
                <c:pt idx="2022">
                  <c:v>4.1401279999999999E-3</c:v>
                </c:pt>
                <c:pt idx="2023">
                  <c:v>4.1404880000000003E-3</c:v>
                </c:pt>
                <c:pt idx="2024">
                  <c:v>4.1415410000000003E-3</c:v>
                </c:pt>
                <c:pt idx="2025">
                  <c:v>4.1428519999999998E-3</c:v>
                </c:pt>
                <c:pt idx="2026">
                  <c:v>4.1452879999999996E-3</c:v>
                </c:pt>
                <c:pt idx="2027">
                  <c:v>4.1489839999999997E-3</c:v>
                </c:pt>
                <c:pt idx="2028">
                  <c:v>4.1539380000000002E-3</c:v>
                </c:pt>
                <c:pt idx="2029">
                  <c:v>4.1601559999999999E-3</c:v>
                </c:pt>
                <c:pt idx="2030">
                  <c:v>4.1653630000000001E-3</c:v>
                </c:pt>
                <c:pt idx="2031">
                  <c:v>4.1667309999999999E-3</c:v>
                </c:pt>
                <c:pt idx="2032">
                  <c:v>4.1696260000000001E-3</c:v>
                </c:pt>
                <c:pt idx="2033">
                  <c:v>4.1722399999999998E-3</c:v>
                </c:pt>
                <c:pt idx="2034">
                  <c:v>4.1741399999999998E-3</c:v>
                </c:pt>
                <c:pt idx="2035">
                  <c:v>4.1757679999999998E-3</c:v>
                </c:pt>
                <c:pt idx="2036">
                  <c:v>4.1756520000000002E-3</c:v>
                </c:pt>
                <c:pt idx="2037">
                  <c:v>4.1772650000000003E-3</c:v>
                </c:pt>
                <c:pt idx="2038">
                  <c:v>4.1820959999999997E-3</c:v>
                </c:pt>
                <c:pt idx="2039">
                  <c:v>4.185383E-3</c:v>
                </c:pt>
                <c:pt idx="2040">
                  <c:v>4.1886520000000002E-3</c:v>
                </c:pt>
                <c:pt idx="2041">
                  <c:v>4.1929259999999996E-3</c:v>
                </c:pt>
                <c:pt idx="2042">
                  <c:v>4.1952819999999998E-3</c:v>
                </c:pt>
                <c:pt idx="2043">
                  <c:v>4.1950379999999999E-3</c:v>
                </c:pt>
                <c:pt idx="2044">
                  <c:v>4.1955059999999999E-3</c:v>
                </c:pt>
                <c:pt idx="2045">
                  <c:v>4.1970339999999997E-3</c:v>
                </c:pt>
                <c:pt idx="2046">
                  <c:v>4.1972049999999999E-3</c:v>
                </c:pt>
                <c:pt idx="2047">
                  <c:v>4.195697E-3</c:v>
                </c:pt>
                <c:pt idx="2048">
                  <c:v>4.19514E-3</c:v>
                </c:pt>
                <c:pt idx="2049">
                  <c:v>4.1964740000000004E-3</c:v>
                </c:pt>
                <c:pt idx="2050">
                  <c:v>4.1989130000000003E-3</c:v>
                </c:pt>
                <c:pt idx="2051">
                  <c:v>4.2031760000000003E-3</c:v>
                </c:pt>
                <c:pt idx="2052">
                  <c:v>4.2062009999999997E-3</c:v>
                </c:pt>
                <c:pt idx="2053">
                  <c:v>4.2072209999999997E-3</c:v>
                </c:pt>
                <c:pt idx="2054">
                  <c:v>4.2088940000000004E-3</c:v>
                </c:pt>
                <c:pt idx="2055">
                  <c:v>4.2104100000000004E-3</c:v>
                </c:pt>
                <c:pt idx="2056">
                  <c:v>4.2118040000000004E-3</c:v>
                </c:pt>
                <c:pt idx="2057">
                  <c:v>4.212754E-3</c:v>
                </c:pt>
                <c:pt idx="2058">
                  <c:v>4.2153030000000001E-3</c:v>
                </c:pt>
                <c:pt idx="2059">
                  <c:v>4.2180819999999997E-3</c:v>
                </c:pt>
                <c:pt idx="2060">
                  <c:v>4.2211189999999997E-3</c:v>
                </c:pt>
                <c:pt idx="2061">
                  <c:v>4.2237209999999997E-3</c:v>
                </c:pt>
                <c:pt idx="2062">
                  <c:v>4.2273359999999999E-3</c:v>
                </c:pt>
                <c:pt idx="2063">
                  <c:v>4.2310630000000002E-3</c:v>
                </c:pt>
                <c:pt idx="2064">
                  <c:v>4.234944E-3</c:v>
                </c:pt>
                <c:pt idx="2065">
                  <c:v>4.2372110000000003E-3</c:v>
                </c:pt>
                <c:pt idx="2066">
                  <c:v>4.2378240000000003E-3</c:v>
                </c:pt>
                <c:pt idx="2067">
                  <c:v>4.2379000000000002E-3</c:v>
                </c:pt>
                <c:pt idx="2068">
                  <c:v>4.2391590000000002E-3</c:v>
                </c:pt>
                <c:pt idx="2069">
                  <c:v>4.2402960000000002E-3</c:v>
                </c:pt>
                <c:pt idx="2070">
                  <c:v>4.240555E-3</c:v>
                </c:pt>
                <c:pt idx="2071">
                  <c:v>4.2390910000000004E-3</c:v>
                </c:pt>
                <c:pt idx="2072">
                  <c:v>4.2382890000000001E-3</c:v>
                </c:pt>
                <c:pt idx="2073">
                  <c:v>4.2391180000000001E-3</c:v>
                </c:pt>
                <c:pt idx="2074">
                  <c:v>4.2389400000000001E-3</c:v>
                </c:pt>
                <c:pt idx="2075">
                  <c:v>4.2404879999999997E-3</c:v>
                </c:pt>
                <c:pt idx="2076">
                  <c:v>4.2411300000000001E-3</c:v>
                </c:pt>
                <c:pt idx="2077">
                  <c:v>4.2413479999999998E-3</c:v>
                </c:pt>
                <c:pt idx="2078">
                  <c:v>4.2408999999999997E-3</c:v>
                </c:pt>
                <c:pt idx="2079">
                  <c:v>4.2427439999999997E-3</c:v>
                </c:pt>
                <c:pt idx="2080">
                  <c:v>4.2436790000000002E-3</c:v>
                </c:pt>
                <c:pt idx="2081">
                  <c:v>4.2462660000000003E-3</c:v>
                </c:pt>
                <c:pt idx="2082">
                  <c:v>4.2487089999999998E-3</c:v>
                </c:pt>
                <c:pt idx="2083">
                  <c:v>4.2508399999999997E-3</c:v>
                </c:pt>
                <c:pt idx="2084">
                  <c:v>4.2520700000000002E-3</c:v>
                </c:pt>
                <c:pt idx="2085">
                  <c:v>4.2550030000000003E-3</c:v>
                </c:pt>
                <c:pt idx="2086">
                  <c:v>4.2549069999999996E-3</c:v>
                </c:pt>
                <c:pt idx="2087">
                  <c:v>4.2576810000000001E-3</c:v>
                </c:pt>
                <c:pt idx="2088">
                  <c:v>4.261646E-3</c:v>
                </c:pt>
                <c:pt idx="2089">
                  <c:v>4.2639219999999999E-3</c:v>
                </c:pt>
                <c:pt idx="2090">
                  <c:v>4.2648540000000002E-3</c:v>
                </c:pt>
                <c:pt idx="2091">
                  <c:v>4.2670629999999998E-3</c:v>
                </c:pt>
                <c:pt idx="2092">
                  <c:v>4.2689889999999999E-3</c:v>
                </c:pt>
                <c:pt idx="2093">
                  <c:v>4.2706039999999999E-3</c:v>
                </c:pt>
                <c:pt idx="2094">
                  <c:v>4.2692520000000003E-3</c:v>
                </c:pt>
                <c:pt idx="2095">
                  <c:v>4.2687990000000002E-3</c:v>
                </c:pt>
                <c:pt idx="2096">
                  <c:v>4.2712840000000002E-3</c:v>
                </c:pt>
                <c:pt idx="2097">
                  <c:v>4.2738969999999996E-3</c:v>
                </c:pt>
                <c:pt idx="2098">
                  <c:v>4.2769189999999997E-3</c:v>
                </c:pt>
                <c:pt idx="2099">
                  <c:v>4.2791039999999997E-3</c:v>
                </c:pt>
                <c:pt idx="2100">
                  <c:v>4.2783539999999998E-3</c:v>
                </c:pt>
                <c:pt idx="2101">
                  <c:v>4.2785669999999996E-3</c:v>
                </c:pt>
                <c:pt idx="2102">
                  <c:v>4.2789500000000001E-3</c:v>
                </c:pt>
                <c:pt idx="2103">
                  <c:v>4.2812500000000003E-3</c:v>
                </c:pt>
                <c:pt idx="2104">
                  <c:v>4.2881359999999997E-3</c:v>
                </c:pt>
                <c:pt idx="2105">
                  <c:v>4.2893640000000004E-3</c:v>
                </c:pt>
                <c:pt idx="2106">
                  <c:v>4.2906760000000002E-3</c:v>
                </c:pt>
                <c:pt idx="2107">
                  <c:v>4.28875E-3</c:v>
                </c:pt>
                <c:pt idx="2108">
                  <c:v>4.287768E-3</c:v>
                </c:pt>
                <c:pt idx="2109">
                  <c:v>4.2880239999999997E-3</c:v>
                </c:pt>
                <c:pt idx="2110">
                  <c:v>4.2844529999999997E-3</c:v>
                </c:pt>
                <c:pt idx="2111">
                  <c:v>4.283462E-3</c:v>
                </c:pt>
                <c:pt idx="2112">
                  <c:v>4.2806490000000001E-3</c:v>
                </c:pt>
                <c:pt idx="2113">
                  <c:v>4.2808999999999998E-3</c:v>
                </c:pt>
                <c:pt idx="2114">
                  <c:v>4.2799439999999999E-3</c:v>
                </c:pt>
                <c:pt idx="2115">
                  <c:v>4.2775740000000001E-3</c:v>
                </c:pt>
                <c:pt idx="2116">
                  <c:v>4.2767999999999999E-3</c:v>
                </c:pt>
                <c:pt idx="2117">
                  <c:v>4.2769430000000001E-3</c:v>
                </c:pt>
                <c:pt idx="2118">
                  <c:v>4.2748589999999998E-3</c:v>
                </c:pt>
                <c:pt idx="2119">
                  <c:v>4.2728360000000003E-3</c:v>
                </c:pt>
                <c:pt idx="2120">
                  <c:v>4.2723359999999998E-3</c:v>
                </c:pt>
                <c:pt idx="2121">
                  <c:v>4.2719530000000002E-3</c:v>
                </c:pt>
                <c:pt idx="2122">
                  <c:v>4.268796E-3</c:v>
                </c:pt>
                <c:pt idx="2123">
                  <c:v>4.2693619999999996E-3</c:v>
                </c:pt>
                <c:pt idx="2124">
                  <c:v>4.2738469999999999E-3</c:v>
                </c:pt>
                <c:pt idx="2125">
                  <c:v>4.2750669999999996E-3</c:v>
                </c:pt>
                <c:pt idx="2126">
                  <c:v>4.2766779999999999E-3</c:v>
                </c:pt>
                <c:pt idx="2127">
                  <c:v>4.2762060000000003E-3</c:v>
                </c:pt>
                <c:pt idx="2128">
                  <c:v>4.2719389999999998E-3</c:v>
                </c:pt>
                <c:pt idx="2129">
                  <c:v>4.26962E-3</c:v>
                </c:pt>
                <c:pt idx="2130">
                  <c:v>4.2674599999999998E-3</c:v>
                </c:pt>
                <c:pt idx="2131">
                  <c:v>4.266588E-3</c:v>
                </c:pt>
                <c:pt idx="2132">
                  <c:v>4.2694730000000002E-3</c:v>
                </c:pt>
                <c:pt idx="2133">
                  <c:v>4.2696660000000001E-3</c:v>
                </c:pt>
                <c:pt idx="2134">
                  <c:v>4.2693169999999999E-3</c:v>
                </c:pt>
                <c:pt idx="2135">
                  <c:v>4.2698579999999996E-3</c:v>
                </c:pt>
                <c:pt idx="2136">
                  <c:v>4.2686579999999998E-3</c:v>
                </c:pt>
                <c:pt idx="2137">
                  <c:v>4.2709599999999999E-3</c:v>
                </c:pt>
                <c:pt idx="2138">
                  <c:v>4.2736969999999999E-3</c:v>
                </c:pt>
                <c:pt idx="2139">
                  <c:v>4.2739980000000002E-3</c:v>
                </c:pt>
                <c:pt idx="2140">
                  <c:v>4.2747810000000001E-3</c:v>
                </c:pt>
                <c:pt idx="2141">
                  <c:v>4.27765E-3</c:v>
                </c:pt>
                <c:pt idx="2142">
                  <c:v>4.2805270000000001E-3</c:v>
                </c:pt>
                <c:pt idx="2143">
                  <c:v>4.2823640000000003E-3</c:v>
                </c:pt>
                <c:pt idx="2144">
                  <c:v>4.2850500000000003E-3</c:v>
                </c:pt>
                <c:pt idx="2145">
                  <c:v>4.287239E-3</c:v>
                </c:pt>
                <c:pt idx="2146">
                  <c:v>4.2881539999999998E-3</c:v>
                </c:pt>
                <c:pt idx="2147">
                  <c:v>4.2888620000000001E-3</c:v>
                </c:pt>
                <c:pt idx="2148">
                  <c:v>4.2911650000000004E-3</c:v>
                </c:pt>
                <c:pt idx="2149">
                  <c:v>4.2920409999999999E-3</c:v>
                </c:pt>
                <c:pt idx="2150">
                  <c:v>4.2927060000000003E-3</c:v>
                </c:pt>
                <c:pt idx="2151">
                  <c:v>4.294338E-3</c:v>
                </c:pt>
                <c:pt idx="2152">
                  <c:v>4.2953380000000001E-3</c:v>
                </c:pt>
                <c:pt idx="2153">
                  <c:v>4.2967939999999996E-3</c:v>
                </c:pt>
                <c:pt idx="2154">
                  <c:v>4.2979489999999997E-3</c:v>
                </c:pt>
                <c:pt idx="2155">
                  <c:v>4.3018539999999999E-3</c:v>
                </c:pt>
                <c:pt idx="2156">
                  <c:v>4.3061899999999997E-3</c:v>
                </c:pt>
                <c:pt idx="2157">
                  <c:v>4.3080719999999996E-3</c:v>
                </c:pt>
                <c:pt idx="2158">
                  <c:v>4.3096519999999998E-3</c:v>
                </c:pt>
                <c:pt idx="2159">
                  <c:v>4.3119500000000002E-3</c:v>
                </c:pt>
                <c:pt idx="2160">
                  <c:v>4.3157309999999997E-3</c:v>
                </c:pt>
                <c:pt idx="2161">
                  <c:v>4.3182589999999996E-3</c:v>
                </c:pt>
                <c:pt idx="2162">
                  <c:v>4.3192910000000003E-3</c:v>
                </c:pt>
                <c:pt idx="2163">
                  <c:v>4.3215579999999996E-3</c:v>
                </c:pt>
                <c:pt idx="2164">
                  <c:v>4.324619E-3</c:v>
                </c:pt>
                <c:pt idx="2165">
                  <c:v>4.3265100000000004E-3</c:v>
                </c:pt>
                <c:pt idx="2166">
                  <c:v>4.3295160000000003E-3</c:v>
                </c:pt>
                <c:pt idx="2167">
                  <c:v>4.3335880000000002E-3</c:v>
                </c:pt>
                <c:pt idx="2168">
                  <c:v>4.3363309999999997E-3</c:v>
                </c:pt>
                <c:pt idx="2169">
                  <c:v>4.3376059999999999E-3</c:v>
                </c:pt>
                <c:pt idx="2170">
                  <c:v>4.3387149999999999E-3</c:v>
                </c:pt>
                <c:pt idx="2171">
                  <c:v>4.339084E-3</c:v>
                </c:pt>
                <c:pt idx="2172">
                  <c:v>4.3409590000000001E-3</c:v>
                </c:pt>
                <c:pt idx="2173">
                  <c:v>4.3440980000000002E-3</c:v>
                </c:pt>
                <c:pt idx="2174">
                  <c:v>4.3478099999999997E-3</c:v>
                </c:pt>
                <c:pt idx="2175">
                  <c:v>4.3506639999999997E-3</c:v>
                </c:pt>
                <c:pt idx="2176">
                  <c:v>4.3521940000000002E-3</c:v>
                </c:pt>
                <c:pt idx="2177">
                  <c:v>4.3525409999999997E-3</c:v>
                </c:pt>
                <c:pt idx="2178">
                  <c:v>4.3531400000000001E-3</c:v>
                </c:pt>
                <c:pt idx="2179">
                  <c:v>4.3557960000000003E-3</c:v>
                </c:pt>
                <c:pt idx="2180">
                  <c:v>4.3581959999999999E-3</c:v>
                </c:pt>
                <c:pt idx="2181">
                  <c:v>4.3605959999999996E-3</c:v>
                </c:pt>
                <c:pt idx="2182">
                  <c:v>4.3632499999999999E-3</c:v>
                </c:pt>
                <c:pt idx="2183">
                  <c:v>4.3652300000000003E-3</c:v>
                </c:pt>
                <c:pt idx="2184">
                  <c:v>4.3669620000000003E-3</c:v>
                </c:pt>
                <c:pt idx="2185">
                  <c:v>4.3685149999999999E-3</c:v>
                </c:pt>
                <c:pt idx="2186">
                  <c:v>4.3699450000000001E-3</c:v>
                </c:pt>
                <c:pt idx="2187">
                  <c:v>4.3700559999999998E-3</c:v>
                </c:pt>
                <c:pt idx="2188">
                  <c:v>4.3695940000000001E-3</c:v>
                </c:pt>
                <c:pt idx="2189">
                  <c:v>4.3672620000000002E-3</c:v>
                </c:pt>
                <c:pt idx="2190">
                  <c:v>4.3642919999999997E-3</c:v>
                </c:pt>
                <c:pt idx="2191">
                  <c:v>4.3649919999999998E-3</c:v>
                </c:pt>
                <c:pt idx="2192">
                  <c:v>4.3645209999999997E-3</c:v>
                </c:pt>
                <c:pt idx="2193">
                  <c:v>4.3663260000000002E-3</c:v>
                </c:pt>
                <c:pt idx="2194">
                  <c:v>4.3713299999999997E-3</c:v>
                </c:pt>
                <c:pt idx="2195">
                  <c:v>4.3747170000000002E-3</c:v>
                </c:pt>
                <c:pt idx="2196">
                  <c:v>4.3778760000000002E-3</c:v>
                </c:pt>
                <c:pt idx="2197">
                  <c:v>4.3774299999999999E-3</c:v>
                </c:pt>
                <c:pt idx="2198">
                  <c:v>4.3748579999999997E-3</c:v>
                </c:pt>
                <c:pt idx="2199">
                  <c:v>4.3737120000000001E-3</c:v>
                </c:pt>
                <c:pt idx="2200">
                  <c:v>4.3713019999999997E-3</c:v>
                </c:pt>
                <c:pt idx="2201">
                  <c:v>4.3694670000000001E-3</c:v>
                </c:pt>
                <c:pt idx="2202">
                  <c:v>4.3671500000000002E-3</c:v>
                </c:pt>
                <c:pt idx="2203">
                  <c:v>4.3676940000000001E-3</c:v>
                </c:pt>
                <c:pt idx="2204">
                  <c:v>4.3684350000000004E-3</c:v>
                </c:pt>
                <c:pt idx="2205">
                  <c:v>4.3689430000000001E-3</c:v>
                </c:pt>
                <c:pt idx="2206">
                  <c:v>4.37113E-3</c:v>
                </c:pt>
                <c:pt idx="2207">
                  <c:v>4.370278E-3</c:v>
                </c:pt>
                <c:pt idx="2208">
                  <c:v>4.364911E-3</c:v>
                </c:pt>
                <c:pt idx="2209">
                  <c:v>4.361228E-3</c:v>
                </c:pt>
                <c:pt idx="2210">
                  <c:v>4.361831E-3</c:v>
                </c:pt>
                <c:pt idx="2211">
                  <c:v>4.3588400000000001E-3</c:v>
                </c:pt>
                <c:pt idx="2212">
                  <c:v>4.3572259999999996E-3</c:v>
                </c:pt>
                <c:pt idx="2213">
                  <c:v>4.3524519999999997E-3</c:v>
                </c:pt>
                <c:pt idx="2214">
                  <c:v>4.3518460000000004E-3</c:v>
                </c:pt>
                <c:pt idx="2215">
                  <c:v>4.3523700000000004E-3</c:v>
                </c:pt>
                <c:pt idx="2216">
                  <c:v>4.3519400000000003E-3</c:v>
                </c:pt>
                <c:pt idx="2217">
                  <c:v>4.3499410000000004E-3</c:v>
                </c:pt>
                <c:pt idx="2218">
                  <c:v>4.3468100000000004E-3</c:v>
                </c:pt>
                <c:pt idx="2219">
                  <c:v>4.3443939999999997E-3</c:v>
                </c:pt>
                <c:pt idx="2220">
                  <c:v>4.342828E-3</c:v>
                </c:pt>
                <c:pt idx="2221">
                  <c:v>4.3391419999999998E-3</c:v>
                </c:pt>
                <c:pt idx="2222">
                  <c:v>4.3383060000000001E-3</c:v>
                </c:pt>
                <c:pt idx="2223">
                  <c:v>4.3380939999999998E-3</c:v>
                </c:pt>
                <c:pt idx="2224">
                  <c:v>4.3369530000000002E-3</c:v>
                </c:pt>
                <c:pt idx="2225">
                  <c:v>4.3359160000000004E-3</c:v>
                </c:pt>
                <c:pt idx="2226">
                  <c:v>4.3370400000000003E-3</c:v>
                </c:pt>
                <c:pt idx="2227">
                  <c:v>4.3371809999999998E-3</c:v>
                </c:pt>
                <c:pt idx="2228">
                  <c:v>4.3379610000000004E-3</c:v>
                </c:pt>
                <c:pt idx="2229">
                  <c:v>4.3396429999999998E-3</c:v>
                </c:pt>
                <c:pt idx="2230">
                  <c:v>4.3382539999999997E-3</c:v>
                </c:pt>
                <c:pt idx="2231">
                  <c:v>4.3370600000000002E-3</c:v>
                </c:pt>
                <c:pt idx="2232">
                  <c:v>4.3340189999999997E-3</c:v>
                </c:pt>
                <c:pt idx="2233">
                  <c:v>4.3314790000000001E-3</c:v>
                </c:pt>
                <c:pt idx="2234">
                  <c:v>4.33053E-3</c:v>
                </c:pt>
                <c:pt idx="2235">
                  <c:v>4.328152E-3</c:v>
                </c:pt>
                <c:pt idx="2236">
                  <c:v>4.3282900000000003E-3</c:v>
                </c:pt>
                <c:pt idx="2237">
                  <c:v>4.3275299999999996E-3</c:v>
                </c:pt>
                <c:pt idx="2238">
                  <c:v>4.3282060000000002E-3</c:v>
                </c:pt>
                <c:pt idx="2239">
                  <c:v>4.3296970000000004E-3</c:v>
                </c:pt>
                <c:pt idx="2240">
                  <c:v>4.3291600000000003E-3</c:v>
                </c:pt>
                <c:pt idx="2241">
                  <c:v>4.3269099999999998E-3</c:v>
                </c:pt>
                <c:pt idx="2242">
                  <c:v>4.3220539999999997E-3</c:v>
                </c:pt>
                <c:pt idx="2243">
                  <c:v>4.3210200000000001E-3</c:v>
                </c:pt>
                <c:pt idx="2244">
                  <c:v>4.3208389999999999E-3</c:v>
                </c:pt>
                <c:pt idx="2245">
                  <c:v>4.3182530000000002E-3</c:v>
                </c:pt>
                <c:pt idx="2246">
                  <c:v>4.3191439999999996E-3</c:v>
                </c:pt>
                <c:pt idx="2247">
                  <c:v>4.3208639999999998E-3</c:v>
                </c:pt>
                <c:pt idx="2248">
                  <c:v>4.3190499999999996E-3</c:v>
                </c:pt>
                <c:pt idx="2249">
                  <c:v>4.3177459999999999E-3</c:v>
                </c:pt>
                <c:pt idx="2250">
                  <c:v>4.3152290000000003E-3</c:v>
                </c:pt>
                <c:pt idx="2251">
                  <c:v>4.3134109999999996E-3</c:v>
                </c:pt>
                <c:pt idx="2252">
                  <c:v>4.3146080000000002E-3</c:v>
                </c:pt>
                <c:pt idx="2253">
                  <c:v>4.3154659999999996E-3</c:v>
                </c:pt>
                <c:pt idx="2254">
                  <c:v>4.3146640000000002E-3</c:v>
                </c:pt>
                <c:pt idx="2255">
                  <c:v>4.3126880000000003E-3</c:v>
                </c:pt>
                <c:pt idx="2256">
                  <c:v>4.3163000000000003E-3</c:v>
                </c:pt>
                <c:pt idx="2257">
                  <c:v>4.3187909999999998E-3</c:v>
                </c:pt>
                <c:pt idx="2258">
                  <c:v>4.3207640000000004E-3</c:v>
                </c:pt>
                <c:pt idx="2259">
                  <c:v>4.3198380000000003E-3</c:v>
                </c:pt>
                <c:pt idx="2260">
                  <c:v>4.3175540000000004E-3</c:v>
                </c:pt>
                <c:pt idx="2261">
                  <c:v>4.3165310000000002E-3</c:v>
                </c:pt>
                <c:pt idx="2262">
                  <c:v>4.3174800000000003E-3</c:v>
                </c:pt>
                <c:pt idx="2263">
                  <c:v>4.3203180000000001E-3</c:v>
                </c:pt>
                <c:pt idx="2264">
                  <c:v>4.3207610000000002E-3</c:v>
                </c:pt>
                <c:pt idx="2265">
                  <c:v>4.3209140000000004E-3</c:v>
                </c:pt>
                <c:pt idx="2266">
                  <c:v>4.3240220000000003E-3</c:v>
                </c:pt>
                <c:pt idx="2267">
                  <c:v>4.3234529999999997E-3</c:v>
                </c:pt>
                <c:pt idx="2268">
                  <c:v>4.3256400000000004E-3</c:v>
                </c:pt>
                <c:pt idx="2269">
                  <c:v>4.3282210000000002E-3</c:v>
                </c:pt>
                <c:pt idx="2270">
                  <c:v>4.3274610000000003E-3</c:v>
                </c:pt>
                <c:pt idx="2271">
                  <c:v>4.3275900000000001E-3</c:v>
                </c:pt>
                <c:pt idx="2272">
                  <c:v>4.3287459999999996E-3</c:v>
                </c:pt>
                <c:pt idx="2273">
                  <c:v>4.3290159999999998E-3</c:v>
                </c:pt>
                <c:pt idx="2274">
                  <c:v>4.3323329999999998E-3</c:v>
                </c:pt>
                <c:pt idx="2275">
                  <c:v>4.3332639999999999E-3</c:v>
                </c:pt>
                <c:pt idx="2276">
                  <c:v>4.3351809999999996E-3</c:v>
                </c:pt>
                <c:pt idx="2277">
                  <c:v>4.336398E-3</c:v>
                </c:pt>
                <c:pt idx="2278">
                  <c:v>4.3357619999999999E-3</c:v>
                </c:pt>
                <c:pt idx="2279">
                  <c:v>4.3345830000000004E-3</c:v>
                </c:pt>
                <c:pt idx="2280">
                  <c:v>4.3306869999999997E-3</c:v>
                </c:pt>
                <c:pt idx="2281">
                  <c:v>4.3289840000000001E-3</c:v>
                </c:pt>
                <c:pt idx="2282">
                  <c:v>4.3275539999999999E-3</c:v>
                </c:pt>
                <c:pt idx="2283">
                  <c:v>4.3255200000000002E-3</c:v>
                </c:pt>
                <c:pt idx="2284">
                  <c:v>4.323871E-3</c:v>
                </c:pt>
                <c:pt idx="2285">
                  <c:v>4.3210840000000002E-3</c:v>
                </c:pt>
                <c:pt idx="2286">
                  <c:v>4.3181060000000004E-3</c:v>
                </c:pt>
                <c:pt idx="2287">
                  <c:v>4.314422E-3</c:v>
                </c:pt>
                <c:pt idx="2288">
                  <c:v>4.3071560000000004E-3</c:v>
                </c:pt>
                <c:pt idx="2289">
                  <c:v>4.3046359999999997E-3</c:v>
                </c:pt>
                <c:pt idx="2290">
                  <c:v>4.2979530000000002E-3</c:v>
                </c:pt>
                <c:pt idx="2291">
                  <c:v>4.2916919999999997E-3</c:v>
                </c:pt>
                <c:pt idx="2292">
                  <c:v>4.2861560000000002E-3</c:v>
                </c:pt>
                <c:pt idx="2293">
                  <c:v>4.2789250000000003E-3</c:v>
                </c:pt>
                <c:pt idx="2294">
                  <c:v>4.2729689999999997E-3</c:v>
                </c:pt>
                <c:pt idx="2295">
                  <c:v>4.2663579999999996E-3</c:v>
                </c:pt>
                <c:pt idx="2296">
                  <c:v>4.2599140000000001E-3</c:v>
                </c:pt>
                <c:pt idx="2297">
                  <c:v>4.2555620000000001E-3</c:v>
                </c:pt>
                <c:pt idx="2298">
                  <c:v>4.2497339999999998E-3</c:v>
                </c:pt>
                <c:pt idx="2299">
                  <c:v>4.245108E-3</c:v>
                </c:pt>
                <c:pt idx="2300">
                  <c:v>4.2399780000000001E-3</c:v>
                </c:pt>
                <c:pt idx="2301">
                  <c:v>4.2364120000000002E-3</c:v>
                </c:pt>
                <c:pt idx="2302">
                  <c:v>4.2410540000000002E-3</c:v>
                </c:pt>
                <c:pt idx="2303">
                  <c:v>4.2369469999999996E-3</c:v>
                </c:pt>
                <c:pt idx="2304">
                  <c:v>4.2315490000000002E-3</c:v>
                </c:pt>
                <c:pt idx="2305">
                  <c:v>4.2237739999999996E-3</c:v>
                </c:pt>
                <c:pt idx="2306">
                  <c:v>4.2179299999999999E-3</c:v>
                </c:pt>
                <c:pt idx="2307">
                  <c:v>4.2164960000000001E-3</c:v>
                </c:pt>
                <c:pt idx="2308">
                  <c:v>4.2113810000000002E-3</c:v>
                </c:pt>
                <c:pt idx="2309">
                  <c:v>4.2109979999999997E-3</c:v>
                </c:pt>
                <c:pt idx="2310">
                  <c:v>4.2079470000000001E-3</c:v>
                </c:pt>
                <c:pt idx="2311">
                  <c:v>4.2023700000000004E-3</c:v>
                </c:pt>
                <c:pt idx="2312">
                  <c:v>4.1967539999999996E-3</c:v>
                </c:pt>
                <c:pt idx="2313">
                  <c:v>4.1927580000000004E-3</c:v>
                </c:pt>
                <c:pt idx="2314">
                  <c:v>4.1881059999999996E-3</c:v>
                </c:pt>
                <c:pt idx="2315">
                  <c:v>4.18214E-3</c:v>
                </c:pt>
                <c:pt idx="2316">
                  <c:v>4.1733100000000004E-3</c:v>
                </c:pt>
                <c:pt idx="2317">
                  <c:v>4.1703640000000002E-3</c:v>
                </c:pt>
                <c:pt idx="2318">
                  <c:v>4.1632470000000001E-3</c:v>
                </c:pt>
                <c:pt idx="2319">
                  <c:v>4.1551909999999999E-3</c:v>
                </c:pt>
                <c:pt idx="2320">
                  <c:v>4.1470739999999997E-3</c:v>
                </c:pt>
                <c:pt idx="2321">
                  <c:v>4.1400630000000002E-3</c:v>
                </c:pt>
                <c:pt idx="2322">
                  <c:v>4.1330580000000002E-3</c:v>
                </c:pt>
                <c:pt idx="2323">
                  <c:v>4.1271440000000001E-3</c:v>
                </c:pt>
                <c:pt idx="2324">
                  <c:v>4.1201110000000001E-3</c:v>
                </c:pt>
                <c:pt idx="2325">
                  <c:v>4.1155510000000003E-3</c:v>
                </c:pt>
                <c:pt idx="2326">
                  <c:v>4.1110519999999996E-3</c:v>
                </c:pt>
                <c:pt idx="2327">
                  <c:v>4.1064600000000001E-3</c:v>
                </c:pt>
                <c:pt idx="2328">
                  <c:v>4.1004939999999997E-3</c:v>
                </c:pt>
                <c:pt idx="2329">
                  <c:v>4.0936999999999996E-3</c:v>
                </c:pt>
                <c:pt idx="2330">
                  <c:v>4.0891900000000004E-3</c:v>
                </c:pt>
                <c:pt idx="2331">
                  <c:v>4.0843700000000004E-3</c:v>
                </c:pt>
                <c:pt idx="2332">
                  <c:v>4.0790089999999998E-3</c:v>
                </c:pt>
                <c:pt idx="2333">
                  <c:v>4.0739180000000002E-3</c:v>
                </c:pt>
                <c:pt idx="2334">
                  <c:v>4.0692000000000002E-3</c:v>
                </c:pt>
                <c:pt idx="2335">
                  <c:v>4.0654810000000001E-3</c:v>
                </c:pt>
                <c:pt idx="2336">
                  <c:v>4.0584339999999997E-3</c:v>
                </c:pt>
                <c:pt idx="2337">
                  <c:v>4.0526099999999999E-3</c:v>
                </c:pt>
                <c:pt idx="2338">
                  <c:v>4.0475240000000003E-3</c:v>
                </c:pt>
                <c:pt idx="2339">
                  <c:v>4.043909E-3</c:v>
                </c:pt>
                <c:pt idx="2340">
                  <c:v>4.0420079999999997E-3</c:v>
                </c:pt>
                <c:pt idx="2341">
                  <c:v>4.0412199999999999E-3</c:v>
                </c:pt>
                <c:pt idx="2342">
                  <c:v>4.0368399999999999E-3</c:v>
                </c:pt>
                <c:pt idx="2343">
                  <c:v>4.0299790000000004E-3</c:v>
                </c:pt>
                <c:pt idx="2344">
                  <c:v>4.0249200000000004E-3</c:v>
                </c:pt>
                <c:pt idx="2345">
                  <c:v>4.019562E-3</c:v>
                </c:pt>
                <c:pt idx="2346">
                  <c:v>4.0174030000000001E-3</c:v>
                </c:pt>
                <c:pt idx="2347">
                  <c:v>4.0154279999999997E-3</c:v>
                </c:pt>
                <c:pt idx="2348">
                  <c:v>4.0139040000000004E-3</c:v>
                </c:pt>
                <c:pt idx="2349">
                  <c:v>4.0104980000000004E-3</c:v>
                </c:pt>
                <c:pt idx="2350">
                  <c:v>4.0063E-3</c:v>
                </c:pt>
                <c:pt idx="2351">
                  <c:v>4.0024400000000003E-3</c:v>
                </c:pt>
                <c:pt idx="2352">
                  <c:v>3.9981959999999999E-3</c:v>
                </c:pt>
                <c:pt idx="2353">
                  <c:v>3.9968089999999996E-3</c:v>
                </c:pt>
                <c:pt idx="2354">
                  <c:v>3.9918499999999999E-3</c:v>
                </c:pt>
                <c:pt idx="2355">
                  <c:v>3.9878780000000003E-3</c:v>
                </c:pt>
                <c:pt idx="2356">
                  <c:v>3.9843680000000003E-3</c:v>
                </c:pt>
                <c:pt idx="2357">
                  <c:v>3.9819390000000003E-3</c:v>
                </c:pt>
                <c:pt idx="2358">
                  <c:v>3.9805170000000003E-3</c:v>
                </c:pt>
                <c:pt idx="2359">
                  <c:v>3.9817749999999999E-3</c:v>
                </c:pt>
                <c:pt idx="2360">
                  <c:v>3.9828720000000001E-3</c:v>
                </c:pt>
                <c:pt idx="2361">
                  <c:v>3.9836580000000002E-3</c:v>
                </c:pt>
                <c:pt idx="2362">
                  <c:v>3.9827559999999996E-3</c:v>
                </c:pt>
                <c:pt idx="2363">
                  <c:v>3.9791799999999997E-3</c:v>
                </c:pt>
                <c:pt idx="2364">
                  <c:v>3.9754899999999999E-3</c:v>
                </c:pt>
                <c:pt idx="2365">
                  <c:v>3.9732689999999998E-3</c:v>
                </c:pt>
                <c:pt idx="2366">
                  <c:v>3.9709840000000003E-3</c:v>
                </c:pt>
                <c:pt idx="2367">
                  <c:v>3.9680280000000002E-3</c:v>
                </c:pt>
                <c:pt idx="2368">
                  <c:v>3.9665780000000001E-3</c:v>
                </c:pt>
                <c:pt idx="2369">
                  <c:v>3.9664139999999997E-3</c:v>
                </c:pt>
                <c:pt idx="2370">
                  <c:v>3.9690719999999997E-3</c:v>
                </c:pt>
                <c:pt idx="2371">
                  <c:v>3.9729830000000002E-3</c:v>
                </c:pt>
                <c:pt idx="2372">
                  <c:v>3.9769280000000002E-3</c:v>
                </c:pt>
                <c:pt idx="2373">
                  <c:v>3.9782139999999999E-3</c:v>
                </c:pt>
                <c:pt idx="2374">
                  <c:v>3.9786140000000001E-3</c:v>
                </c:pt>
                <c:pt idx="2375">
                  <c:v>3.9817919999999996E-3</c:v>
                </c:pt>
                <c:pt idx="2376">
                  <c:v>3.9853120000000004E-3</c:v>
                </c:pt>
                <c:pt idx="2377">
                  <c:v>3.987577E-3</c:v>
                </c:pt>
                <c:pt idx="2378">
                  <c:v>3.9857199999999999E-3</c:v>
                </c:pt>
                <c:pt idx="2379">
                  <c:v>3.9848210000000004E-3</c:v>
                </c:pt>
                <c:pt idx="2380">
                  <c:v>3.9864949999999996E-3</c:v>
                </c:pt>
                <c:pt idx="2381">
                  <c:v>3.9873920000000002E-3</c:v>
                </c:pt>
                <c:pt idx="2382">
                  <c:v>3.9864389999999996E-3</c:v>
                </c:pt>
                <c:pt idx="2383">
                  <c:v>3.9844959999999997E-3</c:v>
                </c:pt>
                <c:pt idx="2384">
                  <c:v>3.982284E-3</c:v>
                </c:pt>
                <c:pt idx="2385">
                  <c:v>3.9844199999999998E-3</c:v>
                </c:pt>
                <c:pt idx="2386">
                  <c:v>3.9774199999999997E-3</c:v>
                </c:pt>
                <c:pt idx="2387">
                  <c:v>3.976622E-3</c:v>
                </c:pt>
                <c:pt idx="2388">
                  <c:v>3.9762419999999996E-3</c:v>
                </c:pt>
                <c:pt idx="2389">
                  <c:v>3.9779630000000002E-3</c:v>
                </c:pt>
                <c:pt idx="2390">
                  <c:v>3.98015E-3</c:v>
                </c:pt>
                <c:pt idx="2391">
                  <c:v>3.9784180000000001E-3</c:v>
                </c:pt>
                <c:pt idx="2392">
                  <c:v>3.9799680000000004E-3</c:v>
                </c:pt>
                <c:pt idx="2393">
                  <c:v>3.9831129999999999E-3</c:v>
                </c:pt>
                <c:pt idx="2394">
                  <c:v>3.987254E-3</c:v>
                </c:pt>
                <c:pt idx="2395">
                  <c:v>3.9912400000000001E-3</c:v>
                </c:pt>
                <c:pt idx="2396">
                  <c:v>3.9920320000000004E-3</c:v>
                </c:pt>
                <c:pt idx="2397">
                  <c:v>3.9935550000000002E-3</c:v>
                </c:pt>
                <c:pt idx="2398">
                  <c:v>3.9977679999999996E-3</c:v>
                </c:pt>
                <c:pt idx="2399">
                  <c:v>3.9996249999999997E-3</c:v>
                </c:pt>
                <c:pt idx="2400">
                  <c:v>4.0023849999999998E-3</c:v>
                </c:pt>
                <c:pt idx="2401">
                  <c:v>4.0066499999999996E-3</c:v>
                </c:pt>
                <c:pt idx="2402">
                  <c:v>4.0115250000000002E-3</c:v>
                </c:pt>
                <c:pt idx="2403">
                  <c:v>4.0177980000000004E-3</c:v>
                </c:pt>
                <c:pt idx="2404">
                  <c:v>4.0219119999999999E-3</c:v>
                </c:pt>
                <c:pt idx="2405">
                  <c:v>4.0268669999999999E-3</c:v>
                </c:pt>
                <c:pt idx="2406">
                  <c:v>4.0312899999999999E-3</c:v>
                </c:pt>
                <c:pt idx="2407">
                  <c:v>4.0321139999999998E-3</c:v>
                </c:pt>
                <c:pt idx="2408">
                  <c:v>4.0344359999999998E-3</c:v>
                </c:pt>
                <c:pt idx="2409">
                  <c:v>4.0366430000000003E-3</c:v>
                </c:pt>
                <c:pt idx="2410">
                  <c:v>4.0402529999999997E-3</c:v>
                </c:pt>
                <c:pt idx="2411">
                  <c:v>4.0441390000000004E-3</c:v>
                </c:pt>
                <c:pt idx="2412">
                  <c:v>4.0452029999999998E-3</c:v>
                </c:pt>
                <c:pt idx="2413">
                  <c:v>4.0446170000000004E-3</c:v>
                </c:pt>
                <c:pt idx="2414">
                  <c:v>4.0451280000000003E-3</c:v>
                </c:pt>
                <c:pt idx="2415">
                  <c:v>4.0442689999999996E-3</c:v>
                </c:pt>
                <c:pt idx="2416">
                  <c:v>4.0455609999999996E-3</c:v>
                </c:pt>
                <c:pt idx="2417">
                  <c:v>4.049034E-3</c:v>
                </c:pt>
                <c:pt idx="2418">
                  <c:v>4.0512020000000003E-3</c:v>
                </c:pt>
                <c:pt idx="2419">
                  <c:v>4.050657E-3</c:v>
                </c:pt>
                <c:pt idx="2420">
                  <c:v>4.0518519999999999E-3</c:v>
                </c:pt>
                <c:pt idx="2421">
                  <c:v>4.054317E-3</c:v>
                </c:pt>
                <c:pt idx="2422">
                  <c:v>4.0573279999999998E-3</c:v>
                </c:pt>
                <c:pt idx="2423">
                  <c:v>4.0605759999999998E-3</c:v>
                </c:pt>
                <c:pt idx="2424">
                  <c:v>4.0633459999999998E-3</c:v>
                </c:pt>
                <c:pt idx="2425">
                  <c:v>4.0646720000000001E-3</c:v>
                </c:pt>
                <c:pt idx="2426">
                  <c:v>4.064944E-3</c:v>
                </c:pt>
                <c:pt idx="2427">
                  <c:v>4.0678900000000002E-3</c:v>
                </c:pt>
                <c:pt idx="2428">
                  <c:v>4.0720740000000002E-3</c:v>
                </c:pt>
                <c:pt idx="2429">
                  <c:v>4.0745319999999996E-3</c:v>
                </c:pt>
                <c:pt idx="2430">
                  <c:v>4.0793909999999999E-3</c:v>
                </c:pt>
                <c:pt idx="2431">
                  <c:v>4.080925E-3</c:v>
                </c:pt>
                <c:pt idx="2432">
                  <c:v>4.080686E-3</c:v>
                </c:pt>
                <c:pt idx="2433">
                  <c:v>4.084102E-3</c:v>
                </c:pt>
                <c:pt idx="2434">
                  <c:v>4.0862620000000002E-3</c:v>
                </c:pt>
                <c:pt idx="2435">
                  <c:v>4.0861739999999997E-3</c:v>
                </c:pt>
                <c:pt idx="2436">
                  <c:v>4.0887800000000002E-3</c:v>
                </c:pt>
                <c:pt idx="2437">
                  <c:v>4.089372E-3</c:v>
                </c:pt>
                <c:pt idx="2438">
                  <c:v>4.0938140000000003E-3</c:v>
                </c:pt>
                <c:pt idx="2439">
                  <c:v>4.1031499999999999E-3</c:v>
                </c:pt>
                <c:pt idx="2440">
                  <c:v>4.1083910000000003E-3</c:v>
                </c:pt>
                <c:pt idx="2441">
                  <c:v>4.1149919999999996E-3</c:v>
                </c:pt>
                <c:pt idx="2442">
                  <c:v>4.1217989999999998E-3</c:v>
                </c:pt>
                <c:pt idx="2443">
                  <c:v>4.1278310000000002E-3</c:v>
                </c:pt>
                <c:pt idx="2444">
                  <c:v>4.132218E-3</c:v>
                </c:pt>
                <c:pt idx="2445">
                  <c:v>4.1366179999999999E-3</c:v>
                </c:pt>
                <c:pt idx="2446">
                  <c:v>4.1399239999999997E-3</c:v>
                </c:pt>
                <c:pt idx="2447">
                  <c:v>4.1431109999999997E-3</c:v>
                </c:pt>
                <c:pt idx="2448">
                  <c:v>4.1469339999999997E-3</c:v>
                </c:pt>
                <c:pt idx="2449">
                  <c:v>4.1507929999999998E-3</c:v>
                </c:pt>
                <c:pt idx="2450">
                  <c:v>4.1543099999999996E-3</c:v>
                </c:pt>
                <c:pt idx="2451">
                  <c:v>4.1573979999999996E-3</c:v>
                </c:pt>
                <c:pt idx="2452">
                  <c:v>4.1605720000000004E-3</c:v>
                </c:pt>
                <c:pt idx="2453">
                  <c:v>4.1624799999999997E-3</c:v>
                </c:pt>
                <c:pt idx="2454">
                  <c:v>4.1632520000000001E-3</c:v>
                </c:pt>
                <c:pt idx="2455">
                  <c:v>4.16286E-3</c:v>
                </c:pt>
                <c:pt idx="2456">
                  <c:v>4.1617599999999996E-3</c:v>
                </c:pt>
                <c:pt idx="2457">
                  <c:v>4.1595399999999998E-3</c:v>
                </c:pt>
                <c:pt idx="2458">
                  <c:v>4.1567749999999997E-3</c:v>
                </c:pt>
                <c:pt idx="2459">
                  <c:v>4.1561660000000002E-3</c:v>
                </c:pt>
                <c:pt idx="2460">
                  <c:v>4.1571749999999999E-3</c:v>
                </c:pt>
                <c:pt idx="2461">
                  <c:v>4.1569859999999997E-3</c:v>
                </c:pt>
                <c:pt idx="2462">
                  <c:v>4.1575659999999997E-3</c:v>
                </c:pt>
                <c:pt idx="2463">
                  <c:v>4.1612639999999996E-3</c:v>
                </c:pt>
                <c:pt idx="2464">
                  <c:v>4.1611199999999999E-3</c:v>
                </c:pt>
                <c:pt idx="2465">
                  <c:v>4.1572320000000003E-3</c:v>
                </c:pt>
                <c:pt idx="2466">
                  <c:v>4.1497560000000001E-3</c:v>
                </c:pt>
                <c:pt idx="2467">
                  <c:v>4.1444819999999997E-3</c:v>
                </c:pt>
                <c:pt idx="2468">
                  <c:v>4.1555689999999996E-3</c:v>
                </c:pt>
                <c:pt idx="2469">
                  <c:v>4.151203E-3</c:v>
                </c:pt>
                <c:pt idx="2470">
                  <c:v>4.14928E-3</c:v>
                </c:pt>
                <c:pt idx="2471">
                  <c:v>4.1509340000000002E-3</c:v>
                </c:pt>
                <c:pt idx="2472">
                  <c:v>4.1543960000000003E-3</c:v>
                </c:pt>
                <c:pt idx="2473">
                  <c:v>4.1607759999999997E-3</c:v>
                </c:pt>
                <c:pt idx="2474">
                  <c:v>4.1660919999999997E-3</c:v>
                </c:pt>
                <c:pt idx="2475">
                  <c:v>4.1691009999999997E-3</c:v>
                </c:pt>
                <c:pt idx="2476">
                  <c:v>4.1710819999999996E-3</c:v>
                </c:pt>
                <c:pt idx="2477">
                  <c:v>4.1737700000000003E-3</c:v>
                </c:pt>
                <c:pt idx="2478">
                  <c:v>4.1792729999999998E-3</c:v>
                </c:pt>
                <c:pt idx="2479">
                  <c:v>4.180825E-3</c:v>
                </c:pt>
                <c:pt idx="2480">
                  <c:v>4.1849579999999999E-3</c:v>
                </c:pt>
                <c:pt idx="2481">
                  <c:v>4.1856690000000004E-3</c:v>
                </c:pt>
                <c:pt idx="2482">
                  <c:v>4.1834410000000004E-3</c:v>
                </c:pt>
                <c:pt idx="2483">
                  <c:v>4.1824380000000001E-3</c:v>
                </c:pt>
                <c:pt idx="2484">
                  <c:v>4.1819939999999996E-3</c:v>
                </c:pt>
                <c:pt idx="2485">
                  <c:v>4.1798260000000002E-3</c:v>
                </c:pt>
                <c:pt idx="2486">
                  <c:v>4.176468E-3</c:v>
                </c:pt>
                <c:pt idx="2487">
                  <c:v>4.1749179999999997E-3</c:v>
                </c:pt>
                <c:pt idx="2488">
                  <c:v>4.1746980000000001E-3</c:v>
                </c:pt>
                <c:pt idx="2489">
                  <c:v>4.174433E-3</c:v>
                </c:pt>
                <c:pt idx="2490">
                  <c:v>4.1749719999999999E-3</c:v>
                </c:pt>
                <c:pt idx="2491">
                  <c:v>4.1748660000000002E-3</c:v>
                </c:pt>
                <c:pt idx="2492">
                  <c:v>4.1735260000000003E-3</c:v>
                </c:pt>
                <c:pt idx="2493">
                  <c:v>4.1704890000000003E-3</c:v>
                </c:pt>
                <c:pt idx="2494">
                  <c:v>4.1682919999999997E-3</c:v>
                </c:pt>
                <c:pt idx="2495">
                  <c:v>4.1665399999999998E-3</c:v>
                </c:pt>
                <c:pt idx="2496">
                  <c:v>4.1634380000000002E-3</c:v>
                </c:pt>
                <c:pt idx="2497">
                  <c:v>4.1609330000000003E-3</c:v>
                </c:pt>
                <c:pt idx="2498">
                  <c:v>4.1578919999999998E-3</c:v>
                </c:pt>
                <c:pt idx="2499">
                  <c:v>4.1537149999999997E-3</c:v>
                </c:pt>
                <c:pt idx="2500">
                  <c:v>4.1485139999999998E-3</c:v>
                </c:pt>
                <c:pt idx="2501">
                  <c:v>4.142471E-3</c:v>
                </c:pt>
                <c:pt idx="2502">
                  <c:v>4.1355319999999999E-3</c:v>
                </c:pt>
                <c:pt idx="2503">
                  <c:v>4.1284210000000002E-3</c:v>
                </c:pt>
                <c:pt idx="2504">
                  <c:v>4.1238020000000002E-3</c:v>
                </c:pt>
                <c:pt idx="2505">
                  <c:v>4.1195219999999996E-3</c:v>
                </c:pt>
                <c:pt idx="2506">
                  <c:v>4.1123469999999997E-3</c:v>
                </c:pt>
                <c:pt idx="2507">
                  <c:v>4.1050460000000002E-3</c:v>
                </c:pt>
                <c:pt idx="2508">
                  <c:v>4.1000660000000003E-3</c:v>
                </c:pt>
                <c:pt idx="2509">
                  <c:v>4.095825E-3</c:v>
                </c:pt>
                <c:pt idx="2510">
                  <c:v>4.0911960000000001E-3</c:v>
                </c:pt>
                <c:pt idx="2511">
                  <c:v>4.0867189999999999E-3</c:v>
                </c:pt>
                <c:pt idx="2512">
                  <c:v>4.0821379999999999E-3</c:v>
                </c:pt>
                <c:pt idx="2513">
                  <c:v>4.0771219999999999E-3</c:v>
                </c:pt>
                <c:pt idx="2514">
                  <c:v>4.0738800000000002E-3</c:v>
                </c:pt>
                <c:pt idx="2515">
                  <c:v>4.0702029999999997E-3</c:v>
                </c:pt>
                <c:pt idx="2516">
                  <c:v>4.0667969999999996E-3</c:v>
                </c:pt>
                <c:pt idx="2517">
                  <c:v>4.0642780000000002E-3</c:v>
                </c:pt>
                <c:pt idx="2518">
                  <c:v>4.061416E-3</c:v>
                </c:pt>
                <c:pt idx="2519">
                  <c:v>4.058903E-3</c:v>
                </c:pt>
                <c:pt idx="2520">
                  <c:v>4.0560819999999999E-3</c:v>
                </c:pt>
                <c:pt idx="2521">
                  <c:v>4.053058E-3</c:v>
                </c:pt>
                <c:pt idx="2522">
                  <c:v>4.051247E-3</c:v>
                </c:pt>
                <c:pt idx="2523">
                  <c:v>4.0490609999999996E-3</c:v>
                </c:pt>
                <c:pt idx="2524">
                  <c:v>4.0471919999999998E-3</c:v>
                </c:pt>
                <c:pt idx="2525">
                  <c:v>4.046455E-3</c:v>
                </c:pt>
                <c:pt idx="2526">
                  <c:v>4.0465060000000001E-3</c:v>
                </c:pt>
                <c:pt idx="2527">
                  <c:v>4.0469290000000003E-3</c:v>
                </c:pt>
                <c:pt idx="2528">
                  <c:v>4.0466879999999997E-3</c:v>
                </c:pt>
                <c:pt idx="2529">
                  <c:v>4.0473050000000002E-3</c:v>
                </c:pt>
                <c:pt idx="2530">
                  <c:v>4.0489230000000003E-3</c:v>
                </c:pt>
                <c:pt idx="2531">
                  <c:v>4.0504520000000004E-3</c:v>
                </c:pt>
                <c:pt idx="2532">
                  <c:v>4.0520080000000002E-3</c:v>
                </c:pt>
                <c:pt idx="2533">
                  <c:v>4.0562840000000003E-3</c:v>
                </c:pt>
                <c:pt idx="2534">
                  <c:v>4.0620389999999999E-3</c:v>
                </c:pt>
                <c:pt idx="2535">
                  <c:v>4.0675549999999996E-3</c:v>
                </c:pt>
                <c:pt idx="2536">
                  <c:v>4.0724849999999998E-3</c:v>
                </c:pt>
                <c:pt idx="2537">
                  <c:v>4.0766200000000004E-3</c:v>
                </c:pt>
                <c:pt idx="2538">
                  <c:v>4.0824099999999999E-3</c:v>
                </c:pt>
                <c:pt idx="2539">
                  <c:v>4.0877689999999998E-3</c:v>
                </c:pt>
                <c:pt idx="2540">
                  <c:v>4.0932199999999998E-3</c:v>
                </c:pt>
                <c:pt idx="2541">
                  <c:v>4.1002740000000001E-3</c:v>
                </c:pt>
                <c:pt idx="2542">
                  <c:v>4.1050000000000001E-3</c:v>
                </c:pt>
                <c:pt idx="2543">
                  <c:v>4.1101870000000004E-3</c:v>
                </c:pt>
                <c:pt idx="2544">
                  <c:v>4.1164959999999999E-3</c:v>
                </c:pt>
                <c:pt idx="2545">
                  <c:v>4.1229439999999999E-3</c:v>
                </c:pt>
                <c:pt idx="2546">
                  <c:v>4.1285219999999999E-3</c:v>
                </c:pt>
                <c:pt idx="2547">
                  <c:v>4.1316929999999997E-3</c:v>
                </c:pt>
                <c:pt idx="2548">
                  <c:v>4.1363449999999996E-3</c:v>
                </c:pt>
                <c:pt idx="2549">
                  <c:v>4.1357759999999999E-3</c:v>
                </c:pt>
                <c:pt idx="2550">
                  <c:v>4.139467E-3</c:v>
                </c:pt>
                <c:pt idx="2551">
                  <c:v>4.1421139999999997E-3</c:v>
                </c:pt>
                <c:pt idx="2552">
                  <c:v>4.1445939999999997E-3</c:v>
                </c:pt>
                <c:pt idx="2553">
                  <c:v>4.1506360000000001E-3</c:v>
                </c:pt>
                <c:pt idx="2554">
                  <c:v>4.1532720000000004E-3</c:v>
                </c:pt>
                <c:pt idx="2555">
                  <c:v>4.154446E-3</c:v>
                </c:pt>
                <c:pt idx="2556">
                  <c:v>4.1578170000000003E-3</c:v>
                </c:pt>
                <c:pt idx="2557">
                  <c:v>4.1603259999999998E-3</c:v>
                </c:pt>
                <c:pt idx="2558">
                  <c:v>4.1657830000000002E-3</c:v>
                </c:pt>
                <c:pt idx="2559">
                  <c:v>4.1698459999999996E-3</c:v>
                </c:pt>
                <c:pt idx="2560">
                  <c:v>4.170506E-3</c:v>
                </c:pt>
                <c:pt idx="2561">
                  <c:v>4.173319E-3</c:v>
                </c:pt>
                <c:pt idx="2562">
                  <c:v>4.1758689999999996E-3</c:v>
                </c:pt>
                <c:pt idx="2563">
                  <c:v>4.1752530000000003E-3</c:v>
                </c:pt>
                <c:pt idx="2564">
                  <c:v>4.1754959999999999E-3</c:v>
                </c:pt>
                <c:pt idx="2565">
                  <c:v>4.1767050000000002E-3</c:v>
                </c:pt>
                <c:pt idx="2566">
                  <c:v>4.17645E-3</c:v>
                </c:pt>
                <c:pt idx="2567">
                  <c:v>4.1775629999999996E-3</c:v>
                </c:pt>
                <c:pt idx="2568">
                  <c:v>4.1787999999999999E-3</c:v>
                </c:pt>
                <c:pt idx="2569">
                  <c:v>4.1817970000000001E-3</c:v>
                </c:pt>
                <c:pt idx="2570">
                  <c:v>4.185678E-3</c:v>
                </c:pt>
                <c:pt idx="2571">
                  <c:v>4.1887219999999998E-3</c:v>
                </c:pt>
                <c:pt idx="2572">
                  <c:v>4.1858609999999999E-3</c:v>
                </c:pt>
                <c:pt idx="2573">
                  <c:v>4.1862339999999996E-3</c:v>
                </c:pt>
                <c:pt idx="2574">
                  <c:v>4.1911479999999996E-3</c:v>
                </c:pt>
                <c:pt idx="2575">
                  <c:v>4.1933689999999997E-3</c:v>
                </c:pt>
                <c:pt idx="2576">
                  <c:v>4.1941890000000001E-3</c:v>
                </c:pt>
                <c:pt idx="2577">
                  <c:v>4.1948239999999998E-3</c:v>
                </c:pt>
                <c:pt idx="2578">
                  <c:v>4.1948200000000001E-3</c:v>
                </c:pt>
                <c:pt idx="2579">
                  <c:v>4.1942719999999998E-3</c:v>
                </c:pt>
                <c:pt idx="2580">
                  <c:v>4.1952420000000001E-3</c:v>
                </c:pt>
                <c:pt idx="2581">
                  <c:v>4.1977189999999999E-3</c:v>
                </c:pt>
                <c:pt idx="2582">
                  <c:v>4.1997759999999997E-3</c:v>
                </c:pt>
                <c:pt idx="2583">
                  <c:v>4.2003509999999997E-3</c:v>
                </c:pt>
                <c:pt idx="2584">
                  <c:v>4.1991720000000001E-3</c:v>
                </c:pt>
                <c:pt idx="2585">
                  <c:v>4.1970519999999997E-3</c:v>
                </c:pt>
                <c:pt idx="2586">
                  <c:v>4.1940980000000003E-3</c:v>
                </c:pt>
                <c:pt idx="2587">
                  <c:v>4.1924299999999996E-3</c:v>
                </c:pt>
                <c:pt idx="2588">
                  <c:v>4.1921279999999998E-3</c:v>
                </c:pt>
                <c:pt idx="2589">
                  <c:v>4.1923519999999999E-3</c:v>
                </c:pt>
                <c:pt idx="2590">
                  <c:v>4.1907960000000001E-3</c:v>
                </c:pt>
                <c:pt idx="2591">
                  <c:v>4.189389E-3</c:v>
                </c:pt>
                <c:pt idx="2592">
                  <c:v>4.1886099999999997E-3</c:v>
                </c:pt>
                <c:pt idx="2593">
                  <c:v>4.187578E-3</c:v>
                </c:pt>
                <c:pt idx="2594">
                  <c:v>4.187451E-3</c:v>
                </c:pt>
                <c:pt idx="2595">
                  <c:v>4.1860999999999999E-3</c:v>
                </c:pt>
                <c:pt idx="2596">
                  <c:v>4.182257E-3</c:v>
                </c:pt>
                <c:pt idx="2597">
                  <c:v>4.1813589999999999E-3</c:v>
                </c:pt>
                <c:pt idx="2598">
                  <c:v>4.1811879999999997E-3</c:v>
                </c:pt>
                <c:pt idx="2599">
                  <c:v>4.1805319999999998E-3</c:v>
                </c:pt>
                <c:pt idx="2600">
                  <c:v>4.1787600000000001E-3</c:v>
                </c:pt>
                <c:pt idx="2601">
                  <c:v>4.1766110000000002E-3</c:v>
                </c:pt>
                <c:pt idx="2602">
                  <c:v>4.1760929999999996E-3</c:v>
                </c:pt>
                <c:pt idx="2603">
                  <c:v>4.1761890000000003E-3</c:v>
                </c:pt>
                <c:pt idx="2604">
                  <c:v>4.1759500000000003E-3</c:v>
                </c:pt>
                <c:pt idx="2605">
                  <c:v>4.1761380000000002E-3</c:v>
                </c:pt>
                <c:pt idx="2606">
                  <c:v>4.1782199999999999E-3</c:v>
                </c:pt>
                <c:pt idx="2607">
                  <c:v>4.1811679999999999E-3</c:v>
                </c:pt>
                <c:pt idx="2608">
                  <c:v>4.1852030000000002E-3</c:v>
                </c:pt>
                <c:pt idx="2609">
                  <c:v>4.1901409999999997E-3</c:v>
                </c:pt>
                <c:pt idx="2610">
                  <c:v>4.1925900000000004E-3</c:v>
                </c:pt>
                <c:pt idx="2611">
                  <c:v>4.1926000000000003E-3</c:v>
                </c:pt>
                <c:pt idx="2612">
                  <c:v>4.1924420000000002E-3</c:v>
                </c:pt>
                <c:pt idx="2613">
                  <c:v>4.1936109999999999E-3</c:v>
                </c:pt>
                <c:pt idx="2614">
                  <c:v>4.195804E-3</c:v>
                </c:pt>
                <c:pt idx="2615">
                  <c:v>4.1969499999999996E-3</c:v>
                </c:pt>
                <c:pt idx="2616">
                  <c:v>4.1996519999999999E-3</c:v>
                </c:pt>
                <c:pt idx="2617">
                  <c:v>4.2044020000000003E-3</c:v>
                </c:pt>
                <c:pt idx="2618">
                  <c:v>4.2088469999999999E-3</c:v>
                </c:pt>
                <c:pt idx="2619">
                  <c:v>4.2109060000000004E-3</c:v>
                </c:pt>
                <c:pt idx="2620">
                  <c:v>4.2119879999999998E-3</c:v>
                </c:pt>
                <c:pt idx="2621">
                  <c:v>4.2146680000000004E-3</c:v>
                </c:pt>
                <c:pt idx="2622">
                  <c:v>4.2163299999999999E-3</c:v>
                </c:pt>
                <c:pt idx="2623">
                  <c:v>4.217485E-3</c:v>
                </c:pt>
                <c:pt idx="2624">
                  <c:v>4.2207659999999999E-3</c:v>
                </c:pt>
                <c:pt idx="2625">
                  <c:v>4.2253960000000002E-3</c:v>
                </c:pt>
                <c:pt idx="2626">
                  <c:v>4.2245649999999996E-3</c:v>
                </c:pt>
                <c:pt idx="2627">
                  <c:v>4.2295750000000002E-3</c:v>
                </c:pt>
                <c:pt idx="2628">
                  <c:v>4.2361179999999997E-3</c:v>
                </c:pt>
                <c:pt idx="2629">
                  <c:v>4.2376289999999997E-3</c:v>
                </c:pt>
                <c:pt idx="2630">
                  <c:v>4.2375299999999998E-3</c:v>
                </c:pt>
                <c:pt idx="2631">
                  <c:v>4.2206810000000004E-3</c:v>
                </c:pt>
                <c:pt idx="2632">
                  <c:v>4.2200930000000003E-3</c:v>
                </c:pt>
                <c:pt idx="2633">
                  <c:v>4.2211189999999997E-3</c:v>
                </c:pt>
                <c:pt idx="2634">
                  <c:v>4.2215810000000003E-3</c:v>
                </c:pt>
                <c:pt idx="2635">
                  <c:v>4.2209739999999997E-3</c:v>
                </c:pt>
                <c:pt idx="2636">
                  <c:v>4.2212100000000004E-3</c:v>
                </c:pt>
                <c:pt idx="2637">
                  <c:v>4.2229119999999997E-3</c:v>
                </c:pt>
                <c:pt idx="2638">
                  <c:v>4.2248440000000002E-3</c:v>
                </c:pt>
                <c:pt idx="2639">
                  <c:v>4.2275999999999998E-3</c:v>
                </c:pt>
                <c:pt idx="2640">
                  <c:v>4.2297970000000004E-3</c:v>
                </c:pt>
                <c:pt idx="2641">
                  <c:v>4.230719E-3</c:v>
                </c:pt>
                <c:pt idx="2642">
                  <c:v>4.233194E-3</c:v>
                </c:pt>
                <c:pt idx="2643">
                  <c:v>4.2335840000000003E-3</c:v>
                </c:pt>
                <c:pt idx="2644">
                  <c:v>4.234163E-3</c:v>
                </c:pt>
                <c:pt idx="2645">
                  <c:v>4.2355079999999998E-3</c:v>
                </c:pt>
                <c:pt idx="2646">
                  <c:v>4.2346199999999997E-3</c:v>
                </c:pt>
                <c:pt idx="2647">
                  <c:v>4.2312000000000001E-3</c:v>
                </c:pt>
                <c:pt idx="2648">
                  <c:v>4.2291389999999998E-3</c:v>
                </c:pt>
                <c:pt idx="2649">
                  <c:v>4.2272580000000002E-3</c:v>
                </c:pt>
                <c:pt idx="2650">
                  <c:v>4.2233369999999998E-3</c:v>
                </c:pt>
                <c:pt idx="2651">
                  <c:v>4.2194160000000001E-3</c:v>
                </c:pt>
                <c:pt idx="2652">
                  <c:v>4.2189710000000002E-3</c:v>
                </c:pt>
                <c:pt idx="2653">
                  <c:v>4.2187689999999998E-3</c:v>
                </c:pt>
                <c:pt idx="2654">
                  <c:v>4.2215079999999997E-3</c:v>
                </c:pt>
                <c:pt idx="2655">
                  <c:v>4.2222199999999996E-3</c:v>
                </c:pt>
                <c:pt idx="2656">
                  <c:v>4.2191099999999999E-3</c:v>
                </c:pt>
                <c:pt idx="2657">
                  <c:v>4.2160629999999999E-3</c:v>
                </c:pt>
                <c:pt idx="2658">
                  <c:v>4.2152220000000002E-3</c:v>
                </c:pt>
                <c:pt idx="2659">
                  <c:v>4.2135030000000004E-3</c:v>
                </c:pt>
                <c:pt idx="2660">
                  <c:v>4.2117350000000003E-3</c:v>
                </c:pt>
                <c:pt idx="2661">
                  <c:v>4.2092960000000004E-3</c:v>
                </c:pt>
                <c:pt idx="2662">
                  <c:v>4.2056849999999998E-3</c:v>
                </c:pt>
                <c:pt idx="2663">
                  <c:v>4.2018159999999997E-3</c:v>
                </c:pt>
                <c:pt idx="2664">
                  <c:v>4.1997809999999997E-3</c:v>
                </c:pt>
                <c:pt idx="2665">
                  <c:v>4.1978620000000001E-3</c:v>
                </c:pt>
                <c:pt idx="2666">
                  <c:v>4.1931879999999996E-3</c:v>
                </c:pt>
                <c:pt idx="2667">
                  <c:v>4.1877279999999999E-3</c:v>
                </c:pt>
                <c:pt idx="2668">
                  <c:v>4.1833850000000004E-3</c:v>
                </c:pt>
                <c:pt idx="2669">
                  <c:v>4.1789330000000001E-3</c:v>
                </c:pt>
                <c:pt idx="2670">
                  <c:v>4.1737079999999999E-3</c:v>
                </c:pt>
                <c:pt idx="2671">
                  <c:v>4.1681560000000001E-3</c:v>
                </c:pt>
                <c:pt idx="2672">
                  <c:v>4.1628029999999996E-3</c:v>
                </c:pt>
                <c:pt idx="2673">
                  <c:v>4.1523350000000001E-3</c:v>
                </c:pt>
                <c:pt idx="2674">
                  <c:v>4.14578E-3</c:v>
                </c:pt>
                <c:pt idx="2675">
                  <c:v>4.1454600000000001E-3</c:v>
                </c:pt>
                <c:pt idx="2676">
                  <c:v>4.1447239999999998E-3</c:v>
                </c:pt>
                <c:pt idx="2677">
                  <c:v>4.1459080000000002E-3</c:v>
                </c:pt>
                <c:pt idx="2678">
                  <c:v>4.1387389999999998E-3</c:v>
                </c:pt>
                <c:pt idx="2679">
                  <c:v>4.1354440000000003E-3</c:v>
                </c:pt>
                <c:pt idx="2680">
                  <c:v>4.1332319999999997E-3</c:v>
                </c:pt>
                <c:pt idx="2681">
                  <c:v>4.1308600000000001E-3</c:v>
                </c:pt>
                <c:pt idx="2682">
                  <c:v>4.1283839999999997E-3</c:v>
                </c:pt>
                <c:pt idx="2683">
                  <c:v>4.1238969999999996E-3</c:v>
                </c:pt>
                <c:pt idx="2684">
                  <c:v>4.1194589999999998E-3</c:v>
                </c:pt>
                <c:pt idx="2685">
                  <c:v>4.118137E-3</c:v>
                </c:pt>
                <c:pt idx="2686">
                  <c:v>4.117178E-3</c:v>
                </c:pt>
                <c:pt idx="2687">
                  <c:v>4.1148419999999996E-3</c:v>
                </c:pt>
                <c:pt idx="2688">
                  <c:v>4.1131589999999999E-3</c:v>
                </c:pt>
                <c:pt idx="2689">
                  <c:v>4.1135499999999997E-3</c:v>
                </c:pt>
                <c:pt idx="2690">
                  <c:v>4.1137760000000004E-3</c:v>
                </c:pt>
                <c:pt idx="2691">
                  <c:v>4.1154340000000003E-3</c:v>
                </c:pt>
                <c:pt idx="2692">
                  <c:v>4.1166900000000001E-3</c:v>
                </c:pt>
                <c:pt idx="2693">
                  <c:v>4.120594E-3</c:v>
                </c:pt>
                <c:pt idx="2694">
                  <c:v>4.1238519999999999E-3</c:v>
                </c:pt>
                <c:pt idx="2695">
                  <c:v>4.1250230000000002E-3</c:v>
                </c:pt>
                <c:pt idx="2696">
                  <c:v>4.1273250000000003E-3</c:v>
                </c:pt>
                <c:pt idx="2697">
                  <c:v>4.1273530000000003E-3</c:v>
                </c:pt>
                <c:pt idx="2698">
                  <c:v>4.1296060000000001E-3</c:v>
                </c:pt>
                <c:pt idx="2699">
                  <c:v>4.1284140000000004E-3</c:v>
                </c:pt>
                <c:pt idx="2700">
                  <c:v>4.1274470000000002E-3</c:v>
                </c:pt>
                <c:pt idx="2701">
                  <c:v>4.1283810000000004E-3</c:v>
                </c:pt>
                <c:pt idx="2702">
                  <c:v>4.1310139999999997E-3</c:v>
                </c:pt>
                <c:pt idx="2703">
                  <c:v>4.1357060000000003E-3</c:v>
                </c:pt>
                <c:pt idx="2704">
                  <c:v>4.1375580000000004E-3</c:v>
                </c:pt>
                <c:pt idx="2705">
                  <c:v>4.1398980000000004E-3</c:v>
                </c:pt>
                <c:pt idx="2706">
                  <c:v>4.1429179999999998E-3</c:v>
                </c:pt>
                <c:pt idx="2707">
                  <c:v>4.1459050000000001E-3</c:v>
                </c:pt>
                <c:pt idx="2708">
                  <c:v>4.149013E-3</c:v>
                </c:pt>
                <c:pt idx="2709">
                  <c:v>4.1521880000000002E-3</c:v>
                </c:pt>
                <c:pt idx="2710">
                  <c:v>4.1568559999999996E-3</c:v>
                </c:pt>
                <c:pt idx="2711">
                  <c:v>4.1622810000000003E-3</c:v>
                </c:pt>
                <c:pt idx="2712">
                  <c:v>4.1673049999999996E-3</c:v>
                </c:pt>
                <c:pt idx="2713">
                  <c:v>4.1705659999999997E-3</c:v>
                </c:pt>
                <c:pt idx="2714">
                  <c:v>4.1730780000000002E-3</c:v>
                </c:pt>
                <c:pt idx="2715">
                  <c:v>4.1809689999999997E-3</c:v>
                </c:pt>
                <c:pt idx="2716">
                  <c:v>4.1869840000000004E-3</c:v>
                </c:pt>
                <c:pt idx="2717">
                  <c:v>4.1895680000000003E-3</c:v>
                </c:pt>
                <c:pt idx="2718">
                  <c:v>4.1943099999999997E-3</c:v>
                </c:pt>
                <c:pt idx="2719">
                  <c:v>4.1988620000000003E-3</c:v>
                </c:pt>
                <c:pt idx="2720">
                  <c:v>4.2010850000000002E-3</c:v>
                </c:pt>
                <c:pt idx="2721">
                  <c:v>4.2025450000000002E-3</c:v>
                </c:pt>
                <c:pt idx="2722">
                  <c:v>4.2021519999999998E-3</c:v>
                </c:pt>
                <c:pt idx="2723">
                  <c:v>4.2027649999999998E-3</c:v>
                </c:pt>
                <c:pt idx="2724">
                  <c:v>4.2030469999999997E-3</c:v>
                </c:pt>
                <c:pt idx="2725">
                  <c:v>4.2032959999999996E-3</c:v>
                </c:pt>
                <c:pt idx="2726">
                  <c:v>4.2039399999999998E-3</c:v>
                </c:pt>
                <c:pt idx="2727">
                  <c:v>4.2058900000000003E-3</c:v>
                </c:pt>
                <c:pt idx="2728">
                  <c:v>4.2063389999999999E-3</c:v>
                </c:pt>
                <c:pt idx="2729">
                  <c:v>4.2060220000000002E-3</c:v>
                </c:pt>
                <c:pt idx="2730">
                  <c:v>4.2030829999999998E-3</c:v>
                </c:pt>
                <c:pt idx="2731">
                  <c:v>4.200278E-3</c:v>
                </c:pt>
                <c:pt idx="2732">
                  <c:v>4.1975019999999997E-3</c:v>
                </c:pt>
                <c:pt idx="2733">
                  <c:v>4.1944469999999996E-3</c:v>
                </c:pt>
                <c:pt idx="2734">
                  <c:v>4.193123E-3</c:v>
                </c:pt>
                <c:pt idx="2735">
                  <c:v>4.1921720000000001E-3</c:v>
                </c:pt>
                <c:pt idx="2736">
                  <c:v>4.1891799999999998E-3</c:v>
                </c:pt>
                <c:pt idx="2737">
                  <c:v>4.1842040000000004E-3</c:v>
                </c:pt>
                <c:pt idx="2738">
                  <c:v>4.1824999999999996E-3</c:v>
                </c:pt>
                <c:pt idx="2739">
                  <c:v>4.1814920000000002E-3</c:v>
                </c:pt>
                <c:pt idx="2740">
                  <c:v>4.178256E-3</c:v>
                </c:pt>
                <c:pt idx="2741">
                  <c:v>4.1770169999999999E-3</c:v>
                </c:pt>
                <c:pt idx="2742">
                  <c:v>4.1754829999999998E-3</c:v>
                </c:pt>
                <c:pt idx="2743">
                  <c:v>4.173581E-3</c:v>
                </c:pt>
                <c:pt idx="2744">
                  <c:v>4.17148E-3</c:v>
                </c:pt>
                <c:pt idx="2745">
                  <c:v>4.1708099999999996E-3</c:v>
                </c:pt>
                <c:pt idx="2746">
                  <c:v>4.170048E-3</c:v>
                </c:pt>
                <c:pt idx="2747">
                  <c:v>4.1693249999999998E-3</c:v>
                </c:pt>
                <c:pt idx="2748">
                  <c:v>4.1674210000000001E-3</c:v>
                </c:pt>
                <c:pt idx="2749">
                  <c:v>4.1646610000000001E-3</c:v>
                </c:pt>
                <c:pt idx="2750">
                  <c:v>4.15877E-3</c:v>
                </c:pt>
                <c:pt idx="2751">
                  <c:v>4.1531279999999999E-3</c:v>
                </c:pt>
                <c:pt idx="2752">
                  <c:v>4.1484299999999998E-3</c:v>
                </c:pt>
                <c:pt idx="2753">
                  <c:v>4.1450749999999998E-3</c:v>
                </c:pt>
                <c:pt idx="2754">
                  <c:v>4.1429969999999998E-3</c:v>
                </c:pt>
                <c:pt idx="2755">
                  <c:v>4.1398520000000003E-3</c:v>
                </c:pt>
                <c:pt idx="2756">
                  <c:v>4.1350969999999999E-3</c:v>
                </c:pt>
                <c:pt idx="2757">
                  <c:v>4.1326059999999996E-3</c:v>
                </c:pt>
                <c:pt idx="2758">
                  <c:v>4.128296E-3</c:v>
                </c:pt>
                <c:pt idx="2759">
                  <c:v>4.1268909999999997E-3</c:v>
                </c:pt>
                <c:pt idx="2760">
                  <c:v>4.1230040000000004E-3</c:v>
                </c:pt>
                <c:pt idx="2761">
                  <c:v>4.1223259999999999E-3</c:v>
                </c:pt>
                <c:pt idx="2762">
                  <c:v>4.122372E-3</c:v>
                </c:pt>
                <c:pt idx="2763">
                  <c:v>4.1198579999999997E-3</c:v>
                </c:pt>
                <c:pt idx="2764">
                  <c:v>4.1178279999999996E-3</c:v>
                </c:pt>
                <c:pt idx="2765">
                  <c:v>4.1147500000000004E-3</c:v>
                </c:pt>
                <c:pt idx="2766">
                  <c:v>4.1176590000000001E-3</c:v>
                </c:pt>
                <c:pt idx="2767">
                  <c:v>4.1197480000000003E-3</c:v>
                </c:pt>
                <c:pt idx="2768">
                  <c:v>4.1230540000000001E-3</c:v>
                </c:pt>
                <c:pt idx="2769">
                  <c:v>4.1259399999999998E-3</c:v>
                </c:pt>
                <c:pt idx="2770">
                  <c:v>4.1288870000000004E-3</c:v>
                </c:pt>
                <c:pt idx="2771">
                  <c:v>4.1330960000000002E-3</c:v>
                </c:pt>
                <c:pt idx="2772">
                  <c:v>4.1378170000000002E-3</c:v>
                </c:pt>
                <c:pt idx="2773">
                  <c:v>4.1380619999999996E-3</c:v>
                </c:pt>
                <c:pt idx="2774">
                  <c:v>4.1469219999999999E-3</c:v>
                </c:pt>
                <c:pt idx="2775">
                  <c:v>4.1536289999999998E-3</c:v>
                </c:pt>
                <c:pt idx="2776">
                  <c:v>4.1597450000000003E-3</c:v>
                </c:pt>
                <c:pt idx="2777">
                  <c:v>4.1758350000000001E-3</c:v>
                </c:pt>
                <c:pt idx="2778">
                  <c:v>4.1891599999999999E-3</c:v>
                </c:pt>
                <c:pt idx="2779">
                  <c:v>4.20579E-3</c:v>
                </c:pt>
                <c:pt idx="2780">
                  <c:v>4.2176239999999997E-3</c:v>
                </c:pt>
                <c:pt idx="2781">
                  <c:v>4.2316589999999996E-3</c:v>
                </c:pt>
                <c:pt idx="2782">
                  <c:v>4.2528469999999997E-3</c:v>
                </c:pt>
                <c:pt idx="2783">
                  <c:v>4.2739600000000003E-3</c:v>
                </c:pt>
                <c:pt idx="2784">
                  <c:v>4.2926329999999997E-3</c:v>
                </c:pt>
                <c:pt idx="2785">
                  <c:v>4.3068539999999997E-3</c:v>
                </c:pt>
                <c:pt idx="2786">
                  <c:v>4.326852E-3</c:v>
                </c:pt>
                <c:pt idx="2787">
                  <c:v>4.3441900000000004E-3</c:v>
                </c:pt>
                <c:pt idx="2788">
                  <c:v>4.3610690000000004E-3</c:v>
                </c:pt>
                <c:pt idx="2789">
                  <c:v>4.3798250000000004E-3</c:v>
                </c:pt>
                <c:pt idx="2790">
                  <c:v>4.4091219999999997E-3</c:v>
                </c:pt>
                <c:pt idx="2791">
                  <c:v>4.4271629999999996E-3</c:v>
                </c:pt>
                <c:pt idx="2792">
                  <c:v>4.4461750000000001E-3</c:v>
                </c:pt>
                <c:pt idx="2793">
                  <c:v>4.4650039999999998E-3</c:v>
                </c:pt>
                <c:pt idx="2794">
                  <c:v>4.4791579999999996E-3</c:v>
                </c:pt>
                <c:pt idx="2795">
                  <c:v>4.4924659999999996E-3</c:v>
                </c:pt>
                <c:pt idx="2796">
                  <c:v>4.5077060000000002E-3</c:v>
                </c:pt>
                <c:pt idx="2797">
                  <c:v>4.5215999999999998E-3</c:v>
                </c:pt>
                <c:pt idx="2798">
                  <c:v>4.5442420000000004E-3</c:v>
                </c:pt>
                <c:pt idx="2799">
                  <c:v>4.5580680000000002E-3</c:v>
                </c:pt>
                <c:pt idx="2800">
                  <c:v>4.5685780000000002E-3</c:v>
                </c:pt>
                <c:pt idx="2801">
                  <c:v>4.5831999999999999E-3</c:v>
                </c:pt>
                <c:pt idx="2802">
                  <c:v>4.5953770000000003E-3</c:v>
                </c:pt>
                <c:pt idx="2803">
                  <c:v>4.6060939999999998E-3</c:v>
                </c:pt>
                <c:pt idx="2804">
                  <c:v>4.6180220000000003E-3</c:v>
                </c:pt>
                <c:pt idx="2805">
                  <c:v>4.6297500000000002E-3</c:v>
                </c:pt>
                <c:pt idx="2806">
                  <c:v>4.6430350000000002E-3</c:v>
                </c:pt>
                <c:pt idx="2807">
                  <c:v>4.6550410000000004E-3</c:v>
                </c:pt>
                <c:pt idx="2808">
                  <c:v>4.6636059999999998E-3</c:v>
                </c:pt>
                <c:pt idx="2809">
                  <c:v>4.6720540000000001E-3</c:v>
                </c:pt>
                <c:pt idx="2810">
                  <c:v>4.6824930000000002E-3</c:v>
                </c:pt>
                <c:pt idx="2811">
                  <c:v>4.6924970000000003E-3</c:v>
                </c:pt>
                <c:pt idx="2812">
                  <c:v>4.7036339999999999E-3</c:v>
                </c:pt>
                <c:pt idx="2813">
                  <c:v>4.7099619999999998E-3</c:v>
                </c:pt>
                <c:pt idx="2814">
                  <c:v>4.7170709999999998E-3</c:v>
                </c:pt>
                <c:pt idx="2815">
                  <c:v>4.7229239999999999E-3</c:v>
                </c:pt>
                <c:pt idx="2816">
                  <c:v>4.7272299999999998E-3</c:v>
                </c:pt>
                <c:pt idx="2817">
                  <c:v>4.7340409999999996E-3</c:v>
                </c:pt>
                <c:pt idx="2818">
                  <c:v>4.7400840000000003E-3</c:v>
                </c:pt>
                <c:pt idx="2819">
                  <c:v>4.7543330000000003E-3</c:v>
                </c:pt>
                <c:pt idx="2820">
                  <c:v>4.761314E-3</c:v>
                </c:pt>
                <c:pt idx="2821">
                  <c:v>4.7645439999999999E-3</c:v>
                </c:pt>
                <c:pt idx="2822">
                  <c:v>4.7670100000000003E-3</c:v>
                </c:pt>
                <c:pt idx="2823">
                  <c:v>4.7724500000000001E-3</c:v>
                </c:pt>
                <c:pt idx="2824">
                  <c:v>4.7773959999999997E-3</c:v>
                </c:pt>
                <c:pt idx="2825">
                  <c:v>4.782105E-3</c:v>
                </c:pt>
                <c:pt idx="2826">
                  <c:v>4.787098E-3</c:v>
                </c:pt>
                <c:pt idx="2827">
                  <c:v>4.7932779999999998E-3</c:v>
                </c:pt>
                <c:pt idx="2828">
                  <c:v>4.7936059999999997E-3</c:v>
                </c:pt>
                <c:pt idx="2829">
                  <c:v>4.7961180000000003E-3</c:v>
                </c:pt>
                <c:pt idx="2830">
                  <c:v>4.8019589999999997E-3</c:v>
                </c:pt>
                <c:pt idx="2831">
                  <c:v>4.8055880000000004E-3</c:v>
                </c:pt>
                <c:pt idx="2832">
                  <c:v>4.8104860000000001E-3</c:v>
                </c:pt>
                <c:pt idx="2833">
                  <c:v>4.8166060000000002E-3</c:v>
                </c:pt>
                <c:pt idx="2834">
                  <c:v>4.8209220000000001E-3</c:v>
                </c:pt>
                <c:pt idx="2835">
                  <c:v>4.8254489999999999E-3</c:v>
                </c:pt>
                <c:pt idx="2836">
                  <c:v>4.8301860000000002E-3</c:v>
                </c:pt>
                <c:pt idx="2837">
                  <c:v>4.8383530000000001E-3</c:v>
                </c:pt>
                <c:pt idx="2838">
                  <c:v>4.8279799999999999E-3</c:v>
                </c:pt>
                <c:pt idx="2839">
                  <c:v>4.823412E-3</c:v>
                </c:pt>
                <c:pt idx="2840">
                  <c:v>4.8254070000000003E-3</c:v>
                </c:pt>
                <c:pt idx="2841">
                  <c:v>4.8276539999999998E-3</c:v>
                </c:pt>
                <c:pt idx="2842">
                  <c:v>4.8428819999999997E-3</c:v>
                </c:pt>
                <c:pt idx="2843">
                  <c:v>4.83644E-3</c:v>
                </c:pt>
                <c:pt idx="2844">
                  <c:v>4.8376280000000001E-3</c:v>
                </c:pt>
                <c:pt idx="2845">
                  <c:v>4.8385099999999999E-3</c:v>
                </c:pt>
                <c:pt idx="2846">
                  <c:v>4.8377280000000003E-3</c:v>
                </c:pt>
                <c:pt idx="2847">
                  <c:v>4.8384200000000004E-3</c:v>
                </c:pt>
                <c:pt idx="2848">
                  <c:v>4.8367940000000002E-3</c:v>
                </c:pt>
                <c:pt idx="2849">
                  <c:v>4.8367480000000001E-3</c:v>
                </c:pt>
                <c:pt idx="2850">
                  <c:v>4.8367519999999997E-3</c:v>
                </c:pt>
                <c:pt idx="2851">
                  <c:v>4.8382099999999999E-3</c:v>
                </c:pt>
                <c:pt idx="2852">
                  <c:v>4.8398740000000001E-3</c:v>
                </c:pt>
                <c:pt idx="2853">
                  <c:v>4.8407260000000001E-3</c:v>
                </c:pt>
                <c:pt idx="2854">
                  <c:v>4.8450680000000001E-3</c:v>
                </c:pt>
                <c:pt idx="2855">
                  <c:v>4.8538660000000001E-3</c:v>
                </c:pt>
                <c:pt idx="2856">
                  <c:v>4.8572420000000003E-3</c:v>
                </c:pt>
                <c:pt idx="2857">
                  <c:v>4.8596159999999998E-3</c:v>
                </c:pt>
                <c:pt idx="2858">
                  <c:v>4.8629440000000001E-3</c:v>
                </c:pt>
                <c:pt idx="2859">
                  <c:v>4.8603420000000001E-3</c:v>
                </c:pt>
                <c:pt idx="2860">
                  <c:v>4.8605419999999998E-3</c:v>
                </c:pt>
                <c:pt idx="2861">
                  <c:v>4.8622279999999997E-3</c:v>
                </c:pt>
                <c:pt idx="2862">
                  <c:v>4.8615869999999997E-3</c:v>
                </c:pt>
                <c:pt idx="2863">
                  <c:v>4.8636340000000004E-3</c:v>
                </c:pt>
                <c:pt idx="2864">
                  <c:v>4.8630629999999999E-3</c:v>
                </c:pt>
                <c:pt idx="2865">
                  <c:v>4.8597500000000004E-3</c:v>
                </c:pt>
                <c:pt idx="2866">
                  <c:v>4.8564070000000001E-3</c:v>
                </c:pt>
                <c:pt idx="2867">
                  <c:v>4.8523059999999998E-3</c:v>
                </c:pt>
                <c:pt idx="2868">
                  <c:v>4.8515939999999999E-3</c:v>
                </c:pt>
                <c:pt idx="2869">
                  <c:v>4.8481669999999996E-3</c:v>
                </c:pt>
                <c:pt idx="2870">
                  <c:v>4.8461160000000001E-3</c:v>
                </c:pt>
                <c:pt idx="2871">
                  <c:v>4.8461720000000002E-3</c:v>
                </c:pt>
                <c:pt idx="2872">
                  <c:v>4.8497829999999999E-3</c:v>
                </c:pt>
                <c:pt idx="2873">
                  <c:v>4.84623E-3</c:v>
                </c:pt>
                <c:pt idx="2874">
                  <c:v>4.8460969999999997E-3</c:v>
                </c:pt>
                <c:pt idx="2875">
                  <c:v>4.844732E-3</c:v>
                </c:pt>
                <c:pt idx="2876">
                  <c:v>4.842519E-3</c:v>
                </c:pt>
                <c:pt idx="2877">
                  <c:v>4.8397400000000004E-3</c:v>
                </c:pt>
                <c:pt idx="2878">
                  <c:v>4.8355409999999996E-3</c:v>
                </c:pt>
                <c:pt idx="2879">
                  <c:v>4.82958E-3</c:v>
                </c:pt>
                <c:pt idx="2880">
                  <c:v>4.8321409999999999E-3</c:v>
                </c:pt>
                <c:pt idx="2881">
                  <c:v>4.8278690000000003E-3</c:v>
                </c:pt>
                <c:pt idx="2882">
                  <c:v>4.8215469999999998E-3</c:v>
                </c:pt>
                <c:pt idx="2883">
                  <c:v>4.8203539999999998E-3</c:v>
                </c:pt>
                <c:pt idx="2884">
                  <c:v>4.8161760000000001E-3</c:v>
                </c:pt>
                <c:pt idx="2885">
                  <c:v>4.8120610000000003E-3</c:v>
                </c:pt>
                <c:pt idx="2886">
                  <c:v>4.8096370000000003E-3</c:v>
                </c:pt>
                <c:pt idx="2887">
                  <c:v>4.8048960000000003E-3</c:v>
                </c:pt>
                <c:pt idx="2888">
                  <c:v>4.7977660000000002E-3</c:v>
                </c:pt>
                <c:pt idx="2889">
                  <c:v>4.7915850000000001E-3</c:v>
                </c:pt>
                <c:pt idx="2890">
                  <c:v>4.7852340000000002E-3</c:v>
                </c:pt>
                <c:pt idx="2891">
                  <c:v>4.7835480000000003E-3</c:v>
                </c:pt>
                <c:pt idx="2892">
                  <c:v>4.7756350000000003E-3</c:v>
                </c:pt>
                <c:pt idx="2893">
                  <c:v>4.7669779999999998E-3</c:v>
                </c:pt>
                <c:pt idx="2894">
                  <c:v>4.7578760000000003E-3</c:v>
                </c:pt>
                <c:pt idx="2895">
                  <c:v>4.7495039999999999E-3</c:v>
                </c:pt>
                <c:pt idx="2896">
                  <c:v>4.7413029999999997E-3</c:v>
                </c:pt>
                <c:pt idx="2897">
                  <c:v>4.7337960000000002E-3</c:v>
                </c:pt>
                <c:pt idx="2898">
                  <c:v>4.7228920000000002E-3</c:v>
                </c:pt>
                <c:pt idx="2899">
                  <c:v>4.7139440000000003E-3</c:v>
                </c:pt>
                <c:pt idx="2900">
                  <c:v>4.7049680000000003E-3</c:v>
                </c:pt>
                <c:pt idx="2901">
                  <c:v>4.6947179999999996E-3</c:v>
                </c:pt>
                <c:pt idx="2902">
                  <c:v>4.6864979999999999E-3</c:v>
                </c:pt>
                <c:pt idx="2903">
                  <c:v>4.6773500000000003E-3</c:v>
                </c:pt>
                <c:pt idx="2904">
                  <c:v>4.6678709999999997E-3</c:v>
                </c:pt>
                <c:pt idx="2905">
                  <c:v>4.6569640000000004E-3</c:v>
                </c:pt>
                <c:pt idx="2906">
                  <c:v>4.6470940000000001E-3</c:v>
                </c:pt>
                <c:pt idx="2907">
                  <c:v>4.6386559999999997E-3</c:v>
                </c:pt>
                <c:pt idx="2908">
                  <c:v>4.6253910000000004E-3</c:v>
                </c:pt>
                <c:pt idx="2909">
                  <c:v>4.6108440000000002E-3</c:v>
                </c:pt>
                <c:pt idx="2910">
                  <c:v>4.5962149999999998E-3</c:v>
                </c:pt>
                <c:pt idx="2911">
                  <c:v>4.5810720000000003E-3</c:v>
                </c:pt>
                <c:pt idx="2912">
                  <c:v>4.5662749999999998E-3</c:v>
                </c:pt>
                <c:pt idx="2913">
                  <c:v>4.5534850000000003E-3</c:v>
                </c:pt>
                <c:pt idx="2914">
                  <c:v>4.5400659999999997E-3</c:v>
                </c:pt>
                <c:pt idx="2915">
                  <c:v>4.526019E-3</c:v>
                </c:pt>
                <c:pt idx="2916">
                  <c:v>4.512383E-3</c:v>
                </c:pt>
                <c:pt idx="2917">
                  <c:v>4.4994700000000002E-3</c:v>
                </c:pt>
                <c:pt idx="2918">
                  <c:v>4.4858670000000002E-3</c:v>
                </c:pt>
                <c:pt idx="2919">
                  <c:v>4.470094E-3</c:v>
                </c:pt>
                <c:pt idx="2920">
                  <c:v>4.4530840000000004E-3</c:v>
                </c:pt>
                <c:pt idx="2921">
                  <c:v>4.4356200000000004E-3</c:v>
                </c:pt>
                <c:pt idx="2922">
                  <c:v>4.4189219999999996E-3</c:v>
                </c:pt>
                <c:pt idx="2923">
                  <c:v>4.4028219999999998E-3</c:v>
                </c:pt>
                <c:pt idx="2924">
                  <c:v>4.3891370000000004E-3</c:v>
                </c:pt>
                <c:pt idx="2925">
                  <c:v>4.3737359999999996E-3</c:v>
                </c:pt>
                <c:pt idx="2926">
                  <c:v>4.3569220000000001E-3</c:v>
                </c:pt>
                <c:pt idx="2927">
                  <c:v>4.3401689999999996E-3</c:v>
                </c:pt>
                <c:pt idx="2928">
                  <c:v>4.3278479999999996E-3</c:v>
                </c:pt>
                <c:pt idx="2929">
                  <c:v>4.3109469999999999E-3</c:v>
                </c:pt>
                <c:pt idx="2930">
                  <c:v>4.2942470000000002E-3</c:v>
                </c:pt>
                <c:pt idx="2931">
                  <c:v>4.2775690000000002E-3</c:v>
                </c:pt>
                <c:pt idx="2932">
                  <c:v>4.2596830000000002E-3</c:v>
                </c:pt>
                <c:pt idx="2933">
                  <c:v>4.2408300000000001E-3</c:v>
                </c:pt>
                <c:pt idx="2934">
                  <c:v>4.222684E-3</c:v>
                </c:pt>
                <c:pt idx="2935">
                  <c:v>4.2075480000000002E-3</c:v>
                </c:pt>
                <c:pt idx="2936">
                  <c:v>4.1930910000000004E-3</c:v>
                </c:pt>
                <c:pt idx="2937">
                  <c:v>4.1792610000000001E-3</c:v>
                </c:pt>
                <c:pt idx="2938">
                  <c:v>4.1664689999999999E-3</c:v>
                </c:pt>
                <c:pt idx="2939">
                  <c:v>4.1528549999999996E-3</c:v>
                </c:pt>
                <c:pt idx="2940">
                  <c:v>4.1391869999999999E-3</c:v>
                </c:pt>
                <c:pt idx="2941">
                  <c:v>4.126078E-3</c:v>
                </c:pt>
                <c:pt idx="2942">
                  <c:v>4.1136159999999996E-3</c:v>
                </c:pt>
                <c:pt idx="2943">
                  <c:v>4.1023589999999999E-3</c:v>
                </c:pt>
                <c:pt idx="2944">
                  <c:v>4.0909539999999999E-3</c:v>
                </c:pt>
                <c:pt idx="2945">
                  <c:v>4.081192E-3</c:v>
                </c:pt>
                <c:pt idx="2946">
                  <c:v>4.0737359999999997E-3</c:v>
                </c:pt>
                <c:pt idx="2947">
                  <c:v>4.0688979999999996E-3</c:v>
                </c:pt>
                <c:pt idx="2948">
                  <c:v>4.0649370000000002E-3</c:v>
                </c:pt>
                <c:pt idx="2949">
                  <c:v>4.0600580000000001E-3</c:v>
                </c:pt>
                <c:pt idx="2950">
                  <c:v>4.0557309999999999E-3</c:v>
                </c:pt>
                <c:pt idx="2951">
                  <c:v>4.053119E-3</c:v>
                </c:pt>
                <c:pt idx="2952">
                  <c:v>4.0519070000000004E-3</c:v>
                </c:pt>
                <c:pt idx="2953">
                  <c:v>4.0498879999999998E-3</c:v>
                </c:pt>
                <c:pt idx="2954">
                  <c:v>4.0476410000000003E-3</c:v>
                </c:pt>
                <c:pt idx="2955">
                  <c:v>4.0477309999999997E-3</c:v>
                </c:pt>
                <c:pt idx="2956">
                  <c:v>4.0470619999999997E-3</c:v>
                </c:pt>
                <c:pt idx="2957">
                  <c:v>4.04908E-3</c:v>
                </c:pt>
                <c:pt idx="2958">
                  <c:v>4.0461749999999999E-3</c:v>
                </c:pt>
                <c:pt idx="2959">
                  <c:v>4.0441590000000003E-3</c:v>
                </c:pt>
                <c:pt idx="2960">
                  <c:v>4.0424129999999999E-3</c:v>
                </c:pt>
                <c:pt idx="2961">
                  <c:v>4.041032E-3</c:v>
                </c:pt>
                <c:pt idx="2962">
                  <c:v>4.0418859999999997E-3</c:v>
                </c:pt>
                <c:pt idx="2963">
                  <c:v>4.041668E-3</c:v>
                </c:pt>
                <c:pt idx="2964">
                  <c:v>4.039511E-3</c:v>
                </c:pt>
                <c:pt idx="2965">
                  <c:v>4.0376220000000003E-3</c:v>
                </c:pt>
                <c:pt idx="2966">
                  <c:v>4.0355210000000002E-3</c:v>
                </c:pt>
                <c:pt idx="2967">
                  <c:v>4.0363079999999997E-3</c:v>
                </c:pt>
                <c:pt idx="2968">
                  <c:v>4.0343879999999999E-3</c:v>
                </c:pt>
                <c:pt idx="2969">
                  <c:v>4.034134E-3</c:v>
                </c:pt>
                <c:pt idx="2970">
                  <c:v>4.0278320000000003E-3</c:v>
                </c:pt>
                <c:pt idx="2971">
                  <c:v>4.0248100000000002E-3</c:v>
                </c:pt>
                <c:pt idx="2972">
                  <c:v>4.0239259999999997E-3</c:v>
                </c:pt>
                <c:pt idx="2973">
                  <c:v>4.021681E-3</c:v>
                </c:pt>
                <c:pt idx="2974">
                  <c:v>4.0194319999999999E-3</c:v>
                </c:pt>
                <c:pt idx="2975">
                  <c:v>4.0167750000000002E-3</c:v>
                </c:pt>
                <c:pt idx="2976">
                  <c:v>4.0153619999999998E-3</c:v>
                </c:pt>
                <c:pt idx="2977">
                  <c:v>4.0123049999999999E-3</c:v>
                </c:pt>
                <c:pt idx="2978">
                  <c:v>4.0088750000000003E-3</c:v>
                </c:pt>
                <c:pt idx="2979">
                  <c:v>4.0088959999999996E-3</c:v>
                </c:pt>
                <c:pt idx="2980">
                  <c:v>4.0088299999999997E-3</c:v>
                </c:pt>
                <c:pt idx="2981">
                  <c:v>4.009019E-3</c:v>
                </c:pt>
                <c:pt idx="2982">
                  <c:v>4.0083999999999996E-3</c:v>
                </c:pt>
                <c:pt idx="2983">
                  <c:v>4.0090000000000004E-3</c:v>
                </c:pt>
                <c:pt idx="2984">
                  <c:v>4.0110079999999999E-3</c:v>
                </c:pt>
                <c:pt idx="2985">
                  <c:v>4.0122960000000003E-3</c:v>
                </c:pt>
                <c:pt idx="2986">
                  <c:v>4.0123720000000002E-3</c:v>
                </c:pt>
                <c:pt idx="2987">
                  <c:v>4.0121640000000004E-3</c:v>
                </c:pt>
                <c:pt idx="2988">
                  <c:v>4.01257E-3</c:v>
                </c:pt>
                <c:pt idx="2989">
                  <c:v>4.0137109999999997E-3</c:v>
                </c:pt>
                <c:pt idx="2990">
                  <c:v>4.0129850000000002E-3</c:v>
                </c:pt>
                <c:pt idx="2991">
                  <c:v>4.0138489999999999E-3</c:v>
                </c:pt>
                <c:pt idx="2992">
                  <c:v>4.0148199999999997E-3</c:v>
                </c:pt>
                <c:pt idx="2993">
                  <c:v>4.0162729999999999E-3</c:v>
                </c:pt>
                <c:pt idx="2994">
                  <c:v>4.0141020000000003E-3</c:v>
                </c:pt>
                <c:pt idx="2995">
                  <c:v>4.0167240000000002E-3</c:v>
                </c:pt>
                <c:pt idx="2996">
                  <c:v>4.0194000000000002E-3</c:v>
                </c:pt>
                <c:pt idx="2997">
                  <c:v>4.0176839999999997E-3</c:v>
                </c:pt>
                <c:pt idx="2998">
                  <c:v>4.0171579999999998E-3</c:v>
                </c:pt>
                <c:pt idx="2999">
                  <c:v>4.0173500000000003E-3</c:v>
                </c:pt>
                <c:pt idx="3000">
                  <c:v>4.01798E-3</c:v>
                </c:pt>
                <c:pt idx="3001">
                  <c:v>4.0230980000000001E-3</c:v>
                </c:pt>
                <c:pt idx="3002">
                  <c:v>4.0281900000000001E-3</c:v>
                </c:pt>
                <c:pt idx="3003">
                  <c:v>4.0311740000000002E-3</c:v>
                </c:pt>
                <c:pt idx="3004">
                  <c:v>4.0320160000000002E-3</c:v>
                </c:pt>
                <c:pt idx="3005">
                  <c:v>4.0336670000000003E-3</c:v>
                </c:pt>
                <c:pt idx="3006">
                  <c:v>4.038242E-3</c:v>
                </c:pt>
                <c:pt idx="3007">
                  <c:v>4.0408950000000001E-3</c:v>
                </c:pt>
                <c:pt idx="3008">
                  <c:v>4.041411E-3</c:v>
                </c:pt>
                <c:pt idx="3009">
                  <c:v>4.043301E-3</c:v>
                </c:pt>
                <c:pt idx="3010">
                  <c:v>4.0452459999999997E-3</c:v>
                </c:pt>
                <c:pt idx="3011">
                  <c:v>4.0484049999999997E-3</c:v>
                </c:pt>
                <c:pt idx="3012">
                  <c:v>4.054434E-3</c:v>
                </c:pt>
                <c:pt idx="3013">
                  <c:v>4.0529490000000001E-3</c:v>
                </c:pt>
                <c:pt idx="3014">
                  <c:v>4.0539759999999999E-3</c:v>
                </c:pt>
                <c:pt idx="3015">
                  <c:v>4.0604250000000003E-3</c:v>
                </c:pt>
                <c:pt idx="3016">
                  <c:v>4.0640169999999996E-3</c:v>
                </c:pt>
                <c:pt idx="3017">
                  <c:v>4.0716479999999998E-3</c:v>
                </c:pt>
                <c:pt idx="3018">
                  <c:v>4.0787219999999999E-3</c:v>
                </c:pt>
                <c:pt idx="3019">
                  <c:v>4.084486E-3</c:v>
                </c:pt>
                <c:pt idx="3020">
                  <c:v>4.089344E-3</c:v>
                </c:pt>
                <c:pt idx="3021">
                  <c:v>4.0950129999999998E-3</c:v>
                </c:pt>
                <c:pt idx="3022">
                  <c:v>4.1033550000000004E-3</c:v>
                </c:pt>
                <c:pt idx="3023">
                  <c:v>4.108858E-3</c:v>
                </c:pt>
                <c:pt idx="3024">
                  <c:v>4.116321E-3</c:v>
                </c:pt>
                <c:pt idx="3025">
                  <c:v>4.123804E-3</c:v>
                </c:pt>
                <c:pt idx="3026">
                  <c:v>4.131778E-3</c:v>
                </c:pt>
                <c:pt idx="3027">
                  <c:v>4.1362990000000004E-3</c:v>
                </c:pt>
                <c:pt idx="3028">
                  <c:v>4.1407689999999999E-3</c:v>
                </c:pt>
                <c:pt idx="3029">
                  <c:v>4.1454980000000001E-3</c:v>
                </c:pt>
                <c:pt idx="3030">
                  <c:v>4.1507419999999998E-3</c:v>
                </c:pt>
                <c:pt idx="3031">
                  <c:v>4.1583660000000001E-3</c:v>
                </c:pt>
                <c:pt idx="3032">
                  <c:v>4.1661650000000003E-3</c:v>
                </c:pt>
                <c:pt idx="3033">
                  <c:v>4.1758710000000003E-3</c:v>
                </c:pt>
                <c:pt idx="3034">
                  <c:v>4.1830740000000002E-3</c:v>
                </c:pt>
                <c:pt idx="3035">
                  <c:v>4.1904059999999998E-3</c:v>
                </c:pt>
                <c:pt idx="3036">
                  <c:v>4.1955839999999996E-3</c:v>
                </c:pt>
                <c:pt idx="3037">
                  <c:v>4.1999840000000004E-3</c:v>
                </c:pt>
                <c:pt idx="3038">
                  <c:v>4.2068360000000003E-3</c:v>
                </c:pt>
                <c:pt idx="3039">
                  <c:v>4.2149259999999999E-3</c:v>
                </c:pt>
                <c:pt idx="3040">
                  <c:v>4.2253500000000001E-3</c:v>
                </c:pt>
                <c:pt idx="3041">
                  <c:v>4.2357879999999999E-3</c:v>
                </c:pt>
                <c:pt idx="3042">
                  <c:v>4.2455440000000004E-3</c:v>
                </c:pt>
                <c:pt idx="3043">
                  <c:v>4.2537299999999998E-3</c:v>
                </c:pt>
                <c:pt idx="3044">
                  <c:v>4.2616119999999997E-3</c:v>
                </c:pt>
                <c:pt idx="3045">
                  <c:v>4.2669530000000004E-3</c:v>
                </c:pt>
                <c:pt idx="3046">
                  <c:v>4.2739199999999996E-3</c:v>
                </c:pt>
                <c:pt idx="3047">
                  <c:v>4.2806340000000002E-3</c:v>
                </c:pt>
                <c:pt idx="3048">
                  <c:v>4.2869179999999998E-3</c:v>
                </c:pt>
                <c:pt idx="3049">
                  <c:v>4.2918619999999996E-3</c:v>
                </c:pt>
                <c:pt idx="3050">
                  <c:v>4.2988130000000003E-3</c:v>
                </c:pt>
                <c:pt idx="3051">
                  <c:v>4.3048319999999998E-3</c:v>
                </c:pt>
                <c:pt idx="3052">
                  <c:v>4.3124000000000001E-3</c:v>
                </c:pt>
                <c:pt idx="3053">
                  <c:v>4.3175260000000003E-3</c:v>
                </c:pt>
                <c:pt idx="3054">
                  <c:v>4.3208049999999996E-3</c:v>
                </c:pt>
                <c:pt idx="3055">
                  <c:v>4.3267779999999999E-3</c:v>
                </c:pt>
                <c:pt idx="3056">
                  <c:v>4.335663E-3</c:v>
                </c:pt>
                <c:pt idx="3057">
                  <c:v>4.3444249999999998E-3</c:v>
                </c:pt>
                <c:pt idx="3058">
                  <c:v>4.3493469999999999E-3</c:v>
                </c:pt>
                <c:pt idx="3059">
                  <c:v>4.3560980000000001E-3</c:v>
                </c:pt>
                <c:pt idx="3060">
                  <c:v>4.3617079999999997E-3</c:v>
                </c:pt>
                <c:pt idx="3061">
                  <c:v>4.3712220000000001E-3</c:v>
                </c:pt>
                <c:pt idx="3062">
                  <c:v>4.3764959999999997E-3</c:v>
                </c:pt>
                <c:pt idx="3063">
                  <c:v>4.3823580000000003E-3</c:v>
                </c:pt>
                <c:pt idx="3064">
                  <c:v>4.3877300000000003E-3</c:v>
                </c:pt>
                <c:pt idx="3065">
                  <c:v>4.3943879999999999E-3</c:v>
                </c:pt>
                <c:pt idx="3066">
                  <c:v>4.400167E-3</c:v>
                </c:pt>
                <c:pt idx="3067">
                  <c:v>4.406709E-3</c:v>
                </c:pt>
                <c:pt idx="3068">
                  <c:v>4.4145629999999998E-3</c:v>
                </c:pt>
                <c:pt idx="3069">
                  <c:v>4.4228180000000002E-3</c:v>
                </c:pt>
                <c:pt idx="3070">
                  <c:v>4.4323419999999997E-3</c:v>
                </c:pt>
                <c:pt idx="3071">
                  <c:v>4.4424119999999997E-3</c:v>
                </c:pt>
                <c:pt idx="3072">
                  <c:v>4.4494249999999999E-3</c:v>
                </c:pt>
                <c:pt idx="3073">
                  <c:v>4.4541060000000002E-3</c:v>
                </c:pt>
                <c:pt idx="3074">
                  <c:v>4.4581259999999998E-3</c:v>
                </c:pt>
                <c:pt idx="3075">
                  <c:v>4.4620500000000004E-3</c:v>
                </c:pt>
                <c:pt idx="3076">
                  <c:v>4.4673689999999997E-3</c:v>
                </c:pt>
                <c:pt idx="3077">
                  <c:v>4.4737220000000003E-3</c:v>
                </c:pt>
                <c:pt idx="3078">
                  <c:v>4.480014E-3</c:v>
                </c:pt>
                <c:pt idx="3079">
                  <c:v>4.4864919999999999E-3</c:v>
                </c:pt>
                <c:pt idx="3080">
                  <c:v>4.4941679999999998E-3</c:v>
                </c:pt>
                <c:pt idx="3081">
                  <c:v>4.5020060000000002E-3</c:v>
                </c:pt>
                <c:pt idx="3082">
                  <c:v>4.5090199999999999E-3</c:v>
                </c:pt>
                <c:pt idx="3083">
                  <c:v>4.5150329999999999E-3</c:v>
                </c:pt>
                <c:pt idx="3084">
                  <c:v>4.5215610000000003E-3</c:v>
                </c:pt>
                <c:pt idx="3085">
                  <c:v>4.5289040000000003E-3</c:v>
                </c:pt>
                <c:pt idx="3086">
                  <c:v>4.5359199999999997E-3</c:v>
                </c:pt>
                <c:pt idx="3087">
                  <c:v>4.5422739999999998E-3</c:v>
                </c:pt>
                <c:pt idx="3088">
                  <c:v>4.554275E-3</c:v>
                </c:pt>
                <c:pt idx="3089">
                  <c:v>4.5619090000000003E-3</c:v>
                </c:pt>
                <c:pt idx="3090">
                  <c:v>4.5709380000000001E-3</c:v>
                </c:pt>
                <c:pt idx="3091">
                  <c:v>4.578337E-3</c:v>
                </c:pt>
                <c:pt idx="3092">
                  <c:v>4.5877030000000003E-3</c:v>
                </c:pt>
                <c:pt idx="3093">
                  <c:v>4.5919309999999996E-3</c:v>
                </c:pt>
                <c:pt idx="3094">
                  <c:v>4.6024480000000003E-3</c:v>
                </c:pt>
                <c:pt idx="3095">
                  <c:v>4.6089360000000001E-3</c:v>
                </c:pt>
                <c:pt idx="3096">
                  <c:v>4.6131100000000001E-3</c:v>
                </c:pt>
                <c:pt idx="3097">
                  <c:v>4.6190679999999996E-3</c:v>
                </c:pt>
                <c:pt idx="3098">
                  <c:v>4.6238360000000001E-3</c:v>
                </c:pt>
                <c:pt idx="3099">
                  <c:v>4.6325840000000004E-3</c:v>
                </c:pt>
                <c:pt idx="3100">
                  <c:v>4.6380589999999999E-3</c:v>
                </c:pt>
                <c:pt idx="3101">
                  <c:v>4.646748E-3</c:v>
                </c:pt>
                <c:pt idx="3102">
                  <c:v>4.6560289999999999E-3</c:v>
                </c:pt>
                <c:pt idx="3103">
                  <c:v>4.6635499999999998E-3</c:v>
                </c:pt>
                <c:pt idx="3104">
                  <c:v>4.6695959999999998E-3</c:v>
                </c:pt>
                <c:pt idx="3105">
                  <c:v>4.6768440000000003E-3</c:v>
                </c:pt>
                <c:pt idx="3106">
                  <c:v>4.6841349999999999E-3</c:v>
                </c:pt>
                <c:pt idx="3107">
                  <c:v>4.6931239999999999E-3</c:v>
                </c:pt>
                <c:pt idx="3108">
                  <c:v>4.7024709999999997E-3</c:v>
                </c:pt>
                <c:pt idx="3109">
                  <c:v>4.7104160000000003E-3</c:v>
                </c:pt>
                <c:pt idx="3110">
                  <c:v>4.7191639999999997E-3</c:v>
                </c:pt>
                <c:pt idx="3111">
                  <c:v>4.7282399999999999E-3</c:v>
                </c:pt>
                <c:pt idx="3112">
                  <c:v>4.7375070000000002E-3</c:v>
                </c:pt>
                <c:pt idx="3113">
                  <c:v>4.7459920000000001E-3</c:v>
                </c:pt>
                <c:pt idx="3114">
                  <c:v>4.7541659999999998E-3</c:v>
                </c:pt>
                <c:pt idx="3115">
                  <c:v>4.7609510000000002E-3</c:v>
                </c:pt>
                <c:pt idx="3116">
                  <c:v>4.7690240000000002E-3</c:v>
                </c:pt>
                <c:pt idx="3117">
                  <c:v>4.776644E-3</c:v>
                </c:pt>
                <c:pt idx="3118">
                  <c:v>4.7835559999999996E-3</c:v>
                </c:pt>
                <c:pt idx="3119">
                  <c:v>4.7913840000000001E-3</c:v>
                </c:pt>
                <c:pt idx="3120">
                  <c:v>4.8009860000000001E-3</c:v>
                </c:pt>
                <c:pt idx="3121">
                  <c:v>4.8092200000000003E-3</c:v>
                </c:pt>
                <c:pt idx="3122">
                  <c:v>4.8165259999999998E-3</c:v>
                </c:pt>
                <c:pt idx="3123">
                  <c:v>4.8243790000000002E-3</c:v>
                </c:pt>
                <c:pt idx="3124">
                  <c:v>4.8308220000000002E-3</c:v>
                </c:pt>
                <c:pt idx="3125">
                  <c:v>4.8367419999999998E-3</c:v>
                </c:pt>
                <c:pt idx="3126">
                  <c:v>4.842224E-3</c:v>
                </c:pt>
                <c:pt idx="3127">
                  <c:v>4.8488979999999999E-3</c:v>
                </c:pt>
                <c:pt idx="3128">
                  <c:v>4.8552300000000003E-3</c:v>
                </c:pt>
                <c:pt idx="3129">
                  <c:v>4.8598440000000003E-3</c:v>
                </c:pt>
                <c:pt idx="3130">
                  <c:v>4.8655840000000001E-3</c:v>
                </c:pt>
                <c:pt idx="3131">
                  <c:v>4.872398E-3</c:v>
                </c:pt>
                <c:pt idx="3132">
                  <c:v>4.8740449999999996E-3</c:v>
                </c:pt>
                <c:pt idx="3133">
                  <c:v>4.8839759999999999E-3</c:v>
                </c:pt>
                <c:pt idx="3134">
                  <c:v>4.8896950000000003E-3</c:v>
                </c:pt>
                <c:pt idx="3135">
                  <c:v>4.8932740000000004E-3</c:v>
                </c:pt>
                <c:pt idx="3136">
                  <c:v>4.899774E-3</c:v>
                </c:pt>
                <c:pt idx="3137">
                  <c:v>4.9061529999999999E-3</c:v>
                </c:pt>
                <c:pt idx="3138">
                  <c:v>4.9116020000000002E-3</c:v>
                </c:pt>
                <c:pt idx="3139">
                  <c:v>4.9138669999999997E-3</c:v>
                </c:pt>
                <c:pt idx="3140">
                  <c:v>4.9176660000000002E-3</c:v>
                </c:pt>
                <c:pt idx="3141">
                  <c:v>4.9216559999999999E-3</c:v>
                </c:pt>
                <c:pt idx="3142">
                  <c:v>4.9242859999999999E-3</c:v>
                </c:pt>
                <c:pt idx="3143">
                  <c:v>4.9276909999999997E-3</c:v>
                </c:pt>
                <c:pt idx="3144">
                  <c:v>4.9312640000000003E-3</c:v>
                </c:pt>
                <c:pt idx="3145">
                  <c:v>4.9367159999999998E-3</c:v>
                </c:pt>
                <c:pt idx="3146">
                  <c:v>4.9452979999999999E-3</c:v>
                </c:pt>
                <c:pt idx="3147">
                  <c:v>4.9499979999999997E-3</c:v>
                </c:pt>
                <c:pt idx="3148">
                  <c:v>4.9565039999999996E-3</c:v>
                </c:pt>
                <c:pt idx="3149">
                  <c:v>4.9655350000000001E-3</c:v>
                </c:pt>
                <c:pt idx="3150">
                  <c:v>4.9729939999999997E-3</c:v>
                </c:pt>
                <c:pt idx="3151">
                  <c:v>4.9793939999999998E-3</c:v>
                </c:pt>
                <c:pt idx="3152">
                  <c:v>4.9837570000000001E-3</c:v>
                </c:pt>
                <c:pt idx="3153">
                  <c:v>4.9902949999999996E-3</c:v>
                </c:pt>
                <c:pt idx="3154">
                  <c:v>4.9968959999999998E-3</c:v>
                </c:pt>
                <c:pt idx="3155">
                  <c:v>5.0040600000000003E-3</c:v>
                </c:pt>
                <c:pt idx="3156">
                  <c:v>5.0079160000000003E-3</c:v>
                </c:pt>
                <c:pt idx="3157">
                  <c:v>5.0131719999999998E-3</c:v>
                </c:pt>
                <c:pt idx="3158">
                  <c:v>5.018654E-3</c:v>
                </c:pt>
                <c:pt idx="3159">
                  <c:v>5.0234779999999996E-3</c:v>
                </c:pt>
                <c:pt idx="3160">
                  <c:v>5.0292399999999999E-3</c:v>
                </c:pt>
                <c:pt idx="3161">
                  <c:v>5.0331159999999998E-3</c:v>
                </c:pt>
                <c:pt idx="3162">
                  <c:v>5.0394890000000003E-3</c:v>
                </c:pt>
                <c:pt idx="3163">
                  <c:v>5.0482330000000001E-3</c:v>
                </c:pt>
                <c:pt idx="3164">
                  <c:v>5.0552499999999998E-3</c:v>
                </c:pt>
                <c:pt idx="3165">
                  <c:v>5.0629330000000004E-3</c:v>
                </c:pt>
                <c:pt idx="3166">
                  <c:v>5.0707219999999997E-3</c:v>
                </c:pt>
                <c:pt idx="3167">
                  <c:v>5.0770900000000002E-3</c:v>
                </c:pt>
                <c:pt idx="3168">
                  <c:v>5.081482E-3</c:v>
                </c:pt>
                <c:pt idx="3169">
                  <c:v>5.0854000000000003E-3</c:v>
                </c:pt>
                <c:pt idx="3170">
                  <c:v>5.0906959999999996E-3</c:v>
                </c:pt>
                <c:pt idx="3171">
                  <c:v>5.0948870000000002E-3</c:v>
                </c:pt>
                <c:pt idx="3172">
                  <c:v>5.1005759999999999E-3</c:v>
                </c:pt>
                <c:pt idx="3173">
                  <c:v>5.1070739999999996E-3</c:v>
                </c:pt>
                <c:pt idx="3174">
                  <c:v>5.1138399999999997E-3</c:v>
                </c:pt>
                <c:pt idx="3175">
                  <c:v>5.1226830000000003E-3</c:v>
                </c:pt>
                <c:pt idx="3176">
                  <c:v>5.1308760000000004E-3</c:v>
                </c:pt>
                <c:pt idx="3177">
                  <c:v>5.1389540000000003E-3</c:v>
                </c:pt>
                <c:pt idx="3178">
                  <c:v>5.1507200000000001E-3</c:v>
                </c:pt>
                <c:pt idx="3179">
                  <c:v>5.15614E-3</c:v>
                </c:pt>
                <c:pt idx="3180">
                  <c:v>5.1644839999999996E-3</c:v>
                </c:pt>
                <c:pt idx="3181">
                  <c:v>5.1723289999999998E-3</c:v>
                </c:pt>
                <c:pt idx="3182">
                  <c:v>5.1816220000000003E-3</c:v>
                </c:pt>
                <c:pt idx="3183">
                  <c:v>5.1925039999999997E-3</c:v>
                </c:pt>
                <c:pt idx="3184">
                  <c:v>5.2046039999999998E-3</c:v>
                </c:pt>
                <c:pt idx="3185">
                  <c:v>5.2138999999999996E-3</c:v>
                </c:pt>
                <c:pt idx="3186">
                  <c:v>5.2219889999999998E-3</c:v>
                </c:pt>
                <c:pt idx="3187">
                  <c:v>5.2316100000000003E-3</c:v>
                </c:pt>
                <c:pt idx="3188">
                  <c:v>5.2384679999999996E-3</c:v>
                </c:pt>
                <c:pt idx="3189">
                  <c:v>5.2424079999999996E-3</c:v>
                </c:pt>
                <c:pt idx="3190">
                  <c:v>5.2491550000000001E-3</c:v>
                </c:pt>
                <c:pt idx="3191">
                  <c:v>5.2585599999999998E-3</c:v>
                </c:pt>
                <c:pt idx="3192">
                  <c:v>5.2651219999999997E-3</c:v>
                </c:pt>
                <c:pt idx="3193">
                  <c:v>5.2717520000000002E-3</c:v>
                </c:pt>
                <c:pt idx="3194">
                  <c:v>5.2799500000000003E-3</c:v>
                </c:pt>
                <c:pt idx="3195">
                  <c:v>5.2868949999999998E-3</c:v>
                </c:pt>
                <c:pt idx="3196">
                  <c:v>5.2940299999999999E-3</c:v>
                </c:pt>
                <c:pt idx="3197">
                  <c:v>5.300646E-3</c:v>
                </c:pt>
                <c:pt idx="3198">
                  <c:v>5.3095820000000002E-3</c:v>
                </c:pt>
                <c:pt idx="3199">
                  <c:v>5.3196490000000001E-3</c:v>
                </c:pt>
                <c:pt idx="3200">
                  <c:v>5.3279599999999996E-3</c:v>
                </c:pt>
                <c:pt idx="3201">
                  <c:v>5.3364179999999999E-3</c:v>
                </c:pt>
                <c:pt idx="3202">
                  <c:v>5.3443040000000002E-3</c:v>
                </c:pt>
                <c:pt idx="3203">
                  <c:v>5.3525339999999999E-3</c:v>
                </c:pt>
                <c:pt idx="3204">
                  <c:v>5.3610059999999998E-3</c:v>
                </c:pt>
                <c:pt idx="3205">
                  <c:v>5.3703479999999996E-3</c:v>
                </c:pt>
                <c:pt idx="3206">
                  <c:v>5.3801120000000003E-3</c:v>
                </c:pt>
                <c:pt idx="3207">
                  <c:v>5.389652E-3</c:v>
                </c:pt>
                <c:pt idx="3208">
                  <c:v>5.3993419999999997E-3</c:v>
                </c:pt>
                <c:pt idx="3209">
                  <c:v>5.4080789999999997E-3</c:v>
                </c:pt>
                <c:pt idx="3210">
                  <c:v>5.4206439999999996E-3</c:v>
                </c:pt>
                <c:pt idx="3211">
                  <c:v>5.4314999999999997E-3</c:v>
                </c:pt>
                <c:pt idx="3212">
                  <c:v>5.4418510000000002E-3</c:v>
                </c:pt>
                <c:pt idx="3213">
                  <c:v>5.45044E-3</c:v>
                </c:pt>
                <c:pt idx="3214">
                  <c:v>5.4586290000000004E-3</c:v>
                </c:pt>
                <c:pt idx="3215">
                  <c:v>5.4642620000000001E-3</c:v>
                </c:pt>
                <c:pt idx="3216">
                  <c:v>5.4721099999999996E-3</c:v>
                </c:pt>
                <c:pt idx="3217">
                  <c:v>5.4789699999999997E-3</c:v>
                </c:pt>
                <c:pt idx="3218">
                  <c:v>5.484208E-3</c:v>
                </c:pt>
                <c:pt idx="3219">
                  <c:v>5.4922620000000004E-3</c:v>
                </c:pt>
                <c:pt idx="3220">
                  <c:v>5.4998750000000004E-3</c:v>
                </c:pt>
                <c:pt idx="3221">
                  <c:v>5.5074119999999997E-3</c:v>
                </c:pt>
                <c:pt idx="3222">
                  <c:v>5.5158100000000003E-3</c:v>
                </c:pt>
                <c:pt idx="3223">
                  <c:v>5.5246929999999998E-3</c:v>
                </c:pt>
                <c:pt idx="3224">
                  <c:v>5.532426E-3</c:v>
                </c:pt>
                <c:pt idx="3225">
                  <c:v>5.5392760000000001E-3</c:v>
                </c:pt>
                <c:pt idx="3226">
                  <c:v>5.5463630000000003E-3</c:v>
                </c:pt>
                <c:pt idx="3227">
                  <c:v>5.5507589999999997E-3</c:v>
                </c:pt>
                <c:pt idx="3228">
                  <c:v>5.5565240000000002E-3</c:v>
                </c:pt>
                <c:pt idx="3229">
                  <c:v>5.5643200000000002E-3</c:v>
                </c:pt>
                <c:pt idx="3230">
                  <c:v>5.5686499999999996E-3</c:v>
                </c:pt>
                <c:pt idx="3231">
                  <c:v>5.5753809999999999E-3</c:v>
                </c:pt>
                <c:pt idx="3232">
                  <c:v>5.5845570000000004E-3</c:v>
                </c:pt>
                <c:pt idx="3233">
                  <c:v>5.5901179999999998E-3</c:v>
                </c:pt>
                <c:pt idx="3234">
                  <c:v>5.5923889999999997E-3</c:v>
                </c:pt>
                <c:pt idx="3235">
                  <c:v>5.5968040000000004E-3</c:v>
                </c:pt>
                <c:pt idx="3236">
                  <c:v>5.602671E-3</c:v>
                </c:pt>
                <c:pt idx="3237">
                  <c:v>5.6074059999999997E-3</c:v>
                </c:pt>
                <c:pt idx="3238">
                  <c:v>5.6137619999999996E-3</c:v>
                </c:pt>
                <c:pt idx="3239">
                  <c:v>5.6214899999999998E-3</c:v>
                </c:pt>
                <c:pt idx="3240">
                  <c:v>5.6270929999999997E-3</c:v>
                </c:pt>
                <c:pt idx="3241">
                  <c:v>5.633295E-3</c:v>
                </c:pt>
                <c:pt idx="3242">
                  <c:v>5.6383320000000002E-3</c:v>
                </c:pt>
                <c:pt idx="3243">
                  <c:v>5.6445740000000003E-3</c:v>
                </c:pt>
                <c:pt idx="3244">
                  <c:v>5.6527640000000002E-3</c:v>
                </c:pt>
                <c:pt idx="3245">
                  <c:v>5.6599450000000004E-3</c:v>
                </c:pt>
                <c:pt idx="3246">
                  <c:v>5.6658079999999996E-3</c:v>
                </c:pt>
                <c:pt idx="3247">
                  <c:v>5.6727110000000004E-3</c:v>
                </c:pt>
                <c:pt idx="3248">
                  <c:v>5.6816920000000003E-3</c:v>
                </c:pt>
                <c:pt idx="3249">
                  <c:v>5.6913550000000004E-3</c:v>
                </c:pt>
                <c:pt idx="3250">
                  <c:v>5.6985480000000003E-3</c:v>
                </c:pt>
                <c:pt idx="3251">
                  <c:v>5.7039380000000004E-3</c:v>
                </c:pt>
                <c:pt idx="3252">
                  <c:v>5.7081639999999999E-3</c:v>
                </c:pt>
                <c:pt idx="3253">
                  <c:v>5.7134509999999996E-3</c:v>
                </c:pt>
                <c:pt idx="3254">
                  <c:v>5.7203239999999997E-3</c:v>
                </c:pt>
                <c:pt idx="3255">
                  <c:v>5.7272199999999999E-3</c:v>
                </c:pt>
                <c:pt idx="3256">
                  <c:v>5.7347500000000003E-3</c:v>
                </c:pt>
                <c:pt idx="3257">
                  <c:v>5.7407710000000004E-3</c:v>
                </c:pt>
                <c:pt idx="3258">
                  <c:v>5.7466410000000002E-3</c:v>
                </c:pt>
                <c:pt idx="3259">
                  <c:v>5.7531639999999998E-3</c:v>
                </c:pt>
                <c:pt idx="3260">
                  <c:v>5.7611329999999999E-3</c:v>
                </c:pt>
                <c:pt idx="3261">
                  <c:v>5.7704569999999997E-3</c:v>
                </c:pt>
                <c:pt idx="3262">
                  <c:v>5.7783380000000001E-3</c:v>
                </c:pt>
                <c:pt idx="3263">
                  <c:v>5.7819769999999998E-3</c:v>
                </c:pt>
                <c:pt idx="3264">
                  <c:v>5.7888159999999996E-3</c:v>
                </c:pt>
                <c:pt idx="3265">
                  <c:v>5.7970039999999997E-3</c:v>
                </c:pt>
                <c:pt idx="3266">
                  <c:v>5.80403E-3</c:v>
                </c:pt>
                <c:pt idx="3267">
                  <c:v>5.8107139999999998E-3</c:v>
                </c:pt>
                <c:pt idx="3268">
                  <c:v>5.816402E-3</c:v>
                </c:pt>
                <c:pt idx="3269">
                  <c:v>5.8210900000000001E-3</c:v>
                </c:pt>
                <c:pt idx="3270">
                  <c:v>5.8276580000000003E-3</c:v>
                </c:pt>
                <c:pt idx="3271">
                  <c:v>5.8346520000000001E-3</c:v>
                </c:pt>
                <c:pt idx="3272">
                  <c:v>5.84345E-3</c:v>
                </c:pt>
                <c:pt idx="3273">
                  <c:v>5.849918E-3</c:v>
                </c:pt>
                <c:pt idx="3274">
                  <c:v>5.8589260000000004E-3</c:v>
                </c:pt>
                <c:pt idx="3275">
                  <c:v>5.8661629999999998E-3</c:v>
                </c:pt>
                <c:pt idx="3276">
                  <c:v>5.8730099999999997E-3</c:v>
                </c:pt>
                <c:pt idx="3277">
                  <c:v>5.8809480000000004E-3</c:v>
                </c:pt>
                <c:pt idx="3278">
                  <c:v>5.8907650000000001E-3</c:v>
                </c:pt>
                <c:pt idx="3279">
                  <c:v>5.8967919999999997E-3</c:v>
                </c:pt>
                <c:pt idx="3280">
                  <c:v>5.9034919999999998E-3</c:v>
                </c:pt>
                <c:pt idx="3281">
                  <c:v>5.911365E-3</c:v>
                </c:pt>
                <c:pt idx="3282">
                  <c:v>5.9172820000000003E-3</c:v>
                </c:pt>
                <c:pt idx="3283">
                  <c:v>5.9276069999999997E-3</c:v>
                </c:pt>
                <c:pt idx="3284">
                  <c:v>5.9360740000000004E-3</c:v>
                </c:pt>
                <c:pt idx="3285">
                  <c:v>5.9431960000000004E-3</c:v>
                </c:pt>
                <c:pt idx="3286">
                  <c:v>5.9514299999999997E-3</c:v>
                </c:pt>
                <c:pt idx="3287">
                  <c:v>5.9580939999999997E-3</c:v>
                </c:pt>
                <c:pt idx="3288">
                  <c:v>5.9652289999999998E-3</c:v>
                </c:pt>
                <c:pt idx="3289">
                  <c:v>5.9722539999999998E-3</c:v>
                </c:pt>
                <c:pt idx="3290">
                  <c:v>5.9787149999999999E-3</c:v>
                </c:pt>
                <c:pt idx="3291">
                  <c:v>5.9846140000000001E-3</c:v>
                </c:pt>
                <c:pt idx="3292">
                  <c:v>5.9900860000000004E-3</c:v>
                </c:pt>
                <c:pt idx="3293">
                  <c:v>5.9984160000000003E-3</c:v>
                </c:pt>
                <c:pt idx="3294">
                  <c:v>6.0055580000000003E-3</c:v>
                </c:pt>
                <c:pt idx="3295">
                  <c:v>6.01302E-3</c:v>
                </c:pt>
                <c:pt idx="3296">
                  <c:v>6.0178219999999999E-3</c:v>
                </c:pt>
                <c:pt idx="3297">
                  <c:v>6.0250939999999999E-3</c:v>
                </c:pt>
                <c:pt idx="3298">
                  <c:v>6.0361240000000004E-3</c:v>
                </c:pt>
                <c:pt idx="3299">
                  <c:v>6.0434110000000003E-3</c:v>
                </c:pt>
                <c:pt idx="3300">
                  <c:v>6.0505680000000001E-3</c:v>
                </c:pt>
                <c:pt idx="3301">
                  <c:v>6.058445E-3</c:v>
                </c:pt>
                <c:pt idx="3302">
                  <c:v>6.0672139999999996E-3</c:v>
                </c:pt>
                <c:pt idx="3303">
                  <c:v>6.0761080000000002E-3</c:v>
                </c:pt>
                <c:pt idx="3304">
                  <c:v>6.0844189999999998E-3</c:v>
                </c:pt>
                <c:pt idx="3305">
                  <c:v>6.0923799999999997E-3</c:v>
                </c:pt>
                <c:pt idx="3306">
                  <c:v>6.0997559999999996E-3</c:v>
                </c:pt>
                <c:pt idx="3307">
                  <c:v>6.1064409999999998E-3</c:v>
                </c:pt>
                <c:pt idx="3308">
                  <c:v>6.1145840000000002E-3</c:v>
                </c:pt>
                <c:pt idx="3309">
                  <c:v>6.1220199999999997E-3</c:v>
                </c:pt>
                <c:pt idx="3310">
                  <c:v>6.1283300000000004E-3</c:v>
                </c:pt>
                <c:pt idx="3311">
                  <c:v>6.1342719999999996E-3</c:v>
                </c:pt>
                <c:pt idx="3312">
                  <c:v>6.144783E-3</c:v>
                </c:pt>
                <c:pt idx="3313">
                  <c:v>6.1503599999999997E-3</c:v>
                </c:pt>
                <c:pt idx="3314">
                  <c:v>6.1564499999999999E-3</c:v>
                </c:pt>
                <c:pt idx="3315">
                  <c:v>6.1636199999999999E-3</c:v>
                </c:pt>
                <c:pt idx="3316">
                  <c:v>6.170366E-3</c:v>
                </c:pt>
                <c:pt idx="3317">
                  <c:v>6.1763119999999998E-3</c:v>
                </c:pt>
                <c:pt idx="3318">
                  <c:v>6.1840300000000001E-3</c:v>
                </c:pt>
                <c:pt idx="3319">
                  <c:v>6.1918379999999999E-3</c:v>
                </c:pt>
                <c:pt idx="3320">
                  <c:v>6.1999280000000004E-3</c:v>
                </c:pt>
                <c:pt idx="3321">
                  <c:v>6.2104200000000003E-3</c:v>
                </c:pt>
                <c:pt idx="3322">
                  <c:v>6.2216479999999998E-3</c:v>
                </c:pt>
                <c:pt idx="3323">
                  <c:v>6.2274180000000002E-3</c:v>
                </c:pt>
                <c:pt idx="3324">
                  <c:v>6.2361300000000003E-3</c:v>
                </c:pt>
                <c:pt idx="3325">
                  <c:v>6.2451649999999996E-3</c:v>
                </c:pt>
                <c:pt idx="3326">
                  <c:v>6.2533689999999999E-3</c:v>
                </c:pt>
                <c:pt idx="3327">
                  <c:v>6.2640550000000001E-3</c:v>
                </c:pt>
                <c:pt idx="3328">
                  <c:v>6.2723930000000002E-3</c:v>
                </c:pt>
                <c:pt idx="3329">
                  <c:v>6.2796320000000003E-3</c:v>
                </c:pt>
                <c:pt idx="3330">
                  <c:v>6.2878730000000002E-3</c:v>
                </c:pt>
                <c:pt idx="3331">
                  <c:v>6.2962529999999999E-3</c:v>
                </c:pt>
                <c:pt idx="3332">
                  <c:v>6.3065259999999998E-3</c:v>
                </c:pt>
                <c:pt idx="3333">
                  <c:v>6.3142850000000002E-3</c:v>
                </c:pt>
                <c:pt idx="3334">
                  <c:v>6.319992E-3</c:v>
                </c:pt>
                <c:pt idx="3335">
                  <c:v>6.3295720000000003E-3</c:v>
                </c:pt>
                <c:pt idx="3336">
                  <c:v>6.3397640000000003E-3</c:v>
                </c:pt>
                <c:pt idx="3337">
                  <c:v>6.3497420000000002E-3</c:v>
                </c:pt>
                <c:pt idx="3338">
                  <c:v>6.3592600000000003E-3</c:v>
                </c:pt>
                <c:pt idx="3339">
                  <c:v>6.369942E-3</c:v>
                </c:pt>
                <c:pt idx="3340">
                  <c:v>6.3785079999999997E-3</c:v>
                </c:pt>
                <c:pt idx="3341">
                  <c:v>6.3878900000000002E-3</c:v>
                </c:pt>
                <c:pt idx="3342">
                  <c:v>6.403766E-3</c:v>
                </c:pt>
                <c:pt idx="3343">
                  <c:v>6.4138600000000004E-3</c:v>
                </c:pt>
                <c:pt idx="3344">
                  <c:v>6.4222660000000003E-3</c:v>
                </c:pt>
                <c:pt idx="3345">
                  <c:v>6.4336599999999999E-3</c:v>
                </c:pt>
                <c:pt idx="3346">
                  <c:v>6.4415449999999999E-3</c:v>
                </c:pt>
                <c:pt idx="3347">
                  <c:v>6.4498769999999997E-3</c:v>
                </c:pt>
                <c:pt idx="3348">
                  <c:v>6.4603280000000004E-3</c:v>
                </c:pt>
                <c:pt idx="3349">
                  <c:v>6.469397E-3</c:v>
                </c:pt>
                <c:pt idx="3350">
                  <c:v>6.4792900000000004E-3</c:v>
                </c:pt>
                <c:pt idx="3351">
                  <c:v>6.4882339999999998E-3</c:v>
                </c:pt>
                <c:pt idx="3352">
                  <c:v>6.4969679999999997E-3</c:v>
                </c:pt>
                <c:pt idx="3353">
                  <c:v>6.5078540000000004E-3</c:v>
                </c:pt>
                <c:pt idx="3354">
                  <c:v>6.5181010000000001E-3</c:v>
                </c:pt>
                <c:pt idx="3355">
                  <c:v>6.5280319999999996E-3</c:v>
                </c:pt>
                <c:pt idx="3356">
                  <c:v>6.5393680000000003E-3</c:v>
                </c:pt>
                <c:pt idx="3357">
                  <c:v>6.5518019999999998E-3</c:v>
                </c:pt>
                <c:pt idx="3358">
                  <c:v>6.5637819999999998E-3</c:v>
                </c:pt>
                <c:pt idx="3359">
                  <c:v>6.5762260000000001E-3</c:v>
                </c:pt>
                <c:pt idx="3360">
                  <c:v>6.5885120000000004E-3</c:v>
                </c:pt>
                <c:pt idx="3361">
                  <c:v>6.5999860000000004E-3</c:v>
                </c:pt>
                <c:pt idx="3362">
                  <c:v>6.6089440000000003E-3</c:v>
                </c:pt>
                <c:pt idx="3363">
                  <c:v>6.6160510000000004E-3</c:v>
                </c:pt>
                <c:pt idx="3364">
                  <c:v>6.6251449999999998E-3</c:v>
                </c:pt>
                <c:pt idx="3365">
                  <c:v>6.6361320000000003E-3</c:v>
                </c:pt>
                <c:pt idx="3366">
                  <c:v>6.64278E-3</c:v>
                </c:pt>
                <c:pt idx="3367">
                  <c:v>6.6511280000000001E-3</c:v>
                </c:pt>
                <c:pt idx="3368">
                  <c:v>6.6620619999999998E-3</c:v>
                </c:pt>
                <c:pt idx="3369">
                  <c:v>6.673076E-3</c:v>
                </c:pt>
                <c:pt idx="3370">
                  <c:v>6.6900850000000001E-3</c:v>
                </c:pt>
                <c:pt idx="3371">
                  <c:v>6.6982939999999996E-3</c:v>
                </c:pt>
                <c:pt idx="3372">
                  <c:v>6.7091820000000002E-3</c:v>
                </c:pt>
                <c:pt idx="3373">
                  <c:v>6.7220320000000002E-3</c:v>
                </c:pt>
                <c:pt idx="3374">
                  <c:v>6.7317419999999998E-3</c:v>
                </c:pt>
                <c:pt idx="3375">
                  <c:v>6.7416949999999998E-3</c:v>
                </c:pt>
                <c:pt idx="3376">
                  <c:v>6.7530510000000004E-3</c:v>
                </c:pt>
                <c:pt idx="3377">
                  <c:v>6.7656640000000002E-3</c:v>
                </c:pt>
                <c:pt idx="3378">
                  <c:v>6.7802799999999996E-3</c:v>
                </c:pt>
                <c:pt idx="3379">
                  <c:v>6.7951970000000002E-3</c:v>
                </c:pt>
                <c:pt idx="3380">
                  <c:v>6.8087620000000003E-3</c:v>
                </c:pt>
                <c:pt idx="3381">
                  <c:v>6.818485E-3</c:v>
                </c:pt>
                <c:pt idx="3382">
                  <c:v>6.8329300000000001E-3</c:v>
                </c:pt>
                <c:pt idx="3383">
                  <c:v>6.8438300000000004E-3</c:v>
                </c:pt>
                <c:pt idx="3384">
                  <c:v>6.8539279999999996E-3</c:v>
                </c:pt>
                <c:pt idx="3385">
                  <c:v>6.8646339999999997E-3</c:v>
                </c:pt>
                <c:pt idx="3386">
                  <c:v>6.8786530000000002E-3</c:v>
                </c:pt>
                <c:pt idx="3387">
                  <c:v>6.893957E-3</c:v>
                </c:pt>
                <c:pt idx="3388">
                  <c:v>6.9046070000000001E-3</c:v>
                </c:pt>
                <c:pt idx="3389">
                  <c:v>6.9155029999999999E-3</c:v>
                </c:pt>
                <c:pt idx="3390">
                  <c:v>6.9273950000000003E-3</c:v>
                </c:pt>
                <c:pt idx="3391">
                  <c:v>6.939214E-3</c:v>
                </c:pt>
                <c:pt idx="3392">
                  <c:v>6.9588949999999997E-3</c:v>
                </c:pt>
                <c:pt idx="3393">
                  <c:v>6.9736989999999999E-3</c:v>
                </c:pt>
                <c:pt idx="3394">
                  <c:v>6.9878930000000002E-3</c:v>
                </c:pt>
                <c:pt idx="3395">
                  <c:v>7.0026979999999999E-3</c:v>
                </c:pt>
                <c:pt idx="3396">
                  <c:v>7.0163659999999996E-3</c:v>
                </c:pt>
                <c:pt idx="3397">
                  <c:v>7.0312530000000003E-3</c:v>
                </c:pt>
                <c:pt idx="3398">
                  <c:v>7.047261E-3</c:v>
                </c:pt>
                <c:pt idx="3399">
                  <c:v>7.0604860000000004E-3</c:v>
                </c:pt>
                <c:pt idx="3400">
                  <c:v>7.0734719999999999E-3</c:v>
                </c:pt>
                <c:pt idx="3401">
                  <c:v>7.0808620000000003E-3</c:v>
                </c:pt>
                <c:pt idx="3402">
                  <c:v>7.0961569999999996E-3</c:v>
                </c:pt>
                <c:pt idx="3403">
                  <c:v>7.1119449999999997E-3</c:v>
                </c:pt>
                <c:pt idx="3404">
                  <c:v>7.1222799999999999E-3</c:v>
                </c:pt>
                <c:pt idx="3405">
                  <c:v>7.1346279999999996E-3</c:v>
                </c:pt>
                <c:pt idx="3406">
                  <c:v>7.1473700000000001E-3</c:v>
                </c:pt>
                <c:pt idx="3407">
                  <c:v>7.1590059999999999E-3</c:v>
                </c:pt>
                <c:pt idx="3408">
                  <c:v>7.1737739999999999E-3</c:v>
                </c:pt>
                <c:pt idx="3409">
                  <c:v>7.1896979999999996E-3</c:v>
                </c:pt>
                <c:pt idx="3410">
                  <c:v>7.2029759999999998E-3</c:v>
                </c:pt>
                <c:pt idx="3411">
                  <c:v>7.2117099999999996E-3</c:v>
                </c:pt>
                <c:pt idx="3412">
                  <c:v>7.2225529999999996E-3</c:v>
                </c:pt>
                <c:pt idx="3413">
                  <c:v>7.2332309999999997E-3</c:v>
                </c:pt>
                <c:pt idx="3414">
                  <c:v>7.2500400000000001E-3</c:v>
                </c:pt>
                <c:pt idx="3415">
                  <c:v>7.2552509999999999E-3</c:v>
                </c:pt>
                <c:pt idx="3416">
                  <c:v>7.2699069999999999E-3</c:v>
                </c:pt>
                <c:pt idx="3417">
                  <c:v>7.2801259999999996E-3</c:v>
                </c:pt>
                <c:pt idx="3418">
                  <c:v>7.2922899999999999E-3</c:v>
                </c:pt>
                <c:pt idx="3419">
                  <c:v>7.30396E-3</c:v>
                </c:pt>
                <c:pt idx="3420">
                  <c:v>7.3163359999999997E-3</c:v>
                </c:pt>
                <c:pt idx="3421">
                  <c:v>7.3279529999999999E-3</c:v>
                </c:pt>
                <c:pt idx="3422">
                  <c:v>7.3397209999999996E-3</c:v>
                </c:pt>
                <c:pt idx="3423">
                  <c:v>7.3511959999999999E-3</c:v>
                </c:pt>
                <c:pt idx="3424">
                  <c:v>7.3610660000000003E-3</c:v>
                </c:pt>
                <c:pt idx="3425">
                  <c:v>7.3700620000000001E-3</c:v>
                </c:pt>
                <c:pt idx="3426">
                  <c:v>7.3801489999999999E-3</c:v>
                </c:pt>
                <c:pt idx="3427">
                  <c:v>7.3908180000000004E-3</c:v>
                </c:pt>
                <c:pt idx="3428">
                  <c:v>7.4001559999999997E-3</c:v>
                </c:pt>
                <c:pt idx="3429">
                  <c:v>7.41087E-3</c:v>
                </c:pt>
                <c:pt idx="3430">
                  <c:v>7.4258240000000001E-3</c:v>
                </c:pt>
                <c:pt idx="3431">
                  <c:v>7.4284299999999998E-3</c:v>
                </c:pt>
                <c:pt idx="3432">
                  <c:v>7.4240560000000001E-3</c:v>
                </c:pt>
                <c:pt idx="3433">
                  <c:v>7.42153E-3</c:v>
                </c:pt>
                <c:pt idx="3434">
                  <c:v>7.4273780000000001E-3</c:v>
                </c:pt>
                <c:pt idx="3435">
                  <c:v>7.4393610000000002E-3</c:v>
                </c:pt>
                <c:pt idx="3436">
                  <c:v>7.4494599999999998E-3</c:v>
                </c:pt>
                <c:pt idx="3437">
                  <c:v>7.4576659999999999E-3</c:v>
                </c:pt>
                <c:pt idx="3438">
                  <c:v>7.4659610000000001E-3</c:v>
                </c:pt>
                <c:pt idx="3439">
                  <c:v>7.4766839999999999E-3</c:v>
                </c:pt>
                <c:pt idx="3440">
                  <c:v>7.4871720000000003E-3</c:v>
                </c:pt>
                <c:pt idx="3441">
                  <c:v>7.4963429999999999E-3</c:v>
                </c:pt>
                <c:pt idx="3442">
                  <c:v>7.5044559999999996E-3</c:v>
                </c:pt>
                <c:pt idx="3443">
                  <c:v>7.513212E-3</c:v>
                </c:pt>
                <c:pt idx="3444">
                  <c:v>7.5229279999999999E-3</c:v>
                </c:pt>
                <c:pt idx="3445">
                  <c:v>7.5336029999999998E-3</c:v>
                </c:pt>
                <c:pt idx="3446">
                  <c:v>7.5451720000000002E-3</c:v>
                </c:pt>
                <c:pt idx="3447">
                  <c:v>7.5561350000000003E-3</c:v>
                </c:pt>
                <c:pt idx="3448">
                  <c:v>7.57283E-3</c:v>
                </c:pt>
                <c:pt idx="3449">
                  <c:v>7.5817860000000001E-3</c:v>
                </c:pt>
                <c:pt idx="3450">
                  <c:v>7.590818E-3</c:v>
                </c:pt>
                <c:pt idx="3451">
                  <c:v>7.5993060000000001E-3</c:v>
                </c:pt>
                <c:pt idx="3452">
                  <c:v>7.6097300000000003E-3</c:v>
                </c:pt>
                <c:pt idx="3453">
                  <c:v>7.6207000000000002E-3</c:v>
                </c:pt>
                <c:pt idx="3454">
                  <c:v>7.6324909999999999E-3</c:v>
                </c:pt>
                <c:pt idx="3455">
                  <c:v>7.6428900000000003E-3</c:v>
                </c:pt>
                <c:pt idx="3456">
                  <c:v>7.652598E-3</c:v>
                </c:pt>
                <c:pt idx="3457">
                  <c:v>7.6622360000000002E-3</c:v>
                </c:pt>
                <c:pt idx="3458">
                  <c:v>7.6719140000000002E-3</c:v>
                </c:pt>
                <c:pt idx="3459">
                  <c:v>7.6813599999999999E-3</c:v>
                </c:pt>
                <c:pt idx="3460">
                  <c:v>7.6913240000000003E-3</c:v>
                </c:pt>
                <c:pt idx="3461">
                  <c:v>7.7023200000000003E-3</c:v>
                </c:pt>
                <c:pt idx="3462">
                  <c:v>7.7109819999999999E-3</c:v>
                </c:pt>
                <c:pt idx="3463">
                  <c:v>7.7217600000000003E-3</c:v>
                </c:pt>
                <c:pt idx="3464">
                  <c:v>7.7326360000000002E-3</c:v>
                </c:pt>
                <c:pt idx="3465">
                  <c:v>7.7447649999999998E-3</c:v>
                </c:pt>
                <c:pt idx="3466">
                  <c:v>7.7569800000000001E-3</c:v>
                </c:pt>
                <c:pt idx="3467">
                  <c:v>7.7653970000000003E-3</c:v>
                </c:pt>
                <c:pt idx="3468">
                  <c:v>7.7739990000000002E-3</c:v>
                </c:pt>
                <c:pt idx="3469">
                  <c:v>7.7817820000000001E-3</c:v>
                </c:pt>
                <c:pt idx="3470">
                  <c:v>7.7888860000000001E-3</c:v>
                </c:pt>
                <c:pt idx="3471">
                  <c:v>7.7969720000000001E-3</c:v>
                </c:pt>
                <c:pt idx="3472">
                  <c:v>7.8033920000000001E-3</c:v>
                </c:pt>
                <c:pt idx="3473">
                  <c:v>7.81046E-3</c:v>
                </c:pt>
                <c:pt idx="3474">
                  <c:v>7.8180360000000004E-3</c:v>
                </c:pt>
                <c:pt idx="3475">
                  <c:v>7.8260789999999997E-3</c:v>
                </c:pt>
                <c:pt idx="3476">
                  <c:v>7.8339069999999993E-3</c:v>
                </c:pt>
                <c:pt idx="3477">
                  <c:v>7.8425409999999997E-3</c:v>
                </c:pt>
                <c:pt idx="3478">
                  <c:v>7.8516550000000008E-3</c:v>
                </c:pt>
                <c:pt idx="3479">
                  <c:v>7.8610780000000005E-3</c:v>
                </c:pt>
                <c:pt idx="3480">
                  <c:v>7.8703000000000002E-3</c:v>
                </c:pt>
                <c:pt idx="3481">
                  <c:v>7.8787219999999995E-3</c:v>
                </c:pt>
                <c:pt idx="3482">
                  <c:v>7.8868099999999993E-3</c:v>
                </c:pt>
                <c:pt idx="3483">
                  <c:v>7.8947689999999994E-3</c:v>
                </c:pt>
                <c:pt idx="3484">
                  <c:v>7.8976740000000004E-3</c:v>
                </c:pt>
                <c:pt idx="3485">
                  <c:v>7.9062530000000002E-3</c:v>
                </c:pt>
                <c:pt idx="3486">
                  <c:v>7.9158820000000008E-3</c:v>
                </c:pt>
                <c:pt idx="3487">
                  <c:v>7.9238220000000005E-3</c:v>
                </c:pt>
                <c:pt idx="3488">
                  <c:v>7.9308859999999998E-3</c:v>
                </c:pt>
                <c:pt idx="3489">
                  <c:v>7.9385189999999998E-3</c:v>
                </c:pt>
                <c:pt idx="3490">
                  <c:v>7.9467649999999997E-3</c:v>
                </c:pt>
                <c:pt idx="3491">
                  <c:v>7.954638E-3</c:v>
                </c:pt>
                <c:pt idx="3492">
                  <c:v>7.9609880000000004E-3</c:v>
                </c:pt>
                <c:pt idx="3493">
                  <c:v>7.9657579999999999E-3</c:v>
                </c:pt>
                <c:pt idx="3494">
                  <c:v>7.9732859999999996E-3</c:v>
                </c:pt>
                <c:pt idx="3495">
                  <c:v>7.9809909999999998E-3</c:v>
                </c:pt>
                <c:pt idx="3496">
                  <c:v>7.9873849999999996E-3</c:v>
                </c:pt>
                <c:pt idx="3497">
                  <c:v>7.9939309999999993E-3</c:v>
                </c:pt>
                <c:pt idx="3498">
                  <c:v>8.0017890000000005E-3</c:v>
                </c:pt>
                <c:pt idx="3499">
                  <c:v>8.0088429999999999E-3</c:v>
                </c:pt>
                <c:pt idx="3500">
                  <c:v>8.0147550000000001E-3</c:v>
                </c:pt>
                <c:pt idx="3501">
                  <c:v>8.0216939999999994E-3</c:v>
                </c:pt>
                <c:pt idx="3502">
                  <c:v>8.0287250000000004E-3</c:v>
                </c:pt>
                <c:pt idx="3503">
                  <c:v>8.0364310000000001E-3</c:v>
                </c:pt>
                <c:pt idx="3504">
                  <c:v>8.0446890000000007E-3</c:v>
                </c:pt>
                <c:pt idx="3505">
                  <c:v>8.0528409999999998E-3</c:v>
                </c:pt>
                <c:pt idx="3506">
                  <c:v>8.0597749999999999E-3</c:v>
                </c:pt>
                <c:pt idx="3507">
                  <c:v>8.0630149999999998E-3</c:v>
                </c:pt>
                <c:pt idx="3508">
                  <c:v>8.0692999999999997E-3</c:v>
                </c:pt>
                <c:pt idx="3509">
                  <c:v>8.0775540000000007E-3</c:v>
                </c:pt>
                <c:pt idx="3510">
                  <c:v>8.0873500000000001E-3</c:v>
                </c:pt>
                <c:pt idx="3511">
                  <c:v>8.0951500000000006E-3</c:v>
                </c:pt>
                <c:pt idx="3512">
                  <c:v>8.1011060000000003E-3</c:v>
                </c:pt>
                <c:pt idx="3513">
                  <c:v>8.1077019999999996E-3</c:v>
                </c:pt>
                <c:pt idx="3514">
                  <c:v>8.115644E-3</c:v>
                </c:pt>
                <c:pt idx="3515">
                  <c:v>8.1234619999999997E-3</c:v>
                </c:pt>
                <c:pt idx="3516">
                  <c:v>8.1325470000000004E-3</c:v>
                </c:pt>
                <c:pt idx="3517">
                  <c:v>8.1406680000000002E-3</c:v>
                </c:pt>
                <c:pt idx="3518">
                  <c:v>8.1510839999999994E-3</c:v>
                </c:pt>
                <c:pt idx="3519">
                  <c:v>8.1593020000000002E-3</c:v>
                </c:pt>
                <c:pt idx="3520">
                  <c:v>8.1653449999999992E-3</c:v>
                </c:pt>
                <c:pt idx="3521">
                  <c:v>8.1724459999999999E-3</c:v>
                </c:pt>
                <c:pt idx="3522">
                  <c:v>8.17996E-3</c:v>
                </c:pt>
                <c:pt idx="3523">
                  <c:v>8.1880119999999997E-3</c:v>
                </c:pt>
                <c:pt idx="3524">
                  <c:v>8.1974820000000007E-3</c:v>
                </c:pt>
                <c:pt idx="3525">
                  <c:v>8.2063659999999997E-3</c:v>
                </c:pt>
                <c:pt idx="3526">
                  <c:v>8.214407E-3</c:v>
                </c:pt>
                <c:pt idx="3527">
                  <c:v>8.2222969999999999E-3</c:v>
                </c:pt>
                <c:pt idx="3528">
                  <c:v>8.2285759999999996E-3</c:v>
                </c:pt>
                <c:pt idx="3529">
                  <c:v>8.2373759999999994E-3</c:v>
                </c:pt>
                <c:pt idx="3530">
                  <c:v>8.2453860000000004E-3</c:v>
                </c:pt>
                <c:pt idx="3531">
                  <c:v>8.2513050000000004E-3</c:v>
                </c:pt>
                <c:pt idx="3532">
                  <c:v>8.2592780000000001E-3</c:v>
                </c:pt>
                <c:pt idx="3533">
                  <c:v>8.2673710000000008E-3</c:v>
                </c:pt>
                <c:pt idx="3534">
                  <c:v>8.2753059999999996E-3</c:v>
                </c:pt>
                <c:pt idx="3535">
                  <c:v>8.2835990000000009E-3</c:v>
                </c:pt>
                <c:pt idx="3536">
                  <c:v>8.2900920000000006E-3</c:v>
                </c:pt>
                <c:pt idx="3537">
                  <c:v>8.2967619999999992E-3</c:v>
                </c:pt>
                <c:pt idx="3538">
                  <c:v>8.3044199999999999E-3</c:v>
                </c:pt>
                <c:pt idx="3539">
                  <c:v>8.3114209999999994E-3</c:v>
                </c:pt>
                <c:pt idx="3540">
                  <c:v>8.317016E-3</c:v>
                </c:pt>
                <c:pt idx="3541">
                  <c:v>8.3215340000000002E-3</c:v>
                </c:pt>
                <c:pt idx="3542">
                  <c:v>8.3229900000000006E-3</c:v>
                </c:pt>
                <c:pt idx="3543">
                  <c:v>8.3272199999999998E-3</c:v>
                </c:pt>
                <c:pt idx="3544">
                  <c:v>8.3327890000000002E-3</c:v>
                </c:pt>
                <c:pt idx="3545">
                  <c:v>8.3392510000000006E-3</c:v>
                </c:pt>
                <c:pt idx="3546">
                  <c:v>8.3451099999999993E-3</c:v>
                </c:pt>
                <c:pt idx="3547">
                  <c:v>8.3512389999999999E-3</c:v>
                </c:pt>
                <c:pt idx="3548">
                  <c:v>8.3555609999999992E-3</c:v>
                </c:pt>
                <c:pt idx="3549">
                  <c:v>8.3596030000000002E-3</c:v>
                </c:pt>
                <c:pt idx="3550">
                  <c:v>8.3650140000000005E-3</c:v>
                </c:pt>
                <c:pt idx="3551">
                  <c:v>8.3730300000000001E-3</c:v>
                </c:pt>
                <c:pt idx="3552">
                  <c:v>8.3815609999999992E-3</c:v>
                </c:pt>
                <c:pt idx="3553">
                  <c:v>8.3881100000000007E-3</c:v>
                </c:pt>
                <c:pt idx="3554">
                  <c:v>8.3928869999999999E-3</c:v>
                </c:pt>
                <c:pt idx="3555">
                  <c:v>8.398038E-3</c:v>
                </c:pt>
                <c:pt idx="3556">
                  <c:v>8.4015029999999994E-3</c:v>
                </c:pt>
                <c:pt idx="3557">
                  <c:v>8.4091280000000001E-3</c:v>
                </c:pt>
                <c:pt idx="3558">
                  <c:v>8.4145190000000005E-3</c:v>
                </c:pt>
                <c:pt idx="3559">
                  <c:v>8.4199819999999995E-3</c:v>
                </c:pt>
                <c:pt idx="3560">
                  <c:v>8.4262620000000003E-3</c:v>
                </c:pt>
                <c:pt idx="3561">
                  <c:v>8.4309659999999998E-3</c:v>
                </c:pt>
                <c:pt idx="3562">
                  <c:v>8.4353180000000007E-3</c:v>
                </c:pt>
                <c:pt idx="3563">
                  <c:v>8.4401509999999999E-3</c:v>
                </c:pt>
                <c:pt idx="3564">
                  <c:v>8.4445949999999992E-3</c:v>
                </c:pt>
                <c:pt idx="3565">
                  <c:v>8.4492930000000001E-3</c:v>
                </c:pt>
                <c:pt idx="3566">
                  <c:v>8.4547119999999996E-3</c:v>
                </c:pt>
                <c:pt idx="3567">
                  <c:v>8.4623349999999996E-3</c:v>
                </c:pt>
                <c:pt idx="3568">
                  <c:v>8.4674759999999998E-3</c:v>
                </c:pt>
                <c:pt idx="3569">
                  <c:v>8.4737839999999998E-3</c:v>
                </c:pt>
                <c:pt idx="3570">
                  <c:v>8.4821949999999997E-3</c:v>
                </c:pt>
                <c:pt idx="3571">
                  <c:v>8.4882050000000004E-3</c:v>
                </c:pt>
                <c:pt idx="3572">
                  <c:v>8.4914819999999998E-3</c:v>
                </c:pt>
                <c:pt idx="3573">
                  <c:v>8.4953500000000005E-3</c:v>
                </c:pt>
                <c:pt idx="3574">
                  <c:v>8.5024799999999998E-3</c:v>
                </c:pt>
                <c:pt idx="3575">
                  <c:v>8.5110489999999997E-3</c:v>
                </c:pt>
                <c:pt idx="3576">
                  <c:v>8.5154619999999997E-3</c:v>
                </c:pt>
                <c:pt idx="3577">
                  <c:v>8.5189410000000004E-3</c:v>
                </c:pt>
                <c:pt idx="3578">
                  <c:v>8.5249450000000008E-3</c:v>
                </c:pt>
                <c:pt idx="3579">
                  <c:v>8.531416E-3</c:v>
                </c:pt>
                <c:pt idx="3580">
                  <c:v>8.5427699999999999E-3</c:v>
                </c:pt>
                <c:pt idx="3581">
                  <c:v>8.5489510000000008E-3</c:v>
                </c:pt>
                <c:pt idx="3582">
                  <c:v>8.5565740000000008E-3</c:v>
                </c:pt>
                <c:pt idx="3583">
                  <c:v>8.5646400000000001E-3</c:v>
                </c:pt>
                <c:pt idx="3584">
                  <c:v>8.5743659999999999E-3</c:v>
                </c:pt>
                <c:pt idx="3585">
                  <c:v>8.5841619999999993E-3</c:v>
                </c:pt>
                <c:pt idx="3586">
                  <c:v>8.5943549999999997E-3</c:v>
                </c:pt>
                <c:pt idx="3587">
                  <c:v>8.6035390000000003E-3</c:v>
                </c:pt>
                <c:pt idx="3588">
                  <c:v>8.6114920000000001E-3</c:v>
                </c:pt>
                <c:pt idx="3589">
                  <c:v>8.6193789999999999E-3</c:v>
                </c:pt>
                <c:pt idx="3590">
                  <c:v>8.6282819999999993E-3</c:v>
                </c:pt>
                <c:pt idx="3591">
                  <c:v>8.6374650000000004E-3</c:v>
                </c:pt>
                <c:pt idx="3592">
                  <c:v>8.6466370000000004E-3</c:v>
                </c:pt>
                <c:pt idx="3593">
                  <c:v>8.6549469999999996E-3</c:v>
                </c:pt>
                <c:pt idx="3594">
                  <c:v>8.6629310000000005E-3</c:v>
                </c:pt>
                <c:pt idx="3595">
                  <c:v>8.671649E-3</c:v>
                </c:pt>
                <c:pt idx="3596">
                  <c:v>8.6807740000000005E-3</c:v>
                </c:pt>
                <c:pt idx="3597">
                  <c:v>8.6906819999999999E-3</c:v>
                </c:pt>
                <c:pt idx="3598">
                  <c:v>8.7004890000000005E-3</c:v>
                </c:pt>
                <c:pt idx="3599">
                  <c:v>8.7100200000000006E-3</c:v>
                </c:pt>
                <c:pt idx="3600">
                  <c:v>8.7187749999999998E-3</c:v>
                </c:pt>
                <c:pt idx="3601">
                  <c:v>8.7267249999999994E-3</c:v>
                </c:pt>
                <c:pt idx="3602">
                  <c:v>8.7348979999999996E-3</c:v>
                </c:pt>
                <c:pt idx="3603">
                  <c:v>8.7429889999999996E-3</c:v>
                </c:pt>
                <c:pt idx="3604">
                  <c:v>8.7505910000000003E-3</c:v>
                </c:pt>
                <c:pt idx="3605">
                  <c:v>8.7577579999999992E-3</c:v>
                </c:pt>
                <c:pt idx="3606">
                  <c:v>8.7685539999999996E-3</c:v>
                </c:pt>
                <c:pt idx="3607">
                  <c:v>8.776809E-3</c:v>
                </c:pt>
                <c:pt idx="3608">
                  <c:v>8.7855799999999994E-3</c:v>
                </c:pt>
                <c:pt idx="3609">
                  <c:v>8.7910460000000003E-3</c:v>
                </c:pt>
                <c:pt idx="3610">
                  <c:v>8.7981580000000004E-3</c:v>
                </c:pt>
                <c:pt idx="3611">
                  <c:v>8.8035089999999993E-3</c:v>
                </c:pt>
                <c:pt idx="3612">
                  <c:v>8.8108820000000008E-3</c:v>
                </c:pt>
                <c:pt idx="3613">
                  <c:v>8.8184309999999998E-3</c:v>
                </c:pt>
                <c:pt idx="3614">
                  <c:v>8.824363E-3</c:v>
                </c:pt>
                <c:pt idx="3615">
                  <c:v>8.8313300000000001E-3</c:v>
                </c:pt>
                <c:pt idx="3616">
                  <c:v>8.8370380000000002E-3</c:v>
                </c:pt>
                <c:pt idx="3617">
                  <c:v>8.8431180000000005E-3</c:v>
                </c:pt>
                <c:pt idx="3618">
                  <c:v>8.8489060000000001E-3</c:v>
                </c:pt>
                <c:pt idx="3619">
                  <c:v>8.8484219999999999E-3</c:v>
                </c:pt>
                <c:pt idx="3620">
                  <c:v>8.8640379999999994E-3</c:v>
                </c:pt>
                <c:pt idx="3621">
                  <c:v>8.8745539999999998E-3</c:v>
                </c:pt>
                <c:pt idx="3622">
                  <c:v>8.8787339999999992E-3</c:v>
                </c:pt>
                <c:pt idx="3623">
                  <c:v>8.8787740000000007E-3</c:v>
                </c:pt>
                <c:pt idx="3624">
                  <c:v>8.8741879999999999E-3</c:v>
                </c:pt>
                <c:pt idx="3625">
                  <c:v>8.8745660000000004E-3</c:v>
                </c:pt>
                <c:pt idx="3626">
                  <c:v>8.8770780000000001E-3</c:v>
                </c:pt>
                <c:pt idx="3627">
                  <c:v>8.8820530000000009E-3</c:v>
                </c:pt>
                <c:pt idx="3628">
                  <c:v>8.8866650000000002E-3</c:v>
                </c:pt>
                <c:pt idx="3629">
                  <c:v>8.8917179999999998E-3</c:v>
                </c:pt>
                <c:pt idx="3630">
                  <c:v>8.8976279999999994E-3</c:v>
                </c:pt>
                <c:pt idx="3631">
                  <c:v>8.9041989999999998E-3</c:v>
                </c:pt>
                <c:pt idx="3632">
                  <c:v>8.9103399999999992E-3</c:v>
                </c:pt>
                <c:pt idx="3633">
                  <c:v>8.9153199999999991E-3</c:v>
                </c:pt>
                <c:pt idx="3634">
                  <c:v>8.9196599999999994E-3</c:v>
                </c:pt>
                <c:pt idx="3635">
                  <c:v>8.9255380000000002E-3</c:v>
                </c:pt>
                <c:pt idx="3636">
                  <c:v>8.9327509999999992E-3</c:v>
                </c:pt>
                <c:pt idx="3637">
                  <c:v>8.9413259999999994E-3</c:v>
                </c:pt>
                <c:pt idx="3638">
                  <c:v>8.9497180000000006E-3</c:v>
                </c:pt>
                <c:pt idx="3639">
                  <c:v>8.9573199999999995E-3</c:v>
                </c:pt>
                <c:pt idx="3640">
                  <c:v>8.9637459999999999E-3</c:v>
                </c:pt>
                <c:pt idx="3641">
                  <c:v>8.9699819999999996E-3</c:v>
                </c:pt>
                <c:pt idx="3642">
                  <c:v>8.9756760000000001E-3</c:v>
                </c:pt>
                <c:pt idx="3643">
                  <c:v>8.9801780000000001E-3</c:v>
                </c:pt>
                <c:pt idx="3644">
                  <c:v>8.9843159999999991E-3</c:v>
                </c:pt>
                <c:pt idx="3645">
                  <c:v>8.9889589999999995E-3</c:v>
                </c:pt>
                <c:pt idx="3646">
                  <c:v>8.9948449999999996E-3</c:v>
                </c:pt>
                <c:pt idx="3647">
                  <c:v>9.0005870000000009E-3</c:v>
                </c:pt>
                <c:pt idx="3648">
                  <c:v>9.0064700000000008E-3</c:v>
                </c:pt>
                <c:pt idx="3649">
                  <c:v>9.0126719999999994E-3</c:v>
                </c:pt>
                <c:pt idx="3650">
                  <c:v>9.0191290000000007E-3</c:v>
                </c:pt>
                <c:pt idx="3651">
                  <c:v>9.0261089999999992E-3</c:v>
                </c:pt>
                <c:pt idx="3652">
                  <c:v>9.0332190000000003E-3</c:v>
                </c:pt>
                <c:pt idx="3653">
                  <c:v>9.0395779999999995E-3</c:v>
                </c:pt>
                <c:pt idx="3654">
                  <c:v>9.0457079999999995E-3</c:v>
                </c:pt>
                <c:pt idx="3655">
                  <c:v>9.0527219999999992E-3</c:v>
                </c:pt>
                <c:pt idx="3656">
                  <c:v>9.0600279999999995E-3</c:v>
                </c:pt>
                <c:pt idx="3657">
                  <c:v>9.0667909999999994E-3</c:v>
                </c:pt>
                <c:pt idx="3658">
                  <c:v>9.0741420000000003E-3</c:v>
                </c:pt>
                <c:pt idx="3659">
                  <c:v>9.082194E-3</c:v>
                </c:pt>
                <c:pt idx="3660">
                  <c:v>9.0867929999999993E-3</c:v>
                </c:pt>
                <c:pt idx="3661">
                  <c:v>9.0928080000000008E-3</c:v>
                </c:pt>
                <c:pt idx="3662">
                  <c:v>9.0983420000000006E-3</c:v>
                </c:pt>
                <c:pt idx="3663">
                  <c:v>9.1052660000000007E-3</c:v>
                </c:pt>
                <c:pt idx="3664">
                  <c:v>9.1117190000000008E-3</c:v>
                </c:pt>
                <c:pt idx="3665">
                  <c:v>9.1199909999999992E-3</c:v>
                </c:pt>
                <c:pt idx="3666">
                  <c:v>9.1280400000000005E-3</c:v>
                </c:pt>
                <c:pt idx="3667">
                  <c:v>9.1350010000000002E-3</c:v>
                </c:pt>
                <c:pt idx="3668">
                  <c:v>9.1430910000000008E-3</c:v>
                </c:pt>
                <c:pt idx="3669">
                  <c:v>9.1495819999999999E-3</c:v>
                </c:pt>
                <c:pt idx="3670">
                  <c:v>9.1577029999999997E-3</c:v>
                </c:pt>
                <c:pt idx="3671">
                  <c:v>9.1639410000000001E-3</c:v>
                </c:pt>
                <c:pt idx="3672">
                  <c:v>9.1696160000000002E-3</c:v>
                </c:pt>
                <c:pt idx="3673">
                  <c:v>9.1764220000000001E-3</c:v>
                </c:pt>
                <c:pt idx="3674">
                  <c:v>9.1822540000000008E-3</c:v>
                </c:pt>
                <c:pt idx="3675">
                  <c:v>9.1877260000000002E-3</c:v>
                </c:pt>
                <c:pt idx="3676">
                  <c:v>9.1924889999999999E-3</c:v>
                </c:pt>
                <c:pt idx="3677">
                  <c:v>9.1951789999999995E-3</c:v>
                </c:pt>
                <c:pt idx="3678">
                  <c:v>9.2010240000000004E-3</c:v>
                </c:pt>
                <c:pt idx="3679">
                  <c:v>9.2072779999999993E-3</c:v>
                </c:pt>
                <c:pt idx="3680">
                  <c:v>9.2120299999999995E-3</c:v>
                </c:pt>
                <c:pt idx="3681">
                  <c:v>9.2165179999999999E-3</c:v>
                </c:pt>
                <c:pt idx="3682">
                  <c:v>9.2223059999999996E-3</c:v>
                </c:pt>
                <c:pt idx="3683">
                  <c:v>9.2288749999999992E-3</c:v>
                </c:pt>
                <c:pt idx="3684">
                  <c:v>9.2353680000000007E-3</c:v>
                </c:pt>
                <c:pt idx="3685">
                  <c:v>9.2427550000000001E-3</c:v>
                </c:pt>
                <c:pt idx="3686">
                  <c:v>9.2490909999999992E-3</c:v>
                </c:pt>
                <c:pt idx="3687">
                  <c:v>9.2540739999999993E-3</c:v>
                </c:pt>
                <c:pt idx="3688">
                  <c:v>9.2599380000000005E-3</c:v>
                </c:pt>
                <c:pt idx="3689">
                  <c:v>9.2658080000000004E-3</c:v>
                </c:pt>
                <c:pt idx="3690">
                  <c:v>9.2702619999999996E-3</c:v>
                </c:pt>
                <c:pt idx="3691">
                  <c:v>9.2736079999999992E-3</c:v>
                </c:pt>
                <c:pt idx="3692">
                  <c:v>9.2786970000000007E-3</c:v>
                </c:pt>
                <c:pt idx="3693">
                  <c:v>9.2835939999999992E-3</c:v>
                </c:pt>
                <c:pt idx="3694">
                  <c:v>9.2879380000000008E-3</c:v>
                </c:pt>
                <c:pt idx="3695">
                  <c:v>9.2911609999999992E-3</c:v>
                </c:pt>
                <c:pt idx="3696">
                  <c:v>9.2942540000000001E-3</c:v>
                </c:pt>
                <c:pt idx="3697">
                  <c:v>9.2983939999999998E-3</c:v>
                </c:pt>
                <c:pt idx="3698">
                  <c:v>9.3034050000000007E-3</c:v>
                </c:pt>
                <c:pt idx="3699">
                  <c:v>9.3077260000000005E-3</c:v>
                </c:pt>
                <c:pt idx="3700">
                  <c:v>9.3116239999999992E-3</c:v>
                </c:pt>
                <c:pt idx="3701">
                  <c:v>9.3160780000000002E-3</c:v>
                </c:pt>
                <c:pt idx="3702">
                  <c:v>9.319328E-3</c:v>
                </c:pt>
                <c:pt idx="3703">
                  <c:v>9.3230069999999995E-3</c:v>
                </c:pt>
                <c:pt idx="3704">
                  <c:v>9.3248659999999994E-3</c:v>
                </c:pt>
                <c:pt idx="3705">
                  <c:v>9.3332880000000003E-3</c:v>
                </c:pt>
                <c:pt idx="3706">
                  <c:v>9.3388480000000003E-3</c:v>
                </c:pt>
                <c:pt idx="3707">
                  <c:v>9.3413690000000004E-3</c:v>
                </c:pt>
                <c:pt idx="3708">
                  <c:v>9.3460379999999992E-3</c:v>
                </c:pt>
                <c:pt idx="3709">
                  <c:v>9.3514740000000002E-3</c:v>
                </c:pt>
                <c:pt idx="3710">
                  <c:v>9.3551320000000004E-3</c:v>
                </c:pt>
                <c:pt idx="3711">
                  <c:v>9.3618699999999996E-3</c:v>
                </c:pt>
                <c:pt idx="3712">
                  <c:v>9.3687690000000007E-3</c:v>
                </c:pt>
                <c:pt idx="3713">
                  <c:v>9.3737609999999996E-3</c:v>
                </c:pt>
                <c:pt idx="3714">
                  <c:v>9.3794310000000006E-3</c:v>
                </c:pt>
                <c:pt idx="3715">
                  <c:v>9.3834499999999998E-3</c:v>
                </c:pt>
                <c:pt idx="3716">
                  <c:v>9.3868500000000004E-3</c:v>
                </c:pt>
                <c:pt idx="3717">
                  <c:v>9.3912590000000008E-3</c:v>
                </c:pt>
                <c:pt idx="3718">
                  <c:v>9.3950319999999993E-3</c:v>
                </c:pt>
                <c:pt idx="3719">
                  <c:v>9.4003899999999998E-3</c:v>
                </c:pt>
                <c:pt idx="3720">
                  <c:v>9.4081919999999992E-3</c:v>
                </c:pt>
                <c:pt idx="3721">
                  <c:v>9.4130940000000003E-3</c:v>
                </c:pt>
                <c:pt idx="3722">
                  <c:v>9.419462E-3</c:v>
                </c:pt>
                <c:pt idx="3723">
                  <c:v>9.4237980000000006E-3</c:v>
                </c:pt>
                <c:pt idx="3724">
                  <c:v>9.4273499999999993E-3</c:v>
                </c:pt>
                <c:pt idx="3725">
                  <c:v>9.4306059999999994E-3</c:v>
                </c:pt>
                <c:pt idx="3726">
                  <c:v>9.4356500000000003E-3</c:v>
                </c:pt>
                <c:pt idx="3727">
                  <c:v>9.4382879999999995E-3</c:v>
                </c:pt>
                <c:pt idx="3728">
                  <c:v>9.4423909999999996E-3</c:v>
                </c:pt>
                <c:pt idx="3729">
                  <c:v>9.4490549999999996E-3</c:v>
                </c:pt>
                <c:pt idx="3730">
                  <c:v>9.4539059999999998E-3</c:v>
                </c:pt>
                <c:pt idx="3731">
                  <c:v>9.4596160000000006E-3</c:v>
                </c:pt>
                <c:pt idx="3732">
                  <c:v>9.4647489999999997E-3</c:v>
                </c:pt>
                <c:pt idx="3733">
                  <c:v>9.4708740000000007E-3</c:v>
                </c:pt>
                <c:pt idx="3734">
                  <c:v>9.4768109999999999E-3</c:v>
                </c:pt>
                <c:pt idx="3735">
                  <c:v>9.4849610000000001E-3</c:v>
                </c:pt>
                <c:pt idx="3736">
                  <c:v>9.4918199999999998E-3</c:v>
                </c:pt>
                <c:pt idx="3737">
                  <c:v>9.4960319999999997E-3</c:v>
                </c:pt>
                <c:pt idx="3738">
                  <c:v>9.4981570000000001E-3</c:v>
                </c:pt>
                <c:pt idx="3739">
                  <c:v>9.501074E-3</c:v>
                </c:pt>
                <c:pt idx="3740">
                  <c:v>9.5033819999999995E-3</c:v>
                </c:pt>
                <c:pt idx="3741">
                  <c:v>9.505098E-3</c:v>
                </c:pt>
                <c:pt idx="3742">
                  <c:v>9.5072390000000007E-3</c:v>
                </c:pt>
                <c:pt idx="3743">
                  <c:v>9.5084279999999993E-3</c:v>
                </c:pt>
                <c:pt idx="3744">
                  <c:v>9.509689E-3</c:v>
                </c:pt>
                <c:pt idx="3745">
                  <c:v>9.5120010000000008E-3</c:v>
                </c:pt>
                <c:pt idx="3746">
                  <c:v>9.51515E-3</c:v>
                </c:pt>
                <c:pt idx="3747">
                  <c:v>9.5206549999999994E-3</c:v>
                </c:pt>
                <c:pt idx="3748">
                  <c:v>9.5265839999999994E-3</c:v>
                </c:pt>
                <c:pt idx="3749">
                  <c:v>9.5341499999999999E-3</c:v>
                </c:pt>
                <c:pt idx="3750">
                  <c:v>9.5400160000000001E-3</c:v>
                </c:pt>
                <c:pt idx="3751">
                  <c:v>9.5451749999999995E-3</c:v>
                </c:pt>
                <c:pt idx="3752">
                  <c:v>9.5492979999999995E-3</c:v>
                </c:pt>
                <c:pt idx="3753">
                  <c:v>9.5550909999999999E-3</c:v>
                </c:pt>
                <c:pt idx="3754">
                  <c:v>9.5612409999999998E-3</c:v>
                </c:pt>
                <c:pt idx="3755">
                  <c:v>9.5670689999999992E-3</c:v>
                </c:pt>
                <c:pt idx="3756">
                  <c:v>9.5716489999999998E-3</c:v>
                </c:pt>
                <c:pt idx="3757">
                  <c:v>9.5754140000000008E-3</c:v>
                </c:pt>
                <c:pt idx="3758">
                  <c:v>9.5787660000000007E-3</c:v>
                </c:pt>
                <c:pt idx="3759">
                  <c:v>9.5837149999999996E-3</c:v>
                </c:pt>
                <c:pt idx="3760">
                  <c:v>9.5892960000000006E-3</c:v>
                </c:pt>
                <c:pt idx="3761">
                  <c:v>9.5949690000000001E-3</c:v>
                </c:pt>
                <c:pt idx="3762">
                  <c:v>9.6013780000000007E-3</c:v>
                </c:pt>
                <c:pt idx="3763">
                  <c:v>9.6027690000000006E-3</c:v>
                </c:pt>
                <c:pt idx="3764">
                  <c:v>9.6052800000000008E-3</c:v>
                </c:pt>
                <c:pt idx="3765">
                  <c:v>9.6088779999999995E-3</c:v>
                </c:pt>
                <c:pt idx="3766">
                  <c:v>9.6133639999999992E-3</c:v>
                </c:pt>
                <c:pt idx="3767">
                  <c:v>9.6192589999999998E-3</c:v>
                </c:pt>
                <c:pt idx="3768">
                  <c:v>9.6239810000000002E-3</c:v>
                </c:pt>
                <c:pt idx="3769">
                  <c:v>9.6261909999999992E-3</c:v>
                </c:pt>
                <c:pt idx="3770">
                  <c:v>9.6290639999999997E-3</c:v>
                </c:pt>
                <c:pt idx="3771">
                  <c:v>9.6308629999999999E-3</c:v>
                </c:pt>
                <c:pt idx="3772">
                  <c:v>9.6334839999999995E-3</c:v>
                </c:pt>
                <c:pt idx="3773">
                  <c:v>9.6340479999999992E-3</c:v>
                </c:pt>
                <c:pt idx="3774">
                  <c:v>9.6353059999999997E-3</c:v>
                </c:pt>
                <c:pt idx="3775">
                  <c:v>9.6380579999999997E-3</c:v>
                </c:pt>
                <c:pt idx="3776">
                  <c:v>9.6365630000000008E-3</c:v>
                </c:pt>
                <c:pt idx="3777">
                  <c:v>9.6382259999999997E-3</c:v>
                </c:pt>
                <c:pt idx="3778">
                  <c:v>9.6418119999999996E-3</c:v>
                </c:pt>
                <c:pt idx="3779">
                  <c:v>9.6428950000000003E-3</c:v>
                </c:pt>
                <c:pt idx="3780">
                  <c:v>9.643614E-3</c:v>
                </c:pt>
                <c:pt idx="3781">
                  <c:v>9.6438440000000004E-3</c:v>
                </c:pt>
                <c:pt idx="3782">
                  <c:v>9.6477960000000001E-3</c:v>
                </c:pt>
                <c:pt idx="3783">
                  <c:v>9.6496340000000007E-3</c:v>
                </c:pt>
                <c:pt idx="3784">
                  <c:v>9.6524839999999994E-3</c:v>
                </c:pt>
                <c:pt idx="3785">
                  <c:v>9.6554310000000008E-3</c:v>
                </c:pt>
                <c:pt idx="3786">
                  <c:v>9.6582639999999997E-3</c:v>
                </c:pt>
                <c:pt idx="3787">
                  <c:v>9.6601810000000003E-3</c:v>
                </c:pt>
                <c:pt idx="3788">
                  <c:v>9.6616629999999992E-3</c:v>
                </c:pt>
                <c:pt idx="3789">
                  <c:v>9.6637589999999992E-3</c:v>
                </c:pt>
                <c:pt idx="3790">
                  <c:v>9.6668629999999995E-3</c:v>
                </c:pt>
                <c:pt idx="3791">
                  <c:v>9.6710119999999997E-3</c:v>
                </c:pt>
                <c:pt idx="3792">
                  <c:v>9.6746709999999993E-3</c:v>
                </c:pt>
                <c:pt idx="3793">
                  <c:v>9.6791550000000001E-3</c:v>
                </c:pt>
                <c:pt idx="3794">
                  <c:v>9.6836500000000002E-3</c:v>
                </c:pt>
                <c:pt idx="3795">
                  <c:v>9.6890039999999993E-3</c:v>
                </c:pt>
                <c:pt idx="3796">
                  <c:v>9.6935589999999992E-3</c:v>
                </c:pt>
                <c:pt idx="3797">
                  <c:v>9.6974260000000003E-3</c:v>
                </c:pt>
                <c:pt idx="3798">
                  <c:v>9.7004440000000008E-3</c:v>
                </c:pt>
                <c:pt idx="3799">
                  <c:v>9.7036740000000007E-3</c:v>
                </c:pt>
                <c:pt idx="3800">
                  <c:v>9.706892E-3</c:v>
                </c:pt>
                <c:pt idx="3801">
                  <c:v>9.7109750000000002E-3</c:v>
                </c:pt>
                <c:pt idx="3802">
                  <c:v>9.7155060000000005E-3</c:v>
                </c:pt>
                <c:pt idx="3803">
                  <c:v>9.7195430000000006E-3</c:v>
                </c:pt>
                <c:pt idx="3804">
                  <c:v>9.7220280000000006E-3</c:v>
                </c:pt>
                <c:pt idx="3805">
                  <c:v>9.7259029999999993E-3</c:v>
                </c:pt>
                <c:pt idx="3806">
                  <c:v>9.7318839999999997E-3</c:v>
                </c:pt>
                <c:pt idx="3807">
                  <c:v>9.7369580000000004E-3</c:v>
                </c:pt>
                <c:pt idx="3808">
                  <c:v>9.7398989999999998E-3</c:v>
                </c:pt>
                <c:pt idx="3809">
                  <c:v>9.7443760000000008E-3</c:v>
                </c:pt>
                <c:pt idx="3810">
                  <c:v>9.7472489999999995E-3</c:v>
                </c:pt>
                <c:pt idx="3811">
                  <c:v>9.7510619999999996E-3</c:v>
                </c:pt>
                <c:pt idx="3812">
                  <c:v>9.7566240000000002E-3</c:v>
                </c:pt>
                <c:pt idx="3813">
                  <c:v>9.7645969999999999E-3</c:v>
                </c:pt>
                <c:pt idx="3814">
                  <c:v>9.7717910000000002E-3</c:v>
                </c:pt>
                <c:pt idx="3815">
                  <c:v>9.7755610000000003E-3</c:v>
                </c:pt>
                <c:pt idx="3816">
                  <c:v>9.7850990000000002E-3</c:v>
                </c:pt>
                <c:pt idx="3817">
                  <c:v>9.7922219999999997E-3</c:v>
                </c:pt>
                <c:pt idx="3818">
                  <c:v>9.8001410000000001E-3</c:v>
                </c:pt>
                <c:pt idx="3819">
                  <c:v>9.8075860000000001E-3</c:v>
                </c:pt>
                <c:pt idx="3820">
                  <c:v>9.8117919999999997E-3</c:v>
                </c:pt>
                <c:pt idx="3821">
                  <c:v>9.819876E-3</c:v>
                </c:pt>
                <c:pt idx="3822">
                  <c:v>9.8251810000000005E-3</c:v>
                </c:pt>
                <c:pt idx="3823">
                  <c:v>9.8332699999999999E-3</c:v>
                </c:pt>
                <c:pt idx="3824">
                  <c:v>9.8379820000000003E-3</c:v>
                </c:pt>
                <c:pt idx="3825">
                  <c:v>9.8402179999999995E-3</c:v>
                </c:pt>
                <c:pt idx="3826">
                  <c:v>9.8447949999999999E-3</c:v>
                </c:pt>
                <c:pt idx="3827">
                  <c:v>9.8484569999999997E-3</c:v>
                </c:pt>
                <c:pt idx="3828">
                  <c:v>9.8525690000000003E-3</c:v>
                </c:pt>
                <c:pt idx="3829">
                  <c:v>9.8561340000000008E-3</c:v>
                </c:pt>
                <c:pt idx="3830">
                  <c:v>9.8621390000000007E-3</c:v>
                </c:pt>
                <c:pt idx="3831">
                  <c:v>9.8688430000000004E-3</c:v>
                </c:pt>
                <c:pt idx="3832">
                  <c:v>9.8754800000000007E-3</c:v>
                </c:pt>
                <c:pt idx="3833">
                  <c:v>9.8814839999999994E-3</c:v>
                </c:pt>
                <c:pt idx="3834">
                  <c:v>9.8872070000000003E-3</c:v>
                </c:pt>
                <c:pt idx="3835">
                  <c:v>9.8909240000000006E-3</c:v>
                </c:pt>
                <c:pt idx="3836">
                  <c:v>9.8979059999999997E-3</c:v>
                </c:pt>
                <c:pt idx="3837">
                  <c:v>9.9067930000000005E-3</c:v>
                </c:pt>
                <c:pt idx="3838">
                  <c:v>9.914984E-3</c:v>
                </c:pt>
                <c:pt idx="3839">
                  <c:v>9.9206559999999999E-3</c:v>
                </c:pt>
                <c:pt idx="3840">
                  <c:v>9.9253510000000007E-3</c:v>
                </c:pt>
                <c:pt idx="3841">
                  <c:v>9.930431E-3</c:v>
                </c:pt>
                <c:pt idx="3842">
                  <c:v>9.9341010000000007E-3</c:v>
                </c:pt>
                <c:pt idx="3843">
                  <c:v>9.9382889999999995E-3</c:v>
                </c:pt>
                <c:pt idx="3844">
                  <c:v>9.9416839999999992E-3</c:v>
                </c:pt>
                <c:pt idx="3845">
                  <c:v>9.9462509999999997E-3</c:v>
                </c:pt>
                <c:pt idx="3846">
                  <c:v>9.9513420000000002E-3</c:v>
                </c:pt>
                <c:pt idx="3847">
                  <c:v>9.9553239999999998E-3</c:v>
                </c:pt>
                <c:pt idx="3848">
                  <c:v>9.9597990000000001E-3</c:v>
                </c:pt>
                <c:pt idx="3849">
                  <c:v>9.9645259999999996E-3</c:v>
                </c:pt>
                <c:pt idx="3850">
                  <c:v>9.9683059999999997E-3</c:v>
                </c:pt>
                <c:pt idx="3851">
                  <c:v>9.9731520000000008E-3</c:v>
                </c:pt>
                <c:pt idx="3852">
                  <c:v>9.9796060000000002E-3</c:v>
                </c:pt>
                <c:pt idx="3853">
                  <c:v>9.9850189999999995E-3</c:v>
                </c:pt>
                <c:pt idx="3854">
                  <c:v>9.9894719999999992E-3</c:v>
                </c:pt>
                <c:pt idx="3855">
                  <c:v>9.9950160000000007E-3</c:v>
                </c:pt>
                <c:pt idx="3856">
                  <c:v>1.000236E-2</c:v>
                </c:pt>
                <c:pt idx="3857">
                  <c:v>1.0008629999999999E-2</c:v>
                </c:pt>
                <c:pt idx="3858">
                  <c:v>1.001316E-2</c:v>
                </c:pt>
                <c:pt idx="3859">
                  <c:v>1.0017470000000001E-2</c:v>
                </c:pt>
                <c:pt idx="3860">
                  <c:v>1.002112E-2</c:v>
                </c:pt>
                <c:pt idx="3861">
                  <c:v>1.002519E-2</c:v>
                </c:pt>
                <c:pt idx="3862">
                  <c:v>1.0029349999999999E-2</c:v>
                </c:pt>
                <c:pt idx="3863">
                  <c:v>1.003472E-2</c:v>
                </c:pt>
                <c:pt idx="3864">
                  <c:v>1.0041019999999999E-2</c:v>
                </c:pt>
                <c:pt idx="3865">
                  <c:v>1.004675E-2</c:v>
                </c:pt>
                <c:pt idx="3866">
                  <c:v>1.0052999999999999E-2</c:v>
                </c:pt>
                <c:pt idx="3867">
                  <c:v>1.0060639999999999E-2</c:v>
                </c:pt>
                <c:pt idx="3868">
                  <c:v>1.0069E-2</c:v>
                </c:pt>
                <c:pt idx="3869">
                  <c:v>1.0074110000000001E-2</c:v>
                </c:pt>
                <c:pt idx="3870">
                  <c:v>1.008098E-2</c:v>
                </c:pt>
                <c:pt idx="3871">
                  <c:v>1.0089209999999999E-2</c:v>
                </c:pt>
                <c:pt idx="3872">
                  <c:v>1.0096809999999999E-2</c:v>
                </c:pt>
                <c:pt idx="3873">
                  <c:v>1.0103880000000001E-2</c:v>
                </c:pt>
                <c:pt idx="3874">
                  <c:v>1.0112370000000001E-2</c:v>
                </c:pt>
                <c:pt idx="3875">
                  <c:v>1.012069E-2</c:v>
                </c:pt>
                <c:pt idx="3876">
                  <c:v>1.0128679999999999E-2</c:v>
                </c:pt>
                <c:pt idx="3877">
                  <c:v>1.01359E-2</c:v>
                </c:pt>
                <c:pt idx="3878">
                  <c:v>1.014234E-2</c:v>
                </c:pt>
                <c:pt idx="3879">
                  <c:v>1.0149480000000001E-2</c:v>
                </c:pt>
                <c:pt idx="3880">
                  <c:v>1.0156129999999999E-2</c:v>
                </c:pt>
                <c:pt idx="3881">
                  <c:v>1.016485E-2</c:v>
                </c:pt>
                <c:pt idx="3882">
                  <c:v>1.0171360000000001E-2</c:v>
                </c:pt>
                <c:pt idx="3883">
                  <c:v>1.017932E-2</c:v>
                </c:pt>
                <c:pt idx="3884">
                  <c:v>1.0189449999999999E-2</c:v>
                </c:pt>
                <c:pt idx="3885">
                  <c:v>1.0199039999999999E-2</c:v>
                </c:pt>
                <c:pt idx="3886">
                  <c:v>1.0203540000000001E-2</c:v>
                </c:pt>
                <c:pt idx="3887">
                  <c:v>1.021038E-2</c:v>
                </c:pt>
                <c:pt idx="3888">
                  <c:v>1.0218659999999999E-2</c:v>
                </c:pt>
                <c:pt idx="3889">
                  <c:v>1.0225969999999999E-2</c:v>
                </c:pt>
                <c:pt idx="3890">
                  <c:v>1.023339E-2</c:v>
                </c:pt>
                <c:pt idx="3891">
                  <c:v>1.0237949999999999E-2</c:v>
                </c:pt>
                <c:pt idx="3892">
                  <c:v>1.024126E-2</c:v>
                </c:pt>
                <c:pt idx="3893">
                  <c:v>1.02451E-2</c:v>
                </c:pt>
                <c:pt idx="3894">
                  <c:v>1.0249629999999999E-2</c:v>
                </c:pt>
                <c:pt idx="3895">
                  <c:v>1.025596E-2</c:v>
                </c:pt>
                <c:pt idx="3896">
                  <c:v>1.0262469999999999E-2</c:v>
                </c:pt>
                <c:pt idx="3897">
                  <c:v>1.0267490000000001E-2</c:v>
                </c:pt>
                <c:pt idx="3898">
                  <c:v>1.027256E-2</c:v>
                </c:pt>
                <c:pt idx="3899">
                  <c:v>1.0276240000000001E-2</c:v>
                </c:pt>
                <c:pt idx="3900">
                  <c:v>1.027982E-2</c:v>
                </c:pt>
                <c:pt idx="3901">
                  <c:v>1.0280360000000001E-2</c:v>
                </c:pt>
                <c:pt idx="3902">
                  <c:v>1.0286379999999999E-2</c:v>
                </c:pt>
                <c:pt idx="3903">
                  <c:v>1.029419E-2</c:v>
                </c:pt>
                <c:pt idx="3904">
                  <c:v>1.0301360000000001E-2</c:v>
                </c:pt>
                <c:pt idx="3905">
                  <c:v>1.030696E-2</c:v>
                </c:pt>
                <c:pt idx="3906">
                  <c:v>1.031259E-2</c:v>
                </c:pt>
                <c:pt idx="3907">
                  <c:v>1.03193E-2</c:v>
                </c:pt>
                <c:pt idx="3908">
                  <c:v>1.0326709999999999E-2</c:v>
                </c:pt>
                <c:pt idx="3909">
                  <c:v>1.033239E-2</c:v>
                </c:pt>
                <c:pt idx="3910">
                  <c:v>1.033798E-2</c:v>
                </c:pt>
                <c:pt idx="3911">
                  <c:v>1.03426E-2</c:v>
                </c:pt>
                <c:pt idx="3912">
                  <c:v>1.034736E-2</c:v>
                </c:pt>
                <c:pt idx="3913">
                  <c:v>1.035436E-2</c:v>
                </c:pt>
                <c:pt idx="3914">
                  <c:v>1.0360960000000001E-2</c:v>
                </c:pt>
                <c:pt idx="3915">
                  <c:v>1.03672E-2</c:v>
                </c:pt>
                <c:pt idx="3916">
                  <c:v>1.037331E-2</c:v>
                </c:pt>
                <c:pt idx="3917">
                  <c:v>1.037926E-2</c:v>
                </c:pt>
                <c:pt idx="3918">
                  <c:v>1.038709E-2</c:v>
                </c:pt>
                <c:pt idx="3919">
                  <c:v>1.0390699999999999E-2</c:v>
                </c:pt>
                <c:pt idx="3920">
                  <c:v>1.039287E-2</c:v>
                </c:pt>
                <c:pt idx="3921">
                  <c:v>1.0393619999999999E-2</c:v>
                </c:pt>
                <c:pt idx="3922">
                  <c:v>1.0401229999999999E-2</c:v>
                </c:pt>
                <c:pt idx="3923">
                  <c:v>1.0403239999999999E-2</c:v>
                </c:pt>
                <c:pt idx="3924">
                  <c:v>1.0407039999999999E-2</c:v>
                </c:pt>
                <c:pt idx="3925">
                  <c:v>1.0409170000000001E-2</c:v>
                </c:pt>
                <c:pt idx="3926">
                  <c:v>1.041481E-2</c:v>
                </c:pt>
                <c:pt idx="3927">
                  <c:v>1.041805E-2</c:v>
                </c:pt>
                <c:pt idx="3928">
                  <c:v>1.0419940000000001E-2</c:v>
                </c:pt>
                <c:pt idx="3929">
                  <c:v>1.0423760000000001E-2</c:v>
                </c:pt>
                <c:pt idx="3930">
                  <c:v>1.042622E-2</c:v>
                </c:pt>
                <c:pt idx="3931">
                  <c:v>1.042774E-2</c:v>
                </c:pt>
                <c:pt idx="3932">
                  <c:v>1.043235E-2</c:v>
                </c:pt>
                <c:pt idx="3933">
                  <c:v>1.043615E-2</c:v>
                </c:pt>
                <c:pt idx="3934">
                  <c:v>1.043962E-2</c:v>
                </c:pt>
                <c:pt idx="3935">
                  <c:v>1.044219E-2</c:v>
                </c:pt>
                <c:pt idx="3936">
                  <c:v>1.0446479999999999E-2</c:v>
                </c:pt>
                <c:pt idx="3937">
                  <c:v>1.0450350000000001E-2</c:v>
                </c:pt>
                <c:pt idx="3938">
                  <c:v>1.0456109999999999E-2</c:v>
                </c:pt>
                <c:pt idx="3939">
                  <c:v>1.0462040000000001E-2</c:v>
                </c:pt>
                <c:pt idx="3940">
                  <c:v>1.046741E-2</c:v>
                </c:pt>
                <c:pt idx="3941">
                  <c:v>1.047154E-2</c:v>
                </c:pt>
                <c:pt idx="3942">
                  <c:v>1.047647E-2</c:v>
                </c:pt>
                <c:pt idx="3943">
                  <c:v>1.0481870000000001E-2</c:v>
                </c:pt>
                <c:pt idx="3944">
                  <c:v>1.0485960000000001E-2</c:v>
                </c:pt>
                <c:pt idx="3945">
                  <c:v>1.049342E-2</c:v>
                </c:pt>
                <c:pt idx="3946">
                  <c:v>1.0499619999999999E-2</c:v>
                </c:pt>
                <c:pt idx="3947">
                  <c:v>1.050456E-2</c:v>
                </c:pt>
                <c:pt idx="3948">
                  <c:v>1.050941E-2</c:v>
                </c:pt>
                <c:pt idx="3949">
                  <c:v>1.051557E-2</c:v>
                </c:pt>
                <c:pt idx="3950">
                  <c:v>1.052139E-2</c:v>
                </c:pt>
                <c:pt idx="3951">
                  <c:v>1.0527099999999999E-2</c:v>
                </c:pt>
                <c:pt idx="3952">
                  <c:v>1.0533860000000001E-2</c:v>
                </c:pt>
                <c:pt idx="3953">
                  <c:v>1.0541450000000001E-2</c:v>
                </c:pt>
                <c:pt idx="3954">
                  <c:v>1.054855E-2</c:v>
                </c:pt>
                <c:pt idx="3955">
                  <c:v>1.0555790000000001E-2</c:v>
                </c:pt>
                <c:pt idx="3956">
                  <c:v>1.0562459999999999E-2</c:v>
                </c:pt>
                <c:pt idx="3957">
                  <c:v>1.056898E-2</c:v>
                </c:pt>
                <c:pt idx="3958">
                  <c:v>1.057608E-2</c:v>
                </c:pt>
                <c:pt idx="3959">
                  <c:v>1.05839E-2</c:v>
                </c:pt>
                <c:pt idx="3960">
                  <c:v>1.059042E-2</c:v>
                </c:pt>
                <c:pt idx="3961">
                  <c:v>1.0595540000000001E-2</c:v>
                </c:pt>
                <c:pt idx="3962">
                  <c:v>1.060379E-2</c:v>
                </c:pt>
                <c:pt idx="3963">
                  <c:v>1.0608380000000001E-2</c:v>
                </c:pt>
                <c:pt idx="3964">
                  <c:v>1.061338E-2</c:v>
                </c:pt>
                <c:pt idx="3965">
                  <c:v>1.061778E-2</c:v>
                </c:pt>
                <c:pt idx="3966">
                  <c:v>1.0624740000000001E-2</c:v>
                </c:pt>
                <c:pt idx="3967">
                  <c:v>1.0632829999999999E-2</c:v>
                </c:pt>
                <c:pt idx="3968">
                  <c:v>1.0638069999999999E-2</c:v>
                </c:pt>
                <c:pt idx="3969">
                  <c:v>1.0645119999999999E-2</c:v>
                </c:pt>
                <c:pt idx="3970">
                  <c:v>1.0650949999999999E-2</c:v>
                </c:pt>
                <c:pt idx="3971">
                  <c:v>1.065494E-2</c:v>
                </c:pt>
                <c:pt idx="3972">
                  <c:v>1.0659139999999999E-2</c:v>
                </c:pt>
                <c:pt idx="3973">
                  <c:v>1.0663479999999999E-2</c:v>
                </c:pt>
                <c:pt idx="3974">
                  <c:v>1.066919E-2</c:v>
                </c:pt>
                <c:pt idx="3975">
                  <c:v>1.0685719999999999E-2</c:v>
                </c:pt>
                <c:pt idx="3976">
                  <c:v>1.068611E-2</c:v>
                </c:pt>
                <c:pt idx="3977">
                  <c:v>1.068594E-2</c:v>
                </c:pt>
                <c:pt idx="3978">
                  <c:v>1.068592E-2</c:v>
                </c:pt>
                <c:pt idx="3979">
                  <c:v>1.067601E-2</c:v>
                </c:pt>
                <c:pt idx="3980">
                  <c:v>1.068917E-2</c:v>
                </c:pt>
                <c:pt idx="3981">
                  <c:v>1.069033E-2</c:v>
                </c:pt>
                <c:pt idx="3982">
                  <c:v>1.069232E-2</c:v>
                </c:pt>
                <c:pt idx="3983">
                  <c:v>1.069399E-2</c:v>
                </c:pt>
                <c:pt idx="3984">
                  <c:v>1.069612E-2</c:v>
                </c:pt>
                <c:pt idx="3985">
                  <c:v>1.069878E-2</c:v>
                </c:pt>
                <c:pt idx="3986">
                  <c:v>1.0700380000000001E-2</c:v>
                </c:pt>
                <c:pt idx="3987">
                  <c:v>1.070254E-2</c:v>
                </c:pt>
                <c:pt idx="3988">
                  <c:v>1.070456E-2</c:v>
                </c:pt>
                <c:pt idx="3989">
                  <c:v>1.070601E-2</c:v>
                </c:pt>
                <c:pt idx="3990">
                  <c:v>1.07099E-2</c:v>
                </c:pt>
                <c:pt idx="3991">
                  <c:v>1.0713439999999999E-2</c:v>
                </c:pt>
                <c:pt idx="3992">
                  <c:v>1.0714649999999999E-2</c:v>
                </c:pt>
                <c:pt idx="3993">
                  <c:v>1.071307E-2</c:v>
                </c:pt>
                <c:pt idx="3994">
                  <c:v>1.071482E-2</c:v>
                </c:pt>
                <c:pt idx="3995">
                  <c:v>1.071599E-2</c:v>
                </c:pt>
                <c:pt idx="3996">
                  <c:v>1.0720439999999999E-2</c:v>
                </c:pt>
                <c:pt idx="3997">
                  <c:v>1.07262E-2</c:v>
                </c:pt>
                <c:pt idx="3998">
                  <c:v>1.073435E-2</c:v>
                </c:pt>
                <c:pt idx="3999">
                  <c:v>1.0740309999999999E-2</c:v>
                </c:pt>
                <c:pt idx="4000">
                  <c:v>1.0746840000000001E-2</c:v>
                </c:pt>
                <c:pt idx="4001">
                  <c:v>1.0752909999999999E-2</c:v>
                </c:pt>
                <c:pt idx="4002">
                  <c:v>1.07577E-2</c:v>
                </c:pt>
                <c:pt idx="4003">
                  <c:v>1.076058E-2</c:v>
                </c:pt>
                <c:pt idx="4004">
                  <c:v>1.076335E-2</c:v>
                </c:pt>
                <c:pt idx="4005">
                  <c:v>1.0766360000000001E-2</c:v>
                </c:pt>
                <c:pt idx="4006">
                  <c:v>1.0770210000000001E-2</c:v>
                </c:pt>
                <c:pt idx="4007">
                  <c:v>1.077474E-2</c:v>
                </c:pt>
                <c:pt idx="4008">
                  <c:v>1.0780929999999999E-2</c:v>
                </c:pt>
                <c:pt idx="4009">
                  <c:v>1.078984E-2</c:v>
                </c:pt>
                <c:pt idx="4010">
                  <c:v>1.0792609999999999E-2</c:v>
                </c:pt>
                <c:pt idx="4011">
                  <c:v>1.0795559999999999E-2</c:v>
                </c:pt>
                <c:pt idx="4012">
                  <c:v>1.0795320000000001E-2</c:v>
                </c:pt>
                <c:pt idx="4013">
                  <c:v>1.0799420000000001E-2</c:v>
                </c:pt>
                <c:pt idx="4014">
                  <c:v>1.0805449999999999E-2</c:v>
                </c:pt>
                <c:pt idx="4015">
                  <c:v>1.081231E-2</c:v>
                </c:pt>
                <c:pt idx="4016">
                  <c:v>1.081463E-2</c:v>
                </c:pt>
                <c:pt idx="4017">
                  <c:v>1.081181E-2</c:v>
                </c:pt>
                <c:pt idx="4018">
                  <c:v>1.0815389999999999E-2</c:v>
                </c:pt>
                <c:pt idx="4019">
                  <c:v>1.082208E-2</c:v>
                </c:pt>
                <c:pt idx="4020">
                  <c:v>1.0827E-2</c:v>
                </c:pt>
                <c:pt idx="4021">
                  <c:v>1.083104E-2</c:v>
                </c:pt>
                <c:pt idx="4022">
                  <c:v>1.0832680000000001E-2</c:v>
                </c:pt>
                <c:pt idx="4023">
                  <c:v>1.083664E-2</c:v>
                </c:pt>
                <c:pt idx="4024">
                  <c:v>1.0842539999999999E-2</c:v>
                </c:pt>
                <c:pt idx="4025">
                  <c:v>1.084852E-2</c:v>
                </c:pt>
                <c:pt idx="4026">
                  <c:v>1.0852580000000001E-2</c:v>
                </c:pt>
                <c:pt idx="4027">
                  <c:v>1.0858309999999999E-2</c:v>
                </c:pt>
                <c:pt idx="4028">
                  <c:v>1.0861050000000001E-2</c:v>
                </c:pt>
                <c:pt idx="4029">
                  <c:v>1.086326E-2</c:v>
                </c:pt>
                <c:pt idx="4030">
                  <c:v>1.086491E-2</c:v>
                </c:pt>
                <c:pt idx="4031">
                  <c:v>1.086577E-2</c:v>
                </c:pt>
                <c:pt idx="4032">
                  <c:v>1.0866539999999999E-2</c:v>
                </c:pt>
                <c:pt idx="4033">
                  <c:v>1.0867450000000001E-2</c:v>
                </c:pt>
                <c:pt idx="4034">
                  <c:v>1.086896E-2</c:v>
                </c:pt>
                <c:pt idx="4035">
                  <c:v>1.086997E-2</c:v>
                </c:pt>
                <c:pt idx="4036">
                  <c:v>1.087131E-2</c:v>
                </c:pt>
                <c:pt idx="4037">
                  <c:v>1.087346E-2</c:v>
                </c:pt>
                <c:pt idx="4038">
                  <c:v>1.087598E-2</c:v>
                </c:pt>
                <c:pt idx="4039">
                  <c:v>1.0877919999999999E-2</c:v>
                </c:pt>
                <c:pt idx="4040">
                  <c:v>1.0878509999999999E-2</c:v>
                </c:pt>
                <c:pt idx="4041">
                  <c:v>1.088072E-2</c:v>
                </c:pt>
                <c:pt idx="4042">
                  <c:v>1.0882040000000001E-2</c:v>
                </c:pt>
                <c:pt idx="4043">
                  <c:v>1.08842E-2</c:v>
                </c:pt>
                <c:pt idx="4044">
                  <c:v>1.088398E-2</c:v>
                </c:pt>
                <c:pt idx="4045">
                  <c:v>1.0885840000000001E-2</c:v>
                </c:pt>
                <c:pt idx="4046">
                  <c:v>1.088594E-2</c:v>
                </c:pt>
                <c:pt idx="4047">
                  <c:v>1.088538E-2</c:v>
                </c:pt>
                <c:pt idx="4048">
                  <c:v>1.088368E-2</c:v>
                </c:pt>
                <c:pt idx="4049">
                  <c:v>1.088269E-2</c:v>
                </c:pt>
                <c:pt idx="4050">
                  <c:v>1.088187E-2</c:v>
                </c:pt>
                <c:pt idx="4051">
                  <c:v>1.088163E-2</c:v>
                </c:pt>
                <c:pt idx="4052">
                  <c:v>1.088313E-2</c:v>
                </c:pt>
                <c:pt idx="4053">
                  <c:v>1.088394E-2</c:v>
                </c:pt>
                <c:pt idx="4054">
                  <c:v>1.0884390000000001E-2</c:v>
                </c:pt>
                <c:pt idx="4055">
                  <c:v>1.0886730000000001E-2</c:v>
                </c:pt>
                <c:pt idx="4056">
                  <c:v>1.0887590000000001E-2</c:v>
                </c:pt>
                <c:pt idx="4057">
                  <c:v>1.088864E-2</c:v>
                </c:pt>
                <c:pt idx="4058">
                  <c:v>1.088942E-2</c:v>
                </c:pt>
                <c:pt idx="4059">
                  <c:v>1.0890240000000001E-2</c:v>
                </c:pt>
                <c:pt idx="4060">
                  <c:v>1.0891359999999999E-2</c:v>
                </c:pt>
                <c:pt idx="4061">
                  <c:v>1.089155E-2</c:v>
                </c:pt>
                <c:pt idx="4062">
                  <c:v>1.089356E-2</c:v>
                </c:pt>
                <c:pt idx="4063">
                  <c:v>1.089627E-2</c:v>
                </c:pt>
                <c:pt idx="4064">
                  <c:v>1.0899900000000001E-2</c:v>
                </c:pt>
                <c:pt idx="4065">
                  <c:v>1.0901009999999999E-2</c:v>
                </c:pt>
                <c:pt idx="4066">
                  <c:v>1.090446E-2</c:v>
                </c:pt>
                <c:pt idx="4067">
                  <c:v>1.090704E-2</c:v>
                </c:pt>
                <c:pt idx="4068">
                  <c:v>1.090961E-2</c:v>
                </c:pt>
                <c:pt idx="4069">
                  <c:v>1.091251E-2</c:v>
                </c:pt>
                <c:pt idx="4070">
                  <c:v>1.091513E-2</c:v>
                </c:pt>
                <c:pt idx="4071">
                  <c:v>1.091687E-2</c:v>
                </c:pt>
                <c:pt idx="4072">
                  <c:v>1.091756E-2</c:v>
                </c:pt>
                <c:pt idx="4073">
                  <c:v>1.0917420000000001E-2</c:v>
                </c:pt>
                <c:pt idx="4074">
                  <c:v>1.091689E-2</c:v>
                </c:pt>
                <c:pt idx="4075">
                  <c:v>1.091866E-2</c:v>
                </c:pt>
                <c:pt idx="4076">
                  <c:v>1.0919450000000001E-2</c:v>
                </c:pt>
                <c:pt idx="4077">
                  <c:v>1.0920529999999999E-2</c:v>
                </c:pt>
                <c:pt idx="4078">
                  <c:v>1.0922070000000001E-2</c:v>
                </c:pt>
                <c:pt idx="4079">
                  <c:v>1.0922039999999999E-2</c:v>
                </c:pt>
                <c:pt idx="4080">
                  <c:v>1.092216E-2</c:v>
                </c:pt>
                <c:pt idx="4081">
                  <c:v>1.092447E-2</c:v>
                </c:pt>
                <c:pt idx="4082">
                  <c:v>1.092972E-2</c:v>
                </c:pt>
                <c:pt idx="4083">
                  <c:v>1.093002E-2</c:v>
                </c:pt>
                <c:pt idx="4084">
                  <c:v>1.093245E-2</c:v>
                </c:pt>
                <c:pt idx="4085">
                  <c:v>1.0935169999999999E-2</c:v>
                </c:pt>
                <c:pt idx="4086">
                  <c:v>1.0939269999999999E-2</c:v>
                </c:pt>
                <c:pt idx="4087">
                  <c:v>1.0943080000000001E-2</c:v>
                </c:pt>
                <c:pt idx="4088">
                  <c:v>1.09455E-2</c:v>
                </c:pt>
                <c:pt idx="4089">
                  <c:v>1.094826E-2</c:v>
                </c:pt>
                <c:pt idx="4090">
                  <c:v>1.095077E-2</c:v>
                </c:pt>
                <c:pt idx="4091">
                  <c:v>1.095746E-2</c:v>
                </c:pt>
                <c:pt idx="4092">
                  <c:v>1.0962E-2</c:v>
                </c:pt>
                <c:pt idx="4093">
                  <c:v>1.096569E-2</c:v>
                </c:pt>
                <c:pt idx="4094">
                  <c:v>1.096303E-2</c:v>
                </c:pt>
                <c:pt idx="4095">
                  <c:v>1.095754E-2</c:v>
                </c:pt>
                <c:pt idx="4096">
                  <c:v>1.0962589999999999E-2</c:v>
                </c:pt>
                <c:pt idx="4097">
                  <c:v>1.0960910000000001E-2</c:v>
                </c:pt>
                <c:pt idx="4098">
                  <c:v>1.0961510000000001E-2</c:v>
                </c:pt>
                <c:pt idx="4099">
                  <c:v>1.0960259999999999E-2</c:v>
                </c:pt>
                <c:pt idx="4100">
                  <c:v>1.095669E-2</c:v>
                </c:pt>
                <c:pt idx="4101">
                  <c:v>1.095762E-2</c:v>
                </c:pt>
                <c:pt idx="4102">
                  <c:v>1.0958799999999999E-2</c:v>
                </c:pt>
                <c:pt idx="4103">
                  <c:v>1.096079E-2</c:v>
                </c:pt>
                <c:pt idx="4104">
                  <c:v>1.09614E-2</c:v>
                </c:pt>
                <c:pt idx="4105">
                  <c:v>1.0959429999999999E-2</c:v>
                </c:pt>
                <c:pt idx="4106">
                  <c:v>1.0962690000000001E-2</c:v>
                </c:pt>
                <c:pt idx="4107">
                  <c:v>1.096374E-2</c:v>
                </c:pt>
                <c:pt idx="4108">
                  <c:v>1.0961139999999999E-2</c:v>
                </c:pt>
                <c:pt idx="4109">
                  <c:v>1.0958499999999999E-2</c:v>
                </c:pt>
                <c:pt idx="4110">
                  <c:v>1.0960589999999999E-2</c:v>
                </c:pt>
                <c:pt idx="4111">
                  <c:v>1.0964689999999999E-2</c:v>
                </c:pt>
                <c:pt idx="4112">
                  <c:v>1.0966490000000001E-2</c:v>
                </c:pt>
                <c:pt idx="4113">
                  <c:v>1.097134E-2</c:v>
                </c:pt>
                <c:pt idx="4114">
                  <c:v>1.097476E-2</c:v>
                </c:pt>
                <c:pt idx="4115">
                  <c:v>1.097857E-2</c:v>
                </c:pt>
                <c:pt idx="4116">
                  <c:v>1.0982479999999999E-2</c:v>
                </c:pt>
                <c:pt idx="4117">
                  <c:v>1.098711E-2</c:v>
                </c:pt>
                <c:pt idx="4118">
                  <c:v>1.099004E-2</c:v>
                </c:pt>
                <c:pt idx="4119">
                  <c:v>1.099431E-2</c:v>
                </c:pt>
                <c:pt idx="4120">
                  <c:v>1.0995990000000001E-2</c:v>
                </c:pt>
                <c:pt idx="4121">
                  <c:v>1.099701E-2</c:v>
                </c:pt>
                <c:pt idx="4122">
                  <c:v>1.100052E-2</c:v>
                </c:pt>
                <c:pt idx="4123">
                  <c:v>1.100341E-2</c:v>
                </c:pt>
                <c:pt idx="4124">
                  <c:v>1.100666E-2</c:v>
                </c:pt>
                <c:pt idx="4125">
                  <c:v>1.1008479999999999E-2</c:v>
                </c:pt>
                <c:pt idx="4126">
                  <c:v>1.1009059999999999E-2</c:v>
                </c:pt>
                <c:pt idx="4127">
                  <c:v>1.101594E-2</c:v>
                </c:pt>
                <c:pt idx="4128">
                  <c:v>1.102234E-2</c:v>
                </c:pt>
                <c:pt idx="4129">
                  <c:v>1.102732E-2</c:v>
                </c:pt>
                <c:pt idx="4130">
                  <c:v>1.102706E-2</c:v>
                </c:pt>
                <c:pt idx="4131">
                  <c:v>1.10288E-2</c:v>
                </c:pt>
                <c:pt idx="4132">
                  <c:v>1.103082E-2</c:v>
                </c:pt>
                <c:pt idx="4133">
                  <c:v>1.1032139999999999E-2</c:v>
                </c:pt>
                <c:pt idx="4134">
                  <c:v>1.1034169999999999E-2</c:v>
                </c:pt>
                <c:pt idx="4135">
                  <c:v>1.1036270000000001E-2</c:v>
                </c:pt>
                <c:pt idx="4136">
                  <c:v>1.103954E-2</c:v>
                </c:pt>
                <c:pt idx="4137">
                  <c:v>1.104192E-2</c:v>
                </c:pt>
                <c:pt idx="4138">
                  <c:v>1.1045309999999999E-2</c:v>
                </c:pt>
                <c:pt idx="4139">
                  <c:v>1.1047710000000001E-2</c:v>
                </c:pt>
                <c:pt idx="4140">
                  <c:v>1.104948E-2</c:v>
                </c:pt>
                <c:pt idx="4141">
                  <c:v>1.105416E-2</c:v>
                </c:pt>
                <c:pt idx="4142">
                  <c:v>1.105368E-2</c:v>
                </c:pt>
                <c:pt idx="4143">
                  <c:v>1.106065E-2</c:v>
                </c:pt>
                <c:pt idx="4144">
                  <c:v>1.106216E-2</c:v>
                </c:pt>
                <c:pt idx="4145">
                  <c:v>1.1066869999999999E-2</c:v>
                </c:pt>
                <c:pt idx="4146">
                  <c:v>1.106826E-2</c:v>
                </c:pt>
                <c:pt idx="4147">
                  <c:v>1.1069580000000001E-2</c:v>
                </c:pt>
                <c:pt idx="4148">
                  <c:v>1.10741E-2</c:v>
                </c:pt>
                <c:pt idx="4149">
                  <c:v>1.107645E-2</c:v>
                </c:pt>
                <c:pt idx="4150">
                  <c:v>1.108086E-2</c:v>
                </c:pt>
                <c:pt idx="4151">
                  <c:v>1.108434E-2</c:v>
                </c:pt>
                <c:pt idx="4152">
                  <c:v>1.10914E-2</c:v>
                </c:pt>
                <c:pt idx="4153">
                  <c:v>1.109799E-2</c:v>
                </c:pt>
                <c:pt idx="4154">
                  <c:v>1.1099059999999999E-2</c:v>
                </c:pt>
                <c:pt idx="4155">
                  <c:v>1.109834E-2</c:v>
                </c:pt>
                <c:pt idx="4156">
                  <c:v>1.109803E-2</c:v>
                </c:pt>
                <c:pt idx="4157">
                  <c:v>1.111203E-2</c:v>
                </c:pt>
                <c:pt idx="4158">
                  <c:v>1.1117510000000001E-2</c:v>
                </c:pt>
                <c:pt idx="4159">
                  <c:v>1.112512E-2</c:v>
                </c:pt>
                <c:pt idx="4160">
                  <c:v>1.1132420000000001E-2</c:v>
                </c:pt>
                <c:pt idx="4161">
                  <c:v>1.1139E-2</c:v>
                </c:pt>
                <c:pt idx="4162">
                  <c:v>1.114772E-2</c:v>
                </c:pt>
                <c:pt idx="4163">
                  <c:v>1.11559E-2</c:v>
                </c:pt>
                <c:pt idx="4164">
                  <c:v>1.116401E-2</c:v>
                </c:pt>
                <c:pt idx="4165">
                  <c:v>1.1171749999999999E-2</c:v>
                </c:pt>
                <c:pt idx="4166">
                  <c:v>1.117803E-2</c:v>
                </c:pt>
                <c:pt idx="4167">
                  <c:v>1.1184039999999999E-2</c:v>
                </c:pt>
                <c:pt idx="4168">
                  <c:v>1.119055E-2</c:v>
                </c:pt>
                <c:pt idx="4169">
                  <c:v>1.119699E-2</c:v>
                </c:pt>
                <c:pt idx="4170">
                  <c:v>1.120839E-2</c:v>
                </c:pt>
                <c:pt idx="4171">
                  <c:v>1.121344E-2</c:v>
                </c:pt>
                <c:pt idx="4172">
                  <c:v>1.122038E-2</c:v>
                </c:pt>
                <c:pt idx="4173">
                  <c:v>1.1224949999999999E-2</c:v>
                </c:pt>
                <c:pt idx="4174">
                  <c:v>1.1227590000000001E-2</c:v>
                </c:pt>
                <c:pt idx="4175">
                  <c:v>1.122979E-2</c:v>
                </c:pt>
                <c:pt idx="4176">
                  <c:v>1.1231110000000001E-2</c:v>
                </c:pt>
                <c:pt idx="4177">
                  <c:v>1.123612E-2</c:v>
                </c:pt>
                <c:pt idx="4178">
                  <c:v>1.124005E-2</c:v>
                </c:pt>
                <c:pt idx="4179">
                  <c:v>1.124582E-2</c:v>
                </c:pt>
                <c:pt idx="4180">
                  <c:v>1.125289E-2</c:v>
                </c:pt>
                <c:pt idx="4181">
                  <c:v>1.12575E-2</c:v>
                </c:pt>
                <c:pt idx="4182">
                  <c:v>1.126166E-2</c:v>
                </c:pt>
                <c:pt idx="4183">
                  <c:v>1.1267930000000001E-2</c:v>
                </c:pt>
                <c:pt idx="4184">
                  <c:v>1.1270209999999999E-2</c:v>
                </c:pt>
                <c:pt idx="4185">
                  <c:v>1.128463E-2</c:v>
                </c:pt>
                <c:pt idx="4186">
                  <c:v>1.12943E-2</c:v>
                </c:pt>
                <c:pt idx="4187">
                  <c:v>1.130078E-2</c:v>
                </c:pt>
                <c:pt idx="4188">
                  <c:v>1.130567E-2</c:v>
                </c:pt>
                <c:pt idx="4189">
                  <c:v>1.1301780000000001E-2</c:v>
                </c:pt>
                <c:pt idx="4190">
                  <c:v>1.130479E-2</c:v>
                </c:pt>
                <c:pt idx="4191">
                  <c:v>1.1311359999999999E-2</c:v>
                </c:pt>
                <c:pt idx="4192">
                  <c:v>1.1318E-2</c:v>
                </c:pt>
                <c:pt idx="4193">
                  <c:v>1.132333E-2</c:v>
                </c:pt>
                <c:pt idx="4194">
                  <c:v>1.1328400000000001E-2</c:v>
                </c:pt>
                <c:pt idx="4195">
                  <c:v>1.133498E-2</c:v>
                </c:pt>
                <c:pt idx="4196">
                  <c:v>1.1340619999999999E-2</c:v>
                </c:pt>
                <c:pt idx="4197">
                  <c:v>1.134869E-2</c:v>
                </c:pt>
                <c:pt idx="4198">
                  <c:v>1.13572E-2</c:v>
                </c:pt>
                <c:pt idx="4199">
                  <c:v>1.1357519999999999E-2</c:v>
                </c:pt>
                <c:pt idx="4200">
                  <c:v>1.1356059999999999E-2</c:v>
                </c:pt>
                <c:pt idx="4201">
                  <c:v>1.136004E-2</c:v>
                </c:pt>
                <c:pt idx="4202">
                  <c:v>1.137108E-2</c:v>
                </c:pt>
                <c:pt idx="4203">
                  <c:v>1.1376270000000001E-2</c:v>
                </c:pt>
                <c:pt idx="4204">
                  <c:v>1.138374E-2</c:v>
                </c:pt>
                <c:pt idx="4205">
                  <c:v>1.139193E-2</c:v>
                </c:pt>
                <c:pt idx="4206">
                  <c:v>1.140035E-2</c:v>
                </c:pt>
                <c:pt idx="4207">
                  <c:v>1.140912E-2</c:v>
                </c:pt>
                <c:pt idx="4208">
                  <c:v>1.141986E-2</c:v>
                </c:pt>
                <c:pt idx="4209">
                  <c:v>1.143162E-2</c:v>
                </c:pt>
                <c:pt idx="4210">
                  <c:v>1.144334E-2</c:v>
                </c:pt>
                <c:pt idx="4211">
                  <c:v>1.145504E-2</c:v>
                </c:pt>
                <c:pt idx="4212">
                  <c:v>1.146497E-2</c:v>
                </c:pt>
                <c:pt idx="4213">
                  <c:v>1.147778E-2</c:v>
                </c:pt>
                <c:pt idx="4214">
                  <c:v>1.149003E-2</c:v>
                </c:pt>
                <c:pt idx="4215">
                  <c:v>1.149701E-2</c:v>
                </c:pt>
                <c:pt idx="4216">
                  <c:v>1.1509699999999999E-2</c:v>
                </c:pt>
                <c:pt idx="4217">
                  <c:v>1.1521119999999999E-2</c:v>
                </c:pt>
                <c:pt idx="4218">
                  <c:v>1.153004E-2</c:v>
                </c:pt>
                <c:pt idx="4219">
                  <c:v>1.153946E-2</c:v>
                </c:pt>
                <c:pt idx="4220">
                  <c:v>1.1549500000000001E-2</c:v>
                </c:pt>
                <c:pt idx="4221">
                  <c:v>1.155876E-2</c:v>
                </c:pt>
                <c:pt idx="4222">
                  <c:v>1.15689E-2</c:v>
                </c:pt>
                <c:pt idx="4223">
                  <c:v>1.157452E-2</c:v>
                </c:pt>
                <c:pt idx="4224">
                  <c:v>1.157946E-2</c:v>
                </c:pt>
                <c:pt idx="4225">
                  <c:v>1.1585059999999999E-2</c:v>
                </c:pt>
                <c:pt idx="4226">
                  <c:v>1.159488E-2</c:v>
                </c:pt>
                <c:pt idx="4227">
                  <c:v>1.160574E-2</c:v>
                </c:pt>
                <c:pt idx="4228">
                  <c:v>1.161266E-2</c:v>
                </c:pt>
                <c:pt idx="4229">
                  <c:v>1.161805E-2</c:v>
                </c:pt>
                <c:pt idx="4230">
                  <c:v>1.1624199999999999E-2</c:v>
                </c:pt>
                <c:pt idx="4231">
                  <c:v>1.162994E-2</c:v>
                </c:pt>
                <c:pt idx="4232">
                  <c:v>1.163574E-2</c:v>
                </c:pt>
                <c:pt idx="4233">
                  <c:v>1.164278E-2</c:v>
                </c:pt>
                <c:pt idx="4234">
                  <c:v>1.16486E-2</c:v>
                </c:pt>
                <c:pt idx="4235">
                  <c:v>1.165382E-2</c:v>
                </c:pt>
                <c:pt idx="4236">
                  <c:v>1.165942E-2</c:v>
                </c:pt>
                <c:pt idx="4237">
                  <c:v>1.1664910000000001E-2</c:v>
                </c:pt>
                <c:pt idx="4238">
                  <c:v>1.1671630000000001E-2</c:v>
                </c:pt>
                <c:pt idx="4239">
                  <c:v>1.1678880000000001E-2</c:v>
                </c:pt>
                <c:pt idx="4240">
                  <c:v>1.168697E-2</c:v>
                </c:pt>
                <c:pt idx="4241">
                  <c:v>1.169477E-2</c:v>
                </c:pt>
                <c:pt idx="4242">
                  <c:v>1.17018E-2</c:v>
                </c:pt>
                <c:pt idx="4243">
                  <c:v>1.170886E-2</c:v>
                </c:pt>
                <c:pt idx="4244">
                  <c:v>1.171495E-2</c:v>
                </c:pt>
                <c:pt idx="4245">
                  <c:v>1.1719820000000001E-2</c:v>
                </c:pt>
                <c:pt idx="4246">
                  <c:v>1.1722740000000001E-2</c:v>
                </c:pt>
                <c:pt idx="4247">
                  <c:v>1.172396E-2</c:v>
                </c:pt>
                <c:pt idx="4248">
                  <c:v>1.1732579999999999E-2</c:v>
                </c:pt>
                <c:pt idx="4249">
                  <c:v>1.17325E-2</c:v>
                </c:pt>
                <c:pt idx="4250">
                  <c:v>1.1738200000000001E-2</c:v>
                </c:pt>
                <c:pt idx="4251">
                  <c:v>1.174386E-2</c:v>
                </c:pt>
                <c:pt idx="4252">
                  <c:v>1.175118E-2</c:v>
                </c:pt>
                <c:pt idx="4253">
                  <c:v>1.1756859999999999E-2</c:v>
                </c:pt>
                <c:pt idx="4254">
                  <c:v>1.1763859999999999E-2</c:v>
                </c:pt>
                <c:pt idx="4255">
                  <c:v>1.1770360000000001E-2</c:v>
                </c:pt>
                <c:pt idx="4256">
                  <c:v>1.177797E-2</c:v>
                </c:pt>
                <c:pt idx="4257">
                  <c:v>1.1783760000000001E-2</c:v>
                </c:pt>
                <c:pt idx="4258">
                  <c:v>1.17894E-2</c:v>
                </c:pt>
                <c:pt idx="4259">
                  <c:v>1.179441E-2</c:v>
                </c:pt>
                <c:pt idx="4260">
                  <c:v>1.179934E-2</c:v>
                </c:pt>
                <c:pt idx="4261">
                  <c:v>1.180468E-2</c:v>
                </c:pt>
                <c:pt idx="4262">
                  <c:v>1.1810019999999999E-2</c:v>
                </c:pt>
                <c:pt idx="4263">
                  <c:v>1.181599E-2</c:v>
                </c:pt>
                <c:pt idx="4264">
                  <c:v>1.1822060000000001E-2</c:v>
                </c:pt>
                <c:pt idx="4265">
                  <c:v>1.182792E-2</c:v>
                </c:pt>
                <c:pt idx="4266">
                  <c:v>1.1833389999999999E-2</c:v>
                </c:pt>
                <c:pt idx="4267">
                  <c:v>1.183902E-2</c:v>
                </c:pt>
                <c:pt idx="4268">
                  <c:v>1.1844489999999999E-2</c:v>
                </c:pt>
                <c:pt idx="4269">
                  <c:v>1.1851510000000001E-2</c:v>
                </c:pt>
                <c:pt idx="4270">
                  <c:v>1.18586E-2</c:v>
                </c:pt>
                <c:pt idx="4271">
                  <c:v>1.18669E-2</c:v>
                </c:pt>
                <c:pt idx="4272">
                  <c:v>1.1874350000000001E-2</c:v>
                </c:pt>
                <c:pt idx="4273">
                  <c:v>1.1879499999999999E-2</c:v>
                </c:pt>
                <c:pt idx="4274">
                  <c:v>1.188586E-2</c:v>
                </c:pt>
                <c:pt idx="4275">
                  <c:v>1.189115E-2</c:v>
                </c:pt>
                <c:pt idx="4276">
                  <c:v>1.1896520000000001E-2</c:v>
                </c:pt>
                <c:pt idx="4277">
                  <c:v>1.1899130000000001E-2</c:v>
                </c:pt>
                <c:pt idx="4278">
                  <c:v>1.190424E-2</c:v>
                </c:pt>
                <c:pt idx="4279">
                  <c:v>1.191033E-2</c:v>
                </c:pt>
                <c:pt idx="4280">
                  <c:v>1.1916980000000001E-2</c:v>
                </c:pt>
                <c:pt idx="4281">
                  <c:v>1.1922540000000001E-2</c:v>
                </c:pt>
                <c:pt idx="4282">
                  <c:v>1.1928090000000001E-2</c:v>
                </c:pt>
                <c:pt idx="4283">
                  <c:v>1.193642E-2</c:v>
                </c:pt>
                <c:pt idx="4284">
                  <c:v>1.194227E-2</c:v>
                </c:pt>
                <c:pt idx="4285">
                  <c:v>1.19472E-2</c:v>
                </c:pt>
                <c:pt idx="4286">
                  <c:v>1.195184E-2</c:v>
                </c:pt>
                <c:pt idx="4287">
                  <c:v>1.1955149999999999E-2</c:v>
                </c:pt>
                <c:pt idx="4288">
                  <c:v>1.196114E-2</c:v>
                </c:pt>
                <c:pt idx="4289">
                  <c:v>1.196405E-2</c:v>
                </c:pt>
                <c:pt idx="4290">
                  <c:v>1.196671E-2</c:v>
                </c:pt>
                <c:pt idx="4291">
                  <c:v>1.19699E-2</c:v>
                </c:pt>
                <c:pt idx="4292">
                  <c:v>1.1973309999999999E-2</c:v>
                </c:pt>
                <c:pt idx="4293">
                  <c:v>1.197672E-2</c:v>
                </c:pt>
                <c:pt idx="4294">
                  <c:v>1.19793E-2</c:v>
                </c:pt>
                <c:pt idx="4295">
                  <c:v>1.19839E-2</c:v>
                </c:pt>
                <c:pt idx="4296">
                  <c:v>1.198724E-2</c:v>
                </c:pt>
                <c:pt idx="4297">
                  <c:v>1.199219E-2</c:v>
                </c:pt>
                <c:pt idx="4298">
                  <c:v>1.19965E-2</c:v>
                </c:pt>
                <c:pt idx="4299">
                  <c:v>1.200209E-2</c:v>
                </c:pt>
                <c:pt idx="4300">
                  <c:v>1.2008909999999999E-2</c:v>
                </c:pt>
                <c:pt idx="4301">
                  <c:v>1.201376E-2</c:v>
                </c:pt>
                <c:pt idx="4302">
                  <c:v>1.201866E-2</c:v>
                </c:pt>
                <c:pt idx="4303">
                  <c:v>1.202289E-2</c:v>
                </c:pt>
                <c:pt idx="4304">
                  <c:v>1.202685E-2</c:v>
                </c:pt>
                <c:pt idx="4305">
                  <c:v>1.2032950000000001E-2</c:v>
                </c:pt>
                <c:pt idx="4306">
                  <c:v>1.204041E-2</c:v>
                </c:pt>
                <c:pt idx="4307">
                  <c:v>1.2048639999999999E-2</c:v>
                </c:pt>
                <c:pt idx="4308">
                  <c:v>1.2048430000000001E-2</c:v>
                </c:pt>
                <c:pt idx="4309">
                  <c:v>1.2049229999999999E-2</c:v>
                </c:pt>
                <c:pt idx="4310">
                  <c:v>1.205351E-2</c:v>
                </c:pt>
                <c:pt idx="4311">
                  <c:v>1.2055740000000001E-2</c:v>
                </c:pt>
                <c:pt idx="4312">
                  <c:v>1.20585E-2</c:v>
                </c:pt>
                <c:pt idx="4313">
                  <c:v>1.2058879999999999E-2</c:v>
                </c:pt>
                <c:pt idx="4314">
                  <c:v>1.205844E-2</c:v>
                </c:pt>
                <c:pt idx="4315">
                  <c:v>1.206088E-2</c:v>
                </c:pt>
                <c:pt idx="4316">
                  <c:v>1.206482E-2</c:v>
                </c:pt>
                <c:pt idx="4317">
                  <c:v>1.2071770000000001E-2</c:v>
                </c:pt>
                <c:pt idx="4318">
                  <c:v>1.2076119999999999E-2</c:v>
                </c:pt>
                <c:pt idx="4319">
                  <c:v>1.2077060000000001E-2</c:v>
                </c:pt>
                <c:pt idx="4320">
                  <c:v>1.207914E-2</c:v>
                </c:pt>
                <c:pt idx="4321">
                  <c:v>1.208216E-2</c:v>
                </c:pt>
                <c:pt idx="4322">
                  <c:v>1.2083730000000001E-2</c:v>
                </c:pt>
                <c:pt idx="4323">
                  <c:v>1.2082559999999999E-2</c:v>
                </c:pt>
                <c:pt idx="4324">
                  <c:v>1.20833E-2</c:v>
                </c:pt>
                <c:pt idx="4325">
                  <c:v>1.209005E-2</c:v>
                </c:pt>
                <c:pt idx="4326">
                  <c:v>1.209347E-2</c:v>
                </c:pt>
                <c:pt idx="4327">
                  <c:v>1.2097E-2</c:v>
                </c:pt>
                <c:pt idx="4328">
                  <c:v>1.2097149999999999E-2</c:v>
                </c:pt>
                <c:pt idx="4329">
                  <c:v>1.210083E-2</c:v>
                </c:pt>
                <c:pt idx="4330">
                  <c:v>1.2113759999999999E-2</c:v>
                </c:pt>
                <c:pt idx="4331">
                  <c:v>1.211803E-2</c:v>
                </c:pt>
                <c:pt idx="4332">
                  <c:v>1.212218E-2</c:v>
                </c:pt>
                <c:pt idx="4333">
                  <c:v>1.2125759999999999E-2</c:v>
                </c:pt>
                <c:pt idx="4334">
                  <c:v>1.2129640000000001E-2</c:v>
                </c:pt>
                <c:pt idx="4335">
                  <c:v>1.21336E-2</c:v>
                </c:pt>
                <c:pt idx="4336">
                  <c:v>1.213736E-2</c:v>
                </c:pt>
                <c:pt idx="4337">
                  <c:v>1.214136E-2</c:v>
                </c:pt>
                <c:pt idx="4338">
                  <c:v>1.21472E-2</c:v>
                </c:pt>
                <c:pt idx="4339">
                  <c:v>1.215113E-2</c:v>
                </c:pt>
                <c:pt idx="4340">
                  <c:v>1.215399E-2</c:v>
                </c:pt>
                <c:pt idx="4341">
                  <c:v>1.2157899999999999E-2</c:v>
                </c:pt>
                <c:pt idx="4342">
                  <c:v>1.216362E-2</c:v>
                </c:pt>
                <c:pt idx="4343">
                  <c:v>1.217029E-2</c:v>
                </c:pt>
                <c:pt idx="4344">
                  <c:v>1.2176289999999999E-2</c:v>
                </c:pt>
                <c:pt idx="4345">
                  <c:v>1.218149E-2</c:v>
                </c:pt>
                <c:pt idx="4346">
                  <c:v>1.218632E-2</c:v>
                </c:pt>
                <c:pt idx="4347">
                  <c:v>1.219043E-2</c:v>
                </c:pt>
                <c:pt idx="4348">
                  <c:v>1.2194399999999999E-2</c:v>
                </c:pt>
                <c:pt idx="4349">
                  <c:v>1.2197990000000001E-2</c:v>
                </c:pt>
                <c:pt idx="4350">
                  <c:v>1.220448E-2</c:v>
                </c:pt>
                <c:pt idx="4351">
                  <c:v>1.221062E-2</c:v>
                </c:pt>
                <c:pt idx="4352">
                  <c:v>1.221622E-2</c:v>
                </c:pt>
                <c:pt idx="4353">
                  <c:v>1.2221940000000001E-2</c:v>
                </c:pt>
                <c:pt idx="4354">
                  <c:v>1.2226519999999999E-2</c:v>
                </c:pt>
                <c:pt idx="4355">
                  <c:v>1.223164E-2</c:v>
                </c:pt>
                <c:pt idx="4356">
                  <c:v>1.223575E-2</c:v>
                </c:pt>
                <c:pt idx="4357">
                  <c:v>1.2239150000000001E-2</c:v>
                </c:pt>
                <c:pt idx="4358">
                  <c:v>1.2243779999999999E-2</c:v>
                </c:pt>
                <c:pt idx="4359">
                  <c:v>1.2247569999999999E-2</c:v>
                </c:pt>
                <c:pt idx="4360">
                  <c:v>1.225306E-2</c:v>
                </c:pt>
                <c:pt idx="4361">
                  <c:v>1.22583E-2</c:v>
                </c:pt>
                <c:pt idx="4362">
                  <c:v>1.226265E-2</c:v>
                </c:pt>
                <c:pt idx="4363">
                  <c:v>1.2268390000000001E-2</c:v>
                </c:pt>
                <c:pt idx="4364">
                  <c:v>1.2273360000000001E-2</c:v>
                </c:pt>
                <c:pt idx="4365">
                  <c:v>1.227894E-2</c:v>
                </c:pt>
                <c:pt idx="4366">
                  <c:v>1.2283550000000001E-2</c:v>
                </c:pt>
                <c:pt idx="4367">
                  <c:v>1.2287910000000001E-2</c:v>
                </c:pt>
                <c:pt idx="4368">
                  <c:v>1.229938E-2</c:v>
                </c:pt>
                <c:pt idx="4369">
                  <c:v>1.230788E-2</c:v>
                </c:pt>
                <c:pt idx="4370">
                  <c:v>1.2312689999999999E-2</c:v>
                </c:pt>
                <c:pt idx="4371">
                  <c:v>1.230992E-2</c:v>
                </c:pt>
                <c:pt idx="4372">
                  <c:v>1.2312460000000001E-2</c:v>
                </c:pt>
                <c:pt idx="4373">
                  <c:v>1.2319770000000001E-2</c:v>
                </c:pt>
                <c:pt idx="4374">
                  <c:v>1.2324760000000001E-2</c:v>
                </c:pt>
                <c:pt idx="4375">
                  <c:v>1.232986E-2</c:v>
                </c:pt>
                <c:pt idx="4376">
                  <c:v>1.2336110000000001E-2</c:v>
                </c:pt>
                <c:pt idx="4377">
                  <c:v>1.234184E-2</c:v>
                </c:pt>
                <c:pt idx="4378">
                  <c:v>1.234468E-2</c:v>
                </c:pt>
                <c:pt idx="4379">
                  <c:v>1.234997E-2</c:v>
                </c:pt>
                <c:pt idx="4380">
                  <c:v>1.235486E-2</c:v>
                </c:pt>
                <c:pt idx="4381">
                  <c:v>1.2360700000000001E-2</c:v>
                </c:pt>
                <c:pt idx="4382">
                  <c:v>1.23661E-2</c:v>
                </c:pt>
                <c:pt idx="4383">
                  <c:v>1.237133E-2</c:v>
                </c:pt>
                <c:pt idx="4384">
                  <c:v>1.2374599999999999E-2</c:v>
                </c:pt>
                <c:pt idx="4385">
                  <c:v>1.2380270000000001E-2</c:v>
                </c:pt>
                <c:pt idx="4386">
                  <c:v>1.238265E-2</c:v>
                </c:pt>
                <c:pt idx="4387">
                  <c:v>1.2386029999999999E-2</c:v>
                </c:pt>
                <c:pt idx="4388">
                  <c:v>1.239108E-2</c:v>
                </c:pt>
                <c:pt idx="4389">
                  <c:v>1.239613E-2</c:v>
                </c:pt>
                <c:pt idx="4390">
                  <c:v>1.2402470000000001E-2</c:v>
                </c:pt>
                <c:pt idx="4391">
                  <c:v>1.240629E-2</c:v>
                </c:pt>
                <c:pt idx="4392">
                  <c:v>1.2408819999999999E-2</c:v>
                </c:pt>
                <c:pt idx="4393">
                  <c:v>1.241253E-2</c:v>
                </c:pt>
                <c:pt idx="4394">
                  <c:v>1.241548E-2</c:v>
                </c:pt>
                <c:pt idx="4395">
                  <c:v>1.2419899999999999E-2</c:v>
                </c:pt>
                <c:pt idx="4396">
                  <c:v>1.242448E-2</c:v>
                </c:pt>
                <c:pt idx="4397">
                  <c:v>1.242964E-2</c:v>
                </c:pt>
                <c:pt idx="4398">
                  <c:v>1.2434239999999999E-2</c:v>
                </c:pt>
                <c:pt idx="4399">
                  <c:v>1.243815E-2</c:v>
                </c:pt>
                <c:pt idx="4400">
                  <c:v>1.244341E-2</c:v>
                </c:pt>
                <c:pt idx="4401">
                  <c:v>1.24499E-2</c:v>
                </c:pt>
                <c:pt idx="4402">
                  <c:v>1.245566E-2</c:v>
                </c:pt>
                <c:pt idx="4403">
                  <c:v>1.246035E-2</c:v>
                </c:pt>
                <c:pt idx="4404">
                  <c:v>1.24654E-2</c:v>
                </c:pt>
                <c:pt idx="4405">
                  <c:v>1.247066E-2</c:v>
                </c:pt>
                <c:pt idx="4406">
                  <c:v>1.2474870000000001E-2</c:v>
                </c:pt>
                <c:pt idx="4407">
                  <c:v>1.247904E-2</c:v>
                </c:pt>
                <c:pt idx="4408">
                  <c:v>1.24829E-2</c:v>
                </c:pt>
                <c:pt idx="4409">
                  <c:v>1.248635E-2</c:v>
                </c:pt>
                <c:pt idx="4410">
                  <c:v>1.2489419999999999E-2</c:v>
                </c:pt>
                <c:pt idx="4411">
                  <c:v>1.2493000000000001E-2</c:v>
                </c:pt>
                <c:pt idx="4412">
                  <c:v>1.249712E-2</c:v>
                </c:pt>
                <c:pt idx="4413">
                  <c:v>1.2500280000000001E-2</c:v>
                </c:pt>
                <c:pt idx="4414">
                  <c:v>1.2506649999999999E-2</c:v>
                </c:pt>
                <c:pt idx="4415">
                  <c:v>1.25147E-2</c:v>
                </c:pt>
                <c:pt idx="4416">
                  <c:v>1.251759E-2</c:v>
                </c:pt>
                <c:pt idx="4417">
                  <c:v>1.2516879999999999E-2</c:v>
                </c:pt>
                <c:pt idx="4418">
                  <c:v>1.2513689999999999E-2</c:v>
                </c:pt>
                <c:pt idx="4419">
                  <c:v>1.251878E-2</c:v>
                </c:pt>
                <c:pt idx="4420">
                  <c:v>1.252319E-2</c:v>
                </c:pt>
                <c:pt idx="4421">
                  <c:v>1.2528849999999999E-2</c:v>
                </c:pt>
                <c:pt idx="4422">
                  <c:v>1.2535640000000001E-2</c:v>
                </c:pt>
                <c:pt idx="4423">
                  <c:v>1.2541699999999999E-2</c:v>
                </c:pt>
                <c:pt idx="4424">
                  <c:v>1.254861E-2</c:v>
                </c:pt>
                <c:pt idx="4425">
                  <c:v>1.2556029999999999E-2</c:v>
                </c:pt>
                <c:pt idx="4426">
                  <c:v>1.2559010000000001E-2</c:v>
                </c:pt>
                <c:pt idx="4427">
                  <c:v>1.257134E-2</c:v>
                </c:pt>
                <c:pt idx="4428">
                  <c:v>1.257896E-2</c:v>
                </c:pt>
                <c:pt idx="4429">
                  <c:v>1.2586979999999999E-2</c:v>
                </c:pt>
                <c:pt idx="4430">
                  <c:v>1.259177E-2</c:v>
                </c:pt>
                <c:pt idx="4431">
                  <c:v>1.259714E-2</c:v>
                </c:pt>
                <c:pt idx="4432">
                  <c:v>1.2603100000000001E-2</c:v>
                </c:pt>
                <c:pt idx="4433">
                  <c:v>1.2609560000000001E-2</c:v>
                </c:pt>
                <c:pt idx="4434">
                  <c:v>1.261961E-2</c:v>
                </c:pt>
                <c:pt idx="4435">
                  <c:v>1.2627899999999999E-2</c:v>
                </c:pt>
                <c:pt idx="4436">
                  <c:v>1.26339E-2</c:v>
                </c:pt>
                <c:pt idx="4437">
                  <c:v>1.26395E-2</c:v>
                </c:pt>
                <c:pt idx="4438">
                  <c:v>1.2645109999999999E-2</c:v>
                </c:pt>
                <c:pt idx="4439">
                  <c:v>1.2651000000000001E-2</c:v>
                </c:pt>
                <c:pt idx="4440">
                  <c:v>1.2656560000000001E-2</c:v>
                </c:pt>
                <c:pt idx="4441">
                  <c:v>1.2662380000000001E-2</c:v>
                </c:pt>
                <c:pt idx="4442">
                  <c:v>1.266537E-2</c:v>
                </c:pt>
                <c:pt idx="4443">
                  <c:v>1.2670000000000001E-2</c:v>
                </c:pt>
                <c:pt idx="4444">
                  <c:v>1.2674990000000001E-2</c:v>
                </c:pt>
                <c:pt idx="4445">
                  <c:v>1.2680200000000001E-2</c:v>
                </c:pt>
                <c:pt idx="4446">
                  <c:v>1.268622E-2</c:v>
                </c:pt>
                <c:pt idx="4447">
                  <c:v>1.269238E-2</c:v>
                </c:pt>
                <c:pt idx="4448">
                  <c:v>1.269843E-2</c:v>
                </c:pt>
                <c:pt idx="4449">
                  <c:v>1.2702120000000001E-2</c:v>
                </c:pt>
                <c:pt idx="4450">
                  <c:v>1.270599E-2</c:v>
                </c:pt>
                <c:pt idx="4451">
                  <c:v>1.271128E-2</c:v>
                </c:pt>
                <c:pt idx="4452">
                  <c:v>1.271684E-2</c:v>
                </c:pt>
                <c:pt idx="4453">
                  <c:v>1.272203E-2</c:v>
                </c:pt>
                <c:pt idx="4454">
                  <c:v>1.272597E-2</c:v>
                </c:pt>
                <c:pt idx="4455">
                  <c:v>1.27294E-2</c:v>
                </c:pt>
                <c:pt idx="4456">
                  <c:v>1.273347E-2</c:v>
                </c:pt>
                <c:pt idx="4457">
                  <c:v>1.273874E-2</c:v>
                </c:pt>
                <c:pt idx="4458">
                  <c:v>1.2745630000000001E-2</c:v>
                </c:pt>
                <c:pt idx="4459">
                  <c:v>1.275019E-2</c:v>
                </c:pt>
                <c:pt idx="4460">
                  <c:v>1.2756959999999999E-2</c:v>
                </c:pt>
                <c:pt idx="4461">
                  <c:v>1.276441E-2</c:v>
                </c:pt>
                <c:pt idx="4462">
                  <c:v>1.277232E-2</c:v>
                </c:pt>
                <c:pt idx="4463">
                  <c:v>1.2780720000000001E-2</c:v>
                </c:pt>
                <c:pt idx="4464">
                  <c:v>1.2785990000000001E-2</c:v>
                </c:pt>
                <c:pt idx="4465">
                  <c:v>1.279038E-2</c:v>
                </c:pt>
                <c:pt idx="4466">
                  <c:v>1.2794379999999999E-2</c:v>
                </c:pt>
                <c:pt idx="4467">
                  <c:v>1.2797319999999999E-2</c:v>
                </c:pt>
                <c:pt idx="4468">
                  <c:v>1.280122E-2</c:v>
                </c:pt>
                <c:pt idx="4469">
                  <c:v>1.28031E-2</c:v>
                </c:pt>
                <c:pt idx="4470">
                  <c:v>1.280674E-2</c:v>
                </c:pt>
                <c:pt idx="4471">
                  <c:v>1.2811660000000001E-2</c:v>
                </c:pt>
                <c:pt idx="4472">
                  <c:v>1.2818029999999999E-2</c:v>
                </c:pt>
                <c:pt idx="4473">
                  <c:v>1.2827140000000001E-2</c:v>
                </c:pt>
                <c:pt idx="4474">
                  <c:v>1.28343E-2</c:v>
                </c:pt>
                <c:pt idx="4475">
                  <c:v>1.2835020000000001E-2</c:v>
                </c:pt>
                <c:pt idx="4476">
                  <c:v>1.2833580000000001E-2</c:v>
                </c:pt>
                <c:pt idx="4477">
                  <c:v>1.2842559999999999E-2</c:v>
                </c:pt>
                <c:pt idx="4478">
                  <c:v>1.2849609999999999E-2</c:v>
                </c:pt>
                <c:pt idx="4479">
                  <c:v>1.2857520000000001E-2</c:v>
                </c:pt>
                <c:pt idx="4480">
                  <c:v>1.286554E-2</c:v>
                </c:pt>
                <c:pt idx="4481">
                  <c:v>1.287305E-2</c:v>
                </c:pt>
                <c:pt idx="4482">
                  <c:v>1.288135E-2</c:v>
                </c:pt>
                <c:pt idx="4483">
                  <c:v>1.289093E-2</c:v>
                </c:pt>
                <c:pt idx="4484">
                  <c:v>1.289944E-2</c:v>
                </c:pt>
                <c:pt idx="4485">
                  <c:v>1.2906620000000001E-2</c:v>
                </c:pt>
                <c:pt idx="4486">
                  <c:v>1.291312E-2</c:v>
                </c:pt>
                <c:pt idx="4487">
                  <c:v>1.291958E-2</c:v>
                </c:pt>
                <c:pt idx="4488">
                  <c:v>1.292539E-2</c:v>
                </c:pt>
                <c:pt idx="4489">
                  <c:v>1.292951E-2</c:v>
                </c:pt>
                <c:pt idx="4490">
                  <c:v>1.293163E-2</c:v>
                </c:pt>
                <c:pt idx="4491">
                  <c:v>1.2952E-2</c:v>
                </c:pt>
                <c:pt idx="4492">
                  <c:v>1.29645E-2</c:v>
                </c:pt>
                <c:pt idx="4493">
                  <c:v>1.2976390000000001E-2</c:v>
                </c:pt>
                <c:pt idx="4494">
                  <c:v>1.2987830000000001E-2</c:v>
                </c:pt>
                <c:pt idx="4495">
                  <c:v>1.2995059999999999E-2</c:v>
                </c:pt>
                <c:pt idx="4496">
                  <c:v>1.300073E-2</c:v>
                </c:pt>
                <c:pt idx="4497">
                  <c:v>1.301273E-2</c:v>
                </c:pt>
                <c:pt idx="4498">
                  <c:v>1.3022850000000001E-2</c:v>
                </c:pt>
                <c:pt idx="4499">
                  <c:v>1.303906E-2</c:v>
                </c:pt>
                <c:pt idx="4500">
                  <c:v>1.30484E-2</c:v>
                </c:pt>
                <c:pt idx="4501">
                  <c:v>1.305836E-2</c:v>
                </c:pt>
                <c:pt idx="4502">
                  <c:v>1.306701E-2</c:v>
                </c:pt>
                <c:pt idx="4503">
                  <c:v>1.307647E-2</c:v>
                </c:pt>
                <c:pt idx="4504">
                  <c:v>1.308401E-2</c:v>
                </c:pt>
                <c:pt idx="4505">
                  <c:v>1.3094639999999999E-2</c:v>
                </c:pt>
                <c:pt idx="4506">
                  <c:v>1.310557E-2</c:v>
                </c:pt>
                <c:pt idx="4507">
                  <c:v>1.311582E-2</c:v>
                </c:pt>
                <c:pt idx="4508">
                  <c:v>1.312287E-2</c:v>
                </c:pt>
                <c:pt idx="4509">
                  <c:v>1.313012E-2</c:v>
                </c:pt>
                <c:pt idx="4510">
                  <c:v>1.314394E-2</c:v>
                </c:pt>
                <c:pt idx="4511">
                  <c:v>1.3153679999999999E-2</c:v>
                </c:pt>
                <c:pt idx="4512">
                  <c:v>1.3163579999999999E-2</c:v>
                </c:pt>
                <c:pt idx="4513">
                  <c:v>1.3172619999999999E-2</c:v>
                </c:pt>
                <c:pt idx="4514">
                  <c:v>1.3182009999999999E-2</c:v>
                </c:pt>
                <c:pt idx="4515">
                  <c:v>1.319127E-2</c:v>
                </c:pt>
                <c:pt idx="4516">
                  <c:v>1.32014E-2</c:v>
                </c:pt>
                <c:pt idx="4517">
                  <c:v>1.3212460000000001E-2</c:v>
                </c:pt>
                <c:pt idx="4518">
                  <c:v>1.322367E-2</c:v>
                </c:pt>
                <c:pt idx="4519">
                  <c:v>1.323507E-2</c:v>
                </c:pt>
                <c:pt idx="4520">
                  <c:v>1.3246809999999999E-2</c:v>
                </c:pt>
                <c:pt idx="4521">
                  <c:v>1.325634E-2</c:v>
                </c:pt>
                <c:pt idx="4522">
                  <c:v>1.3265910000000001E-2</c:v>
                </c:pt>
                <c:pt idx="4523">
                  <c:v>1.3276899999999999E-2</c:v>
                </c:pt>
                <c:pt idx="4524">
                  <c:v>1.3286269999999999E-2</c:v>
                </c:pt>
                <c:pt idx="4525">
                  <c:v>1.3295019999999999E-2</c:v>
                </c:pt>
                <c:pt idx="4526">
                  <c:v>1.33046E-2</c:v>
                </c:pt>
                <c:pt idx="4527">
                  <c:v>1.331532E-2</c:v>
                </c:pt>
                <c:pt idx="4528">
                  <c:v>1.3325750000000001E-2</c:v>
                </c:pt>
                <c:pt idx="4529">
                  <c:v>1.3335700000000001E-2</c:v>
                </c:pt>
                <c:pt idx="4530">
                  <c:v>1.334544E-2</c:v>
                </c:pt>
                <c:pt idx="4531">
                  <c:v>1.335533E-2</c:v>
                </c:pt>
                <c:pt idx="4532">
                  <c:v>1.336505E-2</c:v>
                </c:pt>
                <c:pt idx="4533">
                  <c:v>1.337412E-2</c:v>
                </c:pt>
                <c:pt idx="4534">
                  <c:v>1.338905E-2</c:v>
                </c:pt>
                <c:pt idx="4535">
                  <c:v>1.339778E-2</c:v>
                </c:pt>
                <c:pt idx="4536">
                  <c:v>1.340848E-2</c:v>
                </c:pt>
                <c:pt idx="4537">
                  <c:v>1.3419789999999999E-2</c:v>
                </c:pt>
                <c:pt idx="4538">
                  <c:v>1.343214E-2</c:v>
                </c:pt>
                <c:pt idx="4539">
                  <c:v>1.3438800000000001E-2</c:v>
                </c:pt>
                <c:pt idx="4540">
                  <c:v>1.3446319999999999E-2</c:v>
                </c:pt>
                <c:pt idx="4541">
                  <c:v>1.345579E-2</c:v>
                </c:pt>
                <c:pt idx="4542">
                  <c:v>1.346399E-2</c:v>
                </c:pt>
                <c:pt idx="4543">
                  <c:v>1.3473850000000001E-2</c:v>
                </c:pt>
                <c:pt idx="4544">
                  <c:v>1.348516E-2</c:v>
                </c:pt>
                <c:pt idx="4545">
                  <c:v>1.349408E-2</c:v>
                </c:pt>
                <c:pt idx="4546">
                  <c:v>1.350578E-2</c:v>
                </c:pt>
                <c:pt idx="4547">
                  <c:v>1.351872E-2</c:v>
                </c:pt>
                <c:pt idx="4548">
                  <c:v>1.351604E-2</c:v>
                </c:pt>
                <c:pt idx="4549">
                  <c:v>1.3533659999999999E-2</c:v>
                </c:pt>
                <c:pt idx="4550">
                  <c:v>1.3545710000000001E-2</c:v>
                </c:pt>
                <c:pt idx="4551">
                  <c:v>1.355694E-2</c:v>
                </c:pt>
                <c:pt idx="4552">
                  <c:v>1.356596E-2</c:v>
                </c:pt>
                <c:pt idx="4553">
                  <c:v>1.357424E-2</c:v>
                </c:pt>
                <c:pt idx="4554">
                  <c:v>1.3585160000000001E-2</c:v>
                </c:pt>
                <c:pt idx="4555">
                  <c:v>1.3596509999999999E-2</c:v>
                </c:pt>
                <c:pt idx="4556">
                  <c:v>1.3605819999999999E-2</c:v>
                </c:pt>
                <c:pt idx="4557">
                  <c:v>1.361715E-2</c:v>
                </c:pt>
                <c:pt idx="4558">
                  <c:v>1.3628660000000001E-2</c:v>
                </c:pt>
                <c:pt idx="4559">
                  <c:v>1.363928E-2</c:v>
                </c:pt>
                <c:pt idx="4560">
                  <c:v>1.364982E-2</c:v>
                </c:pt>
                <c:pt idx="4561">
                  <c:v>1.3662209999999999E-2</c:v>
                </c:pt>
                <c:pt idx="4562">
                  <c:v>1.367604E-2</c:v>
                </c:pt>
                <c:pt idx="4563">
                  <c:v>1.369017E-2</c:v>
                </c:pt>
                <c:pt idx="4564">
                  <c:v>1.3703760000000001E-2</c:v>
                </c:pt>
                <c:pt idx="4565">
                  <c:v>1.3716620000000001E-2</c:v>
                </c:pt>
                <c:pt idx="4566">
                  <c:v>1.373018E-2</c:v>
                </c:pt>
                <c:pt idx="4567">
                  <c:v>1.374386E-2</c:v>
                </c:pt>
                <c:pt idx="4568">
                  <c:v>1.375697E-2</c:v>
                </c:pt>
                <c:pt idx="4569">
                  <c:v>1.3774990000000001E-2</c:v>
                </c:pt>
                <c:pt idx="4570">
                  <c:v>1.3785439999999999E-2</c:v>
                </c:pt>
                <c:pt idx="4571">
                  <c:v>1.3797759999999999E-2</c:v>
                </c:pt>
                <c:pt idx="4572">
                  <c:v>1.381018E-2</c:v>
                </c:pt>
                <c:pt idx="4573">
                  <c:v>1.382221E-2</c:v>
                </c:pt>
                <c:pt idx="4574">
                  <c:v>1.3834920000000001E-2</c:v>
                </c:pt>
                <c:pt idx="4575">
                  <c:v>1.3847659999999999E-2</c:v>
                </c:pt>
                <c:pt idx="4576">
                  <c:v>1.38604E-2</c:v>
                </c:pt>
                <c:pt idx="4577">
                  <c:v>1.3873450000000001E-2</c:v>
                </c:pt>
                <c:pt idx="4578">
                  <c:v>1.3885669999999999E-2</c:v>
                </c:pt>
                <c:pt idx="4579">
                  <c:v>1.389702E-2</c:v>
                </c:pt>
                <c:pt idx="4580">
                  <c:v>1.390858E-2</c:v>
                </c:pt>
                <c:pt idx="4581">
                  <c:v>1.392115E-2</c:v>
                </c:pt>
                <c:pt idx="4582">
                  <c:v>1.3934139999999999E-2</c:v>
                </c:pt>
                <c:pt idx="4583">
                  <c:v>1.3948449999999999E-2</c:v>
                </c:pt>
                <c:pt idx="4584">
                  <c:v>1.396267E-2</c:v>
                </c:pt>
                <c:pt idx="4585">
                  <c:v>1.39693E-2</c:v>
                </c:pt>
                <c:pt idx="4586">
                  <c:v>1.399268E-2</c:v>
                </c:pt>
                <c:pt idx="4587">
                  <c:v>1.401415E-2</c:v>
                </c:pt>
                <c:pt idx="4588">
                  <c:v>1.401348E-2</c:v>
                </c:pt>
                <c:pt idx="4589">
                  <c:v>1.4033500000000001E-2</c:v>
                </c:pt>
                <c:pt idx="4590">
                  <c:v>1.4048629999999999E-2</c:v>
                </c:pt>
                <c:pt idx="4591">
                  <c:v>1.4063880000000001E-2</c:v>
                </c:pt>
                <c:pt idx="4592">
                  <c:v>1.4075529999999999E-2</c:v>
                </c:pt>
                <c:pt idx="4593">
                  <c:v>1.4090119999999999E-2</c:v>
                </c:pt>
                <c:pt idx="4594">
                  <c:v>1.410368E-2</c:v>
                </c:pt>
                <c:pt idx="4595">
                  <c:v>1.4117589999999999E-2</c:v>
                </c:pt>
                <c:pt idx="4596">
                  <c:v>1.4129890000000001E-2</c:v>
                </c:pt>
                <c:pt idx="4597">
                  <c:v>1.4143670000000001E-2</c:v>
                </c:pt>
                <c:pt idx="4598">
                  <c:v>1.415779E-2</c:v>
                </c:pt>
                <c:pt idx="4599">
                  <c:v>1.4172880000000001E-2</c:v>
                </c:pt>
                <c:pt idx="4600">
                  <c:v>1.418785E-2</c:v>
                </c:pt>
                <c:pt idx="4601">
                  <c:v>1.420044E-2</c:v>
                </c:pt>
                <c:pt idx="4602">
                  <c:v>1.421211E-2</c:v>
                </c:pt>
                <c:pt idx="4603">
                  <c:v>1.4224290000000001E-2</c:v>
                </c:pt>
                <c:pt idx="4604">
                  <c:v>1.4236840000000001E-2</c:v>
                </c:pt>
                <c:pt idx="4605">
                  <c:v>1.4249299999999999E-2</c:v>
                </c:pt>
                <c:pt idx="4606">
                  <c:v>1.4262560000000001E-2</c:v>
                </c:pt>
                <c:pt idx="4607">
                  <c:v>1.427485E-2</c:v>
                </c:pt>
                <c:pt idx="4608">
                  <c:v>1.428692E-2</c:v>
                </c:pt>
                <c:pt idx="4609">
                  <c:v>1.430096E-2</c:v>
                </c:pt>
                <c:pt idx="4610">
                  <c:v>1.4314240000000001E-2</c:v>
                </c:pt>
                <c:pt idx="4611">
                  <c:v>1.432072E-2</c:v>
                </c:pt>
                <c:pt idx="4612">
                  <c:v>1.4334639999999999E-2</c:v>
                </c:pt>
                <c:pt idx="4613">
                  <c:v>1.434769E-2</c:v>
                </c:pt>
                <c:pt idx="4614">
                  <c:v>1.436051E-2</c:v>
                </c:pt>
                <c:pt idx="4615">
                  <c:v>1.437423E-2</c:v>
                </c:pt>
                <c:pt idx="4616">
                  <c:v>1.4387469999999999E-2</c:v>
                </c:pt>
                <c:pt idx="4617">
                  <c:v>1.440102E-2</c:v>
                </c:pt>
                <c:pt idx="4618">
                  <c:v>1.441476E-2</c:v>
                </c:pt>
                <c:pt idx="4619">
                  <c:v>1.4428359999999999E-2</c:v>
                </c:pt>
                <c:pt idx="4620">
                  <c:v>1.444344E-2</c:v>
                </c:pt>
                <c:pt idx="4621">
                  <c:v>1.4458520000000001E-2</c:v>
                </c:pt>
                <c:pt idx="4622">
                  <c:v>1.4473420000000001E-2</c:v>
                </c:pt>
                <c:pt idx="4623">
                  <c:v>1.4482099999999999E-2</c:v>
                </c:pt>
                <c:pt idx="4624">
                  <c:v>1.449896E-2</c:v>
                </c:pt>
                <c:pt idx="4625">
                  <c:v>1.451502E-2</c:v>
                </c:pt>
                <c:pt idx="4626">
                  <c:v>1.4530400000000001E-2</c:v>
                </c:pt>
                <c:pt idx="4627">
                  <c:v>1.4544140000000001E-2</c:v>
                </c:pt>
                <c:pt idx="4628">
                  <c:v>1.4559290000000001E-2</c:v>
                </c:pt>
                <c:pt idx="4629">
                  <c:v>1.457584E-2</c:v>
                </c:pt>
                <c:pt idx="4630">
                  <c:v>1.4590779999999999E-2</c:v>
                </c:pt>
                <c:pt idx="4631">
                  <c:v>1.4605709999999999E-2</c:v>
                </c:pt>
                <c:pt idx="4632">
                  <c:v>1.462039E-2</c:v>
                </c:pt>
                <c:pt idx="4633">
                  <c:v>1.463397E-2</c:v>
                </c:pt>
                <c:pt idx="4634">
                  <c:v>1.4648420000000001E-2</c:v>
                </c:pt>
                <c:pt idx="4635">
                  <c:v>1.4670219999999999E-2</c:v>
                </c:pt>
                <c:pt idx="4636">
                  <c:v>1.468411E-2</c:v>
                </c:pt>
                <c:pt idx="4637">
                  <c:v>1.469936E-2</c:v>
                </c:pt>
                <c:pt idx="4638">
                  <c:v>1.471511E-2</c:v>
                </c:pt>
                <c:pt idx="4639">
                  <c:v>1.4731279999999999E-2</c:v>
                </c:pt>
                <c:pt idx="4640">
                  <c:v>1.474644E-2</c:v>
                </c:pt>
                <c:pt idx="4641">
                  <c:v>1.476187E-2</c:v>
                </c:pt>
                <c:pt idx="4642">
                  <c:v>1.4776839999999999E-2</c:v>
                </c:pt>
                <c:pt idx="4643">
                  <c:v>1.479129E-2</c:v>
                </c:pt>
                <c:pt idx="4644">
                  <c:v>1.480558E-2</c:v>
                </c:pt>
                <c:pt idx="4645">
                  <c:v>1.4820720000000001E-2</c:v>
                </c:pt>
                <c:pt idx="4646">
                  <c:v>1.483656E-2</c:v>
                </c:pt>
                <c:pt idx="4647">
                  <c:v>1.485269E-2</c:v>
                </c:pt>
                <c:pt idx="4648">
                  <c:v>1.486234E-2</c:v>
                </c:pt>
                <c:pt idx="4649">
                  <c:v>1.4879079999999999E-2</c:v>
                </c:pt>
                <c:pt idx="4650">
                  <c:v>1.490564E-2</c:v>
                </c:pt>
                <c:pt idx="4651">
                  <c:v>1.492161E-2</c:v>
                </c:pt>
                <c:pt idx="4652">
                  <c:v>1.493923E-2</c:v>
                </c:pt>
                <c:pt idx="4653">
                  <c:v>1.495604E-2</c:v>
                </c:pt>
                <c:pt idx="4654">
                  <c:v>1.497011E-2</c:v>
                </c:pt>
                <c:pt idx="4655">
                  <c:v>1.4984340000000001E-2</c:v>
                </c:pt>
                <c:pt idx="4656">
                  <c:v>1.499954E-2</c:v>
                </c:pt>
                <c:pt idx="4657">
                  <c:v>1.501509E-2</c:v>
                </c:pt>
                <c:pt idx="4658">
                  <c:v>1.502992E-2</c:v>
                </c:pt>
                <c:pt idx="4659">
                  <c:v>1.504636E-2</c:v>
                </c:pt>
                <c:pt idx="4660">
                  <c:v>1.5064040000000001E-2</c:v>
                </c:pt>
                <c:pt idx="4661">
                  <c:v>1.508106E-2</c:v>
                </c:pt>
                <c:pt idx="4662">
                  <c:v>1.50989E-2</c:v>
                </c:pt>
                <c:pt idx="4663">
                  <c:v>1.5126570000000001E-2</c:v>
                </c:pt>
                <c:pt idx="4664">
                  <c:v>1.5143240000000001E-2</c:v>
                </c:pt>
                <c:pt idx="4665">
                  <c:v>1.51606E-2</c:v>
                </c:pt>
                <c:pt idx="4666">
                  <c:v>1.518801E-2</c:v>
                </c:pt>
                <c:pt idx="4667">
                  <c:v>1.520913E-2</c:v>
                </c:pt>
                <c:pt idx="4668">
                  <c:v>1.5226750000000001E-2</c:v>
                </c:pt>
                <c:pt idx="4669">
                  <c:v>1.524492E-2</c:v>
                </c:pt>
                <c:pt idx="4670">
                  <c:v>1.52633E-2</c:v>
                </c:pt>
                <c:pt idx="4671">
                  <c:v>1.528376E-2</c:v>
                </c:pt>
                <c:pt idx="4672">
                  <c:v>1.530346E-2</c:v>
                </c:pt>
                <c:pt idx="4673">
                  <c:v>1.531796E-2</c:v>
                </c:pt>
                <c:pt idx="4674">
                  <c:v>1.5349669999999999E-2</c:v>
                </c:pt>
                <c:pt idx="4675">
                  <c:v>1.5371610000000001E-2</c:v>
                </c:pt>
                <c:pt idx="4676">
                  <c:v>1.539244E-2</c:v>
                </c:pt>
                <c:pt idx="4677">
                  <c:v>1.540885E-2</c:v>
                </c:pt>
                <c:pt idx="4678">
                  <c:v>1.542805E-2</c:v>
                </c:pt>
                <c:pt idx="4679">
                  <c:v>1.544713E-2</c:v>
                </c:pt>
                <c:pt idx="4680">
                  <c:v>1.5465609999999999E-2</c:v>
                </c:pt>
                <c:pt idx="4681">
                  <c:v>1.548422E-2</c:v>
                </c:pt>
                <c:pt idx="4682">
                  <c:v>1.551305E-2</c:v>
                </c:pt>
                <c:pt idx="4683">
                  <c:v>1.553037E-2</c:v>
                </c:pt>
                <c:pt idx="4684">
                  <c:v>1.553979E-2</c:v>
                </c:pt>
                <c:pt idx="4685">
                  <c:v>1.5560910000000001E-2</c:v>
                </c:pt>
                <c:pt idx="4686">
                  <c:v>1.5581899999999999E-2</c:v>
                </c:pt>
                <c:pt idx="4687">
                  <c:v>1.560113E-2</c:v>
                </c:pt>
                <c:pt idx="4688">
                  <c:v>1.5621579999999999E-2</c:v>
                </c:pt>
                <c:pt idx="4689">
                  <c:v>1.564169E-2</c:v>
                </c:pt>
                <c:pt idx="4690">
                  <c:v>1.5662780000000001E-2</c:v>
                </c:pt>
                <c:pt idx="4691">
                  <c:v>1.568398E-2</c:v>
                </c:pt>
                <c:pt idx="4692">
                  <c:v>1.5704920000000001E-2</c:v>
                </c:pt>
                <c:pt idx="4693">
                  <c:v>1.572438E-2</c:v>
                </c:pt>
                <c:pt idx="4694">
                  <c:v>1.5743360000000001E-2</c:v>
                </c:pt>
                <c:pt idx="4695">
                  <c:v>1.576234E-2</c:v>
                </c:pt>
                <c:pt idx="4696">
                  <c:v>1.5780260000000001E-2</c:v>
                </c:pt>
                <c:pt idx="4697">
                  <c:v>1.5798639999999999E-2</c:v>
                </c:pt>
                <c:pt idx="4698">
                  <c:v>1.5828100000000001E-2</c:v>
                </c:pt>
                <c:pt idx="4699">
                  <c:v>1.5844839999999999E-2</c:v>
                </c:pt>
                <c:pt idx="4700">
                  <c:v>1.5866100000000001E-2</c:v>
                </c:pt>
                <c:pt idx="4701">
                  <c:v>1.5889110000000001E-2</c:v>
                </c:pt>
                <c:pt idx="4702">
                  <c:v>1.5908780000000001E-2</c:v>
                </c:pt>
                <c:pt idx="4703">
                  <c:v>1.5923860000000001E-2</c:v>
                </c:pt>
                <c:pt idx="4704">
                  <c:v>1.5934500000000001E-2</c:v>
                </c:pt>
                <c:pt idx="4705">
                  <c:v>1.5945049999999999E-2</c:v>
                </c:pt>
                <c:pt idx="4706">
                  <c:v>1.5964929999999999E-2</c:v>
                </c:pt>
                <c:pt idx="4707">
                  <c:v>1.598579E-2</c:v>
                </c:pt>
                <c:pt idx="4708">
                  <c:v>1.600619E-2</c:v>
                </c:pt>
                <c:pt idx="4709">
                  <c:v>1.6026350000000002E-2</c:v>
                </c:pt>
                <c:pt idx="4710">
                  <c:v>1.604597E-2</c:v>
                </c:pt>
                <c:pt idx="4711">
                  <c:v>1.6065940000000001E-2</c:v>
                </c:pt>
                <c:pt idx="4712">
                  <c:v>1.608646E-2</c:v>
                </c:pt>
                <c:pt idx="4713">
                  <c:v>1.6107440000000001E-2</c:v>
                </c:pt>
                <c:pt idx="4714">
                  <c:v>1.6141160000000002E-2</c:v>
                </c:pt>
                <c:pt idx="4715">
                  <c:v>1.6159610000000001E-2</c:v>
                </c:pt>
                <c:pt idx="4716">
                  <c:v>1.6179720000000002E-2</c:v>
                </c:pt>
                <c:pt idx="4717">
                  <c:v>1.6201699999999999E-2</c:v>
                </c:pt>
                <c:pt idx="4718">
                  <c:v>1.621446E-2</c:v>
                </c:pt>
                <c:pt idx="4719">
                  <c:v>1.6234760000000001E-2</c:v>
                </c:pt>
                <c:pt idx="4720">
                  <c:v>1.625909E-2</c:v>
                </c:pt>
                <c:pt idx="4721">
                  <c:v>1.6284699999999999E-2</c:v>
                </c:pt>
                <c:pt idx="4722">
                  <c:v>1.63091E-2</c:v>
                </c:pt>
                <c:pt idx="4723">
                  <c:v>1.6337299999999999E-2</c:v>
                </c:pt>
                <c:pt idx="4724">
                  <c:v>1.6367139999999999E-2</c:v>
                </c:pt>
                <c:pt idx="4725">
                  <c:v>1.6387019999999999E-2</c:v>
                </c:pt>
                <c:pt idx="4726">
                  <c:v>1.641014E-2</c:v>
                </c:pt>
                <c:pt idx="4727">
                  <c:v>1.6434440000000002E-2</c:v>
                </c:pt>
                <c:pt idx="4728">
                  <c:v>1.645715E-2</c:v>
                </c:pt>
                <c:pt idx="4729">
                  <c:v>1.6481249999999999E-2</c:v>
                </c:pt>
                <c:pt idx="4730">
                  <c:v>1.6505539999999999E-2</c:v>
                </c:pt>
                <c:pt idx="4731">
                  <c:v>1.6528609999999999E-2</c:v>
                </c:pt>
                <c:pt idx="4732">
                  <c:v>1.6551239999999998E-2</c:v>
                </c:pt>
                <c:pt idx="4733">
                  <c:v>1.6571209999999999E-2</c:v>
                </c:pt>
                <c:pt idx="4734">
                  <c:v>1.6592269999999999E-2</c:v>
                </c:pt>
                <c:pt idx="4735">
                  <c:v>1.6615769999999998E-2</c:v>
                </c:pt>
                <c:pt idx="4736">
                  <c:v>1.664121E-2</c:v>
                </c:pt>
                <c:pt idx="4737">
                  <c:v>1.666629E-2</c:v>
                </c:pt>
                <c:pt idx="4738">
                  <c:v>1.6701170000000001E-2</c:v>
                </c:pt>
                <c:pt idx="4739">
                  <c:v>1.6723370000000001E-2</c:v>
                </c:pt>
                <c:pt idx="4740">
                  <c:v>1.6747350000000001E-2</c:v>
                </c:pt>
                <c:pt idx="4741">
                  <c:v>1.6771100000000001E-2</c:v>
                </c:pt>
                <c:pt idx="4742">
                  <c:v>1.679576E-2</c:v>
                </c:pt>
                <c:pt idx="4743">
                  <c:v>1.6819629999999999E-2</c:v>
                </c:pt>
                <c:pt idx="4744">
                  <c:v>1.6843239999999999E-2</c:v>
                </c:pt>
                <c:pt idx="4745">
                  <c:v>1.6866490000000001E-2</c:v>
                </c:pt>
                <c:pt idx="4746">
                  <c:v>1.6891489999999999E-2</c:v>
                </c:pt>
                <c:pt idx="4747">
                  <c:v>1.6916919999999998E-2</c:v>
                </c:pt>
                <c:pt idx="4748">
                  <c:v>1.694331E-2</c:v>
                </c:pt>
                <c:pt idx="4749">
                  <c:v>1.6969689999999999E-2</c:v>
                </c:pt>
                <c:pt idx="4750">
                  <c:v>1.6996549999999999E-2</c:v>
                </c:pt>
                <c:pt idx="4751">
                  <c:v>1.7024359999999999E-2</c:v>
                </c:pt>
                <c:pt idx="4752">
                  <c:v>1.7038480000000002E-2</c:v>
                </c:pt>
                <c:pt idx="4753">
                  <c:v>1.7061320000000001E-2</c:v>
                </c:pt>
                <c:pt idx="4754">
                  <c:v>1.7098809999999999E-2</c:v>
                </c:pt>
                <c:pt idx="4755">
                  <c:v>1.7123889999999999E-2</c:v>
                </c:pt>
                <c:pt idx="4756">
                  <c:v>1.7147180000000001E-2</c:v>
                </c:pt>
                <c:pt idx="4757">
                  <c:v>1.7170640000000001E-2</c:v>
                </c:pt>
                <c:pt idx="4758">
                  <c:v>1.719418E-2</c:v>
                </c:pt>
                <c:pt idx="4759">
                  <c:v>1.72192E-2</c:v>
                </c:pt>
                <c:pt idx="4760">
                  <c:v>1.72444E-2</c:v>
                </c:pt>
                <c:pt idx="4761">
                  <c:v>1.726983E-2</c:v>
                </c:pt>
                <c:pt idx="4762">
                  <c:v>1.729551E-2</c:v>
                </c:pt>
                <c:pt idx="4763">
                  <c:v>1.732202E-2</c:v>
                </c:pt>
                <c:pt idx="4764">
                  <c:v>1.7349139999999999E-2</c:v>
                </c:pt>
                <c:pt idx="4765">
                  <c:v>1.738849E-2</c:v>
                </c:pt>
                <c:pt idx="4766">
                  <c:v>1.741494E-2</c:v>
                </c:pt>
                <c:pt idx="4767">
                  <c:v>1.744252E-2</c:v>
                </c:pt>
                <c:pt idx="4768">
                  <c:v>1.7455330000000002E-2</c:v>
                </c:pt>
                <c:pt idx="4769">
                  <c:v>1.7480699999999998E-2</c:v>
                </c:pt>
                <c:pt idx="4770">
                  <c:v>1.750726E-2</c:v>
                </c:pt>
                <c:pt idx="4771">
                  <c:v>1.7533420000000001E-2</c:v>
                </c:pt>
                <c:pt idx="4772">
                  <c:v>1.7560650000000001E-2</c:v>
                </c:pt>
                <c:pt idx="4773">
                  <c:v>1.7586540000000001E-2</c:v>
                </c:pt>
                <c:pt idx="4774">
                  <c:v>1.7625910000000002E-2</c:v>
                </c:pt>
                <c:pt idx="4775">
                  <c:v>1.7652540000000001E-2</c:v>
                </c:pt>
                <c:pt idx="4776">
                  <c:v>1.7678639999999999E-2</c:v>
                </c:pt>
                <c:pt idx="4777">
                  <c:v>1.7705309999999998E-2</c:v>
                </c:pt>
                <c:pt idx="4778">
                  <c:v>1.7732410000000001E-2</c:v>
                </c:pt>
                <c:pt idx="4779">
                  <c:v>1.7759219999999999E-2</c:v>
                </c:pt>
                <c:pt idx="4780">
                  <c:v>1.778569E-2</c:v>
                </c:pt>
                <c:pt idx="4781">
                  <c:v>1.7812450000000001E-2</c:v>
                </c:pt>
                <c:pt idx="4782">
                  <c:v>1.7825799999999999E-2</c:v>
                </c:pt>
                <c:pt idx="4783">
                  <c:v>1.7852759999999999E-2</c:v>
                </c:pt>
                <c:pt idx="4784">
                  <c:v>1.7893639999999999E-2</c:v>
                </c:pt>
                <c:pt idx="4785">
                  <c:v>1.792208E-2</c:v>
                </c:pt>
                <c:pt idx="4786">
                  <c:v>1.795006E-2</c:v>
                </c:pt>
                <c:pt idx="4787">
                  <c:v>1.7977670000000001E-2</c:v>
                </c:pt>
                <c:pt idx="4788">
                  <c:v>1.8005360000000002E-2</c:v>
                </c:pt>
                <c:pt idx="4789">
                  <c:v>1.803304E-2</c:v>
                </c:pt>
                <c:pt idx="4790">
                  <c:v>1.8060550000000002E-2</c:v>
                </c:pt>
                <c:pt idx="4791">
                  <c:v>1.8087470000000001E-2</c:v>
                </c:pt>
                <c:pt idx="4792">
                  <c:v>1.81149E-2</c:v>
                </c:pt>
                <c:pt idx="4793">
                  <c:v>1.814232E-2</c:v>
                </c:pt>
                <c:pt idx="4794">
                  <c:v>1.8157619999999999E-2</c:v>
                </c:pt>
                <c:pt idx="4795">
                  <c:v>1.8185E-2</c:v>
                </c:pt>
                <c:pt idx="4796">
                  <c:v>1.8212059999999999E-2</c:v>
                </c:pt>
                <c:pt idx="4797">
                  <c:v>1.823988E-2</c:v>
                </c:pt>
                <c:pt idx="4798">
                  <c:v>1.8268909999999999E-2</c:v>
                </c:pt>
                <c:pt idx="4799">
                  <c:v>1.829894E-2</c:v>
                </c:pt>
                <c:pt idx="4800">
                  <c:v>1.8328000000000001E-2</c:v>
                </c:pt>
                <c:pt idx="4801">
                  <c:v>1.8356399999999998E-2</c:v>
                </c:pt>
                <c:pt idx="4802">
                  <c:v>1.8399720000000001E-2</c:v>
                </c:pt>
                <c:pt idx="4803">
                  <c:v>1.8414130000000001E-2</c:v>
                </c:pt>
                <c:pt idx="4804">
                  <c:v>1.8443939999999999E-2</c:v>
                </c:pt>
                <c:pt idx="4805">
                  <c:v>1.8474560000000001E-2</c:v>
                </c:pt>
                <c:pt idx="4806">
                  <c:v>1.850361E-2</c:v>
                </c:pt>
                <c:pt idx="4807">
                  <c:v>1.8532340000000001E-2</c:v>
                </c:pt>
                <c:pt idx="4808">
                  <c:v>1.8560569999999998E-2</c:v>
                </c:pt>
                <c:pt idx="4809">
                  <c:v>1.8589109999999999E-2</c:v>
                </c:pt>
                <c:pt idx="4810">
                  <c:v>1.8616770000000001E-2</c:v>
                </c:pt>
                <c:pt idx="4811">
                  <c:v>1.8643759999999999E-2</c:v>
                </c:pt>
                <c:pt idx="4812">
                  <c:v>1.8671989999999999E-2</c:v>
                </c:pt>
                <c:pt idx="4813">
                  <c:v>1.8700379999999999E-2</c:v>
                </c:pt>
                <c:pt idx="4814">
                  <c:v>1.87283E-2</c:v>
                </c:pt>
                <c:pt idx="4815">
                  <c:v>1.87563E-2</c:v>
                </c:pt>
                <c:pt idx="4816">
                  <c:v>1.8784309999999999E-2</c:v>
                </c:pt>
                <c:pt idx="4817">
                  <c:v>1.8827030000000002E-2</c:v>
                </c:pt>
                <c:pt idx="4818">
                  <c:v>1.8854900000000001E-2</c:v>
                </c:pt>
                <c:pt idx="4819">
                  <c:v>1.8883480000000001E-2</c:v>
                </c:pt>
                <c:pt idx="4820">
                  <c:v>1.8897589999999999E-2</c:v>
                </c:pt>
                <c:pt idx="4821">
                  <c:v>1.8926180000000001E-2</c:v>
                </c:pt>
                <c:pt idx="4822">
                  <c:v>1.8955989999999999E-2</c:v>
                </c:pt>
                <c:pt idx="4823">
                  <c:v>1.8985269999999999E-2</c:v>
                </c:pt>
                <c:pt idx="4824">
                  <c:v>1.9013909999999998E-2</c:v>
                </c:pt>
                <c:pt idx="4825">
                  <c:v>1.904457E-2</c:v>
                </c:pt>
                <c:pt idx="4826">
                  <c:v>1.9074959999999998E-2</c:v>
                </c:pt>
                <c:pt idx="4827">
                  <c:v>1.9105150000000001E-2</c:v>
                </c:pt>
                <c:pt idx="4828">
                  <c:v>1.915035E-2</c:v>
                </c:pt>
                <c:pt idx="4829">
                  <c:v>1.9178899999999999E-2</c:v>
                </c:pt>
                <c:pt idx="4830">
                  <c:v>1.920823E-2</c:v>
                </c:pt>
                <c:pt idx="4831">
                  <c:v>1.9239019999999999E-2</c:v>
                </c:pt>
                <c:pt idx="4832">
                  <c:v>1.9269439999999999E-2</c:v>
                </c:pt>
                <c:pt idx="4833">
                  <c:v>1.9299920000000002E-2</c:v>
                </c:pt>
                <c:pt idx="4834">
                  <c:v>1.9330449999999999E-2</c:v>
                </c:pt>
                <c:pt idx="4835">
                  <c:v>1.936096E-2</c:v>
                </c:pt>
                <c:pt idx="4836">
                  <c:v>1.9391789999999999E-2</c:v>
                </c:pt>
                <c:pt idx="4837">
                  <c:v>1.9421460000000002E-2</c:v>
                </c:pt>
                <c:pt idx="4838">
                  <c:v>1.9450820000000001E-2</c:v>
                </c:pt>
                <c:pt idx="4839">
                  <c:v>1.948151E-2</c:v>
                </c:pt>
                <c:pt idx="4840">
                  <c:v>1.9513010000000001E-2</c:v>
                </c:pt>
                <c:pt idx="4841">
                  <c:v>1.9544619999999999E-2</c:v>
                </c:pt>
                <c:pt idx="4842">
                  <c:v>1.9575780000000001E-2</c:v>
                </c:pt>
                <c:pt idx="4843">
                  <c:v>1.960632E-2</c:v>
                </c:pt>
                <c:pt idx="4844">
                  <c:v>1.9636379999999998E-2</c:v>
                </c:pt>
                <c:pt idx="4845">
                  <c:v>1.9667520000000001E-2</c:v>
                </c:pt>
                <c:pt idx="4846">
                  <c:v>1.971442E-2</c:v>
                </c:pt>
                <c:pt idx="4847">
                  <c:v>1.9745740000000001E-2</c:v>
                </c:pt>
                <c:pt idx="4848">
                  <c:v>1.9762789999999999E-2</c:v>
                </c:pt>
                <c:pt idx="4849">
                  <c:v>1.9793160000000001E-2</c:v>
                </c:pt>
                <c:pt idx="4850">
                  <c:v>1.9827020000000001E-2</c:v>
                </c:pt>
                <c:pt idx="4851">
                  <c:v>1.9860180000000002E-2</c:v>
                </c:pt>
                <c:pt idx="4852">
                  <c:v>1.9893810000000001E-2</c:v>
                </c:pt>
                <c:pt idx="4853">
                  <c:v>1.9926940000000001E-2</c:v>
                </c:pt>
                <c:pt idx="4854">
                  <c:v>1.9959600000000001E-2</c:v>
                </c:pt>
                <c:pt idx="4855">
                  <c:v>2.001029E-2</c:v>
                </c:pt>
                <c:pt idx="4856">
                  <c:v>2.0043439999999999E-2</c:v>
                </c:pt>
                <c:pt idx="4857">
                  <c:v>2.0077000000000001E-2</c:v>
                </c:pt>
                <c:pt idx="4858">
                  <c:v>2.0110530000000001E-2</c:v>
                </c:pt>
                <c:pt idx="4859">
                  <c:v>2.0144200000000001E-2</c:v>
                </c:pt>
                <c:pt idx="4860">
                  <c:v>2.0176280000000001E-2</c:v>
                </c:pt>
                <c:pt idx="4861">
                  <c:v>2.020744E-2</c:v>
                </c:pt>
                <c:pt idx="4862">
                  <c:v>2.025594E-2</c:v>
                </c:pt>
                <c:pt idx="4863">
                  <c:v>2.027468E-2</c:v>
                </c:pt>
                <c:pt idx="4864">
                  <c:v>2.030798E-2</c:v>
                </c:pt>
                <c:pt idx="4865">
                  <c:v>2.0341439999999999E-2</c:v>
                </c:pt>
                <c:pt idx="4866">
                  <c:v>2.0376459999999999E-2</c:v>
                </c:pt>
                <c:pt idx="4867">
                  <c:v>2.0412980000000001E-2</c:v>
                </c:pt>
                <c:pt idx="4868">
                  <c:v>2.0467619999999999E-2</c:v>
                </c:pt>
                <c:pt idx="4869">
                  <c:v>2.0501470000000001E-2</c:v>
                </c:pt>
                <c:pt idx="4870">
                  <c:v>2.0536140000000001E-2</c:v>
                </c:pt>
                <c:pt idx="4871">
                  <c:v>2.0571059999999999E-2</c:v>
                </c:pt>
                <c:pt idx="4872">
                  <c:v>2.0606599999999999E-2</c:v>
                </c:pt>
                <c:pt idx="4873">
                  <c:v>2.0641980000000001E-2</c:v>
                </c:pt>
                <c:pt idx="4874">
                  <c:v>2.067741E-2</c:v>
                </c:pt>
                <c:pt idx="4875">
                  <c:v>2.0712919999999999E-2</c:v>
                </c:pt>
                <c:pt idx="4876">
                  <c:v>2.076625E-2</c:v>
                </c:pt>
                <c:pt idx="4877">
                  <c:v>2.0802339999999999E-2</c:v>
                </c:pt>
                <c:pt idx="4878">
                  <c:v>2.083753E-2</c:v>
                </c:pt>
                <c:pt idx="4879">
                  <c:v>2.0871799999999999E-2</c:v>
                </c:pt>
                <c:pt idx="4880">
                  <c:v>2.089131E-2</c:v>
                </c:pt>
                <c:pt idx="4881">
                  <c:v>2.0927060000000001E-2</c:v>
                </c:pt>
                <c:pt idx="4882">
                  <c:v>2.096346E-2</c:v>
                </c:pt>
                <c:pt idx="4883">
                  <c:v>2.1001590000000001E-2</c:v>
                </c:pt>
                <c:pt idx="4884">
                  <c:v>2.1058E-2</c:v>
                </c:pt>
                <c:pt idx="4885">
                  <c:v>2.1095699999999998E-2</c:v>
                </c:pt>
                <c:pt idx="4886">
                  <c:v>2.113307E-2</c:v>
                </c:pt>
                <c:pt idx="4887">
                  <c:v>2.116997E-2</c:v>
                </c:pt>
                <c:pt idx="4888">
                  <c:v>2.1206940000000001E-2</c:v>
                </c:pt>
                <c:pt idx="4889">
                  <c:v>2.1242810000000001E-2</c:v>
                </c:pt>
                <c:pt idx="4890">
                  <c:v>2.1278559999999998E-2</c:v>
                </c:pt>
                <c:pt idx="4891">
                  <c:v>2.131516E-2</c:v>
                </c:pt>
                <c:pt idx="4892">
                  <c:v>2.1335819999999998E-2</c:v>
                </c:pt>
                <c:pt idx="4893">
                  <c:v>2.1392350000000001E-2</c:v>
                </c:pt>
                <c:pt idx="4894">
                  <c:v>2.1431160000000001E-2</c:v>
                </c:pt>
                <c:pt idx="4895">
                  <c:v>2.1470039999999999E-2</c:v>
                </c:pt>
                <c:pt idx="4896">
                  <c:v>2.150906E-2</c:v>
                </c:pt>
                <c:pt idx="4897">
                  <c:v>2.154814E-2</c:v>
                </c:pt>
                <c:pt idx="4898">
                  <c:v>2.158612E-2</c:v>
                </c:pt>
                <c:pt idx="4899">
                  <c:v>2.1625490000000001E-2</c:v>
                </c:pt>
                <c:pt idx="4900">
                  <c:v>2.1664079999999999E-2</c:v>
                </c:pt>
                <c:pt idx="4901">
                  <c:v>2.1702059999999999E-2</c:v>
                </c:pt>
                <c:pt idx="4902">
                  <c:v>2.174398E-2</c:v>
                </c:pt>
                <c:pt idx="4903">
                  <c:v>2.1781470000000001E-2</c:v>
                </c:pt>
                <c:pt idx="4904">
                  <c:v>2.1819620000000001E-2</c:v>
                </c:pt>
                <c:pt idx="4905">
                  <c:v>2.1859380000000001E-2</c:v>
                </c:pt>
                <c:pt idx="4906">
                  <c:v>2.1897280000000002E-2</c:v>
                </c:pt>
                <c:pt idx="4907">
                  <c:v>2.1935380000000001E-2</c:v>
                </c:pt>
                <c:pt idx="4908">
                  <c:v>2.1974279999999999E-2</c:v>
                </c:pt>
                <c:pt idx="4909">
                  <c:v>2.2012819999999999E-2</c:v>
                </c:pt>
                <c:pt idx="4910">
                  <c:v>2.2052579999999999E-2</c:v>
                </c:pt>
                <c:pt idx="4911">
                  <c:v>2.2093959999999999E-2</c:v>
                </c:pt>
                <c:pt idx="4912">
                  <c:v>2.2156439999999999E-2</c:v>
                </c:pt>
                <c:pt idx="4913">
                  <c:v>2.2177769999999999E-2</c:v>
                </c:pt>
                <c:pt idx="4914">
                  <c:v>2.221422E-2</c:v>
                </c:pt>
                <c:pt idx="4915">
                  <c:v>2.2257389999999998E-2</c:v>
                </c:pt>
                <c:pt idx="4916">
                  <c:v>2.230325E-2</c:v>
                </c:pt>
                <c:pt idx="4917">
                  <c:v>2.2346999999999999E-2</c:v>
                </c:pt>
                <c:pt idx="4918">
                  <c:v>2.2390319999999998E-2</c:v>
                </c:pt>
                <c:pt idx="4919">
                  <c:v>2.2432549999999999E-2</c:v>
                </c:pt>
                <c:pt idx="4920">
                  <c:v>2.2499910000000001E-2</c:v>
                </c:pt>
                <c:pt idx="4921">
                  <c:v>2.2545809999999999E-2</c:v>
                </c:pt>
                <c:pt idx="4922">
                  <c:v>2.259015E-2</c:v>
                </c:pt>
                <c:pt idx="4923">
                  <c:v>2.2628200000000001E-2</c:v>
                </c:pt>
                <c:pt idx="4924">
                  <c:v>2.26658E-2</c:v>
                </c:pt>
                <c:pt idx="4925">
                  <c:v>2.270753E-2</c:v>
                </c:pt>
                <c:pt idx="4926">
                  <c:v>2.2770789999999999E-2</c:v>
                </c:pt>
                <c:pt idx="4927">
                  <c:v>2.2811640000000001E-2</c:v>
                </c:pt>
                <c:pt idx="4928">
                  <c:v>2.285152E-2</c:v>
                </c:pt>
                <c:pt idx="4929">
                  <c:v>2.289337E-2</c:v>
                </c:pt>
                <c:pt idx="4930">
                  <c:v>2.2935460000000001E-2</c:v>
                </c:pt>
                <c:pt idx="4931">
                  <c:v>2.2978999999999999E-2</c:v>
                </c:pt>
                <c:pt idx="4932">
                  <c:v>2.3026359999999999E-2</c:v>
                </c:pt>
                <c:pt idx="4933">
                  <c:v>2.3072599999999999E-2</c:v>
                </c:pt>
                <c:pt idx="4934">
                  <c:v>2.3118699999999999E-2</c:v>
                </c:pt>
                <c:pt idx="4935">
                  <c:v>2.316292E-2</c:v>
                </c:pt>
                <c:pt idx="4936">
                  <c:v>2.320701E-2</c:v>
                </c:pt>
                <c:pt idx="4937">
                  <c:v>2.32739E-2</c:v>
                </c:pt>
                <c:pt idx="4938">
                  <c:v>2.3319820000000002E-2</c:v>
                </c:pt>
                <c:pt idx="4939">
                  <c:v>2.3365440000000001E-2</c:v>
                </c:pt>
                <c:pt idx="4940">
                  <c:v>2.3411910000000001E-2</c:v>
                </c:pt>
                <c:pt idx="4941">
                  <c:v>2.34813E-2</c:v>
                </c:pt>
                <c:pt idx="4942">
                  <c:v>2.352897E-2</c:v>
                </c:pt>
                <c:pt idx="4943">
                  <c:v>2.357621E-2</c:v>
                </c:pt>
                <c:pt idx="4944">
                  <c:v>2.3623359999999999E-2</c:v>
                </c:pt>
                <c:pt idx="4945">
                  <c:v>2.3695770000000001E-2</c:v>
                </c:pt>
                <c:pt idx="4946">
                  <c:v>2.374472E-2</c:v>
                </c:pt>
                <c:pt idx="4947">
                  <c:v>2.379326E-2</c:v>
                </c:pt>
                <c:pt idx="4948">
                  <c:v>2.3820419999999998E-2</c:v>
                </c:pt>
                <c:pt idx="4949">
                  <c:v>2.389488E-2</c:v>
                </c:pt>
                <c:pt idx="4950">
                  <c:v>2.39435E-2</c:v>
                </c:pt>
                <c:pt idx="4951">
                  <c:v>2.3993270000000001E-2</c:v>
                </c:pt>
                <c:pt idx="4952">
                  <c:v>2.4045250000000001E-2</c:v>
                </c:pt>
                <c:pt idx="4953">
                  <c:v>2.409654E-2</c:v>
                </c:pt>
                <c:pt idx="4954">
                  <c:v>2.417219E-2</c:v>
                </c:pt>
                <c:pt idx="4955">
                  <c:v>2.4222029999999999E-2</c:v>
                </c:pt>
                <c:pt idx="4956">
                  <c:v>2.4273300000000001E-2</c:v>
                </c:pt>
                <c:pt idx="4957">
                  <c:v>2.4324620000000002E-2</c:v>
                </c:pt>
                <c:pt idx="4958">
                  <c:v>2.4401010000000001E-2</c:v>
                </c:pt>
                <c:pt idx="4959">
                  <c:v>2.4450380000000001E-2</c:v>
                </c:pt>
                <c:pt idx="4960">
                  <c:v>2.4475920000000002E-2</c:v>
                </c:pt>
                <c:pt idx="4961">
                  <c:v>2.4525580000000002E-2</c:v>
                </c:pt>
                <c:pt idx="4962">
                  <c:v>2.4575010000000001E-2</c:v>
                </c:pt>
                <c:pt idx="4963">
                  <c:v>2.4652400000000001E-2</c:v>
                </c:pt>
                <c:pt idx="4964">
                  <c:v>2.4704630000000002E-2</c:v>
                </c:pt>
                <c:pt idx="4965">
                  <c:v>2.4757399999999999E-2</c:v>
                </c:pt>
                <c:pt idx="4966">
                  <c:v>2.4811940000000001E-2</c:v>
                </c:pt>
                <c:pt idx="4967">
                  <c:v>2.486474E-2</c:v>
                </c:pt>
                <c:pt idx="4968">
                  <c:v>2.4917060000000001E-2</c:v>
                </c:pt>
                <c:pt idx="4969">
                  <c:v>2.4970220000000001E-2</c:v>
                </c:pt>
                <c:pt idx="4970">
                  <c:v>2.5034230000000001E-2</c:v>
                </c:pt>
                <c:pt idx="4971">
                  <c:v>2.5090359999999999E-2</c:v>
                </c:pt>
                <c:pt idx="4972">
                  <c:v>2.513642E-2</c:v>
                </c:pt>
                <c:pt idx="4973">
                  <c:v>2.5184620000000001E-2</c:v>
                </c:pt>
                <c:pt idx="4974">
                  <c:v>2.5231300000000002E-2</c:v>
                </c:pt>
                <c:pt idx="4975">
                  <c:v>2.5289249999999999E-2</c:v>
                </c:pt>
                <c:pt idx="4976">
                  <c:v>2.536822E-2</c:v>
                </c:pt>
                <c:pt idx="4977">
                  <c:v>2.5421139999999998E-2</c:v>
                </c:pt>
                <c:pt idx="4978">
                  <c:v>2.547379E-2</c:v>
                </c:pt>
                <c:pt idx="4979">
                  <c:v>2.5527500000000002E-2</c:v>
                </c:pt>
                <c:pt idx="4980">
                  <c:v>2.5554830000000001E-2</c:v>
                </c:pt>
                <c:pt idx="4981">
                  <c:v>2.563528E-2</c:v>
                </c:pt>
                <c:pt idx="4982">
                  <c:v>2.5688800000000001E-2</c:v>
                </c:pt>
                <c:pt idx="4983">
                  <c:v>2.5743849999999999E-2</c:v>
                </c:pt>
                <c:pt idx="4984">
                  <c:v>2.582508E-2</c:v>
                </c:pt>
                <c:pt idx="4985">
                  <c:v>2.5879079999999999E-2</c:v>
                </c:pt>
                <c:pt idx="4986">
                  <c:v>2.5934390000000002E-2</c:v>
                </c:pt>
                <c:pt idx="4987">
                  <c:v>2.5989749999999999E-2</c:v>
                </c:pt>
                <c:pt idx="4988">
                  <c:v>2.604478E-2</c:v>
                </c:pt>
                <c:pt idx="4989">
                  <c:v>2.6126420000000001E-2</c:v>
                </c:pt>
                <c:pt idx="4990">
                  <c:v>2.6154940000000002E-2</c:v>
                </c:pt>
                <c:pt idx="4991">
                  <c:v>2.621062E-2</c:v>
                </c:pt>
                <c:pt idx="4992">
                  <c:v>2.6265960000000001E-2</c:v>
                </c:pt>
                <c:pt idx="4993">
                  <c:v>2.632E-2</c:v>
                </c:pt>
                <c:pt idx="4994">
                  <c:v>2.637318E-2</c:v>
                </c:pt>
                <c:pt idx="4995">
                  <c:v>2.6453440000000002E-2</c:v>
                </c:pt>
                <c:pt idx="4996">
                  <c:v>2.6506700000000001E-2</c:v>
                </c:pt>
                <c:pt idx="4997">
                  <c:v>2.655948E-2</c:v>
                </c:pt>
                <c:pt idx="4998">
                  <c:v>2.658605E-2</c:v>
                </c:pt>
                <c:pt idx="4999">
                  <c:v>2.6640400000000002E-2</c:v>
                </c:pt>
                <c:pt idx="5000">
                  <c:v>2.6696629999999999E-2</c:v>
                </c:pt>
                <c:pt idx="5001">
                  <c:v>2.6752149999999999E-2</c:v>
                </c:pt>
                <c:pt idx="5002">
                  <c:v>2.6833880000000001E-2</c:v>
                </c:pt>
                <c:pt idx="5003">
                  <c:v>2.6888889999999999E-2</c:v>
                </c:pt>
                <c:pt idx="5004">
                  <c:v>2.6943959999999999E-2</c:v>
                </c:pt>
                <c:pt idx="5005">
                  <c:v>2.697188E-2</c:v>
                </c:pt>
                <c:pt idx="5006">
                  <c:v>2.702508E-2</c:v>
                </c:pt>
                <c:pt idx="5007">
                  <c:v>2.7078939999999999E-2</c:v>
                </c:pt>
                <c:pt idx="5008">
                  <c:v>2.713194E-2</c:v>
                </c:pt>
                <c:pt idx="5009">
                  <c:v>2.7186370000000001E-2</c:v>
                </c:pt>
                <c:pt idx="5010">
                  <c:v>2.727015E-2</c:v>
                </c:pt>
                <c:pt idx="5011">
                  <c:v>2.732739E-2</c:v>
                </c:pt>
                <c:pt idx="5012">
                  <c:v>2.738616E-2</c:v>
                </c:pt>
                <c:pt idx="5013">
                  <c:v>2.7442660000000001E-2</c:v>
                </c:pt>
                <c:pt idx="5014">
                  <c:v>2.7468079999999999E-2</c:v>
                </c:pt>
                <c:pt idx="5015">
                  <c:v>2.7524779999999999E-2</c:v>
                </c:pt>
                <c:pt idx="5016">
                  <c:v>2.7582800000000001E-2</c:v>
                </c:pt>
                <c:pt idx="5017">
                  <c:v>2.7666840000000002E-2</c:v>
                </c:pt>
                <c:pt idx="5018">
                  <c:v>2.7722759999999999E-2</c:v>
                </c:pt>
                <c:pt idx="5019">
                  <c:v>2.7778750000000001E-2</c:v>
                </c:pt>
                <c:pt idx="5020">
                  <c:v>2.783339E-2</c:v>
                </c:pt>
                <c:pt idx="5021">
                  <c:v>2.7887599999999999E-2</c:v>
                </c:pt>
                <c:pt idx="5022">
                  <c:v>2.796738E-2</c:v>
                </c:pt>
                <c:pt idx="5023">
                  <c:v>2.79943E-2</c:v>
                </c:pt>
                <c:pt idx="5024">
                  <c:v>2.8048790000000001E-2</c:v>
                </c:pt>
                <c:pt idx="5025">
                  <c:v>2.81041E-2</c:v>
                </c:pt>
                <c:pt idx="5026">
                  <c:v>2.8159320000000002E-2</c:v>
                </c:pt>
                <c:pt idx="5027">
                  <c:v>2.821487E-2</c:v>
                </c:pt>
                <c:pt idx="5028">
                  <c:v>2.8270590000000002E-2</c:v>
                </c:pt>
                <c:pt idx="5029">
                  <c:v>2.8353610000000001E-2</c:v>
                </c:pt>
                <c:pt idx="5030">
                  <c:v>2.8409210000000001E-2</c:v>
                </c:pt>
                <c:pt idx="5031">
                  <c:v>2.846541E-2</c:v>
                </c:pt>
                <c:pt idx="5032">
                  <c:v>2.8523199999999999E-2</c:v>
                </c:pt>
                <c:pt idx="5033">
                  <c:v>2.8550280000000001E-2</c:v>
                </c:pt>
                <c:pt idx="5034">
                  <c:v>2.860791E-2</c:v>
                </c:pt>
                <c:pt idx="5035">
                  <c:v>2.8692349999999998E-2</c:v>
                </c:pt>
                <c:pt idx="5036">
                  <c:v>2.8750250000000001E-2</c:v>
                </c:pt>
                <c:pt idx="5037">
                  <c:v>2.880808E-2</c:v>
                </c:pt>
                <c:pt idx="5038">
                  <c:v>2.886468E-2</c:v>
                </c:pt>
                <c:pt idx="5039">
                  <c:v>2.8921869999999999E-2</c:v>
                </c:pt>
                <c:pt idx="5040">
                  <c:v>2.8978480000000001E-2</c:v>
                </c:pt>
                <c:pt idx="5041">
                  <c:v>2.90353E-2</c:v>
                </c:pt>
                <c:pt idx="5042">
                  <c:v>2.9118499999999999E-2</c:v>
                </c:pt>
                <c:pt idx="5043">
                  <c:v>2.9146060000000001E-2</c:v>
                </c:pt>
                <c:pt idx="5044">
                  <c:v>2.9204379999999999E-2</c:v>
                </c:pt>
                <c:pt idx="5045">
                  <c:v>2.9263859999999999E-2</c:v>
                </c:pt>
                <c:pt idx="5046">
                  <c:v>2.9323780000000001E-2</c:v>
                </c:pt>
                <c:pt idx="5047">
                  <c:v>2.938294E-2</c:v>
                </c:pt>
                <c:pt idx="5048">
                  <c:v>2.946841E-2</c:v>
                </c:pt>
                <c:pt idx="5049">
                  <c:v>2.9527310000000001E-2</c:v>
                </c:pt>
                <c:pt idx="5050">
                  <c:v>2.9587499999999999E-2</c:v>
                </c:pt>
                <c:pt idx="5051">
                  <c:v>2.964659E-2</c:v>
                </c:pt>
                <c:pt idx="5052">
                  <c:v>2.9706059999999999E-2</c:v>
                </c:pt>
                <c:pt idx="5053">
                  <c:v>2.9791479999999999E-2</c:v>
                </c:pt>
                <c:pt idx="5054">
                  <c:v>2.9819410000000001E-2</c:v>
                </c:pt>
                <c:pt idx="5055">
                  <c:v>2.9876469999999999E-2</c:v>
                </c:pt>
                <c:pt idx="5056">
                  <c:v>2.9935110000000001E-2</c:v>
                </c:pt>
                <c:pt idx="5057">
                  <c:v>2.9994059999999999E-2</c:v>
                </c:pt>
                <c:pt idx="5058">
                  <c:v>3.0053880000000002E-2</c:v>
                </c:pt>
                <c:pt idx="5059">
                  <c:v>3.0139889999999999E-2</c:v>
                </c:pt>
                <c:pt idx="5060">
                  <c:v>3.0201059999999998E-2</c:v>
                </c:pt>
                <c:pt idx="5061">
                  <c:v>3.0261380000000001E-2</c:v>
                </c:pt>
                <c:pt idx="5062">
                  <c:v>3.0321279999999999E-2</c:v>
                </c:pt>
                <c:pt idx="5063">
                  <c:v>3.034945E-2</c:v>
                </c:pt>
                <c:pt idx="5064">
                  <c:v>3.0409519999999999E-2</c:v>
                </c:pt>
                <c:pt idx="5065">
                  <c:v>3.0468780000000001E-2</c:v>
                </c:pt>
                <c:pt idx="5066">
                  <c:v>3.0555550000000001E-2</c:v>
                </c:pt>
                <c:pt idx="5067">
                  <c:v>3.0615360000000001E-2</c:v>
                </c:pt>
                <c:pt idx="5068">
                  <c:v>3.0675319999999999E-2</c:v>
                </c:pt>
                <c:pt idx="5069">
                  <c:v>3.0736110000000001E-2</c:v>
                </c:pt>
                <c:pt idx="5070">
                  <c:v>3.076363E-2</c:v>
                </c:pt>
                <c:pt idx="5071">
                  <c:v>3.082404E-2</c:v>
                </c:pt>
                <c:pt idx="5072">
                  <c:v>3.0884499999999999E-2</c:v>
                </c:pt>
                <c:pt idx="5073">
                  <c:v>3.0946319999999999E-2</c:v>
                </c:pt>
                <c:pt idx="5074">
                  <c:v>3.103467E-2</c:v>
                </c:pt>
                <c:pt idx="5075">
                  <c:v>3.1094190000000001E-2</c:v>
                </c:pt>
                <c:pt idx="5076">
                  <c:v>3.115393E-2</c:v>
                </c:pt>
                <c:pt idx="5077">
                  <c:v>3.1181799999999999E-2</c:v>
                </c:pt>
                <c:pt idx="5078">
                  <c:v>3.124302E-2</c:v>
                </c:pt>
                <c:pt idx="5079">
                  <c:v>3.1303900000000003E-2</c:v>
                </c:pt>
                <c:pt idx="5080">
                  <c:v>3.13902E-2</c:v>
                </c:pt>
                <c:pt idx="5081">
                  <c:v>3.1450319999999997E-2</c:v>
                </c:pt>
                <c:pt idx="5082">
                  <c:v>3.1512100000000001E-2</c:v>
                </c:pt>
                <c:pt idx="5083">
                  <c:v>3.1539860000000003E-2</c:v>
                </c:pt>
                <c:pt idx="5084">
                  <c:v>3.1601120000000003E-2</c:v>
                </c:pt>
                <c:pt idx="5085">
                  <c:v>3.1662540000000003E-2</c:v>
                </c:pt>
                <c:pt idx="5086">
                  <c:v>3.1724049999999997E-2</c:v>
                </c:pt>
                <c:pt idx="5087">
                  <c:v>3.1785380000000002E-2</c:v>
                </c:pt>
                <c:pt idx="5088">
                  <c:v>3.1814219999999997E-2</c:v>
                </c:pt>
                <c:pt idx="5089">
                  <c:v>3.1874199999999998E-2</c:v>
                </c:pt>
                <c:pt idx="5090">
                  <c:v>3.1934379999999998E-2</c:v>
                </c:pt>
                <c:pt idx="5091">
                  <c:v>3.2021420000000002E-2</c:v>
                </c:pt>
                <c:pt idx="5092">
                  <c:v>3.2082600000000003E-2</c:v>
                </c:pt>
                <c:pt idx="5093">
                  <c:v>3.211054E-2</c:v>
                </c:pt>
                <c:pt idx="5094">
                  <c:v>3.2170280000000002E-2</c:v>
                </c:pt>
                <c:pt idx="5095">
                  <c:v>3.222962E-2</c:v>
                </c:pt>
                <c:pt idx="5096">
                  <c:v>3.2288299999999999E-2</c:v>
                </c:pt>
                <c:pt idx="5097">
                  <c:v>3.2348179999999997E-2</c:v>
                </c:pt>
                <c:pt idx="5098">
                  <c:v>3.2376919999999997E-2</c:v>
                </c:pt>
                <c:pt idx="5099">
                  <c:v>3.2437460000000001E-2</c:v>
                </c:pt>
                <c:pt idx="5100">
                  <c:v>3.2497520000000002E-2</c:v>
                </c:pt>
                <c:pt idx="5101">
                  <c:v>3.258432E-2</c:v>
                </c:pt>
                <c:pt idx="5102">
                  <c:v>3.2644600000000003E-2</c:v>
                </c:pt>
                <c:pt idx="5103">
                  <c:v>3.2703620000000003E-2</c:v>
                </c:pt>
                <c:pt idx="5104">
                  <c:v>3.2731299999999998E-2</c:v>
                </c:pt>
                <c:pt idx="5105">
                  <c:v>3.2791389999999997E-2</c:v>
                </c:pt>
                <c:pt idx="5106">
                  <c:v>3.2851100000000001E-2</c:v>
                </c:pt>
                <c:pt idx="5107">
                  <c:v>3.2910750000000003E-2</c:v>
                </c:pt>
                <c:pt idx="5108">
                  <c:v>3.2969859999999997E-2</c:v>
                </c:pt>
                <c:pt idx="5109">
                  <c:v>3.2996650000000002E-2</c:v>
                </c:pt>
                <c:pt idx="5110">
                  <c:v>3.308142E-2</c:v>
                </c:pt>
                <c:pt idx="5111">
                  <c:v>3.3140259999999998E-2</c:v>
                </c:pt>
                <c:pt idx="5112">
                  <c:v>3.3199029999999997E-2</c:v>
                </c:pt>
                <c:pt idx="5113">
                  <c:v>3.3259810000000001E-2</c:v>
                </c:pt>
                <c:pt idx="5114">
                  <c:v>3.3319519999999998E-2</c:v>
                </c:pt>
                <c:pt idx="5115">
                  <c:v>3.3347229999999999E-2</c:v>
                </c:pt>
                <c:pt idx="5116">
                  <c:v>3.3406560000000002E-2</c:v>
                </c:pt>
                <c:pt idx="5117">
                  <c:v>3.3465880000000003E-2</c:v>
                </c:pt>
                <c:pt idx="5118">
                  <c:v>3.3549460000000003E-2</c:v>
                </c:pt>
                <c:pt idx="5119">
                  <c:v>3.3608039999999999E-2</c:v>
                </c:pt>
                <c:pt idx="5120">
                  <c:v>3.3666149999999999E-2</c:v>
                </c:pt>
                <c:pt idx="5121">
                  <c:v>3.3724249999999997E-2</c:v>
                </c:pt>
                <c:pt idx="5122">
                  <c:v>3.3782079999999999E-2</c:v>
                </c:pt>
                <c:pt idx="5123">
                  <c:v>3.380768E-2</c:v>
                </c:pt>
                <c:pt idx="5124">
                  <c:v>3.3889830000000003E-2</c:v>
                </c:pt>
                <c:pt idx="5125">
                  <c:v>3.3946839999999999E-2</c:v>
                </c:pt>
                <c:pt idx="5126">
                  <c:v>3.400487E-2</c:v>
                </c:pt>
                <c:pt idx="5127">
                  <c:v>3.4063459999999997E-2</c:v>
                </c:pt>
                <c:pt idx="5128">
                  <c:v>3.4120940000000002E-2</c:v>
                </c:pt>
                <c:pt idx="5129">
                  <c:v>3.4179319999999999E-2</c:v>
                </c:pt>
                <c:pt idx="5130">
                  <c:v>3.4206689999999998E-2</c:v>
                </c:pt>
                <c:pt idx="5131">
                  <c:v>3.4266280000000003E-2</c:v>
                </c:pt>
                <c:pt idx="5132">
                  <c:v>3.4325349999999998E-2</c:v>
                </c:pt>
                <c:pt idx="5133">
                  <c:v>3.4382820000000001E-2</c:v>
                </c:pt>
                <c:pt idx="5134">
                  <c:v>3.446656E-2</c:v>
                </c:pt>
                <c:pt idx="5135">
                  <c:v>3.4528549999999998E-2</c:v>
                </c:pt>
                <c:pt idx="5136">
                  <c:v>3.4561599999999998E-2</c:v>
                </c:pt>
                <c:pt idx="5137">
                  <c:v>3.4623000000000001E-2</c:v>
                </c:pt>
                <c:pt idx="5138">
                  <c:v>3.4682900000000003E-2</c:v>
                </c:pt>
                <c:pt idx="5139">
                  <c:v>3.474265E-2</c:v>
                </c:pt>
                <c:pt idx="5140">
                  <c:v>3.4770629999999997E-2</c:v>
                </c:pt>
                <c:pt idx="5141">
                  <c:v>3.4830119999999999E-2</c:v>
                </c:pt>
                <c:pt idx="5142">
                  <c:v>3.489109E-2</c:v>
                </c:pt>
                <c:pt idx="5143">
                  <c:v>3.4980539999999997E-2</c:v>
                </c:pt>
                <c:pt idx="5144">
                  <c:v>3.5041959999999997E-2</c:v>
                </c:pt>
                <c:pt idx="5145">
                  <c:v>3.5103559999999999E-2</c:v>
                </c:pt>
                <c:pt idx="5146">
                  <c:v>3.5132459999999997E-2</c:v>
                </c:pt>
                <c:pt idx="5147">
                  <c:v>3.5192519999999998E-2</c:v>
                </c:pt>
                <c:pt idx="5148">
                  <c:v>3.5280390000000002E-2</c:v>
                </c:pt>
                <c:pt idx="5149">
                  <c:v>3.5341360000000002E-2</c:v>
                </c:pt>
                <c:pt idx="5150">
                  <c:v>3.540198E-2</c:v>
                </c:pt>
                <c:pt idx="5151">
                  <c:v>3.5462920000000002E-2</c:v>
                </c:pt>
                <c:pt idx="5152">
                  <c:v>3.552396E-2</c:v>
                </c:pt>
                <c:pt idx="5153">
                  <c:v>3.5583999999999998E-2</c:v>
                </c:pt>
                <c:pt idx="5154">
                  <c:v>3.5649199999999999E-2</c:v>
                </c:pt>
                <c:pt idx="5155">
                  <c:v>3.571154E-2</c:v>
                </c:pt>
                <c:pt idx="5156">
                  <c:v>3.5772119999999998E-2</c:v>
                </c:pt>
                <c:pt idx="5157">
                  <c:v>3.58319E-2</c:v>
                </c:pt>
                <c:pt idx="5158">
                  <c:v>3.5891689999999997E-2</c:v>
                </c:pt>
                <c:pt idx="5159">
                  <c:v>3.5979320000000002E-2</c:v>
                </c:pt>
                <c:pt idx="5160">
                  <c:v>3.6040330000000002E-2</c:v>
                </c:pt>
                <c:pt idx="5161">
                  <c:v>3.6069999999999998E-2</c:v>
                </c:pt>
                <c:pt idx="5162">
                  <c:v>3.6131209999999997E-2</c:v>
                </c:pt>
                <c:pt idx="5163">
                  <c:v>3.6192439999999999E-2</c:v>
                </c:pt>
                <c:pt idx="5164">
                  <c:v>3.6281500000000001E-2</c:v>
                </c:pt>
                <c:pt idx="5165">
                  <c:v>3.6343199999999999E-2</c:v>
                </c:pt>
                <c:pt idx="5166">
                  <c:v>3.6404699999999998E-2</c:v>
                </c:pt>
                <c:pt idx="5167">
                  <c:v>3.6465369999999997E-2</c:v>
                </c:pt>
                <c:pt idx="5168">
                  <c:v>3.6526349999999999E-2</c:v>
                </c:pt>
                <c:pt idx="5169">
                  <c:v>3.6616620000000002E-2</c:v>
                </c:pt>
                <c:pt idx="5170">
                  <c:v>3.6646129999999999E-2</c:v>
                </c:pt>
                <c:pt idx="5171">
                  <c:v>3.6708879999999999E-2</c:v>
                </c:pt>
                <c:pt idx="5172">
                  <c:v>3.6770379999999998E-2</c:v>
                </c:pt>
                <c:pt idx="5173">
                  <c:v>3.6833409999999997E-2</c:v>
                </c:pt>
                <c:pt idx="5174">
                  <c:v>3.6925670000000001E-2</c:v>
                </c:pt>
                <c:pt idx="5175">
                  <c:v>3.6988239999999999E-2</c:v>
                </c:pt>
                <c:pt idx="5176">
                  <c:v>3.7050939999999997E-2</c:v>
                </c:pt>
                <c:pt idx="5177">
                  <c:v>3.7116440000000001E-2</c:v>
                </c:pt>
                <c:pt idx="5178">
                  <c:v>3.7149929999999998E-2</c:v>
                </c:pt>
                <c:pt idx="5179">
                  <c:v>3.7212160000000001E-2</c:v>
                </c:pt>
                <c:pt idx="5180">
                  <c:v>3.7304329999999997E-2</c:v>
                </c:pt>
                <c:pt idx="5181">
                  <c:v>3.7365740000000001E-2</c:v>
                </c:pt>
                <c:pt idx="5182">
                  <c:v>3.7427330000000002E-2</c:v>
                </c:pt>
                <c:pt idx="5183">
                  <c:v>3.7489750000000002E-2</c:v>
                </c:pt>
                <c:pt idx="5184">
                  <c:v>3.7520030000000003E-2</c:v>
                </c:pt>
                <c:pt idx="5185">
                  <c:v>3.7611499999999999E-2</c:v>
                </c:pt>
                <c:pt idx="5186">
                  <c:v>3.767392E-2</c:v>
                </c:pt>
                <c:pt idx="5187">
                  <c:v>3.7735480000000002E-2</c:v>
                </c:pt>
                <c:pt idx="5188">
                  <c:v>3.7797259999999999E-2</c:v>
                </c:pt>
                <c:pt idx="5189">
                  <c:v>3.7886879999999998E-2</c:v>
                </c:pt>
                <c:pt idx="5190">
                  <c:v>3.7947540000000002E-2</c:v>
                </c:pt>
                <c:pt idx="5191">
                  <c:v>3.8008390000000003E-2</c:v>
                </c:pt>
                <c:pt idx="5192">
                  <c:v>3.8038280000000001E-2</c:v>
                </c:pt>
                <c:pt idx="5193">
                  <c:v>3.8098859999999998E-2</c:v>
                </c:pt>
                <c:pt idx="5194">
                  <c:v>3.8158850000000001E-2</c:v>
                </c:pt>
                <c:pt idx="5195">
                  <c:v>3.8220160000000003E-2</c:v>
                </c:pt>
                <c:pt idx="5196">
                  <c:v>3.831213E-2</c:v>
                </c:pt>
                <c:pt idx="5197">
                  <c:v>3.8374560000000002E-2</c:v>
                </c:pt>
                <c:pt idx="5198">
                  <c:v>3.8436089999999999E-2</c:v>
                </c:pt>
                <c:pt idx="5199">
                  <c:v>3.8466319999999998E-2</c:v>
                </c:pt>
                <c:pt idx="5200">
                  <c:v>3.8527609999999997E-2</c:v>
                </c:pt>
                <c:pt idx="5201">
                  <c:v>3.858864E-2</c:v>
                </c:pt>
                <c:pt idx="5202">
                  <c:v>3.8650959999999998E-2</c:v>
                </c:pt>
                <c:pt idx="5203">
                  <c:v>3.8740829999999997E-2</c:v>
                </c:pt>
                <c:pt idx="5204">
                  <c:v>3.880144E-2</c:v>
                </c:pt>
                <c:pt idx="5205">
                  <c:v>3.8861939999999998E-2</c:v>
                </c:pt>
                <c:pt idx="5206">
                  <c:v>3.892317E-2</c:v>
                </c:pt>
                <c:pt idx="5207">
                  <c:v>3.8952680000000003E-2</c:v>
                </c:pt>
                <c:pt idx="5208">
                  <c:v>3.9013760000000001E-2</c:v>
                </c:pt>
                <c:pt idx="5209">
                  <c:v>3.9075289999999999E-2</c:v>
                </c:pt>
                <c:pt idx="5210">
                  <c:v>3.9165329999999998E-2</c:v>
                </c:pt>
                <c:pt idx="5211">
                  <c:v>3.9227390000000001E-2</c:v>
                </c:pt>
                <c:pt idx="5212">
                  <c:v>3.928852E-2</c:v>
                </c:pt>
                <c:pt idx="5213">
                  <c:v>3.9350240000000002E-2</c:v>
                </c:pt>
                <c:pt idx="5214">
                  <c:v>3.938096E-2</c:v>
                </c:pt>
                <c:pt idx="5215">
                  <c:v>3.944201E-2</c:v>
                </c:pt>
                <c:pt idx="5216">
                  <c:v>3.9532499999999998E-2</c:v>
                </c:pt>
                <c:pt idx="5217">
                  <c:v>3.9593870000000003E-2</c:v>
                </c:pt>
                <c:pt idx="5218">
                  <c:v>3.9655250000000003E-2</c:v>
                </c:pt>
                <c:pt idx="5219">
                  <c:v>3.9716260000000003E-2</c:v>
                </c:pt>
                <c:pt idx="5220">
                  <c:v>3.9746620000000003E-2</c:v>
                </c:pt>
                <c:pt idx="5221">
                  <c:v>3.983917E-2</c:v>
                </c:pt>
                <c:pt idx="5222">
                  <c:v>3.9902029999999998E-2</c:v>
                </c:pt>
                <c:pt idx="5223">
                  <c:v>3.9962999999999999E-2</c:v>
                </c:pt>
                <c:pt idx="5224">
                  <c:v>4.0025239999999997E-2</c:v>
                </c:pt>
                <c:pt idx="5225">
                  <c:v>4.0087129999999999E-2</c:v>
                </c:pt>
                <c:pt idx="5226">
                  <c:v>4.0178749999999999E-2</c:v>
                </c:pt>
                <c:pt idx="5227">
                  <c:v>4.0209330000000001E-2</c:v>
                </c:pt>
                <c:pt idx="5228">
                  <c:v>4.027091E-2</c:v>
                </c:pt>
                <c:pt idx="5229">
                  <c:v>4.0333470000000003E-2</c:v>
                </c:pt>
                <c:pt idx="5230">
                  <c:v>4.0395109999999998E-2</c:v>
                </c:pt>
                <c:pt idx="5231">
                  <c:v>4.0456779999999998E-2</c:v>
                </c:pt>
                <c:pt idx="5232">
                  <c:v>4.055164E-2</c:v>
                </c:pt>
                <c:pt idx="5233">
                  <c:v>4.0616109999999997E-2</c:v>
                </c:pt>
                <c:pt idx="5234">
                  <c:v>4.0681519999999999E-2</c:v>
                </c:pt>
                <c:pt idx="5235">
                  <c:v>4.0714640000000003E-2</c:v>
                </c:pt>
                <c:pt idx="5236">
                  <c:v>4.0806809999999999E-2</c:v>
                </c:pt>
                <c:pt idx="5237">
                  <c:v>4.0867460000000001E-2</c:v>
                </c:pt>
                <c:pt idx="5238">
                  <c:v>4.0927199999999997E-2</c:v>
                </c:pt>
                <c:pt idx="5239">
                  <c:v>4.0985969999999997E-2</c:v>
                </c:pt>
                <c:pt idx="5240">
                  <c:v>4.1044980000000002E-2</c:v>
                </c:pt>
                <c:pt idx="5241">
                  <c:v>4.1134160000000003E-2</c:v>
                </c:pt>
                <c:pt idx="5242">
                  <c:v>4.1193390000000003E-2</c:v>
                </c:pt>
                <c:pt idx="5243">
                  <c:v>4.1252959999999998E-2</c:v>
                </c:pt>
                <c:pt idx="5244">
                  <c:v>4.1284179999999997E-2</c:v>
                </c:pt>
                <c:pt idx="5245">
                  <c:v>4.1342759999999999E-2</c:v>
                </c:pt>
                <c:pt idx="5246">
                  <c:v>4.1402090000000003E-2</c:v>
                </c:pt>
                <c:pt idx="5247">
                  <c:v>4.1491170000000001E-2</c:v>
                </c:pt>
                <c:pt idx="5248">
                  <c:v>4.1553859999999998E-2</c:v>
                </c:pt>
                <c:pt idx="5249">
                  <c:v>4.1615930000000002E-2</c:v>
                </c:pt>
                <c:pt idx="5250">
                  <c:v>4.1678350000000003E-2</c:v>
                </c:pt>
                <c:pt idx="5251">
                  <c:v>4.1709959999999997E-2</c:v>
                </c:pt>
                <c:pt idx="5252">
                  <c:v>4.1771629999999997E-2</c:v>
                </c:pt>
                <c:pt idx="5253">
                  <c:v>4.1832500000000002E-2</c:v>
                </c:pt>
                <c:pt idx="5254">
                  <c:v>4.1923189999999999E-2</c:v>
                </c:pt>
                <c:pt idx="5255">
                  <c:v>4.198412E-2</c:v>
                </c:pt>
                <c:pt idx="5256">
                  <c:v>4.2046220000000002E-2</c:v>
                </c:pt>
                <c:pt idx="5257">
                  <c:v>4.2107159999999998E-2</c:v>
                </c:pt>
                <c:pt idx="5258">
                  <c:v>4.2168219999999999E-2</c:v>
                </c:pt>
                <c:pt idx="5259">
                  <c:v>4.222952E-2</c:v>
                </c:pt>
                <c:pt idx="5260">
                  <c:v>4.2290639999999997E-2</c:v>
                </c:pt>
                <c:pt idx="5261">
                  <c:v>4.2382910000000003E-2</c:v>
                </c:pt>
                <c:pt idx="5262">
                  <c:v>4.244585E-2</c:v>
                </c:pt>
                <c:pt idx="5263">
                  <c:v>4.247662E-2</c:v>
                </c:pt>
                <c:pt idx="5264">
                  <c:v>4.2538840000000001E-2</c:v>
                </c:pt>
                <c:pt idx="5265">
                  <c:v>4.2600480000000003E-2</c:v>
                </c:pt>
                <c:pt idx="5266">
                  <c:v>4.2661980000000002E-2</c:v>
                </c:pt>
                <c:pt idx="5267">
                  <c:v>4.2723579999999997E-2</c:v>
                </c:pt>
                <c:pt idx="5268">
                  <c:v>4.2785400000000001E-2</c:v>
                </c:pt>
                <c:pt idx="5269">
                  <c:v>4.2875940000000001E-2</c:v>
                </c:pt>
                <c:pt idx="5270">
                  <c:v>4.2938299999999999E-2</c:v>
                </c:pt>
                <c:pt idx="5271">
                  <c:v>4.3001879999999999E-2</c:v>
                </c:pt>
                <c:pt idx="5272">
                  <c:v>4.3066309999999997E-2</c:v>
                </c:pt>
                <c:pt idx="5273">
                  <c:v>4.3129059999999997E-2</c:v>
                </c:pt>
                <c:pt idx="5274">
                  <c:v>4.315708E-2</c:v>
                </c:pt>
                <c:pt idx="5275">
                  <c:v>4.3219019999999997E-2</c:v>
                </c:pt>
                <c:pt idx="5276">
                  <c:v>4.3310359999999999E-2</c:v>
                </c:pt>
                <c:pt idx="5277">
                  <c:v>4.3375560000000001E-2</c:v>
                </c:pt>
                <c:pt idx="5278">
                  <c:v>4.3440140000000002E-2</c:v>
                </c:pt>
                <c:pt idx="5279">
                  <c:v>4.3503439999999997E-2</c:v>
                </c:pt>
                <c:pt idx="5280">
                  <c:v>4.3565880000000001E-2</c:v>
                </c:pt>
                <c:pt idx="5281">
                  <c:v>4.3628859999999998E-2</c:v>
                </c:pt>
                <c:pt idx="5282">
                  <c:v>4.3692179999999997E-2</c:v>
                </c:pt>
                <c:pt idx="5283">
                  <c:v>4.3784780000000002E-2</c:v>
                </c:pt>
                <c:pt idx="5284">
                  <c:v>4.381496E-2</c:v>
                </c:pt>
                <c:pt idx="5285">
                  <c:v>4.3877569999999998E-2</c:v>
                </c:pt>
                <c:pt idx="5286">
                  <c:v>4.3940529999999998E-2</c:v>
                </c:pt>
                <c:pt idx="5287">
                  <c:v>4.400254E-2</c:v>
                </c:pt>
                <c:pt idx="5288">
                  <c:v>4.4064579999999999E-2</c:v>
                </c:pt>
                <c:pt idx="5289">
                  <c:v>4.4153909999999998E-2</c:v>
                </c:pt>
                <c:pt idx="5290">
                  <c:v>4.4215419999999998E-2</c:v>
                </c:pt>
                <c:pt idx="5291">
                  <c:v>4.4277320000000002E-2</c:v>
                </c:pt>
                <c:pt idx="5292">
                  <c:v>4.4339719999999999E-2</c:v>
                </c:pt>
                <c:pt idx="5293">
                  <c:v>4.4367700000000003E-2</c:v>
                </c:pt>
                <c:pt idx="5294">
                  <c:v>4.4431560000000002E-2</c:v>
                </c:pt>
                <c:pt idx="5295">
                  <c:v>4.4495460000000001E-2</c:v>
                </c:pt>
                <c:pt idx="5296">
                  <c:v>4.4585619999999999E-2</c:v>
                </c:pt>
                <c:pt idx="5297">
                  <c:v>4.4620420000000001E-2</c:v>
                </c:pt>
                <c:pt idx="5298">
                  <c:v>4.4707400000000001E-2</c:v>
                </c:pt>
                <c:pt idx="5299">
                  <c:v>4.4776900000000001E-2</c:v>
                </c:pt>
                <c:pt idx="5300">
                  <c:v>4.4809189999999999E-2</c:v>
                </c:pt>
                <c:pt idx="5301">
                  <c:v>4.4878359999999999E-2</c:v>
                </c:pt>
                <c:pt idx="5302">
                  <c:v>4.4963679999999999E-2</c:v>
                </c:pt>
                <c:pt idx="5303">
                  <c:v>4.5023830000000001E-2</c:v>
                </c:pt>
                <c:pt idx="5304">
                  <c:v>4.5076520000000002E-2</c:v>
                </c:pt>
                <c:pt idx="5305">
                  <c:v>4.513387E-2</c:v>
                </c:pt>
                <c:pt idx="5306">
                  <c:v>4.5194119999999997E-2</c:v>
                </c:pt>
                <c:pt idx="5307">
                  <c:v>4.5253700000000001E-2</c:v>
                </c:pt>
                <c:pt idx="5308">
                  <c:v>4.5314599999999997E-2</c:v>
                </c:pt>
                <c:pt idx="5309">
                  <c:v>4.5403659999999998E-2</c:v>
                </c:pt>
                <c:pt idx="5310">
                  <c:v>4.5467269999999997E-2</c:v>
                </c:pt>
                <c:pt idx="5311">
                  <c:v>4.5496460000000002E-2</c:v>
                </c:pt>
                <c:pt idx="5312">
                  <c:v>4.5560620000000003E-2</c:v>
                </c:pt>
                <c:pt idx="5313">
                  <c:v>4.5623850000000001E-2</c:v>
                </c:pt>
                <c:pt idx="5314">
                  <c:v>4.5687569999999997E-2</c:v>
                </c:pt>
                <c:pt idx="5315">
                  <c:v>4.5750159999999998E-2</c:v>
                </c:pt>
                <c:pt idx="5316">
                  <c:v>4.5841069999999998E-2</c:v>
                </c:pt>
                <c:pt idx="5317">
                  <c:v>4.5905410000000001E-2</c:v>
                </c:pt>
                <c:pt idx="5318">
                  <c:v>4.5970480000000001E-2</c:v>
                </c:pt>
                <c:pt idx="5319">
                  <c:v>4.6035039999999999E-2</c:v>
                </c:pt>
                <c:pt idx="5320">
                  <c:v>4.6100330000000002E-2</c:v>
                </c:pt>
                <c:pt idx="5321">
                  <c:v>4.61301E-2</c:v>
                </c:pt>
                <c:pt idx="5322">
                  <c:v>4.622333E-2</c:v>
                </c:pt>
                <c:pt idx="5323">
                  <c:v>4.6287920000000003E-2</c:v>
                </c:pt>
                <c:pt idx="5324">
                  <c:v>4.635421E-2</c:v>
                </c:pt>
                <c:pt idx="5325">
                  <c:v>4.6420000000000003E-2</c:v>
                </c:pt>
                <c:pt idx="5326">
                  <c:v>4.6485659999999998E-2</c:v>
                </c:pt>
                <c:pt idx="5327">
                  <c:v>4.651657E-2</c:v>
                </c:pt>
                <c:pt idx="5328">
                  <c:v>4.6581879999999999E-2</c:v>
                </c:pt>
                <c:pt idx="5329">
                  <c:v>4.6646840000000002E-2</c:v>
                </c:pt>
                <c:pt idx="5330">
                  <c:v>4.6740549999999999E-2</c:v>
                </c:pt>
                <c:pt idx="5331">
                  <c:v>4.6806359999999998E-2</c:v>
                </c:pt>
                <c:pt idx="5332">
                  <c:v>4.6872299999999999E-2</c:v>
                </c:pt>
                <c:pt idx="5333">
                  <c:v>4.6901329999999998E-2</c:v>
                </c:pt>
                <c:pt idx="5334">
                  <c:v>4.6966239999999999E-2</c:v>
                </c:pt>
                <c:pt idx="5335">
                  <c:v>4.7031179999999999E-2</c:v>
                </c:pt>
                <c:pt idx="5336">
                  <c:v>4.7095529999999997E-2</c:v>
                </c:pt>
                <c:pt idx="5337">
                  <c:v>4.7188260000000003E-2</c:v>
                </c:pt>
                <c:pt idx="5338">
                  <c:v>4.7251960000000003E-2</c:v>
                </c:pt>
                <c:pt idx="5339">
                  <c:v>4.7315219999999998E-2</c:v>
                </c:pt>
                <c:pt idx="5340">
                  <c:v>4.734406E-2</c:v>
                </c:pt>
                <c:pt idx="5341">
                  <c:v>4.7409180000000002E-2</c:v>
                </c:pt>
                <c:pt idx="5342">
                  <c:v>4.7475459999999997E-2</c:v>
                </c:pt>
                <c:pt idx="5343">
                  <c:v>4.7540199999999998E-2</c:v>
                </c:pt>
                <c:pt idx="5344">
                  <c:v>4.7603760000000002E-2</c:v>
                </c:pt>
                <c:pt idx="5345">
                  <c:v>4.766724E-2</c:v>
                </c:pt>
                <c:pt idx="5346">
                  <c:v>4.7695080000000001E-2</c:v>
                </c:pt>
                <c:pt idx="5347">
                  <c:v>4.7786139999999998E-2</c:v>
                </c:pt>
                <c:pt idx="5348">
                  <c:v>4.7849889999999999E-2</c:v>
                </c:pt>
                <c:pt idx="5349">
                  <c:v>4.7912499999999997E-2</c:v>
                </c:pt>
                <c:pt idx="5350">
                  <c:v>4.7974719999999998E-2</c:v>
                </c:pt>
                <c:pt idx="5351">
                  <c:v>4.8036500000000003E-2</c:v>
                </c:pt>
                <c:pt idx="5352">
                  <c:v>4.8063599999999998E-2</c:v>
                </c:pt>
                <c:pt idx="5353">
                  <c:v>4.8124960000000001E-2</c:v>
                </c:pt>
                <c:pt idx="5354">
                  <c:v>4.8187679999999997E-2</c:v>
                </c:pt>
                <c:pt idx="5355">
                  <c:v>4.8250519999999998E-2</c:v>
                </c:pt>
                <c:pt idx="5356">
                  <c:v>4.8342040000000003E-2</c:v>
                </c:pt>
                <c:pt idx="5357">
                  <c:v>4.8405959999999998E-2</c:v>
                </c:pt>
                <c:pt idx="5358">
                  <c:v>4.843476E-2</c:v>
                </c:pt>
                <c:pt idx="5359">
                  <c:v>4.8496209999999998E-2</c:v>
                </c:pt>
                <c:pt idx="5360">
                  <c:v>4.8560659999999999E-2</c:v>
                </c:pt>
                <c:pt idx="5361">
                  <c:v>4.8623159999999999E-2</c:v>
                </c:pt>
                <c:pt idx="5362">
                  <c:v>4.8685619999999999E-2</c:v>
                </c:pt>
                <c:pt idx="5363">
                  <c:v>4.8747720000000001E-2</c:v>
                </c:pt>
                <c:pt idx="5364">
                  <c:v>4.8809779999999997E-2</c:v>
                </c:pt>
                <c:pt idx="5365">
                  <c:v>4.8837459999999999E-2</c:v>
                </c:pt>
                <c:pt idx="5366">
                  <c:v>4.8925879999999998E-2</c:v>
                </c:pt>
                <c:pt idx="5367">
                  <c:v>4.8987179999999998E-2</c:v>
                </c:pt>
                <c:pt idx="5368">
                  <c:v>4.9047220000000002E-2</c:v>
                </c:pt>
                <c:pt idx="5369">
                  <c:v>4.9107089999999999E-2</c:v>
                </c:pt>
                <c:pt idx="5370">
                  <c:v>4.9168000000000003E-2</c:v>
                </c:pt>
                <c:pt idx="5371">
                  <c:v>4.9194420000000003E-2</c:v>
                </c:pt>
                <c:pt idx="5372">
                  <c:v>4.9254140000000002E-2</c:v>
                </c:pt>
                <c:pt idx="5373">
                  <c:v>4.931348E-2</c:v>
                </c:pt>
                <c:pt idx="5374">
                  <c:v>4.9372659999999999E-2</c:v>
                </c:pt>
                <c:pt idx="5375">
                  <c:v>4.9466499999999997E-2</c:v>
                </c:pt>
                <c:pt idx="5376">
                  <c:v>4.9463859999999998E-2</c:v>
                </c:pt>
                <c:pt idx="5377">
                  <c:v>4.954385E-2</c:v>
                </c:pt>
                <c:pt idx="5378">
                  <c:v>4.9577070000000001E-2</c:v>
                </c:pt>
                <c:pt idx="5379">
                  <c:v>4.965402E-2</c:v>
                </c:pt>
                <c:pt idx="5380">
                  <c:v>4.9715629999999997E-2</c:v>
                </c:pt>
                <c:pt idx="5381">
                  <c:v>4.9774400000000003E-2</c:v>
                </c:pt>
                <c:pt idx="5382">
                  <c:v>4.9832670000000003E-2</c:v>
                </c:pt>
                <c:pt idx="5383">
                  <c:v>4.9890879999999999E-2</c:v>
                </c:pt>
                <c:pt idx="5384">
                  <c:v>4.9916380000000003E-2</c:v>
                </c:pt>
                <c:pt idx="5385">
                  <c:v>4.99982E-2</c:v>
                </c:pt>
                <c:pt idx="5386">
                  <c:v>5.0055479999999999E-2</c:v>
                </c:pt>
                <c:pt idx="5387">
                  <c:v>5.0116599999999997E-2</c:v>
                </c:pt>
                <c:pt idx="5388">
                  <c:v>5.0176199999999997E-2</c:v>
                </c:pt>
                <c:pt idx="5389">
                  <c:v>5.0235469999999997E-2</c:v>
                </c:pt>
                <c:pt idx="5390">
                  <c:v>5.0294199999999997E-2</c:v>
                </c:pt>
                <c:pt idx="5391">
                  <c:v>5.0377659999999998E-2</c:v>
                </c:pt>
                <c:pt idx="5392">
                  <c:v>5.0404299999999999E-2</c:v>
                </c:pt>
                <c:pt idx="5393">
                  <c:v>5.0462960000000001E-2</c:v>
                </c:pt>
                <c:pt idx="5394">
                  <c:v>5.0521679999999999E-2</c:v>
                </c:pt>
                <c:pt idx="5395">
                  <c:v>5.0579029999999997E-2</c:v>
                </c:pt>
                <c:pt idx="5396">
                  <c:v>5.0659320000000001E-2</c:v>
                </c:pt>
                <c:pt idx="5397">
                  <c:v>5.0717659999999998E-2</c:v>
                </c:pt>
                <c:pt idx="5398">
                  <c:v>5.0770639999999999E-2</c:v>
                </c:pt>
                <c:pt idx="5399">
                  <c:v>5.0830439999999998E-2</c:v>
                </c:pt>
                <c:pt idx="5400">
                  <c:v>5.0855919999999999E-2</c:v>
                </c:pt>
                <c:pt idx="5401">
                  <c:v>5.0915299999999997E-2</c:v>
                </c:pt>
                <c:pt idx="5402">
                  <c:v>5.099778E-2</c:v>
                </c:pt>
                <c:pt idx="5403">
                  <c:v>5.1032870000000001E-2</c:v>
                </c:pt>
                <c:pt idx="5404">
                  <c:v>5.1115229999999998E-2</c:v>
                </c:pt>
                <c:pt idx="5405">
                  <c:v>5.117352E-2</c:v>
                </c:pt>
                <c:pt idx="5406">
                  <c:v>5.1231440000000003E-2</c:v>
                </c:pt>
                <c:pt idx="5407">
                  <c:v>5.1256339999999997E-2</c:v>
                </c:pt>
                <c:pt idx="5408">
                  <c:v>5.1314499999999999E-2</c:v>
                </c:pt>
                <c:pt idx="5409">
                  <c:v>5.1371739999999999E-2</c:v>
                </c:pt>
                <c:pt idx="5410">
                  <c:v>5.142907E-2</c:v>
                </c:pt>
                <c:pt idx="5411">
                  <c:v>5.1486610000000002E-2</c:v>
                </c:pt>
                <c:pt idx="5412">
                  <c:v>5.1544E-2</c:v>
                </c:pt>
                <c:pt idx="5413">
                  <c:v>5.1592829999999999E-2</c:v>
                </c:pt>
                <c:pt idx="5414">
                  <c:v>5.1650340000000003E-2</c:v>
                </c:pt>
                <c:pt idx="5415">
                  <c:v>5.1705630000000002E-2</c:v>
                </c:pt>
                <c:pt idx="5416">
                  <c:v>5.1761219999999997E-2</c:v>
                </c:pt>
                <c:pt idx="5417">
                  <c:v>5.1816960000000002E-2</c:v>
                </c:pt>
                <c:pt idx="5418">
                  <c:v>5.1871960000000002E-2</c:v>
                </c:pt>
                <c:pt idx="5419">
                  <c:v>5.1895080000000003E-2</c:v>
                </c:pt>
                <c:pt idx="5420">
                  <c:v>5.195019E-2</c:v>
                </c:pt>
                <c:pt idx="5421">
                  <c:v>5.2004399999999999E-2</c:v>
                </c:pt>
                <c:pt idx="5422">
                  <c:v>5.205854E-2</c:v>
                </c:pt>
                <c:pt idx="5423">
                  <c:v>5.211267E-2</c:v>
                </c:pt>
                <c:pt idx="5424">
                  <c:v>5.2166879999999999E-2</c:v>
                </c:pt>
                <c:pt idx="5425">
                  <c:v>5.2221410000000003E-2</c:v>
                </c:pt>
                <c:pt idx="5426">
                  <c:v>5.2244529999999997E-2</c:v>
                </c:pt>
                <c:pt idx="5427">
                  <c:v>5.229926E-2</c:v>
                </c:pt>
                <c:pt idx="5428">
                  <c:v>5.2353570000000002E-2</c:v>
                </c:pt>
                <c:pt idx="5429">
                  <c:v>5.2407700000000002E-2</c:v>
                </c:pt>
                <c:pt idx="5430">
                  <c:v>5.2484629999999997E-2</c:v>
                </c:pt>
                <c:pt idx="5431">
                  <c:v>5.2507619999999998E-2</c:v>
                </c:pt>
                <c:pt idx="5432">
                  <c:v>5.2562020000000001E-2</c:v>
                </c:pt>
                <c:pt idx="5433">
                  <c:v>5.2616650000000001E-2</c:v>
                </c:pt>
                <c:pt idx="5434">
                  <c:v>5.2670380000000003E-2</c:v>
                </c:pt>
                <c:pt idx="5435">
                  <c:v>5.2723680000000002E-2</c:v>
                </c:pt>
                <c:pt idx="5436">
                  <c:v>5.2776839999999998E-2</c:v>
                </c:pt>
                <c:pt idx="5437">
                  <c:v>5.2798650000000003E-2</c:v>
                </c:pt>
                <c:pt idx="5438">
                  <c:v>5.285099E-2</c:v>
                </c:pt>
                <c:pt idx="5439">
                  <c:v>5.2904319999999998E-2</c:v>
                </c:pt>
                <c:pt idx="5440">
                  <c:v>5.295834E-2</c:v>
                </c:pt>
                <c:pt idx="5441">
                  <c:v>5.3033469999999999E-2</c:v>
                </c:pt>
                <c:pt idx="5442">
                  <c:v>5.3087450000000001E-2</c:v>
                </c:pt>
                <c:pt idx="5443">
                  <c:v>5.314E-2</c:v>
                </c:pt>
                <c:pt idx="5444">
                  <c:v>5.3162519999999998E-2</c:v>
                </c:pt>
                <c:pt idx="5445">
                  <c:v>5.3215720000000001E-2</c:v>
                </c:pt>
                <c:pt idx="5446">
                  <c:v>5.3268719999999999E-2</c:v>
                </c:pt>
                <c:pt idx="5447">
                  <c:v>5.3321830000000001E-2</c:v>
                </c:pt>
                <c:pt idx="5448">
                  <c:v>5.3374999999999999E-2</c:v>
                </c:pt>
                <c:pt idx="5449">
                  <c:v>5.3427929999999998E-2</c:v>
                </c:pt>
                <c:pt idx="5450">
                  <c:v>5.3480100000000003E-2</c:v>
                </c:pt>
                <c:pt idx="5451">
                  <c:v>5.3532339999999998E-2</c:v>
                </c:pt>
                <c:pt idx="5452">
                  <c:v>5.357605E-2</c:v>
                </c:pt>
                <c:pt idx="5453">
                  <c:v>5.3628469999999998E-2</c:v>
                </c:pt>
                <c:pt idx="5454">
                  <c:v>5.3680699999999998E-2</c:v>
                </c:pt>
                <c:pt idx="5455">
                  <c:v>5.3733089999999997E-2</c:v>
                </c:pt>
                <c:pt idx="5456">
                  <c:v>5.3785310000000003E-2</c:v>
                </c:pt>
                <c:pt idx="5457">
                  <c:v>5.3837900000000001E-2</c:v>
                </c:pt>
                <c:pt idx="5458">
                  <c:v>5.3889520000000003E-2</c:v>
                </c:pt>
                <c:pt idx="5459">
                  <c:v>5.3940330000000002E-2</c:v>
                </c:pt>
                <c:pt idx="5460">
                  <c:v>5.3961870000000002E-2</c:v>
                </c:pt>
                <c:pt idx="5461">
                  <c:v>5.4013060000000002E-2</c:v>
                </c:pt>
                <c:pt idx="5462">
                  <c:v>5.4084300000000002E-2</c:v>
                </c:pt>
                <c:pt idx="5463">
                  <c:v>5.4135040000000002E-2</c:v>
                </c:pt>
                <c:pt idx="5464">
                  <c:v>5.4186060000000001E-2</c:v>
                </c:pt>
                <c:pt idx="5465">
                  <c:v>5.4237229999999997E-2</c:v>
                </c:pt>
                <c:pt idx="5466">
                  <c:v>5.4288099999999999E-2</c:v>
                </c:pt>
                <c:pt idx="5467">
                  <c:v>5.4337900000000001E-2</c:v>
                </c:pt>
                <c:pt idx="5468">
                  <c:v>5.438693E-2</c:v>
                </c:pt>
                <c:pt idx="5469">
                  <c:v>5.4406679999999999E-2</c:v>
                </c:pt>
                <c:pt idx="5470">
                  <c:v>5.4455690000000001E-2</c:v>
                </c:pt>
                <c:pt idx="5471">
                  <c:v>5.4504299999999999E-2</c:v>
                </c:pt>
                <c:pt idx="5472">
                  <c:v>5.45531E-2</c:v>
                </c:pt>
                <c:pt idx="5473">
                  <c:v>5.4621309999999999E-2</c:v>
                </c:pt>
                <c:pt idx="5474">
                  <c:v>5.4669860000000001E-2</c:v>
                </c:pt>
                <c:pt idx="5475">
                  <c:v>5.4718360000000001E-2</c:v>
                </c:pt>
                <c:pt idx="5476">
                  <c:v>5.4766919999999997E-2</c:v>
                </c:pt>
                <c:pt idx="5477">
                  <c:v>5.4787570000000001E-2</c:v>
                </c:pt>
                <c:pt idx="5478">
                  <c:v>5.4836429999999999E-2</c:v>
                </c:pt>
                <c:pt idx="5479">
                  <c:v>5.488461E-2</c:v>
                </c:pt>
                <c:pt idx="5480">
                  <c:v>5.4933210000000003E-2</c:v>
                </c:pt>
                <c:pt idx="5481">
                  <c:v>5.4981919999999997E-2</c:v>
                </c:pt>
                <c:pt idx="5482">
                  <c:v>5.5030219999999998E-2</c:v>
                </c:pt>
                <c:pt idx="5483">
                  <c:v>5.5078870000000002E-2</c:v>
                </c:pt>
                <c:pt idx="5484">
                  <c:v>5.5146880000000002E-2</c:v>
                </c:pt>
                <c:pt idx="5485">
                  <c:v>5.5168700000000001E-2</c:v>
                </c:pt>
                <c:pt idx="5486">
                  <c:v>5.5216000000000001E-2</c:v>
                </c:pt>
                <c:pt idx="5487">
                  <c:v>5.5262869999999999E-2</c:v>
                </c:pt>
                <c:pt idx="5488">
                  <c:v>5.5309259999999999E-2</c:v>
                </c:pt>
                <c:pt idx="5489">
                  <c:v>5.5354979999999998E-2</c:v>
                </c:pt>
                <c:pt idx="5490">
                  <c:v>5.5401270000000002E-2</c:v>
                </c:pt>
                <c:pt idx="5491">
                  <c:v>5.5448289999999997E-2</c:v>
                </c:pt>
                <c:pt idx="5492">
                  <c:v>5.5467870000000002E-2</c:v>
                </c:pt>
                <c:pt idx="5493">
                  <c:v>5.551445E-2</c:v>
                </c:pt>
                <c:pt idx="5494">
                  <c:v>5.5580360000000002E-2</c:v>
                </c:pt>
                <c:pt idx="5495">
                  <c:v>5.5625719999999997E-2</c:v>
                </c:pt>
                <c:pt idx="5496">
                  <c:v>5.5670699999999997E-2</c:v>
                </c:pt>
                <c:pt idx="5497">
                  <c:v>5.5714800000000002E-2</c:v>
                </c:pt>
                <c:pt idx="5498">
                  <c:v>5.5759259999999998E-2</c:v>
                </c:pt>
                <c:pt idx="5499">
                  <c:v>5.5804020000000003E-2</c:v>
                </c:pt>
                <c:pt idx="5500">
                  <c:v>5.5823999999999999E-2</c:v>
                </c:pt>
                <c:pt idx="5501">
                  <c:v>5.5892980000000002E-2</c:v>
                </c:pt>
                <c:pt idx="5502">
                  <c:v>5.5913200000000003E-2</c:v>
                </c:pt>
                <c:pt idx="5503">
                  <c:v>5.5957189999999997E-2</c:v>
                </c:pt>
                <c:pt idx="5504">
                  <c:v>5.5999649999999998E-2</c:v>
                </c:pt>
                <c:pt idx="5505">
                  <c:v>5.604195E-2</c:v>
                </c:pt>
                <c:pt idx="5506">
                  <c:v>5.6102300000000001E-2</c:v>
                </c:pt>
                <c:pt idx="5507">
                  <c:v>5.6122440000000003E-2</c:v>
                </c:pt>
                <c:pt idx="5508">
                  <c:v>5.6168080000000002E-2</c:v>
                </c:pt>
                <c:pt idx="5509">
                  <c:v>5.6208439999999998E-2</c:v>
                </c:pt>
                <c:pt idx="5510">
                  <c:v>5.624912E-2</c:v>
                </c:pt>
                <c:pt idx="5511">
                  <c:v>5.6289869999999999E-2</c:v>
                </c:pt>
                <c:pt idx="5512">
                  <c:v>5.6334839999999997E-2</c:v>
                </c:pt>
                <c:pt idx="5513">
                  <c:v>5.637851E-2</c:v>
                </c:pt>
                <c:pt idx="5514">
                  <c:v>5.642175E-2</c:v>
                </c:pt>
                <c:pt idx="5515">
                  <c:v>5.644122E-2</c:v>
                </c:pt>
                <c:pt idx="5516">
                  <c:v>5.6502320000000002E-2</c:v>
                </c:pt>
                <c:pt idx="5517">
                  <c:v>5.6544320000000002E-2</c:v>
                </c:pt>
                <c:pt idx="5518">
                  <c:v>5.6586940000000002E-2</c:v>
                </c:pt>
                <c:pt idx="5519">
                  <c:v>5.6630060000000003E-2</c:v>
                </c:pt>
                <c:pt idx="5520">
                  <c:v>5.6674570000000001E-2</c:v>
                </c:pt>
                <c:pt idx="5521">
                  <c:v>5.6720329999999999E-2</c:v>
                </c:pt>
                <c:pt idx="5522">
                  <c:v>5.6766110000000002E-2</c:v>
                </c:pt>
                <c:pt idx="5523">
                  <c:v>5.6787360000000002E-2</c:v>
                </c:pt>
                <c:pt idx="5524">
                  <c:v>5.683266E-2</c:v>
                </c:pt>
                <c:pt idx="5525">
                  <c:v>5.687714E-2</c:v>
                </c:pt>
                <c:pt idx="5526">
                  <c:v>5.6921060000000002E-2</c:v>
                </c:pt>
                <c:pt idx="5527">
                  <c:v>5.6964819999999999E-2</c:v>
                </c:pt>
                <c:pt idx="5528">
                  <c:v>5.7008440000000001E-2</c:v>
                </c:pt>
                <c:pt idx="5529">
                  <c:v>5.7072699999999997E-2</c:v>
                </c:pt>
                <c:pt idx="5530">
                  <c:v>5.709347E-2</c:v>
                </c:pt>
                <c:pt idx="5531">
                  <c:v>5.7137590000000002E-2</c:v>
                </c:pt>
                <c:pt idx="5532">
                  <c:v>5.7183049999999999E-2</c:v>
                </c:pt>
                <c:pt idx="5533">
                  <c:v>5.7228279999999999E-2</c:v>
                </c:pt>
                <c:pt idx="5534">
                  <c:v>5.727252E-2</c:v>
                </c:pt>
                <c:pt idx="5535">
                  <c:v>5.7316869999999999E-2</c:v>
                </c:pt>
                <c:pt idx="5536">
                  <c:v>5.7360099999999997E-2</c:v>
                </c:pt>
                <c:pt idx="5537">
                  <c:v>5.7402689999999999E-2</c:v>
                </c:pt>
                <c:pt idx="5538">
                  <c:v>5.7444799999999997E-2</c:v>
                </c:pt>
                <c:pt idx="5539">
                  <c:v>5.7463649999999998E-2</c:v>
                </c:pt>
                <c:pt idx="5540">
                  <c:v>5.7505880000000002E-2</c:v>
                </c:pt>
                <c:pt idx="5541">
                  <c:v>5.7548559999999999E-2</c:v>
                </c:pt>
                <c:pt idx="5542">
                  <c:v>5.7589420000000002E-2</c:v>
                </c:pt>
                <c:pt idx="5543">
                  <c:v>5.7630929999999997E-2</c:v>
                </c:pt>
                <c:pt idx="5544">
                  <c:v>5.7673380000000003E-2</c:v>
                </c:pt>
                <c:pt idx="5545">
                  <c:v>5.7716080000000003E-2</c:v>
                </c:pt>
                <c:pt idx="5546">
                  <c:v>5.7757780000000002E-2</c:v>
                </c:pt>
                <c:pt idx="5547">
                  <c:v>5.7791000000000002E-2</c:v>
                </c:pt>
                <c:pt idx="5548">
                  <c:v>5.7833080000000002E-2</c:v>
                </c:pt>
                <c:pt idx="5549">
                  <c:v>5.7872220000000002E-2</c:v>
                </c:pt>
                <c:pt idx="5550">
                  <c:v>5.7913390000000002E-2</c:v>
                </c:pt>
                <c:pt idx="5551">
                  <c:v>5.7953299999999999E-2</c:v>
                </c:pt>
                <c:pt idx="5552">
                  <c:v>5.7993280000000001E-2</c:v>
                </c:pt>
                <c:pt idx="5553">
                  <c:v>5.8033080000000001E-2</c:v>
                </c:pt>
                <c:pt idx="5554">
                  <c:v>5.8073739999999999E-2</c:v>
                </c:pt>
                <c:pt idx="5555">
                  <c:v>5.8115149999999997E-2</c:v>
                </c:pt>
                <c:pt idx="5556">
                  <c:v>5.8156350000000002E-2</c:v>
                </c:pt>
                <c:pt idx="5557">
                  <c:v>5.8197520000000003E-2</c:v>
                </c:pt>
                <c:pt idx="5558">
                  <c:v>5.82166E-2</c:v>
                </c:pt>
                <c:pt idx="5559">
                  <c:v>5.8257249999999997E-2</c:v>
                </c:pt>
                <c:pt idx="5560">
                  <c:v>5.8298240000000001E-2</c:v>
                </c:pt>
                <c:pt idx="5561">
                  <c:v>5.8339259999999997E-2</c:v>
                </c:pt>
                <c:pt idx="5562">
                  <c:v>5.8395780000000001E-2</c:v>
                </c:pt>
                <c:pt idx="5563">
                  <c:v>5.8434899999999998E-2</c:v>
                </c:pt>
                <c:pt idx="5564">
                  <c:v>5.8474279999999997E-2</c:v>
                </c:pt>
                <c:pt idx="5565">
                  <c:v>5.8513780000000001E-2</c:v>
                </c:pt>
                <c:pt idx="5566">
                  <c:v>5.8553220000000003E-2</c:v>
                </c:pt>
                <c:pt idx="5567">
                  <c:v>5.8592779999999997E-2</c:v>
                </c:pt>
                <c:pt idx="5568">
                  <c:v>5.860953E-2</c:v>
                </c:pt>
                <c:pt idx="5569">
                  <c:v>5.8649510000000002E-2</c:v>
                </c:pt>
                <c:pt idx="5570">
                  <c:v>5.8705239999999999E-2</c:v>
                </c:pt>
                <c:pt idx="5571">
                  <c:v>5.8744869999999998E-2</c:v>
                </c:pt>
                <c:pt idx="5572">
                  <c:v>5.8783960000000003E-2</c:v>
                </c:pt>
                <c:pt idx="5573">
                  <c:v>5.8822659999999999E-2</c:v>
                </c:pt>
                <c:pt idx="5574">
                  <c:v>5.8862320000000003E-2</c:v>
                </c:pt>
                <c:pt idx="5575">
                  <c:v>5.8903520000000001E-2</c:v>
                </c:pt>
                <c:pt idx="5576">
                  <c:v>5.8945369999999997E-2</c:v>
                </c:pt>
                <c:pt idx="5577">
                  <c:v>5.8985740000000002E-2</c:v>
                </c:pt>
                <c:pt idx="5578">
                  <c:v>5.902549E-2</c:v>
                </c:pt>
                <c:pt idx="5579">
                  <c:v>5.904243E-2</c:v>
                </c:pt>
                <c:pt idx="5580">
                  <c:v>5.9082450000000002E-2</c:v>
                </c:pt>
                <c:pt idx="5581">
                  <c:v>5.9123090000000003E-2</c:v>
                </c:pt>
                <c:pt idx="5582">
                  <c:v>5.9163380000000002E-2</c:v>
                </c:pt>
                <c:pt idx="5583">
                  <c:v>5.9203850000000002E-2</c:v>
                </c:pt>
                <c:pt idx="5584">
                  <c:v>5.9243780000000003E-2</c:v>
                </c:pt>
                <c:pt idx="5585">
                  <c:v>5.929976E-2</c:v>
                </c:pt>
                <c:pt idx="5586">
                  <c:v>5.9337769999999998E-2</c:v>
                </c:pt>
                <c:pt idx="5587">
                  <c:v>5.935969E-2</c:v>
                </c:pt>
                <c:pt idx="5588">
                  <c:v>5.9412159999999999E-2</c:v>
                </c:pt>
                <c:pt idx="5589">
                  <c:v>5.9413000000000001E-2</c:v>
                </c:pt>
                <c:pt idx="5590">
                  <c:v>5.9487320000000003E-2</c:v>
                </c:pt>
                <c:pt idx="5591">
                  <c:v>5.9503510000000003E-2</c:v>
                </c:pt>
                <c:pt idx="5592">
                  <c:v>5.9577079999999998E-2</c:v>
                </c:pt>
                <c:pt idx="5593">
                  <c:v>5.9577400000000003E-2</c:v>
                </c:pt>
                <c:pt idx="5594">
                  <c:v>5.961437E-2</c:v>
                </c:pt>
                <c:pt idx="5595">
                  <c:v>5.9651679999999999E-2</c:v>
                </c:pt>
                <c:pt idx="5596">
                  <c:v>5.9688239999999997E-2</c:v>
                </c:pt>
                <c:pt idx="5597">
                  <c:v>5.9740740000000001E-2</c:v>
                </c:pt>
                <c:pt idx="5598">
                  <c:v>5.9778480000000002E-2</c:v>
                </c:pt>
                <c:pt idx="5599">
                  <c:v>5.9817349999999998E-2</c:v>
                </c:pt>
                <c:pt idx="5600">
                  <c:v>5.9834859999999997E-2</c:v>
                </c:pt>
                <c:pt idx="5601">
                  <c:v>5.9873780000000001E-2</c:v>
                </c:pt>
                <c:pt idx="5602">
                  <c:v>5.9910999999999999E-2</c:v>
                </c:pt>
                <c:pt idx="5603">
                  <c:v>5.9949000000000002E-2</c:v>
                </c:pt>
                <c:pt idx="5604">
                  <c:v>5.9986449999999997E-2</c:v>
                </c:pt>
                <c:pt idx="5605">
                  <c:v>6.0022109999999997E-2</c:v>
                </c:pt>
                <c:pt idx="5606">
                  <c:v>6.0057689999999997E-2</c:v>
                </c:pt>
                <c:pt idx="5607">
                  <c:v>6.0073759999999997E-2</c:v>
                </c:pt>
                <c:pt idx="5608">
                  <c:v>6.0109000000000003E-2</c:v>
                </c:pt>
                <c:pt idx="5609">
                  <c:v>6.0143990000000001E-2</c:v>
                </c:pt>
                <c:pt idx="5610">
                  <c:v>6.017981E-2</c:v>
                </c:pt>
                <c:pt idx="5611">
                  <c:v>6.0215159999999997E-2</c:v>
                </c:pt>
                <c:pt idx="5612">
                  <c:v>6.024989E-2</c:v>
                </c:pt>
                <c:pt idx="5613">
                  <c:v>6.0264789999999999E-2</c:v>
                </c:pt>
                <c:pt idx="5614">
                  <c:v>6.0299409999999998E-2</c:v>
                </c:pt>
                <c:pt idx="5615">
                  <c:v>6.0334520000000003E-2</c:v>
                </c:pt>
                <c:pt idx="5616">
                  <c:v>6.0368860000000003E-2</c:v>
                </c:pt>
                <c:pt idx="5617">
                  <c:v>6.0404100000000002E-2</c:v>
                </c:pt>
                <c:pt idx="5618">
                  <c:v>6.0438899999999997E-2</c:v>
                </c:pt>
                <c:pt idx="5619">
                  <c:v>6.0474180000000002E-2</c:v>
                </c:pt>
                <c:pt idx="5620">
                  <c:v>6.0490059999999998E-2</c:v>
                </c:pt>
                <c:pt idx="5621">
                  <c:v>6.0544559999999997E-2</c:v>
                </c:pt>
                <c:pt idx="5622">
                  <c:v>6.05604E-2</c:v>
                </c:pt>
                <c:pt idx="5623">
                  <c:v>6.0611060000000001E-2</c:v>
                </c:pt>
                <c:pt idx="5624">
                  <c:v>6.0645240000000003E-2</c:v>
                </c:pt>
                <c:pt idx="5625">
                  <c:v>6.0679499999999997E-2</c:v>
                </c:pt>
                <c:pt idx="5626">
                  <c:v>6.0713959999999997E-2</c:v>
                </c:pt>
                <c:pt idx="5627">
                  <c:v>6.0748950000000003E-2</c:v>
                </c:pt>
                <c:pt idx="5628">
                  <c:v>6.0784129999999999E-2</c:v>
                </c:pt>
                <c:pt idx="5629">
                  <c:v>6.0819020000000001E-2</c:v>
                </c:pt>
                <c:pt idx="5630">
                  <c:v>6.0853379999999999E-2</c:v>
                </c:pt>
                <c:pt idx="5631">
                  <c:v>6.0887129999999998E-2</c:v>
                </c:pt>
                <c:pt idx="5632">
                  <c:v>6.0900780000000002E-2</c:v>
                </c:pt>
                <c:pt idx="5633">
                  <c:v>6.093498E-2</c:v>
                </c:pt>
                <c:pt idx="5634">
                  <c:v>6.096973E-2</c:v>
                </c:pt>
                <c:pt idx="5635">
                  <c:v>6.1003439999999999E-2</c:v>
                </c:pt>
                <c:pt idx="5636">
                  <c:v>6.1038040000000002E-2</c:v>
                </c:pt>
                <c:pt idx="5637">
                  <c:v>6.1073349999999998E-2</c:v>
                </c:pt>
                <c:pt idx="5638">
                  <c:v>6.1107849999999998E-2</c:v>
                </c:pt>
                <c:pt idx="5639">
                  <c:v>6.1141899999999999E-2</c:v>
                </c:pt>
                <c:pt idx="5640">
                  <c:v>6.117508E-2</c:v>
                </c:pt>
                <c:pt idx="5641">
                  <c:v>6.1208440000000003E-2</c:v>
                </c:pt>
                <c:pt idx="5642">
                  <c:v>6.1255799999999999E-2</c:v>
                </c:pt>
                <c:pt idx="5643">
                  <c:v>6.1275919999999998E-2</c:v>
                </c:pt>
                <c:pt idx="5644">
                  <c:v>6.13234E-2</c:v>
                </c:pt>
                <c:pt idx="5645">
                  <c:v>6.1358500000000003E-2</c:v>
                </c:pt>
                <c:pt idx="5646">
                  <c:v>6.1393259999999998E-2</c:v>
                </c:pt>
                <c:pt idx="5647">
                  <c:v>6.1428459999999997E-2</c:v>
                </c:pt>
                <c:pt idx="5648">
                  <c:v>6.1463009999999998E-2</c:v>
                </c:pt>
                <c:pt idx="5649">
                  <c:v>6.14981E-2</c:v>
                </c:pt>
                <c:pt idx="5650">
                  <c:v>6.1513310000000002E-2</c:v>
                </c:pt>
                <c:pt idx="5651">
                  <c:v>6.1547619999999997E-2</c:v>
                </c:pt>
                <c:pt idx="5652">
                  <c:v>6.1582039999999998E-2</c:v>
                </c:pt>
                <c:pt idx="5653">
                  <c:v>6.1616120000000003E-2</c:v>
                </c:pt>
                <c:pt idx="5654">
                  <c:v>6.1650280000000002E-2</c:v>
                </c:pt>
                <c:pt idx="5655">
                  <c:v>6.1683780000000001E-2</c:v>
                </c:pt>
                <c:pt idx="5656">
                  <c:v>6.1730460000000001E-2</c:v>
                </c:pt>
                <c:pt idx="5657">
                  <c:v>6.1762360000000002E-2</c:v>
                </c:pt>
                <c:pt idx="5658">
                  <c:v>6.1794780000000001E-2</c:v>
                </c:pt>
                <c:pt idx="5659">
                  <c:v>6.1827550000000002E-2</c:v>
                </c:pt>
                <c:pt idx="5660">
                  <c:v>6.186175E-2</c:v>
                </c:pt>
                <c:pt idx="5661">
                  <c:v>6.1895400000000003E-2</c:v>
                </c:pt>
                <c:pt idx="5662">
                  <c:v>6.1909369999999998E-2</c:v>
                </c:pt>
                <c:pt idx="5663">
                  <c:v>6.1941450000000002E-2</c:v>
                </c:pt>
                <c:pt idx="5664">
                  <c:v>6.1974550000000003E-2</c:v>
                </c:pt>
                <c:pt idx="5665">
                  <c:v>6.2006569999999997E-2</c:v>
                </c:pt>
                <c:pt idx="5666">
                  <c:v>6.2037599999999998E-2</c:v>
                </c:pt>
                <c:pt idx="5667">
                  <c:v>6.2070500000000001E-2</c:v>
                </c:pt>
                <c:pt idx="5668">
                  <c:v>6.2103440000000003E-2</c:v>
                </c:pt>
                <c:pt idx="5669">
                  <c:v>6.2135820000000001E-2</c:v>
                </c:pt>
                <c:pt idx="5670">
                  <c:v>6.2167779999999999E-2</c:v>
                </c:pt>
                <c:pt idx="5671">
                  <c:v>6.2199490000000003E-2</c:v>
                </c:pt>
                <c:pt idx="5672">
                  <c:v>6.2230880000000002E-2</c:v>
                </c:pt>
                <c:pt idx="5673">
                  <c:v>6.2261999999999998E-2</c:v>
                </c:pt>
                <c:pt idx="5674">
                  <c:v>6.2275150000000001E-2</c:v>
                </c:pt>
                <c:pt idx="5675">
                  <c:v>6.2305699999999999E-2</c:v>
                </c:pt>
                <c:pt idx="5676">
                  <c:v>6.2335380000000003E-2</c:v>
                </c:pt>
                <c:pt idx="5677">
                  <c:v>6.236626E-2</c:v>
                </c:pt>
                <c:pt idx="5678">
                  <c:v>6.2397319999999999E-2</c:v>
                </c:pt>
                <c:pt idx="5679">
                  <c:v>6.2428240000000003E-2</c:v>
                </c:pt>
                <c:pt idx="5680">
                  <c:v>6.2458909999999999E-2</c:v>
                </c:pt>
                <c:pt idx="5681">
                  <c:v>6.2501780000000007E-2</c:v>
                </c:pt>
                <c:pt idx="5682">
                  <c:v>6.2519240000000004E-2</c:v>
                </c:pt>
                <c:pt idx="5683">
                  <c:v>6.2549560000000004E-2</c:v>
                </c:pt>
                <c:pt idx="5684">
                  <c:v>6.2592819999999993E-2</c:v>
                </c:pt>
                <c:pt idx="5685">
                  <c:v>6.2604389999999996E-2</c:v>
                </c:pt>
                <c:pt idx="5686">
                  <c:v>6.2635099999999999E-2</c:v>
                </c:pt>
                <c:pt idx="5687">
                  <c:v>6.2664940000000002E-2</c:v>
                </c:pt>
                <c:pt idx="5688">
                  <c:v>6.2694910000000006E-2</c:v>
                </c:pt>
                <c:pt idx="5689">
                  <c:v>6.2724390000000005E-2</c:v>
                </c:pt>
                <c:pt idx="5690">
                  <c:v>6.2752950000000002E-2</c:v>
                </c:pt>
                <c:pt idx="5691">
                  <c:v>6.2783000000000005E-2</c:v>
                </c:pt>
                <c:pt idx="5692">
                  <c:v>6.2812690000000004E-2</c:v>
                </c:pt>
                <c:pt idx="5693">
                  <c:v>6.2843170000000004E-2</c:v>
                </c:pt>
                <c:pt idx="5694">
                  <c:v>6.2872499999999998E-2</c:v>
                </c:pt>
                <c:pt idx="5695">
                  <c:v>6.2901369999999998E-2</c:v>
                </c:pt>
                <c:pt idx="5696">
                  <c:v>6.2930120000000006E-2</c:v>
                </c:pt>
                <c:pt idx="5697">
                  <c:v>6.2942200000000004E-2</c:v>
                </c:pt>
                <c:pt idx="5698">
                  <c:v>6.2972239999999999E-2</c:v>
                </c:pt>
                <c:pt idx="5699">
                  <c:v>6.3000200000000006E-2</c:v>
                </c:pt>
                <c:pt idx="5700">
                  <c:v>6.3038559999999993E-2</c:v>
                </c:pt>
                <c:pt idx="5701">
                  <c:v>6.3065839999999998E-2</c:v>
                </c:pt>
                <c:pt idx="5702">
                  <c:v>6.3092280000000001E-2</c:v>
                </c:pt>
                <c:pt idx="5703">
                  <c:v>6.3118969999999996E-2</c:v>
                </c:pt>
                <c:pt idx="5704">
                  <c:v>6.3145880000000001E-2</c:v>
                </c:pt>
                <c:pt idx="5705">
                  <c:v>6.3172720000000002E-2</c:v>
                </c:pt>
                <c:pt idx="5706">
                  <c:v>6.3199669999999999E-2</c:v>
                </c:pt>
                <c:pt idx="5707">
                  <c:v>6.3226180000000007E-2</c:v>
                </c:pt>
                <c:pt idx="5708">
                  <c:v>6.3252829999999996E-2</c:v>
                </c:pt>
                <c:pt idx="5709">
                  <c:v>6.3264479999999998E-2</c:v>
                </c:pt>
                <c:pt idx="5710">
                  <c:v>6.3290810000000003E-2</c:v>
                </c:pt>
                <c:pt idx="5711">
                  <c:v>6.3317869999999998E-2</c:v>
                </c:pt>
                <c:pt idx="5712">
                  <c:v>6.334526E-2</c:v>
                </c:pt>
                <c:pt idx="5713">
                  <c:v>6.337139E-2</c:v>
                </c:pt>
                <c:pt idx="5714">
                  <c:v>6.3398170000000004E-2</c:v>
                </c:pt>
                <c:pt idx="5715">
                  <c:v>6.3425120000000001E-2</c:v>
                </c:pt>
                <c:pt idx="5716">
                  <c:v>6.3450839999999994E-2</c:v>
                </c:pt>
                <c:pt idx="5717">
                  <c:v>6.3475989999999996E-2</c:v>
                </c:pt>
                <c:pt idx="5718">
                  <c:v>6.3501279999999993E-2</c:v>
                </c:pt>
                <c:pt idx="5719">
                  <c:v>6.3526440000000003E-2</c:v>
                </c:pt>
                <c:pt idx="5720">
                  <c:v>6.35376E-2</c:v>
                </c:pt>
                <c:pt idx="5721">
                  <c:v>6.3562640000000004E-2</c:v>
                </c:pt>
                <c:pt idx="5722">
                  <c:v>6.3597360000000006E-2</c:v>
                </c:pt>
                <c:pt idx="5723">
                  <c:v>6.362102E-2</c:v>
                </c:pt>
                <c:pt idx="5724">
                  <c:v>6.3648869999999996E-2</c:v>
                </c:pt>
                <c:pt idx="5725">
                  <c:v>6.3673099999999996E-2</c:v>
                </c:pt>
                <c:pt idx="5726">
                  <c:v>6.3696719999999998E-2</c:v>
                </c:pt>
                <c:pt idx="5727">
                  <c:v>6.3708280000000006E-2</c:v>
                </c:pt>
                <c:pt idx="5728">
                  <c:v>6.3744999999999996E-2</c:v>
                </c:pt>
                <c:pt idx="5729">
                  <c:v>6.3768439999999996E-2</c:v>
                </c:pt>
                <c:pt idx="5730">
                  <c:v>6.3792680000000004E-2</c:v>
                </c:pt>
                <c:pt idx="5731">
                  <c:v>6.3818990000000006E-2</c:v>
                </c:pt>
                <c:pt idx="5732">
                  <c:v>6.3843880000000006E-2</c:v>
                </c:pt>
                <c:pt idx="5733">
                  <c:v>6.3852660000000006E-2</c:v>
                </c:pt>
                <c:pt idx="5734">
                  <c:v>6.3873440000000004E-2</c:v>
                </c:pt>
                <c:pt idx="5735">
                  <c:v>6.3896090000000003E-2</c:v>
                </c:pt>
                <c:pt idx="5736">
                  <c:v>6.3918199999999994E-2</c:v>
                </c:pt>
                <c:pt idx="5737">
                  <c:v>6.3940300000000005E-2</c:v>
                </c:pt>
                <c:pt idx="5738">
                  <c:v>6.3974180000000005E-2</c:v>
                </c:pt>
                <c:pt idx="5739">
                  <c:v>6.3985180000000003E-2</c:v>
                </c:pt>
                <c:pt idx="5740">
                  <c:v>6.4007320000000006E-2</c:v>
                </c:pt>
                <c:pt idx="5741">
                  <c:v>6.4028860000000007E-2</c:v>
                </c:pt>
                <c:pt idx="5742">
                  <c:v>6.4051399999999994E-2</c:v>
                </c:pt>
                <c:pt idx="5743">
                  <c:v>6.4074590000000001E-2</c:v>
                </c:pt>
                <c:pt idx="5744">
                  <c:v>6.4085160000000002E-2</c:v>
                </c:pt>
                <c:pt idx="5745">
                  <c:v>6.4120479999999994E-2</c:v>
                </c:pt>
                <c:pt idx="5746">
                  <c:v>6.4145240000000006E-2</c:v>
                </c:pt>
                <c:pt idx="5747">
                  <c:v>6.4170530000000003E-2</c:v>
                </c:pt>
                <c:pt idx="5748">
                  <c:v>6.4195210000000003E-2</c:v>
                </c:pt>
                <c:pt idx="5749">
                  <c:v>6.4220659999999999E-2</c:v>
                </c:pt>
                <c:pt idx="5750">
                  <c:v>6.4244979999999993E-2</c:v>
                </c:pt>
                <c:pt idx="5751">
                  <c:v>6.4269839999999995E-2</c:v>
                </c:pt>
                <c:pt idx="5752">
                  <c:v>6.4294909999999997E-2</c:v>
                </c:pt>
                <c:pt idx="5753">
                  <c:v>6.4319940000000006E-2</c:v>
                </c:pt>
                <c:pt idx="5754">
                  <c:v>6.4345819999999998E-2</c:v>
                </c:pt>
                <c:pt idx="5755">
                  <c:v>6.437234E-2</c:v>
                </c:pt>
                <c:pt idx="5756">
                  <c:v>6.4398800000000006E-2</c:v>
                </c:pt>
                <c:pt idx="5757">
                  <c:v>6.4425060000000006E-2</c:v>
                </c:pt>
                <c:pt idx="5758">
                  <c:v>6.4438159999999994E-2</c:v>
                </c:pt>
                <c:pt idx="5759">
                  <c:v>6.4464199999999999E-2</c:v>
                </c:pt>
                <c:pt idx="5760">
                  <c:v>6.4490000000000006E-2</c:v>
                </c:pt>
                <c:pt idx="5761">
                  <c:v>6.4514799999999997E-2</c:v>
                </c:pt>
                <c:pt idx="5762">
                  <c:v>6.4540040000000007E-2</c:v>
                </c:pt>
                <c:pt idx="5763">
                  <c:v>6.456626E-2</c:v>
                </c:pt>
                <c:pt idx="5764">
                  <c:v>6.4592700000000003E-2</c:v>
                </c:pt>
                <c:pt idx="5765">
                  <c:v>6.4619070000000001E-2</c:v>
                </c:pt>
                <c:pt idx="5766">
                  <c:v>6.4646239999999994E-2</c:v>
                </c:pt>
                <c:pt idx="5767">
                  <c:v>6.4673610000000006E-2</c:v>
                </c:pt>
                <c:pt idx="5768">
                  <c:v>6.4711879999999999E-2</c:v>
                </c:pt>
                <c:pt idx="5769">
                  <c:v>6.4726619999999999E-2</c:v>
                </c:pt>
                <c:pt idx="5770">
                  <c:v>6.4765619999999996E-2</c:v>
                </c:pt>
                <c:pt idx="5771">
                  <c:v>6.4792779999999994E-2</c:v>
                </c:pt>
                <c:pt idx="5772">
                  <c:v>6.4820199999999994E-2</c:v>
                </c:pt>
                <c:pt idx="5773">
                  <c:v>6.4846799999999996E-2</c:v>
                </c:pt>
                <c:pt idx="5774">
                  <c:v>6.4872739999999998E-2</c:v>
                </c:pt>
                <c:pt idx="5775">
                  <c:v>6.4898999999999998E-2</c:v>
                </c:pt>
                <c:pt idx="5776">
                  <c:v>6.4925220000000006E-2</c:v>
                </c:pt>
                <c:pt idx="5777">
                  <c:v>6.4936679999999997E-2</c:v>
                </c:pt>
                <c:pt idx="5778">
                  <c:v>6.4962889999999995E-2</c:v>
                </c:pt>
                <c:pt idx="5779">
                  <c:v>6.4989690000000003E-2</c:v>
                </c:pt>
                <c:pt idx="5780">
                  <c:v>6.5015370000000003E-2</c:v>
                </c:pt>
                <c:pt idx="5781">
                  <c:v>6.5040719999999996E-2</c:v>
                </c:pt>
                <c:pt idx="5782">
                  <c:v>6.5065860000000003E-2</c:v>
                </c:pt>
                <c:pt idx="5783">
                  <c:v>6.5092079999999997E-2</c:v>
                </c:pt>
                <c:pt idx="5784">
                  <c:v>6.5118700000000002E-2</c:v>
                </c:pt>
                <c:pt idx="5785">
                  <c:v>6.514491E-2</c:v>
                </c:pt>
                <c:pt idx="5786">
                  <c:v>6.5170480000000003E-2</c:v>
                </c:pt>
                <c:pt idx="5787">
                  <c:v>6.5195660000000002E-2</c:v>
                </c:pt>
                <c:pt idx="5788">
                  <c:v>6.5231620000000004E-2</c:v>
                </c:pt>
                <c:pt idx="5789">
                  <c:v>6.525657E-2</c:v>
                </c:pt>
                <c:pt idx="5790">
                  <c:v>6.5281060000000002E-2</c:v>
                </c:pt>
                <c:pt idx="5791">
                  <c:v>6.5306890000000006E-2</c:v>
                </c:pt>
                <c:pt idx="5792">
                  <c:v>6.5332340000000003E-2</c:v>
                </c:pt>
                <c:pt idx="5793">
                  <c:v>6.5343849999999995E-2</c:v>
                </c:pt>
                <c:pt idx="5794">
                  <c:v>6.5369200000000002E-2</c:v>
                </c:pt>
                <c:pt idx="5795">
                  <c:v>6.5393300000000001E-2</c:v>
                </c:pt>
                <c:pt idx="5796">
                  <c:v>6.5417160000000002E-2</c:v>
                </c:pt>
                <c:pt idx="5797">
                  <c:v>6.5442349999999996E-2</c:v>
                </c:pt>
                <c:pt idx="5798">
                  <c:v>6.5466679999999999E-2</c:v>
                </c:pt>
                <c:pt idx="5799">
                  <c:v>6.5490960000000001E-2</c:v>
                </c:pt>
                <c:pt idx="5800">
                  <c:v>6.5515569999999995E-2</c:v>
                </c:pt>
                <c:pt idx="5801">
                  <c:v>6.5540119999999993E-2</c:v>
                </c:pt>
                <c:pt idx="5802">
                  <c:v>6.5551310000000002E-2</c:v>
                </c:pt>
                <c:pt idx="5803">
                  <c:v>6.5575530000000007E-2</c:v>
                </c:pt>
                <c:pt idx="5804">
                  <c:v>6.5597820000000001E-2</c:v>
                </c:pt>
                <c:pt idx="5805">
                  <c:v>6.5622470000000002E-2</c:v>
                </c:pt>
                <c:pt idx="5806">
                  <c:v>6.564644E-2</c:v>
                </c:pt>
                <c:pt idx="5807">
                  <c:v>6.5671110000000005E-2</c:v>
                </c:pt>
                <c:pt idx="5808">
                  <c:v>6.5694950000000002E-2</c:v>
                </c:pt>
                <c:pt idx="5809">
                  <c:v>6.5717869999999998E-2</c:v>
                </c:pt>
                <c:pt idx="5810">
                  <c:v>6.5740699999999999E-2</c:v>
                </c:pt>
                <c:pt idx="5811">
                  <c:v>6.5764000000000003E-2</c:v>
                </c:pt>
                <c:pt idx="5812">
                  <c:v>6.5787380000000006E-2</c:v>
                </c:pt>
                <c:pt idx="5813">
                  <c:v>6.5809779999999998E-2</c:v>
                </c:pt>
                <c:pt idx="5814">
                  <c:v>6.5831890000000004E-2</c:v>
                </c:pt>
                <c:pt idx="5815">
                  <c:v>6.5854179999999998E-2</c:v>
                </c:pt>
                <c:pt idx="5816">
                  <c:v>6.5875600000000006E-2</c:v>
                </c:pt>
                <c:pt idx="5817">
                  <c:v>6.5897399999999995E-2</c:v>
                </c:pt>
                <c:pt idx="5818">
                  <c:v>6.5906450000000005E-2</c:v>
                </c:pt>
                <c:pt idx="5819">
                  <c:v>6.5928130000000001E-2</c:v>
                </c:pt>
                <c:pt idx="5820">
                  <c:v>6.5960519999999995E-2</c:v>
                </c:pt>
                <c:pt idx="5821">
                  <c:v>6.596871E-2</c:v>
                </c:pt>
                <c:pt idx="5822">
                  <c:v>6.6001210000000005E-2</c:v>
                </c:pt>
                <c:pt idx="5823">
                  <c:v>6.601303E-2</c:v>
                </c:pt>
                <c:pt idx="5824">
                  <c:v>6.6036239999999996E-2</c:v>
                </c:pt>
                <c:pt idx="5825">
                  <c:v>6.6056580000000004E-2</c:v>
                </c:pt>
                <c:pt idx="5826">
                  <c:v>6.60665E-2</c:v>
                </c:pt>
                <c:pt idx="5827">
                  <c:v>6.6091380000000005E-2</c:v>
                </c:pt>
                <c:pt idx="5828">
                  <c:v>6.6109319999999999E-2</c:v>
                </c:pt>
                <c:pt idx="5829">
                  <c:v>6.6129339999999995E-2</c:v>
                </c:pt>
                <c:pt idx="5830">
                  <c:v>6.614921E-2</c:v>
                </c:pt>
                <c:pt idx="5831">
                  <c:v>6.6158110000000006E-2</c:v>
                </c:pt>
                <c:pt idx="5832">
                  <c:v>6.6178009999999995E-2</c:v>
                </c:pt>
                <c:pt idx="5833">
                  <c:v>6.6198339999999994E-2</c:v>
                </c:pt>
                <c:pt idx="5834">
                  <c:v>6.6218379999999993E-2</c:v>
                </c:pt>
                <c:pt idx="5835">
                  <c:v>6.6238110000000003E-2</c:v>
                </c:pt>
                <c:pt idx="5836">
                  <c:v>6.6256999999999996E-2</c:v>
                </c:pt>
                <c:pt idx="5837">
                  <c:v>6.6277509999999998E-2</c:v>
                </c:pt>
                <c:pt idx="5838">
                  <c:v>6.6298129999999997E-2</c:v>
                </c:pt>
                <c:pt idx="5839">
                  <c:v>6.63184E-2</c:v>
                </c:pt>
                <c:pt idx="5840">
                  <c:v>6.6338900000000006E-2</c:v>
                </c:pt>
                <c:pt idx="5841">
                  <c:v>6.635916E-2</c:v>
                </c:pt>
                <c:pt idx="5842">
                  <c:v>6.6379300000000002E-2</c:v>
                </c:pt>
                <c:pt idx="5843">
                  <c:v>6.6399299999999994E-2</c:v>
                </c:pt>
                <c:pt idx="5844">
                  <c:v>6.6419179999999994E-2</c:v>
                </c:pt>
                <c:pt idx="5845">
                  <c:v>6.6439159999999997E-2</c:v>
                </c:pt>
                <c:pt idx="5846">
                  <c:v>6.6459530000000003E-2</c:v>
                </c:pt>
                <c:pt idx="5847">
                  <c:v>6.6479339999999998E-2</c:v>
                </c:pt>
                <c:pt idx="5848">
                  <c:v>6.6497899999999999E-2</c:v>
                </c:pt>
                <c:pt idx="5849">
                  <c:v>6.6517919999999994E-2</c:v>
                </c:pt>
                <c:pt idx="5850">
                  <c:v>6.6537120000000005E-2</c:v>
                </c:pt>
                <c:pt idx="5851">
                  <c:v>6.6554450000000001E-2</c:v>
                </c:pt>
                <c:pt idx="5852">
                  <c:v>6.6573679999999996E-2</c:v>
                </c:pt>
                <c:pt idx="5853">
                  <c:v>6.6593219999999995E-2</c:v>
                </c:pt>
                <c:pt idx="5854">
                  <c:v>6.6613759999999994E-2</c:v>
                </c:pt>
                <c:pt idx="5855">
                  <c:v>6.6634379999999993E-2</c:v>
                </c:pt>
                <c:pt idx="5856">
                  <c:v>6.6654260000000007E-2</c:v>
                </c:pt>
                <c:pt idx="5857">
                  <c:v>6.6673919999999998E-2</c:v>
                </c:pt>
                <c:pt idx="5858">
                  <c:v>6.6681279999999996E-2</c:v>
                </c:pt>
                <c:pt idx="5859">
                  <c:v>6.6700259999999997E-2</c:v>
                </c:pt>
                <c:pt idx="5860">
                  <c:v>6.6719490000000006E-2</c:v>
                </c:pt>
                <c:pt idx="5861">
                  <c:v>6.6737909999999998E-2</c:v>
                </c:pt>
                <c:pt idx="5862">
                  <c:v>6.6756839999999998E-2</c:v>
                </c:pt>
                <c:pt idx="5863">
                  <c:v>6.6774810000000004E-2</c:v>
                </c:pt>
                <c:pt idx="5864">
                  <c:v>6.6792359999999995E-2</c:v>
                </c:pt>
                <c:pt idx="5865">
                  <c:v>6.6807459999999999E-2</c:v>
                </c:pt>
                <c:pt idx="5866">
                  <c:v>6.6816840000000002E-2</c:v>
                </c:pt>
                <c:pt idx="5867">
                  <c:v>6.6821439999999996E-2</c:v>
                </c:pt>
                <c:pt idx="5868">
                  <c:v>6.684532E-2</c:v>
                </c:pt>
                <c:pt idx="5869">
                  <c:v>6.6865869999999994E-2</c:v>
                </c:pt>
                <c:pt idx="5870">
                  <c:v>6.6884579999999999E-2</c:v>
                </c:pt>
                <c:pt idx="5871">
                  <c:v>6.6902279999999995E-2</c:v>
                </c:pt>
                <c:pt idx="5872">
                  <c:v>6.692679E-2</c:v>
                </c:pt>
                <c:pt idx="5873">
                  <c:v>6.6944619999999996E-2</c:v>
                </c:pt>
                <c:pt idx="5874">
                  <c:v>6.6962519999999998E-2</c:v>
                </c:pt>
                <c:pt idx="5875">
                  <c:v>6.6979949999999996E-2</c:v>
                </c:pt>
                <c:pt idx="5876">
                  <c:v>6.6997009999999996E-2</c:v>
                </c:pt>
                <c:pt idx="5877">
                  <c:v>6.7014840000000006E-2</c:v>
                </c:pt>
                <c:pt idx="5878">
                  <c:v>6.7023219999999994E-2</c:v>
                </c:pt>
                <c:pt idx="5879">
                  <c:v>6.7059240000000006E-2</c:v>
                </c:pt>
                <c:pt idx="5880">
                  <c:v>6.7067650000000006E-2</c:v>
                </c:pt>
                <c:pt idx="5881">
                  <c:v>6.7086469999999995E-2</c:v>
                </c:pt>
                <c:pt idx="5882">
                  <c:v>6.7105689999999996E-2</c:v>
                </c:pt>
                <c:pt idx="5883">
                  <c:v>6.7124939999999994E-2</c:v>
                </c:pt>
                <c:pt idx="5884">
                  <c:v>6.7143999999999995E-2</c:v>
                </c:pt>
                <c:pt idx="5885">
                  <c:v>6.7172800000000005E-2</c:v>
                </c:pt>
                <c:pt idx="5886">
                  <c:v>6.7191890000000004E-2</c:v>
                </c:pt>
                <c:pt idx="5887">
                  <c:v>6.7211370000000006E-2</c:v>
                </c:pt>
                <c:pt idx="5888">
                  <c:v>6.7230470000000001E-2</c:v>
                </c:pt>
                <c:pt idx="5889">
                  <c:v>6.7249859999999995E-2</c:v>
                </c:pt>
                <c:pt idx="5890">
                  <c:v>6.726936E-2</c:v>
                </c:pt>
                <c:pt idx="5891">
                  <c:v>6.7289559999999998E-2</c:v>
                </c:pt>
                <c:pt idx="5892">
                  <c:v>6.7309279999999999E-2</c:v>
                </c:pt>
                <c:pt idx="5893">
                  <c:v>6.7318740000000002E-2</c:v>
                </c:pt>
                <c:pt idx="5894">
                  <c:v>6.7338499999999996E-2</c:v>
                </c:pt>
                <c:pt idx="5895">
                  <c:v>6.7357390000000003E-2</c:v>
                </c:pt>
                <c:pt idx="5896">
                  <c:v>6.737609E-2</c:v>
                </c:pt>
                <c:pt idx="5897">
                  <c:v>6.739378E-2</c:v>
                </c:pt>
                <c:pt idx="5898">
                  <c:v>6.7411570000000004E-2</c:v>
                </c:pt>
                <c:pt idx="5899">
                  <c:v>6.743064E-2</c:v>
                </c:pt>
                <c:pt idx="5900">
                  <c:v>6.7449709999999996E-2</c:v>
                </c:pt>
                <c:pt idx="5901">
                  <c:v>6.7468890000000004E-2</c:v>
                </c:pt>
                <c:pt idx="5902">
                  <c:v>6.7487350000000002E-2</c:v>
                </c:pt>
                <c:pt idx="5903">
                  <c:v>6.7505819999999994E-2</c:v>
                </c:pt>
                <c:pt idx="5904">
                  <c:v>6.7524319999999999E-2</c:v>
                </c:pt>
                <c:pt idx="5905">
                  <c:v>6.754288E-2</c:v>
                </c:pt>
                <c:pt idx="5906">
                  <c:v>6.7562200000000003E-2</c:v>
                </c:pt>
                <c:pt idx="5907">
                  <c:v>6.7581660000000002E-2</c:v>
                </c:pt>
                <c:pt idx="5908">
                  <c:v>6.7600599999999997E-2</c:v>
                </c:pt>
                <c:pt idx="5909">
                  <c:v>6.7619559999999995E-2</c:v>
                </c:pt>
                <c:pt idx="5910">
                  <c:v>6.7637890000000006E-2</c:v>
                </c:pt>
                <c:pt idx="5911">
                  <c:v>6.765591E-2</c:v>
                </c:pt>
                <c:pt idx="5912">
                  <c:v>6.7674399999999996E-2</c:v>
                </c:pt>
                <c:pt idx="5913">
                  <c:v>6.7692509999999997E-2</c:v>
                </c:pt>
                <c:pt idx="5914">
                  <c:v>6.7710809999999996E-2</c:v>
                </c:pt>
                <c:pt idx="5915">
                  <c:v>6.7728940000000001E-2</c:v>
                </c:pt>
                <c:pt idx="5916">
                  <c:v>6.7746780000000006E-2</c:v>
                </c:pt>
                <c:pt idx="5917">
                  <c:v>6.7763970000000007E-2</c:v>
                </c:pt>
                <c:pt idx="5918">
                  <c:v>6.7781190000000005E-2</c:v>
                </c:pt>
                <c:pt idx="5919">
                  <c:v>6.7789100000000005E-2</c:v>
                </c:pt>
                <c:pt idx="5920">
                  <c:v>6.7822220000000003E-2</c:v>
                </c:pt>
                <c:pt idx="5921">
                  <c:v>6.7839280000000002E-2</c:v>
                </c:pt>
                <c:pt idx="5922">
                  <c:v>6.7848149999999996E-2</c:v>
                </c:pt>
                <c:pt idx="5923">
                  <c:v>6.7865430000000004E-2</c:v>
                </c:pt>
                <c:pt idx="5924">
                  <c:v>6.788255E-2</c:v>
                </c:pt>
                <c:pt idx="5925">
                  <c:v>6.7900749999999996E-2</c:v>
                </c:pt>
                <c:pt idx="5926">
                  <c:v>6.7918469999999995E-2</c:v>
                </c:pt>
                <c:pt idx="5927">
                  <c:v>6.793594E-2</c:v>
                </c:pt>
                <c:pt idx="5928">
                  <c:v>6.7954539999999994E-2</c:v>
                </c:pt>
                <c:pt idx="5929">
                  <c:v>6.7972299999999999E-2</c:v>
                </c:pt>
                <c:pt idx="5930">
                  <c:v>6.7988820000000005E-2</c:v>
                </c:pt>
                <c:pt idx="5931">
                  <c:v>6.800515E-2</c:v>
                </c:pt>
                <c:pt idx="5932">
                  <c:v>6.8020789999999998E-2</c:v>
                </c:pt>
                <c:pt idx="5933">
                  <c:v>6.8036470000000002E-2</c:v>
                </c:pt>
                <c:pt idx="5934">
                  <c:v>6.8052059999999998E-2</c:v>
                </c:pt>
                <c:pt idx="5935">
                  <c:v>6.8067199999999994E-2</c:v>
                </c:pt>
                <c:pt idx="5936">
                  <c:v>6.8083000000000005E-2</c:v>
                </c:pt>
                <c:pt idx="5937">
                  <c:v>6.8099119999999999E-2</c:v>
                </c:pt>
                <c:pt idx="5938">
                  <c:v>6.8114750000000002E-2</c:v>
                </c:pt>
                <c:pt idx="5939">
                  <c:v>6.8122290000000002E-2</c:v>
                </c:pt>
                <c:pt idx="5940">
                  <c:v>6.8137489999999995E-2</c:v>
                </c:pt>
                <c:pt idx="5941">
                  <c:v>6.8153039999999998E-2</c:v>
                </c:pt>
                <c:pt idx="5942">
                  <c:v>6.8168660000000006E-2</c:v>
                </c:pt>
                <c:pt idx="5943">
                  <c:v>6.81842E-2</c:v>
                </c:pt>
                <c:pt idx="5944">
                  <c:v>6.8199510000000005E-2</c:v>
                </c:pt>
                <c:pt idx="5945">
                  <c:v>6.8214839999999999E-2</c:v>
                </c:pt>
                <c:pt idx="5946">
                  <c:v>6.8230360000000004E-2</c:v>
                </c:pt>
                <c:pt idx="5947">
                  <c:v>6.824566E-2</c:v>
                </c:pt>
                <c:pt idx="5948">
                  <c:v>6.8268190000000006E-2</c:v>
                </c:pt>
                <c:pt idx="5949">
                  <c:v>6.8283700000000003E-2</c:v>
                </c:pt>
                <c:pt idx="5950">
                  <c:v>6.8299680000000002E-2</c:v>
                </c:pt>
                <c:pt idx="5951">
                  <c:v>6.8314929999999996E-2</c:v>
                </c:pt>
                <c:pt idx="5952">
                  <c:v>6.8331210000000003E-2</c:v>
                </c:pt>
                <c:pt idx="5953">
                  <c:v>6.834664E-2</c:v>
                </c:pt>
                <c:pt idx="5954">
                  <c:v>6.8361089999999999E-2</c:v>
                </c:pt>
                <c:pt idx="5955">
                  <c:v>6.837493E-2</c:v>
                </c:pt>
                <c:pt idx="5956">
                  <c:v>6.8389500000000006E-2</c:v>
                </c:pt>
                <c:pt idx="5957">
                  <c:v>6.8404190000000004E-2</c:v>
                </c:pt>
                <c:pt idx="5958">
                  <c:v>6.8418800000000002E-2</c:v>
                </c:pt>
                <c:pt idx="5959">
                  <c:v>6.8432510000000002E-2</c:v>
                </c:pt>
                <c:pt idx="5960">
                  <c:v>6.8446649999999998E-2</c:v>
                </c:pt>
                <c:pt idx="5961">
                  <c:v>6.8461110000000006E-2</c:v>
                </c:pt>
                <c:pt idx="5962">
                  <c:v>6.8468319999999999E-2</c:v>
                </c:pt>
                <c:pt idx="5963">
                  <c:v>6.848282E-2</c:v>
                </c:pt>
                <c:pt idx="5964">
                  <c:v>6.8495630000000002E-2</c:v>
                </c:pt>
                <c:pt idx="5965">
                  <c:v>6.8508780000000005E-2</c:v>
                </c:pt>
                <c:pt idx="5966">
                  <c:v>6.8522799999999995E-2</c:v>
                </c:pt>
                <c:pt idx="5967">
                  <c:v>6.8544560000000004E-2</c:v>
                </c:pt>
                <c:pt idx="5968">
                  <c:v>6.8544560000000004E-2</c:v>
                </c:pt>
                <c:pt idx="5969">
                  <c:v>6.8564700000000006E-2</c:v>
                </c:pt>
                <c:pt idx="5970">
                  <c:v>6.8578860000000005E-2</c:v>
                </c:pt>
                <c:pt idx="5971">
                  <c:v>6.8592760000000003E-2</c:v>
                </c:pt>
                <c:pt idx="5972">
                  <c:v>6.8606200000000006E-2</c:v>
                </c:pt>
                <c:pt idx="5973">
                  <c:v>6.8620490000000006E-2</c:v>
                </c:pt>
                <c:pt idx="5974">
                  <c:v>6.8633349999999996E-2</c:v>
                </c:pt>
                <c:pt idx="5975">
                  <c:v>6.8644930000000007E-2</c:v>
                </c:pt>
                <c:pt idx="5976">
                  <c:v>6.866063E-2</c:v>
                </c:pt>
                <c:pt idx="5977">
                  <c:v>6.8674310000000002E-2</c:v>
                </c:pt>
                <c:pt idx="5978">
                  <c:v>6.8686990000000003E-2</c:v>
                </c:pt>
                <c:pt idx="5979">
                  <c:v>6.869488E-2</c:v>
                </c:pt>
                <c:pt idx="5980">
                  <c:v>6.8706799999999998E-2</c:v>
                </c:pt>
                <c:pt idx="5981">
                  <c:v>6.8721160000000003E-2</c:v>
                </c:pt>
                <c:pt idx="5982">
                  <c:v>6.873522E-2</c:v>
                </c:pt>
                <c:pt idx="5983">
                  <c:v>6.8748190000000001E-2</c:v>
                </c:pt>
                <c:pt idx="5984">
                  <c:v>6.8760440000000006E-2</c:v>
                </c:pt>
                <c:pt idx="5985">
                  <c:v>6.8772760000000002E-2</c:v>
                </c:pt>
                <c:pt idx="5986">
                  <c:v>6.87773E-2</c:v>
                </c:pt>
                <c:pt idx="5987">
                  <c:v>6.878824E-2</c:v>
                </c:pt>
                <c:pt idx="5988">
                  <c:v>6.8800529999999999E-2</c:v>
                </c:pt>
                <c:pt idx="5989">
                  <c:v>6.8813109999999997E-2</c:v>
                </c:pt>
                <c:pt idx="5990">
                  <c:v>6.8821480000000004E-2</c:v>
                </c:pt>
                <c:pt idx="5991">
                  <c:v>6.8833889999999995E-2</c:v>
                </c:pt>
                <c:pt idx="5992">
                  <c:v>6.8845950000000003E-2</c:v>
                </c:pt>
                <c:pt idx="5993">
                  <c:v>6.8857500000000002E-2</c:v>
                </c:pt>
                <c:pt idx="5994">
                  <c:v>6.8869719999999995E-2</c:v>
                </c:pt>
                <c:pt idx="5995">
                  <c:v>6.8882739999999998E-2</c:v>
                </c:pt>
                <c:pt idx="5996">
                  <c:v>6.8895159999999997E-2</c:v>
                </c:pt>
                <c:pt idx="5997">
                  <c:v>6.8907590000000005E-2</c:v>
                </c:pt>
                <c:pt idx="5998">
                  <c:v>6.8919900000000006E-2</c:v>
                </c:pt>
                <c:pt idx="5999">
                  <c:v>6.893175E-2</c:v>
                </c:pt>
                <c:pt idx="6000">
                  <c:v>6.8943679999999993E-2</c:v>
                </c:pt>
                <c:pt idx="6001">
                  <c:v>6.8956400000000001E-2</c:v>
                </c:pt>
                <c:pt idx="6002">
                  <c:v>6.8969580000000003E-2</c:v>
                </c:pt>
                <c:pt idx="6003">
                  <c:v>6.8982299999999996E-2</c:v>
                </c:pt>
                <c:pt idx="6004">
                  <c:v>6.8995050000000002E-2</c:v>
                </c:pt>
                <c:pt idx="6005">
                  <c:v>6.9007940000000004E-2</c:v>
                </c:pt>
                <c:pt idx="6006">
                  <c:v>6.9019940000000002E-2</c:v>
                </c:pt>
                <c:pt idx="6007">
                  <c:v>6.9031739999999994E-2</c:v>
                </c:pt>
                <c:pt idx="6008">
                  <c:v>6.9043510000000002E-2</c:v>
                </c:pt>
                <c:pt idx="6009">
                  <c:v>6.9054500000000005E-2</c:v>
                </c:pt>
                <c:pt idx="6010">
                  <c:v>6.9056939999999997E-2</c:v>
                </c:pt>
                <c:pt idx="6011">
                  <c:v>6.9074640000000007E-2</c:v>
                </c:pt>
                <c:pt idx="6012">
                  <c:v>6.9076719999999994E-2</c:v>
                </c:pt>
                <c:pt idx="6013">
                  <c:v>6.9086960000000003E-2</c:v>
                </c:pt>
                <c:pt idx="6014">
                  <c:v>6.9097919999999993E-2</c:v>
                </c:pt>
                <c:pt idx="6015">
                  <c:v>6.9105890000000003E-2</c:v>
                </c:pt>
                <c:pt idx="6016">
                  <c:v>6.9115209999999996E-2</c:v>
                </c:pt>
                <c:pt idx="6017">
                  <c:v>6.9123610000000002E-2</c:v>
                </c:pt>
                <c:pt idx="6018">
                  <c:v>6.9131810000000002E-2</c:v>
                </c:pt>
                <c:pt idx="6019">
                  <c:v>6.9139720000000002E-2</c:v>
                </c:pt>
                <c:pt idx="6020">
                  <c:v>6.9146940000000004E-2</c:v>
                </c:pt>
                <c:pt idx="6021">
                  <c:v>6.9154649999999998E-2</c:v>
                </c:pt>
                <c:pt idx="6022">
                  <c:v>6.9161650000000005E-2</c:v>
                </c:pt>
                <c:pt idx="6023">
                  <c:v>6.9168789999999994E-2</c:v>
                </c:pt>
                <c:pt idx="6024">
                  <c:v>6.9176630000000003E-2</c:v>
                </c:pt>
                <c:pt idx="6025">
                  <c:v>6.9184350000000006E-2</c:v>
                </c:pt>
                <c:pt idx="6026">
                  <c:v>6.9192130000000004E-2</c:v>
                </c:pt>
                <c:pt idx="6027">
                  <c:v>6.9199609999999995E-2</c:v>
                </c:pt>
                <c:pt idx="6028">
                  <c:v>6.9206840000000006E-2</c:v>
                </c:pt>
                <c:pt idx="6029">
                  <c:v>6.9213869999999997E-2</c:v>
                </c:pt>
                <c:pt idx="6030">
                  <c:v>6.9221240000000003E-2</c:v>
                </c:pt>
                <c:pt idx="6031">
                  <c:v>6.9221500000000005E-2</c:v>
                </c:pt>
                <c:pt idx="6032">
                  <c:v>6.9229369999999998E-2</c:v>
                </c:pt>
                <c:pt idx="6033">
                  <c:v>6.923762E-2</c:v>
                </c:pt>
                <c:pt idx="6034">
                  <c:v>6.9245979999999999E-2</c:v>
                </c:pt>
                <c:pt idx="6035">
                  <c:v>6.9254339999999998E-2</c:v>
                </c:pt>
                <c:pt idx="6036">
                  <c:v>6.9262749999999998E-2</c:v>
                </c:pt>
                <c:pt idx="6037">
                  <c:v>6.9270100000000001E-2</c:v>
                </c:pt>
                <c:pt idx="6038">
                  <c:v>6.9276799999999999E-2</c:v>
                </c:pt>
                <c:pt idx="6039">
                  <c:v>6.9283079999999997E-2</c:v>
                </c:pt>
                <c:pt idx="6040">
                  <c:v>6.9289900000000001E-2</c:v>
                </c:pt>
                <c:pt idx="6041">
                  <c:v>6.9296259999999998E-2</c:v>
                </c:pt>
                <c:pt idx="6042">
                  <c:v>6.9302020000000006E-2</c:v>
                </c:pt>
                <c:pt idx="6043">
                  <c:v>6.9307750000000001E-2</c:v>
                </c:pt>
                <c:pt idx="6044">
                  <c:v>6.9313139999999995E-2</c:v>
                </c:pt>
                <c:pt idx="6045">
                  <c:v>6.9318809999999995E-2</c:v>
                </c:pt>
                <c:pt idx="6046">
                  <c:v>6.9324419999999998E-2</c:v>
                </c:pt>
                <c:pt idx="6047">
                  <c:v>6.9330359999999994E-2</c:v>
                </c:pt>
                <c:pt idx="6048">
                  <c:v>6.9335300000000002E-2</c:v>
                </c:pt>
                <c:pt idx="6049">
                  <c:v>6.9340100000000002E-2</c:v>
                </c:pt>
                <c:pt idx="6050">
                  <c:v>6.9345550000000006E-2</c:v>
                </c:pt>
                <c:pt idx="6051">
                  <c:v>6.9350720000000005E-2</c:v>
                </c:pt>
                <c:pt idx="6052">
                  <c:v>6.9356390000000004E-2</c:v>
                </c:pt>
                <c:pt idx="6053">
                  <c:v>6.9362300000000002E-2</c:v>
                </c:pt>
                <c:pt idx="6054">
                  <c:v>6.9368100000000002E-2</c:v>
                </c:pt>
                <c:pt idx="6055">
                  <c:v>6.9373160000000003E-2</c:v>
                </c:pt>
                <c:pt idx="6056">
                  <c:v>6.937778E-2</c:v>
                </c:pt>
                <c:pt idx="6057">
                  <c:v>6.9383500000000001E-2</c:v>
                </c:pt>
                <c:pt idx="6058">
                  <c:v>6.9390759999999996E-2</c:v>
                </c:pt>
                <c:pt idx="6059">
                  <c:v>6.9397310000000004E-2</c:v>
                </c:pt>
                <c:pt idx="6060">
                  <c:v>6.9403660000000006E-2</c:v>
                </c:pt>
                <c:pt idx="6061">
                  <c:v>6.9410250000000007E-2</c:v>
                </c:pt>
                <c:pt idx="6062">
                  <c:v>6.9417320000000005E-2</c:v>
                </c:pt>
                <c:pt idx="6063">
                  <c:v>6.9423289999999999E-2</c:v>
                </c:pt>
                <c:pt idx="6064">
                  <c:v>6.9428219999999999E-2</c:v>
                </c:pt>
                <c:pt idx="6065">
                  <c:v>6.9432859999999999E-2</c:v>
                </c:pt>
                <c:pt idx="6066">
                  <c:v>6.9437559999999995E-2</c:v>
                </c:pt>
                <c:pt idx="6067">
                  <c:v>6.9442779999999996E-2</c:v>
                </c:pt>
                <c:pt idx="6068">
                  <c:v>6.9448120000000002E-2</c:v>
                </c:pt>
                <c:pt idx="6069">
                  <c:v>6.9452940000000005E-2</c:v>
                </c:pt>
                <c:pt idx="6070">
                  <c:v>6.9457640000000001E-2</c:v>
                </c:pt>
                <c:pt idx="6071">
                  <c:v>6.9462410000000002E-2</c:v>
                </c:pt>
                <c:pt idx="6072">
                  <c:v>6.946679E-2</c:v>
                </c:pt>
                <c:pt idx="6073">
                  <c:v>6.9471260000000007E-2</c:v>
                </c:pt>
                <c:pt idx="6074">
                  <c:v>6.9475239999999994E-2</c:v>
                </c:pt>
                <c:pt idx="6075">
                  <c:v>6.9479550000000001E-2</c:v>
                </c:pt>
                <c:pt idx="6076">
                  <c:v>6.9484379999999998E-2</c:v>
                </c:pt>
                <c:pt idx="6077">
                  <c:v>6.9489259999999997E-2</c:v>
                </c:pt>
                <c:pt idx="6078">
                  <c:v>6.9494539999999994E-2</c:v>
                </c:pt>
                <c:pt idx="6079">
                  <c:v>6.9500779999999998E-2</c:v>
                </c:pt>
                <c:pt idx="6080">
                  <c:v>6.9506399999999996E-2</c:v>
                </c:pt>
                <c:pt idx="6081">
                  <c:v>6.9512060000000001E-2</c:v>
                </c:pt>
                <c:pt idx="6082">
                  <c:v>6.9517579999999995E-2</c:v>
                </c:pt>
                <c:pt idx="6083">
                  <c:v>6.9522500000000001E-2</c:v>
                </c:pt>
                <c:pt idx="6084">
                  <c:v>6.9526859999999996E-2</c:v>
                </c:pt>
                <c:pt idx="6085">
                  <c:v>6.9530460000000002E-2</c:v>
                </c:pt>
                <c:pt idx="6086">
                  <c:v>6.9533819999999996E-2</c:v>
                </c:pt>
                <c:pt idx="6087">
                  <c:v>6.9536630000000002E-2</c:v>
                </c:pt>
                <c:pt idx="6088">
                  <c:v>6.9539100000000006E-2</c:v>
                </c:pt>
                <c:pt idx="6089">
                  <c:v>6.9541800000000001E-2</c:v>
                </c:pt>
                <c:pt idx="6090">
                  <c:v>6.9544679999999998E-2</c:v>
                </c:pt>
                <c:pt idx="6091">
                  <c:v>6.9547860000000003E-2</c:v>
                </c:pt>
                <c:pt idx="6092">
                  <c:v>6.9551059999999998E-2</c:v>
                </c:pt>
                <c:pt idx="6093">
                  <c:v>6.9553719999999999E-2</c:v>
                </c:pt>
                <c:pt idx="6094">
                  <c:v>6.9556809999999997E-2</c:v>
                </c:pt>
                <c:pt idx="6095">
                  <c:v>6.9560479999999994E-2</c:v>
                </c:pt>
                <c:pt idx="6096">
                  <c:v>6.9564340000000002E-2</c:v>
                </c:pt>
                <c:pt idx="6097">
                  <c:v>6.9567820000000002E-2</c:v>
                </c:pt>
                <c:pt idx="6098">
                  <c:v>6.9570649999999998E-2</c:v>
                </c:pt>
                <c:pt idx="6099">
                  <c:v>6.9573700000000002E-2</c:v>
                </c:pt>
                <c:pt idx="6100">
                  <c:v>6.9577219999999995E-2</c:v>
                </c:pt>
                <c:pt idx="6101">
                  <c:v>6.9580719999999999E-2</c:v>
                </c:pt>
                <c:pt idx="6102">
                  <c:v>6.958425E-2</c:v>
                </c:pt>
                <c:pt idx="6103">
                  <c:v>6.9587350000000006E-2</c:v>
                </c:pt>
                <c:pt idx="6104">
                  <c:v>6.9590299999999994E-2</c:v>
                </c:pt>
                <c:pt idx="6105">
                  <c:v>6.9593470000000004E-2</c:v>
                </c:pt>
                <c:pt idx="6106">
                  <c:v>6.9596500000000006E-2</c:v>
                </c:pt>
                <c:pt idx="6107">
                  <c:v>6.9599309999999998E-2</c:v>
                </c:pt>
                <c:pt idx="6108">
                  <c:v>6.960239E-2</c:v>
                </c:pt>
                <c:pt idx="6109">
                  <c:v>6.9607050000000004E-2</c:v>
                </c:pt>
                <c:pt idx="6110">
                  <c:v>6.9607050000000004E-2</c:v>
                </c:pt>
                <c:pt idx="6111">
                  <c:v>6.9609519999999994E-2</c:v>
                </c:pt>
                <c:pt idx="6112">
                  <c:v>6.9611220000000001E-2</c:v>
                </c:pt>
                <c:pt idx="6113">
                  <c:v>6.9614179999999998E-2</c:v>
                </c:pt>
                <c:pt idx="6114">
                  <c:v>6.9616200000000003E-2</c:v>
                </c:pt>
                <c:pt idx="6115">
                  <c:v>6.9618260000000001E-2</c:v>
                </c:pt>
                <c:pt idx="6116">
                  <c:v>6.9616869999999997E-2</c:v>
                </c:pt>
                <c:pt idx="6117">
                  <c:v>6.9619440000000005E-2</c:v>
                </c:pt>
                <c:pt idx="6118">
                  <c:v>6.9622879999999998E-2</c:v>
                </c:pt>
                <c:pt idx="6119">
                  <c:v>6.9625790000000007E-2</c:v>
                </c:pt>
                <c:pt idx="6120">
                  <c:v>6.9627900000000006E-2</c:v>
                </c:pt>
                <c:pt idx="6121">
                  <c:v>6.9629789999999997E-2</c:v>
                </c:pt>
                <c:pt idx="6122">
                  <c:v>6.9631490000000004E-2</c:v>
                </c:pt>
                <c:pt idx="6123">
                  <c:v>6.9632620000000006E-2</c:v>
                </c:pt>
                <c:pt idx="6124">
                  <c:v>6.9632700000000006E-2</c:v>
                </c:pt>
                <c:pt idx="6125">
                  <c:v>6.9635160000000002E-2</c:v>
                </c:pt>
                <c:pt idx="6126">
                  <c:v>6.9636580000000003E-2</c:v>
                </c:pt>
                <c:pt idx="6127">
                  <c:v>6.9638630000000007E-2</c:v>
                </c:pt>
                <c:pt idx="6128">
                  <c:v>6.9640450000000007E-2</c:v>
                </c:pt>
                <c:pt idx="6129">
                  <c:v>6.9642339999999997E-2</c:v>
                </c:pt>
                <c:pt idx="6130">
                  <c:v>6.9644319999999996E-2</c:v>
                </c:pt>
                <c:pt idx="6131">
                  <c:v>6.9642430000000005E-2</c:v>
                </c:pt>
                <c:pt idx="6132">
                  <c:v>6.9643899999999995E-2</c:v>
                </c:pt>
                <c:pt idx="6133">
                  <c:v>6.9645180000000001E-2</c:v>
                </c:pt>
                <c:pt idx="6134">
                  <c:v>6.9646559999999996E-2</c:v>
                </c:pt>
                <c:pt idx="6135">
                  <c:v>6.9648199999999993E-2</c:v>
                </c:pt>
                <c:pt idx="6136">
                  <c:v>6.9649699999999995E-2</c:v>
                </c:pt>
                <c:pt idx="6137">
                  <c:v>6.9651840000000007E-2</c:v>
                </c:pt>
                <c:pt idx="6138">
                  <c:v>6.9655499999999995E-2</c:v>
                </c:pt>
                <c:pt idx="6139">
                  <c:v>6.9655659999999994E-2</c:v>
                </c:pt>
                <c:pt idx="6140">
                  <c:v>6.9656549999999998E-2</c:v>
                </c:pt>
                <c:pt idx="6141">
                  <c:v>6.9657350000000007E-2</c:v>
                </c:pt>
                <c:pt idx="6142">
                  <c:v>6.9659819999999997E-2</c:v>
                </c:pt>
                <c:pt idx="6143">
                  <c:v>6.9659579999999999E-2</c:v>
                </c:pt>
                <c:pt idx="6144">
                  <c:v>6.9659780000000004E-2</c:v>
                </c:pt>
                <c:pt idx="6145">
                  <c:v>6.966058E-2</c:v>
                </c:pt>
                <c:pt idx="6146">
                  <c:v>6.9661089999999995E-2</c:v>
                </c:pt>
                <c:pt idx="6147">
                  <c:v>6.9661200000000006E-2</c:v>
                </c:pt>
                <c:pt idx="6148">
                  <c:v>6.9661860000000006E-2</c:v>
                </c:pt>
                <c:pt idx="6149">
                  <c:v>6.9661970000000004E-2</c:v>
                </c:pt>
                <c:pt idx="6150">
                  <c:v>6.9661280000000006E-2</c:v>
                </c:pt>
                <c:pt idx="6151">
                  <c:v>6.9660780000000005E-2</c:v>
                </c:pt>
                <c:pt idx="6152">
                  <c:v>6.9660940000000005E-2</c:v>
                </c:pt>
                <c:pt idx="6153">
                  <c:v>6.966108E-2</c:v>
                </c:pt>
                <c:pt idx="6154">
                  <c:v>6.9660810000000004E-2</c:v>
                </c:pt>
                <c:pt idx="6155">
                  <c:v>6.9660349999999996E-2</c:v>
                </c:pt>
                <c:pt idx="6156">
                  <c:v>6.9659780000000004E-2</c:v>
                </c:pt>
                <c:pt idx="6157">
                  <c:v>6.9658979999999995E-2</c:v>
                </c:pt>
                <c:pt idx="6158">
                  <c:v>6.9657960000000005E-2</c:v>
                </c:pt>
                <c:pt idx="6159">
                  <c:v>6.9656700000000002E-2</c:v>
                </c:pt>
                <c:pt idx="6160">
                  <c:v>6.9655149999999999E-2</c:v>
                </c:pt>
                <c:pt idx="6161">
                  <c:v>6.9653259999999995E-2</c:v>
                </c:pt>
                <c:pt idx="6162">
                  <c:v>6.9651279999999996E-2</c:v>
                </c:pt>
                <c:pt idx="6163">
                  <c:v>6.9649749999999996E-2</c:v>
                </c:pt>
                <c:pt idx="6164">
                  <c:v>6.9648340000000003E-2</c:v>
                </c:pt>
                <c:pt idx="6165">
                  <c:v>6.9646899999999998E-2</c:v>
                </c:pt>
                <c:pt idx="6166">
                  <c:v>6.9645180000000001E-2</c:v>
                </c:pt>
                <c:pt idx="6167">
                  <c:v>6.9642720000000005E-2</c:v>
                </c:pt>
                <c:pt idx="6168">
                  <c:v>6.9640160000000007E-2</c:v>
                </c:pt>
                <c:pt idx="6169">
                  <c:v>6.9637959999999999E-2</c:v>
                </c:pt>
                <c:pt idx="6170">
                  <c:v>6.9635920000000004E-2</c:v>
                </c:pt>
                <c:pt idx="6171">
                  <c:v>6.9632600000000003E-2</c:v>
                </c:pt>
                <c:pt idx="6172">
                  <c:v>6.9629930000000007E-2</c:v>
                </c:pt>
                <c:pt idx="6173">
                  <c:v>6.9626679999999996E-2</c:v>
                </c:pt>
                <c:pt idx="6174">
                  <c:v>6.9623470000000007E-2</c:v>
                </c:pt>
                <c:pt idx="6175">
                  <c:v>6.9619970000000003E-2</c:v>
                </c:pt>
                <c:pt idx="6176">
                  <c:v>6.9616559999999994E-2</c:v>
                </c:pt>
                <c:pt idx="6177">
                  <c:v>6.9613800000000003E-2</c:v>
                </c:pt>
                <c:pt idx="6178">
                  <c:v>6.9613999999999995E-2</c:v>
                </c:pt>
                <c:pt idx="6179">
                  <c:v>6.9607180000000005E-2</c:v>
                </c:pt>
                <c:pt idx="6180">
                  <c:v>6.9608550000000005E-2</c:v>
                </c:pt>
                <c:pt idx="6181">
                  <c:v>6.960189E-2</c:v>
                </c:pt>
                <c:pt idx="6182">
                  <c:v>6.9602620000000004E-2</c:v>
                </c:pt>
                <c:pt idx="6183">
                  <c:v>6.9599060000000004E-2</c:v>
                </c:pt>
                <c:pt idx="6184">
                  <c:v>6.9595160000000003E-2</c:v>
                </c:pt>
                <c:pt idx="6185">
                  <c:v>6.9591710000000001E-2</c:v>
                </c:pt>
                <c:pt idx="6186">
                  <c:v>6.9588469999999999E-2</c:v>
                </c:pt>
                <c:pt idx="6187">
                  <c:v>6.9584950000000007E-2</c:v>
                </c:pt>
                <c:pt idx="6188">
                  <c:v>6.9581089999999998E-2</c:v>
                </c:pt>
                <c:pt idx="6189">
                  <c:v>6.9576180000000001E-2</c:v>
                </c:pt>
                <c:pt idx="6190">
                  <c:v>6.9571469999999996E-2</c:v>
                </c:pt>
                <c:pt idx="6191">
                  <c:v>6.9567119999999996E-2</c:v>
                </c:pt>
                <c:pt idx="6192">
                  <c:v>6.9562200000000005E-2</c:v>
                </c:pt>
                <c:pt idx="6193">
                  <c:v>6.9556489999999999E-2</c:v>
                </c:pt>
                <c:pt idx="6194">
                  <c:v>6.9550780000000006E-2</c:v>
                </c:pt>
                <c:pt idx="6195">
                  <c:v>6.9545140000000005E-2</c:v>
                </c:pt>
                <c:pt idx="6196">
                  <c:v>6.9540820000000003E-2</c:v>
                </c:pt>
                <c:pt idx="6197">
                  <c:v>6.9535990000000006E-2</c:v>
                </c:pt>
                <c:pt idx="6198">
                  <c:v>6.95326E-2</c:v>
                </c:pt>
                <c:pt idx="6199">
                  <c:v>6.9527800000000001E-2</c:v>
                </c:pt>
                <c:pt idx="6200">
                  <c:v>6.9523189999999999E-2</c:v>
                </c:pt>
                <c:pt idx="6201">
                  <c:v>6.9518179999999999E-2</c:v>
                </c:pt>
                <c:pt idx="6202">
                  <c:v>6.9512939999999995E-2</c:v>
                </c:pt>
                <c:pt idx="6203">
                  <c:v>6.9508200000000006E-2</c:v>
                </c:pt>
                <c:pt idx="6204">
                  <c:v>6.9504060000000006E-2</c:v>
                </c:pt>
                <c:pt idx="6205">
                  <c:v>6.9499199999999997E-2</c:v>
                </c:pt>
                <c:pt idx="6206">
                  <c:v>6.9493940000000004E-2</c:v>
                </c:pt>
                <c:pt idx="6207">
                  <c:v>6.9487930000000003E-2</c:v>
                </c:pt>
                <c:pt idx="6208">
                  <c:v>6.9481200000000007E-2</c:v>
                </c:pt>
                <c:pt idx="6209">
                  <c:v>6.9475889999999998E-2</c:v>
                </c:pt>
                <c:pt idx="6210">
                  <c:v>6.9470610000000002E-2</c:v>
                </c:pt>
                <c:pt idx="6211">
                  <c:v>6.9464620000000005E-2</c:v>
                </c:pt>
                <c:pt idx="6212">
                  <c:v>6.9456480000000001E-2</c:v>
                </c:pt>
                <c:pt idx="6213">
                  <c:v>6.9451719999999995E-2</c:v>
                </c:pt>
                <c:pt idx="6214">
                  <c:v>6.9446220000000003E-2</c:v>
                </c:pt>
                <c:pt idx="6215">
                  <c:v>6.9441439999999993E-2</c:v>
                </c:pt>
                <c:pt idx="6216">
                  <c:v>6.9425810000000004E-2</c:v>
                </c:pt>
                <c:pt idx="6217">
                  <c:v>6.94221E-2</c:v>
                </c:pt>
                <c:pt idx="6218">
                  <c:v>6.9421049999999998E-2</c:v>
                </c:pt>
                <c:pt idx="6219">
                  <c:v>6.9412459999999995E-2</c:v>
                </c:pt>
                <c:pt idx="6220">
                  <c:v>6.9411609999999999E-2</c:v>
                </c:pt>
                <c:pt idx="6221">
                  <c:v>6.9407079999999996E-2</c:v>
                </c:pt>
                <c:pt idx="6222">
                  <c:v>6.9399600000000006E-2</c:v>
                </c:pt>
                <c:pt idx="6223">
                  <c:v>6.9390099999999996E-2</c:v>
                </c:pt>
                <c:pt idx="6224">
                  <c:v>6.9380559999999994E-2</c:v>
                </c:pt>
                <c:pt idx="6225">
                  <c:v>6.9372039999999996E-2</c:v>
                </c:pt>
                <c:pt idx="6226">
                  <c:v>6.9364099999999998E-2</c:v>
                </c:pt>
                <c:pt idx="6227">
                  <c:v>6.9356619999999994E-2</c:v>
                </c:pt>
                <c:pt idx="6228">
                  <c:v>6.9349880000000003E-2</c:v>
                </c:pt>
                <c:pt idx="6229">
                  <c:v>6.9343749999999996E-2</c:v>
                </c:pt>
                <c:pt idx="6230">
                  <c:v>6.9337200000000002E-2</c:v>
                </c:pt>
                <c:pt idx="6231">
                  <c:v>6.9330320000000001E-2</c:v>
                </c:pt>
                <c:pt idx="6232">
                  <c:v>6.9323869999999996E-2</c:v>
                </c:pt>
                <c:pt idx="6233">
                  <c:v>6.9317779999999996E-2</c:v>
                </c:pt>
                <c:pt idx="6234">
                  <c:v>6.9311200000000003E-2</c:v>
                </c:pt>
                <c:pt idx="6235">
                  <c:v>6.9304160000000004E-2</c:v>
                </c:pt>
                <c:pt idx="6236">
                  <c:v>6.9297360000000002E-2</c:v>
                </c:pt>
                <c:pt idx="6237">
                  <c:v>6.92913E-2</c:v>
                </c:pt>
                <c:pt idx="6238">
                  <c:v>6.9282689999999994E-2</c:v>
                </c:pt>
                <c:pt idx="6239">
                  <c:v>6.9276340000000006E-2</c:v>
                </c:pt>
                <c:pt idx="6240">
                  <c:v>6.9268860000000002E-2</c:v>
                </c:pt>
                <c:pt idx="6241">
                  <c:v>6.9262210000000005E-2</c:v>
                </c:pt>
                <c:pt idx="6242">
                  <c:v>6.9255819999999996E-2</c:v>
                </c:pt>
                <c:pt idx="6243">
                  <c:v>6.9249030000000003E-2</c:v>
                </c:pt>
                <c:pt idx="6244">
                  <c:v>6.9242339999999999E-2</c:v>
                </c:pt>
                <c:pt idx="6245">
                  <c:v>6.923638E-2</c:v>
                </c:pt>
                <c:pt idx="6246">
                  <c:v>6.9230539999999993E-2</c:v>
                </c:pt>
                <c:pt idx="6247">
                  <c:v>6.9224750000000002E-2</c:v>
                </c:pt>
                <c:pt idx="6248">
                  <c:v>6.9219660000000002E-2</c:v>
                </c:pt>
                <c:pt idx="6249">
                  <c:v>6.9214040000000004E-2</c:v>
                </c:pt>
                <c:pt idx="6250">
                  <c:v>6.9207879999999999E-2</c:v>
                </c:pt>
                <c:pt idx="6251">
                  <c:v>6.9201209999999999E-2</c:v>
                </c:pt>
                <c:pt idx="6252">
                  <c:v>6.919343E-2</c:v>
                </c:pt>
                <c:pt idx="6253">
                  <c:v>6.9186339999999999E-2</c:v>
                </c:pt>
                <c:pt idx="6254">
                  <c:v>6.918009E-2</c:v>
                </c:pt>
                <c:pt idx="6255">
                  <c:v>6.9173390000000001E-2</c:v>
                </c:pt>
                <c:pt idx="6256">
                  <c:v>6.9165619999999997E-2</c:v>
                </c:pt>
                <c:pt idx="6257">
                  <c:v>6.9159120000000004E-2</c:v>
                </c:pt>
                <c:pt idx="6258">
                  <c:v>6.9152779999999997E-2</c:v>
                </c:pt>
                <c:pt idx="6259">
                  <c:v>6.9146390000000002E-2</c:v>
                </c:pt>
                <c:pt idx="6260">
                  <c:v>6.9140560000000004E-2</c:v>
                </c:pt>
                <c:pt idx="6261">
                  <c:v>6.9135139999999998E-2</c:v>
                </c:pt>
                <c:pt idx="6262">
                  <c:v>6.9128659999999995E-2</c:v>
                </c:pt>
                <c:pt idx="6263">
                  <c:v>6.9123219999999999E-2</c:v>
                </c:pt>
                <c:pt idx="6264">
                  <c:v>6.9117059999999994E-2</c:v>
                </c:pt>
                <c:pt idx="6265">
                  <c:v>6.9110900000000003E-2</c:v>
                </c:pt>
                <c:pt idx="6266">
                  <c:v>6.9104760000000001E-2</c:v>
                </c:pt>
                <c:pt idx="6267">
                  <c:v>6.9098820000000005E-2</c:v>
                </c:pt>
                <c:pt idx="6268">
                  <c:v>6.9092899999999999E-2</c:v>
                </c:pt>
                <c:pt idx="6269">
                  <c:v>6.9087259999999998E-2</c:v>
                </c:pt>
                <c:pt idx="6270">
                  <c:v>6.9081119999999996E-2</c:v>
                </c:pt>
                <c:pt idx="6271">
                  <c:v>6.9074629999999998E-2</c:v>
                </c:pt>
                <c:pt idx="6272">
                  <c:v>6.9068489999999996E-2</c:v>
                </c:pt>
                <c:pt idx="6273">
                  <c:v>6.9061899999999996E-2</c:v>
                </c:pt>
                <c:pt idx="6274">
                  <c:v>6.905493E-2</c:v>
                </c:pt>
                <c:pt idx="6275">
                  <c:v>6.9047349999999993E-2</c:v>
                </c:pt>
                <c:pt idx="6276">
                  <c:v>6.9040190000000001E-2</c:v>
                </c:pt>
                <c:pt idx="6277">
                  <c:v>6.9033059999999993E-2</c:v>
                </c:pt>
                <c:pt idx="6278">
                  <c:v>6.9025279999999994E-2</c:v>
                </c:pt>
                <c:pt idx="6279">
                  <c:v>6.9018339999999997E-2</c:v>
                </c:pt>
                <c:pt idx="6280">
                  <c:v>6.9011550000000005E-2</c:v>
                </c:pt>
                <c:pt idx="6281">
                  <c:v>6.9004949999999995E-2</c:v>
                </c:pt>
                <c:pt idx="6282">
                  <c:v>6.8998719999999999E-2</c:v>
                </c:pt>
                <c:pt idx="6283">
                  <c:v>6.8992380000000006E-2</c:v>
                </c:pt>
                <c:pt idx="6284">
                  <c:v>6.8986649999999997E-2</c:v>
                </c:pt>
                <c:pt idx="6285">
                  <c:v>6.8980600000000003E-2</c:v>
                </c:pt>
                <c:pt idx="6286">
                  <c:v>6.8973930000000003E-2</c:v>
                </c:pt>
                <c:pt idx="6287">
                  <c:v>6.8967520000000004E-2</c:v>
                </c:pt>
                <c:pt idx="6288">
                  <c:v>6.8961060000000005E-2</c:v>
                </c:pt>
                <c:pt idx="6289">
                  <c:v>6.8954500000000002E-2</c:v>
                </c:pt>
                <c:pt idx="6290">
                  <c:v>6.8948049999999997E-2</c:v>
                </c:pt>
                <c:pt idx="6291">
                  <c:v>6.8941580000000002E-2</c:v>
                </c:pt>
                <c:pt idx="6292">
                  <c:v>6.8934819999999994E-2</c:v>
                </c:pt>
                <c:pt idx="6293">
                  <c:v>6.8928119999999996E-2</c:v>
                </c:pt>
                <c:pt idx="6294">
                  <c:v>6.8921339999999998E-2</c:v>
                </c:pt>
                <c:pt idx="6295">
                  <c:v>6.8915080000000004E-2</c:v>
                </c:pt>
                <c:pt idx="6296">
                  <c:v>6.8908259999999999E-2</c:v>
                </c:pt>
                <c:pt idx="6297">
                  <c:v>6.8901619999999997E-2</c:v>
                </c:pt>
                <c:pt idx="6298">
                  <c:v>6.8895289999999998E-2</c:v>
                </c:pt>
                <c:pt idx="6299">
                  <c:v>6.8888530000000003E-2</c:v>
                </c:pt>
                <c:pt idx="6300">
                  <c:v>6.8880860000000002E-2</c:v>
                </c:pt>
                <c:pt idx="6301">
                  <c:v>6.8872569999999994E-2</c:v>
                </c:pt>
                <c:pt idx="6302">
                  <c:v>6.8865099999999999E-2</c:v>
                </c:pt>
                <c:pt idx="6303">
                  <c:v>6.8857429999999997E-2</c:v>
                </c:pt>
                <c:pt idx="6304">
                  <c:v>6.8849439999999998E-2</c:v>
                </c:pt>
                <c:pt idx="6305">
                  <c:v>6.8841680000000002E-2</c:v>
                </c:pt>
                <c:pt idx="6306">
                  <c:v>6.8833599999999995E-2</c:v>
                </c:pt>
                <c:pt idx="6307">
                  <c:v>6.8825600000000001E-2</c:v>
                </c:pt>
                <c:pt idx="6308">
                  <c:v>6.881756E-2</c:v>
                </c:pt>
                <c:pt idx="6309">
                  <c:v>6.8809679999999998E-2</c:v>
                </c:pt>
                <c:pt idx="6310">
                  <c:v>6.8801899999999999E-2</c:v>
                </c:pt>
                <c:pt idx="6311">
                  <c:v>6.8793339999999994E-2</c:v>
                </c:pt>
                <c:pt idx="6312">
                  <c:v>6.8784419999999999E-2</c:v>
                </c:pt>
                <c:pt idx="6313">
                  <c:v>6.8775820000000001E-2</c:v>
                </c:pt>
                <c:pt idx="6314">
                  <c:v>6.8766740000000007E-2</c:v>
                </c:pt>
                <c:pt idx="6315">
                  <c:v>6.8758250000000007E-2</c:v>
                </c:pt>
                <c:pt idx="6316">
                  <c:v>6.8749500000000005E-2</c:v>
                </c:pt>
                <c:pt idx="6317">
                  <c:v>6.8740449999999995E-2</c:v>
                </c:pt>
                <c:pt idx="6318">
                  <c:v>6.8731210000000001E-2</c:v>
                </c:pt>
                <c:pt idx="6319">
                  <c:v>6.8722530000000004E-2</c:v>
                </c:pt>
                <c:pt idx="6320">
                  <c:v>6.8714209999999998E-2</c:v>
                </c:pt>
                <c:pt idx="6321">
                  <c:v>6.8705600000000006E-2</c:v>
                </c:pt>
                <c:pt idx="6322">
                  <c:v>6.8697629999999996E-2</c:v>
                </c:pt>
                <c:pt idx="6323">
                  <c:v>6.8690029999999999E-2</c:v>
                </c:pt>
                <c:pt idx="6324">
                  <c:v>6.8682919999999995E-2</c:v>
                </c:pt>
                <c:pt idx="6325">
                  <c:v>6.8675399999999998E-2</c:v>
                </c:pt>
                <c:pt idx="6326">
                  <c:v>6.8667110000000003E-2</c:v>
                </c:pt>
                <c:pt idx="6327">
                  <c:v>6.8659250000000005E-2</c:v>
                </c:pt>
                <c:pt idx="6328">
                  <c:v>6.8650849999999999E-2</c:v>
                </c:pt>
                <c:pt idx="6329">
                  <c:v>6.8642980000000006E-2</c:v>
                </c:pt>
                <c:pt idx="6330">
                  <c:v>6.8635810000000005E-2</c:v>
                </c:pt>
                <c:pt idx="6331">
                  <c:v>6.8627939999999998E-2</c:v>
                </c:pt>
                <c:pt idx="6332">
                  <c:v>6.8620299999999995E-2</c:v>
                </c:pt>
                <c:pt idx="6333">
                  <c:v>6.8613060000000003E-2</c:v>
                </c:pt>
                <c:pt idx="6334">
                  <c:v>6.8604929999999995E-2</c:v>
                </c:pt>
                <c:pt idx="6335">
                  <c:v>6.8595939999999994E-2</c:v>
                </c:pt>
                <c:pt idx="6336">
                  <c:v>6.8587400000000007E-2</c:v>
                </c:pt>
                <c:pt idx="6337">
                  <c:v>6.8579399999999999E-2</c:v>
                </c:pt>
                <c:pt idx="6338">
                  <c:v>6.8571240000000006E-2</c:v>
                </c:pt>
                <c:pt idx="6339">
                  <c:v>6.8562940000000003E-2</c:v>
                </c:pt>
                <c:pt idx="6340">
                  <c:v>6.8554439999999994E-2</c:v>
                </c:pt>
                <c:pt idx="6341">
                  <c:v>6.8546499999999996E-2</c:v>
                </c:pt>
                <c:pt idx="6342">
                  <c:v>6.8538559999999998E-2</c:v>
                </c:pt>
                <c:pt idx="6343">
                  <c:v>6.8530489999999999E-2</c:v>
                </c:pt>
                <c:pt idx="6344">
                  <c:v>6.8521680000000001E-2</c:v>
                </c:pt>
                <c:pt idx="6345">
                  <c:v>6.8513560000000001E-2</c:v>
                </c:pt>
                <c:pt idx="6346">
                  <c:v>6.8504099999999998E-2</c:v>
                </c:pt>
                <c:pt idx="6347">
                  <c:v>6.8495260000000002E-2</c:v>
                </c:pt>
                <c:pt idx="6348">
                  <c:v>6.8486759999999994E-2</c:v>
                </c:pt>
                <c:pt idx="6349">
                  <c:v>6.8480849999999996E-2</c:v>
                </c:pt>
                <c:pt idx="6350">
                  <c:v>6.8471690000000002E-2</c:v>
                </c:pt>
                <c:pt idx="6351">
                  <c:v>6.8462800000000004E-2</c:v>
                </c:pt>
                <c:pt idx="6352">
                  <c:v>6.8454000000000001E-2</c:v>
                </c:pt>
                <c:pt idx="6353">
                  <c:v>6.8444740000000004E-2</c:v>
                </c:pt>
                <c:pt idx="6354">
                  <c:v>6.8434739999999994E-2</c:v>
                </c:pt>
                <c:pt idx="6355">
                  <c:v>6.8424600000000002E-2</c:v>
                </c:pt>
                <c:pt idx="6356">
                  <c:v>6.8423689999999995E-2</c:v>
                </c:pt>
                <c:pt idx="6357">
                  <c:v>6.8422940000000002E-2</c:v>
                </c:pt>
                <c:pt idx="6358">
                  <c:v>6.8383150000000004E-2</c:v>
                </c:pt>
                <c:pt idx="6359">
                  <c:v>6.8368819999999997E-2</c:v>
                </c:pt>
                <c:pt idx="6360">
                  <c:v>6.8354880000000007E-2</c:v>
                </c:pt>
                <c:pt idx="6361">
                  <c:v>6.8345699999999995E-2</c:v>
                </c:pt>
                <c:pt idx="6362">
                  <c:v>6.8335720000000003E-2</c:v>
                </c:pt>
                <c:pt idx="6363">
                  <c:v>6.8325380000000005E-2</c:v>
                </c:pt>
                <c:pt idx="6364">
                  <c:v>6.8315509999999996E-2</c:v>
                </c:pt>
                <c:pt idx="6365">
                  <c:v>6.8306199999999997E-2</c:v>
                </c:pt>
                <c:pt idx="6366">
                  <c:v>6.8297259999999999E-2</c:v>
                </c:pt>
                <c:pt idx="6367">
                  <c:v>6.8287780000000006E-2</c:v>
                </c:pt>
                <c:pt idx="6368">
                  <c:v>6.8278199999999997E-2</c:v>
                </c:pt>
                <c:pt idx="6369">
                  <c:v>6.8269049999999998E-2</c:v>
                </c:pt>
                <c:pt idx="6370">
                  <c:v>6.825995E-2</c:v>
                </c:pt>
                <c:pt idx="6371">
                  <c:v>6.8246920000000003E-2</c:v>
                </c:pt>
                <c:pt idx="6372">
                  <c:v>6.8238190000000004E-2</c:v>
                </c:pt>
                <c:pt idx="6373">
                  <c:v>6.8229739999999997E-2</c:v>
                </c:pt>
                <c:pt idx="6374">
                  <c:v>6.8221599999999993E-2</c:v>
                </c:pt>
                <c:pt idx="6375">
                  <c:v>6.8214120000000003E-2</c:v>
                </c:pt>
                <c:pt idx="6376">
                  <c:v>6.8206470000000005E-2</c:v>
                </c:pt>
                <c:pt idx="6377">
                  <c:v>6.8200319999999995E-2</c:v>
                </c:pt>
                <c:pt idx="6378">
                  <c:v>6.8194119999999997E-2</c:v>
                </c:pt>
                <c:pt idx="6379">
                  <c:v>6.818726E-2</c:v>
                </c:pt>
                <c:pt idx="6380">
                  <c:v>6.8179970000000006E-2</c:v>
                </c:pt>
                <c:pt idx="6381">
                  <c:v>6.8172759999999999E-2</c:v>
                </c:pt>
                <c:pt idx="6382">
                  <c:v>6.8165279999999995E-2</c:v>
                </c:pt>
                <c:pt idx="6383">
                  <c:v>6.8155030000000005E-2</c:v>
                </c:pt>
                <c:pt idx="6384">
                  <c:v>6.8151600000000007E-2</c:v>
                </c:pt>
                <c:pt idx="6385">
                  <c:v>6.8144720000000006E-2</c:v>
                </c:pt>
                <c:pt idx="6386">
                  <c:v>6.8138099999999993E-2</c:v>
                </c:pt>
                <c:pt idx="6387">
                  <c:v>6.8127800000000002E-2</c:v>
                </c:pt>
                <c:pt idx="6388">
                  <c:v>6.8121100000000004E-2</c:v>
                </c:pt>
                <c:pt idx="6389">
                  <c:v>6.8114190000000005E-2</c:v>
                </c:pt>
                <c:pt idx="6390">
                  <c:v>6.8106920000000001E-2</c:v>
                </c:pt>
                <c:pt idx="6391">
                  <c:v>6.8099740000000006E-2</c:v>
                </c:pt>
                <c:pt idx="6392">
                  <c:v>6.8093390000000004E-2</c:v>
                </c:pt>
                <c:pt idx="6393">
                  <c:v>6.8086960000000002E-2</c:v>
                </c:pt>
                <c:pt idx="6394">
                  <c:v>6.8079879999999995E-2</c:v>
                </c:pt>
                <c:pt idx="6395">
                  <c:v>6.8073149999999999E-2</c:v>
                </c:pt>
                <c:pt idx="6396">
                  <c:v>6.8066000000000002E-2</c:v>
                </c:pt>
                <c:pt idx="6397">
                  <c:v>6.8058080000000007E-2</c:v>
                </c:pt>
                <c:pt idx="6398">
                  <c:v>6.80505E-2</c:v>
                </c:pt>
                <c:pt idx="6399">
                  <c:v>6.8043220000000001E-2</c:v>
                </c:pt>
                <c:pt idx="6400">
                  <c:v>6.8037039999999993E-2</c:v>
                </c:pt>
                <c:pt idx="6401">
                  <c:v>6.8030599999999997E-2</c:v>
                </c:pt>
                <c:pt idx="6402">
                  <c:v>6.8024520000000005E-2</c:v>
                </c:pt>
                <c:pt idx="6403">
                  <c:v>6.8018250000000002E-2</c:v>
                </c:pt>
                <c:pt idx="6404">
                  <c:v>6.8014439999999995E-2</c:v>
                </c:pt>
                <c:pt idx="6405">
                  <c:v>6.800718E-2</c:v>
                </c:pt>
                <c:pt idx="6406">
                  <c:v>6.799972E-2</c:v>
                </c:pt>
                <c:pt idx="6407">
                  <c:v>6.7992700000000003E-2</c:v>
                </c:pt>
                <c:pt idx="6408">
                  <c:v>6.7986240000000003E-2</c:v>
                </c:pt>
                <c:pt idx="6409">
                  <c:v>6.7979220000000007E-2</c:v>
                </c:pt>
                <c:pt idx="6410">
                  <c:v>6.7972179999999993E-2</c:v>
                </c:pt>
                <c:pt idx="6411">
                  <c:v>6.7964990000000003E-2</c:v>
                </c:pt>
                <c:pt idx="6412">
                  <c:v>6.7957900000000002E-2</c:v>
                </c:pt>
                <c:pt idx="6413">
                  <c:v>6.79511E-2</c:v>
                </c:pt>
                <c:pt idx="6414">
                  <c:v>6.7944619999999997E-2</c:v>
                </c:pt>
                <c:pt idx="6415">
                  <c:v>6.7938090000000007E-2</c:v>
                </c:pt>
                <c:pt idx="6416">
                  <c:v>6.7927509999999997E-2</c:v>
                </c:pt>
                <c:pt idx="6417">
                  <c:v>6.7921700000000002E-2</c:v>
                </c:pt>
                <c:pt idx="6418">
                  <c:v>6.791722E-2</c:v>
                </c:pt>
                <c:pt idx="6419">
                  <c:v>6.7914210000000003E-2</c:v>
                </c:pt>
                <c:pt idx="6420">
                  <c:v>6.7908640000000006E-2</c:v>
                </c:pt>
                <c:pt idx="6421">
                  <c:v>6.7903439999999995E-2</c:v>
                </c:pt>
                <c:pt idx="6422">
                  <c:v>6.7894319999999994E-2</c:v>
                </c:pt>
                <c:pt idx="6423">
                  <c:v>6.7891090000000001E-2</c:v>
                </c:pt>
                <c:pt idx="6424">
                  <c:v>6.7879060000000005E-2</c:v>
                </c:pt>
                <c:pt idx="6425">
                  <c:v>6.7878720000000003E-2</c:v>
                </c:pt>
                <c:pt idx="6426">
                  <c:v>6.7869750000000006E-2</c:v>
                </c:pt>
                <c:pt idx="6427">
                  <c:v>6.7860500000000004E-2</c:v>
                </c:pt>
                <c:pt idx="6428">
                  <c:v>6.7854239999999996E-2</c:v>
                </c:pt>
                <c:pt idx="6429">
                  <c:v>6.7848919999999993E-2</c:v>
                </c:pt>
                <c:pt idx="6430">
                  <c:v>6.7846550000000005E-2</c:v>
                </c:pt>
                <c:pt idx="6431">
                  <c:v>6.784047E-2</c:v>
                </c:pt>
                <c:pt idx="6432">
                  <c:v>6.7831550000000004E-2</c:v>
                </c:pt>
                <c:pt idx="6433">
                  <c:v>6.7829109999999998E-2</c:v>
                </c:pt>
                <c:pt idx="6434">
                  <c:v>6.7823179999999997E-2</c:v>
                </c:pt>
                <c:pt idx="6435">
                  <c:v>6.781732E-2</c:v>
                </c:pt>
                <c:pt idx="6436">
                  <c:v>6.7811339999999998E-2</c:v>
                </c:pt>
                <c:pt idx="6437">
                  <c:v>6.7805180000000007E-2</c:v>
                </c:pt>
                <c:pt idx="6438">
                  <c:v>6.7799020000000002E-2</c:v>
                </c:pt>
                <c:pt idx="6439">
                  <c:v>6.7792599999999995E-2</c:v>
                </c:pt>
                <c:pt idx="6440">
                  <c:v>6.778613E-2</c:v>
                </c:pt>
                <c:pt idx="6441">
                  <c:v>6.7779660000000005E-2</c:v>
                </c:pt>
                <c:pt idx="6442">
                  <c:v>6.7774139999999997E-2</c:v>
                </c:pt>
                <c:pt idx="6443">
                  <c:v>6.7767620000000001E-2</c:v>
                </c:pt>
                <c:pt idx="6444">
                  <c:v>6.776161E-2</c:v>
                </c:pt>
                <c:pt idx="6445">
                  <c:v>6.7756109999999994E-2</c:v>
                </c:pt>
                <c:pt idx="6446">
                  <c:v>6.7750740000000004E-2</c:v>
                </c:pt>
                <c:pt idx="6447">
                  <c:v>6.7744239999999997E-2</c:v>
                </c:pt>
                <c:pt idx="6448">
                  <c:v>6.7737359999999996E-2</c:v>
                </c:pt>
                <c:pt idx="6449">
                  <c:v>6.7730970000000001E-2</c:v>
                </c:pt>
                <c:pt idx="6450">
                  <c:v>6.7724660000000006E-2</c:v>
                </c:pt>
                <c:pt idx="6451">
                  <c:v>6.7717760000000002E-2</c:v>
                </c:pt>
                <c:pt idx="6452">
                  <c:v>6.7710500000000007E-2</c:v>
                </c:pt>
                <c:pt idx="6453">
                  <c:v>6.770342E-2</c:v>
                </c:pt>
                <c:pt idx="6454">
                  <c:v>6.7697019999999997E-2</c:v>
                </c:pt>
                <c:pt idx="6455">
                  <c:v>6.7691429999999997E-2</c:v>
                </c:pt>
                <c:pt idx="6456">
                  <c:v>6.7685300000000004E-2</c:v>
                </c:pt>
                <c:pt idx="6457">
                  <c:v>6.7679760000000005E-2</c:v>
                </c:pt>
                <c:pt idx="6458">
                  <c:v>6.7673590000000006E-2</c:v>
                </c:pt>
                <c:pt idx="6459">
                  <c:v>6.7668549999999994E-2</c:v>
                </c:pt>
                <c:pt idx="6460">
                  <c:v>6.7662239999999998E-2</c:v>
                </c:pt>
                <c:pt idx="6461">
                  <c:v>6.7654249999999999E-2</c:v>
                </c:pt>
                <c:pt idx="6462">
                  <c:v>6.7650559999999998E-2</c:v>
                </c:pt>
                <c:pt idx="6463">
                  <c:v>6.7642359999999999E-2</c:v>
                </c:pt>
                <c:pt idx="6464">
                  <c:v>6.7635200000000006E-2</c:v>
                </c:pt>
                <c:pt idx="6465">
                  <c:v>6.7628419999999995E-2</c:v>
                </c:pt>
                <c:pt idx="6466">
                  <c:v>6.7622619999999994E-2</c:v>
                </c:pt>
                <c:pt idx="6467">
                  <c:v>6.7617399999999994E-2</c:v>
                </c:pt>
                <c:pt idx="6468">
                  <c:v>6.7611089999999999E-2</c:v>
                </c:pt>
                <c:pt idx="6469">
                  <c:v>6.7604499999999998E-2</c:v>
                </c:pt>
                <c:pt idx="6470">
                  <c:v>6.7598160000000004E-2</c:v>
                </c:pt>
                <c:pt idx="6471">
                  <c:v>6.7591650000000003E-2</c:v>
                </c:pt>
                <c:pt idx="6472">
                  <c:v>6.7585000000000006E-2</c:v>
                </c:pt>
                <c:pt idx="6473">
                  <c:v>6.7578760000000002E-2</c:v>
                </c:pt>
                <c:pt idx="6474">
                  <c:v>6.7572850000000004E-2</c:v>
                </c:pt>
                <c:pt idx="6475">
                  <c:v>6.7566940000000006E-2</c:v>
                </c:pt>
                <c:pt idx="6476">
                  <c:v>6.7560899999999993E-2</c:v>
                </c:pt>
                <c:pt idx="6477">
                  <c:v>6.7554100000000006E-2</c:v>
                </c:pt>
                <c:pt idx="6478">
                  <c:v>6.7546389999999998E-2</c:v>
                </c:pt>
                <c:pt idx="6479">
                  <c:v>6.7539509999999997E-2</c:v>
                </c:pt>
                <c:pt idx="6480">
                  <c:v>6.7533620000000003E-2</c:v>
                </c:pt>
                <c:pt idx="6481">
                  <c:v>6.7526370000000002E-2</c:v>
                </c:pt>
                <c:pt idx="6482">
                  <c:v>6.7519389999999999E-2</c:v>
                </c:pt>
                <c:pt idx="6483">
                  <c:v>6.7511790000000002E-2</c:v>
                </c:pt>
                <c:pt idx="6484">
                  <c:v>6.7503629999999995E-2</c:v>
                </c:pt>
                <c:pt idx="6485">
                  <c:v>6.7500610000000003E-2</c:v>
                </c:pt>
                <c:pt idx="6486">
                  <c:v>6.7488999999999993E-2</c:v>
                </c:pt>
                <c:pt idx="6487">
                  <c:v>6.7482120000000007E-2</c:v>
                </c:pt>
                <c:pt idx="6488">
                  <c:v>6.7479200000000003E-2</c:v>
                </c:pt>
                <c:pt idx="6489">
                  <c:v>6.7467899999999997E-2</c:v>
                </c:pt>
                <c:pt idx="6490">
                  <c:v>6.7464720000000006E-2</c:v>
                </c:pt>
                <c:pt idx="6491">
                  <c:v>6.7456370000000002E-2</c:v>
                </c:pt>
                <c:pt idx="6492">
                  <c:v>6.7448240000000007E-2</c:v>
                </c:pt>
                <c:pt idx="6493">
                  <c:v>6.744137E-2</c:v>
                </c:pt>
                <c:pt idx="6494">
                  <c:v>6.7434179999999996E-2</c:v>
                </c:pt>
                <c:pt idx="6495">
                  <c:v>6.7427100000000004E-2</c:v>
                </c:pt>
                <c:pt idx="6496">
                  <c:v>6.7419259999999995E-2</c:v>
                </c:pt>
                <c:pt idx="6497">
                  <c:v>6.7410200000000003E-2</c:v>
                </c:pt>
                <c:pt idx="6498">
                  <c:v>6.7401359999999993E-2</c:v>
                </c:pt>
                <c:pt idx="6499">
                  <c:v>6.7392759999999996E-2</c:v>
                </c:pt>
                <c:pt idx="6500">
                  <c:v>6.7383940000000003E-2</c:v>
                </c:pt>
                <c:pt idx="6501">
                  <c:v>6.7375299999999999E-2</c:v>
                </c:pt>
                <c:pt idx="6502">
                  <c:v>6.7366969999999998E-2</c:v>
                </c:pt>
                <c:pt idx="6503">
                  <c:v>6.7358520000000005E-2</c:v>
                </c:pt>
                <c:pt idx="6504">
                  <c:v>6.7351030000000006E-2</c:v>
                </c:pt>
                <c:pt idx="6505">
                  <c:v>6.7342799999999994E-2</c:v>
                </c:pt>
                <c:pt idx="6506">
                  <c:v>6.7333740000000003E-2</c:v>
                </c:pt>
                <c:pt idx="6507">
                  <c:v>6.7325280000000001E-2</c:v>
                </c:pt>
                <c:pt idx="6508">
                  <c:v>6.7316600000000004E-2</c:v>
                </c:pt>
                <c:pt idx="6509">
                  <c:v>6.7307039999999999E-2</c:v>
                </c:pt>
                <c:pt idx="6510">
                  <c:v>6.729781E-2</c:v>
                </c:pt>
                <c:pt idx="6511">
                  <c:v>6.7288810000000004E-2</c:v>
                </c:pt>
                <c:pt idx="6512">
                  <c:v>6.7279160000000005E-2</c:v>
                </c:pt>
                <c:pt idx="6513">
                  <c:v>6.7270259999999998E-2</c:v>
                </c:pt>
                <c:pt idx="6514">
                  <c:v>6.7261409999999994E-2</c:v>
                </c:pt>
                <c:pt idx="6515">
                  <c:v>6.7252389999999995E-2</c:v>
                </c:pt>
                <c:pt idx="6516">
                  <c:v>6.7243590000000006E-2</c:v>
                </c:pt>
                <c:pt idx="6517">
                  <c:v>6.7234559999999999E-2</c:v>
                </c:pt>
                <c:pt idx="6518">
                  <c:v>6.7225339999999995E-2</c:v>
                </c:pt>
                <c:pt idx="6519">
                  <c:v>6.7215440000000001E-2</c:v>
                </c:pt>
                <c:pt idx="6520">
                  <c:v>6.7205790000000001E-2</c:v>
                </c:pt>
                <c:pt idx="6521">
                  <c:v>6.71963E-2</c:v>
                </c:pt>
                <c:pt idx="6522">
                  <c:v>6.7186889999999999E-2</c:v>
                </c:pt>
                <c:pt idx="6523">
                  <c:v>6.7177970000000004E-2</c:v>
                </c:pt>
                <c:pt idx="6524">
                  <c:v>6.7168610000000004E-2</c:v>
                </c:pt>
                <c:pt idx="6525">
                  <c:v>6.7159389999999999E-2</c:v>
                </c:pt>
                <c:pt idx="6526">
                  <c:v>6.715045E-2</c:v>
                </c:pt>
                <c:pt idx="6527">
                  <c:v>6.7145940000000001E-2</c:v>
                </c:pt>
                <c:pt idx="6528">
                  <c:v>6.7136340000000003E-2</c:v>
                </c:pt>
                <c:pt idx="6529">
                  <c:v>6.7126560000000002E-2</c:v>
                </c:pt>
                <c:pt idx="6530">
                  <c:v>6.7111550000000006E-2</c:v>
                </c:pt>
                <c:pt idx="6531">
                  <c:v>6.7107550000000002E-2</c:v>
                </c:pt>
                <c:pt idx="6532">
                  <c:v>6.7097779999999996E-2</c:v>
                </c:pt>
                <c:pt idx="6533">
                  <c:v>6.7087720000000003E-2</c:v>
                </c:pt>
                <c:pt idx="6534">
                  <c:v>6.7077419999999999E-2</c:v>
                </c:pt>
                <c:pt idx="6535">
                  <c:v>6.7067210000000002E-2</c:v>
                </c:pt>
                <c:pt idx="6536">
                  <c:v>6.7057469999999994E-2</c:v>
                </c:pt>
                <c:pt idx="6537">
                  <c:v>6.7047839999999997E-2</c:v>
                </c:pt>
                <c:pt idx="6538">
                  <c:v>6.7037719999999995E-2</c:v>
                </c:pt>
                <c:pt idx="6539">
                  <c:v>6.7027340000000005E-2</c:v>
                </c:pt>
                <c:pt idx="6540">
                  <c:v>6.7017549999999995E-2</c:v>
                </c:pt>
                <c:pt idx="6541">
                  <c:v>6.7007800000000006E-2</c:v>
                </c:pt>
                <c:pt idx="6542">
                  <c:v>6.6997600000000004E-2</c:v>
                </c:pt>
                <c:pt idx="6543">
                  <c:v>6.6987439999999995E-2</c:v>
                </c:pt>
                <c:pt idx="6544">
                  <c:v>6.6977259999999997E-2</c:v>
                </c:pt>
                <c:pt idx="6545">
                  <c:v>6.6966520000000002E-2</c:v>
                </c:pt>
                <c:pt idx="6546">
                  <c:v>6.695566E-2</c:v>
                </c:pt>
                <c:pt idx="6547">
                  <c:v>6.6944980000000001E-2</c:v>
                </c:pt>
                <c:pt idx="6548">
                  <c:v>6.693462E-2</c:v>
                </c:pt>
                <c:pt idx="6549">
                  <c:v>6.6924020000000001E-2</c:v>
                </c:pt>
                <c:pt idx="6550">
                  <c:v>6.6913299999999995E-2</c:v>
                </c:pt>
                <c:pt idx="6551">
                  <c:v>6.6903110000000002E-2</c:v>
                </c:pt>
                <c:pt idx="6552">
                  <c:v>6.6893250000000001E-2</c:v>
                </c:pt>
                <c:pt idx="6553">
                  <c:v>6.6882899999999995E-2</c:v>
                </c:pt>
                <c:pt idx="6554">
                  <c:v>6.687369E-2</c:v>
                </c:pt>
                <c:pt idx="6555">
                  <c:v>6.6863919999999993E-2</c:v>
                </c:pt>
                <c:pt idx="6556">
                  <c:v>6.6853209999999996E-2</c:v>
                </c:pt>
                <c:pt idx="6557">
                  <c:v>6.684938E-2</c:v>
                </c:pt>
                <c:pt idx="6558">
                  <c:v>6.6840650000000001E-2</c:v>
                </c:pt>
                <c:pt idx="6559">
                  <c:v>6.6832589999999997E-2</c:v>
                </c:pt>
                <c:pt idx="6560">
                  <c:v>6.6824460000000002E-2</c:v>
                </c:pt>
                <c:pt idx="6561">
                  <c:v>6.6816E-2</c:v>
                </c:pt>
                <c:pt idx="6562">
                  <c:v>6.6806989999999997E-2</c:v>
                </c:pt>
                <c:pt idx="6563">
                  <c:v>6.6797659999999995E-2</c:v>
                </c:pt>
                <c:pt idx="6564">
                  <c:v>6.67875E-2</c:v>
                </c:pt>
                <c:pt idx="6565">
                  <c:v>6.6777989999999995E-2</c:v>
                </c:pt>
                <c:pt idx="6566">
                  <c:v>6.6768649999999999E-2</c:v>
                </c:pt>
                <c:pt idx="6567">
                  <c:v>6.6758639999999994E-2</c:v>
                </c:pt>
                <c:pt idx="6568">
                  <c:v>6.6748470000000004E-2</c:v>
                </c:pt>
                <c:pt idx="6569">
                  <c:v>6.67378E-2</c:v>
                </c:pt>
                <c:pt idx="6570">
                  <c:v>6.6727990000000001E-2</c:v>
                </c:pt>
                <c:pt idx="6571">
                  <c:v>6.6719000000000001E-2</c:v>
                </c:pt>
                <c:pt idx="6572">
                  <c:v>6.6709320000000003E-2</c:v>
                </c:pt>
                <c:pt idx="6573">
                  <c:v>6.6700780000000001E-2</c:v>
                </c:pt>
                <c:pt idx="6574">
                  <c:v>6.669187E-2</c:v>
                </c:pt>
                <c:pt idx="6575">
                  <c:v>6.6682279999999997E-2</c:v>
                </c:pt>
                <c:pt idx="6576">
                  <c:v>6.6672099999999998E-2</c:v>
                </c:pt>
                <c:pt idx="6577">
                  <c:v>6.6662600000000002E-2</c:v>
                </c:pt>
                <c:pt idx="6578">
                  <c:v>6.6653379999999998E-2</c:v>
                </c:pt>
                <c:pt idx="6579">
                  <c:v>6.664428E-2</c:v>
                </c:pt>
                <c:pt idx="6580">
                  <c:v>6.6634410000000005E-2</c:v>
                </c:pt>
                <c:pt idx="6581">
                  <c:v>6.6625489999999996E-2</c:v>
                </c:pt>
                <c:pt idx="6582">
                  <c:v>6.6616359999999999E-2</c:v>
                </c:pt>
                <c:pt idx="6583">
                  <c:v>6.6607349999999996E-2</c:v>
                </c:pt>
                <c:pt idx="6584">
                  <c:v>6.6598909999999997E-2</c:v>
                </c:pt>
                <c:pt idx="6585">
                  <c:v>6.6590570000000002E-2</c:v>
                </c:pt>
                <c:pt idx="6586">
                  <c:v>6.6582790000000003E-2</c:v>
                </c:pt>
                <c:pt idx="6587">
                  <c:v>6.6574190000000005E-2</c:v>
                </c:pt>
                <c:pt idx="6588">
                  <c:v>6.6564780000000004E-2</c:v>
                </c:pt>
                <c:pt idx="6589">
                  <c:v>6.6555500000000004E-2</c:v>
                </c:pt>
                <c:pt idx="6590">
                  <c:v>6.6547319999999993E-2</c:v>
                </c:pt>
                <c:pt idx="6591">
                  <c:v>6.6535280000000002E-2</c:v>
                </c:pt>
                <c:pt idx="6592">
                  <c:v>6.6526879999999997E-2</c:v>
                </c:pt>
                <c:pt idx="6593">
                  <c:v>6.6518010000000002E-2</c:v>
                </c:pt>
                <c:pt idx="6594">
                  <c:v>6.6509739999999998E-2</c:v>
                </c:pt>
                <c:pt idx="6595">
                  <c:v>6.6501959999999999E-2</c:v>
                </c:pt>
                <c:pt idx="6596">
                  <c:v>6.6493919999999998E-2</c:v>
                </c:pt>
                <c:pt idx="6597">
                  <c:v>6.6484989999999994E-2</c:v>
                </c:pt>
                <c:pt idx="6598">
                  <c:v>6.6476300000000002E-2</c:v>
                </c:pt>
                <c:pt idx="6599">
                  <c:v>6.6468189999999996E-2</c:v>
                </c:pt>
                <c:pt idx="6600">
                  <c:v>6.6459959999999998E-2</c:v>
                </c:pt>
                <c:pt idx="6601">
                  <c:v>6.6451570000000001E-2</c:v>
                </c:pt>
                <c:pt idx="6602">
                  <c:v>6.644332E-2</c:v>
                </c:pt>
                <c:pt idx="6603">
                  <c:v>6.6434800000000002E-2</c:v>
                </c:pt>
                <c:pt idx="6604">
                  <c:v>6.6426910000000006E-2</c:v>
                </c:pt>
                <c:pt idx="6605">
                  <c:v>6.6418840000000007E-2</c:v>
                </c:pt>
                <c:pt idx="6606">
                  <c:v>6.6410300000000005E-2</c:v>
                </c:pt>
                <c:pt idx="6607">
                  <c:v>6.6402009999999997E-2</c:v>
                </c:pt>
                <c:pt idx="6608">
                  <c:v>6.6395399999999993E-2</c:v>
                </c:pt>
                <c:pt idx="6609">
                  <c:v>6.6387760000000004E-2</c:v>
                </c:pt>
                <c:pt idx="6610">
                  <c:v>6.6380499999999995E-2</c:v>
                </c:pt>
                <c:pt idx="6611">
                  <c:v>6.6372529999999999E-2</c:v>
                </c:pt>
                <c:pt idx="6612">
                  <c:v>6.6364110000000004E-2</c:v>
                </c:pt>
                <c:pt idx="6613">
                  <c:v>6.6356299999999993E-2</c:v>
                </c:pt>
                <c:pt idx="6614">
                  <c:v>6.6349179999999994E-2</c:v>
                </c:pt>
                <c:pt idx="6615">
                  <c:v>6.6342479999999995E-2</c:v>
                </c:pt>
                <c:pt idx="6616">
                  <c:v>6.6334989999999996E-2</c:v>
                </c:pt>
                <c:pt idx="6617">
                  <c:v>6.6327300000000006E-2</c:v>
                </c:pt>
                <c:pt idx="6618">
                  <c:v>6.6319199999999995E-2</c:v>
                </c:pt>
                <c:pt idx="6619">
                  <c:v>6.6310759999999996E-2</c:v>
                </c:pt>
                <c:pt idx="6620">
                  <c:v>6.6302659999999999E-2</c:v>
                </c:pt>
                <c:pt idx="6621">
                  <c:v>6.6298560000000006E-2</c:v>
                </c:pt>
                <c:pt idx="6622">
                  <c:v>6.6290840000000004E-2</c:v>
                </c:pt>
                <c:pt idx="6623">
                  <c:v>6.6283060000000005E-2</c:v>
                </c:pt>
                <c:pt idx="6624">
                  <c:v>6.627516E-2</c:v>
                </c:pt>
                <c:pt idx="6625">
                  <c:v>6.6267820000000005E-2</c:v>
                </c:pt>
                <c:pt idx="6626">
                  <c:v>6.6260550000000001E-2</c:v>
                </c:pt>
                <c:pt idx="6627">
                  <c:v>6.6252699999999998E-2</c:v>
                </c:pt>
                <c:pt idx="6628">
                  <c:v>6.6244380000000005E-2</c:v>
                </c:pt>
                <c:pt idx="6629">
                  <c:v>6.6236050000000005E-2</c:v>
                </c:pt>
                <c:pt idx="6630">
                  <c:v>6.6227259999999996E-2</c:v>
                </c:pt>
                <c:pt idx="6631">
                  <c:v>6.6218319999999997E-2</c:v>
                </c:pt>
                <c:pt idx="6632">
                  <c:v>6.6209909999999997E-2</c:v>
                </c:pt>
                <c:pt idx="6633">
                  <c:v>6.6201239999999995E-2</c:v>
                </c:pt>
                <c:pt idx="6634">
                  <c:v>6.6192899999999999E-2</c:v>
                </c:pt>
                <c:pt idx="6635">
                  <c:v>6.6185599999999997E-2</c:v>
                </c:pt>
                <c:pt idx="6636">
                  <c:v>6.6177299999999994E-2</c:v>
                </c:pt>
                <c:pt idx="6637">
                  <c:v>6.6169439999999996E-2</c:v>
                </c:pt>
                <c:pt idx="6638">
                  <c:v>6.6161990000000004E-2</c:v>
                </c:pt>
                <c:pt idx="6639">
                  <c:v>6.6154939999999995E-2</c:v>
                </c:pt>
                <c:pt idx="6640">
                  <c:v>6.6147349999999994E-2</c:v>
                </c:pt>
                <c:pt idx="6641">
                  <c:v>6.6139110000000001E-2</c:v>
                </c:pt>
                <c:pt idx="6642">
                  <c:v>6.6131110000000007E-2</c:v>
                </c:pt>
                <c:pt idx="6643">
                  <c:v>6.6123680000000004E-2</c:v>
                </c:pt>
                <c:pt idx="6644">
                  <c:v>6.6116679999999997E-2</c:v>
                </c:pt>
                <c:pt idx="6645">
                  <c:v>6.6104999999999997E-2</c:v>
                </c:pt>
                <c:pt idx="6646">
                  <c:v>6.6096710000000003E-2</c:v>
                </c:pt>
                <c:pt idx="6647">
                  <c:v>6.6088160000000007E-2</c:v>
                </c:pt>
                <c:pt idx="6648">
                  <c:v>6.607934E-2</c:v>
                </c:pt>
                <c:pt idx="6649">
                  <c:v>6.6071480000000002E-2</c:v>
                </c:pt>
                <c:pt idx="6650">
                  <c:v>6.6064360000000003E-2</c:v>
                </c:pt>
                <c:pt idx="6651">
                  <c:v>6.6056809999999994E-2</c:v>
                </c:pt>
                <c:pt idx="6652">
                  <c:v>6.6048949999999995E-2</c:v>
                </c:pt>
                <c:pt idx="6653">
                  <c:v>6.604082E-2</c:v>
                </c:pt>
                <c:pt idx="6654">
                  <c:v>6.6032690000000005E-2</c:v>
                </c:pt>
                <c:pt idx="6655">
                  <c:v>6.6024470000000002E-2</c:v>
                </c:pt>
                <c:pt idx="6656">
                  <c:v>6.6016259999999993E-2</c:v>
                </c:pt>
                <c:pt idx="6657">
                  <c:v>6.6012039999999994E-2</c:v>
                </c:pt>
                <c:pt idx="6658">
                  <c:v>6.6003660000000006E-2</c:v>
                </c:pt>
                <c:pt idx="6659">
                  <c:v>6.5994689999999995E-2</c:v>
                </c:pt>
                <c:pt idx="6660">
                  <c:v>6.5981629999999999E-2</c:v>
                </c:pt>
                <c:pt idx="6661">
                  <c:v>6.5972900000000001E-2</c:v>
                </c:pt>
                <c:pt idx="6662">
                  <c:v>6.5964780000000001E-2</c:v>
                </c:pt>
                <c:pt idx="6663">
                  <c:v>6.595674E-2</c:v>
                </c:pt>
                <c:pt idx="6664">
                  <c:v>6.5947889999999995E-2</c:v>
                </c:pt>
                <c:pt idx="6665">
                  <c:v>6.5943689999999999E-2</c:v>
                </c:pt>
                <c:pt idx="6666">
                  <c:v>6.5930219999999998E-2</c:v>
                </c:pt>
                <c:pt idx="6667">
                  <c:v>6.5921540000000001E-2</c:v>
                </c:pt>
                <c:pt idx="6668">
                  <c:v>6.5916840000000004E-2</c:v>
                </c:pt>
                <c:pt idx="6669">
                  <c:v>6.5907510000000002E-2</c:v>
                </c:pt>
                <c:pt idx="6670">
                  <c:v>6.5902470000000005E-2</c:v>
                </c:pt>
                <c:pt idx="6671">
                  <c:v>6.5889580000000003E-2</c:v>
                </c:pt>
                <c:pt idx="6672">
                  <c:v>6.5880900000000006E-2</c:v>
                </c:pt>
                <c:pt idx="6673">
                  <c:v>6.5877599999999994E-2</c:v>
                </c:pt>
                <c:pt idx="6674">
                  <c:v>6.5864000000000006E-2</c:v>
                </c:pt>
                <c:pt idx="6675">
                  <c:v>6.5854750000000004E-2</c:v>
                </c:pt>
                <c:pt idx="6676">
                  <c:v>6.5845559999999997E-2</c:v>
                </c:pt>
                <c:pt idx="6677">
                  <c:v>6.5836560000000002E-2</c:v>
                </c:pt>
                <c:pt idx="6678">
                  <c:v>6.5827620000000003E-2</c:v>
                </c:pt>
                <c:pt idx="6679">
                  <c:v>6.5818479999999999E-2</c:v>
                </c:pt>
                <c:pt idx="6680">
                  <c:v>6.5809080000000006E-2</c:v>
                </c:pt>
                <c:pt idx="6681">
                  <c:v>6.5799949999999996E-2</c:v>
                </c:pt>
                <c:pt idx="6682">
                  <c:v>6.5791409999999995E-2</c:v>
                </c:pt>
                <c:pt idx="6683">
                  <c:v>6.5783350000000004E-2</c:v>
                </c:pt>
                <c:pt idx="6684">
                  <c:v>6.5774879999999994E-2</c:v>
                </c:pt>
                <c:pt idx="6685">
                  <c:v>6.5765959999999998E-2</c:v>
                </c:pt>
                <c:pt idx="6686">
                  <c:v>6.5757360000000001E-2</c:v>
                </c:pt>
                <c:pt idx="6687">
                  <c:v>6.5748299999999996E-2</c:v>
                </c:pt>
                <c:pt idx="6688">
                  <c:v>6.5739350000000002E-2</c:v>
                </c:pt>
                <c:pt idx="6689">
                  <c:v>6.5731319999999996E-2</c:v>
                </c:pt>
                <c:pt idx="6690">
                  <c:v>6.5723439999999994E-2</c:v>
                </c:pt>
                <c:pt idx="6691">
                  <c:v>6.5715380000000004E-2</c:v>
                </c:pt>
                <c:pt idx="6692">
                  <c:v>6.5706970000000003E-2</c:v>
                </c:pt>
                <c:pt idx="6693">
                  <c:v>6.5698839999999994E-2</c:v>
                </c:pt>
                <c:pt idx="6694">
                  <c:v>6.5690970000000001E-2</c:v>
                </c:pt>
                <c:pt idx="6695">
                  <c:v>6.5682710000000005E-2</c:v>
                </c:pt>
                <c:pt idx="6696">
                  <c:v>6.5674560000000007E-2</c:v>
                </c:pt>
                <c:pt idx="6697">
                  <c:v>6.5665989999999994E-2</c:v>
                </c:pt>
                <c:pt idx="6698">
                  <c:v>6.5657220000000002E-2</c:v>
                </c:pt>
                <c:pt idx="6699">
                  <c:v>6.5648700000000004E-2</c:v>
                </c:pt>
                <c:pt idx="6700">
                  <c:v>6.5640009999999999E-2</c:v>
                </c:pt>
                <c:pt idx="6701">
                  <c:v>6.5631549999999997E-2</c:v>
                </c:pt>
                <c:pt idx="6702">
                  <c:v>6.5622659999999999E-2</c:v>
                </c:pt>
                <c:pt idx="6703">
                  <c:v>6.5614699999999998E-2</c:v>
                </c:pt>
                <c:pt idx="6704">
                  <c:v>6.5608029999999998E-2</c:v>
                </c:pt>
                <c:pt idx="6705">
                  <c:v>6.5600640000000002E-2</c:v>
                </c:pt>
                <c:pt idx="6706">
                  <c:v>6.5592899999999996E-2</c:v>
                </c:pt>
                <c:pt idx="6707">
                  <c:v>6.5585969999999993E-2</c:v>
                </c:pt>
                <c:pt idx="6708">
                  <c:v>6.5578559999999994E-2</c:v>
                </c:pt>
                <c:pt idx="6709">
                  <c:v>6.557106E-2</c:v>
                </c:pt>
                <c:pt idx="6710">
                  <c:v>6.55636E-2</c:v>
                </c:pt>
                <c:pt idx="6711">
                  <c:v>6.5555379999999996E-2</c:v>
                </c:pt>
                <c:pt idx="6712">
                  <c:v>6.5547750000000002E-2</c:v>
                </c:pt>
                <c:pt idx="6713">
                  <c:v>6.5540089999999995E-2</c:v>
                </c:pt>
                <c:pt idx="6714">
                  <c:v>6.5533159999999993E-2</c:v>
                </c:pt>
                <c:pt idx="6715">
                  <c:v>6.55255E-2</c:v>
                </c:pt>
                <c:pt idx="6716">
                  <c:v>6.551804E-2</c:v>
                </c:pt>
                <c:pt idx="6717">
                  <c:v>6.5511299999999995E-2</c:v>
                </c:pt>
                <c:pt idx="6718">
                  <c:v>6.5503749999999999E-2</c:v>
                </c:pt>
                <c:pt idx="6719">
                  <c:v>6.5495800000000007E-2</c:v>
                </c:pt>
                <c:pt idx="6720">
                  <c:v>6.5488599999999994E-2</c:v>
                </c:pt>
                <c:pt idx="6721">
                  <c:v>6.5481349999999994E-2</c:v>
                </c:pt>
                <c:pt idx="6722">
                  <c:v>6.5474030000000003E-2</c:v>
                </c:pt>
                <c:pt idx="6723">
                  <c:v>6.5466209999999997E-2</c:v>
                </c:pt>
                <c:pt idx="6724">
                  <c:v>6.5458080000000002E-2</c:v>
                </c:pt>
                <c:pt idx="6725">
                  <c:v>6.5445619999999996E-2</c:v>
                </c:pt>
                <c:pt idx="6726">
                  <c:v>6.5443299999999996E-2</c:v>
                </c:pt>
                <c:pt idx="6727">
                  <c:v>6.5436149999999998E-2</c:v>
                </c:pt>
                <c:pt idx="6728">
                  <c:v>6.5422999999999995E-2</c:v>
                </c:pt>
                <c:pt idx="6729">
                  <c:v>6.5419889999999994E-2</c:v>
                </c:pt>
                <c:pt idx="6730">
                  <c:v>6.5407320000000005E-2</c:v>
                </c:pt>
                <c:pt idx="6731">
                  <c:v>6.539884E-2</c:v>
                </c:pt>
                <c:pt idx="6732">
                  <c:v>6.5390939999999995E-2</c:v>
                </c:pt>
                <c:pt idx="6733">
                  <c:v>6.5383499999999997E-2</c:v>
                </c:pt>
                <c:pt idx="6734">
                  <c:v>6.5375509999999998E-2</c:v>
                </c:pt>
                <c:pt idx="6735">
                  <c:v>6.5367159999999994E-2</c:v>
                </c:pt>
                <c:pt idx="6736">
                  <c:v>6.5358730000000004E-2</c:v>
                </c:pt>
                <c:pt idx="6737">
                  <c:v>6.5351389999999995E-2</c:v>
                </c:pt>
                <c:pt idx="6738">
                  <c:v>6.5344180000000002E-2</c:v>
                </c:pt>
                <c:pt idx="6739">
                  <c:v>6.5336820000000004E-2</c:v>
                </c:pt>
                <c:pt idx="6740">
                  <c:v>6.5326880000000004E-2</c:v>
                </c:pt>
                <c:pt idx="6741">
                  <c:v>6.5316949999999999E-2</c:v>
                </c:pt>
                <c:pt idx="6742">
                  <c:v>6.5304760000000003E-2</c:v>
                </c:pt>
                <c:pt idx="6743">
                  <c:v>6.5298700000000001E-2</c:v>
                </c:pt>
                <c:pt idx="6744">
                  <c:v>6.5290780000000007E-2</c:v>
                </c:pt>
                <c:pt idx="6745">
                  <c:v>6.5283960000000002E-2</c:v>
                </c:pt>
                <c:pt idx="6746">
                  <c:v>6.5276020000000004E-2</c:v>
                </c:pt>
                <c:pt idx="6747">
                  <c:v>6.5267149999999996E-2</c:v>
                </c:pt>
                <c:pt idx="6748">
                  <c:v>6.5258880000000005E-2</c:v>
                </c:pt>
                <c:pt idx="6749">
                  <c:v>6.5250900000000001E-2</c:v>
                </c:pt>
                <c:pt idx="6750">
                  <c:v>6.5243179999999998E-2</c:v>
                </c:pt>
                <c:pt idx="6751">
                  <c:v>6.5236660000000002E-2</c:v>
                </c:pt>
                <c:pt idx="6752">
                  <c:v>6.522944E-2</c:v>
                </c:pt>
                <c:pt idx="6753">
                  <c:v>6.5221829999999995E-2</c:v>
                </c:pt>
                <c:pt idx="6754">
                  <c:v>6.5214930000000004E-2</c:v>
                </c:pt>
                <c:pt idx="6755">
                  <c:v>6.5207269999999998E-2</c:v>
                </c:pt>
                <c:pt idx="6756">
                  <c:v>6.5200569999999999E-2</c:v>
                </c:pt>
                <c:pt idx="6757">
                  <c:v>6.5192429999999996E-2</c:v>
                </c:pt>
                <c:pt idx="6758">
                  <c:v>6.5184839999999994E-2</c:v>
                </c:pt>
                <c:pt idx="6759">
                  <c:v>6.5177979999999996E-2</c:v>
                </c:pt>
                <c:pt idx="6760">
                  <c:v>6.5169740000000004E-2</c:v>
                </c:pt>
                <c:pt idx="6761">
                  <c:v>6.5161179999999999E-2</c:v>
                </c:pt>
                <c:pt idx="6762">
                  <c:v>6.5152879999999996E-2</c:v>
                </c:pt>
                <c:pt idx="6763">
                  <c:v>6.5145410000000001E-2</c:v>
                </c:pt>
                <c:pt idx="6764">
                  <c:v>6.5138310000000005E-2</c:v>
                </c:pt>
                <c:pt idx="6765">
                  <c:v>6.5131439999999999E-2</c:v>
                </c:pt>
                <c:pt idx="6766">
                  <c:v>6.5125459999999996E-2</c:v>
                </c:pt>
                <c:pt idx="6767">
                  <c:v>6.5115500000000007E-2</c:v>
                </c:pt>
                <c:pt idx="6768">
                  <c:v>6.5109379999999994E-2</c:v>
                </c:pt>
                <c:pt idx="6769">
                  <c:v>6.5107970000000001E-2</c:v>
                </c:pt>
                <c:pt idx="6770">
                  <c:v>6.5097420000000003E-2</c:v>
                </c:pt>
                <c:pt idx="6771">
                  <c:v>6.5090679999999998E-2</c:v>
                </c:pt>
                <c:pt idx="6772">
                  <c:v>6.5084719999999999E-2</c:v>
                </c:pt>
                <c:pt idx="6773">
                  <c:v>6.5078819999999996E-2</c:v>
                </c:pt>
                <c:pt idx="6774">
                  <c:v>6.5072069999999996E-2</c:v>
                </c:pt>
                <c:pt idx="6775">
                  <c:v>6.5064759999999999E-2</c:v>
                </c:pt>
                <c:pt idx="6776">
                  <c:v>6.5058599999999994E-2</c:v>
                </c:pt>
                <c:pt idx="6777">
                  <c:v>6.5052979999999996E-2</c:v>
                </c:pt>
                <c:pt idx="6778">
                  <c:v>6.5047259999999996E-2</c:v>
                </c:pt>
                <c:pt idx="6779">
                  <c:v>6.5042409999999995E-2</c:v>
                </c:pt>
                <c:pt idx="6780">
                  <c:v>6.5038260000000001E-2</c:v>
                </c:pt>
                <c:pt idx="6781">
                  <c:v>6.5034060000000005E-2</c:v>
                </c:pt>
                <c:pt idx="6782">
                  <c:v>6.5028340000000004E-2</c:v>
                </c:pt>
                <c:pt idx="6783">
                  <c:v>6.5022700000000003E-2</c:v>
                </c:pt>
                <c:pt idx="6784">
                  <c:v>6.5017290000000005E-2</c:v>
                </c:pt>
                <c:pt idx="6785">
                  <c:v>6.5011719999999995E-2</c:v>
                </c:pt>
                <c:pt idx="6786">
                  <c:v>6.5006519999999998E-2</c:v>
                </c:pt>
                <c:pt idx="6787">
                  <c:v>6.5001110000000001E-2</c:v>
                </c:pt>
                <c:pt idx="6788">
                  <c:v>6.4995940000000002E-2</c:v>
                </c:pt>
                <c:pt idx="6789">
                  <c:v>6.4990279999999997E-2</c:v>
                </c:pt>
                <c:pt idx="6790">
                  <c:v>6.4984849999999997E-2</c:v>
                </c:pt>
                <c:pt idx="6791">
                  <c:v>6.4979819999999994E-2</c:v>
                </c:pt>
                <c:pt idx="6792">
                  <c:v>6.4974560000000001E-2</c:v>
                </c:pt>
                <c:pt idx="6793">
                  <c:v>6.4969059999999995E-2</c:v>
                </c:pt>
                <c:pt idx="6794">
                  <c:v>6.4965209999999995E-2</c:v>
                </c:pt>
                <c:pt idx="6795">
                  <c:v>6.4955799999999994E-2</c:v>
                </c:pt>
                <c:pt idx="6796">
                  <c:v>6.4950919999999995E-2</c:v>
                </c:pt>
                <c:pt idx="6797">
                  <c:v>6.4946039999999997E-2</c:v>
                </c:pt>
                <c:pt idx="6798">
                  <c:v>6.4941079999999998E-2</c:v>
                </c:pt>
                <c:pt idx="6799">
                  <c:v>6.4936129999999995E-2</c:v>
                </c:pt>
                <c:pt idx="6800">
                  <c:v>6.4930509999999997E-2</c:v>
                </c:pt>
                <c:pt idx="6801">
                  <c:v>6.4926020000000001E-2</c:v>
                </c:pt>
                <c:pt idx="6802">
                  <c:v>6.4921199999999998E-2</c:v>
                </c:pt>
                <c:pt idx="6803">
                  <c:v>6.4916459999999995E-2</c:v>
                </c:pt>
                <c:pt idx="6804">
                  <c:v>6.4912399999999995E-2</c:v>
                </c:pt>
                <c:pt idx="6805">
                  <c:v>6.4908300000000002E-2</c:v>
                </c:pt>
                <c:pt idx="6806">
                  <c:v>6.4905260000000006E-2</c:v>
                </c:pt>
                <c:pt idx="6807">
                  <c:v>6.4901979999999998E-2</c:v>
                </c:pt>
                <c:pt idx="6808">
                  <c:v>6.4898429999999993E-2</c:v>
                </c:pt>
                <c:pt idx="6809">
                  <c:v>6.4894530000000006E-2</c:v>
                </c:pt>
                <c:pt idx="6810">
                  <c:v>6.4890740000000002E-2</c:v>
                </c:pt>
                <c:pt idx="6811">
                  <c:v>6.4888180000000004E-2</c:v>
                </c:pt>
                <c:pt idx="6812">
                  <c:v>6.4885380000000006E-2</c:v>
                </c:pt>
                <c:pt idx="6813">
                  <c:v>6.4882800000000004E-2</c:v>
                </c:pt>
                <c:pt idx="6814">
                  <c:v>6.4879999999999993E-2</c:v>
                </c:pt>
                <c:pt idx="6815">
                  <c:v>6.4877840000000006E-2</c:v>
                </c:pt>
                <c:pt idx="6816">
                  <c:v>6.4875370000000002E-2</c:v>
                </c:pt>
                <c:pt idx="6817">
                  <c:v>6.4872600000000002E-2</c:v>
                </c:pt>
                <c:pt idx="6818">
                  <c:v>6.486981E-2</c:v>
                </c:pt>
                <c:pt idx="6819">
                  <c:v>6.4867519999999998E-2</c:v>
                </c:pt>
                <c:pt idx="6820">
                  <c:v>6.4865179999999995E-2</c:v>
                </c:pt>
                <c:pt idx="6821">
                  <c:v>6.4863110000000002E-2</c:v>
                </c:pt>
                <c:pt idx="6822">
                  <c:v>6.4861509999999997E-2</c:v>
                </c:pt>
                <c:pt idx="6823">
                  <c:v>6.4858799999999994E-2</c:v>
                </c:pt>
                <c:pt idx="6824">
                  <c:v>6.4855060000000006E-2</c:v>
                </c:pt>
                <c:pt idx="6825">
                  <c:v>6.4852900000000005E-2</c:v>
                </c:pt>
                <c:pt idx="6826">
                  <c:v>6.4851420000000007E-2</c:v>
                </c:pt>
                <c:pt idx="6827">
                  <c:v>6.4848139999999999E-2</c:v>
                </c:pt>
                <c:pt idx="6828">
                  <c:v>6.4844390000000002E-2</c:v>
                </c:pt>
                <c:pt idx="6829">
                  <c:v>6.484094E-2</c:v>
                </c:pt>
                <c:pt idx="6830">
                  <c:v>6.4837400000000003E-2</c:v>
                </c:pt>
                <c:pt idx="6831">
                  <c:v>6.4829999999999999E-2</c:v>
                </c:pt>
                <c:pt idx="6832">
                  <c:v>6.483042E-2</c:v>
                </c:pt>
                <c:pt idx="6833">
                  <c:v>6.4829100000000001E-2</c:v>
                </c:pt>
                <c:pt idx="6834">
                  <c:v>6.4826980000000006E-2</c:v>
                </c:pt>
                <c:pt idx="6835">
                  <c:v>6.4824389999999996E-2</c:v>
                </c:pt>
                <c:pt idx="6836">
                  <c:v>6.4822539999999998E-2</c:v>
                </c:pt>
                <c:pt idx="6837">
                  <c:v>6.4820489999999995E-2</c:v>
                </c:pt>
                <c:pt idx="6838">
                  <c:v>6.4819650000000006E-2</c:v>
                </c:pt>
                <c:pt idx="6839">
                  <c:v>6.4818089999999995E-2</c:v>
                </c:pt>
                <c:pt idx="6840">
                  <c:v>6.4815579999999998E-2</c:v>
                </c:pt>
                <c:pt idx="6841">
                  <c:v>6.4813609999999994E-2</c:v>
                </c:pt>
                <c:pt idx="6842">
                  <c:v>6.4811160000000007E-2</c:v>
                </c:pt>
                <c:pt idx="6843">
                  <c:v>6.4808420000000005E-2</c:v>
                </c:pt>
                <c:pt idx="6844">
                  <c:v>6.4806890000000006E-2</c:v>
                </c:pt>
                <c:pt idx="6845">
                  <c:v>6.4806719999999998E-2</c:v>
                </c:pt>
                <c:pt idx="6846">
                  <c:v>6.4807119999999996E-2</c:v>
                </c:pt>
                <c:pt idx="6847">
                  <c:v>6.4807619999999996E-2</c:v>
                </c:pt>
                <c:pt idx="6848">
                  <c:v>6.4808279999999996E-2</c:v>
                </c:pt>
                <c:pt idx="6849">
                  <c:v>6.4805669999999996E-2</c:v>
                </c:pt>
                <c:pt idx="6850">
                  <c:v>6.4804680000000003E-2</c:v>
                </c:pt>
                <c:pt idx="6851">
                  <c:v>6.4800629999999998E-2</c:v>
                </c:pt>
                <c:pt idx="6852">
                  <c:v>6.4801750000000005E-2</c:v>
                </c:pt>
                <c:pt idx="6853">
                  <c:v>6.4799280000000001E-2</c:v>
                </c:pt>
                <c:pt idx="6854">
                  <c:v>6.4798460000000002E-2</c:v>
                </c:pt>
                <c:pt idx="6855">
                  <c:v>6.4798019999999998E-2</c:v>
                </c:pt>
                <c:pt idx="6856">
                  <c:v>6.4798190000000006E-2</c:v>
                </c:pt>
                <c:pt idx="6857">
                  <c:v>6.479907E-2</c:v>
                </c:pt>
                <c:pt idx="6858">
                  <c:v>6.4797499999999994E-2</c:v>
                </c:pt>
                <c:pt idx="6859">
                  <c:v>6.4797209999999994E-2</c:v>
                </c:pt>
                <c:pt idx="6860">
                  <c:v>6.4796950000000006E-2</c:v>
                </c:pt>
                <c:pt idx="6861">
                  <c:v>6.4798439999999999E-2</c:v>
                </c:pt>
                <c:pt idx="6862">
                  <c:v>6.4798770000000006E-2</c:v>
                </c:pt>
                <c:pt idx="6863">
                  <c:v>6.4799289999999996E-2</c:v>
                </c:pt>
                <c:pt idx="6864">
                  <c:v>6.4799560000000006E-2</c:v>
                </c:pt>
                <c:pt idx="6865">
                  <c:v>6.4799780000000001E-2</c:v>
                </c:pt>
                <c:pt idx="6866">
                  <c:v>6.4800179999999999E-2</c:v>
                </c:pt>
                <c:pt idx="6867">
                  <c:v>6.4800689999999994E-2</c:v>
                </c:pt>
                <c:pt idx="6868">
                  <c:v>6.4801220000000007E-2</c:v>
                </c:pt>
                <c:pt idx="6869">
                  <c:v>6.4801949999999997E-2</c:v>
                </c:pt>
                <c:pt idx="6870">
                  <c:v>6.4802949999999998E-2</c:v>
                </c:pt>
                <c:pt idx="6871">
                  <c:v>6.4804249999999994E-2</c:v>
                </c:pt>
                <c:pt idx="6872">
                  <c:v>6.4805210000000002E-2</c:v>
                </c:pt>
                <c:pt idx="6873">
                  <c:v>6.4805710000000002E-2</c:v>
                </c:pt>
                <c:pt idx="6874">
                  <c:v>6.4805959999999996E-2</c:v>
                </c:pt>
                <c:pt idx="6875">
                  <c:v>6.4807370000000003E-2</c:v>
                </c:pt>
                <c:pt idx="6876">
                  <c:v>6.4808400000000002E-2</c:v>
                </c:pt>
                <c:pt idx="6877">
                  <c:v>6.480938E-2</c:v>
                </c:pt>
                <c:pt idx="6878">
                  <c:v>6.4810699999999999E-2</c:v>
                </c:pt>
                <c:pt idx="6879">
                  <c:v>6.4812229999999998E-2</c:v>
                </c:pt>
                <c:pt idx="6880">
                  <c:v>6.4813990000000002E-2</c:v>
                </c:pt>
                <c:pt idx="6881">
                  <c:v>6.4816200000000004E-2</c:v>
                </c:pt>
                <c:pt idx="6882">
                  <c:v>6.4819189999999999E-2</c:v>
                </c:pt>
                <c:pt idx="6883">
                  <c:v>6.4822199999999996E-2</c:v>
                </c:pt>
                <c:pt idx="6884">
                  <c:v>6.4824530000000005E-2</c:v>
                </c:pt>
                <c:pt idx="6885">
                  <c:v>6.482665E-2</c:v>
                </c:pt>
                <c:pt idx="6886">
                  <c:v>6.4828750000000004E-2</c:v>
                </c:pt>
                <c:pt idx="6887">
                  <c:v>6.4831059999999996E-2</c:v>
                </c:pt>
                <c:pt idx="6888">
                  <c:v>6.4833500000000002E-2</c:v>
                </c:pt>
                <c:pt idx="6889">
                  <c:v>6.4836539999999998E-2</c:v>
                </c:pt>
                <c:pt idx="6890">
                  <c:v>6.4839359999999999E-2</c:v>
                </c:pt>
                <c:pt idx="6891">
                  <c:v>6.4842540000000004E-2</c:v>
                </c:pt>
                <c:pt idx="6892">
                  <c:v>6.4846500000000001E-2</c:v>
                </c:pt>
                <c:pt idx="6893">
                  <c:v>6.4849939999999995E-2</c:v>
                </c:pt>
                <c:pt idx="6894">
                  <c:v>6.4852000000000007E-2</c:v>
                </c:pt>
                <c:pt idx="6895">
                  <c:v>6.4854079999999995E-2</c:v>
                </c:pt>
                <c:pt idx="6896">
                  <c:v>6.4857620000000005E-2</c:v>
                </c:pt>
                <c:pt idx="6897">
                  <c:v>6.4861260000000004E-2</c:v>
                </c:pt>
                <c:pt idx="6898">
                  <c:v>6.4864199999999997E-2</c:v>
                </c:pt>
                <c:pt idx="6899">
                  <c:v>6.4867159999999993E-2</c:v>
                </c:pt>
                <c:pt idx="6900">
                  <c:v>6.4870360000000002E-2</c:v>
                </c:pt>
                <c:pt idx="6901">
                  <c:v>6.4872990000000005E-2</c:v>
                </c:pt>
                <c:pt idx="6902">
                  <c:v>6.4876310000000006E-2</c:v>
                </c:pt>
                <c:pt idx="6903">
                  <c:v>6.4879999999999993E-2</c:v>
                </c:pt>
                <c:pt idx="6904">
                  <c:v>6.4883590000000005E-2</c:v>
                </c:pt>
                <c:pt idx="6905">
                  <c:v>6.4887200000000006E-2</c:v>
                </c:pt>
                <c:pt idx="6906">
                  <c:v>6.4890680000000006E-2</c:v>
                </c:pt>
                <c:pt idx="6907">
                  <c:v>6.4894019999999997E-2</c:v>
                </c:pt>
                <c:pt idx="6908">
                  <c:v>6.4901319999999998E-2</c:v>
                </c:pt>
                <c:pt idx="6909">
                  <c:v>6.4904920000000005E-2</c:v>
                </c:pt>
                <c:pt idx="6910">
                  <c:v>6.4908939999999998E-2</c:v>
                </c:pt>
                <c:pt idx="6911">
                  <c:v>6.4913399999999996E-2</c:v>
                </c:pt>
                <c:pt idx="6912">
                  <c:v>6.4916989999999994E-2</c:v>
                </c:pt>
                <c:pt idx="6913">
                  <c:v>6.4921199999999998E-2</c:v>
                </c:pt>
                <c:pt idx="6914">
                  <c:v>6.4925040000000003E-2</c:v>
                </c:pt>
                <c:pt idx="6915">
                  <c:v>6.4929299999999995E-2</c:v>
                </c:pt>
                <c:pt idx="6916">
                  <c:v>6.4933249999999998E-2</c:v>
                </c:pt>
                <c:pt idx="6917">
                  <c:v>6.4936400000000005E-2</c:v>
                </c:pt>
                <c:pt idx="6918">
                  <c:v>6.4939609999999995E-2</c:v>
                </c:pt>
                <c:pt idx="6919">
                  <c:v>6.4943070000000006E-2</c:v>
                </c:pt>
                <c:pt idx="6920">
                  <c:v>6.4946879999999999E-2</c:v>
                </c:pt>
                <c:pt idx="6921">
                  <c:v>6.4950900000000006E-2</c:v>
                </c:pt>
                <c:pt idx="6922">
                  <c:v>6.4954739999999997E-2</c:v>
                </c:pt>
                <c:pt idx="6923">
                  <c:v>6.4959639999999999E-2</c:v>
                </c:pt>
                <c:pt idx="6924">
                  <c:v>6.4963980000000004E-2</c:v>
                </c:pt>
                <c:pt idx="6925">
                  <c:v>6.4967940000000002E-2</c:v>
                </c:pt>
                <c:pt idx="6926">
                  <c:v>6.4972219999999997E-2</c:v>
                </c:pt>
                <c:pt idx="6927">
                  <c:v>6.4977199999999999E-2</c:v>
                </c:pt>
                <c:pt idx="6928">
                  <c:v>6.4982170000000006E-2</c:v>
                </c:pt>
                <c:pt idx="6929">
                  <c:v>6.4986379999999996E-2</c:v>
                </c:pt>
                <c:pt idx="6930">
                  <c:v>6.4990820000000005E-2</c:v>
                </c:pt>
                <c:pt idx="6931">
                  <c:v>6.4995200000000003E-2</c:v>
                </c:pt>
                <c:pt idx="6932">
                  <c:v>6.4998100000000003E-2</c:v>
                </c:pt>
                <c:pt idx="6933">
                  <c:v>6.5001100000000006E-2</c:v>
                </c:pt>
                <c:pt idx="6934">
                  <c:v>6.5006999999999995E-2</c:v>
                </c:pt>
                <c:pt idx="6935">
                  <c:v>6.5012280000000006E-2</c:v>
                </c:pt>
                <c:pt idx="6936">
                  <c:v>6.5018069999999997E-2</c:v>
                </c:pt>
                <c:pt idx="6937">
                  <c:v>6.5022940000000001E-2</c:v>
                </c:pt>
                <c:pt idx="6938">
                  <c:v>6.5028150000000007E-2</c:v>
                </c:pt>
                <c:pt idx="6939">
                  <c:v>6.5034800000000004E-2</c:v>
                </c:pt>
                <c:pt idx="6940">
                  <c:v>6.5041360000000006E-2</c:v>
                </c:pt>
                <c:pt idx="6941">
                  <c:v>6.504712E-2</c:v>
                </c:pt>
                <c:pt idx="6942">
                  <c:v>6.505242E-2</c:v>
                </c:pt>
                <c:pt idx="6943">
                  <c:v>6.5059560000000002E-2</c:v>
                </c:pt>
                <c:pt idx="6944">
                  <c:v>6.5066639999999995E-2</c:v>
                </c:pt>
                <c:pt idx="6945">
                  <c:v>6.5077280000000001E-2</c:v>
                </c:pt>
                <c:pt idx="6946">
                  <c:v>6.5082840000000003E-2</c:v>
                </c:pt>
                <c:pt idx="6947">
                  <c:v>6.5089400000000006E-2</c:v>
                </c:pt>
                <c:pt idx="6948">
                  <c:v>6.5094979999999997E-2</c:v>
                </c:pt>
                <c:pt idx="6949">
                  <c:v>6.5101320000000004E-2</c:v>
                </c:pt>
                <c:pt idx="6950">
                  <c:v>6.5107109999999996E-2</c:v>
                </c:pt>
                <c:pt idx="6951">
                  <c:v>6.5112760000000006E-2</c:v>
                </c:pt>
                <c:pt idx="6952">
                  <c:v>6.5120040000000004E-2</c:v>
                </c:pt>
                <c:pt idx="6953">
                  <c:v>6.5128630000000007E-2</c:v>
                </c:pt>
                <c:pt idx="6954">
                  <c:v>6.5136059999999996E-2</c:v>
                </c:pt>
                <c:pt idx="6955">
                  <c:v>6.5143129999999994E-2</c:v>
                </c:pt>
                <c:pt idx="6956">
                  <c:v>6.5149910000000005E-2</c:v>
                </c:pt>
                <c:pt idx="6957">
                  <c:v>6.5156699999999998E-2</c:v>
                </c:pt>
                <c:pt idx="6958">
                  <c:v>6.5163890000000002E-2</c:v>
                </c:pt>
                <c:pt idx="6959">
                  <c:v>6.5169959999999999E-2</c:v>
                </c:pt>
                <c:pt idx="6960">
                  <c:v>6.5176200000000004E-2</c:v>
                </c:pt>
                <c:pt idx="6961">
                  <c:v>6.5183030000000003E-2</c:v>
                </c:pt>
                <c:pt idx="6962">
                  <c:v>6.5189880000000006E-2</c:v>
                </c:pt>
                <c:pt idx="6963">
                  <c:v>6.5197340000000006E-2</c:v>
                </c:pt>
                <c:pt idx="6964">
                  <c:v>6.5204739999999997E-2</c:v>
                </c:pt>
                <c:pt idx="6965">
                  <c:v>6.5212019999999996E-2</c:v>
                </c:pt>
                <c:pt idx="6966">
                  <c:v>6.5220020000000004E-2</c:v>
                </c:pt>
                <c:pt idx="6967">
                  <c:v>6.5227099999999996E-2</c:v>
                </c:pt>
                <c:pt idx="6968">
                  <c:v>6.5238920000000006E-2</c:v>
                </c:pt>
                <c:pt idx="6969">
                  <c:v>6.5240980000000004E-2</c:v>
                </c:pt>
                <c:pt idx="6970">
                  <c:v>6.5253500000000006E-2</c:v>
                </c:pt>
                <c:pt idx="6971">
                  <c:v>6.5261239999999998E-2</c:v>
                </c:pt>
                <c:pt idx="6972">
                  <c:v>6.5269590000000002E-2</c:v>
                </c:pt>
                <c:pt idx="6973">
                  <c:v>6.5276680000000004E-2</c:v>
                </c:pt>
                <c:pt idx="6974">
                  <c:v>6.5284400000000006E-2</c:v>
                </c:pt>
                <c:pt idx="6975">
                  <c:v>6.5291740000000001E-2</c:v>
                </c:pt>
                <c:pt idx="6976">
                  <c:v>6.5299129999999997E-2</c:v>
                </c:pt>
                <c:pt idx="6977">
                  <c:v>6.5307119999999996E-2</c:v>
                </c:pt>
                <c:pt idx="6978">
                  <c:v>6.5314499999999998E-2</c:v>
                </c:pt>
                <c:pt idx="6979">
                  <c:v>6.5321980000000002E-2</c:v>
                </c:pt>
                <c:pt idx="6980">
                  <c:v>6.5330899999999997E-2</c:v>
                </c:pt>
                <c:pt idx="6981">
                  <c:v>6.5339949999999994E-2</c:v>
                </c:pt>
                <c:pt idx="6982">
                  <c:v>6.5349160000000003E-2</c:v>
                </c:pt>
                <c:pt idx="6983">
                  <c:v>6.5358700000000006E-2</c:v>
                </c:pt>
                <c:pt idx="6984">
                  <c:v>6.5367700000000001E-2</c:v>
                </c:pt>
                <c:pt idx="6985">
                  <c:v>6.5375929999999999E-2</c:v>
                </c:pt>
                <c:pt idx="6986">
                  <c:v>6.5384399999999995E-2</c:v>
                </c:pt>
                <c:pt idx="6987">
                  <c:v>6.539296E-2</c:v>
                </c:pt>
                <c:pt idx="6988">
                  <c:v>6.5401580000000001E-2</c:v>
                </c:pt>
                <c:pt idx="6989">
                  <c:v>6.5410579999999996E-2</c:v>
                </c:pt>
                <c:pt idx="6990">
                  <c:v>6.5419809999999995E-2</c:v>
                </c:pt>
                <c:pt idx="6991">
                  <c:v>6.5429200000000007E-2</c:v>
                </c:pt>
                <c:pt idx="6992">
                  <c:v>6.5438720000000006E-2</c:v>
                </c:pt>
                <c:pt idx="6993">
                  <c:v>6.5447110000000003E-2</c:v>
                </c:pt>
                <c:pt idx="6994">
                  <c:v>6.5455600000000003E-2</c:v>
                </c:pt>
                <c:pt idx="6995">
                  <c:v>6.5464300000000003E-2</c:v>
                </c:pt>
                <c:pt idx="6996">
                  <c:v>6.5478809999999998E-2</c:v>
                </c:pt>
                <c:pt idx="6997">
                  <c:v>6.5481559999999994E-2</c:v>
                </c:pt>
                <c:pt idx="6998">
                  <c:v>6.5496780000000004E-2</c:v>
                </c:pt>
                <c:pt idx="6999">
                  <c:v>6.5506720000000004E-2</c:v>
                </c:pt>
                <c:pt idx="7000">
                  <c:v>6.5515959999999998E-2</c:v>
                </c:pt>
                <c:pt idx="7001">
                  <c:v>6.5519220000000003E-2</c:v>
                </c:pt>
                <c:pt idx="7002">
                  <c:v>6.5528169999999997E-2</c:v>
                </c:pt>
                <c:pt idx="7003">
                  <c:v>6.5544580000000005E-2</c:v>
                </c:pt>
                <c:pt idx="7004">
                  <c:v>6.5555279999999994E-2</c:v>
                </c:pt>
                <c:pt idx="7005">
                  <c:v>6.5564280000000003E-2</c:v>
                </c:pt>
                <c:pt idx="7006">
                  <c:v>6.5573699999999999E-2</c:v>
                </c:pt>
                <c:pt idx="7007">
                  <c:v>6.5583299999999997E-2</c:v>
                </c:pt>
                <c:pt idx="7008">
                  <c:v>6.5593120000000005E-2</c:v>
                </c:pt>
                <c:pt idx="7009">
                  <c:v>6.5602629999999995E-2</c:v>
                </c:pt>
                <c:pt idx="7010">
                  <c:v>6.5612439999999994E-2</c:v>
                </c:pt>
                <c:pt idx="7011">
                  <c:v>6.5622749999999994E-2</c:v>
                </c:pt>
                <c:pt idx="7012">
                  <c:v>6.5633059999999993E-2</c:v>
                </c:pt>
                <c:pt idx="7013">
                  <c:v>6.5643160000000006E-2</c:v>
                </c:pt>
                <c:pt idx="7014">
                  <c:v>6.5653199999999995E-2</c:v>
                </c:pt>
                <c:pt idx="7015">
                  <c:v>6.5664059999999996E-2</c:v>
                </c:pt>
                <c:pt idx="7016">
                  <c:v>6.5675259999999999E-2</c:v>
                </c:pt>
                <c:pt idx="7017">
                  <c:v>6.56862E-2</c:v>
                </c:pt>
                <c:pt idx="7018">
                  <c:v>6.5696679999999993E-2</c:v>
                </c:pt>
                <c:pt idx="7019">
                  <c:v>6.5706879999999995E-2</c:v>
                </c:pt>
                <c:pt idx="7020">
                  <c:v>6.5717100000000001E-2</c:v>
                </c:pt>
                <c:pt idx="7021">
                  <c:v>6.5726690000000004E-2</c:v>
                </c:pt>
                <c:pt idx="7022">
                  <c:v>6.5735909999999995E-2</c:v>
                </c:pt>
                <c:pt idx="7023">
                  <c:v>6.5745380000000006E-2</c:v>
                </c:pt>
                <c:pt idx="7024">
                  <c:v>6.5755750000000002E-2</c:v>
                </c:pt>
                <c:pt idx="7025">
                  <c:v>6.5773559999999995E-2</c:v>
                </c:pt>
                <c:pt idx="7026">
                  <c:v>6.577674E-2</c:v>
                </c:pt>
                <c:pt idx="7027">
                  <c:v>6.5794060000000001E-2</c:v>
                </c:pt>
                <c:pt idx="7028">
                  <c:v>6.5796999999999994E-2</c:v>
                </c:pt>
                <c:pt idx="7029">
                  <c:v>6.5816070000000004E-2</c:v>
                </c:pt>
                <c:pt idx="7030">
                  <c:v>6.5826599999999999E-2</c:v>
                </c:pt>
                <c:pt idx="7031">
                  <c:v>6.583688E-2</c:v>
                </c:pt>
                <c:pt idx="7032">
                  <c:v>6.5847359999999994E-2</c:v>
                </c:pt>
                <c:pt idx="7033">
                  <c:v>6.5858890000000003E-2</c:v>
                </c:pt>
                <c:pt idx="7034">
                  <c:v>6.5870380000000006E-2</c:v>
                </c:pt>
                <c:pt idx="7035">
                  <c:v>6.5882060000000006E-2</c:v>
                </c:pt>
                <c:pt idx="7036">
                  <c:v>6.5895120000000001E-2</c:v>
                </c:pt>
                <c:pt idx="7037">
                  <c:v>6.5906679999999995E-2</c:v>
                </c:pt>
                <c:pt idx="7038">
                  <c:v>6.5917939999999994E-2</c:v>
                </c:pt>
                <c:pt idx="7039">
                  <c:v>6.5929199999999993E-2</c:v>
                </c:pt>
                <c:pt idx="7040">
                  <c:v>6.5940579999999999E-2</c:v>
                </c:pt>
                <c:pt idx="7041">
                  <c:v>6.5951999999999997E-2</c:v>
                </c:pt>
                <c:pt idx="7042">
                  <c:v>6.5963690000000005E-2</c:v>
                </c:pt>
                <c:pt idx="7043">
                  <c:v>6.5974359999999996E-2</c:v>
                </c:pt>
                <c:pt idx="7044">
                  <c:v>6.5984180000000003E-2</c:v>
                </c:pt>
                <c:pt idx="7045">
                  <c:v>6.5993560000000007E-2</c:v>
                </c:pt>
                <c:pt idx="7046">
                  <c:v>6.6004030000000005E-2</c:v>
                </c:pt>
                <c:pt idx="7047">
                  <c:v>6.6015630000000006E-2</c:v>
                </c:pt>
                <c:pt idx="7048">
                  <c:v>6.6027649999999993E-2</c:v>
                </c:pt>
                <c:pt idx="7049">
                  <c:v>6.6039299999999995E-2</c:v>
                </c:pt>
                <c:pt idx="7050">
                  <c:v>6.6050529999999996E-2</c:v>
                </c:pt>
                <c:pt idx="7051">
                  <c:v>6.6061549999999997E-2</c:v>
                </c:pt>
                <c:pt idx="7052">
                  <c:v>6.6074279999999999E-2</c:v>
                </c:pt>
                <c:pt idx="7053">
                  <c:v>6.6087309999999996E-2</c:v>
                </c:pt>
                <c:pt idx="7054">
                  <c:v>6.6100300000000001E-2</c:v>
                </c:pt>
                <c:pt idx="7055">
                  <c:v>6.6112900000000002E-2</c:v>
                </c:pt>
                <c:pt idx="7056">
                  <c:v>6.6125790000000004E-2</c:v>
                </c:pt>
                <c:pt idx="7057">
                  <c:v>6.6138119999999995E-2</c:v>
                </c:pt>
                <c:pt idx="7058">
                  <c:v>6.6150340000000002E-2</c:v>
                </c:pt>
                <c:pt idx="7059">
                  <c:v>6.6164070000000005E-2</c:v>
                </c:pt>
                <c:pt idx="7060">
                  <c:v>6.6177E-2</c:v>
                </c:pt>
                <c:pt idx="7061">
                  <c:v>6.6189579999999998E-2</c:v>
                </c:pt>
                <c:pt idx="7062">
                  <c:v>6.6210030000000003E-2</c:v>
                </c:pt>
                <c:pt idx="7063">
                  <c:v>6.6228480000000006E-2</c:v>
                </c:pt>
                <c:pt idx="7064">
                  <c:v>6.6235870000000002E-2</c:v>
                </c:pt>
                <c:pt idx="7065">
                  <c:v>6.6255659999999994E-2</c:v>
                </c:pt>
                <c:pt idx="7066">
                  <c:v>6.6262879999999996E-2</c:v>
                </c:pt>
                <c:pt idx="7067">
                  <c:v>6.6282469999999996E-2</c:v>
                </c:pt>
                <c:pt idx="7068">
                  <c:v>6.6289550000000003E-2</c:v>
                </c:pt>
                <c:pt idx="7069">
                  <c:v>6.6309480000000004E-2</c:v>
                </c:pt>
                <c:pt idx="7070">
                  <c:v>6.6322999999999993E-2</c:v>
                </c:pt>
                <c:pt idx="7071">
                  <c:v>6.6336619999999999E-2</c:v>
                </c:pt>
                <c:pt idx="7072">
                  <c:v>6.635025E-2</c:v>
                </c:pt>
                <c:pt idx="7073">
                  <c:v>6.6358120000000007E-2</c:v>
                </c:pt>
                <c:pt idx="7074">
                  <c:v>6.6372219999999996E-2</c:v>
                </c:pt>
                <c:pt idx="7075">
                  <c:v>6.6392419999999994E-2</c:v>
                </c:pt>
                <c:pt idx="7076">
                  <c:v>6.6400440000000005E-2</c:v>
                </c:pt>
                <c:pt idx="7077">
                  <c:v>6.6415379999999996E-2</c:v>
                </c:pt>
                <c:pt idx="7078">
                  <c:v>6.6430139999999999E-2</c:v>
                </c:pt>
                <c:pt idx="7079">
                  <c:v>6.6444400000000001E-2</c:v>
                </c:pt>
                <c:pt idx="7080">
                  <c:v>6.645732E-2</c:v>
                </c:pt>
                <c:pt idx="7081">
                  <c:v>6.6472160000000002E-2</c:v>
                </c:pt>
                <c:pt idx="7082">
                  <c:v>6.6487359999999995E-2</c:v>
                </c:pt>
                <c:pt idx="7083">
                  <c:v>6.6502569999999997E-2</c:v>
                </c:pt>
                <c:pt idx="7084">
                  <c:v>6.6527100000000006E-2</c:v>
                </c:pt>
                <c:pt idx="7085">
                  <c:v>6.6534189999999993E-2</c:v>
                </c:pt>
                <c:pt idx="7086">
                  <c:v>6.6558179999999995E-2</c:v>
                </c:pt>
                <c:pt idx="7087">
                  <c:v>6.6564520000000002E-2</c:v>
                </c:pt>
                <c:pt idx="7088">
                  <c:v>6.6588679999999997E-2</c:v>
                </c:pt>
                <c:pt idx="7089">
                  <c:v>6.6604549999999998E-2</c:v>
                </c:pt>
                <c:pt idx="7090">
                  <c:v>6.6619529999999996E-2</c:v>
                </c:pt>
                <c:pt idx="7091">
                  <c:v>6.6635700000000006E-2</c:v>
                </c:pt>
                <c:pt idx="7092">
                  <c:v>6.6651580000000002E-2</c:v>
                </c:pt>
                <c:pt idx="7093">
                  <c:v>6.6666870000000003E-2</c:v>
                </c:pt>
                <c:pt idx="7094">
                  <c:v>6.6682099999999994E-2</c:v>
                </c:pt>
                <c:pt idx="7095">
                  <c:v>6.6697099999999995E-2</c:v>
                </c:pt>
                <c:pt idx="7096">
                  <c:v>6.6712499999999994E-2</c:v>
                </c:pt>
                <c:pt idx="7097">
                  <c:v>6.6721340000000004E-2</c:v>
                </c:pt>
                <c:pt idx="7098">
                  <c:v>6.6736530000000002E-2</c:v>
                </c:pt>
                <c:pt idx="7099">
                  <c:v>6.6752240000000004E-2</c:v>
                </c:pt>
                <c:pt idx="7100">
                  <c:v>6.6767939999999998E-2</c:v>
                </c:pt>
                <c:pt idx="7101">
                  <c:v>6.678452E-2</c:v>
                </c:pt>
                <c:pt idx="7102">
                  <c:v>6.6800399999999996E-2</c:v>
                </c:pt>
                <c:pt idx="7103">
                  <c:v>6.6816840000000002E-2</c:v>
                </c:pt>
                <c:pt idx="7104">
                  <c:v>6.6832249999999996E-2</c:v>
                </c:pt>
                <c:pt idx="7105">
                  <c:v>6.6848809999999995E-2</c:v>
                </c:pt>
                <c:pt idx="7106">
                  <c:v>6.6865450000000007E-2</c:v>
                </c:pt>
                <c:pt idx="7107">
                  <c:v>6.6879649999999999E-2</c:v>
                </c:pt>
                <c:pt idx="7108">
                  <c:v>6.6897209999999999E-2</c:v>
                </c:pt>
                <c:pt idx="7109">
                  <c:v>6.6913039999999993E-2</c:v>
                </c:pt>
                <c:pt idx="7110">
                  <c:v>6.6929000000000002E-2</c:v>
                </c:pt>
                <c:pt idx="7111">
                  <c:v>6.6945190000000002E-2</c:v>
                </c:pt>
                <c:pt idx="7112">
                  <c:v>6.6962640000000004E-2</c:v>
                </c:pt>
                <c:pt idx="7113">
                  <c:v>6.6980070000000003E-2</c:v>
                </c:pt>
                <c:pt idx="7114">
                  <c:v>6.6997340000000002E-2</c:v>
                </c:pt>
                <c:pt idx="7115">
                  <c:v>6.7014130000000005E-2</c:v>
                </c:pt>
                <c:pt idx="7116">
                  <c:v>6.7030809999999996E-2</c:v>
                </c:pt>
                <c:pt idx="7117">
                  <c:v>6.7048499999999997E-2</c:v>
                </c:pt>
                <c:pt idx="7118">
                  <c:v>6.7065920000000001E-2</c:v>
                </c:pt>
                <c:pt idx="7119">
                  <c:v>6.7092239999999997E-2</c:v>
                </c:pt>
                <c:pt idx="7120">
                  <c:v>6.7109160000000001E-2</c:v>
                </c:pt>
                <c:pt idx="7121">
                  <c:v>6.7125969999999993E-2</c:v>
                </c:pt>
                <c:pt idx="7122">
                  <c:v>6.7142809999999997E-2</c:v>
                </c:pt>
                <c:pt idx="7123">
                  <c:v>6.7160380000000006E-2</c:v>
                </c:pt>
                <c:pt idx="7124">
                  <c:v>6.7177819999999999E-2</c:v>
                </c:pt>
                <c:pt idx="7125">
                  <c:v>6.7195400000000002E-2</c:v>
                </c:pt>
                <c:pt idx="7126">
                  <c:v>6.7212569999999999E-2</c:v>
                </c:pt>
                <c:pt idx="7127">
                  <c:v>6.722939E-2</c:v>
                </c:pt>
                <c:pt idx="7128">
                  <c:v>6.7247440000000006E-2</c:v>
                </c:pt>
                <c:pt idx="7129">
                  <c:v>6.7264400000000002E-2</c:v>
                </c:pt>
                <c:pt idx="7130">
                  <c:v>6.728199E-2</c:v>
                </c:pt>
                <c:pt idx="7131">
                  <c:v>6.7299360000000003E-2</c:v>
                </c:pt>
                <c:pt idx="7132">
                  <c:v>6.7316760000000003E-2</c:v>
                </c:pt>
                <c:pt idx="7133">
                  <c:v>6.7334199999999997E-2</c:v>
                </c:pt>
                <c:pt idx="7134">
                  <c:v>6.7351679999999997E-2</c:v>
                </c:pt>
                <c:pt idx="7135">
                  <c:v>6.7369180000000001E-2</c:v>
                </c:pt>
                <c:pt idx="7136">
                  <c:v>6.7386870000000001E-2</c:v>
                </c:pt>
                <c:pt idx="7137">
                  <c:v>6.7405099999999996E-2</c:v>
                </c:pt>
                <c:pt idx="7138">
                  <c:v>6.7423490000000003E-2</c:v>
                </c:pt>
                <c:pt idx="7139">
                  <c:v>6.7441899999999999E-2</c:v>
                </c:pt>
                <c:pt idx="7140">
                  <c:v>6.7460500000000007E-2</c:v>
                </c:pt>
                <c:pt idx="7141">
                  <c:v>6.7479399999999995E-2</c:v>
                </c:pt>
                <c:pt idx="7142">
                  <c:v>6.7490240000000007E-2</c:v>
                </c:pt>
                <c:pt idx="7143">
                  <c:v>6.7516409999999999E-2</c:v>
                </c:pt>
                <c:pt idx="7144">
                  <c:v>6.7534300000000005E-2</c:v>
                </c:pt>
                <c:pt idx="7145">
                  <c:v>6.7553719999999998E-2</c:v>
                </c:pt>
                <c:pt idx="7146">
                  <c:v>6.7570920000000007E-2</c:v>
                </c:pt>
                <c:pt idx="7147">
                  <c:v>6.7589700000000003E-2</c:v>
                </c:pt>
                <c:pt idx="7148">
                  <c:v>6.7608280000000007E-2</c:v>
                </c:pt>
                <c:pt idx="7149">
                  <c:v>6.7626500000000006E-2</c:v>
                </c:pt>
                <c:pt idx="7150">
                  <c:v>6.7644220000000005E-2</c:v>
                </c:pt>
                <c:pt idx="7151">
                  <c:v>6.7661899999999997E-2</c:v>
                </c:pt>
                <c:pt idx="7152">
                  <c:v>6.7679840000000005E-2</c:v>
                </c:pt>
                <c:pt idx="7153">
                  <c:v>6.7698099999999997E-2</c:v>
                </c:pt>
                <c:pt idx="7154">
                  <c:v>6.7716689999999996E-2</c:v>
                </c:pt>
                <c:pt idx="7155">
                  <c:v>6.7736210000000005E-2</c:v>
                </c:pt>
                <c:pt idx="7156">
                  <c:v>6.7755560000000006E-2</c:v>
                </c:pt>
                <c:pt idx="7157">
                  <c:v>6.7775420000000003E-2</c:v>
                </c:pt>
                <c:pt idx="7158">
                  <c:v>6.7794759999999996E-2</c:v>
                </c:pt>
                <c:pt idx="7159">
                  <c:v>6.7824800000000005E-2</c:v>
                </c:pt>
                <c:pt idx="7160">
                  <c:v>6.7843870000000001E-2</c:v>
                </c:pt>
                <c:pt idx="7161">
                  <c:v>6.7862560000000002E-2</c:v>
                </c:pt>
                <c:pt idx="7162">
                  <c:v>6.7881029999999995E-2</c:v>
                </c:pt>
                <c:pt idx="7163">
                  <c:v>6.7901050000000004E-2</c:v>
                </c:pt>
                <c:pt idx="7164">
                  <c:v>6.7920339999999996E-2</c:v>
                </c:pt>
                <c:pt idx="7165">
                  <c:v>6.7940150000000005E-2</c:v>
                </c:pt>
                <c:pt idx="7166">
                  <c:v>6.7959809999999996E-2</c:v>
                </c:pt>
                <c:pt idx="7167">
                  <c:v>6.7980150000000003E-2</c:v>
                </c:pt>
                <c:pt idx="7168">
                  <c:v>6.8000430000000001E-2</c:v>
                </c:pt>
                <c:pt idx="7169">
                  <c:v>6.8031700000000001E-2</c:v>
                </c:pt>
                <c:pt idx="7170">
                  <c:v>6.8052280000000007E-2</c:v>
                </c:pt>
                <c:pt idx="7171">
                  <c:v>6.8060930000000006E-2</c:v>
                </c:pt>
                <c:pt idx="7172">
                  <c:v>6.8093119999999993E-2</c:v>
                </c:pt>
                <c:pt idx="7173">
                  <c:v>6.8113439999999997E-2</c:v>
                </c:pt>
                <c:pt idx="7174">
                  <c:v>6.8133029999999997E-2</c:v>
                </c:pt>
                <c:pt idx="7175">
                  <c:v>6.815322E-2</c:v>
                </c:pt>
                <c:pt idx="7176">
                  <c:v>6.8173189999999995E-2</c:v>
                </c:pt>
                <c:pt idx="7177">
                  <c:v>6.8193699999999996E-2</c:v>
                </c:pt>
                <c:pt idx="7178">
                  <c:v>6.8214259999999999E-2</c:v>
                </c:pt>
                <c:pt idx="7179">
                  <c:v>6.8234779999999995E-2</c:v>
                </c:pt>
                <c:pt idx="7180">
                  <c:v>6.8255899999999994E-2</c:v>
                </c:pt>
                <c:pt idx="7181">
                  <c:v>6.8267430000000004E-2</c:v>
                </c:pt>
                <c:pt idx="7182">
                  <c:v>6.8298789999999998E-2</c:v>
                </c:pt>
                <c:pt idx="7183">
                  <c:v>6.8309720000000004E-2</c:v>
                </c:pt>
                <c:pt idx="7184">
                  <c:v>6.8332199999999996E-2</c:v>
                </c:pt>
                <c:pt idx="7185">
                  <c:v>6.8354159999999997E-2</c:v>
                </c:pt>
                <c:pt idx="7186">
                  <c:v>6.8375790000000006E-2</c:v>
                </c:pt>
                <c:pt idx="7187">
                  <c:v>6.8397429999999995E-2</c:v>
                </c:pt>
                <c:pt idx="7188">
                  <c:v>6.8418580000000007E-2</c:v>
                </c:pt>
                <c:pt idx="7189">
                  <c:v>6.8440139999999997E-2</c:v>
                </c:pt>
                <c:pt idx="7190">
                  <c:v>6.84612E-2</c:v>
                </c:pt>
                <c:pt idx="7191">
                  <c:v>6.8482070000000006E-2</c:v>
                </c:pt>
                <c:pt idx="7192">
                  <c:v>6.8504300000000004E-2</c:v>
                </c:pt>
                <c:pt idx="7193">
                  <c:v>6.8526240000000002E-2</c:v>
                </c:pt>
                <c:pt idx="7194">
                  <c:v>6.8548109999999995E-2</c:v>
                </c:pt>
                <c:pt idx="7195">
                  <c:v>6.8569210000000005E-2</c:v>
                </c:pt>
                <c:pt idx="7196">
                  <c:v>6.8590380000000006E-2</c:v>
                </c:pt>
                <c:pt idx="7197">
                  <c:v>6.8611809999999995E-2</c:v>
                </c:pt>
                <c:pt idx="7198">
                  <c:v>6.8633739999999999E-2</c:v>
                </c:pt>
                <c:pt idx="7199">
                  <c:v>6.8655599999999997E-2</c:v>
                </c:pt>
                <c:pt idx="7200">
                  <c:v>6.8677970000000005E-2</c:v>
                </c:pt>
                <c:pt idx="7201">
                  <c:v>6.870068E-2</c:v>
                </c:pt>
                <c:pt idx="7202">
                  <c:v>6.8736740000000005E-2</c:v>
                </c:pt>
                <c:pt idx="7203">
                  <c:v>6.8760219999999997E-2</c:v>
                </c:pt>
                <c:pt idx="7204">
                  <c:v>6.8783759999999999E-2</c:v>
                </c:pt>
                <c:pt idx="7205">
                  <c:v>6.8807610000000005E-2</c:v>
                </c:pt>
                <c:pt idx="7206">
                  <c:v>6.8830619999999995E-2</c:v>
                </c:pt>
                <c:pt idx="7207">
                  <c:v>6.8842760000000003E-2</c:v>
                </c:pt>
                <c:pt idx="7208">
                  <c:v>6.8875110000000003E-2</c:v>
                </c:pt>
                <c:pt idx="7209">
                  <c:v>6.88888E-2</c:v>
                </c:pt>
                <c:pt idx="7210">
                  <c:v>6.8911550000000002E-2</c:v>
                </c:pt>
                <c:pt idx="7211">
                  <c:v>6.8934319999999993E-2</c:v>
                </c:pt>
                <c:pt idx="7212">
                  <c:v>6.8957569999999996E-2</c:v>
                </c:pt>
                <c:pt idx="7213">
                  <c:v>6.8993009999999994E-2</c:v>
                </c:pt>
                <c:pt idx="7214">
                  <c:v>6.9018300000000005E-2</c:v>
                </c:pt>
                <c:pt idx="7215">
                  <c:v>6.9041500000000006E-2</c:v>
                </c:pt>
                <c:pt idx="7216">
                  <c:v>6.9064619999999993E-2</c:v>
                </c:pt>
                <c:pt idx="7217">
                  <c:v>6.9083690000000003E-2</c:v>
                </c:pt>
                <c:pt idx="7218">
                  <c:v>6.9105360000000005E-2</c:v>
                </c:pt>
                <c:pt idx="7219">
                  <c:v>6.9128659999999995E-2</c:v>
                </c:pt>
                <c:pt idx="7220">
                  <c:v>6.9152530000000004E-2</c:v>
                </c:pt>
                <c:pt idx="7221">
                  <c:v>6.9176660000000001E-2</c:v>
                </c:pt>
                <c:pt idx="7222">
                  <c:v>6.9199949999999996E-2</c:v>
                </c:pt>
                <c:pt idx="7223">
                  <c:v>6.9222850000000002E-2</c:v>
                </c:pt>
                <c:pt idx="7224">
                  <c:v>6.9246500000000002E-2</c:v>
                </c:pt>
                <c:pt idx="7225">
                  <c:v>6.9270460000000006E-2</c:v>
                </c:pt>
                <c:pt idx="7226">
                  <c:v>6.9294640000000005E-2</c:v>
                </c:pt>
                <c:pt idx="7227">
                  <c:v>6.9332939999999996E-2</c:v>
                </c:pt>
                <c:pt idx="7228">
                  <c:v>6.9357100000000005E-2</c:v>
                </c:pt>
                <c:pt idx="7229">
                  <c:v>6.9381479999999995E-2</c:v>
                </c:pt>
                <c:pt idx="7230">
                  <c:v>6.9405759999999997E-2</c:v>
                </c:pt>
                <c:pt idx="7231">
                  <c:v>6.9429930000000001E-2</c:v>
                </c:pt>
                <c:pt idx="7232">
                  <c:v>6.94549E-2</c:v>
                </c:pt>
                <c:pt idx="7233">
                  <c:v>6.9479840000000001E-2</c:v>
                </c:pt>
                <c:pt idx="7234">
                  <c:v>6.9505419999999998E-2</c:v>
                </c:pt>
                <c:pt idx="7235">
                  <c:v>6.9531930000000006E-2</c:v>
                </c:pt>
                <c:pt idx="7236">
                  <c:v>6.954755E-2</c:v>
                </c:pt>
                <c:pt idx="7237">
                  <c:v>6.9583519999999996E-2</c:v>
                </c:pt>
                <c:pt idx="7238">
                  <c:v>6.9598720000000003E-2</c:v>
                </c:pt>
                <c:pt idx="7239">
                  <c:v>6.9639339999999994E-2</c:v>
                </c:pt>
                <c:pt idx="7240">
                  <c:v>6.9664550000000006E-2</c:v>
                </c:pt>
                <c:pt idx="7241">
                  <c:v>6.9700449999999997E-2</c:v>
                </c:pt>
                <c:pt idx="7242">
                  <c:v>6.972739E-2</c:v>
                </c:pt>
                <c:pt idx="7243">
                  <c:v>6.9743700000000006E-2</c:v>
                </c:pt>
                <c:pt idx="7244">
                  <c:v>6.9770189999999996E-2</c:v>
                </c:pt>
                <c:pt idx="7245">
                  <c:v>6.9797659999999997E-2</c:v>
                </c:pt>
                <c:pt idx="7246">
                  <c:v>6.9824880000000006E-2</c:v>
                </c:pt>
                <c:pt idx="7247">
                  <c:v>6.9851120000000003E-2</c:v>
                </c:pt>
                <c:pt idx="7248">
                  <c:v>6.9877999999999996E-2</c:v>
                </c:pt>
                <c:pt idx="7249">
                  <c:v>6.9905510000000004E-2</c:v>
                </c:pt>
                <c:pt idx="7250">
                  <c:v>6.9949510000000006E-2</c:v>
                </c:pt>
                <c:pt idx="7251">
                  <c:v>6.9975579999999996E-2</c:v>
                </c:pt>
                <c:pt idx="7252">
                  <c:v>7.0001759999999996E-2</c:v>
                </c:pt>
                <c:pt idx="7253">
                  <c:v>7.0029300000000003E-2</c:v>
                </c:pt>
                <c:pt idx="7254">
                  <c:v>7.005625E-2</c:v>
                </c:pt>
                <c:pt idx="7255">
                  <c:v>7.0083939999999997E-2</c:v>
                </c:pt>
                <c:pt idx="7256">
                  <c:v>7.0112439999999998E-2</c:v>
                </c:pt>
                <c:pt idx="7257">
                  <c:v>7.0141339999999996E-2</c:v>
                </c:pt>
                <c:pt idx="7258">
                  <c:v>7.0170239999999995E-2</c:v>
                </c:pt>
                <c:pt idx="7259">
                  <c:v>7.0198200000000002E-2</c:v>
                </c:pt>
                <c:pt idx="7260">
                  <c:v>7.0226419999999998E-2</c:v>
                </c:pt>
                <c:pt idx="7261">
                  <c:v>7.0271799999999995E-2</c:v>
                </c:pt>
                <c:pt idx="7262">
                  <c:v>7.0300379999999996E-2</c:v>
                </c:pt>
                <c:pt idx="7263">
                  <c:v>7.0330320000000002E-2</c:v>
                </c:pt>
                <c:pt idx="7264">
                  <c:v>7.0359950000000004E-2</c:v>
                </c:pt>
                <c:pt idx="7265">
                  <c:v>7.0389699999999999E-2</c:v>
                </c:pt>
                <c:pt idx="7266">
                  <c:v>7.0406499999999997E-2</c:v>
                </c:pt>
                <c:pt idx="7267">
                  <c:v>7.0446339999999996E-2</c:v>
                </c:pt>
                <c:pt idx="7268">
                  <c:v>7.0462940000000002E-2</c:v>
                </c:pt>
                <c:pt idx="7269">
                  <c:v>7.0502759999999998E-2</c:v>
                </c:pt>
                <c:pt idx="7270">
                  <c:v>7.0519520000000002E-2</c:v>
                </c:pt>
                <c:pt idx="7271">
                  <c:v>7.0548059999999996E-2</c:v>
                </c:pt>
                <c:pt idx="7272">
                  <c:v>7.057679E-2</c:v>
                </c:pt>
                <c:pt idx="7273">
                  <c:v>7.0621809999999993E-2</c:v>
                </c:pt>
                <c:pt idx="7274">
                  <c:v>7.0650320000000003E-2</c:v>
                </c:pt>
                <c:pt idx="7275">
                  <c:v>7.0678469999999993E-2</c:v>
                </c:pt>
                <c:pt idx="7276">
                  <c:v>7.0708549999999995E-2</c:v>
                </c:pt>
                <c:pt idx="7277">
                  <c:v>7.0737099999999997E-2</c:v>
                </c:pt>
                <c:pt idx="7278">
                  <c:v>7.0766549999999998E-2</c:v>
                </c:pt>
                <c:pt idx="7279">
                  <c:v>7.0796159999999997E-2</c:v>
                </c:pt>
                <c:pt idx="7280">
                  <c:v>7.0825159999999998E-2</c:v>
                </c:pt>
                <c:pt idx="7281">
                  <c:v>7.0854340000000002E-2</c:v>
                </c:pt>
                <c:pt idx="7282">
                  <c:v>7.088266E-2</c:v>
                </c:pt>
                <c:pt idx="7283">
                  <c:v>7.0928190000000002E-2</c:v>
                </c:pt>
                <c:pt idx="7284">
                  <c:v>7.0957859999999998E-2</c:v>
                </c:pt>
                <c:pt idx="7285">
                  <c:v>7.0988999999999997E-2</c:v>
                </c:pt>
                <c:pt idx="7286">
                  <c:v>7.1019200000000005E-2</c:v>
                </c:pt>
                <c:pt idx="7287">
                  <c:v>7.1048390000000003E-2</c:v>
                </c:pt>
                <c:pt idx="7288">
                  <c:v>7.107869E-2</c:v>
                </c:pt>
                <c:pt idx="7289">
                  <c:v>7.1109080000000005E-2</c:v>
                </c:pt>
                <c:pt idx="7290">
                  <c:v>7.1139640000000004E-2</c:v>
                </c:pt>
                <c:pt idx="7291">
                  <c:v>7.1169560000000007E-2</c:v>
                </c:pt>
                <c:pt idx="7292">
                  <c:v>7.1199559999999995E-2</c:v>
                </c:pt>
                <c:pt idx="7293">
                  <c:v>7.1230180000000004E-2</c:v>
                </c:pt>
                <c:pt idx="7294">
                  <c:v>7.1278659999999994E-2</c:v>
                </c:pt>
                <c:pt idx="7295">
                  <c:v>7.1309639999999994E-2</c:v>
                </c:pt>
                <c:pt idx="7296">
                  <c:v>7.1340139999999996E-2</c:v>
                </c:pt>
                <c:pt idx="7297">
                  <c:v>7.1371240000000002E-2</c:v>
                </c:pt>
                <c:pt idx="7298">
                  <c:v>7.1402400000000005E-2</c:v>
                </c:pt>
                <c:pt idx="7299">
                  <c:v>7.1434059999999994E-2</c:v>
                </c:pt>
                <c:pt idx="7300">
                  <c:v>7.1465390000000004E-2</c:v>
                </c:pt>
                <c:pt idx="7301">
                  <c:v>7.1496500000000004E-2</c:v>
                </c:pt>
                <c:pt idx="7302">
                  <c:v>7.1527960000000002E-2</c:v>
                </c:pt>
                <c:pt idx="7303">
                  <c:v>7.1560890000000002E-2</c:v>
                </c:pt>
                <c:pt idx="7304">
                  <c:v>7.15813E-2</c:v>
                </c:pt>
                <c:pt idx="7305">
                  <c:v>7.1615940000000003E-2</c:v>
                </c:pt>
                <c:pt idx="7306">
                  <c:v>7.1668120000000002E-2</c:v>
                </c:pt>
                <c:pt idx="7307">
                  <c:v>7.1699949999999998E-2</c:v>
                </c:pt>
                <c:pt idx="7308">
                  <c:v>7.173235E-2</c:v>
                </c:pt>
                <c:pt idx="7309">
                  <c:v>7.1761119999999998E-2</c:v>
                </c:pt>
                <c:pt idx="7310">
                  <c:v>7.1793380000000004E-2</c:v>
                </c:pt>
                <c:pt idx="7311">
                  <c:v>7.1845439999999997E-2</c:v>
                </c:pt>
                <c:pt idx="7312">
                  <c:v>7.1878810000000001E-2</c:v>
                </c:pt>
                <c:pt idx="7313">
                  <c:v>7.1911470000000005E-2</c:v>
                </c:pt>
                <c:pt idx="7314">
                  <c:v>7.1944949999999994E-2</c:v>
                </c:pt>
                <c:pt idx="7315">
                  <c:v>7.1978899999999998E-2</c:v>
                </c:pt>
                <c:pt idx="7316">
                  <c:v>7.2012779999999998E-2</c:v>
                </c:pt>
                <c:pt idx="7317">
                  <c:v>7.2047399999999998E-2</c:v>
                </c:pt>
                <c:pt idx="7318">
                  <c:v>7.2101680000000001E-2</c:v>
                </c:pt>
                <c:pt idx="7319">
                  <c:v>7.2136660000000005E-2</c:v>
                </c:pt>
                <c:pt idx="7320">
                  <c:v>7.2171260000000001E-2</c:v>
                </c:pt>
                <c:pt idx="7321">
                  <c:v>7.2205930000000002E-2</c:v>
                </c:pt>
                <c:pt idx="7322">
                  <c:v>7.2240890000000002E-2</c:v>
                </c:pt>
                <c:pt idx="7323">
                  <c:v>7.2276480000000004E-2</c:v>
                </c:pt>
                <c:pt idx="7324">
                  <c:v>7.2312349999999997E-2</c:v>
                </c:pt>
                <c:pt idx="7325">
                  <c:v>7.2348339999999997E-2</c:v>
                </c:pt>
                <c:pt idx="7326">
                  <c:v>7.2384400000000002E-2</c:v>
                </c:pt>
                <c:pt idx="7327">
                  <c:v>7.2426550000000006E-2</c:v>
                </c:pt>
                <c:pt idx="7328">
                  <c:v>7.247634E-2</c:v>
                </c:pt>
                <c:pt idx="7329">
                  <c:v>7.2498660000000006E-2</c:v>
                </c:pt>
                <c:pt idx="7330">
                  <c:v>7.2545079999999998E-2</c:v>
                </c:pt>
                <c:pt idx="7331">
                  <c:v>7.2566889999999995E-2</c:v>
                </c:pt>
                <c:pt idx="7332">
                  <c:v>7.2602680000000003E-2</c:v>
                </c:pt>
                <c:pt idx="7333">
                  <c:v>7.263849E-2</c:v>
                </c:pt>
                <c:pt idx="7334">
                  <c:v>7.2674939999999993E-2</c:v>
                </c:pt>
                <c:pt idx="7335">
                  <c:v>7.2711440000000002E-2</c:v>
                </c:pt>
                <c:pt idx="7336">
                  <c:v>7.2748900000000005E-2</c:v>
                </c:pt>
                <c:pt idx="7337">
                  <c:v>7.2806510000000005E-2</c:v>
                </c:pt>
                <c:pt idx="7338">
                  <c:v>7.2843580000000005E-2</c:v>
                </c:pt>
                <c:pt idx="7339">
                  <c:v>7.2878940000000003E-2</c:v>
                </c:pt>
                <c:pt idx="7340">
                  <c:v>7.2914989999999999E-2</c:v>
                </c:pt>
                <c:pt idx="7341">
                  <c:v>7.2952080000000002E-2</c:v>
                </c:pt>
                <c:pt idx="7342">
                  <c:v>7.298934E-2</c:v>
                </c:pt>
                <c:pt idx="7343">
                  <c:v>7.302728E-2</c:v>
                </c:pt>
                <c:pt idx="7344">
                  <c:v>7.3065379999999999E-2</c:v>
                </c:pt>
                <c:pt idx="7345">
                  <c:v>7.3125860000000001E-2</c:v>
                </c:pt>
                <c:pt idx="7346">
                  <c:v>7.3141960000000006E-2</c:v>
                </c:pt>
                <c:pt idx="7347">
                  <c:v>7.3202299999999998E-2</c:v>
                </c:pt>
                <c:pt idx="7348">
                  <c:v>7.3240509999999995E-2</c:v>
                </c:pt>
                <c:pt idx="7349">
                  <c:v>7.3278570000000001E-2</c:v>
                </c:pt>
                <c:pt idx="7350">
                  <c:v>7.3316549999999994E-2</c:v>
                </c:pt>
                <c:pt idx="7351">
                  <c:v>7.335506E-2</c:v>
                </c:pt>
                <c:pt idx="7352">
                  <c:v>7.3394559999999998E-2</c:v>
                </c:pt>
                <c:pt idx="7353">
                  <c:v>7.3433739999999997E-2</c:v>
                </c:pt>
                <c:pt idx="7354">
                  <c:v>7.3471610000000007E-2</c:v>
                </c:pt>
                <c:pt idx="7355">
                  <c:v>7.3509699999999997E-2</c:v>
                </c:pt>
                <c:pt idx="7356">
                  <c:v>7.356994E-2</c:v>
                </c:pt>
                <c:pt idx="7357">
                  <c:v>7.3608259999999995E-2</c:v>
                </c:pt>
                <c:pt idx="7358">
                  <c:v>7.3646660000000003E-2</c:v>
                </c:pt>
                <c:pt idx="7359">
                  <c:v>7.3686249999999995E-2</c:v>
                </c:pt>
                <c:pt idx="7360">
                  <c:v>7.3726079999999999E-2</c:v>
                </c:pt>
                <c:pt idx="7361">
                  <c:v>7.3766139999999994E-2</c:v>
                </c:pt>
                <c:pt idx="7362">
                  <c:v>7.3806029999999995E-2</c:v>
                </c:pt>
                <c:pt idx="7363">
                  <c:v>7.3827989999999996E-2</c:v>
                </c:pt>
                <c:pt idx="7364">
                  <c:v>7.3867870000000002E-2</c:v>
                </c:pt>
                <c:pt idx="7365">
                  <c:v>7.3908059999999998E-2</c:v>
                </c:pt>
                <c:pt idx="7366">
                  <c:v>7.3971620000000002E-2</c:v>
                </c:pt>
                <c:pt idx="7367">
                  <c:v>7.4012149999999999E-2</c:v>
                </c:pt>
                <c:pt idx="7368">
                  <c:v>7.4053079999999993E-2</c:v>
                </c:pt>
                <c:pt idx="7369">
                  <c:v>7.4093179999999995E-2</c:v>
                </c:pt>
                <c:pt idx="7370">
                  <c:v>7.4133489999999996E-2</c:v>
                </c:pt>
                <c:pt idx="7371">
                  <c:v>7.4174100000000007E-2</c:v>
                </c:pt>
                <c:pt idx="7372">
                  <c:v>7.4213680000000004E-2</c:v>
                </c:pt>
                <c:pt idx="7373">
                  <c:v>7.4254200000000006E-2</c:v>
                </c:pt>
                <c:pt idx="7374">
                  <c:v>7.4317140000000004E-2</c:v>
                </c:pt>
                <c:pt idx="7375">
                  <c:v>7.4358060000000004E-2</c:v>
                </c:pt>
                <c:pt idx="7376">
                  <c:v>7.4399279999999998E-2</c:v>
                </c:pt>
                <c:pt idx="7377">
                  <c:v>7.4439240000000004E-2</c:v>
                </c:pt>
                <c:pt idx="7378">
                  <c:v>7.4479580000000004E-2</c:v>
                </c:pt>
                <c:pt idx="7379">
                  <c:v>7.4520310000000006E-2</c:v>
                </c:pt>
                <c:pt idx="7380">
                  <c:v>7.4561219999999997E-2</c:v>
                </c:pt>
                <c:pt idx="7381">
                  <c:v>7.4602550000000004E-2</c:v>
                </c:pt>
                <c:pt idx="7382">
                  <c:v>7.4644050000000003E-2</c:v>
                </c:pt>
                <c:pt idx="7383">
                  <c:v>7.4708499999999997E-2</c:v>
                </c:pt>
                <c:pt idx="7384">
                  <c:v>7.47501E-2</c:v>
                </c:pt>
                <c:pt idx="7385">
                  <c:v>7.4791510000000005E-2</c:v>
                </c:pt>
                <c:pt idx="7386">
                  <c:v>7.4833689999999994E-2</c:v>
                </c:pt>
                <c:pt idx="7387">
                  <c:v>7.48756E-2</c:v>
                </c:pt>
                <c:pt idx="7388">
                  <c:v>7.4917209999999998E-2</c:v>
                </c:pt>
                <c:pt idx="7389">
                  <c:v>7.4958780000000003E-2</c:v>
                </c:pt>
                <c:pt idx="7390">
                  <c:v>7.4981539999999999E-2</c:v>
                </c:pt>
                <c:pt idx="7391">
                  <c:v>7.5023740000000005E-2</c:v>
                </c:pt>
                <c:pt idx="7392">
                  <c:v>7.508811E-2</c:v>
                </c:pt>
                <c:pt idx="7393">
                  <c:v>7.513003E-2</c:v>
                </c:pt>
                <c:pt idx="7394">
                  <c:v>7.5172900000000001E-2</c:v>
                </c:pt>
                <c:pt idx="7395">
                  <c:v>7.5214719999999999E-2</c:v>
                </c:pt>
                <c:pt idx="7396">
                  <c:v>7.5257069999999995E-2</c:v>
                </c:pt>
                <c:pt idx="7397">
                  <c:v>7.5298400000000001E-2</c:v>
                </c:pt>
                <c:pt idx="7398">
                  <c:v>7.5339600000000007E-2</c:v>
                </c:pt>
                <c:pt idx="7399">
                  <c:v>7.5381760000000006E-2</c:v>
                </c:pt>
                <c:pt idx="7400">
                  <c:v>7.5423690000000002E-2</c:v>
                </c:pt>
                <c:pt idx="7401">
                  <c:v>7.5465920000000006E-2</c:v>
                </c:pt>
                <c:pt idx="7402">
                  <c:v>7.5507969999999994E-2</c:v>
                </c:pt>
                <c:pt idx="7403">
                  <c:v>7.5572009999999995E-2</c:v>
                </c:pt>
                <c:pt idx="7404">
                  <c:v>7.5613280000000005E-2</c:v>
                </c:pt>
                <c:pt idx="7405">
                  <c:v>7.5635869999999994E-2</c:v>
                </c:pt>
                <c:pt idx="7406">
                  <c:v>7.5678220000000004E-2</c:v>
                </c:pt>
                <c:pt idx="7407">
                  <c:v>7.5720590000000004E-2</c:v>
                </c:pt>
                <c:pt idx="7408">
                  <c:v>7.5763469999999999E-2</c:v>
                </c:pt>
                <c:pt idx="7409">
                  <c:v>7.5805999999999998E-2</c:v>
                </c:pt>
                <c:pt idx="7410">
                  <c:v>7.5848899999999997E-2</c:v>
                </c:pt>
                <c:pt idx="7411">
                  <c:v>7.5891600000000004E-2</c:v>
                </c:pt>
                <c:pt idx="7412">
                  <c:v>7.5935150000000007E-2</c:v>
                </c:pt>
                <c:pt idx="7413">
                  <c:v>7.5979080000000004E-2</c:v>
                </c:pt>
                <c:pt idx="7414">
                  <c:v>7.6046020000000006E-2</c:v>
                </c:pt>
                <c:pt idx="7415">
                  <c:v>7.609088E-2</c:v>
                </c:pt>
                <c:pt idx="7416">
                  <c:v>7.6115279999999993E-2</c:v>
                </c:pt>
                <c:pt idx="7417">
                  <c:v>7.6159000000000004E-2</c:v>
                </c:pt>
                <c:pt idx="7418">
                  <c:v>7.6219099999999998E-2</c:v>
                </c:pt>
                <c:pt idx="7419">
                  <c:v>7.6243060000000001E-2</c:v>
                </c:pt>
                <c:pt idx="7420">
                  <c:v>7.6287540000000001E-2</c:v>
                </c:pt>
                <c:pt idx="7421">
                  <c:v>7.6329999999999995E-2</c:v>
                </c:pt>
                <c:pt idx="7422">
                  <c:v>7.6375369999999998E-2</c:v>
                </c:pt>
                <c:pt idx="7423">
                  <c:v>7.641742E-2</c:v>
                </c:pt>
                <c:pt idx="7424">
                  <c:v>7.6483599999999999E-2</c:v>
                </c:pt>
                <c:pt idx="7425">
                  <c:v>7.6527949999999997E-2</c:v>
                </c:pt>
                <c:pt idx="7426">
                  <c:v>7.6573240000000001E-2</c:v>
                </c:pt>
                <c:pt idx="7427">
                  <c:v>7.6617740000000004E-2</c:v>
                </c:pt>
                <c:pt idx="7428">
                  <c:v>7.6662679999999997E-2</c:v>
                </c:pt>
                <c:pt idx="7429">
                  <c:v>7.6708910000000005E-2</c:v>
                </c:pt>
                <c:pt idx="7430">
                  <c:v>7.6756190000000002E-2</c:v>
                </c:pt>
                <c:pt idx="7431">
                  <c:v>7.6825710000000005E-2</c:v>
                </c:pt>
                <c:pt idx="7432">
                  <c:v>7.6870679999999997E-2</c:v>
                </c:pt>
                <c:pt idx="7433">
                  <c:v>7.6916010000000007E-2</c:v>
                </c:pt>
                <c:pt idx="7434">
                  <c:v>7.6961189999999999E-2</c:v>
                </c:pt>
                <c:pt idx="7435">
                  <c:v>7.7006720000000001E-2</c:v>
                </c:pt>
                <c:pt idx="7436">
                  <c:v>7.7053010000000005E-2</c:v>
                </c:pt>
                <c:pt idx="7437">
                  <c:v>7.709858E-2</c:v>
                </c:pt>
                <c:pt idx="7438">
                  <c:v>7.7167810000000003E-2</c:v>
                </c:pt>
                <c:pt idx="7439">
                  <c:v>7.7214809999999995E-2</c:v>
                </c:pt>
                <c:pt idx="7440">
                  <c:v>7.7262280000000003E-2</c:v>
                </c:pt>
                <c:pt idx="7441">
                  <c:v>7.7309890000000006E-2</c:v>
                </c:pt>
                <c:pt idx="7442">
                  <c:v>7.7357860000000001E-2</c:v>
                </c:pt>
                <c:pt idx="7443">
                  <c:v>7.7405280000000007E-2</c:v>
                </c:pt>
                <c:pt idx="7444">
                  <c:v>7.7452900000000005E-2</c:v>
                </c:pt>
                <c:pt idx="7445">
                  <c:v>7.7525490000000002E-2</c:v>
                </c:pt>
                <c:pt idx="7446">
                  <c:v>7.7573349999999999E-2</c:v>
                </c:pt>
                <c:pt idx="7447">
                  <c:v>7.7620300000000003E-2</c:v>
                </c:pt>
                <c:pt idx="7448">
                  <c:v>7.7667940000000005E-2</c:v>
                </c:pt>
                <c:pt idx="7449">
                  <c:v>7.7715199999999998E-2</c:v>
                </c:pt>
                <c:pt idx="7450">
                  <c:v>7.7740160000000003E-2</c:v>
                </c:pt>
                <c:pt idx="7451">
                  <c:v>7.7787789999999996E-2</c:v>
                </c:pt>
                <c:pt idx="7452">
                  <c:v>7.7835929999999998E-2</c:v>
                </c:pt>
                <c:pt idx="7453">
                  <c:v>7.7883820000000006E-2</c:v>
                </c:pt>
                <c:pt idx="7454">
                  <c:v>7.7957059999999995E-2</c:v>
                </c:pt>
                <c:pt idx="7455">
                  <c:v>7.8005640000000001E-2</c:v>
                </c:pt>
                <c:pt idx="7456">
                  <c:v>7.8054949999999998E-2</c:v>
                </c:pt>
                <c:pt idx="7457">
                  <c:v>7.8104439999999997E-2</c:v>
                </c:pt>
                <c:pt idx="7458">
                  <c:v>7.8153390000000003E-2</c:v>
                </c:pt>
                <c:pt idx="7459">
                  <c:v>7.8202199999999999E-2</c:v>
                </c:pt>
                <c:pt idx="7460">
                  <c:v>7.8251050000000003E-2</c:v>
                </c:pt>
                <c:pt idx="7461">
                  <c:v>7.8300239999999993E-2</c:v>
                </c:pt>
                <c:pt idx="7462">
                  <c:v>7.8326099999999996E-2</c:v>
                </c:pt>
                <c:pt idx="7463">
                  <c:v>7.8401059999999995E-2</c:v>
                </c:pt>
                <c:pt idx="7464">
                  <c:v>7.8450969999999995E-2</c:v>
                </c:pt>
                <c:pt idx="7465">
                  <c:v>7.8501470000000004E-2</c:v>
                </c:pt>
                <c:pt idx="7466">
                  <c:v>7.8552109999999994E-2</c:v>
                </c:pt>
                <c:pt idx="7467">
                  <c:v>7.8602610000000003E-2</c:v>
                </c:pt>
                <c:pt idx="7468">
                  <c:v>7.8652860000000005E-2</c:v>
                </c:pt>
                <c:pt idx="7469">
                  <c:v>7.8702510000000003E-2</c:v>
                </c:pt>
                <c:pt idx="7470">
                  <c:v>7.8777399999999997E-2</c:v>
                </c:pt>
                <c:pt idx="7471">
                  <c:v>7.882786E-2</c:v>
                </c:pt>
                <c:pt idx="7472">
                  <c:v>7.8879340000000006E-2</c:v>
                </c:pt>
                <c:pt idx="7473">
                  <c:v>7.8930810000000004E-2</c:v>
                </c:pt>
                <c:pt idx="7474">
                  <c:v>7.898239E-2</c:v>
                </c:pt>
                <c:pt idx="7475">
                  <c:v>7.903338E-2</c:v>
                </c:pt>
                <c:pt idx="7476">
                  <c:v>7.9084000000000002E-2</c:v>
                </c:pt>
                <c:pt idx="7477">
                  <c:v>7.9136139999999994E-2</c:v>
                </c:pt>
                <c:pt idx="7478">
                  <c:v>7.9187880000000002E-2</c:v>
                </c:pt>
                <c:pt idx="7479">
                  <c:v>7.9239409999999996E-2</c:v>
                </c:pt>
                <c:pt idx="7480">
                  <c:v>7.9291310000000004E-2</c:v>
                </c:pt>
                <c:pt idx="7481">
                  <c:v>7.9343289999999997E-2</c:v>
                </c:pt>
                <c:pt idx="7482">
                  <c:v>7.9395560000000004E-2</c:v>
                </c:pt>
                <c:pt idx="7483">
                  <c:v>7.944785E-2</c:v>
                </c:pt>
                <c:pt idx="7484">
                  <c:v>7.9499570000000006E-2</c:v>
                </c:pt>
                <c:pt idx="7485">
                  <c:v>7.9551079999999996E-2</c:v>
                </c:pt>
                <c:pt idx="7486">
                  <c:v>7.9603090000000001E-2</c:v>
                </c:pt>
                <c:pt idx="7487">
                  <c:v>7.9681909999999995E-2</c:v>
                </c:pt>
                <c:pt idx="7488">
                  <c:v>7.9733499999999999E-2</c:v>
                </c:pt>
                <c:pt idx="7489">
                  <c:v>7.9785200000000001E-2</c:v>
                </c:pt>
                <c:pt idx="7490">
                  <c:v>7.9812690000000006E-2</c:v>
                </c:pt>
                <c:pt idx="7491">
                  <c:v>7.9865220000000001E-2</c:v>
                </c:pt>
                <c:pt idx="7492">
                  <c:v>7.9917420000000003E-2</c:v>
                </c:pt>
                <c:pt idx="7493">
                  <c:v>7.9969719999999994E-2</c:v>
                </c:pt>
                <c:pt idx="7494">
                  <c:v>8.0022220000000005E-2</c:v>
                </c:pt>
                <c:pt idx="7495">
                  <c:v>8.0075380000000002E-2</c:v>
                </c:pt>
                <c:pt idx="7496">
                  <c:v>8.0129060000000002E-2</c:v>
                </c:pt>
                <c:pt idx="7497">
                  <c:v>8.0209909999999995E-2</c:v>
                </c:pt>
                <c:pt idx="7498">
                  <c:v>8.0262650000000005E-2</c:v>
                </c:pt>
                <c:pt idx="7499">
                  <c:v>8.0315869999999998E-2</c:v>
                </c:pt>
                <c:pt idx="7500">
                  <c:v>8.0369129999999997E-2</c:v>
                </c:pt>
                <c:pt idx="7501">
                  <c:v>8.0422660000000007E-2</c:v>
                </c:pt>
                <c:pt idx="7502">
                  <c:v>8.0449809999999997E-2</c:v>
                </c:pt>
                <c:pt idx="7503">
                  <c:v>8.0503160000000004E-2</c:v>
                </c:pt>
                <c:pt idx="7504">
                  <c:v>8.0557039999999996E-2</c:v>
                </c:pt>
                <c:pt idx="7505">
                  <c:v>8.0638029999999999E-2</c:v>
                </c:pt>
                <c:pt idx="7506">
                  <c:v>8.0691990000000005E-2</c:v>
                </c:pt>
                <c:pt idx="7507">
                  <c:v>8.0745780000000003E-2</c:v>
                </c:pt>
                <c:pt idx="7508">
                  <c:v>8.0799949999999995E-2</c:v>
                </c:pt>
                <c:pt idx="7509">
                  <c:v>8.085444E-2</c:v>
                </c:pt>
                <c:pt idx="7510">
                  <c:v>8.0909490000000001E-2</c:v>
                </c:pt>
                <c:pt idx="7511">
                  <c:v>8.0964839999999996E-2</c:v>
                </c:pt>
                <c:pt idx="7512">
                  <c:v>8.1019400000000005E-2</c:v>
                </c:pt>
                <c:pt idx="7513">
                  <c:v>8.1073720000000002E-2</c:v>
                </c:pt>
                <c:pt idx="7514">
                  <c:v>8.1129499999999993E-2</c:v>
                </c:pt>
                <c:pt idx="7515">
                  <c:v>8.1184999999999993E-2</c:v>
                </c:pt>
                <c:pt idx="7516">
                  <c:v>8.1239400000000003E-2</c:v>
                </c:pt>
                <c:pt idx="7517">
                  <c:v>8.129364E-2</c:v>
                </c:pt>
                <c:pt idx="7518">
                  <c:v>8.1347509999999998E-2</c:v>
                </c:pt>
                <c:pt idx="7519">
                  <c:v>8.1402240000000001E-2</c:v>
                </c:pt>
                <c:pt idx="7520">
                  <c:v>8.1456970000000004E-2</c:v>
                </c:pt>
                <c:pt idx="7521">
                  <c:v>8.1539009999999995E-2</c:v>
                </c:pt>
                <c:pt idx="7522">
                  <c:v>8.1593940000000004E-2</c:v>
                </c:pt>
                <c:pt idx="7523">
                  <c:v>8.164855E-2</c:v>
                </c:pt>
                <c:pt idx="7524">
                  <c:v>8.1704100000000002E-2</c:v>
                </c:pt>
                <c:pt idx="7525">
                  <c:v>8.1760250000000007E-2</c:v>
                </c:pt>
                <c:pt idx="7526">
                  <c:v>8.1816399999999997E-2</c:v>
                </c:pt>
                <c:pt idx="7527">
                  <c:v>8.1845399999999999E-2</c:v>
                </c:pt>
                <c:pt idx="7528">
                  <c:v>8.1900990000000007E-2</c:v>
                </c:pt>
                <c:pt idx="7529">
                  <c:v>8.1956059999999997E-2</c:v>
                </c:pt>
                <c:pt idx="7530">
                  <c:v>8.2037849999999995E-2</c:v>
                </c:pt>
                <c:pt idx="7531">
                  <c:v>8.2092460000000006E-2</c:v>
                </c:pt>
                <c:pt idx="7532">
                  <c:v>8.2147719999999994E-2</c:v>
                </c:pt>
                <c:pt idx="7533">
                  <c:v>8.2203310000000002E-2</c:v>
                </c:pt>
                <c:pt idx="7534">
                  <c:v>8.2259120000000005E-2</c:v>
                </c:pt>
                <c:pt idx="7535">
                  <c:v>8.2314719999999994E-2</c:v>
                </c:pt>
                <c:pt idx="7536">
                  <c:v>8.2397509999999993E-2</c:v>
                </c:pt>
                <c:pt idx="7537">
                  <c:v>8.245334E-2</c:v>
                </c:pt>
                <c:pt idx="7538">
                  <c:v>8.2481209999999999E-2</c:v>
                </c:pt>
                <c:pt idx="7539">
                  <c:v>8.2536609999999996E-2</c:v>
                </c:pt>
                <c:pt idx="7540">
                  <c:v>8.2592559999999995E-2</c:v>
                </c:pt>
                <c:pt idx="7541">
                  <c:v>8.2648689999999997E-2</c:v>
                </c:pt>
                <c:pt idx="7542">
                  <c:v>8.2704299999999994E-2</c:v>
                </c:pt>
                <c:pt idx="7543">
                  <c:v>8.2760239999999999E-2</c:v>
                </c:pt>
                <c:pt idx="7544">
                  <c:v>8.284379E-2</c:v>
                </c:pt>
                <c:pt idx="7545">
                  <c:v>8.2901089999999997E-2</c:v>
                </c:pt>
                <c:pt idx="7546">
                  <c:v>8.2958190000000001E-2</c:v>
                </c:pt>
                <c:pt idx="7547">
                  <c:v>8.3015099999999994E-2</c:v>
                </c:pt>
                <c:pt idx="7548">
                  <c:v>8.3071999999999993E-2</c:v>
                </c:pt>
                <c:pt idx="7549">
                  <c:v>8.3128659999999993E-2</c:v>
                </c:pt>
                <c:pt idx="7550">
                  <c:v>8.3157720000000004E-2</c:v>
                </c:pt>
                <c:pt idx="7551">
                  <c:v>8.3242949999999996E-2</c:v>
                </c:pt>
                <c:pt idx="7552">
                  <c:v>8.3299339999999999E-2</c:v>
                </c:pt>
                <c:pt idx="7553">
                  <c:v>8.3357120000000007E-2</c:v>
                </c:pt>
                <c:pt idx="7554">
                  <c:v>8.3415600000000006E-2</c:v>
                </c:pt>
                <c:pt idx="7555">
                  <c:v>8.3473259999999994E-2</c:v>
                </c:pt>
                <c:pt idx="7556">
                  <c:v>8.3559839999999996E-2</c:v>
                </c:pt>
                <c:pt idx="7557">
                  <c:v>8.3616949999999995E-2</c:v>
                </c:pt>
                <c:pt idx="7558">
                  <c:v>8.3674390000000001E-2</c:v>
                </c:pt>
                <c:pt idx="7559">
                  <c:v>8.3732180000000003E-2</c:v>
                </c:pt>
                <c:pt idx="7560">
                  <c:v>8.3789680000000005E-2</c:v>
                </c:pt>
                <c:pt idx="7561">
                  <c:v>8.3876000000000006E-2</c:v>
                </c:pt>
                <c:pt idx="7562">
                  <c:v>8.3933510000000003E-2</c:v>
                </c:pt>
                <c:pt idx="7563">
                  <c:v>8.3964179999999999E-2</c:v>
                </c:pt>
                <c:pt idx="7564">
                  <c:v>8.4022379999999994E-2</c:v>
                </c:pt>
                <c:pt idx="7565">
                  <c:v>8.4080719999999998E-2</c:v>
                </c:pt>
                <c:pt idx="7566">
                  <c:v>8.4138599999999994E-2</c:v>
                </c:pt>
                <c:pt idx="7567">
                  <c:v>8.4197049999999996E-2</c:v>
                </c:pt>
                <c:pt idx="7568">
                  <c:v>8.4255140000000006E-2</c:v>
                </c:pt>
                <c:pt idx="7569">
                  <c:v>8.4285109999999996E-2</c:v>
                </c:pt>
                <c:pt idx="7570">
                  <c:v>8.4343189999999998E-2</c:v>
                </c:pt>
                <c:pt idx="7571">
                  <c:v>8.4401000000000004E-2</c:v>
                </c:pt>
                <c:pt idx="7572">
                  <c:v>8.4459649999999997E-2</c:v>
                </c:pt>
                <c:pt idx="7573">
                  <c:v>8.4518800000000005E-2</c:v>
                </c:pt>
                <c:pt idx="7574">
                  <c:v>8.4577260000000001E-2</c:v>
                </c:pt>
                <c:pt idx="7575">
                  <c:v>8.4635489999999994E-2</c:v>
                </c:pt>
                <c:pt idx="7576">
                  <c:v>8.4694060000000002E-2</c:v>
                </c:pt>
                <c:pt idx="7577">
                  <c:v>8.4752720000000004E-2</c:v>
                </c:pt>
                <c:pt idx="7578">
                  <c:v>8.4781720000000005E-2</c:v>
                </c:pt>
                <c:pt idx="7579">
                  <c:v>8.4869150000000004E-2</c:v>
                </c:pt>
                <c:pt idx="7580">
                  <c:v>8.4928500000000004E-2</c:v>
                </c:pt>
                <c:pt idx="7581">
                  <c:v>8.4987279999999998E-2</c:v>
                </c:pt>
                <c:pt idx="7582">
                  <c:v>8.5047310000000001E-2</c:v>
                </c:pt>
                <c:pt idx="7583">
                  <c:v>8.5106989999999993E-2</c:v>
                </c:pt>
                <c:pt idx="7584">
                  <c:v>8.5166400000000003E-2</c:v>
                </c:pt>
                <c:pt idx="7585">
                  <c:v>8.5225579999999995E-2</c:v>
                </c:pt>
                <c:pt idx="7586">
                  <c:v>8.528492E-2</c:v>
                </c:pt>
                <c:pt idx="7587">
                  <c:v>8.5343840000000004E-2</c:v>
                </c:pt>
                <c:pt idx="7588">
                  <c:v>8.5404359999999999E-2</c:v>
                </c:pt>
                <c:pt idx="7589">
                  <c:v>8.5465760000000002E-2</c:v>
                </c:pt>
                <c:pt idx="7590">
                  <c:v>8.5526469999999993E-2</c:v>
                </c:pt>
                <c:pt idx="7591">
                  <c:v>8.5587449999999995E-2</c:v>
                </c:pt>
                <c:pt idx="7592">
                  <c:v>8.5648550000000004E-2</c:v>
                </c:pt>
                <c:pt idx="7593">
                  <c:v>8.5740510000000006E-2</c:v>
                </c:pt>
                <c:pt idx="7594">
                  <c:v>8.5801130000000003E-2</c:v>
                </c:pt>
                <c:pt idx="7595">
                  <c:v>8.5861720000000002E-2</c:v>
                </c:pt>
                <c:pt idx="7596">
                  <c:v>8.5923040000000006E-2</c:v>
                </c:pt>
                <c:pt idx="7597">
                  <c:v>8.5984759999999993E-2</c:v>
                </c:pt>
                <c:pt idx="7598">
                  <c:v>8.6016159999999994E-2</c:v>
                </c:pt>
                <c:pt idx="7599">
                  <c:v>8.6107589999999998E-2</c:v>
                </c:pt>
                <c:pt idx="7600">
                  <c:v>8.6168159999999994E-2</c:v>
                </c:pt>
                <c:pt idx="7601">
                  <c:v>8.6228639999999995E-2</c:v>
                </c:pt>
                <c:pt idx="7602">
                  <c:v>8.6289660000000004E-2</c:v>
                </c:pt>
                <c:pt idx="7603">
                  <c:v>8.6350739999999995E-2</c:v>
                </c:pt>
                <c:pt idx="7604">
                  <c:v>8.6411879999999996E-2</c:v>
                </c:pt>
                <c:pt idx="7605">
                  <c:v>8.6472439999999998E-2</c:v>
                </c:pt>
                <c:pt idx="7606">
                  <c:v>8.6533910000000006E-2</c:v>
                </c:pt>
                <c:pt idx="7607">
                  <c:v>8.6595279999999997E-2</c:v>
                </c:pt>
                <c:pt idx="7608">
                  <c:v>8.6687559999999997E-2</c:v>
                </c:pt>
                <c:pt idx="7609">
                  <c:v>8.671856E-2</c:v>
                </c:pt>
                <c:pt idx="7610">
                  <c:v>8.6780609999999994E-2</c:v>
                </c:pt>
                <c:pt idx="7611">
                  <c:v>8.6841680000000004E-2</c:v>
                </c:pt>
                <c:pt idx="7612">
                  <c:v>8.6906059999999993E-2</c:v>
                </c:pt>
                <c:pt idx="7613">
                  <c:v>8.6967539999999996E-2</c:v>
                </c:pt>
                <c:pt idx="7614">
                  <c:v>8.7029259999999997E-2</c:v>
                </c:pt>
                <c:pt idx="7615">
                  <c:v>8.7122859999999996E-2</c:v>
                </c:pt>
                <c:pt idx="7616">
                  <c:v>8.7185879999999993E-2</c:v>
                </c:pt>
                <c:pt idx="7617">
                  <c:v>8.7247909999999998E-2</c:v>
                </c:pt>
                <c:pt idx="7618">
                  <c:v>8.7309810000000002E-2</c:v>
                </c:pt>
                <c:pt idx="7619">
                  <c:v>8.7341089999999996E-2</c:v>
                </c:pt>
                <c:pt idx="7620">
                  <c:v>8.7404510000000005E-2</c:v>
                </c:pt>
                <c:pt idx="7621">
                  <c:v>8.7499110000000005E-2</c:v>
                </c:pt>
                <c:pt idx="7622">
                  <c:v>8.7562180000000003E-2</c:v>
                </c:pt>
                <c:pt idx="7623">
                  <c:v>8.7624820000000006E-2</c:v>
                </c:pt>
                <c:pt idx="7624">
                  <c:v>8.7687689999999999E-2</c:v>
                </c:pt>
                <c:pt idx="7625">
                  <c:v>8.7750700000000001E-2</c:v>
                </c:pt>
                <c:pt idx="7626">
                  <c:v>8.7814119999999996E-2</c:v>
                </c:pt>
                <c:pt idx="7627">
                  <c:v>8.7908749999999994E-2</c:v>
                </c:pt>
                <c:pt idx="7628">
                  <c:v>8.7972090000000003E-2</c:v>
                </c:pt>
                <c:pt idx="7629">
                  <c:v>8.8035279999999994E-2</c:v>
                </c:pt>
                <c:pt idx="7630">
                  <c:v>8.8066809999999995E-2</c:v>
                </c:pt>
                <c:pt idx="7631">
                  <c:v>8.8130189999999997E-2</c:v>
                </c:pt>
                <c:pt idx="7632">
                  <c:v>8.8194060000000005E-2</c:v>
                </c:pt>
                <c:pt idx="7633">
                  <c:v>8.8257340000000004E-2</c:v>
                </c:pt>
                <c:pt idx="7634">
                  <c:v>8.8352280000000005E-2</c:v>
                </c:pt>
                <c:pt idx="7635">
                  <c:v>8.8416099999999997E-2</c:v>
                </c:pt>
                <c:pt idx="7636">
                  <c:v>8.8479409999999994E-2</c:v>
                </c:pt>
                <c:pt idx="7637">
                  <c:v>8.8543109999999994E-2</c:v>
                </c:pt>
                <c:pt idx="7638">
                  <c:v>8.8607060000000001E-2</c:v>
                </c:pt>
                <c:pt idx="7639">
                  <c:v>8.8639209999999996E-2</c:v>
                </c:pt>
                <c:pt idx="7640">
                  <c:v>8.8734099999999996E-2</c:v>
                </c:pt>
                <c:pt idx="7641">
                  <c:v>8.8797680000000004E-2</c:v>
                </c:pt>
                <c:pt idx="7642">
                  <c:v>8.8861659999999995E-2</c:v>
                </c:pt>
                <c:pt idx="7643">
                  <c:v>8.8925589999999999E-2</c:v>
                </c:pt>
                <c:pt idx="7644">
                  <c:v>8.8990079999999999E-2</c:v>
                </c:pt>
                <c:pt idx="7645">
                  <c:v>8.905457E-2</c:v>
                </c:pt>
                <c:pt idx="7646">
                  <c:v>8.9151240000000007E-2</c:v>
                </c:pt>
                <c:pt idx="7647">
                  <c:v>8.9214860000000007E-2</c:v>
                </c:pt>
                <c:pt idx="7648">
                  <c:v>8.9278499999999997E-2</c:v>
                </c:pt>
                <c:pt idx="7649">
                  <c:v>8.9311180000000004E-2</c:v>
                </c:pt>
                <c:pt idx="7650">
                  <c:v>8.9375819999999995E-2</c:v>
                </c:pt>
                <c:pt idx="7651">
                  <c:v>8.9440740000000005E-2</c:v>
                </c:pt>
                <c:pt idx="7652">
                  <c:v>8.950545E-2</c:v>
                </c:pt>
                <c:pt idx="7653">
                  <c:v>8.9602490000000007E-2</c:v>
                </c:pt>
                <c:pt idx="7654">
                  <c:v>8.9667750000000004E-2</c:v>
                </c:pt>
                <c:pt idx="7655">
                  <c:v>8.9732610000000004E-2</c:v>
                </c:pt>
                <c:pt idx="7656">
                  <c:v>8.9797580000000002E-2</c:v>
                </c:pt>
                <c:pt idx="7657">
                  <c:v>8.98621E-2</c:v>
                </c:pt>
                <c:pt idx="7658">
                  <c:v>8.9926759999999994E-2</c:v>
                </c:pt>
                <c:pt idx="7659">
                  <c:v>8.9992069999999993E-2</c:v>
                </c:pt>
                <c:pt idx="7660">
                  <c:v>9.0057280000000003E-2</c:v>
                </c:pt>
                <c:pt idx="7661">
                  <c:v>9.0121919999999994E-2</c:v>
                </c:pt>
                <c:pt idx="7662">
                  <c:v>9.0186859999999994E-2</c:v>
                </c:pt>
                <c:pt idx="7663">
                  <c:v>9.0252219999999994E-2</c:v>
                </c:pt>
                <c:pt idx="7664">
                  <c:v>9.0317739999999994E-2</c:v>
                </c:pt>
                <c:pt idx="7665">
                  <c:v>9.0383249999999998E-2</c:v>
                </c:pt>
                <c:pt idx="7666">
                  <c:v>9.0480560000000002E-2</c:v>
                </c:pt>
                <c:pt idx="7667">
                  <c:v>9.0546199999999993E-2</c:v>
                </c:pt>
                <c:pt idx="7668">
                  <c:v>9.061205E-2</c:v>
                </c:pt>
                <c:pt idx="7669">
                  <c:v>9.0678369999999994E-2</c:v>
                </c:pt>
                <c:pt idx="7670">
                  <c:v>9.0744640000000001E-2</c:v>
                </c:pt>
                <c:pt idx="7671">
                  <c:v>9.0777659999999996E-2</c:v>
                </c:pt>
                <c:pt idx="7672">
                  <c:v>9.0876490000000004E-2</c:v>
                </c:pt>
                <c:pt idx="7673">
                  <c:v>9.0943010000000005E-2</c:v>
                </c:pt>
                <c:pt idx="7674">
                  <c:v>9.1009450000000006E-2</c:v>
                </c:pt>
                <c:pt idx="7675">
                  <c:v>9.1076840000000006E-2</c:v>
                </c:pt>
                <c:pt idx="7676">
                  <c:v>9.1143249999999995E-2</c:v>
                </c:pt>
                <c:pt idx="7677">
                  <c:v>9.1209319999999997E-2</c:v>
                </c:pt>
                <c:pt idx="7678">
                  <c:v>9.1308990000000007E-2</c:v>
                </c:pt>
                <c:pt idx="7679">
                  <c:v>9.1375579999999998E-2</c:v>
                </c:pt>
                <c:pt idx="7680">
                  <c:v>9.1441700000000001E-2</c:v>
                </c:pt>
                <c:pt idx="7681">
                  <c:v>9.1508030000000004E-2</c:v>
                </c:pt>
                <c:pt idx="7682">
                  <c:v>9.1574340000000004E-2</c:v>
                </c:pt>
                <c:pt idx="7683">
                  <c:v>9.1607090000000002E-2</c:v>
                </c:pt>
                <c:pt idx="7684">
                  <c:v>9.1705480000000006E-2</c:v>
                </c:pt>
                <c:pt idx="7685">
                  <c:v>9.1772690000000004E-2</c:v>
                </c:pt>
                <c:pt idx="7686">
                  <c:v>9.1839260000000006E-2</c:v>
                </c:pt>
                <c:pt idx="7687">
                  <c:v>9.1905979999999998E-2</c:v>
                </c:pt>
                <c:pt idx="7688">
                  <c:v>9.197284E-2</c:v>
                </c:pt>
                <c:pt idx="7689">
                  <c:v>9.2039860000000001E-2</c:v>
                </c:pt>
                <c:pt idx="7690">
                  <c:v>9.2139760000000001E-2</c:v>
                </c:pt>
                <c:pt idx="7691">
                  <c:v>9.2206739999999995E-2</c:v>
                </c:pt>
                <c:pt idx="7692">
                  <c:v>9.227341E-2</c:v>
                </c:pt>
                <c:pt idx="7693">
                  <c:v>9.2340420000000006E-2</c:v>
                </c:pt>
                <c:pt idx="7694">
                  <c:v>9.2374139999999993E-2</c:v>
                </c:pt>
                <c:pt idx="7695">
                  <c:v>9.2441079999999995E-2</c:v>
                </c:pt>
                <c:pt idx="7696">
                  <c:v>9.2507740000000005E-2</c:v>
                </c:pt>
                <c:pt idx="7697">
                  <c:v>9.2607149999999999E-2</c:v>
                </c:pt>
                <c:pt idx="7698">
                  <c:v>9.2674129999999993E-2</c:v>
                </c:pt>
                <c:pt idx="7699">
                  <c:v>9.2741290000000004E-2</c:v>
                </c:pt>
                <c:pt idx="7700">
                  <c:v>9.2808379999999996E-2</c:v>
                </c:pt>
                <c:pt idx="7701">
                  <c:v>9.28755E-2</c:v>
                </c:pt>
                <c:pt idx="7702">
                  <c:v>9.2909389999999994E-2</c:v>
                </c:pt>
                <c:pt idx="7703">
                  <c:v>9.3009990000000001E-2</c:v>
                </c:pt>
                <c:pt idx="7704">
                  <c:v>9.3077460000000001E-2</c:v>
                </c:pt>
                <c:pt idx="7705">
                  <c:v>9.3145389999999995E-2</c:v>
                </c:pt>
                <c:pt idx="7706">
                  <c:v>9.3213950000000004E-2</c:v>
                </c:pt>
                <c:pt idx="7707">
                  <c:v>9.3282580000000004E-2</c:v>
                </c:pt>
                <c:pt idx="7708">
                  <c:v>9.3350589999999997E-2</c:v>
                </c:pt>
                <c:pt idx="7709">
                  <c:v>9.3418680000000004E-2</c:v>
                </c:pt>
                <c:pt idx="7710">
                  <c:v>9.3488160000000001E-2</c:v>
                </c:pt>
                <c:pt idx="7711">
                  <c:v>9.3555120000000005E-2</c:v>
                </c:pt>
                <c:pt idx="7712">
                  <c:v>9.3622579999999997E-2</c:v>
                </c:pt>
                <c:pt idx="7713">
                  <c:v>9.3690529999999994E-2</c:v>
                </c:pt>
                <c:pt idx="7714">
                  <c:v>9.3758140000000004E-2</c:v>
                </c:pt>
                <c:pt idx="7715">
                  <c:v>9.3826439999999997E-2</c:v>
                </c:pt>
                <c:pt idx="7716">
                  <c:v>9.3894130000000006E-2</c:v>
                </c:pt>
                <c:pt idx="7717">
                  <c:v>9.3961680000000006E-2</c:v>
                </c:pt>
                <c:pt idx="7718">
                  <c:v>9.4030680000000005E-2</c:v>
                </c:pt>
                <c:pt idx="7719">
                  <c:v>9.4098589999999996E-2</c:v>
                </c:pt>
                <c:pt idx="7720">
                  <c:v>9.4166420000000001E-2</c:v>
                </c:pt>
                <c:pt idx="7721">
                  <c:v>9.4234680000000001E-2</c:v>
                </c:pt>
                <c:pt idx="7722">
                  <c:v>9.4303819999999997E-2</c:v>
                </c:pt>
                <c:pt idx="7723">
                  <c:v>9.4372609999999996E-2</c:v>
                </c:pt>
                <c:pt idx="7724">
                  <c:v>9.4475660000000003E-2</c:v>
                </c:pt>
                <c:pt idx="7725">
                  <c:v>9.454456E-2</c:v>
                </c:pt>
                <c:pt idx="7726">
                  <c:v>9.461369E-2</c:v>
                </c:pt>
                <c:pt idx="7727">
                  <c:v>9.4683130000000004E-2</c:v>
                </c:pt>
                <c:pt idx="7728">
                  <c:v>9.4718609999999995E-2</c:v>
                </c:pt>
                <c:pt idx="7729">
                  <c:v>9.4789029999999996E-2</c:v>
                </c:pt>
                <c:pt idx="7730">
                  <c:v>9.4893119999999997E-2</c:v>
                </c:pt>
                <c:pt idx="7731">
                  <c:v>9.4961779999999996E-2</c:v>
                </c:pt>
                <c:pt idx="7732">
                  <c:v>9.5031060000000001E-2</c:v>
                </c:pt>
                <c:pt idx="7733">
                  <c:v>9.5101249999999998E-2</c:v>
                </c:pt>
                <c:pt idx="7734">
                  <c:v>9.517109E-2</c:v>
                </c:pt>
                <c:pt idx="7735">
                  <c:v>9.5241699999999999E-2</c:v>
                </c:pt>
                <c:pt idx="7736">
                  <c:v>9.5347119999999994E-2</c:v>
                </c:pt>
                <c:pt idx="7737">
                  <c:v>9.5417150000000006E-2</c:v>
                </c:pt>
                <c:pt idx="7738">
                  <c:v>9.5453129999999997E-2</c:v>
                </c:pt>
                <c:pt idx="7739">
                  <c:v>9.5523940000000002E-2</c:v>
                </c:pt>
                <c:pt idx="7740">
                  <c:v>9.5594380000000007E-2</c:v>
                </c:pt>
                <c:pt idx="7741">
                  <c:v>9.5664639999999995E-2</c:v>
                </c:pt>
                <c:pt idx="7742">
                  <c:v>9.5734780000000005E-2</c:v>
                </c:pt>
                <c:pt idx="7743">
                  <c:v>9.5804840000000002E-2</c:v>
                </c:pt>
                <c:pt idx="7744">
                  <c:v>9.5875009999999997E-2</c:v>
                </c:pt>
                <c:pt idx="7745">
                  <c:v>9.5981720000000006E-2</c:v>
                </c:pt>
                <c:pt idx="7746">
                  <c:v>9.6017320000000003E-2</c:v>
                </c:pt>
                <c:pt idx="7747">
                  <c:v>9.6088450000000006E-2</c:v>
                </c:pt>
                <c:pt idx="7748">
                  <c:v>9.6159819999999993E-2</c:v>
                </c:pt>
                <c:pt idx="7749">
                  <c:v>9.6231090000000005E-2</c:v>
                </c:pt>
                <c:pt idx="7750">
                  <c:v>9.6338110000000005E-2</c:v>
                </c:pt>
                <c:pt idx="7751">
                  <c:v>9.6409610000000007E-2</c:v>
                </c:pt>
                <c:pt idx="7752">
                  <c:v>9.6481720000000007E-2</c:v>
                </c:pt>
                <c:pt idx="7753">
                  <c:v>9.6553360000000005E-2</c:v>
                </c:pt>
                <c:pt idx="7754">
                  <c:v>9.6589999999999995E-2</c:v>
                </c:pt>
                <c:pt idx="7755">
                  <c:v>9.6662159999999997E-2</c:v>
                </c:pt>
                <c:pt idx="7756">
                  <c:v>9.6769930000000004E-2</c:v>
                </c:pt>
                <c:pt idx="7757">
                  <c:v>9.6841559999999993E-2</c:v>
                </c:pt>
                <c:pt idx="7758">
                  <c:v>9.6913490000000005E-2</c:v>
                </c:pt>
                <c:pt idx="7759">
                  <c:v>9.6985390000000005E-2</c:v>
                </c:pt>
                <c:pt idx="7760">
                  <c:v>9.7056890000000007E-2</c:v>
                </c:pt>
                <c:pt idx="7761">
                  <c:v>9.7165050000000003E-2</c:v>
                </c:pt>
                <c:pt idx="7762">
                  <c:v>9.7237970000000007E-2</c:v>
                </c:pt>
                <c:pt idx="7763">
                  <c:v>9.7311339999999996E-2</c:v>
                </c:pt>
                <c:pt idx="7764">
                  <c:v>9.7384760000000001E-2</c:v>
                </c:pt>
                <c:pt idx="7765">
                  <c:v>9.7421480000000005E-2</c:v>
                </c:pt>
                <c:pt idx="7766">
                  <c:v>9.7494929999999994E-2</c:v>
                </c:pt>
                <c:pt idx="7767">
                  <c:v>9.7568879999999997E-2</c:v>
                </c:pt>
                <c:pt idx="7768">
                  <c:v>9.7679379999999996E-2</c:v>
                </c:pt>
                <c:pt idx="7769">
                  <c:v>9.7752989999999998E-2</c:v>
                </c:pt>
                <c:pt idx="7770">
                  <c:v>9.7826319999999994E-2</c:v>
                </c:pt>
                <c:pt idx="7771">
                  <c:v>9.7900039999999994E-2</c:v>
                </c:pt>
                <c:pt idx="7772">
                  <c:v>9.7973790000000005E-2</c:v>
                </c:pt>
                <c:pt idx="7773">
                  <c:v>9.8048319999999994E-2</c:v>
                </c:pt>
                <c:pt idx="7774">
                  <c:v>9.8159560000000007E-2</c:v>
                </c:pt>
                <c:pt idx="7775">
                  <c:v>9.8235139999999999E-2</c:v>
                </c:pt>
                <c:pt idx="7776">
                  <c:v>9.8273009999999994E-2</c:v>
                </c:pt>
                <c:pt idx="7777">
                  <c:v>9.8347409999999996E-2</c:v>
                </c:pt>
                <c:pt idx="7778">
                  <c:v>9.845959E-2</c:v>
                </c:pt>
                <c:pt idx="7779">
                  <c:v>9.8534880000000005E-2</c:v>
                </c:pt>
                <c:pt idx="7780">
                  <c:v>9.8609989999999995E-2</c:v>
                </c:pt>
                <c:pt idx="7781">
                  <c:v>9.8684880000000003E-2</c:v>
                </c:pt>
                <c:pt idx="7782">
                  <c:v>9.8759680000000002E-2</c:v>
                </c:pt>
                <c:pt idx="7783">
                  <c:v>9.8871310000000004E-2</c:v>
                </c:pt>
                <c:pt idx="7784">
                  <c:v>9.8946720000000002E-2</c:v>
                </c:pt>
                <c:pt idx="7785">
                  <c:v>9.8985050000000005E-2</c:v>
                </c:pt>
                <c:pt idx="7786">
                  <c:v>9.9060490000000001E-2</c:v>
                </c:pt>
                <c:pt idx="7787">
                  <c:v>9.9136119999999994E-2</c:v>
                </c:pt>
                <c:pt idx="7788">
                  <c:v>9.9211880000000002E-2</c:v>
                </c:pt>
                <c:pt idx="7789">
                  <c:v>9.9324999999999997E-2</c:v>
                </c:pt>
                <c:pt idx="7790">
                  <c:v>9.94004E-2</c:v>
                </c:pt>
                <c:pt idx="7791">
                  <c:v>9.9476410000000001E-2</c:v>
                </c:pt>
                <c:pt idx="7792">
                  <c:v>9.9552260000000004E-2</c:v>
                </c:pt>
                <c:pt idx="7793">
                  <c:v>9.9628410000000001E-2</c:v>
                </c:pt>
                <c:pt idx="7794">
                  <c:v>9.9704559999999998E-2</c:v>
                </c:pt>
                <c:pt idx="7795">
                  <c:v>9.9742700000000004E-2</c:v>
                </c:pt>
                <c:pt idx="7796">
                  <c:v>9.9857660000000001E-2</c:v>
                </c:pt>
                <c:pt idx="7797">
                  <c:v>9.9933709999999995E-2</c:v>
                </c:pt>
                <c:pt idx="7798">
                  <c:v>0.10001069999999999</c:v>
                </c:pt>
                <c:pt idx="7799">
                  <c:v>0.1000881</c:v>
                </c:pt>
                <c:pt idx="7800">
                  <c:v>0.1001659</c:v>
                </c:pt>
                <c:pt idx="7801">
                  <c:v>0.1002826</c:v>
                </c:pt>
                <c:pt idx="7802">
                  <c:v>0.1003604</c:v>
                </c:pt>
                <c:pt idx="7803">
                  <c:v>0.1004003</c:v>
                </c:pt>
                <c:pt idx="7804">
                  <c:v>0.1004775</c:v>
                </c:pt>
                <c:pt idx="7805">
                  <c:v>0.1005542</c:v>
                </c:pt>
                <c:pt idx="7806">
                  <c:v>0.1006312</c:v>
                </c:pt>
                <c:pt idx="7807">
                  <c:v>0.1007469</c:v>
                </c:pt>
                <c:pt idx="7808">
                  <c:v>0.10082439999999999</c:v>
                </c:pt>
                <c:pt idx="7809">
                  <c:v>0.10090250000000001</c:v>
                </c:pt>
                <c:pt idx="7810">
                  <c:v>0.1009803</c:v>
                </c:pt>
                <c:pt idx="7811">
                  <c:v>0.1010968</c:v>
                </c:pt>
                <c:pt idx="7812">
                  <c:v>0.10117429999999999</c:v>
                </c:pt>
                <c:pt idx="7813">
                  <c:v>0.1012135</c:v>
                </c:pt>
                <c:pt idx="7814">
                  <c:v>0.1012918</c:v>
                </c:pt>
                <c:pt idx="7815">
                  <c:v>0.1013698</c:v>
                </c:pt>
                <c:pt idx="7816">
                  <c:v>0.1014864</c:v>
                </c:pt>
                <c:pt idx="7817">
                  <c:v>0.1015649</c:v>
                </c:pt>
                <c:pt idx="7818">
                  <c:v>0.1016432</c:v>
                </c:pt>
                <c:pt idx="7819">
                  <c:v>0.1017212</c:v>
                </c:pt>
                <c:pt idx="7820">
                  <c:v>0.10176159999999999</c:v>
                </c:pt>
                <c:pt idx="7821">
                  <c:v>0.1018394</c:v>
                </c:pt>
                <c:pt idx="7822">
                  <c:v>0.10191699999999999</c:v>
                </c:pt>
                <c:pt idx="7823">
                  <c:v>0.1020351</c:v>
                </c:pt>
                <c:pt idx="7824">
                  <c:v>0.1021132</c:v>
                </c:pt>
                <c:pt idx="7825">
                  <c:v>0.1021923</c:v>
                </c:pt>
                <c:pt idx="7826">
                  <c:v>0.10227169999999999</c:v>
                </c:pt>
                <c:pt idx="7827">
                  <c:v>0.10235030000000001</c:v>
                </c:pt>
                <c:pt idx="7828">
                  <c:v>0.1024678</c:v>
                </c:pt>
                <c:pt idx="7829">
                  <c:v>0.10250769999999999</c:v>
                </c:pt>
                <c:pt idx="7830">
                  <c:v>0.10258639999999999</c:v>
                </c:pt>
                <c:pt idx="7831">
                  <c:v>0.1026657</c:v>
                </c:pt>
                <c:pt idx="7832">
                  <c:v>0.102745</c:v>
                </c:pt>
                <c:pt idx="7833">
                  <c:v>0.1028641</c:v>
                </c:pt>
                <c:pt idx="7834">
                  <c:v>0.1029436</c:v>
                </c:pt>
                <c:pt idx="7835">
                  <c:v>0.1030233</c:v>
                </c:pt>
                <c:pt idx="7836">
                  <c:v>0.10310279999999999</c:v>
                </c:pt>
                <c:pt idx="7837">
                  <c:v>0.1031435</c:v>
                </c:pt>
                <c:pt idx="7838">
                  <c:v>0.1032642</c:v>
                </c:pt>
                <c:pt idx="7839">
                  <c:v>0.10334400000000001</c:v>
                </c:pt>
                <c:pt idx="7840">
                  <c:v>0.1034238</c:v>
                </c:pt>
                <c:pt idx="7841">
                  <c:v>0.1035045</c:v>
                </c:pt>
                <c:pt idx="7842">
                  <c:v>0.1035852</c:v>
                </c:pt>
                <c:pt idx="7843">
                  <c:v>0.1036266</c:v>
                </c:pt>
                <c:pt idx="7844">
                  <c:v>0.1037468</c:v>
                </c:pt>
                <c:pt idx="7845">
                  <c:v>0.103828</c:v>
                </c:pt>
                <c:pt idx="7846">
                  <c:v>0.1039084</c:v>
                </c:pt>
                <c:pt idx="7847">
                  <c:v>0.1039902</c:v>
                </c:pt>
                <c:pt idx="7848">
                  <c:v>0.1040722</c:v>
                </c:pt>
                <c:pt idx="7849">
                  <c:v>0.1041142</c:v>
                </c:pt>
                <c:pt idx="7850">
                  <c:v>0.10423789999999999</c:v>
                </c:pt>
                <c:pt idx="7851">
                  <c:v>0.10432180000000001</c:v>
                </c:pt>
                <c:pt idx="7852">
                  <c:v>0.1044052</c:v>
                </c:pt>
                <c:pt idx="7853">
                  <c:v>0.10448730000000001</c:v>
                </c:pt>
                <c:pt idx="7854">
                  <c:v>0.1045691</c:v>
                </c:pt>
                <c:pt idx="7855">
                  <c:v>0.1046928</c:v>
                </c:pt>
                <c:pt idx="7856">
                  <c:v>0.1047753</c:v>
                </c:pt>
                <c:pt idx="7857">
                  <c:v>0.1048578</c:v>
                </c:pt>
                <c:pt idx="7858">
                  <c:v>0.10494050000000001</c:v>
                </c:pt>
                <c:pt idx="7859">
                  <c:v>0.1050238</c:v>
                </c:pt>
                <c:pt idx="7860">
                  <c:v>0.1051483</c:v>
                </c:pt>
                <c:pt idx="7861">
                  <c:v>0.1052317</c:v>
                </c:pt>
                <c:pt idx="7862">
                  <c:v>0.10531450000000001</c:v>
                </c:pt>
                <c:pt idx="7863">
                  <c:v>0.10540049999999999</c:v>
                </c:pt>
                <c:pt idx="7864">
                  <c:v>0.10552839999999999</c:v>
                </c:pt>
                <c:pt idx="7865">
                  <c:v>0.105611</c:v>
                </c:pt>
                <c:pt idx="7866">
                  <c:v>0.1056547</c:v>
                </c:pt>
                <c:pt idx="7867">
                  <c:v>0.1057818</c:v>
                </c:pt>
                <c:pt idx="7868">
                  <c:v>0.1058665</c:v>
                </c:pt>
                <c:pt idx="7869">
                  <c:v>0.1059519</c:v>
                </c:pt>
                <c:pt idx="7870">
                  <c:v>0.10603890000000001</c:v>
                </c:pt>
                <c:pt idx="7871">
                  <c:v>0.10612539999999999</c:v>
                </c:pt>
                <c:pt idx="7872">
                  <c:v>0.1062121</c:v>
                </c:pt>
                <c:pt idx="7873">
                  <c:v>0.1063424</c:v>
                </c:pt>
                <c:pt idx="7874">
                  <c:v>0.1064295</c:v>
                </c:pt>
                <c:pt idx="7875">
                  <c:v>0.1065164</c:v>
                </c:pt>
                <c:pt idx="7876">
                  <c:v>0.1066028</c:v>
                </c:pt>
                <c:pt idx="7877">
                  <c:v>0.1066891</c:v>
                </c:pt>
                <c:pt idx="7878">
                  <c:v>0.10677590000000001</c:v>
                </c:pt>
                <c:pt idx="7879">
                  <c:v>0.10686229999999999</c:v>
                </c:pt>
                <c:pt idx="7880">
                  <c:v>0.1069489</c:v>
                </c:pt>
                <c:pt idx="7881">
                  <c:v>0.1070364</c:v>
                </c:pt>
                <c:pt idx="7882">
                  <c:v>0.107124</c:v>
                </c:pt>
                <c:pt idx="7883">
                  <c:v>0.10721169999999999</c:v>
                </c:pt>
                <c:pt idx="7884">
                  <c:v>0.1072993</c:v>
                </c:pt>
                <c:pt idx="7885">
                  <c:v>0.1073872</c:v>
                </c:pt>
                <c:pt idx="7886">
                  <c:v>0.1074746</c:v>
                </c:pt>
                <c:pt idx="7887">
                  <c:v>0.10756209999999999</c:v>
                </c:pt>
                <c:pt idx="7888">
                  <c:v>0.1076501</c:v>
                </c:pt>
                <c:pt idx="7889">
                  <c:v>0.10778210000000001</c:v>
                </c:pt>
                <c:pt idx="7890">
                  <c:v>0.1078711</c:v>
                </c:pt>
                <c:pt idx="7891">
                  <c:v>0.1079157</c:v>
                </c:pt>
                <c:pt idx="7892">
                  <c:v>0.10800419999999999</c:v>
                </c:pt>
                <c:pt idx="7893">
                  <c:v>0.10813639999999999</c:v>
                </c:pt>
                <c:pt idx="7894">
                  <c:v>0.1082251</c:v>
                </c:pt>
                <c:pt idx="7895">
                  <c:v>0.10831399999999999</c:v>
                </c:pt>
                <c:pt idx="7896">
                  <c:v>0.10840320000000001</c:v>
                </c:pt>
                <c:pt idx="7897">
                  <c:v>0.1084929</c:v>
                </c:pt>
                <c:pt idx="7898">
                  <c:v>0.108627</c:v>
                </c:pt>
                <c:pt idx="7899">
                  <c:v>0.1087166</c:v>
                </c:pt>
                <c:pt idx="7900">
                  <c:v>0.1087611</c:v>
                </c:pt>
                <c:pt idx="7901">
                  <c:v>0.108851</c:v>
                </c:pt>
                <c:pt idx="7902">
                  <c:v>0.10894040000000001</c:v>
                </c:pt>
                <c:pt idx="7903">
                  <c:v>0.1090742</c:v>
                </c:pt>
                <c:pt idx="7904">
                  <c:v>0.10916380000000001</c:v>
                </c:pt>
                <c:pt idx="7905">
                  <c:v>0.10925360000000001</c:v>
                </c:pt>
                <c:pt idx="7906">
                  <c:v>0.1093432</c:v>
                </c:pt>
                <c:pt idx="7907">
                  <c:v>0.1094328</c:v>
                </c:pt>
                <c:pt idx="7908">
                  <c:v>0.10956630000000001</c:v>
                </c:pt>
                <c:pt idx="7909">
                  <c:v>0.10961029999999999</c:v>
                </c:pt>
                <c:pt idx="7910">
                  <c:v>0.1097008</c:v>
                </c:pt>
                <c:pt idx="7911">
                  <c:v>0.1097909</c:v>
                </c:pt>
                <c:pt idx="7912">
                  <c:v>0.10988149999999999</c:v>
                </c:pt>
                <c:pt idx="7913">
                  <c:v>0.11001619999999999</c:v>
                </c:pt>
                <c:pt idx="7914">
                  <c:v>0.11010639999999999</c:v>
                </c:pt>
                <c:pt idx="7915">
                  <c:v>0.1101969</c:v>
                </c:pt>
                <c:pt idx="7916">
                  <c:v>0.1102426</c:v>
                </c:pt>
                <c:pt idx="7917">
                  <c:v>0.1103765</c:v>
                </c:pt>
                <c:pt idx="7918">
                  <c:v>0.1104676</c:v>
                </c:pt>
                <c:pt idx="7919">
                  <c:v>0.1105585</c:v>
                </c:pt>
                <c:pt idx="7920">
                  <c:v>0.11064980000000001</c:v>
                </c:pt>
                <c:pt idx="7921">
                  <c:v>0.1107414</c:v>
                </c:pt>
                <c:pt idx="7922">
                  <c:v>0.110833</c:v>
                </c:pt>
                <c:pt idx="7923">
                  <c:v>0.1109228</c:v>
                </c:pt>
                <c:pt idx="7924">
                  <c:v>0.1110153</c:v>
                </c:pt>
                <c:pt idx="7925">
                  <c:v>0.1111074</c:v>
                </c:pt>
                <c:pt idx="7926">
                  <c:v>0.1112443</c:v>
                </c:pt>
                <c:pt idx="7927">
                  <c:v>0.111336</c:v>
                </c:pt>
                <c:pt idx="7928">
                  <c:v>0.11142829999999999</c:v>
                </c:pt>
                <c:pt idx="7929">
                  <c:v>0.11152049999999999</c:v>
                </c:pt>
                <c:pt idx="7930">
                  <c:v>0.11161260000000001</c:v>
                </c:pt>
                <c:pt idx="7931">
                  <c:v>0.1116581</c:v>
                </c:pt>
                <c:pt idx="7932">
                  <c:v>0.1117948</c:v>
                </c:pt>
                <c:pt idx="7933">
                  <c:v>0.1118873</c:v>
                </c:pt>
                <c:pt idx="7934">
                  <c:v>0.1119797</c:v>
                </c:pt>
                <c:pt idx="7935">
                  <c:v>0.1120722</c:v>
                </c:pt>
                <c:pt idx="7936">
                  <c:v>0.1121651</c:v>
                </c:pt>
                <c:pt idx="7937">
                  <c:v>0.1123036</c:v>
                </c:pt>
                <c:pt idx="7938">
                  <c:v>0.1123511</c:v>
                </c:pt>
                <c:pt idx="7939">
                  <c:v>0.1124444</c:v>
                </c:pt>
                <c:pt idx="7940">
                  <c:v>0.11253730000000001</c:v>
                </c:pt>
                <c:pt idx="7941">
                  <c:v>0.1126751</c:v>
                </c:pt>
                <c:pt idx="7942">
                  <c:v>0.1127682</c:v>
                </c:pt>
                <c:pt idx="7943">
                  <c:v>0.11286110000000001</c:v>
                </c:pt>
                <c:pt idx="7944">
                  <c:v>0.1129545</c:v>
                </c:pt>
                <c:pt idx="7945">
                  <c:v>0.1130009</c:v>
                </c:pt>
                <c:pt idx="7946">
                  <c:v>0.1131394</c:v>
                </c:pt>
                <c:pt idx="7947">
                  <c:v>0.1132326</c:v>
                </c:pt>
                <c:pt idx="7948">
                  <c:v>0.1133262</c:v>
                </c:pt>
                <c:pt idx="7949">
                  <c:v>0.1134662</c:v>
                </c:pt>
                <c:pt idx="7950">
                  <c:v>0.1135597</c:v>
                </c:pt>
                <c:pt idx="7951">
                  <c:v>0.1136537</c:v>
                </c:pt>
                <c:pt idx="7952">
                  <c:v>0.113748</c:v>
                </c:pt>
                <c:pt idx="7953">
                  <c:v>0.1137954</c:v>
                </c:pt>
                <c:pt idx="7954">
                  <c:v>0.1139372</c:v>
                </c:pt>
                <c:pt idx="7955">
                  <c:v>0.11403249999999999</c:v>
                </c:pt>
                <c:pt idx="7956">
                  <c:v>0.1141277</c:v>
                </c:pt>
                <c:pt idx="7957">
                  <c:v>0.1142229</c:v>
                </c:pt>
                <c:pt idx="7958">
                  <c:v>0.1143651</c:v>
                </c:pt>
                <c:pt idx="7959">
                  <c:v>0.1144607</c:v>
                </c:pt>
                <c:pt idx="7960">
                  <c:v>0.1145084</c:v>
                </c:pt>
                <c:pt idx="7961">
                  <c:v>0.1146032</c:v>
                </c:pt>
                <c:pt idx="7962">
                  <c:v>0.1147449</c:v>
                </c:pt>
                <c:pt idx="7963">
                  <c:v>0.1148405</c:v>
                </c:pt>
                <c:pt idx="7964">
                  <c:v>0.1149361</c:v>
                </c:pt>
                <c:pt idx="7965">
                  <c:v>0.1150321</c:v>
                </c:pt>
                <c:pt idx="7966">
                  <c:v>0.1151281</c:v>
                </c:pt>
                <c:pt idx="7967">
                  <c:v>0.1152712</c:v>
                </c:pt>
                <c:pt idx="7968">
                  <c:v>0.1153198</c:v>
                </c:pt>
                <c:pt idx="7969">
                  <c:v>0.11541609999999999</c:v>
                </c:pt>
                <c:pt idx="7970">
                  <c:v>0.11551169999999999</c:v>
                </c:pt>
                <c:pt idx="7971">
                  <c:v>0.11560719999999999</c:v>
                </c:pt>
                <c:pt idx="7972">
                  <c:v>0.1157506</c:v>
                </c:pt>
                <c:pt idx="7973">
                  <c:v>0.1158467</c:v>
                </c:pt>
                <c:pt idx="7974">
                  <c:v>0.1159429</c:v>
                </c:pt>
                <c:pt idx="7975">
                  <c:v>0.11599139999999999</c:v>
                </c:pt>
                <c:pt idx="7976">
                  <c:v>0.1160873</c:v>
                </c:pt>
                <c:pt idx="7977">
                  <c:v>0.1162306</c:v>
                </c:pt>
                <c:pt idx="7978">
                  <c:v>0.1163266</c:v>
                </c:pt>
                <c:pt idx="7979">
                  <c:v>0.1164234</c:v>
                </c:pt>
                <c:pt idx="7980">
                  <c:v>0.1165677</c:v>
                </c:pt>
                <c:pt idx="7981">
                  <c:v>0.116664</c:v>
                </c:pt>
                <c:pt idx="7982">
                  <c:v>0.1167116</c:v>
                </c:pt>
                <c:pt idx="7983">
                  <c:v>0.1168085</c:v>
                </c:pt>
                <c:pt idx="7984">
                  <c:v>0.1169544</c:v>
                </c:pt>
                <c:pt idx="7985">
                  <c:v>0.1170518</c:v>
                </c:pt>
                <c:pt idx="7986">
                  <c:v>0.1171489</c:v>
                </c:pt>
                <c:pt idx="7987">
                  <c:v>0.1172465</c:v>
                </c:pt>
                <c:pt idx="7988">
                  <c:v>0.11734410000000001</c:v>
                </c:pt>
                <c:pt idx="7989">
                  <c:v>0.117441</c:v>
                </c:pt>
                <c:pt idx="7990">
                  <c:v>0.1175398</c:v>
                </c:pt>
                <c:pt idx="7991">
                  <c:v>0.11763849999999999</c:v>
                </c:pt>
                <c:pt idx="7992">
                  <c:v>0.11773690000000001</c:v>
                </c:pt>
                <c:pt idx="7993">
                  <c:v>0.1178351</c:v>
                </c:pt>
                <c:pt idx="7994">
                  <c:v>0.1179824</c:v>
                </c:pt>
                <c:pt idx="7995">
                  <c:v>0.1180818</c:v>
                </c:pt>
                <c:pt idx="7996">
                  <c:v>0.118132</c:v>
                </c:pt>
                <c:pt idx="7997">
                  <c:v>0.1182792</c:v>
                </c:pt>
                <c:pt idx="7998">
                  <c:v>0.1183776</c:v>
                </c:pt>
                <c:pt idx="7999">
                  <c:v>0.1184767</c:v>
                </c:pt>
                <c:pt idx="8000">
                  <c:v>0.11857529999999999</c:v>
                </c:pt>
                <c:pt idx="8001">
                  <c:v>0.1187221</c:v>
                </c:pt>
                <c:pt idx="8002">
                  <c:v>0.1188206</c:v>
                </c:pt>
                <c:pt idx="8003">
                  <c:v>0.1189195</c:v>
                </c:pt>
                <c:pt idx="8004">
                  <c:v>0.11896959999999999</c:v>
                </c:pt>
                <c:pt idx="8005">
                  <c:v>0.119117</c:v>
                </c:pt>
                <c:pt idx="8006">
                  <c:v>0.1192168</c:v>
                </c:pt>
                <c:pt idx="8007">
                  <c:v>0.1193167</c:v>
                </c:pt>
                <c:pt idx="8008">
                  <c:v>0.1194668</c:v>
                </c:pt>
                <c:pt idx="8009">
                  <c:v>0.1195673</c:v>
                </c:pt>
                <c:pt idx="8010">
                  <c:v>0.1196676</c:v>
                </c:pt>
                <c:pt idx="8011">
                  <c:v>0.1197179</c:v>
                </c:pt>
                <c:pt idx="8012">
                  <c:v>0.1198181</c:v>
                </c:pt>
                <c:pt idx="8013">
                  <c:v>0.1199674</c:v>
                </c:pt>
                <c:pt idx="8014">
                  <c:v>0.12006749999999999</c:v>
                </c:pt>
                <c:pt idx="8015">
                  <c:v>0.1201675</c:v>
                </c:pt>
                <c:pt idx="8016">
                  <c:v>0.12026820000000001</c:v>
                </c:pt>
                <c:pt idx="8017">
                  <c:v>0.1203688</c:v>
                </c:pt>
                <c:pt idx="8018">
                  <c:v>0.12051870000000001</c:v>
                </c:pt>
                <c:pt idx="8019">
                  <c:v>0.1205697</c:v>
                </c:pt>
                <c:pt idx="8020">
                  <c:v>0.12067120000000001</c:v>
                </c:pt>
                <c:pt idx="8021">
                  <c:v>0.12077259999999999</c:v>
                </c:pt>
                <c:pt idx="8022">
                  <c:v>0.12092459999999999</c:v>
                </c:pt>
                <c:pt idx="8023">
                  <c:v>0.1210258</c:v>
                </c:pt>
                <c:pt idx="8024">
                  <c:v>0.1211281</c:v>
                </c:pt>
                <c:pt idx="8025">
                  <c:v>0.1212302</c:v>
                </c:pt>
                <c:pt idx="8026">
                  <c:v>0.1213823</c:v>
                </c:pt>
                <c:pt idx="8027">
                  <c:v>0.1214842</c:v>
                </c:pt>
                <c:pt idx="8028">
                  <c:v>0.1215352</c:v>
                </c:pt>
                <c:pt idx="8029">
                  <c:v>0.1216378</c:v>
                </c:pt>
                <c:pt idx="8030">
                  <c:v>0.1217915</c:v>
                </c:pt>
                <c:pt idx="8031">
                  <c:v>0.121894</c:v>
                </c:pt>
                <c:pt idx="8032">
                  <c:v>0.1219967</c:v>
                </c:pt>
                <c:pt idx="8033">
                  <c:v>0.1220996</c:v>
                </c:pt>
                <c:pt idx="8034">
                  <c:v>0.1222024</c:v>
                </c:pt>
                <c:pt idx="8035">
                  <c:v>0.122304</c:v>
                </c:pt>
                <c:pt idx="8036">
                  <c:v>0.1224068</c:v>
                </c:pt>
                <c:pt idx="8037">
                  <c:v>0.12250949999999999</c:v>
                </c:pt>
                <c:pt idx="8038">
                  <c:v>0.1226125</c:v>
                </c:pt>
                <c:pt idx="8039">
                  <c:v>0.1227666</c:v>
                </c:pt>
                <c:pt idx="8040">
                  <c:v>0.1228704</c:v>
                </c:pt>
                <c:pt idx="8041">
                  <c:v>0.1229739</c:v>
                </c:pt>
                <c:pt idx="8042">
                  <c:v>0.1230251</c:v>
                </c:pt>
                <c:pt idx="8043">
                  <c:v>0.12312919999999999</c:v>
                </c:pt>
                <c:pt idx="8044">
                  <c:v>0.1232839</c:v>
                </c:pt>
                <c:pt idx="8045">
                  <c:v>0.12338830000000001</c:v>
                </c:pt>
                <c:pt idx="8046">
                  <c:v>0.12349250000000001</c:v>
                </c:pt>
                <c:pt idx="8047">
                  <c:v>0.1235974</c:v>
                </c:pt>
                <c:pt idx="8048">
                  <c:v>0.12370200000000001</c:v>
                </c:pt>
                <c:pt idx="8049">
                  <c:v>0.12380339999999999</c:v>
                </c:pt>
                <c:pt idx="8050">
                  <c:v>0.123907</c:v>
                </c:pt>
                <c:pt idx="8051">
                  <c:v>0.1240113</c:v>
                </c:pt>
                <c:pt idx="8052">
                  <c:v>0.12411560000000001</c:v>
                </c:pt>
                <c:pt idx="8053">
                  <c:v>0.12427050000000001</c:v>
                </c:pt>
                <c:pt idx="8054">
                  <c:v>0.12437579999999999</c:v>
                </c:pt>
                <c:pt idx="8055">
                  <c:v>0.12448140000000001</c:v>
                </c:pt>
                <c:pt idx="8056">
                  <c:v>0.1245869</c:v>
                </c:pt>
                <c:pt idx="8057">
                  <c:v>0.1247433</c:v>
                </c:pt>
                <c:pt idx="8058">
                  <c:v>0.1248491</c:v>
                </c:pt>
                <c:pt idx="8059">
                  <c:v>0.1249006</c:v>
                </c:pt>
                <c:pt idx="8060">
                  <c:v>0.1250066</c:v>
                </c:pt>
                <c:pt idx="8061">
                  <c:v>0.1251119</c:v>
                </c:pt>
                <c:pt idx="8062">
                  <c:v>0.12521750000000001</c:v>
                </c:pt>
                <c:pt idx="8063">
                  <c:v>0.12537409999999999</c:v>
                </c:pt>
                <c:pt idx="8064">
                  <c:v>0.1254798</c:v>
                </c:pt>
                <c:pt idx="8065">
                  <c:v>0.12553110000000001</c:v>
                </c:pt>
                <c:pt idx="8066">
                  <c:v>0.12563769999999999</c:v>
                </c:pt>
                <c:pt idx="8067">
                  <c:v>0.1257952</c:v>
                </c:pt>
                <c:pt idx="8068">
                  <c:v>0.12590219999999999</c:v>
                </c:pt>
                <c:pt idx="8069">
                  <c:v>0.1260085</c:v>
                </c:pt>
                <c:pt idx="8070">
                  <c:v>0.12611439999999999</c:v>
                </c:pt>
                <c:pt idx="8071">
                  <c:v>0.12627169999999999</c:v>
                </c:pt>
                <c:pt idx="8072">
                  <c:v>0.12632309999999999</c:v>
                </c:pt>
                <c:pt idx="8073">
                  <c:v>0.1264303</c:v>
                </c:pt>
                <c:pt idx="8074">
                  <c:v>0.12653710000000001</c:v>
                </c:pt>
                <c:pt idx="8075">
                  <c:v>0.12664439999999999</c:v>
                </c:pt>
                <c:pt idx="8076">
                  <c:v>0.12675159999999999</c:v>
                </c:pt>
                <c:pt idx="8077">
                  <c:v>0.12691</c:v>
                </c:pt>
                <c:pt idx="8078">
                  <c:v>0.12696279999999999</c:v>
                </c:pt>
                <c:pt idx="8079">
                  <c:v>0.1270703</c:v>
                </c:pt>
                <c:pt idx="8080">
                  <c:v>0.1271776</c:v>
                </c:pt>
                <c:pt idx="8081">
                  <c:v>0.1273349</c:v>
                </c:pt>
                <c:pt idx="8082">
                  <c:v>0.127443</c:v>
                </c:pt>
                <c:pt idx="8083">
                  <c:v>0.12755089999999999</c:v>
                </c:pt>
                <c:pt idx="8084">
                  <c:v>0.12770960000000001</c:v>
                </c:pt>
                <c:pt idx="8085">
                  <c:v>0.12781699999999999</c:v>
                </c:pt>
                <c:pt idx="8086">
                  <c:v>0.1278687</c:v>
                </c:pt>
                <c:pt idx="8087">
                  <c:v>0.12797710000000001</c:v>
                </c:pt>
                <c:pt idx="8088">
                  <c:v>0.12813769999999999</c:v>
                </c:pt>
                <c:pt idx="8089">
                  <c:v>0.128246</c:v>
                </c:pt>
                <c:pt idx="8090">
                  <c:v>0.128354</c:v>
                </c:pt>
                <c:pt idx="8091">
                  <c:v>0.12846170000000001</c:v>
                </c:pt>
                <c:pt idx="8092">
                  <c:v>0.1285142</c:v>
                </c:pt>
                <c:pt idx="8093">
                  <c:v>0.12862299999999999</c:v>
                </c:pt>
                <c:pt idx="8094">
                  <c:v>0.12878300000000001</c:v>
                </c:pt>
                <c:pt idx="8095">
                  <c:v>0.12889149999999999</c:v>
                </c:pt>
                <c:pt idx="8096">
                  <c:v>0.12900059999999999</c:v>
                </c:pt>
                <c:pt idx="8097">
                  <c:v>0.12910930000000001</c:v>
                </c:pt>
                <c:pt idx="8098">
                  <c:v>0.12916150000000001</c:v>
                </c:pt>
                <c:pt idx="8099">
                  <c:v>0.12932099999999999</c:v>
                </c:pt>
                <c:pt idx="8100">
                  <c:v>0.12942960000000001</c:v>
                </c:pt>
                <c:pt idx="8101">
                  <c:v>0.12953919999999999</c:v>
                </c:pt>
                <c:pt idx="8102">
                  <c:v>0.1296484</c:v>
                </c:pt>
                <c:pt idx="8103">
                  <c:v>0.12975729999999999</c:v>
                </c:pt>
                <c:pt idx="8104">
                  <c:v>0.1298609</c:v>
                </c:pt>
                <c:pt idx="8105">
                  <c:v>0.12997020000000001</c:v>
                </c:pt>
                <c:pt idx="8106">
                  <c:v>0.13007969999999999</c:v>
                </c:pt>
                <c:pt idx="8107">
                  <c:v>0.13018950000000001</c:v>
                </c:pt>
                <c:pt idx="8108">
                  <c:v>0.13035140000000001</c:v>
                </c:pt>
                <c:pt idx="8109">
                  <c:v>0.13046170000000001</c:v>
                </c:pt>
                <c:pt idx="8110">
                  <c:v>0.13057150000000001</c:v>
                </c:pt>
                <c:pt idx="8111">
                  <c:v>0.1306242</c:v>
                </c:pt>
                <c:pt idx="8112">
                  <c:v>0.1307856</c:v>
                </c:pt>
                <c:pt idx="8113">
                  <c:v>0.1308956</c:v>
                </c:pt>
                <c:pt idx="8114">
                  <c:v>0.13100539999999999</c:v>
                </c:pt>
                <c:pt idx="8115">
                  <c:v>0.13111490000000001</c:v>
                </c:pt>
                <c:pt idx="8116">
                  <c:v>0.13127620000000001</c:v>
                </c:pt>
                <c:pt idx="8117">
                  <c:v>0.13138520000000001</c:v>
                </c:pt>
                <c:pt idx="8118">
                  <c:v>0.1314951</c:v>
                </c:pt>
                <c:pt idx="8119">
                  <c:v>0.1315471</c:v>
                </c:pt>
                <c:pt idx="8120">
                  <c:v>0.131658</c:v>
                </c:pt>
                <c:pt idx="8121">
                  <c:v>0.13181950000000001</c:v>
                </c:pt>
                <c:pt idx="8122">
                  <c:v>0.13192960000000001</c:v>
                </c:pt>
                <c:pt idx="8123">
                  <c:v>0.13203960000000001</c:v>
                </c:pt>
                <c:pt idx="8124">
                  <c:v>0.13214989999999999</c:v>
                </c:pt>
                <c:pt idx="8125">
                  <c:v>0.1322538</c:v>
                </c:pt>
                <c:pt idx="8126">
                  <c:v>0.1323637</c:v>
                </c:pt>
                <c:pt idx="8127">
                  <c:v>0.13247329999999999</c:v>
                </c:pt>
                <c:pt idx="8128">
                  <c:v>0.1325838</c:v>
                </c:pt>
                <c:pt idx="8129">
                  <c:v>0.13269439999999999</c:v>
                </c:pt>
                <c:pt idx="8130">
                  <c:v>0.13285630000000001</c:v>
                </c:pt>
                <c:pt idx="8131">
                  <c:v>0.13296640000000001</c:v>
                </c:pt>
                <c:pt idx="8132">
                  <c:v>0.13301879999999999</c:v>
                </c:pt>
                <c:pt idx="8133">
                  <c:v>0.13312940000000001</c:v>
                </c:pt>
                <c:pt idx="8134">
                  <c:v>0.13329170000000001</c:v>
                </c:pt>
                <c:pt idx="8135">
                  <c:v>0.13340299999999999</c:v>
                </c:pt>
                <c:pt idx="8136">
                  <c:v>0.13351440000000001</c:v>
                </c:pt>
                <c:pt idx="8137">
                  <c:v>0.13356770000000001</c:v>
                </c:pt>
                <c:pt idx="8138">
                  <c:v>0.13367879999999999</c:v>
                </c:pt>
                <c:pt idx="8139">
                  <c:v>0.13378989999999999</c:v>
                </c:pt>
                <c:pt idx="8140">
                  <c:v>0.1339524</c:v>
                </c:pt>
                <c:pt idx="8141">
                  <c:v>0.1340635</c:v>
                </c:pt>
                <c:pt idx="8142">
                  <c:v>0.13417509999999999</c:v>
                </c:pt>
                <c:pt idx="8143">
                  <c:v>0.1342816</c:v>
                </c:pt>
                <c:pt idx="8144">
                  <c:v>0.13439309999999999</c:v>
                </c:pt>
                <c:pt idx="8145">
                  <c:v>0.13450529999999999</c:v>
                </c:pt>
                <c:pt idx="8146">
                  <c:v>0.13461709999999999</c:v>
                </c:pt>
                <c:pt idx="8147">
                  <c:v>0.13478200000000001</c:v>
                </c:pt>
                <c:pt idx="8148">
                  <c:v>0.1348944</c:v>
                </c:pt>
                <c:pt idx="8149">
                  <c:v>0.13500709999999999</c:v>
                </c:pt>
                <c:pt idx="8150">
                  <c:v>0.13517270000000001</c:v>
                </c:pt>
                <c:pt idx="8151">
                  <c:v>0.1352264</c:v>
                </c:pt>
                <c:pt idx="8152">
                  <c:v>0.13533880000000001</c:v>
                </c:pt>
                <c:pt idx="8153">
                  <c:v>0.13545119999999999</c:v>
                </c:pt>
                <c:pt idx="8154">
                  <c:v>0.1356165</c:v>
                </c:pt>
                <c:pt idx="8155">
                  <c:v>0.1357286</c:v>
                </c:pt>
                <c:pt idx="8156">
                  <c:v>0.13584170000000001</c:v>
                </c:pt>
                <c:pt idx="8157">
                  <c:v>0.1358955</c:v>
                </c:pt>
                <c:pt idx="8158">
                  <c:v>0.13606219999999999</c:v>
                </c:pt>
                <c:pt idx="8159">
                  <c:v>0.1361755</c:v>
                </c:pt>
                <c:pt idx="8160">
                  <c:v>0.13628960000000001</c:v>
                </c:pt>
                <c:pt idx="8161">
                  <c:v>0.13640369999999999</c:v>
                </c:pt>
                <c:pt idx="8162">
                  <c:v>0.13651740000000001</c:v>
                </c:pt>
                <c:pt idx="8163">
                  <c:v>0.1366242</c:v>
                </c:pt>
                <c:pt idx="8164">
                  <c:v>0.136738</c:v>
                </c:pt>
                <c:pt idx="8165">
                  <c:v>0.13685220000000001</c:v>
                </c:pt>
                <c:pt idx="8166">
                  <c:v>0.1369668</c:v>
                </c:pt>
                <c:pt idx="8167">
                  <c:v>0.13713510000000001</c:v>
                </c:pt>
                <c:pt idx="8168">
                  <c:v>0.13724910000000001</c:v>
                </c:pt>
                <c:pt idx="8169">
                  <c:v>0.13730300000000001</c:v>
                </c:pt>
                <c:pt idx="8170">
                  <c:v>0.13741709999999999</c:v>
                </c:pt>
                <c:pt idx="8171">
                  <c:v>0.13753099999999999</c:v>
                </c:pt>
                <c:pt idx="8172">
                  <c:v>0.1376986</c:v>
                </c:pt>
                <c:pt idx="8173">
                  <c:v>0.1378134</c:v>
                </c:pt>
                <c:pt idx="8174">
                  <c:v>0.13792879999999999</c:v>
                </c:pt>
                <c:pt idx="8175">
                  <c:v>0.13804459999999999</c:v>
                </c:pt>
                <c:pt idx="8176">
                  <c:v>0.13809949999999999</c:v>
                </c:pt>
                <c:pt idx="8177">
                  <c:v>0.1382688</c:v>
                </c:pt>
                <c:pt idx="8178">
                  <c:v>0.1383836</c:v>
                </c:pt>
                <c:pt idx="8179">
                  <c:v>0.1384987</c:v>
                </c:pt>
                <c:pt idx="8180">
                  <c:v>0.13861419999999999</c:v>
                </c:pt>
                <c:pt idx="8181">
                  <c:v>0.1387834</c:v>
                </c:pt>
                <c:pt idx="8182">
                  <c:v>0.13884569999999999</c:v>
                </c:pt>
                <c:pt idx="8183">
                  <c:v>0.13895350000000001</c:v>
                </c:pt>
                <c:pt idx="8184">
                  <c:v>0.139069</c:v>
                </c:pt>
                <c:pt idx="8185">
                  <c:v>0.13918559999999999</c:v>
                </c:pt>
                <c:pt idx="8186">
                  <c:v>0.1393556</c:v>
                </c:pt>
                <c:pt idx="8187">
                  <c:v>0.1394725</c:v>
                </c:pt>
                <c:pt idx="8188">
                  <c:v>0.13958889999999999</c:v>
                </c:pt>
                <c:pt idx="8189">
                  <c:v>0.1396433</c:v>
                </c:pt>
                <c:pt idx="8190">
                  <c:v>0.13975979999999999</c:v>
                </c:pt>
                <c:pt idx="8191">
                  <c:v>0.13992940000000001</c:v>
                </c:pt>
                <c:pt idx="8192">
                  <c:v>0.14004620000000001</c:v>
                </c:pt>
                <c:pt idx="8193">
                  <c:v>0.14016300000000001</c:v>
                </c:pt>
                <c:pt idx="8194">
                  <c:v>0.1403334</c:v>
                </c:pt>
                <c:pt idx="8195">
                  <c:v>0.14038870000000001</c:v>
                </c:pt>
                <c:pt idx="8196">
                  <c:v>0.1405054</c:v>
                </c:pt>
                <c:pt idx="8197">
                  <c:v>0.1406222</c:v>
                </c:pt>
                <c:pt idx="8198">
                  <c:v>0.14073920000000001</c:v>
                </c:pt>
                <c:pt idx="8199">
                  <c:v>0.14091000000000001</c:v>
                </c:pt>
                <c:pt idx="8200">
                  <c:v>0.14096520000000001</c:v>
                </c:pt>
                <c:pt idx="8201">
                  <c:v>0.14108229999999999</c:v>
                </c:pt>
                <c:pt idx="8202">
                  <c:v>0.14119860000000001</c:v>
                </c:pt>
                <c:pt idx="8203">
                  <c:v>0.14131550000000001</c:v>
                </c:pt>
                <c:pt idx="8204">
                  <c:v>0.14148649999999999</c:v>
                </c:pt>
                <c:pt idx="8205">
                  <c:v>0.1415418</c:v>
                </c:pt>
                <c:pt idx="8206">
                  <c:v>0.1416586</c:v>
                </c:pt>
                <c:pt idx="8207">
                  <c:v>0.14177580000000001</c:v>
                </c:pt>
                <c:pt idx="8208">
                  <c:v>0.14194680000000001</c:v>
                </c:pt>
                <c:pt idx="8209">
                  <c:v>0.14206479999999999</c:v>
                </c:pt>
                <c:pt idx="8210">
                  <c:v>0.1421829</c:v>
                </c:pt>
                <c:pt idx="8211">
                  <c:v>0.14229339999999999</c:v>
                </c:pt>
                <c:pt idx="8212">
                  <c:v>0.1424117</c:v>
                </c:pt>
                <c:pt idx="8213">
                  <c:v>0.14252970000000001</c:v>
                </c:pt>
                <c:pt idx="8214">
                  <c:v>0.14264689999999999</c:v>
                </c:pt>
                <c:pt idx="8215">
                  <c:v>0.1427641</c:v>
                </c:pt>
                <c:pt idx="8216">
                  <c:v>0.14287279999999999</c:v>
                </c:pt>
                <c:pt idx="8217">
                  <c:v>0.1429897</c:v>
                </c:pt>
                <c:pt idx="8218">
                  <c:v>0.14310719999999999</c:v>
                </c:pt>
                <c:pt idx="8219">
                  <c:v>0.14327999999999999</c:v>
                </c:pt>
                <c:pt idx="8220">
                  <c:v>0.14339850000000001</c:v>
                </c:pt>
                <c:pt idx="8221">
                  <c:v>0.14351700000000001</c:v>
                </c:pt>
                <c:pt idx="8222">
                  <c:v>0.14363580000000001</c:v>
                </c:pt>
                <c:pt idx="8223">
                  <c:v>0.1437552</c:v>
                </c:pt>
                <c:pt idx="8224">
                  <c:v>0.1438651</c:v>
                </c:pt>
                <c:pt idx="8225">
                  <c:v>0.1439848</c:v>
                </c:pt>
                <c:pt idx="8226">
                  <c:v>0.14410480000000001</c:v>
                </c:pt>
                <c:pt idx="8227">
                  <c:v>0.14422460000000001</c:v>
                </c:pt>
                <c:pt idx="8228">
                  <c:v>0.14439869999999999</c:v>
                </c:pt>
                <c:pt idx="8229">
                  <c:v>0.1445178</c:v>
                </c:pt>
                <c:pt idx="8230">
                  <c:v>0.14457320000000001</c:v>
                </c:pt>
                <c:pt idx="8231">
                  <c:v>0.14469319999999999</c:v>
                </c:pt>
                <c:pt idx="8232">
                  <c:v>0.14481359999999999</c:v>
                </c:pt>
                <c:pt idx="8233">
                  <c:v>0.1449889</c:v>
                </c:pt>
                <c:pt idx="8234">
                  <c:v>0.14510909999999999</c:v>
                </c:pt>
                <c:pt idx="8235">
                  <c:v>0.14516490000000001</c:v>
                </c:pt>
                <c:pt idx="8236">
                  <c:v>0.145285</c:v>
                </c:pt>
                <c:pt idx="8237">
                  <c:v>0.1454597</c:v>
                </c:pt>
                <c:pt idx="8238">
                  <c:v>0.14557819999999999</c:v>
                </c:pt>
                <c:pt idx="8239">
                  <c:v>0.14569869999999999</c:v>
                </c:pt>
                <c:pt idx="8240">
                  <c:v>0.14581910000000001</c:v>
                </c:pt>
                <c:pt idx="8241">
                  <c:v>0.14587559999999999</c:v>
                </c:pt>
                <c:pt idx="8242">
                  <c:v>0.1460513</c:v>
                </c:pt>
                <c:pt idx="8243">
                  <c:v>0.1461722</c:v>
                </c:pt>
                <c:pt idx="8244">
                  <c:v>0.1462928</c:v>
                </c:pt>
                <c:pt idx="8245">
                  <c:v>0.14646919999999999</c:v>
                </c:pt>
                <c:pt idx="8246">
                  <c:v>0.14659</c:v>
                </c:pt>
                <c:pt idx="8247">
                  <c:v>0.1466471</c:v>
                </c:pt>
                <c:pt idx="8248">
                  <c:v>0.14676810000000001</c:v>
                </c:pt>
                <c:pt idx="8249">
                  <c:v>0.1469452</c:v>
                </c:pt>
                <c:pt idx="8250">
                  <c:v>0.14706559999999999</c:v>
                </c:pt>
                <c:pt idx="8251">
                  <c:v>0.14718680000000001</c:v>
                </c:pt>
                <c:pt idx="8252">
                  <c:v>0.1473631</c:v>
                </c:pt>
                <c:pt idx="8253">
                  <c:v>0.1474193</c:v>
                </c:pt>
                <c:pt idx="8254">
                  <c:v>0.14754030000000001</c:v>
                </c:pt>
                <c:pt idx="8255">
                  <c:v>0.1476616</c:v>
                </c:pt>
                <c:pt idx="8256">
                  <c:v>0.14778289999999999</c:v>
                </c:pt>
                <c:pt idx="8257">
                  <c:v>0.14790400000000001</c:v>
                </c:pt>
                <c:pt idx="8258">
                  <c:v>0.14808089999999999</c:v>
                </c:pt>
                <c:pt idx="8259">
                  <c:v>0.14813760000000001</c:v>
                </c:pt>
                <c:pt idx="8260">
                  <c:v>0.14825920000000001</c:v>
                </c:pt>
                <c:pt idx="8261">
                  <c:v>0.14843600000000001</c:v>
                </c:pt>
                <c:pt idx="8262">
                  <c:v>0.14855779999999999</c:v>
                </c:pt>
                <c:pt idx="8263">
                  <c:v>0.1486798</c:v>
                </c:pt>
                <c:pt idx="8264">
                  <c:v>0.1487367</c:v>
                </c:pt>
                <c:pt idx="8265">
                  <c:v>0.14885889999999999</c:v>
                </c:pt>
                <c:pt idx="8266">
                  <c:v>0.14903649999999999</c:v>
                </c:pt>
                <c:pt idx="8267">
                  <c:v>0.1491584</c:v>
                </c:pt>
                <c:pt idx="8268">
                  <c:v>0.1492803</c:v>
                </c:pt>
                <c:pt idx="8269">
                  <c:v>0.1494026</c:v>
                </c:pt>
                <c:pt idx="8270">
                  <c:v>0.14958060000000001</c:v>
                </c:pt>
                <c:pt idx="8271">
                  <c:v>0.1496374</c:v>
                </c:pt>
                <c:pt idx="8272">
                  <c:v>0.14975920000000001</c:v>
                </c:pt>
                <c:pt idx="8273">
                  <c:v>0.14988099999999999</c:v>
                </c:pt>
                <c:pt idx="8274">
                  <c:v>0.15000340000000001</c:v>
                </c:pt>
                <c:pt idx="8275">
                  <c:v>0.15011559999999999</c:v>
                </c:pt>
                <c:pt idx="8276">
                  <c:v>0.1502378</c:v>
                </c:pt>
                <c:pt idx="8277">
                  <c:v>0.15035989999999999</c:v>
                </c:pt>
                <c:pt idx="8278">
                  <c:v>0.1504819</c:v>
                </c:pt>
                <c:pt idx="8279">
                  <c:v>0.1506045</c:v>
                </c:pt>
                <c:pt idx="8280">
                  <c:v>0.15078259999999999</c:v>
                </c:pt>
                <c:pt idx="8281">
                  <c:v>0.1509055</c:v>
                </c:pt>
                <c:pt idx="8282">
                  <c:v>0.15096209999999999</c:v>
                </c:pt>
                <c:pt idx="8283">
                  <c:v>0.15108440000000001</c:v>
                </c:pt>
                <c:pt idx="8284">
                  <c:v>0.1512068</c:v>
                </c:pt>
                <c:pt idx="8285">
                  <c:v>0.15138509999999999</c:v>
                </c:pt>
                <c:pt idx="8286">
                  <c:v>0.15150810000000001</c:v>
                </c:pt>
                <c:pt idx="8287">
                  <c:v>0.15163090000000001</c:v>
                </c:pt>
                <c:pt idx="8288">
                  <c:v>0.15174360000000001</c:v>
                </c:pt>
                <c:pt idx="8289">
                  <c:v>0.15186640000000001</c:v>
                </c:pt>
                <c:pt idx="8290">
                  <c:v>0.15198900000000001</c:v>
                </c:pt>
                <c:pt idx="8291">
                  <c:v>0.15211140000000001</c:v>
                </c:pt>
                <c:pt idx="8292">
                  <c:v>0.15223439999999999</c:v>
                </c:pt>
                <c:pt idx="8293">
                  <c:v>0.1523467</c:v>
                </c:pt>
                <c:pt idx="8294">
                  <c:v>0.15246979999999999</c:v>
                </c:pt>
                <c:pt idx="8295">
                  <c:v>0.15259349999999999</c:v>
                </c:pt>
                <c:pt idx="8296">
                  <c:v>0.15271750000000001</c:v>
                </c:pt>
                <c:pt idx="8297">
                  <c:v>0.15289759999999999</c:v>
                </c:pt>
                <c:pt idx="8298">
                  <c:v>0.1530214</c:v>
                </c:pt>
                <c:pt idx="8299">
                  <c:v>0.15307879999999999</c:v>
                </c:pt>
                <c:pt idx="8300">
                  <c:v>0.15320310000000001</c:v>
                </c:pt>
                <c:pt idx="8301">
                  <c:v>0.1533264</c:v>
                </c:pt>
                <c:pt idx="8302">
                  <c:v>0.1535058</c:v>
                </c:pt>
                <c:pt idx="8303">
                  <c:v>0.1535628</c:v>
                </c:pt>
                <c:pt idx="8304">
                  <c:v>0.1536865</c:v>
                </c:pt>
                <c:pt idx="8305">
                  <c:v>0.15386610000000001</c:v>
                </c:pt>
                <c:pt idx="8306">
                  <c:v>0.15398980000000001</c:v>
                </c:pt>
                <c:pt idx="8307">
                  <c:v>0.15411369999999999</c:v>
                </c:pt>
                <c:pt idx="8308">
                  <c:v>0.15423770000000001</c:v>
                </c:pt>
                <c:pt idx="8309">
                  <c:v>0.15435119999999999</c:v>
                </c:pt>
                <c:pt idx="8310">
                  <c:v>0.15447530000000001</c:v>
                </c:pt>
                <c:pt idx="8311">
                  <c:v>0.15459919999999999</c:v>
                </c:pt>
                <c:pt idx="8312">
                  <c:v>0.15472330000000001</c:v>
                </c:pt>
                <c:pt idx="8313">
                  <c:v>0.1548474</c:v>
                </c:pt>
                <c:pt idx="8314">
                  <c:v>0.1549604</c:v>
                </c:pt>
                <c:pt idx="8315">
                  <c:v>0.15508420000000001</c:v>
                </c:pt>
                <c:pt idx="8316">
                  <c:v>0.15520890000000001</c:v>
                </c:pt>
                <c:pt idx="8317">
                  <c:v>0.15533369999999999</c:v>
                </c:pt>
                <c:pt idx="8318">
                  <c:v>0.1554584</c:v>
                </c:pt>
                <c:pt idx="8319">
                  <c:v>0.1555156</c:v>
                </c:pt>
                <c:pt idx="8320">
                  <c:v>0.15569569999999999</c:v>
                </c:pt>
                <c:pt idx="8321">
                  <c:v>0.15581909999999999</c:v>
                </c:pt>
                <c:pt idx="8322">
                  <c:v>0.15594359999999999</c:v>
                </c:pt>
                <c:pt idx="8323">
                  <c:v>0.15606790000000001</c:v>
                </c:pt>
                <c:pt idx="8324">
                  <c:v>0.15624850000000001</c:v>
                </c:pt>
                <c:pt idx="8325">
                  <c:v>0.15630579999999999</c:v>
                </c:pt>
                <c:pt idx="8326">
                  <c:v>0.15643070000000001</c:v>
                </c:pt>
                <c:pt idx="8327">
                  <c:v>0.1565549</c:v>
                </c:pt>
                <c:pt idx="8328">
                  <c:v>0.15667970000000001</c:v>
                </c:pt>
                <c:pt idx="8329">
                  <c:v>0.1568611</c:v>
                </c:pt>
                <c:pt idx="8330">
                  <c:v>0.1569866</c:v>
                </c:pt>
                <c:pt idx="8331">
                  <c:v>0.15704370000000001</c:v>
                </c:pt>
                <c:pt idx="8332">
                  <c:v>0.15716910000000001</c:v>
                </c:pt>
                <c:pt idx="8333">
                  <c:v>0.1572942</c:v>
                </c:pt>
                <c:pt idx="8334">
                  <c:v>0.15747549999999999</c:v>
                </c:pt>
                <c:pt idx="8335">
                  <c:v>0.1576005</c:v>
                </c:pt>
                <c:pt idx="8336">
                  <c:v>0.1577258</c:v>
                </c:pt>
                <c:pt idx="8337">
                  <c:v>0.15778310000000001</c:v>
                </c:pt>
                <c:pt idx="8338">
                  <c:v>0.1579633</c:v>
                </c:pt>
                <c:pt idx="8339">
                  <c:v>0.15808900000000001</c:v>
                </c:pt>
                <c:pt idx="8340">
                  <c:v>0.15821479999999999</c:v>
                </c:pt>
                <c:pt idx="8341">
                  <c:v>0.15827269999999999</c:v>
                </c:pt>
                <c:pt idx="8342">
                  <c:v>0.1584544</c:v>
                </c:pt>
                <c:pt idx="8343">
                  <c:v>0.15857979999999999</c:v>
                </c:pt>
                <c:pt idx="8344">
                  <c:v>0.1587054</c:v>
                </c:pt>
                <c:pt idx="8345">
                  <c:v>0.1588309</c:v>
                </c:pt>
                <c:pt idx="8346">
                  <c:v>0.15888859999999999</c:v>
                </c:pt>
                <c:pt idx="8347">
                  <c:v>0.15906999999999999</c:v>
                </c:pt>
                <c:pt idx="8348">
                  <c:v>0.159195</c:v>
                </c:pt>
                <c:pt idx="8349">
                  <c:v>0.1593202</c:v>
                </c:pt>
                <c:pt idx="8350">
                  <c:v>0.159502</c:v>
                </c:pt>
                <c:pt idx="8351">
                  <c:v>0.15962699999999999</c:v>
                </c:pt>
                <c:pt idx="8352">
                  <c:v>0.1596843</c:v>
                </c:pt>
                <c:pt idx="8353">
                  <c:v>0.15980910000000001</c:v>
                </c:pt>
                <c:pt idx="8354">
                  <c:v>0.1599343</c:v>
                </c:pt>
                <c:pt idx="8355">
                  <c:v>0.16011600000000001</c:v>
                </c:pt>
                <c:pt idx="8356">
                  <c:v>0.1602412</c:v>
                </c:pt>
                <c:pt idx="8357">
                  <c:v>0.1603666</c:v>
                </c:pt>
                <c:pt idx="8358">
                  <c:v>0.1604246</c:v>
                </c:pt>
                <c:pt idx="8359">
                  <c:v>0.160607</c:v>
                </c:pt>
                <c:pt idx="8360">
                  <c:v>0.16073219999999999</c:v>
                </c:pt>
                <c:pt idx="8361">
                  <c:v>0.16085740000000001</c:v>
                </c:pt>
                <c:pt idx="8362">
                  <c:v>0.160915</c:v>
                </c:pt>
                <c:pt idx="8363">
                  <c:v>0.1610404</c:v>
                </c:pt>
                <c:pt idx="8364">
                  <c:v>0.16116559999999999</c:v>
                </c:pt>
                <c:pt idx="8365">
                  <c:v>0.16134680000000001</c:v>
                </c:pt>
                <c:pt idx="8366">
                  <c:v>0.16147239999999999</c:v>
                </c:pt>
                <c:pt idx="8367">
                  <c:v>0.16153029999999999</c:v>
                </c:pt>
                <c:pt idx="8368">
                  <c:v>0.1616561</c:v>
                </c:pt>
                <c:pt idx="8369">
                  <c:v>0.1617816</c:v>
                </c:pt>
                <c:pt idx="8370">
                  <c:v>0.16196379999999999</c:v>
                </c:pt>
                <c:pt idx="8371">
                  <c:v>0.16208900000000001</c:v>
                </c:pt>
                <c:pt idx="8372">
                  <c:v>0.1621466</c:v>
                </c:pt>
                <c:pt idx="8373">
                  <c:v>0.16227159999999999</c:v>
                </c:pt>
                <c:pt idx="8374">
                  <c:v>0.16245399999999999</c:v>
                </c:pt>
                <c:pt idx="8375">
                  <c:v>0.16257930000000001</c:v>
                </c:pt>
                <c:pt idx="8376">
                  <c:v>0.162637</c:v>
                </c:pt>
                <c:pt idx="8377">
                  <c:v>0.16276260000000001</c:v>
                </c:pt>
                <c:pt idx="8378">
                  <c:v>0.16294510000000001</c:v>
                </c:pt>
                <c:pt idx="8379">
                  <c:v>0.16307060000000001</c:v>
                </c:pt>
                <c:pt idx="8380">
                  <c:v>0.1631966</c:v>
                </c:pt>
                <c:pt idx="8381">
                  <c:v>0.1633223</c:v>
                </c:pt>
                <c:pt idx="8382">
                  <c:v>0.16343659999999999</c:v>
                </c:pt>
                <c:pt idx="8383">
                  <c:v>0.16356219999999999</c:v>
                </c:pt>
                <c:pt idx="8384">
                  <c:v>0.16368820000000001</c:v>
                </c:pt>
                <c:pt idx="8385">
                  <c:v>0.16381490000000001</c:v>
                </c:pt>
                <c:pt idx="8386">
                  <c:v>0.16394159999999999</c:v>
                </c:pt>
                <c:pt idx="8387">
                  <c:v>0.16406809999999999</c:v>
                </c:pt>
                <c:pt idx="8388">
                  <c:v>0.16418250000000001</c:v>
                </c:pt>
                <c:pt idx="8389">
                  <c:v>0.16430910000000001</c:v>
                </c:pt>
                <c:pt idx="8390">
                  <c:v>0.164436</c:v>
                </c:pt>
                <c:pt idx="8391">
                  <c:v>0.16456319999999999</c:v>
                </c:pt>
                <c:pt idx="8392">
                  <c:v>0.16468959999999999</c:v>
                </c:pt>
                <c:pt idx="8393">
                  <c:v>0.16480359999999999</c:v>
                </c:pt>
                <c:pt idx="8394">
                  <c:v>0.16493079999999999</c:v>
                </c:pt>
                <c:pt idx="8395">
                  <c:v>0.16511380000000001</c:v>
                </c:pt>
                <c:pt idx="8396">
                  <c:v>0.16523979999999999</c:v>
                </c:pt>
                <c:pt idx="8397">
                  <c:v>0.16536609999999999</c:v>
                </c:pt>
                <c:pt idx="8398">
                  <c:v>0.1654235</c:v>
                </c:pt>
                <c:pt idx="8399">
                  <c:v>0.1655498</c:v>
                </c:pt>
                <c:pt idx="8400">
                  <c:v>0.16567589999999999</c:v>
                </c:pt>
                <c:pt idx="8401">
                  <c:v>0.16585849999999999</c:v>
                </c:pt>
                <c:pt idx="8402">
                  <c:v>0.1659844</c:v>
                </c:pt>
                <c:pt idx="8403">
                  <c:v>0.1660422</c:v>
                </c:pt>
                <c:pt idx="8404">
                  <c:v>0.16616880000000001</c:v>
                </c:pt>
                <c:pt idx="8405">
                  <c:v>0.16629450000000001</c:v>
                </c:pt>
                <c:pt idx="8406">
                  <c:v>0.1664774</c:v>
                </c:pt>
                <c:pt idx="8407">
                  <c:v>0.1666031</c:v>
                </c:pt>
                <c:pt idx="8408">
                  <c:v>0.16672880000000001</c:v>
                </c:pt>
                <c:pt idx="8409">
                  <c:v>0.1667863</c:v>
                </c:pt>
                <c:pt idx="8410">
                  <c:v>0.16691220000000001</c:v>
                </c:pt>
                <c:pt idx="8411">
                  <c:v>0.16709360000000001</c:v>
                </c:pt>
                <c:pt idx="8412">
                  <c:v>0.16721910000000001</c:v>
                </c:pt>
                <c:pt idx="8413">
                  <c:v>0.16734450000000001</c:v>
                </c:pt>
                <c:pt idx="8414">
                  <c:v>0.16740140000000001</c:v>
                </c:pt>
                <c:pt idx="8415">
                  <c:v>0.16752729999999999</c:v>
                </c:pt>
                <c:pt idx="8416">
                  <c:v>0.16770869999999999</c:v>
                </c:pt>
                <c:pt idx="8417">
                  <c:v>0.1678345</c:v>
                </c:pt>
                <c:pt idx="8418">
                  <c:v>0.1679601</c:v>
                </c:pt>
                <c:pt idx="8419">
                  <c:v>0.1680856</c:v>
                </c:pt>
                <c:pt idx="8420">
                  <c:v>0.16819880000000001</c:v>
                </c:pt>
                <c:pt idx="8421">
                  <c:v>0.1683241</c:v>
                </c:pt>
                <c:pt idx="8422">
                  <c:v>0.16844980000000001</c:v>
                </c:pt>
                <c:pt idx="8423">
                  <c:v>0.16857539999999999</c:v>
                </c:pt>
                <c:pt idx="8424">
                  <c:v>0.16870089999999999</c:v>
                </c:pt>
                <c:pt idx="8425">
                  <c:v>0.16888259999999999</c:v>
                </c:pt>
                <c:pt idx="8426">
                  <c:v>0.1689397</c:v>
                </c:pt>
                <c:pt idx="8427">
                  <c:v>0.16906599999999999</c:v>
                </c:pt>
                <c:pt idx="8428">
                  <c:v>0.16919239999999999</c:v>
                </c:pt>
                <c:pt idx="8429">
                  <c:v>0.16937530000000001</c:v>
                </c:pt>
                <c:pt idx="8430">
                  <c:v>0.16950109999999999</c:v>
                </c:pt>
                <c:pt idx="8431">
                  <c:v>0.16955819999999999</c:v>
                </c:pt>
                <c:pt idx="8432">
                  <c:v>0.169685</c:v>
                </c:pt>
                <c:pt idx="8433">
                  <c:v>0.16981089999999999</c:v>
                </c:pt>
                <c:pt idx="8434">
                  <c:v>0.1699929</c:v>
                </c:pt>
                <c:pt idx="8435">
                  <c:v>0.1701194</c:v>
                </c:pt>
                <c:pt idx="8436">
                  <c:v>0.17017699999999999</c:v>
                </c:pt>
                <c:pt idx="8437">
                  <c:v>0.17035939999999999</c:v>
                </c:pt>
                <c:pt idx="8438">
                  <c:v>0.17048559999999999</c:v>
                </c:pt>
                <c:pt idx="8439">
                  <c:v>0.17061319999999999</c:v>
                </c:pt>
                <c:pt idx="8440">
                  <c:v>0.1707398</c:v>
                </c:pt>
                <c:pt idx="8441">
                  <c:v>0.17092289999999999</c:v>
                </c:pt>
                <c:pt idx="8442">
                  <c:v>0.1710497</c:v>
                </c:pt>
                <c:pt idx="8443">
                  <c:v>0.17110729999999999</c:v>
                </c:pt>
                <c:pt idx="8444">
                  <c:v>0.171234</c:v>
                </c:pt>
                <c:pt idx="8445">
                  <c:v>0.1713606</c:v>
                </c:pt>
                <c:pt idx="8446">
                  <c:v>0.17154369999999999</c:v>
                </c:pt>
                <c:pt idx="8447">
                  <c:v>0.1716702</c:v>
                </c:pt>
                <c:pt idx="8448">
                  <c:v>0.17172780000000001</c:v>
                </c:pt>
                <c:pt idx="8449">
                  <c:v>0.1718546</c:v>
                </c:pt>
                <c:pt idx="8450">
                  <c:v>0.17203750000000001</c:v>
                </c:pt>
                <c:pt idx="8451">
                  <c:v>0.17216419999999999</c:v>
                </c:pt>
                <c:pt idx="8452">
                  <c:v>0.17229059999999999</c:v>
                </c:pt>
                <c:pt idx="8453">
                  <c:v>0.17234820000000001</c:v>
                </c:pt>
                <c:pt idx="8454">
                  <c:v>0.17253180000000001</c:v>
                </c:pt>
                <c:pt idx="8455">
                  <c:v>0.17265920000000001</c:v>
                </c:pt>
                <c:pt idx="8456">
                  <c:v>0.17278560000000001</c:v>
                </c:pt>
                <c:pt idx="8457">
                  <c:v>0.17296909999999999</c:v>
                </c:pt>
                <c:pt idx="8458">
                  <c:v>0.1730959</c:v>
                </c:pt>
                <c:pt idx="8459">
                  <c:v>0.17322280000000001</c:v>
                </c:pt>
                <c:pt idx="8460">
                  <c:v>0.17328109999999999</c:v>
                </c:pt>
                <c:pt idx="8461">
                  <c:v>0.1734646</c:v>
                </c:pt>
                <c:pt idx="8462">
                  <c:v>0.17359079999999999</c:v>
                </c:pt>
                <c:pt idx="8463">
                  <c:v>0.1737177</c:v>
                </c:pt>
                <c:pt idx="8464">
                  <c:v>0.1738449</c:v>
                </c:pt>
                <c:pt idx="8465">
                  <c:v>0.17395949999999999</c:v>
                </c:pt>
                <c:pt idx="8466">
                  <c:v>0.1740864</c:v>
                </c:pt>
                <c:pt idx="8467">
                  <c:v>0.1742127</c:v>
                </c:pt>
                <c:pt idx="8468">
                  <c:v>0.17433989999999999</c:v>
                </c:pt>
                <c:pt idx="8469">
                  <c:v>0.17439760000000001</c:v>
                </c:pt>
                <c:pt idx="8470">
                  <c:v>0.17458209999999999</c:v>
                </c:pt>
                <c:pt idx="8471">
                  <c:v>0.174709</c:v>
                </c:pt>
                <c:pt idx="8472">
                  <c:v>0.1748364</c:v>
                </c:pt>
                <c:pt idx="8473">
                  <c:v>0.1749637</c:v>
                </c:pt>
                <c:pt idx="8474">
                  <c:v>0.17502180000000001</c:v>
                </c:pt>
                <c:pt idx="8475">
                  <c:v>0.17520559999999999</c:v>
                </c:pt>
                <c:pt idx="8476">
                  <c:v>0.1753324</c:v>
                </c:pt>
                <c:pt idx="8477">
                  <c:v>0.1754598</c:v>
                </c:pt>
                <c:pt idx="8478">
                  <c:v>0.17558660000000001</c:v>
                </c:pt>
                <c:pt idx="8479">
                  <c:v>0.17571349999999999</c:v>
                </c:pt>
                <c:pt idx="8480">
                  <c:v>0.175897</c:v>
                </c:pt>
                <c:pt idx="8481">
                  <c:v>0.175955</c:v>
                </c:pt>
                <c:pt idx="8482">
                  <c:v>0.17613909999999999</c:v>
                </c:pt>
                <c:pt idx="8483">
                  <c:v>0.17626720000000001</c:v>
                </c:pt>
                <c:pt idx="8484">
                  <c:v>0.1763942</c:v>
                </c:pt>
                <c:pt idx="8485">
                  <c:v>0.1765215</c:v>
                </c:pt>
                <c:pt idx="8486">
                  <c:v>0.176649</c:v>
                </c:pt>
                <c:pt idx="8487">
                  <c:v>0.17676359999999999</c:v>
                </c:pt>
                <c:pt idx="8488">
                  <c:v>0.1768914</c:v>
                </c:pt>
                <c:pt idx="8489">
                  <c:v>0.17701929999999999</c:v>
                </c:pt>
                <c:pt idx="8490">
                  <c:v>0.177147</c:v>
                </c:pt>
                <c:pt idx="8491">
                  <c:v>0.17727470000000001</c:v>
                </c:pt>
                <c:pt idx="8492">
                  <c:v>0.17745900000000001</c:v>
                </c:pt>
                <c:pt idx="8493">
                  <c:v>0.17751729999999999</c:v>
                </c:pt>
                <c:pt idx="8494">
                  <c:v>0.17764369999999999</c:v>
                </c:pt>
                <c:pt idx="8495">
                  <c:v>0.17777090000000001</c:v>
                </c:pt>
                <c:pt idx="8496">
                  <c:v>0.177955</c:v>
                </c:pt>
                <c:pt idx="8497">
                  <c:v>0.17808270000000001</c:v>
                </c:pt>
                <c:pt idx="8498">
                  <c:v>0.1781401</c:v>
                </c:pt>
                <c:pt idx="8499">
                  <c:v>0.17826729999999999</c:v>
                </c:pt>
                <c:pt idx="8500">
                  <c:v>0.17839440000000001</c:v>
                </c:pt>
                <c:pt idx="8501">
                  <c:v>0.1785215</c:v>
                </c:pt>
                <c:pt idx="8502">
                  <c:v>0.1786479</c:v>
                </c:pt>
                <c:pt idx="8503">
                  <c:v>0.17870440000000001</c:v>
                </c:pt>
                <c:pt idx="8504">
                  <c:v>0.17883009999999999</c:v>
                </c:pt>
                <c:pt idx="8505">
                  <c:v>0.17895649999999999</c:v>
                </c:pt>
                <c:pt idx="8506">
                  <c:v>0.17908189999999999</c:v>
                </c:pt>
                <c:pt idx="8507">
                  <c:v>0.1792629</c:v>
                </c:pt>
                <c:pt idx="8508">
                  <c:v>0.17931900000000001</c:v>
                </c:pt>
                <c:pt idx="8509">
                  <c:v>0.17944479999999999</c:v>
                </c:pt>
                <c:pt idx="8510">
                  <c:v>0.1795706</c:v>
                </c:pt>
                <c:pt idx="8511">
                  <c:v>0.1796962</c:v>
                </c:pt>
                <c:pt idx="8512">
                  <c:v>0.1798777</c:v>
                </c:pt>
                <c:pt idx="8513">
                  <c:v>0.18000450000000001</c:v>
                </c:pt>
                <c:pt idx="8514">
                  <c:v>0.18006159999999999</c:v>
                </c:pt>
                <c:pt idx="8515">
                  <c:v>0.18024380000000001</c:v>
                </c:pt>
                <c:pt idx="8516">
                  <c:v>0.18037039999999999</c:v>
                </c:pt>
                <c:pt idx="8517">
                  <c:v>0.1805533</c:v>
                </c:pt>
                <c:pt idx="8518">
                  <c:v>0.18068029999999999</c:v>
                </c:pt>
                <c:pt idx="8519">
                  <c:v>0.1807378</c:v>
                </c:pt>
                <c:pt idx="8520">
                  <c:v>0.18092159999999999</c:v>
                </c:pt>
                <c:pt idx="8521">
                  <c:v>0.1810494</c:v>
                </c:pt>
                <c:pt idx="8522">
                  <c:v>0.18117710000000001</c:v>
                </c:pt>
                <c:pt idx="8523">
                  <c:v>0.18136179999999999</c:v>
                </c:pt>
                <c:pt idx="8524">
                  <c:v>0.18148929999999999</c:v>
                </c:pt>
                <c:pt idx="8525">
                  <c:v>0.1815476</c:v>
                </c:pt>
                <c:pt idx="8526">
                  <c:v>0.1817328</c:v>
                </c:pt>
                <c:pt idx="8527">
                  <c:v>0.1818603</c:v>
                </c:pt>
                <c:pt idx="8528">
                  <c:v>0.18198810000000001</c:v>
                </c:pt>
                <c:pt idx="8529">
                  <c:v>0.18217340000000001</c:v>
                </c:pt>
                <c:pt idx="8530">
                  <c:v>0.18223110000000001</c:v>
                </c:pt>
                <c:pt idx="8531">
                  <c:v>0.1823583</c:v>
                </c:pt>
                <c:pt idx="8532">
                  <c:v>0.1824856</c:v>
                </c:pt>
                <c:pt idx="8533">
                  <c:v>0.18261330000000001</c:v>
                </c:pt>
                <c:pt idx="8534">
                  <c:v>0.18274099999999999</c:v>
                </c:pt>
                <c:pt idx="8535">
                  <c:v>0.18292649999999999</c:v>
                </c:pt>
                <c:pt idx="8536">
                  <c:v>0.1830543</c:v>
                </c:pt>
                <c:pt idx="8537">
                  <c:v>0.18311240000000001</c:v>
                </c:pt>
                <c:pt idx="8538">
                  <c:v>0.18323980000000001</c:v>
                </c:pt>
                <c:pt idx="8539">
                  <c:v>0.18336749999999999</c:v>
                </c:pt>
                <c:pt idx="8540">
                  <c:v>0.18355199999999999</c:v>
                </c:pt>
                <c:pt idx="8541">
                  <c:v>0.18361089999999999</c:v>
                </c:pt>
                <c:pt idx="8542">
                  <c:v>0.18373880000000001</c:v>
                </c:pt>
                <c:pt idx="8543">
                  <c:v>0.183867</c:v>
                </c:pt>
                <c:pt idx="8544">
                  <c:v>0.1840532</c:v>
                </c:pt>
                <c:pt idx="8545">
                  <c:v>0.18418100000000001</c:v>
                </c:pt>
                <c:pt idx="8546">
                  <c:v>0.1842386</c:v>
                </c:pt>
                <c:pt idx="8547">
                  <c:v>0.1843668</c:v>
                </c:pt>
                <c:pt idx="8548">
                  <c:v>0.1844942</c:v>
                </c:pt>
                <c:pt idx="8549">
                  <c:v>0.1846218</c:v>
                </c:pt>
                <c:pt idx="8550">
                  <c:v>0.1847374</c:v>
                </c:pt>
                <c:pt idx="8551">
                  <c:v>0.1848649</c:v>
                </c:pt>
                <c:pt idx="8552">
                  <c:v>0.18499270000000001</c:v>
                </c:pt>
                <c:pt idx="8553">
                  <c:v>0.1851206</c:v>
                </c:pt>
                <c:pt idx="8554">
                  <c:v>0.1852483</c:v>
                </c:pt>
                <c:pt idx="8555">
                  <c:v>0.18536359999999999</c:v>
                </c:pt>
                <c:pt idx="8556">
                  <c:v>0.18549119999999999</c:v>
                </c:pt>
                <c:pt idx="8557">
                  <c:v>0.1856188</c:v>
                </c:pt>
                <c:pt idx="8558">
                  <c:v>0.18574640000000001</c:v>
                </c:pt>
                <c:pt idx="8559">
                  <c:v>0.1858737</c:v>
                </c:pt>
                <c:pt idx="8560">
                  <c:v>0.18598970000000001</c:v>
                </c:pt>
                <c:pt idx="8561">
                  <c:v>0.1861168</c:v>
                </c:pt>
                <c:pt idx="8562">
                  <c:v>0.18624360000000001</c:v>
                </c:pt>
                <c:pt idx="8563">
                  <c:v>0.1864278</c:v>
                </c:pt>
                <c:pt idx="8564">
                  <c:v>0.18655550000000001</c:v>
                </c:pt>
                <c:pt idx="8565">
                  <c:v>0.18668309999999999</c:v>
                </c:pt>
                <c:pt idx="8566">
                  <c:v>0.18674180000000001</c:v>
                </c:pt>
                <c:pt idx="8567">
                  <c:v>0.1869275</c:v>
                </c:pt>
                <c:pt idx="8568">
                  <c:v>0.18705550000000001</c:v>
                </c:pt>
                <c:pt idx="8569">
                  <c:v>0.18718370000000001</c:v>
                </c:pt>
                <c:pt idx="8570">
                  <c:v>0.18731200000000001</c:v>
                </c:pt>
                <c:pt idx="8571">
                  <c:v>0.18737119999999999</c:v>
                </c:pt>
                <c:pt idx="8572">
                  <c:v>0.18755659999999999</c:v>
                </c:pt>
                <c:pt idx="8573">
                  <c:v>0.1876842</c:v>
                </c:pt>
                <c:pt idx="8574">
                  <c:v>0.1878126</c:v>
                </c:pt>
                <c:pt idx="8575">
                  <c:v>0.1879411</c:v>
                </c:pt>
                <c:pt idx="8576">
                  <c:v>0.1881275</c:v>
                </c:pt>
                <c:pt idx="8577">
                  <c:v>0.1881862</c:v>
                </c:pt>
                <c:pt idx="8578">
                  <c:v>0.1883146</c:v>
                </c:pt>
                <c:pt idx="8579">
                  <c:v>0.18844369999999999</c:v>
                </c:pt>
                <c:pt idx="8580">
                  <c:v>0.18862989999999999</c:v>
                </c:pt>
                <c:pt idx="8581">
                  <c:v>0.18875810000000001</c:v>
                </c:pt>
                <c:pt idx="8582">
                  <c:v>0.1888861</c:v>
                </c:pt>
                <c:pt idx="8583">
                  <c:v>0.18894440000000001</c:v>
                </c:pt>
                <c:pt idx="8584">
                  <c:v>0.1891311</c:v>
                </c:pt>
                <c:pt idx="8585">
                  <c:v>0.18926019999999999</c:v>
                </c:pt>
                <c:pt idx="8586">
                  <c:v>0.18938920000000001</c:v>
                </c:pt>
                <c:pt idx="8587">
                  <c:v>0.18951860000000001</c:v>
                </c:pt>
                <c:pt idx="8588">
                  <c:v>0.18957760000000001</c:v>
                </c:pt>
                <c:pt idx="8589">
                  <c:v>0.1898338</c:v>
                </c:pt>
                <c:pt idx="8590">
                  <c:v>0.18989249999999999</c:v>
                </c:pt>
                <c:pt idx="8591">
                  <c:v>0.19002140000000001</c:v>
                </c:pt>
                <c:pt idx="8592">
                  <c:v>0.1901506</c:v>
                </c:pt>
                <c:pt idx="8593">
                  <c:v>0.19027949999999999</c:v>
                </c:pt>
                <c:pt idx="8594">
                  <c:v>0.1903958</c:v>
                </c:pt>
                <c:pt idx="8595">
                  <c:v>0.19052440000000001</c:v>
                </c:pt>
                <c:pt idx="8596">
                  <c:v>0.19065260000000001</c:v>
                </c:pt>
                <c:pt idx="8597">
                  <c:v>0.19078049999999999</c:v>
                </c:pt>
                <c:pt idx="8598">
                  <c:v>0.1909092</c:v>
                </c:pt>
                <c:pt idx="8599">
                  <c:v>0.19103800000000001</c:v>
                </c:pt>
                <c:pt idx="8600">
                  <c:v>0.19115489999999999</c:v>
                </c:pt>
                <c:pt idx="8601">
                  <c:v>0.19128400000000001</c:v>
                </c:pt>
                <c:pt idx="8602">
                  <c:v>0.19141259999999999</c:v>
                </c:pt>
                <c:pt idx="8603">
                  <c:v>0.1915413</c:v>
                </c:pt>
                <c:pt idx="8604">
                  <c:v>0.1916581</c:v>
                </c:pt>
                <c:pt idx="8605">
                  <c:v>0.1917874</c:v>
                </c:pt>
                <c:pt idx="8606">
                  <c:v>0.19191630000000001</c:v>
                </c:pt>
                <c:pt idx="8607">
                  <c:v>0.19204579999999999</c:v>
                </c:pt>
                <c:pt idx="8608">
                  <c:v>0.19223309999999999</c:v>
                </c:pt>
                <c:pt idx="8609">
                  <c:v>0.19236200000000001</c:v>
                </c:pt>
                <c:pt idx="8610">
                  <c:v>0.19242219999999999</c:v>
                </c:pt>
                <c:pt idx="8611">
                  <c:v>0.1926118</c:v>
                </c:pt>
                <c:pt idx="8612">
                  <c:v>0.19274289999999999</c:v>
                </c:pt>
                <c:pt idx="8613">
                  <c:v>0.1928723</c:v>
                </c:pt>
                <c:pt idx="8614">
                  <c:v>0.19306029999999999</c:v>
                </c:pt>
                <c:pt idx="8615">
                  <c:v>0.19319020000000001</c:v>
                </c:pt>
                <c:pt idx="8616">
                  <c:v>0.19325000000000001</c:v>
                </c:pt>
                <c:pt idx="8617">
                  <c:v>0.1933793</c:v>
                </c:pt>
                <c:pt idx="8618">
                  <c:v>0.19356789999999999</c:v>
                </c:pt>
                <c:pt idx="8619">
                  <c:v>0.19369749999999999</c:v>
                </c:pt>
                <c:pt idx="8620">
                  <c:v>0.1938271</c:v>
                </c:pt>
                <c:pt idx="8621">
                  <c:v>0.19388710000000001</c:v>
                </c:pt>
                <c:pt idx="8622">
                  <c:v>0.19401769999999999</c:v>
                </c:pt>
                <c:pt idx="8623">
                  <c:v>0.1941476</c:v>
                </c:pt>
                <c:pt idx="8624">
                  <c:v>0.19433739999999999</c:v>
                </c:pt>
                <c:pt idx="8625">
                  <c:v>0.19439709999999999</c:v>
                </c:pt>
                <c:pt idx="8626">
                  <c:v>0.19452810000000001</c:v>
                </c:pt>
                <c:pt idx="8627">
                  <c:v>0.194659</c:v>
                </c:pt>
                <c:pt idx="8628">
                  <c:v>0.1948492</c:v>
                </c:pt>
                <c:pt idx="8629">
                  <c:v>0.1949805</c:v>
                </c:pt>
                <c:pt idx="8630">
                  <c:v>0.19511200000000001</c:v>
                </c:pt>
                <c:pt idx="8631">
                  <c:v>0.1952325</c:v>
                </c:pt>
                <c:pt idx="8632">
                  <c:v>0.19536329999999999</c:v>
                </c:pt>
                <c:pt idx="8633">
                  <c:v>0.1954949</c:v>
                </c:pt>
                <c:pt idx="8634">
                  <c:v>0.1956263</c:v>
                </c:pt>
                <c:pt idx="8635">
                  <c:v>0.19568659999999999</c:v>
                </c:pt>
                <c:pt idx="8636">
                  <c:v>0.19581670000000001</c:v>
                </c:pt>
                <c:pt idx="8637">
                  <c:v>0.1960064</c:v>
                </c:pt>
                <c:pt idx="8638">
                  <c:v>0.1961378</c:v>
                </c:pt>
                <c:pt idx="8639">
                  <c:v>0.1962689</c:v>
                </c:pt>
                <c:pt idx="8640">
                  <c:v>0.19639999999999999</c:v>
                </c:pt>
                <c:pt idx="8641">
                  <c:v>0.19646050000000001</c:v>
                </c:pt>
                <c:pt idx="8642">
                  <c:v>0.1966514</c:v>
                </c:pt>
                <c:pt idx="8643">
                  <c:v>0.19678329999999999</c:v>
                </c:pt>
                <c:pt idx="8644">
                  <c:v>0.19691439999999999</c:v>
                </c:pt>
                <c:pt idx="8645">
                  <c:v>0.19704479999999999</c:v>
                </c:pt>
                <c:pt idx="8646">
                  <c:v>0.19716420000000001</c:v>
                </c:pt>
                <c:pt idx="8647">
                  <c:v>0.19729550000000001</c:v>
                </c:pt>
                <c:pt idx="8648">
                  <c:v>0.19742670000000001</c:v>
                </c:pt>
                <c:pt idx="8649">
                  <c:v>0.19761860000000001</c:v>
                </c:pt>
                <c:pt idx="8650">
                  <c:v>0.1977505</c:v>
                </c:pt>
                <c:pt idx="8651">
                  <c:v>0.19788240000000001</c:v>
                </c:pt>
                <c:pt idx="8652">
                  <c:v>0.19794349999999999</c:v>
                </c:pt>
                <c:pt idx="8653">
                  <c:v>0.19807530000000001</c:v>
                </c:pt>
                <c:pt idx="8654">
                  <c:v>0.19826659999999999</c:v>
                </c:pt>
                <c:pt idx="8655">
                  <c:v>0.1983982</c:v>
                </c:pt>
                <c:pt idx="8656">
                  <c:v>0.19853019999999999</c:v>
                </c:pt>
                <c:pt idx="8657">
                  <c:v>0.19865150000000001</c:v>
                </c:pt>
                <c:pt idx="8658">
                  <c:v>0.19878419999999999</c:v>
                </c:pt>
                <c:pt idx="8659">
                  <c:v>0.1989167</c:v>
                </c:pt>
                <c:pt idx="8660">
                  <c:v>0.199049</c:v>
                </c:pt>
                <c:pt idx="8661">
                  <c:v>0.1992408</c:v>
                </c:pt>
                <c:pt idx="8662">
                  <c:v>0.1993733</c:v>
                </c:pt>
                <c:pt idx="8663">
                  <c:v>0.19943440000000001</c:v>
                </c:pt>
                <c:pt idx="8664">
                  <c:v>0.19956679999999999</c:v>
                </c:pt>
                <c:pt idx="8665">
                  <c:v>0.19969870000000001</c:v>
                </c:pt>
                <c:pt idx="8666">
                  <c:v>0.1998308</c:v>
                </c:pt>
                <c:pt idx="8667">
                  <c:v>0.19989190000000001</c:v>
                </c:pt>
                <c:pt idx="8668">
                  <c:v>0.2000836</c:v>
                </c:pt>
                <c:pt idx="8669">
                  <c:v>0.2002158</c:v>
                </c:pt>
                <c:pt idx="8670">
                  <c:v>0.20034759999999999</c:v>
                </c:pt>
                <c:pt idx="8671">
                  <c:v>0.20053950000000001</c:v>
                </c:pt>
                <c:pt idx="8672">
                  <c:v>0.20060130000000001</c:v>
                </c:pt>
                <c:pt idx="8673">
                  <c:v>0.20073389999999999</c:v>
                </c:pt>
                <c:pt idx="8674">
                  <c:v>0.20086599999999999</c:v>
                </c:pt>
                <c:pt idx="8675">
                  <c:v>0.20105770000000001</c:v>
                </c:pt>
                <c:pt idx="8676">
                  <c:v>0.20111789999999999</c:v>
                </c:pt>
                <c:pt idx="8677">
                  <c:v>0.20125000000000001</c:v>
                </c:pt>
                <c:pt idx="8678">
                  <c:v>0.20138159999999999</c:v>
                </c:pt>
                <c:pt idx="8679">
                  <c:v>0.20151269999999999</c:v>
                </c:pt>
                <c:pt idx="8680">
                  <c:v>0.2017032</c:v>
                </c:pt>
                <c:pt idx="8681">
                  <c:v>0.20183409999999999</c:v>
                </c:pt>
                <c:pt idx="8682">
                  <c:v>0.20196539999999999</c:v>
                </c:pt>
                <c:pt idx="8683">
                  <c:v>0.20202600000000001</c:v>
                </c:pt>
                <c:pt idx="8684">
                  <c:v>0.20221749999999999</c:v>
                </c:pt>
                <c:pt idx="8685">
                  <c:v>0.2023491</c:v>
                </c:pt>
                <c:pt idx="8686">
                  <c:v>0.20248050000000001</c:v>
                </c:pt>
                <c:pt idx="8687">
                  <c:v>0.202541</c:v>
                </c:pt>
                <c:pt idx="8688">
                  <c:v>0.20267250000000001</c:v>
                </c:pt>
                <c:pt idx="8689">
                  <c:v>0.2028644</c:v>
                </c:pt>
                <c:pt idx="8690">
                  <c:v>0.20299619999999999</c:v>
                </c:pt>
                <c:pt idx="8691">
                  <c:v>0.20312820000000001</c:v>
                </c:pt>
                <c:pt idx="8692">
                  <c:v>0.20326060000000001</c:v>
                </c:pt>
                <c:pt idx="8693">
                  <c:v>0.20338229999999999</c:v>
                </c:pt>
                <c:pt idx="8694">
                  <c:v>0.20351520000000001</c:v>
                </c:pt>
                <c:pt idx="8695">
                  <c:v>0.203648</c:v>
                </c:pt>
                <c:pt idx="8696">
                  <c:v>0.2038411</c:v>
                </c:pt>
                <c:pt idx="8697">
                  <c:v>0.20391310000000001</c:v>
                </c:pt>
                <c:pt idx="8698">
                  <c:v>0.2040344</c:v>
                </c:pt>
                <c:pt idx="8699">
                  <c:v>0.20416690000000001</c:v>
                </c:pt>
                <c:pt idx="8700">
                  <c:v>0.20429929999999999</c:v>
                </c:pt>
                <c:pt idx="8701">
                  <c:v>0.2044927</c:v>
                </c:pt>
                <c:pt idx="8702">
                  <c:v>0.20462549999999999</c:v>
                </c:pt>
                <c:pt idx="8703">
                  <c:v>0.204759</c:v>
                </c:pt>
                <c:pt idx="8704">
                  <c:v>0.20488110000000001</c:v>
                </c:pt>
                <c:pt idx="8705">
                  <c:v>0.2050148</c:v>
                </c:pt>
                <c:pt idx="8706">
                  <c:v>0.20514789999999999</c:v>
                </c:pt>
                <c:pt idx="8707">
                  <c:v>0.2052812</c:v>
                </c:pt>
                <c:pt idx="8708">
                  <c:v>0.20547579999999999</c:v>
                </c:pt>
                <c:pt idx="8709">
                  <c:v>0.20560880000000001</c:v>
                </c:pt>
                <c:pt idx="8710">
                  <c:v>0.2056704</c:v>
                </c:pt>
                <c:pt idx="8711">
                  <c:v>0.20580290000000001</c:v>
                </c:pt>
                <c:pt idx="8712">
                  <c:v>0.2059966</c:v>
                </c:pt>
                <c:pt idx="8713">
                  <c:v>0.2061297</c:v>
                </c:pt>
                <c:pt idx="8714">
                  <c:v>0.20626259999999999</c:v>
                </c:pt>
                <c:pt idx="8715">
                  <c:v>0.20645720000000001</c:v>
                </c:pt>
                <c:pt idx="8716">
                  <c:v>0.2065197</c:v>
                </c:pt>
                <c:pt idx="8717">
                  <c:v>0.20665269999999999</c:v>
                </c:pt>
                <c:pt idx="8718">
                  <c:v>0.2067862</c:v>
                </c:pt>
                <c:pt idx="8719">
                  <c:v>0.20691970000000001</c:v>
                </c:pt>
                <c:pt idx="8720">
                  <c:v>0.2069811</c:v>
                </c:pt>
                <c:pt idx="8721">
                  <c:v>0.207175</c:v>
                </c:pt>
                <c:pt idx="8722">
                  <c:v>0.2073081</c:v>
                </c:pt>
                <c:pt idx="8723">
                  <c:v>0.2074423</c:v>
                </c:pt>
                <c:pt idx="8724">
                  <c:v>0.20763690000000001</c:v>
                </c:pt>
                <c:pt idx="8725">
                  <c:v>0.20777010000000001</c:v>
                </c:pt>
                <c:pt idx="8726">
                  <c:v>0.20783199999999999</c:v>
                </c:pt>
                <c:pt idx="8727">
                  <c:v>0.20796529999999999</c:v>
                </c:pt>
                <c:pt idx="8728">
                  <c:v>0.20815990000000001</c:v>
                </c:pt>
                <c:pt idx="8729">
                  <c:v>0.20829310000000001</c:v>
                </c:pt>
                <c:pt idx="8730">
                  <c:v>0.2083545</c:v>
                </c:pt>
                <c:pt idx="8731">
                  <c:v>0.20848839999999999</c:v>
                </c:pt>
                <c:pt idx="8732">
                  <c:v>0.20868339999999999</c:v>
                </c:pt>
                <c:pt idx="8733">
                  <c:v>0.208817</c:v>
                </c:pt>
                <c:pt idx="8734">
                  <c:v>0.2089501</c:v>
                </c:pt>
                <c:pt idx="8735">
                  <c:v>0.20908389999999999</c:v>
                </c:pt>
                <c:pt idx="8736">
                  <c:v>0.2092174</c:v>
                </c:pt>
                <c:pt idx="8737">
                  <c:v>0.2092792</c:v>
                </c:pt>
                <c:pt idx="8738">
                  <c:v>0.20947379999999999</c:v>
                </c:pt>
                <c:pt idx="8739">
                  <c:v>0.2096075</c:v>
                </c:pt>
                <c:pt idx="8740">
                  <c:v>0.20974129999999999</c:v>
                </c:pt>
                <c:pt idx="8741">
                  <c:v>0.20980299999999999</c:v>
                </c:pt>
                <c:pt idx="8742">
                  <c:v>0.20999689999999999</c:v>
                </c:pt>
                <c:pt idx="8743">
                  <c:v>0.21013009999999999</c:v>
                </c:pt>
                <c:pt idx="8744">
                  <c:v>0.21026359999999999</c:v>
                </c:pt>
                <c:pt idx="8745">
                  <c:v>0.2103978</c:v>
                </c:pt>
                <c:pt idx="8746">
                  <c:v>0.21046019999999999</c:v>
                </c:pt>
                <c:pt idx="8747">
                  <c:v>0.21065600000000001</c:v>
                </c:pt>
                <c:pt idx="8748">
                  <c:v>0.21079059999999999</c:v>
                </c:pt>
                <c:pt idx="8749">
                  <c:v>0.21092549999999999</c:v>
                </c:pt>
                <c:pt idx="8750">
                  <c:v>0.21106050000000001</c:v>
                </c:pt>
                <c:pt idx="8751">
                  <c:v>0.21125759999999999</c:v>
                </c:pt>
                <c:pt idx="8752">
                  <c:v>0.21132010000000001</c:v>
                </c:pt>
                <c:pt idx="8753">
                  <c:v>0.21145549999999999</c:v>
                </c:pt>
                <c:pt idx="8754">
                  <c:v>0.21165200000000001</c:v>
                </c:pt>
                <c:pt idx="8755">
                  <c:v>0.211787</c:v>
                </c:pt>
                <c:pt idx="8756">
                  <c:v>0.21192169999999999</c:v>
                </c:pt>
                <c:pt idx="8757">
                  <c:v>0.21205640000000001</c:v>
                </c:pt>
                <c:pt idx="8758">
                  <c:v>0.21225269999999999</c:v>
                </c:pt>
                <c:pt idx="8759">
                  <c:v>0.21231520000000001</c:v>
                </c:pt>
                <c:pt idx="8760">
                  <c:v>0.21245020000000001</c:v>
                </c:pt>
                <c:pt idx="8761">
                  <c:v>0.21258540000000001</c:v>
                </c:pt>
                <c:pt idx="8762">
                  <c:v>0.2127819</c:v>
                </c:pt>
                <c:pt idx="8763">
                  <c:v>0.2129172</c:v>
                </c:pt>
                <c:pt idx="8764">
                  <c:v>0.21298010000000001</c:v>
                </c:pt>
                <c:pt idx="8765">
                  <c:v>0.2131768</c:v>
                </c:pt>
                <c:pt idx="8766">
                  <c:v>0.213312</c:v>
                </c:pt>
                <c:pt idx="8767">
                  <c:v>0.21344740000000001</c:v>
                </c:pt>
                <c:pt idx="8768">
                  <c:v>0.2135832</c:v>
                </c:pt>
                <c:pt idx="8769">
                  <c:v>0.21378059999999999</c:v>
                </c:pt>
                <c:pt idx="8770">
                  <c:v>0.21384349999999999</c:v>
                </c:pt>
                <c:pt idx="8771">
                  <c:v>0.213979</c:v>
                </c:pt>
                <c:pt idx="8772">
                  <c:v>0.21411440000000001</c:v>
                </c:pt>
                <c:pt idx="8773">
                  <c:v>0.2143119</c:v>
                </c:pt>
                <c:pt idx="8774">
                  <c:v>0.21444750000000001</c:v>
                </c:pt>
                <c:pt idx="8775">
                  <c:v>0.21458289999999999</c:v>
                </c:pt>
                <c:pt idx="8776">
                  <c:v>0.21464520000000001</c:v>
                </c:pt>
                <c:pt idx="8777">
                  <c:v>0.21478059999999999</c:v>
                </c:pt>
                <c:pt idx="8778">
                  <c:v>0.21491560000000001</c:v>
                </c:pt>
                <c:pt idx="8779">
                  <c:v>0.21511230000000001</c:v>
                </c:pt>
                <c:pt idx="8780">
                  <c:v>0.21524799999999999</c:v>
                </c:pt>
                <c:pt idx="8781">
                  <c:v>0.21531069999999999</c:v>
                </c:pt>
                <c:pt idx="8782">
                  <c:v>0.2154461</c:v>
                </c:pt>
                <c:pt idx="8783">
                  <c:v>0.21564259999999999</c:v>
                </c:pt>
                <c:pt idx="8784">
                  <c:v>0.21577779999999999</c:v>
                </c:pt>
                <c:pt idx="8785">
                  <c:v>0.21591389999999999</c:v>
                </c:pt>
                <c:pt idx="8786">
                  <c:v>0.2159768</c:v>
                </c:pt>
                <c:pt idx="8787">
                  <c:v>0.21611269999999999</c:v>
                </c:pt>
                <c:pt idx="8788">
                  <c:v>0.21630959999999999</c:v>
                </c:pt>
                <c:pt idx="8789">
                  <c:v>0.21644360000000001</c:v>
                </c:pt>
                <c:pt idx="8790">
                  <c:v>0.21657940000000001</c:v>
                </c:pt>
                <c:pt idx="8791">
                  <c:v>0.21671499999999999</c:v>
                </c:pt>
                <c:pt idx="8792">
                  <c:v>0.216839</c:v>
                </c:pt>
                <c:pt idx="8793">
                  <c:v>0.216975</c:v>
                </c:pt>
                <c:pt idx="8794">
                  <c:v>0.217111</c:v>
                </c:pt>
                <c:pt idx="8795">
                  <c:v>0.21724689999999999</c:v>
                </c:pt>
                <c:pt idx="8796">
                  <c:v>0.21737119999999999</c:v>
                </c:pt>
                <c:pt idx="8797">
                  <c:v>0.21750720000000001</c:v>
                </c:pt>
                <c:pt idx="8798">
                  <c:v>0.21764259999999999</c:v>
                </c:pt>
                <c:pt idx="8799">
                  <c:v>0.21777840000000001</c:v>
                </c:pt>
                <c:pt idx="8800">
                  <c:v>0.21791479999999999</c:v>
                </c:pt>
                <c:pt idx="8801">
                  <c:v>0.21811269999999999</c:v>
                </c:pt>
                <c:pt idx="8802">
                  <c:v>0.21817529999999999</c:v>
                </c:pt>
                <c:pt idx="8803">
                  <c:v>0.21831229999999999</c:v>
                </c:pt>
                <c:pt idx="8804">
                  <c:v>0.21844839999999999</c:v>
                </c:pt>
                <c:pt idx="8805">
                  <c:v>0.21858440000000001</c:v>
                </c:pt>
                <c:pt idx="8806">
                  <c:v>0.2187202</c:v>
                </c:pt>
                <c:pt idx="8807">
                  <c:v>0.218782</c:v>
                </c:pt>
                <c:pt idx="8808">
                  <c:v>0.21897939999999999</c:v>
                </c:pt>
                <c:pt idx="8809">
                  <c:v>0.21911600000000001</c:v>
                </c:pt>
                <c:pt idx="8810">
                  <c:v>0.2193145</c:v>
                </c:pt>
                <c:pt idx="8811">
                  <c:v>0.2194506</c:v>
                </c:pt>
                <c:pt idx="8812">
                  <c:v>0.2195869</c:v>
                </c:pt>
                <c:pt idx="8813">
                  <c:v>0.21972359999999999</c:v>
                </c:pt>
                <c:pt idx="8814">
                  <c:v>0.21984819999999999</c:v>
                </c:pt>
                <c:pt idx="8815">
                  <c:v>0.2199855</c:v>
                </c:pt>
                <c:pt idx="8816">
                  <c:v>0.2201227</c:v>
                </c:pt>
                <c:pt idx="8817">
                  <c:v>0.2202588</c:v>
                </c:pt>
                <c:pt idx="8818">
                  <c:v>0.22039500000000001</c:v>
                </c:pt>
                <c:pt idx="8819">
                  <c:v>0.22059229999999999</c:v>
                </c:pt>
                <c:pt idx="8820">
                  <c:v>0.22065399999999999</c:v>
                </c:pt>
                <c:pt idx="8821">
                  <c:v>0.2207906</c:v>
                </c:pt>
                <c:pt idx="8822">
                  <c:v>0.22098809999999999</c:v>
                </c:pt>
                <c:pt idx="8823">
                  <c:v>0.2211246</c:v>
                </c:pt>
                <c:pt idx="8824">
                  <c:v>0.22126180000000001</c:v>
                </c:pt>
                <c:pt idx="8825">
                  <c:v>0.22132470000000001</c:v>
                </c:pt>
                <c:pt idx="8826">
                  <c:v>0.22152369999999999</c:v>
                </c:pt>
                <c:pt idx="8827">
                  <c:v>0.221661</c:v>
                </c:pt>
                <c:pt idx="8828">
                  <c:v>0.221798</c:v>
                </c:pt>
                <c:pt idx="8829">
                  <c:v>0.22193560000000001</c:v>
                </c:pt>
                <c:pt idx="8830">
                  <c:v>0.22199820000000001</c:v>
                </c:pt>
                <c:pt idx="8831">
                  <c:v>0.2221977</c:v>
                </c:pt>
                <c:pt idx="8832">
                  <c:v>0.2223348</c:v>
                </c:pt>
                <c:pt idx="8833">
                  <c:v>0.22247239999999999</c:v>
                </c:pt>
                <c:pt idx="8834">
                  <c:v>0.22267229999999999</c:v>
                </c:pt>
                <c:pt idx="8835">
                  <c:v>0.22273560000000001</c:v>
                </c:pt>
                <c:pt idx="8836">
                  <c:v>0.22287380000000001</c:v>
                </c:pt>
                <c:pt idx="8837">
                  <c:v>0.22301199999999999</c:v>
                </c:pt>
                <c:pt idx="8838">
                  <c:v>0.22321170000000001</c:v>
                </c:pt>
                <c:pt idx="8839">
                  <c:v>0.2233492</c:v>
                </c:pt>
                <c:pt idx="8840">
                  <c:v>0.22348709999999999</c:v>
                </c:pt>
                <c:pt idx="8841">
                  <c:v>0.22362499999999999</c:v>
                </c:pt>
                <c:pt idx="8842">
                  <c:v>0.22375010000000001</c:v>
                </c:pt>
                <c:pt idx="8843">
                  <c:v>0.2238877</c:v>
                </c:pt>
                <c:pt idx="8844">
                  <c:v>0.22402540000000001</c:v>
                </c:pt>
                <c:pt idx="8845">
                  <c:v>0.22416340000000001</c:v>
                </c:pt>
                <c:pt idx="8846">
                  <c:v>0.22430159999999999</c:v>
                </c:pt>
                <c:pt idx="8847">
                  <c:v>0.22450149999999999</c:v>
                </c:pt>
                <c:pt idx="8848">
                  <c:v>0.22456400000000001</c:v>
                </c:pt>
                <c:pt idx="8849">
                  <c:v>0.22470200000000001</c:v>
                </c:pt>
                <c:pt idx="8850">
                  <c:v>0.22483980000000001</c:v>
                </c:pt>
                <c:pt idx="8851">
                  <c:v>0.2249024</c:v>
                </c:pt>
                <c:pt idx="8852">
                  <c:v>0.22510260000000001</c:v>
                </c:pt>
                <c:pt idx="8853">
                  <c:v>0.225241</c:v>
                </c:pt>
                <c:pt idx="8854">
                  <c:v>0.22537889999999999</c:v>
                </c:pt>
                <c:pt idx="8855">
                  <c:v>0.225517</c:v>
                </c:pt>
                <c:pt idx="8856">
                  <c:v>0.225717</c:v>
                </c:pt>
                <c:pt idx="8857">
                  <c:v>0.22577990000000001</c:v>
                </c:pt>
                <c:pt idx="8858">
                  <c:v>0.2259176</c:v>
                </c:pt>
                <c:pt idx="8859">
                  <c:v>0.22605520000000001</c:v>
                </c:pt>
                <c:pt idx="8860">
                  <c:v>0.2262547</c:v>
                </c:pt>
                <c:pt idx="8861">
                  <c:v>0.22639310000000001</c:v>
                </c:pt>
                <c:pt idx="8862">
                  <c:v>0.2265316</c:v>
                </c:pt>
                <c:pt idx="8863">
                  <c:v>0.22673189999999999</c:v>
                </c:pt>
                <c:pt idx="8864">
                  <c:v>0.22679469999999999</c:v>
                </c:pt>
                <c:pt idx="8865">
                  <c:v>0.22693279999999999</c:v>
                </c:pt>
                <c:pt idx="8866">
                  <c:v>0.22707140000000001</c:v>
                </c:pt>
                <c:pt idx="8867">
                  <c:v>0.22720960000000001</c:v>
                </c:pt>
                <c:pt idx="8868">
                  <c:v>0.22741030000000001</c:v>
                </c:pt>
                <c:pt idx="8869">
                  <c:v>0.22754849999999999</c:v>
                </c:pt>
                <c:pt idx="8870">
                  <c:v>0.2276117</c:v>
                </c:pt>
                <c:pt idx="8871">
                  <c:v>0.2278124</c:v>
                </c:pt>
                <c:pt idx="8872">
                  <c:v>0.22795099999999999</c:v>
                </c:pt>
                <c:pt idx="8873">
                  <c:v>0.22808899999999999</c:v>
                </c:pt>
                <c:pt idx="8874">
                  <c:v>0.2282904</c:v>
                </c:pt>
                <c:pt idx="8875">
                  <c:v>0.2284292</c:v>
                </c:pt>
                <c:pt idx="8876">
                  <c:v>0.22849249999999999</c:v>
                </c:pt>
                <c:pt idx="8877">
                  <c:v>0.22863140000000001</c:v>
                </c:pt>
                <c:pt idx="8878">
                  <c:v>0.2287699</c:v>
                </c:pt>
                <c:pt idx="8879">
                  <c:v>0.2289706</c:v>
                </c:pt>
                <c:pt idx="8880">
                  <c:v>0.22910939999999999</c:v>
                </c:pt>
                <c:pt idx="8881">
                  <c:v>0.2291726</c:v>
                </c:pt>
                <c:pt idx="8882">
                  <c:v>0.22937250000000001</c:v>
                </c:pt>
                <c:pt idx="8883">
                  <c:v>0.22951099999999999</c:v>
                </c:pt>
                <c:pt idx="8884">
                  <c:v>0.2296492</c:v>
                </c:pt>
                <c:pt idx="8885">
                  <c:v>0.2297872</c:v>
                </c:pt>
                <c:pt idx="8886">
                  <c:v>0.2299252</c:v>
                </c:pt>
                <c:pt idx="8887">
                  <c:v>0.23005010000000001</c:v>
                </c:pt>
                <c:pt idx="8888">
                  <c:v>0.2301889</c:v>
                </c:pt>
                <c:pt idx="8889">
                  <c:v>0.23032759999999999</c:v>
                </c:pt>
                <c:pt idx="8890">
                  <c:v>0.23052839999999999</c:v>
                </c:pt>
                <c:pt idx="8891">
                  <c:v>0.2306666</c:v>
                </c:pt>
                <c:pt idx="8892">
                  <c:v>0.23072999999999999</c:v>
                </c:pt>
                <c:pt idx="8893">
                  <c:v>0.2308694</c:v>
                </c:pt>
                <c:pt idx="8894">
                  <c:v>0.2310082</c:v>
                </c:pt>
                <c:pt idx="8895">
                  <c:v>0.23120979999999999</c:v>
                </c:pt>
                <c:pt idx="8896">
                  <c:v>0.2313492</c:v>
                </c:pt>
                <c:pt idx="8897">
                  <c:v>0.23148850000000001</c:v>
                </c:pt>
                <c:pt idx="8898">
                  <c:v>0.2316156</c:v>
                </c:pt>
                <c:pt idx="8899">
                  <c:v>0.23175499999999999</c:v>
                </c:pt>
                <c:pt idx="8900">
                  <c:v>0.2318934</c:v>
                </c:pt>
                <c:pt idx="8901">
                  <c:v>0.2320324</c:v>
                </c:pt>
                <c:pt idx="8902">
                  <c:v>0.23209579999999999</c:v>
                </c:pt>
                <c:pt idx="8903">
                  <c:v>0.23229649999999999</c:v>
                </c:pt>
                <c:pt idx="8904">
                  <c:v>0.23243520000000001</c:v>
                </c:pt>
                <c:pt idx="8905">
                  <c:v>0.232574</c:v>
                </c:pt>
                <c:pt idx="8906">
                  <c:v>0.23277600000000001</c:v>
                </c:pt>
                <c:pt idx="8907">
                  <c:v>0.23283980000000001</c:v>
                </c:pt>
                <c:pt idx="8908">
                  <c:v>0.23297870000000001</c:v>
                </c:pt>
                <c:pt idx="8909">
                  <c:v>0.23311770000000001</c:v>
                </c:pt>
                <c:pt idx="8910">
                  <c:v>0.2332573</c:v>
                </c:pt>
                <c:pt idx="8911">
                  <c:v>0.23345920000000001</c:v>
                </c:pt>
                <c:pt idx="8912">
                  <c:v>0.23359820000000001</c:v>
                </c:pt>
                <c:pt idx="8913">
                  <c:v>0.23366190000000001</c:v>
                </c:pt>
                <c:pt idx="8914">
                  <c:v>0.2338635</c:v>
                </c:pt>
                <c:pt idx="8915">
                  <c:v>0.23400290000000001</c:v>
                </c:pt>
                <c:pt idx="8916">
                  <c:v>0.23414270000000001</c:v>
                </c:pt>
                <c:pt idx="8917">
                  <c:v>0.2342825</c:v>
                </c:pt>
                <c:pt idx="8918">
                  <c:v>0.2344096</c:v>
                </c:pt>
                <c:pt idx="8919">
                  <c:v>0.23454929999999999</c:v>
                </c:pt>
                <c:pt idx="8920">
                  <c:v>0.2346886</c:v>
                </c:pt>
                <c:pt idx="8921">
                  <c:v>0.23482829999999999</c:v>
                </c:pt>
                <c:pt idx="8922">
                  <c:v>0.2350322</c:v>
                </c:pt>
                <c:pt idx="8923">
                  <c:v>0.23509679999999999</c:v>
                </c:pt>
                <c:pt idx="8924">
                  <c:v>0.23523620000000001</c:v>
                </c:pt>
                <c:pt idx="8925">
                  <c:v>0.2353761</c:v>
                </c:pt>
                <c:pt idx="8926">
                  <c:v>0.23551610000000001</c:v>
                </c:pt>
                <c:pt idx="8927">
                  <c:v>0.23564399999999999</c:v>
                </c:pt>
                <c:pt idx="8928">
                  <c:v>0.2357842</c:v>
                </c:pt>
                <c:pt idx="8929">
                  <c:v>0.23592440000000001</c:v>
                </c:pt>
                <c:pt idx="8930">
                  <c:v>0.23606460000000001</c:v>
                </c:pt>
                <c:pt idx="8931">
                  <c:v>0.23626839999999999</c:v>
                </c:pt>
                <c:pt idx="8932">
                  <c:v>0.2363325</c:v>
                </c:pt>
                <c:pt idx="8933">
                  <c:v>0.23647309999999999</c:v>
                </c:pt>
                <c:pt idx="8934">
                  <c:v>0.236678</c:v>
                </c:pt>
                <c:pt idx="8935">
                  <c:v>0.23681859999999999</c:v>
                </c:pt>
                <c:pt idx="8936">
                  <c:v>0.2369597</c:v>
                </c:pt>
                <c:pt idx="8937">
                  <c:v>0.23702509999999999</c:v>
                </c:pt>
                <c:pt idx="8938">
                  <c:v>0.237229</c:v>
                </c:pt>
                <c:pt idx="8939">
                  <c:v>0.23736989999999999</c:v>
                </c:pt>
                <c:pt idx="8940">
                  <c:v>0.23751169999999999</c:v>
                </c:pt>
                <c:pt idx="8941">
                  <c:v>0.23765269999999999</c:v>
                </c:pt>
                <c:pt idx="8942">
                  <c:v>0.23785809999999999</c:v>
                </c:pt>
                <c:pt idx="8943">
                  <c:v>0.23792340000000001</c:v>
                </c:pt>
                <c:pt idx="8944">
                  <c:v>0.23806440000000001</c:v>
                </c:pt>
                <c:pt idx="8945">
                  <c:v>0.2382698</c:v>
                </c:pt>
                <c:pt idx="8946">
                  <c:v>0.2384106</c:v>
                </c:pt>
                <c:pt idx="8947">
                  <c:v>0.2385516</c:v>
                </c:pt>
                <c:pt idx="8948">
                  <c:v>0.23875850000000001</c:v>
                </c:pt>
                <c:pt idx="8949">
                  <c:v>0.23882500000000001</c:v>
                </c:pt>
                <c:pt idx="8950">
                  <c:v>0.2389674</c:v>
                </c:pt>
                <c:pt idx="8951">
                  <c:v>0.23917430000000001</c:v>
                </c:pt>
                <c:pt idx="8952">
                  <c:v>0.2393158</c:v>
                </c:pt>
                <c:pt idx="8953">
                  <c:v>0.23945759999999999</c:v>
                </c:pt>
                <c:pt idx="8954">
                  <c:v>0.2396645</c:v>
                </c:pt>
                <c:pt idx="8955">
                  <c:v>0.23973079999999999</c:v>
                </c:pt>
                <c:pt idx="8956">
                  <c:v>0.239873</c:v>
                </c:pt>
                <c:pt idx="8957">
                  <c:v>0.2400804</c:v>
                </c:pt>
                <c:pt idx="8958">
                  <c:v>0.2401459</c:v>
                </c:pt>
                <c:pt idx="8959">
                  <c:v>0.2402222</c:v>
                </c:pt>
                <c:pt idx="8960">
                  <c:v>0.2404289</c:v>
                </c:pt>
                <c:pt idx="8961">
                  <c:v>0.24057039999999999</c:v>
                </c:pt>
                <c:pt idx="8962">
                  <c:v>0.24071210000000001</c:v>
                </c:pt>
                <c:pt idx="8963">
                  <c:v>0.24084369999999999</c:v>
                </c:pt>
                <c:pt idx="8964">
                  <c:v>0.24098559999999999</c:v>
                </c:pt>
                <c:pt idx="8965">
                  <c:v>0.24112739999999999</c:v>
                </c:pt>
                <c:pt idx="8966">
                  <c:v>0.24126890000000001</c:v>
                </c:pt>
                <c:pt idx="8967">
                  <c:v>0.24141070000000001</c:v>
                </c:pt>
                <c:pt idx="8968">
                  <c:v>0.24161759999999999</c:v>
                </c:pt>
                <c:pt idx="8969">
                  <c:v>0.24175959999999999</c:v>
                </c:pt>
                <c:pt idx="8970">
                  <c:v>0.2418256</c:v>
                </c:pt>
                <c:pt idx="8971">
                  <c:v>0.24203179999999999</c:v>
                </c:pt>
                <c:pt idx="8972">
                  <c:v>0.24217320000000001</c:v>
                </c:pt>
                <c:pt idx="8973">
                  <c:v>0.24231449999999999</c:v>
                </c:pt>
                <c:pt idx="8974">
                  <c:v>0.24245639999999999</c:v>
                </c:pt>
                <c:pt idx="8975">
                  <c:v>0.24258750000000001</c:v>
                </c:pt>
                <c:pt idx="8976">
                  <c:v>0.24272930000000001</c:v>
                </c:pt>
                <c:pt idx="8977">
                  <c:v>0.24287130000000001</c:v>
                </c:pt>
                <c:pt idx="8978">
                  <c:v>0.2430792</c:v>
                </c:pt>
                <c:pt idx="8979">
                  <c:v>0.24322160000000001</c:v>
                </c:pt>
                <c:pt idx="8980">
                  <c:v>0.24342929999999999</c:v>
                </c:pt>
                <c:pt idx="8981">
                  <c:v>0.2435718</c:v>
                </c:pt>
                <c:pt idx="8982">
                  <c:v>0.24377989999999999</c:v>
                </c:pt>
                <c:pt idx="8983">
                  <c:v>0.24398800000000001</c:v>
                </c:pt>
                <c:pt idx="8984">
                  <c:v>0.2441313</c:v>
                </c:pt>
                <c:pt idx="8985">
                  <c:v>0.24427450000000001</c:v>
                </c:pt>
                <c:pt idx="8986">
                  <c:v>0.24448320000000001</c:v>
                </c:pt>
                <c:pt idx="8987">
                  <c:v>0.2445503</c:v>
                </c:pt>
                <c:pt idx="8988">
                  <c:v>0.2446924</c:v>
                </c:pt>
                <c:pt idx="8989">
                  <c:v>0.24490149999999999</c:v>
                </c:pt>
                <c:pt idx="8990">
                  <c:v>0.24504390000000001</c:v>
                </c:pt>
                <c:pt idx="8991">
                  <c:v>0.2451864</c:v>
                </c:pt>
                <c:pt idx="8992">
                  <c:v>0.2453951</c:v>
                </c:pt>
                <c:pt idx="8993">
                  <c:v>0.2454616</c:v>
                </c:pt>
                <c:pt idx="8994">
                  <c:v>0.2456044</c:v>
                </c:pt>
                <c:pt idx="8995">
                  <c:v>0.24574750000000001</c:v>
                </c:pt>
                <c:pt idx="8996">
                  <c:v>0.24595819999999999</c:v>
                </c:pt>
                <c:pt idx="8997">
                  <c:v>0.24595810000000001</c:v>
                </c:pt>
                <c:pt idx="8998">
                  <c:v>0.24610000000000001</c:v>
                </c:pt>
                <c:pt idx="8999">
                  <c:v>0.2462416</c:v>
                </c:pt>
                <c:pt idx="9000">
                  <c:v>0.2463738</c:v>
                </c:pt>
                <c:pt idx="9001">
                  <c:v>0.24651699999999999</c:v>
                </c:pt>
                <c:pt idx="9002">
                  <c:v>0.2466604</c:v>
                </c:pt>
                <c:pt idx="9003">
                  <c:v>0.24680340000000001</c:v>
                </c:pt>
                <c:pt idx="9004">
                  <c:v>0.24687029999999999</c:v>
                </c:pt>
                <c:pt idx="9005">
                  <c:v>0.24701290000000001</c:v>
                </c:pt>
                <c:pt idx="9006">
                  <c:v>0.24715580000000001</c:v>
                </c:pt>
                <c:pt idx="9007">
                  <c:v>0.24729870000000001</c:v>
                </c:pt>
                <c:pt idx="9008">
                  <c:v>0.2474315</c:v>
                </c:pt>
                <c:pt idx="9009">
                  <c:v>0.24757419999999999</c:v>
                </c:pt>
                <c:pt idx="9010">
                  <c:v>0.2477171</c:v>
                </c:pt>
                <c:pt idx="9011">
                  <c:v>0.24786040000000001</c:v>
                </c:pt>
                <c:pt idx="9012">
                  <c:v>0.2479277</c:v>
                </c:pt>
                <c:pt idx="9013">
                  <c:v>0.248137</c:v>
                </c:pt>
                <c:pt idx="9014">
                  <c:v>0.2482801</c:v>
                </c:pt>
                <c:pt idx="9015">
                  <c:v>0.24848999999999999</c:v>
                </c:pt>
                <c:pt idx="9016">
                  <c:v>0.24849080000000001</c:v>
                </c:pt>
                <c:pt idx="9017">
                  <c:v>0.2487007</c:v>
                </c:pt>
                <c:pt idx="9018">
                  <c:v>0.24884419999999999</c:v>
                </c:pt>
                <c:pt idx="9019">
                  <c:v>0.2490549</c:v>
                </c:pt>
                <c:pt idx="9020">
                  <c:v>0.24919839999999999</c:v>
                </c:pt>
                <c:pt idx="9021">
                  <c:v>0.24934129999999999</c:v>
                </c:pt>
                <c:pt idx="9022">
                  <c:v>0.2494846</c:v>
                </c:pt>
                <c:pt idx="9023">
                  <c:v>0.2496187</c:v>
                </c:pt>
                <c:pt idx="9024">
                  <c:v>0.2497626</c:v>
                </c:pt>
                <c:pt idx="9025">
                  <c:v>0.24997369999999999</c:v>
                </c:pt>
                <c:pt idx="9026">
                  <c:v>0.2501178</c:v>
                </c:pt>
                <c:pt idx="9027">
                  <c:v>0.25026189999999998</c:v>
                </c:pt>
                <c:pt idx="9028">
                  <c:v>0.250473</c:v>
                </c:pt>
                <c:pt idx="9029">
                  <c:v>0.25054110000000002</c:v>
                </c:pt>
                <c:pt idx="9030">
                  <c:v>0.25068570000000001</c:v>
                </c:pt>
                <c:pt idx="9031">
                  <c:v>0.25083100000000003</c:v>
                </c:pt>
                <c:pt idx="9032">
                  <c:v>0.25104379999999998</c:v>
                </c:pt>
                <c:pt idx="9033">
                  <c:v>0.25118990000000002</c:v>
                </c:pt>
                <c:pt idx="9034">
                  <c:v>0.25125829999999999</c:v>
                </c:pt>
                <c:pt idx="9035">
                  <c:v>0.25140370000000001</c:v>
                </c:pt>
                <c:pt idx="9036">
                  <c:v>0.25161620000000001</c:v>
                </c:pt>
                <c:pt idx="9037">
                  <c:v>0.25176159999999997</c:v>
                </c:pt>
                <c:pt idx="9038">
                  <c:v>0.25190709999999999</c:v>
                </c:pt>
                <c:pt idx="9039">
                  <c:v>0.25212089999999998</c:v>
                </c:pt>
                <c:pt idx="9040">
                  <c:v>0.25226700000000002</c:v>
                </c:pt>
                <c:pt idx="9041">
                  <c:v>0.2523359</c:v>
                </c:pt>
                <c:pt idx="9042">
                  <c:v>0.25255080000000002</c:v>
                </c:pt>
                <c:pt idx="9043">
                  <c:v>0.25269750000000002</c:v>
                </c:pt>
                <c:pt idx="9044">
                  <c:v>0.25291259999999999</c:v>
                </c:pt>
                <c:pt idx="9045">
                  <c:v>0.25299060000000001</c:v>
                </c:pt>
                <c:pt idx="9046">
                  <c:v>0.2532045</c:v>
                </c:pt>
                <c:pt idx="9047">
                  <c:v>0.25327300000000003</c:v>
                </c:pt>
                <c:pt idx="9048">
                  <c:v>0.25342019999999998</c:v>
                </c:pt>
                <c:pt idx="9049">
                  <c:v>0.25363520000000001</c:v>
                </c:pt>
                <c:pt idx="9050">
                  <c:v>0.25378149999999999</c:v>
                </c:pt>
                <c:pt idx="9051">
                  <c:v>0.2539284</c:v>
                </c:pt>
                <c:pt idx="9052">
                  <c:v>0.25414389999999998</c:v>
                </c:pt>
                <c:pt idx="9053">
                  <c:v>0.25421359999999998</c:v>
                </c:pt>
                <c:pt idx="9054">
                  <c:v>0.25436160000000002</c:v>
                </c:pt>
                <c:pt idx="9055">
                  <c:v>0.25450899999999999</c:v>
                </c:pt>
                <c:pt idx="9056">
                  <c:v>0.25465650000000001</c:v>
                </c:pt>
                <c:pt idx="9057">
                  <c:v>0.25479459999999998</c:v>
                </c:pt>
                <c:pt idx="9058">
                  <c:v>0.25494240000000001</c:v>
                </c:pt>
                <c:pt idx="9059">
                  <c:v>0.25509019999999999</c:v>
                </c:pt>
                <c:pt idx="9060">
                  <c:v>0.25523780000000001</c:v>
                </c:pt>
                <c:pt idx="9061">
                  <c:v>0.2554535</c:v>
                </c:pt>
                <c:pt idx="9062">
                  <c:v>0.25552350000000001</c:v>
                </c:pt>
                <c:pt idx="9063">
                  <c:v>0.25567089999999998</c:v>
                </c:pt>
                <c:pt idx="9064">
                  <c:v>0.25588709999999998</c:v>
                </c:pt>
                <c:pt idx="9065">
                  <c:v>0.2560346</c:v>
                </c:pt>
                <c:pt idx="9066">
                  <c:v>0.25618279999999999</c:v>
                </c:pt>
                <c:pt idx="9067">
                  <c:v>0.25640000000000002</c:v>
                </c:pt>
                <c:pt idx="9068">
                  <c:v>0.25646980000000003</c:v>
                </c:pt>
                <c:pt idx="9069">
                  <c:v>0.25661820000000002</c:v>
                </c:pt>
                <c:pt idx="9070">
                  <c:v>0.25676579999999999</c:v>
                </c:pt>
                <c:pt idx="9071">
                  <c:v>0.25698260000000001</c:v>
                </c:pt>
                <c:pt idx="9072">
                  <c:v>0.25713059999999999</c:v>
                </c:pt>
                <c:pt idx="9073">
                  <c:v>0.2572006</c:v>
                </c:pt>
                <c:pt idx="9074">
                  <c:v>0.25734879999999999</c:v>
                </c:pt>
                <c:pt idx="9075">
                  <c:v>0.25756689999999999</c:v>
                </c:pt>
                <c:pt idx="9076">
                  <c:v>0.25771569999999999</c:v>
                </c:pt>
                <c:pt idx="9077">
                  <c:v>0.25793430000000001</c:v>
                </c:pt>
                <c:pt idx="9078">
                  <c:v>0.25800450000000003</c:v>
                </c:pt>
                <c:pt idx="9079">
                  <c:v>0.25815359999999998</c:v>
                </c:pt>
                <c:pt idx="9080">
                  <c:v>0.2583722</c:v>
                </c:pt>
                <c:pt idx="9081">
                  <c:v>0.25852199999999997</c:v>
                </c:pt>
                <c:pt idx="9082">
                  <c:v>0.2586716</c:v>
                </c:pt>
                <c:pt idx="9083">
                  <c:v>0.25881270000000001</c:v>
                </c:pt>
                <c:pt idx="9084">
                  <c:v>0.25889180000000001</c:v>
                </c:pt>
                <c:pt idx="9085">
                  <c:v>0.25911060000000002</c:v>
                </c:pt>
                <c:pt idx="9086">
                  <c:v>0.25925989999999999</c:v>
                </c:pt>
                <c:pt idx="9087">
                  <c:v>0.25947930000000002</c:v>
                </c:pt>
                <c:pt idx="9088">
                  <c:v>0.25962839999999998</c:v>
                </c:pt>
                <c:pt idx="9089">
                  <c:v>0.25969940000000002</c:v>
                </c:pt>
                <c:pt idx="9090">
                  <c:v>0.2598492</c:v>
                </c:pt>
                <c:pt idx="9091">
                  <c:v>0.25999850000000002</c:v>
                </c:pt>
                <c:pt idx="9092">
                  <c:v>0.26021739999999999</c:v>
                </c:pt>
                <c:pt idx="9093">
                  <c:v>0.2603666</c:v>
                </c:pt>
                <c:pt idx="9094">
                  <c:v>0.26058700000000001</c:v>
                </c:pt>
                <c:pt idx="9095">
                  <c:v>0.26065840000000001</c:v>
                </c:pt>
                <c:pt idx="9096">
                  <c:v>0.26080799999999998</c:v>
                </c:pt>
                <c:pt idx="9097">
                  <c:v>0.26095810000000003</c:v>
                </c:pt>
                <c:pt idx="9098">
                  <c:v>0.26110820000000001</c:v>
                </c:pt>
                <c:pt idx="9099">
                  <c:v>0.261328</c:v>
                </c:pt>
                <c:pt idx="9100">
                  <c:v>0.26147809999999999</c:v>
                </c:pt>
                <c:pt idx="9101">
                  <c:v>0.26162859999999999</c:v>
                </c:pt>
                <c:pt idx="9102">
                  <c:v>0.26177060000000002</c:v>
                </c:pt>
                <c:pt idx="9103">
                  <c:v>0.2619204</c:v>
                </c:pt>
                <c:pt idx="9104">
                  <c:v>0.26207069999999999</c:v>
                </c:pt>
                <c:pt idx="9105">
                  <c:v>0.26229160000000001</c:v>
                </c:pt>
                <c:pt idx="9106">
                  <c:v>0.26244190000000001</c:v>
                </c:pt>
                <c:pt idx="9107">
                  <c:v>0.26251279999999999</c:v>
                </c:pt>
                <c:pt idx="9108">
                  <c:v>0.26266309999999998</c:v>
                </c:pt>
                <c:pt idx="9109">
                  <c:v>0.2628143</c:v>
                </c:pt>
                <c:pt idx="9110">
                  <c:v>0.26303599999999999</c:v>
                </c:pt>
                <c:pt idx="9111">
                  <c:v>0.263187</c:v>
                </c:pt>
                <c:pt idx="9112">
                  <c:v>0.26325809999999999</c:v>
                </c:pt>
                <c:pt idx="9113">
                  <c:v>0.26340849999999999</c:v>
                </c:pt>
                <c:pt idx="9114">
                  <c:v>0.26362970000000002</c:v>
                </c:pt>
                <c:pt idx="9115">
                  <c:v>0.26378049999999997</c:v>
                </c:pt>
                <c:pt idx="9116">
                  <c:v>0.26385189999999997</c:v>
                </c:pt>
                <c:pt idx="9117">
                  <c:v>0.26400299999999999</c:v>
                </c:pt>
                <c:pt idx="9118">
                  <c:v>0.26422469999999998</c:v>
                </c:pt>
                <c:pt idx="9119">
                  <c:v>0.26437549999999999</c:v>
                </c:pt>
                <c:pt idx="9120">
                  <c:v>0.26444679999999998</c:v>
                </c:pt>
                <c:pt idx="9121">
                  <c:v>0.26459719999999998</c:v>
                </c:pt>
                <c:pt idx="9122">
                  <c:v>0.26474819999999999</c:v>
                </c:pt>
                <c:pt idx="9123">
                  <c:v>0.26496960000000003</c:v>
                </c:pt>
                <c:pt idx="9124">
                  <c:v>0.26512039999999998</c:v>
                </c:pt>
                <c:pt idx="9125">
                  <c:v>0.26519219999999999</c:v>
                </c:pt>
                <c:pt idx="9126">
                  <c:v>0.26534350000000001</c:v>
                </c:pt>
                <c:pt idx="9127">
                  <c:v>0.26556540000000001</c:v>
                </c:pt>
                <c:pt idx="9128">
                  <c:v>0.2657175</c:v>
                </c:pt>
                <c:pt idx="9129">
                  <c:v>0.26594000000000001</c:v>
                </c:pt>
                <c:pt idx="9130">
                  <c:v>0.2660207</c:v>
                </c:pt>
                <c:pt idx="9131">
                  <c:v>0.26624360000000002</c:v>
                </c:pt>
                <c:pt idx="9132">
                  <c:v>0.26631559999999999</c:v>
                </c:pt>
                <c:pt idx="9133">
                  <c:v>0.26646829999999999</c:v>
                </c:pt>
                <c:pt idx="9134">
                  <c:v>0.26669199999999998</c:v>
                </c:pt>
                <c:pt idx="9135">
                  <c:v>0.26684419999999998</c:v>
                </c:pt>
                <c:pt idx="9136">
                  <c:v>0.26699679999999998</c:v>
                </c:pt>
                <c:pt idx="9137">
                  <c:v>0.2670688</c:v>
                </c:pt>
                <c:pt idx="9138">
                  <c:v>0.26722099999999999</c:v>
                </c:pt>
                <c:pt idx="9139">
                  <c:v>0.26737359999999999</c:v>
                </c:pt>
                <c:pt idx="9140">
                  <c:v>0.26759650000000001</c:v>
                </c:pt>
                <c:pt idx="9141">
                  <c:v>0.26766839999999997</c:v>
                </c:pt>
                <c:pt idx="9142">
                  <c:v>0.26782060000000002</c:v>
                </c:pt>
                <c:pt idx="9143">
                  <c:v>0.2680439</c:v>
                </c:pt>
                <c:pt idx="9144">
                  <c:v>0.26819609999999999</c:v>
                </c:pt>
                <c:pt idx="9145">
                  <c:v>0.26834859999999999</c:v>
                </c:pt>
                <c:pt idx="9146">
                  <c:v>0.26850160000000001</c:v>
                </c:pt>
                <c:pt idx="9147">
                  <c:v>0.26872580000000001</c:v>
                </c:pt>
                <c:pt idx="9148">
                  <c:v>0.26879839999999999</c:v>
                </c:pt>
                <c:pt idx="9149">
                  <c:v>0.26895180000000002</c:v>
                </c:pt>
                <c:pt idx="9150">
                  <c:v>0.26917649999999999</c:v>
                </c:pt>
                <c:pt idx="9151">
                  <c:v>0.26932970000000001</c:v>
                </c:pt>
                <c:pt idx="9152">
                  <c:v>0.26955499999999999</c:v>
                </c:pt>
                <c:pt idx="9153">
                  <c:v>0.26970899999999998</c:v>
                </c:pt>
                <c:pt idx="9154">
                  <c:v>0.2697812</c:v>
                </c:pt>
                <c:pt idx="9155">
                  <c:v>0.26993529999999999</c:v>
                </c:pt>
                <c:pt idx="9156">
                  <c:v>0.27008900000000002</c:v>
                </c:pt>
                <c:pt idx="9157">
                  <c:v>0.27031460000000002</c:v>
                </c:pt>
                <c:pt idx="9158">
                  <c:v>0.27046910000000002</c:v>
                </c:pt>
                <c:pt idx="9159">
                  <c:v>0.27054159999999999</c:v>
                </c:pt>
                <c:pt idx="9160">
                  <c:v>0.27076800000000001</c:v>
                </c:pt>
                <c:pt idx="9161">
                  <c:v>0.270922</c:v>
                </c:pt>
                <c:pt idx="9162">
                  <c:v>0.27107599999999998</c:v>
                </c:pt>
                <c:pt idx="9163">
                  <c:v>0.2711498</c:v>
                </c:pt>
                <c:pt idx="9164">
                  <c:v>0.27137679999999997</c:v>
                </c:pt>
                <c:pt idx="9165">
                  <c:v>0.2715323</c:v>
                </c:pt>
                <c:pt idx="9166">
                  <c:v>0.27168730000000002</c:v>
                </c:pt>
                <c:pt idx="9167">
                  <c:v>0.27184259999999999</c:v>
                </c:pt>
                <c:pt idx="9168">
                  <c:v>0.27199760000000001</c:v>
                </c:pt>
                <c:pt idx="9169">
                  <c:v>0.27214290000000002</c:v>
                </c:pt>
                <c:pt idx="9170">
                  <c:v>0.27229819999999999</c:v>
                </c:pt>
                <c:pt idx="9171">
                  <c:v>0.27245390000000003</c:v>
                </c:pt>
                <c:pt idx="9172">
                  <c:v>0.27268199999999998</c:v>
                </c:pt>
                <c:pt idx="9173">
                  <c:v>0.27275519999999998</c:v>
                </c:pt>
                <c:pt idx="9174">
                  <c:v>0.27291199999999999</c:v>
                </c:pt>
                <c:pt idx="9175">
                  <c:v>0.27306789999999997</c:v>
                </c:pt>
                <c:pt idx="9176">
                  <c:v>0.27329720000000002</c:v>
                </c:pt>
                <c:pt idx="9177">
                  <c:v>0.27345340000000001</c:v>
                </c:pt>
                <c:pt idx="9178">
                  <c:v>0.27360040000000002</c:v>
                </c:pt>
                <c:pt idx="9179">
                  <c:v>0.27375680000000002</c:v>
                </c:pt>
                <c:pt idx="9180">
                  <c:v>0.27391330000000003</c:v>
                </c:pt>
                <c:pt idx="9181">
                  <c:v>0.27414339999999998</c:v>
                </c:pt>
                <c:pt idx="9182">
                  <c:v>0.27430120000000002</c:v>
                </c:pt>
                <c:pt idx="9183">
                  <c:v>0.2744587</c:v>
                </c:pt>
                <c:pt idx="9184">
                  <c:v>0.2746903</c:v>
                </c:pt>
                <c:pt idx="9185">
                  <c:v>0.27484809999999998</c:v>
                </c:pt>
                <c:pt idx="9186">
                  <c:v>0.27499590000000002</c:v>
                </c:pt>
                <c:pt idx="9187">
                  <c:v>0.27515319999999999</c:v>
                </c:pt>
                <c:pt idx="9188">
                  <c:v>0.27531099999999997</c:v>
                </c:pt>
                <c:pt idx="9189">
                  <c:v>0.27546910000000002</c:v>
                </c:pt>
                <c:pt idx="9190">
                  <c:v>0.2755436</c:v>
                </c:pt>
                <c:pt idx="9191">
                  <c:v>0.2757752</c:v>
                </c:pt>
                <c:pt idx="9192">
                  <c:v>0.2759336</c:v>
                </c:pt>
                <c:pt idx="9193">
                  <c:v>0.276092</c:v>
                </c:pt>
                <c:pt idx="9194">
                  <c:v>0.27625090000000002</c:v>
                </c:pt>
                <c:pt idx="9195">
                  <c:v>0.27639979999999997</c:v>
                </c:pt>
                <c:pt idx="9196">
                  <c:v>0.27655920000000001</c:v>
                </c:pt>
                <c:pt idx="9197">
                  <c:v>0.2767926</c:v>
                </c:pt>
                <c:pt idx="9198">
                  <c:v>0.27695180000000003</c:v>
                </c:pt>
                <c:pt idx="9199">
                  <c:v>0.27711089999999999</c:v>
                </c:pt>
                <c:pt idx="9200">
                  <c:v>0.27734500000000001</c:v>
                </c:pt>
                <c:pt idx="9201">
                  <c:v>0.27742030000000001</c:v>
                </c:pt>
                <c:pt idx="9202">
                  <c:v>0.27765479999999998</c:v>
                </c:pt>
                <c:pt idx="9203">
                  <c:v>0.27781440000000002</c:v>
                </c:pt>
                <c:pt idx="9204">
                  <c:v>0.2780492</c:v>
                </c:pt>
                <c:pt idx="9205">
                  <c:v>0.27820899999999998</c:v>
                </c:pt>
                <c:pt idx="9206">
                  <c:v>0.278285</c:v>
                </c:pt>
                <c:pt idx="9207">
                  <c:v>0.27844479999999999</c:v>
                </c:pt>
                <c:pt idx="9208">
                  <c:v>0.2786806</c:v>
                </c:pt>
                <c:pt idx="9209">
                  <c:v>0.27891700000000003</c:v>
                </c:pt>
                <c:pt idx="9210">
                  <c:v>0.27907779999999999</c:v>
                </c:pt>
                <c:pt idx="9211">
                  <c:v>0.27923890000000001</c:v>
                </c:pt>
                <c:pt idx="9212">
                  <c:v>0.27931549999999999</c:v>
                </c:pt>
                <c:pt idx="9213">
                  <c:v>0.27955279999999999</c:v>
                </c:pt>
                <c:pt idx="9214">
                  <c:v>0.27971400000000002</c:v>
                </c:pt>
                <c:pt idx="9215">
                  <c:v>0.2798755</c:v>
                </c:pt>
                <c:pt idx="9216">
                  <c:v>0.28003660000000002</c:v>
                </c:pt>
                <c:pt idx="9217">
                  <c:v>0.28011249999999999</c:v>
                </c:pt>
                <c:pt idx="9218">
                  <c:v>0.28034920000000002</c:v>
                </c:pt>
                <c:pt idx="9219">
                  <c:v>0.28051019999999999</c:v>
                </c:pt>
                <c:pt idx="9220">
                  <c:v>0.28067170000000002</c:v>
                </c:pt>
                <c:pt idx="9221">
                  <c:v>0.28082459999999998</c:v>
                </c:pt>
                <c:pt idx="9222">
                  <c:v>0.28107140000000003</c:v>
                </c:pt>
                <c:pt idx="9223">
                  <c:v>0.28114889999999998</c:v>
                </c:pt>
                <c:pt idx="9224">
                  <c:v>0.281387</c:v>
                </c:pt>
                <c:pt idx="9225">
                  <c:v>0.28154970000000001</c:v>
                </c:pt>
                <c:pt idx="9226">
                  <c:v>0.28171160000000001</c:v>
                </c:pt>
                <c:pt idx="9227">
                  <c:v>0.2817887</c:v>
                </c:pt>
                <c:pt idx="9228">
                  <c:v>0.28202640000000001</c:v>
                </c:pt>
                <c:pt idx="9229">
                  <c:v>0.28218919999999997</c:v>
                </c:pt>
                <c:pt idx="9230">
                  <c:v>0.28235169999999998</c:v>
                </c:pt>
                <c:pt idx="9231">
                  <c:v>0.28250550000000002</c:v>
                </c:pt>
                <c:pt idx="9232">
                  <c:v>0.28266849999999999</c:v>
                </c:pt>
                <c:pt idx="9233">
                  <c:v>0.2828312</c:v>
                </c:pt>
                <c:pt idx="9234">
                  <c:v>0.28307090000000001</c:v>
                </c:pt>
                <c:pt idx="9235">
                  <c:v>0.28323379999999998</c:v>
                </c:pt>
                <c:pt idx="9236">
                  <c:v>0.2833889</c:v>
                </c:pt>
                <c:pt idx="9237">
                  <c:v>0.28355150000000001</c:v>
                </c:pt>
                <c:pt idx="9238">
                  <c:v>0.28371469999999999</c:v>
                </c:pt>
                <c:pt idx="9239">
                  <c:v>0.28387820000000002</c:v>
                </c:pt>
                <c:pt idx="9240">
                  <c:v>0.28404180000000001</c:v>
                </c:pt>
                <c:pt idx="9241">
                  <c:v>0.28419699999999998</c:v>
                </c:pt>
                <c:pt idx="9242">
                  <c:v>0.28436060000000002</c:v>
                </c:pt>
                <c:pt idx="9243">
                  <c:v>0.284524</c:v>
                </c:pt>
                <c:pt idx="9244">
                  <c:v>0.28476489999999999</c:v>
                </c:pt>
                <c:pt idx="9245">
                  <c:v>0.28484280000000001</c:v>
                </c:pt>
                <c:pt idx="9246">
                  <c:v>0.28500609999999998</c:v>
                </c:pt>
                <c:pt idx="9247">
                  <c:v>0.28524680000000002</c:v>
                </c:pt>
                <c:pt idx="9248">
                  <c:v>0.28541070000000002</c:v>
                </c:pt>
                <c:pt idx="9249">
                  <c:v>0.28557480000000002</c:v>
                </c:pt>
                <c:pt idx="9250">
                  <c:v>0.28581679999999998</c:v>
                </c:pt>
                <c:pt idx="9251">
                  <c:v>0.2859815</c:v>
                </c:pt>
                <c:pt idx="9252">
                  <c:v>0.28605979999999998</c:v>
                </c:pt>
                <c:pt idx="9253">
                  <c:v>0.286302</c:v>
                </c:pt>
                <c:pt idx="9254">
                  <c:v>0.28646700000000003</c:v>
                </c:pt>
                <c:pt idx="9255">
                  <c:v>0.28663149999999998</c:v>
                </c:pt>
                <c:pt idx="9256">
                  <c:v>0.28670960000000001</c:v>
                </c:pt>
                <c:pt idx="9257">
                  <c:v>0.28687420000000002</c:v>
                </c:pt>
                <c:pt idx="9258">
                  <c:v>0.28711619999999999</c:v>
                </c:pt>
                <c:pt idx="9259">
                  <c:v>0.28728100000000001</c:v>
                </c:pt>
                <c:pt idx="9260">
                  <c:v>0.28744589999999998</c:v>
                </c:pt>
                <c:pt idx="9261">
                  <c:v>0.28760200000000002</c:v>
                </c:pt>
                <c:pt idx="9262">
                  <c:v>0.28776760000000001</c:v>
                </c:pt>
                <c:pt idx="9263">
                  <c:v>0.28801100000000002</c:v>
                </c:pt>
                <c:pt idx="9264">
                  <c:v>0.28817739999999997</c:v>
                </c:pt>
                <c:pt idx="9265">
                  <c:v>0.28834359999999998</c:v>
                </c:pt>
                <c:pt idx="9266">
                  <c:v>0.28842299999999998</c:v>
                </c:pt>
                <c:pt idx="9267">
                  <c:v>0.28866760000000002</c:v>
                </c:pt>
                <c:pt idx="9268">
                  <c:v>0.28883409999999998</c:v>
                </c:pt>
                <c:pt idx="9269">
                  <c:v>0.2890008</c:v>
                </c:pt>
                <c:pt idx="9270">
                  <c:v>0.28916700000000001</c:v>
                </c:pt>
                <c:pt idx="9271">
                  <c:v>0.2894119</c:v>
                </c:pt>
                <c:pt idx="9272">
                  <c:v>0.2896572</c:v>
                </c:pt>
                <c:pt idx="9273">
                  <c:v>0.28973650000000001</c:v>
                </c:pt>
                <c:pt idx="9274">
                  <c:v>0.28990320000000003</c:v>
                </c:pt>
                <c:pt idx="9275">
                  <c:v>0.2900703</c:v>
                </c:pt>
                <c:pt idx="9276">
                  <c:v>0.29031659999999998</c:v>
                </c:pt>
                <c:pt idx="9277">
                  <c:v>0.29048400000000002</c:v>
                </c:pt>
                <c:pt idx="9278">
                  <c:v>0.2906436</c:v>
                </c:pt>
                <c:pt idx="9279">
                  <c:v>0.29081099999999999</c:v>
                </c:pt>
                <c:pt idx="9280">
                  <c:v>0.29097909999999999</c:v>
                </c:pt>
                <c:pt idx="9281">
                  <c:v>0.29122599999999998</c:v>
                </c:pt>
                <c:pt idx="9282">
                  <c:v>0.2913945</c:v>
                </c:pt>
                <c:pt idx="9283">
                  <c:v>0.29156310000000002</c:v>
                </c:pt>
                <c:pt idx="9284">
                  <c:v>0.2917227</c:v>
                </c:pt>
                <c:pt idx="9285">
                  <c:v>0.29189199999999998</c:v>
                </c:pt>
                <c:pt idx="9286">
                  <c:v>0.29206130000000002</c:v>
                </c:pt>
                <c:pt idx="9287">
                  <c:v>0.29230980000000001</c:v>
                </c:pt>
                <c:pt idx="9288">
                  <c:v>0.29247810000000002</c:v>
                </c:pt>
                <c:pt idx="9289">
                  <c:v>0.29255829999999999</c:v>
                </c:pt>
                <c:pt idx="9290">
                  <c:v>0.29272720000000002</c:v>
                </c:pt>
                <c:pt idx="9291">
                  <c:v>0.2928965</c:v>
                </c:pt>
                <c:pt idx="9292">
                  <c:v>0.2931454</c:v>
                </c:pt>
                <c:pt idx="9293">
                  <c:v>0.29322540000000002</c:v>
                </c:pt>
                <c:pt idx="9294">
                  <c:v>0.29339500000000002</c:v>
                </c:pt>
                <c:pt idx="9295">
                  <c:v>0.29364370000000001</c:v>
                </c:pt>
                <c:pt idx="9296">
                  <c:v>0.29381350000000001</c:v>
                </c:pt>
                <c:pt idx="9297">
                  <c:v>0.29406320000000002</c:v>
                </c:pt>
                <c:pt idx="9298">
                  <c:v>0.29414420000000002</c:v>
                </c:pt>
                <c:pt idx="9299">
                  <c:v>0.29431420000000003</c:v>
                </c:pt>
                <c:pt idx="9300">
                  <c:v>0.29456389999999999</c:v>
                </c:pt>
                <c:pt idx="9301">
                  <c:v>0.29473339999999998</c:v>
                </c:pt>
                <c:pt idx="9302">
                  <c:v>0.29490329999999998</c:v>
                </c:pt>
                <c:pt idx="9303">
                  <c:v>0.29506450000000001</c:v>
                </c:pt>
                <c:pt idx="9304">
                  <c:v>0.295234</c:v>
                </c:pt>
                <c:pt idx="9305">
                  <c:v>0.2954041</c:v>
                </c:pt>
                <c:pt idx="9306">
                  <c:v>0.295574</c:v>
                </c:pt>
                <c:pt idx="9307">
                  <c:v>0.295655</c:v>
                </c:pt>
                <c:pt idx="9308">
                  <c:v>0.29582520000000001</c:v>
                </c:pt>
                <c:pt idx="9309">
                  <c:v>0.2960759</c:v>
                </c:pt>
                <c:pt idx="9310">
                  <c:v>0.29624640000000002</c:v>
                </c:pt>
                <c:pt idx="9311">
                  <c:v>0.29641640000000002</c:v>
                </c:pt>
                <c:pt idx="9312">
                  <c:v>0.29657739999999999</c:v>
                </c:pt>
                <c:pt idx="9313">
                  <c:v>0.29674820000000002</c:v>
                </c:pt>
                <c:pt idx="9314">
                  <c:v>0.29699920000000002</c:v>
                </c:pt>
                <c:pt idx="9315">
                  <c:v>0.2971704</c:v>
                </c:pt>
                <c:pt idx="9316">
                  <c:v>0.297342</c:v>
                </c:pt>
                <c:pt idx="9317">
                  <c:v>0.2974233</c:v>
                </c:pt>
                <c:pt idx="9318">
                  <c:v>0.29767460000000001</c:v>
                </c:pt>
                <c:pt idx="9319">
                  <c:v>0.29784640000000001</c:v>
                </c:pt>
                <c:pt idx="9320">
                  <c:v>0.29809859999999999</c:v>
                </c:pt>
                <c:pt idx="9321">
                  <c:v>0.2982706</c:v>
                </c:pt>
                <c:pt idx="9322">
                  <c:v>0.29844300000000001</c:v>
                </c:pt>
                <c:pt idx="9323">
                  <c:v>0.29869630000000003</c:v>
                </c:pt>
                <c:pt idx="9324">
                  <c:v>0.29877779999999998</c:v>
                </c:pt>
                <c:pt idx="9325">
                  <c:v>0.29895040000000001</c:v>
                </c:pt>
                <c:pt idx="9326">
                  <c:v>0.29920370000000002</c:v>
                </c:pt>
                <c:pt idx="9327">
                  <c:v>0.29937629999999998</c:v>
                </c:pt>
                <c:pt idx="9328">
                  <c:v>0.29963050000000002</c:v>
                </c:pt>
                <c:pt idx="9329">
                  <c:v>0.29971229999999999</c:v>
                </c:pt>
                <c:pt idx="9330">
                  <c:v>0.29996600000000001</c:v>
                </c:pt>
                <c:pt idx="9331">
                  <c:v>0.30005799999999999</c:v>
                </c:pt>
                <c:pt idx="9332">
                  <c:v>0.30031279999999999</c:v>
                </c:pt>
                <c:pt idx="9333">
                  <c:v>0.30048659999999999</c:v>
                </c:pt>
                <c:pt idx="9334">
                  <c:v>0.3007418</c:v>
                </c:pt>
                <c:pt idx="9335">
                  <c:v>0.30090600000000001</c:v>
                </c:pt>
                <c:pt idx="9336">
                  <c:v>0.30108059999999998</c:v>
                </c:pt>
                <c:pt idx="9337">
                  <c:v>0.30125459999999998</c:v>
                </c:pt>
                <c:pt idx="9338">
                  <c:v>0.30151090000000003</c:v>
                </c:pt>
                <c:pt idx="9339">
                  <c:v>0.30168539999999999</c:v>
                </c:pt>
                <c:pt idx="9340">
                  <c:v>0.30176829999999999</c:v>
                </c:pt>
                <c:pt idx="9341">
                  <c:v>0.30194300000000002</c:v>
                </c:pt>
                <c:pt idx="9342">
                  <c:v>0.30211749999999998</c:v>
                </c:pt>
                <c:pt idx="9343">
                  <c:v>0.30237409999999998</c:v>
                </c:pt>
                <c:pt idx="9344">
                  <c:v>0.3025487</c:v>
                </c:pt>
                <c:pt idx="9345">
                  <c:v>0.3026316</c:v>
                </c:pt>
                <c:pt idx="9346">
                  <c:v>0.30288900000000002</c:v>
                </c:pt>
                <c:pt idx="9347">
                  <c:v>0.30306440000000001</c:v>
                </c:pt>
                <c:pt idx="9348">
                  <c:v>0.30323939999999999</c:v>
                </c:pt>
                <c:pt idx="9349">
                  <c:v>0.30349660000000001</c:v>
                </c:pt>
                <c:pt idx="9350">
                  <c:v>0.30367189999999999</c:v>
                </c:pt>
                <c:pt idx="9351">
                  <c:v>0.30375540000000001</c:v>
                </c:pt>
                <c:pt idx="9352">
                  <c:v>0.30401299999999998</c:v>
                </c:pt>
                <c:pt idx="9353">
                  <c:v>0.30418899999999999</c:v>
                </c:pt>
                <c:pt idx="9354">
                  <c:v>0.30444759999999998</c:v>
                </c:pt>
                <c:pt idx="9355">
                  <c:v>0.30470700000000001</c:v>
                </c:pt>
                <c:pt idx="9356">
                  <c:v>0.30488419999999999</c:v>
                </c:pt>
                <c:pt idx="9357">
                  <c:v>0.30514380000000002</c:v>
                </c:pt>
                <c:pt idx="9358">
                  <c:v>0.3053208</c:v>
                </c:pt>
                <c:pt idx="9359">
                  <c:v>0.30540499999999998</c:v>
                </c:pt>
                <c:pt idx="9360">
                  <c:v>0.30566599999999999</c:v>
                </c:pt>
                <c:pt idx="9361">
                  <c:v>0.30584319999999998</c:v>
                </c:pt>
                <c:pt idx="9362">
                  <c:v>0.30592649999999999</c:v>
                </c:pt>
                <c:pt idx="9363">
                  <c:v>0.3061875</c:v>
                </c:pt>
                <c:pt idx="9364">
                  <c:v>0.30636429999999998</c:v>
                </c:pt>
                <c:pt idx="9365">
                  <c:v>0.30654120000000001</c:v>
                </c:pt>
                <c:pt idx="9366">
                  <c:v>0.30671850000000001</c:v>
                </c:pt>
                <c:pt idx="9367">
                  <c:v>0.30688500000000002</c:v>
                </c:pt>
                <c:pt idx="9368">
                  <c:v>0.30706220000000001</c:v>
                </c:pt>
                <c:pt idx="9369">
                  <c:v>0.3072396</c:v>
                </c:pt>
                <c:pt idx="9370">
                  <c:v>0.30750060000000001</c:v>
                </c:pt>
                <c:pt idx="9371">
                  <c:v>0.30767860000000002</c:v>
                </c:pt>
                <c:pt idx="9372">
                  <c:v>0.30785649999999998</c:v>
                </c:pt>
                <c:pt idx="9373">
                  <c:v>0.30802390000000002</c:v>
                </c:pt>
                <c:pt idx="9374">
                  <c:v>0.30820199999999998</c:v>
                </c:pt>
                <c:pt idx="9375">
                  <c:v>0.30838009999999999</c:v>
                </c:pt>
                <c:pt idx="9376">
                  <c:v>0.30864160000000002</c:v>
                </c:pt>
                <c:pt idx="9377">
                  <c:v>0.30872509999999997</c:v>
                </c:pt>
                <c:pt idx="9378">
                  <c:v>0.30890420000000002</c:v>
                </c:pt>
                <c:pt idx="9379">
                  <c:v>0.30908229999999998</c:v>
                </c:pt>
                <c:pt idx="9380">
                  <c:v>0.30934420000000001</c:v>
                </c:pt>
                <c:pt idx="9381">
                  <c:v>0.30952259999999998</c:v>
                </c:pt>
                <c:pt idx="9382">
                  <c:v>0.30969140000000001</c:v>
                </c:pt>
                <c:pt idx="9383">
                  <c:v>0.30987049999999999</c:v>
                </c:pt>
                <c:pt idx="9384">
                  <c:v>0.31013429999999997</c:v>
                </c:pt>
                <c:pt idx="9385">
                  <c:v>0.31031399999999998</c:v>
                </c:pt>
                <c:pt idx="9386">
                  <c:v>0.31057780000000001</c:v>
                </c:pt>
                <c:pt idx="9387">
                  <c:v>0.31075799999999998</c:v>
                </c:pt>
                <c:pt idx="9388">
                  <c:v>0.31084349999999999</c:v>
                </c:pt>
                <c:pt idx="9389">
                  <c:v>0.3110232</c:v>
                </c:pt>
                <c:pt idx="9390">
                  <c:v>0.31128790000000001</c:v>
                </c:pt>
                <c:pt idx="9391">
                  <c:v>0.31155359999999999</c:v>
                </c:pt>
                <c:pt idx="9392">
                  <c:v>0.31163940000000001</c:v>
                </c:pt>
                <c:pt idx="9393">
                  <c:v>0.31181969999999998</c:v>
                </c:pt>
                <c:pt idx="9394">
                  <c:v>0.31200040000000001</c:v>
                </c:pt>
                <c:pt idx="9395">
                  <c:v>0.31218089999999998</c:v>
                </c:pt>
                <c:pt idx="9396">
                  <c:v>0.31244640000000001</c:v>
                </c:pt>
                <c:pt idx="9397">
                  <c:v>0.31253219999999998</c:v>
                </c:pt>
                <c:pt idx="9398">
                  <c:v>0.31279790000000002</c:v>
                </c:pt>
                <c:pt idx="9399">
                  <c:v>0.31297920000000001</c:v>
                </c:pt>
                <c:pt idx="9400">
                  <c:v>0.31316060000000001</c:v>
                </c:pt>
                <c:pt idx="9401">
                  <c:v>0.31342619999999999</c:v>
                </c:pt>
                <c:pt idx="9402">
                  <c:v>0.31351190000000001</c:v>
                </c:pt>
                <c:pt idx="9403">
                  <c:v>0.31369330000000001</c:v>
                </c:pt>
                <c:pt idx="9404">
                  <c:v>0.31396000000000002</c:v>
                </c:pt>
                <c:pt idx="9405">
                  <c:v>0.31414180000000003</c:v>
                </c:pt>
                <c:pt idx="9406">
                  <c:v>0.31440950000000001</c:v>
                </c:pt>
                <c:pt idx="9407">
                  <c:v>0.31459140000000002</c:v>
                </c:pt>
                <c:pt idx="9408">
                  <c:v>0.31467719999999999</c:v>
                </c:pt>
                <c:pt idx="9409">
                  <c:v>0.31485819999999998</c:v>
                </c:pt>
                <c:pt idx="9410">
                  <c:v>0.31512560000000001</c:v>
                </c:pt>
                <c:pt idx="9411">
                  <c:v>0.31530740000000002</c:v>
                </c:pt>
                <c:pt idx="9412">
                  <c:v>0.31557499999999999</c:v>
                </c:pt>
                <c:pt idx="9413">
                  <c:v>0.31575779999999998</c:v>
                </c:pt>
                <c:pt idx="9414">
                  <c:v>0.31592910000000002</c:v>
                </c:pt>
                <c:pt idx="9415">
                  <c:v>0.316112</c:v>
                </c:pt>
                <c:pt idx="9416">
                  <c:v>0.31629469999999998</c:v>
                </c:pt>
                <c:pt idx="9417">
                  <c:v>0.31647750000000002</c:v>
                </c:pt>
                <c:pt idx="9418">
                  <c:v>0.31674560000000002</c:v>
                </c:pt>
                <c:pt idx="9419">
                  <c:v>0.31691780000000003</c:v>
                </c:pt>
                <c:pt idx="9420">
                  <c:v>0.31710100000000002</c:v>
                </c:pt>
                <c:pt idx="9421">
                  <c:v>0.31728420000000002</c:v>
                </c:pt>
                <c:pt idx="9422">
                  <c:v>0.31755410000000001</c:v>
                </c:pt>
                <c:pt idx="9423">
                  <c:v>0.31773780000000001</c:v>
                </c:pt>
                <c:pt idx="9424">
                  <c:v>0.317911</c:v>
                </c:pt>
                <c:pt idx="9425">
                  <c:v>0.31809399999999999</c:v>
                </c:pt>
                <c:pt idx="9426">
                  <c:v>0.31827820000000001</c:v>
                </c:pt>
                <c:pt idx="9427">
                  <c:v>0.31854860000000002</c:v>
                </c:pt>
                <c:pt idx="9428">
                  <c:v>0.31863560000000002</c:v>
                </c:pt>
                <c:pt idx="9429">
                  <c:v>0.31881959999999998</c:v>
                </c:pt>
                <c:pt idx="9430">
                  <c:v>0.31909029999999999</c:v>
                </c:pt>
                <c:pt idx="9431">
                  <c:v>0.31927480000000003</c:v>
                </c:pt>
                <c:pt idx="9432">
                  <c:v>0.31954549999999998</c:v>
                </c:pt>
                <c:pt idx="9433">
                  <c:v>0.31973030000000002</c:v>
                </c:pt>
                <c:pt idx="9434">
                  <c:v>0.31981799999999999</c:v>
                </c:pt>
                <c:pt idx="9435">
                  <c:v>0.32008969999999998</c:v>
                </c:pt>
                <c:pt idx="9436">
                  <c:v>0.32036189999999998</c:v>
                </c:pt>
                <c:pt idx="9437">
                  <c:v>0.32054729999999998</c:v>
                </c:pt>
                <c:pt idx="9438">
                  <c:v>0.32063530000000001</c:v>
                </c:pt>
                <c:pt idx="9439">
                  <c:v>0.32081999999999999</c:v>
                </c:pt>
                <c:pt idx="9440">
                  <c:v>0.3210923</c:v>
                </c:pt>
                <c:pt idx="9441">
                  <c:v>0.3212778</c:v>
                </c:pt>
                <c:pt idx="9442">
                  <c:v>0.32136589999999998</c:v>
                </c:pt>
                <c:pt idx="9443">
                  <c:v>0.3216386</c:v>
                </c:pt>
                <c:pt idx="9444">
                  <c:v>0.3218242</c:v>
                </c:pt>
                <c:pt idx="9445">
                  <c:v>0.32209670000000001</c:v>
                </c:pt>
                <c:pt idx="9446">
                  <c:v>0.32228210000000002</c:v>
                </c:pt>
                <c:pt idx="9447">
                  <c:v>0.32255549999999999</c:v>
                </c:pt>
                <c:pt idx="9448">
                  <c:v>0.32264389999999998</c:v>
                </c:pt>
                <c:pt idx="9449">
                  <c:v>0.32283000000000001</c:v>
                </c:pt>
                <c:pt idx="9450">
                  <c:v>0.323015</c:v>
                </c:pt>
                <c:pt idx="9451">
                  <c:v>0.3232872</c:v>
                </c:pt>
                <c:pt idx="9452">
                  <c:v>0.32337549999999998</c:v>
                </c:pt>
                <c:pt idx="9453">
                  <c:v>0.32364900000000002</c:v>
                </c:pt>
                <c:pt idx="9454">
                  <c:v>0.3238354</c:v>
                </c:pt>
                <c:pt idx="9455">
                  <c:v>0.32410899999999998</c:v>
                </c:pt>
                <c:pt idx="9456">
                  <c:v>0.32429599999999997</c:v>
                </c:pt>
                <c:pt idx="9457">
                  <c:v>0.32456970000000002</c:v>
                </c:pt>
                <c:pt idx="9458">
                  <c:v>0.32465840000000001</c:v>
                </c:pt>
                <c:pt idx="9459">
                  <c:v>0.32493280000000002</c:v>
                </c:pt>
                <c:pt idx="9460">
                  <c:v>0.32511899999999999</c:v>
                </c:pt>
                <c:pt idx="9461">
                  <c:v>0.32530599999999998</c:v>
                </c:pt>
                <c:pt idx="9462">
                  <c:v>0.32548240000000001</c:v>
                </c:pt>
                <c:pt idx="9463">
                  <c:v>0.3256694</c:v>
                </c:pt>
                <c:pt idx="9464">
                  <c:v>0.3258568</c:v>
                </c:pt>
                <c:pt idx="9465">
                  <c:v>0.32604420000000001</c:v>
                </c:pt>
                <c:pt idx="9466">
                  <c:v>0.32631939999999998</c:v>
                </c:pt>
                <c:pt idx="9467">
                  <c:v>0.32650699999999999</c:v>
                </c:pt>
                <c:pt idx="9468">
                  <c:v>0.32659589999999999</c:v>
                </c:pt>
                <c:pt idx="9469">
                  <c:v>0.32678360000000001</c:v>
                </c:pt>
                <c:pt idx="9470">
                  <c:v>0.32705960000000001</c:v>
                </c:pt>
                <c:pt idx="9471">
                  <c:v>0.32724779999999998</c:v>
                </c:pt>
                <c:pt idx="9472">
                  <c:v>0.32742529999999997</c:v>
                </c:pt>
                <c:pt idx="9473">
                  <c:v>0.3276136</c:v>
                </c:pt>
                <c:pt idx="9474">
                  <c:v>0.32788980000000001</c:v>
                </c:pt>
                <c:pt idx="9475">
                  <c:v>0.3280785</c:v>
                </c:pt>
                <c:pt idx="9476">
                  <c:v>0.32826719999999998</c:v>
                </c:pt>
                <c:pt idx="9477">
                  <c:v>0.32854460000000002</c:v>
                </c:pt>
                <c:pt idx="9478">
                  <c:v>0.32863379999999998</c:v>
                </c:pt>
                <c:pt idx="9479">
                  <c:v>0.32882250000000002</c:v>
                </c:pt>
                <c:pt idx="9480">
                  <c:v>0.32909949999999999</c:v>
                </c:pt>
                <c:pt idx="9481">
                  <c:v>0.32928869999999999</c:v>
                </c:pt>
                <c:pt idx="9482">
                  <c:v>0.3293779</c:v>
                </c:pt>
                <c:pt idx="9483">
                  <c:v>0.32965499999999998</c:v>
                </c:pt>
                <c:pt idx="9484">
                  <c:v>0.32984449999999998</c:v>
                </c:pt>
                <c:pt idx="9485">
                  <c:v>0.33003389999999999</c:v>
                </c:pt>
                <c:pt idx="9486">
                  <c:v>0.33031179999999999</c:v>
                </c:pt>
                <c:pt idx="9487">
                  <c:v>0.33050049999999997</c:v>
                </c:pt>
                <c:pt idx="9488">
                  <c:v>0.33058959999999998</c:v>
                </c:pt>
                <c:pt idx="9489">
                  <c:v>0.33077899999999999</c:v>
                </c:pt>
                <c:pt idx="9490">
                  <c:v>0.33096799999999998</c:v>
                </c:pt>
                <c:pt idx="9491">
                  <c:v>0.33115689999999998</c:v>
                </c:pt>
                <c:pt idx="9492">
                  <c:v>0.33124530000000002</c:v>
                </c:pt>
                <c:pt idx="9493">
                  <c:v>0.33152189999999998</c:v>
                </c:pt>
                <c:pt idx="9494">
                  <c:v>0.33171050000000002</c:v>
                </c:pt>
                <c:pt idx="9495">
                  <c:v>0.33189980000000002</c:v>
                </c:pt>
                <c:pt idx="9496">
                  <c:v>0.33208890000000002</c:v>
                </c:pt>
                <c:pt idx="9497">
                  <c:v>0.33226489999999997</c:v>
                </c:pt>
                <c:pt idx="9498">
                  <c:v>0.33245409999999997</c:v>
                </c:pt>
                <c:pt idx="9499">
                  <c:v>0.33264359999999998</c:v>
                </c:pt>
                <c:pt idx="9500">
                  <c:v>0.33283289999999999</c:v>
                </c:pt>
                <c:pt idx="9501">
                  <c:v>0.3330224</c:v>
                </c:pt>
                <c:pt idx="9502">
                  <c:v>0.33319860000000001</c:v>
                </c:pt>
                <c:pt idx="9503">
                  <c:v>0.33338830000000003</c:v>
                </c:pt>
                <c:pt idx="9504">
                  <c:v>0.33357789999999998</c:v>
                </c:pt>
                <c:pt idx="9505">
                  <c:v>0.33385589999999998</c:v>
                </c:pt>
                <c:pt idx="9506">
                  <c:v>0.33404640000000002</c:v>
                </c:pt>
                <c:pt idx="9507">
                  <c:v>0.33432410000000001</c:v>
                </c:pt>
                <c:pt idx="9508">
                  <c:v>0.3344125</c:v>
                </c:pt>
                <c:pt idx="9509">
                  <c:v>0.33460299999999998</c:v>
                </c:pt>
                <c:pt idx="9510">
                  <c:v>0.33488099999999998</c:v>
                </c:pt>
                <c:pt idx="9511">
                  <c:v>0.33507160000000002</c:v>
                </c:pt>
                <c:pt idx="9512">
                  <c:v>0.3353505</c:v>
                </c:pt>
                <c:pt idx="9513">
                  <c:v>0.3354394</c:v>
                </c:pt>
                <c:pt idx="9514">
                  <c:v>0.3356305</c:v>
                </c:pt>
                <c:pt idx="9515">
                  <c:v>0.33591019999999999</c:v>
                </c:pt>
                <c:pt idx="9516">
                  <c:v>0.33610190000000001</c:v>
                </c:pt>
                <c:pt idx="9517">
                  <c:v>0.33619130000000003</c:v>
                </c:pt>
                <c:pt idx="9518">
                  <c:v>0.33647120000000003</c:v>
                </c:pt>
                <c:pt idx="9519">
                  <c:v>0.33666309999999999</c:v>
                </c:pt>
                <c:pt idx="9520">
                  <c:v>0.33694360000000001</c:v>
                </c:pt>
                <c:pt idx="9521">
                  <c:v>0.33713569999999998</c:v>
                </c:pt>
                <c:pt idx="9522">
                  <c:v>0.33722550000000001</c:v>
                </c:pt>
                <c:pt idx="9523">
                  <c:v>0.3375068</c:v>
                </c:pt>
                <c:pt idx="9524">
                  <c:v>0.33778839999999999</c:v>
                </c:pt>
                <c:pt idx="9525">
                  <c:v>0.33798089999999997</c:v>
                </c:pt>
                <c:pt idx="9526">
                  <c:v>0.33817390000000003</c:v>
                </c:pt>
                <c:pt idx="9527">
                  <c:v>0.3383526</c:v>
                </c:pt>
                <c:pt idx="9528">
                  <c:v>0.3385456</c:v>
                </c:pt>
                <c:pt idx="9529">
                  <c:v>0.33873900000000001</c:v>
                </c:pt>
                <c:pt idx="9530">
                  <c:v>0.33902159999999998</c:v>
                </c:pt>
                <c:pt idx="9531">
                  <c:v>0.3391113</c:v>
                </c:pt>
                <c:pt idx="9532">
                  <c:v>0.33930490000000002</c:v>
                </c:pt>
                <c:pt idx="9533">
                  <c:v>0.33949849999999998</c:v>
                </c:pt>
                <c:pt idx="9534">
                  <c:v>0.33978140000000001</c:v>
                </c:pt>
                <c:pt idx="9535">
                  <c:v>0.3398718</c:v>
                </c:pt>
                <c:pt idx="9536">
                  <c:v>0.34006520000000001</c:v>
                </c:pt>
                <c:pt idx="9537">
                  <c:v>0.34025879999999997</c:v>
                </c:pt>
                <c:pt idx="9538">
                  <c:v>0.34045199999999998</c:v>
                </c:pt>
                <c:pt idx="9539">
                  <c:v>0.34063060000000001</c:v>
                </c:pt>
                <c:pt idx="9540">
                  <c:v>0.34091339999999998</c:v>
                </c:pt>
                <c:pt idx="9541">
                  <c:v>0.34101870000000001</c:v>
                </c:pt>
                <c:pt idx="9542">
                  <c:v>0.34130100000000002</c:v>
                </c:pt>
                <c:pt idx="9543">
                  <c:v>0.34139059999999999</c:v>
                </c:pt>
                <c:pt idx="9544">
                  <c:v>0.3415839</c:v>
                </c:pt>
                <c:pt idx="9545">
                  <c:v>0.341866</c:v>
                </c:pt>
                <c:pt idx="9546">
                  <c:v>0.34205980000000002</c:v>
                </c:pt>
                <c:pt idx="9547">
                  <c:v>0.3421496</c:v>
                </c:pt>
                <c:pt idx="9548">
                  <c:v>0.3424334</c:v>
                </c:pt>
                <c:pt idx="9549">
                  <c:v>0.34262730000000002</c:v>
                </c:pt>
                <c:pt idx="9550">
                  <c:v>0.34291100000000002</c:v>
                </c:pt>
                <c:pt idx="9551">
                  <c:v>0.34310600000000002</c:v>
                </c:pt>
                <c:pt idx="9552">
                  <c:v>0.34330080000000002</c:v>
                </c:pt>
                <c:pt idx="9553">
                  <c:v>0.34358470000000002</c:v>
                </c:pt>
                <c:pt idx="9554">
                  <c:v>0.34367439999999999</c:v>
                </c:pt>
                <c:pt idx="9555">
                  <c:v>0.34386949999999999</c:v>
                </c:pt>
                <c:pt idx="9556">
                  <c:v>0.34406360000000002</c:v>
                </c:pt>
                <c:pt idx="9557">
                  <c:v>0.34434720000000002</c:v>
                </c:pt>
                <c:pt idx="9558">
                  <c:v>0.34454200000000001</c:v>
                </c:pt>
                <c:pt idx="9559">
                  <c:v>0.34482649999999998</c:v>
                </c:pt>
                <c:pt idx="9560">
                  <c:v>0.34491739999999999</c:v>
                </c:pt>
                <c:pt idx="9561">
                  <c:v>0.34520200000000001</c:v>
                </c:pt>
                <c:pt idx="9562">
                  <c:v>0.34539740000000002</c:v>
                </c:pt>
                <c:pt idx="9563">
                  <c:v>0.34559250000000002</c:v>
                </c:pt>
                <c:pt idx="9564">
                  <c:v>0.34577160000000001</c:v>
                </c:pt>
                <c:pt idx="9565">
                  <c:v>0.34596670000000002</c:v>
                </c:pt>
                <c:pt idx="9566">
                  <c:v>0.34625030000000001</c:v>
                </c:pt>
                <c:pt idx="9567">
                  <c:v>0.34644560000000002</c:v>
                </c:pt>
                <c:pt idx="9568">
                  <c:v>0.34664060000000002</c:v>
                </c:pt>
                <c:pt idx="9569">
                  <c:v>0.34673080000000001</c:v>
                </c:pt>
                <c:pt idx="9570">
                  <c:v>0.34701480000000001</c:v>
                </c:pt>
                <c:pt idx="9571">
                  <c:v>0.34721039999999997</c:v>
                </c:pt>
                <c:pt idx="9572">
                  <c:v>0.34740599999999999</c:v>
                </c:pt>
                <c:pt idx="9573">
                  <c:v>0.34758559999999999</c:v>
                </c:pt>
                <c:pt idx="9574">
                  <c:v>0.34778100000000001</c:v>
                </c:pt>
                <c:pt idx="9575">
                  <c:v>0.34806599999999999</c:v>
                </c:pt>
                <c:pt idx="9576">
                  <c:v>0.34815629999999997</c:v>
                </c:pt>
                <c:pt idx="9577">
                  <c:v>0.34835149999999998</c:v>
                </c:pt>
                <c:pt idx="9578">
                  <c:v>0.34854619999999997</c:v>
                </c:pt>
                <c:pt idx="9579">
                  <c:v>0.34872599999999998</c:v>
                </c:pt>
                <c:pt idx="9580">
                  <c:v>0.34892040000000002</c:v>
                </c:pt>
                <c:pt idx="9581">
                  <c:v>0.3490105</c:v>
                </c:pt>
                <c:pt idx="9582">
                  <c:v>0.34929339999999998</c:v>
                </c:pt>
                <c:pt idx="9583">
                  <c:v>0.3494872</c:v>
                </c:pt>
                <c:pt idx="9584">
                  <c:v>0.34968090000000002</c:v>
                </c:pt>
                <c:pt idx="9585">
                  <c:v>0.34977079999999999</c:v>
                </c:pt>
                <c:pt idx="9586">
                  <c:v>0.35005340000000001</c:v>
                </c:pt>
                <c:pt idx="9587">
                  <c:v>0.35024690000000003</c:v>
                </c:pt>
                <c:pt idx="9588">
                  <c:v>0.35052939999999999</c:v>
                </c:pt>
                <c:pt idx="9589">
                  <c:v>0.35061920000000002</c:v>
                </c:pt>
                <c:pt idx="9590">
                  <c:v>0.35081279999999998</c:v>
                </c:pt>
                <c:pt idx="9591">
                  <c:v>0.35100599999999998</c:v>
                </c:pt>
                <c:pt idx="9592">
                  <c:v>0.35128890000000002</c:v>
                </c:pt>
                <c:pt idx="9593">
                  <c:v>0.35137869999999999</c:v>
                </c:pt>
                <c:pt idx="9594">
                  <c:v>0.35157280000000002</c:v>
                </c:pt>
                <c:pt idx="9595">
                  <c:v>0.351856</c:v>
                </c:pt>
                <c:pt idx="9596">
                  <c:v>0.3520509</c:v>
                </c:pt>
                <c:pt idx="9597">
                  <c:v>0.35224559999999999</c:v>
                </c:pt>
                <c:pt idx="9598">
                  <c:v>0.35233550000000002</c:v>
                </c:pt>
                <c:pt idx="9599">
                  <c:v>0.3527246</c:v>
                </c:pt>
                <c:pt idx="9600">
                  <c:v>0.35292000000000001</c:v>
                </c:pt>
                <c:pt idx="9601">
                  <c:v>0.35329480000000002</c:v>
                </c:pt>
                <c:pt idx="9602">
                  <c:v>0.35329440000000001</c:v>
                </c:pt>
                <c:pt idx="9603">
                  <c:v>0.35358030000000001</c:v>
                </c:pt>
                <c:pt idx="9604">
                  <c:v>0.35377619999999999</c:v>
                </c:pt>
                <c:pt idx="9605">
                  <c:v>0.35397260000000003</c:v>
                </c:pt>
                <c:pt idx="9606">
                  <c:v>0.35425899999999999</c:v>
                </c:pt>
                <c:pt idx="9607">
                  <c:v>0.35445559999999998</c:v>
                </c:pt>
                <c:pt idx="9608">
                  <c:v>0.35474169999999999</c:v>
                </c:pt>
                <c:pt idx="9609">
                  <c:v>0.3549388</c:v>
                </c:pt>
                <c:pt idx="9610">
                  <c:v>0.35522599999999999</c:v>
                </c:pt>
                <c:pt idx="9611">
                  <c:v>0.35531679999999999</c:v>
                </c:pt>
                <c:pt idx="9612">
                  <c:v>0.35551450000000001</c:v>
                </c:pt>
                <c:pt idx="9613">
                  <c:v>0.35580200000000001</c:v>
                </c:pt>
                <c:pt idx="9614">
                  <c:v>0.35599999999999998</c:v>
                </c:pt>
                <c:pt idx="9615">
                  <c:v>0.35628799999999999</c:v>
                </c:pt>
                <c:pt idx="9616">
                  <c:v>0.35648619999999998</c:v>
                </c:pt>
                <c:pt idx="9617">
                  <c:v>0.35657640000000002</c:v>
                </c:pt>
                <c:pt idx="9618">
                  <c:v>0.35686499999999999</c:v>
                </c:pt>
                <c:pt idx="9619">
                  <c:v>0.35706300000000002</c:v>
                </c:pt>
                <c:pt idx="9620">
                  <c:v>0.35715370000000002</c:v>
                </c:pt>
                <c:pt idx="9621">
                  <c:v>0.35754979999999997</c:v>
                </c:pt>
                <c:pt idx="9622">
                  <c:v>0.35764079999999998</c:v>
                </c:pt>
                <c:pt idx="9623">
                  <c:v>0.35783989999999999</c:v>
                </c:pt>
                <c:pt idx="9624">
                  <c:v>0.35803849999999998</c:v>
                </c:pt>
                <c:pt idx="9625">
                  <c:v>0.35821940000000002</c:v>
                </c:pt>
                <c:pt idx="9626">
                  <c:v>0.35850900000000002</c:v>
                </c:pt>
                <c:pt idx="9627">
                  <c:v>0.35870669999999999</c:v>
                </c:pt>
                <c:pt idx="9628">
                  <c:v>0.35890559999999999</c:v>
                </c:pt>
                <c:pt idx="9629">
                  <c:v>0.35910449999999999</c:v>
                </c:pt>
                <c:pt idx="9630">
                  <c:v>0.35919499999999999</c:v>
                </c:pt>
                <c:pt idx="9631">
                  <c:v>0.35939379999999999</c:v>
                </c:pt>
                <c:pt idx="9632">
                  <c:v>0.35968250000000002</c:v>
                </c:pt>
                <c:pt idx="9633">
                  <c:v>0.35977389999999998</c:v>
                </c:pt>
                <c:pt idx="9634">
                  <c:v>0.3599736</c:v>
                </c:pt>
                <c:pt idx="9635">
                  <c:v>0.3601722</c:v>
                </c:pt>
                <c:pt idx="9636">
                  <c:v>0.36046099999999998</c:v>
                </c:pt>
                <c:pt idx="9637">
                  <c:v>0.36055150000000002</c:v>
                </c:pt>
                <c:pt idx="9638">
                  <c:v>0.36075049999999997</c:v>
                </c:pt>
                <c:pt idx="9639">
                  <c:v>0.36103829999999998</c:v>
                </c:pt>
                <c:pt idx="9640">
                  <c:v>0.36123759999999999</c:v>
                </c:pt>
                <c:pt idx="9641">
                  <c:v>0.3615273</c:v>
                </c:pt>
                <c:pt idx="9642">
                  <c:v>0.3616182</c:v>
                </c:pt>
                <c:pt idx="9643">
                  <c:v>0.36181819999999998</c:v>
                </c:pt>
                <c:pt idx="9644">
                  <c:v>0.36201800000000001</c:v>
                </c:pt>
                <c:pt idx="9645">
                  <c:v>0.36230859999999998</c:v>
                </c:pt>
                <c:pt idx="9646">
                  <c:v>0.36250880000000002</c:v>
                </c:pt>
                <c:pt idx="9647">
                  <c:v>0.36259950000000002</c:v>
                </c:pt>
                <c:pt idx="9648">
                  <c:v>0.36288939999999997</c:v>
                </c:pt>
                <c:pt idx="9649">
                  <c:v>0.36308889999999999</c:v>
                </c:pt>
                <c:pt idx="9650">
                  <c:v>0.36337920000000001</c:v>
                </c:pt>
                <c:pt idx="9651">
                  <c:v>0.36346970000000001</c:v>
                </c:pt>
                <c:pt idx="9652">
                  <c:v>0.36366969999999998</c:v>
                </c:pt>
                <c:pt idx="9653">
                  <c:v>0.3638692</c:v>
                </c:pt>
                <c:pt idx="9654">
                  <c:v>0.36415839999999999</c:v>
                </c:pt>
                <c:pt idx="9655">
                  <c:v>0.36424899999999999</c:v>
                </c:pt>
                <c:pt idx="9656">
                  <c:v>0.36444860000000001</c:v>
                </c:pt>
                <c:pt idx="9657">
                  <c:v>0.36464809999999998</c:v>
                </c:pt>
                <c:pt idx="9658">
                  <c:v>0.36473850000000002</c:v>
                </c:pt>
                <c:pt idx="9659">
                  <c:v>0.36513689999999999</c:v>
                </c:pt>
                <c:pt idx="9660">
                  <c:v>0.36522729999999998</c:v>
                </c:pt>
                <c:pt idx="9661">
                  <c:v>0.36551699999999998</c:v>
                </c:pt>
                <c:pt idx="9662">
                  <c:v>0.3657166</c:v>
                </c:pt>
                <c:pt idx="9663">
                  <c:v>0.36591689999999999</c:v>
                </c:pt>
                <c:pt idx="9664">
                  <c:v>0.36600749999999999</c:v>
                </c:pt>
                <c:pt idx="9665">
                  <c:v>0.36629709999999999</c:v>
                </c:pt>
                <c:pt idx="9666">
                  <c:v>0.36649730000000003</c:v>
                </c:pt>
                <c:pt idx="9667">
                  <c:v>0.36669750000000001</c:v>
                </c:pt>
                <c:pt idx="9668">
                  <c:v>0.36687779999999998</c:v>
                </c:pt>
                <c:pt idx="9669">
                  <c:v>0.36707820000000002</c:v>
                </c:pt>
                <c:pt idx="9670">
                  <c:v>0.3672784</c:v>
                </c:pt>
                <c:pt idx="9671">
                  <c:v>0.36756879999999997</c:v>
                </c:pt>
                <c:pt idx="9672">
                  <c:v>0.36776979999999998</c:v>
                </c:pt>
                <c:pt idx="9673">
                  <c:v>0.36806060000000002</c:v>
                </c:pt>
                <c:pt idx="9674">
                  <c:v>0.36815150000000002</c:v>
                </c:pt>
                <c:pt idx="9675">
                  <c:v>0.3684424</c:v>
                </c:pt>
                <c:pt idx="9676">
                  <c:v>0.36864380000000002</c:v>
                </c:pt>
                <c:pt idx="9677">
                  <c:v>0.36884470000000003</c:v>
                </c:pt>
                <c:pt idx="9678">
                  <c:v>0.36913580000000001</c:v>
                </c:pt>
                <c:pt idx="9679">
                  <c:v>0.36922680000000002</c:v>
                </c:pt>
                <c:pt idx="9680">
                  <c:v>0.36942760000000002</c:v>
                </c:pt>
                <c:pt idx="9681">
                  <c:v>0.36962869999999998</c:v>
                </c:pt>
                <c:pt idx="9682">
                  <c:v>0.36982979999999999</c:v>
                </c:pt>
                <c:pt idx="9683">
                  <c:v>0.37001000000000001</c:v>
                </c:pt>
                <c:pt idx="9684">
                  <c:v>0.3702106</c:v>
                </c:pt>
                <c:pt idx="9685">
                  <c:v>0.37050159999999999</c:v>
                </c:pt>
                <c:pt idx="9686">
                  <c:v>0.3707028</c:v>
                </c:pt>
                <c:pt idx="9687">
                  <c:v>0.37079309999999999</c:v>
                </c:pt>
                <c:pt idx="9688">
                  <c:v>0.3709942</c:v>
                </c:pt>
                <c:pt idx="9689">
                  <c:v>0.37128509999999998</c:v>
                </c:pt>
                <c:pt idx="9690">
                  <c:v>0.37148619999999999</c:v>
                </c:pt>
                <c:pt idx="9691">
                  <c:v>0.3716872</c:v>
                </c:pt>
                <c:pt idx="9692">
                  <c:v>0.37177700000000002</c:v>
                </c:pt>
                <c:pt idx="9693">
                  <c:v>0.3720676</c:v>
                </c:pt>
                <c:pt idx="9694">
                  <c:v>0.3723593</c:v>
                </c:pt>
                <c:pt idx="9695">
                  <c:v>0.37247130000000001</c:v>
                </c:pt>
                <c:pt idx="9696">
                  <c:v>0.37276320000000002</c:v>
                </c:pt>
                <c:pt idx="9697">
                  <c:v>0.37285380000000001</c:v>
                </c:pt>
                <c:pt idx="9698">
                  <c:v>0.37305579999999999</c:v>
                </c:pt>
                <c:pt idx="9699">
                  <c:v>0.37325760000000002</c:v>
                </c:pt>
                <c:pt idx="9700">
                  <c:v>0.37343700000000002</c:v>
                </c:pt>
                <c:pt idx="9701">
                  <c:v>0.37363819999999998</c:v>
                </c:pt>
                <c:pt idx="9702">
                  <c:v>0.3738398</c:v>
                </c:pt>
                <c:pt idx="9703">
                  <c:v>0.3741312</c:v>
                </c:pt>
                <c:pt idx="9704">
                  <c:v>0.374222</c:v>
                </c:pt>
                <c:pt idx="9705">
                  <c:v>0.37442370000000003</c:v>
                </c:pt>
                <c:pt idx="9706">
                  <c:v>0.37471460000000001</c:v>
                </c:pt>
                <c:pt idx="9707">
                  <c:v>0.37491639999999998</c:v>
                </c:pt>
                <c:pt idx="9708">
                  <c:v>0.37500620000000001</c:v>
                </c:pt>
                <c:pt idx="9709">
                  <c:v>0.37541000000000002</c:v>
                </c:pt>
                <c:pt idx="9710">
                  <c:v>0.37549979999999999</c:v>
                </c:pt>
                <c:pt idx="9711">
                  <c:v>0.37570160000000002</c:v>
                </c:pt>
                <c:pt idx="9712">
                  <c:v>0.37590400000000002</c:v>
                </c:pt>
                <c:pt idx="9713">
                  <c:v>0.37599349999999998</c:v>
                </c:pt>
                <c:pt idx="9714">
                  <c:v>0.37628420000000001</c:v>
                </c:pt>
                <c:pt idx="9715">
                  <c:v>0.37648599999999999</c:v>
                </c:pt>
                <c:pt idx="9716">
                  <c:v>0.37677690000000003</c:v>
                </c:pt>
                <c:pt idx="9717">
                  <c:v>0.37697819999999999</c:v>
                </c:pt>
                <c:pt idx="9718">
                  <c:v>0.37718040000000003</c:v>
                </c:pt>
                <c:pt idx="9719">
                  <c:v>0.3772702</c:v>
                </c:pt>
                <c:pt idx="9720">
                  <c:v>0.37756060000000002</c:v>
                </c:pt>
                <c:pt idx="9721">
                  <c:v>0.3777625</c:v>
                </c:pt>
                <c:pt idx="9722">
                  <c:v>0.37785239999999998</c:v>
                </c:pt>
                <c:pt idx="9723">
                  <c:v>0.3781428</c:v>
                </c:pt>
                <c:pt idx="9724">
                  <c:v>0.37834449999999997</c:v>
                </c:pt>
                <c:pt idx="9725">
                  <c:v>0.37854599999999999</c:v>
                </c:pt>
                <c:pt idx="9726">
                  <c:v>0.37883699999999998</c:v>
                </c:pt>
                <c:pt idx="9727">
                  <c:v>0.37912780000000001</c:v>
                </c:pt>
                <c:pt idx="9728">
                  <c:v>0.37921660000000001</c:v>
                </c:pt>
                <c:pt idx="9729">
                  <c:v>0.37941859999999999</c:v>
                </c:pt>
                <c:pt idx="9730">
                  <c:v>0.37962030000000002</c:v>
                </c:pt>
                <c:pt idx="9731">
                  <c:v>0.37979879999999999</c:v>
                </c:pt>
                <c:pt idx="9732">
                  <c:v>0.37991150000000001</c:v>
                </c:pt>
                <c:pt idx="9733">
                  <c:v>0.38020189999999998</c:v>
                </c:pt>
                <c:pt idx="9734">
                  <c:v>0.38049260000000001</c:v>
                </c:pt>
                <c:pt idx="9735">
                  <c:v>0.38060549999999999</c:v>
                </c:pt>
                <c:pt idx="9736">
                  <c:v>0.38078250000000002</c:v>
                </c:pt>
                <c:pt idx="9737">
                  <c:v>0.38098409999999999</c:v>
                </c:pt>
                <c:pt idx="9738">
                  <c:v>0.38127339999999998</c:v>
                </c:pt>
                <c:pt idx="9739">
                  <c:v>0.38138650000000002</c:v>
                </c:pt>
                <c:pt idx="9740">
                  <c:v>0.38167620000000002</c:v>
                </c:pt>
                <c:pt idx="9741">
                  <c:v>0.3818783</c:v>
                </c:pt>
                <c:pt idx="9742">
                  <c:v>0.38196720000000001</c:v>
                </c:pt>
                <c:pt idx="9743">
                  <c:v>0.38225710000000002</c:v>
                </c:pt>
                <c:pt idx="9744">
                  <c:v>0.38245839999999998</c:v>
                </c:pt>
                <c:pt idx="9745">
                  <c:v>0.38266030000000001</c:v>
                </c:pt>
                <c:pt idx="9746">
                  <c:v>0.38286199999999998</c:v>
                </c:pt>
                <c:pt idx="9747">
                  <c:v>0.38295030000000002</c:v>
                </c:pt>
                <c:pt idx="9748">
                  <c:v>0.38324059999999999</c:v>
                </c:pt>
                <c:pt idx="9749">
                  <c:v>0.38353140000000002</c:v>
                </c:pt>
                <c:pt idx="9750">
                  <c:v>0.38373439999999998</c:v>
                </c:pt>
                <c:pt idx="9751">
                  <c:v>0.38393690000000003</c:v>
                </c:pt>
                <c:pt idx="9752">
                  <c:v>0.38402530000000001</c:v>
                </c:pt>
                <c:pt idx="9753">
                  <c:v>0.38431559999999998</c:v>
                </c:pt>
                <c:pt idx="9754">
                  <c:v>0.38451879999999999</c:v>
                </c:pt>
                <c:pt idx="9755">
                  <c:v>0.38480979999999998</c:v>
                </c:pt>
                <c:pt idx="9756">
                  <c:v>0.38501279999999999</c:v>
                </c:pt>
                <c:pt idx="9757">
                  <c:v>0.38530379999999997</c:v>
                </c:pt>
                <c:pt idx="9758">
                  <c:v>0.38539220000000002</c:v>
                </c:pt>
                <c:pt idx="9759">
                  <c:v>0.38559480000000002</c:v>
                </c:pt>
                <c:pt idx="9760">
                  <c:v>0.38579720000000001</c:v>
                </c:pt>
                <c:pt idx="9761">
                  <c:v>0.38608740000000003</c:v>
                </c:pt>
                <c:pt idx="9762">
                  <c:v>0.38629029999999998</c:v>
                </c:pt>
                <c:pt idx="9763">
                  <c:v>0.38637880000000002</c:v>
                </c:pt>
                <c:pt idx="9764">
                  <c:v>0.38658150000000002</c:v>
                </c:pt>
                <c:pt idx="9765">
                  <c:v>0.38687199999999999</c:v>
                </c:pt>
                <c:pt idx="9766">
                  <c:v>0.38696019999999998</c:v>
                </c:pt>
                <c:pt idx="9767">
                  <c:v>0.38736559999999998</c:v>
                </c:pt>
                <c:pt idx="9768">
                  <c:v>0.38745429999999997</c:v>
                </c:pt>
                <c:pt idx="9769">
                  <c:v>0.38765670000000002</c:v>
                </c:pt>
                <c:pt idx="9770">
                  <c:v>0.38785960000000003</c:v>
                </c:pt>
                <c:pt idx="9771">
                  <c:v>0.38806279999999999</c:v>
                </c:pt>
                <c:pt idx="9772">
                  <c:v>0.38823750000000001</c:v>
                </c:pt>
                <c:pt idx="9773">
                  <c:v>0.38844020000000001</c:v>
                </c:pt>
                <c:pt idx="9774">
                  <c:v>0.38873059999999998</c:v>
                </c:pt>
                <c:pt idx="9775">
                  <c:v>0.388934</c:v>
                </c:pt>
                <c:pt idx="9776">
                  <c:v>0.38913750000000003</c:v>
                </c:pt>
                <c:pt idx="9777">
                  <c:v>0.38934039999999998</c:v>
                </c:pt>
                <c:pt idx="9778">
                  <c:v>0.38954359999999999</c:v>
                </c:pt>
                <c:pt idx="9779">
                  <c:v>0.38971830000000002</c:v>
                </c:pt>
                <c:pt idx="9780">
                  <c:v>0.38992159999999998</c:v>
                </c:pt>
                <c:pt idx="9781">
                  <c:v>0.39012530000000001</c:v>
                </c:pt>
                <c:pt idx="9782">
                  <c:v>0.39041599999999999</c:v>
                </c:pt>
                <c:pt idx="9783">
                  <c:v>0.39059129999999997</c:v>
                </c:pt>
                <c:pt idx="9784">
                  <c:v>0.39079409999999998</c:v>
                </c:pt>
                <c:pt idx="9785">
                  <c:v>0.39099830000000002</c:v>
                </c:pt>
                <c:pt idx="9786">
                  <c:v>0.3912022</c:v>
                </c:pt>
                <c:pt idx="9787">
                  <c:v>0.39140550000000002</c:v>
                </c:pt>
                <c:pt idx="9788">
                  <c:v>0.39157979999999998</c:v>
                </c:pt>
                <c:pt idx="9789">
                  <c:v>0.39178200000000002</c:v>
                </c:pt>
                <c:pt idx="9790">
                  <c:v>0.39198480000000002</c:v>
                </c:pt>
                <c:pt idx="9791">
                  <c:v>0.39218779999999998</c:v>
                </c:pt>
                <c:pt idx="9792">
                  <c:v>0.39227499999999998</c:v>
                </c:pt>
                <c:pt idx="9793">
                  <c:v>0.39256469999999999</c:v>
                </c:pt>
                <c:pt idx="9794">
                  <c:v>0.39285399999999998</c:v>
                </c:pt>
                <c:pt idx="9795">
                  <c:v>0.3928547</c:v>
                </c:pt>
                <c:pt idx="9796">
                  <c:v>0.39314339999999998</c:v>
                </c:pt>
                <c:pt idx="9797">
                  <c:v>0.39334659999999999</c:v>
                </c:pt>
                <c:pt idx="9798">
                  <c:v>0.39354939999999999</c:v>
                </c:pt>
                <c:pt idx="9799">
                  <c:v>0.39375250000000001</c:v>
                </c:pt>
                <c:pt idx="9800">
                  <c:v>0.3940419</c:v>
                </c:pt>
                <c:pt idx="9801">
                  <c:v>0.3941286</c:v>
                </c:pt>
                <c:pt idx="9802">
                  <c:v>0.39441850000000001</c:v>
                </c:pt>
                <c:pt idx="9803">
                  <c:v>0.39462160000000002</c:v>
                </c:pt>
                <c:pt idx="9804">
                  <c:v>0.39482440000000002</c:v>
                </c:pt>
                <c:pt idx="9805">
                  <c:v>0.39491100000000001</c:v>
                </c:pt>
                <c:pt idx="9806">
                  <c:v>0.39520050000000001</c:v>
                </c:pt>
                <c:pt idx="9807">
                  <c:v>0.39549000000000001</c:v>
                </c:pt>
                <c:pt idx="9808">
                  <c:v>0.39569310000000002</c:v>
                </c:pt>
                <c:pt idx="9809">
                  <c:v>0.39589639999999998</c:v>
                </c:pt>
                <c:pt idx="9810">
                  <c:v>0.39598359999999999</c:v>
                </c:pt>
                <c:pt idx="9811">
                  <c:v>0.39618710000000001</c:v>
                </c:pt>
                <c:pt idx="9812">
                  <c:v>0.39647670000000002</c:v>
                </c:pt>
                <c:pt idx="9813">
                  <c:v>0.39668019999999998</c:v>
                </c:pt>
                <c:pt idx="9814">
                  <c:v>0.3968834</c:v>
                </c:pt>
                <c:pt idx="9815">
                  <c:v>0.3971731</c:v>
                </c:pt>
                <c:pt idx="9816">
                  <c:v>0.39725919999999998</c:v>
                </c:pt>
                <c:pt idx="9817">
                  <c:v>0.39746310000000001</c:v>
                </c:pt>
                <c:pt idx="9818">
                  <c:v>0.39766629999999997</c:v>
                </c:pt>
                <c:pt idx="9819">
                  <c:v>0.39786929999999998</c:v>
                </c:pt>
                <c:pt idx="9820">
                  <c:v>0.39795520000000001</c:v>
                </c:pt>
                <c:pt idx="9821">
                  <c:v>0.39824330000000002</c:v>
                </c:pt>
                <c:pt idx="9822">
                  <c:v>0.39844659999999998</c:v>
                </c:pt>
                <c:pt idx="9823">
                  <c:v>0.39864949999999999</c:v>
                </c:pt>
                <c:pt idx="9824">
                  <c:v>0.39885330000000002</c:v>
                </c:pt>
                <c:pt idx="9825">
                  <c:v>0.39893919999999999</c:v>
                </c:pt>
                <c:pt idx="9826">
                  <c:v>0.3992272</c:v>
                </c:pt>
                <c:pt idx="9827">
                  <c:v>0.39943060000000002</c:v>
                </c:pt>
                <c:pt idx="9828">
                  <c:v>0.39951629999999999</c:v>
                </c:pt>
                <c:pt idx="9829">
                  <c:v>0.39971909999999999</c:v>
                </c:pt>
                <c:pt idx="9830">
                  <c:v>0.3999219</c:v>
                </c:pt>
                <c:pt idx="9831">
                  <c:v>0.4002098</c:v>
                </c:pt>
                <c:pt idx="9832">
                  <c:v>0.40029520000000002</c:v>
                </c:pt>
                <c:pt idx="9833">
                  <c:v>0.40049780000000001</c:v>
                </c:pt>
                <c:pt idx="9834">
                  <c:v>0.400785</c:v>
                </c:pt>
                <c:pt idx="9835">
                  <c:v>0.40098800000000001</c:v>
                </c:pt>
                <c:pt idx="9836">
                  <c:v>0.40107350000000003</c:v>
                </c:pt>
                <c:pt idx="9837">
                  <c:v>0.40127560000000001</c:v>
                </c:pt>
                <c:pt idx="9838">
                  <c:v>0.40147899999999997</c:v>
                </c:pt>
                <c:pt idx="9839">
                  <c:v>0.40156399999999998</c:v>
                </c:pt>
                <c:pt idx="9840">
                  <c:v>0.40185080000000001</c:v>
                </c:pt>
                <c:pt idx="9841">
                  <c:v>0.40205390000000002</c:v>
                </c:pt>
                <c:pt idx="9842">
                  <c:v>0.40234130000000001</c:v>
                </c:pt>
                <c:pt idx="9843">
                  <c:v>0.40254400000000001</c:v>
                </c:pt>
                <c:pt idx="9844">
                  <c:v>0.40274700000000002</c:v>
                </c:pt>
                <c:pt idx="9845">
                  <c:v>0.40291640000000001</c:v>
                </c:pt>
                <c:pt idx="9846">
                  <c:v>0.40311920000000001</c:v>
                </c:pt>
                <c:pt idx="9847">
                  <c:v>0.40332259999999998</c:v>
                </c:pt>
                <c:pt idx="9848">
                  <c:v>0.403526</c:v>
                </c:pt>
                <c:pt idx="9849">
                  <c:v>0.40381280000000003</c:v>
                </c:pt>
                <c:pt idx="9850">
                  <c:v>0.40389740000000002</c:v>
                </c:pt>
                <c:pt idx="9851">
                  <c:v>0.40410000000000001</c:v>
                </c:pt>
                <c:pt idx="9852">
                  <c:v>0.40430250000000001</c:v>
                </c:pt>
                <c:pt idx="9853">
                  <c:v>0.40438669999999999</c:v>
                </c:pt>
                <c:pt idx="9854">
                  <c:v>0.40458880000000003</c:v>
                </c:pt>
                <c:pt idx="9855">
                  <c:v>0.40487410000000001</c:v>
                </c:pt>
                <c:pt idx="9856">
                  <c:v>0.40507660000000001</c:v>
                </c:pt>
                <c:pt idx="9857">
                  <c:v>0.40516089999999999</c:v>
                </c:pt>
                <c:pt idx="9858">
                  <c:v>0.405362</c:v>
                </c:pt>
                <c:pt idx="9859">
                  <c:v>0.40556370000000003</c:v>
                </c:pt>
                <c:pt idx="9860">
                  <c:v>0.40564749999999999</c:v>
                </c:pt>
                <c:pt idx="9861">
                  <c:v>0.40584890000000001</c:v>
                </c:pt>
                <c:pt idx="9862">
                  <c:v>0.40613280000000002</c:v>
                </c:pt>
                <c:pt idx="9863">
                  <c:v>0.40621649999999998</c:v>
                </c:pt>
                <c:pt idx="9864">
                  <c:v>0.40641820000000001</c:v>
                </c:pt>
                <c:pt idx="9865">
                  <c:v>0.40661969999999997</c:v>
                </c:pt>
                <c:pt idx="9866">
                  <c:v>0.4068214</c:v>
                </c:pt>
                <c:pt idx="9867">
                  <c:v>0.40710610000000003</c:v>
                </c:pt>
                <c:pt idx="9868">
                  <c:v>0.40718949999999998</c:v>
                </c:pt>
                <c:pt idx="9869">
                  <c:v>0.40739120000000001</c:v>
                </c:pt>
                <c:pt idx="9870">
                  <c:v>0.40747480000000003</c:v>
                </c:pt>
                <c:pt idx="9871">
                  <c:v>0.40775860000000003</c:v>
                </c:pt>
                <c:pt idx="9872">
                  <c:v>0.40795999999999999</c:v>
                </c:pt>
                <c:pt idx="9873">
                  <c:v>0.4081612</c:v>
                </c:pt>
                <c:pt idx="9874">
                  <c:v>0.40836250000000002</c:v>
                </c:pt>
                <c:pt idx="9875">
                  <c:v>0.40844560000000002</c:v>
                </c:pt>
                <c:pt idx="9876">
                  <c:v>0.40872900000000001</c:v>
                </c:pt>
                <c:pt idx="9877">
                  <c:v>0.40893040000000003</c:v>
                </c:pt>
                <c:pt idx="9878">
                  <c:v>0.40921400000000002</c:v>
                </c:pt>
                <c:pt idx="9879">
                  <c:v>0.40941529999999998</c:v>
                </c:pt>
                <c:pt idx="9880">
                  <c:v>0.40961700000000001</c:v>
                </c:pt>
                <c:pt idx="9881">
                  <c:v>0.4096998</c:v>
                </c:pt>
                <c:pt idx="9882">
                  <c:v>0.40998240000000002</c:v>
                </c:pt>
                <c:pt idx="9883">
                  <c:v>0.41018389999999999</c:v>
                </c:pt>
                <c:pt idx="9884">
                  <c:v>0.41038550000000001</c:v>
                </c:pt>
                <c:pt idx="9885">
                  <c:v>0.41046779999999999</c:v>
                </c:pt>
                <c:pt idx="9886">
                  <c:v>0.41066920000000001</c:v>
                </c:pt>
                <c:pt idx="9887">
                  <c:v>0.41087000000000001</c:v>
                </c:pt>
                <c:pt idx="9888">
                  <c:v>0.41115230000000003</c:v>
                </c:pt>
                <c:pt idx="9889">
                  <c:v>0.41123460000000001</c:v>
                </c:pt>
                <c:pt idx="9890">
                  <c:v>0.4114352</c:v>
                </c:pt>
                <c:pt idx="9891">
                  <c:v>0.411717</c:v>
                </c:pt>
                <c:pt idx="9892">
                  <c:v>0.4119178</c:v>
                </c:pt>
                <c:pt idx="9893">
                  <c:v>0.4121186</c:v>
                </c:pt>
                <c:pt idx="9894">
                  <c:v>0.41220089999999998</c:v>
                </c:pt>
                <c:pt idx="9895">
                  <c:v>0.41240159999999998</c:v>
                </c:pt>
                <c:pt idx="9896">
                  <c:v>0.41260210000000003</c:v>
                </c:pt>
                <c:pt idx="9897">
                  <c:v>0.41280270000000002</c:v>
                </c:pt>
                <c:pt idx="9898">
                  <c:v>0.41296519999999998</c:v>
                </c:pt>
                <c:pt idx="9899">
                  <c:v>0.41316560000000002</c:v>
                </c:pt>
                <c:pt idx="9900">
                  <c:v>0.41336640000000002</c:v>
                </c:pt>
                <c:pt idx="9901">
                  <c:v>0.41364800000000002</c:v>
                </c:pt>
                <c:pt idx="9902">
                  <c:v>0.41372989999999998</c:v>
                </c:pt>
                <c:pt idx="9903">
                  <c:v>0.41393059999999998</c:v>
                </c:pt>
                <c:pt idx="9904">
                  <c:v>0.41413169999999999</c:v>
                </c:pt>
                <c:pt idx="9905">
                  <c:v>0.4142131</c:v>
                </c:pt>
                <c:pt idx="9906">
                  <c:v>0.41449399999999997</c:v>
                </c:pt>
                <c:pt idx="9907">
                  <c:v>0.41469450000000002</c:v>
                </c:pt>
                <c:pt idx="9908">
                  <c:v>0.4148944</c:v>
                </c:pt>
                <c:pt idx="9909">
                  <c:v>0.4151743</c:v>
                </c:pt>
                <c:pt idx="9910">
                  <c:v>0.41537420000000003</c:v>
                </c:pt>
                <c:pt idx="9911">
                  <c:v>0.41545549999999998</c:v>
                </c:pt>
                <c:pt idx="9912">
                  <c:v>0.41565540000000001</c:v>
                </c:pt>
                <c:pt idx="9913">
                  <c:v>0.41585559999999999</c:v>
                </c:pt>
                <c:pt idx="9914">
                  <c:v>0.41605560000000003</c:v>
                </c:pt>
                <c:pt idx="9915">
                  <c:v>0.41613620000000001</c:v>
                </c:pt>
                <c:pt idx="9916">
                  <c:v>0.4164158</c:v>
                </c:pt>
                <c:pt idx="9917">
                  <c:v>0.41661599999999999</c:v>
                </c:pt>
                <c:pt idx="9918">
                  <c:v>0.41681610000000002</c:v>
                </c:pt>
                <c:pt idx="9919">
                  <c:v>0.41697600000000001</c:v>
                </c:pt>
                <c:pt idx="9920">
                  <c:v>0.41717579999999999</c:v>
                </c:pt>
                <c:pt idx="9921">
                  <c:v>0.41737560000000001</c:v>
                </c:pt>
                <c:pt idx="9922">
                  <c:v>0.41757499999999997</c:v>
                </c:pt>
                <c:pt idx="9923">
                  <c:v>0.41765550000000001</c:v>
                </c:pt>
                <c:pt idx="9924">
                  <c:v>0.41785470000000002</c:v>
                </c:pt>
                <c:pt idx="9925">
                  <c:v>0.41813299999999998</c:v>
                </c:pt>
                <c:pt idx="9926">
                  <c:v>0.4183325</c:v>
                </c:pt>
                <c:pt idx="9927">
                  <c:v>0.41841260000000002</c:v>
                </c:pt>
                <c:pt idx="9928">
                  <c:v>0.41861110000000001</c:v>
                </c:pt>
                <c:pt idx="9929">
                  <c:v>0.41888950000000003</c:v>
                </c:pt>
                <c:pt idx="9930">
                  <c:v>0.41908889999999999</c:v>
                </c:pt>
                <c:pt idx="9931">
                  <c:v>0.4193674</c:v>
                </c:pt>
                <c:pt idx="9932">
                  <c:v>0.41956680000000002</c:v>
                </c:pt>
                <c:pt idx="9933">
                  <c:v>0.41964659999999998</c:v>
                </c:pt>
                <c:pt idx="9934">
                  <c:v>0.41992479999999999</c:v>
                </c:pt>
                <c:pt idx="9935">
                  <c:v>0.42012379999999999</c:v>
                </c:pt>
                <c:pt idx="9936">
                  <c:v>0.4203228</c:v>
                </c:pt>
                <c:pt idx="9937">
                  <c:v>0.42040240000000001</c:v>
                </c:pt>
                <c:pt idx="9938">
                  <c:v>0.42060120000000001</c:v>
                </c:pt>
                <c:pt idx="9939">
                  <c:v>0.42080020000000001</c:v>
                </c:pt>
                <c:pt idx="9940">
                  <c:v>0.42087920000000001</c:v>
                </c:pt>
                <c:pt idx="9941">
                  <c:v>0.42107739999999999</c:v>
                </c:pt>
                <c:pt idx="9942">
                  <c:v>0.42135420000000001</c:v>
                </c:pt>
                <c:pt idx="9943">
                  <c:v>0.42155239999999999</c:v>
                </c:pt>
                <c:pt idx="9944">
                  <c:v>0.42175059999999998</c:v>
                </c:pt>
                <c:pt idx="9945">
                  <c:v>0.42182960000000003</c:v>
                </c:pt>
                <c:pt idx="9946">
                  <c:v>0.42202780000000001</c:v>
                </c:pt>
                <c:pt idx="9947">
                  <c:v>0.42230380000000001</c:v>
                </c:pt>
                <c:pt idx="9948">
                  <c:v>0.42250140000000003</c:v>
                </c:pt>
                <c:pt idx="9949">
                  <c:v>0.4226993</c:v>
                </c:pt>
                <c:pt idx="9950">
                  <c:v>0.42277799999999999</c:v>
                </c:pt>
                <c:pt idx="9951">
                  <c:v>0.4229752</c:v>
                </c:pt>
                <c:pt idx="9952">
                  <c:v>0.42313139999999999</c:v>
                </c:pt>
                <c:pt idx="9953">
                  <c:v>0.42332880000000001</c:v>
                </c:pt>
                <c:pt idx="9954">
                  <c:v>0.42352640000000003</c:v>
                </c:pt>
                <c:pt idx="9955">
                  <c:v>0.42372379999999998</c:v>
                </c:pt>
                <c:pt idx="9956">
                  <c:v>0.42392099999999999</c:v>
                </c:pt>
                <c:pt idx="9957">
                  <c:v>0.4239986</c:v>
                </c:pt>
                <c:pt idx="9958">
                  <c:v>0.42427280000000001</c:v>
                </c:pt>
                <c:pt idx="9959">
                  <c:v>0.4244694</c:v>
                </c:pt>
                <c:pt idx="9960">
                  <c:v>0.4245466</c:v>
                </c:pt>
                <c:pt idx="9961">
                  <c:v>0.42474309999999998</c:v>
                </c:pt>
                <c:pt idx="9962">
                  <c:v>0.42493940000000002</c:v>
                </c:pt>
                <c:pt idx="9963">
                  <c:v>0.4251354</c:v>
                </c:pt>
                <c:pt idx="9964">
                  <c:v>0.42528890000000003</c:v>
                </c:pt>
                <c:pt idx="9965">
                  <c:v>0.42548469999999999</c:v>
                </c:pt>
                <c:pt idx="9966">
                  <c:v>0.42568139999999999</c:v>
                </c:pt>
                <c:pt idx="9967">
                  <c:v>0.42587779999999997</c:v>
                </c:pt>
                <c:pt idx="9968">
                  <c:v>0.42595480000000002</c:v>
                </c:pt>
                <c:pt idx="9969">
                  <c:v>0.42615130000000001</c:v>
                </c:pt>
                <c:pt idx="9970">
                  <c:v>0.42642340000000001</c:v>
                </c:pt>
                <c:pt idx="9971">
                  <c:v>0.42662040000000001</c:v>
                </c:pt>
                <c:pt idx="9972">
                  <c:v>0.4266972</c:v>
                </c:pt>
                <c:pt idx="9973">
                  <c:v>0.42689300000000002</c:v>
                </c:pt>
                <c:pt idx="9974">
                  <c:v>0.42716480000000001</c:v>
                </c:pt>
                <c:pt idx="9975">
                  <c:v>0.42736069999999998</c:v>
                </c:pt>
                <c:pt idx="9976">
                  <c:v>0.42755660000000001</c:v>
                </c:pt>
                <c:pt idx="9977">
                  <c:v>0.42775249999999998</c:v>
                </c:pt>
                <c:pt idx="9978">
                  <c:v>0.42782819999999999</c:v>
                </c:pt>
                <c:pt idx="9979">
                  <c:v>0.4280236</c:v>
                </c:pt>
                <c:pt idx="9980">
                  <c:v>0.42821880000000001</c:v>
                </c:pt>
                <c:pt idx="9981">
                  <c:v>0.42841400000000002</c:v>
                </c:pt>
                <c:pt idx="9982">
                  <c:v>0.42856369999999999</c:v>
                </c:pt>
                <c:pt idx="9983">
                  <c:v>0.42875780000000002</c:v>
                </c:pt>
                <c:pt idx="9984">
                  <c:v>0.428952</c:v>
                </c:pt>
                <c:pt idx="9985">
                  <c:v>0.42902659999999998</c:v>
                </c:pt>
                <c:pt idx="9986">
                  <c:v>0.42921999999999999</c:v>
                </c:pt>
                <c:pt idx="9987">
                  <c:v>0.42933979999999999</c:v>
                </c:pt>
                <c:pt idx="9988">
                  <c:v>0.42960700000000002</c:v>
                </c:pt>
                <c:pt idx="9989">
                  <c:v>0.42960759999999998</c:v>
                </c:pt>
                <c:pt idx="9990">
                  <c:v>0.4298746</c:v>
                </c:pt>
                <c:pt idx="9991">
                  <c:v>0.43006830000000001</c:v>
                </c:pt>
                <c:pt idx="9992">
                  <c:v>0.43026199999999998</c:v>
                </c:pt>
                <c:pt idx="9993">
                  <c:v>0.430336</c:v>
                </c:pt>
                <c:pt idx="9994">
                  <c:v>0.4306026</c:v>
                </c:pt>
                <c:pt idx="9995">
                  <c:v>0.43079529999999999</c:v>
                </c:pt>
                <c:pt idx="9996">
                  <c:v>0.4310619</c:v>
                </c:pt>
                <c:pt idx="9997">
                  <c:v>0.431255</c:v>
                </c:pt>
                <c:pt idx="9998">
                  <c:v>0.43144830000000001</c:v>
                </c:pt>
                <c:pt idx="9999">
                  <c:v>0.431641</c:v>
                </c:pt>
                <c:pt idx="10000">
                  <c:v>0.4317144</c:v>
                </c:pt>
                <c:pt idx="10001">
                  <c:v>0.43190679999999998</c:v>
                </c:pt>
                <c:pt idx="10002">
                  <c:v>0.432172</c:v>
                </c:pt>
                <c:pt idx="10003">
                  <c:v>0.43236459999999999</c:v>
                </c:pt>
                <c:pt idx="10004">
                  <c:v>0.43243759999999998</c:v>
                </c:pt>
                <c:pt idx="10005">
                  <c:v>0.43262980000000001</c:v>
                </c:pt>
                <c:pt idx="10006">
                  <c:v>0.43282169999999998</c:v>
                </c:pt>
                <c:pt idx="10007">
                  <c:v>0.43296639999999997</c:v>
                </c:pt>
                <c:pt idx="10008">
                  <c:v>0.43315779999999998</c:v>
                </c:pt>
                <c:pt idx="10009">
                  <c:v>0.43335020000000002</c:v>
                </c:pt>
                <c:pt idx="10010">
                  <c:v>0.43354219999999999</c:v>
                </c:pt>
                <c:pt idx="10011">
                  <c:v>0.43373410000000001</c:v>
                </c:pt>
                <c:pt idx="10012">
                  <c:v>0.43387809999999999</c:v>
                </c:pt>
                <c:pt idx="10013">
                  <c:v>0.43406990000000001</c:v>
                </c:pt>
                <c:pt idx="10014">
                  <c:v>0.43426130000000002</c:v>
                </c:pt>
                <c:pt idx="10015">
                  <c:v>0.434334</c:v>
                </c:pt>
                <c:pt idx="10016">
                  <c:v>0.43452540000000001</c:v>
                </c:pt>
                <c:pt idx="10017">
                  <c:v>0.4347164</c:v>
                </c:pt>
                <c:pt idx="10018">
                  <c:v>0.43490719999999999</c:v>
                </c:pt>
                <c:pt idx="10019">
                  <c:v>0.43505100000000002</c:v>
                </c:pt>
                <c:pt idx="10020">
                  <c:v>0.43524170000000001</c:v>
                </c:pt>
                <c:pt idx="10021">
                  <c:v>0.43543169999999998</c:v>
                </c:pt>
                <c:pt idx="10022">
                  <c:v>0.43562200000000001</c:v>
                </c:pt>
                <c:pt idx="10023">
                  <c:v>0.43569370000000002</c:v>
                </c:pt>
                <c:pt idx="10024">
                  <c:v>0.43595469999999997</c:v>
                </c:pt>
                <c:pt idx="10025">
                  <c:v>0.4361448</c:v>
                </c:pt>
                <c:pt idx="10026">
                  <c:v>0.43614530000000001</c:v>
                </c:pt>
                <c:pt idx="10027">
                  <c:v>0.4364054</c:v>
                </c:pt>
                <c:pt idx="10028">
                  <c:v>0.43659520000000002</c:v>
                </c:pt>
                <c:pt idx="10029">
                  <c:v>0.4366661</c:v>
                </c:pt>
                <c:pt idx="10030">
                  <c:v>0.43697340000000001</c:v>
                </c:pt>
                <c:pt idx="10031">
                  <c:v>0.43704409999999999</c:v>
                </c:pt>
                <c:pt idx="10032">
                  <c:v>0.43723299999999998</c:v>
                </c:pt>
                <c:pt idx="10033">
                  <c:v>0.43749199999999999</c:v>
                </c:pt>
                <c:pt idx="10034">
                  <c:v>0.43756260000000002</c:v>
                </c:pt>
                <c:pt idx="10035">
                  <c:v>0.43775130000000001</c:v>
                </c:pt>
                <c:pt idx="10036">
                  <c:v>0.43782169999999998</c:v>
                </c:pt>
                <c:pt idx="10037">
                  <c:v>0.43801020000000002</c:v>
                </c:pt>
                <c:pt idx="10038">
                  <c:v>0.43819760000000002</c:v>
                </c:pt>
                <c:pt idx="10039">
                  <c:v>0.43838519999999997</c:v>
                </c:pt>
                <c:pt idx="10040">
                  <c:v>0.4384554</c:v>
                </c:pt>
                <c:pt idx="10041">
                  <c:v>0.43864300000000001</c:v>
                </c:pt>
                <c:pt idx="10042">
                  <c:v>0.43883060000000002</c:v>
                </c:pt>
                <c:pt idx="10043">
                  <c:v>0.43908750000000002</c:v>
                </c:pt>
                <c:pt idx="10044">
                  <c:v>0.4392742</c:v>
                </c:pt>
                <c:pt idx="10045">
                  <c:v>0.4394613</c:v>
                </c:pt>
                <c:pt idx="10046">
                  <c:v>0.43953039999999999</c:v>
                </c:pt>
                <c:pt idx="10047">
                  <c:v>0.43971690000000002</c:v>
                </c:pt>
                <c:pt idx="10048">
                  <c:v>0.4399033</c:v>
                </c:pt>
                <c:pt idx="10049">
                  <c:v>0.44015789999999999</c:v>
                </c:pt>
                <c:pt idx="10050">
                  <c:v>0.44022630000000001</c:v>
                </c:pt>
                <c:pt idx="10051">
                  <c:v>0.44041259999999999</c:v>
                </c:pt>
                <c:pt idx="10052">
                  <c:v>0.4405983</c:v>
                </c:pt>
                <c:pt idx="10053">
                  <c:v>0.4407837</c:v>
                </c:pt>
                <c:pt idx="10054">
                  <c:v>0.44091960000000002</c:v>
                </c:pt>
                <c:pt idx="10055">
                  <c:v>0.44110460000000001</c:v>
                </c:pt>
                <c:pt idx="10056">
                  <c:v>0.4412896</c:v>
                </c:pt>
                <c:pt idx="10057">
                  <c:v>0.44147439999999999</c:v>
                </c:pt>
                <c:pt idx="10058">
                  <c:v>0.44161030000000001</c:v>
                </c:pt>
                <c:pt idx="10059">
                  <c:v>0.4417276</c:v>
                </c:pt>
                <c:pt idx="10060">
                  <c:v>0.44191229999999998</c:v>
                </c:pt>
                <c:pt idx="10061">
                  <c:v>0.44197999999999998</c:v>
                </c:pt>
                <c:pt idx="10062">
                  <c:v>0.44216460000000002</c:v>
                </c:pt>
                <c:pt idx="10063">
                  <c:v>0.44223200000000001</c:v>
                </c:pt>
                <c:pt idx="10064">
                  <c:v>0.44241599999999998</c:v>
                </c:pt>
                <c:pt idx="10065">
                  <c:v>0.44259959999999998</c:v>
                </c:pt>
                <c:pt idx="10066">
                  <c:v>0.44266699999999998</c:v>
                </c:pt>
                <c:pt idx="10067">
                  <c:v>0.44285000000000002</c:v>
                </c:pt>
                <c:pt idx="10068">
                  <c:v>0.44303239999999999</c:v>
                </c:pt>
                <c:pt idx="10069">
                  <c:v>0.44321480000000002</c:v>
                </c:pt>
                <c:pt idx="10070">
                  <c:v>0.44328149999999999</c:v>
                </c:pt>
                <c:pt idx="10071">
                  <c:v>0.44353090000000001</c:v>
                </c:pt>
                <c:pt idx="10072">
                  <c:v>0.44371300000000002</c:v>
                </c:pt>
                <c:pt idx="10073">
                  <c:v>0.4438957</c:v>
                </c:pt>
                <c:pt idx="10074">
                  <c:v>0.44396200000000002</c:v>
                </c:pt>
                <c:pt idx="10075">
                  <c:v>0.44414369999999997</c:v>
                </c:pt>
                <c:pt idx="10076">
                  <c:v>0.44432500000000003</c:v>
                </c:pt>
                <c:pt idx="10077">
                  <c:v>0.44450679999999998</c:v>
                </c:pt>
                <c:pt idx="10078">
                  <c:v>0.44475399999999998</c:v>
                </c:pt>
                <c:pt idx="10079">
                  <c:v>0.44481989999999999</c:v>
                </c:pt>
                <c:pt idx="10080">
                  <c:v>0.44500220000000001</c:v>
                </c:pt>
                <c:pt idx="10081">
                  <c:v>0.44518390000000002</c:v>
                </c:pt>
                <c:pt idx="10082">
                  <c:v>0.44536480000000001</c:v>
                </c:pt>
                <c:pt idx="10083">
                  <c:v>0.4454302</c:v>
                </c:pt>
                <c:pt idx="10084">
                  <c:v>0.44561079999999997</c:v>
                </c:pt>
                <c:pt idx="10085">
                  <c:v>0.4457912</c:v>
                </c:pt>
                <c:pt idx="10086">
                  <c:v>0.44603579999999998</c:v>
                </c:pt>
                <c:pt idx="10087">
                  <c:v>0.44610080000000002</c:v>
                </c:pt>
                <c:pt idx="10088">
                  <c:v>0.44628030000000002</c:v>
                </c:pt>
                <c:pt idx="10089">
                  <c:v>0.44645970000000001</c:v>
                </c:pt>
                <c:pt idx="10090">
                  <c:v>0.44670310000000002</c:v>
                </c:pt>
                <c:pt idx="10091">
                  <c:v>0.44670379999999998</c:v>
                </c:pt>
                <c:pt idx="10092">
                  <c:v>0.44694689999999998</c:v>
                </c:pt>
                <c:pt idx="10093">
                  <c:v>0.44712540000000001</c:v>
                </c:pt>
                <c:pt idx="10094">
                  <c:v>0.44730409999999998</c:v>
                </c:pt>
                <c:pt idx="10095">
                  <c:v>0.44748280000000001</c:v>
                </c:pt>
                <c:pt idx="10096">
                  <c:v>0.44754680000000002</c:v>
                </c:pt>
                <c:pt idx="10097">
                  <c:v>0.44772529999999999</c:v>
                </c:pt>
                <c:pt idx="10098">
                  <c:v>0.44796720000000001</c:v>
                </c:pt>
                <c:pt idx="10099">
                  <c:v>0.44796780000000003</c:v>
                </c:pt>
                <c:pt idx="10100">
                  <c:v>0.4481463</c:v>
                </c:pt>
                <c:pt idx="10101">
                  <c:v>0.44838790000000001</c:v>
                </c:pt>
                <c:pt idx="10102">
                  <c:v>0.4484514</c:v>
                </c:pt>
                <c:pt idx="10103">
                  <c:v>0.44862950000000001</c:v>
                </c:pt>
                <c:pt idx="10104">
                  <c:v>0.44880750000000003</c:v>
                </c:pt>
                <c:pt idx="10105">
                  <c:v>0.44887159999999998</c:v>
                </c:pt>
                <c:pt idx="10106">
                  <c:v>0.44904919999999998</c:v>
                </c:pt>
                <c:pt idx="10107">
                  <c:v>0.44922640000000003</c:v>
                </c:pt>
                <c:pt idx="10108">
                  <c:v>0.44940390000000002</c:v>
                </c:pt>
                <c:pt idx="10109">
                  <c:v>0.44964409999999999</c:v>
                </c:pt>
                <c:pt idx="10110">
                  <c:v>0.44970719999999997</c:v>
                </c:pt>
                <c:pt idx="10111">
                  <c:v>0.44988400000000001</c:v>
                </c:pt>
                <c:pt idx="10112">
                  <c:v>0.44988470000000003</c:v>
                </c:pt>
                <c:pt idx="10113">
                  <c:v>0.45012459999999999</c:v>
                </c:pt>
                <c:pt idx="10114">
                  <c:v>0.45030170000000003</c:v>
                </c:pt>
                <c:pt idx="10115">
                  <c:v>0.45047860000000001</c:v>
                </c:pt>
                <c:pt idx="10116">
                  <c:v>0.45065549999999999</c:v>
                </c:pt>
                <c:pt idx="10117">
                  <c:v>0.4508952</c:v>
                </c:pt>
                <c:pt idx="10118">
                  <c:v>0.45089560000000001</c:v>
                </c:pt>
                <c:pt idx="10119">
                  <c:v>0.45107259999999999</c:v>
                </c:pt>
                <c:pt idx="10120">
                  <c:v>0.45131100000000002</c:v>
                </c:pt>
                <c:pt idx="10121">
                  <c:v>0.451374</c:v>
                </c:pt>
                <c:pt idx="10122">
                  <c:v>0.45161279999999998</c:v>
                </c:pt>
                <c:pt idx="10123">
                  <c:v>0.451789</c:v>
                </c:pt>
                <c:pt idx="10124">
                  <c:v>0.45196530000000001</c:v>
                </c:pt>
                <c:pt idx="10125">
                  <c:v>0.45202759999999997</c:v>
                </c:pt>
                <c:pt idx="10126">
                  <c:v>0.45220300000000002</c:v>
                </c:pt>
                <c:pt idx="10127">
                  <c:v>0.45237840000000001</c:v>
                </c:pt>
                <c:pt idx="10128">
                  <c:v>0.45255339999999999</c:v>
                </c:pt>
                <c:pt idx="10129">
                  <c:v>0.4526152</c:v>
                </c:pt>
                <c:pt idx="10130">
                  <c:v>0.45278960000000001</c:v>
                </c:pt>
                <c:pt idx="10131">
                  <c:v>0.45302429999999999</c:v>
                </c:pt>
                <c:pt idx="10132">
                  <c:v>0.45308559999999998</c:v>
                </c:pt>
                <c:pt idx="10133">
                  <c:v>0.45325979999999999</c:v>
                </c:pt>
                <c:pt idx="10134">
                  <c:v>0.45343329999999998</c:v>
                </c:pt>
                <c:pt idx="10135">
                  <c:v>0.45360699999999998</c:v>
                </c:pt>
                <c:pt idx="10136">
                  <c:v>0.45378000000000002</c:v>
                </c:pt>
                <c:pt idx="10137">
                  <c:v>0.45384079999999999</c:v>
                </c:pt>
                <c:pt idx="10138">
                  <c:v>0.45401330000000001</c:v>
                </c:pt>
                <c:pt idx="10139">
                  <c:v>0.45424560000000003</c:v>
                </c:pt>
                <c:pt idx="10140">
                  <c:v>0.45424609999999999</c:v>
                </c:pt>
                <c:pt idx="10141">
                  <c:v>0.45441819999999999</c:v>
                </c:pt>
                <c:pt idx="10142">
                  <c:v>0.45465</c:v>
                </c:pt>
                <c:pt idx="10143">
                  <c:v>0.45470969999999999</c:v>
                </c:pt>
                <c:pt idx="10144">
                  <c:v>0.4548816</c:v>
                </c:pt>
                <c:pt idx="10145">
                  <c:v>0.4550534</c:v>
                </c:pt>
                <c:pt idx="10146">
                  <c:v>0.45522479999999999</c:v>
                </c:pt>
                <c:pt idx="10147">
                  <c:v>0.45539600000000002</c:v>
                </c:pt>
                <c:pt idx="10148">
                  <c:v>0.45545540000000001</c:v>
                </c:pt>
                <c:pt idx="10149">
                  <c:v>0.45562649999999999</c:v>
                </c:pt>
                <c:pt idx="10150">
                  <c:v>0.45568560000000002</c:v>
                </c:pt>
                <c:pt idx="10151">
                  <c:v>0.45585629999999999</c:v>
                </c:pt>
                <c:pt idx="10152">
                  <c:v>0.45608599999999999</c:v>
                </c:pt>
                <c:pt idx="10153">
                  <c:v>0.45625640000000001</c:v>
                </c:pt>
                <c:pt idx="10154">
                  <c:v>0.45625660000000001</c:v>
                </c:pt>
                <c:pt idx="10155">
                  <c:v>0.45642660000000002</c:v>
                </c:pt>
                <c:pt idx="10156">
                  <c:v>0.45665430000000001</c:v>
                </c:pt>
                <c:pt idx="10157">
                  <c:v>0.45665460000000002</c:v>
                </c:pt>
                <c:pt idx="10158">
                  <c:v>0.45688119999999999</c:v>
                </c:pt>
                <c:pt idx="10159">
                  <c:v>0.45705040000000002</c:v>
                </c:pt>
                <c:pt idx="10160">
                  <c:v>0.45721899999999999</c:v>
                </c:pt>
                <c:pt idx="10161">
                  <c:v>0.45727679999999998</c:v>
                </c:pt>
                <c:pt idx="10162">
                  <c:v>0.45744499999999999</c:v>
                </c:pt>
                <c:pt idx="10163">
                  <c:v>0.45767140000000001</c:v>
                </c:pt>
                <c:pt idx="10164">
                  <c:v>0.45783960000000001</c:v>
                </c:pt>
                <c:pt idx="10165">
                  <c:v>0.45784000000000002</c:v>
                </c:pt>
                <c:pt idx="10166">
                  <c:v>0.45800780000000002</c:v>
                </c:pt>
                <c:pt idx="10167">
                  <c:v>0.4582328</c:v>
                </c:pt>
                <c:pt idx="10168">
                  <c:v>0.4582908</c:v>
                </c:pt>
                <c:pt idx="10169">
                  <c:v>0.45845819999999998</c:v>
                </c:pt>
                <c:pt idx="10170">
                  <c:v>0.45862540000000002</c:v>
                </c:pt>
                <c:pt idx="10171">
                  <c:v>0.45873580000000003</c:v>
                </c:pt>
                <c:pt idx="10172">
                  <c:v>0.45885019999999999</c:v>
                </c:pt>
                <c:pt idx="10173">
                  <c:v>0.45901700000000001</c:v>
                </c:pt>
                <c:pt idx="10174">
                  <c:v>0.45901720000000001</c:v>
                </c:pt>
                <c:pt idx="10175">
                  <c:v>0.45923999999999998</c:v>
                </c:pt>
                <c:pt idx="10176">
                  <c:v>0.45934970000000003</c:v>
                </c:pt>
                <c:pt idx="10177">
                  <c:v>0.45957219999999999</c:v>
                </c:pt>
                <c:pt idx="10178">
                  <c:v>0.45973839999999999</c:v>
                </c:pt>
                <c:pt idx="10179">
                  <c:v>0.45979540000000002</c:v>
                </c:pt>
                <c:pt idx="10180">
                  <c:v>0.45996049999999999</c:v>
                </c:pt>
                <c:pt idx="10181">
                  <c:v>0.46012540000000002</c:v>
                </c:pt>
                <c:pt idx="10182">
                  <c:v>0.46029039999999999</c:v>
                </c:pt>
                <c:pt idx="10183">
                  <c:v>0.46034619999999998</c:v>
                </c:pt>
                <c:pt idx="10184">
                  <c:v>0.4605108</c:v>
                </c:pt>
                <c:pt idx="10185">
                  <c:v>0.46067520000000001</c:v>
                </c:pt>
                <c:pt idx="10186">
                  <c:v>0.4607309</c:v>
                </c:pt>
                <c:pt idx="10187">
                  <c:v>0.4608951</c:v>
                </c:pt>
                <c:pt idx="10188">
                  <c:v>0.46111370000000002</c:v>
                </c:pt>
                <c:pt idx="10189">
                  <c:v>0.46111400000000002</c:v>
                </c:pt>
                <c:pt idx="10190">
                  <c:v>0.46127760000000001</c:v>
                </c:pt>
                <c:pt idx="10191">
                  <c:v>0.46149469999999998</c:v>
                </c:pt>
                <c:pt idx="10192">
                  <c:v>0.4616576</c:v>
                </c:pt>
                <c:pt idx="10193">
                  <c:v>0.46182000000000001</c:v>
                </c:pt>
                <c:pt idx="10194">
                  <c:v>0.46187440000000002</c:v>
                </c:pt>
                <c:pt idx="10195">
                  <c:v>0.46203660000000002</c:v>
                </c:pt>
                <c:pt idx="10196">
                  <c:v>0.46219840000000001</c:v>
                </c:pt>
                <c:pt idx="10197">
                  <c:v>0.46225260000000001</c:v>
                </c:pt>
                <c:pt idx="10198">
                  <c:v>0.46241450000000001</c:v>
                </c:pt>
                <c:pt idx="10199">
                  <c:v>0.46257609999999999</c:v>
                </c:pt>
                <c:pt idx="10200">
                  <c:v>0.4626306</c:v>
                </c:pt>
                <c:pt idx="10201">
                  <c:v>0.46279209999999998</c:v>
                </c:pt>
                <c:pt idx="10202">
                  <c:v>0.4629528</c:v>
                </c:pt>
                <c:pt idx="10203">
                  <c:v>0.46306039999999998</c:v>
                </c:pt>
                <c:pt idx="10204">
                  <c:v>0.46322020000000003</c:v>
                </c:pt>
                <c:pt idx="10205">
                  <c:v>0.46332719999999999</c:v>
                </c:pt>
                <c:pt idx="10206">
                  <c:v>0.46338059999999998</c:v>
                </c:pt>
                <c:pt idx="10207">
                  <c:v>0.4635399</c:v>
                </c:pt>
                <c:pt idx="10208">
                  <c:v>0.46375260000000001</c:v>
                </c:pt>
                <c:pt idx="10209">
                  <c:v>0.46391149999999998</c:v>
                </c:pt>
                <c:pt idx="10210">
                  <c:v>0.4639644</c:v>
                </c:pt>
                <c:pt idx="10211">
                  <c:v>0.46412389999999998</c:v>
                </c:pt>
                <c:pt idx="10212">
                  <c:v>0.46428239999999998</c:v>
                </c:pt>
                <c:pt idx="10213">
                  <c:v>0.46444089999999999</c:v>
                </c:pt>
                <c:pt idx="10214">
                  <c:v>0.46465200000000001</c:v>
                </c:pt>
                <c:pt idx="10215">
                  <c:v>0.46465240000000002</c:v>
                </c:pt>
                <c:pt idx="10216">
                  <c:v>0.46481099999999997</c:v>
                </c:pt>
                <c:pt idx="10217">
                  <c:v>0.46496939999999998</c:v>
                </c:pt>
                <c:pt idx="10218">
                  <c:v>0.46512750000000003</c:v>
                </c:pt>
                <c:pt idx="10219">
                  <c:v>0.46528540000000002</c:v>
                </c:pt>
                <c:pt idx="10220">
                  <c:v>0.46533740000000001</c:v>
                </c:pt>
                <c:pt idx="10221">
                  <c:v>0.46549499999999999</c:v>
                </c:pt>
                <c:pt idx="10222">
                  <c:v>0.46565190000000001</c:v>
                </c:pt>
                <c:pt idx="10223">
                  <c:v>0.46570309999999998</c:v>
                </c:pt>
                <c:pt idx="10224">
                  <c:v>0.4658602</c:v>
                </c:pt>
                <c:pt idx="10225">
                  <c:v>0.4660166</c:v>
                </c:pt>
                <c:pt idx="10226">
                  <c:v>0.46606829999999999</c:v>
                </c:pt>
                <c:pt idx="10227">
                  <c:v>0.46622429999999998</c:v>
                </c:pt>
                <c:pt idx="10228">
                  <c:v>0.46638000000000002</c:v>
                </c:pt>
                <c:pt idx="10229">
                  <c:v>0.46653519999999998</c:v>
                </c:pt>
                <c:pt idx="10230">
                  <c:v>0.46663579999999999</c:v>
                </c:pt>
                <c:pt idx="10231">
                  <c:v>0.46679100000000001</c:v>
                </c:pt>
                <c:pt idx="10232">
                  <c:v>0.46694600000000003</c:v>
                </c:pt>
                <c:pt idx="10233">
                  <c:v>0.46710030000000002</c:v>
                </c:pt>
                <c:pt idx="10234">
                  <c:v>0.46715040000000002</c:v>
                </c:pt>
                <c:pt idx="10235">
                  <c:v>0.46735470000000001</c:v>
                </c:pt>
                <c:pt idx="10236">
                  <c:v>0.46750900000000001</c:v>
                </c:pt>
                <c:pt idx="10237">
                  <c:v>0.46766360000000001</c:v>
                </c:pt>
                <c:pt idx="10238">
                  <c:v>0.46771309999999999</c:v>
                </c:pt>
                <c:pt idx="10239">
                  <c:v>0.46786680000000003</c:v>
                </c:pt>
                <c:pt idx="10240">
                  <c:v>0.46802100000000002</c:v>
                </c:pt>
                <c:pt idx="10241">
                  <c:v>0.4681746</c:v>
                </c:pt>
                <c:pt idx="10242">
                  <c:v>0.46827370000000001</c:v>
                </c:pt>
                <c:pt idx="10243">
                  <c:v>0.46842679999999998</c:v>
                </c:pt>
                <c:pt idx="10244">
                  <c:v>0.46857969999999999</c:v>
                </c:pt>
                <c:pt idx="10245">
                  <c:v>0.4687326</c:v>
                </c:pt>
                <c:pt idx="10246">
                  <c:v>0.468885</c:v>
                </c:pt>
                <c:pt idx="10247">
                  <c:v>0.46908630000000001</c:v>
                </c:pt>
                <c:pt idx="10248">
                  <c:v>0.46923890000000001</c:v>
                </c:pt>
                <c:pt idx="10249">
                  <c:v>0.46944000000000002</c:v>
                </c:pt>
                <c:pt idx="10250">
                  <c:v>0.46944039999999998</c:v>
                </c:pt>
                <c:pt idx="10251">
                  <c:v>0.46964020000000001</c:v>
                </c:pt>
                <c:pt idx="10252">
                  <c:v>0.46974339999999998</c:v>
                </c:pt>
                <c:pt idx="10253">
                  <c:v>0.46994279999999999</c:v>
                </c:pt>
                <c:pt idx="10254">
                  <c:v>0.47009469999999998</c:v>
                </c:pt>
                <c:pt idx="10255">
                  <c:v>0.47014319999999998</c:v>
                </c:pt>
                <c:pt idx="10256">
                  <c:v>0.47029339999999997</c:v>
                </c:pt>
                <c:pt idx="10257">
                  <c:v>0.47044380000000002</c:v>
                </c:pt>
                <c:pt idx="10258">
                  <c:v>0.4705937</c:v>
                </c:pt>
                <c:pt idx="10259">
                  <c:v>0.47074329999999998</c:v>
                </c:pt>
                <c:pt idx="10260">
                  <c:v>0.47089259999999999</c:v>
                </c:pt>
                <c:pt idx="10261">
                  <c:v>0.47094000000000003</c:v>
                </c:pt>
                <c:pt idx="10262">
                  <c:v>0.47108919999999999</c:v>
                </c:pt>
                <c:pt idx="10263">
                  <c:v>0.47123870000000001</c:v>
                </c:pt>
                <c:pt idx="10264">
                  <c:v>0.47143420000000003</c:v>
                </c:pt>
                <c:pt idx="10265">
                  <c:v>0.47148099999999998</c:v>
                </c:pt>
                <c:pt idx="10266">
                  <c:v>0.47158280000000002</c:v>
                </c:pt>
                <c:pt idx="10267">
                  <c:v>0.47177780000000002</c:v>
                </c:pt>
                <c:pt idx="10268">
                  <c:v>0.47182420000000003</c:v>
                </c:pt>
                <c:pt idx="10269">
                  <c:v>0.4719719</c:v>
                </c:pt>
                <c:pt idx="10270">
                  <c:v>0.47211940000000002</c:v>
                </c:pt>
                <c:pt idx="10271">
                  <c:v>0.47226679999999999</c:v>
                </c:pt>
                <c:pt idx="10272">
                  <c:v>0.47231299999999998</c:v>
                </c:pt>
                <c:pt idx="10273">
                  <c:v>0.47250639999999999</c:v>
                </c:pt>
                <c:pt idx="10274">
                  <c:v>0.47260780000000002</c:v>
                </c:pt>
                <c:pt idx="10275">
                  <c:v>0.47265380000000001</c:v>
                </c:pt>
                <c:pt idx="10276">
                  <c:v>0.47280030000000001</c:v>
                </c:pt>
                <c:pt idx="10277">
                  <c:v>0.47294700000000001</c:v>
                </c:pt>
                <c:pt idx="10278">
                  <c:v>0.47309309999999999</c:v>
                </c:pt>
                <c:pt idx="10279">
                  <c:v>0.47313840000000001</c:v>
                </c:pt>
                <c:pt idx="10280">
                  <c:v>0.47328429999999999</c:v>
                </c:pt>
                <c:pt idx="10281">
                  <c:v>0.47343039999999997</c:v>
                </c:pt>
                <c:pt idx="10282">
                  <c:v>0.4734757</c:v>
                </c:pt>
                <c:pt idx="10283">
                  <c:v>0.47362130000000002</c:v>
                </c:pt>
                <c:pt idx="10284">
                  <c:v>0.47376639999999998</c:v>
                </c:pt>
                <c:pt idx="10285">
                  <c:v>0.47391139999999998</c:v>
                </c:pt>
                <c:pt idx="10286">
                  <c:v>0.4739563</c:v>
                </c:pt>
                <c:pt idx="10287">
                  <c:v>0.4741012</c:v>
                </c:pt>
                <c:pt idx="10288">
                  <c:v>0.474246</c:v>
                </c:pt>
                <c:pt idx="10289">
                  <c:v>0.47439019999999998</c:v>
                </c:pt>
                <c:pt idx="10290">
                  <c:v>0.47443400000000002</c:v>
                </c:pt>
                <c:pt idx="10291">
                  <c:v>0.47457779999999999</c:v>
                </c:pt>
                <c:pt idx="10292">
                  <c:v>0.47457779999999999</c:v>
                </c:pt>
                <c:pt idx="10293">
                  <c:v>0.47472120000000001</c:v>
                </c:pt>
                <c:pt idx="10294">
                  <c:v>0.47486499999999998</c:v>
                </c:pt>
                <c:pt idx="10295">
                  <c:v>0.47505160000000002</c:v>
                </c:pt>
                <c:pt idx="10296">
                  <c:v>0.47505219999999998</c:v>
                </c:pt>
                <c:pt idx="10297">
                  <c:v>0.47519470000000003</c:v>
                </c:pt>
                <c:pt idx="10298">
                  <c:v>0.47533690000000001</c:v>
                </c:pt>
                <c:pt idx="10299">
                  <c:v>0.47547899999999998</c:v>
                </c:pt>
                <c:pt idx="10300">
                  <c:v>0.4755219</c:v>
                </c:pt>
                <c:pt idx="10301">
                  <c:v>0.47566330000000001</c:v>
                </c:pt>
                <c:pt idx="10302">
                  <c:v>0.47580460000000002</c:v>
                </c:pt>
                <c:pt idx="10303">
                  <c:v>0.47594579999999997</c:v>
                </c:pt>
                <c:pt idx="10304">
                  <c:v>0.47608699999999998</c:v>
                </c:pt>
                <c:pt idx="10305">
                  <c:v>0.47612890000000002</c:v>
                </c:pt>
                <c:pt idx="10306">
                  <c:v>0.47626980000000002</c:v>
                </c:pt>
                <c:pt idx="10307">
                  <c:v>0.47641</c:v>
                </c:pt>
                <c:pt idx="10308">
                  <c:v>0.47655019999999998</c:v>
                </c:pt>
                <c:pt idx="10309">
                  <c:v>0.47669060000000002</c:v>
                </c:pt>
                <c:pt idx="10310">
                  <c:v>0.4768309</c:v>
                </c:pt>
                <c:pt idx="10311">
                  <c:v>0.47691339999999999</c:v>
                </c:pt>
                <c:pt idx="10312">
                  <c:v>0.477053</c:v>
                </c:pt>
                <c:pt idx="10313">
                  <c:v>0.47709420000000002</c:v>
                </c:pt>
                <c:pt idx="10314">
                  <c:v>0.47733170000000003</c:v>
                </c:pt>
                <c:pt idx="10315">
                  <c:v>0.47737259999999998</c:v>
                </c:pt>
                <c:pt idx="10316">
                  <c:v>0.47751130000000003</c:v>
                </c:pt>
                <c:pt idx="10317">
                  <c:v>0.47765000000000002</c:v>
                </c:pt>
                <c:pt idx="10318">
                  <c:v>0.4777885</c:v>
                </c:pt>
                <c:pt idx="10319">
                  <c:v>0.47782859999999999</c:v>
                </c:pt>
                <c:pt idx="10320">
                  <c:v>0.47796709999999998</c:v>
                </c:pt>
                <c:pt idx="10321">
                  <c:v>0.478105</c:v>
                </c:pt>
                <c:pt idx="10322">
                  <c:v>0.47824280000000002</c:v>
                </c:pt>
                <c:pt idx="10323">
                  <c:v>0.4782824</c:v>
                </c:pt>
                <c:pt idx="10324">
                  <c:v>0.47838039999999998</c:v>
                </c:pt>
                <c:pt idx="10325">
                  <c:v>0.47855589999999998</c:v>
                </c:pt>
                <c:pt idx="10326">
                  <c:v>0.4785953</c:v>
                </c:pt>
                <c:pt idx="10327">
                  <c:v>0.47873139999999997</c:v>
                </c:pt>
                <c:pt idx="10328">
                  <c:v>0.47886699999999999</c:v>
                </c:pt>
                <c:pt idx="10329">
                  <c:v>0.47900280000000001</c:v>
                </c:pt>
                <c:pt idx="10330">
                  <c:v>0.47904180000000002</c:v>
                </c:pt>
                <c:pt idx="10331">
                  <c:v>0.47917700000000002</c:v>
                </c:pt>
                <c:pt idx="10332">
                  <c:v>0.47931240000000003</c:v>
                </c:pt>
                <c:pt idx="10333">
                  <c:v>0.4794467</c:v>
                </c:pt>
                <c:pt idx="10334">
                  <c:v>0.47958079999999997</c:v>
                </c:pt>
                <c:pt idx="10335">
                  <c:v>0.47961910000000002</c:v>
                </c:pt>
                <c:pt idx="10336">
                  <c:v>0.47975329999999999</c:v>
                </c:pt>
                <c:pt idx="10337">
                  <c:v>0.4798866</c:v>
                </c:pt>
                <c:pt idx="10338">
                  <c:v>0.47992430000000003</c:v>
                </c:pt>
                <c:pt idx="10339">
                  <c:v>0.48005720000000002</c:v>
                </c:pt>
                <c:pt idx="10340">
                  <c:v>0.4801898</c:v>
                </c:pt>
                <c:pt idx="10341">
                  <c:v>0.48022740000000003</c:v>
                </c:pt>
                <c:pt idx="10342">
                  <c:v>0.4803596</c:v>
                </c:pt>
                <c:pt idx="10343">
                  <c:v>0.48049130000000001</c:v>
                </c:pt>
                <c:pt idx="10344">
                  <c:v>0.4806608</c:v>
                </c:pt>
                <c:pt idx="10345">
                  <c:v>0.480661</c:v>
                </c:pt>
                <c:pt idx="10346">
                  <c:v>0.4807922</c:v>
                </c:pt>
                <c:pt idx="10347">
                  <c:v>0.4809601</c:v>
                </c:pt>
                <c:pt idx="10348">
                  <c:v>0.48096040000000001</c:v>
                </c:pt>
                <c:pt idx="10349">
                  <c:v>0.48109079999999999</c:v>
                </c:pt>
                <c:pt idx="10350">
                  <c:v>0.48122090000000001</c:v>
                </c:pt>
                <c:pt idx="10351">
                  <c:v>0.48138760000000003</c:v>
                </c:pt>
                <c:pt idx="10352">
                  <c:v>0.4815178</c:v>
                </c:pt>
                <c:pt idx="10353">
                  <c:v>0.48155409999999998</c:v>
                </c:pt>
                <c:pt idx="10354">
                  <c:v>0.4816838</c:v>
                </c:pt>
                <c:pt idx="10355">
                  <c:v>0.48181299999999999</c:v>
                </c:pt>
                <c:pt idx="10356">
                  <c:v>0.48190620000000001</c:v>
                </c:pt>
                <c:pt idx="10357">
                  <c:v>0.48194160000000003</c:v>
                </c:pt>
                <c:pt idx="10358">
                  <c:v>0.48207050000000001</c:v>
                </c:pt>
                <c:pt idx="10359">
                  <c:v>0.48219919999999999</c:v>
                </c:pt>
                <c:pt idx="10360">
                  <c:v>0.48223480000000002</c:v>
                </c:pt>
                <c:pt idx="10361">
                  <c:v>0.48236269999999998</c:v>
                </c:pt>
                <c:pt idx="10362">
                  <c:v>0.48249039999999999</c:v>
                </c:pt>
                <c:pt idx="10363">
                  <c:v>0.48261759999999998</c:v>
                </c:pt>
                <c:pt idx="10364">
                  <c:v>0.48274460000000002</c:v>
                </c:pt>
                <c:pt idx="10365">
                  <c:v>0.48277959999999998</c:v>
                </c:pt>
                <c:pt idx="10366">
                  <c:v>0.48290630000000001</c:v>
                </c:pt>
                <c:pt idx="10367">
                  <c:v>0.48306749999999998</c:v>
                </c:pt>
                <c:pt idx="10368">
                  <c:v>0.48315970000000003</c:v>
                </c:pt>
                <c:pt idx="10369">
                  <c:v>0.48319410000000002</c:v>
                </c:pt>
                <c:pt idx="10370">
                  <c:v>0.48332019999999998</c:v>
                </c:pt>
                <c:pt idx="10371">
                  <c:v>0.48344599999999999</c:v>
                </c:pt>
                <c:pt idx="10372">
                  <c:v>0.48357139999999998</c:v>
                </c:pt>
                <c:pt idx="10373">
                  <c:v>0.4837301</c:v>
                </c:pt>
                <c:pt idx="10374">
                  <c:v>0.48376419999999998</c:v>
                </c:pt>
                <c:pt idx="10375">
                  <c:v>0.48388910000000002</c:v>
                </c:pt>
                <c:pt idx="10376">
                  <c:v>0.48401379999999999</c:v>
                </c:pt>
                <c:pt idx="10377">
                  <c:v>0.48401420000000001</c:v>
                </c:pt>
                <c:pt idx="10378">
                  <c:v>0.48417139999999997</c:v>
                </c:pt>
                <c:pt idx="10379">
                  <c:v>0.48429529999999998</c:v>
                </c:pt>
                <c:pt idx="10380">
                  <c:v>0.48441849999999997</c:v>
                </c:pt>
                <c:pt idx="10381">
                  <c:v>0.48454160000000002</c:v>
                </c:pt>
                <c:pt idx="10382">
                  <c:v>0.48457499999999998</c:v>
                </c:pt>
                <c:pt idx="10383">
                  <c:v>0.48469800000000002</c:v>
                </c:pt>
                <c:pt idx="10384">
                  <c:v>0.48482059999999999</c:v>
                </c:pt>
                <c:pt idx="10385">
                  <c:v>0.48494290000000001</c:v>
                </c:pt>
                <c:pt idx="10386">
                  <c:v>0.48497499999999999</c:v>
                </c:pt>
                <c:pt idx="10387">
                  <c:v>0.485097</c:v>
                </c:pt>
                <c:pt idx="10388">
                  <c:v>0.48521839999999999</c:v>
                </c:pt>
                <c:pt idx="10389">
                  <c:v>0.4853402</c:v>
                </c:pt>
                <c:pt idx="10390">
                  <c:v>0.48546299999999998</c:v>
                </c:pt>
                <c:pt idx="10391">
                  <c:v>0.48549540000000002</c:v>
                </c:pt>
                <c:pt idx="10392">
                  <c:v>0.48561680000000002</c:v>
                </c:pt>
                <c:pt idx="10393">
                  <c:v>0.48573719999999998</c:v>
                </c:pt>
                <c:pt idx="10394">
                  <c:v>0.4857688</c:v>
                </c:pt>
                <c:pt idx="10395">
                  <c:v>0.48580000000000001</c:v>
                </c:pt>
                <c:pt idx="10396">
                  <c:v>0.48600710000000003</c:v>
                </c:pt>
                <c:pt idx="10397">
                  <c:v>0.48603849999999998</c:v>
                </c:pt>
                <c:pt idx="10398">
                  <c:v>0.48615829999999999</c:v>
                </c:pt>
                <c:pt idx="10399">
                  <c:v>0.48627809999999999</c:v>
                </c:pt>
                <c:pt idx="10400">
                  <c:v>0.4863981</c:v>
                </c:pt>
                <c:pt idx="10401">
                  <c:v>0.48642950000000001</c:v>
                </c:pt>
                <c:pt idx="10402">
                  <c:v>0.48654900000000001</c:v>
                </c:pt>
                <c:pt idx="10403">
                  <c:v>0.48666799999999999</c:v>
                </c:pt>
                <c:pt idx="10404">
                  <c:v>0.48669889999999999</c:v>
                </c:pt>
                <c:pt idx="10405">
                  <c:v>0.48681720000000001</c:v>
                </c:pt>
                <c:pt idx="10406">
                  <c:v>0.48693550000000002</c:v>
                </c:pt>
                <c:pt idx="10407">
                  <c:v>0.48696660000000003</c:v>
                </c:pt>
                <c:pt idx="10408">
                  <c:v>0.48708439999999997</c:v>
                </c:pt>
                <c:pt idx="10409">
                  <c:v>0.48720190000000002</c:v>
                </c:pt>
                <c:pt idx="10410">
                  <c:v>0.487319</c:v>
                </c:pt>
                <c:pt idx="10411">
                  <c:v>0.48734939999999999</c:v>
                </c:pt>
                <c:pt idx="10412">
                  <c:v>0.4874657</c:v>
                </c:pt>
                <c:pt idx="10413">
                  <c:v>0.48758220000000002</c:v>
                </c:pt>
                <c:pt idx="10414">
                  <c:v>0.4876124</c:v>
                </c:pt>
                <c:pt idx="10415">
                  <c:v>0.48772799999999999</c:v>
                </c:pt>
                <c:pt idx="10416">
                  <c:v>0.48784329999999998</c:v>
                </c:pt>
                <c:pt idx="10417">
                  <c:v>0.48795880000000003</c:v>
                </c:pt>
                <c:pt idx="10418">
                  <c:v>0.48798760000000002</c:v>
                </c:pt>
                <c:pt idx="10419">
                  <c:v>0.48807279999999997</c:v>
                </c:pt>
                <c:pt idx="10420">
                  <c:v>0.48821720000000002</c:v>
                </c:pt>
                <c:pt idx="10421">
                  <c:v>0.48833199999999999</c:v>
                </c:pt>
                <c:pt idx="10422">
                  <c:v>0.48836170000000001</c:v>
                </c:pt>
                <c:pt idx="10423">
                  <c:v>0.48847580000000002</c:v>
                </c:pt>
                <c:pt idx="10424">
                  <c:v>0.48856080000000002</c:v>
                </c:pt>
                <c:pt idx="10425">
                  <c:v>0.48870340000000001</c:v>
                </c:pt>
                <c:pt idx="10426">
                  <c:v>0.48881750000000002</c:v>
                </c:pt>
                <c:pt idx="10427">
                  <c:v>0.48884620000000001</c:v>
                </c:pt>
                <c:pt idx="10428">
                  <c:v>0.48896020000000001</c:v>
                </c:pt>
                <c:pt idx="10429">
                  <c:v>0.4889888</c:v>
                </c:pt>
                <c:pt idx="10430">
                  <c:v>0.4891028</c:v>
                </c:pt>
                <c:pt idx="10431">
                  <c:v>0.48921480000000001</c:v>
                </c:pt>
                <c:pt idx="10432">
                  <c:v>0.48932720000000002</c:v>
                </c:pt>
                <c:pt idx="10433">
                  <c:v>0.48943910000000002</c:v>
                </c:pt>
                <c:pt idx="10434">
                  <c:v>0.48955110000000002</c:v>
                </c:pt>
                <c:pt idx="10435">
                  <c:v>0.48966280000000001</c:v>
                </c:pt>
                <c:pt idx="10436">
                  <c:v>0.48969020000000002</c:v>
                </c:pt>
                <c:pt idx="10437">
                  <c:v>0.48980210000000002</c:v>
                </c:pt>
                <c:pt idx="10438">
                  <c:v>0.48991390000000001</c:v>
                </c:pt>
                <c:pt idx="10439">
                  <c:v>0.48994179999999998</c:v>
                </c:pt>
                <c:pt idx="10440">
                  <c:v>0.49016389999999999</c:v>
                </c:pt>
                <c:pt idx="10441">
                  <c:v>0.49016409999999999</c:v>
                </c:pt>
                <c:pt idx="10442">
                  <c:v>0.49030200000000002</c:v>
                </c:pt>
                <c:pt idx="10443">
                  <c:v>0.49038559999999998</c:v>
                </c:pt>
                <c:pt idx="10444">
                  <c:v>0.49049559999999998</c:v>
                </c:pt>
                <c:pt idx="10445">
                  <c:v>0.49052240000000003</c:v>
                </c:pt>
                <c:pt idx="10446">
                  <c:v>0.49063180000000001</c:v>
                </c:pt>
                <c:pt idx="10447">
                  <c:v>0.49074099999999998</c:v>
                </c:pt>
                <c:pt idx="10448">
                  <c:v>0.49076740000000002</c:v>
                </c:pt>
                <c:pt idx="10449">
                  <c:v>0.49087629999999999</c:v>
                </c:pt>
                <c:pt idx="10450">
                  <c:v>0.4909848</c:v>
                </c:pt>
                <c:pt idx="10451">
                  <c:v>0.49109340000000001</c:v>
                </c:pt>
                <c:pt idx="10452">
                  <c:v>0.49120219999999998</c:v>
                </c:pt>
                <c:pt idx="10453">
                  <c:v>0.4912281</c:v>
                </c:pt>
                <c:pt idx="10454">
                  <c:v>0.49133569999999999</c:v>
                </c:pt>
                <c:pt idx="10455">
                  <c:v>0.49144300000000002</c:v>
                </c:pt>
                <c:pt idx="10456">
                  <c:v>0.4915503</c:v>
                </c:pt>
                <c:pt idx="10457">
                  <c:v>0.4915504</c:v>
                </c:pt>
                <c:pt idx="10458">
                  <c:v>0.49165720000000002</c:v>
                </c:pt>
                <c:pt idx="10459">
                  <c:v>0.49178919999999998</c:v>
                </c:pt>
                <c:pt idx="10460">
                  <c:v>0.49178959999999999</c:v>
                </c:pt>
                <c:pt idx="10461">
                  <c:v>0.49192039999999998</c:v>
                </c:pt>
                <c:pt idx="10462">
                  <c:v>0.49202689999999999</c:v>
                </c:pt>
                <c:pt idx="10463">
                  <c:v>0.4921334</c:v>
                </c:pt>
                <c:pt idx="10464">
                  <c:v>0.49223919999999999</c:v>
                </c:pt>
                <c:pt idx="10465">
                  <c:v>0.49226399999999998</c:v>
                </c:pt>
                <c:pt idx="10466">
                  <c:v>0.49236940000000001</c:v>
                </c:pt>
                <c:pt idx="10467">
                  <c:v>0.49247479999999999</c:v>
                </c:pt>
                <c:pt idx="10468">
                  <c:v>0.49258000000000002</c:v>
                </c:pt>
                <c:pt idx="10469">
                  <c:v>0.49268479999999998</c:v>
                </c:pt>
                <c:pt idx="10470">
                  <c:v>0.49278949999999999</c:v>
                </c:pt>
                <c:pt idx="10471">
                  <c:v>0.49281399999999997</c:v>
                </c:pt>
                <c:pt idx="10472">
                  <c:v>0.49291839999999998</c:v>
                </c:pt>
                <c:pt idx="10473">
                  <c:v>0.49302220000000002</c:v>
                </c:pt>
                <c:pt idx="10474">
                  <c:v>0.49307040000000002</c:v>
                </c:pt>
                <c:pt idx="10475">
                  <c:v>0.49317319999999998</c:v>
                </c:pt>
                <c:pt idx="10476">
                  <c:v>0.493253</c:v>
                </c:pt>
                <c:pt idx="10477">
                  <c:v>0.49335620000000002</c:v>
                </c:pt>
                <c:pt idx="10478">
                  <c:v>0.49345929999999999</c:v>
                </c:pt>
                <c:pt idx="10479">
                  <c:v>0.4934828</c:v>
                </c:pt>
                <c:pt idx="10480">
                  <c:v>0.49358560000000001</c:v>
                </c:pt>
                <c:pt idx="10481">
                  <c:v>0.49368820000000002</c:v>
                </c:pt>
                <c:pt idx="10482">
                  <c:v>0.49379060000000002</c:v>
                </c:pt>
                <c:pt idx="10483">
                  <c:v>0.49381399999999998</c:v>
                </c:pt>
                <c:pt idx="10484">
                  <c:v>0.49391600000000002</c:v>
                </c:pt>
                <c:pt idx="10485">
                  <c:v>0.4940176</c:v>
                </c:pt>
                <c:pt idx="10486">
                  <c:v>0.49404039999999999</c:v>
                </c:pt>
                <c:pt idx="10487">
                  <c:v>0.49414160000000001</c:v>
                </c:pt>
                <c:pt idx="10488">
                  <c:v>0.49424279999999998</c:v>
                </c:pt>
                <c:pt idx="10489">
                  <c:v>0.49432160000000003</c:v>
                </c:pt>
                <c:pt idx="10490">
                  <c:v>0.49434420000000001</c:v>
                </c:pt>
                <c:pt idx="10491">
                  <c:v>0.49444470000000001</c:v>
                </c:pt>
                <c:pt idx="10492">
                  <c:v>0.49454500000000001</c:v>
                </c:pt>
                <c:pt idx="10493">
                  <c:v>0.49456709999999998</c:v>
                </c:pt>
                <c:pt idx="10494">
                  <c:v>0.49466660000000001</c:v>
                </c:pt>
                <c:pt idx="10495">
                  <c:v>0.49476619999999999</c:v>
                </c:pt>
                <c:pt idx="10496">
                  <c:v>0.49486570000000002</c:v>
                </c:pt>
                <c:pt idx="10497">
                  <c:v>0.49488779999999999</c:v>
                </c:pt>
                <c:pt idx="10498">
                  <c:v>0.49498700000000001</c:v>
                </c:pt>
                <c:pt idx="10499">
                  <c:v>0.49510690000000002</c:v>
                </c:pt>
                <c:pt idx="10500">
                  <c:v>0.49520540000000002</c:v>
                </c:pt>
                <c:pt idx="10501">
                  <c:v>0.49528220000000001</c:v>
                </c:pt>
                <c:pt idx="10502">
                  <c:v>0.49540060000000002</c:v>
                </c:pt>
                <c:pt idx="10503">
                  <c:v>0.49540079999999997</c:v>
                </c:pt>
                <c:pt idx="10504">
                  <c:v>0.49549749999999998</c:v>
                </c:pt>
                <c:pt idx="10505">
                  <c:v>0.49559399999999998</c:v>
                </c:pt>
                <c:pt idx="10506">
                  <c:v>0.49561430000000001</c:v>
                </c:pt>
                <c:pt idx="10507">
                  <c:v>0.49571100000000001</c:v>
                </c:pt>
                <c:pt idx="10508">
                  <c:v>0.49582769999999998</c:v>
                </c:pt>
                <c:pt idx="10509">
                  <c:v>0.49592399999999998</c:v>
                </c:pt>
                <c:pt idx="10510">
                  <c:v>0.4960196</c:v>
                </c:pt>
                <c:pt idx="10511">
                  <c:v>0.49601970000000001</c:v>
                </c:pt>
                <c:pt idx="10512">
                  <c:v>0.4961353</c:v>
                </c:pt>
                <c:pt idx="10513">
                  <c:v>0.49623050000000002</c:v>
                </c:pt>
                <c:pt idx="10514">
                  <c:v>0.49632559999999998</c:v>
                </c:pt>
                <c:pt idx="10515">
                  <c:v>0.49642009999999998</c:v>
                </c:pt>
                <c:pt idx="10516">
                  <c:v>0.4964402</c:v>
                </c:pt>
                <c:pt idx="10517">
                  <c:v>0.49651479999999998</c:v>
                </c:pt>
                <c:pt idx="10518">
                  <c:v>0.4965347</c:v>
                </c:pt>
                <c:pt idx="10519">
                  <c:v>0.49670219999999998</c:v>
                </c:pt>
                <c:pt idx="10520">
                  <c:v>0.49672139999999998</c:v>
                </c:pt>
                <c:pt idx="10521">
                  <c:v>0.4968148</c:v>
                </c:pt>
                <c:pt idx="10522">
                  <c:v>0.49690879999999998</c:v>
                </c:pt>
                <c:pt idx="10523">
                  <c:v>0.49700250000000001</c:v>
                </c:pt>
                <c:pt idx="10524">
                  <c:v>0.49711519999999998</c:v>
                </c:pt>
                <c:pt idx="10525">
                  <c:v>0.49711519999999998</c:v>
                </c:pt>
                <c:pt idx="10526">
                  <c:v>0.4972086</c:v>
                </c:pt>
                <c:pt idx="10527">
                  <c:v>0.49732009999999999</c:v>
                </c:pt>
                <c:pt idx="10528">
                  <c:v>0.4973938</c:v>
                </c:pt>
                <c:pt idx="10529">
                  <c:v>0.49741259999999998</c:v>
                </c:pt>
                <c:pt idx="10530">
                  <c:v>0.4975041</c:v>
                </c:pt>
                <c:pt idx="10531">
                  <c:v>0.49759530000000002</c:v>
                </c:pt>
                <c:pt idx="10532">
                  <c:v>0.49768659999999998</c:v>
                </c:pt>
                <c:pt idx="10533">
                  <c:v>0.4977048</c:v>
                </c:pt>
                <c:pt idx="10534">
                  <c:v>0.49779590000000001</c:v>
                </c:pt>
                <c:pt idx="10535">
                  <c:v>0.49788660000000001</c:v>
                </c:pt>
                <c:pt idx="10536">
                  <c:v>0.49797720000000001</c:v>
                </c:pt>
                <c:pt idx="10537">
                  <c:v>0.49797760000000002</c:v>
                </c:pt>
                <c:pt idx="10538">
                  <c:v>0.49808520000000001</c:v>
                </c:pt>
                <c:pt idx="10539">
                  <c:v>0.49817470000000003</c:v>
                </c:pt>
                <c:pt idx="10540">
                  <c:v>0.49826340000000002</c:v>
                </c:pt>
                <c:pt idx="10541">
                  <c:v>0.49833539999999998</c:v>
                </c:pt>
                <c:pt idx="10542">
                  <c:v>0.49842379999999997</c:v>
                </c:pt>
                <c:pt idx="10543">
                  <c:v>0.49844080000000002</c:v>
                </c:pt>
                <c:pt idx="10544">
                  <c:v>0.49852829999999998</c:v>
                </c:pt>
                <c:pt idx="10545">
                  <c:v>0.49861539999999999</c:v>
                </c:pt>
                <c:pt idx="10546">
                  <c:v>0.49863190000000002</c:v>
                </c:pt>
                <c:pt idx="10547">
                  <c:v>0.49871900000000002</c:v>
                </c:pt>
                <c:pt idx="10548">
                  <c:v>0.49882189999999998</c:v>
                </c:pt>
                <c:pt idx="10549">
                  <c:v>0.49889260000000002</c:v>
                </c:pt>
                <c:pt idx="10550">
                  <c:v>0.49890869999999998</c:v>
                </c:pt>
                <c:pt idx="10551">
                  <c:v>0.49899480000000002</c:v>
                </c:pt>
                <c:pt idx="10552">
                  <c:v>0.49908039999999998</c:v>
                </c:pt>
                <c:pt idx="10553">
                  <c:v>0.499166</c:v>
                </c:pt>
                <c:pt idx="10554">
                  <c:v>0.49925120000000001</c:v>
                </c:pt>
                <c:pt idx="10555">
                  <c:v>0.4992665</c:v>
                </c:pt>
                <c:pt idx="10556">
                  <c:v>0.49935160000000001</c:v>
                </c:pt>
                <c:pt idx="10557">
                  <c:v>0.49943539999999997</c:v>
                </c:pt>
                <c:pt idx="10558">
                  <c:v>0.4995194</c:v>
                </c:pt>
                <c:pt idx="10559">
                  <c:v>0.49953439999999999</c:v>
                </c:pt>
                <c:pt idx="10560">
                  <c:v>0.49961830000000002</c:v>
                </c:pt>
                <c:pt idx="10561">
                  <c:v>0.49963299999999999</c:v>
                </c:pt>
                <c:pt idx="10562">
                  <c:v>0.4997162</c:v>
                </c:pt>
                <c:pt idx="10563">
                  <c:v>0.4997994</c:v>
                </c:pt>
                <c:pt idx="10564">
                  <c:v>0.49988199999999999</c:v>
                </c:pt>
                <c:pt idx="10565">
                  <c:v>0.49996459999999998</c:v>
                </c:pt>
                <c:pt idx="10566">
                  <c:v>0.49996479999999999</c:v>
                </c:pt>
                <c:pt idx="10567">
                  <c:v>0.50011479999999997</c:v>
                </c:pt>
                <c:pt idx="10568">
                  <c:v>0.50012889999999999</c:v>
                </c:pt>
                <c:pt idx="10569">
                  <c:v>0.50021009999999999</c:v>
                </c:pt>
                <c:pt idx="10570">
                  <c:v>0.50022339999999998</c:v>
                </c:pt>
                <c:pt idx="10571">
                  <c:v>0.50037069999999995</c:v>
                </c:pt>
                <c:pt idx="10572">
                  <c:v>0.50038360000000004</c:v>
                </c:pt>
                <c:pt idx="10573">
                  <c:v>0.50046330000000006</c:v>
                </c:pt>
                <c:pt idx="10574">
                  <c:v>0.50054290000000001</c:v>
                </c:pt>
                <c:pt idx="10575">
                  <c:v>0.50055559999999999</c:v>
                </c:pt>
                <c:pt idx="10576">
                  <c:v>0.50070079999999995</c:v>
                </c:pt>
                <c:pt idx="10577">
                  <c:v>0.50071299999999996</c:v>
                </c:pt>
                <c:pt idx="10578">
                  <c:v>0.5007916</c:v>
                </c:pt>
                <c:pt idx="10579">
                  <c:v>0.50087009999999998</c:v>
                </c:pt>
                <c:pt idx="10580">
                  <c:v>0.50094799999999995</c:v>
                </c:pt>
                <c:pt idx="10581">
                  <c:v>0.50095999999999996</c:v>
                </c:pt>
                <c:pt idx="10582">
                  <c:v>0.50103799999999998</c:v>
                </c:pt>
                <c:pt idx="10583">
                  <c:v>0.50111539999999999</c:v>
                </c:pt>
                <c:pt idx="10584">
                  <c:v>0.50119219999999998</c:v>
                </c:pt>
                <c:pt idx="10585">
                  <c:v>0.50126839999999995</c:v>
                </c:pt>
                <c:pt idx="10586">
                  <c:v>0.50134460000000003</c:v>
                </c:pt>
                <c:pt idx="10587">
                  <c:v>0.50135600000000002</c:v>
                </c:pt>
                <c:pt idx="10588">
                  <c:v>0.50143159999999998</c:v>
                </c:pt>
                <c:pt idx="10589">
                  <c:v>0.50143199999999999</c:v>
                </c:pt>
                <c:pt idx="10590">
                  <c:v>0.50150740000000005</c:v>
                </c:pt>
                <c:pt idx="10591">
                  <c:v>0.50159299999999996</c:v>
                </c:pt>
                <c:pt idx="10592">
                  <c:v>0.50165740000000003</c:v>
                </c:pt>
                <c:pt idx="10593">
                  <c:v>0.50174260000000004</c:v>
                </c:pt>
                <c:pt idx="10594">
                  <c:v>0.50174289999999999</c:v>
                </c:pt>
                <c:pt idx="10595">
                  <c:v>0.50181699999999996</c:v>
                </c:pt>
                <c:pt idx="10596">
                  <c:v>0.50189019999999995</c:v>
                </c:pt>
                <c:pt idx="10597">
                  <c:v>0.50190040000000002</c:v>
                </c:pt>
                <c:pt idx="10598">
                  <c:v>0.50197320000000001</c:v>
                </c:pt>
                <c:pt idx="10599">
                  <c:v>0.5020462</c:v>
                </c:pt>
                <c:pt idx="10600">
                  <c:v>0.50205659999999996</c:v>
                </c:pt>
                <c:pt idx="10601">
                  <c:v>0.50212900000000005</c:v>
                </c:pt>
                <c:pt idx="10602">
                  <c:v>0.50220160000000003</c:v>
                </c:pt>
                <c:pt idx="10603">
                  <c:v>0.50227310000000003</c:v>
                </c:pt>
                <c:pt idx="10604">
                  <c:v>0.50234500000000004</c:v>
                </c:pt>
                <c:pt idx="10605">
                  <c:v>0.50235459999999998</c:v>
                </c:pt>
                <c:pt idx="10606">
                  <c:v>0.50241619999999998</c:v>
                </c:pt>
                <c:pt idx="10607">
                  <c:v>0.50249679999999997</c:v>
                </c:pt>
                <c:pt idx="10608">
                  <c:v>0.50256780000000001</c:v>
                </c:pt>
                <c:pt idx="10609">
                  <c:v>0.5026389</c:v>
                </c:pt>
                <c:pt idx="10610">
                  <c:v>0.50264889999999995</c:v>
                </c:pt>
                <c:pt idx="10611">
                  <c:v>0.50271949999999999</c:v>
                </c:pt>
                <c:pt idx="10612">
                  <c:v>0.50279019999999996</c:v>
                </c:pt>
                <c:pt idx="10613">
                  <c:v>0.50279980000000002</c:v>
                </c:pt>
                <c:pt idx="10614">
                  <c:v>0.50286010000000003</c:v>
                </c:pt>
                <c:pt idx="10615">
                  <c:v>0.50292899999999996</c:v>
                </c:pt>
                <c:pt idx="10616">
                  <c:v>0.50300670000000003</c:v>
                </c:pt>
                <c:pt idx="10617">
                  <c:v>0.50306709999999999</c:v>
                </c:pt>
                <c:pt idx="10618">
                  <c:v>0.50314420000000004</c:v>
                </c:pt>
                <c:pt idx="10619">
                  <c:v>0.50315330000000003</c:v>
                </c:pt>
                <c:pt idx="10620">
                  <c:v>0.50322129999999998</c:v>
                </c:pt>
                <c:pt idx="10621">
                  <c:v>0.50328899999999999</c:v>
                </c:pt>
                <c:pt idx="10622">
                  <c:v>0.50328919999999999</c:v>
                </c:pt>
                <c:pt idx="10623">
                  <c:v>0.50336460000000005</c:v>
                </c:pt>
                <c:pt idx="10624">
                  <c:v>0.50342359999999997</c:v>
                </c:pt>
                <c:pt idx="10625">
                  <c:v>0.50349860000000002</c:v>
                </c:pt>
                <c:pt idx="10626">
                  <c:v>0.50356559999999995</c:v>
                </c:pt>
                <c:pt idx="10627">
                  <c:v>0.50363199999999997</c:v>
                </c:pt>
                <c:pt idx="10628">
                  <c:v>0.50363219999999997</c:v>
                </c:pt>
                <c:pt idx="10629">
                  <c:v>0.5037064</c:v>
                </c:pt>
                <c:pt idx="10630">
                  <c:v>0.50376399999999999</c:v>
                </c:pt>
                <c:pt idx="10631">
                  <c:v>0.50382919999999998</c:v>
                </c:pt>
                <c:pt idx="10632">
                  <c:v>0.50383670000000003</c:v>
                </c:pt>
                <c:pt idx="10633">
                  <c:v>0.50390159999999995</c:v>
                </c:pt>
                <c:pt idx="10634">
                  <c:v>0.5039091</c:v>
                </c:pt>
                <c:pt idx="10635">
                  <c:v>0.50397360000000002</c:v>
                </c:pt>
                <c:pt idx="10636">
                  <c:v>0.50403819999999999</c:v>
                </c:pt>
                <c:pt idx="10637">
                  <c:v>0.50410239999999995</c:v>
                </c:pt>
                <c:pt idx="10638">
                  <c:v>0.50416559999999999</c:v>
                </c:pt>
                <c:pt idx="10639">
                  <c:v>0.50422940000000005</c:v>
                </c:pt>
                <c:pt idx="10640">
                  <c:v>0.50423660000000003</c:v>
                </c:pt>
                <c:pt idx="10641">
                  <c:v>0.50429959999999996</c:v>
                </c:pt>
                <c:pt idx="10642">
                  <c:v>0.50436250000000005</c:v>
                </c:pt>
                <c:pt idx="10643">
                  <c:v>0.50442600000000004</c:v>
                </c:pt>
                <c:pt idx="10644">
                  <c:v>0.50448879999999996</c:v>
                </c:pt>
                <c:pt idx="10645">
                  <c:v>0.50455119999999998</c:v>
                </c:pt>
                <c:pt idx="10646">
                  <c:v>0.50455779999999995</c:v>
                </c:pt>
                <c:pt idx="10647">
                  <c:v>0.50461940000000005</c:v>
                </c:pt>
                <c:pt idx="10648">
                  <c:v>0.50462580000000001</c:v>
                </c:pt>
                <c:pt idx="10649">
                  <c:v>0.50474200000000002</c:v>
                </c:pt>
                <c:pt idx="10650">
                  <c:v>0.50474819999999998</c:v>
                </c:pt>
                <c:pt idx="10651">
                  <c:v>0.50480939999999996</c:v>
                </c:pt>
                <c:pt idx="10652">
                  <c:v>0.50486940000000002</c:v>
                </c:pt>
                <c:pt idx="10653">
                  <c:v>0.50492420000000005</c:v>
                </c:pt>
                <c:pt idx="10654">
                  <c:v>0.5049844</c:v>
                </c:pt>
                <c:pt idx="10655">
                  <c:v>0.50499019999999994</c:v>
                </c:pt>
                <c:pt idx="10656">
                  <c:v>0.50504979999999999</c:v>
                </c:pt>
                <c:pt idx="10657">
                  <c:v>0.50510940000000004</c:v>
                </c:pt>
                <c:pt idx="10658">
                  <c:v>0.50511499999999998</c:v>
                </c:pt>
                <c:pt idx="10659">
                  <c:v>0.50517369999999995</c:v>
                </c:pt>
                <c:pt idx="10660">
                  <c:v>0.50523220000000002</c:v>
                </c:pt>
                <c:pt idx="10661">
                  <c:v>0.50529080000000004</c:v>
                </c:pt>
                <c:pt idx="10662">
                  <c:v>0.50534920000000005</c:v>
                </c:pt>
                <c:pt idx="10663">
                  <c:v>0.50535459999999999</c:v>
                </c:pt>
                <c:pt idx="10664">
                  <c:v>0.50541250000000004</c:v>
                </c:pt>
                <c:pt idx="10665">
                  <c:v>0.50541259999999999</c:v>
                </c:pt>
                <c:pt idx="10666">
                  <c:v>0.50546880000000005</c:v>
                </c:pt>
                <c:pt idx="10667">
                  <c:v>0.50552580000000003</c:v>
                </c:pt>
                <c:pt idx="10668">
                  <c:v>0.50558809999999998</c:v>
                </c:pt>
                <c:pt idx="10669">
                  <c:v>0.5056406</c:v>
                </c:pt>
                <c:pt idx="10670">
                  <c:v>0.50569759999999997</c:v>
                </c:pt>
                <c:pt idx="10671">
                  <c:v>0.50570199999999998</c:v>
                </c:pt>
                <c:pt idx="10672">
                  <c:v>0.50575820000000005</c:v>
                </c:pt>
                <c:pt idx="10673">
                  <c:v>0.5058144</c:v>
                </c:pt>
                <c:pt idx="10674">
                  <c:v>0.50587040000000005</c:v>
                </c:pt>
                <c:pt idx="10675">
                  <c:v>0.50587519999999997</c:v>
                </c:pt>
                <c:pt idx="10676">
                  <c:v>0.50593010000000005</c:v>
                </c:pt>
                <c:pt idx="10677">
                  <c:v>0.50598540000000003</c:v>
                </c:pt>
                <c:pt idx="10678">
                  <c:v>0.50604039999999995</c:v>
                </c:pt>
                <c:pt idx="10679">
                  <c:v>0.50609499999999996</c:v>
                </c:pt>
                <c:pt idx="10680">
                  <c:v>0.50614919999999997</c:v>
                </c:pt>
                <c:pt idx="10681">
                  <c:v>0.50620319999999996</c:v>
                </c:pt>
                <c:pt idx="10682">
                  <c:v>0.50620699999999996</c:v>
                </c:pt>
                <c:pt idx="10683">
                  <c:v>0.50626090000000001</c:v>
                </c:pt>
                <c:pt idx="10684">
                  <c:v>0.50631440000000005</c:v>
                </c:pt>
                <c:pt idx="10685">
                  <c:v>0.50636800000000004</c:v>
                </c:pt>
                <c:pt idx="10686">
                  <c:v>0.50642129999999996</c:v>
                </c:pt>
                <c:pt idx="10687">
                  <c:v>0.50647430000000004</c:v>
                </c:pt>
                <c:pt idx="10688">
                  <c:v>0.50647759999999997</c:v>
                </c:pt>
                <c:pt idx="10689">
                  <c:v>0.50652799999999998</c:v>
                </c:pt>
                <c:pt idx="10690">
                  <c:v>0.50658389999999998</c:v>
                </c:pt>
                <c:pt idx="10691">
                  <c:v>0.50663630000000004</c:v>
                </c:pt>
                <c:pt idx="10692">
                  <c:v>0.50668559999999996</c:v>
                </c:pt>
                <c:pt idx="10693">
                  <c:v>0.50674079999999999</c:v>
                </c:pt>
                <c:pt idx="10694">
                  <c:v>0.50674090000000005</c:v>
                </c:pt>
                <c:pt idx="10695">
                  <c:v>0.50679189999999996</c:v>
                </c:pt>
                <c:pt idx="10696">
                  <c:v>0.50684220000000002</c:v>
                </c:pt>
                <c:pt idx="10697">
                  <c:v>0.50689300000000004</c:v>
                </c:pt>
                <c:pt idx="10698">
                  <c:v>0.50689309999999999</c:v>
                </c:pt>
                <c:pt idx="10699">
                  <c:v>0.50694329999999999</c:v>
                </c:pt>
                <c:pt idx="10700">
                  <c:v>0.50699329999999998</c:v>
                </c:pt>
                <c:pt idx="10701">
                  <c:v>0.50704289999999996</c:v>
                </c:pt>
                <c:pt idx="10702">
                  <c:v>0.50709320000000002</c:v>
                </c:pt>
                <c:pt idx="10703">
                  <c:v>0.50714300000000001</c:v>
                </c:pt>
                <c:pt idx="10704">
                  <c:v>0.50719259999999999</c:v>
                </c:pt>
                <c:pt idx="10705">
                  <c:v>0.50719409999999998</c:v>
                </c:pt>
                <c:pt idx="10706">
                  <c:v>0.50724259999999999</c:v>
                </c:pt>
                <c:pt idx="10707">
                  <c:v>0.50729100000000005</c:v>
                </c:pt>
                <c:pt idx="10708">
                  <c:v>0.50729179999999996</c:v>
                </c:pt>
                <c:pt idx="10709">
                  <c:v>0.50733980000000001</c:v>
                </c:pt>
                <c:pt idx="10710">
                  <c:v>0.50738760000000005</c:v>
                </c:pt>
                <c:pt idx="10711">
                  <c:v>0.50743459999999996</c:v>
                </c:pt>
                <c:pt idx="10712">
                  <c:v>0.50743559999999999</c:v>
                </c:pt>
                <c:pt idx="10713">
                  <c:v>0.50748409999999999</c:v>
                </c:pt>
                <c:pt idx="10714">
                  <c:v>0.50753119999999996</c:v>
                </c:pt>
                <c:pt idx="10715">
                  <c:v>0.50757739999999996</c:v>
                </c:pt>
                <c:pt idx="10716">
                  <c:v>0.50762459999999998</c:v>
                </c:pt>
                <c:pt idx="10717">
                  <c:v>0.5076254</c:v>
                </c:pt>
                <c:pt idx="10718">
                  <c:v>0.50767180000000001</c:v>
                </c:pt>
                <c:pt idx="10719">
                  <c:v>0.507718</c:v>
                </c:pt>
                <c:pt idx="10720">
                  <c:v>0.50776390000000005</c:v>
                </c:pt>
                <c:pt idx="10721">
                  <c:v>0.50780959999999997</c:v>
                </c:pt>
                <c:pt idx="10722">
                  <c:v>0.50785499999999995</c:v>
                </c:pt>
                <c:pt idx="10723">
                  <c:v>0.50790020000000002</c:v>
                </c:pt>
                <c:pt idx="10724">
                  <c:v>0.50790000000000002</c:v>
                </c:pt>
                <c:pt idx="10725">
                  <c:v>0.50794499999999998</c:v>
                </c:pt>
                <c:pt idx="10726">
                  <c:v>0.50799000000000005</c:v>
                </c:pt>
                <c:pt idx="10727">
                  <c:v>0.5080346</c:v>
                </c:pt>
                <c:pt idx="10728">
                  <c:v>0.50807939999999996</c:v>
                </c:pt>
                <c:pt idx="10729">
                  <c:v>0.50812259999999998</c:v>
                </c:pt>
                <c:pt idx="10730">
                  <c:v>0.50816640000000002</c:v>
                </c:pt>
                <c:pt idx="10731">
                  <c:v>0.50821000000000005</c:v>
                </c:pt>
                <c:pt idx="10732">
                  <c:v>0.50820829999999995</c:v>
                </c:pt>
                <c:pt idx="10733">
                  <c:v>0.50825240000000005</c:v>
                </c:pt>
                <c:pt idx="10734">
                  <c:v>0.508297</c:v>
                </c:pt>
                <c:pt idx="10735">
                  <c:v>0.50833980000000001</c:v>
                </c:pt>
                <c:pt idx="10736">
                  <c:v>0.50838280000000002</c:v>
                </c:pt>
                <c:pt idx="10737">
                  <c:v>0.50842569999999998</c:v>
                </c:pt>
                <c:pt idx="10738">
                  <c:v>0.50842399999999999</c:v>
                </c:pt>
                <c:pt idx="10739">
                  <c:v>0.50846559999999996</c:v>
                </c:pt>
                <c:pt idx="10740">
                  <c:v>0.50850700000000004</c:v>
                </c:pt>
                <c:pt idx="10741">
                  <c:v>0.50854889999999997</c:v>
                </c:pt>
                <c:pt idx="10742">
                  <c:v>0.50859290000000001</c:v>
                </c:pt>
                <c:pt idx="10743">
                  <c:v>0.5085904</c:v>
                </c:pt>
                <c:pt idx="10744">
                  <c:v>0.50863100000000006</c:v>
                </c:pt>
                <c:pt idx="10745">
                  <c:v>0.50867180000000001</c:v>
                </c:pt>
                <c:pt idx="10746">
                  <c:v>0.5087121</c:v>
                </c:pt>
                <c:pt idx="10747">
                  <c:v>0.50875219999999999</c:v>
                </c:pt>
                <c:pt idx="10748">
                  <c:v>0.50879209999999997</c:v>
                </c:pt>
                <c:pt idx="10749">
                  <c:v>0.50878869999999998</c:v>
                </c:pt>
                <c:pt idx="10750">
                  <c:v>0.50882819999999995</c:v>
                </c:pt>
                <c:pt idx="10751">
                  <c:v>0.50887079999999996</c:v>
                </c:pt>
                <c:pt idx="10752">
                  <c:v>0.50886690000000001</c:v>
                </c:pt>
                <c:pt idx="10753">
                  <c:v>0.50890559999999996</c:v>
                </c:pt>
                <c:pt idx="10754">
                  <c:v>0.50894340000000005</c:v>
                </c:pt>
                <c:pt idx="10755">
                  <c:v>0.50898049999999995</c:v>
                </c:pt>
                <c:pt idx="10756">
                  <c:v>0.50901779999999996</c:v>
                </c:pt>
                <c:pt idx="10757">
                  <c:v>0.5090133</c:v>
                </c:pt>
                <c:pt idx="10758">
                  <c:v>0.5090498</c:v>
                </c:pt>
                <c:pt idx="10759">
                  <c:v>0.50909079999999995</c:v>
                </c:pt>
                <c:pt idx="10760">
                  <c:v>0.50912659999999998</c:v>
                </c:pt>
                <c:pt idx="10761">
                  <c:v>0.50916289999999997</c:v>
                </c:pt>
                <c:pt idx="10762">
                  <c:v>0.50919919999999996</c:v>
                </c:pt>
                <c:pt idx="10763">
                  <c:v>0.50922990000000001</c:v>
                </c:pt>
                <c:pt idx="10764">
                  <c:v>0.50922999999999996</c:v>
                </c:pt>
                <c:pt idx="10765">
                  <c:v>0.50926570000000004</c:v>
                </c:pt>
                <c:pt idx="10766">
                  <c:v>0.5093008</c:v>
                </c:pt>
                <c:pt idx="10767">
                  <c:v>0.50933580000000001</c:v>
                </c:pt>
                <c:pt idx="10768">
                  <c:v>0.50933070000000003</c:v>
                </c:pt>
                <c:pt idx="10769">
                  <c:v>0.50936530000000002</c:v>
                </c:pt>
                <c:pt idx="10770">
                  <c:v>0.50939939999999995</c:v>
                </c:pt>
                <c:pt idx="10771">
                  <c:v>0.50943329999999998</c:v>
                </c:pt>
                <c:pt idx="10772">
                  <c:v>0.50946720000000001</c:v>
                </c:pt>
                <c:pt idx="10773">
                  <c:v>0.50950119999999999</c:v>
                </c:pt>
                <c:pt idx="10774">
                  <c:v>0.50953519999999997</c:v>
                </c:pt>
                <c:pt idx="10775">
                  <c:v>0.50956900000000005</c:v>
                </c:pt>
                <c:pt idx="10776">
                  <c:v>0.5095634</c:v>
                </c:pt>
                <c:pt idx="10777">
                  <c:v>0.50959670000000001</c:v>
                </c:pt>
                <c:pt idx="10778">
                  <c:v>0.50962989999999997</c:v>
                </c:pt>
                <c:pt idx="10779">
                  <c:v>0.50966339999999999</c:v>
                </c:pt>
                <c:pt idx="10780">
                  <c:v>0.50965740000000004</c:v>
                </c:pt>
                <c:pt idx="10781">
                  <c:v>0.50969600000000004</c:v>
                </c:pt>
                <c:pt idx="10782">
                  <c:v>0.50972830000000002</c:v>
                </c:pt>
                <c:pt idx="10783">
                  <c:v>0.5097604</c:v>
                </c:pt>
                <c:pt idx="10784">
                  <c:v>0.50979200000000002</c:v>
                </c:pt>
                <c:pt idx="10785">
                  <c:v>0.50982360000000004</c:v>
                </c:pt>
                <c:pt idx="10786">
                  <c:v>0.50981719999999997</c:v>
                </c:pt>
                <c:pt idx="10787">
                  <c:v>0.50984819999999997</c:v>
                </c:pt>
                <c:pt idx="10788">
                  <c:v>0.50987859999999996</c:v>
                </c:pt>
                <c:pt idx="10789">
                  <c:v>0.50991600000000004</c:v>
                </c:pt>
                <c:pt idx="10790">
                  <c:v>0.50990880000000005</c:v>
                </c:pt>
                <c:pt idx="10791">
                  <c:v>0.50993829999999996</c:v>
                </c:pt>
                <c:pt idx="10792">
                  <c:v>0.50996759999999997</c:v>
                </c:pt>
                <c:pt idx="10793">
                  <c:v>0.51000440000000002</c:v>
                </c:pt>
                <c:pt idx="10794">
                  <c:v>0.51002599999999998</c:v>
                </c:pt>
                <c:pt idx="10795">
                  <c:v>0.51005409999999995</c:v>
                </c:pt>
                <c:pt idx="10796">
                  <c:v>0.51008279999999995</c:v>
                </c:pt>
                <c:pt idx="10797">
                  <c:v>0.51011919999999999</c:v>
                </c:pt>
                <c:pt idx="10798">
                  <c:v>0.51011090000000003</c:v>
                </c:pt>
                <c:pt idx="10799">
                  <c:v>0.5101386</c:v>
                </c:pt>
                <c:pt idx="10800">
                  <c:v>0.51016570000000006</c:v>
                </c:pt>
                <c:pt idx="10801">
                  <c:v>0.51019250000000005</c:v>
                </c:pt>
                <c:pt idx="10802">
                  <c:v>0.51018399999999997</c:v>
                </c:pt>
                <c:pt idx="10803">
                  <c:v>0.51021079999999996</c:v>
                </c:pt>
                <c:pt idx="10804">
                  <c:v>0.51024619999999998</c:v>
                </c:pt>
                <c:pt idx="10805">
                  <c:v>0.51026360000000004</c:v>
                </c:pt>
                <c:pt idx="10806">
                  <c:v>0.51029020000000003</c:v>
                </c:pt>
                <c:pt idx="10807">
                  <c:v>0.5103162</c:v>
                </c:pt>
                <c:pt idx="10808">
                  <c:v>0.51034199999999996</c:v>
                </c:pt>
                <c:pt idx="10809">
                  <c:v>0.51034219999999997</c:v>
                </c:pt>
                <c:pt idx="10810">
                  <c:v>0.51036789999999999</c:v>
                </c:pt>
                <c:pt idx="10811">
                  <c:v>0.51039299999999999</c:v>
                </c:pt>
                <c:pt idx="10812">
                  <c:v>0.51041800000000004</c:v>
                </c:pt>
                <c:pt idx="10813">
                  <c:v>0.51044259999999997</c:v>
                </c:pt>
                <c:pt idx="10814">
                  <c:v>0.51043320000000003</c:v>
                </c:pt>
                <c:pt idx="10815">
                  <c:v>0.51045779999999996</c:v>
                </c:pt>
                <c:pt idx="10816">
                  <c:v>0.5104824</c:v>
                </c:pt>
                <c:pt idx="10817">
                  <c:v>0.51048210000000005</c:v>
                </c:pt>
                <c:pt idx="10818">
                  <c:v>0.51050620000000002</c:v>
                </c:pt>
                <c:pt idx="10819">
                  <c:v>0.51052949999999997</c:v>
                </c:pt>
                <c:pt idx="10820">
                  <c:v>0.51055240000000002</c:v>
                </c:pt>
                <c:pt idx="10821">
                  <c:v>0.51054239999999995</c:v>
                </c:pt>
                <c:pt idx="10822">
                  <c:v>0.5105653</c:v>
                </c:pt>
                <c:pt idx="10823">
                  <c:v>0.51058840000000005</c:v>
                </c:pt>
                <c:pt idx="10824">
                  <c:v>0.51061080000000003</c:v>
                </c:pt>
                <c:pt idx="10825">
                  <c:v>0.510633</c:v>
                </c:pt>
                <c:pt idx="10826">
                  <c:v>0.51064639999999994</c:v>
                </c:pt>
                <c:pt idx="10827">
                  <c:v>0.51067839999999998</c:v>
                </c:pt>
                <c:pt idx="10828">
                  <c:v>0.51070059999999995</c:v>
                </c:pt>
                <c:pt idx="10829">
                  <c:v>0.51072269999999997</c:v>
                </c:pt>
                <c:pt idx="10830">
                  <c:v>0.51071299999999997</c:v>
                </c:pt>
                <c:pt idx="10831">
                  <c:v>0.51073480000000004</c:v>
                </c:pt>
                <c:pt idx="10832">
                  <c:v>0.5107564</c:v>
                </c:pt>
                <c:pt idx="10833">
                  <c:v>0.51077799999999995</c:v>
                </c:pt>
                <c:pt idx="10834">
                  <c:v>0.51079920000000001</c:v>
                </c:pt>
                <c:pt idx="10835">
                  <c:v>0.51082059999999996</c:v>
                </c:pt>
                <c:pt idx="10836">
                  <c:v>0.51081089999999996</c:v>
                </c:pt>
                <c:pt idx="10837">
                  <c:v>0.51083160000000005</c:v>
                </c:pt>
                <c:pt idx="10838">
                  <c:v>0.51085210000000003</c:v>
                </c:pt>
                <c:pt idx="10839">
                  <c:v>0.51087199999999999</c:v>
                </c:pt>
                <c:pt idx="10840">
                  <c:v>0.51090199999999997</c:v>
                </c:pt>
                <c:pt idx="10841">
                  <c:v>0.51092119999999996</c:v>
                </c:pt>
                <c:pt idx="10842">
                  <c:v>0.51091039999999999</c:v>
                </c:pt>
                <c:pt idx="10843">
                  <c:v>0.51092959999999998</c:v>
                </c:pt>
                <c:pt idx="10844">
                  <c:v>0.51094819999999996</c:v>
                </c:pt>
                <c:pt idx="10845">
                  <c:v>0.51096680000000005</c:v>
                </c:pt>
                <c:pt idx="10846">
                  <c:v>0.51098509999999997</c:v>
                </c:pt>
                <c:pt idx="10847">
                  <c:v>0.51100299999999999</c:v>
                </c:pt>
                <c:pt idx="10848">
                  <c:v>0.5110209</c:v>
                </c:pt>
                <c:pt idx="10849">
                  <c:v>0.51100999999999996</c:v>
                </c:pt>
                <c:pt idx="10850">
                  <c:v>0.51102740000000002</c:v>
                </c:pt>
                <c:pt idx="10851">
                  <c:v>0.51105639999999997</c:v>
                </c:pt>
                <c:pt idx="10852">
                  <c:v>0.51107409999999998</c:v>
                </c:pt>
                <c:pt idx="10853">
                  <c:v>0.51109139999999997</c:v>
                </c:pt>
                <c:pt idx="10854">
                  <c:v>0.51110840000000002</c:v>
                </c:pt>
                <c:pt idx="10855">
                  <c:v>0.51112480000000005</c:v>
                </c:pt>
                <c:pt idx="10856">
                  <c:v>0.51111269999999998</c:v>
                </c:pt>
                <c:pt idx="10857">
                  <c:v>0.51112939999999996</c:v>
                </c:pt>
                <c:pt idx="10858">
                  <c:v>0.51114630000000005</c:v>
                </c:pt>
                <c:pt idx="10859">
                  <c:v>0.51116260000000002</c:v>
                </c:pt>
                <c:pt idx="10860">
                  <c:v>0.51117760000000001</c:v>
                </c:pt>
                <c:pt idx="10861">
                  <c:v>0.51120589999999999</c:v>
                </c:pt>
                <c:pt idx="10862">
                  <c:v>0.51122080000000003</c:v>
                </c:pt>
                <c:pt idx="10863">
                  <c:v>0.51122040000000002</c:v>
                </c:pt>
                <c:pt idx="10864">
                  <c:v>0.51122219999999996</c:v>
                </c:pt>
                <c:pt idx="10865">
                  <c:v>0.51124999999999998</c:v>
                </c:pt>
                <c:pt idx="10866">
                  <c:v>0.51125160000000003</c:v>
                </c:pt>
                <c:pt idx="10867">
                  <c:v>0.51126519999999998</c:v>
                </c:pt>
                <c:pt idx="10868">
                  <c:v>0.51126519999999998</c:v>
                </c:pt>
                <c:pt idx="10869">
                  <c:v>0.51126519999999998</c:v>
                </c:pt>
                <c:pt idx="10870">
                  <c:v>0.51127860000000003</c:v>
                </c:pt>
                <c:pt idx="10871">
                  <c:v>0.51129170000000002</c:v>
                </c:pt>
                <c:pt idx="10872">
                  <c:v>0.51130450000000005</c:v>
                </c:pt>
                <c:pt idx="10873">
                  <c:v>0.51131740000000003</c:v>
                </c:pt>
                <c:pt idx="10874">
                  <c:v>0.51132999999999995</c:v>
                </c:pt>
                <c:pt idx="10875">
                  <c:v>0.51134259999999998</c:v>
                </c:pt>
                <c:pt idx="10876">
                  <c:v>0.51136839999999995</c:v>
                </c:pt>
                <c:pt idx="10877">
                  <c:v>0.51134060000000003</c:v>
                </c:pt>
                <c:pt idx="10878">
                  <c:v>0.51135209999999998</c:v>
                </c:pt>
                <c:pt idx="10879">
                  <c:v>0.51136400000000004</c:v>
                </c:pt>
                <c:pt idx="10880">
                  <c:v>0.51137540000000004</c:v>
                </c:pt>
                <c:pt idx="10881">
                  <c:v>0.51138649999999997</c:v>
                </c:pt>
                <c:pt idx="10882">
                  <c:v>0.51142270000000001</c:v>
                </c:pt>
                <c:pt idx="10883">
                  <c:v>0.5114088</c:v>
                </c:pt>
                <c:pt idx="10884">
                  <c:v>0.51144409999999996</c:v>
                </c:pt>
                <c:pt idx="10885">
                  <c:v>0.51143019999999995</c:v>
                </c:pt>
                <c:pt idx="10886">
                  <c:v>0.51144029999999996</c:v>
                </c:pt>
                <c:pt idx="10887">
                  <c:v>0.51146460000000005</c:v>
                </c:pt>
                <c:pt idx="10888">
                  <c:v>0.5114746</c:v>
                </c:pt>
                <c:pt idx="10889">
                  <c:v>0.51148439999999995</c:v>
                </c:pt>
                <c:pt idx="10890">
                  <c:v>0.51147010000000004</c:v>
                </c:pt>
                <c:pt idx="10891">
                  <c:v>0.51147920000000002</c:v>
                </c:pt>
                <c:pt idx="10892">
                  <c:v>0.51148839999999995</c:v>
                </c:pt>
                <c:pt idx="10893">
                  <c:v>0.51147370000000003</c:v>
                </c:pt>
                <c:pt idx="10894">
                  <c:v>0.51148150000000003</c:v>
                </c:pt>
                <c:pt idx="10895">
                  <c:v>0.51150479999999998</c:v>
                </c:pt>
                <c:pt idx="10896">
                  <c:v>0.5114976</c:v>
                </c:pt>
                <c:pt idx="10897">
                  <c:v>0.51152059999999999</c:v>
                </c:pt>
                <c:pt idx="10898">
                  <c:v>0.51151310000000005</c:v>
                </c:pt>
                <c:pt idx="10899">
                  <c:v>0.51153559999999998</c:v>
                </c:pt>
                <c:pt idx="10900">
                  <c:v>0.51152039999999999</c:v>
                </c:pt>
                <c:pt idx="10901">
                  <c:v>0.51152759999999997</c:v>
                </c:pt>
                <c:pt idx="10902">
                  <c:v>0.51153400000000004</c:v>
                </c:pt>
                <c:pt idx="10903">
                  <c:v>0.51154040000000001</c:v>
                </c:pt>
                <c:pt idx="10904">
                  <c:v>0.51154699999999997</c:v>
                </c:pt>
                <c:pt idx="10905">
                  <c:v>0.51155329999999999</c:v>
                </c:pt>
                <c:pt idx="10906">
                  <c:v>0.51153800000000005</c:v>
                </c:pt>
                <c:pt idx="10907">
                  <c:v>0.51154370000000005</c:v>
                </c:pt>
                <c:pt idx="10908">
                  <c:v>0.51156500000000005</c:v>
                </c:pt>
                <c:pt idx="10909">
                  <c:v>0.51155519999999999</c:v>
                </c:pt>
                <c:pt idx="10910">
                  <c:v>0.51157620000000004</c:v>
                </c:pt>
                <c:pt idx="10911">
                  <c:v>0.51158099999999995</c:v>
                </c:pt>
                <c:pt idx="10912">
                  <c:v>0.51156500000000005</c:v>
                </c:pt>
                <c:pt idx="10913">
                  <c:v>0.5115691</c:v>
                </c:pt>
                <c:pt idx="10914">
                  <c:v>0.51157339999999996</c:v>
                </c:pt>
                <c:pt idx="10915">
                  <c:v>0.51157719999999995</c:v>
                </c:pt>
                <c:pt idx="10916">
                  <c:v>0.51158150000000002</c:v>
                </c:pt>
                <c:pt idx="10917">
                  <c:v>0.51158559999999997</c:v>
                </c:pt>
                <c:pt idx="10918">
                  <c:v>0.51158930000000002</c:v>
                </c:pt>
                <c:pt idx="10919">
                  <c:v>0.51159290000000002</c:v>
                </c:pt>
                <c:pt idx="10920">
                  <c:v>0.51159299999999996</c:v>
                </c:pt>
                <c:pt idx="10921">
                  <c:v>0.51159670000000002</c:v>
                </c:pt>
                <c:pt idx="10922">
                  <c:v>0.51159960000000004</c:v>
                </c:pt>
                <c:pt idx="10923">
                  <c:v>0.51160280000000002</c:v>
                </c:pt>
                <c:pt idx="10924">
                  <c:v>0.51160550000000005</c:v>
                </c:pt>
                <c:pt idx="10925">
                  <c:v>0.51160819999999996</c:v>
                </c:pt>
                <c:pt idx="10926">
                  <c:v>0.51159140000000003</c:v>
                </c:pt>
                <c:pt idx="10927">
                  <c:v>0.51159370000000004</c:v>
                </c:pt>
                <c:pt idx="10928">
                  <c:v>0.51161480000000004</c:v>
                </c:pt>
                <c:pt idx="10929">
                  <c:v>0.51159779999999999</c:v>
                </c:pt>
                <c:pt idx="10930">
                  <c:v>0.51161670000000004</c:v>
                </c:pt>
                <c:pt idx="10931">
                  <c:v>0.51161800000000002</c:v>
                </c:pt>
                <c:pt idx="10932">
                  <c:v>0.51160240000000001</c:v>
                </c:pt>
                <c:pt idx="10933">
                  <c:v>0.51160380000000005</c:v>
                </c:pt>
                <c:pt idx="10934">
                  <c:v>0.51160450000000002</c:v>
                </c:pt>
                <c:pt idx="10935">
                  <c:v>0.51158720000000002</c:v>
                </c:pt>
                <c:pt idx="10936">
                  <c:v>0.51160550000000005</c:v>
                </c:pt>
                <c:pt idx="10937">
                  <c:v>0.51160649999999996</c:v>
                </c:pt>
                <c:pt idx="10938">
                  <c:v>0.51160700000000003</c:v>
                </c:pt>
                <c:pt idx="10939">
                  <c:v>0.51160749999999999</c:v>
                </c:pt>
                <c:pt idx="10940">
                  <c:v>0.51160810000000001</c:v>
                </c:pt>
                <c:pt idx="10941">
                  <c:v>0.51160819999999996</c:v>
                </c:pt>
                <c:pt idx="10942">
                  <c:v>0.51160899999999998</c:v>
                </c:pt>
                <c:pt idx="10943">
                  <c:v>0.51160899999999998</c:v>
                </c:pt>
                <c:pt idx="10944">
                  <c:v>0.51160879999999997</c:v>
                </c:pt>
                <c:pt idx="10945">
                  <c:v>0.51160859999999997</c:v>
                </c:pt>
                <c:pt idx="10946">
                  <c:v>0.51160799999999995</c:v>
                </c:pt>
                <c:pt idx="10947">
                  <c:v>0.51160799999999995</c:v>
                </c:pt>
                <c:pt idx="10948">
                  <c:v>0.51160680000000003</c:v>
                </c:pt>
                <c:pt idx="10949">
                  <c:v>0.51158809999999999</c:v>
                </c:pt>
                <c:pt idx="10950">
                  <c:v>0.51158720000000002</c:v>
                </c:pt>
                <c:pt idx="10951">
                  <c:v>0.51158610000000004</c:v>
                </c:pt>
                <c:pt idx="10952">
                  <c:v>0.5115847</c:v>
                </c:pt>
                <c:pt idx="10953">
                  <c:v>0.51158309999999996</c:v>
                </c:pt>
                <c:pt idx="10954">
                  <c:v>0.5115653</c:v>
                </c:pt>
                <c:pt idx="10955">
                  <c:v>0.51156429999999997</c:v>
                </c:pt>
                <c:pt idx="10956">
                  <c:v>0.51156210000000002</c:v>
                </c:pt>
                <c:pt idx="10957">
                  <c:v>0.51155919999999999</c:v>
                </c:pt>
                <c:pt idx="10958">
                  <c:v>0.51155700000000004</c:v>
                </c:pt>
                <c:pt idx="10959">
                  <c:v>0.51155399999999995</c:v>
                </c:pt>
                <c:pt idx="10960">
                  <c:v>0.51155379999999995</c:v>
                </c:pt>
                <c:pt idx="10961">
                  <c:v>0.51155039999999996</c:v>
                </c:pt>
                <c:pt idx="10962">
                  <c:v>0.51154670000000002</c:v>
                </c:pt>
                <c:pt idx="10963">
                  <c:v>0.51154279999999996</c:v>
                </c:pt>
                <c:pt idx="10964">
                  <c:v>0.51153839999999995</c:v>
                </c:pt>
                <c:pt idx="10965">
                  <c:v>0.51153839999999995</c:v>
                </c:pt>
                <c:pt idx="10966">
                  <c:v>0.51154829999999996</c:v>
                </c:pt>
                <c:pt idx="10967">
                  <c:v>0.51154379999999999</c:v>
                </c:pt>
                <c:pt idx="10968">
                  <c:v>0.51153899999999997</c:v>
                </c:pt>
                <c:pt idx="10969">
                  <c:v>0.51153400000000004</c:v>
                </c:pt>
                <c:pt idx="10970">
                  <c:v>0.51152940000000002</c:v>
                </c:pt>
                <c:pt idx="10971">
                  <c:v>0.51152439999999999</c:v>
                </c:pt>
                <c:pt idx="10972">
                  <c:v>0.51151959999999996</c:v>
                </c:pt>
                <c:pt idx="10973">
                  <c:v>0.51151480000000005</c:v>
                </c:pt>
                <c:pt idx="10974">
                  <c:v>0.5115094</c:v>
                </c:pt>
                <c:pt idx="10975">
                  <c:v>0.51150370000000001</c:v>
                </c:pt>
                <c:pt idx="10976">
                  <c:v>0.5114978</c:v>
                </c:pt>
                <c:pt idx="10977">
                  <c:v>0.51149180000000005</c:v>
                </c:pt>
                <c:pt idx="10978">
                  <c:v>0.51149199999999995</c:v>
                </c:pt>
                <c:pt idx="10979">
                  <c:v>0.51148590000000005</c:v>
                </c:pt>
                <c:pt idx="10980">
                  <c:v>0.51147900000000002</c:v>
                </c:pt>
                <c:pt idx="10981">
                  <c:v>0.51147180000000003</c:v>
                </c:pt>
                <c:pt idx="10982">
                  <c:v>0.51146469999999999</c:v>
                </c:pt>
                <c:pt idx="10983">
                  <c:v>0.51143740000000004</c:v>
                </c:pt>
                <c:pt idx="10984">
                  <c:v>0.51144979999999995</c:v>
                </c:pt>
                <c:pt idx="10985">
                  <c:v>0.51144179999999995</c:v>
                </c:pt>
                <c:pt idx="10986">
                  <c:v>0.51142120000000002</c:v>
                </c:pt>
                <c:pt idx="10987">
                  <c:v>0.5114128</c:v>
                </c:pt>
                <c:pt idx="10988">
                  <c:v>0.51140410000000003</c:v>
                </c:pt>
                <c:pt idx="10989">
                  <c:v>0.51139540000000006</c:v>
                </c:pt>
                <c:pt idx="10990">
                  <c:v>0.51138649999999997</c:v>
                </c:pt>
                <c:pt idx="10991">
                  <c:v>0.51137739999999998</c:v>
                </c:pt>
                <c:pt idx="10992">
                  <c:v>0.51136839999999995</c:v>
                </c:pt>
                <c:pt idx="10993">
                  <c:v>0.51135920000000001</c:v>
                </c:pt>
                <c:pt idx="10994">
                  <c:v>0.51134979999999997</c:v>
                </c:pt>
                <c:pt idx="10995">
                  <c:v>0.51134999999999997</c:v>
                </c:pt>
                <c:pt idx="10996">
                  <c:v>0.51133989999999996</c:v>
                </c:pt>
                <c:pt idx="10997">
                  <c:v>0.51132960000000005</c:v>
                </c:pt>
                <c:pt idx="10998">
                  <c:v>0.51131919999999997</c:v>
                </c:pt>
                <c:pt idx="10999">
                  <c:v>0.51130900000000001</c:v>
                </c:pt>
                <c:pt idx="11000">
                  <c:v>0.51130900000000001</c:v>
                </c:pt>
                <c:pt idx="11001">
                  <c:v>0.51130799999999998</c:v>
                </c:pt>
                <c:pt idx="11002">
                  <c:v>0.51128669999999998</c:v>
                </c:pt>
                <c:pt idx="11003">
                  <c:v>0.51127500000000003</c:v>
                </c:pt>
                <c:pt idx="11004">
                  <c:v>0.51126329999999998</c:v>
                </c:pt>
                <c:pt idx="11005">
                  <c:v>0.51125180000000003</c:v>
                </c:pt>
                <c:pt idx="11006">
                  <c:v>0.51123969999999996</c:v>
                </c:pt>
                <c:pt idx="11007">
                  <c:v>0.5112276</c:v>
                </c:pt>
                <c:pt idx="11008">
                  <c:v>0.51121559999999999</c:v>
                </c:pt>
                <c:pt idx="11009">
                  <c:v>0.51119380000000003</c:v>
                </c:pt>
                <c:pt idx="11010">
                  <c:v>0.51119060000000005</c:v>
                </c:pt>
                <c:pt idx="11011">
                  <c:v>0.51117860000000004</c:v>
                </c:pt>
                <c:pt idx="11012">
                  <c:v>0.51117840000000003</c:v>
                </c:pt>
                <c:pt idx="11013">
                  <c:v>0.51116539999999999</c:v>
                </c:pt>
                <c:pt idx="11014">
                  <c:v>0.51115279999999996</c:v>
                </c:pt>
                <c:pt idx="11015">
                  <c:v>0.51114000000000004</c:v>
                </c:pt>
                <c:pt idx="11016">
                  <c:v>0.511127</c:v>
                </c:pt>
                <c:pt idx="11017">
                  <c:v>0.51113620000000004</c:v>
                </c:pt>
                <c:pt idx="11018">
                  <c:v>0.51112239999999998</c:v>
                </c:pt>
                <c:pt idx="11019">
                  <c:v>0.51110840000000002</c:v>
                </c:pt>
                <c:pt idx="11020">
                  <c:v>0.51109459999999995</c:v>
                </c:pt>
                <c:pt idx="11021">
                  <c:v>0.51107179999999997</c:v>
                </c:pt>
                <c:pt idx="11022">
                  <c:v>0.5110574</c:v>
                </c:pt>
                <c:pt idx="11023">
                  <c:v>0.51104260000000001</c:v>
                </c:pt>
                <c:pt idx="11024">
                  <c:v>0.51103670000000001</c:v>
                </c:pt>
                <c:pt idx="11025">
                  <c:v>0.51103690000000002</c:v>
                </c:pt>
                <c:pt idx="11026">
                  <c:v>0.51102300000000001</c:v>
                </c:pt>
                <c:pt idx="11027">
                  <c:v>0.51100880000000004</c:v>
                </c:pt>
                <c:pt idx="11028">
                  <c:v>0.5109939</c:v>
                </c:pt>
                <c:pt idx="11029">
                  <c:v>0.51097800000000004</c:v>
                </c:pt>
                <c:pt idx="11030">
                  <c:v>0.51095489999999999</c:v>
                </c:pt>
                <c:pt idx="11031">
                  <c:v>0.51094700000000004</c:v>
                </c:pt>
                <c:pt idx="11032">
                  <c:v>0.51093100000000002</c:v>
                </c:pt>
                <c:pt idx="11033">
                  <c:v>0.51090780000000002</c:v>
                </c:pt>
                <c:pt idx="11034">
                  <c:v>0.51091529999999996</c:v>
                </c:pt>
                <c:pt idx="11035">
                  <c:v>0.5108992</c:v>
                </c:pt>
                <c:pt idx="11036">
                  <c:v>0.51087559999999999</c:v>
                </c:pt>
                <c:pt idx="11037">
                  <c:v>0.51085939999999996</c:v>
                </c:pt>
                <c:pt idx="11038">
                  <c:v>0.51084280000000004</c:v>
                </c:pt>
                <c:pt idx="11039">
                  <c:v>0.51082570000000005</c:v>
                </c:pt>
                <c:pt idx="11040">
                  <c:v>0.51083199999999995</c:v>
                </c:pt>
                <c:pt idx="11041">
                  <c:v>0.510791</c:v>
                </c:pt>
                <c:pt idx="11042">
                  <c:v>0.51079719999999995</c:v>
                </c:pt>
                <c:pt idx="11043">
                  <c:v>0.51075590000000004</c:v>
                </c:pt>
                <c:pt idx="11044">
                  <c:v>0.51073840000000004</c:v>
                </c:pt>
                <c:pt idx="11045">
                  <c:v>0.51072099999999998</c:v>
                </c:pt>
                <c:pt idx="11046">
                  <c:v>0.51072079999999997</c:v>
                </c:pt>
                <c:pt idx="11047">
                  <c:v>0.5107024</c:v>
                </c:pt>
                <c:pt idx="11048">
                  <c:v>0.51068429999999998</c:v>
                </c:pt>
                <c:pt idx="11049">
                  <c:v>0.51066599999999995</c:v>
                </c:pt>
                <c:pt idx="11050">
                  <c:v>0.51064719999999997</c:v>
                </c:pt>
                <c:pt idx="11051">
                  <c:v>0.51062819999999998</c:v>
                </c:pt>
                <c:pt idx="11052">
                  <c:v>0.51060779999999995</c:v>
                </c:pt>
                <c:pt idx="11053">
                  <c:v>0.51058749999999997</c:v>
                </c:pt>
                <c:pt idx="11054">
                  <c:v>0.51056820000000003</c:v>
                </c:pt>
                <c:pt idx="11055">
                  <c:v>0.51054390000000005</c:v>
                </c:pt>
                <c:pt idx="11056">
                  <c:v>0.51055300000000003</c:v>
                </c:pt>
                <c:pt idx="11057">
                  <c:v>0.51050890000000004</c:v>
                </c:pt>
                <c:pt idx="11058">
                  <c:v>0.51050879999999998</c:v>
                </c:pt>
                <c:pt idx="11059">
                  <c:v>0.51048870000000002</c:v>
                </c:pt>
                <c:pt idx="11060">
                  <c:v>0.51046829999999999</c:v>
                </c:pt>
                <c:pt idx="11061">
                  <c:v>0.51044780000000001</c:v>
                </c:pt>
                <c:pt idx="11062">
                  <c:v>0.51042679999999996</c:v>
                </c:pt>
                <c:pt idx="11063">
                  <c:v>0.51040620000000003</c:v>
                </c:pt>
                <c:pt idx="11064">
                  <c:v>0.51038519999999998</c:v>
                </c:pt>
                <c:pt idx="11065">
                  <c:v>0.51036380000000003</c:v>
                </c:pt>
                <c:pt idx="11066">
                  <c:v>0.51034239999999997</c:v>
                </c:pt>
                <c:pt idx="11067">
                  <c:v>0.51032129999999998</c:v>
                </c:pt>
                <c:pt idx="11068">
                  <c:v>0.51032500000000003</c:v>
                </c:pt>
                <c:pt idx="11069">
                  <c:v>0.51030019999999998</c:v>
                </c:pt>
                <c:pt idx="11070">
                  <c:v>0.51027900000000004</c:v>
                </c:pt>
                <c:pt idx="11071">
                  <c:v>0.51026059999999995</c:v>
                </c:pt>
                <c:pt idx="11072">
                  <c:v>0.510239</c:v>
                </c:pt>
                <c:pt idx="11073">
                  <c:v>0.51021399999999995</c:v>
                </c:pt>
                <c:pt idx="11074">
                  <c:v>0.51019539999999997</c:v>
                </c:pt>
                <c:pt idx="11075">
                  <c:v>0.51017040000000002</c:v>
                </c:pt>
                <c:pt idx="11076">
                  <c:v>0.51014870000000001</c:v>
                </c:pt>
                <c:pt idx="11077">
                  <c:v>0.51012639999999998</c:v>
                </c:pt>
                <c:pt idx="11078">
                  <c:v>0.51010390000000005</c:v>
                </c:pt>
                <c:pt idx="11079">
                  <c:v>0.51010659999999997</c:v>
                </c:pt>
                <c:pt idx="11080">
                  <c:v>0.51008419999999999</c:v>
                </c:pt>
                <c:pt idx="11081">
                  <c:v>0.51005920000000005</c:v>
                </c:pt>
                <c:pt idx="11082">
                  <c:v>0.5100363</c:v>
                </c:pt>
                <c:pt idx="11083">
                  <c:v>0.5100152</c:v>
                </c:pt>
                <c:pt idx="11084">
                  <c:v>0.50999220000000001</c:v>
                </c:pt>
                <c:pt idx="11085">
                  <c:v>0.50996699999999995</c:v>
                </c:pt>
                <c:pt idx="11086">
                  <c:v>0.50996920000000001</c:v>
                </c:pt>
                <c:pt idx="11087">
                  <c:v>0.50992020000000005</c:v>
                </c:pt>
                <c:pt idx="11088">
                  <c:v>0.50989669999999998</c:v>
                </c:pt>
                <c:pt idx="11089">
                  <c:v>0.50987539999999998</c:v>
                </c:pt>
                <c:pt idx="11090">
                  <c:v>0.50987539999999998</c:v>
                </c:pt>
                <c:pt idx="11091">
                  <c:v>0.50985159999999996</c:v>
                </c:pt>
                <c:pt idx="11092">
                  <c:v>0.50982950000000005</c:v>
                </c:pt>
                <c:pt idx="11093">
                  <c:v>0.50980349999999997</c:v>
                </c:pt>
                <c:pt idx="11094">
                  <c:v>0.50978199999999996</c:v>
                </c:pt>
                <c:pt idx="11095">
                  <c:v>0.50975570000000003</c:v>
                </c:pt>
                <c:pt idx="11096">
                  <c:v>0.50973170000000001</c:v>
                </c:pt>
                <c:pt idx="11097">
                  <c:v>0.5097332</c:v>
                </c:pt>
                <c:pt idx="11098">
                  <c:v>0.50968199999999997</c:v>
                </c:pt>
                <c:pt idx="11099">
                  <c:v>0.50965700000000003</c:v>
                </c:pt>
                <c:pt idx="11100">
                  <c:v>0.50963239999999999</c:v>
                </c:pt>
                <c:pt idx="11101">
                  <c:v>0.50963380000000003</c:v>
                </c:pt>
                <c:pt idx="11102">
                  <c:v>0.50958250000000005</c:v>
                </c:pt>
                <c:pt idx="11103">
                  <c:v>0.50958369999999997</c:v>
                </c:pt>
                <c:pt idx="11104">
                  <c:v>0.50955790000000001</c:v>
                </c:pt>
                <c:pt idx="11105">
                  <c:v>0.50953199999999998</c:v>
                </c:pt>
                <c:pt idx="11106">
                  <c:v>0.50950580000000001</c:v>
                </c:pt>
                <c:pt idx="11107">
                  <c:v>0.50947900000000002</c:v>
                </c:pt>
                <c:pt idx="11108">
                  <c:v>0.50945309999999999</c:v>
                </c:pt>
                <c:pt idx="11109">
                  <c:v>0.50942670000000001</c:v>
                </c:pt>
                <c:pt idx="11110">
                  <c:v>0.50939959999999995</c:v>
                </c:pt>
                <c:pt idx="11111">
                  <c:v>0.50937339999999998</c:v>
                </c:pt>
                <c:pt idx="11112">
                  <c:v>0.50937359999999998</c:v>
                </c:pt>
                <c:pt idx="11113">
                  <c:v>0.50934639999999998</c:v>
                </c:pt>
                <c:pt idx="11114">
                  <c:v>0.50931890000000002</c:v>
                </c:pt>
                <c:pt idx="11115">
                  <c:v>0.5092911</c:v>
                </c:pt>
                <c:pt idx="11116">
                  <c:v>0.50926329999999997</c:v>
                </c:pt>
                <c:pt idx="11117">
                  <c:v>0.50923629999999998</c:v>
                </c:pt>
                <c:pt idx="11118">
                  <c:v>0.50920900000000002</c:v>
                </c:pt>
                <c:pt idx="11119">
                  <c:v>0.50918160000000001</c:v>
                </c:pt>
                <c:pt idx="11120">
                  <c:v>0.50915379999999999</c:v>
                </c:pt>
                <c:pt idx="11121">
                  <c:v>0.50915310000000003</c:v>
                </c:pt>
                <c:pt idx="11122">
                  <c:v>0.50909859999999996</c:v>
                </c:pt>
                <c:pt idx="11123">
                  <c:v>0.50907170000000002</c:v>
                </c:pt>
                <c:pt idx="11124">
                  <c:v>0.50904400000000005</c:v>
                </c:pt>
                <c:pt idx="11125">
                  <c:v>0.50901490000000005</c:v>
                </c:pt>
                <c:pt idx="11126">
                  <c:v>0.50898690000000002</c:v>
                </c:pt>
                <c:pt idx="11127">
                  <c:v>0.50895889999999999</c:v>
                </c:pt>
                <c:pt idx="11128">
                  <c:v>0.50893259999999996</c:v>
                </c:pt>
                <c:pt idx="11129">
                  <c:v>0.50890389999999996</c:v>
                </c:pt>
                <c:pt idx="11130">
                  <c:v>0.50890230000000003</c:v>
                </c:pt>
                <c:pt idx="11131">
                  <c:v>0.5088741</c:v>
                </c:pt>
                <c:pt idx="11132">
                  <c:v>0.50884560000000001</c:v>
                </c:pt>
                <c:pt idx="11133">
                  <c:v>0.50881690000000002</c:v>
                </c:pt>
                <c:pt idx="11134">
                  <c:v>0.50878789999999996</c:v>
                </c:pt>
                <c:pt idx="11135">
                  <c:v>0.50876100000000002</c:v>
                </c:pt>
                <c:pt idx="11136">
                  <c:v>0.5087294</c:v>
                </c:pt>
                <c:pt idx="11137">
                  <c:v>0.50870020000000005</c:v>
                </c:pt>
                <c:pt idx="11138">
                  <c:v>0.50867090000000004</c:v>
                </c:pt>
                <c:pt idx="11139">
                  <c:v>0.50864189999999998</c:v>
                </c:pt>
                <c:pt idx="11140">
                  <c:v>0.50861219999999996</c:v>
                </c:pt>
                <c:pt idx="11141">
                  <c:v>0.50858239999999999</c:v>
                </c:pt>
                <c:pt idx="11142">
                  <c:v>0.508552</c:v>
                </c:pt>
                <c:pt idx="11143">
                  <c:v>0.50852200000000003</c:v>
                </c:pt>
                <c:pt idx="11144">
                  <c:v>0.5084921</c:v>
                </c:pt>
                <c:pt idx="11145">
                  <c:v>0.50846190000000002</c:v>
                </c:pt>
                <c:pt idx="11146">
                  <c:v>0.5084592</c:v>
                </c:pt>
                <c:pt idx="11147">
                  <c:v>0.50842860000000001</c:v>
                </c:pt>
                <c:pt idx="11148">
                  <c:v>0.50839820000000002</c:v>
                </c:pt>
                <c:pt idx="11149">
                  <c:v>0.50836760000000003</c:v>
                </c:pt>
                <c:pt idx="11150">
                  <c:v>0.50833649999999997</c:v>
                </c:pt>
                <c:pt idx="11151">
                  <c:v>0.50830839999999999</c:v>
                </c:pt>
                <c:pt idx="11152">
                  <c:v>0.50830540000000002</c:v>
                </c:pt>
                <c:pt idx="11153">
                  <c:v>0.50827429999999996</c:v>
                </c:pt>
                <c:pt idx="11154">
                  <c:v>0.50824259999999999</c:v>
                </c:pt>
                <c:pt idx="11155">
                  <c:v>0.50821079999999996</c:v>
                </c:pt>
                <c:pt idx="11156">
                  <c:v>0.50817909999999999</c:v>
                </c:pt>
                <c:pt idx="11157">
                  <c:v>0.50815120000000003</c:v>
                </c:pt>
                <c:pt idx="11158">
                  <c:v>0.5081194</c:v>
                </c:pt>
                <c:pt idx="11159">
                  <c:v>0.50808759999999997</c:v>
                </c:pt>
                <c:pt idx="11160">
                  <c:v>0.50805560000000005</c:v>
                </c:pt>
                <c:pt idx="11161">
                  <c:v>0.50802320000000001</c:v>
                </c:pt>
                <c:pt idx="11162">
                  <c:v>0.50799159999999999</c:v>
                </c:pt>
                <c:pt idx="11163">
                  <c:v>0.50795970000000001</c:v>
                </c:pt>
                <c:pt idx="11164">
                  <c:v>0.50795500000000005</c:v>
                </c:pt>
                <c:pt idx="11165">
                  <c:v>0.50792720000000002</c:v>
                </c:pt>
                <c:pt idx="11166">
                  <c:v>0.50789530000000005</c:v>
                </c:pt>
                <c:pt idx="11167">
                  <c:v>0.50786249999999999</c:v>
                </c:pt>
                <c:pt idx="11168">
                  <c:v>0.50782939999999999</c:v>
                </c:pt>
                <c:pt idx="11169">
                  <c:v>0.50779649999999998</c:v>
                </c:pt>
                <c:pt idx="11170">
                  <c:v>0.50776339999999998</c:v>
                </c:pt>
                <c:pt idx="11171">
                  <c:v>0.50773579999999996</c:v>
                </c:pt>
                <c:pt idx="11172">
                  <c:v>0.50770210000000005</c:v>
                </c:pt>
                <c:pt idx="11173">
                  <c:v>0.50766840000000002</c:v>
                </c:pt>
                <c:pt idx="11174">
                  <c:v>0.5076408</c:v>
                </c:pt>
                <c:pt idx="11175">
                  <c:v>0.50759960000000004</c:v>
                </c:pt>
                <c:pt idx="11176">
                  <c:v>0.50757220000000003</c:v>
                </c:pt>
                <c:pt idx="11177">
                  <c:v>0.50753020000000004</c:v>
                </c:pt>
                <c:pt idx="11178">
                  <c:v>0.50752980000000003</c:v>
                </c:pt>
                <c:pt idx="11179">
                  <c:v>0.50749469999999997</c:v>
                </c:pt>
                <c:pt idx="11180">
                  <c:v>0.50745969999999996</c:v>
                </c:pt>
                <c:pt idx="11181">
                  <c:v>0.50739619999999996</c:v>
                </c:pt>
                <c:pt idx="11182">
                  <c:v>0.50738890000000003</c:v>
                </c:pt>
                <c:pt idx="11183">
                  <c:v>0.5073531</c:v>
                </c:pt>
                <c:pt idx="11184">
                  <c:v>0.50731720000000002</c:v>
                </c:pt>
                <c:pt idx="11185">
                  <c:v>0.50728070000000003</c:v>
                </c:pt>
                <c:pt idx="11186">
                  <c:v>0.50724380000000002</c:v>
                </c:pt>
                <c:pt idx="11187">
                  <c:v>0.50720690000000002</c:v>
                </c:pt>
                <c:pt idx="11188">
                  <c:v>0.50719820000000004</c:v>
                </c:pt>
                <c:pt idx="11189">
                  <c:v>0.50716110000000003</c:v>
                </c:pt>
                <c:pt idx="11190">
                  <c:v>0.50713260000000004</c:v>
                </c:pt>
                <c:pt idx="11191">
                  <c:v>0.50709479999999996</c:v>
                </c:pt>
                <c:pt idx="11192">
                  <c:v>0.5070479</c:v>
                </c:pt>
                <c:pt idx="11193">
                  <c:v>0.50701879999999999</c:v>
                </c:pt>
                <c:pt idx="11194">
                  <c:v>0.50700999999999996</c:v>
                </c:pt>
                <c:pt idx="11195">
                  <c:v>0.50697170000000003</c:v>
                </c:pt>
                <c:pt idx="11196">
                  <c:v>0.50693339999999998</c:v>
                </c:pt>
                <c:pt idx="11197">
                  <c:v>0.50686659999999994</c:v>
                </c:pt>
                <c:pt idx="11198">
                  <c:v>0.50685709999999995</c:v>
                </c:pt>
                <c:pt idx="11199">
                  <c:v>0.50681880000000001</c:v>
                </c:pt>
                <c:pt idx="11200">
                  <c:v>0.50679019999999997</c:v>
                </c:pt>
                <c:pt idx="11201">
                  <c:v>0.50674220000000003</c:v>
                </c:pt>
                <c:pt idx="11202">
                  <c:v>0.50670459999999995</c:v>
                </c:pt>
                <c:pt idx="11203">
                  <c:v>0.50666699999999998</c:v>
                </c:pt>
                <c:pt idx="11204">
                  <c:v>0.50662929999999995</c:v>
                </c:pt>
                <c:pt idx="11205">
                  <c:v>0.50659120000000002</c:v>
                </c:pt>
                <c:pt idx="11206">
                  <c:v>0.50655360000000005</c:v>
                </c:pt>
                <c:pt idx="11207">
                  <c:v>0.50651639999999998</c:v>
                </c:pt>
                <c:pt idx="11208">
                  <c:v>0.50647880000000001</c:v>
                </c:pt>
                <c:pt idx="11209">
                  <c:v>0.50644100000000003</c:v>
                </c:pt>
                <c:pt idx="11210">
                  <c:v>0.50640300000000005</c:v>
                </c:pt>
                <c:pt idx="11211">
                  <c:v>0.50636530000000002</c:v>
                </c:pt>
                <c:pt idx="11212">
                  <c:v>0.50632759999999999</c:v>
                </c:pt>
                <c:pt idx="11213">
                  <c:v>0.50628980000000001</c:v>
                </c:pt>
                <c:pt idx="11214">
                  <c:v>0.50625240000000005</c:v>
                </c:pt>
                <c:pt idx="11215">
                  <c:v>0.50621490000000002</c:v>
                </c:pt>
                <c:pt idx="11216">
                  <c:v>0.50617840000000003</c:v>
                </c:pt>
                <c:pt idx="11217">
                  <c:v>0.50614239999999999</c:v>
                </c:pt>
                <c:pt idx="11218">
                  <c:v>0.50607049999999998</c:v>
                </c:pt>
                <c:pt idx="11219">
                  <c:v>0.50603410000000004</c:v>
                </c:pt>
                <c:pt idx="11220">
                  <c:v>0.50599700000000003</c:v>
                </c:pt>
                <c:pt idx="11221">
                  <c:v>0.50599689999999997</c:v>
                </c:pt>
                <c:pt idx="11222">
                  <c:v>0.50594919999999999</c:v>
                </c:pt>
                <c:pt idx="11223">
                  <c:v>0.50588460000000002</c:v>
                </c:pt>
                <c:pt idx="11224">
                  <c:v>0.50584739999999995</c:v>
                </c:pt>
                <c:pt idx="11225">
                  <c:v>0.50581030000000005</c:v>
                </c:pt>
                <c:pt idx="11226">
                  <c:v>0.50577320000000003</c:v>
                </c:pt>
                <c:pt idx="11227">
                  <c:v>0.50573599999999996</c:v>
                </c:pt>
                <c:pt idx="11228">
                  <c:v>0.50569839999999999</c:v>
                </c:pt>
                <c:pt idx="11229">
                  <c:v>0.50566160000000004</c:v>
                </c:pt>
                <c:pt idx="11230">
                  <c:v>0.50562459999999998</c:v>
                </c:pt>
                <c:pt idx="11231">
                  <c:v>0.50558780000000003</c:v>
                </c:pt>
                <c:pt idx="11232">
                  <c:v>0.50555079999999997</c:v>
                </c:pt>
                <c:pt idx="11233">
                  <c:v>0.5054883</c:v>
                </c:pt>
                <c:pt idx="11234">
                  <c:v>0.50545189999999995</c:v>
                </c:pt>
                <c:pt idx="11235">
                  <c:v>0.50544029999999995</c:v>
                </c:pt>
                <c:pt idx="11236">
                  <c:v>0.50540280000000004</c:v>
                </c:pt>
                <c:pt idx="11237">
                  <c:v>0.50537719999999997</c:v>
                </c:pt>
                <c:pt idx="11238">
                  <c:v>0.50531459999999995</c:v>
                </c:pt>
                <c:pt idx="11239">
                  <c:v>0.5053029</c:v>
                </c:pt>
                <c:pt idx="11240">
                  <c:v>0.50526579999999999</c:v>
                </c:pt>
                <c:pt idx="11241">
                  <c:v>0.50522860000000003</c:v>
                </c:pt>
                <c:pt idx="11242">
                  <c:v>0.50519139999999996</c:v>
                </c:pt>
                <c:pt idx="11243">
                  <c:v>0.50515359999999998</c:v>
                </c:pt>
                <c:pt idx="11244">
                  <c:v>0.5051156</c:v>
                </c:pt>
                <c:pt idx="11245">
                  <c:v>0.50507740000000001</c:v>
                </c:pt>
                <c:pt idx="11246">
                  <c:v>0.50503920000000002</c:v>
                </c:pt>
                <c:pt idx="11247">
                  <c:v>0.50500120000000004</c:v>
                </c:pt>
                <c:pt idx="11248">
                  <c:v>0.50496300000000005</c:v>
                </c:pt>
                <c:pt idx="11249">
                  <c:v>0.50492499999999996</c:v>
                </c:pt>
                <c:pt idx="11250">
                  <c:v>0.50487439999999995</c:v>
                </c:pt>
                <c:pt idx="11251">
                  <c:v>0.50484890000000004</c:v>
                </c:pt>
                <c:pt idx="11252">
                  <c:v>0.50481050000000005</c:v>
                </c:pt>
                <c:pt idx="11253">
                  <c:v>0.50479739999999995</c:v>
                </c:pt>
                <c:pt idx="11254">
                  <c:v>0.50473310000000005</c:v>
                </c:pt>
                <c:pt idx="11255">
                  <c:v>0.504695</c:v>
                </c:pt>
                <c:pt idx="11256">
                  <c:v>0.50468199999999996</c:v>
                </c:pt>
                <c:pt idx="11257">
                  <c:v>0.50464299999999995</c:v>
                </c:pt>
                <c:pt idx="11258">
                  <c:v>0.5046041</c:v>
                </c:pt>
                <c:pt idx="11259">
                  <c:v>0.50456529999999999</c:v>
                </c:pt>
                <c:pt idx="11260">
                  <c:v>0.50452600000000003</c:v>
                </c:pt>
                <c:pt idx="11261">
                  <c:v>0.50446120000000005</c:v>
                </c:pt>
                <c:pt idx="11262">
                  <c:v>0.50444739999999999</c:v>
                </c:pt>
                <c:pt idx="11263">
                  <c:v>0.50438240000000001</c:v>
                </c:pt>
                <c:pt idx="11264">
                  <c:v>0.50436800000000004</c:v>
                </c:pt>
                <c:pt idx="11265">
                  <c:v>0.50432829999999995</c:v>
                </c:pt>
                <c:pt idx="11266">
                  <c:v>0.50428890000000004</c:v>
                </c:pt>
                <c:pt idx="11267">
                  <c:v>0.50424959999999996</c:v>
                </c:pt>
                <c:pt idx="11268">
                  <c:v>0.50421059999999995</c:v>
                </c:pt>
                <c:pt idx="11269">
                  <c:v>0.50414619999999999</c:v>
                </c:pt>
                <c:pt idx="11270">
                  <c:v>0.50413240000000004</c:v>
                </c:pt>
                <c:pt idx="11271">
                  <c:v>0.50410719999999998</c:v>
                </c:pt>
                <c:pt idx="11272">
                  <c:v>0.50405350000000004</c:v>
                </c:pt>
                <c:pt idx="11273">
                  <c:v>0.50401410000000002</c:v>
                </c:pt>
                <c:pt idx="11274">
                  <c:v>0.50398900000000002</c:v>
                </c:pt>
                <c:pt idx="11275">
                  <c:v>0.50393460000000001</c:v>
                </c:pt>
                <c:pt idx="11276">
                  <c:v>0.50389470000000003</c:v>
                </c:pt>
                <c:pt idx="11277">
                  <c:v>0.50385469999999999</c:v>
                </c:pt>
                <c:pt idx="11278">
                  <c:v>0.50382910000000003</c:v>
                </c:pt>
                <c:pt idx="11279">
                  <c:v>0.5038144</c:v>
                </c:pt>
                <c:pt idx="11280">
                  <c:v>0.50374929999999996</c:v>
                </c:pt>
                <c:pt idx="11281">
                  <c:v>0.50370930000000003</c:v>
                </c:pt>
                <c:pt idx="11282">
                  <c:v>0.50369379999999997</c:v>
                </c:pt>
                <c:pt idx="11283">
                  <c:v>0.50361350000000005</c:v>
                </c:pt>
                <c:pt idx="11284">
                  <c:v>0.5035733</c:v>
                </c:pt>
                <c:pt idx="11285">
                  <c:v>0.50355819999999996</c:v>
                </c:pt>
                <c:pt idx="11286">
                  <c:v>0.50349279999999996</c:v>
                </c:pt>
                <c:pt idx="11287">
                  <c:v>0.50347730000000002</c:v>
                </c:pt>
                <c:pt idx="11288">
                  <c:v>0.50343629999999995</c:v>
                </c:pt>
                <c:pt idx="11289">
                  <c:v>0.50339540000000005</c:v>
                </c:pt>
                <c:pt idx="11290">
                  <c:v>0.50335419999999997</c:v>
                </c:pt>
                <c:pt idx="11291">
                  <c:v>0.50331329999999996</c:v>
                </c:pt>
                <c:pt idx="11292">
                  <c:v>0.50327219999999995</c:v>
                </c:pt>
                <c:pt idx="11293">
                  <c:v>0.50323090000000004</c:v>
                </c:pt>
                <c:pt idx="11294">
                  <c:v>0.50320529999999997</c:v>
                </c:pt>
                <c:pt idx="11295">
                  <c:v>0.50314840000000005</c:v>
                </c:pt>
                <c:pt idx="11296">
                  <c:v>0.50310699999999997</c:v>
                </c:pt>
                <c:pt idx="11297">
                  <c:v>0.50306499999999998</c:v>
                </c:pt>
                <c:pt idx="11298">
                  <c:v>0.50304879999999996</c:v>
                </c:pt>
                <c:pt idx="11299">
                  <c:v>0.50298120000000002</c:v>
                </c:pt>
                <c:pt idx="11300">
                  <c:v>0.50298120000000002</c:v>
                </c:pt>
                <c:pt idx="11301">
                  <c:v>0.50293960000000004</c:v>
                </c:pt>
                <c:pt idx="11302">
                  <c:v>0.50289779999999995</c:v>
                </c:pt>
                <c:pt idx="11303">
                  <c:v>0.50285639999999998</c:v>
                </c:pt>
                <c:pt idx="11304">
                  <c:v>0.50279810000000003</c:v>
                </c:pt>
                <c:pt idx="11305">
                  <c:v>0.50277280000000002</c:v>
                </c:pt>
                <c:pt idx="11306">
                  <c:v>0.50273040000000002</c:v>
                </c:pt>
                <c:pt idx="11307">
                  <c:v>0.50268840000000004</c:v>
                </c:pt>
                <c:pt idx="11308">
                  <c:v>0.50264589999999998</c:v>
                </c:pt>
                <c:pt idx="11309">
                  <c:v>0.50260320000000003</c:v>
                </c:pt>
                <c:pt idx="11310">
                  <c:v>0.50256149999999999</c:v>
                </c:pt>
                <c:pt idx="11311">
                  <c:v>0.5025191</c:v>
                </c:pt>
                <c:pt idx="11312">
                  <c:v>0.50247699999999995</c:v>
                </c:pt>
                <c:pt idx="11313">
                  <c:v>0.50243519999999997</c:v>
                </c:pt>
                <c:pt idx="11314">
                  <c:v>0.50239319999999998</c:v>
                </c:pt>
                <c:pt idx="11315">
                  <c:v>0.5023512</c:v>
                </c:pt>
                <c:pt idx="11316">
                  <c:v>0.50230929999999996</c:v>
                </c:pt>
                <c:pt idx="11317">
                  <c:v>0.50226749999999998</c:v>
                </c:pt>
                <c:pt idx="11318">
                  <c:v>0.50222520000000004</c:v>
                </c:pt>
                <c:pt idx="11319">
                  <c:v>0.50218320000000005</c:v>
                </c:pt>
                <c:pt idx="11320">
                  <c:v>0.50214099999999995</c:v>
                </c:pt>
                <c:pt idx="11321">
                  <c:v>0.50209879999999996</c:v>
                </c:pt>
                <c:pt idx="11322">
                  <c:v>0.50205619999999995</c:v>
                </c:pt>
                <c:pt idx="11323">
                  <c:v>0.5020384</c:v>
                </c:pt>
                <c:pt idx="11324">
                  <c:v>0.50199579999999999</c:v>
                </c:pt>
                <c:pt idx="11325">
                  <c:v>0.50195290000000004</c:v>
                </c:pt>
                <c:pt idx="11326">
                  <c:v>0.50190959999999996</c:v>
                </c:pt>
                <c:pt idx="11327">
                  <c:v>0.50186699999999995</c:v>
                </c:pt>
                <c:pt idx="11328">
                  <c:v>0.50182420000000005</c:v>
                </c:pt>
                <c:pt idx="11329">
                  <c:v>0.50180639999999999</c:v>
                </c:pt>
                <c:pt idx="11330">
                  <c:v>0.50176379999999998</c:v>
                </c:pt>
                <c:pt idx="11331">
                  <c:v>0.50172079999999997</c:v>
                </c:pt>
                <c:pt idx="11332">
                  <c:v>0.50167729999999999</c:v>
                </c:pt>
                <c:pt idx="11333">
                  <c:v>0.50163389999999997</c:v>
                </c:pt>
                <c:pt idx="11334">
                  <c:v>0.5015906</c:v>
                </c:pt>
                <c:pt idx="11335">
                  <c:v>0.50154719999999997</c:v>
                </c:pt>
                <c:pt idx="11336">
                  <c:v>0.50152890000000006</c:v>
                </c:pt>
                <c:pt idx="11337">
                  <c:v>0.50148539999999997</c:v>
                </c:pt>
                <c:pt idx="11338">
                  <c:v>0.50144219999999995</c:v>
                </c:pt>
                <c:pt idx="11339">
                  <c:v>0.50139900000000004</c:v>
                </c:pt>
                <c:pt idx="11340">
                  <c:v>0.50135540000000001</c:v>
                </c:pt>
                <c:pt idx="11341">
                  <c:v>0.50131170000000003</c:v>
                </c:pt>
                <c:pt idx="11342">
                  <c:v>0.50126839999999995</c:v>
                </c:pt>
                <c:pt idx="11343">
                  <c:v>0.50122500000000003</c:v>
                </c:pt>
                <c:pt idx="11344">
                  <c:v>0.50118180000000001</c:v>
                </c:pt>
                <c:pt idx="11345">
                  <c:v>0.50113779999999997</c:v>
                </c:pt>
                <c:pt idx="11346">
                  <c:v>0.5010502</c:v>
                </c:pt>
                <c:pt idx="11347">
                  <c:v>0.50105040000000001</c:v>
                </c:pt>
                <c:pt idx="11348">
                  <c:v>0.50100639999999996</c:v>
                </c:pt>
                <c:pt idx="11349">
                  <c:v>0.50096280000000004</c:v>
                </c:pt>
                <c:pt idx="11350">
                  <c:v>0.50091909999999995</c:v>
                </c:pt>
                <c:pt idx="11351">
                  <c:v>0.50085679999999999</c:v>
                </c:pt>
                <c:pt idx="11352">
                  <c:v>0.50083160000000004</c:v>
                </c:pt>
                <c:pt idx="11353">
                  <c:v>0.50078880000000003</c:v>
                </c:pt>
                <c:pt idx="11354">
                  <c:v>0.500745</c:v>
                </c:pt>
                <c:pt idx="11355">
                  <c:v>0.50070159999999997</c:v>
                </c:pt>
                <c:pt idx="11356">
                  <c:v>0.50068250000000003</c:v>
                </c:pt>
                <c:pt idx="11357">
                  <c:v>0.50063959999999996</c:v>
                </c:pt>
                <c:pt idx="11358">
                  <c:v>0.50059580000000004</c:v>
                </c:pt>
                <c:pt idx="11359">
                  <c:v>0.50055170000000004</c:v>
                </c:pt>
                <c:pt idx="11360">
                  <c:v>0.50050810000000001</c:v>
                </c:pt>
                <c:pt idx="11361">
                  <c:v>0.50046409999999997</c:v>
                </c:pt>
                <c:pt idx="11362">
                  <c:v>0.50041979999999997</c:v>
                </c:pt>
                <c:pt idx="11363">
                  <c:v>0.50037529999999997</c:v>
                </c:pt>
                <c:pt idx="11364">
                  <c:v>0.50033099999999997</c:v>
                </c:pt>
                <c:pt idx="11365">
                  <c:v>0.50028680000000003</c:v>
                </c:pt>
                <c:pt idx="11366">
                  <c:v>0.50024219999999997</c:v>
                </c:pt>
                <c:pt idx="11367">
                  <c:v>0.50022299999999997</c:v>
                </c:pt>
                <c:pt idx="11368">
                  <c:v>0.50019800000000003</c:v>
                </c:pt>
                <c:pt idx="11369">
                  <c:v>0.50010900000000003</c:v>
                </c:pt>
                <c:pt idx="11370">
                  <c:v>0.50010900000000003</c:v>
                </c:pt>
                <c:pt idx="11371">
                  <c:v>0.50004420000000005</c:v>
                </c:pt>
                <c:pt idx="11372">
                  <c:v>0.49999890000000002</c:v>
                </c:pt>
                <c:pt idx="11373">
                  <c:v>0.4999537</c:v>
                </c:pt>
                <c:pt idx="11374">
                  <c:v>0.49990810000000002</c:v>
                </c:pt>
                <c:pt idx="11375">
                  <c:v>0.4998628</c:v>
                </c:pt>
                <c:pt idx="11376">
                  <c:v>0.49984260000000003</c:v>
                </c:pt>
                <c:pt idx="11377">
                  <c:v>0.49977250000000001</c:v>
                </c:pt>
                <c:pt idx="11378">
                  <c:v>0.49972739999999999</c:v>
                </c:pt>
                <c:pt idx="11379">
                  <c:v>0.49970779999999998</c:v>
                </c:pt>
                <c:pt idx="11380">
                  <c:v>0.49966240000000001</c:v>
                </c:pt>
                <c:pt idx="11381">
                  <c:v>0.49959199999999998</c:v>
                </c:pt>
                <c:pt idx="11382">
                  <c:v>0.49954739999999997</c:v>
                </c:pt>
                <c:pt idx="11383">
                  <c:v>0.49950250000000002</c:v>
                </c:pt>
                <c:pt idx="11384">
                  <c:v>0.49943650000000001</c:v>
                </c:pt>
                <c:pt idx="11385">
                  <c:v>0.49939159999999999</c:v>
                </c:pt>
                <c:pt idx="11386">
                  <c:v>0.49939159999999999</c:v>
                </c:pt>
                <c:pt idx="11387">
                  <c:v>0.49932140000000003</c:v>
                </c:pt>
                <c:pt idx="11388">
                  <c:v>0.49930150000000001</c:v>
                </c:pt>
                <c:pt idx="11389">
                  <c:v>0.49925609999999998</c:v>
                </c:pt>
                <c:pt idx="11390">
                  <c:v>0.4992105</c:v>
                </c:pt>
                <c:pt idx="11391">
                  <c:v>0.49916519999999998</c:v>
                </c:pt>
                <c:pt idx="11392">
                  <c:v>0.49911919999999999</c:v>
                </c:pt>
                <c:pt idx="11393">
                  <c:v>0.49907309999999999</c:v>
                </c:pt>
                <c:pt idx="11394">
                  <c:v>0.49902740000000001</c:v>
                </c:pt>
                <c:pt idx="11395">
                  <c:v>0.49900630000000001</c:v>
                </c:pt>
                <c:pt idx="11396">
                  <c:v>0.49896040000000003</c:v>
                </c:pt>
                <c:pt idx="11397">
                  <c:v>0.49891400000000002</c:v>
                </c:pt>
                <c:pt idx="11398">
                  <c:v>0.49886779999999997</c:v>
                </c:pt>
                <c:pt idx="11399">
                  <c:v>0.49882169999999998</c:v>
                </c:pt>
                <c:pt idx="11400">
                  <c:v>0.49877529999999998</c:v>
                </c:pt>
                <c:pt idx="11401">
                  <c:v>0.49872870000000002</c:v>
                </c:pt>
                <c:pt idx="11402">
                  <c:v>0.49870379999999997</c:v>
                </c:pt>
                <c:pt idx="11403">
                  <c:v>0.49865809999999999</c:v>
                </c:pt>
                <c:pt idx="11404">
                  <c:v>0.4985909</c:v>
                </c:pt>
                <c:pt idx="11405">
                  <c:v>0.4985694</c:v>
                </c:pt>
                <c:pt idx="11406">
                  <c:v>0.49849840000000001</c:v>
                </c:pt>
                <c:pt idx="11407">
                  <c:v>0.49845260000000002</c:v>
                </c:pt>
                <c:pt idx="11408">
                  <c:v>0.49840659999999998</c:v>
                </c:pt>
                <c:pt idx="11409">
                  <c:v>0.49838539999999998</c:v>
                </c:pt>
                <c:pt idx="11410">
                  <c:v>0.49831520000000001</c:v>
                </c:pt>
                <c:pt idx="11411">
                  <c:v>0.49826930000000003</c:v>
                </c:pt>
                <c:pt idx="11412">
                  <c:v>0.49824780000000002</c:v>
                </c:pt>
                <c:pt idx="11413">
                  <c:v>0.49820160000000002</c:v>
                </c:pt>
                <c:pt idx="11414">
                  <c:v>0.49815540000000003</c:v>
                </c:pt>
                <c:pt idx="11415">
                  <c:v>0.49810910000000003</c:v>
                </c:pt>
                <c:pt idx="11416">
                  <c:v>0.49804179999999998</c:v>
                </c:pt>
                <c:pt idx="11417">
                  <c:v>0.4979963</c:v>
                </c:pt>
                <c:pt idx="11418">
                  <c:v>0.49795060000000002</c:v>
                </c:pt>
                <c:pt idx="11419">
                  <c:v>0.49790479999999998</c:v>
                </c:pt>
                <c:pt idx="11420">
                  <c:v>0.49785879999999999</c:v>
                </c:pt>
                <c:pt idx="11421">
                  <c:v>0.49781310000000001</c:v>
                </c:pt>
                <c:pt idx="11422">
                  <c:v>0.49776720000000002</c:v>
                </c:pt>
                <c:pt idx="11423">
                  <c:v>0.49774570000000001</c:v>
                </c:pt>
                <c:pt idx="11424">
                  <c:v>0.49769960000000002</c:v>
                </c:pt>
                <c:pt idx="11425">
                  <c:v>0.49762909999999999</c:v>
                </c:pt>
                <c:pt idx="11426">
                  <c:v>0.49762919999999999</c:v>
                </c:pt>
                <c:pt idx="11427">
                  <c:v>0.497583</c:v>
                </c:pt>
                <c:pt idx="11428">
                  <c:v>0.49749060000000001</c:v>
                </c:pt>
                <c:pt idx="11429">
                  <c:v>0.49746620000000003</c:v>
                </c:pt>
                <c:pt idx="11430">
                  <c:v>0.4973976</c:v>
                </c:pt>
                <c:pt idx="11431">
                  <c:v>0.49735119999999999</c:v>
                </c:pt>
                <c:pt idx="11432">
                  <c:v>0.49730449999999998</c:v>
                </c:pt>
                <c:pt idx="11433">
                  <c:v>0.49725839999999999</c:v>
                </c:pt>
                <c:pt idx="11434">
                  <c:v>0.49723630000000002</c:v>
                </c:pt>
                <c:pt idx="11435">
                  <c:v>0.49721199999999999</c:v>
                </c:pt>
                <c:pt idx="11436">
                  <c:v>0.49716539999999998</c:v>
                </c:pt>
                <c:pt idx="11437">
                  <c:v>0.49711860000000002</c:v>
                </c:pt>
                <c:pt idx="11438">
                  <c:v>0.4970502</c:v>
                </c:pt>
                <c:pt idx="11439">
                  <c:v>0.49702619999999997</c:v>
                </c:pt>
                <c:pt idx="11440">
                  <c:v>0.49697970000000002</c:v>
                </c:pt>
                <c:pt idx="11441">
                  <c:v>0.49693320000000002</c:v>
                </c:pt>
                <c:pt idx="11442">
                  <c:v>0.49688700000000002</c:v>
                </c:pt>
                <c:pt idx="11443">
                  <c:v>0.49684060000000002</c:v>
                </c:pt>
                <c:pt idx="11444">
                  <c:v>0.49677100000000002</c:v>
                </c:pt>
                <c:pt idx="11445">
                  <c:v>0.49674839999999998</c:v>
                </c:pt>
                <c:pt idx="11446">
                  <c:v>0.4966778</c:v>
                </c:pt>
                <c:pt idx="11447">
                  <c:v>0.49665500000000001</c:v>
                </c:pt>
                <c:pt idx="11448">
                  <c:v>0.49660840000000001</c:v>
                </c:pt>
                <c:pt idx="11449">
                  <c:v>0.49656159999999999</c:v>
                </c:pt>
                <c:pt idx="11450">
                  <c:v>0.49651499999999998</c:v>
                </c:pt>
                <c:pt idx="11451">
                  <c:v>0.49651519999999999</c:v>
                </c:pt>
                <c:pt idx="11452">
                  <c:v>0.49644559999999999</c:v>
                </c:pt>
                <c:pt idx="11453">
                  <c:v>0.49639850000000002</c:v>
                </c:pt>
                <c:pt idx="11454">
                  <c:v>0.49637419999999999</c:v>
                </c:pt>
                <c:pt idx="11455">
                  <c:v>0.49627939999999998</c:v>
                </c:pt>
                <c:pt idx="11456">
                  <c:v>0.49625629999999998</c:v>
                </c:pt>
                <c:pt idx="11457">
                  <c:v>0.49620969999999998</c:v>
                </c:pt>
                <c:pt idx="11458">
                  <c:v>0.49616280000000001</c:v>
                </c:pt>
                <c:pt idx="11459">
                  <c:v>0.4961158</c:v>
                </c:pt>
                <c:pt idx="11460">
                  <c:v>0.49606820000000001</c:v>
                </c:pt>
                <c:pt idx="11461">
                  <c:v>0.4960212</c:v>
                </c:pt>
                <c:pt idx="11462">
                  <c:v>0.4959732</c:v>
                </c:pt>
                <c:pt idx="11463">
                  <c:v>0.49590309999999999</c:v>
                </c:pt>
                <c:pt idx="11464">
                  <c:v>0.4958785</c:v>
                </c:pt>
                <c:pt idx="11465">
                  <c:v>0.49583110000000002</c:v>
                </c:pt>
                <c:pt idx="11466">
                  <c:v>0.49578319999999998</c:v>
                </c:pt>
                <c:pt idx="11467">
                  <c:v>0.49571209999999999</c:v>
                </c:pt>
                <c:pt idx="11468">
                  <c:v>0.49566460000000001</c:v>
                </c:pt>
                <c:pt idx="11469">
                  <c:v>0.49564059999999999</c:v>
                </c:pt>
                <c:pt idx="11470">
                  <c:v>0.49556909999999998</c:v>
                </c:pt>
                <c:pt idx="11471">
                  <c:v>0.4955212</c:v>
                </c:pt>
                <c:pt idx="11472">
                  <c:v>0.49547380000000002</c:v>
                </c:pt>
                <c:pt idx="11473">
                  <c:v>0.49542619999999998</c:v>
                </c:pt>
                <c:pt idx="11474">
                  <c:v>0.4954018</c:v>
                </c:pt>
                <c:pt idx="11475">
                  <c:v>0.4953304</c:v>
                </c:pt>
                <c:pt idx="11476">
                  <c:v>0.49528280000000002</c:v>
                </c:pt>
                <c:pt idx="11477">
                  <c:v>0.49523499999999998</c:v>
                </c:pt>
                <c:pt idx="11478">
                  <c:v>0.4951874</c:v>
                </c:pt>
                <c:pt idx="11479">
                  <c:v>0.49513980000000002</c:v>
                </c:pt>
                <c:pt idx="11480">
                  <c:v>0.49509209999999998</c:v>
                </c:pt>
                <c:pt idx="11481">
                  <c:v>0.4950447</c:v>
                </c:pt>
                <c:pt idx="11482">
                  <c:v>0.49499670000000001</c:v>
                </c:pt>
                <c:pt idx="11483">
                  <c:v>0.49494899999999997</c:v>
                </c:pt>
                <c:pt idx="11484">
                  <c:v>0.4949016</c:v>
                </c:pt>
                <c:pt idx="11485">
                  <c:v>0.49487779999999998</c:v>
                </c:pt>
                <c:pt idx="11486">
                  <c:v>0.49483060000000001</c:v>
                </c:pt>
                <c:pt idx="11487">
                  <c:v>0.4947838</c:v>
                </c:pt>
                <c:pt idx="11488">
                  <c:v>0.49473630000000002</c:v>
                </c:pt>
                <c:pt idx="11489">
                  <c:v>0.49468859999999998</c:v>
                </c:pt>
                <c:pt idx="11490">
                  <c:v>0.49464089999999999</c:v>
                </c:pt>
                <c:pt idx="11491">
                  <c:v>0.49456919999999999</c:v>
                </c:pt>
                <c:pt idx="11492">
                  <c:v>0.49452180000000001</c:v>
                </c:pt>
                <c:pt idx="11493">
                  <c:v>0.49447400000000002</c:v>
                </c:pt>
                <c:pt idx="11494">
                  <c:v>0.49442609999999998</c:v>
                </c:pt>
                <c:pt idx="11495">
                  <c:v>0.4943784</c:v>
                </c:pt>
                <c:pt idx="11496">
                  <c:v>0.49433060000000001</c:v>
                </c:pt>
                <c:pt idx="11497">
                  <c:v>0.49428240000000001</c:v>
                </c:pt>
                <c:pt idx="11498">
                  <c:v>0.49423430000000002</c:v>
                </c:pt>
                <c:pt idx="11499">
                  <c:v>0.49418600000000001</c:v>
                </c:pt>
                <c:pt idx="11500">
                  <c:v>0.49413780000000002</c:v>
                </c:pt>
                <c:pt idx="11501">
                  <c:v>0.49408960000000002</c:v>
                </c:pt>
                <c:pt idx="11502">
                  <c:v>0.49404140000000002</c:v>
                </c:pt>
                <c:pt idx="11503">
                  <c:v>0.49399340000000003</c:v>
                </c:pt>
                <c:pt idx="11504">
                  <c:v>0.49394500000000002</c:v>
                </c:pt>
                <c:pt idx="11505">
                  <c:v>0.49389670000000002</c:v>
                </c:pt>
                <c:pt idx="11506">
                  <c:v>0.49384879999999998</c:v>
                </c:pt>
                <c:pt idx="11507">
                  <c:v>0.49380099999999999</c:v>
                </c:pt>
                <c:pt idx="11508">
                  <c:v>0.49375269999999999</c:v>
                </c:pt>
                <c:pt idx="11509">
                  <c:v>0.49370419999999998</c:v>
                </c:pt>
                <c:pt idx="11510">
                  <c:v>0.49365560000000003</c:v>
                </c:pt>
                <c:pt idx="11511">
                  <c:v>0.49360710000000002</c:v>
                </c:pt>
                <c:pt idx="11512">
                  <c:v>0.4935813</c:v>
                </c:pt>
                <c:pt idx="11513">
                  <c:v>0.49348540000000002</c:v>
                </c:pt>
                <c:pt idx="11514">
                  <c:v>0.49343799999999999</c:v>
                </c:pt>
                <c:pt idx="11515">
                  <c:v>0.49341560000000001</c:v>
                </c:pt>
                <c:pt idx="11516">
                  <c:v>0.49334260000000002</c:v>
                </c:pt>
                <c:pt idx="11517">
                  <c:v>0.49332019999999999</c:v>
                </c:pt>
                <c:pt idx="11518">
                  <c:v>0.49326910000000002</c:v>
                </c:pt>
                <c:pt idx="11519">
                  <c:v>0.49319839999999998</c:v>
                </c:pt>
                <c:pt idx="11520">
                  <c:v>0.4931507</c:v>
                </c:pt>
                <c:pt idx="11521">
                  <c:v>0.49312600000000001</c:v>
                </c:pt>
                <c:pt idx="11522">
                  <c:v>0.49305640000000001</c:v>
                </c:pt>
                <c:pt idx="11523">
                  <c:v>0.49303160000000001</c:v>
                </c:pt>
                <c:pt idx="11524">
                  <c:v>0.49298439999999999</c:v>
                </c:pt>
                <c:pt idx="11525">
                  <c:v>0.49293720000000002</c:v>
                </c:pt>
                <c:pt idx="11526">
                  <c:v>0.49288979999999999</c:v>
                </c:pt>
                <c:pt idx="11527">
                  <c:v>0.49284220000000001</c:v>
                </c:pt>
                <c:pt idx="11528">
                  <c:v>0.49279440000000002</c:v>
                </c:pt>
                <c:pt idx="11529">
                  <c:v>0.49272120000000003</c:v>
                </c:pt>
                <c:pt idx="11530">
                  <c:v>0.492699</c:v>
                </c:pt>
                <c:pt idx="11531">
                  <c:v>0.49265100000000001</c:v>
                </c:pt>
                <c:pt idx="11532">
                  <c:v>0.49260340000000002</c:v>
                </c:pt>
                <c:pt idx="11533">
                  <c:v>0.49255559999999998</c:v>
                </c:pt>
                <c:pt idx="11534">
                  <c:v>0.49253039999999998</c:v>
                </c:pt>
                <c:pt idx="11535">
                  <c:v>0.49246119999999999</c:v>
                </c:pt>
                <c:pt idx="11536">
                  <c:v>0.49241420000000002</c:v>
                </c:pt>
                <c:pt idx="11537">
                  <c:v>0.4923418</c:v>
                </c:pt>
                <c:pt idx="11538">
                  <c:v>0.49229489999999998</c:v>
                </c:pt>
                <c:pt idx="11539">
                  <c:v>0.49227310000000002</c:v>
                </c:pt>
                <c:pt idx="11540">
                  <c:v>0.49220059999999999</c:v>
                </c:pt>
                <c:pt idx="11541">
                  <c:v>0.49220039999999998</c:v>
                </c:pt>
                <c:pt idx="11542">
                  <c:v>0.49215340000000002</c:v>
                </c:pt>
                <c:pt idx="11543">
                  <c:v>0.49208459999999998</c:v>
                </c:pt>
                <c:pt idx="11544">
                  <c:v>0.49203710000000001</c:v>
                </c:pt>
                <c:pt idx="11545">
                  <c:v>0.49198599999999998</c:v>
                </c:pt>
                <c:pt idx="11546">
                  <c:v>0.49196410000000002</c:v>
                </c:pt>
                <c:pt idx="11547">
                  <c:v>0.4918922</c:v>
                </c:pt>
                <c:pt idx="11548">
                  <c:v>0.49187120000000001</c:v>
                </c:pt>
                <c:pt idx="11549">
                  <c:v>0.4918246</c:v>
                </c:pt>
                <c:pt idx="11550">
                  <c:v>0.49175780000000002</c:v>
                </c:pt>
                <c:pt idx="11551">
                  <c:v>0.49170560000000002</c:v>
                </c:pt>
                <c:pt idx="11552">
                  <c:v>0.49168460000000003</c:v>
                </c:pt>
                <c:pt idx="11553">
                  <c:v>0.49161179999999999</c:v>
                </c:pt>
                <c:pt idx="11554">
                  <c:v>0.49156490000000003</c:v>
                </c:pt>
                <c:pt idx="11555">
                  <c:v>0.49151800000000001</c:v>
                </c:pt>
                <c:pt idx="11556">
                  <c:v>0.49147170000000001</c:v>
                </c:pt>
                <c:pt idx="11557">
                  <c:v>0.49142540000000001</c:v>
                </c:pt>
                <c:pt idx="11558">
                  <c:v>0.49137920000000002</c:v>
                </c:pt>
                <c:pt idx="11559">
                  <c:v>0.49133280000000001</c:v>
                </c:pt>
                <c:pt idx="11560">
                  <c:v>0.49128640000000001</c:v>
                </c:pt>
                <c:pt idx="11561">
                  <c:v>0.49124020000000002</c:v>
                </c:pt>
                <c:pt idx="11562">
                  <c:v>0.49119380000000001</c:v>
                </c:pt>
                <c:pt idx="11563">
                  <c:v>0.49116799999999999</c:v>
                </c:pt>
                <c:pt idx="11564">
                  <c:v>0.4911006</c:v>
                </c:pt>
                <c:pt idx="11565">
                  <c:v>0.49107460000000003</c:v>
                </c:pt>
                <c:pt idx="11566">
                  <c:v>0.49102800000000002</c:v>
                </c:pt>
                <c:pt idx="11567">
                  <c:v>0.49098160000000002</c:v>
                </c:pt>
                <c:pt idx="11568">
                  <c:v>0.49093500000000001</c:v>
                </c:pt>
                <c:pt idx="11569">
                  <c:v>0.49088850000000001</c:v>
                </c:pt>
                <c:pt idx="11570">
                  <c:v>0.490842</c:v>
                </c:pt>
                <c:pt idx="11571">
                  <c:v>0.49079620000000002</c:v>
                </c:pt>
                <c:pt idx="11572">
                  <c:v>0.49075000000000002</c:v>
                </c:pt>
                <c:pt idx="11573">
                  <c:v>0.49070399999999997</c:v>
                </c:pt>
                <c:pt idx="11574">
                  <c:v>0.49065760000000003</c:v>
                </c:pt>
                <c:pt idx="11575">
                  <c:v>0.4905854</c:v>
                </c:pt>
                <c:pt idx="11576">
                  <c:v>0.4905388</c:v>
                </c:pt>
                <c:pt idx="11577">
                  <c:v>0.49049219999999999</c:v>
                </c:pt>
                <c:pt idx="11578">
                  <c:v>0.49044559999999998</c:v>
                </c:pt>
                <c:pt idx="11579">
                  <c:v>0.49041940000000001</c:v>
                </c:pt>
                <c:pt idx="11580">
                  <c:v>0.49035200000000001</c:v>
                </c:pt>
                <c:pt idx="11581">
                  <c:v>0.49030639999999998</c:v>
                </c:pt>
                <c:pt idx="11582">
                  <c:v>0.4902608</c:v>
                </c:pt>
                <c:pt idx="11583">
                  <c:v>0.49021490000000001</c:v>
                </c:pt>
                <c:pt idx="11584">
                  <c:v>0.49018859999999997</c:v>
                </c:pt>
                <c:pt idx="11585">
                  <c:v>0.49014200000000002</c:v>
                </c:pt>
                <c:pt idx="11586">
                  <c:v>0.49007040000000002</c:v>
                </c:pt>
                <c:pt idx="11587">
                  <c:v>0.49002440000000003</c:v>
                </c:pt>
                <c:pt idx="11588">
                  <c:v>0.48997829999999998</c:v>
                </c:pt>
                <c:pt idx="11589">
                  <c:v>0.489958</c:v>
                </c:pt>
                <c:pt idx="11590">
                  <c:v>0.48988599999999999</c:v>
                </c:pt>
                <c:pt idx="11591">
                  <c:v>0.48984</c:v>
                </c:pt>
                <c:pt idx="11592">
                  <c:v>0.48979410000000001</c:v>
                </c:pt>
                <c:pt idx="11593">
                  <c:v>0.48974869999999998</c:v>
                </c:pt>
                <c:pt idx="11594">
                  <c:v>0.48970340000000001</c:v>
                </c:pt>
                <c:pt idx="11595">
                  <c:v>0.48965789999999998</c:v>
                </c:pt>
                <c:pt idx="11596">
                  <c:v>0.48961260000000001</c:v>
                </c:pt>
                <c:pt idx="11597">
                  <c:v>0.48956690000000003</c:v>
                </c:pt>
                <c:pt idx="11598">
                  <c:v>0.48954130000000001</c:v>
                </c:pt>
                <c:pt idx="11599">
                  <c:v>0.48947600000000002</c:v>
                </c:pt>
                <c:pt idx="11600">
                  <c:v>0.48943039999999999</c:v>
                </c:pt>
                <c:pt idx="11601">
                  <c:v>0.4893846</c:v>
                </c:pt>
                <c:pt idx="11602">
                  <c:v>0.48935820000000002</c:v>
                </c:pt>
                <c:pt idx="11603">
                  <c:v>0.48931229999999998</c:v>
                </c:pt>
                <c:pt idx="11604">
                  <c:v>0.48924719999999999</c:v>
                </c:pt>
                <c:pt idx="11605">
                  <c:v>0.48922080000000001</c:v>
                </c:pt>
                <c:pt idx="11606">
                  <c:v>0.48915530000000002</c:v>
                </c:pt>
                <c:pt idx="11607">
                  <c:v>0.48910969999999998</c:v>
                </c:pt>
                <c:pt idx="11608">
                  <c:v>0.48906440000000001</c:v>
                </c:pt>
                <c:pt idx="11609">
                  <c:v>0.48901210000000001</c:v>
                </c:pt>
                <c:pt idx="11610">
                  <c:v>0.4889926</c:v>
                </c:pt>
                <c:pt idx="11611">
                  <c:v>0.48894700000000002</c:v>
                </c:pt>
                <c:pt idx="11612">
                  <c:v>0.48887540000000002</c:v>
                </c:pt>
                <c:pt idx="11613">
                  <c:v>0.48885600000000001</c:v>
                </c:pt>
                <c:pt idx="11614">
                  <c:v>0.48878440000000001</c:v>
                </c:pt>
                <c:pt idx="11615">
                  <c:v>0.48872009999999999</c:v>
                </c:pt>
                <c:pt idx="11616">
                  <c:v>0.48867500000000003</c:v>
                </c:pt>
                <c:pt idx="11617">
                  <c:v>0.48860350000000002</c:v>
                </c:pt>
                <c:pt idx="11618">
                  <c:v>0.48855850000000001</c:v>
                </c:pt>
                <c:pt idx="11619">
                  <c:v>0.4885138</c:v>
                </c:pt>
                <c:pt idx="11620">
                  <c:v>0.48846899999999999</c:v>
                </c:pt>
                <c:pt idx="11621">
                  <c:v>0.48842479999999999</c:v>
                </c:pt>
                <c:pt idx="11622">
                  <c:v>0.48838039999999999</c:v>
                </c:pt>
                <c:pt idx="11623">
                  <c:v>0.48835420000000002</c:v>
                </c:pt>
                <c:pt idx="11624">
                  <c:v>0.48829070000000002</c:v>
                </c:pt>
                <c:pt idx="11625">
                  <c:v>0.48824600000000001</c:v>
                </c:pt>
                <c:pt idx="11626">
                  <c:v>0.48820190000000002</c:v>
                </c:pt>
                <c:pt idx="11627">
                  <c:v>0.48815809999999998</c:v>
                </c:pt>
                <c:pt idx="11628">
                  <c:v>0.48811399999999999</c:v>
                </c:pt>
                <c:pt idx="11629">
                  <c:v>0.48804439999999999</c:v>
                </c:pt>
                <c:pt idx="11630">
                  <c:v>0.48801860000000002</c:v>
                </c:pt>
                <c:pt idx="11631">
                  <c:v>0.48800060000000001</c:v>
                </c:pt>
                <c:pt idx="11632">
                  <c:v>0.48795680000000002</c:v>
                </c:pt>
                <c:pt idx="11633">
                  <c:v>0.48788700000000002</c:v>
                </c:pt>
                <c:pt idx="11634">
                  <c:v>0.48786940000000001</c:v>
                </c:pt>
                <c:pt idx="11635">
                  <c:v>0.48782540000000002</c:v>
                </c:pt>
                <c:pt idx="11636">
                  <c:v>0.48778199999999999</c:v>
                </c:pt>
                <c:pt idx="11637">
                  <c:v>0.48773860000000002</c:v>
                </c:pt>
                <c:pt idx="11638">
                  <c:v>0.48765140000000001</c:v>
                </c:pt>
                <c:pt idx="11639">
                  <c:v>0.48762519999999998</c:v>
                </c:pt>
                <c:pt idx="11640">
                  <c:v>0.48756440000000001</c:v>
                </c:pt>
                <c:pt idx="11641">
                  <c:v>0.48752119999999999</c:v>
                </c:pt>
                <c:pt idx="11642">
                  <c:v>0.48747839999999998</c:v>
                </c:pt>
                <c:pt idx="11643">
                  <c:v>0.48743560000000002</c:v>
                </c:pt>
                <c:pt idx="11644">
                  <c:v>0.48739260000000001</c:v>
                </c:pt>
                <c:pt idx="11645">
                  <c:v>0.48732360000000002</c:v>
                </c:pt>
                <c:pt idx="11646">
                  <c:v>0.48730699999999999</c:v>
                </c:pt>
                <c:pt idx="11647">
                  <c:v>0.48726439999999999</c:v>
                </c:pt>
                <c:pt idx="11648">
                  <c:v>0.48722179999999998</c:v>
                </c:pt>
                <c:pt idx="11649">
                  <c:v>0.48717939999999998</c:v>
                </c:pt>
                <c:pt idx="11650">
                  <c:v>0.48713719999999999</c:v>
                </c:pt>
                <c:pt idx="11651">
                  <c:v>0.487068</c:v>
                </c:pt>
                <c:pt idx="11652">
                  <c:v>0.48702580000000001</c:v>
                </c:pt>
                <c:pt idx="11653">
                  <c:v>0.48698360000000002</c:v>
                </c:pt>
                <c:pt idx="11654">
                  <c:v>0.48694159999999997</c:v>
                </c:pt>
                <c:pt idx="11655">
                  <c:v>0.48689969999999999</c:v>
                </c:pt>
                <c:pt idx="11656">
                  <c:v>0.4868575</c:v>
                </c:pt>
                <c:pt idx="11657">
                  <c:v>0.48681560000000001</c:v>
                </c:pt>
                <c:pt idx="11658">
                  <c:v>0.4867474</c:v>
                </c:pt>
                <c:pt idx="11659">
                  <c:v>0.4867052</c:v>
                </c:pt>
                <c:pt idx="11660">
                  <c:v>0.48666320000000002</c:v>
                </c:pt>
                <c:pt idx="11661">
                  <c:v>0.48662149999999998</c:v>
                </c:pt>
                <c:pt idx="11662">
                  <c:v>0.48657980000000001</c:v>
                </c:pt>
                <c:pt idx="11663">
                  <c:v>0.48653790000000002</c:v>
                </c:pt>
                <c:pt idx="11664">
                  <c:v>0.48648029999999998</c:v>
                </c:pt>
                <c:pt idx="11665">
                  <c:v>0.48643890000000001</c:v>
                </c:pt>
                <c:pt idx="11666">
                  <c:v>0.48637160000000002</c:v>
                </c:pt>
                <c:pt idx="11667">
                  <c:v>0.4863304</c:v>
                </c:pt>
                <c:pt idx="11668">
                  <c:v>0.48628929999999998</c:v>
                </c:pt>
                <c:pt idx="11669">
                  <c:v>0.48623349999999999</c:v>
                </c:pt>
                <c:pt idx="11670">
                  <c:v>0.48620780000000002</c:v>
                </c:pt>
                <c:pt idx="11671">
                  <c:v>0.48616680000000001</c:v>
                </c:pt>
                <c:pt idx="11672">
                  <c:v>0.4861259</c:v>
                </c:pt>
                <c:pt idx="11673">
                  <c:v>0.4860585</c:v>
                </c:pt>
                <c:pt idx="11674">
                  <c:v>0.4860178</c:v>
                </c:pt>
                <c:pt idx="11675">
                  <c:v>0.48597679999999999</c:v>
                </c:pt>
                <c:pt idx="11676">
                  <c:v>0.48593560000000002</c:v>
                </c:pt>
                <c:pt idx="11677">
                  <c:v>0.48592049999999998</c:v>
                </c:pt>
                <c:pt idx="11678">
                  <c:v>0.48585339999999999</c:v>
                </c:pt>
                <c:pt idx="11679">
                  <c:v>0.4858132</c:v>
                </c:pt>
                <c:pt idx="11680">
                  <c:v>0.4857726</c:v>
                </c:pt>
                <c:pt idx="11681">
                  <c:v>0.485732</c:v>
                </c:pt>
                <c:pt idx="11682">
                  <c:v>0.4856914</c:v>
                </c:pt>
                <c:pt idx="11683">
                  <c:v>0.48565059999999999</c:v>
                </c:pt>
                <c:pt idx="11684">
                  <c:v>0.48561019999999999</c:v>
                </c:pt>
                <c:pt idx="11685">
                  <c:v>0.48558420000000002</c:v>
                </c:pt>
                <c:pt idx="11686">
                  <c:v>0.48554389999999997</c:v>
                </c:pt>
                <c:pt idx="11687">
                  <c:v>0.48550379999999999</c:v>
                </c:pt>
                <c:pt idx="11688">
                  <c:v>0.4854636</c:v>
                </c:pt>
                <c:pt idx="11689">
                  <c:v>0.4854234</c:v>
                </c:pt>
                <c:pt idx="11690">
                  <c:v>0.48538340000000002</c:v>
                </c:pt>
                <c:pt idx="11691">
                  <c:v>0.48532960000000003</c:v>
                </c:pt>
                <c:pt idx="11692">
                  <c:v>0.4853037</c:v>
                </c:pt>
                <c:pt idx="11693">
                  <c:v>0.48526340000000001</c:v>
                </c:pt>
                <c:pt idx="11694">
                  <c:v>0.48519780000000001</c:v>
                </c:pt>
                <c:pt idx="11695">
                  <c:v>0.48515809999999998</c:v>
                </c:pt>
                <c:pt idx="11696">
                  <c:v>0.48510569999999997</c:v>
                </c:pt>
                <c:pt idx="11697">
                  <c:v>0.48506690000000002</c:v>
                </c:pt>
                <c:pt idx="11698">
                  <c:v>0.48504150000000001</c:v>
                </c:pt>
                <c:pt idx="11699">
                  <c:v>0.48500189999999999</c:v>
                </c:pt>
                <c:pt idx="11700">
                  <c:v>0.48494979999999999</c:v>
                </c:pt>
                <c:pt idx="11701">
                  <c:v>0.48488520000000002</c:v>
                </c:pt>
                <c:pt idx="11702">
                  <c:v>0.48484640000000001</c:v>
                </c:pt>
                <c:pt idx="11703">
                  <c:v>0.4848075</c:v>
                </c:pt>
                <c:pt idx="11704">
                  <c:v>0.48473080000000002</c:v>
                </c:pt>
                <c:pt idx="11705">
                  <c:v>0.48473080000000002</c:v>
                </c:pt>
                <c:pt idx="11706">
                  <c:v>0.48467939999999998</c:v>
                </c:pt>
                <c:pt idx="11707">
                  <c:v>0.48464200000000002</c:v>
                </c:pt>
                <c:pt idx="11708">
                  <c:v>0.48459099999999999</c:v>
                </c:pt>
                <c:pt idx="11709">
                  <c:v>0.48455310000000001</c:v>
                </c:pt>
                <c:pt idx="11710">
                  <c:v>0.4845024</c:v>
                </c:pt>
                <c:pt idx="11711">
                  <c:v>0.48446440000000002</c:v>
                </c:pt>
                <c:pt idx="11712">
                  <c:v>0.48442659999999998</c:v>
                </c:pt>
                <c:pt idx="11713">
                  <c:v>0.4843884</c:v>
                </c:pt>
                <c:pt idx="11714">
                  <c:v>0.48432540000000002</c:v>
                </c:pt>
                <c:pt idx="11715">
                  <c:v>0.48431340000000001</c:v>
                </c:pt>
                <c:pt idx="11716">
                  <c:v>0.484288</c:v>
                </c:pt>
                <c:pt idx="11717">
                  <c:v>0.48425000000000001</c:v>
                </c:pt>
                <c:pt idx="11718">
                  <c:v>0.48421219999999998</c:v>
                </c:pt>
                <c:pt idx="11719">
                  <c:v>0.48414940000000001</c:v>
                </c:pt>
                <c:pt idx="11720">
                  <c:v>0.48411169999999998</c:v>
                </c:pt>
                <c:pt idx="11721">
                  <c:v>0.48407440000000002</c:v>
                </c:pt>
                <c:pt idx="11722">
                  <c:v>0.484037</c:v>
                </c:pt>
                <c:pt idx="11723">
                  <c:v>0.48399959999999997</c:v>
                </c:pt>
                <c:pt idx="11724">
                  <c:v>0.48396220000000001</c:v>
                </c:pt>
                <c:pt idx="11725">
                  <c:v>0.48392499999999999</c:v>
                </c:pt>
                <c:pt idx="11726">
                  <c:v>0.4838634</c:v>
                </c:pt>
                <c:pt idx="11727">
                  <c:v>0.4838266</c:v>
                </c:pt>
                <c:pt idx="11728">
                  <c:v>0.48378979999999999</c:v>
                </c:pt>
                <c:pt idx="11729">
                  <c:v>0.4837533</c:v>
                </c:pt>
                <c:pt idx="11730">
                  <c:v>0.4837168</c:v>
                </c:pt>
                <c:pt idx="11731">
                  <c:v>0.48368040000000001</c:v>
                </c:pt>
                <c:pt idx="11732">
                  <c:v>0.48364410000000002</c:v>
                </c:pt>
                <c:pt idx="11733">
                  <c:v>0.48360799999999998</c:v>
                </c:pt>
                <c:pt idx="11734">
                  <c:v>0.4835718</c:v>
                </c:pt>
                <c:pt idx="11735">
                  <c:v>0.4835602</c:v>
                </c:pt>
                <c:pt idx="11736">
                  <c:v>0.48351119999999997</c:v>
                </c:pt>
                <c:pt idx="11737">
                  <c:v>0.48347440000000003</c:v>
                </c:pt>
                <c:pt idx="11738">
                  <c:v>0.48342689999999999</c:v>
                </c:pt>
                <c:pt idx="11739">
                  <c:v>0.48339100000000002</c:v>
                </c:pt>
                <c:pt idx="11740">
                  <c:v>0.48336639999999997</c:v>
                </c:pt>
                <c:pt idx="11741">
                  <c:v>0.4833305</c:v>
                </c:pt>
                <c:pt idx="11742">
                  <c:v>0.48329440000000001</c:v>
                </c:pt>
                <c:pt idx="11743">
                  <c:v>0.48325829999999997</c:v>
                </c:pt>
                <c:pt idx="11744">
                  <c:v>0.48321160000000002</c:v>
                </c:pt>
                <c:pt idx="11745">
                  <c:v>0.4831761</c:v>
                </c:pt>
                <c:pt idx="11746">
                  <c:v>0.48314119999999999</c:v>
                </c:pt>
                <c:pt idx="11747">
                  <c:v>0.48310619999999999</c:v>
                </c:pt>
                <c:pt idx="11748">
                  <c:v>0.48304659999999999</c:v>
                </c:pt>
                <c:pt idx="11749">
                  <c:v>0.48301159999999999</c:v>
                </c:pt>
                <c:pt idx="11750">
                  <c:v>0.48297699999999999</c:v>
                </c:pt>
                <c:pt idx="11751">
                  <c:v>0.4829425</c:v>
                </c:pt>
                <c:pt idx="11752">
                  <c:v>0.4829078</c:v>
                </c:pt>
                <c:pt idx="11753">
                  <c:v>0.4828732</c:v>
                </c:pt>
                <c:pt idx="11754">
                  <c:v>0.48283900000000002</c:v>
                </c:pt>
                <c:pt idx="11755">
                  <c:v>0.48280410000000001</c:v>
                </c:pt>
                <c:pt idx="11756">
                  <c:v>0.48276940000000002</c:v>
                </c:pt>
                <c:pt idx="11757">
                  <c:v>0.4827244</c:v>
                </c:pt>
                <c:pt idx="11758">
                  <c:v>0.48267599999999999</c:v>
                </c:pt>
                <c:pt idx="11759">
                  <c:v>0.4826416</c:v>
                </c:pt>
                <c:pt idx="11760">
                  <c:v>0.48259760000000002</c:v>
                </c:pt>
                <c:pt idx="11761">
                  <c:v>0.48256389999999999</c:v>
                </c:pt>
                <c:pt idx="11762">
                  <c:v>0.48253000000000001</c:v>
                </c:pt>
                <c:pt idx="11763">
                  <c:v>0.48249649999999999</c:v>
                </c:pt>
                <c:pt idx="11764">
                  <c:v>0.48246299999999998</c:v>
                </c:pt>
                <c:pt idx="11765">
                  <c:v>0.48242960000000001</c:v>
                </c:pt>
                <c:pt idx="11766">
                  <c:v>0.4823963</c:v>
                </c:pt>
                <c:pt idx="11767">
                  <c:v>0.48233910000000002</c:v>
                </c:pt>
                <c:pt idx="11768">
                  <c:v>0.4822726</c:v>
                </c:pt>
                <c:pt idx="11769">
                  <c:v>0.48227340000000002</c:v>
                </c:pt>
                <c:pt idx="11770">
                  <c:v>0.48221619999999998</c:v>
                </c:pt>
                <c:pt idx="11771">
                  <c:v>0.482207</c:v>
                </c:pt>
                <c:pt idx="11772">
                  <c:v>0.48217500000000002</c:v>
                </c:pt>
                <c:pt idx="11773">
                  <c:v>0.4821184</c:v>
                </c:pt>
                <c:pt idx="11774">
                  <c:v>0.48210960000000003</c:v>
                </c:pt>
                <c:pt idx="11775">
                  <c:v>0.48207719999999998</c:v>
                </c:pt>
                <c:pt idx="11776">
                  <c:v>0.48204459999999999</c:v>
                </c:pt>
                <c:pt idx="11777">
                  <c:v>0.4820122</c:v>
                </c:pt>
                <c:pt idx="11778">
                  <c:v>0.48198000000000002</c:v>
                </c:pt>
                <c:pt idx="11779">
                  <c:v>0.48194700000000001</c:v>
                </c:pt>
                <c:pt idx="11780">
                  <c:v>0.48191410000000001</c:v>
                </c:pt>
                <c:pt idx="11781">
                  <c:v>0.48185800000000001</c:v>
                </c:pt>
                <c:pt idx="11782">
                  <c:v>0.48184969999999999</c:v>
                </c:pt>
                <c:pt idx="11783">
                  <c:v>0.4818172</c:v>
                </c:pt>
                <c:pt idx="11784">
                  <c:v>0.4817843</c:v>
                </c:pt>
                <c:pt idx="11785">
                  <c:v>0.48175200000000001</c:v>
                </c:pt>
                <c:pt idx="11786">
                  <c:v>0.48171940000000002</c:v>
                </c:pt>
                <c:pt idx="11787">
                  <c:v>0.48167939999999998</c:v>
                </c:pt>
                <c:pt idx="11788">
                  <c:v>0.48165469999999999</c:v>
                </c:pt>
                <c:pt idx="11789">
                  <c:v>0.4816221</c:v>
                </c:pt>
                <c:pt idx="11790">
                  <c:v>0.4815893</c:v>
                </c:pt>
                <c:pt idx="11791">
                  <c:v>0.48155700000000001</c:v>
                </c:pt>
                <c:pt idx="11792">
                  <c:v>0.4814929</c:v>
                </c:pt>
                <c:pt idx="11793">
                  <c:v>0.48146830000000002</c:v>
                </c:pt>
                <c:pt idx="11794">
                  <c:v>0.48143629999999998</c:v>
                </c:pt>
                <c:pt idx="11795">
                  <c:v>0.48139720000000003</c:v>
                </c:pt>
                <c:pt idx="11796">
                  <c:v>0.48137259999999998</c:v>
                </c:pt>
                <c:pt idx="11797">
                  <c:v>0.48134060000000001</c:v>
                </c:pt>
                <c:pt idx="11798">
                  <c:v>0.48130220000000001</c:v>
                </c:pt>
                <c:pt idx="11799">
                  <c:v>0.48124699999999998</c:v>
                </c:pt>
                <c:pt idx="11800">
                  <c:v>0.48124020000000001</c:v>
                </c:pt>
                <c:pt idx="11801">
                  <c:v>0.48118460000000002</c:v>
                </c:pt>
                <c:pt idx="11802">
                  <c:v>0.48118440000000001</c:v>
                </c:pt>
                <c:pt idx="11803">
                  <c:v>0.48112189999999999</c:v>
                </c:pt>
                <c:pt idx="11804">
                  <c:v>0.48109109999999999</c:v>
                </c:pt>
                <c:pt idx="11805">
                  <c:v>0.4810605</c:v>
                </c:pt>
                <c:pt idx="11806">
                  <c:v>0.48103020000000002</c:v>
                </c:pt>
                <c:pt idx="11807">
                  <c:v>0.48099999999999998</c:v>
                </c:pt>
                <c:pt idx="11808">
                  <c:v>0.48097010000000001</c:v>
                </c:pt>
                <c:pt idx="11809">
                  <c:v>0.48094019999999998</c:v>
                </c:pt>
                <c:pt idx="11810">
                  <c:v>0.48091040000000002</c:v>
                </c:pt>
                <c:pt idx="11811">
                  <c:v>0.48085119999999998</c:v>
                </c:pt>
                <c:pt idx="11812">
                  <c:v>0.48085119999999998</c:v>
                </c:pt>
                <c:pt idx="11813">
                  <c:v>0.4807922</c:v>
                </c:pt>
                <c:pt idx="11814">
                  <c:v>0.48076269999999999</c:v>
                </c:pt>
                <c:pt idx="11815">
                  <c:v>0.48073339999999998</c:v>
                </c:pt>
                <c:pt idx="11816">
                  <c:v>0.48070400000000002</c:v>
                </c:pt>
                <c:pt idx="11817">
                  <c:v>0.48067500000000002</c:v>
                </c:pt>
                <c:pt idx="11818">
                  <c:v>0.48064630000000003</c:v>
                </c:pt>
                <c:pt idx="11819">
                  <c:v>0.48061779999999998</c:v>
                </c:pt>
                <c:pt idx="11820">
                  <c:v>0.48058909999999999</c:v>
                </c:pt>
                <c:pt idx="11821">
                  <c:v>0.48056520000000003</c:v>
                </c:pt>
                <c:pt idx="11822">
                  <c:v>0.48051339999999998</c:v>
                </c:pt>
                <c:pt idx="11823">
                  <c:v>0.480485</c:v>
                </c:pt>
                <c:pt idx="11824">
                  <c:v>0.48045139999999997</c:v>
                </c:pt>
                <c:pt idx="11825">
                  <c:v>0.4804234</c:v>
                </c:pt>
                <c:pt idx="11826">
                  <c:v>0.48039999999999999</c:v>
                </c:pt>
                <c:pt idx="11827">
                  <c:v>0.48036679999999998</c:v>
                </c:pt>
                <c:pt idx="11828">
                  <c:v>0.4803383</c:v>
                </c:pt>
                <c:pt idx="11829">
                  <c:v>0.48031059999999998</c:v>
                </c:pt>
                <c:pt idx="11830">
                  <c:v>0.48028290000000001</c:v>
                </c:pt>
                <c:pt idx="11831">
                  <c:v>0.48023189999999999</c:v>
                </c:pt>
                <c:pt idx="11832">
                  <c:v>0.48020439999999998</c:v>
                </c:pt>
                <c:pt idx="11833">
                  <c:v>0.48019980000000001</c:v>
                </c:pt>
                <c:pt idx="11834">
                  <c:v>0.48017219999999999</c:v>
                </c:pt>
                <c:pt idx="11835">
                  <c:v>0.48014499999999999</c:v>
                </c:pt>
                <c:pt idx="11836">
                  <c:v>0.48011740000000003</c:v>
                </c:pt>
                <c:pt idx="11837">
                  <c:v>0.48006749999999998</c:v>
                </c:pt>
                <c:pt idx="11838">
                  <c:v>0.48004059999999998</c:v>
                </c:pt>
                <c:pt idx="11839">
                  <c:v>0.48001329999999998</c:v>
                </c:pt>
                <c:pt idx="11840">
                  <c:v>0.47998679999999999</c:v>
                </c:pt>
                <c:pt idx="11841">
                  <c:v>0.47996060000000001</c:v>
                </c:pt>
                <c:pt idx="11842">
                  <c:v>0.47993390000000002</c:v>
                </c:pt>
                <c:pt idx="11843">
                  <c:v>0.47990640000000001</c:v>
                </c:pt>
                <c:pt idx="11844">
                  <c:v>0.47988039999999998</c:v>
                </c:pt>
                <c:pt idx="11845">
                  <c:v>0.47985430000000001</c:v>
                </c:pt>
                <c:pt idx="11846">
                  <c:v>0.47982520000000001</c:v>
                </c:pt>
                <c:pt idx="11847">
                  <c:v>0.4797768</c:v>
                </c:pt>
                <c:pt idx="11848">
                  <c:v>0.47975060000000003</c:v>
                </c:pt>
                <c:pt idx="11849">
                  <c:v>0.47975079999999998</c:v>
                </c:pt>
                <c:pt idx="11850">
                  <c:v>0.47972500000000001</c:v>
                </c:pt>
                <c:pt idx="11851">
                  <c:v>0.47969919999999999</c:v>
                </c:pt>
                <c:pt idx="11852">
                  <c:v>0.47967340000000003</c:v>
                </c:pt>
                <c:pt idx="11853">
                  <c:v>0.47964810000000002</c:v>
                </c:pt>
                <c:pt idx="11854">
                  <c:v>0.47961999999999999</c:v>
                </c:pt>
                <c:pt idx="11855">
                  <c:v>0.4795971</c:v>
                </c:pt>
                <c:pt idx="11856">
                  <c:v>0.47957169999999999</c:v>
                </c:pt>
                <c:pt idx="11857">
                  <c:v>0.47954380000000002</c:v>
                </c:pt>
                <c:pt idx="11858">
                  <c:v>0.47951860000000002</c:v>
                </c:pt>
                <c:pt idx="11859">
                  <c:v>0.47949389999999997</c:v>
                </c:pt>
                <c:pt idx="11860">
                  <c:v>0.4794465</c:v>
                </c:pt>
                <c:pt idx="11861">
                  <c:v>0.47942200000000001</c:v>
                </c:pt>
                <c:pt idx="11862">
                  <c:v>0.47939759999999998</c:v>
                </c:pt>
                <c:pt idx="11863">
                  <c:v>0.47937299999999999</c:v>
                </c:pt>
                <c:pt idx="11864">
                  <c:v>0.47932599999999997</c:v>
                </c:pt>
                <c:pt idx="11865">
                  <c:v>0.47930200000000001</c:v>
                </c:pt>
                <c:pt idx="11866">
                  <c:v>0.47927599999999998</c:v>
                </c:pt>
                <c:pt idx="11867">
                  <c:v>0.47925250000000003</c:v>
                </c:pt>
                <c:pt idx="11868">
                  <c:v>0.47922910000000002</c:v>
                </c:pt>
                <c:pt idx="11869">
                  <c:v>0.47920590000000002</c:v>
                </c:pt>
                <c:pt idx="11870">
                  <c:v>0.4791822</c:v>
                </c:pt>
                <c:pt idx="11871">
                  <c:v>0.4791588</c:v>
                </c:pt>
                <c:pt idx="11872">
                  <c:v>0.47913559999999999</c:v>
                </c:pt>
                <c:pt idx="11873">
                  <c:v>0.4791126</c:v>
                </c:pt>
                <c:pt idx="11874">
                  <c:v>0.47908899999999999</c:v>
                </c:pt>
                <c:pt idx="11875">
                  <c:v>0.47906539999999997</c:v>
                </c:pt>
                <c:pt idx="11876">
                  <c:v>0.47902060000000002</c:v>
                </c:pt>
                <c:pt idx="11877">
                  <c:v>0.47899809999999998</c:v>
                </c:pt>
                <c:pt idx="11878">
                  <c:v>0.4789754</c:v>
                </c:pt>
                <c:pt idx="11879">
                  <c:v>0.4789524</c:v>
                </c:pt>
                <c:pt idx="11880">
                  <c:v>0.4789292</c:v>
                </c:pt>
                <c:pt idx="11881">
                  <c:v>0.47892839999999998</c:v>
                </c:pt>
                <c:pt idx="11882">
                  <c:v>0.4788829</c:v>
                </c:pt>
                <c:pt idx="11883">
                  <c:v>0.4788597</c:v>
                </c:pt>
                <c:pt idx="11884">
                  <c:v>0.47883680000000001</c:v>
                </c:pt>
                <c:pt idx="11885">
                  <c:v>0.47881439999999997</c:v>
                </c:pt>
                <c:pt idx="11886">
                  <c:v>0.47879260000000001</c:v>
                </c:pt>
                <c:pt idx="11887">
                  <c:v>0.478771</c:v>
                </c:pt>
                <c:pt idx="11888">
                  <c:v>0.47874889999999998</c:v>
                </c:pt>
                <c:pt idx="11889">
                  <c:v>0.47872700000000001</c:v>
                </c:pt>
                <c:pt idx="11890">
                  <c:v>0.47870479999999999</c:v>
                </c:pt>
                <c:pt idx="11891">
                  <c:v>0.4786822</c:v>
                </c:pt>
                <c:pt idx="11892">
                  <c:v>0.47863860000000003</c:v>
                </c:pt>
                <c:pt idx="11893">
                  <c:v>0.4786166</c:v>
                </c:pt>
                <c:pt idx="11894">
                  <c:v>0.47859479999999999</c:v>
                </c:pt>
                <c:pt idx="11895">
                  <c:v>0.47857300000000003</c:v>
                </c:pt>
                <c:pt idx="11896">
                  <c:v>0.47853000000000001</c:v>
                </c:pt>
                <c:pt idx="11897">
                  <c:v>0.47850860000000001</c:v>
                </c:pt>
                <c:pt idx="11898">
                  <c:v>0.47848790000000002</c:v>
                </c:pt>
                <c:pt idx="11899">
                  <c:v>0.47846759999999999</c:v>
                </c:pt>
                <c:pt idx="11900">
                  <c:v>0.47844599999999998</c:v>
                </c:pt>
                <c:pt idx="11901">
                  <c:v>0.47842600000000002</c:v>
                </c:pt>
                <c:pt idx="11902">
                  <c:v>0.47840549999999998</c:v>
                </c:pt>
                <c:pt idx="11903">
                  <c:v>0.47838520000000001</c:v>
                </c:pt>
                <c:pt idx="11904">
                  <c:v>0.47836479999999998</c:v>
                </c:pt>
                <c:pt idx="11905">
                  <c:v>0.4783444</c:v>
                </c:pt>
                <c:pt idx="11906">
                  <c:v>0.47832479999999999</c:v>
                </c:pt>
                <c:pt idx="11907">
                  <c:v>0.47828399999999999</c:v>
                </c:pt>
                <c:pt idx="11908">
                  <c:v>0.47826439999999998</c:v>
                </c:pt>
                <c:pt idx="11909">
                  <c:v>0.47824689999999997</c:v>
                </c:pt>
                <c:pt idx="11910">
                  <c:v>0.4782283</c:v>
                </c:pt>
                <c:pt idx="11911">
                  <c:v>0.47818909999999998</c:v>
                </c:pt>
                <c:pt idx="11912">
                  <c:v>0.4781706</c:v>
                </c:pt>
                <c:pt idx="11913">
                  <c:v>0.47815200000000002</c:v>
                </c:pt>
                <c:pt idx="11914">
                  <c:v>0.47813359999999999</c:v>
                </c:pt>
                <c:pt idx="11915">
                  <c:v>0.47811540000000002</c:v>
                </c:pt>
                <c:pt idx="11916">
                  <c:v>0.47810000000000002</c:v>
                </c:pt>
                <c:pt idx="11917">
                  <c:v>0.4780798</c:v>
                </c:pt>
                <c:pt idx="11918">
                  <c:v>0.47804449999999998</c:v>
                </c:pt>
                <c:pt idx="11919">
                  <c:v>0.47802480000000003</c:v>
                </c:pt>
                <c:pt idx="11920">
                  <c:v>0.47800740000000003</c:v>
                </c:pt>
                <c:pt idx="11921">
                  <c:v>0.47799219999999998</c:v>
                </c:pt>
                <c:pt idx="11922">
                  <c:v>0.47797479999999998</c:v>
                </c:pt>
                <c:pt idx="11923">
                  <c:v>0.47795850000000001</c:v>
                </c:pt>
                <c:pt idx="11924">
                  <c:v>0.47794180000000003</c:v>
                </c:pt>
                <c:pt idx="11925">
                  <c:v>0.47792479999999998</c:v>
                </c:pt>
                <c:pt idx="11926">
                  <c:v>0.47788799999999998</c:v>
                </c:pt>
                <c:pt idx="11927">
                  <c:v>0.4778714</c:v>
                </c:pt>
                <c:pt idx="11928">
                  <c:v>0.47785499999999997</c:v>
                </c:pt>
                <c:pt idx="11929">
                  <c:v>0.47783920000000002</c:v>
                </c:pt>
                <c:pt idx="11930">
                  <c:v>0.47782330000000001</c:v>
                </c:pt>
                <c:pt idx="11931">
                  <c:v>0.47778870000000001</c:v>
                </c:pt>
                <c:pt idx="11932">
                  <c:v>0.47779159999999998</c:v>
                </c:pt>
                <c:pt idx="11933">
                  <c:v>0.4777574</c:v>
                </c:pt>
                <c:pt idx="11934">
                  <c:v>0.47776039999999997</c:v>
                </c:pt>
                <c:pt idx="11935">
                  <c:v>0.47774440000000001</c:v>
                </c:pt>
                <c:pt idx="11936">
                  <c:v>0.4777284</c:v>
                </c:pt>
                <c:pt idx="11937">
                  <c:v>0.47769319999999998</c:v>
                </c:pt>
                <c:pt idx="11938">
                  <c:v>0.47767680000000001</c:v>
                </c:pt>
                <c:pt idx="11939">
                  <c:v>0.477661</c:v>
                </c:pt>
                <c:pt idx="11940">
                  <c:v>0.47764529999999999</c:v>
                </c:pt>
                <c:pt idx="11941">
                  <c:v>0.47763</c:v>
                </c:pt>
                <c:pt idx="11942">
                  <c:v>0.47761480000000001</c:v>
                </c:pt>
                <c:pt idx="11943">
                  <c:v>0.47759889999999999</c:v>
                </c:pt>
                <c:pt idx="11944">
                  <c:v>0.4775836</c:v>
                </c:pt>
                <c:pt idx="11945">
                  <c:v>0.47756799999999999</c:v>
                </c:pt>
                <c:pt idx="11946">
                  <c:v>0.47753820000000002</c:v>
                </c:pt>
                <c:pt idx="11947">
                  <c:v>0.47753839999999997</c:v>
                </c:pt>
                <c:pt idx="11948">
                  <c:v>0.47750490000000001</c:v>
                </c:pt>
                <c:pt idx="11949">
                  <c:v>0.47749370000000002</c:v>
                </c:pt>
                <c:pt idx="11950">
                  <c:v>0.4774794</c:v>
                </c:pt>
                <c:pt idx="11951">
                  <c:v>0.47746490000000003</c:v>
                </c:pt>
                <c:pt idx="11952">
                  <c:v>0.4774466</c:v>
                </c:pt>
                <c:pt idx="11953">
                  <c:v>0.47743200000000002</c:v>
                </c:pt>
                <c:pt idx="11954">
                  <c:v>0.47742200000000001</c:v>
                </c:pt>
                <c:pt idx="11955">
                  <c:v>0.47740779999999999</c:v>
                </c:pt>
                <c:pt idx="11956">
                  <c:v>0.47739409999999999</c:v>
                </c:pt>
                <c:pt idx="11957">
                  <c:v>0.47736250000000002</c:v>
                </c:pt>
                <c:pt idx="11958">
                  <c:v>0.47734900000000002</c:v>
                </c:pt>
                <c:pt idx="11959">
                  <c:v>0.47733609999999999</c:v>
                </c:pt>
                <c:pt idx="11960">
                  <c:v>0.47732799999999997</c:v>
                </c:pt>
                <c:pt idx="11961">
                  <c:v>0.47731590000000002</c:v>
                </c:pt>
                <c:pt idx="11962">
                  <c:v>0.47730349999999999</c:v>
                </c:pt>
                <c:pt idx="11963">
                  <c:v>0.47729070000000001</c:v>
                </c:pt>
                <c:pt idx="11964">
                  <c:v>0.47727839999999999</c:v>
                </c:pt>
                <c:pt idx="11965">
                  <c:v>0.47726639999999998</c:v>
                </c:pt>
                <c:pt idx="11966">
                  <c:v>0.47725469999999998</c:v>
                </c:pt>
                <c:pt idx="11967">
                  <c:v>0.47722500000000001</c:v>
                </c:pt>
                <c:pt idx="11968">
                  <c:v>0.477213</c:v>
                </c:pt>
                <c:pt idx="11969">
                  <c:v>0.47720119999999999</c:v>
                </c:pt>
                <c:pt idx="11970">
                  <c:v>0.47719</c:v>
                </c:pt>
                <c:pt idx="11971">
                  <c:v>0.47717880000000001</c:v>
                </c:pt>
                <c:pt idx="11972">
                  <c:v>0.47717419999999999</c:v>
                </c:pt>
                <c:pt idx="11973">
                  <c:v>0.47714669999999998</c:v>
                </c:pt>
                <c:pt idx="11974">
                  <c:v>0.4771533</c:v>
                </c:pt>
                <c:pt idx="11975">
                  <c:v>0.47714329999999999</c:v>
                </c:pt>
                <c:pt idx="11976">
                  <c:v>0.47713359999999999</c:v>
                </c:pt>
                <c:pt idx="11977">
                  <c:v>0.47710639999999999</c:v>
                </c:pt>
                <c:pt idx="11978">
                  <c:v>0.47710350000000001</c:v>
                </c:pt>
                <c:pt idx="11979">
                  <c:v>0.47709400000000002</c:v>
                </c:pt>
                <c:pt idx="11980">
                  <c:v>0.47708479999999998</c:v>
                </c:pt>
                <c:pt idx="11981">
                  <c:v>0.47707519999999998</c:v>
                </c:pt>
                <c:pt idx="11982">
                  <c:v>0.47706609999999999</c:v>
                </c:pt>
                <c:pt idx="11983">
                  <c:v>0.47704079999999999</c:v>
                </c:pt>
                <c:pt idx="11984">
                  <c:v>0.47704809999999997</c:v>
                </c:pt>
                <c:pt idx="11985">
                  <c:v>0.47703909999999999</c:v>
                </c:pt>
                <c:pt idx="11986">
                  <c:v>0.47703030000000002</c:v>
                </c:pt>
                <c:pt idx="11987">
                  <c:v>0.4770046</c:v>
                </c:pt>
                <c:pt idx="11988">
                  <c:v>0.47701199999999999</c:v>
                </c:pt>
                <c:pt idx="11989">
                  <c:v>0.47698639999999998</c:v>
                </c:pt>
                <c:pt idx="11990">
                  <c:v>0.4769852</c:v>
                </c:pt>
                <c:pt idx="11991">
                  <c:v>0.47697679999999998</c:v>
                </c:pt>
                <c:pt idx="11992">
                  <c:v>0.47696840000000001</c:v>
                </c:pt>
                <c:pt idx="11993">
                  <c:v>0.47696</c:v>
                </c:pt>
                <c:pt idx="11994">
                  <c:v>0.47695120000000002</c:v>
                </c:pt>
                <c:pt idx="11995">
                  <c:v>0.47694300000000001</c:v>
                </c:pt>
                <c:pt idx="11996">
                  <c:v>0.47693439999999998</c:v>
                </c:pt>
                <c:pt idx="11997">
                  <c:v>0.47691080000000002</c:v>
                </c:pt>
                <c:pt idx="11998">
                  <c:v>0.47690300000000002</c:v>
                </c:pt>
                <c:pt idx="11999">
                  <c:v>0.47689510000000002</c:v>
                </c:pt>
                <c:pt idx="12000">
                  <c:v>0.47688740000000002</c:v>
                </c:pt>
                <c:pt idx="12001">
                  <c:v>0.47688000000000003</c:v>
                </c:pt>
                <c:pt idx="12002">
                  <c:v>0.47687279999999999</c:v>
                </c:pt>
                <c:pt idx="12003">
                  <c:v>0.47687459999999998</c:v>
                </c:pt>
                <c:pt idx="12004">
                  <c:v>0.47686810000000002</c:v>
                </c:pt>
                <c:pt idx="12005">
                  <c:v>0.47684650000000001</c:v>
                </c:pt>
                <c:pt idx="12006">
                  <c:v>0.47685559999999999</c:v>
                </c:pt>
                <c:pt idx="12007">
                  <c:v>0.47684900000000002</c:v>
                </c:pt>
                <c:pt idx="12008">
                  <c:v>0.47684330000000003</c:v>
                </c:pt>
                <c:pt idx="12009">
                  <c:v>0.47683750000000003</c:v>
                </c:pt>
                <c:pt idx="12010">
                  <c:v>0.47683219999999998</c:v>
                </c:pt>
                <c:pt idx="12011">
                  <c:v>0.47682629999999998</c:v>
                </c:pt>
                <c:pt idx="12012">
                  <c:v>0.47682079999999999</c:v>
                </c:pt>
                <c:pt idx="12013">
                  <c:v>0.47681560000000001</c:v>
                </c:pt>
                <c:pt idx="12014">
                  <c:v>0.47680539999999999</c:v>
                </c:pt>
                <c:pt idx="12015">
                  <c:v>0.47680040000000001</c:v>
                </c:pt>
                <c:pt idx="12016">
                  <c:v>0.47679589999999999</c:v>
                </c:pt>
                <c:pt idx="12017">
                  <c:v>0.47679100000000002</c:v>
                </c:pt>
                <c:pt idx="12018">
                  <c:v>0.47678589999999998</c:v>
                </c:pt>
                <c:pt idx="12019">
                  <c:v>0.47678100000000001</c:v>
                </c:pt>
                <c:pt idx="12020">
                  <c:v>0.4767769</c:v>
                </c:pt>
                <c:pt idx="12021">
                  <c:v>0.47677190000000003</c:v>
                </c:pt>
                <c:pt idx="12022">
                  <c:v>0.47676740000000001</c:v>
                </c:pt>
                <c:pt idx="12023">
                  <c:v>0.4767633</c:v>
                </c:pt>
                <c:pt idx="12024">
                  <c:v>0.47675919999999999</c:v>
                </c:pt>
                <c:pt idx="12025">
                  <c:v>0.4767555</c:v>
                </c:pt>
                <c:pt idx="12026">
                  <c:v>0.47676239999999998</c:v>
                </c:pt>
                <c:pt idx="12027">
                  <c:v>0.47675859999999998</c:v>
                </c:pt>
                <c:pt idx="12028">
                  <c:v>0.4767555</c:v>
                </c:pt>
                <c:pt idx="12029">
                  <c:v>0.47673729999999997</c:v>
                </c:pt>
                <c:pt idx="12030">
                  <c:v>0.47673409999999999</c:v>
                </c:pt>
                <c:pt idx="12031">
                  <c:v>0.47673100000000002</c:v>
                </c:pt>
                <c:pt idx="12032">
                  <c:v>0.47673910000000003</c:v>
                </c:pt>
                <c:pt idx="12033">
                  <c:v>0.4767364</c:v>
                </c:pt>
                <c:pt idx="12034">
                  <c:v>0.47671970000000002</c:v>
                </c:pt>
                <c:pt idx="12035">
                  <c:v>0.47671740000000001</c:v>
                </c:pt>
                <c:pt idx="12036">
                  <c:v>0.47671520000000001</c:v>
                </c:pt>
                <c:pt idx="12037">
                  <c:v>0.47671330000000001</c:v>
                </c:pt>
                <c:pt idx="12038">
                  <c:v>0.47671140000000001</c:v>
                </c:pt>
                <c:pt idx="12039">
                  <c:v>0.47671000000000002</c:v>
                </c:pt>
                <c:pt idx="12040">
                  <c:v>0.47670859999999998</c:v>
                </c:pt>
                <c:pt idx="12041">
                  <c:v>0.47670800000000002</c:v>
                </c:pt>
                <c:pt idx="12042">
                  <c:v>0.47670699999999999</c:v>
                </c:pt>
                <c:pt idx="12043">
                  <c:v>0.47670600000000002</c:v>
                </c:pt>
                <c:pt idx="12044">
                  <c:v>0.4767053</c:v>
                </c:pt>
                <c:pt idx="12045">
                  <c:v>0.47669139999999999</c:v>
                </c:pt>
                <c:pt idx="12046">
                  <c:v>0.47670380000000001</c:v>
                </c:pt>
                <c:pt idx="12047">
                  <c:v>0.47670410000000002</c:v>
                </c:pt>
                <c:pt idx="12048">
                  <c:v>0.47669119999999998</c:v>
                </c:pt>
                <c:pt idx="12049">
                  <c:v>0.47670410000000002</c:v>
                </c:pt>
                <c:pt idx="12050">
                  <c:v>0.47669159999999999</c:v>
                </c:pt>
                <c:pt idx="12051">
                  <c:v>0.47669159999999999</c:v>
                </c:pt>
                <c:pt idx="12052">
                  <c:v>0.47670509999999999</c:v>
                </c:pt>
                <c:pt idx="12053">
                  <c:v>0.47670590000000002</c:v>
                </c:pt>
                <c:pt idx="12054">
                  <c:v>0.4767074</c:v>
                </c:pt>
                <c:pt idx="12055">
                  <c:v>0.47670940000000001</c:v>
                </c:pt>
                <c:pt idx="12056">
                  <c:v>0.4767112</c:v>
                </c:pt>
                <c:pt idx="12057">
                  <c:v>0.476713</c:v>
                </c:pt>
                <c:pt idx="12058">
                  <c:v>0.47671619999999998</c:v>
                </c:pt>
                <c:pt idx="12059">
                  <c:v>0.47671819999999998</c:v>
                </c:pt>
                <c:pt idx="12060">
                  <c:v>0.4767209</c:v>
                </c:pt>
                <c:pt idx="12061">
                  <c:v>0.47673559999999998</c:v>
                </c:pt>
                <c:pt idx="12062">
                  <c:v>0.47672579999999998</c:v>
                </c:pt>
                <c:pt idx="12063">
                  <c:v>0.47672799999999999</c:v>
                </c:pt>
                <c:pt idx="12064">
                  <c:v>0.47672999999999999</c:v>
                </c:pt>
                <c:pt idx="12065">
                  <c:v>0.47674719999999998</c:v>
                </c:pt>
                <c:pt idx="12066">
                  <c:v>0.4767496</c:v>
                </c:pt>
                <c:pt idx="12067">
                  <c:v>0.47674090000000002</c:v>
                </c:pt>
                <c:pt idx="12068">
                  <c:v>0.476744</c:v>
                </c:pt>
                <c:pt idx="12069">
                  <c:v>0.47676239999999998</c:v>
                </c:pt>
                <c:pt idx="12070">
                  <c:v>0.47676600000000002</c:v>
                </c:pt>
                <c:pt idx="12071">
                  <c:v>0.47676970000000002</c:v>
                </c:pt>
                <c:pt idx="12072">
                  <c:v>0.47677340000000001</c:v>
                </c:pt>
                <c:pt idx="12073">
                  <c:v>0.4767826</c:v>
                </c:pt>
                <c:pt idx="12074">
                  <c:v>0.47678739999999997</c:v>
                </c:pt>
                <c:pt idx="12075">
                  <c:v>0.47678720000000002</c:v>
                </c:pt>
                <c:pt idx="12076">
                  <c:v>0.47679670000000002</c:v>
                </c:pt>
                <c:pt idx="12077">
                  <c:v>0.476802</c:v>
                </c:pt>
                <c:pt idx="12078">
                  <c:v>0.47680739999999999</c:v>
                </c:pt>
                <c:pt idx="12079">
                  <c:v>0.47681259999999998</c:v>
                </c:pt>
                <c:pt idx="12080">
                  <c:v>0.47681839999999998</c:v>
                </c:pt>
                <c:pt idx="12081">
                  <c:v>0.47682380000000002</c:v>
                </c:pt>
                <c:pt idx="12082">
                  <c:v>0.47682989999999997</c:v>
                </c:pt>
                <c:pt idx="12083">
                  <c:v>0.47683639999999999</c:v>
                </c:pt>
                <c:pt idx="12084">
                  <c:v>0.47684280000000001</c:v>
                </c:pt>
                <c:pt idx="12085">
                  <c:v>0.47684880000000002</c:v>
                </c:pt>
                <c:pt idx="12086">
                  <c:v>0.47685549999999999</c:v>
                </c:pt>
                <c:pt idx="12087">
                  <c:v>0.47686230000000002</c:v>
                </c:pt>
                <c:pt idx="12088">
                  <c:v>0.47686899999999999</c:v>
                </c:pt>
                <c:pt idx="12089">
                  <c:v>0.47687600000000002</c:v>
                </c:pt>
                <c:pt idx="12090">
                  <c:v>0.47689999999999999</c:v>
                </c:pt>
                <c:pt idx="12091">
                  <c:v>0.47689039999999999</c:v>
                </c:pt>
                <c:pt idx="12092">
                  <c:v>0.47689749999999997</c:v>
                </c:pt>
                <c:pt idx="12093">
                  <c:v>0.47690500000000002</c:v>
                </c:pt>
                <c:pt idx="12094">
                  <c:v>0.47691230000000001</c:v>
                </c:pt>
                <c:pt idx="12095">
                  <c:v>0.4769197</c:v>
                </c:pt>
                <c:pt idx="12096">
                  <c:v>0.47693720000000001</c:v>
                </c:pt>
                <c:pt idx="12097">
                  <c:v>0.4769448</c:v>
                </c:pt>
                <c:pt idx="12098">
                  <c:v>0.47695219999999999</c:v>
                </c:pt>
                <c:pt idx="12099">
                  <c:v>0.47696719999999998</c:v>
                </c:pt>
                <c:pt idx="12100">
                  <c:v>0.47697580000000001</c:v>
                </c:pt>
                <c:pt idx="12101">
                  <c:v>0.47697590000000001</c:v>
                </c:pt>
                <c:pt idx="12102">
                  <c:v>0.47698390000000002</c:v>
                </c:pt>
                <c:pt idx="12103">
                  <c:v>0.47699170000000002</c:v>
                </c:pt>
                <c:pt idx="12104">
                  <c:v>0.47699979999999997</c:v>
                </c:pt>
                <c:pt idx="12105">
                  <c:v>0.47700799999999999</c:v>
                </c:pt>
                <c:pt idx="12106">
                  <c:v>0.47701640000000001</c:v>
                </c:pt>
                <c:pt idx="12107">
                  <c:v>0.47702430000000001</c:v>
                </c:pt>
                <c:pt idx="12108">
                  <c:v>0.47703250000000003</c:v>
                </c:pt>
                <c:pt idx="12109">
                  <c:v>0.47704099999999999</c:v>
                </c:pt>
                <c:pt idx="12110">
                  <c:v>0.47704920000000001</c:v>
                </c:pt>
                <c:pt idx="12111">
                  <c:v>0.47705819999999999</c:v>
                </c:pt>
                <c:pt idx="12112">
                  <c:v>0.47707650000000001</c:v>
                </c:pt>
                <c:pt idx="12113">
                  <c:v>0.47708539999999999</c:v>
                </c:pt>
                <c:pt idx="12114">
                  <c:v>0.47710330000000001</c:v>
                </c:pt>
                <c:pt idx="12115">
                  <c:v>0.47711199999999998</c:v>
                </c:pt>
                <c:pt idx="12116">
                  <c:v>0.47710279999999999</c:v>
                </c:pt>
                <c:pt idx="12117">
                  <c:v>0.47712159999999998</c:v>
                </c:pt>
                <c:pt idx="12118">
                  <c:v>0.47714099999999998</c:v>
                </c:pt>
                <c:pt idx="12119">
                  <c:v>0.4771512</c:v>
                </c:pt>
                <c:pt idx="12120">
                  <c:v>0.47716180000000002</c:v>
                </c:pt>
                <c:pt idx="12121">
                  <c:v>0.4771724</c:v>
                </c:pt>
                <c:pt idx="12122">
                  <c:v>0.47718290000000002</c:v>
                </c:pt>
                <c:pt idx="12123">
                  <c:v>0.47719339999999999</c:v>
                </c:pt>
                <c:pt idx="12124">
                  <c:v>0.47720449999999998</c:v>
                </c:pt>
                <c:pt idx="12125">
                  <c:v>0.47721540000000001</c:v>
                </c:pt>
                <c:pt idx="12126">
                  <c:v>0.47724640000000002</c:v>
                </c:pt>
                <c:pt idx="12127">
                  <c:v>0.47723789999999999</c:v>
                </c:pt>
                <c:pt idx="12128">
                  <c:v>0.477269</c:v>
                </c:pt>
                <c:pt idx="12129">
                  <c:v>0.4772806</c:v>
                </c:pt>
                <c:pt idx="12130">
                  <c:v>0.4772922</c:v>
                </c:pt>
                <c:pt idx="12131">
                  <c:v>0.47731659999999998</c:v>
                </c:pt>
                <c:pt idx="12132">
                  <c:v>0.47733759999999997</c:v>
                </c:pt>
                <c:pt idx="12133">
                  <c:v>0.47735040000000001</c:v>
                </c:pt>
                <c:pt idx="12134">
                  <c:v>0.47737639999999998</c:v>
                </c:pt>
                <c:pt idx="12135">
                  <c:v>0.47736790000000001</c:v>
                </c:pt>
                <c:pt idx="12136">
                  <c:v>0.4773811</c:v>
                </c:pt>
                <c:pt idx="12137">
                  <c:v>0.4774158</c:v>
                </c:pt>
                <c:pt idx="12138">
                  <c:v>0.47742960000000001</c:v>
                </c:pt>
                <c:pt idx="12139">
                  <c:v>0.47745120000000002</c:v>
                </c:pt>
                <c:pt idx="12140">
                  <c:v>0.47745650000000001</c:v>
                </c:pt>
                <c:pt idx="12141">
                  <c:v>0.47747800000000001</c:v>
                </c:pt>
                <c:pt idx="12142">
                  <c:v>0.4774834</c:v>
                </c:pt>
                <c:pt idx="12143">
                  <c:v>0.477497</c:v>
                </c:pt>
                <c:pt idx="12144">
                  <c:v>0.47751100000000002</c:v>
                </c:pt>
                <c:pt idx="12145">
                  <c:v>0.47752519999999998</c:v>
                </c:pt>
                <c:pt idx="12146">
                  <c:v>0.47753980000000001</c:v>
                </c:pt>
                <c:pt idx="12147">
                  <c:v>0.47758499999999998</c:v>
                </c:pt>
                <c:pt idx="12148">
                  <c:v>0.47759190000000001</c:v>
                </c:pt>
                <c:pt idx="12149">
                  <c:v>0.47760720000000001</c:v>
                </c:pt>
                <c:pt idx="12150">
                  <c:v>0.47762300000000002</c:v>
                </c:pt>
                <c:pt idx="12151">
                  <c:v>0.47763830000000002</c:v>
                </c:pt>
                <c:pt idx="12152">
                  <c:v>0.47765419999999997</c:v>
                </c:pt>
                <c:pt idx="12153">
                  <c:v>0.47767080000000001</c:v>
                </c:pt>
                <c:pt idx="12154">
                  <c:v>0.47768699999999997</c:v>
                </c:pt>
                <c:pt idx="12155">
                  <c:v>0.47772700000000001</c:v>
                </c:pt>
                <c:pt idx="12156">
                  <c:v>0.47773779999999999</c:v>
                </c:pt>
                <c:pt idx="12157">
                  <c:v>0.4777614</c:v>
                </c:pt>
                <c:pt idx="12158">
                  <c:v>0.47777819999999999</c:v>
                </c:pt>
                <c:pt idx="12159">
                  <c:v>0.47778910000000002</c:v>
                </c:pt>
                <c:pt idx="12160">
                  <c:v>0.47781299999999999</c:v>
                </c:pt>
                <c:pt idx="12161">
                  <c:v>0.47783019999999998</c:v>
                </c:pt>
                <c:pt idx="12162">
                  <c:v>0.47786459999999997</c:v>
                </c:pt>
                <c:pt idx="12163">
                  <c:v>0.47788900000000001</c:v>
                </c:pt>
                <c:pt idx="12164">
                  <c:v>0.4779002</c:v>
                </c:pt>
                <c:pt idx="12165">
                  <c:v>0.47791790000000001</c:v>
                </c:pt>
                <c:pt idx="12166">
                  <c:v>0.47793619999999998</c:v>
                </c:pt>
                <c:pt idx="12167">
                  <c:v>0.47797899999999999</c:v>
                </c:pt>
                <c:pt idx="12168">
                  <c:v>0.47797240000000002</c:v>
                </c:pt>
                <c:pt idx="12169">
                  <c:v>0.47801529999999998</c:v>
                </c:pt>
                <c:pt idx="12170">
                  <c:v>0.47803380000000001</c:v>
                </c:pt>
                <c:pt idx="12171">
                  <c:v>0.47802800000000001</c:v>
                </c:pt>
                <c:pt idx="12172">
                  <c:v>0.47807090000000002</c:v>
                </c:pt>
                <c:pt idx="12173">
                  <c:v>0.47808980000000001</c:v>
                </c:pt>
                <c:pt idx="12174">
                  <c:v>0.4781282</c:v>
                </c:pt>
                <c:pt idx="12175">
                  <c:v>0.47815370000000001</c:v>
                </c:pt>
                <c:pt idx="12176">
                  <c:v>0.4781666</c:v>
                </c:pt>
                <c:pt idx="12177">
                  <c:v>0.47816120000000001</c:v>
                </c:pt>
                <c:pt idx="12178">
                  <c:v>0.47820659999999998</c:v>
                </c:pt>
                <c:pt idx="12179">
                  <c:v>0.4782266</c:v>
                </c:pt>
                <c:pt idx="12180">
                  <c:v>0.47824660000000002</c:v>
                </c:pt>
                <c:pt idx="12181">
                  <c:v>0.4782671</c:v>
                </c:pt>
                <c:pt idx="12182">
                  <c:v>0.47828759999999998</c:v>
                </c:pt>
                <c:pt idx="12183">
                  <c:v>0.47833439999999999</c:v>
                </c:pt>
                <c:pt idx="12184">
                  <c:v>0.47835470000000002</c:v>
                </c:pt>
                <c:pt idx="12185">
                  <c:v>0.47837600000000002</c:v>
                </c:pt>
                <c:pt idx="12186">
                  <c:v>0.47839759999999998</c:v>
                </c:pt>
                <c:pt idx="12187">
                  <c:v>0.47841909999999999</c:v>
                </c:pt>
                <c:pt idx="12188">
                  <c:v>0.47844039999999999</c:v>
                </c:pt>
                <c:pt idx="12189">
                  <c:v>0.4784619</c:v>
                </c:pt>
                <c:pt idx="12190">
                  <c:v>0.47848350000000001</c:v>
                </c:pt>
                <c:pt idx="12191">
                  <c:v>0.47850490000000001</c:v>
                </c:pt>
                <c:pt idx="12192">
                  <c:v>0.47852660000000002</c:v>
                </c:pt>
                <c:pt idx="12193">
                  <c:v>0.47854839999999998</c:v>
                </c:pt>
                <c:pt idx="12194">
                  <c:v>0.47859770000000001</c:v>
                </c:pt>
                <c:pt idx="12195">
                  <c:v>0.47862090000000002</c:v>
                </c:pt>
                <c:pt idx="12196">
                  <c:v>0.47864370000000001</c:v>
                </c:pt>
                <c:pt idx="12197">
                  <c:v>0.4786667</c:v>
                </c:pt>
                <c:pt idx="12198">
                  <c:v>0.47868539999999998</c:v>
                </c:pt>
                <c:pt idx="12199">
                  <c:v>0.47870879999999999</c:v>
                </c:pt>
                <c:pt idx="12200">
                  <c:v>0.47875980000000001</c:v>
                </c:pt>
                <c:pt idx="12201">
                  <c:v>0.47875600000000001</c:v>
                </c:pt>
                <c:pt idx="12202">
                  <c:v>0.47880739999999999</c:v>
                </c:pt>
                <c:pt idx="12203">
                  <c:v>0.47882809999999998</c:v>
                </c:pt>
                <c:pt idx="12204">
                  <c:v>0.47885250000000001</c:v>
                </c:pt>
                <c:pt idx="12205">
                  <c:v>0.4788771</c:v>
                </c:pt>
                <c:pt idx="12206">
                  <c:v>0.47890179999999999</c:v>
                </c:pt>
                <c:pt idx="12207">
                  <c:v>0.47895500000000002</c:v>
                </c:pt>
                <c:pt idx="12208">
                  <c:v>0.47898059999999998</c:v>
                </c:pt>
                <c:pt idx="12209">
                  <c:v>0.47900350000000003</c:v>
                </c:pt>
                <c:pt idx="12210">
                  <c:v>0.4790296</c:v>
                </c:pt>
                <c:pt idx="12211">
                  <c:v>0.47905540000000002</c:v>
                </c:pt>
                <c:pt idx="12212">
                  <c:v>0.47908119999999998</c:v>
                </c:pt>
                <c:pt idx="12213">
                  <c:v>0.47913539999999999</c:v>
                </c:pt>
                <c:pt idx="12214">
                  <c:v>0.47916140000000002</c:v>
                </c:pt>
                <c:pt idx="12215">
                  <c:v>0.4791878</c:v>
                </c:pt>
                <c:pt idx="12216">
                  <c:v>0.47921439999999998</c:v>
                </c:pt>
                <c:pt idx="12217">
                  <c:v>0.47924070000000002</c:v>
                </c:pt>
                <c:pt idx="12218">
                  <c:v>0.47926760000000002</c:v>
                </c:pt>
                <c:pt idx="12219">
                  <c:v>0.47932590000000003</c:v>
                </c:pt>
                <c:pt idx="12220">
                  <c:v>0.47934840000000001</c:v>
                </c:pt>
                <c:pt idx="12221">
                  <c:v>0.47934739999999998</c:v>
                </c:pt>
                <c:pt idx="12222">
                  <c:v>0.47940310000000003</c:v>
                </c:pt>
                <c:pt idx="12223">
                  <c:v>0.47943239999999998</c:v>
                </c:pt>
                <c:pt idx="12224">
                  <c:v>0.4794602</c:v>
                </c:pt>
                <c:pt idx="12225">
                  <c:v>0.47948839999999998</c:v>
                </c:pt>
                <c:pt idx="12226">
                  <c:v>0.47951700000000003</c:v>
                </c:pt>
                <c:pt idx="12227">
                  <c:v>0.47954530000000001</c:v>
                </c:pt>
                <c:pt idx="12228">
                  <c:v>0.4796031</c:v>
                </c:pt>
                <c:pt idx="12229">
                  <c:v>0.47963220000000001</c:v>
                </c:pt>
                <c:pt idx="12230">
                  <c:v>0.47966140000000002</c:v>
                </c:pt>
                <c:pt idx="12231">
                  <c:v>0.47969099999999998</c:v>
                </c:pt>
                <c:pt idx="12232">
                  <c:v>0.47972029999999999</c:v>
                </c:pt>
                <c:pt idx="12233">
                  <c:v>0.4797496</c:v>
                </c:pt>
                <c:pt idx="12234">
                  <c:v>0.47977950000000003</c:v>
                </c:pt>
                <c:pt idx="12235">
                  <c:v>0.47980899999999999</c:v>
                </c:pt>
                <c:pt idx="12236">
                  <c:v>0.47983880000000001</c:v>
                </c:pt>
                <c:pt idx="12237">
                  <c:v>0.47989959999999998</c:v>
                </c:pt>
                <c:pt idx="12238">
                  <c:v>0.47993029999999998</c:v>
                </c:pt>
                <c:pt idx="12239">
                  <c:v>0.47996100000000003</c:v>
                </c:pt>
                <c:pt idx="12240">
                  <c:v>0.47999120000000001</c:v>
                </c:pt>
                <c:pt idx="12241">
                  <c:v>0.48002240000000002</c:v>
                </c:pt>
                <c:pt idx="12242">
                  <c:v>0.48008440000000002</c:v>
                </c:pt>
                <c:pt idx="12243">
                  <c:v>0.48011559999999998</c:v>
                </c:pt>
                <c:pt idx="12244">
                  <c:v>0.48014639999999997</c:v>
                </c:pt>
                <c:pt idx="12245">
                  <c:v>0.48017700000000002</c:v>
                </c:pt>
                <c:pt idx="12246">
                  <c:v>0.48020859999999999</c:v>
                </c:pt>
                <c:pt idx="12247">
                  <c:v>0.48023929999999998</c:v>
                </c:pt>
                <c:pt idx="12248">
                  <c:v>0.480271</c:v>
                </c:pt>
                <c:pt idx="12249">
                  <c:v>0.48033409999999999</c:v>
                </c:pt>
                <c:pt idx="12250">
                  <c:v>0.48036669999999998</c:v>
                </c:pt>
                <c:pt idx="12251">
                  <c:v>0.48039809999999999</c:v>
                </c:pt>
                <c:pt idx="12252">
                  <c:v>0.48043029999999998</c:v>
                </c:pt>
                <c:pt idx="12253">
                  <c:v>0.48046250000000001</c:v>
                </c:pt>
                <c:pt idx="12254">
                  <c:v>0.48049530000000001</c:v>
                </c:pt>
                <c:pt idx="12255">
                  <c:v>0.48055959999999998</c:v>
                </c:pt>
                <c:pt idx="12256">
                  <c:v>0.48059390000000002</c:v>
                </c:pt>
                <c:pt idx="12257">
                  <c:v>0.4806261</c:v>
                </c:pt>
                <c:pt idx="12258">
                  <c:v>0.48066160000000002</c:v>
                </c:pt>
                <c:pt idx="12259">
                  <c:v>0.48069519999999999</c:v>
                </c:pt>
                <c:pt idx="12260">
                  <c:v>0.48072959999999998</c:v>
                </c:pt>
                <c:pt idx="12261">
                  <c:v>0.48076400000000002</c:v>
                </c:pt>
                <c:pt idx="12262">
                  <c:v>0.48083100000000001</c:v>
                </c:pt>
                <c:pt idx="12263">
                  <c:v>0.48083320000000002</c:v>
                </c:pt>
                <c:pt idx="12264">
                  <c:v>0.48090339999999998</c:v>
                </c:pt>
                <c:pt idx="12265">
                  <c:v>0.48093839999999999</c:v>
                </c:pt>
                <c:pt idx="12266">
                  <c:v>0.48100619999999999</c:v>
                </c:pt>
                <c:pt idx="12267">
                  <c:v>0.48104160000000001</c:v>
                </c:pt>
                <c:pt idx="12268">
                  <c:v>0.48107759999999999</c:v>
                </c:pt>
                <c:pt idx="12269">
                  <c:v>0.48114679999999999</c:v>
                </c:pt>
                <c:pt idx="12270">
                  <c:v>0.48118339999999998</c:v>
                </c:pt>
                <c:pt idx="12271">
                  <c:v>0.48122039999999999</c:v>
                </c:pt>
                <c:pt idx="12272">
                  <c:v>0.4812574</c:v>
                </c:pt>
                <c:pt idx="12273">
                  <c:v>0.48129830000000001</c:v>
                </c:pt>
                <c:pt idx="12274">
                  <c:v>0.48136610000000002</c:v>
                </c:pt>
                <c:pt idx="12275">
                  <c:v>0.48140349999999998</c:v>
                </c:pt>
                <c:pt idx="12276">
                  <c:v>0.48144169999999997</c:v>
                </c:pt>
                <c:pt idx="12277">
                  <c:v>0.48148410000000003</c:v>
                </c:pt>
                <c:pt idx="12278">
                  <c:v>0.48151850000000002</c:v>
                </c:pt>
                <c:pt idx="12279">
                  <c:v>0.48159239999999998</c:v>
                </c:pt>
                <c:pt idx="12280">
                  <c:v>0.4816358</c:v>
                </c:pt>
                <c:pt idx="12281">
                  <c:v>0.48167500000000002</c:v>
                </c:pt>
                <c:pt idx="12282">
                  <c:v>0.48175059999999997</c:v>
                </c:pt>
                <c:pt idx="12283">
                  <c:v>0.4817902</c:v>
                </c:pt>
                <c:pt idx="12284">
                  <c:v>0.48183029999999999</c:v>
                </c:pt>
                <c:pt idx="12285">
                  <c:v>0.48187039999999998</c:v>
                </c:pt>
                <c:pt idx="12286">
                  <c:v>0.48191099999999998</c:v>
                </c:pt>
                <c:pt idx="12287">
                  <c:v>0.48198819999999998</c:v>
                </c:pt>
                <c:pt idx="12288">
                  <c:v>0.4820295</c:v>
                </c:pt>
                <c:pt idx="12289">
                  <c:v>0.48207030000000001</c:v>
                </c:pt>
                <c:pt idx="12290">
                  <c:v>0.48211720000000002</c:v>
                </c:pt>
                <c:pt idx="12291">
                  <c:v>0.48219590000000001</c:v>
                </c:pt>
                <c:pt idx="12292">
                  <c:v>0.48223310000000003</c:v>
                </c:pt>
                <c:pt idx="12293">
                  <c:v>0.48228120000000002</c:v>
                </c:pt>
                <c:pt idx="12294">
                  <c:v>0.48232399999999997</c:v>
                </c:pt>
                <c:pt idx="12295">
                  <c:v>0.48236109999999999</c:v>
                </c:pt>
                <c:pt idx="12296">
                  <c:v>0.48240359999999999</c:v>
                </c:pt>
                <c:pt idx="12297">
                  <c:v>0.48248360000000001</c:v>
                </c:pt>
                <c:pt idx="12298">
                  <c:v>0.48252669999999998</c:v>
                </c:pt>
                <c:pt idx="12299">
                  <c:v>0.48256929999999998</c:v>
                </c:pt>
                <c:pt idx="12300">
                  <c:v>0.48261169999999998</c:v>
                </c:pt>
                <c:pt idx="12301">
                  <c:v>0.48266019999999998</c:v>
                </c:pt>
                <c:pt idx="12302">
                  <c:v>0.48270380000000002</c:v>
                </c:pt>
                <c:pt idx="12303">
                  <c:v>0.4827476</c:v>
                </c:pt>
                <c:pt idx="12304">
                  <c:v>0.48279139999999998</c:v>
                </c:pt>
                <c:pt idx="12305">
                  <c:v>0.48283520000000002</c:v>
                </c:pt>
                <c:pt idx="12306">
                  <c:v>0.48287940000000001</c:v>
                </c:pt>
                <c:pt idx="12307">
                  <c:v>0.48296090000000003</c:v>
                </c:pt>
                <c:pt idx="12308">
                  <c:v>0.48296820000000001</c:v>
                </c:pt>
                <c:pt idx="12309">
                  <c:v>0.48301280000000002</c:v>
                </c:pt>
                <c:pt idx="12310">
                  <c:v>0.48309570000000002</c:v>
                </c:pt>
                <c:pt idx="12311">
                  <c:v>0.48314059999999998</c:v>
                </c:pt>
                <c:pt idx="12312">
                  <c:v>0.48322359999999998</c:v>
                </c:pt>
                <c:pt idx="12313">
                  <c:v>0.4832766</c:v>
                </c:pt>
                <c:pt idx="12314">
                  <c:v>0.48332219999999998</c:v>
                </c:pt>
                <c:pt idx="12315">
                  <c:v>0.48336879999999999</c:v>
                </c:pt>
                <c:pt idx="12316">
                  <c:v>0.4834618</c:v>
                </c:pt>
                <c:pt idx="12317">
                  <c:v>0.4835082</c:v>
                </c:pt>
                <c:pt idx="12318">
                  <c:v>0.48355500000000001</c:v>
                </c:pt>
                <c:pt idx="12319">
                  <c:v>0.48360189999999997</c:v>
                </c:pt>
                <c:pt idx="12320">
                  <c:v>0.48367959999999999</c:v>
                </c:pt>
                <c:pt idx="12321">
                  <c:v>0.48373559999999999</c:v>
                </c:pt>
                <c:pt idx="12322">
                  <c:v>0.48378330000000003</c:v>
                </c:pt>
                <c:pt idx="12323">
                  <c:v>0.48383090000000001</c:v>
                </c:pt>
                <c:pt idx="12324">
                  <c:v>0.48387849999999999</c:v>
                </c:pt>
                <c:pt idx="12325">
                  <c:v>0.48396539999999999</c:v>
                </c:pt>
                <c:pt idx="12326">
                  <c:v>0.48401339999999998</c:v>
                </c:pt>
                <c:pt idx="12327">
                  <c:v>0.48406159999999998</c:v>
                </c:pt>
                <c:pt idx="12328">
                  <c:v>0.48410979999999998</c:v>
                </c:pt>
                <c:pt idx="12329">
                  <c:v>0.48415819999999998</c:v>
                </c:pt>
                <c:pt idx="12330">
                  <c:v>0.48420679999999999</c:v>
                </c:pt>
                <c:pt idx="12331">
                  <c:v>0.48425509999999999</c:v>
                </c:pt>
                <c:pt idx="12332">
                  <c:v>0.48430329999999999</c:v>
                </c:pt>
                <c:pt idx="12333">
                  <c:v>0.4843906</c:v>
                </c:pt>
                <c:pt idx="12334">
                  <c:v>0.4844</c:v>
                </c:pt>
                <c:pt idx="12335">
                  <c:v>0.48448790000000003</c:v>
                </c:pt>
                <c:pt idx="12336">
                  <c:v>0.48453610000000003</c:v>
                </c:pt>
                <c:pt idx="12337">
                  <c:v>0.48458479999999998</c:v>
                </c:pt>
                <c:pt idx="12338">
                  <c:v>0.48463349999999999</c:v>
                </c:pt>
                <c:pt idx="12339">
                  <c:v>0.48468280000000002</c:v>
                </c:pt>
                <c:pt idx="12340">
                  <c:v>0.48473169999999999</c:v>
                </c:pt>
                <c:pt idx="12341">
                  <c:v>0.48478120000000002</c:v>
                </c:pt>
                <c:pt idx="12342">
                  <c:v>0.48483080000000001</c:v>
                </c:pt>
                <c:pt idx="12343">
                  <c:v>0.48491970000000001</c:v>
                </c:pt>
                <c:pt idx="12344">
                  <c:v>0.4849697</c:v>
                </c:pt>
                <c:pt idx="12345">
                  <c:v>0.4850197</c:v>
                </c:pt>
                <c:pt idx="12346">
                  <c:v>0.4850699</c:v>
                </c:pt>
                <c:pt idx="12347">
                  <c:v>0.48511969999999999</c:v>
                </c:pt>
                <c:pt idx="12348">
                  <c:v>0.48516979999999998</c:v>
                </c:pt>
                <c:pt idx="12349">
                  <c:v>0.48521979999999998</c:v>
                </c:pt>
                <c:pt idx="12350">
                  <c:v>0.48528100000000002</c:v>
                </c:pt>
                <c:pt idx="12351">
                  <c:v>0.48537180000000002</c:v>
                </c:pt>
                <c:pt idx="12352">
                  <c:v>0.4854231</c:v>
                </c:pt>
                <c:pt idx="12353">
                  <c:v>0.48547459999999998</c:v>
                </c:pt>
                <c:pt idx="12354">
                  <c:v>0.48552620000000002</c:v>
                </c:pt>
                <c:pt idx="12355">
                  <c:v>0.48561860000000001</c:v>
                </c:pt>
                <c:pt idx="12356">
                  <c:v>0.4856704</c:v>
                </c:pt>
                <c:pt idx="12357">
                  <c:v>0.4857226</c:v>
                </c:pt>
                <c:pt idx="12358">
                  <c:v>0.48581560000000001</c:v>
                </c:pt>
                <c:pt idx="12359">
                  <c:v>0.48586760000000001</c:v>
                </c:pt>
                <c:pt idx="12360">
                  <c:v>0.48592000000000002</c:v>
                </c:pt>
                <c:pt idx="12361">
                  <c:v>0.48597259999999998</c:v>
                </c:pt>
                <c:pt idx="12362">
                  <c:v>0.48606640000000001</c:v>
                </c:pt>
                <c:pt idx="12363">
                  <c:v>0.48611939999999998</c:v>
                </c:pt>
                <c:pt idx="12364">
                  <c:v>0.48617260000000001</c:v>
                </c:pt>
                <c:pt idx="12365">
                  <c:v>0.48622559999999998</c:v>
                </c:pt>
                <c:pt idx="12366">
                  <c:v>0.48627900000000002</c:v>
                </c:pt>
                <c:pt idx="12367">
                  <c:v>0.48637419999999998</c:v>
                </c:pt>
                <c:pt idx="12368">
                  <c:v>0.48642760000000002</c:v>
                </c:pt>
                <c:pt idx="12369">
                  <c:v>0.48648150000000001</c:v>
                </c:pt>
                <c:pt idx="12370">
                  <c:v>0.48657820000000002</c:v>
                </c:pt>
                <c:pt idx="12371">
                  <c:v>0.48663240000000002</c:v>
                </c:pt>
                <c:pt idx="12372">
                  <c:v>0.48668699999999998</c:v>
                </c:pt>
                <c:pt idx="12373">
                  <c:v>0.4867416</c:v>
                </c:pt>
                <c:pt idx="12374">
                  <c:v>0.48679650000000002</c:v>
                </c:pt>
                <c:pt idx="12375">
                  <c:v>0.48690689999999998</c:v>
                </c:pt>
                <c:pt idx="12376">
                  <c:v>0.48694939999999998</c:v>
                </c:pt>
                <c:pt idx="12377">
                  <c:v>0.48700520000000003</c:v>
                </c:pt>
                <c:pt idx="12378">
                  <c:v>0.48706139999999998</c:v>
                </c:pt>
                <c:pt idx="12379">
                  <c:v>0.48711710000000003</c:v>
                </c:pt>
                <c:pt idx="12380">
                  <c:v>0.48717280000000002</c:v>
                </c:pt>
                <c:pt idx="12381">
                  <c:v>0.48728519999999997</c:v>
                </c:pt>
                <c:pt idx="12382">
                  <c:v>0.48732900000000001</c:v>
                </c:pt>
                <c:pt idx="12383">
                  <c:v>0.48738530000000002</c:v>
                </c:pt>
                <c:pt idx="12384">
                  <c:v>0.48745460000000002</c:v>
                </c:pt>
                <c:pt idx="12385">
                  <c:v>0.4874985</c:v>
                </c:pt>
                <c:pt idx="12386">
                  <c:v>0.48756880000000002</c:v>
                </c:pt>
                <c:pt idx="12387">
                  <c:v>0.48767050000000001</c:v>
                </c:pt>
                <c:pt idx="12388">
                  <c:v>0.48772870000000002</c:v>
                </c:pt>
                <c:pt idx="12389">
                  <c:v>0.48783120000000002</c:v>
                </c:pt>
                <c:pt idx="12390">
                  <c:v>0.48788939999999997</c:v>
                </c:pt>
                <c:pt idx="12391">
                  <c:v>0.4879482</c:v>
                </c:pt>
                <c:pt idx="12392">
                  <c:v>0.48800700000000002</c:v>
                </c:pt>
                <c:pt idx="12393">
                  <c:v>0.48811130000000003</c:v>
                </c:pt>
                <c:pt idx="12394">
                  <c:v>0.4881703</c:v>
                </c:pt>
                <c:pt idx="12395">
                  <c:v>0.48823030000000001</c:v>
                </c:pt>
                <c:pt idx="12396">
                  <c:v>0.48835139999999999</c:v>
                </c:pt>
                <c:pt idx="12397">
                  <c:v>0.48839700000000003</c:v>
                </c:pt>
                <c:pt idx="12398">
                  <c:v>0.48845830000000001</c:v>
                </c:pt>
                <c:pt idx="12399">
                  <c:v>0.48852000000000001</c:v>
                </c:pt>
                <c:pt idx="12400">
                  <c:v>0.48858089999999998</c:v>
                </c:pt>
                <c:pt idx="12401">
                  <c:v>0.48864190000000002</c:v>
                </c:pt>
                <c:pt idx="12402">
                  <c:v>0.4887493</c:v>
                </c:pt>
                <c:pt idx="12403">
                  <c:v>0.4888266</c:v>
                </c:pt>
                <c:pt idx="12404">
                  <c:v>0.48888900000000002</c:v>
                </c:pt>
                <c:pt idx="12405">
                  <c:v>0.48893599999999998</c:v>
                </c:pt>
                <c:pt idx="12406">
                  <c:v>0.48904540000000002</c:v>
                </c:pt>
                <c:pt idx="12407">
                  <c:v>0.48912440000000001</c:v>
                </c:pt>
                <c:pt idx="12408">
                  <c:v>0.48923440000000001</c:v>
                </c:pt>
                <c:pt idx="12409">
                  <c:v>0.48929879999999998</c:v>
                </c:pt>
                <c:pt idx="12410">
                  <c:v>0.48936249999999998</c:v>
                </c:pt>
                <c:pt idx="12411">
                  <c:v>0.489427</c:v>
                </c:pt>
                <c:pt idx="12412">
                  <c:v>0.48947459999999998</c:v>
                </c:pt>
                <c:pt idx="12413">
                  <c:v>0.4895563</c:v>
                </c:pt>
                <c:pt idx="12414">
                  <c:v>0.48966880000000002</c:v>
                </c:pt>
                <c:pt idx="12415">
                  <c:v>0.48973410000000001</c:v>
                </c:pt>
                <c:pt idx="12416">
                  <c:v>0.48979929999999999</c:v>
                </c:pt>
                <c:pt idx="12417">
                  <c:v>0.48991309999999999</c:v>
                </c:pt>
                <c:pt idx="12418">
                  <c:v>0.48997869999999999</c:v>
                </c:pt>
                <c:pt idx="12419">
                  <c:v>0.4900446</c:v>
                </c:pt>
                <c:pt idx="12420">
                  <c:v>0.49011080000000001</c:v>
                </c:pt>
                <c:pt idx="12421">
                  <c:v>0.49017719999999998</c:v>
                </c:pt>
                <c:pt idx="12422">
                  <c:v>0.49024319999999999</c:v>
                </c:pt>
                <c:pt idx="12423">
                  <c:v>0.49035830000000002</c:v>
                </c:pt>
                <c:pt idx="12424">
                  <c:v>0.49044330000000003</c:v>
                </c:pt>
                <c:pt idx="12425">
                  <c:v>0.49049219999999999</c:v>
                </c:pt>
                <c:pt idx="12426">
                  <c:v>0.4905776</c:v>
                </c:pt>
                <c:pt idx="12427">
                  <c:v>0.490645</c:v>
                </c:pt>
                <c:pt idx="12428">
                  <c:v>0.49076180000000003</c:v>
                </c:pt>
                <c:pt idx="12429">
                  <c:v>0.4908305</c:v>
                </c:pt>
                <c:pt idx="12430">
                  <c:v>0.49089890000000003</c:v>
                </c:pt>
                <c:pt idx="12431">
                  <c:v>0.49101709999999998</c:v>
                </c:pt>
                <c:pt idx="12432">
                  <c:v>0.49103599999999997</c:v>
                </c:pt>
                <c:pt idx="12433">
                  <c:v>0.4911547</c:v>
                </c:pt>
                <c:pt idx="12434">
                  <c:v>0.49122399999999999</c:v>
                </c:pt>
                <c:pt idx="12435">
                  <c:v>0.49134349999999999</c:v>
                </c:pt>
                <c:pt idx="12436">
                  <c:v>0.49141309999999999</c:v>
                </c:pt>
                <c:pt idx="12437">
                  <c:v>0.49153289999999999</c:v>
                </c:pt>
                <c:pt idx="12438">
                  <c:v>0.49160359999999997</c:v>
                </c:pt>
                <c:pt idx="12439">
                  <c:v>0.49174440000000003</c:v>
                </c:pt>
                <c:pt idx="12440">
                  <c:v>0.49179499999999998</c:v>
                </c:pt>
                <c:pt idx="12441">
                  <c:v>0.49186580000000002</c:v>
                </c:pt>
                <c:pt idx="12442">
                  <c:v>0.4919365</c:v>
                </c:pt>
                <c:pt idx="12443">
                  <c:v>0.4920078</c:v>
                </c:pt>
                <c:pt idx="12444">
                  <c:v>0.49209960000000003</c:v>
                </c:pt>
                <c:pt idx="12445">
                  <c:v>0.49217119999999998</c:v>
                </c:pt>
                <c:pt idx="12446">
                  <c:v>0.4922936</c:v>
                </c:pt>
                <c:pt idx="12447">
                  <c:v>0.49234499999999998</c:v>
                </c:pt>
                <c:pt idx="12448">
                  <c:v>0.49243680000000001</c:v>
                </c:pt>
                <c:pt idx="12449">
                  <c:v>0.49250899999999997</c:v>
                </c:pt>
                <c:pt idx="12450">
                  <c:v>0.49263299999999999</c:v>
                </c:pt>
                <c:pt idx="12451">
                  <c:v>0.49270570000000002</c:v>
                </c:pt>
                <c:pt idx="12452">
                  <c:v>0.49277840000000001</c:v>
                </c:pt>
                <c:pt idx="12453">
                  <c:v>0.49285129999999999</c:v>
                </c:pt>
                <c:pt idx="12454">
                  <c:v>0.49292469999999999</c:v>
                </c:pt>
                <c:pt idx="12455">
                  <c:v>0.49304979999999998</c:v>
                </c:pt>
                <c:pt idx="12456">
                  <c:v>0.49312440000000002</c:v>
                </c:pt>
                <c:pt idx="12457">
                  <c:v>0.49319859999999999</c:v>
                </c:pt>
                <c:pt idx="12458">
                  <c:v>0.49332619999999999</c:v>
                </c:pt>
                <c:pt idx="12459">
                  <c:v>0.49340149999999999</c:v>
                </c:pt>
                <c:pt idx="12460">
                  <c:v>0.49347649999999998</c:v>
                </c:pt>
                <c:pt idx="12461">
                  <c:v>0.49362660000000003</c:v>
                </c:pt>
                <c:pt idx="12462">
                  <c:v>0.49370219999999998</c:v>
                </c:pt>
                <c:pt idx="12463">
                  <c:v>0.49375530000000001</c:v>
                </c:pt>
                <c:pt idx="12464">
                  <c:v>0.49390719999999999</c:v>
                </c:pt>
                <c:pt idx="12465">
                  <c:v>0.49396050000000002</c:v>
                </c:pt>
                <c:pt idx="12466">
                  <c:v>0.49403760000000002</c:v>
                </c:pt>
                <c:pt idx="12467">
                  <c:v>0.49416759999999998</c:v>
                </c:pt>
                <c:pt idx="12468">
                  <c:v>0.49426880000000001</c:v>
                </c:pt>
                <c:pt idx="12469">
                  <c:v>0.49440040000000002</c:v>
                </c:pt>
                <c:pt idx="12470">
                  <c:v>0.49447859999999999</c:v>
                </c:pt>
                <c:pt idx="12471">
                  <c:v>0.49455719999999997</c:v>
                </c:pt>
                <c:pt idx="12472">
                  <c:v>0.49463620000000003</c:v>
                </c:pt>
                <c:pt idx="12473">
                  <c:v>0.49476989999999998</c:v>
                </c:pt>
                <c:pt idx="12474">
                  <c:v>0.49482480000000001</c:v>
                </c:pt>
                <c:pt idx="12475">
                  <c:v>0.49490309999999998</c:v>
                </c:pt>
                <c:pt idx="12476">
                  <c:v>0.49498239999999999</c:v>
                </c:pt>
                <c:pt idx="12477">
                  <c:v>0.49506099999999997</c:v>
                </c:pt>
                <c:pt idx="12478">
                  <c:v>0.49513970000000002</c:v>
                </c:pt>
                <c:pt idx="12479">
                  <c:v>0.49527310000000002</c:v>
                </c:pt>
                <c:pt idx="12480">
                  <c:v>0.49535259999999998</c:v>
                </c:pt>
                <c:pt idx="12481">
                  <c:v>0.49543219999999999</c:v>
                </c:pt>
                <c:pt idx="12482">
                  <c:v>0.49559239999999999</c:v>
                </c:pt>
                <c:pt idx="12483">
                  <c:v>0.49564780000000003</c:v>
                </c:pt>
                <c:pt idx="12484">
                  <c:v>0.4957278</c:v>
                </c:pt>
                <c:pt idx="12485">
                  <c:v>0.49580800000000003</c:v>
                </c:pt>
                <c:pt idx="12486">
                  <c:v>0.4958882</c:v>
                </c:pt>
                <c:pt idx="12487">
                  <c:v>0.49596869999999998</c:v>
                </c:pt>
                <c:pt idx="12488">
                  <c:v>0.49610500000000002</c:v>
                </c:pt>
                <c:pt idx="12489">
                  <c:v>0.49621199999999999</c:v>
                </c:pt>
                <c:pt idx="12490">
                  <c:v>0.49635000000000001</c:v>
                </c:pt>
                <c:pt idx="12491">
                  <c:v>0.4964324</c:v>
                </c:pt>
                <c:pt idx="12492">
                  <c:v>0.49651410000000001</c:v>
                </c:pt>
                <c:pt idx="12493">
                  <c:v>0.49659700000000001</c:v>
                </c:pt>
                <c:pt idx="12494">
                  <c:v>0.49668000000000001</c:v>
                </c:pt>
                <c:pt idx="12495">
                  <c:v>0.49681969999999998</c:v>
                </c:pt>
                <c:pt idx="12496">
                  <c:v>0.49690329999999999</c:v>
                </c:pt>
                <c:pt idx="12497">
                  <c:v>0.49696040000000002</c:v>
                </c:pt>
                <c:pt idx="12498">
                  <c:v>0.49704409999999999</c:v>
                </c:pt>
                <c:pt idx="12499">
                  <c:v>0.49712800000000001</c:v>
                </c:pt>
                <c:pt idx="12500">
                  <c:v>0.49726870000000001</c:v>
                </c:pt>
                <c:pt idx="12501">
                  <c:v>0.49729570000000001</c:v>
                </c:pt>
                <c:pt idx="12502">
                  <c:v>0.49743700000000002</c:v>
                </c:pt>
                <c:pt idx="12503">
                  <c:v>0.4975212</c:v>
                </c:pt>
                <c:pt idx="12504">
                  <c:v>0.4976062</c:v>
                </c:pt>
                <c:pt idx="12505">
                  <c:v>0.49769079999999999</c:v>
                </c:pt>
                <c:pt idx="12506">
                  <c:v>0.49783319999999998</c:v>
                </c:pt>
                <c:pt idx="12507">
                  <c:v>0.497919</c:v>
                </c:pt>
                <c:pt idx="12508">
                  <c:v>0.49800480000000003</c:v>
                </c:pt>
                <c:pt idx="12509">
                  <c:v>0.49809029999999999</c:v>
                </c:pt>
                <c:pt idx="12510">
                  <c:v>0.49823460000000003</c:v>
                </c:pt>
                <c:pt idx="12511">
                  <c:v>0.49832080000000001</c:v>
                </c:pt>
                <c:pt idx="12512">
                  <c:v>0.49840699999999999</c:v>
                </c:pt>
                <c:pt idx="12513">
                  <c:v>0.49855159999999998</c:v>
                </c:pt>
                <c:pt idx="12514">
                  <c:v>0.498639</c:v>
                </c:pt>
                <c:pt idx="12515">
                  <c:v>0.49872620000000001</c:v>
                </c:pt>
                <c:pt idx="12516">
                  <c:v>0.49887219999999999</c:v>
                </c:pt>
                <c:pt idx="12517">
                  <c:v>0.49895919999999999</c:v>
                </c:pt>
                <c:pt idx="12518">
                  <c:v>0.49904690000000002</c:v>
                </c:pt>
                <c:pt idx="12519">
                  <c:v>0.49919400000000003</c:v>
                </c:pt>
                <c:pt idx="12520">
                  <c:v>0.49928169999999999</c:v>
                </c:pt>
                <c:pt idx="12521">
                  <c:v>0.49936950000000002</c:v>
                </c:pt>
                <c:pt idx="12522">
                  <c:v>0.49951689999999999</c:v>
                </c:pt>
                <c:pt idx="12523">
                  <c:v>0.49960589999999999</c:v>
                </c:pt>
                <c:pt idx="12524">
                  <c:v>0.49966579999999999</c:v>
                </c:pt>
                <c:pt idx="12525">
                  <c:v>0.49975409999999998</c:v>
                </c:pt>
                <c:pt idx="12526">
                  <c:v>0.49984299999999998</c:v>
                </c:pt>
                <c:pt idx="12527">
                  <c:v>0.4999922</c:v>
                </c:pt>
                <c:pt idx="12528">
                  <c:v>0.50008090000000005</c:v>
                </c:pt>
                <c:pt idx="12529">
                  <c:v>0.5001698</c:v>
                </c:pt>
                <c:pt idx="12530">
                  <c:v>0.50022979999999995</c:v>
                </c:pt>
                <c:pt idx="12531">
                  <c:v>0.50034719999999999</c:v>
                </c:pt>
                <c:pt idx="12532">
                  <c:v>0.50043649999999995</c:v>
                </c:pt>
                <c:pt idx="12533">
                  <c:v>0.50058599999999998</c:v>
                </c:pt>
                <c:pt idx="12534">
                  <c:v>0.50067569999999995</c:v>
                </c:pt>
                <c:pt idx="12535">
                  <c:v>0.50082610000000005</c:v>
                </c:pt>
                <c:pt idx="12536">
                  <c:v>0.50091669999999999</c:v>
                </c:pt>
                <c:pt idx="12537">
                  <c:v>0.50106839999999997</c:v>
                </c:pt>
                <c:pt idx="12538">
                  <c:v>0.50115940000000003</c:v>
                </c:pt>
                <c:pt idx="12539">
                  <c:v>0.501251</c:v>
                </c:pt>
                <c:pt idx="12540">
                  <c:v>0.50134250000000002</c:v>
                </c:pt>
                <c:pt idx="12541">
                  <c:v>0.50149560000000004</c:v>
                </c:pt>
                <c:pt idx="12542">
                  <c:v>0.50158709999999995</c:v>
                </c:pt>
                <c:pt idx="12543">
                  <c:v>0.50167899999999999</c:v>
                </c:pt>
                <c:pt idx="12544">
                  <c:v>0.50183290000000003</c:v>
                </c:pt>
                <c:pt idx="12545">
                  <c:v>0.50201879999999999</c:v>
                </c:pt>
                <c:pt idx="12546">
                  <c:v>0.50204970000000004</c:v>
                </c:pt>
                <c:pt idx="12547">
                  <c:v>0.5021428</c:v>
                </c:pt>
                <c:pt idx="12548">
                  <c:v>0.50229829999999998</c:v>
                </c:pt>
                <c:pt idx="12549">
                  <c:v>0.50239259999999997</c:v>
                </c:pt>
                <c:pt idx="12550">
                  <c:v>0.50254940000000003</c:v>
                </c:pt>
                <c:pt idx="12551">
                  <c:v>0.50261259999999996</c:v>
                </c:pt>
                <c:pt idx="12552">
                  <c:v>0.50273880000000004</c:v>
                </c:pt>
                <c:pt idx="12553">
                  <c:v>0.50289689999999998</c:v>
                </c:pt>
                <c:pt idx="12554">
                  <c:v>0.50299210000000005</c:v>
                </c:pt>
                <c:pt idx="12555">
                  <c:v>0.50308770000000003</c:v>
                </c:pt>
                <c:pt idx="12556">
                  <c:v>0.50315129999999997</c:v>
                </c:pt>
                <c:pt idx="12557">
                  <c:v>0.50331090000000001</c:v>
                </c:pt>
                <c:pt idx="12558">
                  <c:v>0.50343890000000002</c:v>
                </c:pt>
                <c:pt idx="12559">
                  <c:v>0.50359920000000002</c:v>
                </c:pt>
                <c:pt idx="12560">
                  <c:v>0.50366299999999997</c:v>
                </c:pt>
                <c:pt idx="12561">
                  <c:v>0.50375959999999997</c:v>
                </c:pt>
                <c:pt idx="12562">
                  <c:v>0.50385659999999999</c:v>
                </c:pt>
                <c:pt idx="12563">
                  <c:v>0.50395319999999999</c:v>
                </c:pt>
                <c:pt idx="12564">
                  <c:v>0.50411419999999996</c:v>
                </c:pt>
                <c:pt idx="12565">
                  <c:v>0.50417829999999997</c:v>
                </c:pt>
                <c:pt idx="12566">
                  <c:v>0.50430779999999997</c:v>
                </c:pt>
                <c:pt idx="12567">
                  <c:v>0.50437259999999995</c:v>
                </c:pt>
                <c:pt idx="12568">
                  <c:v>0.5044691</c:v>
                </c:pt>
                <c:pt idx="12569">
                  <c:v>0.50466390000000005</c:v>
                </c:pt>
                <c:pt idx="12570">
                  <c:v>0.50476169999999998</c:v>
                </c:pt>
                <c:pt idx="12571">
                  <c:v>0.5048918</c:v>
                </c:pt>
                <c:pt idx="12572">
                  <c:v>0.50492459999999995</c:v>
                </c:pt>
                <c:pt idx="12573">
                  <c:v>0.50508699999999995</c:v>
                </c:pt>
                <c:pt idx="12574">
                  <c:v>0.50518470000000004</c:v>
                </c:pt>
                <c:pt idx="12575">
                  <c:v>0.50528300000000004</c:v>
                </c:pt>
                <c:pt idx="12576">
                  <c:v>0.50544679999999997</c:v>
                </c:pt>
                <c:pt idx="12577">
                  <c:v>0.50557969999999997</c:v>
                </c:pt>
                <c:pt idx="12578">
                  <c:v>0.50567890000000004</c:v>
                </c:pt>
                <c:pt idx="12579">
                  <c:v>0.5057779</c:v>
                </c:pt>
                <c:pt idx="12580">
                  <c:v>0.50587720000000003</c:v>
                </c:pt>
                <c:pt idx="12581">
                  <c:v>0.50604159999999998</c:v>
                </c:pt>
                <c:pt idx="12582">
                  <c:v>0.50614139999999996</c:v>
                </c:pt>
                <c:pt idx="12583">
                  <c:v>0.50624150000000001</c:v>
                </c:pt>
                <c:pt idx="12584">
                  <c:v>0.50640669999999999</c:v>
                </c:pt>
                <c:pt idx="12585">
                  <c:v>0.50650709999999999</c:v>
                </c:pt>
                <c:pt idx="12586">
                  <c:v>0.50660780000000005</c:v>
                </c:pt>
                <c:pt idx="12587">
                  <c:v>0.50677459999999996</c:v>
                </c:pt>
                <c:pt idx="12588">
                  <c:v>0.50687559999999998</c:v>
                </c:pt>
                <c:pt idx="12589">
                  <c:v>0.5069766</c:v>
                </c:pt>
                <c:pt idx="12590">
                  <c:v>0.50714400000000004</c:v>
                </c:pt>
                <c:pt idx="12591">
                  <c:v>0.50724429999999998</c:v>
                </c:pt>
                <c:pt idx="12592">
                  <c:v>0.50734639999999998</c:v>
                </c:pt>
                <c:pt idx="12593">
                  <c:v>0.50751559999999996</c:v>
                </c:pt>
                <c:pt idx="12594">
                  <c:v>0.50761869999999998</c:v>
                </c:pt>
                <c:pt idx="12595">
                  <c:v>0.50778840000000003</c:v>
                </c:pt>
                <c:pt idx="12596">
                  <c:v>0.50792899999999996</c:v>
                </c:pt>
                <c:pt idx="12597">
                  <c:v>0.50803279999999995</c:v>
                </c:pt>
                <c:pt idx="12598">
                  <c:v>0.50809979999999999</c:v>
                </c:pt>
                <c:pt idx="12599">
                  <c:v>0.50820399999999999</c:v>
                </c:pt>
                <c:pt idx="12600">
                  <c:v>0.508413</c:v>
                </c:pt>
                <c:pt idx="12601">
                  <c:v>0.50851829999999998</c:v>
                </c:pt>
                <c:pt idx="12602">
                  <c:v>0.50869120000000001</c:v>
                </c:pt>
                <c:pt idx="12603">
                  <c:v>0.50879660000000004</c:v>
                </c:pt>
                <c:pt idx="12604">
                  <c:v>0.50886399999999998</c:v>
                </c:pt>
                <c:pt idx="12605">
                  <c:v>0.50896980000000003</c:v>
                </c:pt>
                <c:pt idx="12606">
                  <c:v>0.50907559999999996</c:v>
                </c:pt>
                <c:pt idx="12607">
                  <c:v>0.50918160000000001</c:v>
                </c:pt>
                <c:pt idx="12608">
                  <c:v>0.50928819999999997</c:v>
                </c:pt>
                <c:pt idx="12609">
                  <c:v>0.50953099999999996</c:v>
                </c:pt>
                <c:pt idx="12610">
                  <c:v>0.50963780000000003</c:v>
                </c:pt>
                <c:pt idx="12611">
                  <c:v>0.50974489999999995</c:v>
                </c:pt>
                <c:pt idx="12612">
                  <c:v>0.50985190000000002</c:v>
                </c:pt>
                <c:pt idx="12613">
                  <c:v>0.51002789999999998</c:v>
                </c:pt>
                <c:pt idx="12614">
                  <c:v>0.51013560000000002</c:v>
                </c:pt>
                <c:pt idx="12615">
                  <c:v>0.51024340000000001</c:v>
                </c:pt>
                <c:pt idx="12616">
                  <c:v>0.51042050000000005</c:v>
                </c:pt>
                <c:pt idx="12617">
                  <c:v>0.51059900000000003</c:v>
                </c:pt>
                <c:pt idx="12618">
                  <c:v>0.51066889999999998</c:v>
                </c:pt>
                <c:pt idx="12619">
                  <c:v>0.51081719999999997</c:v>
                </c:pt>
                <c:pt idx="12620">
                  <c:v>0.51099680000000003</c:v>
                </c:pt>
                <c:pt idx="12621">
                  <c:v>0.51106739999999995</c:v>
                </c:pt>
                <c:pt idx="12622">
                  <c:v>0.51117729999999995</c:v>
                </c:pt>
                <c:pt idx="12623">
                  <c:v>0.51135739999999996</c:v>
                </c:pt>
                <c:pt idx="12624">
                  <c:v>0.51139699999999999</c:v>
                </c:pt>
                <c:pt idx="12625">
                  <c:v>0.51157699999999995</c:v>
                </c:pt>
                <c:pt idx="12626">
                  <c:v>0.51168769999999997</c:v>
                </c:pt>
                <c:pt idx="12627">
                  <c:v>0.511799</c:v>
                </c:pt>
                <c:pt idx="12628">
                  <c:v>0.51198060000000001</c:v>
                </c:pt>
                <c:pt idx="12629">
                  <c:v>0.51209119999999997</c:v>
                </c:pt>
                <c:pt idx="12630">
                  <c:v>0.51223410000000003</c:v>
                </c:pt>
                <c:pt idx="12631">
                  <c:v>0.51238329999999999</c:v>
                </c:pt>
                <c:pt idx="12632">
                  <c:v>0.51249440000000002</c:v>
                </c:pt>
                <c:pt idx="12633">
                  <c:v>0.51267720000000006</c:v>
                </c:pt>
                <c:pt idx="12634">
                  <c:v>0.51271789999999995</c:v>
                </c:pt>
                <c:pt idx="12635">
                  <c:v>0.51290139999999995</c:v>
                </c:pt>
                <c:pt idx="12636">
                  <c:v>0.51301319999999995</c:v>
                </c:pt>
                <c:pt idx="12637">
                  <c:v>0.51312579999999997</c:v>
                </c:pt>
                <c:pt idx="12638">
                  <c:v>0.51330940000000003</c:v>
                </c:pt>
                <c:pt idx="12639">
                  <c:v>0.5133508</c:v>
                </c:pt>
                <c:pt idx="12640">
                  <c:v>0.51353479999999996</c:v>
                </c:pt>
                <c:pt idx="12641">
                  <c:v>0.51371940000000005</c:v>
                </c:pt>
                <c:pt idx="12642">
                  <c:v>0.51383319999999999</c:v>
                </c:pt>
                <c:pt idx="12643">
                  <c:v>0.51401920000000001</c:v>
                </c:pt>
                <c:pt idx="12644">
                  <c:v>0.51406099999999999</c:v>
                </c:pt>
                <c:pt idx="12645">
                  <c:v>0.51431959999999999</c:v>
                </c:pt>
                <c:pt idx="12646">
                  <c:v>0.51436190000000004</c:v>
                </c:pt>
                <c:pt idx="12647">
                  <c:v>0.5145497</c:v>
                </c:pt>
                <c:pt idx="12648">
                  <c:v>0.51473809999999998</c:v>
                </c:pt>
                <c:pt idx="12649">
                  <c:v>0.51481140000000003</c:v>
                </c:pt>
                <c:pt idx="12650">
                  <c:v>0.51496940000000002</c:v>
                </c:pt>
                <c:pt idx="12651">
                  <c:v>0.51515880000000003</c:v>
                </c:pt>
                <c:pt idx="12652">
                  <c:v>0.51527480000000003</c:v>
                </c:pt>
                <c:pt idx="12653">
                  <c:v>0.51546539999999996</c:v>
                </c:pt>
                <c:pt idx="12654">
                  <c:v>0.51546579999999997</c:v>
                </c:pt>
                <c:pt idx="12655">
                  <c:v>0.51569980000000004</c:v>
                </c:pt>
                <c:pt idx="12656">
                  <c:v>0.51581739999999998</c:v>
                </c:pt>
                <c:pt idx="12657">
                  <c:v>0.51596600000000004</c:v>
                </c:pt>
                <c:pt idx="12658">
                  <c:v>0.51612820000000004</c:v>
                </c:pt>
                <c:pt idx="12659">
                  <c:v>0.51632100000000003</c:v>
                </c:pt>
                <c:pt idx="12660">
                  <c:v>0.51639550000000001</c:v>
                </c:pt>
                <c:pt idx="12661">
                  <c:v>0.51651400000000003</c:v>
                </c:pt>
                <c:pt idx="12662">
                  <c:v>0.5166326</c:v>
                </c:pt>
                <c:pt idx="12663">
                  <c:v>0.51682620000000001</c:v>
                </c:pt>
                <c:pt idx="12664">
                  <c:v>0.51698949999999999</c:v>
                </c:pt>
                <c:pt idx="12665">
                  <c:v>0.51714000000000004</c:v>
                </c:pt>
                <c:pt idx="12666">
                  <c:v>0.51725980000000005</c:v>
                </c:pt>
                <c:pt idx="12667">
                  <c:v>0.51737979999999995</c:v>
                </c:pt>
                <c:pt idx="12668">
                  <c:v>0.51749999999999996</c:v>
                </c:pt>
                <c:pt idx="12669">
                  <c:v>0.51769639999999995</c:v>
                </c:pt>
                <c:pt idx="12670">
                  <c:v>0.51781759999999999</c:v>
                </c:pt>
                <c:pt idx="12671">
                  <c:v>0.51801540000000001</c:v>
                </c:pt>
                <c:pt idx="12672">
                  <c:v>0.51813719999999996</c:v>
                </c:pt>
                <c:pt idx="12673">
                  <c:v>0.51825920000000003</c:v>
                </c:pt>
                <c:pt idx="12674">
                  <c:v>0.51841250000000005</c:v>
                </c:pt>
                <c:pt idx="12675">
                  <c:v>0.51858040000000005</c:v>
                </c:pt>
                <c:pt idx="12676">
                  <c:v>0.51865709999999998</c:v>
                </c:pt>
                <c:pt idx="12677">
                  <c:v>0.5187794</c:v>
                </c:pt>
                <c:pt idx="12678">
                  <c:v>0.51897850000000001</c:v>
                </c:pt>
                <c:pt idx="12679">
                  <c:v>0.5191019</c:v>
                </c:pt>
                <c:pt idx="12680">
                  <c:v>0.51930149999999997</c:v>
                </c:pt>
                <c:pt idx="12681">
                  <c:v>0.51942480000000002</c:v>
                </c:pt>
                <c:pt idx="12682">
                  <c:v>0.51954820000000002</c:v>
                </c:pt>
                <c:pt idx="12683">
                  <c:v>0.51974900000000002</c:v>
                </c:pt>
                <c:pt idx="12684">
                  <c:v>0.51991980000000004</c:v>
                </c:pt>
                <c:pt idx="12685">
                  <c:v>0.52012119999999995</c:v>
                </c:pt>
                <c:pt idx="12686">
                  <c:v>0.52024599999999999</c:v>
                </c:pt>
                <c:pt idx="12687">
                  <c:v>0.5203238</c:v>
                </c:pt>
                <c:pt idx="12688">
                  <c:v>0.52044860000000004</c:v>
                </c:pt>
                <c:pt idx="12689">
                  <c:v>0.52062079999999999</c:v>
                </c:pt>
                <c:pt idx="12690">
                  <c:v>0.52077580000000001</c:v>
                </c:pt>
                <c:pt idx="12691">
                  <c:v>0.52090099999999995</c:v>
                </c:pt>
                <c:pt idx="12692">
                  <c:v>0.52102680000000001</c:v>
                </c:pt>
                <c:pt idx="12693">
                  <c:v>0.52115239999999996</c:v>
                </c:pt>
                <c:pt idx="12694">
                  <c:v>0.52135569999999998</c:v>
                </c:pt>
                <c:pt idx="12695">
                  <c:v>0.52148170000000005</c:v>
                </c:pt>
                <c:pt idx="12696">
                  <c:v>0.5216866</c:v>
                </c:pt>
                <c:pt idx="12697">
                  <c:v>0.52181330000000004</c:v>
                </c:pt>
                <c:pt idx="12698">
                  <c:v>0.52194099999999999</c:v>
                </c:pt>
                <c:pt idx="12699">
                  <c:v>0.52214689999999997</c:v>
                </c:pt>
                <c:pt idx="12700">
                  <c:v>0.52227440000000003</c:v>
                </c:pt>
                <c:pt idx="12701">
                  <c:v>0.52240260000000005</c:v>
                </c:pt>
                <c:pt idx="12702">
                  <c:v>0.52261009999999997</c:v>
                </c:pt>
                <c:pt idx="12703">
                  <c:v>0.5227387</c:v>
                </c:pt>
                <c:pt idx="12704">
                  <c:v>0.52294719999999995</c:v>
                </c:pt>
                <c:pt idx="12705">
                  <c:v>0.52307650000000006</c:v>
                </c:pt>
                <c:pt idx="12706">
                  <c:v>0.52328580000000002</c:v>
                </c:pt>
                <c:pt idx="12707">
                  <c:v>0.52341599999999999</c:v>
                </c:pt>
                <c:pt idx="12708">
                  <c:v>0.52354610000000001</c:v>
                </c:pt>
                <c:pt idx="12709">
                  <c:v>0.52375640000000001</c:v>
                </c:pt>
                <c:pt idx="12710">
                  <c:v>0.5239182</c:v>
                </c:pt>
                <c:pt idx="12711">
                  <c:v>0.52404919999999999</c:v>
                </c:pt>
                <c:pt idx="12712">
                  <c:v>0.52426150000000005</c:v>
                </c:pt>
                <c:pt idx="12713">
                  <c:v>0.52444360000000001</c:v>
                </c:pt>
                <c:pt idx="12714">
                  <c:v>0.52457609999999999</c:v>
                </c:pt>
                <c:pt idx="12715">
                  <c:v>0.52478990000000003</c:v>
                </c:pt>
                <c:pt idx="12716">
                  <c:v>0.52492280000000002</c:v>
                </c:pt>
                <c:pt idx="12717">
                  <c:v>0.52505590000000002</c:v>
                </c:pt>
                <c:pt idx="12718">
                  <c:v>0.52513759999999998</c:v>
                </c:pt>
                <c:pt idx="12719">
                  <c:v>0.52540480000000001</c:v>
                </c:pt>
                <c:pt idx="12720">
                  <c:v>0.52553890000000003</c:v>
                </c:pt>
                <c:pt idx="12721">
                  <c:v>0.52562129999999996</c:v>
                </c:pt>
                <c:pt idx="12722">
                  <c:v>0.52583740000000001</c:v>
                </c:pt>
                <c:pt idx="12723">
                  <c:v>0.52597240000000001</c:v>
                </c:pt>
                <c:pt idx="12724">
                  <c:v>0.5261074</c:v>
                </c:pt>
                <c:pt idx="12725">
                  <c:v>0.52632440000000003</c:v>
                </c:pt>
                <c:pt idx="12726">
                  <c:v>0.52645989999999998</c:v>
                </c:pt>
                <c:pt idx="12727">
                  <c:v>0.52659509999999998</c:v>
                </c:pt>
                <c:pt idx="12728">
                  <c:v>0.52681319999999998</c:v>
                </c:pt>
                <c:pt idx="12729">
                  <c:v>0.52703149999999999</c:v>
                </c:pt>
                <c:pt idx="12730">
                  <c:v>0.52716739999999995</c:v>
                </c:pt>
                <c:pt idx="12731">
                  <c:v>0.52725060000000001</c:v>
                </c:pt>
                <c:pt idx="12732">
                  <c:v>0.52738660000000004</c:v>
                </c:pt>
                <c:pt idx="12733">
                  <c:v>0.52752299999999996</c:v>
                </c:pt>
                <c:pt idx="12734">
                  <c:v>0.52774220000000005</c:v>
                </c:pt>
                <c:pt idx="12735">
                  <c:v>0.52787899999999999</c:v>
                </c:pt>
                <c:pt idx="12736">
                  <c:v>0.52809969999999995</c:v>
                </c:pt>
                <c:pt idx="12737">
                  <c:v>0.52823759999999997</c:v>
                </c:pt>
                <c:pt idx="12738">
                  <c:v>0.52837579999999995</c:v>
                </c:pt>
                <c:pt idx="12739">
                  <c:v>0.52868159999999997</c:v>
                </c:pt>
                <c:pt idx="12740">
                  <c:v>0.52882039999999997</c:v>
                </c:pt>
                <c:pt idx="12741">
                  <c:v>0.52895890000000001</c:v>
                </c:pt>
                <c:pt idx="12742">
                  <c:v>0.52909740000000005</c:v>
                </c:pt>
                <c:pt idx="12743">
                  <c:v>0.52932060000000003</c:v>
                </c:pt>
                <c:pt idx="12744">
                  <c:v>0.52946020000000005</c:v>
                </c:pt>
                <c:pt idx="12745">
                  <c:v>0.52968389999999999</c:v>
                </c:pt>
                <c:pt idx="12746">
                  <c:v>0.52982340000000006</c:v>
                </c:pt>
                <c:pt idx="12747">
                  <c:v>0.53004779999999996</c:v>
                </c:pt>
                <c:pt idx="12748">
                  <c:v>0.5301884</c:v>
                </c:pt>
                <c:pt idx="12749">
                  <c:v>0.53041360000000004</c:v>
                </c:pt>
                <c:pt idx="12750">
                  <c:v>0.53049860000000004</c:v>
                </c:pt>
                <c:pt idx="12751">
                  <c:v>0.53055359999999996</c:v>
                </c:pt>
                <c:pt idx="12752">
                  <c:v>0.53083469999999999</c:v>
                </c:pt>
                <c:pt idx="12753">
                  <c:v>0.53092010000000001</c:v>
                </c:pt>
                <c:pt idx="12754">
                  <c:v>0.53114700000000004</c:v>
                </c:pt>
                <c:pt idx="12755">
                  <c:v>0.53137420000000002</c:v>
                </c:pt>
                <c:pt idx="12756">
                  <c:v>0.53151590000000004</c:v>
                </c:pt>
                <c:pt idx="12757">
                  <c:v>0.53165779999999996</c:v>
                </c:pt>
                <c:pt idx="12758">
                  <c:v>0.53180000000000005</c:v>
                </c:pt>
                <c:pt idx="12759">
                  <c:v>0.53202819999999995</c:v>
                </c:pt>
                <c:pt idx="12760">
                  <c:v>0.53217080000000005</c:v>
                </c:pt>
                <c:pt idx="12761">
                  <c:v>0.53231320000000004</c:v>
                </c:pt>
                <c:pt idx="12762">
                  <c:v>0.53254279999999998</c:v>
                </c:pt>
                <c:pt idx="12763">
                  <c:v>0.53262980000000004</c:v>
                </c:pt>
                <c:pt idx="12764">
                  <c:v>0.5329161</c:v>
                </c:pt>
                <c:pt idx="12765">
                  <c:v>0.53300239999999999</c:v>
                </c:pt>
                <c:pt idx="12766">
                  <c:v>0.53314600000000001</c:v>
                </c:pt>
                <c:pt idx="12767">
                  <c:v>0.53343399999999996</c:v>
                </c:pt>
                <c:pt idx="12768">
                  <c:v>0.53352140000000003</c:v>
                </c:pt>
                <c:pt idx="12769">
                  <c:v>0.53375260000000002</c:v>
                </c:pt>
                <c:pt idx="12770">
                  <c:v>0.53389739999999997</c:v>
                </c:pt>
                <c:pt idx="12771">
                  <c:v>0.53404240000000003</c:v>
                </c:pt>
                <c:pt idx="12772">
                  <c:v>0.53427429999999998</c:v>
                </c:pt>
                <c:pt idx="12773">
                  <c:v>0.53441950000000005</c:v>
                </c:pt>
                <c:pt idx="12774">
                  <c:v>0.53456539999999997</c:v>
                </c:pt>
                <c:pt idx="12775">
                  <c:v>0.53479889999999997</c:v>
                </c:pt>
                <c:pt idx="12776">
                  <c:v>0.534945</c:v>
                </c:pt>
                <c:pt idx="12777">
                  <c:v>0.53512110000000002</c:v>
                </c:pt>
                <c:pt idx="12778">
                  <c:v>0.53526720000000005</c:v>
                </c:pt>
                <c:pt idx="12779">
                  <c:v>0.53550180000000003</c:v>
                </c:pt>
                <c:pt idx="12780">
                  <c:v>0.53564869999999998</c:v>
                </c:pt>
                <c:pt idx="12781">
                  <c:v>0.53579540000000003</c:v>
                </c:pt>
                <c:pt idx="12782">
                  <c:v>0.53603080000000003</c:v>
                </c:pt>
                <c:pt idx="12783">
                  <c:v>0.53617800000000004</c:v>
                </c:pt>
                <c:pt idx="12784">
                  <c:v>0.53632570000000002</c:v>
                </c:pt>
                <c:pt idx="12785">
                  <c:v>0.53650370000000003</c:v>
                </c:pt>
                <c:pt idx="12786">
                  <c:v>0.53680000000000005</c:v>
                </c:pt>
                <c:pt idx="12787">
                  <c:v>0.53680000000000005</c:v>
                </c:pt>
                <c:pt idx="12788">
                  <c:v>0.53709739999999995</c:v>
                </c:pt>
                <c:pt idx="12789">
                  <c:v>0.53733640000000005</c:v>
                </c:pt>
                <c:pt idx="12790">
                  <c:v>0.53742679999999998</c:v>
                </c:pt>
                <c:pt idx="12791">
                  <c:v>0.53757540000000004</c:v>
                </c:pt>
                <c:pt idx="12792">
                  <c:v>0.5378134</c:v>
                </c:pt>
                <c:pt idx="12793">
                  <c:v>0.53796390000000005</c:v>
                </c:pt>
                <c:pt idx="12794">
                  <c:v>0.53820319999999999</c:v>
                </c:pt>
                <c:pt idx="12795">
                  <c:v>0.53844449999999999</c:v>
                </c:pt>
                <c:pt idx="12796">
                  <c:v>0.53868649999999996</c:v>
                </c:pt>
                <c:pt idx="12797">
                  <c:v>0.53883749999999997</c:v>
                </c:pt>
                <c:pt idx="12798">
                  <c:v>0.53898919999999995</c:v>
                </c:pt>
                <c:pt idx="12799">
                  <c:v>0.53923169999999998</c:v>
                </c:pt>
                <c:pt idx="12800">
                  <c:v>0.53938390000000003</c:v>
                </c:pt>
                <c:pt idx="12801">
                  <c:v>0.53962659999999996</c:v>
                </c:pt>
                <c:pt idx="12802">
                  <c:v>0.53977929999999996</c:v>
                </c:pt>
                <c:pt idx="12803">
                  <c:v>0.54002340000000004</c:v>
                </c:pt>
                <c:pt idx="12804">
                  <c:v>0.54017660000000001</c:v>
                </c:pt>
                <c:pt idx="12805">
                  <c:v>0.54042089999999998</c:v>
                </c:pt>
                <c:pt idx="12806">
                  <c:v>0.54057500000000003</c:v>
                </c:pt>
                <c:pt idx="12807">
                  <c:v>0.54081999999999997</c:v>
                </c:pt>
                <c:pt idx="12808">
                  <c:v>0.54097360000000005</c:v>
                </c:pt>
                <c:pt idx="12809">
                  <c:v>0.54121940000000002</c:v>
                </c:pt>
                <c:pt idx="12810">
                  <c:v>0.5413734</c:v>
                </c:pt>
                <c:pt idx="12811">
                  <c:v>0.54162049999999995</c:v>
                </c:pt>
                <c:pt idx="12812">
                  <c:v>0.54177489999999995</c:v>
                </c:pt>
                <c:pt idx="12813">
                  <c:v>0.54192980000000002</c:v>
                </c:pt>
                <c:pt idx="12814">
                  <c:v>0.54227000000000003</c:v>
                </c:pt>
                <c:pt idx="12815">
                  <c:v>0.54242559999999995</c:v>
                </c:pt>
                <c:pt idx="12816">
                  <c:v>0.54251930000000004</c:v>
                </c:pt>
                <c:pt idx="12817">
                  <c:v>0.54283179999999998</c:v>
                </c:pt>
                <c:pt idx="12818">
                  <c:v>0.54308199999999995</c:v>
                </c:pt>
                <c:pt idx="12819">
                  <c:v>0.54317660000000001</c:v>
                </c:pt>
                <c:pt idx="12820">
                  <c:v>0.5434274</c:v>
                </c:pt>
                <c:pt idx="12821">
                  <c:v>0.54358399999999996</c:v>
                </c:pt>
                <c:pt idx="12822">
                  <c:v>0.54389920000000003</c:v>
                </c:pt>
                <c:pt idx="12823">
                  <c:v>0.54405780000000004</c:v>
                </c:pt>
                <c:pt idx="12824">
                  <c:v>0.54415230000000003</c:v>
                </c:pt>
                <c:pt idx="12825">
                  <c:v>0.54440569999999999</c:v>
                </c:pt>
                <c:pt idx="12826">
                  <c:v>0.544659</c:v>
                </c:pt>
                <c:pt idx="12827">
                  <c:v>0.5448191</c:v>
                </c:pt>
                <c:pt idx="12828">
                  <c:v>0.54497879999999999</c:v>
                </c:pt>
                <c:pt idx="12829">
                  <c:v>0.54513840000000002</c:v>
                </c:pt>
                <c:pt idx="12830">
                  <c:v>0.54539340000000003</c:v>
                </c:pt>
                <c:pt idx="12831">
                  <c:v>0.54548920000000001</c:v>
                </c:pt>
                <c:pt idx="12832">
                  <c:v>0.54574469999999997</c:v>
                </c:pt>
                <c:pt idx="12833">
                  <c:v>0.54590590000000005</c:v>
                </c:pt>
                <c:pt idx="12834">
                  <c:v>0.54616299999999995</c:v>
                </c:pt>
                <c:pt idx="12835">
                  <c:v>0.54632420000000004</c:v>
                </c:pt>
                <c:pt idx="12836">
                  <c:v>0.54658240000000002</c:v>
                </c:pt>
                <c:pt idx="12837">
                  <c:v>0.54674480000000003</c:v>
                </c:pt>
                <c:pt idx="12838">
                  <c:v>0.54700369999999998</c:v>
                </c:pt>
                <c:pt idx="12839">
                  <c:v>0.54716640000000005</c:v>
                </c:pt>
                <c:pt idx="12840">
                  <c:v>0.54732890000000001</c:v>
                </c:pt>
                <c:pt idx="12841">
                  <c:v>0.54758819999999997</c:v>
                </c:pt>
                <c:pt idx="12842">
                  <c:v>0.54775200000000002</c:v>
                </c:pt>
                <c:pt idx="12843">
                  <c:v>0.54801250000000001</c:v>
                </c:pt>
                <c:pt idx="12844">
                  <c:v>0.54810939999999997</c:v>
                </c:pt>
                <c:pt idx="12845">
                  <c:v>0.54827459999999995</c:v>
                </c:pt>
                <c:pt idx="12846">
                  <c:v>0.54853609999999997</c:v>
                </c:pt>
                <c:pt idx="12847">
                  <c:v>0.54870110000000005</c:v>
                </c:pt>
                <c:pt idx="12848">
                  <c:v>0.54896290000000003</c:v>
                </c:pt>
                <c:pt idx="12849">
                  <c:v>0.54912819999999996</c:v>
                </c:pt>
                <c:pt idx="12850">
                  <c:v>0.54939179999999999</c:v>
                </c:pt>
                <c:pt idx="12851">
                  <c:v>0.54958859999999998</c:v>
                </c:pt>
                <c:pt idx="12852">
                  <c:v>0.54975430000000003</c:v>
                </c:pt>
                <c:pt idx="12853">
                  <c:v>0.54992010000000002</c:v>
                </c:pt>
                <c:pt idx="12854">
                  <c:v>0.55008679999999999</c:v>
                </c:pt>
                <c:pt idx="12855">
                  <c:v>0.55035149999999999</c:v>
                </c:pt>
                <c:pt idx="12856">
                  <c:v>0.55051879999999997</c:v>
                </c:pt>
                <c:pt idx="12857">
                  <c:v>0.55078490000000002</c:v>
                </c:pt>
                <c:pt idx="12858">
                  <c:v>0.55105079999999995</c:v>
                </c:pt>
                <c:pt idx="12859">
                  <c:v>0.55131810000000003</c:v>
                </c:pt>
                <c:pt idx="12860">
                  <c:v>0.55148680000000005</c:v>
                </c:pt>
                <c:pt idx="12861">
                  <c:v>0.551755</c:v>
                </c:pt>
                <c:pt idx="12862">
                  <c:v>0.55202399999999996</c:v>
                </c:pt>
                <c:pt idx="12863">
                  <c:v>0.55229360000000005</c:v>
                </c:pt>
                <c:pt idx="12864">
                  <c:v>0.55229379999999995</c:v>
                </c:pt>
                <c:pt idx="12865">
                  <c:v>0.55256360000000004</c:v>
                </c:pt>
                <c:pt idx="12866">
                  <c:v>0.55283360000000004</c:v>
                </c:pt>
                <c:pt idx="12867">
                  <c:v>0.55310420000000005</c:v>
                </c:pt>
                <c:pt idx="12868">
                  <c:v>0.55327539999999997</c:v>
                </c:pt>
                <c:pt idx="12869">
                  <c:v>0.55354680000000001</c:v>
                </c:pt>
                <c:pt idx="12870">
                  <c:v>0.55371780000000004</c:v>
                </c:pt>
                <c:pt idx="12871">
                  <c:v>0.55399100000000001</c:v>
                </c:pt>
                <c:pt idx="12872">
                  <c:v>0.55416279999999996</c:v>
                </c:pt>
                <c:pt idx="12873">
                  <c:v>0.55433489999999996</c:v>
                </c:pt>
                <c:pt idx="12874">
                  <c:v>0.55460810000000005</c:v>
                </c:pt>
                <c:pt idx="12875">
                  <c:v>0.55478059999999996</c:v>
                </c:pt>
                <c:pt idx="12876">
                  <c:v>0.55505459999999995</c:v>
                </c:pt>
                <c:pt idx="12877">
                  <c:v>0.55522780000000005</c:v>
                </c:pt>
                <c:pt idx="12878">
                  <c:v>0.55532990000000004</c:v>
                </c:pt>
                <c:pt idx="12879">
                  <c:v>0.55560500000000002</c:v>
                </c:pt>
                <c:pt idx="12880">
                  <c:v>0.55588099999999996</c:v>
                </c:pt>
                <c:pt idx="12881">
                  <c:v>0.55605439999999995</c:v>
                </c:pt>
                <c:pt idx="12882">
                  <c:v>0.55633120000000003</c:v>
                </c:pt>
                <c:pt idx="12883">
                  <c:v>0.55661000000000005</c:v>
                </c:pt>
                <c:pt idx="12884">
                  <c:v>0.55678559999999999</c:v>
                </c:pt>
                <c:pt idx="12885">
                  <c:v>0.55706500000000003</c:v>
                </c:pt>
                <c:pt idx="12886">
                  <c:v>0.55724119999999999</c:v>
                </c:pt>
                <c:pt idx="12887">
                  <c:v>0.5575215</c:v>
                </c:pt>
                <c:pt idx="12888">
                  <c:v>0.55769840000000004</c:v>
                </c:pt>
                <c:pt idx="12889">
                  <c:v>0.55798049999999999</c:v>
                </c:pt>
                <c:pt idx="12890">
                  <c:v>0.55808519999999995</c:v>
                </c:pt>
                <c:pt idx="12891">
                  <c:v>0.55826299999999995</c:v>
                </c:pt>
                <c:pt idx="12892">
                  <c:v>0.55844099999999997</c:v>
                </c:pt>
                <c:pt idx="12893">
                  <c:v>0.5587242</c:v>
                </c:pt>
                <c:pt idx="12894">
                  <c:v>0.55900780000000005</c:v>
                </c:pt>
                <c:pt idx="12895">
                  <c:v>0.55929200000000001</c:v>
                </c:pt>
                <c:pt idx="12896">
                  <c:v>0.55947210000000003</c:v>
                </c:pt>
                <c:pt idx="12897">
                  <c:v>0.55986259999999999</c:v>
                </c:pt>
                <c:pt idx="12898">
                  <c:v>0.56004290000000001</c:v>
                </c:pt>
                <c:pt idx="12899">
                  <c:v>0.56022340000000004</c:v>
                </c:pt>
                <c:pt idx="12900">
                  <c:v>0.56050979999999995</c:v>
                </c:pt>
                <c:pt idx="12901">
                  <c:v>0.56069069999999999</c:v>
                </c:pt>
                <c:pt idx="12902">
                  <c:v>0.56097739999999996</c:v>
                </c:pt>
                <c:pt idx="12903">
                  <c:v>0.56108360000000002</c:v>
                </c:pt>
                <c:pt idx="12904">
                  <c:v>0.56126419999999999</c:v>
                </c:pt>
                <c:pt idx="12905">
                  <c:v>0.561446</c:v>
                </c:pt>
                <c:pt idx="12906">
                  <c:v>0.56173399999999996</c:v>
                </c:pt>
                <c:pt idx="12907">
                  <c:v>0.56202220000000003</c:v>
                </c:pt>
                <c:pt idx="12908">
                  <c:v>0.56220460000000005</c:v>
                </c:pt>
                <c:pt idx="12909">
                  <c:v>0.56238699999999997</c:v>
                </c:pt>
                <c:pt idx="12910">
                  <c:v>0.56259999999999999</c:v>
                </c:pt>
                <c:pt idx="12911">
                  <c:v>0.56278280000000003</c:v>
                </c:pt>
                <c:pt idx="12912">
                  <c:v>0.56296539999999995</c:v>
                </c:pt>
                <c:pt idx="12913">
                  <c:v>0.56325499999999995</c:v>
                </c:pt>
                <c:pt idx="12914">
                  <c:v>0.56343869999999996</c:v>
                </c:pt>
                <c:pt idx="12915">
                  <c:v>0.56362190000000001</c:v>
                </c:pt>
                <c:pt idx="12916">
                  <c:v>0.56391179999999996</c:v>
                </c:pt>
                <c:pt idx="12917">
                  <c:v>0.56409580000000004</c:v>
                </c:pt>
                <c:pt idx="12918">
                  <c:v>0.56438710000000003</c:v>
                </c:pt>
                <c:pt idx="12919">
                  <c:v>0.56457199999999996</c:v>
                </c:pt>
                <c:pt idx="12920">
                  <c:v>0.56486409999999998</c:v>
                </c:pt>
                <c:pt idx="12921">
                  <c:v>0.56515749999999998</c:v>
                </c:pt>
                <c:pt idx="12922">
                  <c:v>0.56534320000000005</c:v>
                </c:pt>
                <c:pt idx="12923">
                  <c:v>0.56552970000000002</c:v>
                </c:pt>
                <c:pt idx="12924">
                  <c:v>0.56582469999999996</c:v>
                </c:pt>
                <c:pt idx="12925">
                  <c:v>0.56604120000000002</c:v>
                </c:pt>
                <c:pt idx="12926">
                  <c:v>0.56622799999999995</c:v>
                </c:pt>
                <c:pt idx="12927">
                  <c:v>0.56660310000000003</c:v>
                </c:pt>
                <c:pt idx="12928">
                  <c:v>0.56682069999999996</c:v>
                </c:pt>
                <c:pt idx="12929">
                  <c:v>0.56708890000000001</c:v>
                </c:pt>
                <c:pt idx="12930">
                  <c:v>0.56738659999999996</c:v>
                </c:pt>
                <c:pt idx="12931">
                  <c:v>0.56749559999999999</c:v>
                </c:pt>
                <c:pt idx="12932">
                  <c:v>0.56779369999999996</c:v>
                </c:pt>
                <c:pt idx="12933">
                  <c:v>0.56787390000000004</c:v>
                </c:pt>
                <c:pt idx="12934">
                  <c:v>0.56817260000000003</c:v>
                </c:pt>
                <c:pt idx="12935">
                  <c:v>0.56836240000000005</c:v>
                </c:pt>
                <c:pt idx="12936">
                  <c:v>0.56866209999999995</c:v>
                </c:pt>
                <c:pt idx="12937">
                  <c:v>0.56896239999999998</c:v>
                </c:pt>
                <c:pt idx="12938">
                  <c:v>0.5690731</c:v>
                </c:pt>
                <c:pt idx="12939">
                  <c:v>0.56937409999999999</c:v>
                </c:pt>
                <c:pt idx="12940">
                  <c:v>0.56956499999999999</c:v>
                </c:pt>
                <c:pt idx="12941">
                  <c:v>0.56986760000000003</c:v>
                </c:pt>
                <c:pt idx="12942">
                  <c:v>0.57017090000000004</c:v>
                </c:pt>
                <c:pt idx="12943">
                  <c:v>0.57047460000000005</c:v>
                </c:pt>
                <c:pt idx="12944">
                  <c:v>0.57077840000000002</c:v>
                </c:pt>
                <c:pt idx="12945">
                  <c:v>0.57097160000000002</c:v>
                </c:pt>
                <c:pt idx="12946">
                  <c:v>0.57108320000000001</c:v>
                </c:pt>
                <c:pt idx="12947">
                  <c:v>0.57138800000000001</c:v>
                </c:pt>
                <c:pt idx="12948">
                  <c:v>0.57158129999999996</c:v>
                </c:pt>
                <c:pt idx="12949">
                  <c:v>0.57188649999999996</c:v>
                </c:pt>
                <c:pt idx="12950">
                  <c:v>0.57219220000000004</c:v>
                </c:pt>
                <c:pt idx="12951">
                  <c:v>0.57230499999999995</c:v>
                </c:pt>
                <c:pt idx="12952">
                  <c:v>0.57261139999999999</c:v>
                </c:pt>
                <c:pt idx="12953">
                  <c:v>0.57280589999999998</c:v>
                </c:pt>
                <c:pt idx="12954">
                  <c:v>0.57299999999999995</c:v>
                </c:pt>
                <c:pt idx="12955">
                  <c:v>0.57330700000000001</c:v>
                </c:pt>
                <c:pt idx="12956">
                  <c:v>0.57342000000000004</c:v>
                </c:pt>
                <c:pt idx="12957">
                  <c:v>0.57361499999999999</c:v>
                </c:pt>
                <c:pt idx="12958">
                  <c:v>0.5740056</c:v>
                </c:pt>
                <c:pt idx="12959">
                  <c:v>0.57423159999999995</c:v>
                </c:pt>
                <c:pt idx="12960">
                  <c:v>0.57442749999999998</c:v>
                </c:pt>
                <c:pt idx="12961">
                  <c:v>0.57462409999999997</c:v>
                </c:pt>
                <c:pt idx="12962">
                  <c:v>0.57504730000000004</c:v>
                </c:pt>
                <c:pt idx="12963">
                  <c:v>0.57513130000000001</c:v>
                </c:pt>
                <c:pt idx="12964">
                  <c:v>0.57555599999999996</c:v>
                </c:pt>
                <c:pt idx="12965">
                  <c:v>0.5757544</c:v>
                </c:pt>
                <c:pt idx="12966">
                  <c:v>0.57595339999999995</c:v>
                </c:pt>
                <c:pt idx="12967">
                  <c:v>0.57615240000000001</c:v>
                </c:pt>
                <c:pt idx="12968">
                  <c:v>0.5765806</c:v>
                </c:pt>
                <c:pt idx="12969">
                  <c:v>0.57678050000000003</c:v>
                </c:pt>
                <c:pt idx="12970">
                  <c:v>0.57698099999999997</c:v>
                </c:pt>
                <c:pt idx="12971">
                  <c:v>0.57729629999999998</c:v>
                </c:pt>
                <c:pt idx="12972">
                  <c:v>0.57761240000000003</c:v>
                </c:pt>
                <c:pt idx="12973">
                  <c:v>0.57792940000000004</c:v>
                </c:pt>
                <c:pt idx="12974">
                  <c:v>0.57804469999999997</c:v>
                </c:pt>
                <c:pt idx="12975">
                  <c:v>0.57844870000000004</c:v>
                </c:pt>
                <c:pt idx="12976">
                  <c:v>0.57876680000000003</c:v>
                </c:pt>
                <c:pt idx="12977">
                  <c:v>0.57896999999999998</c:v>
                </c:pt>
                <c:pt idx="12978">
                  <c:v>0.57928950000000001</c:v>
                </c:pt>
                <c:pt idx="12979">
                  <c:v>0.57961090000000004</c:v>
                </c:pt>
                <c:pt idx="12980">
                  <c:v>0.57981680000000002</c:v>
                </c:pt>
                <c:pt idx="12981">
                  <c:v>0.58002240000000005</c:v>
                </c:pt>
                <c:pt idx="12982">
                  <c:v>0.58022799999999997</c:v>
                </c:pt>
                <c:pt idx="12983">
                  <c:v>0.58046039999999999</c:v>
                </c:pt>
                <c:pt idx="12984">
                  <c:v>0.58066609999999996</c:v>
                </c:pt>
                <c:pt idx="12985">
                  <c:v>0.58107710000000001</c:v>
                </c:pt>
                <c:pt idx="12986">
                  <c:v>0.58140040000000004</c:v>
                </c:pt>
                <c:pt idx="12987">
                  <c:v>0.5816074</c:v>
                </c:pt>
                <c:pt idx="12988">
                  <c:v>0.58193139999999999</c:v>
                </c:pt>
                <c:pt idx="12989">
                  <c:v>0.58225629999999995</c:v>
                </c:pt>
                <c:pt idx="12990">
                  <c:v>0.58258160000000003</c:v>
                </c:pt>
                <c:pt idx="12991">
                  <c:v>0.58279049999999999</c:v>
                </c:pt>
                <c:pt idx="12992">
                  <c:v>0.58299979999999996</c:v>
                </c:pt>
                <c:pt idx="12993">
                  <c:v>0.58332700000000004</c:v>
                </c:pt>
                <c:pt idx="12994">
                  <c:v>0.58365480000000003</c:v>
                </c:pt>
                <c:pt idx="12995">
                  <c:v>0.58398340000000004</c:v>
                </c:pt>
                <c:pt idx="12996">
                  <c:v>0.58431339999999998</c:v>
                </c:pt>
                <c:pt idx="12997">
                  <c:v>0.58440700000000001</c:v>
                </c:pt>
                <c:pt idx="12998">
                  <c:v>0.58464340000000004</c:v>
                </c:pt>
                <c:pt idx="12999">
                  <c:v>0.58497399999999999</c:v>
                </c:pt>
                <c:pt idx="13000">
                  <c:v>0.58528000000000002</c:v>
                </c:pt>
                <c:pt idx="13001">
                  <c:v>0.58561260000000004</c:v>
                </c:pt>
                <c:pt idx="13002">
                  <c:v>0.58573200000000003</c:v>
                </c:pt>
                <c:pt idx="13003">
                  <c:v>0.5860649</c:v>
                </c:pt>
                <c:pt idx="13004">
                  <c:v>0.58627890000000005</c:v>
                </c:pt>
                <c:pt idx="13005">
                  <c:v>0.58661269999999999</c:v>
                </c:pt>
                <c:pt idx="13006">
                  <c:v>0.58694780000000002</c:v>
                </c:pt>
                <c:pt idx="13007">
                  <c:v>0.58716330000000005</c:v>
                </c:pt>
                <c:pt idx="13008">
                  <c:v>0.58737879999999998</c:v>
                </c:pt>
                <c:pt idx="13009">
                  <c:v>0.58771419999999996</c:v>
                </c:pt>
                <c:pt idx="13010">
                  <c:v>0.58817079999999999</c:v>
                </c:pt>
                <c:pt idx="13011">
                  <c:v>0.58817140000000001</c:v>
                </c:pt>
                <c:pt idx="13012">
                  <c:v>0.58860420000000002</c:v>
                </c:pt>
                <c:pt idx="13013">
                  <c:v>0.58884519999999996</c:v>
                </c:pt>
                <c:pt idx="13014">
                  <c:v>0.58906320000000001</c:v>
                </c:pt>
                <c:pt idx="13015">
                  <c:v>0.58940159999999997</c:v>
                </c:pt>
                <c:pt idx="13016">
                  <c:v>0.58961980000000003</c:v>
                </c:pt>
                <c:pt idx="13017">
                  <c:v>0.58986260000000001</c:v>
                </c:pt>
                <c:pt idx="13018">
                  <c:v>0.590202</c:v>
                </c:pt>
                <c:pt idx="13019">
                  <c:v>0.59042130000000004</c:v>
                </c:pt>
                <c:pt idx="13020">
                  <c:v>0.59064070000000002</c:v>
                </c:pt>
                <c:pt idx="13021">
                  <c:v>0.59076260000000003</c:v>
                </c:pt>
                <c:pt idx="13022">
                  <c:v>0.59132260000000003</c:v>
                </c:pt>
                <c:pt idx="13023">
                  <c:v>0.59154260000000003</c:v>
                </c:pt>
                <c:pt idx="13024">
                  <c:v>0.5916652</c:v>
                </c:pt>
                <c:pt idx="13025">
                  <c:v>0.59188580000000002</c:v>
                </c:pt>
                <c:pt idx="13026">
                  <c:v>0.59222850000000005</c:v>
                </c:pt>
                <c:pt idx="13027">
                  <c:v>0.59257179999999998</c:v>
                </c:pt>
                <c:pt idx="13028">
                  <c:v>0.59304040000000002</c:v>
                </c:pt>
                <c:pt idx="13029">
                  <c:v>0.59326319999999999</c:v>
                </c:pt>
                <c:pt idx="13030">
                  <c:v>0.59360900000000005</c:v>
                </c:pt>
                <c:pt idx="13031">
                  <c:v>0.59383240000000004</c:v>
                </c:pt>
                <c:pt idx="13032">
                  <c:v>0.59417980000000004</c:v>
                </c:pt>
                <c:pt idx="13033">
                  <c:v>0.59452740000000004</c:v>
                </c:pt>
                <c:pt idx="13034">
                  <c:v>0.59475199999999995</c:v>
                </c:pt>
                <c:pt idx="13035">
                  <c:v>0.59487619999999997</c:v>
                </c:pt>
                <c:pt idx="13036">
                  <c:v>0.5951012</c:v>
                </c:pt>
                <c:pt idx="13037">
                  <c:v>0.59557499999999997</c:v>
                </c:pt>
                <c:pt idx="13038">
                  <c:v>0.59580080000000002</c:v>
                </c:pt>
                <c:pt idx="13039">
                  <c:v>0.5961516</c:v>
                </c:pt>
                <c:pt idx="13040">
                  <c:v>0.59650300000000001</c:v>
                </c:pt>
                <c:pt idx="13041">
                  <c:v>0.5967306</c:v>
                </c:pt>
                <c:pt idx="13042">
                  <c:v>0.59708340000000004</c:v>
                </c:pt>
                <c:pt idx="13043">
                  <c:v>0.59731179999999995</c:v>
                </c:pt>
                <c:pt idx="13044">
                  <c:v>0.597437</c:v>
                </c:pt>
                <c:pt idx="13045">
                  <c:v>0.59778989999999999</c:v>
                </c:pt>
                <c:pt idx="13046">
                  <c:v>0.59801760000000004</c:v>
                </c:pt>
                <c:pt idx="13047">
                  <c:v>0.59837169999999995</c:v>
                </c:pt>
                <c:pt idx="13048">
                  <c:v>0.59872630000000004</c:v>
                </c:pt>
                <c:pt idx="13049">
                  <c:v>0.5990818</c:v>
                </c:pt>
                <c:pt idx="13050">
                  <c:v>0.59943800000000003</c:v>
                </c:pt>
                <c:pt idx="13051">
                  <c:v>0.59979499999999997</c:v>
                </c:pt>
                <c:pt idx="13052">
                  <c:v>0.59979539999999998</c:v>
                </c:pt>
                <c:pt idx="13053">
                  <c:v>0.60015260000000004</c:v>
                </c:pt>
                <c:pt idx="13054">
                  <c:v>0.60051019999999999</c:v>
                </c:pt>
                <c:pt idx="13055">
                  <c:v>0.60086870000000003</c:v>
                </c:pt>
                <c:pt idx="13056">
                  <c:v>0.60110039999999998</c:v>
                </c:pt>
                <c:pt idx="13057">
                  <c:v>0.60133199999999998</c:v>
                </c:pt>
                <c:pt idx="13058">
                  <c:v>0.60145879999999996</c:v>
                </c:pt>
                <c:pt idx="13059">
                  <c:v>0.60192259999999997</c:v>
                </c:pt>
                <c:pt idx="13060">
                  <c:v>0.60217620000000005</c:v>
                </c:pt>
                <c:pt idx="13061">
                  <c:v>0.60253599999999996</c:v>
                </c:pt>
                <c:pt idx="13062">
                  <c:v>0.60287449999999998</c:v>
                </c:pt>
                <c:pt idx="13063">
                  <c:v>0.60312929999999998</c:v>
                </c:pt>
                <c:pt idx="13064">
                  <c:v>0.60349079999999999</c:v>
                </c:pt>
                <c:pt idx="13065">
                  <c:v>0.60372499999999996</c:v>
                </c:pt>
                <c:pt idx="13066">
                  <c:v>0.60385279999999997</c:v>
                </c:pt>
                <c:pt idx="13067">
                  <c:v>0.60421460000000005</c:v>
                </c:pt>
                <c:pt idx="13068">
                  <c:v>0.6045777</c:v>
                </c:pt>
                <c:pt idx="13069">
                  <c:v>0.60504820000000004</c:v>
                </c:pt>
                <c:pt idx="13070">
                  <c:v>0.60517699999999996</c:v>
                </c:pt>
                <c:pt idx="13071">
                  <c:v>0.6056705</c:v>
                </c:pt>
                <c:pt idx="13072">
                  <c:v>0.6060371</c:v>
                </c:pt>
                <c:pt idx="13073">
                  <c:v>0.60627439999999999</c:v>
                </c:pt>
                <c:pt idx="13074">
                  <c:v>0.60664119999999999</c:v>
                </c:pt>
                <c:pt idx="13075">
                  <c:v>0.60700920000000003</c:v>
                </c:pt>
                <c:pt idx="13076">
                  <c:v>0.60700929999999997</c:v>
                </c:pt>
                <c:pt idx="13077">
                  <c:v>0.60724739999999999</c:v>
                </c:pt>
                <c:pt idx="13078">
                  <c:v>0.60761419999999999</c:v>
                </c:pt>
                <c:pt idx="13079">
                  <c:v>0.60785299999999998</c:v>
                </c:pt>
                <c:pt idx="13080">
                  <c:v>0.60822209999999999</c:v>
                </c:pt>
                <c:pt idx="13081">
                  <c:v>0.60859200000000002</c:v>
                </c:pt>
                <c:pt idx="13082">
                  <c:v>0.60896289999999997</c:v>
                </c:pt>
                <c:pt idx="13083">
                  <c:v>0.60920370000000001</c:v>
                </c:pt>
                <c:pt idx="13084">
                  <c:v>0.60957609999999995</c:v>
                </c:pt>
                <c:pt idx="13085">
                  <c:v>0.60994809999999999</c:v>
                </c:pt>
                <c:pt idx="13086">
                  <c:v>0.61018989999999995</c:v>
                </c:pt>
                <c:pt idx="13087">
                  <c:v>0.61069359999999995</c:v>
                </c:pt>
                <c:pt idx="13088">
                  <c:v>0.61082499999999995</c:v>
                </c:pt>
                <c:pt idx="13089">
                  <c:v>0.61120019999999997</c:v>
                </c:pt>
                <c:pt idx="13090">
                  <c:v>0.61157570000000006</c:v>
                </c:pt>
                <c:pt idx="13091">
                  <c:v>0.61195189999999999</c:v>
                </c:pt>
                <c:pt idx="13092">
                  <c:v>0.61219679999999999</c:v>
                </c:pt>
                <c:pt idx="13093">
                  <c:v>0.61244129999999997</c:v>
                </c:pt>
                <c:pt idx="13094">
                  <c:v>0.61281779999999997</c:v>
                </c:pt>
                <c:pt idx="13095">
                  <c:v>0.61308280000000004</c:v>
                </c:pt>
                <c:pt idx="13096">
                  <c:v>0.61357349999999999</c:v>
                </c:pt>
                <c:pt idx="13097">
                  <c:v>0.61370619999999998</c:v>
                </c:pt>
                <c:pt idx="13098">
                  <c:v>0.61408470000000004</c:v>
                </c:pt>
                <c:pt idx="13099">
                  <c:v>0.61446299999999998</c:v>
                </c:pt>
                <c:pt idx="13100">
                  <c:v>0.61470970000000003</c:v>
                </c:pt>
                <c:pt idx="13101">
                  <c:v>0.61508940000000001</c:v>
                </c:pt>
                <c:pt idx="13102">
                  <c:v>0.61546979999999996</c:v>
                </c:pt>
                <c:pt idx="13103">
                  <c:v>0.61560360000000003</c:v>
                </c:pt>
                <c:pt idx="13104">
                  <c:v>0.61598459999999999</c:v>
                </c:pt>
                <c:pt idx="13105">
                  <c:v>0.6165003</c:v>
                </c:pt>
                <c:pt idx="13106">
                  <c:v>0.61674879999999999</c:v>
                </c:pt>
                <c:pt idx="13107">
                  <c:v>0.6171316</c:v>
                </c:pt>
                <c:pt idx="13108">
                  <c:v>0.61751560000000005</c:v>
                </c:pt>
                <c:pt idx="13109">
                  <c:v>0.61789959999999999</c:v>
                </c:pt>
                <c:pt idx="13110">
                  <c:v>0.61803509999999995</c:v>
                </c:pt>
                <c:pt idx="13111">
                  <c:v>0.61841930000000001</c:v>
                </c:pt>
                <c:pt idx="13112">
                  <c:v>0.61866949999999998</c:v>
                </c:pt>
                <c:pt idx="13113">
                  <c:v>0.61892040000000004</c:v>
                </c:pt>
                <c:pt idx="13114">
                  <c:v>0.61930620000000003</c:v>
                </c:pt>
                <c:pt idx="13115">
                  <c:v>0.61969220000000003</c:v>
                </c:pt>
                <c:pt idx="13116">
                  <c:v>0.6199441</c:v>
                </c:pt>
                <c:pt idx="13117">
                  <c:v>0.62021440000000005</c:v>
                </c:pt>
                <c:pt idx="13118">
                  <c:v>0.62046659999999998</c:v>
                </c:pt>
                <c:pt idx="13119">
                  <c:v>0.62097100000000005</c:v>
                </c:pt>
                <c:pt idx="13120">
                  <c:v>0.62124179999999996</c:v>
                </c:pt>
                <c:pt idx="13121">
                  <c:v>0.62149480000000001</c:v>
                </c:pt>
                <c:pt idx="13122">
                  <c:v>0.62188399999999999</c:v>
                </c:pt>
                <c:pt idx="13123">
                  <c:v>0.62213819999999997</c:v>
                </c:pt>
                <c:pt idx="13124">
                  <c:v>0.62252790000000002</c:v>
                </c:pt>
                <c:pt idx="13125">
                  <c:v>0.62292000000000003</c:v>
                </c:pt>
                <c:pt idx="13126">
                  <c:v>0.62331179999999997</c:v>
                </c:pt>
                <c:pt idx="13127">
                  <c:v>0.62358550000000001</c:v>
                </c:pt>
                <c:pt idx="13128">
                  <c:v>0.62397910000000001</c:v>
                </c:pt>
                <c:pt idx="13129">
                  <c:v>0.6242356</c:v>
                </c:pt>
                <c:pt idx="13130">
                  <c:v>0.62462899999999999</c:v>
                </c:pt>
                <c:pt idx="13131">
                  <c:v>0.62502340000000001</c:v>
                </c:pt>
                <c:pt idx="13132">
                  <c:v>0.62528159999999999</c:v>
                </c:pt>
                <c:pt idx="13133">
                  <c:v>0.62581399999999998</c:v>
                </c:pt>
                <c:pt idx="13134">
                  <c:v>0.62621000000000004</c:v>
                </c:pt>
                <c:pt idx="13135">
                  <c:v>0.62646860000000004</c:v>
                </c:pt>
                <c:pt idx="13136">
                  <c:v>0.62686500000000001</c:v>
                </c:pt>
                <c:pt idx="13137">
                  <c:v>0.62714199999999998</c:v>
                </c:pt>
                <c:pt idx="13138">
                  <c:v>0.62753999999999999</c:v>
                </c:pt>
                <c:pt idx="13139">
                  <c:v>0.62780000000000002</c:v>
                </c:pt>
                <c:pt idx="13140">
                  <c:v>0.62833740000000005</c:v>
                </c:pt>
                <c:pt idx="13141">
                  <c:v>0.6285984</c:v>
                </c:pt>
                <c:pt idx="13142">
                  <c:v>0.62899910000000003</c:v>
                </c:pt>
                <c:pt idx="13143">
                  <c:v>0.62927849999999996</c:v>
                </c:pt>
                <c:pt idx="13144">
                  <c:v>0.62967969999999995</c:v>
                </c:pt>
                <c:pt idx="13145">
                  <c:v>0.62994209999999995</c:v>
                </c:pt>
                <c:pt idx="13146">
                  <c:v>0.63034400000000002</c:v>
                </c:pt>
                <c:pt idx="13147">
                  <c:v>0.63088630000000001</c:v>
                </c:pt>
                <c:pt idx="13148">
                  <c:v>0.63114919999999997</c:v>
                </c:pt>
                <c:pt idx="13149">
                  <c:v>0.63141250000000004</c:v>
                </c:pt>
                <c:pt idx="13150">
                  <c:v>0.6318165</c:v>
                </c:pt>
                <c:pt idx="13151">
                  <c:v>0.63209760000000004</c:v>
                </c:pt>
                <c:pt idx="13152">
                  <c:v>0.63236179999999997</c:v>
                </c:pt>
                <c:pt idx="13153">
                  <c:v>0.6327663</c:v>
                </c:pt>
                <c:pt idx="13154">
                  <c:v>0.63317199999999996</c:v>
                </c:pt>
                <c:pt idx="13155">
                  <c:v>0.63343780000000005</c:v>
                </c:pt>
                <c:pt idx="13156">
                  <c:v>0.63384499999999999</c:v>
                </c:pt>
                <c:pt idx="13157">
                  <c:v>0.63425279999999995</c:v>
                </c:pt>
                <c:pt idx="13158">
                  <c:v>0.63453579999999998</c:v>
                </c:pt>
                <c:pt idx="13159">
                  <c:v>0.63494439999999996</c:v>
                </c:pt>
                <c:pt idx="13160">
                  <c:v>0.63521179999999999</c:v>
                </c:pt>
                <c:pt idx="13161">
                  <c:v>0.63562149999999995</c:v>
                </c:pt>
                <c:pt idx="13162">
                  <c:v>0.63603180000000004</c:v>
                </c:pt>
                <c:pt idx="13163">
                  <c:v>0.63644259999999997</c:v>
                </c:pt>
                <c:pt idx="13164">
                  <c:v>0.63685380000000003</c:v>
                </c:pt>
                <c:pt idx="13165">
                  <c:v>0.63712299999999999</c:v>
                </c:pt>
                <c:pt idx="13166">
                  <c:v>0.63740819999999998</c:v>
                </c:pt>
                <c:pt idx="13167">
                  <c:v>0.63794720000000005</c:v>
                </c:pt>
                <c:pt idx="13168">
                  <c:v>0.63809059999999995</c:v>
                </c:pt>
                <c:pt idx="13169">
                  <c:v>0.63836090000000001</c:v>
                </c:pt>
                <c:pt idx="13170">
                  <c:v>0.63877399999999995</c:v>
                </c:pt>
                <c:pt idx="13171">
                  <c:v>0.63891799999999999</c:v>
                </c:pt>
                <c:pt idx="13172">
                  <c:v>0.63933130000000005</c:v>
                </c:pt>
                <c:pt idx="13173">
                  <c:v>0.63960240000000002</c:v>
                </c:pt>
                <c:pt idx="13174">
                  <c:v>0.64001719999999995</c:v>
                </c:pt>
                <c:pt idx="13175">
                  <c:v>0.64016110000000004</c:v>
                </c:pt>
                <c:pt idx="13176">
                  <c:v>0.64057589999999998</c:v>
                </c:pt>
                <c:pt idx="13177">
                  <c:v>0.64084799999999997</c:v>
                </c:pt>
                <c:pt idx="13178">
                  <c:v>0.64140839999999999</c:v>
                </c:pt>
                <c:pt idx="13179">
                  <c:v>0.64168199999999997</c:v>
                </c:pt>
                <c:pt idx="13180">
                  <c:v>0.64209989999999995</c:v>
                </c:pt>
                <c:pt idx="13181">
                  <c:v>0.64224420000000004</c:v>
                </c:pt>
                <c:pt idx="13182">
                  <c:v>0.64280700000000002</c:v>
                </c:pt>
                <c:pt idx="13183">
                  <c:v>0.64308200000000004</c:v>
                </c:pt>
                <c:pt idx="13184">
                  <c:v>0.64350160000000001</c:v>
                </c:pt>
                <c:pt idx="13185">
                  <c:v>0.64377709999999999</c:v>
                </c:pt>
                <c:pt idx="13186">
                  <c:v>0.64434460000000005</c:v>
                </c:pt>
                <c:pt idx="13187">
                  <c:v>0.64463579999999998</c:v>
                </c:pt>
                <c:pt idx="13188">
                  <c:v>0.64505970000000001</c:v>
                </c:pt>
                <c:pt idx="13189">
                  <c:v>0.64548340000000004</c:v>
                </c:pt>
                <c:pt idx="13190">
                  <c:v>0.64576160000000005</c:v>
                </c:pt>
                <c:pt idx="13191">
                  <c:v>0.64590820000000004</c:v>
                </c:pt>
                <c:pt idx="13192">
                  <c:v>0.64647909999999997</c:v>
                </c:pt>
                <c:pt idx="13193">
                  <c:v>0.64675819999999995</c:v>
                </c:pt>
                <c:pt idx="13194">
                  <c:v>0.64718439999999999</c:v>
                </c:pt>
                <c:pt idx="13195">
                  <c:v>0.6476111</c:v>
                </c:pt>
                <c:pt idx="13196">
                  <c:v>0.64789189999999997</c:v>
                </c:pt>
                <c:pt idx="13197">
                  <c:v>0.64818730000000002</c:v>
                </c:pt>
                <c:pt idx="13198">
                  <c:v>0.64846760000000003</c:v>
                </c:pt>
                <c:pt idx="13199">
                  <c:v>0.64889660000000005</c:v>
                </c:pt>
                <c:pt idx="13200">
                  <c:v>0.6494742</c:v>
                </c:pt>
                <c:pt idx="13201">
                  <c:v>0.649756</c:v>
                </c:pt>
                <c:pt idx="13202">
                  <c:v>0.6499047</c:v>
                </c:pt>
                <c:pt idx="13203">
                  <c:v>0.65033490000000005</c:v>
                </c:pt>
                <c:pt idx="13204">
                  <c:v>0.65061780000000002</c:v>
                </c:pt>
                <c:pt idx="13205">
                  <c:v>0.65104930000000005</c:v>
                </c:pt>
                <c:pt idx="13206">
                  <c:v>0.65163079999999995</c:v>
                </c:pt>
                <c:pt idx="13207">
                  <c:v>0.65191480000000002</c:v>
                </c:pt>
                <c:pt idx="13208">
                  <c:v>0.65234890000000001</c:v>
                </c:pt>
                <c:pt idx="13209">
                  <c:v>0.65264739999999999</c:v>
                </c:pt>
                <c:pt idx="13210">
                  <c:v>0.6529334</c:v>
                </c:pt>
                <c:pt idx="13211">
                  <c:v>0.65336819999999995</c:v>
                </c:pt>
                <c:pt idx="13212">
                  <c:v>0.65395369999999997</c:v>
                </c:pt>
                <c:pt idx="13213">
                  <c:v>0.65439060000000004</c:v>
                </c:pt>
                <c:pt idx="13214">
                  <c:v>0.6548271</c:v>
                </c:pt>
                <c:pt idx="13215">
                  <c:v>0.65526499999999999</c:v>
                </c:pt>
                <c:pt idx="13216">
                  <c:v>0.65570300000000004</c:v>
                </c:pt>
                <c:pt idx="13217">
                  <c:v>0.656142</c:v>
                </c:pt>
                <c:pt idx="13218">
                  <c:v>0.6564314</c:v>
                </c:pt>
                <c:pt idx="13219">
                  <c:v>0.65687150000000005</c:v>
                </c:pt>
                <c:pt idx="13220">
                  <c:v>0.65717380000000003</c:v>
                </c:pt>
                <c:pt idx="13221">
                  <c:v>0.65775249999999996</c:v>
                </c:pt>
                <c:pt idx="13222">
                  <c:v>0.65819490000000003</c:v>
                </c:pt>
                <c:pt idx="13223">
                  <c:v>0.65819519999999998</c:v>
                </c:pt>
                <c:pt idx="13224">
                  <c:v>0.65863760000000005</c:v>
                </c:pt>
                <c:pt idx="13225">
                  <c:v>0.65908009999999995</c:v>
                </c:pt>
                <c:pt idx="13226">
                  <c:v>0.65938379999999996</c:v>
                </c:pt>
                <c:pt idx="13227">
                  <c:v>0.65967569999999998</c:v>
                </c:pt>
                <c:pt idx="13228">
                  <c:v>0.6601186</c:v>
                </c:pt>
                <c:pt idx="13229">
                  <c:v>0.66056280000000001</c:v>
                </c:pt>
                <c:pt idx="13230">
                  <c:v>0.66115970000000002</c:v>
                </c:pt>
                <c:pt idx="13231">
                  <c:v>0.66116019999999998</c:v>
                </c:pt>
                <c:pt idx="13232">
                  <c:v>0.6617575</c:v>
                </c:pt>
                <c:pt idx="13233">
                  <c:v>0.66205049999999999</c:v>
                </c:pt>
                <c:pt idx="13234">
                  <c:v>0.66264999999999996</c:v>
                </c:pt>
                <c:pt idx="13235">
                  <c:v>0.66294379999999997</c:v>
                </c:pt>
                <c:pt idx="13236">
                  <c:v>0.66309700000000005</c:v>
                </c:pt>
                <c:pt idx="13237">
                  <c:v>0.66354449999999998</c:v>
                </c:pt>
                <c:pt idx="13238">
                  <c:v>0.6639931</c:v>
                </c:pt>
                <c:pt idx="13239">
                  <c:v>0.66444259999999999</c:v>
                </c:pt>
                <c:pt idx="13240">
                  <c:v>0.66489259999999994</c:v>
                </c:pt>
                <c:pt idx="13241">
                  <c:v>0.66549800000000003</c:v>
                </c:pt>
                <c:pt idx="13242">
                  <c:v>0.66580660000000003</c:v>
                </c:pt>
                <c:pt idx="13243">
                  <c:v>0.66625820000000002</c:v>
                </c:pt>
                <c:pt idx="13244">
                  <c:v>0.66671000000000002</c:v>
                </c:pt>
                <c:pt idx="13245">
                  <c:v>0.66716249999999999</c:v>
                </c:pt>
                <c:pt idx="13246">
                  <c:v>0.66746070000000002</c:v>
                </c:pt>
                <c:pt idx="13247">
                  <c:v>0.66806909999999997</c:v>
                </c:pt>
                <c:pt idx="13248">
                  <c:v>0.66852440000000002</c:v>
                </c:pt>
                <c:pt idx="13249">
                  <c:v>0.66897949999999995</c:v>
                </c:pt>
                <c:pt idx="13250">
                  <c:v>0.66943600000000003</c:v>
                </c:pt>
                <c:pt idx="13251">
                  <c:v>0.6697478</c:v>
                </c:pt>
                <c:pt idx="13252">
                  <c:v>0.67034919999999998</c:v>
                </c:pt>
                <c:pt idx="13253">
                  <c:v>0.67050620000000005</c:v>
                </c:pt>
                <c:pt idx="13254">
                  <c:v>0.67112039999999995</c:v>
                </c:pt>
                <c:pt idx="13255">
                  <c:v>0.67142219999999997</c:v>
                </c:pt>
                <c:pt idx="13256">
                  <c:v>0.67172449999999995</c:v>
                </c:pt>
                <c:pt idx="13257">
                  <c:v>0.67234000000000005</c:v>
                </c:pt>
                <c:pt idx="13258">
                  <c:v>0.67280030000000002</c:v>
                </c:pt>
                <c:pt idx="13259">
                  <c:v>0.6732612</c:v>
                </c:pt>
                <c:pt idx="13260">
                  <c:v>0.67356499999999997</c:v>
                </c:pt>
                <c:pt idx="13261">
                  <c:v>0.674342</c:v>
                </c:pt>
                <c:pt idx="13262">
                  <c:v>0.6745004</c:v>
                </c:pt>
                <c:pt idx="13263">
                  <c:v>0.67496400000000001</c:v>
                </c:pt>
                <c:pt idx="13264">
                  <c:v>0.67542820000000003</c:v>
                </c:pt>
                <c:pt idx="13265">
                  <c:v>0.67605099999999996</c:v>
                </c:pt>
                <c:pt idx="13266">
                  <c:v>0.67651609999999995</c:v>
                </c:pt>
                <c:pt idx="13267">
                  <c:v>0.67682350000000002</c:v>
                </c:pt>
                <c:pt idx="13268">
                  <c:v>0.67728999999999995</c:v>
                </c:pt>
                <c:pt idx="13269">
                  <c:v>0.67791599999999996</c:v>
                </c:pt>
                <c:pt idx="13270">
                  <c:v>0.67822450000000001</c:v>
                </c:pt>
                <c:pt idx="13271">
                  <c:v>0.67854420000000004</c:v>
                </c:pt>
                <c:pt idx="13272">
                  <c:v>0.67901319999999998</c:v>
                </c:pt>
                <c:pt idx="13273">
                  <c:v>0.6796432</c:v>
                </c:pt>
                <c:pt idx="13274">
                  <c:v>0.67979369999999995</c:v>
                </c:pt>
                <c:pt idx="13275">
                  <c:v>0.68026359999999997</c:v>
                </c:pt>
                <c:pt idx="13276">
                  <c:v>0.68042380000000002</c:v>
                </c:pt>
                <c:pt idx="13277">
                  <c:v>0.68105499999999997</c:v>
                </c:pt>
                <c:pt idx="13278">
                  <c:v>0.68152740000000001</c:v>
                </c:pt>
                <c:pt idx="13279">
                  <c:v>0.68183910000000003</c:v>
                </c:pt>
                <c:pt idx="13280">
                  <c:v>0.68216080000000001</c:v>
                </c:pt>
                <c:pt idx="13281">
                  <c:v>0.68263339999999995</c:v>
                </c:pt>
                <c:pt idx="13282">
                  <c:v>0.68310760000000004</c:v>
                </c:pt>
                <c:pt idx="13283">
                  <c:v>0.68358220000000003</c:v>
                </c:pt>
                <c:pt idx="13284">
                  <c:v>0.68389599999999995</c:v>
                </c:pt>
                <c:pt idx="13285">
                  <c:v>0.68438080000000001</c:v>
                </c:pt>
                <c:pt idx="13286">
                  <c:v>0.68469480000000005</c:v>
                </c:pt>
                <c:pt idx="13287">
                  <c:v>0.68500950000000005</c:v>
                </c:pt>
                <c:pt idx="13288">
                  <c:v>0.68581049999999999</c:v>
                </c:pt>
                <c:pt idx="13289">
                  <c:v>0.68612620000000002</c:v>
                </c:pt>
                <c:pt idx="13290">
                  <c:v>0.68676749999999998</c:v>
                </c:pt>
                <c:pt idx="13291">
                  <c:v>0.68693099999999996</c:v>
                </c:pt>
                <c:pt idx="13292">
                  <c:v>0.68741019999999997</c:v>
                </c:pt>
                <c:pt idx="13293">
                  <c:v>0.68789060000000002</c:v>
                </c:pt>
                <c:pt idx="13294">
                  <c:v>0.68837119999999996</c:v>
                </c:pt>
                <c:pt idx="13295">
                  <c:v>0.68853509999999996</c:v>
                </c:pt>
                <c:pt idx="13296">
                  <c:v>0.6890174</c:v>
                </c:pt>
                <c:pt idx="13297">
                  <c:v>0.68949910000000003</c:v>
                </c:pt>
                <c:pt idx="13298">
                  <c:v>0.6899824</c:v>
                </c:pt>
                <c:pt idx="13299">
                  <c:v>0.69046629999999998</c:v>
                </c:pt>
                <c:pt idx="13300">
                  <c:v>0.69095010000000001</c:v>
                </c:pt>
                <c:pt idx="13301">
                  <c:v>0.69111500000000003</c:v>
                </c:pt>
                <c:pt idx="13302">
                  <c:v>0.69176420000000005</c:v>
                </c:pt>
                <c:pt idx="13303">
                  <c:v>0.69225020000000004</c:v>
                </c:pt>
                <c:pt idx="13304">
                  <c:v>0.69273709999999999</c:v>
                </c:pt>
                <c:pt idx="13305">
                  <c:v>0.69322530000000004</c:v>
                </c:pt>
                <c:pt idx="13306">
                  <c:v>0.69371419999999995</c:v>
                </c:pt>
                <c:pt idx="13307">
                  <c:v>0.69420309999999996</c:v>
                </c:pt>
                <c:pt idx="13308">
                  <c:v>0.69436909999999996</c:v>
                </c:pt>
                <c:pt idx="13309">
                  <c:v>0.69485819999999998</c:v>
                </c:pt>
                <c:pt idx="13310">
                  <c:v>0.69534850000000004</c:v>
                </c:pt>
                <c:pt idx="13311">
                  <c:v>0.69583899999999999</c:v>
                </c:pt>
                <c:pt idx="13312">
                  <c:v>0.69633060000000002</c:v>
                </c:pt>
                <c:pt idx="13313">
                  <c:v>0.69665639999999995</c:v>
                </c:pt>
                <c:pt idx="13314">
                  <c:v>0.69714900000000002</c:v>
                </c:pt>
                <c:pt idx="13315">
                  <c:v>0.69748259999999995</c:v>
                </c:pt>
                <c:pt idx="13316">
                  <c:v>0.69797659999999995</c:v>
                </c:pt>
                <c:pt idx="13317">
                  <c:v>0.69847139999999996</c:v>
                </c:pt>
                <c:pt idx="13318">
                  <c:v>0.69880620000000004</c:v>
                </c:pt>
                <c:pt idx="13319">
                  <c:v>0.69930150000000002</c:v>
                </c:pt>
                <c:pt idx="13320">
                  <c:v>0.69979740000000001</c:v>
                </c:pt>
                <c:pt idx="13321">
                  <c:v>0.70046240000000004</c:v>
                </c:pt>
                <c:pt idx="13322">
                  <c:v>0.70079199999999997</c:v>
                </c:pt>
                <c:pt idx="13323">
                  <c:v>0.701129</c:v>
                </c:pt>
                <c:pt idx="13324">
                  <c:v>0.70162809999999998</c:v>
                </c:pt>
                <c:pt idx="13325">
                  <c:v>0.70195839999999998</c:v>
                </c:pt>
                <c:pt idx="13326">
                  <c:v>0.70262599999999997</c:v>
                </c:pt>
                <c:pt idx="13327">
                  <c:v>0.70279530000000001</c:v>
                </c:pt>
                <c:pt idx="13328">
                  <c:v>0.70329509999999995</c:v>
                </c:pt>
                <c:pt idx="13329">
                  <c:v>0.70379619999999998</c:v>
                </c:pt>
                <c:pt idx="13330">
                  <c:v>0.7042988</c:v>
                </c:pt>
                <c:pt idx="13331">
                  <c:v>0.70497140000000003</c:v>
                </c:pt>
                <c:pt idx="13332">
                  <c:v>0.70547490000000002</c:v>
                </c:pt>
                <c:pt idx="13333">
                  <c:v>0.70597989999999999</c:v>
                </c:pt>
                <c:pt idx="13334">
                  <c:v>0.70615059999999996</c:v>
                </c:pt>
                <c:pt idx="13335">
                  <c:v>0.70648560000000005</c:v>
                </c:pt>
                <c:pt idx="13336">
                  <c:v>0.70716100000000004</c:v>
                </c:pt>
                <c:pt idx="13337">
                  <c:v>0.70749720000000005</c:v>
                </c:pt>
                <c:pt idx="13338">
                  <c:v>0.70800379999999996</c:v>
                </c:pt>
                <c:pt idx="13339">
                  <c:v>0.70817509999999995</c:v>
                </c:pt>
                <c:pt idx="13340">
                  <c:v>0.70851200000000003</c:v>
                </c:pt>
                <c:pt idx="13341">
                  <c:v>0.70901999999999998</c:v>
                </c:pt>
                <c:pt idx="13342">
                  <c:v>0.70936180000000004</c:v>
                </c:pt>
                <c:pt idx="13343">
                  <c:v>0.70969879999999996</c:v>
                </c:pt>
                <c:pt idx="13344">
                  <c:v>0.71003740000000004</c:v>
                </c:pt>
                <c:pt idx="13345">
                  <c:v>0.71054620000000002</c:v>
                </c:pt>
                <c:pt idx="13346">
                  <c:v>0.71105640000000003</c:v>
                </c:pt>
                <c:pt idx="13347">
                  <c:v>0.71156790000000003</c:v>
                </c:pt>
                <c:pt idx="13348">
                  <c:v>0.71242340000000004</c:v>
                </c:pt>
                <c:pt idx="13349">
                  <c:v>0.71276799999999996</c:v>
                </c:pt>
                <c:pt idx="13350">
                  <c:v>0.71328210000000003</c:v>
                </c:pt>
                <c:pt idx="13351">
                  <c:v>0.71362380000000003</c:v>
                </c:pt>
                <c:pt idx="13352">
                  <c:v>0.71431100000000003</c:v>
                </c:pt>
                <c:pt idx="13353">
                  <c:v>0.71465630000000002</c:v>
                </c:pt>
                <c:pt idx="13354">
                  <c:v>0.71517220000000004</c:v>
                </c:pt>
                <c:pt idx="13355">
                  <c:v>0.71551560000000003</c:v>
                </c:pt>
                <c:pt idx="13356">
                  <c:v>0.71620539999999999</c:v>
                </c:pt>
                <c:pt idx="13357">
                  <c:v>0.71672409999999998</c:v>
                </c:pt>
                <c:pt idx="13358">
                  <c:v>0.71706939999999997</c:v>
                </c:pt>
                <c:pt idx="13359">
                  <c:v>0.71793629999999997</c:v>
                </c:pt>
                <c:pt idx="13360">
                  <c:v>0.71811060000000004</c:v>
                </c:pt>
                <c:pt idx="13361">
                  <c:v>0.71863109999999997</c:v>
                </c:pt>
                <c:pt idx="13362">
                  <c:v>0.71915200000000001</c:v>
                </c:pt>
                <c:pt idx="13363">
                  <c:v>0.71984820000000005</c:v>
                </c:pt>
                <c:pt idx="13364">
                  <c:v>0.72037090000000004</c:v>
                </c:pt>
                <c:pt idx="13365">
                  <c:v>0.72089440000000005</c:v>
                </c:pt>
                <c:pt idx="13366">
                  <c:v>0.72124540000000004</c:v>
                </c:pt>
                <c:pt idx="13367">
                  <c:v>0.72159510000000004</c:v>
                </c:pt>
                <c:pt idx="13368">
                  <c:v>0.72211999999999998</c:v>
                </c:pt>
                <c:pt idx="13369">
                  <c:v>0.72264600000000001</c:v>
                </c:pt>
                <c:pt idx="13370">
                  <c:v>0.72299760000000002</c:v>
                </c:pt>
                <c:pt idx="13371">
                  <c:v>0.72369910000000004</c:v>
                </c:pt>
                <c:pt idx="13372">
                  <c:v>0.72387550000000001</c:v>
                </c:pt>
                <c:pt idx="13373">
                  <c:v>0.72440340000000003</c:v>
                </c:pt>
                <c:pt idx="13374">
                  <c:v>0.72510839999999999</c:v>
                </c:pt>
                <c:pt idx="13375">
                  <c:v>0.72528579999999998</c:v>
                </c:pt>
                <c:pt idx="13376">
                  <c:v>0.72599179999999996</c:v>
                </c:pt>
                <c:pt idx="13377">
                  <c:v>0.72652220000000001</c:v>
                </c:pt>
                <c:pt idx="13378">
                  <c:v>0.72670000000000001</c:v>
                </c:pt>
                <c:pt idx="13379">
                  <c:v>0.72740839999999996</c:v>
                </c:pt>
                <c:pt idx="13380">
                  <c:v>0.72776249999999998</c:v>
                </c:pt>
                <c:pt idx="13381">
                  <c:v>0.72829679999999997</c:v>
                </c:pt>
                <c:pt idx="13382">
                  <c:v>0.72900779999999998</c:v>
                </c:pt>
                <c:pt idx="13383">
                  <c:v>0.72954189999999997</c:v>
                </c:pt>
                <c:pt idx="13384">
                  <c:v>0.73007659999999996</c:v>
                </c:pt>
                <c:pt idx="13385">
                  <c:v>0.73043349999999996</c:v>
                </c:pt>
                <c:pt idx="13386">
                  <c:v>0.73096899999999998</c:v>
                </c:pt>
                <c:pt idx="13387">
                  <c:v>0.73150510000000002</c:v>
                </c:pt>
                <c:pt idx="13388">
                  <c:v>0.7322206</c:v>
                </c:pt>
                <c:pt idx="13389">
                  <c:v>0.73240090000000002</c:v>
                </c:pt>
                <c:pt idx="13390">
                  <c:v>0.73293759999999997</c:v>
                </c:pt>
                <c:pt idx="13391">
                  <c:v>0.73329599999999995</c:v>
                </c:pt>
                <c:pt idx="13392">
                  <c:v>0.73401309999999997</c:v>
                </c:pt>
                <c:pt idx="13393">
                  <c:v>0.73437260000000004</c:v>
                </c:pt>
                <c:pt idx="13394">
                  <c:v>0.73491209999999996</c:v>
                </c:pt>
                <c:pt idx="13395">
                  <c:v>0.73527240000000005</c:v>
                </c:pt>
                <c:pt idx="13396">
                  <c:v>0.73599250000000005</c:v>
                </c:pt>
                <c:pt idx="13397">
                  <c:v>0.73635340000000005</c:v>
                </c:pt>
                <c:pt idx="13398">
                  <c:v>0.73707590000000001</c:v>
                </c:pt>
                <c:pt idx="13399">
                  <c:v>0.73761869999999996</c:v>
                </c:pt>
                <c:pt idx="13400">
                  <c:v>0.73798059999999999</c:v>
                </c:pt>
                <c:pt idx="13401">
                  <c:v>0.73852399999999996</c:v>
                </c:pt>
                <c:pt idx="13402">
                  <c:v>0.73888719999999997</c:v>
                </c:pt>
                <c:pt idx="13403">
                  <c:v>0.73961379999999999</c:v>
                </c:pt>
                <c:pt idx="13404">
                  <c:v>0.73997740000000001</c:v>
                </c:pt>
                <c:pt idx="13405">
                  <c:v>0.74052459999999998</c:v>
                </c:pt>
                <c:pt idx="13406">
                  <c:v>0.74107219999999996</c:v>
                </c:pt>
                <c:pt idx="13407">
                  <c:v>0.74180310000000005</c:v>
                </c:pt>
                <c:pt idx="13408">
                  <c:v>0.74216910000000003</c:v>
                </c:pt>
                <c:pt idx="13409">
                  <c:v>0.74271779999999998</c:v>
                </c:pt>
                <c:pt idx="13410">
                  <c:v>0.74345019999999995</c:v>
                </c:pt>
                <c:pt idx="13411">
                  <c:v>0.74400200000000005</c:v>
                </c:pt>
                <c:pt idx="13412">
                  <c:v>0.74418600000000001</c:v>
                </c:pt>
                <c:pt idx="13413">
                  <c:v>0.74473780000000001</c:v>
                </c:pt>
                <c:pt idx="13414">
                  <c:v>0.74529109999999998</c:v>
                </c:pt>
                <c:pt idx="13415">
                  <c:v>0.74584419999999996</c:v>
                </c:pt>
                <c:pt idx="13416">
                  <c:v>0.74602820000000003</c:v>
                </c:pt>
                <c:pt idx="13417">
                  <c:v>0.7465832</c:v>
                </c:pt>
                <c:pt idx="13418">
                  <c:v>0.74713810000000003</c:v>
                </c:pt>
                <c:pt idx="13419">
                  <c:v>0.74769140000000001</c:v>
                </c:pt>
                <c:pt idx="13420">
                  <c:v>0.74806260000000002</c:v>
                </c:pt>
                <c:pt idx="13421">
                  <c:v>0.74843479999999996</c:v>
                </c:pt>
                <c:pt idx="13422">
                  <c:v>0.74899159999999998</c:v>
                </c:pt>
                <c:pt idx="13423">
                  <c:v>0.74954889999999996</c:v>
                </c:pt>
                <c:pt idx="13424">
                  <c:v>0.74991909999999995</c:v>
                </c:pt>
                <c:pt idx="13425">
                  <c:v>0.75047750000000002</c:v>
                </c:pt>
                <c:pt idx="13426">
                  <c:v>0.75122219999999995</c:v>
                </c:pt>
                <c:pt idx="13427">
                  <c:v>0.75159640000000005</c:v>
                </c:pt>
                <c:pt idx="13428">
                  <c:v>0.75215639999999995</c:v>
                </c:pt>
                <c:pt idx="13429">
                  <c:v>0.75271719999999998</c:v>
                </c:pt>
                <c:pt idx="13430">
                  <c:v>0.75346500000000005</c:v>
                </c:pt>
                <c:pt idx="13431">
                  <c:v>0.75365159999999998</c:v>
                </c:pt>
                <c:pt idx="13432">
                  <c:v>0.75421380000000005</c:v>
                </c:pt>
                <c:pt idx="13433">
                  <c:v>0.75496410000000003</c:v>
                </c:pt>
                <c:pt idx="13434">
                  <c:v>0.75534109999999999</c:v>
                </c:pt>
                <c:pt idx="13435">
                  <c:v>0.75590259999999998</c:v>
                </c:pt>
                <c:pt idx="13436">
                  <c:v>0.75665499999999997</c:v>
                </c:pt>
                <c:pt idx="13437">
                  <c:v>0.757409</c:v>
                </c:pt>
                <c:pt idx="13438">
                  <c:v>0.75778900000000005</c:v>
                </c:pt>
                <c:pt idx="13439">
                  <c:v>0.75854560000000004</c:v>
                </c:pt>
                <c:pt idx="13440">
                  <c:v>0.75930390000000003</c:v>
                </c:pt>
                <c:pt idx="13441">
                  <c:v>0.75968080000000004</c:v>
                </c:pt>
                <c:pt idx="13442">
                  <c:v>0.76025180000000003</c:v>
                </c:pt>
                <c:pt idx="13443">
                  <c:v>0.7606349</c:v>
                </c:pt>
                <c:pt idx="13444">
                  <c:v>0.76139639999999997</c:v>
                </c:pt>
                <c:pt idx="13445">
                  <c:v>0.76158570000000003</c:v>
                </c:pt>
                <c:pt idx="13446">
                  <c:v>0.76215889999999997</c:v>
                </c:pt>
                <c:pt idx="13447">
                  <c:v>0.76292119999999997</c:v>
                </c:pt>
                <c:pt idx="13448">
                  <c:v>0.76349679999999998</c:v>
                </c:pt>
                <c:pt idx="13449">
                  <c:v>0.764262</c:v>
                </c:pt>
                <c:pt idx="13450">
                  <c:v>0.76464900000000002</c:v>
                </c:pt>
                <c:pt idx="13451">
                  <c:v>0.76502990000000004</c:v>
                </c:pt>
                <c:pt idx="13452">
                  <c:v>0.76579949999999997</c:v>
                </c:pt>
                <c:pt idx="13453">
                  <c:v>0.76656899999999994</c:v>
                </c:pt>
                <c:pt idx="13454">
                  <c:v>0.76714899999999997</c:v>
                </c:pt>
                <c:pt idx="13455">
                  <c:v>0.76773020000000003</c:v>
                </c:pt>
                <c:pt idx="13456">
                  <c:v>0.76850459999999998</c:v>
                </c:pt>
                <c:pt idx="13457">
                  <c:v>0.76869699999999996</c:v>
                </c:pt>
                <c:pt idx="13458">
                  <c:v>0.76967099999999999</c:v>
                </c:pt>
                <c:pt idx="13459">
                  <c:v>0.76986379999999999</c:v>
                </c:pt>
                <c:pt idx="13460">
                  <c:v>0.77064060000000001</c:v>
                </c:pt>
                <c:pt idx="13461">
                  <c:v>0.77122630000000003</c:v>
                </c:pt>
                <c:pt idx="13462">
                  <c:v>0.77181219999999995</c:v>
                </c:pt>
                <c:pt idx="13463">
                  <c:v>0.77239880000000005</c:v>
                </c:pt>
                <c:pt idx="13464">
                  <c:v>0.77278530000000001</c:v>
                </c:pt>
                <c:pt idx="13465">
                  <c:v>0.77317999999999998</c:v>
                </c:pt>
                <c:pt idx="13466">
                  <c:v>0.77357500000000001</c:v>
                </c:pt>
                <c:pt idx="13467">
                  <c:v>0.77435690000000001</c:v>
                </c:pt>
                <c:pt idx="13468">
                  <c:v>0.77494719999999995</c:v>
                </c:pt>
                <c:pt idx="13469">
                  <c:v>0.77533479999999999</c:v>
                </c:pt>
                <c:pt idx="13470">
                  <c:v>0.77592539999999999</c:v>
                </c:pt>
                <c:pt idx="13471">
                  <c:v>0.77651630000000005</c:v>
                </c:pt>
                <c:pt idx="13472">
                  <c:v>0.77691410000000005</c:v>
                </c:pt>
                <c:pt idx="13473">
                  <c:v>0.77749699999999999</c:v>
                </c:pt>
                <c:pt idx="13474">
                  <c:v>0.77789549999999996</c:v>
                </c:pt>
                <c:pt idx="13475">
                  <c:v>0.77868320000000002</c:v>
                </c:pt>
                <c:pt idx="13476">
                  <c:v>0.77927740000000001</c:v>
                </c:pt>
                <c:pt idx="13477">
                  <c:v>0.77966800000000003</c:v>
                </c:pt>
                <c:pt idx="13478">
                  <c:v>0.78045889999999996</c:v>
                </c:pt>
                <c:pt idx="13479">
                  <c:v>0.78086</c:v>
                </c:pt>
                <c:pt idx="13480">
                  <c:v>0.7816516</c:v>
                </c:pt>
                <c:pt idx="13481">
                  <c:v>0.78184779999999998</c:v>
                </c:pt>
                <c:pt idx="13482">
                  <c:v>0.78244579999999997</c:v>
                </c:pt>
                <c:pt idx="13483">
                  <c:v>0.78304450000000003</c:v>
                </c:pt>
                <c:pt idx="13484">
                  <c:v>0.78403659999999997</c:v>
                </c:pt>
                <c:pt idx="13485">
                  <c:v>0.78423350000000003</c:v>
                </c:pt>
                <c:pt idx="13486">
                  <c:v>0.78483420000000004</c:v>
                </c:pt>
                <c:pt idx="13487">
                  <c:v>0.7856322</c:v>
                </c:pt>
                <c:pt idx="13488">
                  <c:v>0.78663039999999995</c:v>
                </c:pt>
                <c:pt idx="13489">
                  <c:v>0.78723560000000004</c:v>
                </c:pt>
                <c:pt idx="13490">
                  <c:v>0.78784120000000002</c:v>
                </c:pt>
                <c:pt idx="13491">
                  <c:v>0.78823739999999998</c:v>
                </c:pt>
                <c:pt idx="13492">
                  <c:v>0.78904260000000004</c:v>
                </c:pt>
                <c:pt idx="13493">
                  <c:v>0.78965079999999999</c:v>
                </c:pt>
                <c:pt idx="13494">
                  <c:v>0.79045779999999999</c:v>
                </c:pt>
                <c:pt idx="13495">
                  <c:v>0.79106719999999997</c:v>
                </c:pt>
                <c:pt idx="13496">
                  <c:v>0.79187660000000004</c:v>
                </c:pt>
                <c:pt idx="13497">
                  <c:v>0.79228849999999995</c:v>
                </c:pt>
                <c:pt idx="13498">
                  <c:v>0.79268839999999996</c:v>
                </c:pt>
                <c:pt idx="13499">
                  <c:v>0.79329939999999999</c:v>
                </c:pt>
                <c:pt idx="13500">
                  <c:v>0.79391160000000005</c:v>
                </c:pt>
                <c:pt idx="13501">
                  <c:v>0.79431220000000002</c:v>
                </c:pt>
                <c:pt idx="13502">
                  <c:v>0.79492580000000002</c:v>
                </c:pt>
                <c:pt idx="13503">
                  <c:v>0.795539</c:v>
                </c:pt>
                <c:pt idx="13504">
                  <c:v>0.79594030000000004</c:v>
                </c:pt>
                <c:pt idx="13505">
                  <c:v>0.79675629999999997</c:v>
                </c:pt>
                <c:pt idx="13506">
                  <c:v>0.79717150000000003</c:v>
                </c:pt>
                <c:pt idx="13507">
                  <c:v>0.79798939999999996</c:v>
                </c:pt>
                <c:pt idx="13508">
                  <c:v>0.79880949999999995</c:v>
                </c:pt>
                <c:pt idx="13509">
                  <c:v>0.79921359999999997</c:v>
                </c:pt>
                <c:pt idx="13510">
                  <c:v>0.79983360000000003</c:v>
                </c:pt>
                <c:pt idx="13511">
                  <c:v>0.8004542</c:v>
                </c:pt>
                <c:pt idx="13512">
                  <c:v>0.80127780000000004</c:v>
                </c:pt>
                <c:pt idx="13513">
                  <c:v>0.80168379999999995</c:v>
                </c:pt>
                <c:pt idx="13514">
                  <c:v>0.80230559999999995</c:v>
                </c:pt>
                <c:pt idx="13515">
                  <c:v>0.80250940000000004</c:v>
                </c:pt>
                <c:pt idx="13516">
                  <c:v>0.80375540000000001</c:v>
                </c:pt>
                <c:pt idx="13517">
                  <c:v>0.80438080000000001</c:v>
                </c:pt>
                <c:pt idx="13518">
                  <c:v>0.80499180000000004</c:v>
                </c:pt>
                <c:pt idx="13519">
                  <c:v>0.80541450000000003</c:v>
                </c:pt>
                <c:pt idx="13520">
                  <c:v>0.8062452</c:v>
                </c:pt>
                <c:pt idx="13521">
                  <c:v>0.80644990000000005</c:v>
                </c:pt>
                <c:pt idx="13522">
                  <c:v>0.80728160000000004</c:v>
                </c:pt>
                <c:pt idx="13523">
                  <c:v>0.80832119999999996</c:v>
                </c:pt>
                <c:pt idx="13524">
                  <c:v>0.80874699999999999</c:v>
                </c:pt>
                <c:pt idx="13525">
                  <c:v>0.80956799999999995</c:v>
                </c:pt>
                <c:pt idx="13526">
                  <c:v>0.81040599999999996</c:v>
                </c:pt>
                <c:pt idx="13527">
                  <c:v>0.81103939999999997</c:v>
                </c:pt>
                <c:pt idx="13528">
                  <c:v>0.81188039999999995</c:v>
                </c:pt>
                <c:pt idx="13529">
                  <c:v>0.81230930000000001</c:v>
                </c:pt>
                <c:pt idx="13530">
                  <c:v>0.81293009999999999</c:v>
                </c:pt>
                <c:pt idx="13531">
                  <c:v>0.81377469999999996</c:v>
                </c:pt>
                <c:pt idx="13532">
                  <c:v>0.81441260000000004</c:v>
                </c:pt>
                <c:pt idx="13533">
                  <c:v>0.81462040000000002</c:v>
                </c:pt>
                <c:pt idx="13534">
                  <c:v>0.8152587</c:v>
                </c:pt>
                <c:pt idx="13535">
                  <c:v>0.81589800000000001</c:v>
                </c:pt>
                <c:pt idx="13536">
                  <c:v>0.81633060000000002</c:v>
                </c:pt>
                <c:pt idx="13537">
                  <c:v>0.816971</c:v>
                </c:pt>
                <c:pt idx="13538">
                  <c:v>0.8176118</c:v>
                </c:pt>
                <c:pt idx="13539">
                  <c:v>0.81802819999999998</c:v>
                </c:pt>
                <c:pt idx="13540">
                  <c:v>0.81867009999999996</c:v>
                </c:pt>
                <c:pt idx="13541">
                  <c:v>0.81931310000000002</c:v>
                </c:pt>
                <c:pt idx="13542">
                  <c:v>0.82016449999999996</c:v>
                </c:pt>
                <c:pt idx="13543">
                  <c:v>0.82080880000000001</c:v>
                </c:pt>
                <c:pt idx="13544">
                  <c:v>0.82166300000000003</c:v>
                </c:pt>
                <c:pt idx="13545">
                  <c:v>0.82208139999999996</c:v>
                </c:pt>
                <c:pt idx="13546">
                  <c:v>0.82293810000000001</c:v>
                </c:pt>
                <c:pt idx="13547">
                  <c:v>0.82358600000000004</c:v>
                </c:pt>
                <c:pt idx="13548">
                  <c:v>0.82379639999999998</c:v>
                </c:pt>
                <c:pt idx="13549">
                  <c:v>0.82509460000000001</c:v>
                </c:pt>
                <c:pt idx="13550">
                  <c:v>0.82551569999999996</c:v>
                </c:pt>
                <c:pt idx="13551">
                  <c:v>0.82637780000000005</c:v>
                </c:pt>
                <c:pt idx="13552">
                  <c:v>0.82745279999999999</c:v>
                </c:pt>
                <c:pt idx="13553">
                  <c:v>0.82831719999999998</c:v>
                </c:pt>
                <c:pt idx="13554">
                  <c:v>0.82831779999999999</c:v>
                </c:pt>
                <c:pt idx="13555">
                  <c:v>0.82918340000000001</c:v>
                </c:pt>
                <c:pt idx="13556">
                  <c:v>0.8302621</c:v>
                </c:pt>
                <c:pt idx="13557">
                  <c:v>0.83113110000000001</c:v>
                </c:pt>
                <c:pt idx="13558">
                  <c:v>0.83178920000000001</c:v>
                </c:pt>
                <c:pt idx="13559">
                  <c:v>0.83244779999999996</c:v>
                </c:pt>
                <c:pt idx="13560">
                  <c:v>0.83308660000000001</c:v>
                </c:pt>
                <c:pt idx="13561">
                  <c:v>0.83395989999999998</c:v>
                </c:pt>
                <c:pt idx="13562">
                  <c:v>0.83462029999999998</c:v>
                </c:pt>
                <c:pt idx="13563">
                  <c:v>0.83549549999999995</c:v>
                </c:pt>
                <c:pt idx="13564">
                  <c:v>0.83592390000000005</c:v>
                </c:pt>
                <c:pt idx="13565">
                  <c:v>0.83658679999999996</c:v>
                </c:pt>
                <c:pt idx="13566">
                  <c:v>0.8372501</c:v>
                </c:pt>
                <c:pt idx="13567">
                  <c:v>0.83834310000000001</c:v>
                </c:pt>
                <c:pt idx="13568">
                  <c:v>0.83855820000000003</c:v>
                </c:pt>
                <c:pt idx="13569">
                  <c:v>0.83965489999999998</c:v>
                </c:pt>
                <c:pt idx="13570">
                  <c:v>0.84053869999999997</c:v>
                </c:pt>
                <c:pt idx="13571">
                  <c:v>0.84120760000000006</c:v>
                </c:pt>
                <c:pt idx="13572">
                  <c:v>0.84228939999999997</c:v>
                </c:pt>
                <c:pt idx="13573">
                  <c:v>0.84339529999999996</c:v>
                </c:pt>
                <c:pt idx="13574">
                  <c:v>0.84406789999999998</c:v>
                </c:pt>
                <c:pt idx="13575">
                  <c:v>0.84496000000000004</c:v>
                </c:pt>
                <c:pt idx="13576">
                  <c:v>0.84539520000000001</c:v>
                </c:pt>
                <c:pt idx="13577">
                  <c:v>0.84607019999999999</c:v>
                </c:pt>
                <c:pt idx="13578">
                  <c:v>0.84652749999999999</c:v>
                </c:pt>
                <c:pt idx="13579">
                  <c:v>0.84696439999999995</c:v>
                </c:pt>
                <c:pt idx="13580">
                  <c:v>0.8478599</c:v>
                </c:pt>
                <c:pt idx="13581">
                  <c:v>0.84875560000000005</c:v>
                </c:pt>
                <c:pt idx="13582">
                  <c:v>0.84943349999999995</c:v>
                </c:pt>
                <c:pt idx="13583">
                  <c:v>0.84989340000000002</c:v>
                </c:pt>
                <c:pt idx="13584">
                  <c:v>0.85079280000000002</c:v>
                </c:pt>
                <c:pt idx="13585">
                  <c:v>0.85145029999999999</c:v>
                </c:pt>
                <c:pt idx="13586">
                  <c:v>0.85191260000000002</c:v>
                </c:pt>
                <c:pt idx="13587">
                  <c:v>0.85325430000000002</c:v>
                </c:pt>
                <c:pt idx="13588">
                  <c:v>0.85347499999999998</c:v>
                </c:pt>
                <c:pt idx="13589">
                  <c:v>0.85459949999999996</c:v>
                </c:pt>
                <c:pt idx="13590">
                  <c:v>0.85528439999999994</c:v>
                </c:pt>
                <c:pt idx="13591">
                  <c:v>0.85597080000000003</c:v>
                </c:pt>
                <c:pt idx="13592">
                  <c:v>0.85665740000000001</c:v>
                </c:pt>
                <c:pt idx="13593">
                  <c:v>0.85778739999999998</c:v>
                </c:pt>
                <c:pt idx="13594">
                  <c:v>0.8582554</c:v>
                </c:pt>
                <c:pt idx="13595">
                  <c:v>0.85894499999999996</c:v>
                </c:pt>
                <c:pt idx="13596">
                  <c:v>0.85961030000000005</c:v>
                </c:pt>
                <c:pt idx="13597">
                  <c:v>0.86005399999999999</c:v>
                </c:pt>
                <c:pt idx="13598">
                  <c:v>0.86096760000000006</c:v>
                </c:pt>
                <c:pt idx="13599">
                  <c:v>0.86143860000000005</c:v>
                </c:pt>
                <c:pt idx="13600">
                  <c:v>0.86235419999999996</c:v>
                </c:pt>
                <c:pt idx="13601">
                  <c:v>0.86304890000000001</c:v>
                </c:pt>
                <c:pt idx="13602">
                  <c:v>0.86371759999999997</c:v>
                </c:pt>
                <c:pt idx="13603">
                  <c:v>0.86441319999999999</c:v>
                </c:pt>
                <c:pt idx="13604">
                  <c:v>0.86510920000000002</c:v>
                </c:pt>
                <c:pt idx="13605">
                  <c:v>0.86603079999999999</c:v>
                </c:pt>
                <c:pt idx="13606">
                  <c:v>0.866255</c:v>
                </c:pt>
                <c:pt idx="13607">
                  <c:v>0.86717719999999998</c:v>
                </c:pt>
                <c:pt idx="13608">
                  <c:v>0.86740150000000005</c:v>
                </c:pt>
                <c:pt idx="13609">
                  <c:v>0.86832500000000001</c:v>
                </c:pt>
                <c:pt idx="13610">
                  <c:v>0.86947549999999996</c:v>
                </c:pt>
                <c:pt idx="13611">
                  <c:v>0.87017820000000001</c:v>
                </c:pt>
                <c:pt idx="13612">
                  <c:v>0.87062850000000003</c:v>
                </c:pt>
                <c:pt idx="13613">
                  <c:v>0.87133280000000002</c:v>
                </c:pt>
                <c:pt idx="13614">
                  <c:v>0.87226320000000002</c:v>
                </c:pt>
                <c:pt idx="13615">
                  <c:v>0.87319550000000001</c:v>
                </c:pt>
                <c:pt idx="13616">
                  <c:v>0.87387490000000001</c:v>
                </c:pt>
                <c:pt idx="13617">
                  <c:v>0.87529210000000002</c:v>
                </c:pt>
                <c:pt idx="13618">
                  <c:v>0.87574660000000004</c:v>
                </c:pt>
                <c:pt idx="13619">
                  <c:v>0.87668509999999999</c:v>
                </c:pt>
                <c:pt idx="13620">
                  <c:v>0.87785279999999999</c:v>
                </c:pt>
                <c:pt idx="13621">
                  <c:v>0.87856630000000002</c:v>
                </c:pt>
                <c:pt idx="13622">
                  <c:v>0.87902279999999999</c:v>
                </c:pt>
                <c:pt idx="13623">
                  <c:v>0.87973699999999999</c:v>
                </c:pt>
                <c:pt idx="13624">
                  <c:v>0.8802238</c:v>
                </c:pt>
                <c:pt idx="13625">
                  <c:v>0.88068060000000004</c:v>
                </c:pt>
                <c:pt idx="13626">
                  <c:v>0.88185349999999996</c:v>
                </c:pt>
                <c:pt idx="13627">
                  <c:v>0.88279940000000001</c:v>
                </c:pt>
                <c:pt idx="13628">
                  <c:v>0.8837469</c:v>
                </c:pt>
                <c:pt idx="13629">
                  <c:v>0.88420620000000005</c:v>
                </c:pt>
                <c:pt idx="13630">
                  <c:v>0.88564589999999999</c:v>
                </c:pt>
                <c:pt idx="13631">
                  <c:v>0.88587640000000001</c:v>
                </c:pt>
                <c:pt idx="13632">
                  <c:v>0.88705940000000005</c:v>
                </c:pt>
                <c:pt idx="13633">
                  <c:v>0.88824380000000003</c:v>
                </c:pt>
                <c:pt idx="13634">
                  <c:v>0.88873760000000002</c:v>
                </c:pt>
                <c:pt idx="13635">
                  <c:v>0.88989490000000004</c:v>
                </c:pt>
                <c:pt idx="13636">
                  <c:v>0.89134840000000004</c:v>
                </c:pt>
                <c:pt idx="13637">
                  <c:v>0.89158090000000001</c:v>
                </c:pt>
                <c:pt idx="13638">
                  <c:v>0.89254109999999998</c:v>
                </c:pt>
                <c:pt idx="13639">
                  <c:v>0.89277410000000001</c:v>
                </c:pt>
                <c:pt idx="13640">
                  <c:v>0.89327040000000002</c:v>
                </c:pt>
                <c:pt idx="13641">
                  <c:v>0.8942329</c:v>
                </c:pt>
                <c:pt idx="13642">
                  <c:v>0.89493060000000002</c:v>
                </c:pt>
                <c:pt idx="13643">
                  <c:v>0.89616119999999999</c:v>
                </c:pt>
                <c:pt idx="13644">
                  <c:v>0.89662779999999997</c:v>
                </c:pt>
                <c:pt idx="13645">
                  <c:v>0.8968621</c:v>
                </c:pt>
                <c:pt idx="13646">
                  <c:v>0.89879719999999996</c:v>
                </c:pt>
                <c:pt idx="13647">
                  <c:v>0.89879810000000004</c:v>
                </c:pt>
                <c:pt idx="13648">
                  <c:v>0.90047250000000001</c:v>
                </c:pt>
                <c:pt idx="13649">
                  <c:v>0.90047310000000003</c:v>
                </c:pt>
                <c:pt idx="13650">
                  <c:v>0.90121079999999998</c:v>
                </c:pt>
                <c:pt idx="13651">
                  <c:v>0.90171440000000003</c:v>
                </c:pt>
                <c:pt idx="13652">
                  <c:v>0.90292470000000002</c:v>
                </c:pt>
                <c:pt idx="13653">
                  <c:v>0.90363110000000002</c:v>
                </c:pt>
                <c:pt idx="13654">
                  <c:v>0.90484560000000003</c:v>
                </c:pt>
                <c:pt idx="13655">
                  <c:v>0.90558899999999998</c:v>
                </c:pt>
                <c:pt idx="13656">
                  <c:v>0.90629839999999995</c:v>
                </c:pt>
                <c:pt idx="13657">
                  <c:v>0.90802620000000001</c:v>
                </c:pt>
                <c:pt idx="13658">
                  <c:v>0.90850109999999995</c:v>
                </c:pt>
                <c:pt idx="13659">
                  <c:v>0.90924879999999997</c:v>
                </c:pt>
                <c:pt idx="13660">
                  <c:v>0.91023500000000002</c:v>
                </c:pt>
                <c:pt idx="13661">
                  <c:v>0.91047310000000004</c:v>
                </c:pt>
                <c:pt idx="13662">
                  <c:v>0.9112228</c:v>
                </c:pt>
                <c:pt idx="13663">
                  <c:v>0.91173519999999997</c:v>
                </c:pt>
                <c:pt idx="13664">
                  <c:v>0.91173559999999998</c:v>
                </c:pt>
                <c:pt idx="13665">
                  <c:v>0.91200990000000004</c:v>
                </c:pt>
                <c:pt idx="13666">
                  <c:v>0.91228509999999996</c:v>
                </c:pt>
                <c:pt idx="13667">
                  <c:v>0.91661680000000001</c:v>
                </c:pt>
                <c:pt idx="13668">
                  <c:v>0.91809689999999999</c:v>
                </c:pt>
                <c:pt idx="13669">
                  <c:v>0.91857900000000003</c:v>
                </c:pt>
                <c:pt idx="13670">
                  <c:v>0.91958010000000001</c:v>
                </c:pt>
                <c:pt idx="13671">
                  <c:v>0.92009940000000001</c:v>
                </c:pt>
                <c:pt idx="13672">
                  <c:v>0.92058249999999997</c:v>
                </c:pt>
                <c:pt idx="13673">
                  <c:v>0.92134340000000003</c:v>
                </c:pt>
                <c:pt idx="13674">
                  <c:v>0.92234780000000005</c:v>
                </c:pt>
                <c:pt idx="13675">
                  <c:v>0.92286990000000002</c:v>
                </c:pt>
                <c:pt idx="13676">
                  <c:v>0.92411810000000005</c:v>
                </c:pt>
                <c:pt idx="13677">
                  <c:v>0.92460260000000005</c:v>
                </c:pt>
                <c:pt idx="13678">
                  <c:v>0.92536870000000004</c:v>
                </c:pt>
                <c:pt idx="13679">
                  <c:v>0.92637970000000003</c:v>
                </c:pt>
                <c:pt idx="13680">
                  <c:v>0.92662259999999996</c:v>
                </c:pt>
                <c:pt idx="13681">
                  <c:v>0.92787779999999997</c:v>
                </c:pt>
                <c:pt idx="13682">
                  <c:v>0.92889250000000001</c:v>
                </c:pt>
                <c:pt idx="13683">
                  <c:v>0.92990879999999998</c:v>
                </c:pt>
                <c:pt idx="13684">
                  <c:v>0.93015300000000001</c:v>
                </c:pt>
                <c:pt idx="13685">
                  <c:v>0.93165969999999998</c:v>
                </c:pt>
                <c:pt idx="13686">
                  <c:v>0.93267929999999999</c:v>
                </c:pt>
                <c:pt idx="13687">
                  <c:v>0.93370059999999999</c:v>
                </c:pt>
                <c:pt idx="13688">
                  <c:v>0.93447809999999998</c:v>
                </c:pt>
                <c:pt idx="13689">
                  <c:v>0.93496880000000004</c:v>
                </c:pt>
                <c:pt idx="13690">
                  <c:v>0.93574740000000001</c:v>
                </c:pt>
                <c:pt idx="13691">
                  <c:v>0.93701840000000003</c:v>
                </c:pt>
                <c:pt idx="13692">
                  <c:v>0.93775699999999995</c:v>
                </c:pt>
                <c:pt idx="13693">
                  <c:v>0.93853819999999999</c:v>
                </c:pt>
                <c:pt idx="13694">
                  <c:v>0.94006049999999997</c:v>
                </c:pt>
                <c:pt idx="13695">
                  <c:v>0.94109200000000004</c:v>
                </c:pt>
                <c:pt idx="13696">
                  <c:v>0.9413397</c:v>
                </c:pt>
                <c:pt idx="13697">
                  <c:v>0.94262020000000002</c:v>
                </c:pt>
                <c:pt idx="13698">
                  <c:v>0.94415090000000002</c:v>
                </c:pt>
                <c:pt idx="13699">
                  <c:v>0.94489590000000001</c:v>
                </c:pt>
                <c:pt idx="13700">
                  <c:v>0.94593389999999999</c:v>
                </c:pt>
                <c:pt idx="13701">
                  <c:v>0.94697379999999998</c:v>
                </c:pt>
                <c:pt idx="13702">
                  <c:v>0.94776559999999999</c:v>
                </c:pt>
                <c:pt idx="13703">
                  <c:v>0.94905700000000004</c:v>
                </c:pt>
                <c:pt idx="13704">
                  <c:v>0.94985180000000002</c:v>
                </c:pt>
                <c:pt idx="13705">
                  <c:v>0.95085140000000001</c:v>
                </c:pt>
                <c:pt idx="13706">
                  <c:v>0.95214889999999996</c:v>
                </c:pt>
                <c:pt idx="13707">
                  <c:v>0.95269579999999998</c:v>
                </c:pt>
                <c:pt idx="13708">
                  <c:v>0.9539957</c:v>
                </c:pt>
                <c:pt idx="13709">
                  <c:v>0.95479539999999996</c:v>
                </c:pt>
                <c:pt idx="13710">
                  <c:v>0.95580069999999995</c:v>
                </c:pt>
                <c:pt idx="13711">
                  <c:v>0.95660239999999996</c:v>
                </c:pt>
                <c:pt idx="13712">
                  <c:v>0.95790909999999996</c:v>
                </c:pt>
                <c:pt idx="13713">
                  <c:v>0.95816159999999995</c:v>
                </c:pt>
                <c:pt idx="13714">
                  <c:v>0.95947079999999996</c:v>
                </c:pt>
                <c:pt idx="13715">
                  <c:v>0.96052919999999997</c:v>
                </c:pt>
                <c:pt idx="13716">
                  <c:v>0.96158940000000004</c:v>
                </c:pt>
                <c:pt idx="13717">
                  <c:v>0.96235040000000005</c:v>
                </c:pt>
                <c:pt idx="13718">
                  <c:v>0.96392140000000004</c:v>
                </c:pt>
                <c:pt idx="13719">
                  <c:v>0.96498720000000004</c:v>
                </c:pt>
                <c:pt idx="13720">
                  <c:v>0.96579959999999998</c:v>
                </c:pt>
                <c:pt idx="13721">
                  <c:v>0.96656450000000005</c:v>
                </c:pt>
                <c:pt idx="13722">
                  <c:v>0.96737810000000002</c:v>
                </c:pt>
                <c:pt idx="13723">
                  <c:v>0.96870350000000005</c:v>
                </c:pt>
                <c:pt idx="13724">
                  <c:v>0.96895980000000004</c:v>
                </c:pt>
                <c:pt idx="13725">
                  <c:v>0.96977610000000003</c:v>
                </c:pt>
                <c:pt idx="13726">
                  <c:v>0.97110609999999997</c:v>
                </c:pt>
                <c:pt idx="13727">
                  <c:v>0.97187559999999995</c:v>
                </c:pt>
                <c:pt idx="13728">
                  <c:v>0.97295160000000003</c:v>
                </c:pt>
                <c:pt idx="13729">
                  <c:v>0.97402960000000005</c:v>
                </c:pt>
                <c:pt idx="13730">
                  <c:v>0.97536780000000001</c:v>
                </c:pt>
                <c:pt idx="13731">
                  <c:v>0.97588339999999996</c:v>
                </c:pt>
                <c:pt idx="13732">
                  <c:v>0.97670820000000003</c:v>
                </c:pt>
                <c:pt idx="13733">
                  <c:v>0.97748259999999998</c:v>
                </c:pt>
                <c:pt idx="13734">
                  <c:v>0.97908609999999996</c:v>
                </c:pt>
                <c:pt idx="13735">
                  <c:v>0.9799156</c:v>
                </c:pt>
                <c:pt idx="13736">
                  <c:v>0.98017430000000005</c:v>
                </c:pt>
                <c:pt idx="13737">
                  <c:v>0.98204259999999999</c:v>
                </c:pt>
                <c:pt idx="13738">
                  <c:v>0.9828749</c:v>
                </c:pt>
                <c:pt idx="13739">
                  <c:v>0.98396839999999997</c:v>
                </c:pt>
                <c:pt idx="13740">
                  <c:v>0.98474989999999996</c:v>
                </c:pt>
                <c:pt idx="13741">
                  <c:v>0.98584490000000002</c:v>
                </c:pt>
                <c:pt idx="13742">
                  <c:v>0.9869424</c:v>
                </c:pt>
                <c:pt idx="13743">
                  <c:v>0.98830240000000003</c:v>
                </c:pt>
                <c:pt idx="13744">
                  <c:v>0.98914179999999996</c:v>
                </c:pt>
                <c:pt idx="13745">
                  <c:v>0.9901894</c:v>
                </c:pt>
                <c:pt idx="13746">
                  <c:v>0.99129339999999999</c:v>
                </c:pt>
                <c:pt idx="13747">
                  <c:v>0.99239920000000004</c:v>
                </c:pt>
                <c:pt idx="13748">
                  <c:v>0.99350579999999999</c:v>
                </c:pt>
                <c:pt idx="13749">
                  <c:v>0.99376889999999996</c:v>
                </c:pt>
                <c:pt idx="13750">
                  <c:v>0.99514009999999997</c:v>
                </c:pt>
                <c:pt idx="13751">
                  <c:v>0.99598710000000001</c:v>
                </c:pt>
                <c:pt idx="13752">
                  <c:v>0.99736369999999996</c:v>
                </c:pt>
                <c:pt idx="13753">
                  <c:v>0.99842070000000005</c:v>
                </c:pt>
                <c:pt idx="13754">
                  <c:v>0.99900639999999996</c:v>
                </c:pt>
                <c:pt idx="13755">
                  <c:v>1.0003869999999999</c:v>
                </c:pt>
                <c:pt idx="13756">
                  <c:v>1.0012399999999999</c:v>
                </c:pt>
                <c:pt idx="13757">
                  <c:v>1.0020340000000001</c:v>
                </c:pt>
                <c:pt idx="13758">
                  <c:v>1.0034190000000001</c:v>
                </c:pt>
                <c:pt idx="13759">
                  <c:v>1.00342</c:v>
                </c:pt>
                <c:pt idx="13760">
                  <c:v>1.004807</c:v>
                </c:pt>
                <c:pt idx="13761">
                  <c:v>1.006729</c:v>
                </c:pt>
                <c:pt idx="13762">
                  <c:v>1.0073220000000001</c:v>
                </c:pt>
                <c:pt idx="13763">
                  <c:v>1.008982</c:v>
                </c:pt>
                <c:pt idx="13764">
                  <c:v>1.010111</c:v>
                </c:pt>
                <c:pt idx="13765">
                  <c:v>1.0103789999999999</c:v>
                </c:pt>
                <c:pt idx="13766">
                  <c:v>1.0117769999999999</c:v>
                </c:pt>
                <c:pt idx="13767">
                  <c:v>1.0131790000000001</c:v>
                </c:pt>
                <c:pt idx="13768">
                  <c:v>1.013984</c:v>
                </c:pt>
                <c:pt idx="13769">
                  <c:v>1.01539</c:v>
                </c:pt>
                <c:pt idx="13770">
                  <c:v>1.0165280000000001</c:v>
                </c:pt>
                <c:pt idx="13771">
                  <c:v>1.017938</c:v>
                </c:pt>
                <c:pt idx="13772">
                  <c:v>1.018748</c:v>
                </c:pt>
                <c:pt idx="13773">
                  <c:v>1.0192889999999999</c:v>
                </c:pt>
                <c:pt idx="13774">
                  <c:v>1.020162</c:v>
                </c:pt>
                <c:pt idx="13775">
                  <c:v>1.021849</c:v>
                </c:pt>
                <c:pt idx="13776">
                  <c:v>1.023811</c:v>
                </c:pt>
                <c:pt idx="13777">
                  <c:v>1.0246900000000001</c:v>
                </c:pt>
                <c:pt idx="13778">
                  <c:v>1.026051</c:v>
                </c:pt>
                <c:pt idx="13779">
                  <c:v>1.0269330000000001</c:v>
                </c:pt>
                <c:pt idx="13780">
                  <c:v>1.028634</c:v>
                </c:pt>
                <c:pt idx="13781">
                  <c:v>1.0291809999999999</c:v>
                </c:pt>
                <c:pt idx="13782">
                  <c:v>1.0308870000000001</c:v>
                </c:pt>
                <c:pt idx="13783">
                  <c:v>1.0317719999999999</c:v>
                </c:pt>
                <c:pt idx="13784">
                  <c:v>1.032869</c:v>
                </c:pt>
                <c:pt idx="13785">
                  <c:v>1.0340309999999999</c:v>
                </c:pt>
                <c:pt idx="13786">
                  <c:v>1.0354699999999999</c:v>
                </c:pt>
                <c:pt idx="13787">
                  <c:v>1.036297</c:v>
                </c:pt>
                <c:pt idx="13788">
                  <c:v>1.037739</c:v>
                </c:pt>
                <c:pt idx="13789">
                  <c:v>1.039185</c:v>
                </c:pt>
                <c:pt idx="13790">
                  <c:v>1.0400799999999999</c:v>
                </c:pt>
                <c:pt idx="13791">
                  <c:v>1.041253</c:v>
                </c:pt>
                <c:pt idx="13792">
                  <c:v>1.0421499999999999</c:v>
                </c:pt>
                <c:pt idx="13793">
                  <c:v>1.0432589999999999</c:v>
                </c:pt>
                <c:pt idx="13794">
                  <c:v>1.0441579999999999</c:v>
                </c:pt>
                <c:pt idx="13795">
                  <c:v>1.044713</c:v>
                </c:pt>
                <c:pt idx="13796">
                  <c:v>1.04589</c:v>
                </c:pt>
                <c:pt idx="13797">
                  <c:v>1.0467930000000001</c:v>
                </c:pt>
                <c:pt idx="13798">
                  <c:v>1.048529</c:v>
                </c:pt>
                <c:pt idx="13799">
                  <c:v>1.0499909999999999</c:v>
                </c:pt>
                <c:pt idx="13800">
                  <c:v>1.0511060000000001</c:v>
                </c:pt>
                <c:pt idx="13801">
                  <c:v>1.052014</c:v>
                </c:pt>
                <c:pt idx="13802">
                  <c:v>1.054322</c:v>
                </c:pt>
                <c:pt idx="13803">
                  <c:v>1.0555129999999999</c:v>
                </c:pt>
                <c:pt idx="13804">
                  <c:v>1.0560750000000001</c:v>
                </c:pt>
                <c:pt idx="13805">
                  <c:v>1.0572680000000001</c:v>
                </c:pt>
                <c:pt idx="13806">
                  <c:v>1.059026</c:v>
                </c:pt>
                <c:pt idx="13807">
                  <c:v>1.05959</c:v>
                </c:pt>
                <c:pt idx="13808">
                  <c:v>1.06107</c:v>
                </c:pt>
                <c:pt idx="13809">
                  <c:v>1.062554</c:v>
                </c:pt>
                <c:pt idx="13810">
                  <c:v>1.064322</c:v>
                </c:pt>
                <c:pt idx="13811">
                  <c:v>1.065739</c:v>
                </c:pt>
                <c:pt idx="13812">
                  <c:v>1.0675140000000001</c:v>
                </c:pt>
                <c:pt idx="13813">
                  <c:v>1.0684400000000001</c:v>
                </c:pt>
                <c:pt idx="13814">
                  <c:v>1.0695779999999999</c:v>
                </c:pt>
                <c:pt idx="13815">
                  <c:v>1.071075</c:v>
                </c:pt>
                <c:pt idx="13816">
                  <c:v>1.072576</c:v>
                </c:pt>
                <c:pt idx="13817">
                  <c:v>1.0740799999999999</c:v>
                </c:pt>
                <c:pt idx="13818">
                  <c:v>1.075224</c:v>
                </c:pt>
                <c:pt idx="13819">
                  <c:v>1.07673</c:v>
                </c:pt>
                <c:pt idx="13820">
                  <c:v>1.0779540000000001</c:v>
                </c:pt>
                <c:pt idx="13821">
                  <c:v>1.0797540000000001</c:v>
                </c:pt>
                <c:pt idx="13822">
                  <c:v>1.080905</c:v>
                </c:pt>
                <c:pt idx="13823">
                  <c:v>1.081558</c:v>
                </c:pt>
                <c:pt idx="13824">
                  <c:v>1.0830759999999999</c:v>
                </c:pt>
                <c:pt idx="13825">
                  <c:v>1.083942</c:v>
                </c:pt>
                <c:pt idx="13826">
                  <c:v>1.0860430000000001</c:v>
                </c:pt>
                <c:pt idx="13827">
                  <c:v>1.0869899999999999</c:v>
                </c:pt>
                <c:pt idx="13828">
                  <c:v>1.08873</c:v>
                </c:pt>
                <c:pt idx="13829">
                  <c:v>1.0902609999999999</c:v>
                </c:pt>
                <c:pt idx="13830">
                  <c:v>1.0912120000000001</c:v>
                </c:pt>
                <c:pt idx="13831">
                  <c:v>1.092746</c:v>
                </c:pt>
                <c:pt idx="13832">
                  <c:v>1.09362</c:v>
                </c:pt>
                <c:pt idx="13833">
                  <c:v>1.095159</c:v>
                </c:pt>
                <c:pt idx="13834">
                  <c:v>1.096992</c:v>
                </c:pt>
                <c:pt idx="13835">
                  <c:v>1.09795</c:v>
                </c:pt>
                <c:pt idx="13836">
                  <c:v>1.0982430000000001</c:v>
                </c:pt>
                <c:pt idx="13837">
                  <c:v>1.100082</c:v>
                </c:pt>
                <c:pt idx="13838">
                  <c:v>1.100962</c:v>
                </c:pt>
                <c:pt idx="13839">
                  <c:v>1.102889</c:v>
                </c:pt>
                <c:pt idx="13840">
                  <c:v>1.1040650000000001</c:v>
                </c:pt>
                <c:pt idx="13841">
                  <c:v>1.1062110000000001</c:v>
                </c:pt>
                <c:pt idx="13842">
                  <c:v>1.106212</c:v>
                </c:pt>
                <c:pt idx="13843">
                  <c:v>1.1089530000000001</c:v>
                </c:pt>
                <c:pt idx="13844">
                  <c:v>1.1108130000000001</c:v>
                </c:pt>
                <c:pt idx="13845">
                  <c:v>1.1123799999999999</c:v>
                </c:pt>
                <c:pt idx="13846">
                  <c:v>1.1135679999999999</c:v>
                </c:pt>
                <c:pt idx="13847">
                  <c:v>1.1145449999999999</c:v>
                </c:pt>
                <c:pt idx="13848">
                  <c:v>1.1161190000000001</c:v>
                </c:pt>
                <c:pt idx="13849">
                  <c:v>1.1176090000000001</c:v>
                </c:pt>
                <c:pt idx="13850">
                  <c:v>1.1191869999999999</c:v>
                </c:pt>
                <c:pt idx="13851">
                  <c:v>1.119785</c:v>
                </c:pt>
                <c:pt idx="13852">
                  <c:v>1.121067</c:v>
                </c:pt>
                <c:pt idx="13853">
                  <c:v>1.1213660000000001</c:v>
                </c:pt>
                <c:pt idx="13854">
                  <c:v>1.12355</c:v>
                </c:pt>
                <c:pt idx="13855">
                  <c:v>1.1248370000000001</c:v>
                </c:pt>
                <c:pt idx="13856">
                  <c:v>1.1264259999999999</c:v>
                </c:pt>
                <c:pt idx="13857">
                  <c:v>1.127027</c:v>
                </c:pt>
                <c:pt idx="13858">
                  <c:v>1.1295230000000001</c:v>
                </c:pt>
                <c:pt idx="13859">
                  <c:v>1.1314219999999999</c:v>
                </c:pt>
                <c:pt idx="13860">
                  <c:v>1.1326309999999999</c:v>
                </c:pt>
                <c:pt idx="13861">
                  <c:v>1.1339300000000001</c:v>
                </c:pt>
                <c:pt idx="13862">
                  <c:v>1.135837</c:v>
                </c:pt>
                <c:pt idx="13863">
                  <c:v>1.136747</c:v>
                </c:pt>
                <c:pt idx="13864">
                  <c:v>1.137748</c:v>
                </c:pt>
                <c:pt idx="13865">
                  <c:v>1.140879</c:v>
                </c:pt>
                <c:pt idx="13866">
                  <c:v>1.1424019999999999</c:v>
                </c:pt>
                <c:pt idx="13867">
                  <c:v>1.143715</c:v>
                </c:pt>
                <c:pt idx="13868">
                  <c:v>1.1465590000000001</c:v>
                </c:pt>
                <c:pt idx="13869">
                  <c:v>1.1477850000000001</c:v>
                </c:pt>
                <c:pt idx="13870">
                  <c:v>1.149411</c:v>
                </c:pt>
                <c:pt idx="13871">
                  <c:v>1.1510400000000001</c:v>
                </c:pt>
                <c:pt idx="13872">
                  <c:v>1.1519630000000001</c:v>
                </c:pt>
                <c:pt idx="13873">
                  <c:v>1.1542129999999999</c:v>
                </c:pt>
                <c:pt idx="13874">
                  <c:v>1.1555409999999999</c:v>
                </c:pt>
                <c:pt idx="13875">
                  <c:v>1.15585</c:v>
                </c:pt>
                <c:pt idx="13876">
                  <c:v>1.1590370000000001</c:v>
                </c:pt>
                <c:pt idx="13877">
                  <c:v>1.160682</c:v>
                </c:pt>
                <c:pt idx="13878">
                  <c:v>1.164196</c:v>
                </c:pt>
                <c:pt idx="13879">
                  <c:v>1.1651309999999999</c:v>
                </c:pt>
                <c:pt idx="13880">
                  <c:v>1.1663779999999999</c:v>
                </c:pt>
                <c:pt idx="13881">
                  <c:v>1.1677219999999999</c:v>
                </c:pt>
                <c:pt idx="13882">
                  <c:v>1.168755</c:v>
                </c:pt>
                <c:pt idx="13883">
                  <c:v>1.169791</c:v>
                </c:pt>
                <c:pt idx="13884">
                  <c:v>1.1722950000000001</c:v>
                </c:pt>
                <c:pt idx="13885">
                  <c:v>1.173648</c:v>
                </c:pt>
                <c:pt idx="13886">
                  <c:v>1.175219</c:v>
                </c:pt>
                <c:pt idx="13887">
                  <c:v>1.175632</c:v>
                </c:pt>
                <c:pt idx="13888">
                  <c:v>1.1779329999999999</c:v>
                </c:pt>
                <c:pt idx="13889">
                  <c:v>1.18014</c:v>
                </c:pt>
                <c:pt idx="13890">
                  <c:v>1.183084</c:v>
                </c:pt>
                <c:pt idx="13891">
                  <c:v>1.1860379999999999</c:v>
                </c:pt>
                <c:pt idx="13892">
                  <c:v>1.1860379999999999</c:v>
                </c:pt>
                <c:pt idx="13893">
                  <c:v>1.18868</c:v>
                </c:pt>
                <c:pt idx="13894">
                  <c:v>1.1906920000000001</c:v>
                </c:pt>
                <c:pt idx="13895">
                  <c:v>1.1923900000000001</c:v>
                </c:pt>
                <c:pt idx="13896">
                  <c:v>1.1933480000000001</c:v>
                </c:pt>
                <c:pt idx="13897">
                  <c:v>1.1947289999999999</c:v>
                </c:pt>
                <c:pt idx="13898">
                  <c:v>1.195689</c:v>
                </c:pt>
                <c:pt idx="13899">
                  <c:v>1.1970730000000001</c:v>
                </c:pt>
                <c:pt idx="13900">
                  <c:v>1.1984600000000001</c:v>
                </c:pt>
                <c:pt idx="13901">
                  <c:v>1.201454</c:v>
                </c:pt>
                <c:pt idx="13902">
                  <c:v>1.2051019999999999</c:v>
                </c:pt>
                <c:pt idx="13903">
                  <c:v>1.207363</c:v>
                </c:pt>
                <c:pt idx="13904">
                  <c:v>1.2087639999999999</c:v>
                </c:pt>
                <c:pt idx="13905">
                  <c:v>1.2108159999999999</c:v>
                </c:pt>
                <c:pt idx="13906">
                  <c:v>1.211789</c:v>
                </c:pt>
                <c:pt idx="13907">
                  <c:v>1.212872</c:v>
                </c:pt>
                <c:pt idx="13908">
                  <c:v>1.2155830000000001</c:v>
                </c:pt>
                <c:pt idx="13909">
                  <c:v>1.216234</c:v>
                </c:pt>
                <c:pt idx="13910">
                  <c:v>1.218952</c:v>
                </c:pt>
                <c:pt idx="13911">
                  <c:v>1.2213499999999999</c:v>
                </c:pt>
                <c:pt idx="13912">
                  <c:v>1.2216769999999999</c:v>
                </c:pt>
                <c:pt idx="13913">
                  <c:v>1.225066</c:v>
                </c:pt>
                <c:pt idx="13914">
                  <c:v>1.2281359999999999</c:v>
                </c:pt>
                <c:pt idx="13915">
                  <c:v>1.2287939999999999</c:v>
                </c:pt>
                <c:pt idx="13916">
                  <c:v>1.231544</c:v>
                </c:pt>
                <c:pt idx="13917">
                  <c:v>1.234632</c:v>
                </c:pt>
                <c:pt idx="13918">
                  <c:v>1.2380599999999999</c:v>
                </c:pt>
                <c:pt idx="13919">
                  <c:v>1.2393879999999999</c:v>
                </c:pt>
                <c:pt idx="13920">
                  <c:v>1.2408330000000001</c:v>
                </c:pt>
                <c:pt idx="13921">
                  <c:v>1.242281</c:v>
                </c:pt>
                <c:pt idx="13922">
                  <c:v>1.2442800000000001</c:v>
                </c:pt>
                <c:pt idx="13923">
                  <c:v>1.246399</c:v>
                </c:pt>
                <c:pt idx="13924">
                  <c:v>1.24752</c:v>
                </c:pt>
                <c:pt idx="13925">
                  <c:v>1.249646</c:v>
                </c:pt>
                <c:pt idx="13926">
                  <c:v>1.251322</c:v>
                </c:pt>
                <c:pt idx="13927">
                  <c:v>1.252448</c:v>
                </c:pt>
                <c:pt idx="13928">
                  <c:v>1.2559279999999999</c:v>
                </c:pt>
                <c:pt idx="13929">
                  <c:v>1.2569380000000001</c:v>
                </c:pt>
                <c:pt idx="13930">
                  <c:v>1.259082</c:v>
                </c:pt>
                <c:pt idx="13931">
                  <c:v>1.2612289999999999</c:v>
                </c:pt>
                <c:pt idx="13932">
                  <c:v>1.261906</c:v>
                </c:pt>
                <c:pt idx="13933">
                  <c:v>1.2633799999999999</c:v>
                </c:pt>
                <c:pt idx="13934">
                  <c:v>1.264734</c:v>
                </c:pt>
                <c:pt idx="13935">
                  <c:v>1.268248</c:v>
                </c:pt>
                <c:pt idx="13936">
                  <c:v>1.2697320000000001</c:v>
                </c:pt>
                <c:pt idx="13937">
                  <c:v>1.271898</c:v>
                </c:pt>
                <c:pt idx="13938">
                  <c:v>1.275093</c:v>
                </c:pt>
                <c:pt idx="13939">
                  <c:v>1.277485</c:v>
                </c:pt>
                <c:pt idx="13940">
                  <c:v>1.2796670000000001</c:v>
                </c:pt>
                <c:pt idx="13941">
                  <c:v>1.2818529999999999</c:v>
                </c:pt>
                <c:pt idx="13942">
                  <c:v>1.283226</c:v>
                </c:pt>
                <c:pt idx="13943">
                  <c:v>1.2864500000000001</c:v>
                </c:pt>
                <c:pt idx="13944">
                  <c:v>1.288519</c:v>
                </c:pt>
                <c:pt idx="13945">
                  <c:v>1.291412</c:v>
                </c:pt>
                <c:pt idx="13946">
                  <c:v>1.291758</c:v>
                </c:pt>
                <c:pt idx="13947">
                  <c:v>1.2939659999999999</c:v>
                </c:pt>
                <c:pt idx="13948">
                  <c:v>1.295137</c:v>
                </c:pt>
                <c:pt idx="13949">
                  <c:v>1.297218</c:v>
                </c:pt>
                <c:pt idx="13950">
                  <c:v>1.29874</c:v>
                </c:pt>
                <c:pt idx="13951">
                  <c:v>1.299436</c:v>
                </c:pt>
                <c:pt idx="13952">
                  <c:v>1.3020039999999999</c:v>
                </c:pt>
                <c:pt idx="13953">
                  <c:v>1.3037479999999999</c:v>
                </c:pt>
                <c:pt idx="13954">
                  <c:v>1.308209</c:v>
                </c:pt>
                <c:pt idx="13955">
                  <c:v>1.30996</c:v>
                </c:pt>
                <c:pt idx="13956">
                  <c:v>1.3125519999999999</c:v>
                </c:pt>
                <c:pt idx="13957">
                  <c:v>1.3132539999999999</c:v>
                </c:pt>
                <c:pt idx="13958">
                  <c:v>1.3158529999999999</c:v>
                </c:pt>
                <c:pt idx="13959">
                  <c:v>1.3176140000000001</c:v>
                </c:pt>
                <c:pt idx="13960">
                  <c:v>1.3205739999999999</c:v>
                </c:pt>
                <c:pt idx="13961">
                  <c:v>1.3242510000000001</c:v>
                </c:pt>
                <c:pt idx="13962">
                  <c:v>1.3267310000000001</c:v>
                </c:pt>
                <c:pt idx="13963">
                  <c:v>1.328292</c:v>
                </c:pt>
                <c:pt idx="13964">
                  <c:v>1.331278</c:v>
                </c:pt>
                <c:pt idx="13965">
                  <c:v>1.3327020000000001</c:v>
                </c:pt>
                <c:pt idx="13966">
                  <c:v>1.3342719999999999</c:v>
                </c:pt>
                <c:pt idx="13967">
                  <c:v>1.3383449999999999</c:v>
                </c:pt>
                <c:pt idx="13968">
                  <c:v>1.3406370000000001</c:v>
                </c:pt>
                <c:pt idx="13969">
                  <c:v>1.343148</c:v>
                </c:pt>
                <c:pt idx="13970">
                  <c:v>1.3458079999999999</c:v>
                </c:pt>
                <c:pt idx="13971">
                  <c:v>1.3491960000000001</c:v>
                </c:pt>
                <c:pt idx="13972">
                  <c:v>1.3520840000000001</c:v>
                </c:pt>
                <c:pt idx="13973">
                  <c:v>1.3544020000000001</c:v>
                </c:pt>
                <c:pt idx="13974">
                  <c:v>1.3574489999999999</c:v>
                </c:pt>
                <c:pt idx="13975">
                  <c:v>1.359415</c:v>
                </c:pt>
                <c:pt idx="13976">
                  <c:v>1.363415</c:v>
                </c:pt>
                <c:pt idx="13977">
                  <c:v>1.366484</c:v>
                </c:pt>
                <c:pt idx="13978">
                  <c:v>1.3668499999999999</c:v>
                </c:pt>
                <c:pt idx="13979">
                  <c:v>1.3721220000000001</c:v>
                </c:pt>
                <c:pt idx="13980">
                  <c:v>1.3730100000000001</c:v>
                </c:pt>
                <c:pt idx="13981">
                  <c:v>1.378152</c:v>
                </c:pt>
                <c:pt idx="13982">
                  <c:v>1.3819939999999999</c:v>
                </c:pt>
                <c:pt idx="13983">
                  <c:v>1.3827320000000001</c:v>
                </c:pt>
                <c:pt idx="13984">
                  <c:v>1.386217</c:v>
                </c:pt>
                <c:pt idx="13985">
                  <c:v>1.3889689999999999</c:v>
                </c:pt>
                <c:pt idx="13986">
                  <c:v>1.3897120000000001</c:v>
                </c:pt>
                <c:pt idx="13987">
                  <c:v>1.3924719999999999</c:v>
                </c:pt>
                <c:pt idx="13988">
                  <c:v>1.396728</c:v>
                </c:pt>
                <c:pt idx="13989">
                  <c:v>1.3971009999999999</c:v>
                </c:pt>
                <c:pt idx="13990">
                  <c:v>1.402493</c:v>
                </c:pt>
                <c:pt idx="13991">
                  <c:v>1.4045300000000001</c:v>
                </c:pt>
                <c:pt idx="13992">
                  <c:v>1.4071549999999999</c:v>
                </c:pt>
                <c:pt idx="13993">
                  <c:v>1.411834</c:v>
                </c:pt>
                <c:pt idx="13994">
                  <c:v>1.41615</c:v>
                </c:pt>
                <c:pt idx="13995">
                  <c:v>1.4208590000000001</c:v>
                </c:pt>
                <c:pt idx="13996">
                  <c:v>1.425584</c:v>
                </c:pt>
                <c:pt idx="13997">
                  <c:v>1.432442</c:v>
                </c:pt>
                <c:pt idx="13998">
                  <c:v>1.4337629999999999</c:v>
                </c:pt>
                <c:pt idx="13999">
                  <c:v>1.437206</c:v>
                </c:pt>
                <c:pt idx="14000">
                  <c:v>1.4435229999999999</c:v>
                </c:pt>
                <c:pt idx="14001">
                  <c:v>1.4469879999999999</c:v>
                </c:pt>
                <c:pt idx="14002">
                  <c:v>1.449481</c:v>
                </c:pt>
                <c:pt idx="14003">
                  <c:v>1.453138</c:v>
                </c:pt>
                <c:pt idx="14004">
                  <c:v>1.4570129999999999</c:v>
                </c:pt>
                <c:pt idx="14005">
                  <c:v>1.4593430000000001</c:v>
                </c:pt>
                <c:pt idx="14006">
                  <c:v>1.463414</c:v>
                </c:pt>
                <c:pt idx="14007">
                  <c:v>1.467106</c:v>
                </c:pt>
                <c:pt idx="14008">
                  <c:v>1.471198</c:v>
                </c:pt>
                <c:pt idx="14009">
                  <c:v>1.4747250000000001</c:v>
                </c:pt>
                <c:pt idx="14010">
                  <c:v>1.478445</c:v>
                </c:pt>
                <c:pt idx="14011">
                  <c:v>1.4825699999999999</c:v>
                </c:pt>
                <c:pt idx="14012">
                  <c:v>1.4884919999999999</c:v>
                </c:pt>
                <c:pt idx="14013">
                  <c:v>1.4938340000000001</c:v>
                </c:pt>
                <c:pt idx="14014">
                  <c:v>1.498399</c:v>
                </c:pt>
                <c:pt idx="14015">
                  <c:v>1.5009840000000001</c:v>
                </c:pt>
                <c:pt idx="14016">
                  <c:v>1.508772</c:v>
                </c:pt>
                <c:pt idx="14017">
                  <c:v>1.5115780000000001</c:v>
                </c:pt>
                <c:pt idx="14018">
                  <c:v>1.514186</c:v>
                </c:pt>
                <c:pt idx="14019">
                  <c:v>1.515393</c:v>
                </c:pt>
                <c:pt idx="14020">
                  <c:v>1.5204249999999999</c:v>
                </c:pt>
                <c:pt idx="14021">
                  <c:v>1.5242610000000001</c:v>
                </c:pt>
                <c:pt idx="14022">
                  <c:v>1.5309440000000001</c:v>
                </c:pt>
                <c:pt idx="14023">
                  <c:v>1.5394859999999999</c:v>
                </c:pt>
                <c:pt idx="14024">
                  <c:v>1.54664</c:v>
                </c:pt>
                <c:pt idx="14025">
                  <c:v>1.5513619999999999</c:v>
                </c:pt>
                <c:pt idx="14026">
                  <c:v>1.557334</c:v>
                </c:pt>
                <c:pt idx="14027">
                  <c:v>1.5585709999999999</c:v>
                </c:pt>
                <c:pt idx="14028">
                  <c:v>1.5633280000000001</c:v>
                </c:pt>
                <c:pt idx="14029">
                  <c:v>1.5776600000000001</c:v>
                </c:pt>
                <c:pt idx="14030">
                  <c:v>1.5824720000000001</c:v>
                </c:pt>
                <c:pt idx="14031">
                  <c:v>1.586657</c:v>
                </c:pt>
                <c:pt idx="14032">
                  <c:v>1.5902339999999999</c:v>
                </c:pt>
                <c:pt idx="14033">
                  <c:v>1.597189</c:v>
                </c:pt>
                <c:pt idx="14034">
                  <c:v>1.598454</c:v>
                </c:pt>
                <c:pt idx="14035">
                  <c:v>1.6037490000000001</c:v>
                </c:pt>
                <c:pt idx="14036">
                  <c:v>1.6137300000000001</c:v>
                </c:pt>
                <c:pt idx="14037">
                  <c:v>1.618838</c:v>
                </c:pt>
                <c:pt idx="14038">
                  <c:v>1.622487</c:v>
                </c:pt>
                <c:pt idx="14039">
                  <c:v>1.6263350000000001</c:v>
                </c:pt>
                <c:pt idx="14040">
                  <c:v>1.6368720000000001</c:v>
                </c:pt>
                <c:pt idx="14041">
                  <c:v>1.6448739999999999</c:v>
                </c:pt>
                <c:pt idx="14042">
                  <c:v>1.6503110000000001</c:v>
                </c:pt>
                <c:pt idx="14043">
                  <c:v>1.6516120000000001</c:v>
                </c:pt>
                <c:pt idx="14044">
                  <c:v>1.6605510000000001</c:v>
                </c:pt>
                <c:pt idx="14045">
                  <c:v>1.6631670000000001</c:v>
                </c:pt>
                <c:pt idx="14046">
                  <c:v>1.6743539999999999</c:v>
                </c:pt>
                <c:pt idx="14047">
                  <c:v>1.6917899999999999</c:v>
                </c:pt>
                <c:pt idx="14048">
                  <c:v>1.6984360000000001</c:v>
                </c:pt>
                <c:pt idx="14049">
                  <c:v>1.7009190000000001</c:v>
                </c:pt>
                <c:pt idx="14050">
                  <c:v>1.705813</c:v>
                </c:pt>
                <c:pt idx="14051">
                  <c:v>1.715454</c:v>
                </c:pt>
                <c:pt idx="14052">
                  <c:v>1.7206520000000001</c:v>
                </c:pt>
                <c:pt idx="14053">
                  <c:v>1.7264949999999999</c:v>
                </c:pt>
                <c:pt idx="14054">
                  <c:v>1.737142</c:v>
                </c:pt>
                <c:pt idx="14055">
                  <c:v>1.7405870000000001</c:v>
                </c:pt>
                <c:pt idx="14056">
                  <c:v>1.7478469999999999</c:v>
                </c:pt>
                <c:pt idx="14057">
                  <c:v>1.769884</c:v>
                </c:pt>
                <c:pt idx="14058">
                  <c:v>1.7735609999999999</c:v>
                </c:pt>
                <c:pt idx="14059">
                  <c:v>1.7775350000000001</c:v>
                </c:pt>
                <c:pt idx="14060">
                  <c:v>1.800522</c:v>
                </c:pt>
                <c:pt idx="14061">
                  <c:v>1.804249</c:v>
                </c:pt>
                <c:pt idx="14062">
                  <c:v>1.814832</c:v>
                </c:pt>
                <c:pt idx="14063">
                  <c:v>1.8228089999999999</c:v>
                </c:pt>
                <c:pt idx="14064">
                  <c:v>1.8268819999999999</c:v>
                </c:pt>
                <c:pt idx="14065">
                  <c:v>1.834741</c:v>
                </c:pt>
                <c:pt idx="14066">
                  <c:v>1.8513360000000001</c:v>
                </c:pt>
                <c:pt idx="14067">
                  <c:v>1.864536</c:v>
                </c:pt>
                <c:pt idx="14068">
                  <c:v>1.870131</c:v>
                </c:pt>
                <c:pt idx="14069">
                  <c:v>1.8917949999999999</c:v>
                </c:pt>
                <c:pt idx="14070">
                  <c:v>1.9003639999999999</c:v>
                </c:pt>
                <c:pt idx="14071">
                  <c:v>1.9208130000000001</c:v>
                </c:pt>
                <c:pt idx="14072">
                  <c:v>1.9255629999999999</c:v>
                </c:pt>
                <c:pt idx="14073">
                  <c:v>1.940787</c:v>
                </c:pt>
                <c:pt idx="14074">
                  <c:v>1.96339</c:v>
                </c:pt>
                <c:pt idx="14075">
                  <c:v>1.97234</c:v>
                </c:pt>
                <c:pt idx="14076">
                  <c:v>1.9781899999999999</c:v>
                </c:pt>
                <c:pt idx="14077">
                  <c:v>1.9920690000000001</c:v>
                </c:pt>
                <c:pt idx="14078">
                  <c:v>2.0297800000000001</c:v>
                </c:pt>
                <c:pt idx="14079">
                  <c:v>2.0475850000000002</c:v>
                </c:pt>
                <c:pt idx="14080">
                  <c:v>2.05667</c:v>
                </c:pt>
                <c:pt idx="14081">
                  <c:v>2.0884320000000001</c:v>
                </c:pt>
                <c:pt idx="14082">
                  <c:v>2.0910139999999999</c:v>
                </c:pt>
                <c:pt idx="14083">
                  <c:v>2.1064500000000002</c:v>
                </c:pt>
                <c:pt idx="14084">
                  <c:v>2.1392639999999998</c:v>
                </c:pt>
                <c:pt idx="14085">
                  <c:v>2.14913</c:v>
                </c:pt>
                <c:pt idx="14086">
                  <c:v>2.1711330000000002</c:v>
                </c:pt>
                <c:pt idx="14087">
                  <c:v>2.1917330000000002</c:v>
                </c:pt>
                <c:pt idx="14088">
                  <c:v>2.1969669999999999</c:v>
                </c:pt>
                <c:pt idx="14089">
                  <c:v>2.2384409999999999</c:v>
                </c:pt>
                <c:pt idx="14090">
                  <c:v>2.267328</c:v>
                </c:pt>
                <c:pt idx="14091">
                  <c:v>2.285075</c:v>
                </c:pt>
                <c:pt idx="14092">
                  <c:v>2.292055</c:v>
                </c:pt>
                <c:pt idx="14093">
                  <c:v>2.312557</c:v>
                </c:pt>
                <c:pt idx="14094">
                  <c:v>2.335305</c:v>
                </c:pt>
                <c:pt idx="14095">
                  <c:v>2.342908</c:v>
                </c:pt>
                <c:pt idx="14096">
                  <c:v>2.3581349999999999</c:v>
                </c:pt>
                <c:pt idx="14097">
                  <c:v>2.3793820000000001</c:v>
                </c:pt>
                <c:pt idx="14098">
                  <c:v>2.3859460000000001</c:v>
                </c:pt>
                <c:pt idx="14099">
                  <c:v>2.4023639999999999</c:v>
                </c:pt>
                <c:pt idx="14100">
                  <c:v>2.4051260000000001</c:v>
                </c:pt>
                <c:pt idx="14101">
                  <c:v>2.4144420000000002</c:v>
                </c:pt>
                <c:pt idx="14102">
                  <c:v>2.4177330000000001</c:v>
                </c:pt>
                <c:pt idx="14103">
                  <c:v>2.4320740000000001</c:v>
                </c:pt>
                <c:pt idx="14104">
                  <c:v>2.450218</c:v>
                </c:pt>
                <c:pt idx="14105">
                  <c:v>2.4524189999999999</c:v>
                </c:pt>
                <c:pt idx="14106">
                  <c:v>2.470637</c:v>
                </c:pt>
                <c:pt idx="14107">
                  <c:v>2.4762059999999999</c:v>
                </c:pt>
                <c:pt idx="14108">
                  <c:v>2.4845429999999999</c:v>
                </c:pt>
                <c:pt idx="14109">
                  <c:v>2.5011700000000001</c:v>
                </c:pt>
                <c:pt idx="14110">
                  <c:v>2.5061420000000001</c:v>
                </c:pt>
                <c:pt idx="14111">
                  <c:v>2.5171920000000001</c:v>
                </c:pt>
                <c:pt idx="14112">
                  <c:v>2.5255679999999998</c:v>
                </c:pt>
                <c:pt idx="14113">
                  <c:v>2.5311849999999998</c:v>
                </c:pt>
                <c:pt idx="14114">
                  <c:v>2.5423480000000001</c:v>
                </c:pt>
                <c:pt idx="14115">
                  <c:v>2.5517609999999999</c:v>
                </c:pt>
                <c:pt idx="14116">
                  <c:v>2.5540769999999999</c:v>
                </c:pt>
                <c:pt idx="14117">
                  <c:v>2.5590649999999999</c:v>
                </c:pt>
                <c:pt idx="14118">
                  <c:v>2.5624959999999999</c:v>
                </c:pt>
                <c:pt idx="14119">
                  <c:v>2.5630519999999999</c:v>
                </c:pt>
                <c:pt idx="14120">
                  <c:v>2.5775860000000002</c:v>
                </c:pt>
                <c:pt idx="14121">
                  <c:v>2.5910229999999999</c:v>
                </c:pt>
                <c:pt idx="14122">
                  <c:v>2.5932439999999999</c:v>
                </c:pt>
                <c:pt idx="14123">
                  <c:v>2.59781</c:v>
                </c:pt>
                <c:pt idx="14124">
                  <c:v>2.603367</c:v>
                </c:pt>
                <c:pt idx="14125">
                  <c:v>2.611831</c:v>
                </c:pt>
                <c:pt idx="14126">
                  <c:v>2.6164100000000001</c:v>
                </c:pt>
                <c:pt idx="14127">
                  <c:v>2.6197499999999998</c:v>
                </c:pt>
                <c:pt idx="14128">
                  <c:v>2.627119</c:v>
                </c:pt>
                <c:pt idx="14129">
                  <c:v>2.6332420000000001</c:v>
                </c:pt>
                <c:pt idx="14130">
                  <c:v>2.6372800000000001</c:v>
                </c:pt>
                <c:pt idx="14131">
                  <c:v>2.6452260000000001</c:v>
                </c:pt>
                <c:pt idx="14132">
                  <c:v>2.653178</c:v>
                </c:pt>
                <c:pt idx="14133">
                  <c:v>2.6589070000000001</c:v>
                </c:pt>
                <c:pt idx="14134">
                  <c:v>2.6644860000000001</c:v>
                </c:pt>
                <c:pt idx="14135">
                  <c:v>2.6696650000000002</c:v>
                </c:pt>
                <c:pt idx="14136">
                  <c:v>2.674852</c:v>
                </c:pt>
                <c:pt idx="14137">
                  <c:v>2.6770879999999999</c:v>
                </c:pt>
                <c:pt idx="14138">
                  <c:v>2.685629</c:v>
                </c:pt>
                <c:pt idx="14139">
                  <c:v>2.68954</c:v>
                </c:pt>
                <c:pt idx="14140">
                  <c:v>2.6925050000000001</c:v>
                </c:pt>
                <c:pt idx="14141">
                  <c:v>2.6965919999999999</c:v>
                </c:pt>
                <c:pt idx="14142">
                  <c:v>2.7005080000000001</c:v>
                </c:pt>
                <c:pt idx="14143">
                  <c:v>2.7057190000000002</c:v>
                </c:pt>
                <c:pt idx="14144">
                  <c:v>2.7101950000000001</c:v>
                </c:pt>
                <c:pt idx="14145">
                  <c:v>2.712615</c:v>
                </c:pt>
                <c:pt idx="14146">
                  <c:v>2.7148560000000002</c:v>
                </c:pt>
                <c:pt idx="14147">
                  <c:v>2.7200799999999998</c:v>
                </c:pt>
                <c:pt idx="14148">
                  <c:v>2.724189</c:v>
                </c:pt>
                <c:pt idx="14149">
                  <c:v>2.7294239999999999</c:v>
                </c:pt>
                <c:pt idx="14150">
                  <c:v>2.7333500000000002</c:v>
                </c:pt>
                <c:pt idx="14151">
                  <c:v>2.7374689999999999</c:v>
                </c:pt>
                <c:pt idx="14152">
                  <c:v>2.7385920000000001</c:v>
                </c:pt>
                <c:pt idx="14153">
                  <c:v>2.7432789999999998</c:v>
                </c:pt>
                <c:pt idx="14154">
                  <c:v>2.7460870000000002</c:v>
                </c:pt>
                <c:pt idx="14155">
                  <c:v>2.7490939999999999</c:v>
                </c:pt>
                <c:pt idx="14156">
                  <c:v>2.7496559999999999</c:v>
                </c:pt>
                <c:pt idx="14157">
                  <c:v>2.756246</c:v>
                </c:pt>
                <c:pt idx="14158">
                  <c:v>2.7590599999999998</c:v>
                </c:pt>
                <c:pt idx="14159">
                  <c:v>2.7620800000000001</c:v>
                </c:pt>
                <c:pt idx="14160">
                  <c:v>2.7637700000000001</c:v>
                </c:pt>
                <c:pt idx="14161">
                  <c:v>2.7696100000000001</c:v>
                </c:pt>
                <c:pt idx="14162">
                  <c:v>2.7754539999999999</c:v>
                </c:pt>
                <c:pt idx="14163">
                  <c:v>2.776017</c:v>
                </c:pt>
                <c:pt idx="14164">
                  <c:v>2.779614</c:v>
                </c:pt>
                <c:pt idx="14165">
                  <c:v>2.7843420000000001</c:v>
                </c:pt>
                <c:pt idx="14166">
                  <c:v>2.7871630000000001</c:v>
                </c:pt>
                <c:pt idx="14167">
                  <c:v>2.7902049999999998</c:v>
                </c:pt>
                <c:pt idx="14168">
                  <c:v>2.7938160000000001</c:v>
                </c:pt>
                <c:pt idx="14169">
                  <c:v>2.7960769999999999</c:v>
                </c:pt>
                <c:pt idx="14170">
                  <c:v>2.7991280000000001</c:v>
                </c:pt>
                <c:pt idx="14171">
                  <c:v>2.8002590000000001</c:v>
                </c:pt>
                <c:pt idx="14172">
                  <c:v>2.8055750000000002</c:v>
                </c:pt>
                <c:pt idx="14173">
                  <c:v>2.809199</c:v>
                </c:pt>
                <c:pt idx="14174">
                  <c:v>2.8133919999999999</c:v>
                </c:pt>
                <c:pt idx="14175">
                  <c:v>2.8139599999999998</c:v>
                </c:pt>
                <c:pt idx="14176">
                  <c:v>2.8170259999999998</c:v>
                </c:pt>
                <c:pt idx="14177">
                  <c:v>2.8187280000000001</c:v>
                </c:pt>
                <c:pt idx="14178">
                  <c:v>2.8192949999999999</c:v>
                </c:pt>
                <c:pt idx="14179">
                  <c:v>2.8265709999999999</c:v>
                </c:pt>
                <c:pt idx="14180">
                  <c:v>2.8288419999999999</c:v>
                </c:pt>
                <c:pt idx="14181">
                  <c:v>2.83135</c:v>
                </c:pt>
                <c:pt idx="14182">
                  <c:v>2.8336229999999998</c:v>
                </c:pt>
                <c:pt idx="14183">
                  <c:v>2.8378399999999999</c:v>
                </c:pt>
                <c:pt idx="14184">
                  <c:v>2.8397899999999998</c:v>
                </c:pt>
                <c:pt idx="14185">
                  <c:v>2.8414959999999998</c:v>
                </c:pt>
                <c:pt idx="14186">
                  <c:v>2.8445860000000001</c:v>
                </c:pt>
                <c:pt idx="14187">
                  <c:v>2.84768</c:v>
                </c:pt>
                <c:pt idx="14188">
                  <c:v>2.8488180000000001</c:v>
                </c:pt>
                <c:pt idx="14189">
                  <c:v>2.852484</c:v>
                </c:pt>
                <c:pt idx="14190">
                  <c:v>2.8541940000000001</c:v>
                </c:pt>
                <c:pt idx="14191">
                  <c:v>2.8572950000000001</c:v>
                </c:pt>
                <c:pt idx="14192">
                  <c:v>2.8603999999999998</c:v>
                </c:pt>
                <c:pt idx="14193">
                  <c:v>2.8635100000000002</c:v>
                </c:pt>
                <c:pt idx="14194">
                  <c:v>2.8671929999999999</c:v>
                </c:pt>
                <c:pt idx="14195">
                  <c:v>2.8689070000000001</c:v>
                </c:pt>
                <c:pt idx="14196">
                  <c:v>2.87005</c:v>
                </c:pt>
                <c:pt idx="14197">
                  <c:v>2.8737379999999999</c:v>
                </c:pt>
                <c:pt idx="14198">
                  <c:v>2.875715</c:v>
                </c:pt>
                <c:pt idx="14199">
                  <c:v>2.87941</c:v>
                </c:pt>
                <c:pt idx="14200">
                  <c:v>2.8805559999999999</c:v>
                </c:pt>
                <c:pt idx="14201">
                  <c:v>2.8836840000000001</c:v>
                </c:pt>
                <c:pt idx="14202">
                  <c:v>2.8868140000000002</c:v>
                </c:pt>
                <c:pt idx="14203">
                  <c:v>2.889106</c:v>
                </c:pt>
                <c:pt idx="14204">
                  <c:v>2.8910939999999998</c:v>
                </c:pt>
                <c:pt idx="14205">
                  <c:v>2.891095</c:v>
                </c:pt>
                <c:pt idx="14206">
                  <c:v>2.8928159999999998</c:v>
                </c:pt>
                <c:pt idx="14207">
                  <c:v>2.8965269999999999</c:v>
                </c:pt>
                <c:pt idx="14208">
                  <c:v>2.8982489999999999</c:v>
                </c:pt>
                <c:pt idx="14209">
                  <c:v>2.9008150000000001</c:v>
                </c:pt>
                <c:pt idx="14210">
                  <c:v>2.9033859999999998</c:v>
                </c:pt>
                <c:pt idx="14211">
                  <c:v>2.905386</c:v>
                </c:pt>
                <c:pt idx="14212">
                  <c:v>2.906536</c:v>
                </c:pt>
                <c:pt idx="14213">
                  <c:v>2.9102619999999999</c:v>
                </c:pt>
                <c:pt idx="14214">
                  <c:v>2.911988</c:v>
                </c:pt>
                <c:pt idx="14215">
                  <c:v>2.915143</c:v>
                </c:pt>
                <c:pt idx="14216">
                  <c:v>2.9177279999999999</c:v>
                </c:pt>
                <c:pt idx="14217">
                  <c:v>2.920315</c:v>
                </c:pt>
                <c:pt idx="14218">
                  <c:v>2.9234810000000002</c:v>
                </c:pt>
                <c:pt idx="14219">
                  <c:v>2.9246349999999999</c:v>
                </c:pt>
                <c:pt idx="14220">
                  <c:v>2.9252129999999998</c:v>
                </c:pt>
                <c:pt idx="14221">
                  <c:v>2.928382</c:v>
                </c:pt>
                <c:pt idx="14222">
                  <c:v>2.9309769999999999</c:v>
                </c:pt>
                <c:pt idx="14223">
                  <c:v>2.9327100000000002</c:v>
                </c:pt>
                <c:pt idx="14224">
                  <c:v>2.9353099999999999</c:v>
                </c:pt>
                <c:pt idx="14225">
                  <c:v>2.935889</c:v>
                </c:pt>
                <c:pt idx="14226">
                  <c:v>2.9390679999999998</c:v>
                </c:pt>
                <c:pt idx="14227">
                  <c:v>2.9428290000000001</c:v>
                </c:pt>
                <c:pt idx="14228">
                  <c:v>2.9439860000000002</c:v>
                </c:pt>
                <c:pt idx="14229">
                  <c:v>2.9465949999999999</c:v>
                </c:pt>
                <c:pt idx="14230">
                  <c:v>2.9497849999999999</c:v>
                </c:pt>
                <c:pt idx="14231">
                  <c:v>2.9529779999999999</c:v>
                </c:pt>
                <c:pt idx="14232">
                  <c:v>2.9541379999999999</c:v>
                </c:pt>
                <c:pt idx="14233">
                  <c:v>2.9573360000000002</c:v>
                </c:pt>
                <c:pt idx="14234">
                  <c:v>2.960537</c:v>
                </c:pt>
                <c:pt idx="14235">
                  <c:v>2.961697</c:v>
                </c:pt>
                <c:pt idx="14236">
                  <c:v>2.96374</c:v>
                </c:pt>
                <c:pt idx="14237">
                  <c:v>2.9654799999999999</c:v>
                </c:pt>
                <c:pt idx="14238">
                  <c:v>2.9675259999999999</c:v>
                </c:pt>
                <c:pt idx="14239">
                  <c:v>2.9692690000000002</c:v>
                </c:pt>
                <c:pt idx="14240">
                  <c:v>2.9713180000000001</c:v>
                </c:pt>
                <c:pt idx="14241">
                  <c:v>2.97248</c:v>
                </c:pt>
                <c:pt idx="14242">
                  <c:v>2.9756900000000002</c:v>
                </c:pt>
                <c:pt idx="14243">
                  <c:v>2.9762740000000001</c:v>
                </c:pt>
                <c:pt idx="14244">
                  <c:v>2.980963</c:v>
                </c:pt>
                <c:pt idx="14245">
                  <c:v>2.9827089999999998</c:v>
                </c:pt>
                <c:pt idx="14246">
                  <c:v>2.9847679999999999</c:v>
                </c:pt>
                <c:pt idx="14247">
                  <c:v>2.9859330000000002</c:v>
                </c:pt>
                <c:pt idx="14248">
                  <c:v>2.9885760000000001</c:v>
                </c:pt>
                <c:pt idx="14249">
                  <c:v>2.98916</c:v>
                </c:pt>
                <c:pt idx="14250">
                  <c:v>2.991806</c:v>
                </c:pt>
                <c:pt idx="14251">
                  <c:v>2.9956200000000002</c:v>
                </c:pt>
                <c:pt idx="14252">
                  <c:v>2.9988549999999998</c:v>
                </c:pt>
                <c:pt idx="14253">
                  <c:v>3.0020920000000002</c:v>
                </c:pt>
                <c:pt idx="14254">
                  <c:v>3.0026760000000001</c:v>
                </c:pt>
                <c:pt idx="14255">
                  <c:v>3.0065</c:v>
                </c:pt>
                <c:pt idx="14256">
                  <c:v>3.007085</c:v>
                </c:pt>
                <c:pt idx="14257">
                  <c:v>3.0097450000000001</c:v>
                </c:pt>
                <c:pt idx="14258">
                  <c:v>3.0103300000000002</c:v>
                </c:pt>
                <c:pt idx="14259">
                  <c:v>3.0135770000000002</c:v>
                </c:pt>
                <c:pt idx="14260">
                  <c:v>3.0168240000000002</c:v>
                </c:pt>
                <c:pt idx="14261">
                  <c:v>3.0174099999999999</c:v>
                </c:pt>
                <c:pt idx="14262">
                  <c:v>3.0194920000000001</c:v>
                </c:pt>
                <c:pt idx="14263">
                  <c:v>3.0206620000000002</c:v>
                </c:pt>
                <c:pt idx="14264">
                  <c:v>3.023333</c:v>
                </c:pt>
                <c:pt idx="14265">
                  <c:v>3.0254210000000001</c:v>
                </c:pt>
                <c:pt idx="14266">
                  <c:v>3.028683</c:v>
                </c:pt>
                <c:pt idx="14267">
                  <c:v>3.029855</c:v>
                </c:pt>
                <c:pt idx="14268">
                  <c:v>3.0325329999999999</c:v>
                </c:pt>
                <c:pt idx="14269">
                  <c:v>3.0331190000000001</c:v>
                </c:pt>
                <c:pt idx="14270">
                  <c:v>3.0363859999999998</c:v>
                </c:pt>
                <c:pt idx="14271">
                  <c:v>3.0375589999999999</c:v>
                </c:pt>
                <c:pt idx="14272">
                  <c:v>3.0396559999999999</c:v>
                </c:pt>
                <c:pt idx="14273">
                  <c:v>3.0417580000000002</c:v>
                </c:pt>
                <c:pt idx="14274">
                  <c:v>3.0423450000000001</c:v>
                </c:pt>
                <c:pt idx="14275">
                  <c:v>3.0441039999999999</c:v>
                </c:pt>
                <c:pt idx="14276">
                  <c:v>3.0462060000000002</c:v>
                </c:pt>
                <c:pt idx="14277">
                  <c:v>3.0473810000000001</c:v>
                </c:pt>
                <c:pt idx="14278">
                  <c:v>3.0494870000000001</c:v>
                </c:pt>
                <c:pt idx="14279">
                  <c:v>3.0527690000000001</c:v>
                </c:pt>
                <c:pt idx="14280">
                  <c:v>3.0527700000000002</c:v>
                </c:pt>
                <c:pt idx="14281">
                  <c:v>3.055466</c:v>
                </c:pt>
                <c:pt idx="14282">
                  <c:v>3.0560550000000002</c:v>
                </c:pt>
                <c:pt idx="14283">
                  <c:v>3.06087</c:v>
                </c:pt>
                <c:pt idx="14284">
                  <c:v>3.0629879999999998</c:v>
                </c:pt>
                <c:pt idx="14285">
                  <c:v>3.0647540000000002</c:v>
                </c:pt>
                <c:pt idx="14286">
                  <c:v>3.0674610000000002</c:v>
                </c:pt>
                <c:pt idx="14287">
                  <c:v>3.0701719999999999</c:v>
                </c:pt>
                <c:pt idx="14288">
                  <c:v>3.0707620000000002</c:v>
                </c:pt>
                <c:pt idx="14289">
                  <c:v>3.0734750000000002</c:v>
                </c:pt>
                <c:pt idx="14290">
                  <c:v>3.074065</c:v>
                </c:pt>
                <c:pt idx="14291">
                  <c:v>3.0761919999999998</c:v>
                </c:pt>
                <c:pt idx="14292">
                  <c:v>3.077372</c:v>
                </c:pt>
                <c:pt idx="14293">
                  <c:v>3.0800900000000002</c:v>
                </c:pt>
                <c:pt idx="14294">
                  <c:v>3.0816319999999999</c:v>
                </c:pt>
                <c:pt idx="14295">
                  <c:v>3.0828129999999998</c:v>
                </c:pt>
                <c:pt idx="14296">
                  <c:v>3.0855350000000001</c:v>
                </c:pt>
                <c:pt idx="14297">
                  <c:v>3.0861260000000001</c:v>
                </c:pt>
                <c:pt idx="14298">
                  <c:v>3.0888499999999999</c:v>
                </c:pt>
                <c:pt idx="14299">
                  <c:v>3.091577</c:v>
                </c:pt>
                <c:pt idx="14300">
                  <c:v>3.0921699999999999</c:v>
                </c:pt>
                <c:pt idx="14301">
                  <c:v>3.0927609999999999</c:v>
                </c:pt>
                <c:pt idx="14302">
                  <c:v>3.095488</c:v>
                </c:pt>
                <c:pt idx="14303">
                  <c:v>3.0976300000000001</c:v>
                </c:pt>
                <c:pt idx="14304">
                  <c:v>3.0982219999999998</c:v>
                </c:pt>
                <c:pt idx="14305">
                  <c:v>3.099774</c:v>
                </c:pt>
                <c:pt idx="14306">
                  <c:v>3.1009579999999999</c:v>
                </c:pt>
                <c:pt idx="14307">
                  <c:v>3.103694</c:v>
                </c:pt>
                <c:pt idx="14308">
                  <c:v>3.1042869999999998</c:v>
                </c:pt>
                <c:pt idx="14309">
                  <c:v>3.1064340000000001</c:v>
                </c:pt>
                <c:pt idx="14310">
                  <c:v>3.109175</c:v>
                </c:pt>
                <c:pt idx="14311">
                  <c:v>3.112511</c:v>
                </c:pt>
                <c:pt idx="14312">
                  <c:v>3.1131060000000002</c:v>
                </c:pt>
                <c:pt idx="14313">
                  <c:v>3.11585</c:v>
                </c:pt>
                <c:pt idx="14314">
                  <c:v>3.1158519999999998</c:v>
                </c:pt>
                <c:pt idx="14315">
                  <c:v>3.1180080000000001</c:v>
                </c:pt>
                <c:pt idx="14316">
                  <c:v>3.1191930000000001</c:v>
                </c:pt>
                <c:pt idx="14317">
                  <c:v>3.1219450000000002</c:v>
                </c:pt>
                <c:pt idx="14318">
                  <c:v>3.124104</c:v>
                </c:pt>
                <c:pt idx="14319">
                  <c:v>3.124698</c:v>
                </c:pt>
                <c:pt idx="14320">
                  <c:v>3.1268600000000002</c:v>
                </c:pt>
                <c:pt idx="14321">
                  <c:v>3.127456</c:v>
                </c:pt>
                <c:pt idx="14322">
                  <c:v>3.1302099999999999</c:v>
                </c:pt>
                <c:pt idx="14323">
                  <c:v>3.1323759999999998</c:v>
                </c:pt>
                <c:pt idx="14324">
                  <c:v>3.1329699999999998</c:v>
                </c:pt>
                <c:pt idx="14325">
                  <c:v>3.134544</c:v>
                </c:pt>
                <c:pt idx="14326">
                  <c:v>3.1351399999999998</c:v>
                </c:pt>
                <c:pt idx="14327">
                  <c:v>3.1373069999999998</c:v>
                </c:pt>
                <c:pt idx="14328">
                  <c:v>3.1394790000000001</c:v>
                </c:pt>
                <c:pt idx="14329">
                  <c:v>3.1400739999999998</c:v>
                </c:pt>
                <c:pt idx="14330">
                  <c:v>3.1416529999999998</c:v>
                </c:pt>
                <c:pt idx="14331">
                  <c:v>3.1422500000000002</c:v>
                </c:pt>
                <c:pt idx="14332">
                  <c:v>3.142846</c:v>
                </c:pt>
                <c:pt idx="14333">
                  <c:v>3.1450200000000001</c:v>
                </c:pt>
                <c:pt idx="14334">
                  <c:v>3.1471969999999998</c:v>
                </c:pt>
                <c:pt idx="14335">
                  <c:v>3.148387</c:v>
                </c:pt>
                <c:pt idx="14336">
                  <c:v>3.1505670000000001</c:v>
                </c:pt>
                <c:pt idx="14337">
                  <c:v>3.150569</c:v>
                </c:pt>
                <c:pt idx="14338">
                  <c:v>3.1545339999999999</c:v>
                </c:pt>
                <c:pt idx="14339">
                  <c:v>3.1551300000000002</c:v>
                </c:pt>
                <c:pt idx="14340">
                  <c:v>3.1573120000000001</c:v>
                </c:pt>
                <c:pt idx="14341">
                  <c:v>3.159497</c:v>
                </c:pt>
                <c:pt idx="14342">
                  <c:v>3.1600929999999998</c:v>
                </c:pt>
                <c:pt idx="14343">
                  <c:v>3.1634699999999998</c:v>
                </c:pt>
                <c:pt idx="14344">
                  <c:v>3.1656580000000001</c:v>
                </c:pt>
                <c:pt idx="14345">
                  <c:v>3.168444</c:v>
                </c:pt>
                <c:pt idx="14346">
                  <c:v>3.169041</c:v>
                </c:pt>
                <c:pt idx="14347">
                  <c:v>3.1718289999999998</c:v>
                </c:pt>
                <c:pt idx="14348">
                  <c:v>3.1724269999999999</c:v>
                </c:pt>
                <c:pt idx="14349">
                  <c:v>3.1746210000000001</c:v>
                </c:pt>
                <c:pt idx="14350">
                  <c:v>3.1768179999999999</c:v>
                </c:pt>
                <c:pt idx="14351">
                  <c:v>3.1786059999999998</c:v>
                </c:pt>
                <c:pt idx="14352">
                  <c:v>3.180806</c:v>
                </c:pt>
                <c:pt idx="14353">
                  <c:v>3.1836030000000002</c:v>
                </c:pt>
                <c:pt idx="14354">
                  <c:v>3.1836039999999999</c:v>
                </c:pt>
                <c:pt idx="14355">
                  <c:v>3.1864020000000002</c:v>
                </c:pt>
                <c:pt idx="14356">
                  <c:v>3.186404</c:v>
                </c:pt>
                <c:pt idx="14357">
                  <c:v>3.1892049999999998</c:v>
                </c:pt>
                <c:pt idx="14358">
                  <c:v>3.1920069999999998</c:v>
                </c:pt>
                <c:pt idx="14359">
                  <c:v>3.1926049999999999</c:v>
                </c:pt>
                <c:pt idx="14360">
                  <c:v>3.1942159999999999</c:v>
                </c:pt>
                <c:pt idx="14361">
                  <c:v>3.1964269999999999</c:v>
                </c:pt>
                <c:pt idx="14362">
                  <c:v>3.197025</c:v>
                </c:pt>
                <c:pt idx="14363">
                  <c:v>3.1998340000000001</c:v>
                </c:pt>
                <c:pt idx="14364">
                  <c:v>3.1998359999999999</c:v>
                </c:pt>
                <c:pt idx="14365">
                  <c:v>3.2026469999999998</c:v>
                </c:pt>
                <c:pt idx="14366">
                  <c:v>3.2032440000000002</c:v>
                </c:pt>
                <c:pt idx="14367">
                  <c:v>3.2048640000000002</c:v>
                </c:pt>
                <c:pt idx="14368">
                  <c:v>3.205463</c:v>
                </c:pt>
                <c:pt idx="14369">
                  <c:v>3.2076799999999999</c:v>
                </c:pt>
                <c:pt idx="14370">
                  <c:v>3.208278</c:v>
                </c:pt>
                <c:pt idx="14371">
                  <c:v>3.2110949999999998</c:v>
                </c:pt>
                <c:pt idx="14372">
                  <c:v>3.2133159999999998</c:v>
                </c:pt>
                <c:pt idx="14373">
                  <c:v>3.2139139999999999</c:v>
                </c:pt>
                <c:pt idx="14374">
                  <c:v>3.2161379999999999</c:v>
                </c:pt>
                <c:pt idx="14375">
                  <c:v>3.216736</c:v>
                </c:pt>
                <c:pt idx="14376">
                  <c:v>3.2183630000000001</c:v>
                </c:pt>
                <c:pt idx="14377">
                  <c:v>3.221187</c:v>
                </c:pt>
                <c:pt idx="14378">
                  <c:v>3.2217850000000001</c:v>
                </c:pt>
                <c:pt idx="14379">
                  <c:v>3.2223839999999999</c:v>
                </c:pt>
                <c:pt idx="14380">
                  <c:v>3.2246109999999999</c:v>
                </c:pt>
                <c:pt idx="14381">
                  <c:v>3.2252100000000001</c:v>
                </c:pt>
                <c:pt idx="14382">
                  <c:v>3.2280359999999999</c:v>
                </c:pt>
                <c:pt idx="14383">
                  <c:v>3.2296680000000002</c:v>
                </c:pt>
                <c:pt idx="14384">
                  <c:v>3.2302680000000001</c:v>
                </c:pt>
                <c:pt idx="14385">
                  <c:v>3.2324999999999999</c:v>
                </c:pt>
                <c:pt idx="14386">
                  <c:v>3.2324999999999999</c:v>
                </c:pt>
                <c:pt idx="14387">
                  <c:v>3.2353320000000001</c:v>
                </c:pt>
                <c:pt idx="14388">
                  <c:v>3.2359300000000002</c:v>
                </c:pt>
                <c:pt idx="14389">
                  <c:v>3.2381679999999999</c:v>
                </c:pt>
                <c:pt idx="14390">
                  <c:v>3.2410040000000002</c:v>
                </c:pt>
                <c:pt idx="14391">
                  <c:v>3.2416019999999999</c:v>
                </c:pt>
                <c:pt idx="14392">
                  <c:v>3.2422</c:v>
                </c:pt>
                <c:pt idx="14393">
                  <c:v>3.2438419999999999</c:v>
                </c:pt>
                <c:pt idx="14394">
                  <c:v>3.2460819999999999</c:v>
                </c:pt>
                <c:pt idx="14395">
                  <c:v>3.2466810000000002</c:v>
                </c:pt>
                <c:pt idx="14396">
                  <c:v>3.248326</c:v>
                </c:pt>
                <c:pt idx="14397">
                  <c:v>3.248926</c:v>
                </c:pt>
                <c:pt idx="14398">
                  <c:v>3.2517670000000001</c:v>
                </c:pt>
                <c:pt idx="14399">
                  <c:v>3.2523659999999999</c:v>
                </c:pt>
                <c:pt idx="14400">
                  <c:v>3.254613</c:v>
                </c:pt>
                <c:pt idx="14401">
                  <c:v>3.2568589999999999</c:v>
                </c:pt>
                <c:pt idx="14402">
                  <c:v>3.2574589999999999</c:v>
                </c:pt>
                <c:pt idx="14403">
                  <c:v>3.2597049999999999</c:v>
                </c:pt>
                <c:pt idx="14404">
                  <c:v>3.2597070000000001</c:v>
                </c:pt>
                <c:pt idx="14405">
                  <c:v>3.2603049999999998</c:v>
                </c:pt>
                <c:pt idx="14406">
                  <c:v>3.2625549999999999</c:v>
                </c:pt>
                <c:pt idx="14407">
                  <c:v>3.2648039999999998</c:v>
                </c:pt>
                <c:pt idx="14408">
                  <c:v>3.267058</c:v>
                </c:pt>
                <c:pt idx="14409">
                  <c:v>3.2670590000000002</c:v>
                </c:pt>
                <c:pt idx="14410">
                  <c:v>3.2699099999999999</c:v>
                </c:pt>
                <c:pt idx="14411">
                  <c:v>3.270508</c:v>
                </c:pt>
                <c:pt idx="14412">
                  <c:v>3.2727650000000001</c:v>
                </c:pt>
                <c:pt idx="14413">
                  <c:v>3.2744249999999999</c:v>
                </c:pt>
                <c:pt idx="14414">
                  <c:v>3.2756210000000001</c:v>
                </c:pt>
                <c:pt idx="14415">
                  <c:v>3.2778809999999998</c:v>
                </c:pt>
                <c:pt idx="14416">
                  <c:v>3.2784800000000001</c:v>
                </c:pt>
                <c:pt idx="14417">
                  <c:v>3.2807409999999999</c:v>
                </c:pt>
                <c:pt idx="14418">
                  <c:v>3.283004</c:v>
                </c:pt>
                <c:pt idx="14419">
                  <c:v>3.2836029999999998</c:v>
                </c:pt>
                <c:pt idx="14420">
                  <c:v>3.2852709999999998</c:v>
                </c:pt>
                <c:pt idx="14421">
                  <c:v>3.2858689999999999</c:v>
                </c:pt>
                <c:pt idx="14422">
                  <c:v>3.2881360000000002</c:v>
                </c:pt>
                <c:pt idx="14423">
                  <c:v>3.2887339999999998</c:v>
                </c:pt>
                <c:pt idx="14424">
                  <c:v>3.2910020000000002</c:v>
                </c:pt>
                <c:pt idx="14425">
                  <c:v>3.2910050000000002</c:v>
                </c:pt>
                <c:pt idx="14426">
                  <c:v>3.2938719999999999</c:v>
                </c:pt>
                <c:pt idx="14427">
                  <c:v>3.2961420000000001</c:v>
                </c:pt>
                <c:pt idx="14428">
                  <c:v>3.2967399999999998</c:v>
                </c:pt>
                <c:pt idx="14429">
                  <c:v>3.2984179999999999</c:v>
                </c:pt>
                <c:pt idx="14430">
                  <c:v>3.2996120000000002</c:v>
                </c:pt>
                <c:pt idx="14431">
                  <c:v>3.301288</c:v>
                </c:pt>
                <c:pt idx="14432">
                  <c:v>3.3018879999999999</c:v>
                </c:pt>
                <c:pt idx="14433">
                  <c:v>3.304163</c:v>
                </c:pt>
                <c:pt idx="14434">
                  <c:v>3.3047610000000001</c:v>
                </c:pt>
                <c:pt idx="14435">
                  <c:v>3.3070379999999999</c:v>
                </c:pt>
                <c:pt idx="14436">
                  <c:v>3.3093159999999999</c:v>
                </c:pt>
                <c:pt idx="14437">
                  <c:v>3.3099129999999999</c:v>
                </c:pt>
                <c:pt idx="14438">
                  <c:v>3.3121939999999999</c:v>
                </c:pt>
                <c:pt idx="14439">
                  <c:v>3.3121960000000001</c:v>
                </c:pt>
                <c:pt idx="14440">
                  <c:v>3.3144770000000001</c:v>
                </c:pt>
                <c:pt idx="14441">
                  <c:v>3.3167599999999999</c:v>
                </c:pt>
                <c:pt idx="14442">
                  <c:v>3.3196409999999998</c:v>
                </c:pt>
                <c:pt idx="14443">
                  <c:v>3.3202389999999999</c:v>
                </c:pt>
                <c:pt idx="14444">
                  <c:v>3.3225259999999999</c:v>
                </c:pt>
                <c:pt idx="14445">
                  <c:v>3.3248160000000002</c:v>
                </c:pt>
                <c:pt idx="14446">
                  <c:v>3.3248169999999999</c:v>
                </c:pt>
                <c:pt idx="14447">
                  <c:v>3.3277030000000001</c:v>
                </c:pt>
                <c:pt idx="14448">
                  <c:v>3.3299940000000001</c:v>
                </c:pt>
                <c:pt idx="14449">
                  <c:v>3.329996</c:v>
                </c:pt>
                <c:pt idx="14450">
                  <c:v>3.33229</c:v>
                </c:pt>
                <c:pt idx="14451">
                  <c:v>3.3345859999999998</c:v>
                </c:pt>
                <c:pt idx="14452">
                  <c:v>3.3351820000000001</c:v>
                </c:pt>
                <c:pt idx="14453">
                  <c:v>3.3374799999999998</c:v>
                </c:pt>
                <c:pt idx="14454">
                  <c:v>3.3397800000000002</c:v>
                </c:pt>
                <c:pt idx="14455">
                  <c:v>3.3403749999999999</c:v>
                </c:pt>
                <c:pt idx="14456">
                  <c:v>3.3403779999999998</c:v>
                </c:pt>
                <c:pt idx="14457">
                  <c:v>3.3426779999999998</c:v>
                </c:pt>
                <c:pt idx="14458">
                  <c:v>3.3449800000000001</c:v>
                </c:pt>
                <c:pt idx="14459">
                  <c:v>3.3449810000000002</c:v>
                </c:pt>
                <c:pt idx="14460">
                  <c:v>3.3472840000000001</c:v>
                </c:pt>
                <c:pt idx="14461">
                  <c:v>3.3495900000000001</c:v>
                </c:pt>
                <c:pt idx="14462">
                  <c:v>3.3501859999999999</c:v>
                </c:pt>
                <c:pt idx="14463">
                  <c:v>3.350187</c:v>
                </c:pt>
                <c:pt idx="14464">
                  <c:v>3.3524929999999999</c:v>
                </c:pt>
                <c:pt idx="14465">
                  <c:v>3.3548</c:v>
                </c:pt>
                <c:pt idx="14466">
                  <c:v>3.355397</c:v>
                </c:pt>
                <c:pt idx="14467">
                  <c:v>3.357707</c:v>
                </c:pt>
                <c:pt idx="14468">
                  <c:v>3.3594249999999999</c:v>
                </c:pt>
                <c:pt idx="14469">
                  <c:v>3.36002</c:v>
                </c:pt>
                <c:pt idx="14470">
                  <c:v>3.360614</c:v>
                </c:pt>
                <c:pt idx="14471">
                  <c:v>3.3623340000000002</c:v>
                </c:pt>
                <c:pt idx="14472">
                  <c:v>3.3629280000000001</c:v>
                </c:pt>
                <c:pt idx="14473">
                  <c:v>3.365243</c:v>
                </c:pt>
                <c:pt idx="14474">
                  <c:v>3.3652440000000001</c:v>
                </c:pt>
                <c:pt idx="14475">
                  <c:v>3.3675600000000001</c:v>
                </c:pt>
                <c:pt idx="14476">
                  <c:v>3.3681540000000001</c:v>
                </c:pt>
                <c:pt idx="14477">
                  <c:v>3.3698800000000002</c:v>
                </c:pt>
                <c:pt idx="14478">
                  <c:v>3.3721999999999999</c:v>
                </c:pt>
                <c:pt idx="14479">
                  <c:v>3.3745219999999998</c:v>
                </c:pt>
                <c:pt idx="14480">
                  <c:v>3.3751150000000001</c:v>
                </c:pt>
                <c:pt idx="14481">
                  <c:v>3.3751159999999998</c:v>
                </c:pt>
                <c:pt idx="14482">
                  <c:v>3.3774389999999999</c:v>
                </c:pt>
                <c:pt idx="14483">
                  <c:v>3.3791720000000001</c:v>
                </c:pt>
                <c:pt idx="14484">
                  <c:v>3.379766</c:v>
                </c:pt>
                <c:pt idx="14485">
                  <c:v>3.3820920000000001</c:v>
                </c:pt>
                <c:pt idx="14486">
                  <c:v>3.3826860000000001</c:v>
                </c:pt>
                <c:pt idx="14487">
                  <c:v>3.3850129999999998</c:v>
                </c:pt>
                <c:pt idx="14488">
                  <c:v>3.386752</c:v>
                </c:pt>
                <c:pt idx="14489">
                  <c:v>3.3873440000000001</c:v>
                </c:pt>
                <c:pt idx="14490">
                  <c:v>3.3896760000000001</c:v>
                </c:pt>
                <c:pt idx="14491">
                  <c:v>3.39201</c:v>
                </c:pt>
                <c:pt idx="14492">
                  <c:v>3.3920119999999998</c:v>
                </c:pt>
                <c:pt idx="14493">
                  <c:v>3.3943460000000001</c:v>
                </c:pt>
                <c:pt idx="14494">
                  <c:v>3.3943479999999999</c:v>
                </c:pt>
                <c:pt idx="14495">
                  <c:v>3.3949389999999999</c:v>
                </c:pt>
                <c:pt idx="14496">
                  <c:v>3.397275</c:v>
                </c:pt>
                <c:pt idx="14497">
                  <c:v>3.4002020000000002</c:v>
                </c:pt>
                <c:pt idx="14498">
                  <c:v>3.4019520000000001</c:v>
                </c:pt>
                <c:pt idx="14499">
                  <c:v>3.402542</c:v>
                </c:pt>
                <c:pt idx="14500">
                  <c:v>3.4042949999999998</c:v>
                </c:pt>
                <c:pt idx="14501">
                  <c:v>3.4066390000000002</c:v>
                </c:pt>
                <c:pt idx="14502">
                  <c:v>3.4072279999999999</c:v>
                </c:pt>
                <c:pt idx="14503">
                  <c:v>3.4095719999999998</c:v>
                </c:pt>
                <c:pt idx="14504">
                  <c:v>3.4095749999999998</c:v>
                </c:pt>
                <c:pt idx="14505">
                  <c:v>3.410164</c:v>
                </c:pt>
                <c:pt idx="14506">
                  <c:v>3.4119220000000001</c:v>
                </c:pt>
                <c:pt idx="14507">
                  <c:v>3.4142670000000002</c:v>
                </c:pt>
                <c:pt idx="14508">
                  <c:v>3.4142700000000001</c:v>
                </c:pt>
                <c:pt idx="14509">
                  <c:v>3.4172020000000001</c:v>
                </c:pt>
                <c:pt idx="14510">
                  <c:v>3.4172039999999999</c:v>
                </c:pt>
                <c:pt idx="14511">
                  <c:v>3.418965</c:v>
                </c:pt>
                <c:pt idx="14512">
                  <c:v>3.4213149999999999</c:v>
                </c:pt>
                <c:pt idx="14513">
                  <c:v>3.4219059999999999</c:v>
                </c:pt>
                <c:pt idx="14514">
                  <c:v>3.4242560000000002</c:v>
                </c:pt>
                <c:pt idx="14515">
                  <c:v>3.4242560000000002</c:v>
                </c:pt>
                <c:pt idx="14516">
                  <c:v>3.4248440000000002</c:v>
                </c:pt>
                <c:pt idx="14517">
                  <c:v>3.4271940000000001</c:v>
                </c:pt>
                <c:pt idx="14518">
                  <c:v>3.4271959999999999</c:v>
                </c:pt>
                <c:pt idx="14519">
                  <c:v>3.4295460000000002</c:v>
                </c:pt>
                <c:pt idx="14520">
                  <c:v>3.4301330000000001</c:v>
                </c:pt>
                <c:pt idx="14521">
                  <c:v>3.4324840000000001</c:v>
                </c:pt>
                <c:pt idx="14522">
                  <c:v>3.4324849999999998</c:v>
                </c:pt>
                <c:pt idx="14523">
                  <c:v>3.4342540000000001</c:v>
                </c:pt>
                <c:pt idx="14524">
                  <c:v>3.4348399999999999</c:v>
                </c:pt>
                <c:pt idx="14525">
                  <c:v>3.4371930000000002</c:v>
                </c:pt>
                <c:pt idx="14526">
                  <c:v>3.4377779999999998</c:v>
                </c:pt>
                <c:pt idx="14527">
                  <c:v>3.4395500000000001</c:v>
                </c:pt>
                <c:pt idx="14528">
                  <c:v>3.4419059999999999</c:v>
                </c:pt>
                <c:pt idx="14529">
                  <c:v>3.4419080000000002</c:v>
                </c:pt>
                <c:pt idx="14530">
                  <c:v>3.4448500000000002</c:v>
                </c:pt>
                <c:pt idx="14531">
                  <c:v>3.4448509999999999</c:v>
                </c:pt>
                <c:pt idx="14532">
                  <c:v>3.447209</c:v>
                </c:pt>
                <c:pt idx="14533">
                  <c:v>3.447794</c:v>
                </c:pt>
                <c:pt idx="14534">
                  <c:v>3.44957</c:v>
                </c:pt>
                <c:pt idx="14535">
                  <c:v>3.4501529999999998</c:v>
                </c:pt>
                <c:pt idx="14536">
                  <c:v>3.4542899999999999</c:v>
                </c:pt>
                <c:pt idx="14537">
                  <c:v>3.454291</c:v>
                </c:pt>
                <c:pt idx="14538">
                  <c:v>3.456655</c:v>
                </c:pt>
                <c:pt idx="14539">
                  <c:v>3.4572379999999998</c:v>
                </c:pt>
                <c:pt idx="14540">
                  <c:v>3.4596019999999998</c:v>
                </c:pt>
                <c:pt idx="14541">
                  <c:v>3.4601839999999999</c:v>
                </c:pt>
                <c:pt idx="14542">
                  <c:v>3.4619680000000002</c:v>
                </c:pt>
                <c:pt idx="14543">
                  <c:v>3.464334</c:v>
                </c:pt>
                <c:pt idx="14544">
                  <c:v>3.4643359999999999</c:v>
                </c:pt>
                <c:pt idx="14545">
                  <c:v>3.4667029999999999</c:v>
                </c:pt>
                <c:pt idx="14546">
                  <c:v>3.4667029999999999</c:v>
                </c:pt>
                <c:pt idx="14547">
                  <c:v>3.4690699999999999</c:v>
                </c:pt>
                <c:pt idx="14548">
                  <c:v>3.4696500000000001</c:v>
                </c:pt>
                <c:pt idx="14549">
                  <c:v>3.4696500000000001</c:v>
                </c:pt>
                <c:pt idx="14550">
                  <c:v>3.4738099999999998</c:v>
                </c:pt>
                <c:pt idx="14551">
                  <c:v>3.4743900000000001</c:v>
                </c:pt>
                <c:pt idx="14552">
                  <c:v>3.4749680000000001</c:v>
                </c:pt>
                <c:pt idx="14553">
                  <c:v>3.4767610000000002</c:v>
                </c:pt>
                <c:pt idx="14554">
                  <c:v>3.4791319999999999</c:v>
                </c:pt>
                <c:pt idx="14555">
                  <c:v>3.4791340000000002</c:v>
                </c:pt>
                <c:pt idx="14556">
                  <c:v>3.4791349999999999</c:v>
                </c:pt>
                <c:pt idx="14557">
                  <c:v>3.4815070000000001</c:v>
                </c:pt>
                <c:pt idx="14558">
                  <c:v>3.4838800000000001</c:v>
                </c:pt>
                <c:pt idx="14559">
                  <c:v>3.4856790000000002</c:v>
                </c:pt>
                <c:pt idx="14560">
                  <c:v>3.486256</c:v>
                </c:pt>
                <c:pt idx="14561">
                  <c:v>3.488632</c:v>
                </c:pt>
                <c:pt idx="14562">
                  <c:v>3.4886339999999998</c:v>
                </c:pt>
                <c:pt idx="14563">
                  <c:v>3.4910109999999999</c:v>
                </c:pt>
                <c:pt idx="14564">
                  <c:v>3.4910130000000001</c:v>
                </c:pt>
                <c:pt idx="14565">
                  <c:v>3.4933909999999999</c:v>
                </c:pt>
                <c:pt idx="14566">
                  <c:v>3.4939659999999999</c:v>
                </c:pt>
                <c:pt idx="14567">
                  <c:v>3.4957720000000001</c:v>
                </c:pt>
                <c:pt idx="14568">
                  <c:v>3.496346</c:v>
                </c:pt>
                <c:pt idx="14569">
                  <c:v>3.4963470000000001</c:v>
                </c:pt>
                <c:pt idx="14570">
                  <c:v>3.4987240000000002</c:v>
                </c:pt>
                <c:pt idx="14571">
                  <c:v>3.498726</c:v>
                </c:pt>
                <c:pt idx="14572">
                  <c:v>3.5011049999999999</c:v>
                </c:pt>
                <c:pt idx="14573">
                  <c:v>3.5011079999999999</c:v>
                </c:pt>
                <c:pt idx="14574">
                  <c:v>3.504057</c:v>
                </c:pt>
                <c:pt idx="14575">
                  <c:v>3.5040580000000001</c:v>
                </c:pt>
                <c:pt idx="14576">
                  <c:v>3.5058669999999998</c:v>
                </c:pt>
                <c:pt idx="14577">
                  <c:v>3.50644</c:v>
                </c:pt>
                <c:pt idx="14578">
                  <c:v>3.5088210000000002</c:v>
                </c:pt>
                <c:pt idx="14579">
                  <c:v>3.5106320000000002</c:v>
                </c:pt>
                <c:pt idx="14580">
                  <c:v>3.5112040000000002</c:v>
                </c:pt>
                <c:pt idx="14581">
                  <c:v>3.5112049999999999</c:v>
                </c:pt>
                <c:pt idx="14582">
                  <c:v>3.5135860000000001</c:v>
                </c:pt>
                <c:pt idx="14583">
                  <c:v>3.5135860000000001</c:v>
                </c:pt>
                <c:pt idx="14584">
                  <c:v>3.515968</c:v>
                </c:pt>
                <c:pt idx="14585">
                  <c:v>3.5159699999999998</c:v>
                </c:pt>
                <c:pt idx="14586">
                  <c:v>3.5183520000000001</c:v>
                </c:pt>
                <c:pt idx="14587">
                  <c:v>3.5183529999999998</c:v>
                </c:pt>
                <c:pt idx="14588">
                  <c:v>3.5207359999999999</c:v>
                </c:pt>
                <c:pt idx="14589">
                  <c:v>3.5213040000000002</c:v>
                </c:pt>
                <c:pt idx="14590">
                  <c:v>3.5231219999999999</c:v>
                </c:pt>
                <c:pt idx="14591">
                  <c:v>3.5236900000000002</c:v>
                </c:pt>
                <c:pt idx="14592">
                  <c:v>3.5260720000000001</c:v>
                </c:pt>
                <c:pt idx="14593">
                  <c:v>3.5284580000000001</c:v>
                </c:pt>
                <c:pt idx="14594">
                  <c:v>3.5284599999999999</c:v>
                </c:pt>
                <c:pt idx="14595">
                  <c:v>3.5284599999999999</c:v>
                </c:pt>
                <c:pt idx="14596">
                  <c:v>3.5308459999999999</c:v>
                </c:pt>
                <c:pt idx="14597">
                  <c:v>3.5332319999999999</c:v>
                </c:pt>
                <c:pt idx="14598">
                  <c:v>3.5356179999999999</c:v>
                </c:pt>
                <c:pt idx="14599">
                  <c:v>3.5356179999999999</c:v>
                </c:pt>
                <c:pt idx="14600">
                  <c:v>3.5361820000000002</c:v>
                </c:pt>
                <c:pt idx="14601">
                  <c:v>3.538008</c:v>
                </c:pt>
                <c:pt idx="14602">
                  <c:v>3.53857</c:v>
                </c:pt>
                <c:pt idx="14603">
                  <c:v>3.540394</c:v>
                </c:pt>
                <c:pt idx="14604">
                  <c:v>3.5409579999999998</c:v>
                </c:pt>
                <c:pt idx="14605">
                  <c:v>3.543342</c:v>
                </c:pt>
                <c:pt idx="14606">
                  <c:v>3.5451700000000002</c:v>
                </c:pt>
                <c:pt idx="14607">
                  <c:v>3.5457299999999998</c:v>
                </c:pt>
                <c:pt idx="14608">
                  <c:v>3.545731</c:v>
                </c:pt>
                <c:pt idx="14609">
                  <c:v>3.5457329999999998</c:v>
                </c:pt>
                <c:pt idx="14610">
                  <c:v>3.5481180000000001</c:v>
                </c:pt>
                <c:pt idx="14611">
                  <c:v>3.5499499999999999</c:v>
                </c:pt>
                <c:pt idx="14612">
                  <c:v>3.5505080000000002</c:v>
                </c:pt>
                <c:pt idx="14613">
                  <c:v>3.5528949999999999</c:v>
                </c:pt>
                <c:pt idx="14614">
                  <c:v>3.5528970000000002</c:v>
                </c:pt>
                <c:pt idx="14615">
                  <c:v>3.5552839999999999</c:v>
                </c:pt>
                <c:pt idx="14616">
                  <c:v>3.5552869999999999</c:v>
                </c:pt>
                <c:pt idx="14617">
                  <c:v>3.555288</c:v>
                </c:pt>
                <c:pt idx="14618">
                  <c:v>3.5576750000000001</c:v>
                </c:pt>
                <c:pt idx="14619">
                  <c:v>3.5582310000000001</c:v>
                </c:pt>
                <c:pt idx="14620">
                  <c:v>3.5600640000000001</c:v>
                </c:pt>
                <c:pt idx="14621">
                  <c:v>3.5624539999999998</c:v>
                </c:pt>
                <c:pt idx="14622">
                  <c:v>3.5624560000000001</c:v>
                </c:pt>
                <c:pt idx="14623">
                  <c:v>3.5642909999999999</c:v>
                </c:pt>
                <c:pt idx="14624">
                  <c:v>3.5648460000000002</c:v>
                </c:pt>
                <c:pt idx="14625">
                  <c:v>3.5653999999999999</c:v>
                </c:pt>
                <c:pt idx="14626">
                  <c:v>3.56779</c:v>
                </c:pt>
                <c:pt idx="14627">
                  <c:v>3.5696279999999998</c:v>
                </c:pt>
                <c:pt idx="14628">
                  <c:v>3.5696300000000001</c:v>
                </c:pt>
                <c:pt idx="14629">
                  <c:v>3.5720200000000002</c:v>
                </c:pt>
                <c:pt idx="14630">
                  <c:v>3.572022</c:v>
                </c:pt>
                <c:pt idx="14631">
                  <c:v>3.574414</c:v>
                </c:pt>
                <c:pt idx="14632">
                  <c:v>3.5744150000000001</c:v>
                </c:pt>
                <c:pt idx="14633">
                  <c:v>3.5749659999999999</c:v>
                </c:pt>
                <c:pt idx="14634">
                  <c:v>3.5792000000000002</c:v>
                </c:pt>
                <c:pt idx="14635">
                  <c:v>3.5792039999999998</c:v>
                </c:pt>
                <c:pt idx="14636">
                  <c:v>3.5815959999999998</c:v>
                </c:pt>
                <c:pt idx="14637">
                  <c:v>3.5834459999999999</c:v>
                </c:pt>
                <c:pt idx="14638">
                  <c:v>3.5839940000000001</c:v>
                </c:pt>
                <c:pt idx="14639">
                  <c:v>3.5839940000000001</c:v>
                </c:pt>
                <c:pt idx="14640">
                  <c:v>3.586389</c:v>
                </c:pt>
                <c:pt idx="14641">
                  <c:v>3.5863900000000002</c:v>
                </c:pt>
                <c:pt idx="14642">
                  <c:v>3.5887859999999998</c:v>
                </c:pt>
                <c:pt idx="14643">
                  <c:v>3.5911810000000002</c:v>
                </c:pt>
                <c:pt idx="14644">
                  <c:v>3.5911819999999999</c:v>
                </c:pt>
                <c:pt idx="14645">
                  <c:v>3.5930360000000001</c:v>
                </c:pt>
                <c:pt idx="14646">
                  <c:v>3.5935800000000002</c:v>
                </c:pt>
                <c:pt idx="14647">
                  <c:v>3.5954350000000002</c:v>
                </c:pt>
                <c:pt idx="14648">
                  <c:v>3.59598</c:v>
                </c:pt>
                <c:pt idx="14649">
                  <c:v>3.5978340000000002</c:v>
                </c:pt>
                <c:pt idx="14650">
                  <c:v>3.5983779999999999</c:v>
                </c:pt>
                <c:pt idx="14651">
                  <c:v>3.6002339999999999</c:v>
                </c:pt>
                <c:pt idx="14652">
                  <c:v>3.6026340000000001</c:v>
                </c:pt>
                <c:pt idx="14653">
                  <c:v>3.6026349999999998</c:v>
                </c:pt>
                <c:pt idx="14654">
                  <c:v>3.6026370000000001</c:v>
                </c:pt>
                <c:pt idx="14655">
                  <c:v>3.6050369999999998</c:v>
                </c:pt>
                <c:pt idx="14656">
                  <c:v>3.6074380000000001</c:v>
                </c:pt>
                <c:pt idx="14657">
                  <c:v>3.609302</c:v>
                </c:pt>
                <c:pt idx="14658">
                  <c:v>3.6093030000000002</c:v>
                </c:pt>
                <c:pt idx="14659">
                  <c:v>3.6098439999999998</c:v>
                </c:pt>
                <c:pt idx="14660">
                  <c:v>3.6098439999999998</c:v>
                </c:pt>
                <c:pt idx="14661">
                  <c:v>3.6122450000000002</c:v>
                </c:pt>
                <c:pt idx="14662">
                  <c:v>3.6146479999999999</c:v>
                </c:pt>
                <c:pt idx="14663">
                  <c:v>3.6146500000000001</c:v>
                </c:pt>
                <c:pt idx="14664">
                  <c:v>3.6146500000000001</c:v>
                </c:pt>
                <c:pt idx="14665">
                  <c:v>3.6170520000000002</c:v>
                </c:pt>
                <c:pt idx="14666">
                  <c:v>3.6189209999999998</c:v>
                </c:pt>
                <c:pt idx="14667">
                  <c:v>3.619456</c:v>
                </c:pt>
                <c:pt idx="14668">
                  <c:v>3.6213259999999998</c:v>
                </c:pt>
                <c:pt idx="14669">
                  <c:v>3.6218599999999999</c:v>
                </c:pt>
                <c:pt idx="14670">
                  <c:v>3.6237330000000001</c:v>
                </c:pt>
                <c:pt idx="14671">
                  <c:v>3.6242649999999998</c:v>
                </c:pt>
                <c:pt idx="14672">
                  <c:v>3.6261380000000001</c:v>
                </c:pt>
                <c:pt idx="14673">
                  <c:v>3.6280130000000002</c:v>
                </c:pt>
                <c:pt idx="14674">
                  <c:v>3.6285449999999999</c:v>
                </c:pt>
                <c:pt idx="14675">
                  <c:v>3.6304219999999998</c:v>
                </c:pt>
                <c:pt idx="14676">
                  <c:v>3.630954</c:v>
                </c:pt>
                <c:pt idx="14677">
                  <c:v>3.633359</c:v>
                </c:pt>
                <c:pt idx="14678">
                  <c:v>3.6333600000000001</c:v>
                </c:pt>
                <c:pt idx="14679">
                  <c:v>3.6357659999999998</c:v>
                </c:pt>
                <c:pt idx="14680">
                  <c:v>3.635767</c:v>
                </c:pt>
                <c:pt idx="14681">
                  <c:v>3.6376469999999999</c:v>
                </c:pt>
                <c:pt idx="14682">
                  <c:v>3.6381739999999998</c:v>
                </c:pt>
                <c:pt idx="14683">
                  <c:v>3.640056</c:v>
                </c:pt>
                <c:pt idx="14684">
                  <c:v>3.6424660000000002</c:v>
                </c:pt>
                <c:pt idx="14685">
                  <c:v>3.6424669999999999</c:v>
                </c:pt>
                <c:pt idx="14686">
                  <c:v>3.6429939999999998</c:v>
                </c:pt>
                <c:pt idx="14687">
                  <c:v>3.644876</c:v>
                </c:pt>
                <c:pt idx="14688">
                  <c:v>3.6448779999999998</c:v>
                </c:pt>
                <c:pt idx="14689">
                  <c:v>3.6472859999999998</c:v>
                </c:pt>
                <c:pt idx="14690">
                  <c:v>3.6472869999999999</c:v>
                </c:pt>
                <c:pt idx="14691">
                  <c:v>3.6496960000000001</c:v>
                </c:pt>
                <c:pt idx="14692">
                  <c:v>3.6502180000000002</c:v>
                </c:pt>
                <c:pt idx="14693">
                  <c:v>3.652107</c:v>
                </c:pt>
                <c:pt idx="14694">
                  <c:v>3.6521080000000001</c:v>
                </c:pt>
                <c:pt idx="14695">
                  <c:v>3.6545169999999998</c:v>
                </c:pt>
                <c:pt idx="14696">
                  <c:v>3.6550370000000001</c:v>
                </c:pt>
                <c:pt idx="14697">
                  <c:v>3.6569259999999999</c:v>
                </c:pt>
                <c:pt idx="14698">
                  <c:v>3.6593360000000001</c:v>
                </c:pt>
                <c:pt idx="14699">
                  <c:v>3.659338</c:v>
                </c:pt>
                <c:pt idx="14700">
                  <c:v>3.6617479999999998</c:v>
                </c:pt>
                <c:pt idx="14701">
                  <c:v>3.6617500000000001</c:v>
                </c:pt>
                <c:pt idx="14702">
                  <c:v>3.6636419999999998</c:v>
                </c:pt>
                <c:pt idx="14703">
                  <c:v>3.6641590000000002</c:v>
                </c:pt>
                <c:pt idx="14704">
                  <c:v>3.6665679999999998</c:v>
                </c:pt>
                <c:pt idx="14705">
                  <c:v>3.6665700000000001</c:v>
                </c:pt>
                <c:pt idx="14706">
                  <c:v>3.668466</c:v>
                </c:pt>
                <c:pt idx="14707">
                  <c:v>3.6708780000000001</c:v>
                </c:pt>
                <c:pt idx="14708">
                  <c:v>3.6708799999999999</c:v>
                </c:pt>
                <c:pt idx="14709">
                  <c:v>3.6732909999999999</c:v>
                </c:pt>
                <c:pt idx="14710">
                  <c:v>3.673292</c:v>
                </c:pt>
                <c:pt idx="14711">
                  <c:v>3.6757040000000001</c:v>
                </c:pt>
                <c:pt idx="14712">
                  <c:v>3.6757059999999999</c:v>
                </c:pt>
                <c:pt idx="14713">
                  <c:v>3.67761</c:v>
                </c:pt>
                <c:pt idx="14714">
                  <c:v>3.6781190000000001</c:v>
                </c:pt>
                <c:pt idx="14715">
                  <c:v>3.680024</c:v>
                </c:pt>
                <c:pt idx="14716">
                  <c:v>3.6805319999999999</c:v>
                </c:pt>
                <c:pt idx="14717">
                  <c:v>3.6824379999999999</c:v>
                </c:pt>
                <c:pt idx="14718">
                  <c:v>3.6829459999999998</c:v>
                </c:pt>
                <c:pt idx="14719">
                  <c:v>3.6848550000000002</c:v>
                </c:pt>
                <c:pt idx="14720">
                  <c:v>3.6848559999999999</c:v>
                </c:pt>
                <c:pt idx="14721">
                  <c:v>3.687268</c:v>
                </c:pt>
                <c:pt idx="14722">
                  <c:v>3.687773</c:v>
                </c:pt>
                <c:pt idx="14723">
                  <c:v>3.6877749999999998</c:v>
                </c:pt>
                <c:pt idx="14724">
                  <c:v>3.6896840000000002</c:v>
                </c:pt>
                <c:pt idx="14725">
                  <c:v>3.692097</c:v>
                </c:pt>
                <c:pt idx="14726">
                  <c:v>3.6920980000000001</c:v>
                </c:pt>
                <c:pt idx="14727">
                  <c:v>3.6940119999999999</c:v>
                </c:pt>
                <c:pt idx="14728">
                  <c:v>3.6945139999999999</c:v>
                </c:pt>
                <c:pt idx="14729">
                  <c:v>3.6964299999999999</c:v>
                </c:pt>
                <c:pt idx="14730">
                  <c:v>3.6988439999999998</c:v>
                </c:pt>
                <c:pt idx="14731">
                  <c:v>3.6988460000000001</c:v>
                </c:pt>
                <c:pt idx="14732">
                  <c:v>3.6988460000000001</c:v>
                </c:pt>
                <c:pt idx="14733">
                  <c:v>3.70126</c:v>
                </c:pt>
                <c:pt idx="14734">
                  <c:v>3.7031800000000001</c:v>
                </c:pt>
                <c:pt idx="14735">
                  <c:v>3.703678</c:v>
                </c:pt>
                <c:pt idx="14736">
                  <c:v>3.7055980000000002</c:v>
                </c:pt>
                <c:pt idx="14737">
                  <c:v>3.7060940000000002</c:v>
                </c:pt>
                <c:pt idx="14738">
                  <c:v>3.7080169999999999</c:v>
                </c:pt>
                <c:pt idx="14739">
                  <c:v>3.708018</c:v>
                </c:pt>
                <c:pt idx="14740">
                  <c:v>3.7104339999999998</c:v>
                </c:pt>
                <c:pt idx="14741">
                  <c:v>3.7104360000000001</c:v>
                </c:pt>
                <c:pt idx="14742">
                  <c:v>3.7104370000000002</c:v>
                </c:pt>
                <c:pt idx="14743">
                  <c:v>3.7128519999999998</c:v>
                </c:pt>
                <c:pt idx="14744">
                  <c:v>3.7128540000000001</c:v>
                </c:pt>
                <c:pt idx="14745">
                  <c:v>3.7152699999999999</c:v>
                </c:pt>
                <c:pt idx="14746">
                  <c:v>3.7152699999999999</c:v>
                </c:pt>
                <c:pt idx="14747">
                  <c:v>3.717686</c:v>
                </c:pt>
                <c:pt idx="14748">
                  <c:v>3.719614</c:v>
                </c:pt>
                <c:pt idx="14749">
                  <c:v>3.722032</c:v>
                </c:pt>
                <c:pt idx="14750">
                  <c:v>3.7220339999999998</c:v>
                </c:pt>
                <c:pt idx="14751">
                  <c:v>3.722035</c:v>
                </c:pt>
                <c:pt idx="14752">
                  <c:v>3.7244519999999999</c:v>
                </c:pt>
                <c:pt idx="14753">
                  <c:v>3.7263869999999999</c:v>
                </c:pt>
                <c:pt idx="14754">
                  <c:v>3.726871</c:v>
                </c:pt>
                <c:pt idx="14755">
                  <c:v>3.7288060000000001</c:v>
                </c:pt>
                <c:pt idx="14756">
                  <c:v>3.7312240000000001</c:v>
                </c:pt>
                <c:pt idx="14757">
                  <c:v>3.7331650000000001</c:v>
                </c:pt>
                <c:pt idx="14758">
                  <c:v>3.7336469999999999</c:v>
                </c:pt>
                <c:pt idx="14759">
                  <c:v>3.7355879999999999</c:v>
                </c:pt>
                <c:pt idx="14760">
                  <c:v>3.7355900000000002</c:v>
                </c:pt>
                <c:pt idx="14761">
                  <c:v>3.7380080000000002</c:v>
                </c:pt>
                <c:pt idx="14762">
                  <c:v>3.7399529999999999</c:v>
                </c:pt>
                <c:pt idx="14763">
                  <c:v>3.7423760000000001</c:v>
                </c:pt>
                <c:pt idx="14764">
                  <c:v>3.7428530000000002</c:v>
                </c:pt>
                <c:pt idx="14765">
                  <c:v>3.7448000000000001</c:v>
                </c:pt>
                <c:pt idx="14766">
                  <c:v>3.7448009999999998</c:v>
                </c:pt>
                <c:pt idx="14767">
                  <c:v>3.7472219999999998</c:v>
                </c:pt>
                <c:pt idx="14768">
                  <c:v>3.7472240000000001</c:v>
                </c:pt>
                <c:pt idx="14769">
                  <c:v>3.7496450000000001</c:v>
                </c:pt>
                <c:pt idx="14770">
                  <c:v>3.7496459999999998</c:v>
                </c:pt>
                <c:pt idx="14771">
                  <c:v>3.7496480000000001</c:v>
                </c:pt>
                <c:pt idx="14772">
                  <c:v>3.7496480000000001</c:v>
                </c:pt>
                <c:pt idx="14773">
                  <c:v>3.7520669999999998</c:v>
                </c:pt>
                <c:pt idx="14774">
                  <c:v>3.752068</c:v>
                </c:pt>
                <c:pt idx="14775">
                  <c:v>3.754019</c:v>
                </c:pt>
                <c:pt idx="14776">
                  <c:v>3.754019</c:v>
                </c:pt>
                <c:pt idx="14777">
                  <c:v>3.7564389999999999</c:v>
                </c:pt>
                <c:pt idx="14778">
                  <c:v>3.758394</c:v>
                </c:pt>
                <c:pt idx="14779">
                  <c:v>3.758861</c:v>
                </c:pt>
                <c:pt idx="14780">
                  <c:v>3.7593260000000002</c:v>
                </c:pt>
                <c:pt idx="14781">
                  <c:v>3.7612809999999999</c:v>
                </c:pt>
                <c:pt idx="14782">
                  <c:v>3.761282</c:v>
                </c:pt>
                <c:pt idx="14783">
                  <c:v>3.7637</c:v>
                </c:pt>
                <c:pt idx="14784">
                  <c:v>3.763703</c:v>
                </c:pt>
                <c:pt idx="14785">
                  <c:v>3.7661199999999999</c:v>
                </c:pt>
                <c:pt idx="14786">
                  <c:v>3.7680790000000002</c:v>
                </c:pt>
                <c:pt idx="14787">
                  <c:v>3.7685399999999998</c:v>
                </c:pt>
                <c:pt idx="14788">
                  <c:v>3.7685399999999998</c:v>
                </c:pt>
                <c:pt idx="14789">
                  <c:v>3.7705000000000002</c:v>
                </c:pt>
                <c:pt idx="14790">
                  <c:v>3.7705000000000002</c:v>
                </c:pt>
                <c:pt idx="14791">
                  <c:v>3.7729180000000002</c:v>
                </c:pt>
                <c:pt idx="14792">
                  <c:v>3.77488</c:v>
                </c:pt>
                <c:pt idx="14793">
                  <c:v>3.7748810000000002</c:v>
                </c:pt>
                <c:pt idx="14794">
                  <c:v>3.7753359999999998</c:v>
                </c:pt>
                <c:pt idx="14795">
                  <c:v>3.7753359999999998</c:v>
                </c:pt>
                <c:pt idx="14796">
                  <c:v>3.777752</c:v>
                </c:pt>
                <c:pt idx="14797">
                  <c:v>3.7797149999999999</c:v>
                </c:pt>
                <c:pt idx="14798">
                  <c:v>3.7801670000000001</c:v>
                </c:pt>
                <c:pt idx="14799">
                  <c:v>3.7821319999999998</c:v>
                </c:pt>
                <c:pt idx="14800">
                  <c:v>3.7821319999999998</c:v>
                </c:pt>
                <c:pt idx="14801">
                  <c:v>3.7840980000000002</c:v>
                </c:pt>
                <c:pt idx="14802">
                  <c:v>3.7845469999999999</c:v>
                </c:pt>
                <c:pt idx="14803">
                  <c:v>3.7845490000000002</c:v>
                </c:pt>
                <c:pt idx="14804">
                  <c:v>3.7869630000000001</c:v>
                </c:pt>
                <c:pt idx="14805">
                  <c:v>3.7869640000000002</c:v>
                </c:pt>
                <c:pt idx="14806">
                  <c:v>3.7889309999999998</c:v>
                </c:pt>
                <c:pt idx="14807">
                  <c:v>3.7893759999999999</c:v>
                </c:pt>
                <c:pt idx="14808">
                  <c:v>3.791344</c:v>
                </c:pt>
                <c:pt idx="14809">
                  <c:v>3.7913450000000002</c:v>
                </c:pt>
                <c:pt idx="14810">
                  <c:v>3.793758</c:v>
                </c:pt>
                <c:pt idx="14811">
                  <c:v>3.7957299999999998</c:v>
                </c:pt>
                <c:pt idx="14812">
                  <c:v>3.7961719999999999</c:v>
                </c:pt>
                <c:pt idx="14813">
                  <c:v>3.7981449999999999</c:v>
                </c:pt>
                <c:pt idx="14814">
                  <c:v>3.798146</c:v>
                </c:pt>
                <c:pt idx="14815">
                  <c:v>3.8005589999999998</c:v>
                </c:pt>
                <c:pt idx="14816">
                  <c:v>3.8005599999999999</c:v>
                </c:pt>
                <c:pt idx="14817">
                  <c:v>3.802972</c:v>
                </c:pt>
                <c:pt idx="14818">
                  <c:v>3.8029739999999999</c:v>
                </c:pt>
                <c:pt idx="14819">
                  <c:v>3.804951</c:v>
                </c:pt>
                <c:pt idx="14820">
                  <c:v>3.8073619999999999</c:v>
                </c:pt>
                <c:pt idx="14821">
                  <c:v>3.8073619999999999</c:v>
                </c:pt>
                <c:pt idx="14822">
                  <c:v>3.809774</c:v>
                </c:pt>
                <c:pt idx="14823">
                  <c:v>3.8097759999999998</c:v>
                </c:pt>
                <c:pt idx="14824">
                  <c:v>3.8097780000000001</c:v>
                </c:pt>
                <c:pt idx="14825">
                  <c:v>3.8117570000000001</c:v>
                </c:pt>
                <c:pt idx="14826">
                  <c:v>3.8141690000000001</c:v>
                </c:pt>
                <c:pt idx="14827">
                  <c:v>3.8141699999999998</c:v>
                </c:pt>
                <c:pt idx="14828">
                  <c:v>3.8145980000000002</c:v>
                </c:pt>
                <c:pt idx="14829">
                  <c:v>3.8165819999999999</c:v>
                </c:pt>
                <c:pt idx="14830">
                  <c:v>3.8170090000000001</c:v>
                </c:pt>
                <c:pt idx="14831">
                  <c:v>3.818994</c:v>
                </c:pt>
                <c:pt idx="14832">
                  <c:v>3.82098</c:v>
                </c:pt>
                <c:pt idx="14833">
                  <c:v>3.8209810000000002</c:v>
                </c:pt>
                <c:pt idx="14834">
                  <c:v>3.8214039999999998</c:v>
                </c:pt>
                <c:pt idx="14835">
                  <c:v>3.823394</c:v>
                </c:pt>
                <c:pt idx="14836">
                  <c:v>3.8258040000000002</c:v>
                </c:pt>
                <c:pt idx="14837">
                  <c:v>3.8258040000000002</c:v>
                </c:pt>
                <c:pt idx="14838">
                  <c:v>3.825806</c:v>
                </c:pt>
                <c:pt idx="14839">
                  <c:v>3.8282150000000001</c:v>
                </c:pt>
                <c:pt idx="14840">
                  <c:v>3.8282150000000001</c:v>
                </c:pt>
                <c:pt idx="14841">
                  <c:v>3.8282159999999998</c:v>
                </c:pt>
                <c:pt idx="14842">
                  <c:v>3.830622</c:v>
                </c:pt>
                <c:pt idx="14843">
                  <c:v>3.8306249999999999</c:v>
                </c:pt>
                <c:pt idx="14844">
                  <c:v>3.8330299999999999</c:v>
                </c:pt>
                <c:pt idx="14845">
                  <c:v>3.8330310000000001</c:v>
                </c:pt>
                <c:pt idx="14846">
                  <c:v>3.8350240000000002</c:v>
                </c:pt>
                <c:pt idx="14847">
                  <c:v>3.8374290000000002</c:v>
                </c:pt>
                <c:pt idx="14848">
                  <c:v>3.8374320000000002</c:v>
                </c:pt>
                <c:pt idx="14849">
                  <c:v>3.8398340000000002</c:v>
                </c:pt>
                <c:pt idx="14850">
                  <c:v>3.8398349999999999</c:v>
                </c:pt>
                <c:pt idx="14851">
                  <c:v>3.8418299999999999</c:v>
                </c:pt>
                <c:pt idx="14852">
                  <c:v>3.842238</c:v>
                </c:pt>
                <c:pt idx="14853">
                  <c:v>3.8422390000000002</c:v>
                </c:pt>
                <c:pt idx="14854">
                  <c:v>3.8442340000000002</c:v>
                </c:pt>
                <c:pt idx="14855">
                  <c:v>3.8466339999999999</c:v>
                </c:pt>
                <c:pt idx="14856">
                  <c:v>3.8466360000000002</c:v>
                </c:pt>
                <c:pt idx="14857">
                  <c:v>3.8490340000000001</c:v>
                </c:pt>
                <c:pt idx="14858">
                  <c:v>3.8510339999999998</c:v>
                </c:pt>
                <c:pt idx="14859">
                  <c:v>3.851035</c:v>
                </c:pt>
                <c:pt idx="14860">
                  <c:v>3.8514339999999998</c:v>
                </c:pt>
                <c:pt idx="14861">
                  <c:v>3.853434</c:v>
                </c:pt>
                <c:pt idx="14862">
                  <c:v>3.8534350000000002</c:v>
                </c:pt>
                <c:pt idx="14863">
                  <c:v>3.8558300000000001</c:v>
                </c:pt>
                <c:pt idx="14864">
                  <c:v>3.8558319999999999</c:v>
                </c:pt>
                <c:pt idx="14865">
                  <c:v>3.8582269999999999</c:v>
                </c:pt>
                <c:pt idx="14866">
                  <c:v>3.8602289999999999</c:v>
                </c:pt>
                <c:pt idx="14867">
                  <c:v>3.8602300000000001</c:v>
                </c:pt>
                <c:pt idx="14868">
                  <c:v>3.8602310000000002</c:v>
                </c:pt>
                <c:pt idx="14869">
                  <c:v>3.8626260000000001</c:v>
                </c:pt>
                <c:pt idx="14870">
                  <c:v>3.8650180000000001</c:v>
                </c:pt>
                <c:pt idx="14871">
                  <c:v>3.8650180000000001</c:v>
                </c:pt>
                <c:pt idx="14872">
                  <c:v>3.8650199999999999</c:v>
                </c:pt>
                <c:pt idx="14873">
                  <c:v>3.8670239999999998</c:v>
                </c:pt>
                <c:pt idx="14874">
                  <c:v>3.86741</c:v>
                </c:pt>
                <c:pt idx="14875">
                  <c:v>3.869415</c:v>
                </c:pt>
                <c:pt idx="14876">
                  <c:v>3.8694160000000002</c:v>
                </c:pt>
                <c:pt idx="14877">
                  <c:v>3.8718050000000002</c:v>
                </c:pt>
                <c:pt idx="14878">
                  <c:v>3.8718059999999999</c:v>
                </c:pt>
                <c:pt idx="14879">
                  <c:v>3.8738160000000001</c:v>
                </c:pt>
                <c:pt idx="14880">
                  <c:v>3.8762059999999998</c:v>
                </c:pt>
                <c:pt idx="14881">
                  <c:v>3.8762059999999998</c:v>
                </c:pt>
                <c:pt idx="14882">
                  <c:v>3.8762080000000001</c:v>
                </c:pt>
                <c:pt idx="14883">
                  <c:v>3.8782199999999998</c:v>
                </c:pt>
                <c:pt idx="14884">
                  <c:v>3.8782199999999998</c:v>
                </c:pt>
                <c:pt idx="14885">
                  <c:v>3.8806099999999999</c:v>
                </c:pt>
                <c:pt idx="14886">
                  <c:v>3.8806120000000002</c:v>
                </c:pt>
                <c:pt idx="14887">
                  <c:v>3.882628</c:v>
                </c:pt>
                <c:pt idx="14888">
                  <c:v>3.8830019999999998</c:v>
                </c:pt>
                <c:pt idx="14889">
                  <c:v>3.8850199999999999</c:v>
                </c:pt>
                <c:pt idx="14890">
                  <c:v>3.8850220000000002</c:v>
                </c:pt>
                <c:pt idx="14891">
                  <c:v>3.8850220000000002</c:v>
                </c:pt>
                <c:pt idx="14892">
                  <c:v>3.8874089999999999</c:v>
                </c:pt>
                <c:pt idx="14893">
                  <c:v>3.88741</c:v>
                </c:pt>
                <c:pt idx="14894">
                  <c:v>3.8894280000000001</c:v>
                </c:pt>
                <c:pt idx="14895">
                  <c:v>3.8897949999999999</c:v>
                </c:pt>
                <c:pt idx="14896">
                  <c:v>3.8918149999999998</c:v>
                </c:pt>
                <c:pt idx="14897">
                  <c:v>3.8921790000000001</c:v>
                </c:pt>
                <c:pt idx="14898">
                  <c:v>3.8921800000000002</c:v>
                </c:pt>
                <c:pt idx="14899">
                  <c:v>3.8942000000000001</c:v>
                </c:pt>
                <c:pt idx="14900">
                  <c:v>3.8942009999999998</c:v>
                </c:pt>
                <c:pt idx="14901">
                  <c:v>3.896582</c:v>
                </c:pt>
                <c:pt idx="14902">
                  <c:v>3.898606</c:v>
                </c:pt>
                <c:pt idx="14903">
                  <c:v>3.898606</c:v>
                </c:pt>
                <c:pt idx="14904">
                  <c:v>3.9006319999999999</c:v>
                </c:pt>
                <c:pt idx="14905">
                  <c:v>3.900989</c:v>
                </c:pt>
                <c:pt idx="14906">
                  <c:v>3.903016</c:v>
                </c:pt>
                <c:pt idx="14907">
                  <c:v>3.9030179999999999</c:v>
                </c:pt>
                <c:pt idx="14908">
                  <c:v>3.9054000000000002</c:v>
                </c:pt>
                <c:pt idx="14909">
                  <c:v>3.9074309999999999</c:v>
                </c:pt>
                <c:pt idx="14910">
                  <c:v>3.9074309999999999</c:v>
                </c:pt>
                <c:pt idx="14911">
                  <c:v>3.9098130000000002</c:v>
                </c:pt>
                <c:pt idx="14912">
                  <c:v>3.9098139999999999</c:v>
                </c:pt>
                <c:pt idx="14913">
                  <c:v>3.9101629999999998</c:v>
                </c:pt>
                <c:pt idx="14914">
                  <c:v>3.9121939999999999</c:v>
                </c:pt>
                <c:pt idx="14915">
                  <c:v>3.9121950000000001</c:v>
                </c:pt>
                <c:pt idx="14916">
                  <c:v>3.9142290000000002</c:v>
                </c:pt>
                <c:pt idx="14917">
                  <c:v>3.9166080000000001</c:v>
                </c:pt>
                <c:pt idx="14918">
                  <c:v>3.918644</c:v>
                </c:pt>
                <c:pt idx="14919">
                  <c:v>3.9189850000000002</c:v>
                </c:pt>
                <c:pt idx="14920">
                  <c:v>3.9210240000000001</c:v>
                </c:pt>
                <c:pt idx="14921">
                  <c:v>3.9210250000000002</c:v>
                </c:pt>
                <c:pt idx="14922">
                  <c:v>3.9234019999999998</c:v>
                </c:pt>
                <c:pt idx="14923">
                  <c:v>3.9234019999999998</c:v>
                </c:pt>
                <c:pt idx="14924">
                  <c:v>3.9257780000000002</c:v>
                </c:pt>
                <c:pt idx="14925">
                  <c:v>3.92578</c:v>
                </c:pt>
                <c:pt idx="14926">
                  <c:v>3.9278219999999999</c:v>
                </c:pt>
                <c:pt idx="14927">
                  <c:v>3.9278240000000002</c:v>
                </c:pt>
                <c:pt idx="14928">
                  <c:v>3.9278240000000002</c:v>
                </c:pt>
                <c:pt idx="14929">
                  <c:v>3.9301970000000002</c:v>
                </c:pt>
                <c:pt idx="14930">
                  <c:v>3.9325679999999998</c:v>
                </c:pt>
                <c:pt idx="14931">
                  <c:v>3.9325700000000001</c:v>
                </c:pt>
                <c:pt idx="14932">
                  <c:v>3.934939</c:v>
                </c:pt>
                <c:pt idx="14933">
                  <c:v>3.9349400000000001</c:v>
                </c:pt>
                <c:pt idx="14934">
                  <c:v>3.9369839999999998</c:v>
                </c:pt>
                <c:pt idx="14935">
                  <c:v>3.936985</c:v>
                </c:pt>
                <c:pt idx="14936">
                  <c:v>3.9373079999999998</c:v>
                </c:pt>
                <c:pt idx="14937">
                  <c:v>3.939352</c:v>
                </c:pt>
                <c:pt idx="14938">
                  <c:v>3.941398</c:v>
                </c:pt>
                <c:pt idx="14939">
                  <c:v>3.941716</c:v>
                </c:pt>
                <c:pt idx="14940">
                  <c:v>3.9417170000000001</c:v>
                </c:pt>
                <c:pt idx="14941">
                  <c:v>3.9437630000000001</c:v>
                </c:pt>
                <c:pt idx="14942">
                  <c:v>3.9440789999999999</c:v>
                </c:pt>
                <c:pt idx="14943">
                  <c:v>3.9461240000000002</c:v>
                </c:pt>
                <c:pt idx="14944">
                  <c:v>3.9481739999999999</c:v>
                </c:pt>
                <c:pt idx="14945">
                  <c:v>3.9484859999999999</c:v>
                </c:pt>
                <c:pt idx="14946">
                  <c:v>3.9484870000000001</c:v>
                </c:pt>
                <c:pt idx="14947">
                  <c:v>3.9505349999999999</c:v>
                </c:pt>
                <c:pt idx="14948">
                  <c:v>3.9505379999999999</c:v>
                </c:pt>
                <c:pt idx="14949">
                  <c:v>3.9508459999999999</c:v>
                </c:pt>
                <c:pt idx="14950">
                  <c:v>3.9528949999999998</c:v>
                </c:pt>
                <c:pt idx="14951">
                  <c:v>3.9528979999999998</c:v>
                </c:pt>
                <c:pt idx="14952">
                  <c:v>3.9528979999999998</c:v>
                </c:pt>
                <c:pt idx="14953">
                  <c:v>3.9552499999999999</c:v>
                </c:pt>
                <c:pt idx="14954">
                  <c:v>3.957303</c:v>
                </c:pt>
                <c:pt idx="14955">
                  <c:v>3.9573040000000002</c:v>
                </c:pt>
                <c:pt idx="14956">
                  <c:v>3.9573049999999999</c:v>
                </c:pt>
                <c:pt idx="14957">
                  <c:v>3.9596559999999998</c:v>
                </c:pt>
                <c:pt idx="14958">
                  <c:v>3.9596559999999998</c:v>
                </c:pt>
                <c:pt idx="14959">
                  <c:v>3.9596559999999998</c:v>
                </c:pt>
                <c:pt idx="14960">
                  <c:v>3.9617079999999998</c:v>
                </c:pt>
                <c:pt idx="14961">
                  <c:v>3.962005</c:v>
                </c:pt>
                <c:pt idx="14962">
                  <c:v>3.9640590000000002</c:v>
                </c:pt>
                <c:pt idx="14963">
                  <c:v>3.9640599999999999</c:v>
                </c:pt>
                <c:pt idx="14964">
                  <c:v>3.966116</c:v>
                </c:pt>
                <c:pt idx="14965">
                  <c:v>3.968464</c:v>
                </c:pt>
                <c:pt idx="14966">
                  <c:v>3.9684659999999998</c:v>
                </c:pt>
                <c:pt idx="14967">
                  <c:v>3.9684659999999998</c:v>
                </c:pt>
                <c:pt idx="14968">
                  <c:v>3.970812</c:v>
                </c:pt>
                <c:pt idx="14969">
                  <c:v>3.9728720000000002</c:v>
                </c:pt>
                <c:pt idx="14970">
                  <c:v>3.9731580000000002</c:v>
                </c:pt>
                <c:pt idx="14971">
                  <c:v>3.9752200000000002</c:v>
                </c:pt>
                <c:pt idx="14972">
                  <c:v>3.9752209999999999</c:v>
                </c:pt>
                <c:pt idx="14973">
                  <c:v>3.975222</c:v>
                </c:pt>
                <c:pt idx="14974">
                  <c:v>3.977563</c:v>
                </c:pt>
                <c:pt idx="14975">
                  <c:v>3.977563</c:v>
                </c:pt>
                <c:pt idx="14976">
                  <c:v>3.979625</c:v>
                </c:pt>
                <c:pt idx="14977">
                  <c:v>3.9799039999999999</c:v>
                </c:pt>
                <c:pt idx="14978">
                  <c:v>3.979905</c:v>
                </c:pt>
                <c:pt idx="14979">
                  <c:v>3.981967</c:v>
                </c:pt>
                <c:pt idx="14980">
                  <c:v>3.9840309999999999</c:v>
                </c:pt>
                <c:pt idx="14981">
                  <c:v>3.9843039999999998</c:v>
                </c:pt>
                <c:pt idx="14982">
                  <c:v>3.98637</c:v>
                </c:pt>
                <c:pt idx="14983">
                  <c:v>3.9863719999999998</c:v>
                </c:pt>
                <c:pt idx="14984">
                  <c:v>3.9863719999999998</c:v>
                </c:pt>
                <c:pt idx="14985">
                  <c:v>3.9887069999999998</c:v>
                </c:pt>
                <c:pt idx="14986">
                  <c:v>3.9887090000000001</c:v>
                </c:pt>
                <c:pt idx="14987">
                  <c:v>3.9887100000000002</c:v>
                </c:pt>
                <c:pt idx="14988">
                  <c:v>3.9910399999999999</c:v>
                </c:pt>
                <c:pt idx="14989">
                  <c:v>3.9910420000000002</c:v>
                </c:pt>
                <c:pt idx="14990">
                  <c:v>3.9931100000000002</c:v>
                </c:pt>
                <c:pt idx="14991">
                  <c:v>3.9931109999999999</c:v>
                </c:pt>
                <c:pt idx="14992">
                  <c:v>3.99518</c:v>
                </c:pt>
                <c:pt idx="14993">
                  <c:v>3.995441</c:v>
                </c:pt>
                <c:pt idx="14994">
                  <c:v>3.9954420000000002</c:v>
                </c:pt>
                <c:pt idx="14995">
                  <c:v>3.997512</c:v>
                </c:pt>
                <c:pt idx="14996">
                  <c:v>3.9998399999999998</c:v>
                </c:pt>
                <c:pt idx="14997">
                  <c:v>3.999841</c:v>
                </c:pt>
                <c:pt idx="14998">
                  <c:v>3.9998420000000001</c:v>
                </c:pt>
                <c:pt idx="14999">
                  <c:v>4.0019130000000001</c:v>
                </c:pt>
                <c:pt idx="15000">
                  <c:v>4.004238</c:v>
                </c:pt>
                <c:pt idx="15001">
                  <c:v>4.0042400000000002</c:v>
                </c:pt>
                <c:pt idx="15002">
                  <c:v>4.0042410000000004</c:v>
                </c:pt>
                <c:pt idx="15003">
                  <c:v>4.0063129999999996</c:v>
                </c:pt>
                <c:pt idx="15004">
                  <c:v>4.0065609999999996</c:v>
                </c:pt>
                <c:pt idx="15005">
                  <c:v>4.0086349999999999</c:v>
                </c:pt>
                <c:pt idx="15006">
                  <c:v>4.0088800000000004</c:v>
                </c:pt>
                <c:pt idx="15007">
                  <c:v>4.0109539999999999</c:v>
                </c:pt>
                <c:pt idx="15008">
                  <c:v>4.0109560000000002</c:v>
                </c:pt>
                <c:pt idx="15009">
                  <c:v>4.0132690000000002</c:v>
                </c:pt>
                <c:pt idx="15010">
                  <c:v>4.0132709999999996</c:v>
                </c:pt>
                <c:pt idx="15011">
                  <c:v>4.0153460000000001</c:v>
                </c:pt>
                <c:pt idx="15012">
                  <c:v>4.017658</c:v>
                </c:pt>
                <c:pt idx="15013">
                  <c:v>4.0197390000000004</c:v>
                </c:pt>
                <c:pt idx="15014">
                  <c:v>4.0197399999999996</c:v>
                </c:pt>
                <c:pt idx="15015">
                  <c:v>4.0199720000000001</c:v>
                </c:pt>
                <c:pt idx="15016">
                  <c:v>4.0220520000000004</c:v>
                </c:pt>
                <c:pt idx="15017">
                  <c:v>4.0220529999999997</c:v>
                </c:pt>
                <c:pt idx="15018">
                  <c:v>4.024133</c:v>
                </c:pt>
                <c:pt idx="15019">
                  <c:v>4.0243599999999997</c:v>
                </c:pt>
                <c:pt idx="15020">
                  <c:v>4.0264439999999997</c:v>
                </c:pt>
                <c:pt idx="15021">
                  <c:v>4.0264449999999998</c:v>
                </c:pt>
                <c:pt idx="15022">
                  <c:v>4.0287499999999996</c:v>
                </c:pt>
                <c:pt idx="15023">
                  <c:v>4.0287509999999997</c:v>
                </c:pt>
                <c:pt idx="15024">
                  <c:v>4.0308349999999997</c:v>
                </c:pt>
                <c:pt idx="15025">
                  <c:v>4.0331349999999997</c:v>
                </c:pt>
                <c:pt idx="15026">
                  <c:v>4.033137</c:v>
                </c:pt>
                <c:pt idx="15027">
                  <c:v>4.0331390000000003</c:v>
                </c:pt>
                <c:pt idx="15028">
                  <c:v>4.0352230000000002</c:v>
                </c:pt>
                <c:pt idx="15029">
                  <c:v>4.0375209999999999</c:v>
                </c:pt>
                <c:pt idx="15030">
                  <c:v>4.0375230000000002</c:v>
                </c:pt>
                <c:pt idx="15031">
                  <c:v>4.0375240000000003</c:v>
                </c:pt>
                <c:pt idx="15032">
                  <c:v>4.0396099999999997</c:v>
                </c:pt>
                <c:pt idx="15033">
                  <c:v>4.0398180000000004</c:v>
                </c:pt>
                <c:pt idx="15034">
                  <c:v>4.0419080000000003</c:v>
                </c:pt>
                <c:pt idx="15035">
                  <c:v>4.0419099999999997</c:v>
                </c:pt>
                <c:pt idx="15036">
                  <c:v>4.0439999999999996</c:v>
                </c:pt>
                <c:pt idx="15037">
                  <c:v>4.0442030000000004</c:v>
                </c:pt>
                <c:pt idx="15038">
                  <c:v>4.0442049999999998</c:v>
                </c:pt>
                <c:pt idx="15039">
                  <c:v>4.0462949999999998</c:v>
                </c:pt>
                <c:pt idx="15040">
                  <c:v>4.0483859999999998</c:v>
                </c:pt>
                <c:pt idx="15041">
                  <c:v>4.048584</c:v>
                </c:pt>
                <c:pt idx="15042">
                  <c:v>4.048584</c:v>
                </c:pt>
                <c:pt idx="15043">
                  <c:v>4.0506760000000002</c:v>
                </c:pt>
                <c:pt idx="15044">
                  <c:v>4.0529640000000002</c:v>
                </c:pt>
                <c:pt idx="15045">
                  <c:v>4.0529640000000002</c:v>
                </c:pt>
                <c:pt idx="15046">
                  <c:v>4.0550610000000002</c:v>
                </c:pt>
                <c:pt idx="15047">
                  <c:v>4.05525</c:v>
                </c:pt>
                <c:pt idx="15048">
                  <c:v>4.0573459999999999</c:v>
                </c:pt>
                <c:pt idx="15049">
                  <c:v>4.0573480000000002</c:v>
                </c:pt>
                <c:pt idx="15050">
                  <c:v>4.0573480000000002</c:v>
                </c:pt>
                <c:pt idx="15051">
                  <c:v>4.0573499999999996</c:v>
                </c:pt>
                <c:pt idx="15052">
                  <c:v>4.059628</c:v>
                </c:pt>
                <c:pt idx="15053">
                  <c:v>4.0617260000000002</c:v>
                </c:pt>
                <c:pt idx="15054">
                  <c:v>4.0619059999999996</c:v>
                </c:pt>
                <c:pt idx="15055">
                  <c:v>4.0640039999999997</c:v>
                </c:pt>
                <c:pt idx="15056">
                  <c:v>4.0640039999999997</c:v>
                </c:pt>
                <c:pt idx="15057">
                  <c:v>4.0640039999999997</c:v>
                </c:pt>
                <c:pt idx="15058">
                  <c:v>4.0662799999999999</c:v>
                </c:pt>
                <c:pt idx="15059">
                  <c:v>4.0662799999999999</c:v>
                </c:pt>
                <c:pt idx="15060">
                  <c:v>4.0662820000000002</c:v>
                </c:pt>
                <c:pt idx="15061">
                  <c:v>4.0662820000000002</c:v>
                </c:pt>
                <c:pt idx="15062">
                  <c:v>4.0683819999999997</c:v>
                </c:pt>
                <c:pt idx="15063">
                  <c:v>4.0683829999999999</c:v>
                </c:pt>
                <c:pt idx="15064">
                  <c:v>4.0704840000000004</c:v>
                </c:pt>
                <c:pt idx="15065">
                  <c:v>4.0706530000000001</c:v>
                </c:pt>
                <c:pt idx="15066">
                  <c:v>4.0727539999999998</c:v>
                </c:pt>
                <c:pt idx="15067">
                  <c:v>4.0729189999999997</c:v>
                </c:pt>
                <c:pt idx="15068">
                  <c:v>4.0750200000000003</c:v>
                </c:pt>
                <c:pt idx="15069">
                  <c:v>4.0750229999999998</c:v>
                </c:pt>
                <c:pt idx="15070">
                  <c:v>4.0750229999999998</c:v>
                </c:pt>
                <c:pt idx="15071">
                  <c:v>4.0772839999999997</c:v>
                </c:pt>
                <c:pt idx="15072">
                  <c:v>4.077286</c:v>
                </c:pt>
                <c:pt idx="15073">
                  <c:v>4.0793879999999998</c:v>
                </c:pt>
                <c:pt idx="15074">
                  <c:v>4.0795440000000003</c:v>
                </c:pt>
                <c:pt idx="15075">
                  <c:v>4.0795440000000003</c:v>
                </c:pt>
                <c:pt idx="15076">
                  <c:v>4.0816480000000004</c:v>
                </c:pt>
                <c:pt idx="15077">
                  <c:v>4.0816499999999998</c:v>
                </c:pt>
                <c:pt idx="15078">
                  <c:v>4.0838999999999999</c:v>
                </c:pt>
                <c:pt idx="15079">
                  <c:v>4.0838999999999999</c:v>
                </c:pt>
                <c:pt idx="15080">
                  <c:v>4.0838999999999999</c:v>
                </c:pt>
                <c:pt idx="15081">
                  <c:v>4.0860019999999997</c:v>
                </c:pt>
                <c:pt idx="15082">
                  <c:v>4.0882500000000004</c:v>
                </c:pt>
                <c:pt idx="15083">
                  <c:v>4.0882500000000004</c:v>
                </c:pt>
                <c:pt idx="15084">
                  <c:v>4.0903549999999997</c:v>
                </c:pt>
                <c:pt idx="15085">
                  <c:v>4.0903559999999999</c:v>
                </c:pt>
                <c:pt idx="15086">
                  <c:v>4.0926</c:v>
                </c:pt>
                <c:pt idx="15087">
                  <c:v>4.0926</c:v>
                </c:pt>
                <c:pt idx="15088">
                  <c:v>4.0947079999999998</c:v>
                </c:pt>
                <c:pt idx="15089">
                  <c:v>4.0947079999999998</c:v>
                </c:pt>
                <c:pt idx="15090">
                  <c:v>4.0969499999999996</c:v>
                </c:pt>
                <c:pt idx="15091">
                  <c:v>4.0969499999999996</c:v>
                </c:pt>
                <c:pt idx="15092">
                  <c:v>4.0990599999999997</c:v>
                </c:pt>
                <c:pt idx="15093">
                  <c:v>4.099189</c:v>
                </c:pt>
                <c:pt idx="15094">
                  <c:v>4.1013000000000002</c:v>
                </c:pt>
                <c:pt idx="15095">
                  <c:v>4.1013000000000002</c:v>
                </c:pt>
                <c:pt idx="15096">
                  <c:v>4.1034139999999999</c:v>
                </c:pt>
                <c:pt idx="15097">
                  <c:v>4.1034160000000002</c:v>
                </c:pt>
                <c:pt idx="15098">
                  <c:v>4.1035370000000002</c:v>
                </c:pt>
                <c:pt idx="15099">
                  <c:v>4.1056489999999997</c:v>
                </c:pt>
                <c:pt idx="15100">
                  <c:v>4.1077630000000003</c:v>
                </c:pt>
                <c:pt idx="15101">
                  <c:v>4.1077640000000004</c:v>
                </c:pt>
                <c:pt idx="15102">
                  <c:v>4.1078799999999998</c:v>
                </c:pt>
                <c:pt idx="15103">
                  <c:v>4.1099959999999998</c:v>
                </c:pt>
                <c:pt idx="15104">
                  <c:v>4.1099969999999999</c:v>
                </c:pt>
                <c:pt idx="15105">
                  <c:v>4.1099969999999999</c:v>
                </c:pt>
                <c:pt idx="15106">
                  <c:v>4.112222</c:v>
                </c:pt>
                <c:pt idx="15107">
                  <c:v>4.1122240000000003</c:v>
                </c:pt>
                <c:pt idx="15108">
                  <c:v>4.1143400000000003</c:v>
                </c:pt>
                <c:pt idx="15109">
                  <c:v>4.1143429999999999</c:v>
                </c:pt>
                <c:pt idx="15110">
                  <c:v>4.1165630000000002</c:v>
                </c:pt>
                <c:pt idx="15111">
                  <c:v>4.1165649999999996</c:v>
                </c:pt>
                <c:pt idx="15112">
                  <c:v>4.1186829999999999</c:v>
                </c:pt>
                <c:pt idx="15113">
                  <c:v>4.118684</c:v>
                </c:pt>
                <c:pt idx="15114">
                  <c:v>4.1187829999999996</c:v>
                </c:pt>
                <c:pt idx="15115">
                  <c:v>4.1209020000000001</c:v>
                </c:pt>
                <c:pt idx="15116">
                  <c:v>4.1209020000000001</c:v>
                </c:pt>
                <c:pt idx="15117">
                  <c:v>4.1230209999999996</c:v>
                </c:pt>
                <c:pt idx="15118">
                  <c:v>4.1231150000000003</c:v>
                </c:pt>
                <c:pt idx="15119">
                  <c:v>4.125235</c:v>
                </c:pt>
                <c:pt idx="15120">
                  <c:v>4.1273580000000001</c:v>
                </c:pt>
                <c:pt idx="15121">
                  <c:v>4.1273590000000002</c:v>
                </c:pt>
                <c:pt idx="15122">
                  <c:v>4.1273600000000004</c:v>
                </c:pt>
                <c:pt idx="15123">
                  <c:v>4.1274470000000001</c:v>
                </c:pt>
                <c:pt idx="15124">
                  <c:v>4.1295679999999999</c:v>
                </c:pt>
                <c:pt idx="15125">
                  <c:v>4.1295679999999999</c:v>
                </c:pt>
                <c:pt idx="15126">
                  <c:v>4.1316899999999999</c:v>
                </c:pt>
                <c:pt idx="15127">
                  <c:v>4.1317700000000004</c:v>
                </c:pt>
                <c:pt idx="15128">
                  <c:v>4.1317700000000004</c:v>
                </c:pt>
                <c:pt idx="15129">
                  <c:v>4.1338920000000003</c:v>
                </c:pt>
                <c:pt idx="15130">
                  <c:v>4.1360159999999997</c:v>
                </c:pt>
                <c:pt idx="15131">
                  <c:v>4.1360929999999998</c:v>
                </c:pt>
                <c:pt idx="15132">
                  <c:v>4.1360929999999998</c:v>
                </c:pt>
                <c:pt idx="15133">
                  <c:v>4.1382180000000002</c:v>
                </c:pt>
                <c:pt idx="15134">
                  <c:v>4.1403439999999998</c:v>
                </c:pt>
                <c:pt idx="15135">
                  <c:v>4.1403460000000001</c:v>
                </c:pt>
                <c:pt idx="15136">
                  <c:v>4.1404129999999997</c:v>
                </c:pt>
                <c:pt idx="15137">
                  <c:v>4.1425400000000003</c:v>
                </c:pt>
                <c:pt idx="15138">
                  <c:v>4.1425419999999997</c:v>
                </c:pt>
                <c:pt idx="15139">
                  <c:v>4.1425419999999997</c:v>
                </c:pt>
                <c:pt idx="15140">
                  <c:v>4.1425419999999997</c:v>
                </c:pt>
                <c:pt idx="15141">
                  <c:v>4.1446699999999996</c:v>
                </c:pt>
                <c:pt idx="15142">
                  <c:v>4.1468600000000002</c:v>
                </c:pt>
                <c:pt idx="15143">
                  <c:v>4.1468600000000002</c:v>
                </c:pt>
                <c:pt idx="15144">
                  <c:v>4.1468610000000004</c:v>
                </c:pt>
                <c:pt idx="15145">
                  <c:v>4.1468610000000004</c:v>
                </c:pt>
                <c:pt idx="15146">
                  <c:v>4.1490450000000001</c:v>
                </c:pt>
                <c:pt idx="15147">
                  <c:v>4.1490460000000002</c:v>
                </c:pt>
                <c:pt idx="15148">
                  <c:v>4.1490460000000002</c:v>
                </c:pt>
                <c:pt idx="15149">
                  <c:v>4.1511760000000004</c:v>
                </c:pt>
                <c:pt idx="15150">
                  <c:v>4.1511760000000004</c:v>
                </c:pt>
                <c:pt idx="15151">
                  <c:v>4.153308</c:v>
                </c:pt>
                <c:pt idx="15152">
                  <c:v>4.1533559999999996</c:v>
                </c:pt>
                <c:pt idx="15153">
                  <c:v>4.1533559999999996</c:v>
                </c:pt>
                <c:pt idx="15154">
                  <c:v>4.1554880000000001</c:v>
                </c:pt>
                <c:pt idx="15155">
                  <c:v>4.1576219999999999</c:v>
                </c:pt>
                <c:pt idx="15156">
                  <c:v>4.1576219999999999</c:v>
                </c:pt>
                <c:pt idx="15157">
                  <c:v>4.1576219999999999</c:v>
                </c:pt>
                <c:pt idx="15158">
                  <c:v>4.1597999999999997</c:v>
                </c:pt>
                <c:pt idx="15159">
                  <c:v>4.1597999999999997</c:v>
                </c:pt>
                <c:pt idx="15160">
                  <c:v>4.159802</c:v>
                </c:pt>
                <c:pt idx="15161">
                  <c:v>4.1619700000000002</c:v>
                </c:pt>
                <c:pt idx="15162">
                  <c:v>4.1619700000000002</c:v>
                </c:pt>
                <c:pt idx="15163">
                  <c:v>4.1641060000000003</c:v>
                </c:pt>
                <c:pt idx="15164">
                  <c:v>4.1662699999999999</c:v>
                </c:pt>
                <c:pt idx="15165">
                  <c:v>4.1662720000000002</c:v>
                </c:pt>
                <c:pt idx="15166">
                  <c:v>4.1684099999999997</c:v>
                </c:pt>
                <c:pt idx="15167">
                  <c:v>4.1684099999999997</c:v>
                </c:pt>
                <c:pt idx="15168">
                  <c:v>4.1705680000000003</c:v>
                </c:pt>
                <c:pt idx="15169">
                  <c:v>4.1727080000000001</c:v>
                </c:pt>
                <c:pt idx="15170">
                  <c:v>4.1727090000000002</c:v>
                </c:pt>
                <c:pt idx="15171">
                  <c:v>4.1748649999999996</c:v>
                </c:pt>
                <c:pt idx="15172">
                  <c:v>4.1748659999999997</c:v>
                </c:pt>
                <c:pt idx="15173">
                  <c:v>4.1770079999999998</c:v>
                </c:pt>
                <c:pt idx="15174">
                  <c:v>4.177009</c:v>
                </c:pt>
                <c:pt idx="15175">
                  <c:v>4.1791580000000002</c:v>
                </c:pt>
                <c:pt idx="15176">
                  <c:v>4.1791600000000004</c:v>
                </c:pt>
                <c:pt idx="15177">
                  <c:v>4.1813000000000002</c:v>
                </c:pt>
                <c:pt idx="15178">
                  <c:v>4.1813000000000002</c:v>
                </c:pt>
                <c:pt idx="15179">
                  <c:v>4.1834439999999997</c:v>
                </c:pt>
                <c:pt idx="15180">
                  <c:v>4.1834449999999999</c:v>
                </c:pt>
                <c:pt idx="15181">
                  <c:v>4.1834449999999999</c:v>
                </c:pt>
                <c:pt idx="15182">
                  <c:v>4.1855880000000001</c:v>
                </c:pt>
                <c:pt idx="15183">
                  <c:v>4.1855830000000003</c:v>
                </c:pt>
                <c:pt idx="15184">
                  <c:v>4.1877250000000004</c:v>
                </c:pt>
                <c:pt idx="15185">
                  <c:v>4.1877259999999996</c:v>
                </c:pt>
                <c:pt idx="15186">
                  <c:v>4.1877269999999998</c:v>
                </c:pt>
                <c:pt idx="15187">
                  <c:v>4.1898559999999998</c:v>
                </c:pt>
                <c:pt idx="15188">
                  <c:v>4.1898580000000001</c:v>
                </c:pt>
                <c:pt idx="15189">
                  <c:v>4.1920000000000002</c:v>
                </c:pt>
                <c:pt idx="15190">
                  <c:v>4.1920000000000002</c:v>
                </c:pt>
                <c:pt idx="15191">
                  <c:v>4.1920000000000002</c:v>
                </c:pt>
                <c:pt idx="15192">
                  <c:v>4.1941449999999998</c:v>
                </c:pt>
                <c:pt idx="15193">
                  <c:v>4.1941259999999998</c:v>
                </c:pt>
                <c:pt idx="15194">
                  <c:v>4.1962700000000002</c:v>
                </c:pt>
                <c:pt idx="15195">
                  <c:v>4.1984180000000002</c:v>
                </c:pt>
                <c:pt idx="15196">
                  <c:v>4.1984180000000002</c:v>
                </c:pt>
                <c:pt idx="15197">
                  <c:v>4.1983930000000003</c:v>
                </c:pt>
                <c:pt idx="15198">
                  <c:v>4.1983940000000004</c:v>
                </c:pt>
                <c:pt idx="15199">
                  <c:v>4.2005400000000002</c:v>
                </c:pt>
                <c:pt idx="15200">
                  <c:v>4.2005400000000002</c:v>
                </c:pt>
                <c:pt idx="15201">
                  <c:v>4.2026529999999998</c:v>
                </c:pt>
                <c:pt idx="15202">
                  <c:v>4.2026539999999999</c:v>
                </c:pt>
                <c:pt idx="15203">
                  <c:v>4.2026560000000002</c:v>
                </c:pt>
                <c:pt idx="15204">
                  <c:v>4.2047999999999996</c:v>
                </c:pt>
                <c:pt idx="15205">
                  <c:v>4.2048019999999999</c:v>
                </c:pt>
                <c:pt idx="15206">
                  <c:v>4.2048019999999999</c:v>
                </c:pt>
                <c:pt idx="15207">
                  <c:v>4.2047610000000004</c:v>
                </c:pt>
                <c:pt idx="15208">
                  <c:v>4.206906</c:v>
                </c:pt>
                <c:pt idx="15209">
                  <c:v>4.206906</c:v>
                </c:pt>
                <c:pt idx="15210">
                  <c:v>4.2069080000000003</c:v>
                </c:pt>
                <c:pt idx="15211">
                  <c:v>4.2111520000000002</c:v>
                </c:pt>
                <c:pt idx="15212">
                  <c:v>4.2111520000000002</c:v>
                </c:pt>
                <c:pt idx="15213">
                  <c:v>4.2111530000000004</c:v>
                </c:pt>
                <c:pt idx="15214">
                  <c:v>4.2133019999999997</c:v>
                </c:pt>
                <c:pt idx="15215">
                  <c:v>4.2133029999999998</c:v>
                </c:pt>
                <c:pt idx="15216">
                  <c:v>4.2132480000000001</c:v>
                </c:pt>
                <c:pt idx="15217">
                  <c:v>4.2132480000000001</c:v>
                </c:pt>
                <c:pt idx="15218">
                  <c:v>4.2153960000000001</c:v>
                </c:pt>
                <c:pt idx="15219">
                  <c:v>4.2153980000000004</c:v>
                </c:pt>
                <c:pt idx="15220">
                  <c:v>4.2153980000000004</c:v>
                </c:pt>
                <c:pt idx="15221">
                  <c:v>4.2174820000000004</c:v>
                </c:pt>
                <c:pt idx="15222">
                  <c:v>4.2174820000000004</c:v>
                </c:pt>
                <c:pt idx="15223">
                  <c:v>4.2196280000000002</c:v>
                </c:pt>
                <c:pt idx="15224">
                  <c:v>4.2196280000000002</c:v>
                </c:pt>
                <c:pt idx="15225">
                  <c:v>4.2217039999999999</c:v>
                </c:pt>
                <c:pt idx="15226">
                  <c:v>4.2217060000000002</c:v>
                </c:pt>
                <c:pt idx="15227">
                  <c:v>4.2217060000000002</c:v>
                </c:pt>
                <c:pt idx="15228">
                  <c:v>4.2238519999999999</c:v>
                </c:pt>
                <c:pt idx="15229">
                  <c:v>4.2237770000000001</c:v>
                </c:pt>
                <c:pt idx="15230">
                  <c:v>4.2237780000000003</c:v>
                </c:pt>
                <c:pt idx="15231">
                  <c:v>4.2259219999999997</c:v>
                </c:pt>
                <c:pt idx="15232">
                  <c:v>4.2259219999999997</c:v>
                </c:pt>
                <c:pt idx="15233">
                  <c:v>4.2280709999999999</c:v>
                </c:pt>
                <c:pt idx="15234">
                  <c:v>4.2279879999999999</c:v>
                </c:pt>
                <c:pt idx="15235">
                  <c:v>4.227989</c:v>
                </c:pt>
                <c:pt idx="15236">
                  <c:v>4.2301339999999996</c:v>
                </c:pt>
                <c:pt idx="15237">
                  <c:v>4.2301339999999996</c:v>
                </c:pt>
                <c:pt idx="15238">
                  <c:v>4.2322829999999998</c:v>
                </c:pt>
                <c:pt idx="15239">
                  <c:v>4.2321920000000004</c:v>
                </c:pt>
                <c:pt idx="15240">
                  <c:v>4.2343400000000004</c:v>
                </c:pt>
                <c:pt idx="15241">
                  <c:v>4.2343400000000004</c:v>
                </c:pt>
                <c:pt idx="15242">
                  <c:v>4.2364899999999999</c:v>
                </c:pt>
                <c:pt idx="15243">
                  <c:v>4.2363910000000002</c:v>
                </c:pt>
                <c:pt idx="15244">
                  <c:v>4.2363920000000004</c:v>
                </c:pt>
                <c:pt idx="15245">
                  <c:v>4.2363920000000004</c:v>
                </c:pt>
                <c:pt idx="15246">
                  <c:v>4.2385400000000004</c:v>
                </c:pt>
                <c:pt idx="15247">
                  <c:v>4.2406920000000001</c:v>
                </c:pt>
                <c:pt idx="15248">
                  <c:v>4.2406930000000003</c:v>
                </c:pt>
                <c:pt idx="15249">
                  <c:v>4.2405860000000004</c:v>
                </c:pt>
                <c:pt idx="15250">
                  <c:v>4.2405860000000004</c:v>
                </c:pt>
                <c:pt idx="15251">
                  <c:v>4.2427359999999998</c:v>
                </c:pt>
                <c:pt idx="15252">
                  <c:v>4.2427380000000001</c:v>
                </c:pt>
                <c:pt idx="15253">
                  <c:v>4.2427380000000001</c:v>
                </c:pt>
                <c:pt idx="15254">
                  <c:v>4.2448880000000004</c:v>
                </c:pt>
                <c:pt idx="15255">
                  <c:v>4.2448880000000004</c:v>
                </c:pt>
                <c:pt idx="15256">
                  <c:v>4.2469239999999999</c:v>
                </c:pt>
                <c:pt idx="15257">
                  <c:v>4.2469239999999999</c:v>
                </c:pt>
                <c:pt idx="15258">
                  <c:v>4.2469239999999999</c:v>
                </c:pt>
                <c:pt idx="15259">
                  <c:v>4.2469260000000002</c:v>
                </c:pt>
                <c:pt idx="15260">
                  <c:v>4.2469260000000002</c:v>
                </c:pt>
                <c:pt idx="15261">
                  <c:v>4.2490779999999999</c:v>
                </c:pt>
                <c:pt idx="15262">
                  <c:v>4.2489540000000003</c:v>
                </c:pt>
                <c:pt idx="15263">
                  <c:v>4.2489549999999996</c:v>
                </c:pt>
                <c:pt idx="15264">
                  <c:v>4.2489549999999996</c:v>
                </c:pt>
                <c:pt idx="15265">
                  <c:v>4.2511060000000001</c:v>
                </c:pt>
                <c:pt idx="15266">
                  <c:v>4.2511080000000003</c:v>
                </c:pt>
                <c:pt idx="15267">
                  <c:v>4.2532579999999998</c:v>
                </c:pt>
                <c:pt idx="15268">
                  <c:v>4.253126</c:v>
                </c:pt>
                <c:pt idx="15269">
                  <c:v>4.253126</c:v>
                </c:pt>
                <c:pt idx="15270">
                  <c:v>4.2552779999999997</c:v>
                </c:pt>
                <c:pt idx="15271">
                  <c:v>4.2552789999999998</c:v>
                </c:pt>
                <c:pt idx="15272">
                  <c:v>4.2572919999999996</c:v>
                </c:pt>
                <c:pt idx="15273">
                  <c:v>4.2572939999999999</c:v>
                </c:pt>
                <c:pt idx="15274">
                  <c:v>4.2594459999999996</c:v>
                </c:pt>
                <c:pt idx="15275">
                  <c:v>4.2616040000000002</c:v>
                </c:pt>
                <c:pt idx="15276">
                  <c:v>4.2616040000000002</c:v>
                </c:pt>
                <c:pt idx="15277">
                  <c:v>4.263611</c:v>
                </c:pt>
                <c:pt idx="15278">
                  <c:v>4.2636120000000002</c:v>
                </c:pt>
                <c:pt idx="15279">
                  <c:v>4.2636139999999996</c:v>
                </c:pt>
                <c:pt idx="15280">
                  <c:v>4.265771</c:v>
                </c:pt>
                <c:pt idx="15281">
                  <c:v>4.2656159999999996</c:v>
                </c:pt>
                <c:pt idx="15282">
                  <c:v>4.2656159999999996</c:v>
                </c:pt>
                <c:pt idx="15283">
                  <c:v>4.2677699999999996</c:v>
                </c:pt>
                <c:pt idx="15284">
                  <c:v>4.2677699999999996</c:v>
                </c:pt>
                <c:pt idx="15285">
                  <c:v>4.2697620000000001</c:v>
                </c:pt>
                <c:pt idx="15286">
                  <c:v>4.2719189999999996</c:v>
                </c:pt>
                <c:pt idx="15287">
                  <c:v>4.2719199999999997</c:v>
                </c:pt>
                <c:pt idx="15288">
                  <c:v>4.2719199999999997</c:v>
                </c:pt>
                <c:pt idx="15289">
                  <c:v>4.2739039999999999</c:v>
                </c:pt>
                <c:pt idx="15290">
                  <c:v>4.2739060000000002</c:v>
                </c:pt>
                <c:pt idx="15291">
                  <c:v>4.2739060000000002</c:v>
                </c:pt>
                <c:pt idx="15292">
                  <c:v>4.2760629999999997</c:v>
                </c:pt>
                <c:pt idx="15293">
                  <c:v>4.2782229999999997</c:v>
                </c:pt>
                <c:pt idx="15294">
                  <c:v>4.2782239999999998</c:v>
                </c:pt>
                <c:pt idx="15295">
                  <c:v>4.2780420000000001</c:v>
                </c:pt>
                <c:pt idx="15296">
                  <c:v>4.2780440000000004</c:v>
                </c:pt>
                <c:pt idx="15297">
                  <c:v>4.2780440000000004</c:v>
                </c:pt>
                <c:pt idx="15298">
                  <c:v>4.2801999999999998</c:v>
                </c:pt>
                <c:pt idx="15299">
                  <c:v>4.2823599999999997</c:v>
                </c:pt>
                <c:pt idx="15300">
                  <c:v>4.2823599999999997</c:v>
                </c:pt>
                <c:pt idx="15301">
                  <c:v>4.2821699999999998</c:v>
                </c:pt>
                <c:pt idx="15302">
                  <c:v>4.2821709999999999</c:v>
                </c:pt>
                <c:pt idx="15303">
                  <c:v>4.2843289999999996</c:v>
                </c:pt>
                <c:pt idx="15304">
                  <c:v>4.2843299999999997</c:v>
                </c:pt>
                <c:pt idx="15305">
                  <c:v>4.2862910000000003</c:v>
                </c:pt>
                <c:pt idx="15306">
                  <c:v>4.2862920000000004</c:v>
                </c:pt>
                <c:pt idx="15307">
                  <c:v>4.2884520000000004</c:v>
                </c:pt>
                <c:pt idx="15308">
                  <c:v>4.2884520000000004</c:v>
                </c:pt>
                <c:pt idx="15309">
                  <c:v>4.2904020000000003</c:v>
                </c:pt>
                <c:pt idx="15310">
                  <c:v>4.2904030000000004</c:v>
                </c:pt>
                <c:pt idx="15311">
                  <c:v>4.2904030000000004</c:v>
                </c:pt>
                <c:pt idx="15312">
                  <c:v>4.2904039999999997</c:v>
                </c:pt>
                <c:pt idx="15313">
                  <c:v>4.2925599999999999</c:v>
                </c:pt>
                <c:pt idx="15314">
                  <c:v>4.2947199999999999</c:v>
                </c:pt>
                <c:pt idx="15315">
                  <c:v>4.2945029999999997</c:v>
                </c:pt>
                <c:pt idx="15316">
                  <c:v>4.2966620000000004</c:v>
                </c:pt>
                <c:pt idx="15317">
                  <c:v>4.2966629999999997</c:v>
                </c:pt>
                <c:pt idx="15318">
                  <c:v>4.2966629999999997</c:v>
                </c:pt>
                <c:pt idx="15319">
                  <c:v>4.2988239999999998</c:v>
                </c:pt>
                <c:pt idx="15320">
                  <c:v>4.2985980000000001</c:v>
                </c:pt>
                <c:pt idx="15321">
                  <c:v>4.3007600000000004</c:v>
                </c:pt>
                <c:pt idx="15322">
                  <c:v>4.3007600000000004</c:v>
                </c:pt>
                <c:pt idx="15323">
                  <c:v>4.3007609999999996</c:v>
                </c:pt>
                <c:pt idx="15324">
                  <c:v>4.302924</c:v>
                </c:pt>
                <c:pt idx="15325">
                  <c:v>4.3050879999999996</c:v>
                </c:pt>
                <c:pt idx="15326">
                  <c:v>4.3048520000000003</c:v>
                </c:pt>
                <c:pt idx="15327">
                  <c:v>4.3048520000000003</c:v>
                </c:pt>
                <c:pt idx="15328">
                  <c:v>4.307016</c:v>
                </c:pt>
                <c:pt idx="15329">
                  <c:v>4.307016</c:v>
                </c:pt>
                <c:pt idx="15330">
                  <c:v>4.3091799999999996</c:v>
                </c:pt>
                <c:pt idx="15331">
                  <c:v>4.3091799999999996</c:v>
                </c:pt>
                <c:pt idx="15332">
                  <c:v>4.3089339999999998</c:v>
                </c:pt>
                <c:pt idx="15333">
                  <c:v>4.3110980000000003</c:v>
                </c:pt>
                <c:pt idx="15334">
                  <c:v>4.3110999999999997</c:v>
                </c:pt>
                <c:pt idx="15335">
                  <c:v>4.3132640000000002</c:v>
                </c:pt>
                <c:pt idx="15336">
                  <c:v>4.3130100000000002</c:v>
                </c:pt>
                <c:pt idx="15337">
                  <c:v>4.315175</c:v>
                </c:pt>
                <c:pt idx="15338">
                  <c:v>4.3151760000000001</c:v>
                </c:pt>
                <c:pt idx="15339">
                  <c:v>4.3151760000000001</c:v>
                </c:pt>
                <c:pt idx="15340">
                  <c:v>4.317342</c:v>
                </c:pt>
                <c:pt idx="15341">
                  <c:v>4.3195110000000003</c:v>
                </c:pt>
                <c:pt idx="15342">
                  <c:v>4.3192440000000003</c:v>
                </c:pt>
                <c:pt idx="15343">
                  <c:v>4.3192440000000003</c:v>
                </c:pt>
                <c:pt idx="15344">
                  <c:v>4.3214129999999997</c:v>
                </c:pt>
                <c:pt idx="15345">
                  <c:v>4.3235840000000003</c:v>
                </c:pt>
                <c:pt idx="15346">
                  <c:v>4.3235840000000003</c:v>
                </c:pt>
                <c:pt idx="15347">
                  <c:v>4.3233090000000001</c:v>
                </c:pt>
                <c:pt idx="15348">
                  <c:v>4.3254809999999999</c:v>
                </c:pt>
                <c:pt idx="15349">
                  <c:v>4.3254809999999999</c:v>
                </c:pt>
                <c:pt idx="15350">
                  <c:v>4.325482</c:v>
                </c:pt>
                <c:pt idx="15351">
                  <c:v>4.325482</c:v>
                </c:pt>
                <c:pt idx="15352">
                  <c:v>4.3276539999999999</c:v>
                </c:pt>
                <c:pt idx="15353">
                  <c:v>4.3276539999999999</c:v>
                </c:pt>
                <c:pt idx="15354">
                  <c:v>4.3295399999999997</c:v>
                </c:pt>
                <c:pt idx="15355">
                  <c:v>4.3295409999999999</c:v>
                </c:pt>
                <c:pt idx="15356">
                  <c:v>4.3317170000000003</c:v>
                </c:pt>
                <c:pt idx="15357">
                  <c:v>4.3317170000000003</c:v>
                </c:pt>
                <c:pt idx="15358">
                  <c:v>4.3335939999999997</c:v>
                </c:pt>
                <c:pt idx="15359">
                  <c:v>4.333596</c:v>
                </c:pt>
                <c:pt idx="15360">
                  <c:v>4.333596</c:v>
                </c:pt>
                <c:pt idx="15361">
                  <c:v>4.3357710000000003</c:v>
                </c:pt>
                <c:pt idx="15362">
                  <c:v>4.3357710000000003</c:v>
                </c:pt>
                <c:pt idx="15363">
                  <c:v>4.3357720000000004</c:v>
                </c:pt>
                <c:pt idx="15364">
                  <c:v>4.3376419999999998</c:v>
                </c:pt>
                <c:pt idx="15365">
                  <c:v>4.3376419999999998</c:v>
                </c:pt>
                <c:pt idx="15366">
                  <c:v>4.3376419999999998</c:v>
                </c:pt>
                <c:pt idx="15367">
                  <c:v>4.3398190000000003</c:v>
                </c:pt>
                <c:pt idx="15368">
                  <c:v>4.3398190000000003</c:v>
                </c:pt>
                <c:pt idx="15369">
                  <c:v>4.3398199999999996</c:v>
                </c:pt>
                <c:pt idx="15370">
                  <c:v>4.3398199999999996</c:v>
                </c:pt>
                <c:pt idx="15371">
                  <c:v>4.3416790000000001</c:v>
                </c:pt>
                <c:pt idx="15372">
                  <c:v>4.3416800000000002</c:v>
                </c:pt>
                <c:pt idx="15373">
                  <c:v>4.3438540000000003</c:v>
                </c:pt>
                <c:pt idx="15374">
                  <c:v>4.3438549999999996</c:v>
                </c:pt>
                <c:pt idx="15375">
                  <c:v>4.3438549999999996</c:v>
                </c:pt>
                <c:pt idx="15376">
                  <c:v>4.3460299999999998</c:v>
                </c:pt>
                <c:pt idx="15377">
                  <c:v>4.3460299999999998</c:v>
                </c:pt>
                <c:pt idx="15378">
                  <c:v>4.3457039999999996</c:v>
                </c:pt>
                <c:pt idx="15379">
                  <c:v>4.3457049999999997</c:v>
                </c:pt>
                <c:pt idx="15380">
                  <c:v>4.34788</c:v>
                </c:pt>
                <c:pt idx="15381">
                  <c:v>4.34788</c:v>
                </c:pt>
                <c:pt idx="15382">
                  <c:v>4.3497190000000003</c:v>
                </c:pt>
                <c:pt idx="15383">
                  <c:v>4.3497190000000003</c:v>
                </c:pt>
                <c:pt idx="15384">
                  <c:v>4.3518939999999997</c:v>
                </c:pt>
                <c:pt idx="15385">
                  <c:v>4.3518949999999998</c:v>
                </c:pt>
                <c:pt idx="15386">
                  <c:v>4.3537249999999998</c:v>
                </c:pt>
                <c:pt idx="15387">
                  <c:v>4.3559000000000001</c:v>
                </c:pt>
                <c:pt idx="15388">
                  <c:v>4.3559000000000001</c:v>
                </c:pt>
                <c:pt idx="15389">
                  <c:v>4.3580779999999999</c:v>
                </c:pt>
                <c:pt idx="15390">
                  <c:v>4.3580779999999999</c:v>
                </c:pt>
                <c:pt idx="15391">
                  <c:v>4.3577240000000002</c:v>
                </c:pt>
                <c:pt idx="15392">
                  <c:v>4.3577260000000004</c:v>
                </c:pt>
                <c:pt idx="15393">
                  <c:v>4.3598999999999997</c:v>
                </c:pt>
                <c:pt idx="15394">
                  <c:v>4.3599019999999999</c:v>
                </c:pt>
                <c:pt idx="15395">
                  <c:v>4.3599019999999999</c:v>
                </c:pt>
                <c:pt idx="15396">
                  <c:v>4.3620760000000001</c:v>
                </c:pt>
                <c:pt idx="15397">
                  <c:v>4.3617109999999997</c:v>
                </c:pt>
                <c:pt idx="15398">
                  <c:v>4.3617109999999997</c:v>
                </c:pt>
                <c:pt idx="15399">
                  <c:v>4.3638839999999997</c:v>
                </c:pt>
                <c:pt idx="15400">
                  <c:v>4.3638859999999999</c:v>
                </c:pt>
                <c:pt idx="15401">
                  <c:v>4.3660620000000003</c:v>
                </c:pt>
                <c:pt idx="15402">
                  <c:v>4.3660620000000003</c:v>
                </c:pt>
                <c:pt idx="15403">
                  <c:v>4.3660620000000003</c:v>
                </c:pt>
                <c:pt idx="15404">
                  <c:v>4.3656870000000003</c:v>
                </c:pt>
                <c:pt idx="15405">
                  <c:v>4.3678610000000004</c:v>
                </c:pt>
                <c:pt idx="15406">
                  <c:v>4.3700380000000001</c:v>
                </c:pt>
                <c:pt idx="15407">
                  <c:v>4.3700380000000001</c:v>
                </c:pt>
                <c:pt idx="15408">
                  <c:v>4.3700390000000002</c:v>
                </c:pt>
                <c:pt idx="15409">
                  <c:v>4.3700400000000004</c:v>
                </c:pt>
                <c:pt idx="15410">
                  <c:v>4.3718260000000004</c:v>
                </c:pt>
                <c:pt idx="15411">
                  <c:v>4.3718260000000004</c:v>
                </c:pt>
                <c:pt idx="15412">
                  <c:v>4.3718260000000004</c:v>
                </c:pt>
                <c:pt idx="15413">
                  <c:v>4.3718260000000004</c:v>
                </c:pt>
                <c:pt idx="15414">
                  <c:v>4.3739999999999997</c:v>
                </c:pt>
                <c:pt idx="15415">
                  <c:v>4.3757789999999996</c:v>
                </c:pt>
                <c:pt idx="15416">
                  <c:v>4.3757789999999996</c:v>
                </c:pt>
                <c:pt idx="15417">
                  <c:v>4.3757799999999998</c:v>
                </c:pt>
                <c:pt idx="15418">
                  <c:v>4.3757799999999998</c:v>
                </c:pt>
                <c:pt idx="15419">
                  <c:v>4.3757809999999999</c:v>
                </c:pt>
                <c:pt idx="15420">
                  <c:v>4.3779539999999999</c:v>
                </c:pt>
                <c:pt idx="15421">
                  <c:v>4.377548</c:v>
                </c:pt>
                <c:pt idx="15422">
                  <c:v>4.377548</c:v>
                </c:pt>
                <c:pt idx="15423">
                  <c:v>4.3775490000000001</c:v>
                </c:pt>
                <c:pt idx="15424">
                  <c:v>4.3797199999999998</c:v>
                </c:pt>
                <c:pt idx="15425">
                  <c:v>4.3818919999999997</c:v>
                </c:pt>
                <c:pt idx="15426">
                  <c:v>4.3818919999999997</c:v>
                </c:pt>
                <c:pt idx="15427">
                  <c:v>4.3814760000000001</c:v>
                </c:pt>
                <c:pt idx="15428">
                  <c:v>4.383648</c:v>
                </c:pt>
                <c:pt idx="15429">
                  <c:v>4.3858220000000001</c:v>
                </c:pt>
                <c:pt idx="15430">
                  <c:v>4.3879999999999999</c:v>
                </c:pt>
                <c:pt idx="15431">
                  <c:v>4.3875700000000002</c:v>
                </c:pt>
                <c:pt idx="15432">
                  <c:v>4.3875700000000002</c:v>
                </c:pt>
                <c:pt idx="15433">
                  <c:v>4.3897440000000003</c:v>
                </c:pt>
                <c:pt idx="15434">
                  <c:v>4.3897440000000003</c:v>
                </c:pt>
                <c:pt idx="15435">
                  <c:v>4.3897459999999997</c:v>
                </c:pt>
                <c:pt idx="15436">
                  <c:v>4.3919220000000001</c:v>
                </c:pt>
                <c:pt idx="15437">
                  <c:v>4.3914819999999999</c:v>
                </c:pt>
                <c:pt idx="15438">
                  <c:v>4.3914819999999999</c:v>
                </c:pt>
                <c:pt idx="15439">
                  <c:v>4.393656</c:v>
                </c:pt>
                <c:pt idx="15440">
                  <c:v>4.3936570000000001</c:v>
                </c:pt>
                <c:pt idx="15441">
                  <c:v>4.3958329999999997</c:v>
                </c:pt>
                <c:pt idx="15442">
                  <c:v>4.3958339999999998</c:v>
                </c:pt>
                <c:pt idx="15443">
                  <c:v>4.3980119999999996</c:v>
                </c:pt>
                <c:pt idx="15444">
                  <c:v>4.3975580000000001</c:v>
                </c:pt>
                <c:pt idx="15445">
                  <c:v>4.3975580000000001</c:v>
                </c:pt>
                <c:pt idx="15446">
                  <c:v>4.3975590000000002</c:v>
                </c:pt>
                <c:pt idx="15447">
                  <c:v>4.3975590000000002</c:v>
                </c:pt>
                <c:pt idx="15448">
                  <c:v>4.4019130000000004</c:v>
                </c:pt>
                <c:pt idx="15449">
                  <c:v>4.4019130000000004</c:v>
                </c:pt>
                <c:pt idx="15450">
                  <c:v>4.4019130000000004</c:v>
                </c:pt>
                <c:pt idx="15451">
                  <c:v>4.4014480000000002</c:v>
                </c:pt>
                <c:pt idx="15452">
                  <c:v>4.4014480000000002</c:v>
                </c:pt>
                <c:pt idx="15453">
                  <c:v>4.4014480000000002</c:v>
                </c:pt>
                <c:pt idx="15454">
                  <c:v>4.4058060000000001</c:v>
                </c:pt>
                <c:pt idx="15455">
                  <c:v>4.4058060000000001</c:v>
                </c:pt>
                <c:pt idx="15456">
                  <c:v>4.4075100000000003</c:v>
                </c:pt>
                <c:pt idx="15457">
                  <c:v>4.4096909999999996</c:v>
                </c:pt>
                <c:pt idx="15458">
                  <c:v>4.4096909999999996</c:v>
                </c:pt>
                <c:pt idx="15459">
                  <c:v>4.4096909999999996</c:v>
                </c:pt>
                <c:pt idx="15460">
                  <c:v>4.4096919999999997</c:v>
                </c:pt>
                <c:pt idx="15461">
                  <c:v>4.4118719999999998</c:v>
                </c:pt>
                <c:pt idx="15462">
                  <c:v>4.411384</c:v>
                </c:pt>
                <c:pt idx="15463">
                  <c:v>4.4113829999999998</c:v>
                </c:pt>
                <c:pt idx="15464">
                  <c:v>4.413564</c:v>
                </c:pt>
                <c:pt idx="15465">
                  <c:v>4.4135650000000002</c:v>
                </c:pt>
                <c:pt idx="15466">
                  <c:v>4.4135650000000002</c:v>
                </c:pt>
                <c:pt idx="15467">
                  <c:v>4.4135660000000003</c:v>
                </c:pt>
                <c:pt idx="15468">
                  <c:v>4.4152459999999998</c:v>
                </c:pt>
                <c:pt idx="15469">
                  <c:v>4.4152459999999998</c:v>
                </c:pt>
                <c:pt idx="15470">
                  <c:v>4.4174259999999999</c:v>
                </c:pt>
                <c:pt idx="15471">
                  <c:v>4.4174259999999999</c:v>
                </c:pt>
                <c:pt idx="15472">
                  <c:v>4.4174259999999999</c:v>
                </c:pt>
                <c:pt idx="15473">
                  <c:v>4.4196090000000003</c:v>
                </c:pt>
                <c:pt idx="15474">
                  <c:v>4.4196090000000003</c:v>
                </c:pt>
                <c:pt idx="15475">
                  <c:v>4.4196090000000003</c:v>
                </c:pt>
                <c:pt idx="15476">
                  <c:v>4.4196090000000003</c:v>
                </c:pt>
                <c:pt idx="15477">
                  <c:v>4.4190959999999997</c:v>
                </c:pt>
                <c:pt idx="15478">
                  <c:v>4.4212759999999998</c:v>
                </c:pt>
                <c:pt idx="15479">
                  <c:v>4.4212759999999998</c:v>
                </c:pt>
                <c:pt idx="15480">
                  <c:v>4.4234580000000001</c:v>
                </c:pt>
                <c:pt idx="15481">
                  <c:v>4.4234580000000001</c:v>
                </c:pt>
                <c:pt idx="15482">
                  <c:v>4.4256399999999996</c:v>
                </c:pt>
                <c:pt idx="15483">
                  <c:v>4.4251139999999998</c:v>
                </c:pt>
                <c:pt idx="15484">
                  <c:v>4.4251139999999998</c:v>
                </c:pt>
                <c:pt idx="15485">
                  <c:v>4.4272980000000004</c:v>
                </c:pt>
                <c:pt idx="15486">
                  <c:v>4.4294820000000001</c:v>
                </c:pt>
                <c:pt idx="15487">
                  <c:v>4.4294830000000003</c:v>
                </c:pt>
                <c:pt idx="15488">
                  <c:v>4.4311280000000002</c:v>
                </c:pt>
                <c:pt idx="15489">
                  <c:v>4.439317</c:v>
                </c:pt>
                <c:pt idx="15490">
                  <c:v>4.4393159999999998</c:v>
                </c:pt>
                <c:pt idx="15491">
                  <c:v>4.4393159999999998</c:v>
                </c:pt>
                <c:pt idx="15492">
                  <c:v>4.4393159999999998</c:v>
                </c:pt>
                <c:pt idx="15493">
                  <c:v>4.4393159999999998</c:v>
                </c:pt>
                <c:pt idx="15494">
                  <c:v>4.4393159999999998</c:v>
                </c:pt>
                <c:pt idx="15495">
                  <c:v>4.4393159999999998</c:v>
                </c:pt>
                <c:pt idx="15496">
                  <c:v>4.4393159999999998</c:v>
                </c:pt>
                <c:pt idx="15497">
                  <c:v>4.4393159999999998</c:v>
                </c:pt>
                <c:pt idx="15498">
                  <c:v>4.439317</c:v>
                </c:pt>
                <c:pt idx="15499">
                  <c:v>4.4393159999999998</c:v>
                </c:pt>
                <c:pt idx="15500">
                  <c:v>4.439317</c:v>
                </c:pt>
                <c:pt idx="15501">
                  <c:v>4.439317</c:v>
                </c:pt>
                <c:pt idx="15502">
                  <c:v>4.439317</c:v>
                </c:pt>
                <c:pt idx="15503">
                  <c:v>4.4393180000000001</c:v>
                </c:pt>
                <c:pt idx="15504">
                  <c:v>4.4387540000000003</c:v>
                </c:pt>
                <c:pt idx="15505">
                  <c:v>4.4387540000000003</c:v>
                </c:pt>
                <c:pt idx="15506">
                  <c:v>4.4409359999999998</c:v>
                </c:pt>
                <c:pt idx="15507">
                  <c:v>4.4409369999999999</c:v>
                </c:pt>
                <c:pt idx="15508">
                  <c:v>4.4409369999999999</c:v>
                </c:pt>
                <c:pt idx="15509">
                  <c:v>4.4409369999999999</c:v>
                </c:pt>
                <c:pt idx="15510">
                  <c:v>4.4409369999999999</c:v>
                </c:pt>
                <c:pt idx="15511">
                  <c:v>4.4431200000000004</c:v>
                </c:pt>
                <c:pt idx="15512">
                  <c:v>4.442545</c:v>
                </c:pt>
                <c:pt idx="15513">
                  <c:v>4.4447270000000003</c:v>
                </c:pt>
                <c:pt idx="15514">
                  <c:v>4.4447270000000003</c:v>
                </c:pt>
                <c:pt idx="15515">
                  <c:v>4.4447279999999996</c:v>
                </c:pt>
                <c:pt idx="15516">
                  <c:v>4.4469079999999996</c:v>
                </c:pt>
                <c:pt idx="15517">
                  <c:v>4.4490920000000003</c:v>
                </c:pt>
                <c:pt idx="15518">
                  <c:v>4.4485029999999997</c:v>
                </c:pt>
                <c:pt idx="15519">
                  <c:v>4.4506870000000003</c:v>
                </c:pt>
                <c:pt idx="15520">
                  <c:v>4.4506870000000003</c:v>
                </c:pt>
                <c:pt idx="15521">
                  <c:v>4.4528720000000002</c:v>
                </c:pt>
                <c:pt idx="15522">
                  <c:v>4.4522719999999998</c:v>
                </c:pt>
                <c:pt idx="15523">
                  <c:v>4.4522709999999996</c:v>
                </c:pt>
                <c:pt idx="15524">
                  <c:v>4.4544540000000001</c:v>
                </c:pt>
                <c:pt idx="15525">
                  <c:v>4.4566379999999999</c:v>
                </c:pt>
                <c:pt idx="15526">
                  <c:v>4.456639</c:v>
                </c:pt>
                <c:pt idx="15527">
                  <c:v>4.456639</c:v>
                </c:pt>
                <c:pt idx="15528">
                  <c:v>4.456639</c:v>
                </c:pt>
                <c:pt idx="15529">
                  <c:v>4.4582090000000001</c:v>
                </c:pt>
                <c:pt idx="15530">
                  <c:v>4.4582090000000001</c:v>
                </c:pt>
                <c:pt idx="15531">
                  <c:v>4.460394</c:v>
                </c:pt>
                <c:pt idx="15532">
                  <c:v>4.460394</c:v>
                </c:pt>
                <c:pt idx="15533">
                  <c:v>4.4625839999999997</c:v>
                </c:pt>
                <c:pt idx="15534">
                  <c:v>4.4619549999999997</c:v>
                </c:pt>
                <c:pt idx="15535">
                  <c:v>4.4619549999999997</c:v>
                </c:pt>
                <c:pt idx="15536">
                  <c:v>4.4641409999999997</c:v>
                </c:pt>
                <c:pt idx="15537">
                  <c:v>4.4663300000000001</c:v>
                </c:pt>
                <c:pt idx="15538">
                  <c:v>4.4663300000000001</c:v>
                </c:pt>
                <c:pt idx="15539">
                  <c:v>4.4663310000000003</c:v>
                </c:pt>
                <c:pt idx="15540">
                  <c:v>4.4663320000000004</c:v>
                </c:pt>
                <c:pt idx="15541">
                  <c:v>4.4685199999999998</c:v>
                </c:pt>
                <c:pt idx="15542">
                  <c:v>4.4678769999999997</c:v>
                </c:pt>
                <c:pt idx="15543">
                  <c:v>4.4678769999999997</c:v>
                </c:pt>
                <c:pt idx="15544">
                  <c:v>4.4700660000000001</c:v>
                </c:pt>
                <c:pt idx="15545">
                  <c:v>4.4700660000000001</c:v>
                </c:pt>
                <c:pt idx="15546">
                  <c:v>4.4700660000000001</c:v>
                </c:pt>
                <c:pt idx="15547">
                  <c:v>4.4715980000000002</c:v>
                </c:pt>
                <c:pt idx="15548">
                  <c:v>4.4737859999999996</c:v>
                </c:pt>
                <c:pt idx="15549">
                  <c:v>4.4737850000000003</c:v>
                </c:pt>
                <c:pt idx="15550">
                  <c:v>4.4737859999999996</c:v>
                </c:pt>
                <c:pt idx="15551">
                  <c:v>4.4737859999999996</c:v>
                </c:pt>
                <c:pt idx="15552">
                  <c:v>4.4737859999999996</c:v>
                </c:pt>
                <c:pt idx="15553">
                  <c:v>4.4759760000000002</c:v>
                </c:pt>
                <c:pt idx="15554">
                  <c:v>4.4759760000000002</c:v>
                </c:pt>
                <c:pt idx="15555">
                  <c:v>4.4753080000000001</c:v>
                </c:pt>
                <c:pt idx="15556">
                  <c:v>4.4774940000000001</c:v>
                </c:pt>
                <c:pt idx="15557">
                  <c:v>4.4774940000000001</c:v>
                </c:pt>
                <c:pt idx="15558">
                  <c:v>4.4774940000000001</c:v>
                </c:pt>
                <c:pt idx="15559">
                  <c:v>4.4796800000000001</c:v>
                </c:pt>
                <c:pt idx="15560">
                  <c:v>4.4796800000000001</c:v>
                </c:pt>
                <c:pt idx="15561">
                  <c:v>4.4811839999999998</c:v>
                </c:pt>
                <c:pt idx="15562">
                  <c:v>4.4811860000000001</c:v>
                </c:pt>
                <c:pt idx="15563">
                  <c:v>4.4833699999999999</c:v>
                </c:pt>
                <c:pt idx="15564">
                  <c:v>4.4833699999999999</c:v>
                </c:pt>
                <c:pt idx="15565">
                  <c:v>4.485557</c:v>
                </c:pt>
                <c:pt idx="15566">
                  <c:v>4.485557</c:v>
                </c:pt>
                <c:pt idx="15567">
                  <c:v>4.4848619999999997</c:v>
                </c:pt>
                <c:pt idx="15568">
                  <c:v>4.4848629999999998</c:v>
                </c:pt>
                <c:pt idx="15569">
                  <c:v>4.4870469999999996</c:v>
                </c:pt>
                <c:pt idx="15570">
                  <c:v>4.4870479999999997</c:v>
                </c:pt>
                <c:pt idx="15571">
                  <c:v>4.4870479999999997</c:v>
                </c:pt>
                <c:pt idx="15572">
                  <c:v>4.4892329999999996</c:v>
                </c:pt>
                <c:pt idx="15573">
                  <c:v>4.4892339999999997</c:v>
                </c:pt>
                <c:pt idx="15574">
                  <c:v>4.4907110000000001</c:v>
                </c:pt>
                <c:pt idx="15575">
                  <c:v>4.4907110000000001</c:v>
                </c:pt>
                <c:pt idx="15576">
                  <c:v>4.4907120000000003</c:v>
                </c:pt>
                <c:pt idx="15577">
                  <c:v>4.4907120000000003</c:v>
                </c:pt>
                <c:pt idx="15578">
                  <c:v>4.4907120000000003</c:v>
                </c:pt>
                <c:pt idx="15579">
                  <c:v>4.4928970000000001</c:v>
                </c:pt>
                <c:pt idx="15580">
                  <c:v>4.4928980000000003</c:v>
                </c:pt>
                <c:pt idx="15581">
                  <c:v>4.4921790000000001</c:v>
                </c:pt>
                <c:pt idx="15582">
                  <c:v>4.4943600000000004</c:v>
                </c:pt>
                <c:pt idx="15583">
                  <c:v>4.4965450000000002</c:v>
                </c:pt>
                <c:pt idx="15584">
                  <c:v>4.4965450000000002</c:v>
                </c:pt>
                <c:pt idx="15585">
                  <c:v>4.4965460000000004</c:v>
                </c:pt>
                <c:pt idx="15586">
                  <c:v>4.4965460000000004</c:v>
                </c:pt>
                <c:pt idx="15587">
                  <c:v>4.4987300000000001</c:v>
                </c:pt>
                <c:pt idx="15588">
                  <c:v>4.4987300000000001</c:v>
                </c:pt>
                <c:pt idx="15589">
                  <c:v>4.4979959999999997</c:v>
                </c:pt>
                <c:pt idx="15590">
                  <c:v>4.4979959999999997</c:v>
                </c:pt>
                <c:pt idx="15591">
                  <c:v>4.4979959999999997</c:v>
                </c:pt>
                <c:pt idx="15592">
                  <c:v>4.5001759999999997</c:v>
                </c:pt>
                <c:pt idx="15593">
                  <c:v>4.5001759999999997</c:v>
                </c:pt>
                <c:pt idx="15594">
                  <c:v>4.5001759999999997</c:v>
                </c:pt>
                <c:pt idx="15595">
                  <c:v>4.5023600000000004</c:v>
                </c:pt>
                <c:pt idx="15596">
                  <c:v>4.5023600000000004</c:v>
                </c:pt>
                <c:pt idx="15597">
                  <c:v>4.5023600000000004</c:v>
                </c:pt>
                <c:pt idx="15598">
                  <c:v>4.5037900000000004</c:v>
                </c:pt>
                <c:pt idx="15599">
                  <c:v>4.5037900000000004</c:v>
                </c:pt>
                <c:pt idx="15600">
                  <c:v>4.5037900000000004</c:v>
                </c:pt>
                <c:pt idx="15601">
                  <c:v>4.5059699999999996</c:v>
                </c:pt>
                <c:pt idx="15602">
                  <c:v>4.5059699999999996</c:v>
                </c:pt>
                <c:pt idx="15603">
                  <c:v>4.5081519999999999</c:v>
                </c:pt>
                <c:pt idx="15604">
                  <c:v>4.5073850000000002</c:v>
                </c:pt>
                <c:pt idx="15605">
                  <c:v>4.5073860000000003</c:v>
                </c:pt>
                <c:pt idx="15606">
                  <c:v>4.5073860000000003</c:v>
                </c:pt>
                <c:pt idx="15607">
                  <c:v>4.5095660000000004</c:v>
                </c:pt>
                <c:pt idx="15608">
                  <c:v>4.5095660000000004</c:v>
                </c:pt>
                <c:pt idx="15609">
                  <c:v>4.5117440000000002</c:v>
                </c:pt>
                <c:pt idx="15610">
                  <c:v>4.5117440000000002</c:v>
                </c:pt>
                <c:pt idx="15611">
                  <c:v>4.5109640000000004</c:v>
                </c:pt>
                <c:pt idx="15612">
                  <c:v>4.5109640000000004</c:v>
                </c:pt>
                <c:pt idx="15613">
                  <c:v>4.5131420000000002</c:v>
                </c:pt>
                <c:pt idx="15614">
                  <c:v>4.5131420000000002</c:v>
                </c:pt>
                <c:pt idx="15615">
                  <c:v>4.5131420000000002</c:v>
                </c:pt>
                <c:pt idx="15616">
                  <c:v>4.5131439999999996</c:v>
                </c:pt>
                <c:pt idx="15617">
                  <c:v>4.51532</c:v>
                </c:pt>
                <c:pt idx="15618">
                  <c:v>4.5167020000000004</c:v>
                </c:pt>
                <c:pt idx="15619">
                  <c:v>4.5167020000000004</c:v>
                </c:pt>
                <c:pt idx="15620">
                  <c:v>4.5167029999999997</c:v>
                </c:pt>
                <c:pt idx="15621">
                  <c:v>4.5167029999999997</c:v>
                </c:pt>
                <c:pt idx="15622">
                  <c:v>4.518878</c:v>
                </c:pt>
                <c:pt idx="15623">
                  <c:v>4.518878</c:v>
                </c:pt>
                <c:pt idx="15624">
                  <c:v>4.5202429999999998</c:v>
                </c:pt>
                <c:pt idx="15625">
                  <c:v>4.5202419999999996</c:v>
                </c:pt>
                <c:pt idx="15626">
                  <c:v>4.5202439999999999</c:v>
                </c:pt>
                <c:pt idx="15627">
                  <c:v>4.5202439999999999</c:v>
                </c:pt>
                <c:pt idx="15628">
                  <c:v>4.5224169999999999</c:v>
                </c:pt>
                <c:pt idx="15629">
                  <c:v>4.522418</c:v>
                </c:pt>
                <c:pt idx="15630">
                  <c:v>4.524591</c:v>
                </c:pt>
                <c:pt idx="15631">
                  <c:v>4.524591</c:v>
                </c:pt>
                <c:pt idx="15632">
                  <c:v>4.524591</c:v>
                </c:pt>
                <c:pt idx="15633">
                  <c:v>4.5237679999999996</c:v>
                </c:pt>
                <c:pt idx="15634">
                  <c:v>4.5259400000000003</c:v>
                </c:pt>
                <c:pt idx="15635">
                  <c:v>4.5281159999999998</c:v>
                </c:pt>
                <c:pt idx="15636">
                  <c:v>4.5281159999999998</c:v>
                </c:pt>
                <c:pt idx="15637">
                  <c:v>4.5281159999999998</c:v>
                </c:pt>
                <c:pt idx="15638">
                  <c:v>4.5281159999999998</c:v>
                </c:pt>
                <c:pt idx="15639">
                  <c:v>4.5294530000000002</c:v>
                </c:pt>
                <c:pt idx="15640">
                  <c:v>4.5294540000000003</c:v>
                </c:pt>
                <c:pt idx="15641">
                  <c:v>4.5294540000000003</c:v>
                </c:pt>
                <c:pt idx="15642">
                  <c:v>4.5316280000000004</c:v>
                </c:pt>
                <c:pt idx="15643">
                  <c:v>4.5316280000000004</c:v>
                </c:pt>
                <c:pt idx="15644">
                  <c:v>4.5316289999999997</c:v>
                </c:pt>
                <c:pt idx="15645">
                  <c:v>4.5338039999999999</c:v>
                </c:pt>
                <c:pt idx="15646">
                  <c:v>4.5338039999999999</c:v>
                </c:pt>
                <c:pt idx="15647">
                  <c:v>4.5329519999999999</c:v>
                </c:pt>
                <c:pt idx="15648">
                  <c:v>4.5351280000000003</c:v>
                </c:pt>
                <c:pt idx="15649">
                  <c:v>4.5351280000000003</c:v>
                </c:pt>
                <c:pt idx="15650">
                  <c:v>4.5351280000000003</c:v>
                </c:pt>
                <c:pt idx="15651">
                  <c:v>4.5351290000000004</c:v>
                </c:pt>
                <c:pt idx="15652">
                  <c:v>4.5351290000000004</c:v>
                </c:pt>
                <c:pt idx="15653">
                  <c:v>4.5373029999999996</c:v>
                </c:pt>
                <c:pt idx="15654">
                  <c:v>4.5364380000000004</c:v>
                </c:pt>
                <c:pt idx="15655">
                  <c:v>4.5364380000000004</c:v>
                </c:pt>
                <c:pt idx="15656">
                  <c:v>4.538608</c:v>
                </c:pt>
                <c:pt idx="15657">
                  <c:v>4.5386090000000001</c:v>
                </c:pt>
                <c:pt idx="15658">
                  <c:v>4.5407830000000002</c:v>
                </c:pt>
                <c:pt idx="15659">
                  <c:v>4.5407830000000002</c:v>
                </c:pt>
                <c:pt idx="15660">
                  <c:v>4.5407830000000002</c:v>
                </c:pt>
                <c:pt idx="15661">
                  <c:v>4.5429579999999996</c:v>
                </c:pt>
                <c:pt idx="15662">
                  <c:v>4.5420759999999998</c:v>
                </c:pt>
                <c:pt idx="15663">
                  <c:v>4.5442499999999999</c:v>
                </c:pt>
                <c:pt idx="15664">
                  <c:v>4.5442499999999999</c:v>
                </c:pt>
                <c:pt idx="15665">
                  <c:v>4.5442499999999999</c:v>
                </c:pt>
                <c:pt idx="15666">
                  <c:v>4.5442499999999999</c:v>
                </c:pt>
                <c:pt idx="15667">
                  <c:v>4.5464260000000003</c:v>
                </c:pt>
                <c:pt idx="15668">
                  <c:v>4.5486019999999998</c:v>
                </c:pt>
                <c:pt idx="15669">
                  <c:v>4.5476999999999999</c:v>
                </c:pt>
                <c:pt idx="15670">
                  <c:v>4.5498770000000004</c:v>
                </c:pt>
                <c:pt idx="15671">
                  <c:v>4.5498779999999996</c:v>
                </c:pt>
                <c:pt idx="15672">
                  <c:v>4.5498779999999996</c:v>
                </c:pt>
                <c:pt idx="15673">
                  <c:v>4.5498779999999996</c:v>
                </c:pt>
                <c:pt idx="15674">
                  <c:v>4.5520529999999999</c:v>
                </c:pt>
                <c:pt idx="15675">
                  <c:v>4.5520529999999999</c:v>
                </c:pt>
                <c:pt idx="15676">
                  <c:v>4.551139</c:v>
                </c:pt>
                <c:pt idx="15677">
                  <c:v>4.553312</c:v>
                </c:pt>
                <c:pt idx="15678">
                  <c:v>4.5533130000000002</c:v>
                </c:pt>
                <c:pt idx="15679">
                  <c:v>4.5533140000000003</c:v>
                </c:pt>
                <c:pt idx="15680">
                  <c:v>4.5554889999999997</c:v>
                </c:pt>
                <c:pt idx="15681">
                  <c:v>4.5554889999999997</c:v>
                </c:pt>
                <c:pt idx="15682">
                  <c:v>4.5554889999999997</c:v>
                </c:pt>
                <c:pt idx="15683">
                  <c:v>4.5567359999999999</c:v>
                </c:pt>
                <c:pt idx="15684">
                  <c:v>4.5567359999999999</c:v>
                </c:pt>
                <c:pt idx="15685">
                  <c:v>4.5567359999999999</c:v>
                </c:pt>
                <c:pt idx="15686">
                  <c:v>4.5567359999999999</c:v>
                </c:pt>
                <c:pt idx="15687">
                  <c:v>4.55891</c:v>
                </c:pt>
                <c:pt idx="15688">
                  <c:v>4.55891</c:v>
                </c:pt>
                <c:pt idx="15689">
                  <c:v>4.5610860000000004</c:v>
                </c:pt>
                <c:pt idx="15690">
                  <c:v>4.5610869999999997</c:v>
                </c:pt>
                <c:pt idx="15691">
                  <c:v>4.5632650000000003</c:v>
                </c:pt>
                <c:pt idx="15692">
                  <c:v>4.5623170000000002</c:v>
                </c:pt>
                <c:pt idx="15693">
                  <c:v>4.5623170000000002</c:v>
                </c:pt>
                <c:pt idx="15694">
                  <c:v>4.5644960000000001</c:v>
                </c:pt>
                <c:pt idx="15695">
                  <c:v>4.5644960000000001</c:v>
                </c:pt>
                <c:pt idx="15696">
                  <c:v>4.5644960000000001</c:v>
                </c:pt>
                <c:pt idx="15697">
                  <c:v>4.5644960000000001</c:v>
                </c:pt>
                <c:pt idx="15698">
                  <c:v>4.5644960000000001</c:v>
                </c:pt>
                <c:pt idx="15699">
                  <c:v>4.566675</c:v>
                </c:pt>
                <c:pt idx="15700">
                  <c:v>4.5666760000000002</c:v>
                </c:pt>
                <c:pt idx="15701">
                  <c:v>4.5678859999999997</c:v>
                </c:pt>
                <c:pt idx="15702">
                  <c:v>4.5700659999999997</c:v>
                </c:pt>
                <c:pt idx="15703">
                  <c:v>4.5700659999999997</c:v>
                </c:pt>
                <c:pt idx="15704">
                  <c:v>4.5700659999999997</c:v>
                </c:pt>
                <c:pt idx="15705">
                  <c:v>4.5700659999999997</c:v>
                </c:pt>
                <c:pt idx="15706">
                  <c:v>4.5700659999999997</c:v>
                </c:pt>
                <c:pt idx="15707">
                  <c:v>4.5700659999999997</c:v>
                </c:pt>
                <c:pt idx="15708">
                  <c:v>4.5712659999999996</c:v>
                </c:pt>
                <c:pt idx="15709">
                  <c:v>4.5712669999999997</c:v>
                </c:pt>
                <c:pt idx="15710">
                  <c:v>4.5734450000000004</c:v>
                </c:pt>
                <c:pt idx="15711">
                  <c:v>4.5734440000000003</c:v>
                </c:pt>
                <c:pt idx="15712">
                  <c:v>4.5734450000000004</c:v>
                </c:pt>
                <c:pt idx="15713">
                  <c:v>4.5756220000000001</c:v>
                </c:pt>
                <c:pt idx="15714">
                  <c:v>4.5756220000000001</c:v>
                </c:pt>
                <c:pt idx="15715">
                  <c:v>4.5756220000000001</c:v>
                </c:pt>
                <c:pt idx="15716">
                  <c:v>4.5777999999999999</c:v>
                </c:pt>
                <c:pt idx="15717">
                  <c:v>4.5768040000000001</c:v>
                </c:pt>
                <c:pt idx="15718">
                  <c:v>4.5768040000000001</c:v>
                </c:pt>
                <c:pt idx="15719">
                  <c:v>4.5789799999999996</c:v>
                </c:pt>
                <c:pt idx="15720">
                  <c:v>4.5789809999999997</c:v>
                </c:pt>
                <c:pt idx="15721">
                  <c:v>4.5789809999999997</c:v>
                </c:pt>
                <c:pt idx="15722">
                  <c:v>4.5811580000000003</c:v>
                </c:pt>
                <c:pt idx="15723">
                  <c:v>4.5801470000000002</c:v>
                </c:pt>
                <c:pt idx="15724">
                  <c:v>4.5801470000000002</c:v>
                </c:pt>
                <c:pt idx="15725">
                  <c:v>4.5801470000000002</c:v>
                </c:pt>
                <c:pt idx="15726">
                  <c:v>4.5823200000000002</c:v>
                </c:pt>
                <c:pt idx="15727">
                  <c:v>4.5823200000000002</c:v>
                </c:pt>
                <c:pt idx="15728">
                  <c:v>4.5844959999999997</c:v>
                </c:pt>
                <c:pt idx="15729">
                  <c:v>4.5844959999999997</c:v>
                </c:pt>
                <c:pt idx="15730">
                  <c:v>4.5844940000000003</c:v>
                </c:pt>
                <c:pt idx="15731">
                  <c:v>4.5844940000000003</c:v>
                </c:pt>
                <c:pt idx="15732">
                  <c:v>4.5866720000000001</c:v>
                </c:pt>
                <c:pt idx="15733">
                  <c:v>4.5856399999999997</c:v>
                </c:pt>
                <c:pt idx="15734">
                  <c:v>4.5856409999999999</c:v>
                </c:pt>
                <c:pt idx="15735">
                  <c:v>4.5878139999999998</c:v>
                </c:pt>
                <c:pt idx="15736">
                  <c:v>4.5878139999999998</c:v>
                </c:pt>
                <c:pt idx="15737">
                  <c:v>4.5878139999999998</c:v>
                </c:pt>
                <c:pt idx="15738">
                  <c:v>4.589988</c:v>
                </c:pt>
                <c:pt idx="15739">
                  <c:v>4.589988</c:v>
                </c:pt>
                <c:pt idx="15740">
                  <c:v>4.5889430000000004</c:v>
                </c:pt>
                <c:pt idx="15741">
                  <c:v>4.5911140000000001</c:v>
                </c:pt>
                <c:pt idx="15742">
                  <c:v>4.5932880000000003</c:v>
                </c:pt>
                <c:pt idx="15743">
                  <c:v>4.5932880000000003</c:v>
                </c:pt>
                <c:pt idx="15744">
                  <c:v>4.5932880000000003</c:v>
                </c:pt>
                <c:pt idx="15745">
                  <c:v>4.5932880000000003</c:v>
                </c:pt>
                <c:pt idx="15746">
                  <c:v>4.5954629999999996</c:v>
                </c:pt>
                <c:pt idx="15747">
                  <c:v>4.5954629999999996</c:v>
                </c:pt>
                <c:pt idx="15748">
                  <c:v>4.596571</c:v>
                </c:pt>
                <c:pt idx="15749">
                  <c:v>4.596571</c:v>
                </c:pt>
                <c:pt idx="15750">
                  <c:v>4.5965720000000001</c:v>
                </c:pt>
                <c:pt idx="15751">
                  <c:v>4.5965720000000001</c:v>
                </c:pt>
                <c:pt idx="15752">
                  <c:v>4.5987439999999999</c:v>
                </c:pt>
                <c:pt idx="15753">
                  <c:v>4.5987460000000002</c:v>
                </c:pt>
                <c:pt idx="15754">
                  <c:v>4.5987460000000002</c:v>
                </c:pt>
                <c:pt idx="15755">
                  <c:v>4.5987460000000002</c:v>
                </c:pt>
                <c:pt idx="15756">
                  <c:v>4.5998330000000003</c:v>
                </c:pt>
                <c:pt idx="15757">
                  <c:v>4.6020029999999998</c:v>
                </c:pt>
                <c:pt idx="15758">
                  <c:v>4.602004</c:v>
                </c:pt>
                <c:pt idx="15759">
                  <c:v>4.602004</c:v>
                </c:pt>
                <c:pt idx="15760">
                  <c:v>4.602004</c:v>
                </c:pt>
                <c:pt idx="15761">
                  <c:v>4.6041759999999998</c:v>
                </c:pt>
                <c:pt idx="15762">
                  <c:v>4.603078</c:v>
                </c:pt>
                <c:pt idx="15763">
                  <c:v>4.6052460000000002</c:v>
                </c:pt>
                <c:pt idx="15764">
                  <c:v>4.6052439999999999</c:v>
                </c:pt>
                <c:pt idx="15765">
                  <c:v>4.6052439999999999</c:v>
                </c:pt>
                <c:pt idx="15766">
                  <c:v>4.6074149999999996</c:v>
                </c:pt>
                <c:pt idx="15767">
                  <c:v>4.6074149999999996</c:v>
                </c:pt>
                <c:pt idx="15768">
                  <c:v>4.6074159999999997</c:v>
                </c:pt>
                <c:pt idx="15769">
                  <c:v>4.6074159999999997</c:v>
                </c:pt>
                <c:pt idx="15770">
                  <c:v>4.6106369999999997</c:v>
                </c:pt>
                <c:pt idx="15771">
                  <c:v>4.6106369999999997</c:v>
                </c:pt>
                <c:pt idx="15772">
                  <c:v>4.6106369999999997</c:v>
                </c:pt>
                <c:pt idx="15773">
                  <c:v>4.6106379999999998</c:v>
                </c:pt>
                <c:pt idx="15774">
                  <c:v>4.612806</c:v>
                </c:pt>
                <c:pt idx="15775">
                  <c:v>4.612806</c:v>
                </c:pt>
                <c:pt idx="15776">
                  <c:v>4.612806</c:v>
                </c:pt>
                <c:pt idx="15777">
                  <c:v>4.6116760000000001</c:v>
                </c:pt>
                <c:pt idx="15778">
                  <c:v>4.6116760000000001</c:v>
                </c:pt>
                <c:pt idx="15779">
                  <c:v>4.6116760000000001</c:v>
                </c:pt>
                <c:pt idx="15780">
                  <c:v>4.6138409999999999</c:v>
                </c:pt>
                <c:pt idx="15781">
                  <c:v>4.6138409999999999</c:v>
                </c:pt>
                <c:pt idx="15782">
                  <c:v>4.6160069999999997</c:v>
                </c:pt>
                <c:pt idx="15783">
                  <c:v>4.6160069999999997</c:v>
                </c:pt>
                <c:pt idx="15784">
                  <c:v>4.6160069999999997</c:v>
                </c:pt>
                <c:pt idx="15785">
                  <c:v>4.6148610000000003</c:v>
                </c:pt>
                <c:pt idx="15786">
                  <c:v>4.6170239999999998</c:v>
                </c:pt>
                <c:pt idx="15787">
                  <c:v>4.6170239999999998</c:v>
                </c:pt>
                <c:pt idx="15788">
                  <c:v>4.6170239999999998</c:v>
                </c:pt>
                <c:pt idx="15789">
                  <c:v>4.6191880000000003</c:v>
                </c:pt>
                <c:pt idx="15790">
                  <c:v>4.6213519999999999</c:v>
                </c:pt>
                <c:pt idx="15791">
                  <c:v>4.621353</c:v>
                </c:pt>
                <c:pt idx="15792">
                  <c:v>4.6201879999999997</c:v>
                </c:pt>
                <c:pt idx="15793">
                  <c:v>4.6201869999999996</c:v>
                </c:pt>
                <c:pt idx="15794">
                  <c:v>4.6223479999999997</c:v>
                </c:pt>
                <c:pt idx="15795">
                  <c:v>4.6223479999999997</c:v>
                </c:pt>
                <c:pt idx="15796">
                  <c:v>4.6223479999999997</c:v>
                </c:pt>
                <c:pt idx="15797">
                  <c:v>4.6223479999999997</c:v>
                </c:pt>
                <c:pt idx="15798">
                  <c:v>4.624511</c:v>
                </c:pt>
                <c:pt idx="15799">
                  <c:v>4.624511</c:v>
                </c:pt>
                <c:pt idx="15800">
                  <c:v>4.624511</c:v>
                </c:pt>
                <c:pt idx="15801">
                  <c:v>4.6266759999999998</c:v>
                </c:pt>
                <c:pt idx="15802">
                  <c:v>4.6266759999999998</c:v>
                </c:pt>
                <c:pt idx="15803">
                  <c:v>4.6266759999999998</c:v>
                </c:pt>
                <c:pt idx="15804">
                  <c:v>4.6254900000000001</c:v>
                </c:pt>
                <c:pt idx="15805">
                  <c:v>4.6276520000000003</c:v>
                </c:pt>
                <c:pt idx="15806">
                  <c:v>4.6276520000000003</c:v>
                </c:pt>
                <c:pt idx="15807">
                  <c:v>4.6276520000000003</c:v>
                </c:pt>
                <c:pt idx="15808">
                  <c:v>4.6298170000000001</c:v>
                </c:pt>
                <c:pt idx="15809">
                  <c:v>4.6298159999999999</c:v>
                </c:pt>
                <c:pt idx="15810">
                  <c:v>4.6298170000000001</c:v>
                </c:pt>
                <c:pt idx="15811">
                  <c:v>4.6298170000000001</c:v>
                </c:pt>
                <c:pt idx="15812">
                  <c:v>4.630776</c:v>
                </c:pt>
                <c:pt idx="15813">
                  <c:v>4.630776</c:v>
                </c:pt>
                <c:pt idx="15814">
                  <c:v>4.630776</c:v>
                </c:pt>
                <c:pt idx="15815">
                  <c:v>4.6329370000000001</c:v>
                </c:pt>
                <c:pt idx="15816">
                  <c:v>4.6329359999999999</c:v>
                </c:pt>
                <c:pt idx="15817">
                  <c:v>4.6351000000000004</c:v>
                </c:pt>
                <c:pt idx="15818">
                  <c:v>4.6351000000000004</c:v>
                </c:pt>
                <c:pt idx="15819">
                  <c:v>4.6360419999999998</c:v>
                </c:pt>
                <c:pt idx="15820">
                  <c:v>4.6360419999999998</c:v>
                </c:pt>
                <c:pt idx="15821">
                  <c:v>4.6360429999999999</c:v>
                </c:pt>
                <c:pt idx="15822">
                  <c:v>4.6360419999999998</c:v>
                </c:pt>
                <c:pt idx="15823">
                  <c:v>4.6360419999999998</c:v>
                </c:pt>
                <c:pt idx="15824">
                  <c:v>4.638204</c:v>
                </c:pt>
                <c:pt idx="15825">
                  <c:v>4.638204</c:v>
                </c:pt>
                <c:pt idx="15826">
                  <c:v>4.638204</c:v>
                </c:pt>
                <c:pt idx="15827">
                  <c:v>4.638204</c:v>
                </c:pt>
                <c:pt idx="15828">
                  <c:v>4.638204</c:v>
                </c:pt>
                <c:pt idx="15829">
                  <c:v>4.638204</c:v>
                </c:pt>
                <c:pt idx="15830">
                  <c:v>4.6391229999999997</c:v>
                </c:pt>
                <c:pt idx="15831">
                  <c:v>4.6391229999999997</c:v>
                </c:pt>
                <c:pt idx="15832">
                  <c:v>4.6412820000000004</c:v>
                </c:pt>
                <c:pt idx="15833">
                  <c:v>4.6412820000000004</c:v>
                </c:pt>
                <c:pt idx="15834">
                  <c:v>4.6412810000000002</c:v>
                </c:pt>
                <c:pt idx="15835">
                  <c:v>4.6412820000000004</c:v>
                </c:pt>
                <c:pt idx="15836">
                  <c:v>4.6412820000000004</c:v>
                </c:pt>
                <c:pt idx="15837">
                  <c:v>4.6434420000000003</c:v>
                </c:pt>
                <c:pt idx="15838">
                  <c:v>4.6434420000000003</c:v>
                </c:pt>
                <c:pt idx="15839">
                  <c:v>4.6456039999999996</c:v>
                </c:pt>
                <c:pt idx="15840">
                  <c:v>4.6456039999999996</c:v>
                </c:pt>
                <c:pt idx="15841">
                  <c:v>4.6443440000000002</c:v>
                </c:pt>
                <c:pt idx="15842">
                  <c:v>4.6443440000000002</c:v>
                </c:pt>
                <c:pt idx="15843">
                  <c:v>4.6443440000000002</c:v>
                </c:pt>
                <c:pt idx="15844">
                  <c:v>4.646503</c:v>
                </c:pt>
                <c:pt idx="15845">
                  <c:v>4.646503</c:v>
                </c:pt>
                <c:pt idx="15846">
                  <c:v>4.6486619999999998</c:v>
                </c:pt>
                <c:pt idx="15847">
                  <c:v>4.6486619999999998</c:v>
                </c:pt>
                <c:pt idx="15848">
                  <c:v>4.6486609999999997</c:v>
                </c:pt>
                <c:pt idx="15849">
                  <c:v>4.6486619999999998</c:v>
                </c:pt>
                <c:pt idx="15850">
                  <c:v>4.6473839999999997</c:v>
                </c:pt>
                <c:pt idx="15851">
                  <c:v>4.6495389999999999</c:v>
                </c:pt>
                <c:pt idx="15852">
                  <c:v>4.6495389999999999</c:v>
                </c:pt>
                <c:pt idx="15853">
                  <c:v>4.6495389999999999</c:v>
                </c:pt>
                <c:pt idx="15854">
                  <c:v>4.6516950000000001</c:v>
                </c:pt>
                <c:pt idx="15855">
                  <c:v>4.6516950000000001</c:v>
                </c:pt>
                <c:pt idx="15856">
                  <c:v>4.6516950000000001</c:v>
                </c:pt>
                <c:pt idx="15857">
                  <c:v>4.6538500000000003</c:v>
                </c:pt>
                <c:pt idx="15858">
                  <c:v>4.6538500000000003</c:v>
                </c:pt>
                <c:pt idx="15859">
                  <c:v>4.652552</c:v>
                </c:pt>
                <c:pt idx="15860">
                  <c:v>4.654706</c:v>
                </c:pt>
                <c:pt idx="15861">
                  <c:v>4.654706</c:v>
                </c:pt>
                <c:pt idx="15862">
                  <c:v>4.654706</c:v>
                </c:pt>
                <c:pt idx="15863">
                  <c:v>4.654706</c:v>
                </c:pt>
                <c:pt idx="15864">
                  <c:v>4.65686</c:v>
                </c:pt>
                <c:pt idx="15865">
                  <c:v>4.65686</c:v>
                </c:pt>
                <c:pt idx="15866">
                  <c:v>4.65686</c:v>
                </c:pt>
                <c:pt idx="15867">
                  <c:v>4.6577000000000002</c:v>
                </c:pt>
                <c:pt idx="15868">
                  <c:v>4.6577000000000002</c:v>
                </c:pt>
                <c:pt idx="15869">
                  <c:v>4.6577000000000002</c:v>
                </c:pt>
                <c:pt idx="15870">
                  <c:v>4.6577000000000002</c:v>
                </c:pt>
                <c:pt idx="15871">
                  <c:v>4.6598509999999997</c:v>
                </c:pt>
                <c:pt idx="15872">
                  <c:v>4.6598519999999999</c:v>
                </c:pt>
                <c:pt idx="15873">
                  <c:v>4.6598519999999999</c:v>
                </c:pt>
                <c:pt idx="15874">
                  <c:v>4.6598519999999999</c:v>
                </c:pt>
                <c:pt idx="15875">
                  <c:v>4.660666</c:v>
                </c:pt>
                <c:pt idx="15876">
                  <c:v>4.660666</c:v>
                </c:pt>
                <c:pt idx="15877">
                  <c:v>4.662814</c:v>
                </c:pt>
                <c:pt idx="15878">
                  <c:v>4.662814</c:v>
                </c:pt>
                <c:pt idx="15879">
                  <c:v>4.662814</c:v>
                </c:pt>
                <c:pt idx="15880">
                  <c:v>4.6649630000000002</c:v>
                </c:pt>
                <c:pt idx="15881">
                  <c:v>4.6649630000000002</c:v>
                </c:pt>
                <c:pt idx="15882">
                  <c:v>4.6671129999999996</c:v>
                </c:pt>
                <c:pt idx="15883">
                  <c:v>4.6657580000000003</c:v>
                </c:pt>
                <c:pt idx="15884">
                  <c:v>4.6657590000000004</c:v>
                </c:pt>
                <c:pt idx="15885">
                  <c:v>4.6657590000000004</c:v>
                </c:pt>
                <c:pt idx="15886">
                  <c:v>4.6679060000000003</c:v>
                </c:pt>
                <c:pt idx="15887">
                  <c:v>4.6679060000000003</c:v>
                </c:pt>
                <c:pt idx="15888">
                  <c:v>4.6700530000000002</c:v>
                </c:pt>
                <c:pt idx="15889">
                  <c:v>4.6700530000000002</c:v>
                </c:pt>
                <c:pt idx="15890">
                  <c:v>4.6708259999999999</c:v>
                </c:pt>
                <c:pt idx="15891">
                  <c:v>4.6708259999999999</c:v>
                </c:pt>
                <c:pt idx="15892">
                  <c:v>4.6708259999999999</c:v>
                </c:pt>
                <c:pt idx="15893">
                  <c:v>4.6729710000000004</c:v>
                </c:pt>
                <c:pt idx="15894">
                  <c:v>4.6729710000000004</c:v>
                </c:pt>
                <c:pt idx="15895">
                  <c:v>4.675116</c:v>
                </c:pt>
                <c:pt idx="15896">
                  <c:v>4.675116</c:v>
                </c:pt>
                <c:pt idx="15897">
                  <c:v>4.673724</c:v>
                </c:pt>
                <c:pt idx="15898">
                  <c:v>4.673724</c:v>
                </c:pt>
                <c:pt idx="15899">
                  <c:v>4.673724</c:v>
                </c:pt>
                <c:pt idx="15900">
                  <c:v>4.6758629999999997</c:v>
                </c:pt>
                <c:pt idx="15901">
                  <c:v>4.6758629999999997</c:v>
                </c:pt>
                <c:pt idx="15902">
                  <c:v>4.6758629999999997</c:v>
                </c:pt>
                <c:pt idx="15903">
                  <c:v>4.6758629999999997</c:v>
                </c:pt>
                <c:pt idx="15904">
                  <c:v>4.6780030000000004</c:v>
                </c:pt>
                <c:pt idx="15905">
                  <c:v>4.6780030000000004</c:v>
                </c:pt>
                <c:pt idx="15906">
                  <c:v>4.6780030000000004</c:v>
                </c:pt>
                <c:pt idx="15907">
                  <c:v>4.6780030000000004</c:v>
                </c:pt>
                <c:pt idx="15908">
                  <c:v>4.6801459999999997</c:v>
                </c:pt>
                <c:pt idx="15909">
                  <c:v>4.6787320000000001</c:v>
                </c:pt>
                <c:pt idx="15910">
                  <c:v>4.6808719999999999</c:v>
                </c:pt>
                <c:pt idx="15911">
                  <c:v>4.6808719999999999</c:v>
                </c:pt>
                <c:pt idx="15912">
                  <c:v>4.6808719999999999</c:v>
                </c:pt>
                <c:pt idx="15913">
                  <c:v>4.6808719999999999</c:v>
                </c:pt>
                <c:pt idx="15914">
                  <c:v>4.6808719999999999</c:v>
                </c:pt>
                <c:pt idx="15915">
                  <c:v>4.6808719999999999</c:v>
                </c:pt>
                <c:pt idx="15916">
                  <c:v>4.6808719999999999</c:v>
                </c:pt>
                <c:pt idx="15917">
                  <c:v>4.6830119999999997</c:v>
                </c:pt>
                <c:pt idx="15918">
                  <c:v>4.6815829999999998</c:v>
                </c:pt>
                <c:pt idx="15919">
                  <c:v>4.6815829999999998</c:v>
                </c:pt>
                <c:pt idx="15920">
                  <c:v>4.6837179999999998</c:v>
                </c:pt>
                <c:pt idx="15921">
                  <c:v>4.6837179999999998</c:v>
                </c:pt>
                <c:pt idx="15922">
                  <c:v>4.6858560000000002</c:v>
                </c:pt>
                <c:pt idx="15923">
                  <c:v>4.6858560000000002</c:v>
                </c:pt>
                <c:pt idx="15924">
                  <c:v>4.6858550000000001</c:v>
                </c:pt>
                <c:pt idx="15925">
                  <c:v>4.6879960000000001</c:v>
                </c:pt>
                <c:pt idx="15926">
                  <c:v>4.6879960000000001</c:v>
                </c:pt>
                <c:pt idx="15927">
                  <c:v>4.6879960000000001</c:v>
                </c:pt>
                <c:pt idx="15928">
                  <c:v>4.6879960000000001</c:v>
                </c:pt>
                <c:pt idx="15929">
                  <c:v>4.6865439999999996</c:v>
                </c:pt>
                <c:pt idx="15930">
                  <c:v>4.6886780000000003</c:v>
                </c:pt>
                <c:pt idx="15931">
                  <c:v>4.6886780000000003</c:v>
                </c:pt>
                <c:pt idx="15932">
                  <c:v>4.6908149999999997</c:v>
                </c:pt>
                <c:pt idx="15933">
                  <c:v>4.6908149999999997</c:v>
                </c:pt>
                <c:pt idx="15934">
                  <c:v>4.6908149999999997</c:v>
                </c:pt>
                <c:pt idx="15935">
                  <c:v>4.6908149999999997</c:v>
                </c:pt>
                <c:pt idx="15936">
                  <c:v>4.6929499999999997</c:v>
                </c:pt>
                <c:pt idx="15937">
                  <c:v>4.6914790000000002</c:v>
                </c:pt>
                <c:pt idx="15938">
                  <c:v>4.6914790000000002</c:v>
                </c:pt>
                <c:pt idx="15939">
                  <c:v>4.6914790000000002</c:v>
                </c:pt>
                <c:pt idx="15940">
                  <c:v>4.6936099999999996</c:v>
                </c:pt>
                <c:pt idx="15941">
                  <c:v>4.6936099999999996</c:v>
                </c:pt>
                <c:pt idx="15942">
                  <c:v>4.6936099999999996</c:v>
                </c:pt>
                <c:pt idx="15943">
                  <c:v>4.6936109999999998</c:v>
                </c:pt>
                <c:pt idx="15944">
                  <c:v>4.6936109999999998</c:v>
                </c:pt>
                <c:pt idx="15945">
                  <c:v>4.6936109999999998</c:v>
                </c:pt>
                <c:pt idx="15946">
                  <c:v>4.6936109999999998</c:v>
                </c:pt>
                <c:pt idx="15947">
                  <c:v>4.6957420000000001</c:v>
                </c:pt>
                <c:pt idx="15948">
                  <c:v>4.6957420000000001</c:v>
                </c:pt>
                <c:pt idx="15949">
                  <c:v>4.6957420000000001</c:v>
                </c:pt>
                <c:pt idx="15950">
                  <c:v>4.6963780000000002</c:v>
                </c:pt>
                <c:pt idx="15951">
                  <c:v>4.6963780000000002</c:v>
                </c:pt>
                <c:pt idx="15952">
                  <c:v>4.6963780000000002</c:v>
                </c:pt>
                <c:pt idx="15953">
                  <c:v>4.6963780000000002</c:v>
                </c:pt>
                <c:pt idx="15954">
                  <c:v>4.6963780000000002</c:v>
                </c:pt>
                <c:pt idx="15955">
                  <c:v>4.6985080000000004</c:v>
                </c:pt>
                <c:pt idx="15956">
                  <c:v>4.6985080000000004</c:v>
                </c:pt>
                <c:pt idx="15957">
                  <c:v>4.7006389999999998</c:v>
                </c:pt>
                <c:pt idx="15958">
                  <c:v>4.7006389999999998</c:v>
                </c:pt>
                <c:pt idx="15959">
                  <c:v>4.7006389999999998</c:v>
                </c:pt>
                <c:pt idx="15960">
                  <c:v>4.7006389999999998</c:v>
                </c:pt>
                <c:pt idx="15961">
                  <c:v>4.7027700000000001</c:v>
                </c:pt>
                <c:pt idx="15962">
                  <c:v>4.7012539999999996</c:v>
                </c:pt>
                <c:pt idx="15963">
                  <c:v>4.7012539999999996</c:v>
                </c:pt>
                <c:pt idx="15964">
                  <c:v>4.7012539999999996</c:v>
                </c:pt>
                <c:pt idx="15965">
                  <c:v>4.7033829999999996</c:v>
                </c:pt>
                <c:pt idx="15966">
                  <c:v>4.7033829999999996</c:v>
                </c:pt>
                <c:pt idx="15967">
                  <c:v>4.7033829999999996</c:v>
                </c:pt>
                <c:pt idx="15968">
                  <c:v>4.7033820000000004</c:v>
                </c:pt>
                <c:pt idx="15969">
                  <c:v>4.7055110000000004</c:v>
                </c:pt>
                <c:pt idx="15970">
                  <c:v>4.7055110000000004</c:v>
                </c:pt>
                <c:pt idx="15971">
                  <c:v>4.7055110000000004</c:v>
                </c:pt>
                <c:pt idx="15972">
                  <c:v>4.7039759999999999</c:v>
                </c:pt>
                <c:pt idx="15973">
                  <c:v>4.7061000000000002</c:v>
                </c:pt>
                <c:pt idx="15974">
                  <c:v>4.7061000000000002</c:v>
                </c:pt>
                <c:pt idx="15975">
                  <c:v>4.7061000000000002</c:v>
                </c:pt>
                <c:pt idx="15976">
                  <c:v>4.7061000000000002</c:v>
                </c:pt>
                <c:pt idx="15977">
                  <c:v>4.7082230000000003</c:v>
                </c:pt>
                <c:pt idx="15978">
                  <c:v>4.7082230000000003</c:v>
                </c:pt>
                <c:pt idx="15979">
                  <c:v>4.7082230000000003</c:v>
                </c:pt>
                <c:pt idx="15980">
                  <c:v>4.7082230000000003</c:v>
                </c:pt>
                <c:pt idx="15981">
                  <c:v>4.7087940000000001</c:v>
                </c:pt>
                <c:pt idx="15982">
                  <c:v>4.7087940000000001</c:v>
                </c:pt>
                <c:pt idx="15983">
                  <c:v>4.7087940000000001</c:v>
                </c:pt>
                <c:pt idx="15984">
                  <c:v>4.7109160000000001</c:v>
                </c:pt>
                <c:pt idx="15985">
                  <c:v>4.7109160000000001</c:v>
                </c:pt>
                <c:pt idx="15986">
                  <c:v>4.7109160000000001</c:v>
                </c:pt>
                <c:pt idx="15987">
                  <c:v>4.7109160000000001</c:v>
                </c:pt>
                <c:pt idx="15988">
                  <c:v>4.7109160000000001</c:v>
                </c:pt>
                <c:pt idx="15989">
                  <c:v>4.7130390000000002</c:v>
                </c:pt>
                <c:pt idx="15990">
                  <c:v>4.7130390000000002</c:v>
                </c:pt>
                <c:pt idx="15991">
                  <c:v>4.7114669999999998</c:v>
                </c:pt>
                <c:pt idx="15992">
                  <c:v>4.7114669999999998</c:v>
                </c:pt>
                <c:pt idx="15993">
                  <c:v>4.7135870000000004</c:v>
                </c:pt>
                <c:pt idx="15994">
                  <c:v>4.7157090000000004</c:v>
                </c:pt>
                <c:pt idx="15995">
                  <c:v>4.7157090000000004</c:v>
                </c:pt>
                <c:pt idx="15996">
                  <c:v>4.7157090000000004</c:v>
                </c:pt>
                <c:pt idx="15997">
                  <c:v>4.7157090000000004</c:v>
                </c:pt>
                <c:pt idx="15998">
                  <c:v>4.7178310000000003</c:v>
                </c:pt>
                <c:pt idx="15999">
                  <c:v>4.7178310000000003</c:v>
                </c:pt>
                <c:pt idx="16000">
                  <c:v>4.7178310000000003</c:v>
                </c:pt>
                <c:pt idx="16001">
                  <c:v>4.7199549999999997</c:v>
                </c:pt>
                <c:pt idx="16002">
                  <c:v>4.7183570000000001</c:v>
                </c:pt>
                <c:pt idx="16003">
                  <c:v>4.7183570000000001</c:v>
                </c:pt>
                <c:pt idx="16004">
                  <c:v>4.7183570000000001</c:v>
                </c:pt>
                <c:pt idx="16005">
                  <c:v>4.7183570000000001</c:v>
                </c:pt>
                <c:pt idx="16006">
                  <c:v>4.718356</c:v>
                </c:pt>
                <c:pt idx="16007">
                  <c:v>4.7204759999999997</c:v>
                </c:pt>
                <c:pt idx="16008">
                  <c:v>4.7204759999999997</c:v>
                </c:pt>
                <c:pt idx="16009">
                  <c:v>4.7225960000000002</c:v>
                </c:pt>
                <c:pt idx="16010">
                  <c:v>4.7225960000000002</c:v>
                </c:pt>
                <c:pt idx="16011">
                  <c:v>4.7225960000000002</c:v>
                </c:pt>
                <c:pt idx="16012">
                  <c:v>4.72098</c:v>
                </c:pt>
                <c:pt idx="16013">
                  <c:v>4.72098</c:v>
                </c:pt>
                <c:pt idx="16014">
                  <c:v>4.72098</c:v>
                </c:pt>
                <c:pt idx="16015">
                  <c:v>4.723096</c:v>
                </c:pt>
                <c:pt idx="16016">
                  <c:v>4.723096</c:v>
                </c:pt>
                <c:pt idx="16017">
                  <c:v>4.723096</c:v>
                </c:pt>
                <c:pt idx="16018">
                  <c:v>4.723096</c:v>
                </c:pt>
                <c:pt idx="16019">
                  <c:v>4.7252109999999998</c:v>
                </c:pt>
                <c:pt idx="16020">
                  <c:v>4.7252109999999998</c:v>
                </c:pt>
                <c:pt idx="16021">
                  <c:v>4.727328</c:v>
                </c:pt>
                <c:pt idx="16022">
                  <c:v>4.727328</c:v>
                </c:pt>
                <c:pt idx="16023">
                  <c:v>4.727328</c:v>
                </c:pt>
                <c:pt idx="16024">
                  <c:v>4.7256879999999999</c:v>
                </c:pt>
                <c:pt idx="16025">
                  <c:v>4.7278000000000002</c:v>
                </c:pt>
                <c:pt idx="16026">
                  <c:v>4.7278000000000002</c:v>
                </c:pt>
                <c:pt idx="16027">
                  <c:v>4.7278000000000002</c:v>
                </c:pt>
                <c:pt idx="16028">
                  <c:v>4.7299119999999997</c:v>
                </c:pt>
                <c:pt idx="16029">
                  <c:v>4.7299119999999997</c:v>
                </c:pt>
                <c:pt idx="16030">
                  <c:v>4.7299119999999997</c:v>
                </c:pt>
                <c:pt idx="16031">
                  <c:v>4.7299119999999997</c:v>
                </c:pt>
                <c:pt idx="16032">
                  <c:v>4.7320260000000003</c:v>
                </c:pt>
                <c:pt idx="16033">
                  <c:v>4.7303639999999998</c:v>
                </c:pt>
                <c:pt idx="16034">
                  <c:v>4.7303639999999998</c:v>
                </c:pt>
                <c:pt idx="16035">
                  <c:v>4.7303639999999998</c:v>
                </c:pt>
                <c:pt idx="16036">
                  <c:v>4.7303639999999998</c:v>
                </c:pt>
                <c:pt idx="16037">
                  <c:v>4.7324739999999998</c:v>
                </c:pt>
                <c:pt idx="16038">
                  <c:v>4.7324729999999997</c:v>
                </c:pt>
                <c:pt idx="16039">
                  <c:v>4.7345829999999998</c:v>
                </c:pt>
                <c:pt idx="16040">
                  <c:v>4.7366960000000002</c:v>
                </c:pt>
                <c:pt idx="16041">
                  <c:v>4.7366960000000002</c:v>
                </c:pt>
                <c:pt idx="16042">
                  <c:v>4.7366960000000002</c:v>
                </c:pt>
                <c:pt idx="16043">
                  <c:v>4.7350120000000002</c:v>
                </c:pt>
                <c:pt idx="16044">
                  <c:v>4.7350120000000002</c:v>
                </c:pt>
                <c:pt idx="16045">
                  <c:v>4.7371189999999999</c:v>
                </c:pt>
                <c:pt idx="16046">
                  <c:v>4.7371189999999999</c:v>
                </c:pt>
                <c:pt idx="16047">
                  <c:v>4.7371189999999999</c:v>
                </c:pt>
                <c:pt idx="16048">
                  <c:v>4.7392300000000001</c:v>
                </c:pt>
                <c:pt idx="16049">
                  <c:v>4.7392300000000001</c:v>
                </c:pt>
                <c:pt idx="16050">
                  <c:v>4.7392300000000001</c:v>
                </c:pt>
                <c:pt idx="16051">
                  <c:v>4.7392300000000001</c:v>
                </c:pt>
                <c:pt idx="16052">
                  <c:v>4.7396339999999997</c:v>
                </c:pt>
                <c:pt idx="16053">
                  <c:v>4.7396339999999997</c:v>
                </c:pt>
                <c:pt idx="16054">
                  <c:v>4.7396339999999997</c:v>
                </c:pt>
                <c:pt idx="16055">
                  <c:v>4.7396330000000004</c:v>
                </c:pt>
                <c:pt idx="16056">
                  <c:v>4.7417410000000002</c:v>
                </c:pt>
                <c:pt idx="16057">
                  <c:v>4.7417410000000002</c:v>
                </c:pt>
                <c:pt idx="16058">
                  <c:v>4.7417410000000002</c:v>
                </c:pt>
                <c:pt idx="16059">
                  <c:v>4.7417410000000002</c:v>
                </c:pt>
                <c:pt idx="16060">
                  <c:v>4.7417410000000002</c:v>
                </c:pt>
                <c:pt idx="16061">
                  <c:v>4.7417410000000002</c:v>
                </c:pt>
                <c:pt idx="16062">
                  <c:v>4.7438479999999998</c:v>
                </c:pt>
                <c:pt idx="16063">
                  <c:v>4.7459569999999998</c:v>
                </c:pt>
                <c:pt idx="16064">
                  <c:v>4.7442279999999997</c:v>
                </c:pt>
                <c:pt idx="16065">
                  <c:v>4.7442279999999997</c:v>
                </c:pt>
                <c:pt idx="16066">
                  <c:v>4.7442279999999997</c:v>
                </c:pt>
                <c:pt idx="16067">
                  <c:v>4.7442279999999997</c:v>
                </c:pt>
                <c:pt idx="16068">
                  <c:v>4.7442279999999997</c:v>
                </c:pt>
                <c:pt idx="16069">
                  <c:v>4.7442279999999997</c:v>
                </c:pt>
                <c:pt idx="16070">
                  <c:v>4.7463300000000004</c:v>
                </c:pt>
                <c:pt idx="16071">
                  <c:v>4.7463300000000004</c:v>
                </c:pt>
                <c:pt idx="16072">
                  <c:v>4.7463300000000004</c:v>
                </c:pt>
                <c:pt idx="16073">
                  <c:v>4.7463300000000004</c:v>
                </c:pt>
                <c:pt idx="16074">
                  <c:v>4.7463300000000004</c:v>
                </c:pt>
                <c:pt idx="16075">
                  <c:v>4.7484339999999996</c:v>
                </c:pt>
                <c:pt idx="16076">
                  <c:v>4.7484339999999996</c:v>
                </c:pt>
                <c:pt idx="16077">
                  <c:v>4.7484339999999996</c:v>
                </c:pt>
                <c:pt idx="16078">
                  <c:v>4.7466840000000001</c:v>
                </c:pt>
                <c:pt idx="16079">
                  <c:v>4.7487820000000003</c:v>
                </c:pt>
                <c:pt idx="16080">
                  <c:v>4.7487820000000003</c:v>
                </c:pt>
                <c:pt idx="16081">
                  <c:v>4.7487820000000003</c:v>
                </c:pt>
                <c:pt idx="16082">
                  <c:v>4.7487820000000003</c:v>
                </c:pt>
                <c:pt idx="16083">
                  <c:v>4.7508809999999997</c:v>
                </c:pt>
                <c:pt idx="16084">
                  <c:v>4.7508809999999997</c:v>
                </c:pt>
                <c:pt idx="16085">
                  <c:v>4.7529839999999997</c:v>
                </c:pt>
                <c:pt idx="16086">
                  <c:v>4.7529830000000004</c:v>
                </c:pt>
                <c:pt idx="16087">
                  <c:v>4.7529830000000004</c:v>
                </c:pt>
                <c:pt idx="16088">
                  <c:v>4.7529830000000004</c:v>
                </c:pt>
                <c:pt idx="16089">
                  <c:v>4.7533060000000003</c:v>
                </c:pt>
                <c:pt idx="16090">
                  <c:v>4.7533060000000003</c:v>
                </c:pt>
                <c:pt idx="16091">
                  <c:v>4.7533060000000003</c:v>
                </c:pt>
                <c:pt idx="16092">
                  <c:v>4.7533060000000003</c:v>
                </c:pt>
                <c:pt idx="16093">
                  <c:v>4.7533060000000003</c:v>
                </c:pt>
                <c:pt idx="16094">
                  <c:v>4.7554030000000003</c:v>
                </c:pt>
                <c:pt idx="16095">
                  <c:v>4.7554030000000003</c:v>
                </c:pt>
                <c:pt idx="16096">
                  <c:v>4.7554020000000001</c:v>
                </c:pt>
                <c:pt idx="16097">
                  <c:v>4.7554020000000001</c:v>
                </c:pt>
                <c:pt idx="16098">
                  <c:v>4.7575000000000003</c:v>
                </c:pt>
                <c:pt idx="16099">
                  <c:v>4.7575000000000003</c:v>
                </c:pt>
                <c:pt idx="16100">
                  <c:v>4.757803</c:v>
                </c:pt>
                <c:pt idx="16101">
                  <c:v>4.757803</c:v>
                </c:pt>
                <c:pt idx="16102">
                  <c:v>4.757803</c:v>
                </c:pt>
                <c:pt idx="16103">
                  <c:v>4.7598979999999997</c:v>
                </c:pt>
                <c:pt idx="16104">
                  <c:v>4.7619999999999996</c:v>
                </c:pt>
                <c:pt idx="16105">
                  <c:v>4.7619999999999996</c:v>
                </c:pt>
                <c:pt idx="16106">
                  <c:v>4.7619999999999996</c:v>
                </c:pt>
                <c:pt idx="16107">
                  <c:v>4.7619999999999996</c:v>
                </c:pt>
                <c:pt idx="16108">
                  <c:v>4.7619999999999996</c:v>
                </c:pt>
                <c:pt idx="16109">
                  <c:v>4.7619999999999996</c:v>
                </c:pt>
                <c:pt idx="16110">
                  <c:v>4.7641</c:v>
                </c:pt>
                <c:pt idx="16111">
                  <c:v>4.7641</c:v>
                </c:pt>
                <c:pt idx="16112">
                  <c:v>4.7622739999999997</c:v>
                </c:pt>
                <c:pt idx="16113">
                  <c:v>4.7643680000000002</c:v>
                </c:pt>
                <c:pt idx="16114">
                  <c:v>4.7643680000000002</c:v>
                </c:pt>
                <c:pt idx="16115">
                  <c:v>4.7643680000000002</c:v>
                </c:pt>
                <c:pt idx="16116">
                  <c:v>4.7643680000000002</c:v>
                </c:pt>
                <c:pt idx="16117">
                  <c:v>4.766464</c:v>
                </c:pt>
                <c:pt idx="16118">
                  <c:v>4.766464</c:v>
                </c:pt>
                <c:pt idx="16119">
                  <c:v>4.7685599999999999</c:v>
                </c:pt>
                <c:pt idx="16120">
                  <c:v>4.7685599999999999</c:v>
                </c:pt>
                <c:pt idx="16121">
                  <c:v>4.7685599999999999</c:v>
                </c:pt>
                <c:pt idx="16122">
                  <c:v>4.7685599999999999</c:v>
                </c:pt>
                <c:pt idx="16123">
                  <c:v>4.7667099999999998</c:v>
                </c:pt>
                <c:pt idx="16124">
                  <c:v>4.7667099999999998</c:v>
                </c:pt>
                <c:pt idx="16125">
                  <c:v>4.7667099999999998</c:v>
                </c:pt>
                <c:pt idx="16126">
                  <c:v>4.768802</c:v>
                </c:pt>
                <c:pt idx="16127">
                  <c:v>4.768802</c:v>
                </c:pt>
                <c:pt idx="16128">
                  <c:v>4.768802</c:v>
                </c:pt>
                <c:pt idx="16129">
                  <c:v>4.768802</c:v>
                </c:pt>
                <c:pt idx="16130">
                  <c:v>4.768802</c:v>
                </c:pt>
                <c:pt idx="16131">
                  <c:v>4.7708940000000002</c:v>
                </c:pt>
                <c:pt idx="16132">
                  <c:v>4.7708940000000002</c:v>
                </c:pt>
                <c:pt idx="16133">
                  <c:v>4.7708940000000002</c:v>
                </c:pt>
                <c:pt idx="16134">
                  <c:v>4.7708940000000002</c:v>
                </c:pt>
                <c:pt idx="16135">
                  <c:v>4.7711139999999999</c:v>
                </c:pt>
                <c:pt idx="16136">
                  <c:v>4.7711139999999999</c:v>
                </c:pt>
                <c:pt idx="16137">
                  <c:v>4.7711129999999997</c:v>
                </c:pt>
                <c:pt idx="16138">
                  <c:v>4.7732010000000002</c:v>
                </c:pt>
                <c:pt idx="16139">
                  <c:v>4.7732010000000002</c:v>
                </c:pt>
                <c:pt idx="16140">
                  <c:v>4.7732010000000002</c:v>
                </c:pt>
                <c:pt idx="16141">
                  <c:v>4.7732010000000002</c:v>
                </c:pt>
                <c:pt idx="16142">
                  <c:v>4.7732000000000001</c:v>
                </c:pt>
                <c:pt idx="16143">
                  <c:v>4.7752889999999999</c:v>
                </c:pt>
                <c:pt idx="16144">
                  <c:v>4.7752889999999999</c:v>
                </c:pt>
                <c:pt idx="16145">
                  <c:v>4.7733980000000003</c:v>
                </c:pt>
                <c:pt idx="16146">
                  <c:v>4.7754810000000001</c:v>
                </c:pt>
                <c:pt idx="16147">
                  <c:v>4.7754820000000002</c:v>
                </c:pt>
                <c:pt idx="16148">
                  <c:v>4.7775670000000003</c:v>
                </c:pt>
                <c:pt idx="16149">
                  <c:v>4.7775670000000003</c:v>
                </c:pt>
                <c:pt idx="16150">
                  <c:v>4.7775670000000003</c:v>
                </c:pt>
                <c:pt idx="16151">
                  <c:v>4.7775670000000003</c:v>
                </c:pt>
                <c:pt idx="16152">
                  <c:v>4.7775670000000003</c:v>
                </c:pt>
                <c:pt idx="16153">
                  <c:v>4.7775670000000003</c:v>
                </c:pt>
                <c:pt idx="16154">
                  <c:v>4.7775670000000003</c:v>
                </c:pt>
                <c:pt idx="16155">
                  <c:v>4.7775670000000003</c:v>
                </c:pt>
                <c:pt idx="16156">
                  <c:v>4.7775670000000003</c:v>
                </c:pt>
                <c:pt idx="16157">
                  <c:v>4.7796500000000002</c:v>
                </c:pt>
                <c:pt idx="16158">
                  <c:v>4.7777370000000001</c:v>
                </c:pt>
                <c:pt idx="16159">
                  <c:v>4.7777370000000001</c:v>
                </c:pt>
                <c:pt idx="16160">
                  <c:v>4.7777370000000001</c:v>
                </c:pt>
                <c:pt idx="16161">
                  <c:v>4.7777370000000001</c:v>
                </c:pt>
                <c:pt idx="16162">
                  <c:v>4.7798170000000004</c:v>
                </c:pt>
                <c:pt idx="16163">
                  <c:v>4.7798170000000004</c:v>
                </c:pt>
                <c:pt idx="16164">
                  <c:v>4.7798170000000004</c:v>
                </c:pt>
                <c:pt idx="16165">
                  <c:v>4.781898</c:v>
                </c:pt>
                <c:pt idx="16166">
                  <c:v>4.781898</c:v>
                </c:pt>
                <c:pt idx="16167">
                  <c:v>4.781898</c:v>
                </c:pt>
                <c:pt idx="16168">
                  <c:v>4.781898</c:v>
                </c:pt>
                <c:pt idx="16169">
                  <c:v>4.781898</c:v>
                </c:pt>
                <c:pt idx="16170">
                  <c:v>4.781898</c:v>
                </c:pt>
                <c:pt idx="16171">
                  <c:v>4.781898</c:v>
                </c:pt>
                <c:pt idx="16172">
                  <c:v>4.781898</c:v>
                </c:pt>
                <c:pt idx="16173">
                  <c:v>4.7820410000000004</c:v>
                </c:pt>
                <c:pt idx="16174">
                  <c:v>4.7820400000000003</c:v>
                </c:pt>
                <c:pt idx="16175">
                  <c:v>4.7820400000000003</c:v>
                </c:pt>
                <c:pt idx="16176">
                  <c:v>4.7820400000000003</c:v>
                </c:pt>
                <c:pt idx="16177">
                  <c:v>4.7841180000000003</c:v>
                </c:pt>
                <c:pt idx="16178">
                  <c:v>4.7841180000000003</c:v>
                </c:pt>
                <c:pt idx="16179">
                  <c:v>4.7841180000000003</c:v>
                </c:pt>
                <c:pt idx="16180">
                  <c:v>4.7841180000000003</c:v>
                </c:pt>
                <c:pt idx="16181">
                  <c:v>4.7861940000000001</c:v>
                </c:pt>
                <c:pt idx="16182">
                  <c:v>4.7861940000000001</c:v>
                </c:pt>
                <c:pt idx="16183">
                  <c:v>4.7861940000000001</c:v>
                </c:pt>
                <c:pt idx="16184">
                  <c:v>4.7861940000000001</c:v>
                </c:pt>
                <c:pt idx="16185">
                  <c:v>4.7863100000000003</c:v>
                </c:pt>
                <c:pt idx="16186">
                  <c:v>4.7863100000000003</c:v>
                </c:pt>
                <c:pt idx="16187">
                  <c:v>4.7863100000000003</c:v>
                </c:pt>
                <c:pt idx="16188">
                  <c:v>4.7883839999999998</c:v>
                </c:pt>
                <c:pt idx="16189">
                  <c:v>4.7883839999999998</c:v>
                </c:pt>
                <c:pt idx="16190">
                  <c:v>4.7883839999999998</c:v>
                </c:pt>
                <c:pt idx="16191">
                  <c:v>4.7883839999999998</c:v>
                </c:pt>
                <c:pt idx="16192">
                  <c:v>4.7883839999999998</c:v>
                </c:pt>
                <c:pt idx="16193">
                  <c:v>4.7883839999999998</c:v>
                </c:pt>
                <c:pt idx="16194">
                  <c:v>4.790457</c:v>
                </c:pt>
                <c:pt idx="16195">
                  <c:v>4.7904559999999998</c:v>
                </c:pt>
                <c:pt idx="16196">
                  <c:v>4.7904559999999998</c:v>
                </c:pt>
                <c:pt idx="16197">
                  <c:v>4.7905449999999998</c:v>
                </c:pt>
                <c:pt idx="16198">
                  <c:v>4.7926159999999998</c:v>
                </c:pt>
                <c:pt idx="16199">
                  <c:v>4.7926159999999998</c:v>
                </c:pt>
                <c:pt idx="16200">
                  <c:v>4.7926159999999998</c:v>
                </c:pt>
                <c:pt idx="16201">
                  <c:v>4.7926159999999998</c:v>
                </c:pt>
                <c:pt idx="16202">
                  <c:v>4.7926159999999998</c:v>
                </c:pt>
                <c:pt idx="16203">
                  <c:v>4.7926159999999998</c:v>
                </c:pt>
                <c:pt idx="16204">
                  <c:v>4.7926159999999998</c:v>
                </c:pt>
                <c:pt idx="16205">
                  <c:v>4.7926159999999998</c:v>
                </c:pt>
                <c:pt idx="16206">
                  <c:v>4.7926159999999998</c:v>
                </c:pt>
                <c:pt idx="16207">
                  <c:v>4.7946859999999996</c:v>
                </c:pt>
                <c:pt idx="16208">
                  <c:v>4.7946850000000003</c:v>
                </c:pt>
                <c:pt idx="16209">
                  <c:v>4.7946850000000003</c:v>
                </c:pt>
                <c:pt idx="16210">
                  <c:v>4.7946850000000003</c:v>
                </c:pt>
                <c:pt idx="16211">
                  <c:v>4.7947439999999997</c:v>
                </c:pt>
                <c:pt idx="16212">
                  <c:v>4.794746</c:v>
                </c:pt>
                <c:pt idx="16213">
                  <c:v>4.794746</c:v>
                </c:pt>
                <c:pt idx="16214">
                  <c:v>4.7947439999999997</c:v>
                </c:pt>
                <c:pt idx="16215">
                  <c:v>4.7947439999999997</c:v>
                </c:pt>
                <c:pt idx="16216">
                  <c:v>4.7947439999999997</c:v>
                </c:pt>
                <c:pt idx="16217">
                  <c:v>4.7947439999999997</c:v>
                </c:pt>
                <c:pt idx="16218">
                  <c:v>4.7947439999999997</c:v>
                </c:pt>
                <c:pt idx="16219">
                  <c:v>4.7947439999999997</c:v>
                </c:pt>
                <c:pt idx="16220">
                  <c:v>4.7947439999999997</c:v>
                </c:pt>
                <c:pt idx="16221">
                  <c:v>4.7968099999999998</c:v>
                </c:pt>
                <c:pt idx="16222">
                  <c:v>4.7968099999999998</c:v>
                </c:pt>
                <c:pt idx="16223">
                  <c:v>4.7968099999999998</c:v>
                </c:pt>
                <c:pt idx="16224">
                  <c:v>4.7988759999999999</c:v>
                </c:pt>
                <c:pt idx="16225">
                  <c:v>4.7988759999999999</c:v>
                </c:pt>
                <c:pt idx="16226">
                  <c:v>4.7988759999999999</c:v>
                </c:pt>
                <c:pt idx="16227">
                  <c:v>4.7988739999999996</c:v>
                </c:pt>
                <c:pt idx="16228">
                  <c:v>4.7989090000000001</c:v>
                </c:pt>
                <c:pt idx="16229">
                  <c:v>4.798908</c:v>
                </c:pt>
                <c:pt idx="16230">
                  <c:v>4.798908</c:v>
                </c:pt>
                <c:pt idx="16231">
                  <c:v>4.8009719999999998</c:v>
                </c:pt>
                <c:pt idx="16232">
                  <c:v>4.8009709999999997</c:v>
                </c:pt>
                <c:pt idx="16233">
                  <c:v>4.8030369999999998</c:v>
                </c:pt>
                <c:pt idx="16234">
                  <c:v>4.8030369999999998</c:v>
                </c:pt>
                <c:pt idx="16235">
                  <c:v>4.805104</c:v>
                </c:pt>
                <c:pt idx="16236">
                  <c:v>4.805104</c:v>
                </c:pt>
                <c:pt idx="16237">
                  <c:v>4.805104</c:v>
                </c:pt>
                <c:pt idx="16238">
                  <c:v>4.805104</c:v>
                </c:pt>
                <c:pt idx="16239">
                  <c:v>4.8030429999999997</c:v>
                </c:pt>
                <c:pt idx="16240">
                  <c:v>4.8030429999999997</c:v>
                </c:pt>
                <c:pt idx="16241">
                  <c:v>4.8030429999999997</c:v>
                </c:pt>
                <c:pt idx="16242">
                  <c:v>4.8030429999999997</c:v>
                </c:pt>
                <c:pt idx="16243">
                  <c:v>4.8051060000000003</c:v>
                </c:pt>
                <c:pt idx="16244">
                  <c:v>4.8051060000000003</c:v>
                </c:pt>
                <c:pt idx="16245">
                  <c:v>4.8051060000000003</c:v>
                </c:pt>
                <c:pt idx="16246">
                  <c:v>4.8071719999999996</c:v>
                </c:pt>
                <c:pt idx="16247">
                  <c:v>4.8071710000000003</c:v>
                </c:pt>
                <c:pt idx="16248">
                  <c:v>4.8071710000000003</c:v>
                </c:pt>
                <c:pt idx="16249">
                  <c:v>4.8071700000000002</c:v>
                </c:pt>
                <c:pt idx="16250">
                  <c:v>4.8071700000000002</c:v>
                </c:pt>
                <c:pt idx="16251">
                  <c:v>4.8092100000000002</c:v>
                </c:pt>
                <c:pt idx="16252">
                  <c:v>4.8092100000000002</c:v>
                </c:pt>
                <c:pt idx="16253">
                  <c:v>4.8092090000000001</c:v>
                </c:pt>
                <c:pt idx="16254">
                  <c:v>4.8092090000000001</c:v>
                </c:pt>
                <c:pt idx="16255">
                  <c:v>4.8092090000000001</c:v>
                </c:pt>
                <c:pt idx="16256">
                  <c:v>4.8092090000000001</c:v>
                </c:pt>
                <c:pt idx="16257">
                  <c:v>4.8112700000000004</c:v>
                </c:pt>
                <c:pt idx="16258">
                  <c:v>4.8112700000000004</c:v>
                </c:pt>
                <c:pt idx="16259">
                  <c:v>4.8112700000000004</c:v>
                </c:pt>
                <c:pt idx="16260">
                  <c:v>4.8112700000000004</c:v>
                </c:pt>
                <c:pt idx="16261">
                  <c:v>4.8112700000000004</c:v>
                </c:pt>
                <c:pt idx="16262">
                  <c:v>4.8112690000000002</c:v>
                </c:pt>
                <c:pt idx="16263">
                  <c:v>4.8112700000000004</c:v>
                </c:pt>
                <c:pt idx="16264">
                  <c:v>4.8133309999999998</c:v>
                </c:pt>
                <c:pt idx="16265">
                  <c:v>4.8133309999999998</c:v>
                </c:pt>
                <c:pt idx="16266">
                  <c:v>4.8133309999999998</c:v>
                </c:pt>
                <c:pt idx="16267">
                  <c:v>4.8133309999999998</c:v>
                </c:pt>
                <c:pt idx="16268">
                  <c:v>4.8133299999999997</c:v>
                </c:pt>
                <c:pt idx="16269">
                  <c:v>4.8112199999999996</c:v>
                </c:pt>
                <c:pt idx="16270">
                  <c:v>4.8112199999999996</c:v>
                </c:pt>
                <c:pt idx="16271">
                  <c:v>4.8112199999999996</c:v>
                </c:pt>
                <c:pt idx="16272">
                  <c:v>4.8132739999999998</c:v>
                </c:pt>
                <c:pt idx="16273">
                  <c:v>4.8132739999999998</c:v>
                </c:pt>
                <c:pt idx="16274">
                  <c:v>4.8132739999999998</c:v>
                </c:pt>
                <c:pt idx="16275">
                  <c:v>4.8132739999999998</c:v>
                </c:pt>
                <c:pt idx="16276">
                  <c:v>4.8132739999999998</c:v>
                </c:pt>
                <c:pt idx="16277">
                  <c:v>4.8132739999999998</c:v>
                </c:pt>
                <c:pt idx="16278">
                  <c:v>4.8132739999999998</c:v>
                </c:pt>
                <c:pt idx="16279">
                  <c:v>4.8132739999999998</c:v>
                </c:pt>
                <c:pt idx="16280">
                  <c:v>4.8173830000000004</c:v>
                </c:pt>
                <c:pt idx="16281">
                  <c:v>4.8173830000000004</c:v>
                </c:pt>
                <c:pt idx="16282">
                  <c:v>4.8152499999999998</c:v>
                </c:pt>
                <c:pt idx="16283">
                  <c:v>4.8152480000000004</c:v>
                </c:pt>
                <c:pt idx="16284">
                  <c:v>4.8152480000000004</c:v>
                </c:pt>
                <c:pt idx="16285">
                  <c:v>4.8152480000000004</c:v>
                </c:pt>
                <c:pt idx="16286">
                  <c:v>4.8152499999999998</c:v>
                </c:pt>
                <c:pt idx="16287">
                  <c:v>4.8173019999999998</c:v>
                </c:pt>
                <c:pt idx="16288">
                  <c:v>4.8173019999999998</c:v>
                </c:pt>
                <c:pt idx="16289">
                  <c:v>4.8173019999999998</c:v>
                </c:pt>
                <c:pt idx="16290">
                  <c:v>4.8173019999999998</c:v>
                </c:pt>
                <c:pt idx="16291">
                  <c:v>4.8173019999999998</c:v>
                </c:pt>
                <c:pt idx="16292">
                  <c:v>4.8193549999999998</c:v>
                </c:pt>
                <c:pt idx="16293">
                  <c:v>4.8193549999999998</c:v>
                </c:pt>
                <c:pt idx="16294">
                  <c:v>4.8193539999999997</c:v>
                </c:pt>
                <c:pt idx="16295">
                  <c:v>4.8193539999999997</c:v>
                </c:pt>
                <c:pt idx="16296">
                  <c:v>4.8214079999999999</c:v>
                </c:pt>
                <c:pt idx="16297">
                  <c:v>4.8214079999999999</c:v>
                </c:pt>
                <c:pt idx="16298">
                  <c:v>4.8214079999999999</c:v>
                </c:pt>
                <c:pt idx="16299">
                  <c:v>4.8212960000000002</c:v>
                </c:pt>
                <c:pt idx="16300">
                  <c:v>4.8212960000000002</c:v>
                </c:pt>
                <c:pt idx="16301">
                  <c:v>4.8212960000000002</c:v>
                </c:pt>
                <c:pt idx="16302">
                  <c:v>4.8233480000000002</c:v>
                </c:pt>
                <c:pt idx="16303">
                  <c:v>4.8233480000000002</c:v>
                </c:pt>
                <c:pt idx="16304">
                  <c:v>4.8233480000000002</c:v>
                </c:pt>
                <c:pt idx="16305">
                  <c:v>4.8254000000000001</c:v>
                </c:pt>
                <c:pt idx="16306">
                  <c:v>4.8254000000000001</c:v>
                </c:pt>
                <c:pt idx="16307">
                  <c:v>4.8253979999999999</c:v>
                </c:pt>
                <c:pt idx="16308">
                  <c:v>4.8252620000000004</c:v>
                </c:pt>
                <c:pt idx="16309">
                  <c:v>4.8252610000000002</c:v>
                </c:pt>
                <c:pt idx="16310">
                  <c:v>4.8252610000000002</c:v>
                </c:pt>
                <c:pt idx="16311">
                  <c:v>4.8273099999999998</c:v>
                </c:pt>
                <c:pt idx="16312">
                  <c:v>4.8273099999999998</c:v>
                </c:pt>
                <c:pt idx="16313">
                  <c:v>4.8273099999999998</c:v>
                </c:pt>
                <c:pt idx="16314">
                  <c:v>4.8273099999999998</c:v>
                </c:pt>
                <c:pt idx="16315">
                  <c:v>4.8273099999999998</c:v>
                </c:pt>
                <c:pt idx="16316">
                  <c:v>4.8273099999999998</c:v>
                </c:pt>
                <c:pt idx="16317">
                  <c:v>4.8273089999999996</c:v>
                </c:pt>
                <c:pt idx="16318">
                  <c:v>4.8273089999999996</c:v>
                </c:pt>
                <c:pt idx="16319">
                  <c:v>4.829358</c:v>
                </c:pt>
                <c:pt idx="16320">
                  <c:v>4.829358</c:v>
                </c:pt>
                <c:pt idx="16321">
                  <c:v>4.829358</c:v>
                </c:pt>
                <c:pt idx="16322">
                  <c:v>4.829358</c:v>
                </c:pt>
                <c:pt idx="16323">
                  <c:v>4.829358</c:v>
                </c:pt>
                <c:pt idx="16324">
                  <c:v>4.829358</c:v>
                </c:pt>
                <c:pt idx="16325">
                  <c:v>4.8293559999999998</c:v>
                </c:pt>
                <c:pt idx="16326">
                  <c:v>4.829358</c:v>
                </c:pt>
                <c:pt idx="16327">
                  <c:v>4.829358</c:v>
                </c:pt>
                <c:pt idx="16328">
                  <c:v>4.8271439999999997</c:v>
                </c:pt>
                <c:pt idx="16329">
                  <c:v>4.829186</c:v>
                </c:pt>
                <c:pt idx="16330">
                  <c:v>4.829186</c:v>
                </c:pt>
                <c:pt idx="16331">
                  <c:v>4.829186</c:v>
                </c:pt>
                <c:pt idx="16332">
                  <c:v>4.829186</c:v>
                </c:pt>
                <c:pt idx="16333">
                  <c:v>4.8291849999999998</c:v>
                </c:pt>
                <c:pt idx="16334">
                  <c:v>4.8291849999999998</c:v>
                </c:pt>
                <c:pt idx="16335">
                  <c:v>4.8291849999999998</c:v>
                </c:pt>
                <c:pt idx="16336">
                  <c:v>4.831226</c:v>
                </c:pt>
                <c:pt idx="16337">
                  <c:v>4.831226</c:v>
                </c:pt>
                <c:pt idx="16338">
                  <c:v>4.831226</c:v>
                </c:pt>
                <c:pt idx="16339">
                  <c:v>4.8332689999999996</c:v>
                </c:pt>
                <c:pt idx="16340">
                  <c:v>4.8332689999999996</c:v>
                </c:pt>
                <c:pt idx="16341">
                  <c:v>4.8332680000000003</c:v>
                </c:pt>
                <c:pt idx="16342">
                  <c:v>4.8332680000000003</c:v>
                </c:pt>
                <c:pt idx="16343">
                  <c:v>4.8332680000000003</c:v>
                </c:pt>
                <c:pt idx="16344">
                  <c:v>4.8353080000000004</c:v>
                </c:pt>
                <c:pt idx="16345">
                  <c:v>4.8353089999999996</c:v>
                </c:pt>
                <c:pt idx="16346">
                  <c:v>4.8330609999999998</c:v>
                </c:pt>
                <c:pt idx="16347">
                  <c:v>4.8350999999999997</c:v>
                </c:pt>
                <c:pt idx="16348">
                  <c:v>4.8350999999999997</c:v>
                </c:pt>
                <c:pt idx="16349">
                  <c:v>4.8350999999999997</c:v>
                </c:pt>
                <c:pt idx="16350">
                  <c:v>4.8350999999999997</c:v>
                </c:pt>
                <c:pt idx="16351">
                  <c:v>4.8371409999999999</c:v>
                </c:pt>
                <c:pt idx="16352">
                  <c:v>4.8371409999999999</c:v>
                </c:pt>
                <c:pt idx="16353">
                  <c:v>4.8371399999999998</c:v>
                </c:pt>
                <c:pt idx="16354">
                  <c:v>4.8371399999999998</c:v>
                </c:pt>
                <c:pt idx="16355">
                  <c:v>4.8371399999999998</c:v>
                </c:pt>
                <c:pt idx="16356">
                  <c:v>4.8391789999999997</c:v>
                </c:pt>
                <c:pt idx="16357">
                  <c:v>4.8391789999999997</c:v>
                </c:pt>
                <c:pt idx="16358">
                  <c:v>4.8412199999999999</c:v>
                </c:pt>
                <c:pt idx="16359">
                  <c:v>4.8412199999999999</c:v>
                </c:pt>
                <c:pt idx="16360">
                  <c:v>4.8389430000000004</c:v>
                </c:pt>
                <c:pt idx="16361">
                  <c:v>4.8389430000000004</c:v>
                </c:pt>
                <c:pt idx="16362">
                  <c:v>4.8389420000000003</c:v>
                </c:pt>
                <c:pt idx="16363">
                  <c:v>4.8389420000000003</c:v>
                </c:pt>
                <c:pt idx="16364">
                  <c:v>4.8389420000000003</c:v>
                </c:pt>
                <c:pt idx="16365">
                  <c:v>4.8409769999999996</c:v>
                </c:pt>
                <c:pt idx="16366">
                  <c:v>4.8409769999999996</c:v>
                </c:pt>
                <c:pt idx="16367">
                  <c:v>4.8409769999999996</c:v>
                </c:pt>
                <c:pt idx="16368">
                  <c:v>4.8409760000000004</c:v>
                </c:pt>
                <c:pt idx="16369">
                  <c:v>4.8409760000000004</c:v>
                </c:pt>
                <c:pt idx="16370">
                  <c:v>4.8409760000000004</c:v>
                </c:pt>
                <c:pt idx="16371">
                  <c:v>4.843013</c:v>
                </c:pt>
                <c:pt idx="16372">
                  <c:v>4.8450499999999996</c:v>
                </c:pt>
                <c:pt idx="16373">
                  <c:v>4.8450499999999996</c:v>
                </c:pt>
                <c:pt idx="16374">
                  <c:v>4.8450499999999996</c:v>
                </c:pt>
                <c:pt idx="16375">
                  <c:v>4.8450499999999996</c:v>
                </c:pt>
                <c:pt idx="16376">
                  <c:v>4.8450499999999996</c:v>
                </c:pt>
                <c:pt idx="16377">
                  <c:v>4.8450499999999996</c:v>
                </c:pt>
                <c:pt idx="16378">
                  <c:v>4.8450499999999996</c:v>
                </c:pt>
                <c:pt idx="16379">
                  <c:v>4.842746</c:v>
                </c:pt>
                <c:pt idx="16380">
                  <c:v>4.842746</c:v>
                </c:pt>
                <c:pt idx="16381">
                  <c:v>4.8447800000000001</c:v>
                </c:pt>
                <c:pt idx="16382">
                  <c:v>4.8447800000000001</c:v>
                </c:pt>
                <c:pt idx="16383">
                  <c:v>4.8447800000000001</c:v>
                </c:pt>
                <c:pt idx="16384">
                  <c:v>4.8447800000000001</c:v>
                </c:pt>
                <c:pt idx="16385">
                  <c:v>4.8447800000000001</c:v>
                </c:pt>
                <c:pt idx="16386">
                  <c:v>4.8447800000000001</c:v>
                </c:pt>
                <c:pt idx="16387">
                  <c:v>4.8447800000000001</c:v>
                </c:pt>
                <c:pt idx="16388">
                  <c:v>4.8447779999999998</c:v>
                </c:pt>
                <c:pt idx="16389">
                  <c:v>4.8468109999999998</c:v>
                </c:pt>
                <c:pt idx="16390">
                  <c:v>4.8468109999999998</c:v>
                </c:pt>
                <c:pt idx="16391">
                  <c:v>4.848846</c:v>
                </c:pt>
                <c:pt idx="16392">
                  <c:v>4.848846</c:v>
                </c:pt>
                <c:pt idx="16393">
                  <c:v>4.848846</c:v>
                </c:pt>
                <c:pt idx="16394">
                  <c:v>4.848846</c:v>
                </c:pt>
                <c:pt idx="16395">
                  <c:v>4.8488439999999997</c:v>
                </c:pt>
                <c:pt idx="16396">
                  <c:v>4.8488439999999997</c:v>
                </c:pt>
                <c:pt idx="16397">
                  <c:v>4.8465119999999997</c:v>
                </c:pt>
                <c:pt idx="16398">
                  <c:v>4.848541</c:v>
                </c:pt>
                <c:pt idx="16399">
                  <c:v>4.848541</c:v>
                </c:pt>
                <c:pt idx="16400">
                  <c:v>4.848541</c:v>
                </c:pt>
                <c:pt idx="16401">
                  <c:v>4.848541</c:v>
                </c:pt>
                <c:pt idx="16402">
                  <c:v>4.848541</c:v>
                </c:pt>
                <c:pt idx="16403">
                  <c:v>4.8485399999999998</c:v>
                </c:pt>
                <c:pt idx="16404">
                  <c:v>4.8485399999999998</c:v>
                </c:pt>
                <c:pt idx="16405">
                  <c:v>4.8485399999999998</c:v>
                </c:pt>
                <c:pt idx="16406">
                  <c:v>4.8505669999999999</c:v>
                </c:pt>
                <c:pt idx="16407">
                  <c:v>4.8505669999999999</c:v>
                </c:pt>
                <c:pt idx="16408">
                  <c:v>4.8505669999999999</c:v>
                </c:pt>
                <c:pt idx="16409">
                  <c:v>4.8505669999999999</c:v>
                </c:pt>
                <c:pt idx="16410">
                  <c:v>4.8505669999999999</c:v>
                </c:pt>
                <c:pt idx="16411">
                  <c:v>4.8505669999999999</c:v>
                </c:pt>
                <c:pt idx="16412">
                  <c:v>4.8482159999999999</c:v>
                </c:pt>
                <c:pt idx="16413">
                  <c:v>4.8482159999999999</c:v>
                </c:pt>
                <c:pt idx="16414">
                  <c:v>4.8482159999999999</c:v>
                </c:pt>
                <c:pt idx="16415">
                  <c:v>4.8502359999999998</c:v>
                </c:pt>
                <c:pt idx="16416">
                  <c:v>4.8502349999999996</c:v>
                </c:pt>
                <c:pt idx="16417">
                  <c:v>4.8502359999999998</c:v>
                </c:pt>
                <c:pt idx="16418">
                  <c:v>4.8502349999999996</c:v>
                </c:pt>
                <c:pt idx="16419">
                  <c:v>4.8522590000000001</c:v>
                </c:pt>
                <c:pt idx="16420">
                  <c:v>4.8522590000000001</c:v>
                </c:pt>
                <c:pt idx="16421">
                  <c:v>4.852258</c:v>
                </c:pt>
                <c:pt idx="16422">
                  <c:v>4.8542810000000003</c:v>
                </c:pt>
                <c:pt idx="16423">
                  <c:v>4.8542810000000003</c:v>
                </c:pt>
                <c:pt idx="16424">
                  <c:v>4.8542800000000002</c:v>
                </c:pt>
                <c:pt idx="16425">
                  <c:v>4.8563039999999997</c:v>
                </c:pt>
                <c:pt idx="16426">
                  <c:v>4.8563039999999997</c:v>
                </c:pt>
                <c:pt idx="16427">
                  <c:v>4.8539199999999996</c:v>
                </c:pt>
                <c:pt idx="16428">
                  <c:v>4.8539199999999996</c:v>
                </c:pt>
                <c:pt idx="16429">
                  <c:v>4.8539199999999996</c:v>
                </c:pt>
                <c:pt idx="16430">
                  <c:v>4.8539199999999996</c:v>
                </c:pt>
                <c:pt idx="16431">
                  <c:v>4.8559400000000004</c:v>
                </c:pt>
                <c:pt idx="16432">
                  <c:v>4.8559400000000004</c:v>
                </c:pt>
                <c:pt idx="16433">
                  <c:v>4.8559380000000001</c:v>
                </c:pt>
                <c:pt idx="16434">
                  <c:v>4.8559380000000001</c:v>
                </c:pt>
                <c:pt idx="16435">
                  <c:v>4.8559380000000001</c:v>
                </c:pt>
                <c:pt idx="16436">
                  <c:v>4.8579559999999997</c:v>
                </c:pt>
                <c:pt idx="16437">
                  <c:v>4.8579559999999997</c:v>
                </c:pt>
                <c:pt idx="16438">
                  <c:v>4.8599779999999999</c:v>
                </c:pt>
                <c:pt idx="16439">
                  <c:v>4.8599779999999999</c:v>
                </c:pt>
                <c:pt idx="16440">
                  <c:v>4.8599779999999999</c:v>
                </c:pt>
                <c:pt idx="16441">
                  <c:v>4.8599759999999996</c:v>
                </c:pt>
                <c:pt idx="16442">
                  <c:v>4.8599759999999996</c:v>
                </c:pt>
                <c:pt idx="16443">
                  <c:v>4.8595810000000004</c:v>
                </c:pt>
                <c:pt idx="16444">
                  <c:v>4.8595810000000004</c:v>
                </c:pt>
                <c:pt idx="16445">
                  <c:v>4.8595810000000004</c:v>
                </c:pt>
                <c:pt idx="16446">
                  <c:v>4.8595810000000004</c:v>
                </c:pt>
                <c:pt idx="16447">
                  <c:v>4.8595800000000002</c:v>
                </c:pt>
                <c:pt idx="16448">
                  <c:v>4.8615959999999996</c:v>
                </c:pt>
                <c:pt idx="16449">
                  <c:v>4.8615959999999996</c:v>
                </c:pt>
                <c:pt idx="16450">
                  <c:v>4.8636109999999997</c:v>
                </c:pt>
                <c:pt idx="16451">
                  <c:v>4.8636109999999997</c:v>
                </c:pt>
                <c:pt idx="16452">
                  <c:v>4.8636109999999997</c:v>
                </c:pt>
                <c:pt idx="16453">
                  <c:v>4.8636109999999997</c:v>
                </c:pt>
                <c:pt idx="16454">
                  <c:v>4.8636109999999997</c:v>
                </c:pt>
                <c:pt idx="16455">
                  <c:v>4.8636109999999997</c:v>
                </c:pt>
                <c:pt idx="16456">
                  <c:v>4.8636109999999997</c:v>
                </c:pt>
                <c:pt idx="16457">
                  <c:v>4.8636109999999997</c:v>
                </c:pt>
                <c:pt idx="16458">
                  <c:v>4.8636109999999997</c:v>
                </c:pt>
                <c:pt idx="16459">
                  <c:v>4.8631820000000001</c:v>
                </c:pt>
                <c:pt idx="16460">
                  <c:v>4.8631820000000001</c:v>
                </c:pt>
                <c:pt idx="16461">
                  <c:v>4.8631820000000001</c:v>
                </c:pt>
                <c:pt idx="16462">
                  <c:v>4.8651920000000004</c:v>
                </c:pt>
                <c:pt idx="16463">
                  <c:v>4.8651920000000004</c:v>
                </c:pt>
                <c:pt idx="16464">
                  <c:v>4.8651920000000004</c:v>
                </c:pt>
                <c:pt idx="16465">
                  <c:v>4.8651920000000004</c:v>
                </c:pt>
                <c:pt idx="16466">
                  <c:v>4.8651920000000004</c:v>
                </c:pt>
                <c:pt idx="16467">
                  <c:v>4.8672019999999998</c:v>
                </c:pt>
                <c:pt idx="16468">
                  <c:v>4.8672009999999997</c:v>
                </c:pt>
                <c:pt idx="16469">
                  <c:v>4.8672019999999998</c:v>
                </c:pt>
                <c:pt idx="16470">
                  <c:v>4.8672009999999997</c:v>
                </c:pt>
                <c:pt idx="16471">
                  <c:v>4.8672009999999997</c:v>
                </c:pt>
                <c:pt idx="16472">
                  <c:v>4.8667389999999999</c:v>
                </c:pt>
                <c:pt idx="16473">
                  <c:v>4.8667389999999999</c:v>
                </c:pt>
                <c:pt idx="16474">
                  <c:v>4.8687459999999998</c:v>
                </c:pt>
                <c:pt idx="16475">
                  <c:v>4.8687459999999998</c:v>
                </c:pt>
                <c:pt idx="16476">
                  <c:v>4.8687459999999998</c:v>
                </c:pt>
                <c:pt idx="16477">
                  <c:v>4.8707539999999998</c:v>
                </c:pt>
                <c:pt idx="16478">
                  <c:v>4.8707539999999998</c:v>
                </c:pt>
                <c:pt idx="16479">
                  <c:v>4.8707520000000004</c:v>
                </c:pt>
                <c:pt idx="16480">
                  <c:v>4.8707520000000004</c:v>
                </c:pt>
                <c:pt idx="16481">
                  <c:v>4.8727619999999998</c:v>
                </c:pt>
                <c:pt idx="16482">
                  <c:v>4.8727619999999998</c:v>
                </c:pt>
                <c:pt idx="16483">
                  <c:v>4.8727619999999998</c:v>
                </c:pt>
                <c:pt idx="16484">
                  <c:v>4.8727609999999997</c:v>
                </c:pt>
                <c:pt idx="16485">
                  <c:v>4.8727609999999997</c:v>
                </c:pt>
                <c:pt idx="16486">
                  <c:v>4.8727609999999997</c:v>
                </c:pt>
                <c:pt idx="16487">
                  <c:v>4.8727609999999997</c:v>
                </c:pt>
                <c:pt idx="16488">
                  <c:v>4.8727609999999997</c:v>
                </c:pt>
                <c:pt idx="16489">
                  <c:v>4.8727609999999997</c:v>
                </c:pt>
                <c:pt idx="16490">
                  <c:v>4.8747699999999998</c:v>
                </c:pt>
                <c:pt idx="16491">
                  <c:v>4.872261</c:v>
                </c:pt>
                <c:pt idx="16492">
                  <c:v>4.8722599999999998</c:v>
                </c:pt>
                <c:pt idx="16493">
                  <c:v>4.8742619999999999</c:v>
                </c:pt>
                <c:pt idx="16494">
                  <c:v>4.8742619999999999</c:v>
                </c:pt>
                <c:pt idx="16495">
                  <c:v>4.8742619999999999</c:v>
                </c:pt>
                <c:pt idx="16496">
                  <c:v>4.8742619999999999</c:v>
                </c:pt>
                <c:pt idx="16497">
                  <c:v>4.8742619999999999</c:v>
                </c:pt>
                <c:pt idx="16498">
                  <c:v>4.8762619999999997</c:v>
                </c:pt>
                <c:pt idx="16499">
                  <c:v>4.8762619999999997</c:v>
                </c:pt>
                <c:pt idx="16500">
                  <c:v>4.8762619999999997</c:v>
                </c:pt>
                <c:pt idx="16501">
                  <c:v>4.8762619999999997</c:v>
                </c:pt>
                <c:pt idx="16502">
                  <c:v>4.8762619999999997</c:v>
                </c:pt>
                <c:pt idx="16503">
                  <c:v>4.8762619999999997</c:v>
                </c:pt>
                <c:pt idx="16504">
                  <c:v>4.8762619999999997</c:v>
                </c:pt>
                <c:pt idx="16505">
                  <c:v>4.8737339999999998</c:v>
                </c:pt>
                <c:pt idx="16506">
                  <c:v>4.8757299999999999</c:v>
                </c:pt>
                <c:pt idx="16507">
                  <c:v>4.8757299999999999</c:v>
                </c:pt>
                <c:pt idx="16508">
                  <c:v>4.8757299999999999</c:v>
                </c:pt>
                <c:pt idx="16509">
                  <c:v>4.8757299999999999</c:v>
                </c:pt>
                <c:pt idx="16510">
                  <c:v>4.8757299999999999</c:v>
                </c:pt>
                <c:pt idx="16511">
                  <c:v>4.8757299999999999</c:v>
                </c:pt>
                <c:pt idx="16512">
                  <c:v>4.8757299999999999</c:v>
                </c:pt>
                <c:pt idx="16513">
                  <c:v>4.8777280000000003</c:v>
                </c:pt>
                <c:pt idx="16514">
                  <c:v>4.8777280000000003</c:v>
                </c:pt>
                <c:pt idx="16515">
                  <c:v>4.8777280000000003</c:v>
                </c:pt>
                <c:pt idx="16516">
                  <c:v>4.8777280000000003</c:v>
                </c:pt>
                <c:pt idx="16517">
                  <c:v>4.8777280000000003</c:v>
                </c:pt>
                <c:pt idx="16518">
                  <c:v>4.8797240000000004</c:v>
                </c:pt>
                <c:pt idx="16519">
                  <c:v>4.8797259999999998</c:v>
                </c:pt>
                <c:pt idx="16520">
                  <c:v>4.8797240000000004</c:v>
                </c:pt>
                <c:pt idx="16521">
                  <c:v>4.8797240000000004</c:v>
                </c:pt>
                <c:pt idx="16522">
                  <c:v>4.8797240000000004</c:v>
                </c:pt>
                <c:pt idx="16523">
                  <c:v>4.8817240000000002</c:v>
                </c:pt>
                <c:pt idx="16524">
                  <c:v>4.8791599999999997</c:v>
                </c:pt>
                <c:pt idx="16525">
                  <c:v>4.8791599999999997</c:v>
                </c:pt>
                <c:pt idx="16526">
                  <c:v>4.8791599999999997</c:v>
                </c:pt>
                <c:pt idx="16527">
                  <c:v>4.8811540000000004</c:v>
                </c:pt>
                <c:pt idx="16528">
                  <c:v>4.8811540000000004</c:v>
                </c:pt>
                <c:pt idx="16529">
                  <c:v>4.8811540000000004</c:v>
                </c:pt>
                <c:pt idx="16530">
                  <c:v>4.8811540000000004</c:v>
                </c:pt>
                <c:pt idx="16531">
                  <c:v>4.8811530000000003</c:v>
                </c:pt>
                <c:pt idx="16532">
                  <c:v>4.8811530000000003</c:v>
                </c:pt>
                <c:pt idx="16533">
                  <c:v>4.8811530000000003</c:v>
                </c:pt>
                <c:pt idx="16534">
                  <c:v>4.8811530000000003</c:v>
                </c:pt>
                <c:pt idx="16535">
                  <c:v>4.8831480000000003</c:v>
                </c:pt>
                <c:pt idx="16536">
                  <c:v>4.8831480000000003</c:v>
                </c:pt>
                <c:pt idx="16537">
                  <c:v>4.8831480000000003</c:v>
                </c:pt>
                <c:pt idx="16538">
                  <c:v>4.8831480000000003</c:v>
                </c:pt>
                <c:pt idx="16539">
                  <c:v>4.8831480000000003</c:v>
                </c:pt>
                <c:pt idx="16540">
                  <c:v>4.8831480000000003</c:v>
                </c:pt>
                <c:pt idx="16541">
                  <c:v>4.885141</c:v>
                </c:pt>
                <c:pt idx="16542">
                  <c:v>4.885141</c:v>
                </c:pt>
                <c:pt idx="16543">
                  <c:v>4.885141</c:v>
                </c:pt>
                <c:pt idx="16544">
                  <c:v>4.8851399999999998</c:v>
                </c:pt>
                <c:pt idx="16545">
                  <c:v>4.8851399999999998</c:v>
                </c:pt>
                <c:pt idx="16546">
                  <c:v>4.8851399999999998</c:v>
                </c:pt>
                <c:pt idx="16547">
                  <c:v>4.8825500000000002</c:v>
                </c:pt>
                <c:pt idx="16548">
                  <c:v>4.8845369999999999</c:v>
                </c:pt>
                <c:pt idx="16549">
                  <c:v>4.8865280000000002</c:v>
                </c:pt>
                <c:pt idx="16550">
                  <c:v>4.8865280000000002</c:v>
                </c:pt>
                <c:pt idx="16551">
                  <c:v>4.8865280000000002</c:v>
                </c:pt>
                <c:pt idx="16552">
                  <c:v>4.8865280000000002</c:v>
                </c:pt>
                <c:pt idx="16553">
                  <c:v>4.8865280000000002</c:v>
                </c:pt>
                <c:pt idx="16554">
                  <c:v>4.8885180000000004</c:v>
                </c:pt>
                <c:pt idx="16555">
                  <c:v>4.8885180000000004</c:v>
                </c:pt>
                <c:pt idx="16556">
                  <c:v>4.8905089999999998</c:v>
                </c:pt>
                <c:pt idx="16557">
                  <c:v>4.8905079999999996</c:v>
                </c:pt>
                <c:pt idx="16558">
                  <c:v>4.8905079999999996</c:v>
                </c:pt>
                <c:pt idx="16559">
                  <c:v>4.8905079999999996</c:v>
                </c:pt>
                <c:pt idx="16560">
                  <c:v>4.8878820000000003</c:v>
                </c:pt>
                <c:pt idx="16561">
                  <c:v>4.8878820000000003</c:v>
                </c:pt>
                <c:pt idx="16562">
                  <c:v>4.8898679999999999</c:v>
                </c:pt>
                <c:pt idx="16563">
                  <c:v>4.8898679999999999</c:v>
                </c:pt>
                <c:pt idx="16564">
                  <c:v>4.8898679999999999</c:v>
                </c:pt>
                <c:pt idx="16565">
                  <c:v>4.8918559999999998</c:v>
                </c:pt>
                <c:pt idx="16566">
                  <c:v>4.8918559999999998</c:v>
                </c:pt>
                <c:pt idx="16567">
                  <c:v>4.8918549999999996</c:v>
                </c:pt>
                <c:pt idx="16568">
                  <c:v>4.8918549999999996</c:v>
                </c:pt>
                <c:pt idx="16569">
                  <c:v>4.8938459999999999</c:v>
                </c:pt>
                <c:pt idx="16570">
                  <c:v>4.8938439999999996</c:v>
                </c:pt>
                <c:pt idx="16571">
                  <c:v>4.8938439999999996</c:v>
                </c:pt>
                <c:pt idx="16572">
                  <c:v>4.8938439999999996</c:v>
                </c:pt>
                <c:pt idx="16573">
                  <c:v>4.8958360000000001</c:v>
                </c:pt>
                <c:pt idx="16574">
                  <c:v>4.8958360000000001</c:v>
                </c:pt>
                <c:pt idx="16575">
                  <c:v>4.8958360000000001</c:v>
                </c:pt>
                <c:pt idx="16576">
                  <c:v>4.8931779999999998</c:v>
                </c:pt>
                <c:pt idx="16577">
                  <c:v>4.8931760000000004</c:v>
                </c:pt>
                <c:pt idx="16578">
                  <c:v>4.895162</c:v>
                </c:pt>
                <c:pt idx="16579">
                  <c:v>4.895162</c:v>
                </c:pt>
                <c:pt idx="16580">
                  <c:v>4.895162</c:v>
                </c:pt>
                <c:pt idx="16581">
                  <c:v>4.895162</c:v>
                </c:pt>
                <c:pt idx="16582">
                  <c:v>4.895162</c:v>
                </c:pt>
                <c:pt idx="16583">
                  <c:v>4.895162</c:v>
                </c:pt>
                <c:pt idx="16584">
                  <c:v>4.895162</c:v>
                </c:pt>
                <c:pt idx="16585">
                  <c:v>4.895162</c:v>
                </c:pt>
                <c:pt idx="16586">
                  <c:v>4.8951599999999997</c:v>
                </c:pt>
                <c:pt idx="16587">
                  <c:v>4.8951609999999999</c:v>
                </c:pt>
                <c:pt idx="16588">
                  <c:v>4.8971439999999999</c:v>
                </c:pt>
                <c:pt idx="16589">
                  <c:v>4.8971439999999999</c:v>
                </c:pt>
                <c:pt idx="16590">
                  <c:v>4.8971439999999999</c:v>
                </c:pt>
                <c:pt idx="16591">
                  <c:v>4.8971439999999999</c:v>
                </c:pt>
                <c:pt idx="16592">
                  <c:v>4.8971439999999999</c:v>
                </c:pt>
                <c:pt idx="16593">
                  <c:v>4.8991280000000001</c:v>
                </c:pt>
                <c:pt idx="16594">
                  <c:v>4.8991280000000001</c:v>
                </c:pt>
                <c:pt idx="16595">
                  <c:v>4.8964410000000003</c:v>
                </c:pt>
                <c:pt idx="16596">
                  <c:v>4.8964400000000001</c:v>
                </c:pt>
                <c:pt idx="16597">
                  <c:v>4.8964410000000003</c:v>
                </c:pt>
                <c:pt idx="16598">
                  <c:v>4.8964400000000001</c:v>
                </c:pt>
                <c:pt idx="16599">
                  <c:v>4.8984180000000004</c:v>
                </c:pt>
                <c:pt idx="16600">
                  <c:v>4.8984180000000004</c:v>
                </c:pt>
                <c:pt idx="16601">
                  <c:v>4.900398</c:v>
                </c:pt>
                <c:pt idx="16602">
                  <c:v>4.900398</c:v>
                </c:pt>
                <c:pt idx="16603">
                  <c:v>4.900398</c:v>
                </c:pt>
                <c:pt idx="16604">
                  <c:v>4.900398</c:v>
                </c:pt>
                <c:pt idx="16605">
                  <c:v>4.900398</c:v>
                </c:pt>
                <c:pt idx="16606">
                  <c:v>4.9003959999999998</c:v>
                </c:pt>
                <c:pt idx="16607">
                  <c:v>4.9023750000000001</c:v>
                </c:pt>
                <c:pt idx="16608">
                  <c:v>4.902374</c:v>
                </c:pt>
                <c:pt idx="16609">
                  <c:v>4.902374</c:v>
                </c:pt>
                <c:pt idx="16610">
                  <c:v>4.902374</c:v>
                </c:pt>
                <c:pt idx="16611">
                  <c:v>4.902374</c:v>
                </c:pt>
                <c:pt idx="16612">
                  <c:v>4.9016339999999996</c:v>
                </c:pt>
                <c:pt idx="16613">
                  <c:v>4.9016339999999996</c:v>
                </c:pt>
                <c:pt idx="16614">
                  <c:v>4.9016339999999996</c:v>
                </c:pt>
                <c:pt idx="16615">
                  <c:v>4.9016339999999996</c:v>
                </c:pt>
                <c:pt idx="16616">
                  <c:v>4.9016339999999996</c:v>
                </c:pt>
                <c:pt idx="16617">
                  <c:v>4.9016339999999996</c:v>
                </c:pt>
                <c:pt idx="16618">
                  <c:v>4.9016339999999996</c:v>
                </c:pt>
                <c:pt idx="16619">
                  <c:v>4.9036099999999996</c:v>
                </c:pt>
                <c:pt idx="16620">
                  <c:v>4.9036099999999996</c:v>
                </c:pt>
                <c:pt idx="16621">
                  <c:v>4.9036109999999997</c:v>
                </c:pt>
                <c:pt idx="16622">
                  <c:v>4.9036099999999996</c:v>
                </c:pt>
                <c:pt idx="16623">
                  <c:v>4.9036099999999996</c:v>
                </c:pt>
                <c:pt idx="16624">
                  <c:v>4.9036099999999996</c:v>
                </c:pt>
                <c:pt idx="16625">
                  <c:v>4.9036099999999996</c:v>
                </c:pt>
                <c:pt idx="16626">
                  <c:v>4.9036099999999996</c:v>
                </c:pt>
                <c:pt idx="16627">
                  <c:v>4.9036099999999996</c:v>
                </c:pt>
                <c:pt idx="16628">
                  <c:v>4.9055850000000003</c:v>
                </c:pt>
                <c:pt idx="16629">
                  <c:v>4.9055850000000003</c:v>
                </c:pt>
                <c:pt idx="16630">
                  <c:v>4.9055840000000002</c:v>
                </c:pt>
                <c:pt idx="16631">
                  <c:v>4.9055840000000002</c:v>
                </c:pt>
                <c:pt idx="16632">
                  <c:v>4.9055840000000002</c:v>
                </c:pt>
                <c:pt idx="16633">
                  <c:v>4.9055840000000002</c:v>
                </c:pt>
                <c:pt idx="16634">
                  <c:v>4.9028409999999996</c:v>
                </c:pt>
                <c:pt idx="16635">
                  <c:v>4.9048100000000003</c:v>
                </c:pt>
                <c:pt idx="16636">
                  <c:v>4.9048100000000003</c:v>
                </c:pt>
                <c:pt idx="16637">
                  <c:v>4.9048100000000003</c:v>
                </c:pt>
                <c:pt idx="16638">
                  <c:v>4.9067800000000004</c:v>
                </c:pt>
                <c:pt idx="16639">
                  <c:v>4.9067800000000004</c:v>
                </c:pt>
                <c:pt idx="16640">
                  <c:v>4.9067800000000004</c:v>
                </c:pt>
                <c:pt idx="16641">
                  <c:v>4.9067780000000001</c:v>
                </c:pt>
                <c:pt idx="16642">
                  <c:v>4.9067780000000001</c:v>
                </c:pt>
                <c:pt idx="16643">
                  <c:v>4.9067780000000001</c:v>
                </c:pt>
                <c:pt idx="16644">
                  <c:v>4.9067780000000001</c:v>
                </c:pt>
                <c:pt idx="16645">
                  <c:v>4.9087480000000001</c:v>
                </c:pt>
                <c:pt idx="16646">
                  <c:v>4.9087480000000001</c:v>
                </c:pt>
                <c:pt idx="16647">
                  <c:v>4.9087480000000001</c:v>
                </c:pt>
                <c:pt idx="16648">
                  <c:v>4.908747</c:v>
                </c:pt>
                <c:pt idx="16649">
                  <c:v>4.9107190000000003</c:v>
                </c:pt>
                <c:pt idx="16650">
                  <c:v>4.9107180000000001</c:v>
                </c:pt>
                <c:pt idx="16651">
                  <c:v>4.9107180000000001</c:v>
                </c:pt>
                <c:pt idx="16652">
                  <c:v>4.909904</c:v>
                </c:pt>
                <c:pt idx="16653">
                  <c:v>4.909904</c:v>
                </c:pt>
                <c:pt idx="16654">
                  <c:v>4.909904</c:v>
                </c:pt>
                <c:pt idx="16655">
                  <c:v>4.909904</c:v>
                </c:pt>
                <c:pt idx="16656">
                  <c:v>4.909904</c:v>
                </c:pt>
                <c:pt idx="16657">
                  <c:v>4.9099029999999999</c:v>
                </c:pt>
                <c:pt idx="16658">
                  <c:v>4.9099029999999999</c:v>
                </c:pt>
                <c:pt idx="16659">
                  <c:v>4.9099029999999999</c:v>
                </c:pt>
                <c:pt idx="16660">
                  <c:v>4.9099029999999999</c:v>
                </c:pt>
                <c:pt idx="16661">
                  <c:v>4.9099029999999999</c:v>
                </c:pt>
                <c:pt idx="16662">
                  <c:v>4.9118659999999998</c:v>
                </c:pt>
                <c:pt idx="16663">
                  <c:v>4.9118649999999997</c:v>
                </c:pt>
                <c:pt idx="16664">
                  <c:v>4.9118649999999997</c:v>
                </c:pt>
                <c:pt idx="16665">
                  <c:v>4.9118649999999997</c:v>
                </c:pt>
                <c:pt idx="16666">
                  <c:v>4.9118649999999997</c:v>
                </c:pt>
                <c:pt idx="16667">
                  <c:v>4.9138279999999996</c:v>
                </c:pt>
                <c:pt idx="16668">
                  <c:v>4.9138279999999996</c:v>
                </c:pt>
                <c:pt idx="16669">
                  <c:v>4.911022</c:v>
                </c:pt>
                <c:pt idx="16670">
                  <c:v>4.911022</c:v>
                </c:pt>
                <c:pt idx="16671">
                  <c:v>4.911022</c:v>
                </c:pt>
                <c:pt idx="16672">
                  <c:v>4.9110199999999997</c:v>
                </c:pt>
                <c:pt idx="16673">
                  <c:v>4.9110199999999997</c:v>
                </c:pt>
                <c:pt idx="16674">
                  <c:v>4.9129779999999998</c:v>
                </c:pt>
                <c:pt idx="16675">
                  <c:v>4.9129779999999998</c:v>
                </c:pt>
                <c:pt idx="16676">
                  <c:v>4.9129779999999998</c:v>
                </c:pt>
                <c:pt idx="16677">
                  <c:v>4.9129779999999998</c:v>
                </c:pt>
                <c:pt idx="16678">
                  <c:v>4.9129779999999998</c:v>
                </c:pt>
                <c:pt idx="16679">
                  <c:v>4.9129759999999996</c:v>
                </c:pt>
                <c:pt idx="16680">
                  <c:v>4.9149370000000001</c:v>
                </c:pt>
                <c:pt idx="16681">
                  <c:v>4.914936</c:v>
                </c:pt>
                <c:pt idx="16682">
                  <c:v>4.914936</c:v>
                </c:pt>
                <c:pt idx="16683">
                  <c:v>4.914936</c:v>
                </c:pt>
                <c:pt idx="16684">
                  <c:v>4.914936</c:v>
                </c:pt>
                <c:pt idx="16685">
                  <c:v>4.914936</c:v>
                </c:pt>
                <c:pt idx="16686">
                  <c:v>4.914936</c:v>
                </c:pt>
                <c:pt idx="16687">
                  <c:v>4.914936</c:v>
                </c:pt>
                <c:pt idx="16688">
                  <c:v>4.916893</c:v>
                </c:pt>
                <c:pt idx="16689">
                  <c:v>4.9168919999999998</c:v>
                </c:pt>
                <c:pt idx="16690">
                  <c:v>4.9168919999999998</c:v>
                </c:pt>
                <c:pt idx="16691">
                  <c:v>4.9168919999999998</c:v>
                </c:pt>
                <c:pt idx="16692">
                  <c:v>4.9168919999999998</c:v>
                </c:pt>
                <c:pt idx="16693">
                  <c:v>4.9140560000000004</c:v>
                </c:pt>
                <c:pt idx="16694">
                  <c:v>4.9140560000000004</c:v>
                </c:pt>
                <c:pt idx="16695">
                  <c:v>4.9140560000000004</c:v>
                </c:pt>
                <c:pt idx="16696">
                  <c:v>4.9160079999999997</c:v>
                </c:pt>
                <c:pt idx="16697">
                  <c:v>4.9160079999999997</c:v>
                </c:pt>
                <c:pt idx="16698">
                  <c:v>4.9160079999999997</c:v>
                </c:pt>
                <c:pt idx="16699">
                  <c:v>4.9160079999999997</c:v>
                </c:pt>
                <c:pt idx="16700">
                  <c:v>4.9160079999999997</c:v>
                </c:pt>
                <c:pt idx="16701">
                  <c:v>4.9179599999999999</c:v>
                </c:pt>
                <c:pt idx="16702">
                  <c:v>4.9179599999999999</c:v>
                </c:pt>
                <c:pt idx="16703">
                  <c:v>4.9179599999999999</c:v>
                </c:pt>
                <c:pt idx="16704">
                  <c:v>4.9179599999999999</c:v>
                </c:pt>
                <c:pt idx="16705">
                  <c:v>4.9179599999999999</c:v>
                </c:pt>
                <c:pt idx="16706">
                  <c:v>4.9179589999999997</c:v>
                </c:pt>
                <c:pt idx="16707">
                  <c:v>4.9179579999999996</c:v>
                </c:pt>
                <c:pt idx="16708">
                  <c:v>4.9199099999999998</c:v>
                </c:pt>
                <c:pt idx="16709">
                  <c:v>4.9199099999999998</c:v>
                </c:pt>
                <c:pt idx="16710">
                  <c:v>4.9199099999999998</c:v>
                </c:pt>
                <c:pt idx="16711">
                  <c:v>4.9199099999999998</c:v>
                </c:pt>
                <c:pt idx="16712">
                  <c:v>4.9189910000000001</c:v>
                </c:pt>
                <c:pt idx="16713">
                  <c:v>4.9189910000000001</c:v>
                </c:pt>
                <c:pt idx="16714">
                  <c:v>4.9189910000000001</c:v>
                </c:pt>
                <c:pt idx="16715">
                  <c:v>4.9189920000000003</c:v>
                </c:pt>
                <c:pt idx="16716">
                  <c:v>4.9189910000000001</c:v>
                </c:pt>
                <c:pt idx="16717">
                  <c:v>4.9189910000000001</c:v>
                </c:pt>
                <c:pt idx="16718">
                  <c:v>4.9189910000000001</c:v>
                </c:pt>
                <c:pt idx="16719">
                  <c:v>4.91899</c:v>
                </c:pt>
                <c:pt idx="16720">
                  <c:v>4.91899</c:v>
                </c:pt>
                <c:pt idx="16721">
                  <c:v>4.91899</c:v>
                </c:pt>
                <c:pt idx="16722">
                  <c:v>4.91899</c:v>
                </c:pt>
                <c:pt idx="16723">
                  <c:v>4.9209370000000003</c:v>
                </c:pt>
                <c:pt idx="16724">
                  <c:v>4.9209370000000003</c:v>
                </c:pt>
                <c:pt idx="16725">
                  <c:v>4.9209370000000003</c:v>
                </c:pt>
                <c:pt idx="16726">
                  <c:v>4.9209370000000003</c:v>
                </c:pt>
                <c:pt idx="16727">
                  <c:v>4.9209360000000002</c:v>
                </c:pt>
                <c:pt idx="16728">
                  <c:v>4.9209339999999999</c:v>
                </c:pt>
                <c:pt idx="16729">
                  <c:v>4.9209339999999999</c:v>
                </c:pt>
                <c:pt idx="16730">
                  <c:v>4.9228800000000001</c:v>
                </c:pt>
                <c:pt idx="16731">
                  <c:v>4.9228800000000001</c:v>
                </c:pt>
                <c:pt idx="16732">
                  <c:v>4.9248279999999998</c:v>
                </c:pt>
                <c:pt idx="16733">
                  <c:v>4.9248279999999998</c:v>
                </c:pt>
                <c:pt idx="16734">
                  <c:v>4.921926</c:v>
                </c:pt>
                <c:pt idx="16735">
                  <c:v>4.921926</c:v>
                </c:pt>
                <c:pt idx="16736">
                  <c:v>4.9219280000000003</c:v>
                </c:pt>
                <c:pt idx="16737">
                  <c:v>4.9219280000000003</c:v>
                </c:pt>
                <c:pt idx="16738">
                  <c:v>4.921926</c:v>
                </c:pt>
                <c:pt idx="16739">
                  <c:v>4.9219280000000003</c:v>
                </c:pt>
                <c:pt idx="16740">
                  <c:v>4.921926</c:v>
                </c:pt>
                <c:pt idx="16741">
                  <c:v>4.9219280000000003</c:v>
                </c:pt>
                <c:pt idx="16742">
                  <c:v>4.921926</c:v>
                </c:pt>
                <c:pt idx="16743">
                  <c:v>4.921926</c:v>
                </c:pt>
                <c:pt idx="16744">
                  <c:v>4.9238670000000004</c:v>
                </c:pt>
                <c:pt idx="16745">
                  <c:v>4.9258100000000002</c:v>
                </c:pt>
                <c:pt idx="16746">
                  <c:v>4.9258100000000002</c:v>
                </c:pt>
                <c:pt idx="16747">
                  <c:v>4.9258100000000002</c:v>
                </c:pt>
                <c:pt idx="16748">
                  <c:v>4.9258100000000002</c:v>
                </c:pt>
                <c:pt idx="16749">
                  <c:v>4.9258100000000002</c:v>
                </c:pt>
                <c:pt idx="16750">
                  <c:v>4.9258100000000002</c:v>
                </c:pt>
                <c:pt idx="16751">
                  <c:v>4.9258100000000002</c:v>
                </c:pt>
                <c:pt idx="16752">
                  <c:v>4.9258100000000002</c:v>
                </c:pt>
                <c:pt idx="16753">
                  <c:v>4.9258100000000002</c:v>
                </c:pt>
                <c:pt idx="16754">
                  <c:v>4.9258090000000001</c:v>
                </c:pt>
                <c:pt idx="16755">
                  <c:v>4.9258090000000001</c:v>
                </c:pt>
                <c:pt idx="16756">
                  <c:v>4.9258090000000001</c:v>
                </c:pt>
                <c:pt idx="16757">
                  <c:v>4.9258090000000001</c:v>
                </c:pt>
                <c:pt idx="16758">
                  <c:v>4.925808</c:v>
                </c:pt>
                <c:pt idx="16759">
                  <c:v>4.925808</c:v>
                </c:pt>
                <c:pt idx="16760">
                  <c:v>4.925808</c:v>
                </c:pt>
                <c:pt idx="16761">
                  <c:v>4.9277499999999996</c:v>
                </c:pt>
                <c:pt idx="16762">
                  <c:v>4.9277499999999996</c:v>
                </c:pt>
                <c:pt idx="16763">
                  <c:v>4.9277499999999996</c:v>
                </c:pt>
                <c:pt idx="16764">
                  <c:v>4.9277499999999996</c:v>
                </c:pt>
                <c:pt idx="16765">
                  <c:v>4.9277499999999996</c:v>
                </c:pt>
                <c:pt idx="16766">
                  <c:v>4.9277499999999996</c:v>
                </c:pt>
                <c:pt idx="16767">
                  <c:v>4.9277499999999996</c:v>
                </c:pt>
                <c:pt idx="16768">
                  <c:v>4.9267580000000004</c:v>
                </c:pt>
                <c:pt idx="16769">
                  <c:v>4.9267580000000004</c:v>
                </c:pt>
                <c:pt idx="16770">
                  <c:v>4.9286969999999997</c:v>
                </c:pt>
                <c:pt idx="16771">
                  <c:v>4.9286989999999999</c:v>
                </c:pt>
                <c:pt idx="16772">
                  <c:v>4.9286969999999997</c:v>
                </c:pt>
                <c:pt idx="16773">
                  <c:v>4.9286969999999997</c:v>
                </c:pt>
                <c:pt idx="16774">
                  <c:v>4.9286969999999997</c:v>
                </c:pt>
                <c:pt idx="16775">
                  <c:v>4.9286969999999997</c:v>
                </c:pt>
                <c:pt idx="16776">
                  <c:v>4.9286969999999997</c:v>
                </c:pt>
                <c:pt idx="16777">
                  <c:v>4.9286960000000004</c:v>
                </c:pt>
                <c:pt idx="16778">
                  <c:v>4.9306380000000001</c:v>
                </c:pt>
                <c:pt idx="16779">
                  <c:v>4.9306369999999999</c:v>
                </c:pt>
                <c:pt idx="16780">
                  <c:v>4.9306369999999999</c:v>
                </c:pt>
                <c:pt idx="16781">
                  <c:v>4.9306369999999999</c:v>
                </c:pt>
                <c:pt idx="16782">
                  <c:v>4.9306369999999999</c:v>
                </c:pt>
                <c:pt idx="16783">
                  <c:v>4.9306359999999998</c:v>
                </c:pt>
                <c:pt idx="16784">
                  <c:v>4.9325780000000004</c:v>
                </c:pt>
                <c:pt idx="16785">
                  <c:v>4.9325760000000001</c:v>
                </c:pt>
                <c:pt idx="16786">
                  <c:v>4.9345160000000003</c:v>
                </c:pt>
                <c:pt idx="16787">
                  <c:v>4.9345160000000003</c:v>
                </c:pt>
                <c:pt idx="16788">
                  <c:v>4.9345160000000003</c:v>
                </c:pt>
                <c:pt idx="16789">
                  <c:v>4.9345160000000003</c:v>
                </c:pt>
                <c:pt idx="16790">
                  <c:v>4.9315439999999997</c:v>
                </c:pt>
                <c:pt idx="16791">
                  <c:v>4.9315439999999997</c:v>
                </c:pt>
                <c:pt idx="16792">
                  <c:v>4.9334800000000003</c:v>
                </c:pt>
                <c:pt idx="16793">
                  <c:v>4.9334800000000003</c:v>
                </c:pt>
                <c:pt idx="16794">
                  <c:v>4.9334800000000003</c:v>
                </c:pt>
                <c:pt idx="16795">
                  <c:v>4.9334800000000003</c:v>
                </c:pt>
                <c:pt idx="16796">
                  <c:v>4.9334800000000003</c:v>
                </c:pt>
                <c:pt idx="16797">
                  <c:v>4.9334800000000003</c:v>
                </c:pt>
                <c:pt idx="16798">
                  <c:v>4.933478</c:v>
                </c:pt>
                <c:pt idx="16799">
                  <c:v>4.933478</c:v>
                </c:pt>
                <c:pt idx="16800">
                  <c:v>4.933478</c:v>
                </c:pt>
                <c:pt idx="16801">
                  <c:v>4.933478</c:v>
                </c:pt>
                <c:pt idx="16802">
                  <c:v>4.933478</c:v>
                </c:pt>
                <c:pt idx="16803">
                  <c:v>4.9373480000000001</c:v>
                </c:pt>
                <c:pt idx="16804">
                  <c:v>4.9373480000000001</c:v>
                </c:pt>
                <c:pt idx="16805">
                  <c:v>4.9373480000000001</c:v>
                </c:pt>
                <c:pt idx="16806">
                  <c:v>4.9373480000000001</c:v>
                </c:pt>
                <c:pt idx="16807">
                  <c:v>4.9373480000000001</c:v>
                </c:pt>
                <c:pt idx="16808">
                  <c:v>4.9373480000000001</c:v>
                </c:pt>
                <c:pt idx="16809">
                  <c:v>4.9373480000000001</c:v>
                </c:pt>
                <c:pt idx="16810">
                  <c:v>4.9373480000000001</c:v>
                </c:pt>
                <c:pt idx="16811">
                  <c:v>4.9373480000000001</c:v>
                </c:pt>
                <c:pt idx="16812">
                  <c:v>4.9373480000000001</c:v>
                </c:pt>
                <c:pt idx="16813">
                  <c:v>4.9343440000000003</c:v>
                </c:pt>
                <c:pt idx="16814">
                  <c:v>4.9343459999999997</c:v>
                </c:pt>
                <c:pt idx="16815">
                  <c:v>4.9343459999999997</c:v>
                </c:pt>
                <c:pt idx="16816">
                  <c:v>4.9362740000000001</c:v>
                </c:pt>
                <c:pt idx="16817">
                  <c:v>4.9362740000000001</c:v>
                </c:pt>
                <c:pt idx="16818">
                  <c:v>4.9362740000000001</c:v>
                </c:pt>
                <c:pt idx="16819">
                  <c:v>4.9362719999999998</c:v>
                </c:pt>
                <c:pt idx="16820">
                  <c:v>4.9382010000000003</c:v>
                </c:pt>
                <c:pt idx="16821">
                  <c:v>4.9382010000000003</c:v>
                </c:pt>
                <c:pt idx="16822">
                  <c:v>4.9382020000000004</c:v>
                </c:pt>
                <c:pt idx="16823">
                  <c:v>4.9382020000000004</c:v>
                </c:pt>
                <c:pt idx="16824">
                  <c:v>4.9382010000000003</c:v>
                </c:pt>
                <c:pt idx="16825">
                  <c:v>4.9382000000000001</c:v>
                </c:pt>
                <c:pt idx="16826">
                  <c:v>4.9382010000000003</c:v>
                </c:pt>
                <c:pt idx="16827">
                  <c:v>4.940131</c:v>
                </c:pt>
                <c:pt idx="16828">
                  <c:v>4.9401320000000002</c:v>
                </c:pt>
                <c:pt idx="16829">
                  <c:v>4.940131</c:v>
                </c:pt>
                <c:pt idx="16830">
                  <c:v>4.9401320000000002</c:v>
                </c:pt>
                <c:pt idx="16831">
                  <c:v>4.9401320000000002</c:v>
                </c:pt>
                <c:pt idx="16832">
                  <c:v>4.9401320000000002</c:v>
                </c:pt>
                <c:pt idx="16833">
                  <c:v>4.9401320000000002</c:v>
                </c:pt>
                <c:pt idx="16834">
                  <c:v>4.940131</c:v>
                </c:pt>
                <c:pt idx="16835">
                  <c:v>4.940131</c:v>
                </c:pt>
                <c:pt idx="16836">
                  <c:v>4.940131</c:v>
                </c:pt>
                <c:pt idx="16837">
                  <c:v>4.940131</c:v>
                </c:pt>
                <c:pt idx="16838">
                  <c:v>4.942062</c:v>
                </c:pt>
                <c:pt idx="16839">
                  <c:v>4.942062</c:v>
                </c:pt>
                <c:pt idx="16840">
                  <c:v>4.942062</c:v>
                </c:pt>
                <c:pt idx="16841">
                  <c:v>4.942062</c:v>
                </c:pt>
                <c:pt idx="16842">
                  <c:v>4.942062</c:v>
                </c:pt>
                <c:pt idx="16843">
                  <c:v>4.942062</c:v>
                </c:pt>
                <c:pt idx="16844">
                  <c:v>4.942062</c:v>
                </c:pt>
                <c:pt idx="16845">
                  <c:v>4.9390260000000001</c:v>
                </c:pt>
                <c:pt idx="16846">
                  <c:v>4.9390260000000001</c:v>
                </c:pt>
                <c:pt idx="16847">
                  <c:v>4.9390260000000001</c:v>
                </c:pt>
                <c:pt idx="16848">
                  <c:v>4.9409520000000002</c:v>
                </c:pt>
                <c:pt idx="16849">
                  <c:v>4.9409520000000002</c:v>
                </c:pt>
                <c:pt idx="16850">
                  <c:v>4.9409520000000002</c:v>
                </c:pt>
                <c:pt idx="16851">
                  <c:v>4.9409520000000002</c:v>
                </c:pt>
                <c:pt idx="16852">
                  <c:v>4.9409520000000002</c:v>
                </c:pt>
                <c:pt idx="16853">
                  <c:v>4.94095</c:v>
                </c:pt>
                <c:pt idx="16854">
                  <c:v>4.94095</c:v>
                </c:pt>
                <c:pt idx="16855">
                  <c:v>4.94095</c:v>
                </c:pt>
                <c:pt idx="16856">
                  <c:v>4.94095</c:v>
                </c:pt>
                <c:pt idx="16857">
                  <c:v>4.94095</c:v>
                </c:pt>
                <c:pt idx="16858">
                  <c:v>4.94095</c:v>
                </c:pt>
                <c:pt idx="16859">
                  <c:v>4.9428739999999998</c:v>
                </c:pt>
                <c:pt idx="16860">
                  <c:v>4.9428729999999996</c:v>
                </c:pt>
                <c:pt idx="16861">
                  <c:v>4.9428729999999996</c:v>
                </c:pt>
                <c:pt idx="16862">
                  <c:v>4.9428720000000004</c:v>
                </c:pt>
                <c:pt idx="16863">
                  <c:v>4.9428720000000004</c:v>
                </c:pt>
                <c:pt idx="16864">
                  <c:v>4.9428720000000004</c:v>
                </c:pt>
                <c:pt idx="16865">
                  <c:v>4.9428720000000004</c:v>
                </c:pt>
                <c:pt idx="16866">
                  <c:v>4.9428720000000004</c:v>
                </c:pt>
                <c:pt idx="16867">
                  <c:v>4.9428720000000004</c:v>
                </c:pt>
                <c:pt idx="16868">
                  <c:v>4.9428729999999996</c:v>
                </c:pt>
                <c:pt idx="16869">
                  <c:v>4.9428720000000004</c:v>
                </c:pt>
                <c:pt idx="16870">
                  <c:v>4.9447960000000002</c:v>
                </c:pt>
                <c:pt idx="16871">
                  <c:v>4.9447960000000002</c:v>
                </c:pt>
                <c:pt idx="16872">
                  <c:v>4.9447960000000002</c:v>
                </c:pt>
                <c:pt idx="16873">
                  <c:v>4.9447960000000002</c:v>
                </c:pt>
                <c:pt idx="16874">
                  <c:v>4.9447960000000002</c:v>
                </c:pt>
                <c:pt idx="16875">
                  <c:v>4.9447970000000003</c:v>
                </c:pt>
                <c:pt idx="16876">
                  <c:v>4.9447960000000002</c:v>
                </c:pt>
                <c:pt idx="16877">
                  <c:v>4.9447960000000002</c:v>
                </c:pt>
                <c:pt idx="16878">
                  <c:v>4.9447960000000002</c:v>
                </c:pt>
                <c:pt idx="16879">
                  <c:v>4.9447960000000002</c:v>
                </c:pt>
                <c:pt idx="16880">
                  <c:v>4.9447960000000002</c:v>
                </c:pt>
                <c:pt idx="16881">
                  <c:v>4.9447960000000002</c:v>
                </c:pt>
                <c:pt idx="16882">
                  <c:v>4.9447960000000002</c:v>
                </c:pt>
                <c:pt idx="16883">
                  <c:v>4.9447960000000002</c:v>
                </c:pt>
                <c:pt idx="16884">
                  <c:v>4.9447960000000002</c:v>
                </c:pt>
                <c:pt idx="16885">
                  <c:v>4.9417299999999997</c:v>
                </c:pt>
                <c:pt idx="16886">
                  <c:v>4.9417299999999997</c:v>
                </c:pt>
                <c:pt idx="16887">
                  <c:v>4.9417299999999997</c:v>
                </c:pt>
                <c:pt idx="16888">
                  <c:v>4.9436460000000002</c:v>
                </c:pt>
                <c:pt idx="16889">
                  <c:v>4.9436460000000002</c:v>
                </c:pt>
                <c:pt idx="16890">
                  <c:v>4.9455660000000004</c:v>
                </c:pt>
                <c:pt idx="16891">
                  <c:v>4.9455660000000004</c:v>
                </c:pt>
                <c:pt idx="16892">
                  <c:v>4.9455660000000004</c:v>
                </c:pt>
                <c:pt idx="16893">
                  <c:v>4.9455640000000001</c:v>
                </c:pt>
                <c:pt idx="16894">
                  <c:v>4.9455640000000001</c:v>
                </c:pt>
                <c:pt idx="16895">
                  <c:v>4.9455640000000001</c:v>
                </c:pt>
                <c:pt idx="16896">
                  <c:v>4.9455660000000004</c:v>
                </c:pt>
                <c:pt idx="16897">
                  <c:v>4.9455640000000001</c:v>
                </c:pt>
                <c:pt idx="16898">
                  <c:v>4.9455629999999999</c:v>
                </c:pt>
                <c:pt idx="16899">
                  <c:v>4.9474840000000002</c:v>
                </c:pt>
                <c:pt idx="16900">
                  <c:v>4.9474830000000001</c:v>
                </c:pt>
                <c:pt idx="16901">
                  <c:v>4.9474830000000001</c:v>
                </c:pt>
                <c:pt idx="16902">
                  <c:v>4.9474840000000002</c:v>
                </c:pt>
                <c:pt idx="16903">
                  <c:v>4.9474840000000002</c:v>
                </c:pt>
                <c:pt idx="16904">
                  <c:v>4.9474830000000001</c:v>
                </c:pt>
                <c:pt idx="16905">
                  <c:v>4.9474819999999999</c:v>
                </c:pt>
                <c:pt idx="16906">
                  <c:v>4.9474819999999999</c:v>
                </c:pt>
                <c:pt idx="16907">
                  <c:v>4.9474819999999999</c:v>
                </c:pt>
                <c:pt idx="16908">
                  <c:v>4.9474819999999999</c:v>
                </c:pt>
                <c:pt idx="16909">
                  <c:v>4.9474819999999999</c:v>
                </c:pt>
                <c:pt idx="16910">
                  <c:v>4.9474809999999998</c:v>
                </c:pt>
                <c:pt idx="16911">
                  <c:v>4.9474819999999999</c:v>
                </c:pt>
                <c:pt idx="16912">
                  <c:v>4.9474819999999999</c:v>
                </c:pt>
                <c:pt idx="16913">
                  <c:v>4.9474809999999998</c:v>
                </c:pt>
                <c:pt idx="16914">
                  <c:v>4.9493999999999998</c:v>
                </c:pt>
                <c:pt idx="16915">
                  <c:v>4.9494020000000001</c:v>
                </c:pt>
                <c:pt idx="16916">
                  <c:v>4.9493999999999998</c:v>
                </c:pt>
                <c:pt idx="16917">
                  <c:v>4.9493999999999998</c:v>
                </c:pt>
                <c:pt idx="16918">
                  <c:v>4.9493999999999998</c:v>
                </c:pt>
                <c:pt idx="16919">
                  <c:v>4.9462979999999996</c:v>
                </c:pt>
                <c:pt idx="16920">
                  <c:v>4.9462979999999996</c:v>
                </c:pt>
                <c:pt idx="16921">
                  <c:v>4.9462970000000004</c:v>
                </c:pt>
                <c:pt idx="16922">
                  <c:v>4.9462970000000004</c:v>
                </c:pt>
                <c:pt idx="16923">
                  <c:v>4.9482090000000003</c:v>
                </c:pt>
                <c:pt idx="16924">
                  <c:v>4.9482080000000002</c:v>
                </c:pt>
                <c:pt idx="16925">
                  <c:v>4.9482080000000002</c:v>
                </c:pt>
                <c:pt idx="16926">
                  <c:v>4.9482080000000002</c:v>
                </c:pt>
                <c:pt idx="16927">
                  <c:v>4.9482080000000002</c:v>
                </c:pt>
                <c:pt idx="16928">
                  <c:v>4.9501200000000001</c:v>
                </c:pt>
                <c:pt idx="16929">
                  <c:v>4.9501200000000001</c:v>
                </c:pt>
                <c:pt idx="16930">
                  <c:v>4.9501200000000001</c:v>
                </c:pt>
                <c:pt idx="16931">
                  <c:v>4.9501200000000001</c:v>
                </c:pt>
                <c:pt idx="16932">
                  <c:v>4.9501200000000001</c:v>
                </c:pt>
                <c:pt idx="16933">
                  <c:v>4.9501189999999999</c:v>
                </c:pt>
                <c:pt idx="16934">
                  <c:v>4.9501189999999999</c:v>
                </c:pt>
                <c:pt idx="16935">
                  <c:v>4.9501189999999999</c:v>
                </c:pt>
                <c:pt idx="16936">
                  <c:v>4.952032</c:v>
                </c:pt>
                <c:pt idx="16937">
                  <c:v>4.952032</c:v>
                </c:pt>
                <c:pt idx="16938">
                  <c:v>4.952032</c:v>
                </c:pt>
                <c:pt idx="16939">
                  <c:v>4.952032</c:v>
                </c:pt>
                <c:pt idx="16940">
                  <c:v>4.952032</c:v>
                </c:pt>
                <c:pt idx="16941">
                  <c:v>4.952032</c:v>
                </c:pt>
                <c:pt idx="16942">
                  <c:v>4.952032</c:v>
                </c:pt>
                <c:pt idx="16943">
                  <c:v>4.952032</c:v>
                </c:pt>
                <c:pt idx="16944">
                  <c:v>4.9489000000000001</c:v>
                </c:pt>
                <c:pt idx="16945">
                  <c:v>4.9489020000000004</c:v>
                </c:pt>
                <c:pt idx="16946">
                  <c:v>4.9508089999999996</c:v>
                </c:pt>
                <c:pt idx="16947">
                  <c:v>4.9508089999999996</c:v>
                </c:pt>
                <c:pt idx="16948">
                  <c:v>4.9508089999999996</c:v>
                </c:pt>
                <c:pt idx="16949">
                  <c:v>4.9508080000000003</c:v>
                </c:pt>
                <c:pt idx="16950">
                  <c:v>4.9508080000000003</c:v>
                </c:pt>
                <c:pt idx="16951">
                  <c:v>4.9508080000000003</c:v>
                </c:pt>
                <c:pt idx="16952">
                  <c:v>4.9527169999999998</c:v>
                </c:pt>
                <c:pt idx="16953">
                  <c:v>4.9527169999999998</c:v>
                </c:pt>
                <c:pt idx="16954">
                  <c:v>4.9527169999999998</c:v>
                </c:pt>
                <c:pt idx="16955">
                  <c:v>4.9527169999999998</c:v>
                </c:pt>
                <c:pt idx="16956">
                  <c:v>4.9527169999999998</c:v>
                </c:pt>
                <c:pt idx="16957">
                  <c:v>4.9527159999999997</c:v>
                </c:pt>
                <c:pt idx="16958">
                  <c:v>4.9527159999999997</c:v>
                </c:pt>
                <c:pt idx="16959">
                  <c:v>4.9527159999999997</c:v>
                </c:pt>
                <c:pt idx="16960">
                  <c:v>4.9527159999999997</c:v>
                </c:pt>
                <c:pt idx="16961">
                  <c:v>4.9546250000000001</c:v>
                </c:pt>
                <c:pt idx="16962">
                  <c:v>4.9546239999999999</c:v>
                </c:pt>
                <c:pt idx="16963">
                  <c:v>4.9546250000000001</c:v>
                </c:pt>
                <c:pt idx="16964">
                  <c:v>4.9546239999999999</c:v>
                </c:pt>
                <c:pt idx="16965">
                  <c:v>4.9546239999999999</c:v>
                </c:pt>
                <c:pt idx="16966">
                  <c:v>4.9546239999999999</c:v>
                </c:pt>
                <c:pt idx="16967">
                  <c:v>4.9546239999999999</c:v>
                </c:pt>
                <c:pt idx="16968">
                  <c:v>4.9546239999999999</c:v>
                </c:pt>
                <c:pt idx="16969">
                  <c:v>4.956531</c:v>
                </c:pt>
                <c:pt idx="16970">
                  <c:v>4.956531</c:v>
                </c:pt>
                <c:pt idx="16971">
                  <c:v>4.956531</c:v>
                </c:pt>
                <c:pt idx="16972">
                  <c:v>4.956531</c:v>
                </c:pt>
                <c:pt idx="16973">
                  <c:v>4.9565299999999999</c:v>
                </c:pt>
                <c:pt idx="16974">
                  <c:v>4.95336</c:v>
                </c:pt>
                <c:pt idx="16975">
                  <c:v>4.95336</c:v>
                </c:pt>
                <c:pt idx="16976">
                  <c:v>4.95336</c:v>
                </c:pt>
                <c:pt idx="16977">
                  <c:v>4.95336</c:v>
                </c:pt>
                <c:pt idx="16978">
                  <c:v>4.9552610000000001</c:v>
                </c:pt>
                <c:pt idx="16979">
                  <c:v>4.95526</c:v>
                </c:pt>
                <c:pt idx="16980">
                  <c:v>4.9552589999999999</c:v>
                </c:pt>
                <c:pt idx="16981">
                  <c:v>4.9552579999999997</c:v>
                </c:pt>
                <c:pt idx="16982">
                  <c:v>4.9552589999999999</c:v>
                </c:pt>
                <c:pt idx="16983">
                  <c:v>4.9552589999999999</c:v>
                </c:pt>
                <c:pt idx="16984">
                  <c:v>4.9552589999999999</c:v>
                </c:pt>
                <c:pt idx="16985">
                  <c:v>4.9552589999999999</c:v>
                </c:pt>
                <c:pt idx="16986">
                  <c:v>4.9552589999999999</c:v>
                </c:pt>
                <c:pt idx="16987">
                  <c:v>4.95716</c:v>
                </c:pt>
                <c:pt idx="16988">
                  <c:v>4.95716</c:v>
                </c:pt>
                <c:pt idx="16989">
                  <c:v>4.9571579999999997</c:v>
                </c:pt>
                <c:pt idx="16990">
                  <c:v>4.9571579999999997</c:v>
                </c:pt>
                <c:pt idx="16991">
                  <c:v>4.9571579999999997</c:v>
                </c:pt>
                <c:pt idx="16992">
                  <c:v>4.9571579999999997</c:v>
                </c:pt>
                <c:pt idx="16993">
                  <c:v>4.9571579999999997</c:v>
                </c:pt>
                <c:pt idx="16994">
                  <c:v>4.9571569999999996</c:v>
                </c:pt>
                <c:pt idx="16995">
                  <c:v>4.9590569999999996</c:v>
                </c:pt>
                <c:pt idx="16996">
                  <c:v>4.9590569999999996</c:v>
                </c:pt>
                <c:pt idx="16997">
                  <c:v>4.9590569999999996</c:v>
                </c:pt>
                <c:pt idx="16998">
                  <c:v>4.9590569999999996</c:v>
                </c:pt>
                <c:pt idx="16999">
                  <c:v>4.9590560000000004</c:v>
                </c:pt>
                <c:pt idx="17000">
                  <c:v>4.9558559999999998</c:v>
                </c:pt>
                <c:pt idx="17001">
                  <c:v>4.955857</c:v>
                </c:pt>
                <c:pt idx="17002">
                  <c:v>4.9558580000000001</c:v>
                </c:pt>
                <c:pt idx="17003">
                  <c:v>4.9558559999999998</c:v>
                </c:pt>
                <c:pt idx="17004">
                  <c:v>4.9577499999999999</c:v>
                </c:pt>
                <c:pt idx="17005">
                  <c:v>4.9577499999999999</c:v>
                </c:pt>
                <c:pt idx="17006">
                  <c:v>4.9577499999999999</c:v>
                </c:pt>
                <c:pt idx="17007">
                  <c:v>4.9577499999999999</c:v>
                </c:pt>
                <c:pt idx="17008">
                  <c:v>4.9577499999999999</c:v>
                </c:pt>
                <c:pt idx="17009">
                  <c:v>4.9577499999999999</c:v>
                </c:pt>
                <c:pt idx="17010">
                  <c:v>4.9577499999999999</c:v>
                </c:pt>
                <c:pt idx="17011">
                  <c:v>4.9577499999999999</c:v>
                </c:pt>
                <c:pt idx="17012">
                  <c:v>4.9577499999999999</c:v>
                </c:pt>
                <c:pt idx="17013">
                  <c:v>4.9577499999999999</c:v>
                </c:pt>
                <c:pt idx="17014">
                  <c:v>4.9577499999999999</c:v>
                </c:pt>
                <c:pt idx="17015">
                  <c:v>4.9577499999999999</c:v>
                </c:pt>
                <c:pt idx="17016">
                  <c:v>4.9577499999999999</c:v>
                </c:pt>
                <c:pt idx="17017">
                  <c:v>4.9577479999999996</c:v>
                </c:pt>
                <c:pt idx="17018">
                  <c:v>4.9577479999999996</c:v>
                </c:pt>
                <c:pt idx="17019">
                  <c:v>4.9596419999999997</c:v>
                </c:pt>
                <c:pt idx="17020">
                  <c:v>4.9596429999999998</c:v>
                </c:pt>
                <c:pt idx="17021">
                  <c:v>4.9596410000000004</c:v>
                </c:pt>
                <c:pt idx="17022">
                  <c:v>4.9596419999999997</c:v>
                </c:pt>
                <c:pt idx="17023">
                  <c:v>4.9596419999999997</c:v>
                </c:pt>
                <c:pt idx="17024">
                  <c:v>4.9596419999999997</c:v>
                </c:pt>
                <c:pt idx="17025">
                  <c:v>4.9596419999999997</c:v>
                </c:pt>
                <c:pt idx="17026">
                  <c:v>4.9596419999999997</c:v>
                </c:pt>
                <c:pt idx="17027">
                  <c:v>4.9596400000000003</c:v>
                </c:pt>
                <c:pt idx="17028">
                  <c:v>4.9596410000000004</c:v>
                </c:pt>
                <c:pt idx="17029">
                  <c:v>4.9596400000000003</c:v>
                </c:pt>
                <c:pt idx="17030">
                  <c:v>4.9596400000000003</c:v>
                </c:pt>
                <c:pt idx="17031">
                  <c:v>4.9615359999999997</c:v>
                </c:pt>
                <c:pt idx="17032">
                  <c:v>4.9615359999999997</c:v>
                </c:pt>
                <c:pt idx="17033">
                  <c:v>4.9615359999999997</c:v>
                </c:pt>
                <c:pt idx="17034">
                  <c:v>4.9615349999999996</c:v>
                </c:pt>
                <c:pt idx="17035">
                  <c:v>4.9615340000000003</c:v>
                </c:pt>
                <c:pt idx="17036">
                  <c:v>4.9615340000000003</c:v>
                </c:pt>
                <c:pt idx="17037">
                  <c:v>4.9615340000000003</c:v>
                </c:pt>
                <c:pt idx="17038">
                  <c:v>4.9615340000000003</c:v>
                </c:pt>
                <c:pt idx="17039">
                  <c:v>4.9615330000000002</c:v>
                </c:pt>
                <c:pt idx="17040">
                  <c:v>4.9583000000000004</c:v>
                </c:pt>
                <c:pt idx="17041">
                  <c:v>4.9601850000000001</c:v>
                </c:pt>
                <c:pt idx="17042">
                  <c:v>4.9601850000000001</c:v>
                </c:pt>
                <c:pt idx="17043">
                  <c:v>4.9601839999999999</c:v>
                </c:pt>
                <c:pt idx="17044">
                  <c:v>4.9601839999999999</c:v>
                </c:pt>
                <c:pt idx="17045">
                  <c:v>4.9601839999999999</c:v>
                </c:pt>
                <c:pt idx="17046">
                  <c:v>4.9620699999999998</c:v>
                </c:pt>
                <c:pt idx="17047">
                  <c:v>4.9620699999999998</c:v>
                </c:pt>
                <c:pt idx="17048">
                  <c:v>4.9620699999999998</c:v>
                </c:pt>
                <c:pt idx="17049">
                  <c:v>4.9620699999999998</c:v>
                </c:pt>
                <c:pt idx="17050">
                  <c:v>4.9620699999999998</c:v>
                </c:pt>
                <c:pt idx="17051">
                  <c:v>4.9620699999999998</c:v>
                </c:pt>
                <c:pt idx="17052">
                  <c:v>4.9620699999999998</c:v>
                </c:pt>
                <c:pt idx="17053">
                  <c:v>4.9620699999999998</c:v>
                </c:pt>
                <c:pt idx="17054">
                  <c:v>4.9620699999999998</c:v>
                </c:pt>
                <c:pt idx="17055">
                  <c:v>4.9620699999999998</c:v>
                </c:pt>
                <c:pt idx="17056">
                  <c:v>4.9620699999999998</c:v>
                </c:pt>
                <c:pt idx="17057">
                  <c:v>4.9620699999999998</c:v>
                </c:pt>
                <c:pt idx="17058">
                  <c:v>4.9620699999999998</c:v>
                </c:pt>
                <c:pt idx="17059">
                  <c:v>4.9620699999999998</c:v>
                </c:pt>
                <c:pt idx="17060">
                  <c:v>4.9620699999999998</c:v>
                </c:pt>
                <c:pt idx="17061">
                  <c:v>4.9620699999999998</c:v>
                </c:pt>
                <c:pt idx="17062">
                  <c:v>4.9620699999999998</c:v>
                </c:pt>
                <c:pt idx="17063">
                  <c:v>4.9620699999999998</c:v>
                </c:pt>
                <c:pt idx="17064">
                  <c:v>4.9620699999999998</c:v>
                </c:pt>
                <c:pt idx="17065">
                  <c:v>4.9620699999999998</c:v>
                </c:pt>
                <c:pt idx="17066">
                  <c:v>4.9639559999999996</c:v>
                </c:pt>
                <c:pt idx="17067">
                  <c:v>4.9639550000000003</c:v>
                </c:pt>
                <c:pt idx="17068">
                  <c:v>4.9639559999999996</c:v>
                </c:pt>
                <c:pt idx="17069">
                  <c:v>4.9639559999999996</c:v>
                </c:pt>
                <c:pt idx="17070">
                  <c:v>4.9639550000000003</c:v>
                </c:pt>
                <c:pt idx="17071">
                  <c:v>4.9658410000000002</c:v>
                </c:pt>
                <c:pt idx="17072">
                  <c:v>4.96584</c:v>
                </c:pt>
                <c:pt idx="17073">
                  <c:v>4.96584</c:v>
                </c:pt>
                <c:pt idx="17074">
                  <c:v>4.962574</c:v>
                </c:pt>
                <c:pt idx="17075">
                  <c:v>4.9625719999999998</c:v>
                </c:pt>
                <c:pt idx="17076">
                  <c:v>4.9644529999999998</c:v>
                </c:pt>
                <c:pt idx="17077">
                  <c:v>4.9644529999999998</c:v>
                </c:pt>
                <c:pt idx="17078">
                  <c:v>4.9644500000000003</c:v>
                </c:pt>
                <c:pt idx="17079">
                  <c:v>4.9663320000000004</c:v>
                </c:pt>
                <c:pt idx="17080">
                  <c:v>4.9663310000000003</c:v>
                </c:pt>
                <c:pt idx="17081">
                  <c:v>4.9663320000000004</c:v>
                </c:pt>
                <c:pt idx="17082">
                  <c:v>4.9663320000000004</c:v>
                </c:pt>
                <c:pt idx="17083">
                  <c:v>4.9663320000000004</c:v>
                </c:pt>
                <c:pt idx="17084">
                  <c:v>4.9663300000000001</c:v>
                </c:pt>
                <c:pt idx="17085">
                  <c:v>4.9663300000000001</c:v>
                </c:pt>
                <c:pt idx="17086">
                  <c:v>4.9663300000000001</c:v>
                </c:pt>
                <c:pt idx="17087">
                  <c:v>4.9663300000000001</c:v>
                </c:pt>
                <c:pt idx="17088">
                  <c:v>4.9663300000000001</c:v>
                </c:pt>
                <c:pt idx="17089">
                  <c:v>4.9663300000000001</c:v>
                </c:pt>
                <c:pt idx="17090">
                  <c:v>4.9682089999999999</c:v>
                </c:pt>
                <c:pt idx="17091">
                  <c:v>4.9682089999999999</c:v>
                </c:pt>
                <c:pt idx="17092">
                  <c:v>4.9649099999999997</c:v>
                </c:pt>
                <c:pt idx="17093">
                  <c:v>4.9649099999999997</c:v>
                </c:pt>
                <c:pt idx="17094">
                  <c:v>4.9649099999999997</c:v>
                </c:pt>
                <c:pt idx="17095">
                  <c:v>4.9649099999999997</c:v>
                </c:pt>
                <c:pt idx="17096">
                  <c:v>4.9649099999999997</c:v>
                </c:pt>
                <c:pt idx="17097">
                  <c:v>4.9649099999999997</c:v>
                </c:pt>
                <c:pt idx="17098">
                  <c:v>4.9667830000000004</c:v>
                </c:pt>
                <c:pt idx="17099">
                  <c:v>4.9667830000000004</c:v>
                </c:pt>
                <c:pt idx="17100">
                  <c:v>4.9667830000000004</c:v>
                </c:pt>
                <c:pt idx="17101">
                  <c:v>4.9667830000000004</c:v>
                </c:pt>
                <c:pt idx="17102">
                  <c:v>4.9667820000000003</c:v>
                </c:pt>
                <c:pt idx="17103">
                  <c:v>4.9667820000000003</c:v>
                </c:pt>
                <c:pt idx="17104">
                  <c:v>4.9667820000000003</c:v>
                </c:pt>
                <c:pt idx="17105">
                  <c:v>4.9667820000000003</c:v>
                </c:pt>
                <c:pt idx="17106">
                  <c:v>4.9667820000000003</c:v>
                </c:pt>
                <c:pt idx="17107">
                  <c:v>4.9667810000000001</c:v>
                </c:pt>
                <c:pt idx="17108">
                  <c:v>4.9667810000000001</c:v>
                </c:pt>
                <c:pt idx="17109">
                  <c:v>4.9667810000000001</c:v>
                </c:pt>
                <c:pt idx="17110">
                  <c:v>4.96678</c:v>
                </c:pt>
                <c:pt idx="17111">
                  <c:v>4.9667810000000001</c:v>
                </c:pt>
                <c:pt idx="17112">
                  <c:v>4.96678</c:v>
                </c:pt>
                <c:pt idx="17113">
                  <c:v>4.9686500000000002</c:v>
                </c:pt>
                <c:pt idx="17114">
                  <c:v>4.9686519999999996</c:v>
                </c:pt>
                <c:pt idx="17115">
                  <c:v>4.9686500000000002</c:v>
                </c:pt>
                <c:pt idx="17116">
                  <c:v>4.9686500000000002</c:v>
                </c:pt>
                <c:pt idx="17117">
                  <c:v>4.9686519999999996</c:v>
                </c:pt>
                <c:pt idx="17118">
                  <c:v>4.9686519999999996</c:v>
                </c:pt>
                <c:pt idx="17119">
                  <c:v>4.9686500000000002</c:v>
                </c:pt>
                <c:pt idx="17120">
                  <c:v>4.9686500000000002</c:v>
                </c:pt>
                <c:pt idx="17121">
                  <c:v>4.9686500000000002</c:v>
                </c:pt>
                <c:pt idx="17122">
                  <c:v>4.9686500000000002</c:v>
                </c:pt>
                <c:pt idx="17123">
                  <c:v>4.9686500000000002</c:v>
                </c:pt>
                <c:pt idx="17124">
                  <c:v>4.9686500000000002</c:v>
                </c:pt>
                <c:pt idx="17125">
                  <c:v>4.9686490000000001</c:v>
                </c:pt>
                <c:pt idx="17126">
                  <c:v>4.9686500000000002</c:v>
                </c:pt>
                <c:pt idx="17127">
                  <c:v>4.9686500000000002</c:v>
                </c:pt>
                <c:pt idx="17128">
                  <c:v>4.9686500000000002</c:v>
                </c:pt>
                <c:pt idx="17129">
                  <c:v>4.9686500000000002</c:v>
                </c:pt>
                <c:pt idx="17130">
                  <c:v>4.9686500000000002</c:v>
                </c:pt>
                <c:pt idx="17131">
                  <c:v>4.9686500000000002</c:v>
                </c:pt>
                <c:pt idx="17132">
                  <c:v>4.9686500000000002</c:v>
                </c:pt>
                <c:pt idx="17133">
                  <c:v>4.9686500000000002</c:v>
                </c:pt>
                <c:pt idx="17134">
                  <c:v>4.9705219999999999</c:v>
                </c:pt>
                <c:pt idx="17135">
                  <c:v>4.9705219999999999</c:v>
                </c:pt>
                <c:pt idx="17136">
                  <c:v>4.9705219999999999</c:v>
                </c:pt>
                <c:pt idx="17137">
                  <c:v>4.9705219999999999</c:v>
                </c:pt>
                <c:pt idx="17138">
                  <c:v>4.9705219999999999</c:v>
                </c:pt>
                <c:pt idx="17139">
                  <c:v>4.9705219999999999</c:v>
                </c:pt>
                <c:pt idx="17140">
                  <c:v>4.9705199999999996</c:v>
                </c:pt>
                <c:pt idx="17141">
                  <c:v>4.9705199999999996</c:v>
                </c:pt>
                <c:pt idx="17142">
                  <c:v>4.9705199999999996</c:v>
                </c:pt>
                <c:pt idx="17143">
                  <c:v>4.9705199999999996</c:v>
                </c:pt>
                <c:pt idx="17144">
                  <c:v>4.9705199999999996</c:v>
                </c:pt>
                <c:pt idx="17145">
                  <c:v>4.9671909999999997</c:v>
                </c:pt>
                <c:pt idx="17146">
                  <c:v>4.9671919999999998</c:v>
                </c:pt>
                <c:pt idx="17147">
                  <c:v>4.9671909999999997</c:v>
                </c:pt>
                <c:pt idx="17148">
                  <c:v>4.9671909999999997</c:v>
                </c:pt>
                <c:pt idx="17149">
                  <c:v>4.9671909999999997</c:v>
                </c:pt>
                <c:pt idx="17150">
                  <c:v>4.969055</c:v>
                </c:pt>
                <c:pt idx="17151">
                  <c:v>4.9690560000000001</c:v>
                </c:pt>
                <c:pt idx="17152">
                  <c:v>4.9690560000000001</c:v>
                </c:pt>
                <c:pt idx="17153">
                  <c:v>4.969055</c:v>
                </c:pt>
                <c:pt idx="17154">
                  <c:v>4.9690560000000001</c:v>
                </c:pt>
                <c:pt idx="17155">
                  <c:v>4.969055</c:v>
                </c:pt>
                <c:pt idx="17156">
                  <c:v>4.969055</c:v>
                </c:pt>
                <c:pt idx="17157">
                  <c:v>4.9690539999999999</c:v>
                </c:pt>
                <c:pt idx="17158">
                  <c:v>4.9690539999999999</c:v>
                </c:pt>
                <c:pt idx="17159">
                  <c:v>4.9690539999999999</c:v>
                </c:pt>
                <c:pt idx="17160">
                  <c:v>4.9709190000000003</c:v>
                </c:pt>
                <c:pt idx="17161">
                  <c:v>4.9709180000000002</c:v>
                </c:pt>
                <c:pt idx="17162">
                  <c:v>4.9709199999999996</c:v>
                </c:pt>
                <c:pt idx="17163">
                  <c:v>4.9709199999999996</c:v>
                </c:pt>
                <c:pt idx="17164">
                  <c:v>4.9709190000000003</c:v>
                </c:pt>
                <c:pt idx="17165">
                  <c:v>4.9709190000000003</c:v>
                </c:pt>
                <c:pt idx="17166">
                  <c:v>4.9709180000000002</c:v>
                </c:pt>
                <c:pt idx="17167">
                  <c:v>4.9709190000000003</c:v>
                </c:pt>
                <c:pt idx="17168">
                  <c:v>4.9709180000000002</c:v>
                </c:pt>
                <c:pt idx="17169">
                  <c:v>4.9709180000000002</c:v>
                </c:pt>
                <c:pt idx="17170">
                  <c:v>4.970917</c:v>
                </c:pt>
                <c:pt idx="17171">
                  <c:v>4.970917</c:v>
                </c:pt>
                <c:pt idx="17172">
                  <c:v>4.970917</c:v>
                </c:pt>
                <c:pt idx="17173">
                  <c:v>4.9727790000000001</c:v>
                </c:pt>
                <c:pt idx="17174">
                  <c:v>4.9727790000000001</c:v>
                </c:pt>
                <c:pt idx="17175">
                  <c:v>4.9727779999999999</c:v>
                </c:pt>
                <c:pt idx="17176">
                  <c:v>4.9746410000000001</c:v>
                </c:pt>
                <c:pt idx="17177">
                  <c:v>4.9712750000000003</c:v>
                </c:pt>
                <c:pt idx="17178">
                  <c:v>4.9712750000000003</c:v>
                </c:pt>
                <c:pt idx="17179">
                  <c:v>4.9712750000000003</c:v>
                </c:pt>
                <c:pt idx="17180">
                  <c:v>4.9712759999999996</c:v>
                </c:pt>
                <c:pt idx="17181">
                  <c:v>4.9712759999999996</c:v>
                </c:pt>
                <c:pt idx="17182">
                  <c:v>4.9712759999999996</c:v>
                </c:pt>
                <c:pt idx="17183">
                  <c:v>4.9712759999999996</c:v>
                </c:pt>
                <c:pt idx="17184">
                  <c:v>4.9712759999999996</c:v>
                </c:pt>
                <c:pt idx="17185">
                  <c:v>4.9712740000000002</c:v>
                </c:pt>
                <c:pt idx="17186">
                  <c:v>4.9731319999999997</c:v>
                </c:pt>
                <c:pt idx="17187">
                  <c:v>4.9731329999999998</c:v>
                </c:pt>
                <c:pt idx="17188">
                  <c:v>4.9731329999999998</c:v>
                </c:pt>
                <c:pt idx="17189">
                  <c:v>4.9731329999999998</c:v>
                </c:pt>
                <c:pt idx="17190">
                  <c:v>4.9731329999999998</c:v>
                </c:pt>
                <c:pt idx="17191">
                  <c:v>4.9731319999999997</c:v>
                </c:pt>
                <c:pt idx="17192">
                  <c:v>4.9731319999999997</c:v>
                </c:pt>
                <c:pt idx="17193">
                  <c:v>4.9731319999999997</c:v>
                </c:pt>
                <c:pt idx="17194">
                  <c:v>4.9731329999999998</c:v>
                </c:pt>
                <c:pt idx="17195">
                  <c:v>4.9731329999999998</c:v>
                </c:pt>
                <c:pt idx="17196">
                  <c:v>4.9731319999999997</c:v>
                </c:pt>
                <c:pt idx="17197">
                  <c:v>4.9731319999999997</c:v>
                </c:pt>
                <c:pt idx="17198">
                  <c:v>4.9731319999999997</c:v>
                </c:pt>
                <c:pt idx="17199">
                  <c:v>4.9731329999999998</c:v>
                </c:pt>
                <c:pt idx="17200">
                  <c:v>4.9731300000000003</c:v>
                </c:pt>
                <c:pt idx="17201">
                  <c:v>4.9731319999999997</c:v>
                </c:pt>
                <c:pt idx="17202">
                  <c:v>4.9731310000000004</c:v>
                </c:pt>
                <c:pt idx="17203">
                  <c:v>4.9731310000000004</c:v>
                </c:pt>
                <c:pt idx="17204">
                  <c:v>4.9731310000000004</c:v>
                </c:pt>
                <c:pt idx="17205">
                  <c:v>4.9731310000000004</c:v>
                </c:pt>
                <c:pt idx="17206">
                  <c:v>4.9731310000000004</c:v>
                </c:pt>
                <c:pt idx="17207">
                  <c:v>4.9731300000000003</c:v>
                </c:pt>
                <c:pt idx="17208">
                  <c:v>4.9731300000000003</c:v>
                </c:pt>
                <c:pt idx="17209">
                  <c:v>4.9731300000000003</c:v>
                </c:pt>
                <c:pt idx="17210">
                  <c:v>4.9731300000000003</c:v>
                </c:pt>
                <c:pt idx="17211">
                  <c:v>4.9731300000000003</c:v>
                </c:pt>
                <c:pt idx="17212">
                  <c:v>4.9731310000000004</c:v>
                </c:pt>
                <c:pt idx="17213">
                  <c:v>4.9731300000000003</c:v>
                </c:pt>
                <c:pt idx="17214">
                  <c:v>4.9731300000000003</c:v>
                </c:pt>
                <c:pt idx="17215">
                  <c:v>4.9731300000000003</c:v>
                </c:pt>
                <c:pt idx="17216">
                  <c:v>4.9731300000000003</c:v>
                </c:pt>
                <c:pt idx="17217">
                  <c:v>4.9731300000000003</c:v>
                </c:pt>
                <c:pt idx="17218">
                  <c:v>4.9731300000000003</c:v>
                </c:pt>
                <c:pt idx="17219">
                  <c:v>4.9749840000000001</c:v>
                </c:pt>
                <c:pt idx="17220">
                  <c:v>4.9749840000000001</c:v>
                </c:pt>
                <c:pt idx="17221">
                  <c:v>4.9749840000000001</c:v>
                </c:pt>
                <c:pt idx="17222">
                  <c:v>4.9749840000000001</c:v>
                </c:pt>
                <c:pt idx="17223">
                  <c:v>4.9749840000000001</c:v>
                </c:pt>
                <c:pt idx="17224">
                  <c:v>4.9749840000000001</c:v>
                </c:pt>
                <c:pt idx="17225">
                  <c:v>4.9749840000000001</c:v>
                </c:pt>
                <c:pt idx="17226">
                  <c:v>4.9749840000000001</c:v>
                </c:pt>
                <c:pt idx="17227">
                  <c:v>4.9749840000000001</c:v>
                </c:pt>
                <c:pt idx="17228">
                  <c:v>4.9749840000000001</c:v>
                </c:pt>
                <c:pt idx="17229">
                  <c:v>4.9768379999999999</c:v>
                </c:pt>
                <c:pt idx="17230">
                  <c:v>4.9768379999999999</c:v>
                </c:pt>
                <c:pt idx="17231">
                  <c:v>4.9768379999999999</c:v>
                </c:pt>
                <c:pt idx="17232">
                  <c:v>4.9734420000000004</c:v>
                </c:pt>
                <c:pt idx="17233">
                  <c:v>4.9734420000000004</c:v>
                </c:pt>
                <c:pt idx="17234">
                  <c:v>4.9734420000000004</c:v>
                </c:pt>
                <c:pt idx="17235">
                  <c:v>4.9734420000000004</c:v>
                </c:pt>
                <c:pt idx="17236">
                  <c:v>4.9734420000000004</c:v>
                </c:pt>
                <c:pt idx="17237">
                  <c:v>4.9734420000000004</c:v>
                </c:pt>
                <c:pt idx="17238">
                  <c:v>4.9734410000000002</c:v>
                </c:pt>
                <c:pt idx="17239">
                  <c:v>4.9752879999999999</c:v>
                </c:pt>
                <c:pt idx="17240">
                  <c:v>4.9752879999999999</c:v>
                </c:pt>
                <c:pt idx="17241">
                  <c:v>4.9752879999999999</c:v>
                </c:pt>
                <c:pt idx="17242">
                  <c:v>4.9752869999999998</c:v>
                </c:pt>
                <c:pt idx="17243">
                  <c:v>4.9752869999999998</c:v>
                </c:pt>
                <c:pt idx="17244">
                  <c:v>4.9752869999999998</c:v>
                </c:pt>
                <c:pt idx="17245">
                  <c:v>4.9752859999999997</c:v>
                </c:pt>
                <c:pt idx="17246">
                  <c:v>4.9771330000000003</c:v>
                </c:pt>
                <c:pt idx="17247">
                  <c:v>4.9771330000000003</c:v>
                </c:pt>
                <c:pt idx="17248">
                  <c:v>4.9771330000000003</c:v>
                </c:pt>
                <c:pt idx="17249">
                  <c:v>4.9771330000000003</c:v>
                </c:pt>
                <c:pt idx="17250">
                  <c:v>4.9771330000000003</c:v>
                </c:pt>
                <c:pt idx="17251">
                  <c:v>4.9771320000000001</c:v>
                </c:pt>
                <c:pt idx="17252">
                  <c:v>4.977131</c:v>
                </c:pt>
                <c:pt idx="17253">
                  <c:v>4.977131</c:v>
                </c:pt>
                <c:pt idx="17254">
                  <c:v>4.9771330000000003</c:v>
                </c:pt>
                <c:pt idx="17255">
                  <c:v>4.9771320000000001</c:v>
                </c:pt>
                <c:pt idx="17256">
                  <c:v>4.977131</c:v>
                </c:pt>
                <c:pt idx="17257">
                  <c:v>4.977131</c:v>
                </c:pt>
                <c:pt idx="17258">
                  <c:v>4.977131</c:v>
                </c:pt>
                <c:pt idx="17259">
                  <c:v>4.977131</c:v>
                </c:pt>
                <c:pt idx="17260">
                  <c:v>4.977131</c:v>
                </c:pt>
                <c:pt idx="17261">
                  <c:v>4.9789750000000002</c:v>
                </c:pt>
                <c:pt idx="17262">
                  <c:v>4.9755479999999999</c:v>
                </c:pt>
                <c:pt idx="17263">
                  <c:v>4.9755479999999999</c:v>
                </c:pt>
                <c:pt idx="17264">
                  <c:v>4.9773899999999998</c:v>
                </c:pt>
                <c:pt idx="17265">
                  <c:v>4.9773899999999998</c:v>
                </c:pt>
                <c:pt idx="17266">
                  <c:v>4.9773880000000004</c:v>
                </c:pt>
                <c:pt idx="17267">
                  <c:v>4.9773870000000002</c:v>
                </c:pt>
                <c:pt idx="17268">
                  <c:v>4.9773880000000004</c:v>
                </c:pt>
                <c:pt idx="17269">
                  <c:v>4.9773880000000004</c:v>
                </c:pt>
                <c:pt idx="17270">
                  <c:v>4.9773880000000004</c:v>
                </c:pt>
                <c:pt idx="17271">
                  <c:v>4.9773870000000002</c:v>
                </c:pt>
                <c:pt idx="17272">
                  <c:v>4.9773870000000002</c:v>
                </c:pt>
                <c:pt idx="17273">
                  <c:v>4.9773870000000002</c:v>
                </c:pt>
                <c:pt idx="17274">
                  <c:v>4.9773870000000002</c:v>
                </c:pt>
                <c:pt idx="17275">
                  <c:v>4.9792259999999997</c:v>
                </c:pt>
                <c:pt idx="17276">
                  <c:v>4.9792259999999997</c:v>
                </c:pt>
                <c:pt idx="17277">
                  <c:v>4.9792259999999997</c:v>
                </c:pt>
                <c:pt idx="17278">
                  <c:v>4.9792259999999997</c:v>
                </c:pt>
                <c:pt idx="17279">
                  <c:v>4.9792259999999997</c:v>
                </c:pt>
                <c:pt idx="17280">
                  <c:v>4.9792259999999997</c:v>
                </c:pt>
                <c:pt idx="17281">
                  <c:v>4.9792259999999997</c:v>
                </c:pt>
                <c:pt idx="17282">
                  <c:v>4.9792249999999996</c:v>
                </c:pt>
                <c:pt idx="17283">
                  <c:v>4.9792259999999997</c:v>
                </c:pt>
                <c:pt idx="17284">
                  <c:v>4.9792249999999996</c:v>
                </c:pt>
                <c:pt idx="17285">
                  <c:v>4.9792259999999997</c:v>
                </c:pt>
                <c:pt idx="17286">
                  <c:v>4.9792259999999997</c:v>
                </c:pt>
                <c:pt idx="17287">
                  <c:v>4.9792259999999997</c:v>
                </c:pt>
                <c:pt idx="17288">
                  <c:v>4.9792259999999997</c:v>
                </c:pt>
                <c:pt idx="17289">
                  <c:v>4.9792249999999996</c:v>
                </c:pt>
                <c:pt idx="17290">
                  <c:v>4.9792249999999996</c:v>
                </c:pt>
                <c:pt idx="17291">
                  <c:v>4.9792259999999997</c:v>
                </c:pt>
                <c:pt idx="17292">
                  <c:v>4.9792249999999996</c:v>
                </c:pt>
                <c:pt idx="17293">
                  <c:v>4.9792240000000003</c:v>
                </c:pt>
                <c:pt idx="17294">
                  <c:v>4.9792240000000003</c:v>
                </c:pt>
                <c:pt idx="17295">
                  <c:v>4.9792240000000003</c:v>
                </c:pt>
                <c:pt idx="17296">
                  <c:v>4.9792240000000003</c:v>
                </c:pt>
                <c:pt idx="17297">
                  <c:v>4.9810619999999997</c:v>
                </c:pt>
                <c:pt idx="17298">
                  <c:v>4.9810619999999997</c:v>
                </c:pt>
                <c:pt idx="17299">
                  <c:v>4.9810600000000003</c:v>
                </c:pt>
                <c:pt idx="17300">
                  <c:v>4.9810619999999997</c:v>
                </c:pt>
                <c:pt idx="17301">
                  <c:v>4.9810619999999997</c:v>
                </c:pt>
                <c:pt idx="17302">
                  <c:v>4.9810619999999997</c:v>
                </c:pt>
                <c:pt idx="17303">
                  <c:v>4.9810619999999997</c:v>
                </c:pt>
                <c:pt idx="17304">
                  <c:v>4.9810619999999997</c:v>
                </c:pt>
                <c:pt idx="17305">
                  <c:v>4.9810619999999997</c:v>
                </c:pt>
                <c:pt idx="17306">
                  <c:v>4.9810619999999997</c:v>
                </c:pt>
                <c:pt idx="17307">
                  <c:v>4.9810600000000003</c:v>
                </c:pt>
                <c:pt idx="17308">
                  <c:v>4.9810600000000003</c:v>
                </c:pt>
                <c:pt idx="17309">
                  <c:v>4.9828979999999996</c:v>
                </c:pt>
                <c:pt idx="17310">
                  <c:v>4.9828999999999999</c:v>
                </c:pt>
                <c:pt idx="17311">
                  <c:v>4.9794320000000001</c:v>
                </c:pt>
                <c:pt idx="17312">
                  <c:v>4.9794320000000001</c:v>
                </c:pt>
                <c:pt idx="17313">
                  <c:v>4.9794309999999999</c:v>
                </c:pt>
                <c:pt idx="17314">
                  <c:v>4.9794309999999999</c:v>
                </c:pt>
                <c:pt idx="17315">
                  <c:v>4.9794299999999998</c:v>
                </c:pt>
                <c:pt idx="17316">
                  <c:v>4.9812620000000001</c:v>
                </c:pt>
                <c:pt idx="17317">
                  <c:v>4.9812620000000001</c:v>
                </c:pt>
                <c:pt idx="17318">
                  <c:v>4.9812620000000001</c:v>
                </c:pt>
                <c:pt idx="17319">
                  <c:v>4.9812620000000001</c:v>
                </c:pt>
                <c:pt idx="17320">
                  <c:v>4.9812620000000001</c:v>
                </c:pt>
                <c:pt idx="17321">
                  <c:v>4.9812620000000001</c:v>
                </c:pt>
                <c:pt idx="17322">
                  <c:v>4.9812620000000001</c:v>
                </c:pt>
                <c:pt idx="17323">
                  <c:v>4.9812620000000001</c:v>
                </c:pt>
                <c:pt idx="17324">
                  <c:v>4.9812620000000001</c:v>
                </c:pt>
                <c:pt idx="17325">
                  <c:v>4.9830930000000002</c:v>
                </c:pt>
                <c:pt idx="17326">
                  <c:v>4.9830940000000004</c:v>
                </c:pt>
                <c:pt idx="17327">
                  <c:v>4.9830940000000004</c:v>
                </c:pt>
                <c:pt idx="17328">
                  <c:v>4.9830940000000004</c:v>
                </c:pt>
                <c:pt idx="17329">
                  <c:v>4.9830940000000004</c:v>
                </c:pt>
                <c:pt idx="17330">
                  <c:v>4.9830930000000002</c:v>
                </c:pt>
                <c:pt idx="17331">
                  <c:v>4.9830930000000002</c:v>
                </c:pt>
                <c:pt idx="17332">
                  <c:v>4.9830930000000002</c:v>
                </c:pt>
                <c:pt idx="17333">
                  <c:v>4.9830930000000002</c:v>
                </c:pt>
                <c:pt idx="17334">
                  <c:v>4.9830909999999999</c:v>
                </c:pt>
                <c:pt idx="17335">
                  <c:v>4.9830920000000001</c:v>
                </c:pt>
                <c:pt idx="17336">
                  <c:v>4.9830920000000001</c:v>
                </c:pt>
                <c:pt idx="17337">
                  <c:v>4.9830930000000002</c:v>
                </c:pt>
                <c:pt idx="17338">
                  <c:v>4.9830909999999999</c:v>
                </c:pt>
                <c:pt idx="17339">
                  <c:v>4.9830899999999998</c:v>
                </c:pt>
                <c:pt idx="17340">
                  <c:v>4.9830920000000001</c:v>
                </c:pt>
                <c:pt idx="17341">
                  <c:v>4.9830909999999999</c:v>
                </c:pt>
                <c:pt idx="17342">
                  <c:v>4.9830899999999998</c:v>
                </c:pt>
                <c:pt idx="17343">
                  <c:v>4.9830899999999998</c:v>
                </c:pt>
                <c:pt idx="17344">
                  <c:v>4.9830920000000001</c:v>
                </c:pt>
                <c:pt idx="17345">
                  <c:v>4.9830920000000001</c:v>
                </c:pt>
                <c:pt idx="17346">
                  <c:v>4.9830899999999998</c:v>
                </c:pt>
                <c:pt idx="17347">
                  <c:v>4.9830899999999998</c:v>
                </c:pt>
                <c:pt idx="17348">
                  <c:v>4.9849209999999999</c:v>
                </c:pt>
                <c:pt idx="17349">
                  <c:v>4.9849220000000001</c:v>
                </c:pt>
                <c:pt idx="17350">
                  <c:v>4.9849220000000001</c:v>
                </c:pt>
                <c:pt idx="17351">
                  <c:v>4.9849220000000001</c:v>
                </c:pt>
                <c:pt idx="17352">
                  <c:v>4.9849220000000001</c:v>
                </c:pt>
                <c:pt idx="17353">
                  <c:v>4.9849209999999999</c:v>
                </c:pt>
                <c:pt idx="17354">
                  <c:v>4.9849209999999999</c:v>
                </c:pt>
                <c:pt idx="17355">
                  <c:v>4.9849209999999999</c:v>
                </c:pt>
                <c:pt idx="17356">
                  <c:v>4.9849220000000001</c:v>
                </c:pt>
                <c:pt idx="17357">
                  <c:v>4.9849220000000001</c:v>
                </c:pt>
                <c:pt idx="17358">
                  <c:v>4.9849209999999999</c:v>
                </c:pt>
                <c:pt idx="17359">
                  <c:v>4.9849199999999998</c:v>
                </c:pt>
                <c:pt idx="17360">
                  <c:v>4.9814220000000002</c:v>
                </c:pt>
                <c:pt idx="17361">
                  <c:v>4.9814220000000002</c:v>
                </c:pt>
                <c:pt idx="17362">
                  <c:v>4.9814220000000002</c:v>
                </c:pt>
                <c:pt idx="17363">
                  <c:v>4.9814220000000002</c:v>
                </c:pt>
                <c:pt idx="17364">
                  <c:v>4.9814220000000002</c:v>
                </c:pt>
                <c:pt idx="17365">
                  <c:v>4.9832460000000003</c:v>
                </c:pt>
                <c:pt idx="17366">
                  <c:v>4.9832460000000003</c:v>
                </c:pt>
                <c:pt idx="17367">
                  <c:v>4.9832460000000003</c:v>
                </c:pt>
                <c:pt idx="17368">
                  <c:v>4.9832460000000003</c:v>
                </c:pt>
                <c:pt idx="17369">
                  <c:v>4.9832460000000003</c:v>
                </c:pt>
                <c:pt idx="17370">
                  <c:v>4.9832460000000003</c:v>
                </c:pt>
                <c:pt idx="17371">
                  <c:v>4.9832460000000003</c:v>
                </c:pt>
                <c:pt idx="17372">
                  <c:v>4.9832460000000003</c:v>
                </c:pt>
                <c:pt idx="17373">
                  <c:v>4.983244</c:v>
                </c:pt>
                <c:pt idx="17374">
                  <c:v>4.983244</c:v>
                </c:pt>
                <c:pt idx="17375">
                  <c:v>4.983244</c:v>
                </c:pt>
                <c:pt idx="17376">
                  <c:v>4.9850680000000001</c:v>
                </c:pt>
                <c:pt idx="17377">
                  <c:v>4.9850669999999999</c:v>
                </c:pt>
                <c:pt idx="17378">
                  <c:v>4.9850680000000001</c:v>
                </c:pt>
                <c:pt idx="17379">
                  <c:v>4.9868940000000004</c:v>
                </c:pt>
                <c:pt idx="17380">
                  <c:v>4.9868940000000004</c:v>
                </c:pt>
                <c:pt idx="17381">
                  <c:v>4.9868940000000004</c:v>
                </c:pt>
                <c:pt idx="17382">
                  <c:v>4.9868940000000004</c:v>
                </c:pt>
                <c:pt idx="17383">
                  <c:v>4.9868940000000004</c:v>
                </c:pt>
                <c:pt idx="17384">
                  <c:v>4.9868940000000004</c:v>
                </c:pt>
                <c:pt idx="17385">
                  <c:v>4.9868930000000002</c:v>
                </c:pt>
                <c:pt idx="17386">
                  <c:v>4.9868930000000002</c:v>
                </c:pt>
                <c:pt idx="17387">
                  <c:v>4.9868940000000004</c:v>
                </c:pt>
                <c:pt idx="17388">
                  <c:v>4.9868940000000004</c:v>
                </c:pt>
                <c:pt idx="17389">
                  <c:v>4.9868940000000004</c:v>
                </c:pt>
                <c:pt idx="17390">
                  <c:v>4.9868940000000004</c:v>
                </c:pt>
                <c:pt idx="17391">
                  <c:v>4.9868940000000004</c:v>
                </c:pt>
                <c:pt idx="17392">
                  <c:v>4.9868940000000004</c:v>
                </c:pt>
                <c:pt idx="17393">
                  <c:v>4.9868930000000002</c:v>
                </c:pt>
                <c:pt idx="17394">
                  <c:v>4.9868930000000002</c:v>
                </c:pt>
                <c:pt idx="17395">
                  <c:v>4.9868920000000001</c:v>
                </c:pt>
                <c:pt idx="17396">
                  <c:v>4.9868920000000001</c:v>
                </c:pt>
                <c:pt idx="17397">
                  <c:v>4.9868920000000001</c:v>
                </c:pt>
                <c:pt idx="17398">
                  <c:v>4.9887170000000003</c:v>
                </c:pt>
                <c:pt idx="17399">
                  <c:v>4.9887170000000003</c:v>
                </c:pt>
                <c:pt idx="17400">
                  <c:v>4.9887170000000003</c:v>
                </c:pt>
                <c:pt idx="17401">
                  <c:v>4.9887180000000004</c:v>
                </c:pt>
                <c:pt idx="17402">
                  <c:v>4.9887170000000003</c:v>
                </c:pt>
                <c:pt idx="17403">
                  <c:v>4.9887160000000002</c:v>
                </c:pt>
                <c:pt idx="17404">
                  <c:v>4.9870000000000001</c:v>
                </c:pt>
                <c:pt idx="17405">
                  <c:v>4.9870000000000001</c:v>
                </c:pt>
                <c:pt idx="17406">
                  <c:v>4.9870000000000001</c:v>
                </c:pt>
                <c:pt idx="17407">
                  <c:v>4.9870000000000001</c:v>
                </c:pt>
                <c:pt idx="17408">
                  <c:v>4.9870000000000001</c:v>
                </c:pt>
                <c:pt idx="17409">
                  <c:v>4.9870000000000001</c:v>
                </c:pt>
                <c:pt idx="17410">
                  <c:v>4.9869979999999998</c:v>
                </c:pt>
                <c:pt idx="17411">
                  <c:v>4.9870000000000001</c:v>
                </c:pt>
                <c:pt idx="17412">
                  <c:v>4.9869979999999998</c:v>
                </c:pt>
                <c:pt idx="17413">
                  <c:v>4.9869979999999998</c:v>
                </c:pt>
                <c:pt idx="17414">
                  <c:v>4.9869979999999998</c:v>
                </c:pt>
                <c:pt idx="17415">
                  <c:v>4.9870000000000001</c:v>
                </c:pt>
                <c:pt idx="17416">
                  <c:v>4.9869979999999998</c:v>
                </c:pt>
                <c:pt idx="17417">
                  <c:v>4.9869979999999998</c:v>
                </c:pt>
                <c:pt idx="17418">
                  <c:v>4.9869979999999998</c:v>
                </c:pt>
                <c:pt idx="17419">
                  <c:v>4.9869979999999998</c:v>
                </c:pt>
                <c:pt idx="17420">
                  <c:v>4.9869979999999998</c:v>
                </c:pt>
                <c:pt idx="17421">
                  <c:v>4.9869979999999998</c:v>
                </c:pt>
                <c:pt idx="17422">
                  <c:v>4.9869979999999998</c:v>
                </c:pt>
                <c:pt idx="17423">
                  <c:v>4.9869979999999998</c:v>
                </c:pt>
                <c:pt idx="17424">
                  <c:v>4.9869969999999997</c:v>
                </c:pt>
                <c:pt idx="17425">
                  <c:v>4.9869979999999998</c:v>
                </c:pt>
                <c:pt idx="17426">
                  <c:v>4.9869969999999997</c:v>
                </c:pt>
                <c:pt idx="17427">
                  <c:v>4.9869969999999997</c:v>
                </c:pt>
                <c:pt idx="17428">
                  <c:v>4.9888139999999996</c:v>
                </c:pt>
                <c:pt idx="17429">
                  <c:v>4.9888159999999999</c:v>
                </c:pt>
                <c:pt idx="17430">
                  <c:v>4.9888139999999996</c:v>
                </c:pt>
                <c:pt idx="17431">
                  <c:v>4.9888139999999996</c:v>
                </c:pt>
                <c:pt idx="17432">
                  <c:v>4.9888139999999996</c:v>
                </c:pt>
                <c:pt idx="17433">
                  <c:v>4.9888139999999996</c:v>
                </c:pt>
                <c:pt idx="17434">
                  <c:v>4.9888149999999998</c:v>
                </c:pt>
                <c:pt idx="17435">
                  <c:v>4.9888149999999998</c:v>
                </c:pt>
                <c:pt idx="17436">
                  <c:v>4.9888149999999998</c:v>
                </c:pt>
                <c:pt idx="17437">
                  <c:v>4.9888159999999999</c:v>
                </c:pt>
                <c:pt idx="17438">
                  <c:v>4.9888159999999999</c:v>
                </c:pt>
                <c:pt idx="17439">
                  <c:v>4.9888139999999996</c:v>
                </c:pt>
                <c:pt idx="17440">
                  <c:v>4.9888139999999996</c:v>
                </c:pt>
                <c:pt idx="17441">
                  <c:v>4.9888139999999996</c:v>
                </c:pt>
                <c:pt idx="17442">
                  <c:v>4.9888149999999998</c:v>
                </c:pt>
                <c:pt idx="17443">
                  <c:v>4.9888130000000004</c:v>
                </c:pt>
                <c:pt idx="17444">
                  <c:v>4.9888130000000004</c:v>
                </c:pt>
                <c:pt idx="17445">
                  <c:v>4.9888130000000004</c:v>
                </c:pt>
                <c:pt idx="17446">
                  <c:v>4.9888139999999996</c:v>
                </c:pt>
                <c:pt idx="17447">
                  <c:v>4.9888130000000004</c:v>
                </c:pt>
                <c:pt idx="17448">
                  <c:v>4.9888139999999996</c:v>
                </c:pt>
                <c:pt idx="17449">
                  <c:v>4.9888139999999996</c:v>
                </c:pt>
                <c:pt idx="17450">
                  <c:v>4.9888130000000004</c:v>
                </c:pt>
                <c:pt idx="17451">
                  <c:v>4.9888139999999996</c:v>
                </c:pt>
                <c:pt idx="17452">
                  <c:v>4.9888139999999996</c:v>
                </c:pt>
                <c:pt idx="17453">
                  <c:v>4.9888139999999996</c:v>
                </c:pt>
                <c:pt idx="17454">
                  <c:v>4.9888149999999998</c:v>
                </c:pt>
                <c:pt idx="17455">
                  <c:v>4.9888149999999998</c:v>
                </c:pt>
                <c:pt idx="17456">
                  <c:v>4.9888159999999999</c:v>
                </c:pt>
                <c:pt idx="17457">
                  <c:v>4.9888139999999996</c:v>
                </c:pt>
                <c:pt idx="17458">
                  <c:v>4.9888139999999996</c:v>
                </c:pt>
                <c:pt idx="17459">
                  <c:v>4.9888139999999996</c:v>
                </c:pt>
                <c:pt idx="17460">
                  <c:v>4.9888139999999996</c:v>
                </c:pt>
                <c:pt idx="17461">
                  <c:v>4.9888130000000004</c:v>
                </c:pt>
                <c:pt idx="17462">
                  <c:v>4.9888130000000004</c:v>
                </c:pt>
                <c:pt idx="17463">
                  <c:v>4.9888130000000004</c:v>
                </c:pt>
                <c:pt idx="17464">
                  <c:v>4.9888120000000002</c:v>
                </c:pt>
                <c:pt idx="17465">
                  <c:v>4.9888120000000002</c:v>
                </c:pt>
                <c:pt idx="17466">
                  <c:v>4.9906290000000002</c:v>
                </c:pt>
                <c:pt idx="17467">
                  <c:v>4.9906290000000002</c:v>
                </c:pt>
                <c:pt idx="17468">
                  <c:v>4.9906280000000001</c:v>
                </c:pt>
                <c:pt idx="17469">
                  <c:v>4.9906280000000001</c:v>
                </c:pt>
                <c:pt idx="17470">
                  <c:v>4.9906300000000003</c:v>
                </c:pt>
                <c:pt idx="17471">
                  <c:v>4.9906280000000001</c:v>
                </c:pt>
                <c:pt idx="17472">
                  <c:v>4.9906280000000001</c:v>
                </c:pt>
                <c:pt idx="17473">
                  <c:v>4.9906280000000001</c:v>
                </c:pt>
                <c:pt idx="17474">
                  <c:v>4.9906300000000003</c:v>
                </c:pt>
                <c:pt idx="17475">
                  <c:v>4.9906280000000001</c:v>
                </c:pt>
                <c:pt idx="17476">
                  <c:v>4.9906290000000002</c:v>
                </c:pt>
                <c:pt idx="17477">
                  <c:v>4.9906280000000001</c:v>
                </c:pt>
                <c:pt idx="17478">
                  <c:v>4.9906280000000001</c:v>
                </c:pt>
                <c:pt idx="17479">
                  <c:v>4.9906280000000001</c:v>
                </c:pt>
                <c:pt idx="17480">
                  <c:v>4.9906280000000001</c:v>
                </c:pt>
                <c:pt idx="17481">
                  <c:v>4.9888729999999999</c:v>
                </c:pt>
                <c:pt idx="17482">
                  <c:v>4.9888729999999999</c:v>
                </c:pt>
                <c:pt idx="17483">
                  <c:v>4.9888719999999998</c:v>
                </c:pt>
                <c:pt idx="17484">
                  <c:v>4.9888719999999998</c:v>
                </c:pt>
                <c:pt idx="17485">
                  <c:v>4.9906839999999999</c:v>
                </c:pt>
                <c:pt idx="17486">
                  <c:v>4.9906839999999999</c:v>
                </c:pt>
                <c:pt idx="17487">
                  <c:v>4.9906839999999999</c:v>
                </c:pt>
                <c:pt idx="17488">
                  <c:v>4.9906839999999999</c:v>
                </c:pt>
                <c:pt idx="17489">
                  <c:v>4.9906839999999999</c:v>
                </c:pt>
                <c:pt idx="17490">
                  <c:v>4.9906839999999999</c:v>
                </c:pt>
                <c:pt idx="17491">
                  <c:v>4.9906829999999998</c:v>
                </c:pt>
                <c:pt idx="17492">
                  <c:v>4.9906839999999999</c:v>
                </c:pt>
                <c:pt idx="17493">
                  <c:v>4.9906839999999999</c:v>
                </c:pt>
                <c:pt idx="17494">
                  <c:v>4.9906839999999999</c:v>
                </c:pt>
                <c:pt idx="17495">
                  <c:v>4.9906829999999998</c:v>
                </c:pt>
                <c:pt idx="17496">
                  <c:v>4.992496</c:v>
                </c:pt>
                <c:pt idx="17497">
                  <c:v>4.992496</c:v>
                </c:pt>
                <c:pt idx="17498">
                  <c:v>4.9924939999999998</c:v>
                </c:pt>
                <c:pt idx="17499">
                  <c:v>4.9924939999999998</c:v>
                </c:pt>
                <c:pt idx="17500">
                  <c:v>4.9924939999999998</c:v>
                </c:pt>
                <c:pt idx="17501">
                  <c:v>4.9924939999999998</c:v>
                </c:pt>
                <c:pt idx="17502">
                  <c:v>4.992496</c:v>
                </c:pt>
                <c:pt idx="17503">
                  <c:v>4.992496</c:v>
                </c:pt>
                <c:pt idx="17504">
                  <c:v>4.992496</c:v>
                </c:pt>
                <c:pt idx="17505">
                  <c:v>4.9924939999999998</c:v>
                </c:pt>
                <c:pt idx="17506">
                  <c:v>4.992496</c:v>
                </c:pt>
                <c:pt idx="17507">
                  <c:v>4.992496</c:v>
                </c:pt>
                <c:pt idx="17508">
                  <c:v>4.9924939999999998</c:v>
                </c:pt>
                <c:pt idx="17509">
                  <c:v>4.992496</c:v>
                </c:pt>
                <c:pt idx="17510">
                  <c:v>4.992496</c:v>
                </c:pt>
                <c:pt idx="17511">
                  <c:v>4.9924939999999998</c:v>
                </c:pt>
                <c:pt idx="17512">
                  <c:v>4.992496</c:v>
                </c:pt>
                <c:pt idx="17513">
                  <c:v>4.992496</c:v>
                </c:pt>
                <c:pt idx="17514">
                  <c:v>4.9924939999999998</c:v>
                </c:pt>
                <c:pt idx="17515">
                  <c:v>4.9924929999999996</c:v>
                </c:pt>
                <c:pt idx="17516">
                  <c:v>4.9943080000000002</c:v>
                </c:pt>
                <c:pt idx="17517">
                  <c:v>4.9943080000000002</c:v>
                </c:pt>
                <c:pt idx="17518">
                  <c:v>4.9943090000000003</c:v>
                </c:pt>
                <c:pt idx="17519">
                  <c:v>4.9943080000000002</c:v>
                </c:pt>
                <c:pt idx="17520">
                  <c:v>4.9943080000000002</c:v>
                </c:pt>
                <c:pt idx="17521">
                  <c:v>4.9943070000000001</c:v>
                </c:pt>
                <c:pt idx="17522">
                  <c:v>4.9943049999999998</c:v>
                </c:pt>
                <c:pt idx="17523">
                  <c:v>4.9943059999999999</c:v>
                </c:pt>
                <c:pt idx="17524">
                  <c:v>4.9907019999999997</c:v>
                </c:pt>
                <c:pt idx="17525">
                  <c:v>4.9907019999999997</c:v>
                </c:pt>
                <c:pt idx="17526">
                  <c:v>4.9925079999999999</c:v>
                </c:pt>
                <c:pt idx="17527">
                  <c:v>4.9925079999999999</c:v>
                </c:pt>
                <c:pt idx="17528">
                  <c:v>4.9925059999999997</c:v>
                </c:pt>
                <c:pt idx="17529">
                  <c:v>4.9925059999999997</c:v>
                </c:pt>
                <c:pt idx="17530">
                  <c:v>4.9925079999999999</c:v>
                </c:pt>
                <c:pt idx="17531">
                  <c:v>4.9925059999999997</c:v>
                </c:pt>
                <c:pt idx="17532">
                  <c:v>4.9925059999999997</c:v>
                </c:pt>
                <c:pt idx="17533">
                  <c:v>4.9925059999999997</c:v>
                </c:pt>
                <c:pt idx="17534">
                  <c:v>4.9925059999999997</c:v>
                </c:pt>
                <c:pt idx="17535">
                  <c:v>4.9925059999999997</c:v>
                </c:pt>
                <c:pt idx="17536">
                  <c:v>4.9925059999999997</c:v>
                </c:pt>
                <c:pt idx="17537">
                  <c:v>4.9925059999999997</c:v>
                </c:pt>
                <c:pt idx="17538">
                  <c:v>4.9925059999999997</c:v>
                </c:pt>
                <c:pt idx="17539">
                  <c:v>4.9925059999999997</c:v>
                </c:pt>
                <c:pt idx="17540">
                  <c:v>4.9925079999999999</c:v>
                </c:pt>
                <c:pt idx="17541">
                  <c:v>4.9925059999999997</c:v>
                </c:pt>
                <c:pt idx="17542">
                  <c:v>4.9925079999999999</c:v>
                </c:pt>
                <c:pt idx="17543">
                  <c:v>4.994313</c:v>
                </c:pt>
                <c:pt idx="17544">
                  <c:v>4.9943119999999999</c:v>
                </c:pt>
                <c:pt idx="17545">
                  <c:v>4.9943119999999999</c:v>
                </c:pt>
                <c:pt idx="17546">
                  <c:v>4.9943119999999999</c:v>
                </c:pt>
                <c:pt idx="17547">
                  <c:v>4.994313</c:v>
                </c:pt>
                <c:pt idx="17548">
                  <c:v>4.9943119999999999</c:v>
                </c:pt>
                <c:pt idx="17549">
                  <c:v>4.994313</c:v>
                </c:pt>
                <c:pt idx="17550">
                  <c:v>4.9943119999999999</c:v>
                </c:pt>
                <c:pt idx="17551">
                  <c:v>4.9943119999999999</c:v>
                </c:pt>
                <c:pt idx="17552">
                  <c:v>4.9943119999999999</c:v>
                </c:pt>
                <c:pt idx="17553">
                  <c:v>4.9943119999999999</c:v>
                </c:pt>
                <c:pt idx="17554">
                  <c:v>4.9943119999999999</c:v>
                </c:pt>
                <c:pt idx="17555">
                  <c:v>4.9943119999999999</c:v>
                </c:pt>
                <c:pt idx="17556">
                  <c:v>4.9943119999999999</c:v>
                </c:pt>
                <c:pt idx="17557">
                  <c:v>4.9943109999999997</c:v>
                </c:pt>
                <c:pt idx="17558">
                  <c:v>4.9943109999999997</c:v>
                </c:pt>
                <c:pt idx="17559">
                  <c:v>4.9943119999999999</c:v>
                </c:pt>
                <c:pt idx="17560">
                  <c:v>4.9943109999999997</c:v>
                </c:pt>
                <c:pt idx="17561">
                  <c:v>4.9961130000000002</c:v>
                </c:pt>
                <c:pt idx="17562">
                  <c:v>4.9961130000000002</c:v>
                </c:pt>
                <c:pt idx="17563">
                  <c:v>4.9961120000000001</c:v>
                </c:pt>
                <c:pt idx="17564">
                  <c:v>4.9961130000000002</c:v>
                </c:pt>
                <c:pt idx="17565">
                  <c:v>4.9961120000000001</c:v>
                </c:pt>
                <c:pt idx="17566">
                  <c:v>4.9961120000000001</c:v>
                </c:pt>
                <c:pt idx="17567">
                  <c:v>4.9942780000000004</c:v>
                </c:pt>
                <c:pt idx="17568">
                  <c:v>4.9942780000000004</c:v>
                </c:pt>
                <c:pt idx="17569">
                  <c:v>4.9942760000000002</c:v>
                </c:pt>
                <c:pt idx="17570">
                  <c:v>4.9942780000000004</c:v>
                </c:pt>
                <c:pt idx="17571">
                  <c:v>4.9942780000000004</c:v>
                </c:pt>
                <c:pt idx="17572">
                  <c:v>4.9942780000000004</c:v>
                </c:pt>
                <c:pt idx="17573">
                  <c:v>4.9942780000000004</c:v>
                </c:pt>
                <c:pt idx="17574">
                  <c:v>4.9942760000000002</c:v>
                </c:pt>
                <c:pt idx="17575">
                  <c:v>4.9942780000000004</c:v>
                </c:pt>
                <c:pt idx="17576">
                  <c:v>4.9942799999999998</c:v>
                </c:pt>
                <c:pt idx="17577">
                  <c:v>4.9942760000000002</c:v>
                </c:pt>
                <c:pt idx="17578">
                  <c:v>4.9942760000000002</c:v>
                </c:pt>
                <c:pt idx="17579">
                  <c:v>4.9942780000000004</c:v>
                </c:pt>
                <c:pt idx="17580">
                  <c:v>4.9942760000000002</c:v>
                </c:pt>
                <c:pt idx="17581">
                  <c:v>4.9942760000000002</c:v>
                </c:pt>
                <c:pt idx="17582">
                  <c:v>4.9942760000000002</c:v>
                </c:pt>
                <c:pt idx="17583">
                  <c:v>4.9960750000000003</c:v>
                </c:pt>
                <c:pt idx="17584">
                  <c:v>4.9960760000000004</c:v>
                </c:pt>
                <c:pt idx="17585">
                  <c:v>4.9960740000000001</c:v>
                </c:pt>
                <c:pt idx="17586">
                  <c:v>4.9960750000000003</c:v>
                </c:pt>
                <c:pt idx="17587">
                  <c:v>4.9960740000000001</c:v>
                </c:pt>
                <c:pt idx="17588">
                  <c:v>4.9960750000000003</c:v>
                </c:pt>
                <c:pt idx="17589">
                  <c:v>4.9960740000000001</c:v>
                </c:pt>
                <c:pt idx="17590">
                  <c:v>4.9960750000000003</c:v>
                </c:pt>
                <c:pt idx="17591">
                  <c:v>4.9960740000000001</c:v>
                </c:pt>
                <c:pt idx="17592">
                  <c:v>4.9960740000000001</c:v>
                </c:pt>
                <c:pt idx="17593">
                  <c:v>4.9960740000000001</c:v>
                </c:pt>
                <c:pt idx="17594">
                  <c:v>4.9960740000000001</c:v>
                </c:pt>
                <c:pt idx="17595">
                  <c:v>4.9960740000000001</c:v>
                </c:pt>
                <c:pt idx="17596">
                  <c:v>4.9960740000000001</c:v>
                </c:pt>
                <c:pt idx="17597">
                  <c:v>4.9960719999999998</c:v>
                </c:pt>
                <c:pt idx="17598">
                  <c:v>4.9960719999999998</c:v>
                </c:pt>
                <c:pt idx="17599">
                  <c:v>4.9960719999999998</c:v>
                </c:pt>
                <c:pt idx="17600">
                  <c:v>4.9960719999999998</c:v>
                </c:pt>
                <c:pt idx="17601">
                  <c:v>4.9960740000000001</c:v>
                </c:pt>
                <c:pt idx="17602">
                  <c:v>4.9960740000000001</c:v>
                </c:pt>
                <c:pt idx="17603">
                  <c:v>4.9960740000000001</c:v>
                </c:pt>
                <c:pt idx="17604">
                  <c:v>4.9960719999999998</c:v>
                </c:pt>
                <c:pt idx="17605">
                  <c:v>4.9960740000000001</c:v>
                </c:pt>
                <c:pt idx="17606">
                  <c:v>4.9960719999999998</c:v>
                </c:pt>
                <c:pt idx="17607">
                  <c:v>4.9960740000000001</c:v>
                </c:pt>
                <c:pt idx="17608">
                  <c:v>4.9960740000000001</c:v>
                </c:pt>
                <c:pt idx="17609">
                  <c:v>4.9960719999999998</c:v>
                </c:pt>
                <c:pt idx="17610">
                  <c:v>4.9960740000000001</c:v>
                </c:pt>
                <c:pt idx="17611">
                  <c:v>4.9960740000000001</c:v>
                </c:pt>
                <c:pt idx="17612">
                  <c:v>4.9960740000000001</c:v>
                </c:pt>
                <c:pt idx="17613">
                  <c:v>4.9960740000000001</c:v>
                </c:pt>
                <c:pt idx="17614">
                  <c:v>4.9960740000000001</c:v>
                </c:pt>
                <c:pt idx="17615">
                  <c:v>4.9960740000000001</c:v>
                </c:pt>
                <c:pt idx="17616">
                  <c:v>4.9960740000000001</c:v>
                </c:pt>
                <c:pt idx="17617">
                  <c:v>4.9960740000000001</c:v>
                </c:pt>
                <c:pt idx="17618">
                  <c:v>4.9960740000000001</c:v>
                </c:pt>
                <c:pt idx="17619">
                  <c:v>4.9960740000000001</c:v>
                </c:pt>
                <c:pt idx="17620">
                  <c:v>4.9960740000000001</c:v>
                </c:pt>
                <c:pt idx="17621">
                  <c:v>4.9960740000000001</c:v>
                </c:pt>
                <c:pt idx="17622">
                  <c:v>4.9960740000000001</c:v>
                </c:pt>
                <c:pt idx="17623">
                  <c:v>4.9960740000000001</c:v>
                </c:pt>
                <c:pt idx="17624">
                  <c:v>4.9960740000000001</c:v>
                </c:pt>
                <c:pt idx="17625">
                  <c:v>4.9960740000000001</c:v>
                </c:pt>
                <c:pt idx="17626">
                  <c:v>4.9960719999999998</c:v>
                </c:pt>
                <c:pt idx="17627">
                  <c:v>4.9960719999999998</c:v>
                </c:pt>
                <c:pt idx="17628">
                  <c:v>4.9978680000000004</c:v>
                </c:pt>
                <c:pt idx="17629">
                  <c:v>4.9978670000000003</c:v>
                </c:pt>
                <c:pt idx="17630">
                  <c:v>4.9978670000000003</c:v>
                </c:pt>
                <c:pt idx="17631">
                  <c:v>4.9978670000000003</c:v>
                </c:pt>
                <c:pt idx="17632">
                  <c:v>4.9978670000000003</c:v>
                </c:pt>
                <c:pt idx="17633">
                  <c:v>4.9978670000000003</c:v>
                </c:pt>
                <c:pt idx="17634">
                  <c:v>4.9978660000000001</c:v>
                </c:pt>
                <c:pt idx="17635">
                  <c:v>4.9978660000000001</c:v>
                </c:pt>
                <c:pt idx="17636">
                  <c:v>4.9996609999999997</c:v>
                </c:pt>
                <c:pt idx="17637">
                  <c:v>4.9996609999999997</c:v>
                </c:pt>
                <c:pt idx="17638">
                  <c:v>4.9996619999999998</c:v>
                </c:pt>
                <c:pt idx="17639">
                  <c:v>4.9996609999999997</c:v>
                </c:pt>
                <c:pt idx="17640">
                  <c:v>4.9959899999999999</c:v>
                </c:pt>
                <c:pt idx="17641">
                  <c:v>4.9959899999999999</c:v>
                </c:pt>
                <c:pt idx="17642">
                  <c:v>4.9959899999999999</c:v>
                </c:pt>
                <c:pt idx="17643">
                  <c:v>4.9977780000000003</c:v>
                </c:pt>
                <c:pt idx="17644">
                  <c:v>4.9977799999999997</c:v>
                </c:pt>
                <c:pt idx="17645">
                  <c:v>4.9977790000000004</c:v>
                </c:pt>
                <c:pt idx="17646">
                  <c:v>4.9977790000000004</c:v>
                </c:pt>
                <c:pt idx="17647">
                  <c:v>4.9977790000000004</c:v>
                </c:pt>
                <c:pt idx="17648">
                  <c:v>4.9977780000000003</c:v>
                </c:pt>
                <c:pt idx="17649">
                  <c:v>4.9977790000000004</c:v>
                </c:pt>
                <c:pt idx="17650">
                  <c:v>4.9977790000000004</c:v>
                </c:pt>
                <c:pt idx="17651">
                  <c:v>4.9977790000000004</c:v>
                </c:pt>
                <c:pt idx="17652">
                  <c:v>4.9977799999999997</c:v>
                </c:pt>
                <c:pt idx="17653">
                  <c:v>4.9977790000000004</c:v>
                </c:pt>
                <c:pt idx="17654">
                  <c:v>4.9977790000000004</c:v>
                </c:pt>
                <c:pt idx="17655">
                  <c:v>4.9977790000000004</c:v>
                </c:pt>
                <c:pt idx="17656">
                  <c:v>4.9977799999999997</c:v>
                </c:pt>
                <c:pt idx="17657">
                  <c:v>4.9977799999999997</c:v>
                </c:pt>
                <c:pt idx="17658">
                  <c:v>4.9977799999999997</c:v>
                </c:pt>
                <c:pt idx="17659">
                  <c:v>4.9977799999999997</c:v>
                </c:pt>
                <c:pt idx="17660">
                  <c:v>4.9977799999999997</c:v>
                </c:pt>
                <c:pt idx="17661">
                  <c:v>4.9977790000000004</c:v>
                </c:pt>
                <c:pt idx="17662">
                  <c:v>4.9977780000000003</c:v>
                </c:pt>
                <c:pt idx="17663">
                  <c:v>4.9977799999999997</c:v>
                </c:pt>
                <c:pt idx="17664">
                  <c:v>4.9977799999999997</c:v>
                </c:pt>
                <c:pt idx="17665">
                  <c:v>4.9977790000000004</c:v>
                </c:pt>
                <c:pt idx="17666">
                  <c:v>4.9977799999999997</c:v>
                </c:pt>
                <c:pt idx="17667">
                  <c:v>4.9977790000000004</c:v>
                </c:pt>
                <c:pt idx="17668">
                  <c:v>4.9977799999999997</c:v>
                </c:pt>
                <c:pt idx="17669">
                  <c:v>4.9977799999999997</c:v>
                </c:pt>
                <c:pt idx="17670">
                  <c:v>4.9977799999999997</c:v>
                </c:pt>
                <c:pt idx="17671">
                  <c:v>4.9977809999999998</c:v>
                </c:pt>
                <c:pt idx="17672">
                  <c:v>4.9977799999999997</c:v>
                </c:pt>
                <c:pt idx="17673">
                  <c:v>4.9977799999999997</c:v>
                </c:pt>
                <c:pt idx="17674">
                  <c:v>4.9977799999999997</c:v>
                </c:pt>
                <c:pt idx="17675">
                  <c:v>4.9959899999999999</c:v>
                </c:pt>
                <c:pt idx="17676">
                  <c:v>4.9959889999999998</c:v>
                </c:pt>
                <c:pt idx="17677">
                  <c:v>4.9977799999999997</c:v>
                </c:pt>
                <c:pt idx="17678">
                  <c:v>4.9977790000000004</c:v>
                </c:pt>
                <c:pt idx="17679">
                  <c:v>4.9977780000000003</c:v>
                </c:pt>
                <c:pt idx="17680">
                  <c:v>4.9977780000000003</c:v>
                </c:pt>
                <c:pt idx="17681">
                  <c:v>4.9977780000000003</c:v>
                </c:pt>
                <c:pt idx="17682">
                  <c:v>4.9977780000000003</c:v>
                </c:pt>
                <c:pt idx="17683">
                  <c:v>4.9977780000000003</c:v>
                </c:pt>
                <c:pt idx="17684">
                  <c:v>4.9977780000000003</c:v>
                </c:pt>
                <c:pt idx="17685">
                  <c:v>4.997776</c:v>
                </c:pt>
                <c:pt idx="17686">
                  <c:v>4.9977780000000003</c:v>
                </c:pt>
                <c:pt idx="17687">
                  <c:v>4.9977780000000003</c:v>
                </c:pt>
                <c:pt idx="17688">
                  <c:v>4.9977770000000001</c:v>
                </c:pt>
                <c:pt idx="17689">
                  <c:v>4.997776</c:v>
                </c:pt>
                <c:pt idx="17690">
                  <c:v>4.997776</c:v>
                </c:pt>
                <c:pt idx="17691">
                  <c:v>4.9995640000000003</c:v>
                </c:pt>
                <c:pt idx="17692">
                  <c:v>4.9995640000000003</c:v>
                </c:pt>
                <c:pt idx="17693">
                  <c:v>4.9995649999999996</c:v>
                </c:pt>
                <c:pt idx="17694">
                  <c:v>4.9995640000000003</c:v>
                </c:pt>
                <c:pt idx="17695">
                  <c:v>4.9995649999999996</c:v>
                </c:pt>
                <c:pt idx="17696">
                  <c:v>4.9995649999999996</c:v>
                </c:pt>
                <c:pt idx="17697">
                  <c:v>4.9995630000000002</c:v>
                </c:pt>
                <c:pt idx="17698">
                  <c:v>4.9995630000000002</c:v>
                </c:pt>
                <c:pt idx="17699">
                  <c:v>5.0013519999999998</c:v>
                </c:pt>
                <c:pt idx="17700">
                  <c:v>5.0013519999999998</c:v>
                </c:pt>
                <c:pt idx="17701">
                  <c:v>5.0013519999999998</c:v>
                </c:pt>
                <c:pt idx="17702">
                  <c:v>5.0013500000000004</c:v>
                </c:pt>
                <c:pt idx="17703">
                  <c:v>5.0013500000000004</c:v>
                </c:pt>
                <c:pt idx="17704">
                  <c:v>5.0013519999999998</c:v>
                </c:pt>
                <c:pt idx="17705">
                  <c:v>5.0013519999999998</c:v>
                </c:pt>
                <c:pt idx="17706">
                  <c:v>5.0013500000000004</c:v>
                </c:pt>
                <c:pt idx="17707">
                  <c:v>5.0013519999999998</c:v>
                </c:pt>
                <c:pt idx="17708">
                  <c:v>5.0013500000000004</c:v>
                </c:pt>
                <c:pt idx="17709">
                  <c:v>5.0013500000000004</c:v>
                </c:pt>
                <c:pt idx="17710">
                  <c:v>5.0013519999999998</c:v>
                </c:pt>
                <c:pt idx="17711">
                  <c:v>5.0013500000000004</c:v>
                </c:pt>
                <c:pt idx="17712">
                  <c:v>5.0013500000000004</c:v>
                </c:pt>
                <c:pt idx="17713">
                  <c:v>5.0013500000000004</c:v>
                </c:pt>
                <c:pt idx="17714">
                  <c:v>5.0013500000000004</c:v>
                </c:pt>
                <c:pt idx="17715">
                  <c:v>5.0013519999999998</c:v>
                </c:pt>
                <c:pt idx="17716">
                  <c:v>5.0013500000000004</c:v>
                </c:pt>
                <c:pt idx="17717">
                  <c:v>5.0013519999999998</c:v>
                </c:pt>
                <c:pt idx="17718">
                  <c:v>5.0013500000000004</c:v>
                </c:pt>
                <c:pt idx="17719">
                  <c:v>5.0013500000000004</c:v>
                </c:pt>
                <c:pt idx="17720">
                  <c:v>5.0031400000000001</c:v>
                </c:pt>
                <c:pt idx="17721">
                  <c:v>4.9994329999999998</c:v>
                </c:pt>
                <c:pt idx="17722">
                  <c:v>4.9994329999999998</c:v>
                </c:pt>
                <c:pt idx="17723">
                  <c:v>4.9994339999999999</c:v>
                </c:pt>
                <c:pt idx="17724">
                  <c:v>4.9994329999999998</c:v>
                </c:pt>
                <c:pt idx="17725">
                  <c:v>4.9994319999999997</c:v>
                </c:pt>
                <c:pt idx="17726">
                  <c:v>4.9994319999999997</c:v>
                </c:pt>
                <c:pt idx="17727">
                  <c:v>4.9994310000000004</c:v>
                </c:pt>
                <c:pt idx="17728">
                  <c:v>4.9994310000000004</c:v>
                </c:pt>
                <c:pt idx="17729">
                  <c:v>4.9994310000000004</c:v>
                </c:pt>
                <c:pt idx="17730">
                  <c:v>4.9994310000000004</c:v>
                </c:pt>
                <c:pt idx="17731">
                  <c:v>4.9994319999999997</c:v>
                </c:pt>
                <c:pt idx="17732">
                  <c:v>4.9994300000000003</c:v>
                </c:pt>
                <c:pt idx="17733">
                  <c:v>4.9994310000000004</c:v>
                </c:pt>
                <c:pt idx="17734">
                  <c:v>4.9994310000000004</c:v>
                </c:pt>
                <c:pt idx="17735">
                  <c:v>4.9994300000000003</c:v>
                </c:pt>
                <c:pt idx="17736">
                  <c:v>4.9994300000000003</c:v>
                </c:pt>
                <c:pt idx="17737">
                  <c:v>5.0012109999999996</c:v>
                </c:pt>
                <c:pt idx="17738">
                  <c:v>5.0012109999999996</c:v>
                </c:pt>
                <c:pt idx="17739">
                  <c:v>5.0012109999999996</c:v>
                </c:pt>
                <c:pt idx="17740">
                  <c:v>5.0012109999999996</c:v>
                </c:pt>
                <c:pt idx="17741">
                  <c:v>5.0012109999999996</c:v>
                </c:pt>
                <c:pt idx="17742">
                  <c:v>5.0012100000000004</c:v>
                </c:pt>
                <c:pt idx="17743">
                  <c:v>5.0012100000000004</c:v>
                </c:pt>
                <c:pt idx="17744">
                  <c:v>5.0029899999999996</c:v>
                </c:pt>
                <c:pt idx="17745">
                  <c:v>5.0029909999999997</c:v>
                </c:pt>
                <c:pt idx="17746">
                  <c:v>5.0029890000000004</c:v>
                </c:pt>
                <c:pt idx="17747">
                  <c:v>5.0029899999999996</c:v>
                </c:pt>
                <c:pt idx="17748">
                  <c:v>5.0029899999999996</c:v>
                </c:pt>
                <c:pt idx="17749">
                  <c:v>5.0029899999999996</c:v>
                </c:pt>
                <c:pt idx="17750">
                  <c:v>5.0029890000000004</c:v>
                </c:pt>
                <c:pt idx="17751">
                  <c:v>5.0029890000000004</c:v>
                </c:pt>
                <c:pt idx="17752">
                  <c:v>5.0029890000000004</c:v>
                </c:pt>
                <c:pt idx="17753">
                  <c:v>5.0029890000000004</c:v>
                </c:pt>
                <c:pt idx="17754">
                  <c:v>5.0029890000000004</c:v>
                </c:pt>
                <c:pt idx="17755">
                  <c:v>5.0029890000000004</c:v>
                </c:pt>
                <c:pt idx="17756">
                  <c:v>5.0029880000000002</c:v>
                </c:pt>
                <c:pt idx="17757">
                  <c:v>5.0029890000000004</c:v>
                </c:pt>
                <c:pt idx="17758">
                  <c:v>5.0029880000000002</c:v>
                </c:pt>
                <c:pt idx="17759">
                  <c:v>5.0010300000000001</c:v>
                </c:pt>
                <c:pt idx="17760">
                  <c:v>5.0010300000000001</c:v>
                </c:pt>
                <c:pt idx="17761">
                  <c:v>5.0010300000000001</c:v>
                </c:pt>
                <c:pt idx="17762">
                  <c:v>5.0010300000000001</c:v>
                </c:pt>
                <c:pt idx="17763">
                  <c:v>5.0010300000000001</c:v>
                </c:pt>
                <c:pt idx="17764">
                  <c:v>5.0010320000000004</c:v>
                </c:pt>
                <c:pt idx="17765">
                  <c:v>5.0010300000000001</c:v>
                </c:pt>
                <c:pt idx="17766">
                  <c:v>5.0010310000000002</c:v>
                </c:pt>
                <c:pt idx="17767">
                  <c:v>5.0010300000000001</c:v>
                </c:pt>
                <c:pt idx="17768">
                  <c:v>5.0010310000000002</c:v>
                </c:pt>
                <c:pt idx="17769">
                  <c:v>5.0010300000000001</c:v>
                </c:pt>
                <c:pt idx="17770">
                  <c:v>5.0010300000000001</c:v>
                </c:pt>
                <c:pt idx="17771">
                  <c:v>5.0010300000000001</c:v>
                </c:pt>
                <c:pt idx="17772">
                  <c:v>5.0010300000000001</c:v>
                </c:pt>
                <c:pt idx="17773">
                  <c:v>5.0010300000000001</c:v>
                </c:pt>
                <c:pt idx="17774">
                  <c:v>5.0010300000000001</c:v>
                </c:pt>
                <c:pt idx="17775">
                  <c:v>5.0010279999999998</c:v>
                </c:pt>
                <c:pt idx="17776">
                  <c:v>5.0047680000000003</c:v>
                </c:pt>
                <c:pt idx="17777">
                  <c:v>5.0047689999999996</c:v>
                </c:pt>
                <c:pt idx="17778">
                  <c:v>5.0047689999999996</c:v>
                </c:pt>
                <c:pt idx="17779">
                  <c:v>5.0047680000000003</c:v>
                </c:pt>
                <c:pt idx="17780">
                  <c:v>5.0047689999999996</c:v>
                </c:pt>
                <c:pt idx="17781">
                  <c:v>5.0047680000000003</c:v>
                </c:pt>
                <c:pt idx="17782">
                  <c:v>5.0047699999999997</c:v>
                </c:pt>
                <c:pt idx="17783">
                  <c:v>5.0047680000000003</c:v>
                </c:pt>
                <c:pt idx="17784">
                  <c:v>5.0047699999999997</c:v>
                </c:pt>
                <c:pt idx="17785">
                  <c:v>5.0047699999999997</c:v>
                </c:pt>
                <c:pt idx="17786">
                  <c:v>5.0047680000000003</c:v>
                </c:pt>
                <c:pt idx="17787">
                  <c:v>5.0010300000000001</c:v>
                </c:pt>
                <c:pt idx="17788">
                  <c:v>5.0010300000000001</c:v>
                </c:pt>
                <c:pt idx="17789">
                  <c:v>5.0010300000000001</c:v>
                </c:pt>
                <c:pt idx="17790">
                  <c:v>5.0010300000000001</c:v>
                </c:pt>
                <c:pt idx="17791">
                  <c:v>5.0010279999999998</c:v>
                </c:pt>
                <c:pt idx="17792">
                  <c:v>5.0010279999999998</c:v>
                </c:pt>
                <c:pt idx="17793">
                  <c:v>5.0010279999999998</c:v>
                </c:pt>
                <c:pt idx="17794">
                  <c:v>5.0028030000000001</c:v>
                </c:pt>
                <c:pt idx="17795">
                  <c:v>5.0028030000000001</c:v>
                </c:pt>
                <c:pt idx="17796">
                  <c:v>5.0028030000000001</c:v>
                </c:pt>
                <c:pt idx="17797">
                  <c:v>5.0028030000000001</c:v>
                </c:pt>
                <c:pt idx="17798">
                  <c:v>5.002802</c:v>
                </c:pt>
                <c:pt idx="17799">
                  <c:v>5.0028030000000001</c:v>
                </c:pt>
                <c:pt idx="17800">
                  <c:v>5.002802</c:v>
                </c:pt>
                <c:pt idx="17801">
                  <c:v>5.002802</c:v>
                </c:pt>
                <c:pt idx="17802">
                  <c:v>5.0028030000000001</c:v>
                </c:pt>
                <c:pt idx="17803">
                  <c:v>5.002802</c:v>
                </c:pt>
                <c:pt idx="17804">
                  <c:v>5.002802</c:v>
                </c:pt>
                <c:pt idx="17805">
                  <c:v>5.0027999999999997</c:v>
                </c:pt>
                <c:pt idx="17806">
                  <c:v>5.002802</c:v>
                </c:pt>
                <c:pt idx="17807">
                  <c:v>5.0028030000000001</c:v>
                </c:pt>
                <c:pt idx="17808">
                  <c:v>5.002802</c:v>
                </c:pt>
                <c:pt idx="17809">
                  <c:v>5.002802</c:v>
                </c:pt>
                <c:pt idx="17810">
                  <c:v>5.002802</c:v>
                </c:pt>
                <c:pt idx="17811">
                  <c:v>5.002802</c:v>
                </c:pt>
                <c:pt idx="17812">
                  <c:v>5.002802</c:v>
                </c:pt>
                <c:pt idx="17813">
                  <c:v>5.002802</c:v>
                </c:pt>
                <c:pt idx="17814">
                  <c:v>5.002802</c:v>
                </c:pt>
                <c:pt idx="17815">
                  <c:v>5.0028030000000001</c:v>
                </c:pt>
                <c:pt idx="17816">
                  <c:v>5.002802</c:v>
                </c:pt>
                <c:pt idx="17817">
                  <c:v>5.002802</c:v>
                </c:pt>
                <c:pt idx="17818">
                  <c:v>5.002802</c:v>
                </c:pt>
                <c:pt idx="17819">
                  <c:v>5.002802</c:v>
                </c:pt>
                <c:pt idx="17820">
                  <c:v>5.0045760000000001</c:v>
                </c:pt>
                <c:pt idx="17821">
                  <c:v>5.0045760000000001</c:v>
                </c:pt>
                <c:pt idx="17822">
                  <c:v>5.0045760000000001</c:v>
                </c:pt>
                <c:pt idx="17823">
                  <c:v>5.0045780000000004</c:v>
                </c:pt>
                <c:pt idx="17824">
                  <c:v>5.0045760000000001</c:v>
                </c:pt>
                <c:pt idx="17825">
                  <c:v>5.004575</c:v>
                </c:pt>
                <c:pt idx="17826">
                  <c:v>5.0045739999999999</c:v>
                </c:pt>
                <c:pt idx="17827">
                  <c:v>5.0045739999999999</c:v>
                </c:pt>
                <c:pt idx="17828">
                  <c:v>5.0045739999999999</c:v>
                </c:pt>
                <c:pt idx="17829">
                  <c:v>5.0045739999999999</c:v>
                </c:pt>
                <c:pt idx="17830">
                  <c:v>5.0063459999999997</c:v>
                </c:pt>
                <c:pt idx="17831">
                  <c:v>5.0063459999999997</c:v>
                </c:pt>
                <c:pt idx="17832">
                  <c:v>5.0063469999999999</c:v>
                </c:pt>
                <c:pt idx="17833">
                  <c:v>5.0063459999999997</c:v>
                </c:pt>
                <c:pt idx="17834">
                  <c:v>5.0063469999999999</c:v>
                </c:pt>
                <c:pt idx="17835">
                  <c:v>5.006348</c:v>
                </c:pt>
                <c:pt idx="17836">
                  <c:v>5.0063469999999999</c:v>
                </c:pt>
                <c:pt idx="17837">
                  <c:v>5.0063459999999997</c:v>
                </c:pt>
                <c:pt idx="17838">
                  <c:v>5.0063469999999999</c:v>
                </c:pt>
                <c:pt idx="17839">
                  <c:v>5.0063469999999999</c:v>
                </c:pt>
                <c:pt idx="17840">
                  <c:v>5.0063469999999999</c:v>
                </c:pt>
                <c:pt idx="17841">
                  <c:v>5.006348</c:v>
                </c:pt>
                <c:pt idx="17842">
                  <c:v>5.0063469999999999</c:v>
                </c:pt>
                <c:pt idx="17843">
                  <c:v>5.0063500000000003</c:v>
                </c:pt>
                <c:pt idx="17844">
                  <c:v>5.0063500000000003</c:v>
                </c:pt>
                <c:pt idx="17845">
                  <c:v>5.006348</c:v>
                </c:pt>
                <c:pt idx="17846">
                  <c:v>5.006348</c:v>
                </c:pt>
                <c:pt idx="17847">
                  <c:v>5.0063469999999999</c:v>
                </c:pt>
                <c:pt idx="17848">
                  <c:v>5.0063469999999999</c:v>
                </c:pt>
                <c:pt idx="17849">
                  <c:v>5.006348</c:v>
                </c:pt>
                <c:pt idx="17850">
                  <c:v>5.0063469999999999</c:v>
                </c:pt>
                <c:pt idx="17851">
                  <c:v>5.006348</c:v>
                </c:pt>
                <c:pt idx="17852">
                  <c:v>5.006348</c:v>
                </c:pt>
                <c:pt idx="17853">
                  <c:v>5.0063500000000003</c:v>
                </c:pt>
                <c:pt idx="17854">
                  <c:v>5.0063469999999999</c:v>
                </c:pt>
                <c:pt idx="17855">
                  <c:v>5.006348</c:v>
                </c:pt>
                <c:pt idx="17856">
                  <c:v>5.0063469999999999</c:v>
                </c:pt>
                <c:pt idx="17857">
                  <c:v>5.006348</c:v>
                </c:pt>
                <c:pt idx="17858">
                  <c:v>5.0063469999999999</c:v>
                </c:pt>
                <c:pt idx="17859">
                  <c:v>5.006348</c:v>
                </c:pt>
                <c:pt idx="17860">
                  <c:v>5.006348</c:v>
                </c:pt>
                <c:pt idx="17861">
                  <c:v>5.006348</c:v>
                </c:pt>
                <c:pt idx="17862">
                  <c:v>5.0063469999999999</c:v>
                </c:pt>
                <c:pt idx="17863">
                  <c:v>5.0063459999999997</c:v>
                </c:pt>
                <c:pt idx="17864">
                  <c:v>5.0063469999999999</c:v>
                </c:pt>
                <c:pt idx="17865">
                  <c:v>5.006348</c:v>
                </c:pt>
                <c:pt idx="17866">
                  <c:v>5.0063459999999997</c:v>
                </c:pt>
                <c:pt idx="17867">
                  <c:v>5.0063459999999997</c:v>
                </c:pt>
                <c:pt idx="17868">
                  <c:v>5.006348</c:v>
                </c:pt>
                <c:pt idx="17869">
                  <c:v>5.0063459999999997</c:v>
                </c:pt>
                <c:pt idx="17870">
                  <c:v>5.0063469999999999</c:v>
                </c:pt>
                <c:pt idx="17871">
                  <c:v>5.0063459999999997</c:v>
                </c:pt>
                <c:pt idx="17872">
                  <c:v>5.0063459999999997</c:v>
                </c:pt>
                <c:pt idx="17873">
                  <c:v>5.0063459999999997</c:v>
                </c:pt>
                <c:pt idx="17874">
                  <c:v>5.0063440000000003</c:v>
                </c:pt>
                <c:pt idx="17875">
                  <c:v>5.0081199999999999</c:v>
                </c:pt>
                <c:pt idx="17876">
                  <c:v>5.0081199999999999</c:v>
                </c:pt>
                <c:pt idx="17877">
                  <c:v>5.0063459999999997</c:v>
                </c:pt>
                <c:pt idx="17878">
                  <c:v>5.0063440000000003</c:v>
                </c:pt>
                <c:pt idx="17879">
                  <c:v>5.0063459999999997</c:v>
                </c:pt>
                <c:pt idx="17880">
                  <c:v>5.0063459999999997</c:v>
                </c:pt>
                <c:pt idx="17881">
                  <c:v>5.0063459999999997</c:v>
                </c:pt>
                <c:pt idx="17882">
                  <c:v>5.0081199999999999</c:v>
                </c:pt>
                <c:pt idx="17883">
                  <c:v>5.008121</c:v>
                </c:pt>
                <c:pt idx="17884">
                  <c:v>5.0081199999999999</c:v>
                </c:pt>
                <c:pt idx="17885">
                  <c:v>5.0081199999999999</c:v>
                </c:pt>
                <c:pt idx="17886">
                  <c:v>5.0081199999999999</c:v>
                </c:pt>
                <c:pt idx="17887">
                  <c:v>5.0081199999999999</c:v>
                </c:pt>
                <c:pt idx="17888">
                  <c:v>5.0081199999999999</c:v>
                </c:pt>
                <c:pt idx="17889">
                  <c:v>5.0081199999999999</c:v>
                </c:pt>
                <c:pt idx="17890">
                  <c:v>5.0081179999999996</c:v>
                </c:pt>
                <c:pt idx="17891">
                  <c:v>5.00434</c:v>
                </c:pt>
                <c:pt idx="17892">
                  <c:v>5.00434</c:v>
                </c:pt>
                <c:pt idx="17893">
                  <c:v>5.00434</c:v>
                </c:pt>
                <c:pt idx="17894">
                  <c:v>5.00434</c:v>
                </c:pt>
                <c:pt idx="17895">
                  <c:v>5.00434</c:v>
                </c:pt>
                <c:pt idx="17896">
                  <c:v>5.00434</c:v>
                </c:pt>
                <c:pt idx="17897">
                  <c:v>5.0061090000000004</c:v>
                </c:pt>
                <c:pt idx="17898">
                  <c:v>5.0061099999999996</c:v>
                </c:pt>
                <c:pt idx="17899">
                  <c:v>5.0061099999999996</c:v>
                </c:pt>
                <c:pt idx="17900">
                  <c:v>5.0061099999999996</c:v>
                </c:pt>
                <c:pt idx="17901">
                  <c:v>5.0061099999999996</c:v>
                </c:pt>
                <c:pt idx="17902">
                  <c:v>5.0061099999999996</c:v>
                </c:pt>
                <c:pt idx="17903">
                  <c:v>5.0061099999999996</c:v>
                </c:pt>
                <c:pt idx="17904">
                  <c:v>5.0061090000000004</c:v>
                </c:pt>
                <c:pt idx="17905">
                  <c:v>5.0061099999999996</c:v>
                </c:pt>
                <c:pt idx="17906">
                  <c:v>5.0061099999999996</c:v>
                </c:pt>
                <c:pt idx="17907">
                  <c:v>5.0061090000000004</c:v>
                </c:pt>
                <c:pt idx="17908">
                  <c:v>5.0061090000000004</c:v>
                </c:pt>
                <c:pt idx="17909">
                  <c:v>5.0061099999999996</c:v>
                </c:pt>
                <c:pt idx="17910">
                  <c:v>5.0061090000000004</c:v>
                </c:pt>
                <c:pt idx="17911">
                  <c:v>5.0061090000000004</c:v>
                </c:pt>
                <c:pt idx="17912">
                  <c:v>5.0061090000000004</c:v>
                </c:pt>
                <c:pt idx="17913">
                  <c:v>5.0061099999999996</c:v>
                </c:pt>
                <c:pt idx="17914">
                  <c:v>5.0061080000000002</c:v>
                </c:pt>
                <c:pt idx="17915">
                  <c:v>5.0061099999999996</c:v>
                </c:pt>
                <c:pt idx="17916">
                  <c:v>5.0061099999999996</c:v>
                </c:pt>
                <c:pt idx="17917">
                  <c:v>5.0061099999999996</c:v>
                </c:pt>
                <c:pt idx="17918">
                  <c:v>5.0061090000000004</c:v>
                </c:pt>
                <c:pt idx="17919">
                  <c:v>5.0061090000000004</c:v>
                </c:pt>
                <c:pt idx="17920">
                  <c:v>5.0061090000000004</c:v>
                </c:pt>
                <c:pt idx="17921">
                  <c:v>5.0061080000000002</c:v>
                </c:pt>
                <c:pt idx="17922">
                  <c:v>5.0061080000000002</c:v>
                </c:pt>
                <c:pt idx="17923">
                  <c:v>5.0061080000000002</c:v>
                </c:pt>
                <c:pt idx="17924">
                  <c:v>5.0061080000000002</c:v>
                </c:pt>
                <c:pt idx="17925">
                  <c:v>5.0061070000000001</c:v>
                </c:pt>
                <c:pt idx="17926">
                  <c:v>5.0061080000000002</c:v>
                </c:pt>
                <c:pt idx="17927">
                  <c:v>5.0061080000000002</c:v>
                </c:pt>
                <c:pt idx="17928">
                  <c:v>5.0061080000000002</c:v>
                </c:pt>
                <c:pt idx="17929">
                  <c:v>5.0061080000000002</c:v>
                </c:pt>
                <c:pt idx="17930">
                  <c:v>5.0061080000000002</c:v>
                </c:pt>
                <c:pt idx="17931">
                  <c:v>5.0061070000000001</c:v>
                </c:pt>
                <c:pt idx="17932">
                  <c:v>5.0061070000000001</c:v>
                </c:pt>
                <c:pt idx="17933">
                  <c:v>5.0078740000000002</c:v>
                </c:pt>
                <c:pt idx="17934">
                  <c:v>5.0078740000000002</c:v>
                </c:pt>
                <c:pt idx="17935">
                  <c:v>5.0078750000000003</c:v>
                </c:pt>
                <c:pt idx="17936">
                  <c:v>5.0078740000000002</c:v>
                </c:pt>
                <c:pt idx="17937">
                  <c:v>5.007873</c:v>
                </c:pt>
                <c:pt idx="17938">
                  <c:v>5.007873</c:v>
                </c:pt>
                <c:pt idx="17939">
                  <c:v>5.007873</c:v>
                </c:pt>
                <c:pt idx="17940">
                  <c:v>5.0078740000000002</c:v>
                </c:pt>
                <c:pt idx="17941">
                  <c:v>5.0096400000000001</c:v>
                </c:pt>
                <c:pt idx="17942">
                  <c:v>5.0096410000000002</c:v>
                </c:pt>
                <c:pt idx="17943">
                  <c:v>5.0096420000000004</c:v>
                </c:pt>
                <c:pt idx="17944">
                  <c:v>5.0096410000000002</c:v>
                </c:pt>
                <c:pt idx="17945">
                  <c:v>5.0096410000000002</c:v>
                </c:pt>
                <c:pt idx="17946">
                  <c:v>5.0096420000000004</c:v>
                </c:pt>
                <c:pt idx="17947">
                  <c:v>5.0096410000000002</c:v>
                </c:pt>
                <c:pt idx="17948">
                  <c:v>5.0096410000000002</c:v>
                </c:pt>
                <c:pt idx="17949">
                  <c:v>5.0096410000000002</c:v>
                </c:pt>
                <c:pt idx="17950">
                  <c:v>5.0096400000000001</c:v>
                </c:pt>
                <c:pt idx="17951">
                  <c:v>5.0096400000000001</c:v>
                </c:pt>
                <c:pt idx="17952">
                  <c:v>5.0096400000000001</c:v>
                </c:pt>
                <c:pt idx="17953">
                  <c:v>5.0096400000000001</c:v>
                </c:pt>
                <c:pt idx="17954">
                  <c:v>5.0096420000000004</c:v>
                </c:pt>
                <c:pt idx="17955">
                  <c:v>5.0096410000000002</c:v>
                </c:pt>
                <c:pt idx="17956">
                  <c:v>5.0096420000000004</c:v>
                </c:pt>
                <c:pt idx="17957">
                  <c:v>5.0096429999999996</c:v>
                </c:pt>
                <c:pt idx="17958">
                  <c:v>5.0096410000000002</c:v>
                </c:pt>
                <c:pt idx="17959">
                  <c:v>5.009639</c:v>
                </c:pt>
                <c:pt idx="17960">
                  <c:v>5.0096400000000001</c:v>
                </c:pt>
                <c:pt idx="17961">
                  <c:v>5.0096400000000001</c:v>
                </c:pt>
                <c:pt idx="17962">
                  <c:v>5.009639</c:v>
                </c:pt>
                <c:pt idx="17963">
                  <c:v>5.0096400000000001</c:v>
                </c:pt>
                <c:pt idx="17964">
                  <c:v>5.0096400000000001</c:v>
                </c:pt>
                <c:pt idx="17965">
                  <c:v>5.009639</c:v>
                </c:pt>
                <c:pt idx="17966">
                  <c:v>5.0096400000000001</c:v>
                </c:pt>
                <c:pt idx="17967">
                  <c:v>5.0096400000000001</c:v>
                </c:pt>
                <c:pt idx="17968">
                  <c:v>5.0096400000000001</c:v>
                </c:pt>
                <c:pt idx="17969">
                  <c:v>5.0096400000000001</c:v>
                </c:pt>
                <c:pt idx="17970">
                  <c:v>5.0096400000000001</c:v>
                </c:pt>
                <c:pt idx="17971">
                  <c:v>5.0096410000000002</c:v>
                </c:pt>
                <c:pt idx="17972">
                  <c:v>5.0114070000000002</c:v>
                </c:pt>
                <c:pt idx="17973">
                  <c:v>5.0114099999999997</c:v>
                </c:pt>
                <c:pt idx="17974">
                  <c:v>5.0114080000000003</c:v>
                </c:pt>
                <c:pt idx="17975">
                  <c:v>5.0114080000000003</c:v>
                </c:pt>
                <c:pt idx="17976">
                  <c:v>5.0114080000000003</c:v>
                </c:pt>
                <c:pt idx="17977">
                  <c:v>5.0114099999999997</c:v>
                </c:pt>
                <c:pt idx="17978">
                  <c:v>5.009639</c:v>
                </c:pt>
                <c:pt idx="17979">
                  <c:v>5.009639</c:v>
                </c:pt>
                <c:pt idx="17980">
                  <c:v>5.009639</c:v>
                </c:pt>
                <c:pt idx="17981">
                  <c:v>5.009639</c:v>
                </c:pt>
                <c:pt idx="17982">
                  <c:v>5.011406</c:v>
                </c:pt>
                <c:pt idx="17983">
                  <c:v>5.0114070000000002</c:v>
                </c:pt>
                <c:pt idx="17984">
                  <c:v>5.0114070000000002</c:v>
                </c:pt>
                <c:pt idx="17985">
                  <c:v>5.011406</c:v>
                </c:pt>
                <c:pt idx="17986">
                  <c:v>5.0114080000000003</c:v>
                </c:pt>
                <c:pt idx="17987">
                  <c:v>5.0114070000000002</c:v>
                </c:pt>
                <c:pt idx="17988">
                  <c:v>5.011406</c:v>
                </c:pt>
                <c:pt idx="17989">
                  <c:v>5.011406</c:v>
                </c:pt>
                <c:pt idx="17990">
                  <c:v>5.011406</c:v>
                </c:pt>
                <c:pt idx="17991">
                  <c:v>5.0114070000000002</c:v>
                </c:pt>
                <c:pt idx="17992">
                  <c:v>5.0114070000000002</c:v>
                </c:pt>
                <c:pt idx="17993">
                  <c:v>5.0114080000000003</c:v>
                </c:pt>
                <c:pt idx="17994">
                  <c:v>5.011406</c:v>
                </c:pt>
                <c:pt idx="17995">
                  <c:v>5.011406</c:v>
                </c:pt>
                <c:pt idx="17996">
                  <c:v>5.0114070000000002</c:v>
                </c:pt>
                <c:pt idx="17997">
                  <c:v>5.011406</c:v>
                </c:pt>
                <c:pt idx="17998">
                  <c:v>5.011406</c:v>
                </c:pt>
                <c:pt idx="17999">
                  <c:v>5.011406</c:v>
                </c:pt>
                <c:pt idx="18000">
                  <c:v>5.011406</c:v>
                </c:pt>
                <c:pt idx="18001">
                  <c:v>5.011406</c:v>
                </c:pt>
                <c:pt idx="18002">
                  <c:v>5.011406</c:v>
                </c:pt>
                <c:pt idx="18003">
                  <c:v>5.011406</c:v>
                </c:pt>
                <c:pt idx="18004">
                  <c:v>5.011406</c:v>
                </c:pt>
                <c:pt idx="18005">
                  <c:v>5.0114080000000003</c:v>
                </c:pt>
                <c:pt idx="18006">
                  <c:v>5.011406</c:v>
                </c:pt>
                <c:pt idx="18007">
                  <c:v>5.011406</c:v>
                </c:pt>
                <c:pt idx="18008">
                  <c:v>5.011406</c:v>
                </c:pt>
                <c:pt idx="18009">
                  <c:v>5.011406</c:v>
                </c:pt>
                <c:pt idx="18010">
                  <c:v>5.011406</c:v>
                </c:pt>
                <c:pt idx="18011">
                  <c:v>5.011406</c:v>
                </c:pt>
                <c:pt idx="18012">
                  <c:v>5.0075880000000002</c:v>
                </c:pt>
                <c:pt idx="18013">
                  <c:v>5.0075880000000002</c:v>
                </c:pt>
                <c:pt idx="18014">
                  <c:v>5.0075890000000003</c:v>
                </c:pt>
                <c:pt idx="18015">
                  <c:v>5.0075880000000002</c:v>
                </c:pt>
                <c:pt idx="18016">
                  <c:v>5.0093500000000004</c:v>
                </c:pt>
                <c:pt idx="18017">
                  <c:v>5.0093500000000004</c:v>
                </c:pt>
                <c:pt idx="18018">
                  <c:v>5.0093500000000004</c:v>
                </c:pt>
                <c:pt idx="18019">
                  <c:v>5.0093500000000004</c:v>
                </c:pt>
                <c:pt idx="18020">
                  <c:v>5.0093500000000004</c:v>
                </c:pt>
                <c:pt idx="18021">
                  <c:v>5.0093500000000004</c:v>
                </c:pt>
                <c:pt idx="18022">
                  <c:v>5.0093500000000004</c:v>
                </c:pt>
                <c:pt idx="18023">
                  <c:v>5.0093500000000004</c:v>
                </c:pt>
                <c:pt idx="18024">
                  <c:v>5.0093480000000001</c:v>
                </c:pt>
                <c:pt idx="18025">
                  <c:v>5.0093480000000001</c:v>
                </c:pt>
                <c:pt idx="18026">
                  <c:v>5.0093480000000001</c:v>
                </c:pt>
                <c:pt idx="18027">
                  <c:v>5.0093480000000001</c:v>
                </c:pt>
                <c:pt idx="18028">
                  <c:v>5.009347</c:v>
                </c:pt>
                <c:pt idx="18029">
                  <c:v>5.0093480000000001</c:v>
                </c:pt>
                <c:pt idx="18030">
                  <c:v>5.0093480000000001</c:v>
                </c:pt>
                <c:pt idx="18031">
                  <c:v>5.0093480000000001</c:v>
                </c:pt>
                <c:pt idx="18032">
                  <c:v>5.009347</c:v>
                </c:pt>
                <c:pt idx="18033">
                  <c:v>5.0093480000000001</c:v>
                </c:pt>
                <c:pt idx="18034">
                  <c:v>5.0111049999999997</c:v>
                </c:pt>
                <c:pt idx="18035">
                  <c:v>5.0111039999999996</c:v>
                </c:pt>
                <c:pt idx="18036">
                  <c:v>5.011107</c:v>
                </c:pt>
                <c:pt idx="18037">
                  <c:v>5.0111059999999998</c:v>
                </c:pt>
                <c:pt idx="18038">
                  <c:v>5.0111059999999998</c:v>
                </c:pt>
                <c:pt idx="18039">
                  <c:v>5.0111059999999998</c:v>
                </c:pt>
                <c:pt idx="18040">
                  <c:v>5.0111059999999998</c:v>
                </c:pt>
                <c:pt idx="18041">
                  <c:v>5.0111039999999996</c:v>
                </c:pt>
                <c:pt idx="18042">
                  <c:v>5.0111049999999997</c:v>
                </c:pt>
                <c:pt idx="18043">
                  <c:v>5.0111039999999996</c:v>
                </c:pt>
                <c:pt idx="18044">
                  <c:v>5.0128630000000003</c:v>
                </c:pt>
                <c:pt idx="18045">
                  <c:v>5.0128640000000004</c:v>
                </c:pt>
                <c:pt idx="18046">
                  <c:v>5.0128630000000003</c:v>
                </c:pt>
                <c:pt idx="18047">
                  <c:v>5.0128649999999997</c:v>
                </c:pt>
                <c:pt idx="18048">
                  <c:v>5.0128630000000003</c:v>
                </c:pt>
                <c:pt idx="18049">
                  <c:v>5.0128630000000003</c:v>
                </c:pt>
                <c:pt idx="18050">
                  <c:v>5.0128620000000002</c:v>
                </c:pt>
                <c:pt idx="18051">
                  <c:v>5.0128630000000003</c:v>
                </c:pt>
                <c:pt idx="18052">
                  <c:v>5.0128630000000003</c:v>
                </c:pt>
                <c:pt idx="18053">
                  <c:v>5.0128630000000003</c:v>
                </c:pt>
                <c:pt idx="18054">
                  <c:v>5.0128630000000003</c:v>
                </c:pt>
                <c:pt idx="18055">
                  <c:v>5.0128640000000004</c:v>
                </c:pt>
                <c:pt idx="18056">
                  <c:v>5.0128630000000003</c:v>
                </c:pt>
                <c:pt idx="18057">
                  <c:v>5.0128630000000003</c:v>
                </c:pt>
                <c:pt idx="18058">
                  <c:v>5.0128630000000003</c:v>
                </c:pt>
                <c:pt idx="18059">
                  <c:v>5.0128630000000003</c:v>
                </c:pt>
                <c:pt idx="18060">
                  <c:v>5.0128630000000003</c:v>
                </c:pt>
                <c:pt idx="18061">
                  <c:v>5.0128630000000003</c:v>
                </c:pt>
                <c:pt idx="18062">
                  <c:v>5.0128630000000003</c:v>
                </c:pt>
                <c:pt idx="18063">
                  <c:v>5.0128630000000003</c:v>
                </c:pt>
                <c:pt idx="18064">
                  <c:v>5.0128620000000002</c:v>
                </c:pt>
                <c:pt idx="18065">
                  <c:v>5.0128640000000004</c:v>
                </c:pt>
                <c:pt idx="18066">
                  <c:v>5.0128620000000002</c:v>
                </c:pt>
                <c:pt idx="18067">
                  <c:v>5.0128620000000002</c:v>
                </c:pt>
                <c:pt idx="18068">
                  <c:v>5.0128620000000002</c:v>
                </c:pt>
                <c:pt idx="18069">
                  <c:v>5.0090130000000004</c:v>
                </c:pt>
                <c:pt idx="18070">
                  <c:v>5.0107660000000003</c:v>
                </c:pt>
                <c:pt idx="18071">
                  <c:v>5.0107660000000003</c:v>
                </c:pt>
                <c:pt idx="18072">
                  <c:v>5.0107660000000003</c:v>
                </c:pt>
                <c:pt idx="18073">
                  <c:v>5.0107670000000004</c:v>
                </c:pt>
                <c:pt idx="18074">
                  <c:v>5.0107660000000003</c:v>
                </c:pt>
                <c:pt idx="18075">
                  <c:v>5.0107670000000004</c:v>
                </c:pt>
                <c:pt idx="18076">
                  <c:v>5.0107660000000003</c:v>
                </c:pt>
                <c:pt idx="18077">
                  <c:v>5.0107679999999997</c:v>
                </c:pt>
                <c:pt idx="18078">
                  <c:v>5.0107670000000004</c:v>
                </c:pt>
                <c:pt idx="18079">
                  <c:v>5.012861</c:v>
                </c:pt>
                <c:pt idx="18080">
                  <c:v>5.0107660000000003</c:v>
                </c:pt>
                <c:pt idx="18081">
                  <c:v>5.0107670000000004</c:v>
                </c:pt>
                <c:pt idx="18082">
                  <c:v>5.0107670000000004</c:v>
                </c:pt>
                <c:pt idx="18083">
                  <c:v>5.0107670000000004</c:v>
                </c:pt>
                <c:pt idx="18084">
                  <c:v>5.0107679999999997</c:v>
                </c:pt>
                <c:pt idx="18085">
                  <c:v>5.0107660000000003</c:v>
                </c:pt>
                <c:pt idx="18086">
                  <c:v>5.0107660000000003</c:v>
                </c:pt>
                <c:pt idx="18087">
                  <c:v>5.0107660000000003</c:v>
                </c:pt>
                <c:pt idx="18088">
                  <c:v>5.0107660000000003</c:v>
                </c:pt>
                <c:pt idx="18089">
                  <c:v>5.0107660000000003</c:v>
                </c:pt>
                <c:pt idx="18090">
                  <c:v>5.0107670000000004</c:v>
                </c:pt>
                <c:pt idx="18091">
                  <c:v>5.0107660000000003</c:v>
                </c:pt>
                <c:pt idx="18092">
                  <c:v>5.0107670000000004</c:v>
                </c:pt>
                <c:pt idx="18093">
                  <c:v>5.0107660000000003</c:v>
                </c:pt>
                <c:pt idx="18094">
                  <c:v>5.0107670000000004</c:v>
                </c:pt>
                <c:pt idx="18095">
                  <c:v>5.0107660000000003</c:v>
                </c:pt>
                <c:pt idx="18096">
                  <c:v>5.0107679999999997</c:v>
                </c:pt>
                <c:pt idx="18097">
                  <c:v>5.0107670000000004</c:v>
                </c:pt>
                <c:pt idx="18098">
                  <c:v>5.0107679999999997</c:v>
                </c:pt>
                <c:pt idx="18099">
                  <c:v>5.0107670000000004</c:v>
                </c:pt>
                <c:pt idx="18100">
                  <c:v>5.0107670000000004</c:v>
                </c:pt>
                <c:pt idx="18101">
                  <c:v>5.0107660000000003</c:v>
                </c:pt>
                <c:pt idx="18102">
                  <c:v>5.0107660000000003</c:v>
                </c:pt>
                <c:pt idx="18103">
                  <c:v>5.0107660000000003</c:v>
                </c:pt>
                <c:pt idx="18104">
                  <c:v>5.0107660000000003</c:v>
                </c:pt>
                <c:pt idx="18105">
                  <c:v>5.0107670000000004</c:v>
                </c:pt>
                <c:pt idx="18106">
                  <c:v>5.0107660000000003</c:v>
                </c:pt>
                <c:pt idx="18107">
                  <c:v>5.0107660000000003</c:v>
                </c:pt>
                <c:pt idx="18108">
                  <c:v>5.0107660000000003</c:v>
                </c:pt>
                <c:pt idx="18109">
                  <c:v>5.0107660000000003</c:v>
                </c:pt>
                <c:pt idx="18110">
                  <c:v>5.0107660000000003</c:v>
                </c:pt>
                <c:pt idx="18111">
                  <c:v>5.0107660000000003</c:v>
                </c:pt>
                <c:pt idx="18112">
                  <c:v>5.0107660000000003</c:v>
                </c:pt>
                <c:pt idx="18113">
                  <c:v>5.0107660000000003</c:v>
                </c:pt>
                <c:pt idx="18114">
                  <c:v>5.0107660000000003</c:v>
                </c:pt>
                <c:pt idx="18115">
                  <c:v>5.0107670000000004</c:v>
                </c:pt>
                <c:pt idx="18116">
                  <c:v>5.0107670000000004</c:v>
                </c:pt>
                <c:pt idx="18117">
                  <c:v>5.0107660000000003</c:v>
                </c:pt>
                <c:pt idx="18118">
                  <c:v>5.0107660000000003</c:v>
                </c:pt>
                <c:pt idx="18119">
                  <c:v>5.0107660000000003</c:v>
                </c:pt>
                <c:pt idx="18120">
                  <c:v>5.0107660000000003</c:v>
                </c:pt>
                <c:pt idx="18121">
                  <c:v>5.0107670000000004</c:v>
                </c:pt>
                <c:pt idx="18122">
                  <c:v>5.0107689999999998</c:v>
                </c:pt>
                <c:pt idx="18123">
                  <c:v>5.0107660000000003</c:v>
                </c:pt>
                <c:pt idx="18124">
                  <c:v>5.0107660000000003</c:v>
                </c:pt>
                <c:pt idx="18125">
                  <c:v>5.0107660000000003</c:v>
                </c:pt>
                <c:pt idx="18126">
                  <c:v>5.0107660000000003</c:v>
                </c:pt>
                <c:pt idx="18127">
                  <c:v>5.0107660000000003</c:v>
                </c:pt>
                <c:pt idx="18128">
                  <c:v>5.0107670000000004</c:v>
                </c:pt>
                <c:pt idx="18129">
                  <c:v>5.0107660000000003</c:v>
                </c:pt>
                <c:pt idx="18130">
                  <c:v>5.0107660000000003</c:v>
                </c:pt>
                <c:pt idx="18131">
                  <c:v>5.0107660000000003</c:v>
                </c:pt>
                <c:pt idx="18132">
                  <c:v>5.0107660000000003</c:v>
                </c:pt>
                <c:pt idx="18133">
                  <c:v>5.0107660000000003</c:v>
                </c:pt>
                <c:pt idx="18134">
                  <c:v>5.0107670000000004</c:v>
                </c:pt>
                <c:pt idx="18135">
                  <c:v>5.0107660000000003</c:v>
                </c:pt>
                <c:pt idx="18136">
                  <c:v>5.0107660000000003</c:v>
                </c:pt>
                <c:pt idx="18137">
                  <c:v>5.0107670000000004</c:v>
                </c:pt>
                <c:pt idx="18138">
                  <c:v>5.0107660000000003</c:v>
                </c:pt>
                <c:pt idx="18139">
                  <c:v>5.0107660000000003</c:v>
                </c:pt>
                <c:pt idx="18140">
                  <c:v>5.0107660000000003</c:v>
                </c:pt>
                <c:pt idx="18141">
                  <c:v>5.0107650000000001</c:v>
                </c:pt>
                <c:pt idx="18142">
                  <c:v>5.0107650000000001</c:v>
                </c:pt>
                <c:pt idx="18143">
                  <c:v>5.012518</c:v>
                </c:pt>
                <c:pt idx="18144">
                  <c:v>5.0125159999999997</c:v>
                </c:pt>
                <c:pt idx="18145">
                  <c:v>5.0125159999999997</c:v>
                </c:pt>
                <c:pt idx="18146">
                  <c:v>5.0125159999999997</c:v>
                </c:pt>
                <c:pt idx="18147">
                  <c:v>5.0125159999999997</c:v>
                </c:pt>
                <c:pt idx="18148">
                  <c:v>5.0125159999999997</c:v>
                </c:pt>
                <c:pt idx="18149">
                  <c:v>5.0125159999999997</c:v>
                </c:pt>
                <c:pt idx="18150">
                  <c:v>5.0125159999999997</c:v>
                </c:pt>
                <c:pt idx="18151">
                  <c:v>5.0125159999999997</c:v>
                </c:pt>
                <c:pt idx="18152">
                  <c:v>5.0125159999999997</c:v>
                </c:pt>
                <c:pt idx="18153">
                  <c:v>5.0125159999999997</c:v>
                </c:pt>
                <c:pt idx="18154">
                  <c:v>5.0125159999999997</c:v>
                </c:pt>
                <c:pt idx="18155">
                  <c:v>5.0125159999999997</c:v>
                </c:pt>
                <c:pt idx="18156">
                  <c:v>5.0125159999999997</c:v>
                </c:pt>
                <c:pt idx="18157">
                  <c:v>5.0125149999999996</c:v>
                </c:pt>
                <c:pt idx="18158">
                  <c:v>5.0125159999999997</c:v>
                </c:pt>
                <c:pt idx="18159">
                  <c:v>5.0125159999999997</c:v>
                </c:pt>
                <c:pt idx="18160">
                  <c:v>5.0125159999999997</c:v>
                </c:pt>
                <c:pt idx="18161">
                  <c:v>5.0125159999999997</c:v>
                </c:pt>
                <c:pt idx="18162">
                  <c:v>5.012518</c:v>
                </c:pt>
                <c:pt idx="18163">
                  <c:v>5.012518</c:v>
                </c:pt>
                <c:pt idx="18164">
                  <c:v>5.0125190000000002</c:v>
                </c:pt>
                <c:pt idx="18165">
                  <c:v>5.012518</c:v>
                </c:pt>
                <c:pt idx="18166">
                  <c:v>5.012518</c:v>
                </c:pt>
                <c:pt idx="18167">
                  <c:v>5.0125190000000002</c:v>
                </c:pt>
                <c:pt idx="18168">
                  <c:v>5.012518</c:v>
                </c:pt>
                <c:pt idx="18169">
                  <c:v>5.0125190000000002</c:v>
                </c:pt>
                <c:pt idx="18170">
                  <c:v>5.0125190000000002</c:v>
                </c:pt>
                <c:pt idx="18171">
                  <c:v>5.012518</c:v>
                </c:pt>
                <c:pt idx="18172">
                  <c:v>5.0125159999999997</c:v>
                </c:pt>
                <c:pt idx="18173">
                  <c:v>5.0125159999999997</c:v>
                </c:pt>
                <c:pt idx="18174">
                  <c:v>5.0125159999999997</c:v>
                </c:pt>
                <c:pt idx="18175">
                  <c:v>5.0125159999999997</c:v>
                </c:pt>
                <c:pt idx="18176">
                  <c:v>5.0125159999999997</c:v>
                </c:pt>
                <c:pt idx="18177">
                  <c:v>5.0125159999999997</c:v>
                </c:pt>
                <c:pt idx="18178">
                  <c:v>5.0142660000000001</c:v>
                </c:pt>
                <c:pt idx="18179">
                  <c:v>5.0142670000000003</c:v>
                </c:pt>
                <c:pt idx="18180">
                  <c:v>5.0125159999999997</c:v>
                </c:pt>
                <c:pt idx="18181">
                  <c:v>5.0125159999999997</c:v>
                </c:pt>
                <c:pt idx="18182">
                  <c:v>5.0125159999999997</c:v>
                </c:pt>
                <c:pt idx="18183">
                  <c:v>5.0125140000000004</c:v>
                </c:pt>
                <c:pt idx="18184">
                  <c:v>5.0142660000000001</c:v>
                </c:pt>
                <c:pt idx="18185">
                  <c:v>5.0142660000000001</c:v>
                </c:pt>
                <c:pt idx="18186">
                  <c:v>5.0142639999999998</c:v>
                </c:pt>
                <c:pt idx="18187">
                  <c:v>5.0142660000000001</c:v>
                </c:pt>
                <c:pt idx="18188">
                  <c:v>5.014265</c:v>
                </c:pt>
                <c:pt idx="18189">
                  <c:v>5.0142660000000001</c:v>
                </c:pt>
                <c:pt idx="18190">
                  <c:v>5.014265</c:v>
                </c:pt>
                <c:pt idx="18191">
                  <c:v>5.014265</c:v>
                </c:pt>
                <c:pt idx="18192">
                  <c:v>5.014265</c:v>
                </c:pt>
                <c:pt idx="18193">
                  <c:v>5.0142639999999998</c:v>
                </c:pt>
                <c:pt idx="18194">
                  <c:v>5.0160159999999996</c:v>
                </c:pt>
                <c:pt idx="18195">
                  <c:v>5.0160159999999996</c:v>
                </c:pt>
                <c:pt idx="18196">
                  <c:v>5.0160159999999996</c:v>
                </c:pt>
                <c:pt idx="18197">
                  <c:v>5.0160159999999996</c:v>
                </c:pt>
                <c:pt idx="18198">
                  <c:v>5.0160159999999996</c:v>
                </c:pt>
                <c:pt idx="18199">
                  <c:v>5.0160179999999999</c:v>
                </c:pt>
                <c:pt idx="18200">
                  <c:v>5.0160159999999996</c:v>
                </c:pt>
                <c:pt idx="18201">
                  <c:v>5.0160159999999996</c:v>
                </c:pt>
                <c:pt idx="18202">
                  <c:v>5.0160159999999996</c:v>
                </c:pt>
                <c:pt idx="18203">
                  <c:v>5.0160159999999996</c:v>
                </c:pt>
                <c:pt idx="18204">
                  <c:v>5.0160159999999996</c:v>
                </c:pt>
                <c:pt idx="18205">
                  <c:v>5.0160169999999997</c:v>
                </c:pt>
                <c:pt idx="18206">
                  <c:v>5.0160169999999997</c:v>
                </c:pt>
                <c:pt idx="18207">
                  <c:v>5.0160159999999996</c:v>
                </c:pt>
                <c:pt idx="18208">
                  <c:v>5.0160159999999996</c:v>
                </c:pt>
                <c:pt idx="18209">
                  <c:v>5.0160159999999996</c:v>
                </c:pt>
                <c:pt idx="18210">
                  <c:v>5.0160159999999996</c:v>
                </c:pt>
                <c:pt idx="18211">
                  <c:v>5.0160179999999999</c:v>
                </c:pt>
                <c:pt idx="18212">
                  <c:v>5.0160159999999996</c:v>
                </c:pt>
                <c:pt idx="18213">
                  <c:v>5.0160159999999996</c:v>
                </c:pt>
                <c:pt idx="18214">
                  <c:v>5.0160159999999996</c:v>
                </c:pt>
                <c:pt idx="18215">
                  <c:v>5.0160159999999996</c:v>
                </c:pt>
                <c:pt idx="18216">
                  <c:v>5.0160159999999996</c:v>
                </c:pt>
                <c:pt idx="18217">
                  <c:v>5.0160150000000003</c:v>
                </c:pt>
                <c:pt idx="18218">
                  <c:v>5.0160140000000002</c:v>
                </c:pt>
                <c:pt idx="18219">
                  <c:v>5.0160140000000002</c:v>
                </c:pt>
                <c:pt idx="18220">
                  <c:v>5.0160150000000003</c:v>
                </c:pt>
                <c:pt idx="18221">
                  <c:v>5.0160150000000003</c:v>
                </c:pt>
                <c:pt idx="18222">
                  <c:v>5.0160159999999996</c:v>
                </c:pt>
                <c:pt idx="18223">
                  <c:v>5.0160150000000003</c:v>
                </c:pt>
                <c:pt idx="18224">
                  <c:v>5.0160150000000003</c:v>
                </c:pt>
                <c:pt idx="18225">
                  <c:v>5.0160159999999996</c:v>
                </c:pt>
                <c:pt idx="18226">
                  <c:v>5.0160150000000003</c:v>
                </c:pt>
                <c:pt idx="18227">
                  <c:v>5.0160150000000003</c:v>
                </c:pt>
                <c:pt idx="18228">
                  <c:v>5.0160159999999996</c:v>
                </c:pt>
                <c:pt idx="18229">
                  <c:v>5.0160140000000002</c:v>
                </c:pt>
                <c:pt idx="18230">
                  <c:v>5.0160159999999996</c:v>
                </c:pt>
                <c:pt idx="18231">
                  <c:v>5.0160140000000002</c:v>
                </c:pt>
                <c:pt idx="18232">
                  <c:v>5.0160140000000002</c:v>
                </c:pt>
                <c:pt idx="18233">
                  <c:v>5.0160140000000002</c:v>
                </c:pt>
                <c:pt idx="18234">
                  <c:v>5.0160130000000001</c:v>
                </c:pt>
                <c:pt idx="18235">
                  <c:v>5.0160140000000002</c:v>
                </c:pt>
                <c:pt idx="18236">
                  <c:v>5.0160140000000002</c:v>
                </c:pt>
                <c:pt idx="18237">
                  <c:v>5.0121219999999997</c:v>
                </c:pt>
                <c:pt idx="18238">
                  <c:v>5.0121219999999997</c:v>
                </c:pt>
                <c:pt idx="18239">
                  <c:v>5.0121219999999997</c:v>
                </c:pt>
                <c:pt idx="18240">
                  <c:v>5.0121229999999999</c:v>
                </c:pt>
                <c:pt idx="18241">
                  <c:v>5.0121219999999997</c:v>
                </c:pt>
                <c:pt idx="18242">
                  <c:v>5.0121229999999999</c:v>
                </c:pt>
                <c:pt idx="18243">
                  <c:v>5.0121229999999999</c:v>
                </c:pt>
                <c:pt idx="18244">
                  <c:v>5.0121229999999999</c:v>
                </c:pt>
                <c:pt idx="18245">
                  <c:v>5.0121219999999997</c:v>
                </c:pt>
                <c:pt idx="18246">
                  <c:v>5.0121219999999997</c:v>
                </c:pt>
                <c:pt idx="18247">
                  <c:v>5.0121229999999999</c:v>
                </c:pt>
                <c:pt idx="18248">
                  <c:v>5.0121229999999999</c:v>
                </c:pt>
                <c:pt idx="18249">
                  <c:v>5.0121229999999999</c:v>
                </c:pt>
                <c:pt idx="18250">
                  <c:v>5.0121229999999999</c:v>
                </c:pt>
                <c:pt idx="18251">
                  <c:v>5.0121229999999999</c:v>
                </c:pt>
                <c:pt idx="18252">
                  <c:v>5.0121229999999999</c:v>
                </c:pt>
                <c:pt idx="18253">
                  <c:v>5.0121229999999999</c:v>
                </c:pt>
                <c:pt idx="18254">
                  <c:v>5.0121209999999996</c:v>
                </c:pt>
                <c:pt idx="18255">
                  <c:v>5.0121219999999997</c:v>
                </c:pt>
                <c:pt idx="18256">
                  <c:v>5.0121219999999997</c:v>
                </c:pt>
                <c:pt idx="18257">
                  <c:v>5.0138639999999999</c:v>
                </c:pt>
                <c:pt idx="18258">
                  <c:v>5.0138639999999999</c:v>
                </c:pt>
                <c:pt idx="18259">
                  <c:v>5.0156080000000003</c:v>
                </c:pt>
                <c:pt idx="18260">
                  <c:v>5.015606</c:v>
                </c:pt>
                <c:pt idx="18261">
                  <c:v>5.0156099999999997</c:v>
                </c:pt>
                <c:pt idx="18262">
                  <c:v>5.0156099999999997</c:v>
                </c:pt>
                <c:pt idx="18263">
                  <c:v>5.0156099999999997</c:v>
                </c:pt>
                <c:pt idx="18264">
                  <c:v>5.0156099999999997</c:v>
                </c:pt>
                <c:pt idx="18265">
                  <c:v>5.0156099999999997</c:v>
                </c:pt>
                <c:pt idx="18266">
                  <c:v>5.0156090000000004</c:v>
                </c:pt>
                <c:pt idx="18267">
                  <c:v>5.0156099999999997</c:v>
                </c:pt>
                <c:pt idx="18268">
                  <c:v>5.0156090000000004</c:v>
                </c:pt>
                <c:pt idx="18269">
                  <c:v>5.0156080000000003</c:v>
                </c:pt>
                <c:pt idx="18270">
                  <c:v>5.0156099999999997</c:v>
                </c:pt>
                <c:pt idx="18271">
                  <c:v>5.0156099999999997</c:v>
                </c:pt>
                <c:pt idx="18272">
                  <c:v>5.0156080000000003</c:v>
                </c:pt>
                <c:pt idx="18273">
                  <c:v>5.0156090000000004</c:v>
                </c:pt>
                <c:pt idx="18274">
                  <c:v>5.0156090000000004</c:v>
                </c:pt>
                <c:pt idx="18275">
                  <c:v>5.0156090000000004</c:v>
                </c:pt>
                <c:pt idx="18276">
                  <c:v>5.0156080000000003</c:v>
                </c:pt>
                <c:pt idx="18277">
                  <c:v>5.0156080000000003</c:v>
                </c:pt>
                <c:pt idx="18278">
                  <c:v>5.015606</c:v>
                </c:pt>
                <c:pt idx="18279">
                  <c:v>5.015606</c:v>
                </c:pt>
                <c:pt idx="18280">
                  <c:v>5.015606</c:v>
                </c:pt>
                <c:pt idx="18281">
                  <c:v>5.015606</c:v>
                </c:pt>
                <c:pt idx="18282">
                  <c:v>5.015606</c:v>
                </c:pt>
                <c:pt idx="18283">
                  <c:v>5.015606</c:v>
                </c:pt>
                <c:pt idx="18284">
                  <c:v>5.015606</c:v>
                </c:pt>
                <c:pt idx="18285">
                  <c:v>5.015606</c:v>
                </c:pt>
                <c:pt idx="18286">
                  <c:v>5.0156080000000003</c:v>
                </c:pt>
                <c:pt idx="18287">
                  <c:v>5.015606</c:v>
                </c:pt>
                <c:pt idx="18288">
                  <c:v>5.015606</c:v>
                </c:pt>
                <c:pt idx="18289">
                  <c:v>5.015606</c:v>
                </c:pt>
                <c:pt idx="18290">
                  <c:v>5.015606</c:v>
                </c:pt>
                <c:pt idx="18291">
                  <c:v>5.015606</c:v>
                </c:pt>
                <c:pt idx="18292">
                  <c:v>5.015606</c:v>
                </c:pt>
                <c:pt idx="18293">
                  <c:v>5.015606</c:v>
                </c:pt>
                <c:pt idx="18294">
                  <c:v>5.015606</c:v>
                </c:pt>
                <c:pt idx="18295">
                  <c:v>5.015606</c:v>
                </c:pt>
                <c:pt idx="18296">
                  <c:v>5.0156090000000004</c:v>
                </c:pt>
                <c:pt idx="18297">
                  <c:v>5.0156080000000003</c:v>
                </c:pt>
                <c:pt idx="18298">
                  <c:v>5.015606</c:v>
                </c:pt>
                <c:pt idx="18299">
                  <c:v>5.015606</c:v>
                </c:pt>
                <c:pt idx="18300">
                  <c:v>5.015606</c:v>
                </c:pt>
                <c:pt idx="18301">
                  <c:v>5.015606</c:v>
                </c:pt>
                <c:pt idx="18302">
                  <c:v>5.015606</c:v>
                </c:pt>
                <c:pt idx="18303">
                  <c:v>5.015606</c:v>
                </c:pt>
                <c:pt idx="18304">
                  <c:v>5.015606</c:v>
                </c:pt>
                <c:pt idx="18305">
                  <c:v>5.015606</c:v>
                </c:pt>
                <c:pt idx="18306">
                  <c:v>5.015606</c:v>
                </c:pt>
                <c:pt idx="18307">
                  <c:v>5.015606</c:v>
                </c:pt>
                <c:pt idx="18308">
                  <c:v>5.015606</c:v>
                </c:pt>
                <c:pt idx="18309">
                  <c:v>5.015606</c:v>
                </c:pt>
                <c:pt idx="18310">
                  <c:v>5.015606</c:v>
                </c:pt>
                <c:pt idx="18311">
                  <c:v>5.015606</c:v>
                </c:pt>
                <c:pt idx="18312">
                  <c:v>5.015606</c:v>
                </c:pt>
                <c:pt idx="18313">
                  <c:v>5.0156080000000003</c:v>
                </c:pt>
                <c:pt idx="18314">
                  <c:v>5.0156080000000003</c:v>
                </c:pt>
                <c:pt idx="18315">
                  <c:v>5.015606</c:v>
                </c:pt>
                <c:pt idx="18316">
                  <c:v>5.015606</c:v>
                </c:pt>
                <c:pt idx="18317">
                  <c:v>5.015606</c:v>
                </c:pt>
                <c:pt idx="18318">
                  <c:v>5.015606</c:v>
                </c:pt>
                <c:pt idx="18319">
                  <c:v>5.015606</c:v>
                </c:pt>
                <c:pt idx="18320">
                  <c:v>5.015606</c:v>
                </c:pt>
                <c:pt idx="18321">
                  <c:v>5.015606</c:v>
                </c:pt>
                <c:pt idx="18322">
                  <c:v>5.015606</c:v>
                </c:pt>
                <c:pt idx="18323">
                  <c:v>5.015606</c:v>
                </c:pt>
                <c:pt idx="18324">
                  <c:v>5.015606</c:v>
                </c:pt>
                <c:pt idx="18325">
                  <c:v>5.015606</c:v>
                </c:pt>
                <c:pt idx="18326">
                  <c:v>5.0156080000000003</c:v>
                </c:pt>
                <c:pt idx="18327">
                  <c:v>5.015606</c:v>
                </c:pt>
                <c:pt idx="18328">
                  <c:v>5.015606</c:v>
                </c:pt>
                <c:pt idx="18329">
                  <c:v>5.015606</c:v>
                </c:pt>
                <c:pt idx="18330">
                  <c:v>5.015606</c:v>
                </c:pt>
                <c:pt idx="18331">
                  <c:v>5.0173519999999998</c:v>
                </c:pt>
                <c:pt idx="18332">
                  <c:v>5.0173500000000004</c:v>
                </c:pt>
                <c:pt idx="18333">
                  <c:v>5.0173519999999998</c:v>
                </c:pt>
                <c:pt idx="18334">
                  <c:v>5.0173519999999998</c:v>
                </c:pt>
                <c:pt idx="18335">
                  <c:v>5.0173519999999998</c:v>
                </c:pt>
                <c:pt idx="18336">
                  <c:v>5.0173500000000004</c:v>
                </c:pt>
                <c:pt idx="18337">
                  <c:v>5.0173500000000004</c:v>
                </c:pt>
                <c:pt idx="18338">
                  <c:v>5.0173519999999998</c:v>
                </c:pt>
                <c:pt idx="18339">
                  <c:v>5.0173519999999998</c:v>
                </c:pt>
                <c:pt idx="18340">
                  <c:v>5.0173500000000004</c:v>
                </c:pt>
                <c:pt idx="18341">
                  <c:v>5.0173500000000004</c:v>
                </c:pt>
                <c:pt idx="18342">
                  <c:v>5.0173500000000004</c:v>
                </c:pt>
                <c:pt idx="18343">
                  <c:v>5.0173500000000004</c:v>
                </c:pt>
                <c:pt idx="18344">
                  <c:v>5.0173500000000004</c:v>
                </c:pt>
                <c:pt idx="18345">
                  <c:v>5.0173500000000004</c:v>
                </c:pt>
                <c:pt idx="18346">
                  <c:v>5.0173500000000004</c:v>
                </c:pt>
                <c:pt idx="18347">
                  <c:v>5.0173500000000004</c:v>
                </c:pt>
                <c:pt idx="18348">
                  <c:v>5.0173500000000004</c:v>
                </c:pt>
                <c:pt idx="18349">
                  <c:v>5.0173500000000004</c:v>
                </c:pt>
                <c:pt idx="18350">
                  <c:v>5.0190939999999999</c:v>
                </c:pt>
                <c:pt idx="18351">
                  <c:v>5.0190939999999999</c:v>
                </c:pt>
                <c:pt idx="18352">
                  <c:v>5.0190939999999999</c:v>
                </c:pt>
                <c:pt idx="18353">
                  <c:v>5.0190939999999999</c:v>
                </c:pt>
                <c:pt idx="18354">
                  <c:v>5.0190939999999999</c:v>
                </c:pt>
                <c:pt idx="18355">
                  <c:v>5.0190939999999999</c:v>
                </c:pt>
                <c:pt idx="18356">
                  <c:v>5.0190939999999999</c:v>
                </c:pt>
                <c:pt idx="18357">
                  <c:v>5.0190939999999999</c:v>
                </c:pt>
                <c:pt idx="18358">
                  <c:v>5.0190939999999999</c:v>
                </c:pt>
                <c:pt idx="18359">
                  <c:v>5.0190939999999999</c:v>
                </c:pt>
                <c:pt idx="18360">
                  <c:v>5.0190939999999999</c:v>
                </c:pt>
                <c:pt idx="18361">
                  <c:v>5.0190939999999999</c:v>
                </c:pt>
                <c:pt idx="18362">
                  <c:v>5.0190939999999999</c:v>
                </c:pt>
                <c:pt idx="18363">
                  <c:v>5.0190939999999999</c:v>
                </c:pt>
                <c:pt idx="18364">
                  <c:v>5.0190939999999999</c:v>
                </c:pt>
                <c:pt idx="18365">
                  <c:v>5.0190929999999998</c:v>
                </c:pt>
                <c:pt idx="18366">
                  <c:v>5.0190919999999997</c:v>
                </c:pt>
                <c:pt idx="18367">
                  <c:v>5.0208370000000002</c:v>
                </c:pt>
                <c:pt idx="18368">
                  <c:v>5.0208370000000002</c:v>
                </c:pt>
                <c:pt idx="18369">
                  <c:v>5.0208389999999996</c:v>
                </c:pt>
                <c:pt idx="18370">
                  <c:v>5.0208389999999996</c:v>
                </c:pt>
                <c:pt idx="18371">
                  <c:v>5.0208399999999997</c:v>
                </c:pt>
                <c:pt idx="18372">
                  <c:v>5.0208399999999997</c:v>
                </c:pt>
                <c:pt idx="18373">
                  <c:v>5.0208389999999996</c:v>
                </c:pt>
                <c:pt idx="18374">
                  <c:v>5.0208389999999996</c:v>
                </c:pt>
                <c:pt idx="18375">
                  <c:v>5.0208399999999997</c:v>
                </c:pt>
                <c:pt idx="18376">
                  <c:v>5.0208380000000004</c:v>
                </c:pt>
                <c:pt idx="18377">
                  <c:v>5.0208380000000004</c:v>
                </c:pt>
                <c:pt idx="18378">
                  <c:v>5.0208399999999997</c:v>
                </c:pt>
                <c:pt idx="18379">
                  <c:v>5.0208389999999996</c:v>
                </c:pt>
                <c:pt idx="18380">
                  <c:v>5.0208380000000004</c:v>
                </c:pt>
                <c:pt idx="18381">
                  <c:v>5.0208370000000002</c:v>
                </c:pt>
                <c:pt idx="18382">
                  <c:v>5.0208380000000004</c:v>
                </c:pt>
                <c:pt idx="18383">
                  <c:v>5.0208370000000002</c:v>
                </c:pt>
                <c:pt idx="18384">
                  <c:v>5.0208360000000001</c:v>
                </c:pt>
                <c:pt idx="18385">
                  <c:v>5.0208370000000002</c:v>
                </c:pt>
                <c:pt idx="18386">
                  <c:v>5.0208370000000002</c:v>
                </c:pt>
                <c:pt idx="18387">
                  <c:v>5.0208370000000002</c:v>
                </c:pt>
                <c:pt idx="18388">
                  <c:v>5.0208380000000004</c:v>
                </c:pt>
                <c:pt idx="18389">
                  <c:v>5.0208380000000004</c:v>
                </c:pt>
                <c:pt idx="18390">
                  <c:v>5.0208380000000004</c:v>
                </c:pt>
                <c:pt idx="18391">
                  <c:v>5.0208380000000004</c:v>
                </c:pt>
                <c:pt idx="18392">
                  <c:v>5.0208389999999996</c:v>
                </c:pt>
                <c:pt idx="18393">
                  <c:v>5.0208380000000004</c:v>
                </c:pt>
                <c:pt idx="18394">
                  <c:v>5.0208380000000004</c:v>
                </c:pt>
                <c:pt idx="18395">
                  <c:v>5.0168999999999997</c:v>
                </c:pt>
                <c:pt idx="18396">
                  <c:v>5.0168990000000004</c:v>
                </c:pt>
                <c:pt idx="18397">
                  <c:v>5.0168999999999997</c:v>
                </c:pt>
                <c:pt idx="18398">
                  <c:v>5.0168999999999997</c:v>
                </c:pt>
                <c:pt idx="18399">
                  <c:v>5.0168999999999997</c:v>
                </c:pt>
                <c:pt idx="18400">
                  <c:v>5.0168999999999997</c:v>
                </c:pt>
                <c:pt idx="18401">
                  <c:v>5.0168990000000004</c:v>
                </c:pt>
                <c:pt idx="18402">
                  <c:v>5.0168990000000004</c:v>
                </c:pt>
                <c:pt idx="18403">
                  <c:v>5.0168980000000003</c:v>
                </c:pt>
                <c:pt idx="18404">
                  <c:v>5.0168980000000003</c:v>
                </c:pt>
                <c:pt idx="18405">
                  <c:v>5.0168980000000003</c:v>
                </c:pt>
                <c:pt idx="18406">
                  <c:v>5.0168980000000003</c:v>
                </c:pt>
                <c:pt idx="18407">
                  <c:v>5.0186339999999996</c:v>
                </c:pt>
                <c:pt idx="18408">
                  <c:v>5.0186339999999996</c:v>
                </c:pt>
                <c:pt idx="18409">
                  <c:v>5.0186349999999997</c:v>
                </c:pt>
                <c:pt idx="18410">
                  <c:v>5.0186349999999997</c:v>
                </c:pt>
                <c:pt idx="18411">
                  <c:v>5.0186339999999996</c:v>
                </c:pt>
                <c:pt idx="18412">
                  <c:v>5.0186359999999999</c:v>
                </c:pt>
                <c:pt idx="18413">
                  <c:v>5.0186359999999999</c:v>
                </c:pt>
                <c:pt idx="18414">
                  <c:v>5.018637</c:v>
                </c:pt>
                <c:pt idx="18415">
                  <c:v>5.018637</c:v>
                </c:pt>
                <c:pt idx="18416">
                  <c:v>5.0186349999999997</c:v>
                </c:pt>
                <c:pt idx="18417">
                  <c:v>5.018637</c:v>
                </c:pt>
                <c:pt idx="18418">
                  <c:v>5.018637</c:v>
                </c:pt>
                <c:pt idx="18419">
                  <c:v>5.0186359999999999</c:v>
                </c:pt>
                <c:pt idx="18420">
                  <c:v>5.0186349999999997</c:v>
                </c:pt>
                <c:pt idx="18421">
                  <c:v>5.018637</c:v>
                </c:pt>
                <c:pt idx="18422">
                  <c:v>5.018637</c:v>
                </c:pt>
                <c:pt idx="18423">
                  <c:v>5.0186339999999996</c:v>
                </c:pt>
                <c:pt idx="18424">
                  <c:v>5.0186349999999997</c:v>
                </c:pt>
                <c:pt idx="18425">
                  <c:v>5.0186339999999996</c:v>
                </c:pt>
                <c:pt idx="18426">
                  <c:v>5.0186339999999996</c:v>
                </c:pt>
                <c:pt idx="18427">
                  <c:v>5.0186339999999996</c:v>
                </c:pt>
                <c:pt idx="18428">
                  <c:v>5.0186339999999996</c:v>
                </c:pt>
                <c:pt idx="18429">
                  <c:v>5.0186349999999997</c:v>
                </c:pt>
                <c:pt idx="18430">
                  <c:v>5.0186339999999996</c:v>
                </c:pt>
                <c:pt idx="18431">
                  <c:v>5.0186339999999996</c:v>
                </c:pt>
                <c:pt idx="18432">
                  <c:v>5.0186359999999999</c:v>
                </c:pt>
                <c:pt idx="18433">
                  <c:v>5.018637</c:v>
                </c:pt>
                <c:pt idx="18434">
                  <c:v>5.0186349999999997</c:v>
                </c:pt>
                <c:pt idx="18435">
                  <c:v>5.0186339999999996</c:v>
                </c:pt>
                <c:pt idx="18436">
                  <c:v>5.0186339999999996</c:v>
                </c:pt>
                <c:pt idx="18437">
                  <c:v>5.0186339999999996</c:v>
                </c:pt>
                <c:pt idx="18438">
                  <c:v>5.0186339999999996</c:v>
                </c:pt>
                <c:pt idx="18439">
                  <c:v>5.0186339999999996</c:v>
                </c:pt>
                <c:pt idx="18440">
                  <c:v>5.0186339999999996</c:v>
                </c:pt>
                <c:pt idx="18441">
                  <c:v>5.0186330000000003</c:v>
                </c:pt>
                <c:pt idx="18442">
                  <c:v>5.0186320000000002</c:v>
                </c:pt>
                <c:pt idx="18443">
                  <c:v>5.0186310000000001</c:v>
                </c:pt>
                <c:pt idx="18444">
                  <c:v>5.0186310000000001</c:v>
                </c:pt>
                <c:pt idx="18445">
                  <c:v>5.0186320000000002</c:v>
                </c:pt>
                <c:pt idx="18446">
                  <c:v>5.0203670000000002</c:v>
                </c:pt>
                <c:pt idx="18447">
                  <c:v>5.0203680000000004</c:v>
                </c:pt>
                <c:pt idx="18448">
                  <c:v>5.0203670000000002</c:v>
                </c:pt>
                <c:pt idx="18449">
                  <c:v>5.0203680000000004</c:v>
                </c:pt>
                <c:pt idx="18450">
                  <c:v>5.0203670000000002</c:v>
                </c:pt>
                <c:pt idx="18451">
                  <c:v>5.0203670000000002</c:v>
                </c:pt>
                <c:pt idx="18452">
                  <c:v>5.0203660000000001</c:v>
                </c:pt>
                <c:pt idx="18453">
                  <c:v>5.0203660000000001</c:v>
                </c:pt>
                <c:pt idx="18454">
                  <c:v>5.0221020000000003</c:v>
                </c:pt>
                <c:pt idx="18455">
                  <c:v>5.0221020000000003</c:v>
                </c:pt>
                <c:pt idx="18456">
                  <c:v>5.0221020000000003</c:v>
                </c:pt>
                <c:pt idx="18457">
                  <c:v>5.0221020000000003</c:v>
                </c:pt>
                <c:pt idx="18458">
                  <c:v>5.0221020000000003</c:v>
                </c:pt>
                <c:pt idx="18459">
                  <c:v>5.0221</c:v>
                </c:pt>
                <c:pt idx="18460">
                  <c:v>5.0221</c:v>
                </c:pt>
                <c:pt idx="18461">
                  <c:v>5.0221</c:v>
                </c:pt>
                <c:pt idx="18462">
                  <c:v>5.0221</c:v>
                </c:pt>
                <c:pt idx="18463">
                  <c:v>5.0221</c:v>
                </c:pt>
                <c:pt idx="18464">
                  <c:v>5.0221</c:v>
                </c:pt>
                <c:pt idx="18465">
                  <c:v>5.0221</c:v>
                </c:pt>
                <c:pt idx="18466">
                  <c:v>5.0221</c:v>
                </c:pt>
                <c:pt idx="18467">
                  <c:v>5.0221020000000003</c:v>
                </c:pt>
                <c:pt idx="18468">
                  <c:v>5.0221020000000003</c:v>
                </c:pt>
                <c:pt idx="18469">
                  <c:v>5.0221020000000003</c:v>
                </c:pt>
                <c:pt idx="18470">
                  <c:v>5.0221020000000003</c:v>
                </c:pt>
                <c:pt idx="18471">
                  <c:v>5.0221020000000003</c:v>
                </c:pt>
                <c:pt idx="18472">
                  <c:v>5.0221020000000003</c:v>
                </c:pt>
                <c:pt idx="18473">
                  <c:v>5.0221020000000003</c:v>
                </c:pt>
                <c:pt idx="18474">
                  <c:v>5.0221020000000003</c:v>
                </c:pt>
                <c:pt idx="18475">
                  <c:v>5.0221020000000003</c:v>
                </c:pt>
                <c:pt idx="18476">
                  <c:v>5.0221020000000003</c:v>
                </c:pt>
                <c:pt idx="18477">
                  <c:v>5.0221020000000003</c:v>
                </c:pt>
                <c:pt idx="18478">
                  <c:v>5.0221</c:v>
                </c:pt>
                <c:pt idx="18479">
                  <c:v>5.0221020000000003</c:v>
                </c:pt>
                <c:pt idx="18480">
                  <c:v>5.0221020000000003</c:v>
                </c:pt>
                <c:pt idx="18481">
                  <c:v>5.0221020000000003</c:v>
                </c:pt>
                <c:pt idx="18482">
                  <c:v>5.0181300000000002</c:v>
                </c:pt>
                <c:pt idx="18483">
                  <c:v>5.0221</c:v>
                </c:pt>
                <c:pt idx="18484">
                  <c:v>5.0221</c:v>
                </c:pt>
                <c:pt idx="18485">
                  <c:v>5.0221</c:v>
                </c:pt>
                <c:pt idx="18486">
                  <c:v>5.0221020000000003</c:v>
                </c:pt>
                <c:pt idx="18487">
                  <c:v>5.0221</c:v>
                </c:pt>
                <c:pt idx="18488">
                  <c:v>5.0221020000000003</c:v>
                </c:pt>
                <c:pt idx="18489">
                  <c:v>5.0221020000000003</c:v>
                </c:pt>
                <c:pt idx="18490">
                  <c:v>5.0221</c:v>
                </c:pt>
                <c:pt idx="18491">
                  <c:v>5.0221</c:v>
                </c:pt>
                <c:pt idx="18492">
                  <c:v>5.0181300000000002</c:v>
                </c:pt>
                <c:pt idx="18493">
                  <c:v>5.0181300000000002</c:v>
                </c:pt>
                <c:pt idx="18494">
                  <c:v>5.0181300000000002</c:v>
                </c:pt>
                <c:pt idx="18495">
                  <c:v>5.0181319999999996</c:v>
                </c:pt>
                <c:pt idx="18496">
                  <c:v>5.0181329999999997</c:v>
                </c:pt>
                <c:pt idx="18497">
                  <c:v>5.0181319999999996</c:v>
                </c:pt>
                <c:pt idx="18498">
                  <c:v>5.0181310000000003</c:v>
                </c:pt>
                <c:pt idx="18499">
                  <c:v>5.0181310000000003</c:v>
                </c:pt>
                <c:pt idx="18500">
                  <c:v>5.0181310000000003</c:v>
                </c:pt>
                <c:pt idx="18501">
                  <c:v>5.0181310000000003</c:v>
                </c:pt>
                <c:pt idx="18502">
                  <c:v>5.0181319999999996</c:v>
                </c:pt>
                <c:pt idx="18503">
                  <c:v>5.0181319999999996</c:v>
                </c:pt>
                <c:pt idx="18504">
                  <c:v>5.0181319999999996</c:v>
                </c:pt>
                <c:pt idx="18505">
                  <c:v>5.0181319999999996</c:v>
                </c:pt>
                <c:pt idx="18506">
                  <c:v>5.0181310000000003</c:v>
                </c:pt>
                <c:pt idx="18507">
                  <c:v>5.0181300000000002</c:v>
                </c:pt>
                <c:pt idx="18508">
                  <c:v>5.0181300000000002</c:v>
                </c:pt>
                <c:pt idx="18509">
                  <c:v>5.0181300000000002</c:v>
                </c:pt>
                <c:pt idx="18510">
                  <c:v>5.0181300000000002</c:v>
                </c:pt>
                <c:pt idx="18511">
                  <c:v>5.0181300000000002</c:v>
                </c:pt>
                <c:pt idx="18512">
                  <c:v>5.0181300000000002</c:v>
                </c:pt>
                <c:pt idx="18513">
                  <c:v>5.0181300000000002</c:v>
                </c:pt>
                <c:pt idx="18514">
                  <c:v>5.0181300000000002</c:v>
                </c:pt>
                <c:pt idx="18515">
                  <c:v>5.0181300000000002</c:v>
                </c:pt>
                <c:pt idx="18516">
                  <c:v>5.0181300000000002</c:v>
                </c:pt>
                <c:pt idx="18517">
                  <c:v>5.0181300000000002</c:v>
                </c:pt>
                <c:pt idx="18518">
                  <c:v>5.0181310000000003</c:v>
                </c:pt>
                <c:pt idx="18519">
                  <c:v>5.0181310000000003</c:v>
                </c:pt>
                <c:pt idx="18520">
                  <c:v>5.0181310000000003</c:v>
                </c:pt>
                <c:pt idx="18521">
                  <c:v>5.0181300000000002</c:v>
                </c:pt>
                <c:pt idx="18522">
                  <c:v>5.0181300000000002</c:v>
                </c:pt>
                <c:pt idx="18523">
                  <c:v>5.0181310000000003</c:v>
                </c:pt>
                <c:pt idx="18524">
                  <c:v>5.0181310000000003</c:v>
                </c:pt>
                <c:pt idx="18525">
                  <c:v>5.0181310000000003</c:v>
                </c:pt>
                <c:pt idx="18526">
                  <c:v>5.0181300000000002</c:v>
                </c:pt>
                <c:pt idx="18527">
                  <c:v>5.0181300000000002</c:v>
                </c:pt>
                <c:pt idx="18528">
                  <c:v>5.0181300000000002</c:v>
                </c:pt>
                <c:pt idx="18529">
                  <c:v>5.0181310000000003</c:v>
                </c:pt>
                <c:pt idx="18530">
                  <c:v>5.0198580000000002</c:v>
                </c:pt>
                <c:pt idx="18531">
                  <c:v>5.0198580000000002</c:v>
                </c:pt>
                <c:pt idx="18532">
                  <c:v>5.0198559999999999</c:v>
                </c:pt>
                <c:pt idx="18533">
                  <c:v>5.0198580000000002</c:v>
                </c:pt>
                <c:pt idx="18534">
                  <c:v>5.0198559999999999</c:v>
                </c:pt>
                <c:pt idx="18535">
                  <c:v>5.0198559999999999</c:v>
                </c:pt>
                <c:pt idx="18536">
                  <c:v>5.0198559999999999</c:v>
                </c:pt>
                <c:pt idx="18537">
                  <c:v>5.0198580000000002</c:v>
                </c:pt>
                <c:pt idx="18538">
                  <c:v>5.0198580000000002</c:v>
                </c:pt>
                <c:pt idx="18539">
                  <c:v>5.0198559999999999</c:v>
                </c:pt>
                <c:pt idx="18540">
                  <c:v>5.0198559999999999</c:v>
                </c:pt>
                <c:pt idx="18541">
                  <c:v>5.0198559999999999</c:v>
                </c:pt>
                <c:pt idx="18542">
                  <c:v>5.0198559999999999</c:v>
                </c:pt>
                <c:pt idx="18543">
                  <c:v>5.0198559999999999</c:v>
                </c:pt>
                <c:pt idx="18544">
                  <c:v>5.0198559999999999</c:v>
                </c:pt>
                <c:pt idx="18545">
                  <c:v>5.0198559999999999</c:v>
                </c:pt>
                <c:pt idx="18546">
                  <c:v>5.0198559999999999</c:v>
                </c:pt>
                <c:pt idx="18547">
                  <c:v>5.0198580000000002</c:v>
                </c:pt>
                <c:pt idx="18548">
                  <c:v>5.0198580000000002</c:v>
                </c:pt>
                <c:pt idx="18549">
                  <c:v>5.0198580000000002</c:v>
                </c:pt>
                <c:pt idx="18550">
                  <c:v>5.0198580000000002</c:v>
                </c:pt>
                <c:pt idx="18551">
                  <c:v>5.0198580000000002</c:v>
                </c:pt>
                <c:pt idx="18552">
                  <c:v>5.0198580000000002</c:v>
                </c:pt>
                <c:pt idx="18553">
                  <c:v>5.0198580000000002</c:v>
                </c:pt>
                <c:pt idx="18554">
                  <c:v>5.0198559999999999</c:v>
                </c:pt>
                <c:pt idx="18555">
                  <c:v>5.0198549999999997</c:v>
                </c:pt>
                <c:pt idx="18556">
                  <c:v>5.0198559999999999</c:v>
                </c:pt>
                <c:pt idx="18557">
                  <c:v>5.0198559999999999</c:v>
                </c:pt>
                <c:pt idx="18558">
                  <c:v>5.0198559999999999</c:v>
                </c:pt>
                <c:pt idx="18559">
                  <c:v>5.0198559999999999</c:v>
                </c:pt>
                <c:pt idx="18560">
                  <c:v>5.0198559999999999</c:v>
                </c:pt>
                <c:pt idx="18561">
                  <c:v>5.0198559999999999</c:v>
                </c:pt>
                <c:pt idx="18562">
                  <c:v>5.0198559999999999</c:v>
                </c:pt>
                <c:pt idx="18563">
                  <c:v>5.0198559999999999</c:v>
                </c:pt>
                <c:pt idx="18564">
                  <c:v>5.0198559999999999</c:v>
                </c:pt>
                <c:pt idx="18565">
                  <c:v>5.0198559999999999</c:v>
                </c:pt>
                <c:pt idx="18566">
                  <c:v>5.0198559999999999</c:v>
                </c:pt>
                <c:pt idx="18567">
                  <c:v>5.0198580000000002</c:v>
                </c:pt>
                <c:pt idx="18568">
                  <c:v>5.0198559999999999</c:v>
                </c:pt>
                <c:pt idx="18569">
                  <c:v>5.0198559999999999</c:v>
                </c:pt>
                <c:pt idx="18570">
                  <c:v>5.0198559999999999</c:v>
                </c:pt>
                <c:pt idx="18571">
                  <c:v>5.0198559999999999</c:v>
                </c:pt>
                <c:pt idx="18572">
                  <c:v>5.0198559999999999</c:v>
                </c:pt>
                <c:pt idx="18573">
                  <c:v>5.0198559999999999</c:v>
                </c:pt>
                <c:pt idx="18574">
                  <c:v>5.0198559999999999</c:v>
                </c:pt>
                <c:pt idx="18575">
                  <c:v>5.0198559999999999</c:v>
                </c:pt>
                <c:pt idx="18576">
                  <c:v>5.0198559999999999</c:v>
                </c:pt>
                <c:pt idx="18577">
                  <c:v>5.0198559999999999</c:v>
                </c:pt>
                <c:pt idx="18578">
                  <c:v>5.0198559999999999</c:v>
                </c:pt>
                <c:pt idx="18579">
                  <c:v>5.0198559999999999</c:v>
                </c:pt>
                <c:pt idx="18580">
                  <c:v>5.0198539999999996</c:v>
                </c:pt>
                <c:pt idx="18581">
                  <c:v>5.0198539999999996</c:v>
                </c:pt>
                <c:pt idx="18582">
                  <c:v>5.0215779999999999</c:v>
                </c:pt>
                <c:pt idx="18583">
                  <c:v>5.0215779999999999</c:v>
                </c:pt>
                <c:pt idx="18584">
                  <c:v>5.0215779999999999</c:v>
                </c:pt>
                <c:pt idx="18585">
                  <c:v>5.0215779999999999</c:v>
                </c:pt>
                <c:pt idx="18586">
                  <c:v>5.021579</c:v>
                </c:pt>
                <c:pt idx="18587">
                  <c:v>5.0215779999999999</c:v>
                </c:pt>
                <c:pt idx="18588">
                  <c:v>5.021579</c:v>
                </c:pt>
                <c:pt idx="18589">
                  <c:v>5.021579</c:v>
                </c:pt>
                <c:pt idx="18590">
                  <c:v>5.0215779999999999</c:v>
                </c:pt>
                <c:pt idx="18591">
                  <c:v>5.0215779999999999</c:v>
                </c:pt>
                <c:pt idx="18592">
                  <c:v>5.0215759999999996</c:v>
                </c:pt>
                <c:pt idx="18593">
                  <c:v>5.0215779999999999</c:v>
                </c:pt>
                <c:pt idx="18594">
                  <c:v>5.0215779999999999</c:v>
                </c:pt>
                <c:pt idx="18595">
                  <c:v>5.0215779999999999</c:v>
                </c:pt>
                <c:pt idx="18596">
                  <c:v>5.0215759999999996</c:v>
                </c:pt>
                <c:pt idx="18597">
                  <c:v>5.0215759999999996</c:v>
                </c:pt>
                <c:pt idx="18598">
                  <c:v>5.0215779999999999</c:v>
                </c:pt>
                <c:pt idx="18599">
                  <c:v>5.0215759999999996</c:v>
                </c:pt>
                <c:pt idx="18600">
                  <c:v>5.0215779999999999</c:v>
                </c:pt>
                <c:pt idx="18601">
                  <c:v>5.0215779999999999</c:v>
                </c:pt>
                <c:pt idx="18602">
                  <c:v>5.0215779999999999</c:v>
                </c:pt>
                <c:pt idx="18603">
                  <c:v>5.0215779999999999</c:v>
                </c:pt>
                <c:pt idx="18604">
                  <c:v>5.0215759999999996</c:v>
                </c:pt>
                <c:pt idx="18605">
                  <c:v>5.0215759999999996</c:v>
                </c:pt>
                <c:pt idx="18606">
                  <c:v>5.0215759999999996</c:v>
                </c:pt>
                <c:pt idx="18607">
                  <c:v>5.0215759999999996</c:v>
                </c:pt>
                <c:pt idx="18608">
                  <c:v>5.0215759999999996</c:v>
                </c:pt>
                <c:pt idx="18609">
                  <c:v>5.0215759999999996</c:v>
                </c:pt>
                <c:pt idx="18610">
                  <c:v>5.0215759999999996</c:v>
                </c:pt>
                <c:pt idx="18611">
                  <c:v>5.0215759999999996</c:v>
                </c:pt>
                <c:pt idx="18612">
                  <c:v>5.0215759999999996</c:v>
                </c:pt>
                <c:pt idx="18613">
                  <c:v>5.0215759999999996</c:v>
                </c:pt>
                <c:pt idx="18614">
                  <c:v>5.0215759999999996</c:v>
                </c:pt>
                <c:pt idx="18615">
                  <c:v>5.0232999999999999</c:v>
                </c:pt>
                <c:pt idx="18616">
                  <c:v>5.0232999999999999</c:v>
                </c:pt>
                <c:pt idx="18617">
                  <c:v>5.0232999999999999</c:v>
                </c:pt>
                <c:pt idx="18618">
                  <c:v>5.0232989999999997</c:v>
                </c:pt>
                <c:pt idx="18619">
                  <c:v>5.0232999999999999</c:v>
                </c:pt>
                <c:pt idx="18620">
                  <c:v>5.0232999999999999</c:v>
                </c:pt>
                <c:pt idx="18621">
                  <c:v>5.0232999999999999</c:v>
                </c:pt>
                <c:pt idx="18622">
                  <c:v>5.0232999999999999</c:v>
                </c:pt>
                <c:pt idx="18623">
                  <c:v>5.0232999999999999</c:v>
                </c:pt>
                <c:pt idx="18624">
                  <c:v>5.0232999999999999</c:v>
                </c:pt>
                <c:pt idx="18625">
                  <c:v>5.0232999999999999</c:v>
                </c:pt>
                <c:pt idx="18626">
                  <c:v>5.0250240000000002</c:v>
                </c:pt>
                <c:pt idx="18627">
                  <c:v>5.0250250000000003</c:v>
                </c:pt>
                <c:pt idx="18628">
                  <c:v>5.0250250000000003</c:v>
                </c:pt>
                <c:pt idx="18629">
                  <c:v>5.0250250000000003</c:v>
                </c:pt>
                <c:pt idx="18630">
                  <c:v>5.0250240000000002</c:v>
                </c:pt>
                <c:pt idx="18631">
                  <c:v>5.0250250000000003</c:v>
                </c:pt>
                <c:pt idx="18632">
                  <c:v>5.0250269999999997</c:v>
                </c:pt>
                <c:pt idx="18633">
                  <c:v>5.0250269999999997</c:v>
                </c:pt>
                <c:pt idx="18634">
                  <c:v>5.0250260000000004</c:v>
                </c:pt>
                <c:pt idx="18635">
                  <c:v>5.0250250000000003</c:v>
                </c:pt>
                <c:pt idx="18636">
                  <c:v>5.0250240000000002</c:v>
                </c:pt>
                <c:pt idx="18637">
                  <c:v>5.0250240000000002</c:v>
                </c:pt>
                <c:pt idx="18638">
                  <c:v>5.0250250000000003</c:v>
                </c:pt>
                <c:pt idx="18639">
                  <c:v>5.0250279999999998</c:v>
                </c:pt>
                <c:pt idx="18640">
                  <c:v>5.0250250000000003</c:v>
                </c:pt>
                <c:pt idx="18641">
                  <c:v>5.0250250000000003</c:v>
                </c:pt>
                <c:pt idx="18642">
                  <c:v>5.0250250000000003</c:v>
                </c:pt>
                <c:pt idx="18643">
                  <c:v>5.0250269999999997</c:v>
                </c:pt>
                <c:pt idx="18644">
                  <c:v>5.0250260000000004</c:v>
                </c:pt>
                <c:pt idx="18645">
                  <c:v>5.0250260000000004</c:v>
                </c:pt>
                <c:pt idx="18646">
                  <c:v>5.0250250000000003</c:v>
                </c:pt>
                <c:pt idx="18647">
                  <c:v>5.0250260000000004</c:v>
                </c:pt>
                <c:pt idx="18648">
                  <c:v>5.0250250000000003</c:v>
                </c:pt>
                <c:pt idx="18649">
                  <c:v>5.0250250000000003</c:v>
                </c:pt>
                <c:pt idx="18650">
                  <c:v>5.0250240000000002</c:v>
                </c:pt>
                <c:pt idx="18651">
                  <c:v>5.0210119999999998</c:v>
                </c:pt>
                <c:pt idx="18652">
                  <c:v>5.0210119999999998</c:v>
                </c:pt>
                <c:pt idx="18653">
                  <c:v>5.0210119999999998</c:v>
                </c:pt>
                <c:pt idx="18654">
                  <c:v>5.0210119999999998</c:v>
                </c:pt>
                <c:pt idx="18655">
                  <c:v>5.0210119999999998</c:v>
                </c:pt>
                <c:pt idx="18656">
                  <c:v>5.0210129999999999</c:v>
                </c:pt>
                <c:pt idx="18657">
                  <c:v>5.0210119999999998</c:v>
                </c:pt>
                <c:pt idx="18658">
                  <c:v>5.0210140000000001</c:v>
                </c:pt>
                <c:pt idx="18659">
                  <c:v>5.0210119999999998</c:v>
                </c:pt>
                <c:pt idx="18660">
                  <c:v>5.0210119999999998</c:v>
                </c:pt>
                <c:pt idx="18661">
                  <c:v>5.0210119999999998</c:v>
                </c:pt>
                <c:pt idx="18662">
                  <c:v>5.022729</c:v>
                </c:pt>
                <c:pt idx="18663">
                  <c:v>5.0227300000000001</c:v>
                </c:pt>
                <c:pt idx="18664">
                  <c:v>5.0227320000000004</c:v>
                </c:pt>
                <c:pt idx="18665">
                  <c:v>5.0227320000000004</c:v>
                </c:pt>
                <c:pt idx="18666">
                  <c:v>5.0227310000000003</c:v>
                </c:pt>
                <c:pt idx="18667">
                  <c:v>5.0227310000000003</c:v>
                </c:pt>
                <c:pt idx="18668">
                  <c:v>5.0227310000000003</c:v>
                </c:pt>
                <c:pt idx="18669">
                  <c:v>5.0227310000000003</c:v>
                </c:pt>
                <c:pt idx="18670">
                  <c:v>5.0227310000000003</c:v>
                </c:pt>
                <c:pt idx="18671">
                  <c:v>5.0227310000000003</c:v>
                </c:pt>
                <c:pt idx="18672">
                  <c:v>5.0227310000000003</c:v>
                </c:pt>
                <c:pt idx="18673">
                  <c:v>5.0227310000000003</c:v>
                </c:pt>
                <c:pt idx="18674">
                  <c:v>5.0227310000000003</c:v>
                </c:pt>
                <c:pt idx="18675">
                  <c:v>5.0227310000000003</c:v>
                </c:pt>
                <c:pt idx="18676">
                  <c:v>5.0227300000000001</c:v>
                </c:pt>
                <c:pt idx="18677">
                  <c:v>5.0227300000000001</c:v>
                </c:pt>
                <c:pt idx="18678">
                  <c:v>5.0227300000000001</c:v>
                </c:pt>
                <c:pt idx="18679">
                  <c:v>5.0227300000000001</c:v>
                </c:pt>
                <c:pt idx="18680">
                  <c:v>5.022729</c:v>
                </c:pt>
                <c:pt idx="18681">
                  <c:v>5.0227300000000001</c:v>
                </c:pt>
                <c:pt idx="18682">
                  <c:v>5.022729</c:v>
                </c:pt>
                <c:pt idx="18683">
                  <c:v>5.0227300000000001</c:v>
                </c:pt>
                <c:pt idx="18684">
                  <c:v>5.0227279999999999</c:v>
                </c:pt>
                <c:pt idx="18685">
                  <c:v>5.0227279999999999</c:v>
                </c:pt>
                <c:pt idx="18686">
                  <c:v>5.0227300000000001</c:v>
                </c:pt>
                <c:pt idx="18687">
                  <c:v>5.0227300000000001</c:v>
                </c:pt>
                <c:pt idx="18688">
                  <c:v>5.0227300000000001</c:v>
                </c:pt>
                <c:pt idx="18689">
                  <c:v>5.0227310000000003</c:v>
                </c:pt>
                <c:pt idx="18690">
                  <c:v>5.0227310000000003</c:v>
                </c:pt>
                <c:pt idx="18691">
                  <c:v>5.022729</c:v>
                </c:pt>
                <c:pt idx="18692">
                  <c:v>5.0227279999999999</c:v>
                </c:pt>
                <c:pt idx="18693">
                  <c:v>5.0227279999999999</c:v>
                </c:pt>
                <c:pt idx="18694">
                  <c:v>5.0227279999999999</c:v>
                </c:pt>
                <c:pt idx="18695">
                  <c:v>5.0227279999999999</c:v>
                </c:pt>
                <c:pt idx="18696">
                  <c:v>5.0227279999999999</c:v>
                </c:pt>
                <c:pt idx="18697">
                  <c:v>5.0227279999999999</c:v>
                </c:pt>
                <c:pt idx="18698">
                  <c:v>5.0227279999999999</c:v>
                </c:pt>
                <c:pt idx="18699">
                  <c:v>5.0227279999999999</c:v>
                </c:pt>
                <c:pt idx="18700">
                  <c:v>5.0227279999999999</c:v>
                </c:pt>
                <c:pt idx="18701">
                  <c:v>5.0227279999999999</c:v>
                </c:pt>
                <c:pt idx="18702">
                  <c:v>5.0244460000000002</c:v>
                </c:pt>
                <c:pt idx="18703">
                  <c:v>5.0244460000000002</c:v>
                </c:pt>
                <c:pt idx="18704">
                  <c:v>5.0244439999999999</c:v>
                </c:pt>
                <c:pt idx="18705">
                  <c:v>5.0244439999999999</c:v>
                </c:pt>
                <c:pt idx="18706">
                  <c:v>5.0244450000000001</c:v>
                </c:pt>
                <c:pt idx="18707">
                  <c:v>5.0244439999999999</c:v>
                </c:pt>
                <c:pt idx="18708">
                  <c:v>5.0244460000000002</c:v>
                </c:pt>
                <c:pt idx="18709">
                  <c:v>5.0244439999999999</c:v>
                </c:pt>
                <c:pt idx="18710">
                  <c:v>5.0244439999999999</c:v>
                </c:pt>
                <c:pt idx="18711">
                  <c:v>5.0244439999999999</c:v>
                </c:pt>
                <c:pt idx="18712">
                  <c:v>5.0244439999999999</c:v>
                </c:pt>
                <c:pt idx="18713">
                  <c:v>5.0244460000000002</c:v>
                </c:pt>
                <c:pt idx="18714">
                  <c:v>5.0244439999999999</c:v>
                </c:pt>
                <c:pt idx="18715">
                  <c:v>5.0244439999999999</c:v>
                </c:pt>
                <c:pt idx="18716">
                  <c:v>5.0261620000000002</c:v>
                </c:pt>
                <c:pt idx="18717">
                  <c:v>5.0261620000000002</c:v>
                </c:pt>
                <c:pt idx="18718">
                  <c:v>5.0261630000000004</c:v>
                </c:pt>
                <c:pt idx="18719">
                  <c:v>5.0261620000000002</c:v>
                </c:pt>
                <c:pt idx="18720">
                  <c:v>5.0261620000000002</c:v>
                </c:pt>
                <c:pt idx="18721">
                  <c:v>5.0261620000000002</c:v>
                </c:pt>
                <c:pt idx="18722">
                  <c:v>5.0261620000000002</c:v>
                </c:pt>
                <c:pt idx="18723">
                  <c:v>5.0261620000000002</c:v>
                </c:pt>
                <c:pt idx="18724">
                  <c:v>5.0261620000000002</c:v>
                </c:pt>
                <c:pt idx="18725">
                  <c:v>5.0261610000000001</c:v>
                </c:pt>
                <c:pt idx="18726">
                  <c:v>5.0261610000000001</c:v>
                </c:pt>
                <c:pt idx="18727">
                  <c:v>5.0261610000000001</c:v>
                </c:pt>
                <c:pt idx="18728">
                  <c:v>5.0261610000000001</c:v>
                </c:pt>
                <c:pt idx="18729">
                  <c:v>5.0261610000000001</c:v>
                </c:pt>
                <c:pt idx="18730">
                  <c:v>5.0261620000000002</c:v>
                </c:pt>
                <c:pt idx="18731">
                  <c:v>5.0261610000000001</c:v>
                </c:pt>
                <c:pt idx="18732">
                  <c:v>5.02616</c:v>
                </c:pt>
                <c:pt idx="18733">
                  <c:v>5.0261610000000001</c:v>
                </c:pt>
                <c:pt idx="18734">
                  <c:v>5.02616</c:v>
                </c:pt>
                <c:pt idx="18735">
                  <c:v>5.0261610000000001</c:v>
                </c:pt>
                <c:pt idx="18736">
                  <c:v>5.02616</c:v>
                </c:pt>
                <c:pt idx="18737">
                  <c:v>5.02616</c:v>
                </c:pt>
                <c:pt idx="18738">
                  <c:v>5.02616</c:v>
                </c:pt>
                <c:pt idx="18739">
                  <c:v>5.02616</c:v>
                </c:pt>
                <c:pt idx="18740">
                  <c:v>5.0261610000000001</c:v>
                </c:pt>
                <c:pt idx="18741">
                  <c:v>5.02616</c:v>
                </c:pt>
                <c:pt idx="18742">
                  <c:v>5.023828</c:v>
                </c:pt>
                <c:pt idx="18743">
                  <c:v>5.023828</c:v>
                </c:pt>
                <c:pt idx="18744">
                  <c:v>5.0238300000000002</c:v>
                </c:pt>
                <c:pt idx="18745">
                  <c:v>5.0238300000000002</c:v>
                </c:pt>
                <c:pt idx="18746">
                  <c:v>5.0238300000000002</c:v>
                </c:pt>
                <c:pt idx="18747">
                  <c:v>5.0238300000000002</c:v>
                </c:pt>
                <c:pt idx="18748">
                  <c:v>5.0238300000000002</c:v>
                </c:pt>
                <c:pt idx="18749">
                  <c:v>5.0238310000000004</c:v>
                </c:pt>
                <c:pt idx="18750">
                  <c:v>5.0238300000000002</c:v>
                </c:pt>
                <c:pt idx="18751">
                  <c:v>5.0238319999999996</c:v>
                </c:pt>
                <c:pt idx="18752">
                  <c:v>5.0238300000000002</c:v>
                </c:pt>
                <c:pt idx="18753">
                  <c:v>5.0238300000000002</c:v>
                </c:pt>
                <c:pt idx="18754">
                  <c:v>5.0238310000000004</c:v>
                </c:pt>
                <c:pt idx="18755">
                  <c:v>5.0238300000000002</c:v>
                </c:pt>
                <c:pt idx="18756">
                  <c:v>5.0238310000000004</c:v>
                </c:pt>
                <c:pt idx="18757">
                  <c:v>5.0238300000000002</c:v>
                </c:pt>
                <c:pt idx="18758">
                  <c:v>5.023828</c:v>
                </c:pt>
                <c:pt idx="18759">
                  <c:v>5.023828</c:v>
                </c:pt>
                <c:pt idx="18760">
                  <c:v>5.023828</c:v>
                </c:pt>
                <c:pt idx="18761">
                  <c:v>5.023828</c:v>
                </c:pt>
                <c:pt idx="18762">
                  <c:v>5.023828</c:v>
                </c:pt>
                <c:pt idx="18763">
                  <c:v>5.023828</c:v>
                </c:pt>
                <c:pt idx="18764">
                  <c:v>5.023828</c:v>
                </c:pt>
                <c:pt idx="18765">
                  <c:v>5.023828</c:v>
                </c:pt>
                <c:pt idx="18766">
                  <c:v>5.023828</c:v>
                </c:pt>
                <c:pt idx="18767">
                  <c:v>5.023828</c:v>
                </c:pt>
                <c:pt idx="18768">
                  <c:v>5.023828</c:v>
                </c:pt>
                <c:pt idx="18769">
                  <c:v>5.023828</c:v>
                </c:pt>
                <c:pt idx="18770">
                  <c:v>5.023828</c:v>
                </c:pt>
                <c:pt idx="18771">
                  <c:v>5.0238300000000002</c:v>
                </c:pt>
                <c:pt idx="18772">
                  <c:v>5.023828</c:v>
                </c:pt>
                <c:pt idx="18773">
                  <c:v>5.0238300000000002</c:v>
                </c:pt>
                <c:pt idx="18774">
                  <c:v>5.023828</c:v>
                </c:pt>
                <c:pt idx="18775">
                  <c:v>5.023828</c:v>
                </c:pt>
                <c:pt idx="18776">
                  <c:v>5.023828</c:v>
                </c:pt>
                <c:pt idx="18777">
                  <c:v>5.023828</c:v>
                </c:pt>
                <c:pt idx="18778">
                  <c:v>5.023828</c:v>
                </c:pt>
                <c:pt idx="18779">
                  <c:v>5.023828</c:v>
                </c:pt>
                <c:pt idx="18780">
                  <c:v>5.0238259999999997</c:v>
                </c:pt>
                <c:pt idx="18781">
                  <c:v>5.0255369999999999</c:v>
                </c:pt>
                <c:pt idx="18782">
                  <c:v>5.0255369999999999</c:v>
                </c:pt>
                <c:pt idx="18783">
                  <c:v>5.0255359999999998</c:v>
                </c:pt>
                <c:pt idx="18784">
                  <c:v>5.0255369999999999</c:v>
                </c:pt>
                <c:pt idx="18785">
                  <c:v>5.0255340000000004</c:v>
                </c:pt>
                <c:pt idx="18786">
                  <c:v>5.0255340000000004</c:v>
                </c:pt>
                <c:pt idx="18787">
                  <c:v>5.0255340000000004</c:v>
                </c:pt>
                <c:pt idx="18788">
                  <c:v>5.0255349999999996</c:v>
                </c:pt>
                <c:pt idx="18789">
                  <c:v>5.0255340000000004</c:v>
                </c:pt>
                <c:pt idx="18790">
                  <c:v>5.0255340000000004</c:v>
                </c:pt>
                <c:pt idx="18791">
                  <c:v>5.0272420000000002</c:v>
                </c:pt>
                <c:pt idx="18792">
                  <c:v>5.0272430000000004</c:v>
                </c:pt>
                <c:pt idx="18793">
                  <c:v>5.0272420000000002</c:v>
                </c:pt>
                <c:pt idx="18794">
                  <c:v>5.0272420000000002</c:v>
                </c:pt>
                <c:pt idx="18795">
                  <c:v>5.0272420000000002</c:v>
                </c:pt>
                <c:pt idx="18796">
                  <c:v>5.0272420000000002</c:v>
                </c:pt>
                <c:pt idx="18797">
                  <c:v>5.0272399999999999</c:v>
                </c:pt>
                <c:pt idx="18798">
                  <c:v>5.0272420000000002</c:v>
                </c:pt>
                <c:pt idx="18799">
                  <c:v>5.0272420000000002</c:v>
                </c:pt>
                <c:pt idx="18800">
                  <c:v>5.0272420000000002</c:v>
                </c:pt>
                <c:pt idx="18801">
                  <c:v>5.0272420000000002</c:v>
                </c:pt>
                <c:pt idx="18802">
                  <c:v>5.0272420000000002</c:v>
                </c:pt>
                <c:pt idx="18803">
                  <c:v>5.0272420000000002</c:v>
                </c:pt>
                <c:pt idx="18804">
                  <c:v>5.0272420000000002</c:v>
                </c:pt>
                <c:pt idx="18805">
                  <c:v>5.0272420000000002</c:v>
                </c:pt>
                <c:pt idx="18806">
                  <c:v>5.0272410000000001</c:v>
                </c:pt>
                <c:pt idx="18807">
                  <c:v>5.0272420000000002</c:v>
                </c:pt>
                <c:pt idx="18808">
                  <c:v>5.0272399999999999</c:v>
                </c:pt>
                <c:pt idx="18809">
                  <c:v>5.0272420000000002</c:v>
                </c:pt>
                <c:pt idx="18810">
                  <c:v>5.0272410000000001</c:v>
                </c:pt>
                <c:pt idx="18811">
                  <c:v>5.0272399999999999</c:v>
                </c:pt>
                <c:pt idx="18812">
                  <c:v>5.0272399999999999</c:v>
                </c:pt>
                <c:pt idx="18813">
                  <c:v>5.0272420000000002</c:v>
                </c:pt>
                <c:pt idx="18814">
                  <c:v>5.0272420000000002</c:v>
                </c:pt>
                <c:pt idx="18815">
                  <c:v>5.0272399999999999</c:v>
                </c:pt>
                <c:pt idx="18816">
                  <c:v>5.0272399999999999</c:v>
                </c:pt>
                <c:pt idx="18817">
                  <c:v>5.0272410000000001</c:v>
                </c:pt>
                <c:pt idx="18818">
                  <c:v>5.0272399999999999</c:v>
                </c:pt>
                <c:pt idx="18819">
                  <c:v>5.0289469999999996</c:v>
                </c:pt>
                <c:pt idx="18820">
                  <c:v>5.0289460000000004</c:v>
                </c:pt>
                <c:pt idx="18821">
                  <c:v>5.0248679999999997</c:v>
                </c:pt>
                <c:pt idx="18822">
                  <c:v>5.0265680000000001</c:v>
                </c:pt>
                <c:pt idx="18823">
                  <c:v>5.0265700000000004</c:v>
                </c:pt>
                <c:pt idx="18824">
                  <c:v>5.0265700000000004</c:v>
                </c:pt>
                <c:pt idx="18825">
                  <c:v>5.0265690000000003</c:v>
                </c:pt>
                <c:pt idx="18826">
                  <c:v>5.0265700000000004</c:v>
                </c:pt>
                <c:pt idx="18827">
                  <c:v>5.0265680000000001</c:v>
                </c:pt>
                <c:pt idx="18828">
                  <c:v>5.0265680000000001</c:v>
                </c:pt>
                <c:pt idx="18829">
                  <c:v>5.0265680000000001</c:v>
                </c:pt>
                <c:pt idx="18830">
                  <c:v>5.0265680000000001</c:v>
                </c:pt>
                <c:pt idx="18831">
                  <c:v>5.026567</c:v>
                </c:pt>
                <c:pt idx="18832">
                  <c:v>5.0265659999999999</c:v>
                </c:pt>
                <c:pt idx="18833">
                  <c:v>5.0265680000000001</c:v>
                </c:pt>
                <c:pt idx="18834">
                  <c:v>5.026567</c:v>
                </c:pt>
                <c:pt idx="18835">
                  <c:v>5.0265659999999999</c:v>
                </c:pt>
                <c:pt idx="18836">
                  <c:v>5.0265659999999999</c:v>
                </c:pt>
                <c:pt idx="18837">
                  <c:v>5.026567</c:v>
                </c:pt>
                <c:pt idx="18838">
                  <c:v>5.0265659999999999</c:v>
                </c:pt>
                <c:pt idx="18839">
                  <c:v>5.0282669999999996</c:v>
                </c:pt>
                <c:pt idx="18840">
                  <c:v>5.0282669999999996</c:v>
                </c:pt>
                <c:pt idx="18841">
                  <c:v>5.0282660000000003</c:v>
                </c:pt>
                <c:pt idx="18842">
                  <c:v>5.0282660000000003</c:v>
                </c:pt>
                <c:pt idx="18843">
                  <c:v>5.0282660000000003</c:v>
                </c:pt>
                <c:pt idx="18844">
                  <c:v>5.0282650000000002</c:v>
                </c:pt>
                <c:pt idx="18845">
                  <c:v>5.0299659999999999</c:v>
                </c:pt>
                <c:pt idx="18846">
                  <c:v>5.0299649999999998</c:v>
                </c:pt>
                <c:pt idx="18847">
                  <c:v>5.0299659999999999</c:v>
                </c:pt>
                <c:pt idx="18848">
                  <c:v>5.0299659999999999</c:v>
                </c:pt>
                <c:pt idx="18849">
                  <c:v>5.0299659999999999</c:v>
                </c:pt>
                <c:pt idx="18850">
                  <c:v>5.0299659999999999</c:v>
                </c:pt>
                <c:pt idx="18851">
                  <c:v>5.0299659999999999</c:v>
                </c:pt>
                <c:pt idx="18852">
                  <c:v>5.0299659999999999</c:v>
                </c:pt>
                <c:pt idx="18853">
                  <c:v>5.0299639999999997</c:v>
                </c:pt>
                <c:pt idx="18854">
                  <c:v>5.0299649999999998</c:v>
                </c:pt>
                <c:pt idx="18855">
                  <c:v>5.0299670000000001</c:v>
                </c:pt>
                <c:pt idx="18856">
                  <c:v>5.0299659999999999</c:v>
                </c:pt>
                <c:pt idx="18857">
                  <c:v>5.0299659999999999</c:v>
                </c:pt>
                <c:pt idx="18858">
                  <c:v>5.0299649999999998</c:v>
                </c:pt>
                <c:pt idx="18859">
                  <c:v>5.0299649999999998</c:v>
                </c:pt>
                <c:pt idx="18860">
                  <c:v>5.0299659999999999</c:v>
                </c:pt>
                <c:pt idx="18861">
                  <c:v>5.0299630000000004</c:v>
                </c:pt>
                <c:pt idx="18862">
                  <c:v>5.0299620000000003</c:v>
                </c:pt>
                <c:pt idx="18863">
                  <c:v>5.0299620000000003</c:v>
                </c:pt>
                <c:pt idx="18864">
                  <c:v>5.0299630000000004</c:v>
                </c:pt>
                <c:pt idx="18865">
                  <c:v>5.0299639999999997</c:v>
                </c:pt>
                <c:pt idx="18866">
                  <c:v>5.0299620000000003</c:v>
                </c:pt>
                <c:pt idx="18867">
                  <c:v>5.0316609999999997</c:v>
                </c:pt>
                <c:pt idx="18868">
                  <c:v>5.0316609999999997</c:v>
                </c:pt>
                <c:pt idx="18869">
                  <c:v>5.0316619999999999</c:v>
                </c:pt>
                <c:pt idx="18870">
                  <c:v>5.027539</c:v>
                </c:pt>
                <c:pt idx="18871">
                  <c:v>5.0275400000000001</c:v>
                </c:pt>
                <c:pt idx="18872">
                  <c:v>5.027539</c:v>
                </c:pt>
                <c:pt idx="18873">
                  <c:v>5.027539</c:v>
                </c:pt>
                <c:pt idx="18874">
                  <c:v>5.027539</c:v>
                </c:pt>
                <c:pt idx="18875">
                  <c:v>5.0275379999999998</c:v>
                </c:pt>
                <c:pt idx="18876">
                  <c:v>5.027539</c:v>
                </c:pt>
                <c:pt idx="18877">
                  <c:v>5.027539</c:v>
                </c:pt>
                <c:pt idx="18878">
                  <c:v>5.0275400000000001</c:v>
                </c:pt>
                <c:pt idx="18879">
                  <c:v>5.0275400000000001</c:v>
                </c:pt>
                <c:pt idx="18880">
                  <c:v>5.0275400000000001</c:v>
                </c:pt>
                <c:pt idx="18881">
                  <c:v>5.0275400000000001</c:v>
                </c:pt>
                <c:pt idx="18882">
                  <c:v>5.0275400000000001</c:v>
                </c:pt>
                <c:pt idx="18883">
                  <c:v>5.0275400000000001</c:v>
                </c:pt>
                <c:pt idx="18884">
                  <c:v>5.0275400000000001</c:v>
                </c:pt>
                <c:pt idx="18885">
                  <c:v>5.0275400000000001</c:v>
                </c:pt>
                <c:pt idx="18886">
                  <c:v>5.0275400000000001</c:v>
                </c:pt>
                <c:pt idx="18887">
                  <c:v>5.0316599999999996</c:v>
                </c:pt>
                <c:pt idx="18888">
                  <c:v>5.0316609999999997</c:v>
                </c:pt>
                <c:pt idx="18889">
                  <c:v>5.0316619999999999</c:v>
                </c:pt>
                <c:pt idx="18890">
                  <c:v>5.0316609999999997</c:v>
                </c:pt>
                <c:pt idx="18891">
                  <c:v>5.0316609999999997</c:v>
                </c:pt>
                <c:pt idx="18892">
                  <c:v>5.0316619999999999</c:v>
                </c:pt>
                <c:pt idx="18893">
                  <c:v>5.0316619999999999</c:v>
                </c:pt>
                <c:pt idx="18894">
                  <c:v>5.0316599999999996</c:v>
                </c:pt>
                <c:pt idx="18895">
                  <c:v>5.027539</c:v>
                </c:pt>
                <c:pt idx="18896">
                  <c:v>5.027539</c:v>
                </c:pt>
                <c:pt idx="18897">
                  <c:v>5.027539</c:v>
                </c:pt>
                <c:pt idx="18898">
                  <c:v>5.027539</c:v>
                </c:pt>
                <c:pt idx="18899">
                  <c:v>5.0275379999999998</c:v>
                </c:pt>
                <c:pt idx="18900">
                  <c:v>5.0292279999999998</c:v>
                </c:pt>
                <c:pt idx="18901">
                  <c:v>5.0292289999999999</c:v>
                </c:pt>
                <c:pt idx="18902">
                  <c:v>5.0292279999999998</c:v>
                </c:pt>
                <c:pt idx="18903">
                  <c:v>5.0292260000000004</c:v>
                </c:pt>
                <c:pt idx="18904">
                  <c:v>5.0309189999999999</c:v>
                </c:pt>
                <c:pt idx="18905">
                  <c:v>5.0309179999999998</c:v>
                </c:pt>
                <c:pt idx="18906">
                  <c:v>5.0309179999999998</c:v>
                </c:pt>
                <c:pt idx="18907">
                  <c:v>5.0309179999999998</c:v>
                </c:pt>
                <c:pt idx="18908">
                  <c:v>5.0309179999999998</c:v>
                </c:pt>
                <c:pt idx="18909">
                  <c:v>5.0309179999999998</c:v>
                </c:pt>
                <c:pt idx="18910">
                  <c:v>5.0309179999999998</c:v>
                </c:pt>
                <c:pt idx="18911">
                  <c:v>5.0309189999999999</c:v>
                </c:pt>
                <c:pt idx="18912">
                  <c:v>5.0309179999999998</c:v>
                </c:pt>
                <c:pt idx="18913">
                  <c:v>5.0309179999999998</c:v>
                </c:pt>
                <c:pt idx="18914">
                  <c:v>5.0309179999999998</c:v>
                </c:pt>
                <c:pt idx="18915">
                  <c:v>5.0309179999999998</c:v>
                </c:pt>
                <c:pt idx="18916">
                  <c:v>5.0309179999999998</c:v>
                </c:pt>
                <c:pt idx="18917">
                  <c:v>5.0309179999999998</c:v>
                </c:pt>
                <c:pt idx="18918">
                  <c:v>5.0309169999999996</c:v>
                </c:pt>
                <c:pt idx="18919">
                  <c:v>5.0309179999999998</c:v>
                </c:pt>
                <c:pt idx="18920">
                  <c:v>5.0309179999999998</c:v>
                </c:pt>
                <c:pt idx="18921">
                  <c:v>5.0309179999999998</c:v>
                </c:pt>
                <c:pt idx="18922">
                  <c:v>5.0309179999999998</c:v>
                </c:pt>
                <c:pt idx="18923">
                  <c:v>5.0309179999999998</c:v>
                </c:pt>
                <c:pt idx="18924">
                  <c:v>5.0309200000000001</c:v>
                </c:pt>
                <c:pt idx="18925">
                  <c:v>5.0309200000000001</c:v>
                </c:pt>
                <c:pt idx="18926">
                  <c:v>5.0309220000000003</c:v>
                </c:pt>
                <c:pt idx="18927">
                  <c:v>5.0309200000000001</c:v>
                </c:pt>
                <c:pt idx="18928">
                  <c:v>5.0309200000000001</c:v>
                </c:pt>
                <c:pt idx="18929">
                  <c:v>5.0309179999999998</c:v>
                </c:pt>
                <c:pt idx="18930">
                  <c:v>5.0309179999999998</c:v>
                </c:pt>
                <c:pt idx="18931">
                  <c:v>5.0309179999999998</c:v>
                </c:pt>
                <c:pt idx="18932">
                  <c:v>5.0309179999999998</c:v>
                </c:pt>
                <c:pt idx="18933">
                  <c:v>5.0309179999999998</c:v>
                </c:pt>
                <c:pt idx="18934">
                  <c:v>5.0309179999999998</c:v>
                </c:pt>
                <c:pt idx="18935">
                  <c:v>5.0326050000000002</c:v>
                </c:pt>
                <c:pt idx="18936">
                  <c:v>5.0326060000000004</c:v>
                </c:pt>
                <c:pt idx="18937">
                  <c:v>5.0326040000000001</c:v>
                </c:pt>
                <c:pt idx="18938">
                  <c:v>5.0326040000000001</c:v>
                </c:pt>
                <c:pt idx="18939">
                  <c:v>5.0326040000000001</c:v>
                </c:pt>
                <c:pt idx="18940">
                  <c:v>5.0326040000000001</c:v>
                </c:pt>
                <c:pt idx="18941">
                  <c:v>5.0326040000000001</c:v>
                </c:pt>
                <c:pt idx="18942">
                  <c:v>5.0284500000000003</c:v>
                </c:pt>
                <c:pt idx="18943">
                  <c:v>5.0301309999999999</c:v>
                </c:pt>
                <c:pt idx="18944">
                  <c:v>5.0301309999999999</c:v>
                </c:pt>
                <c:pt idx="18945">
                  <c:v>5.0301309999999999</c:v>
                </c:pt>
                <c:pt idx="18946">
                  <c:v>5.0301309999999999</c:v>
                </c:pt>
                <c:pt idx="18947">
                  <c:v>5.0301309999999999</c:v>
                </c:pt>
                <c:pt idx="18948">
                  <c:v>5.0301299999999998</c:v>
                </c:pt>
                <c:pt idx="18949">
                  <c:v>5.0301289999999996</c:v>
                </c:pt>
                <c:pt idx="18950">
                  <c:v>5.0301299999999998</c:v>
                </c:pt>
                <c:pt idx="18951">
                  <c:v>5.0301299999999998</c:v>
                </c:pt>
                <c:pt idx="18952">
                  <c:v>5.0301299999999998</c:v>
                </c:pt>
                <c:pt idx="18953">
                  <c:v>5.0301299999999998</c:v>
                </c:pt>
                <c:pt idx="18954">
                  <c:v>5.0301299999999998</c:v>
                </c:pt>
                <c:pt idx="18955">
                  <c:v>5.0301309999999999</c:v>
                </c:pt>
                <c:pt idx="18956">
                  <c:v>5.0318100000000001</c:v>
                </c:pt>
                <c:pt idx="18957">
                  <c:v>5.0318110000000003</c:v>
                </c:pt>
                <c:pt idx="18958">
                  <c:v>5.0318120000000004</c:v>
                </c:pt>
                <c:pt idx="18959">
                  <c:v>5.0318120000000004</c:v>
                </c:pt>
                <c:pt idx="18960">
                  <c:v>5.0318110000000003</c:v>
                </c:pt>
                <c:pt idx="18961">
                  <c:v>5.0318120000000004</c:v>
                </c:pt>
                <c:pt idx="18962">
                  <c:v>5.0318120000000004</c:v>
                </c:pt>
                <c:pt idx="18963">
                  <c:v>5.0318120000000004</c:v>
                </c:pt>
                <c:pt idx="18964">
                  <c:v>5.0318120000000004</c:v>
                </c:pt>
                <c:pt idx="18965">
                  <c:v>5.0318139999999998</c:v>
                </c:pt>
                <c:pt idx="18966">
                  <c:v>5.0318120000000004</c:v>
                </c:pt>
                <c:pt idx="18967">
                  <c:v>5.0318120000000004</c:v>
                </c:pt>
                <c:pt idx="18968">
                  <c:v>5.0318120000000004</c:v>
                </c:pt>
                <c:pt idx="18969">
                  <c:v>5.0318120000000004</c:v>
                </c:pt>
                <c:pt idx="18970">
                  <c:v>5.0318120000000004</c:v>
                </c:pt>
                <c:pt idx="18971">
                  <c:v>5.0318110000000003</c:v>
                </c:pt>
                <c:pt idx="18972">
                  <c:v>5.0318110000000003</c:v>
                </c:pt>
                <c:pt idx="18973">
                  <c:v>5.0318100000000001</c:v>
                </c:pt>
                <c:pt idx="18974">
                  <c:v>5.0318110000000003</c:v>
                </c:pt>
                <c:pt idx="18975">
                  <c:v>5.0318110000000003</c:v>
                </c:pt>
                <c:pt idx="18976">
                  <c:v>5.0318100000000001</c:v>
                </c:pt>
                <c:pt idx="18977">
                  <c:v>5.0318110000000003</c:v>
                </c:pt>
                <c:pt idx="18978">
                  <c:v>5.0318110000000003</c:v>
                </c:pt>
                <c:pt idx="18979">
                  <c:v>5.0318110000000003</c:v>
                </c:pt>
                <c:pt idx="18980">
                  <c:v>5.0318100000000001</c:v>
                </c:pt>
                <c:pt idx="18981">
                  <c:v>5.031809</c:v>
                </c:pt>
                <c:pt idx="18982">
                  <c:v>5.031809</c:v>
                </c:pt>
                <c:pt idx="18983">
                  <c:v>5.031809</c:v>
                </c:pt>
                <c:pt idx="18984">
                  <c:v>5.0334880000000002</c:v>
                </c:pt>
                <c:pt idx="18985">
                  <c:v>5.0334919999999999</c:v>
                </c:pt>
                <c:pt idx="18986">
                  <c:v>5.0334909999999997</c:v>
                </c:pt>
                <c:pt idx="18987">
                  <c:v>5.0334899999999996</c:v>
                </c:pt>
                <c:pt idx="18988">
                  <c:v>5.0318079999999998</c:v>
                </c:pt>
                <c:pt idx="18989">
                  <c:v>5.0334890000000003</c:v>
                </c:pt>
                <c:pt idx="18990">
                  <c:v>5.0334880000000002</c:v>
                </c:pt>
                <c:pt idx="18991">
                  <c:v>5.0334880000000002</c:v>
                </c:pt>
                <c:pt idx="18992">
                  <c:v>5.0334880000000002</c:v>
                </c:pt>
                <c:pt idx="18993">
                  <c:v>5.0351699999999999</c:v>
                </c:pt>
                <c:pt idx="18994">
                  <c:v>5.0351720000000002</c:v>
                </c:pt>
                <c:pt idx="18995">
                  <c:v>5.0351720000000002</c:v>
                </c:pt>
                <c:pt idx="18996">
                  <c:v>5.0351689999999998</c:v>
                </c:pt>
                <c:pt idx="18997">
                  <c:v>5.0351689999999998</c:v>
                </c:pt>
                <c:pt idx="18998">
                  <c:v>5.0351710000000001</c:v>
                </c:pt>
                <c:pt idx="18999">
                  <c:v>5.0351689999999998</c:v>
                </c:pt>
                <c:pt idx="19000">
                  <c:v>5.0351679999999996</c:v>
                </c:pt>
                <c:pt idx="19001">
                  <c:v>5.0351689999999998</c:v>
                </c:pt>
                <c:pt idx="19002">
                  <c:v>5.0351670000000004</c:v>
                </c:pt>
                <c:pt idx="19003">
                  <c:v>5.0351689999999998</c:v>
                </c:pt>
                <c:pt idx="19004">
                  <c:v>5.0351679999999996</c:v>
                </c:pt>
                <c:pt idx="19005">
                  <c:v>5.0309759999999999</c:v>
                </c:pt>
                <c:pt idx="19006">
                  <c:v>5.0309759999999999</c:v>
                </c:pt>
                <c:pt idx="19007">
                  <c:v>5.0309749999999998</c:v>
                </c:pt>
                <c:pt idx="19008">
                  <c:v>5.030977</c:v>
                </c:pt>
                <c:pt idx="19009">
                  <c:v>5.0309759999999999</c:v>
                </c:pt>
                <c:pt idx="19010">
                  <c:v>5.0309759999999999</c:v>
                </c:pt>
                <c:pt idx="19011">
                  <c:v>5.0309749999999998</c:v>
                </c:pt>
                <c:pt idx="19012">
                  <c:v>5.0309759999999999</c:v>
                </c:pt>
                <c:pt idx="19013">
                  <c:v>5.032648</c:v>
                </c:pt>
                <c:pt idx="19014">
                  <c:v>5.032648</c:v>
                </c:pt>
                <c:pt idx="19015">
                  <c:v>5.0326500000000003</c:v>
                </c:pt>
                <c:pt idx="19016">
                  <c:v>5.032648</c:v>
                </c:pt>
                <c:pt idx="19017">
                  <c:v>5.032648</c:v>
                </c:pt>
                <c:pt idx="19018">
                  <c:v>5.032648</c:v>
                </c:pt>
                <c:pt idx="19019">
                  <c:v>5.0326459999999997</c:v>
                </c:pt>
                <c:pt idx="19020">
                  <c:v>5.0326459999999997</c:v>
                </c:pt>
                <c:pt idx="19021">
                  <c:v>5.0326469999999999</c:v>
                </c:pt>
                <c:pt idx="19022">
                  <c:v>5.0326459999999997</c:v>
                </c:pt>
                <c:pt idx="19023">
                  <c:v>5.0326459999999997</c:v>
                </c:pt>
                <c:pt idx="19024">
                  <c:v>5.032648</c:v>
                </c:pt>
                <c:pt idx="19025">
                  <c:v>5.0326459999999997</c:v>
                </c:pt>
                <c:pt idx="19026">
                  <c:v>5.0343179999999998</c:v>
                </c:pt>
                <c:pt idx="19027">
                  <c:v>5.0343200000000001</c:v>
                </c:pt>
                <c:pt idx="19028">
                  <c:v>5.034319</c:v>
                </c:pt>
                <c:pt idx="19029">
                  <c:v>5.0343179999999998</c:v>
                </c:pt>
                <c:pt idx="19030">
                  <c:v>5.034319</c:v>
                </c:pt>
                <c:pt idx="19031">
                  <c:v>5.0343179999999998</c:v>
                </c:pt>
                <c:pt idx="19032">
                  <c:v>5.0343179999999998</c:v>
                </c:pt>
                <c:pt idx="19033">
                  <c:v>5.0343169999999997</c:v>
                </c:pt>
                <c:pt idx="19034">
                  <c:v>5.0359889999999998</c:v>
                </c:pt>
                <c:pt idx="19035">
                  <c:v>5.0359889999999998</c:v>
                </c:pt>
                <c:pt idx="19036">
                  <c:v>5.0359889999999998</c:v>
                </c:pt>
                <c:pt idx="19037">
                  <c:v>5.0359860000000003</c:v>
                </c:pt>
                <c:pt idx="19038">
                  <c:v>5.0359889999999998</c:v>
                </c:pt>
                <c:pt idx="19039">
                  <c:v>5.0359879999999997</c:v>
                </c:pt>
                <c:pt idx="19040">
                  <c:v>5.0359889999999998</c:v>
                </c:pt>
                <c:pt idx="19041">
                  <c:v>5.0359889999999998</c:v>
                </c:pt>
                <c:pt idx="19042">
                  <c:v>5.03599</c:v>
                </c:pt>
                <c:pt idx="19043">
                  <c:v>5.0359889999999998</c:v>
                </c:pt>
                <c:pt idx="19044">
                  <c:v>5.0359889999999998</c:v>
                </c:pt>
                <c:pt idx="19045">
                  <c:v>5.0359879999999997</c:v>
                </c:pt>
                <c:pt idx="19046">
                  <c:v>5.0359879999999997</c:v>
                </c:pt>
                <c:pt idx="19047">
                  <c:v>5.0359870000000004</c:v>
                </c:pt>
                <c:pt idx="19048">
                  <c:v>5.0359870000000004</c:v>
                </c:pt>
                <c:pt idx="19049">
                  <c:v>5.0359879999999997</c:v>
                </c:pt>
                <c:pt idx="19050">
                  <c:v>5.0359860000000003</c:v>
                </c:pt>
                <c:pt idx="19051">
                  <c:v>5.0359870000000004</c:v>
                </c:pt>
                <c:pt idx="19052">
                  <c:v>5.0334300000000001</c:v>
                </c:pt>
                <c:pt idx="19053">
                  <c:v>5.0334300000000001</c:v>
                </c:pt>
                <c:pt idx="19054">
                  <c:v>5.0334289999999999</c:v>
                </c:pt>
                <c:pt idx="19055">
                  <c:v>5.0334289999999999</c:v>
                </c:pt>
                <c:pt idx="19056">
                  <c:v>5.0334300000000001</c:v>
                </c:pt>
                <c:pt idx="19057">
                  <c:v>5.0334289999999999</c:v>
                </c:pt>
                <c:pt idx="19058">
                  <c:v>5.0334300000000001</c:v>
                </c:pt>
                <c:pt idx="19059">
                  <c:v>5.0334300000000001</c:v>
                </c:pt>
                <c:pt idx="19060">
                  <c:v>5.0334300000000001</c:v>
                </c:pt>
                <c:pt idx="19061">
                  <c:v>5.0334300000000001</c:v>
                </c:pt>
                <c:pt idx="19062">
                  <c:v>5.0334289999999999</c:v>
                </c:pt>
                <c:pt idx="19063">
                  <c:v>5.0334279999999998</c:v>
                </c:pt>
                <c:pt idx="19064">
                  <c:v>5.0334279999999998</c:v>
                </c:pt>
                <c:pt idx="19065">
                  <c:v>5.0334279999999998</c:v>
                </c:pt>
                <c:pt idx="19066">
                  <c:v>5.0334279999999998</c:v>
                </c:pt>
                <c:pt idx="19067">
                  <c:v>5.0334279999999998</c:v>
                </c:pt>
                <c:pt idx="19068">
                  <c:v>5.0334279999999998</c:v>
                </c:pt>
                <c:pt idx="19069">
                  <c:v>5.0350919999999997</c:v>
                </c:pt>
                <c:pt idx="19070">
                  <c:v>5.0350919999999997</c:v>
                </c:pt>
                <c:pt idx="19071">
                  <c:v>5.0367569999999997</c:v>
                </c:pt>
                <c:pt idx="19072">
                  <c:v>5.0367579999999998</c:v>
                </c:pt>
                <c:pt idx="19073">
                  <c:v>5.0367569999999997</c:v>
                </c:pt>
                <c:pt idx="19074">
                  <c:v>5.0367569999999997</c:v>
                </c:pt>
                <c:pt idx="19075">
                  <c:v>5.0367569999999997</c:v>
                </c:pt>
                <c:pt idx="19076">
                  <c:v>5.0367540000000002</c:v>
                </c:pt>
                <c:pt idx="19077">
                  <c:v>5.0367540000000002</c:v>
                </c:pt>
                <c:pt idx="19078">
                  <c:v>5.0367540000000002</c:v>
                </c:pt>
                <c:pt idx="19079">
                  <c:v>5.0367540000000002</c:v>
                </c:pt>
                <c:pt idx="19080">
                  <c:v>5.0384200000000003</c:v>
                </c:pt>
                <c:pt idx="19081">
                  <c:v>5.0384190000000002</c:v>
                </c:pt>
                <c:pt idx="19082">
                  <c:v>5.0384209999999996</c:v>
                </c:pt>
                <c:pt idx="19083">
                  <c:v>5.0384190000000002</c:v>
                </c:pt>
                <c:pt idx="19084">
                  <c:v>5.0400840000000002</c:v>
                </c:pt>
                <c:pt idx="19085">
                  <c:v>5.0417519999999998</c:v>
                </c:pt>
                <c:pt idx="19086">
                  <c:v>5.0417540000000001</c:v>
                </c:pt>
                <c:pt idx="19087">
                  <c:v>5.0417540000000001</c:v>
                </c:pt>
                <c:pt idx="19088">
                  <c:v>5.0417540000000001</c:v>
                </c:pt>
                <c:pt idx="19089">
                  <c:v>5.0384190000000002</c:v>
                </c:pt>
                <c:pt idx="19090">
                  <c:v>5.0384190000000002</c:v>
                </c:pt>
                <c:pt idx="19091">
                  <c:v>5.0384209999999996</c:v>
                </c:pt>
                <c:pt idx="19092">
                  <c:v>5.0400840000000002</c:v>
                </c:pt>
                <c:pt idx="19093">
                  <c:v>5.0400840000000002</c:v>
                </c:pt>
                <c:pt idx="19094">
                  <c:v>5.0400850000000004</c:v>
                </c:pt>
                <c:pt idx="19095">
                  <c:v>5.0400859999999996</c:v>
                </c:pt>
                <c:pt idx="19096">
                  <c:v>5.0400840000000002</c:v>
                </c:pt>
                <c:pt idx="19097">
                  <c:v>5.0417500000000004</c:v>
                </c:pt>
                <c:pt idx="19098">
                  <c:v>5.0417519999999998</c:v>
                </c:pt>
                <c:pt idx="19099">
                  <c:v>5.0374720000000002</c:v>
                </c:pt>
                <c:pt idx="19100">
                  <c:v>5.0374730000000003</c:v>
                </c:pt>
                <c:pt idx="19101">
                  <c:v>5.0374730000000003</c:v>
                </c:pt>
                <c:pt idx="19102">
                  <c:v>5.0374720000000002</c:v>
                </c:pt>
                <c:pt idx="19103">
                  <c:v>5.0374720000000002</c:v>
                </c:pt>
                <c:pt idx="19104">
                  <c:v>5.0374720000000002</c:v>
                </c:pt>
                <c:pt idx="19105">
                  <c:v>5.0374699999999999</c:v>
                </c:pt>
                <c:pt idx="19106">
                  <c:v>5.0374699999999999</c:v>
                </c:pt>
                <c:pt idx="19107">
                  <c:v>5.037471</c:v>
                </c:pt>
                <c:pt idx="19108">
                  <c:v>5.0374699999999999</c:v>
                </c:pt>
                <c:pt idx="19109">
                  <c:v>5.0391279999999998</c:v>
                </c:pt>
                <c:pt idx="19110">
                  <c:v>5.039129</c:v>
                </c:pt>
                <c:pt idx="19111">
                  <c:v>5.0391279999999998</c:v>
                </c:pt>
                <c:pt idx="19112">
                  <c:v>5.0391279999999998</c:v>
                </c:pt>
                <c:pt idx="19113">
                  <c:v>5.0391300000000001</c:v>
                </c:pt>
                <c:pt idx="19114">
                  <c:v>5.0391300000000001</c:v>
                </c:pt>
                <c:pt idx="19115">
                  <c:v>5.039129</c:v>
                </c:pt>
                <c:pt idx="19116">
                  <c:v>5.0391279999999998</c:v>
                </c:pt>
                <c:pt idx="19117">
                  <c:v>5.0391279999999998</c:v>
                </c:pt>
                <c:pt idx="19118">
                  <c:v>5.0391279999999998</c:v>
                </c:pt>
                <c:pt idx="19119">
                  <c:v>5.0391269999999997</c:v>
                </c:pt>
                <c:pt idx="19120">
                  <c:v>5.0391260000000004</c:v>
                </c:pt>
                <c:pt idx="19121">
                  <c:v>5.0391269999999997</c:v>
                </c:pt>
                <c:pt idx="19122">
                  <c:v>5.0391260000000004</c:v>
                </c:pt>
                <c:pt idx="19123">
                  <c:v>5.0391260000000004</c:v>
                </c:pt>
                <c:pt idx="19124">
                  <c:v>5.0391269999999997</c:v>
                </c:pt>
                <c:pt idx="19125">
                  <c:v>5.0391260000000004</c:v>
                </c:pt>
                <c:pt idx="19126">
                  <c:v>5.0391260000000004</c:v>
                </c:pt>
                <c:pt idx="19127">
                  <c:v>5.0391260000000004</c:v>
                </c:pt>
                <c:pt idx="19128">
                  <c:v>5.0391260000000004</c:v>
                </c:pt>
                <c:pt idx="19129">
                  <c:v>5.0391250000000003</c:v>
                </c:pt>
                <c:pt idx="19130">
                  <c:v>5.0391240000000002</c:v>
                </c:pt>
                <c:pt idx="19131">
                  <c:v>5.0407799999999998</c:v>
                </c:pt>
                <c:pt idx="19132">
                  <c:v>5.0407799999999998</c:v>
                </c:pt>
                <c:pt idx="19133">
                  <c:v>5.0407799999999998</c:v>
                </c:pt>
                <c:pt idx="19134">
                  <c:v>5.0407799999999998</c:v>
                </c:pt>
                <c:pt idx="19135">
                  <c:v>5.0424369999999996</c:v>
                </c:pt>
                <c:pt idx="19136">
                  <c:v>5.0424369999999996</c:v>
                </c:pt>
                <c:pt idx="19137">
                  <c:v>5.0424369999999996</c:v>
                </c:pt>
                <c:pt idx="19138">
                  <c:v>5.038125</c:v>
                </c:pt>
                <c:pt idx="19139">
                  <c:v>5.0381270000000002</c:v>
                </c:pt>
                <c:pt idx="19140">
                  <c:v>5.0381260000000001</c:v>
                </c:pt>
                <c:pt idx="19141">
                  <c:v>5.038125</c:v>
                </c:pt>
                <c:pt idx="19142">
                  <c:v>5.0397759999999998</c:v>
                </c:pt>
                <c:pt idx="19143">
                  <c:v>5.0397749999999997</c:v>
                </c:pt>
                <c:pt idx="19144">
                  <c:v>5.0397759999999998</c:v>
                </c:pt>
                <c:pt idx="19145">
                  <c:v>5.0397759999999998</c:v>
                </c:pt>
                <c:pt idx="19146">
                  <c:v>5.0397740000000004</c:v>
                </c:pt>
                <c:pt idx="19147">
                  <c:v>5.0397740000000004</c:v>
                </c:pt>
                <c:pt idx="19148">
                  <c:v>5.0397740000000004</c:v>
                </c:pt>
                <c:pt idx="19149">
                  <c:v>5.0397749999999997</c:v>
                </c:pt>
                <c:pt idx="19150">
                  <c:v>5.0397740000000004</c:v>
                </c:pt>
                <c:pt idx="19151">
                  <c:v>5.0414219999999998</c:v>
                </c:pt>
                <c:pt idx="19152">
                  <c:v>5.0414219999999998</c:v>
                </c:pt>
                <c:pt idx="19153">
                  <c:v>5.0414219999999998</c:v>
                </c:pt>
                <c:pt idx="19154">
                  <c:v>5.0414240000000001</c:v>
                </c:pt>
                <c:pt idx="19155">
                  <c:v>5.0414219999999998</c:v>
                </c:pt>
                <c:pt idx="19156">
                  <c:v>5.0414219999999998</c:v>
                </c:pt>
                <c:pt idx="19157">
                  <c:v>5.0414199999999996</c:v>
                </c:pt>
                <c:pt idx="19158">
                  <c:v>5.0414199999999996</c:v>
                </c:pt>
                <c:pt idx="19159">
                  <c:v>5.0414199999999996</c:v>
                </c:pt>
                <c:pt idx="19160">
                  <c:v>5.0414199999999996</c:v>
                </c:pt>
                <c:pt idx="19161">
                  <c:v>5.0414190000000003</c:v>
                </c:pt>
                <c:pt idx="19162">
                  <c:v>5.0414180000000002</c:v>
                </c:pt>
                <c:pt idx="19163">
                  <c:v>5.0414180000000002</c:v>
                </c:pt>
                <c:pt idx="19164">
                  <c:v>5.0430630000000001</c:v>
                </c:pt>
                <c:pt idx="19165">
                  <c:v>5.0430640000000002</c:v>
                </c:pt>
                <c:pt idx="19166">
                  <c:v>5.0430630000000001</c:v>
                </c:pt>
                <c:pt idx="19167">
                  <c:v>5.0430630000000001</c:v>
                </c:pt>
                <c:pt idx="19168">
                  <c:v>5.0430640000000002</c:v>
                </c:pt>
                <c:pt idx="19169">
                  <c:v>5.0430640000000002</c:v>
                </c:pt>
                <c:pt idx="19170">
                  <c:v>5.0447110000000004</c:v>
                </c:pt>
                <c:pt idx="19171">
                  <c:v>5.0447110000000004</c:v>
                </c:pt>
                <c:pt idx="19172">
                  <c:v>5.0403599999999997</c:v>
                </c:pt>
                <c:pt idx="19173">
                  <c:v>5.0403599999999997</c:v>
                </c:pt>
                <c:pt idx="19174">
                  <c:v>5.0403599999999997</c:v>
                </c:pt>
                <c:pt idx="19175">
                  <c:v>5.0403599999999997</c:v>
                </c:pt>
                <c:pt idx="19176">
                  <c:v>5.0419980000000004</c:v>
                </c:pt>
                <c:pt idx="19177">
                  <c:v>5.0419999999999998</c:v>
                </c:pt>
                <c:pt idx="19178">
                  <c:v>5.0419980000000004</c:v>
                </c:pt>
                <c:pt idx="19179">
                  <c:v>5.0419980000000004</c:v>
                </c:pt>
                <c:pt idx="19180">
                  <c:v>5.0419980000000004</c:v>
                </c:pt>
                <c:pt idx="19181">
                  <c:v>5.0419960000000001</c:v>
                </c:pt>
                <c:pt idx="19182">
                  <c:v>5.0419960000000001</c:v>
                </c:pt>
                <c:pt idx="19183">
                  <c:v>5.0419960000000001</c:v>
                </c:pt>
                <c:pt idx="19184">
                  <c:v>5.0419960000000001</c:v>
                </c:pt>
                <c:pt idx="19185">
                  <c:v>5.0419960000000001</c:v>
                </c:pt>
                <c:pt idx="19186">
                  <c:v>5.0419960000000001</c:v>
                </c:pt>
                <c:pt idx="19187">
                  <c:v>5.043634</c:v>
                </c:pt>
                <c:pt idx="19188">
                  <c:v>5.0436360000000002</c:v>
                </c:pt>
                <c:pt idx="19189">
                  <c:v>5.043634</c:v>
                </c:pt>
                <c:pt idx="19190">
                  <c:v>5.0419939999999999</c:v>
                </c:pt>
                <c:pt idx="19191">
                  <c:v>5.0419939999999999</c:v>
                </c:pt>
                <c:pt idx="19192">
                  <c:v>5.0436329999999998</c:v>
                </c:pt>
                <c:pt idx="19193">
                  <c:v>5.0436329999999998</c:v>
                </c:pt>
                <c:pt idx="19194">
                  <c:v>5.0436329999999998</c:v>
                </c:pt>
                <c:pt idx="19195">
                  <c:v>5.0436329999999998</c:v>
                </c:pt>
                <c:pt idx="19196">
                  <c:v>5.0436329999999998</c:v>
                </c:pt>
                <c:pt idx="19197">
                  <c:v>5.0436310000000004</c:v>
                </c:pt>
                <c:pt idx="19198">
                  <c:v>5.0452690000000002</c:v>
                </c:pt>
                <c:pt idx="19199">
                  <c:v>5.0452690000000002</c:v>
                </c:pt>
                <c:pt idx="19200">
                  <c:v>5.0452700000000004</c:v>
                </c:pt>
                <c:pt idx="19201">
                  <c:v>5.0452690000000002</c:v>
                </c:pt>
                <c:pt idx="19202">
                  <c:v>5.0452690000000002</c:v>
                </c:pt>
                <c:pt idx="19203">
                  <c:v>5.0469059999999999</c:v>
                </c:pt>
                <c:pt idx="19204">
                  <c:v>5.0469059999999999</c:v>
                </c:pt>
                <c:pt idx="19205">
                  <c:v>5.0469059999999999</c:v>
                </c:pt>
                <c:pt idx="19206">
                  <c:v>5.0469059999999999</c:v>
                </c:pt>
                <c:pt idx="19207">
                  <c:v>5.0469059999999999</c:v>
                </c:pt>
                <c:pt idx="19208">
                  <c:v>5.0425139999999997</c:v>
                </c:pt>
                <c:pt idx="19209">
                  <c:v>5.0425139999999997</c:v>
                </c:pt>
                <c:pt idx="19210">
                  <c:v>5.0425120000000003</c:v>
                </c:pt>
                <c:pt idx="19211">
                  <c:v>5.0425120000000003</c:v>
                </c:pt>
                <c:pt idx="19212">
                  <c:v>5.0425120000000003</c:v>
                </c:pt>
                <c:pt idx="19213">
                  <c:v>5.0425110000000002</c:v>
                </c:pt>
                <c:pt idx="19214">
                  <c:v>5.0425110000000002</c:v>
                </c:pt>
                <c:pt idx="19215">
                  <c:v>5.0441399999999996</c:v>
                </c:pt>
                <c:pt idx="19216">
                  <c:v>5.0441399999999996</c:v>
                </c:pt>
                <c:pt idx="19217">
                  <c:v>5.0441380000000002</c:v>
                </c:pt>
                <c:pt idx="19218">
                  <c:v>5.0441399999999996</c:v>
                </c:pt>
                <c:pt idx="19219">
                  <c:v>5.0441380000000002</c:v>
                </c:pt>
                <c:pt idx="19220">
                  <c:v>5.0441380000000002</c:v>
                </c:pt>
                <c:pt idx="19221">
                  <c:v>5.0441380000000002</c:v>
                </c:pt>
                <c:pt idx="19222">
                  <c:v>5.0441380000000002</c:v>
                </c:pt>
                <c:pt idx="19223">
                  <c:v>5.0441380000000002</c:v>
                </c:pt>
                <c:pt idx="19224">
                  <c:v>5.0441370000000001</c:v>
                </c:pt>
                <c:pt idx="19225">
                  <c:v>5.0441370000000001</c:v>
                </c:pt>
                <c:pt idx="19226">
                  <c:v>5.0441370000000001</c:v>
                </c:pt>
                <c:pt idx="19227">
                  <c:v>5.0457619999999999</c:v>
                </c:pt>
                <c:pt idx="19228">
                  <c:v>5.0457609999999997</c:v>
                </c:pt>
                <c:pt idx="19229">
                  <c:v>5.0457619999999999</c:v>
                </c:pt>
                <c:pt idx="19230">
                  <c:v>5.0457609999999997</c:v>
                </c:pt>
                <c:pt idx="19231">
                  <c:v>5.0457609999999997</c:v>
                </c:pt>
                <c:pt idx="19232">
                  <c:v>5.0457609999999997</c:v>
                </c:pt>
                <c:pt idx="19233">
                  <c:v>5.0457609999999997</c:v>
                </c:pt>
                <c:pt idx="19234">
                  <c:v>5.0457599999999996</c:v>
                </c:pt>
                <c:pt idx="19235">
                  <c:v>5.0473819999999998</c:v>
                </c:pt>
                <c:pt idx="19236">
                  <c:v>5.0473819999999998</c:v>
                </c:pt>
                <c:pt idx="19237">
                  <c:v>5.0473819999999998</c:v>
                </c:pt>
                <c:pt idx="19238">
                  <c:v>5.0429560000000002</c:v>
                </c:pt>
                <c:pt idx="19239">
                  <c:v>5.0429560000000002</c:v>
                </c:pt>
                <c:pt idx="19240">
                  <c:v>5.0429570000000004</c:v>
                </c:pt>
                <c:pt idx="19241">
                  <c:v>5.0429550000000001</c:v>
                </c:pt>
                <c:pt idx="19242">
                  <c:v>5.0429560000000002</c:v>
                </c:pt>
                <c:pt idx="19243">
                  <c:v>5.0429550000000001</c:v>
                </c:pt>
                <c:pt idx="19244">
                  <c:v>5.0429550000000001</c:v>
                </c:pt>
                <c:pt idx="19245">
                  <c:v>5.0445700000000002</c:v>
                </c:pt>
                <c:pt idx="19246">
                  <c:v>5.0445710000000004</c:v>
                </c:pt>
                <c:pt idx="19247">
                  <c:v>5.0445700000000002</c:v>
                </c:pt>
                <c:pt idx="19248">
                  <c:v>5.0445700000000002</c:v>
                </c:pt>
                <c:pt idx="19249">
                  <c:v>5.0445700000000002</c:v>
                </c:pt>
                <c:pt idx="19250">
                  <c:v>5.0445679999999999</c:v>
                </c:pt>
                <c:pt idx="19251">
                  <c:v>5.0445700000000002</c:v>
                </c:pt>
                <c:pt idx="19252">
                  <c:v>5.0461840000000002</c:v>
                </c:pt>
                <c:pt idx="19253">
                  <c:v>5.0461840000000002</c:v>
                </c:pt>
                <c:pt idx="19254">
                  <c:v>5.0461840000000002</c:v>
                </c:pt>
                <c:pt idx="19255">
                  <c:v>5.0461830000000001</c:v>
                </c:pt>
                <c:pt idx="19256">
                  <c:v>5.0461830000000001</c:v>
                </c:pt>
                <c:pt idx="19257">
                  <c:v>5.0461819999999999</c:v>
                </c:pt>
                <c:pt idx="19258">
                  <c:v>5.0461809999999998</c:v>
                </c:pt>
                <c:pt idx="19259">
                  <c:v>5.0477949999999998</c:v>
                </c:pt>
                <c:pt idx="19260">
                  <c:v>5.0477939999999997</c:v>
                </c:pt>
                <c:pt idx="19261">
                  <c:v>5.0477939999999997</c:v>
                </c:pt>
                <c:pt idx="19262">
                  <c:v>5.0477920000000003</c:v>
                </c:pt>
                <c:pt idx="19263">
                  <c:v>5.049404</c:v>
                </c:pt>
                <c:pt idx="19264">
                  <c:v>5.049404</c:v>
                </c:pt>
                <c:pt idx="19265">
                  <c:v>5.049404</c:v>
                </c:pt>
                <c:pt idx="19266">
                  <c:v>5.049404</c:v>
                </c:pt>
                <c:pt idx="19267">
                  <c:v>5.0494070000000004</c:v>
                </c:pt>
                <c:pt idx="19268">
                  <c:v>5.0494060000000003</c:v>
                </c:pt>
                <c:pt idx="19269">
                  <c:v>5.049404</c:v>
                </c:pt>
                <c:pt idx="19270">
                  <c:v>5.049404</c:v>
                </c:pt>
                <c:pt idx="19271">
                  <c:v>5.049404</c:v>
                </c:pt>
                <c:pt idx="19272">
                  <c:v>5.049404</c:v>
                </c:pt>
                <c:pt idx="19273">
                  <c:v>5.049404</c:v>
                </c:pt>
                <c:pt idx="19274">
                  <c:v>5.044937</c:v>
                </c:pt>
                <c:pt idx="19275">
                  <c:v>5.044937</c:v>
                </c:pt>
                <c:pt idx="19276">
                  <c:v>5.0465439999999999</c:v>
                </c:pt>
                <c:pt idx="19277">
                  <c:v>5.0465450000000001</c:v>
                </c:pt>
                <c:pt idx="19278">
                  <c:v>5.0465419999999996</c:v>
                </c:pt>
                <c:pt idx="19279">
                  <c:v>5.0465419999999996</c:v>
                </c:pt>
                <c:pt idx="19280">
                  <c:v>5.0465419999999996</c:v>
                </c:pt>
                <c:pt idx="19281">
                  <c:v>5.0465410000000004</c:v>
                </c:pt>
                <c:pt idx="19282">
                  <c:v>5.0465400000000002</c:v>
                </c:pt>
                <c:pt idx="19283">
                  <c:v>5.0481439999999997</c:v>
                </c:pt>
                <c:pt idx="19284">
                  <c:v>5.0481439999999997</c:v>
                </c:pt>
                <c:pt idx="19285">
                  <c:v>5.0481429999999996</c:v>
                </c:pt>
                <c:pt idx="19286">
                  <c:v>5.049747</c:v>
                </c:pt>
                <c:pt idx="19287">
                  <c:v>5.049747</c:v>
                </c:pt>
                <c:pt idx="19288">
                  <c:v>5.0497459999999998</c:v>
                </c:pt>
                <c:pt idx="19289">
                  <c:v>5.0497459999999998</c:v>
                </c:pt>
                <c:pt idx="19290">
                  <c:v>5.0497459999999998</c:v>
                </c:pt>
                <c:pt idx="19291">
                  <c:v>5.0513479999999999</c:v>
                </c:pt>
                <c:pt idx="19292">
                  <c:v>5.0513479999999999</c:v>
                </c:pt>
                <c:pt idx="19293">
                  <c:v>5.0513469999999998</c:v>
                </c:pt>
                <c:pt idx="19294">
                  <c:v>5.0468359999999999</c:v>
                </c:pt>
                <c:pt idx="19295">
                  <c:v>5.046837</c:v>
                </c:pt>
                <c:pt idx="19296">
                  <c:v>5.046837</c:v>
                </c:pt>
                <c:pt idx="19297">
                  <c:v>5.0468359999999999</c:v>
                </c:pt>
                <c:pt idx="19298">
                  <c:v>5.0484330000000002</c:v>
                </c:pt>
                <c:pt idx="19299">
                  <c:v>5.0484330000000002</c:v>
                </c:pt>
                <c:pt idx="19300">
                  <c:v>5.0484309999999999</c:v>
                </c:pt>
                <c:pt idx="19301">
                  <c:v>5.0484309999999999</c:v>
                </c:pt>
                <c:pt idx="19302">
                  <c:v>5.0484299999999998</c:v>
                </c:pt>
                <c:pt idx="19303">
                  <c:v>5.048432</c:v>
                </c:pt>
                <c:pt idx="19304">
                  <c:v>5.0484309999999999</c:v>
                </c:pt>
                <c:pt idx="19305">
                  <c:v>5.0500249999999998</c:v>
                </c:pt>
                <c:pt idx="19306">
                  <c:v>5.0500259999999999</c:v>
                </c:pt>
                <c:pt idx="19307">
                  <c:v>5.0500259999999999</c:v>
                </c:pt>
                <c:pt idx="19308">
                  <c:v>5.0500249999999998</c:v>
                </c:pt>
                <c:pt idx="19309">
                  <c:v>5.0500239999999996</c:v>
                </c:pt>
                <c:pt idx="19310">
                  <c:v>5.0500239999999996</c:v>
                </c:pt>
                <c:pt idx="19311">
                  <c:v>5.0500220000000002</c:v>
                </c:pt>
                <c:pt idx="19312">
                  <c:v>5.0500220000000002</c:v>
                </c:pt>
                <c:pt idx="19313">
                  <c:v>5.0516180000000004</c:v>
                </c:pt>
                <c:pt idx="19314">
                  <c:v>5.0516170000000002</c:v>
                </c:pt>
                <c:pt idx="19315">
                  <c:v>5.0532120000000003</c:v>
                </c:pt>
                <c:pt idx="19316">
                  <c:v>5.0532110000000001</c:v>
                </c:pt>
                <c:pt idx="19317">
                  <c:v>5.0532110000000001</c:v>
                </c:pt>
                <c:pt idx="19318">
                  <c:v>5.0486620000000002</c:v>
                </c:pt>
                <c:pt idx="19319">
                  <c:v>5.0502500000000001</c:v>
                </c:pt>
                <c:pt idx="19320">
                  <c:v>5.0502500000000001</c:v>
                </c:pt>
                <c:pt idx="19321">
                  <c:v>5.0502500000000001</c:v>
                </c:pt>
                <c:pt idx="19322">
                  <c:v>5.0502479999999998</c:v>
                </c:pt>
                <c:pt idx="19323">
                  <c:v>5.0502479999999998</c:v>
                </c:pt>
                <c:pt idx="19324">
                  <c:v>5.0502479999999998</c:v>
                </c:pt>
                <c:pt idx="19325">
                  <c:v>5.0502479999999998</c:v>
                </c:pt>
                <c:pt idx="19326">
                  <c:v>5.0518340000000004</c:v>
                </c:pt>
                <c:pt idx="19327">
                  <c:v>5.0518340000000004</c:v>
                </c:pt>
                <c:pt idx="19328">
                  <c:v>5.051831</c:v>
                </c:pt>
                <c:pt idx="19329">
                  <c:v>5.0518320000000001</c:v>
                </c:pt>
                <c:pt idx="19330">
                  <c:v>5.0518340000000004</c:v>
                </c:pt>
                <c:pt idx="19331">
                  <c:v>5.0534169999999996</c:v>
                </c:pt>
                <c:pt idx="19332">
                  <c:v>5.0534160000000004</c:v>
                </c:pt>
                <c:pt idx="19333">
                  <c:v>5.0534160000000004</c:v>
                </c:pt>
                <c:pt idx="19334">
                  <c:v>5.0534150000000002</c:v>
                </c:pt>
                <c:pt idx="19335">
                  <c:v>5.0534179999999997</c:v>
                </c:pt>
                <c:pt idx="19336">
                  <c:v>5.0534169999999996</c:v>
                </c:pt>
                <c:pt idx="19337">
                  <c:v>5.0534140000000001</c:v>
                </c:pt>
                <c:pt idx="19338">
                  <c:v>5.0549999999999997</c:v>
                </c:pt>
                <c:pt idx="19339">
                  <c:v>5.054996</c:v>
                </c:pt>
                <c:pt idx="19340">
                  <c:v>5.0549970000000002</c:v>
                </c:pt>
                <c:pt idx="19341">
                  <c:v>5.0549980000000003</c:v>
                </c:pt>
                <c:pt idx="19342">
                  <c:v>5.0549980000000003</c:v>
                </c:pt>
                <c:pt idx="19343">
                  <c:v>5.0549970000000002</c:v>
                </c:pt>
                <c:pt idx="19344">
                  <c:v>5.054996</c:v>
                </c:pt>
                <c:pt idx="19345">
                  <c:v>5.0519800000000004</c:v>
                </c:pt>
                <c:pt idx="19346">
                  <c:v>5.0519780000000001</c:v>
                </c:pt>
                <c:pt idx="19347">
                  <c:v>5.0519780000000001</c:v>
                </c:pt>
                <c:pt idx="19348">
                  <c:v>5.0519780000000001</c:v>
                </c:pt>
                <c:pt idx="19349">
                  <c:v>5.0519780000000001</c:v>
                </c:pt>
                <c:pt idx="19350">
                  <c:v>5.053553</c:v>
                </c:pt>
                <c:pt idx="19351">
                  <c:v>5.0535500000000004</c:v>
                </c:pt>
                <c:pt idx="19352">
                  <c:v>5.0551259999999996</c:v>
                </c:pt>
                <c:pt idx="19353">
                  <c:v>5.0551259999999996</c:v>
                </c:pt>
                <c:pt idx="19354">
                  <c:v>5.0551259999999996</c:v>
                </c:pt>
                <c:pt idx="19355">
                  <c:v>5.055123</c:v>
                </c:pt>
                <c:pt idx="19356">
                  <c:v>5.0551240000000002</c:v>
                </c:pt>
                <c:pt idx="19357">
                  <c:v>5.0551240000000002</c:v>
                </c:pt>
                <c:pt idx="19358">
                  <c:v>5.0566979999999999</c:v>
                </c:pt>
                <c:pt idx="19359">
                  <c:v>5.0566979999999999</c:v>
                </c:pt>
                <c:pt idx="19360">
                  <c:v>5.0566959999999996</c:v>
                </c:pt>
                <c:pt idx="19361">
                  <c:v>5.0566959999999996</c:v>
                </c:pt>
                <c:pt idx="19362">
                  <c:v>5.0566959999999996</c:v>
                </c:pt>
                <c:pt idx="19363">
                  <c:v>5.0536320000000003</c:v>
                </c:pt>
                <c:pt idx="19364">
                  <c:v>5.0536310000000002</c:v>
                </c:pt>
                <c:pt idx="19365">
                  <c:v>5.0536300000000001</c:v>
                </c:pt>
                <c:pt idx="19366">
                  <c:v>5.0551979999999999</c:v>
                </c:pt>
                <c:pt idx="19367">
                  <c:v>5.0567659999999997</c:v>
                </c:pt>
                <c:pt idx="19368">
                  <c:v>5.0567640000000003</c:v>
                </c:pt>
                <c:pt idx="19369">
                  <c:v>5.0567650000000004</c:v>
                </c:pt>
                <c:pt idx="19370">
                  <c:v>5.0567640000000003</c:v>
                </c:pt>
                <c:pt idx="19371">
                  <c:v>5.0567630000000001</c:v>
                </c:pt>
                <c:pt idx="19372">
                  <c:v>5.056762</c:v>
                </c:pt>
                <c:pt idx="19373">
                  <c:v>5.0567599999999997</c:v>
                </c:pt>
                <c:pt idx="19374">
                  <c:v>5.0583239999999998</c:v>
                </c:pt>
                <c:pt idx="19375">
                  <c:v>5.0583239999999998</c:v>
                </c:pt>
                <c:pt idx="19376">
                  <c:v>5.0583239999999998</c:v>
                </c:pt>
                <c:pt idx="19377">
                  <c:v>5.0583239999999998</c:v>
                </c:pt>
                <c:pt idx="19378">
                  <c:v>5.0583220000000004</c:v>
                </c:pt>
                <c:pt idx="19379">
                  <c:v>5.0552039999999998</c:v>
                </c:pt>
                <c:pt idx="19380">
                  <c:v>5.0552039999999998</c:v>
                </c:pt>
                <c:pt idx="19381">
                  <c:v>5.0552029999999997</c:v>
                </c:pt>
                <c:pt idx="19382">
                  <c:v>5.0567580000000003</c:v>
                </c:pt>
                <c:pt idx="19383">
                  <c:v>5.0567580000000003</c:v>
                </c:pt>
                <c:pt idx="19384">
                  <c:v>5.0567580000000003</c:v>
                </c:pt>
                <c:pt idx="19385">
                  <c:v>5.0583150000000003</c:v>
                </c:pt>
                <c:pt idx="19386">
                  <c:v>5.0583130000000001</c:v>
                </c:pt>
                <c:pt idx="19387">
                  <c:v>5.0583150000000003</c:v>
                </c:pt>
                <c:pt idx="19388">
                  <c:v>5.0583140000000002</c:v>
                </c:pt>
                <c:pt idx="19389">
                  <c:v>5.0583159999999996</c:v>
                </c:pt>
                <c:pt idx="19390">
                  <c:v>5.0583119999999999</c:v>
                </c:pt>
                <c:pt idx="19391">
                  <c:v>5.0583119999999999</c:v>
                </c:pt>
                <c:pt idx="19392">
                  <c:v>5.0583130000000001</c:v>
                </c:pt>
                <c:pt idx="19393">
                  <c:v>5.0598679999999998</c:v>
                </c:pt>
                <c:pt idx="19394">
                  <c:v>5.0598679999999998</c:v>
                </c:pt>
                <c:pt idx="19395">
                  <c:v>5.0598679999999998</c:v>
                </c:pt>
                <c:pt idx="19396">
                  <c:v>5.0598679999999998</c:v>
                </c:pt>
                <c:pt idx="19397">
                  <c:v>5.0598679999999998</c:v>
                </c:pt>
                <c:pt idx="19398">
                  <c:v>5.0598669999999997</c:v>
                </c:pt>
                <c:pt idx="19399">
                  <c:v>5.0598660000000004</c:v>
                </c:pt>
                <c:pt idx="19400">
                  <c:v>5.0598640000000001</c:v>
                </c:pt>
                <c:pt idx="19401">
                  <c:v>5.0566940000000002</c:v>
                </c:pt>
                <c:pt idx="19402">
                  <c:v>5.0582440000000002</c:v>
                </c:pt>
                <c:pt idx="19403">
                  <c:v>5.0582419999999999</c:v>
                </c:pt>
                <c:pt idx="19404">
                  <c:v>5.0582419999999999</c:v>
                </c:pt>
                <c:pt idx="19405">
                  <c:v>5.0582409999999998</c:v>
                </c:pt>
                <c:pt idx="19406">
                  <c:v>5.0597890000000003</c:v>
                </c:pt>
                <c:pt idx="19407">
                  <c:v>5.0597890000000003</c:v>
                </c:pt>
                <c:pt idx="19408">
                  <c:v>5.0597890000000003</c:v>
                </c:pt>
                <c:pt idx="19409">
                  <c:v>5.0597890000000003</c:v>
                </c:pt>
                <c:pt idx="19410">
                  <c:v>5.0597880000000002</c:v>
                </c:pt>
                <c:pt idx="19411">
                  <c:v>5.0597859999999999</c:v>
                </c:pt>
                <c:pt idx="19412">
                  <c:v>5.0613320000000002</c:v>
                </c:pt>
                <c:pt idx="19413">
                  <c:v>5.0613320000000002</c:v>
                </c:pt>
                <c:pt idx="19414">
                  <c:v>5.0613320000000002</c:v>
                </c:pt>
                <c:pt idx="19415">
                  <c:v>5.0613289999999997</c:v>
                </c:pt>
                <c:pt idx="19416">
                  <c:v>5.0613279999999996</c:v>
                </c:pt>
                <c:pt idx="19417">
                  <c:v>5.0628729999999997</c:v>
                </c:pt>
                <c:pt idx="19418">
                  <c:v>5.0628729999999997</c:v>
                </c:pt>
                <c:pt idx="19419">
                  <c:v>5.0581060000000004</c:v>
                </c:pt>
                <c:pt idx="19420">
                  <c:v>5.0596430000000003</c:v>
                </c:pt>
                <c:pt idx="19421">
                  <c:v>5.0596420000000002</c:v>
                </c:pt>
                <c:pt idx="19422">
                  <c:v>5.0596399999999999</c:v>
                </c:pt>
                <c:pt idx="19423">
                  <c:v>5.0596389999999998</c:v>
                </c:pt>
                <c:pt idx="19424">
                  <c:v>5.061172</c:v>
                </c:pt>
                <c:pt idx="19425">
                  <c:v>5.061172</c:v>
                </c:pt>
                <c:pt idx="19426">
                  <c:v>5.061172</c:v>
                </c:pt>
                <c:pt idx="19427">
                  <c:v>5.061172</c:v>
                </c:pt>
                <c:pt idx="19428">
                  <c:v>5.0627040000000001</c:v>
                </c:pt>
                <c:pt idx="19429">
                  <c:v>5.0627040000000001</c:v>
                </c:pt>
                <c:pt idx="19430">
                  <c:v>5.0627040000000001</c:v>
                </c:pt>
                <c:pt idx="19431">
                  <c:v>5.0642379999999996</c:v>
                </c:pt>
                <c:pt idx="19432">
                  <c:v>5.0642379999999996</c:v>
                </c:pt>
                <c:pt idx="19433">
                  <c:v>5.060962</c:v>
                </c:pt>
                <c:pt idx="19434">
                  <c:v>5.0609630000000001</c:v>
                </c:pt>
                <c:pt idx="19435">
                  <c:v>5.0609609999999998</c:v>
                </c:pt>
                <c:pt idx="19436">
                  <c:v>5.0609609999999998</c:v>
                </c:pt>
                <c:pt idx="19437">
                  <c:v>5.0609590000000004</c:v>
                </c:pt>
                <c:pt idx="19438">
                  <c:v>5.0609590000000004</c:v>
                </c:pt>
                <c:pt idx="19439">
                  <c:v>5.0609590000000004</c:v>
                </c:pt>
                <c:pt idx="19440">
                  <c:v>5.062481</c:v>
                </c:pt>
                <c:pt idx="19441">
                  <c:v>5.062481</c:v>
                </c:pt>
                <c:pt idx="19442">
                  <c:v>5.0624820000000001</c:v>
                </c:pt>
                <c:pt idx="19443">
                  <c:v>5.062481</c:v>
                </c:pt>
                <c:pt idx="19444">
                  <c:v>5.0640039999999997</c:v>
                </c:pt>
                <c:pt idx="19445">
                  <c:v>5.0640039999999997</c:v>
                </c:pt>
                <c:pt idx="19446">
                  <c:v>5.0640029999999996</c:v>
                </c:pt>
                <c:pt idx="19447">
                  <c:v>5.0640039999999997</c:v>
                </c:pt>
                <c:pt idx="19448">
                  <c:v>5.0640000000000001</c:v>
                </c:pt>
                <c:pt idx="19449">
                  <c:v>5.0606739999999997</c:v>
                </c:pt>
                <c:pt idx="19450">
                  <c:v>5.0621879999999999</c:v>
                </c:pt>
                <c:pt idx="19451">
                  <c:v>5.0621869999999998</c:v>
                </c:pt>
                <c:pt idx="19452">
                  <c:v>5.0621859999999996</c:v>
                </c:pt>
                <c:pt idx="19453">
                  <c:v>5.0636989999999997</c:v>
                </c:pt>
                <c:pt idx="19454">
                  <c:v>5.0636999999999999</c:v>
                </c:pt>
                <c:pt idx="19455">
                  <c:v>5.0636970000000003</c:v>
                </c:pt>
                <c:pt idx="19456">
                  <c:v>5.0652100000000004</c:v>
                </c:pt>
                <c:pt idx="19457">
                  <c:v>5.0667260000000001</c:v>
                </c:pt>
                <c:pt idx="19458">
                  <c:v>5.0667239999999998</c:v>
                </c:pt>
                <c:pt idx="19459">
                  <c:v>5.0667249999999999</c:v>
                </c:pt>
                <c:pt idx="19460">
                  <c:v>5.0667220000000004</c:v>
                </c:pt>
                <c:pt idx="19461">
                  <c:v>5.0667229999999996</c:v>
                </c:pt>
                <c:pt idx="19462">
                  <c:v>5.0667229999999996</c:v>
                </c:pt>
                <c:pt idx="19463">
                  <c:v>5.0667210000000003</c:v>
                </c:pt>
                <c:pt idx="19464">
                  <c:v>5.061833</c:v>
                </c:pt>
                <c:pt idx="19465">
                  <c:v>5.0633359999999996</c:v>
                </c:pt>
                <c:pt idx="19466">
                  <c:v>5.0633350000000004</c:v>
                </c:pt>
                <c:pt idx="19467">
                  <c:v>5.0633340000000002</c:v>
                </c:pt>
                <c:pt idx="19468">
                  <c:v>5.0633340000000002</c:v>
                </c:pt>
                <c:pt idx="19469">
                  <c:v>5.0648340000000003</c:v>
                </c:pt>
                <c:pt idx="19470">
                  <c:v>5.0648350000000004</c:v>
                </c:pt>
                <c:pt idx="19471">
                  <c:v>5.066338</c:v>
                </c:pt>
                <c:pt idx="19472">
                  <c:v>5.066338</c:v>
                </c:pt>
                <c:pt idx="19473">
                  <c:v>5.0663359999999997</c:v>
                </c:pt>
                <c:pt idx="19474">
                  <c:v>5.0663340000000003</c:v>
                </c:pt>
                <c:pt idx="19475">
                  <c:v>5.0678359999999998</c:v>
                </c:pt>
                <c:pt idx="19476">
                  <c:v>5.0678349999999996</c:v>
                </c:pt>
                <c:pt idx="19477">
                  <c:v>5.0678330000000003</c:v>
                </c:pt>
                <c:pt idx="19478">
                  <c:v>5.0678349999999996</c:v>
                </c:pt>
                <c:pt idx="19479">
                  <c:v>5.0678340000000004</c:v>
                </c:pt>
                <c:pt idx="19480">
                  <c:v>5.0643940000000001</c:v>
                </c:pt>
                <c:pt idx="19481">
                  <c:v>5.0658880000000002</c:v>
                </c:pt>
                <c:pt idx="19482">
                  <c:v>5.065887</c:v>
                </c:pt>
                <c:pt idx="19483">
                  <c:v>5.065887</c:v>
                </c:pt>
                <c:pt idx="19484">
                  <c:v>5.0673810000000001</c:v>
                </c:pt>
                <c:pt idx="19485">
                  <c:v>5.0673779999999997</c:v>
                </c:pt>
                <c:pt idx="19486">
                  <c:v>5.0673779999999997</c:v>
                </c:pt>
                <c:pt idx="19487">
                  <c:v>5.0688680000000002</c:v>
                </c:pt>
                <c:pt idx="19488">
                  <c:v>5.068867</c:v>
                </c:pt>
                <c:pt idx="19489">
                  <c:v>5.0688680000000002</c:v>
                </c:pt>
                <c:pt idx="19490">
                  <c:v>5.0703589999999998</c:v>
                </c:pt>
                <c:pt idx="19491">
                  <c:v>5.0703589999999998</c:v>
                </c:pt>
                <c:pt idx="19492">
                  <c:v>5.0668660000000001</c:v>
                </c:pt>
                <c:pt idx="19493">
                  <c:v>5.0668660000000001</c:v>
                </c:pt>
                <c:pt idx="19494">
                  <c:v>5.066865</c:v>
                </c:pt>
                <c:pt idx="19495">
                  <c:v>5.0668620000000004</c:v>
                </c:pt>
                <c:pt idx="19496">
                  <c:v>5.0683470000000002</c:v>
                </c:pt>
                <c:pt idx="19497">
                  <c:v>5.0683470000000002</c:v>
                </c:pt>
                <c:pt idx="19498">
                  <c:v>5.0683439999999997</c:v>
                </c:pt>
                <c:pt idx="19499">
                  <c:v>5.0698259999999999</c:v>
                </c:pt>
                <c:pt idx="19500">
                  <c:v>5.0698280000000002</c:v>
                </c:pt>
                <c:pt idx="19501">
                  <c:v>5.0698239999999997</c:v>
                </c:pt>
                <c:pt idx="19502">
                  <c:v>5.0713080000000001</c:v>
                </c:pt>
                <c:pt idx="19503">
                  <c:v>5.0713080000000001</c:v>
                </c:pt>
                <c:pt idx="19504">
                  <c:v>5.0662900000000004</c:v>
                </c:pt>
                <c:pt idx="19505">
                  <c:v>5.0677649999999996</c:v>
                </c:pt>
                <c:pt idx="19506">
                  <c:v>5.0677640000000004</c:v>
                </c:pt>
                <c:pt idx="19507">
                  <c:v>5.067761</c:v>
                </c:pt>
                <c:pt idx="19508">
                  <c:v>5.0692339999999998</c:v>
                </c:pt>
                <c:pt idx="19509">
                  <c:v>5.0692310000000003</c:v>
                </c:pt>
                <c:pt idx="19510">
                  <c:v>5.0692300000000001</c:v>
                </c:pt>
                <c:pt idx="19511">
                  <c:v>5.0692310000000003</c:v>
                </c:pt>
                <c:pt idx="19512">
                  <c:v>5.0706980000000001</c:v>
                </c:pt>
                <c:pt idx="19513">
                  <c:v>5.0706990000000003</c:v>
                </c:pt>
                <c:pt idx="19514">
                  <c:v>5.0656489999999996</c:v>
                </c:pt>
                <c:pt idx="19515">
                  <c:v>5.0671099999999996</c:v>
                </c:pt>
                <c:pt idx="19516">
                  <c:v>5.0671090000000003</c:v>
                </c:pt>
                <c:pt idx="19517">
                  <c:v>5.0685700000000002</c:v>
                </c:pt>
                <c:pt idx="19518">
                  <c:v>5.0685700000000002</c:v>
                </c:pt>
                <c:pt idx="19519">
                  <c:v>5.0685669999999998</c:v>
                </c:pt>
                <c:pt idx="19520">
                  <c:v>5.0685659999999997</c:v>
                </c:pt>
                <c:pt idx="19521">
                  <c:v>5.0700240000000001</c:v>
                </c:pt>
                <c:pt idx="19522">
                  <c:v>5.0714839999999999</c:v>
                </c:pt>
                <c:pt idx="19523">
                  <c:v>5.0714819999999996</c:v>
                </c:pt>
                <c:pt idx="19524">
                  <c:v>5.0714810000000003</c:v>
                </c:pt>
                <c:pt idx="19525">
                  <c:v>5.0714800000000002</c:v>
                </c:pt>
                <c:pt idx="19526">
                  <c:v>5.0678400000000003</c:v>
                </c:pt>
                <c:pt idx="19527">
                  <c:v>5.0678380000000001</c:v>
                </c:pt>
                <c:pt idx="19528">
                  <c:v>5.069286</c:v>
                </c:pt>
                <c:pt idx="19529">
                  <c:v>5.0692839999999997</c:v>
                </c:pt>
                <c:pt idx="19530">
                  <c:v>5.0692830000000004</c:v>
                </c:pt>
                <c:pt idx="19531">
                  <c:v>5.0707310000000003</c:v>
                </c:pt>
                <c:pt idx="19532">
                  <c:v>5.0707300000000002</c:v>
                </c:pt>
                <c:pt idx="19533">
                  <c:v>5.0707300000000002</c:v>
                </c:pt>
                <c:pt idx="19534">
                  <c:v>5.0721759999999998</c:v>
                </c:pt>
                <c:pt idx="19535">
                  <c:v>5.0721749999999997</c:v>
                </c:pt>
                <c:pt idx="19536">
                  <c:v>5.0721740000000004</c:v>
                </c:pt>
                <c:pt idx="19537">
                  <c:v>5.0670440000000001</c:v>
                </c:pt>
                <c:pt idx="19538">
                  <c:v>5.068479</c:v>
                </c:pt>
                <c:pt idx="19539">
                  <c:v>5.0713600000000003</c:v>
                </c:pt>
                <c:pt idx="19540">
                  <c:v>5.0713600000000003</c:v>
                </c:pt>
                <c:pt idx="19541">
                  <c:v>5.0713569999999999</c:v>
                </c:pt>
                <c:pt idx="19542">
                  <c:v>5.0727969999999996</c:v>
                </c:pt>
                <c:pt idx="19543">
                  <c:v>5.0727969999999996</c:v>
                </c:pt>
                <c:pt idx="19544">
                  <c:v>5.0727960000000003</c:v>
                </c:pt>
                <c:pt idx="19545">
                  <c:v>5.0727950000000002</c:v>
                </c:pt>
                <c:pt idx="19546">
                  <c:v>5.0742320000000003</c:v>
                </c:pt>
                <c:pt idx="19547">
                  <c:v>5.0742320000000003</c:v>
                </c:pt>
                <c:pt idx="19548">
                  <c:v>5.0742320000000003</c:v>
                </c:pt>
                <c:pt idx="19549">
                  <c:v>5.0704840000000004</c:v>
                </c:pt>
                <c:pt idx="19550">
                  <c:v>5.0704799999999999</c:v>
                </c:pt>
                <c:pt idx="19551">
                  <c:v>5.0719099999999999</c:v>
                </c:pt>
                <c:pt idx="19552">
                  <c:v>5.0719079999999996</c:v>
                </c:pt>
                <c:pt idx="19553">
                  <c:v>5.0733360000000003</c:v>
                </c:pt>
                <c:pt idx="19554">
                  <c:v>5.0747640000000001</c:v>
                </c:pt>
                <c:pt idx="19555">
                  <c:v>5.0747609999999996</c:v>
                </c:pt>
                <c:pt idx="19556">
                  <c:v>5.0761900000000004</c:v>
                </c:pt>
                <c:pt idx="19557">
                  <c:v>5.0761900000000004</c:v>
                </c:pt>
                <c:pt idx="19558">
                  <c:v>5.0709619999999997</c:v>
                </c:pt>
                <c:pt idx="19559">
                  <c:v>5.0709600000000004</c:v>
                </c:pt>
                <c:pt idx="19560">
                  <c:v>5.0723789999999997</c:v>
                </c:pt>
                <c:pt idx="19561">
                  <c:v>5.0723770000000004</c:v>
                </c:pt>
                <c:pt idx="19562">
                  <c:v>5.0723760000000002</c:v>
                </c:pt>
                <c:pt idx="19563">
                  <c:v>5.0737940000000004</c:v>
                </c:pt>
                <c:pt idx="19564">
                  <c:v>5.0737940000000004</c:v>
                </c:pt>
                <c:pt idx="19565">
                  <c:v>5.0737920000000001</c:v>
                </c:pt>
                <c:pt idx="19566">
                  <c:v>5.0752100000000002</c:v>
                </c:pt>
                <c:pt idx="19567">
                  <c:v>5.0752069999999998</c:v>
                </c:pt>
                <c:pt idx="19568">
                  <c:v>5.0766220000000004</c:v>
                </c:pt>
                <c:pt idx="19569">
                  <c:v>5.0713499999999998</c:v>
                </c:pt>
                <c:pt idx="19570">
                  <c:v>5.0727539999999998</c:v>
                </c:pt>
                <c:pt idx="19571">
                  <c:v>5.0727539999999998</c:v>
                </c:pt>
                <c:pt idx="19572">
                  <c:v>5.0727539999999998</c:v>
                </c:pt>
                <c:pt idx="19573">
                  <c:v>5.0741540000000001</c:v>
                </c:pt>
                <c:pt idx="19574">
                  <c:v>5.0741540000000001</c:v>
                </c:pt>
                <c:pt idx="19575">
                  <c:v>5.075558</c:v>
                </c:pt>
                <c:pt idx="19576">
                  <c:v>5.0769609999999998</c:v>
                </c:pt>
                <c:pt idx="19577">
                  <c:v>5.0769609999999998</c:v>
                </c:pt>
                <c:pt idx="19578">
                  <c:v>5.0716520000000003</c:v>
                </c:pt>
                <c:pt idx="19579">
                  <c:v>5.0730459999999997</c:v>
                </c:pt>
                <c:pt idx="19580">
                  <c:v>5.0730459999999997</c:v>
                </c:pt>
                <c:pt idx="19581">
                  <c:v>5.0744400000000001</c:v>
                </c:pt>
                <c:pt idx="19582">
                  <c:v>5.0744389999999999</c:v>
                </c:pt>
                <c:pt idx="19583">
                  <c:v>5.0744379999999998</c:v>
                </c:pt>
                <c:pt idx="19584">
                  <c:v>5.0758299999999998</c:v>
                </c:pt>
                <c:pt idx="19585">
                  <c:v>5.0758289999999997</c:v>
                </c:pt>
                <c:pt idx="19586">
                  <c:v>5.0772209999999998</c:v>
                </c:pt>
                <c:pt idx="19587">
                  <c:v>5.073258</c:v>
                </c:pt>
                <c:pt idx="19588">
                  <c:v>5.073258</c:v>
                </c:pt>
                <c:pt idx="19589">
                  <c:v>5.073258</c:v>
                </c:pt>
                <c:pt idx="19590">
                  <c:v>5.0746399999999996</c:v>
                </c:pt>
                <c:pt idx="19591">
                  <c:v>5.0746390000000003</c:v>
                </c:pt>
                <c:pt idx="19592">
                  <c:v>5.0746380000000002</c:v>
                </c:pt>
                <c:pt idx="19593">
                  <c:v>5.0746370000000001</c:v>
                </c:pt>
                <c:pt idx="19594">
                  <c:v>5.0760189999999996</c:v>
                </c:pt>
                <c:pt idx="19595">
                  <c:v>5.0760160000000001</c:v>
                </c:pt>
                <c:pt idx="19596">
                  <c:v>5.0773979999999996</c:v>
                </c:pt>
                <c:pt idx="19597">
                  <c:v>5.0773970000000004</c:v>
                </c:pt>
                <c:pt idx="19598">
                  <c:v>5.0733819999999996</c:v>
                </c:pt>
                <c:pt idx="19599">
                  <c:v>5.0733819999999996</c:v>
                </c:pt>
                <c:pt idx="19600">
                  <c:v>5.0733800000000002</c:v>
                </c:pt>
                <c:pt idx="19601">
                  <c:v>5.0747479999999996</c:v>
                </c:pt>
                <c:pt idx="19602">
                  <c:v>5.0747460000000002</c:v>
                </c:pt>
                <c:pt idx="19603">
                  <c:v>5.0747460000000002</c:v>
                </c:pt>
                <c:pt idx="19604">
                  <c:v>5.0761130000000003</c:v>
                </c:pt>
                <c:pt idx="19605">
                  <c:v>5.076111</c:v>
                </c:pt>
                <c:pt idx="19606">
                  <c:v>5.0774780000000002</c:v>
                </c:pt>
                <c:pt idx="19607">
                  <c:v>5.0774759999999999</c:v>
                </c:pt>
                <c:pt idx="19608">
                  <c:v>5.0774759999999999</c:v>
                </c:pt>
                <c:pt idx="19609">
                  <c:v>5.078843</c:v>
                </c:pt>
                <c:pt idx="19610">
                  <c:v>5.0733980000000001</c:v>
                </c:pt>
                <c:pt idx="19611">
                  <c:v>5.0733959999999998</c:v>
                </c:pt>
                <c:pt idx="19612">
                  <c:v>5.0747520000000002</c:v>
                </c:pt>
                <c:pt idx="19613">
                  <c:v>5.0747499999999999</c:v>
                </c:pt>
                <c:pt idx="19614">
                  <c:v>5.0761039999999999</c:v>
                </c:pt>
                <c:pt idx="19615">
                  <c:v>5.077458</c:v>
                </c:pt>
                <c:pt idx="19616">
                  <c:v>5.0774559999999997</c:v>
                </c:pt>
                <c:pt idx="19617">
                  <c:v>5.0774559999999997</c:v>
                </c:pt>
                <c:pt idx="19618">
                  <c:v>5.0733290000000002</c:v>
                </c:pt>
                <c:pt idx="19619">
                  <c:v>5.0746779999999996</c:v>
                </c:pt>
                <c:pt idx="19620">
                  <c:v>5.0746779999999996</c:v>
                </c:pt>
                <c:pt idx="19621">
                  <c:v>5.074675</c:v>
                </c:pt>
                <c:pt idx="19622">
                  <c:v>5.0760189999999996</c:v>
                </c:pt>
                <c:pt idx="19623">
                  <c:v>5.0773609999999998</c:v>
                </c:pt>
                <c:pt idx="19624">
                  <c:v>5.0773599999999997</c:v>
                </c:pt>
                <c:pt idx="19625">
                  <c:v>5.078703</c:v>
                </c:pt>
                <c:pt idx="19626">
                  <c:v>5.0787019999999998</c:v>
                </c:pt>
                <c:pt idx="19627">
                  <c:v>5.0787009999999997</c:v>
                </c:pt>
                <c:pt idx="19628">
                  <c:v>5.0745199999999997</c:v>
                </c:pt>
                <c:pt idx="19629">
                  <c:v>5.0758539999999996</c:v>
                </c:pt>
                <c:pt idx="19630">
                  <c:v>5.0758520000000003</c:v>
                </c:pt>
                <c:pt idx="19631">
                  <c:v>5.07585</c:v>
                </c:pt>
                <c:pt idx="19632">
                  <c:v>5.0771819999999996</c:v>
                </c:pt>
                <c:pt idx="19633">
                  <c:v>5.0771800000000002</c:v>
                </c:pt>
                <c:pt idx="19634">
                  <c:v>5.0771790000000001</c:v>
                </c:pt>
                <c:pt idx="19635">
                  <c:v>5.0785109999999998</c:v>
                </c:pt>
                <c:pt idx="19636">
                  <c:v>5.0742669999999999</c:v>
                </c:pt>
                <c:pt idx="19637">
                  <c:v>5.0742659999999997</c:v>
                </c:pt>
                <c:pt idx="19638">
                  <c:v>5.0755860000000004</c:v>
                </c:pt>
                <c:pt idx="19639">
                  <c:v>5.0755840000000001</c:v>
                </c:pt>
                <c:pt idx="19640">
                  <c:v>5.0769039999999999</c:v>
                </c:pt>
                <c:pt idx="19641">
                  <c:v>5.0782220000000002</c:v>
                </c:pt>
                <c:pt idx="19642">
                  <c:v>5.0782210000000001</c:v>
                </c:pt>
                <c:pt idx="19643">
                  <c:v>5.0795349999999999</c:v>
                </c:pt>
                <c:pt idx="19644">
                  <c:v>5.0795360000000001</c:v>
                </c:pt>
                <c:pt idx="19645">
                  <c:v>5.0739219999999996</c:v>
                </c:pt>
                <c:pt idx="19646">
                  <c:v>5.0739219999999996</c:v>
                </c:pt>
                <c:pt idx="19647">
                  <c:v>5.0752300000000004</c:v>
                </c:pt>
                <c:pt idx="19648">
                  <c:v>5.0752290000000002</c:v>
                </c:pt>
                <c:pt idx="19649">
                  <c:v>5.0752280000000001</c:v>
                </c:pt>
                <c:pt idx="19650">
                  <c:v>5.0765310000000001</c:v>
                </c:pt>
                <c:pt idx="19651">
                  <c:v>5.07653</c:v>
                </c:pt>
                <c:pt idx="19652">
                  <c:v>5.0765260000000003</c:v>
                </c:pt>
                <c:pt idx="19653">
                  <c:v>5.0778309999999998</c:v>
                </c:pt>
                <c:pt idx="19654">
                  <c:v>5.07348</c:v>
                </c:pt>
                <c:pt idx="19655">
                  <c:v>5.07348</c:v>
                </c:pt>
                <c:pt idx="19656">
                  <c:v>5.0734779999999997</c:v>
                </c:pt>
                <c:pt idx="19657">
                  <c:v>5.0734769999999996</c:v>
                </c:pt>
                <c:pt idx="19658">
                  <c:v>5.0747689999999999</c:v>
                </c:pt>
                <c:pt idx="19659">
                  <c:v>5.0760569999999996</c:v>
                </c:pt>
                <c:pt idx="19660">
                  <c:v>5.0760540000000001</c:v>
                </c:pt>
                <c:pt idx="19661">
                  <c:v>5.0773429999999999</c:v>
                </c:pt>
                <c:pt idx="19662">
                  <c:v>5.0729410000000001</c:v>
                </c:pt>
                <c:pt idx="19663">
                  <c:v>5.07294</c:v>
                </c:pt>
                <c:pt idx="19664">
                  <c:v>5.0729379999999997</c:v>
                </c:pt>
                <c:pt idx="19665">
                  <c:v>5.0742159999999998</c:v>
                </c:pt>
                <c:pt idx="19666">
                  <c:v>5.0742159999999998</c:v>
                </c:pt>
                <c:pt idx="19667">
                  <c:v>5.0742130000000003</c:v>
                </c:pt>
                <c:pt idx="19668">
                  <c:v>5.0754900000000003</c:v>
                </c:pt>
                <c:pt idx="19669">
                  <c:v>5.0767660000000001</c:v>
                </c:pt>
                <c:pt idx="19670">
                  <c:v>5.0780419999999999</c:v>
                </c:pt>
                <c:pt idx="19671">
                  <c:v>5.0780409999999998</c:v>
                </c:pt>
                <c:pt idx="19672">
                  <c:v>5.0735780000000004</c:v>
                </c:pt>
                <c:pt idx="19673">
                  <c:v>5.0735749999999999</c:v>
                </c:pt>
                <c:pt idx="19674">
                  <c:v>5.07484</c:v>
                </c:pt>
                <c:pt idx="19675">
                  <c:v>5.0761079999999996</c:v>
                </c:pt>
                <c:pt idx="19676">
                  <c:v>5.0761060000000002</c:v>
                </c:pt>
                <c:pt idx="19677">
                  <c:v>5.0761039999999999</c:v>
                </c:pt>
                <c:pt idx="19678">
                  <c:v>5.0773659999999996</c:v>
                </c:pt>
                <c:pt idx="19679">
                  <c:v>5.0773659999999996</c:v>
                </c:pt>
                <c:pt idx="19680">
                  <c:v>5.0728470000000003</c:v>
                </c:pt>
                <c:pt idx="19681">
                  <c:v>5.0728460000000002</c:v>
                </c:pt>
                <c:pt idx="19682">
                  <c:v>5.0740999999999996</c:v>
                </c:pt>
                <c:pt idx="19683">
                  <c:v>5.0753539999999999</c:v>
                </c:pt>
                <c:pt idx="19684">
                  <c:v>5.0753519999999996</c:v>
                </c:pt>
                <c:pt idx="19685">
                  <c:v>5.0753500000000003</c:v>
                </c:pt>
                <c:pt idx="19686">
                  <c:v>5.0766020000000003</c:v>
                </c:pt>
                <c:pt idx="19687">
                  <c:v>5.0766</c:v>
                </c:pt>
                <c:pt idx="19688">
                  <c:v>5.0720340000000004</c:v>
                </c:pt>
                <c:pt idx="19689">
                  <c:v>5.0732720000000002</c:v>
                </c:pt>
                <c:pt idx="19690">
                  <c:v>5.0745149999999999</c:v>
                </c:pt>
                <c:pt idx="19691">
                  <c:v>5.0757539999999999</c:v>
                </c:pt>
                <c:pt idx="19692">
                  <c:v>5.0757560000000002</c:v>
                </c:pt>
                <c:pt idx="19693">
                  <c:v>5.0757519999999996</c:v>
                </c:pt>
                <c:pt idx="19694">
                  <c:v>5.0769929999999999</c:v>
                </c:pt>
                <c:pt idx="19695">
                  <c:v>5.0782319999999999</c:v>
                </c:pt>
                <c:pt idx="19696">
                  <c:v>5.0723640000000003</c:v>
                </c:pt>
                <c:pt idx="19697">
                  <c:v>5.0735939999999999</c:v>
                </c:pt>
                <c:pt idx="19698">
                  <c:v>5.0748249999999997</c:v>
                </c:pt>
                <c:pt idx="19699">
                  <c:v>5.074821</c:v>
                </c:pt>
                <c:pt idx="19700">
                  <c:v>5.0748179999999996</c:v>
                </c:pt>
                <c:pt idx="19701">
                  <c:v>5.0772750000000002</c:v>
                </c:pt>
                <c:pt idx="19702">
                  <c:v>5.0772709999999996</c:v>
                </c:pt>
                <c:pt idx="19703">
                  <c:v>5.0784979999999997</c:v>
                </c:pt>
                <c:pt idx="19704">
                  <c:v>5.0738000000000003</c:v>
                </c:pt>
                <c:pt idx="19705">
                  <c:v>5.073798</c:v>
                </c:pt>
                <c:pt idx="19706">
                  <c:v>5.0737949999999996</c:v>
                </c:pt>
                <c:pt idx="19707">
                  <c:v>5.0750080000000004</c:v>
                </c:pt>
                <c:pt idx="19708">
                  <c:v>5.0762169999999998</c:v>
                </c:pt>
                <c:pt idx="19709">
                  <c:v>5.0762159999999996</c:v>
                </c:pt>
                <c:pt idx="19710">
                  <c:v>5.0762130000000001</c:v>
                </c:pt>
                <c:pt idx="19711">
                  <c:v>5.0714629999999996</c:v>
                </c:pt>
                <c:pt idx="19712">
                  <c:v>5.0714600000000001</c:v>
                </c:pt>
                <c:pt idx="19713">
                  <c:v>5.0726599999999999</c:v>
                </c:pt>
                <c:pt idx="19714">
                  <c:v>5.0726599999999999</c:v>
                </c:pt>
                <c:pt idx="19715">
                  <c:v>5.0738589999999997</c:v>
                </c:pt>
                <c:pt idx="19716">
                  <c:v>5.0750580000000003</c:v>
                </c:pt>
                <c:pt idx="19717">
                  <c:v>5.0750539999999997</c:v>
                </c:pt>
                <c:pt idx="19718">
                  <c:v>5.0762499999999999</c:v>
                </c:pt>
                <c:pt idx="19719">
                  <c:v>5.0714420000000002</c:v>
                </c:pt>
                <c:pt idx="19720">
                  <c:v>5.0726279999999999</c:v>
                </c:pt>
                <c:pt idx="19721">
                  <c:v>5.0726259999999996</c:v>
                </c:pt>
                <c:pt idx="19722">
                  <c:v>5.0738110000000001</c:v>
                </c:pt>
                <c:pt idx="19723">
                  <c:v>5.0738099999999999</c:v>
                </c:pt>
                <c:pt idx="19724">
                  <c:v>5.0761799999999999</c:v>
                </c:pt>
                <c:pt idx="19725">
                  <c:v>5.0701320000000001</c:v>
                </c:pt>
                <c:pt idx="19726">
                  <c:v>5.0713080000000001</c:v>
                </c:pt>
                <c:pt idx="19727">
                  <c:v>5.0713059999999999</c:v>
                </c:pt>
                <c:pt idx="19728">
                  <c:v>5.0724790000000004</c:v>
                </c:pt>
                <c:pt idx="19729">
                  <c:v>5.0736480000000004</c:v>
                </c:pt>
                <c:pt idx="19730">
                  <c:v>5.0736460000000001</c:v>
                </c:pt>
                <c:pt idx="19731">
                  <c:v>5.0748179999999996</c:v>
                </c:pt>
                <c:pt idx="19732">
                  <c:v>5.0687329999999999</c:v>
                </c:pt>
                <c:pt idx="19733">
                  <c:v>5.0698939999999997</c:v>
                </c:pt>
                <c:pt idx="19734">
                  <c:v>5.0710519999999999</c:v>
                </c:pt>
                <c:pt idx="19735">
                  <c:v>5.0722110000000002</c:v>
                </c:pt>
                <c:pt idx="19736">
                  <c:v>5.0722100000000001</c:v>
                </c:pt>
                <c:pt idx="19737">
                  <c:v>5.0733680000000003</c:v>
                </c:pt>
                <c:pt idx="19738">
                  <c:v>5.0683959999999999</c:v>
                </c:pt>
                <c:pt idx="19739">
                  <c:v>5.0706980000000001</c:v>
                </c:pt>
                <c:pt idx="19740">
                  <c:v>5.0706939999999996</c:v>
                </c:pt>
                <c:pt idx="19741">
                  <c:v>5.0718430000000003</c:v>
                </c:pt>
                <c:pt idx="19742">
                  <c:v>5.0718399999999999</c:v>
                </c:pt>
                <c:pt idx="19743">
                  <c:v>5.0729889999999997</c:v>
                </c:pt>
                <c:pt idx="19744">
                  <c:v>5.0679540000000003</c:v>
                </c:pt>
                <c:pt idx="19745">
                  <c:v>5.0690920000000004</c:v>
                </c:pt>
                <c:pt idx="19746">
                  <c:v>5.0690900000000001</c:v>
                </c:pt>
                <c:pt idx="19747">
                  <c:v>5.0702259999999999</c:v>
                </c:pt>
                <c:pt idx="19748">
                  <c:v>5.0702220000000002</c:v>
                </c:pt>
                <c:pt idx="19749">
                  <c:v>5.0702220000000002</c:v>
                </c:pt>
                <c:pt idx="19750">
                  <c:v>5.0713540000000004</c:v>
                </c:pt>
                <c:pt idx="19751">
                  <c:v>5.0662700000000003</c:v>
                </c:pt>
                <c:pt idx="19752">
                  <c:v>5.0662690000000001</c:v>
                </c:pt>
                <c:pt idx="19753">
                  <c:v>5.0685120000000001</c:v>
                </c:pt>
                <c:pt idx="19754">
                  <c:v>5.0696339999999998</c:v>
                </c:pt>
                <c:pt idx="19755">
                  <c:v>5.0696310000000002</c:v>
                </c:pt>
                <c:pt idx="19756">
                  <c:v>5.0707519999999997</c:v>
                </c:pt>
                <c:pt idx="19757">
                  <c:v>5.0707500000000003</c:v>
                </c:pt>
                <c:pt idx="19758">
                  <c:v>5.0655979999999996</c:v>
                </c:pt>
                <c:pt idx="19759">
                  <c:v>5.0667039999999997</c:v>
                </c:pt>
                <c:pt idx="19760">
                  <c:v>5.067812</c:v>
                </c:pt>
                <c:pt idx="19761">
                  <c:v>5.0689130000000002</c:v>
                </c:pt>
                <c:pt idx="19762">
                  <c:v>5.0689080000000004</c:v>
                </c:pt>
                <c:pt idx="19763">
                  <c:v>5.0637059999999998</c:v>
                </c:pt>
                <c:pt idx="19764">
                  <c:v>5.0647970000000004</c:v>
                </c:pt>
                <c:pt idx="19765">
                  <c:v>5.0658839999999996</c:v>
                </c:pt>
                <c:pt idx="19766">
                  <c:v>5.0680630000000004</c:v>
                </c:pt>
                <c:pt idx="19767">
                  <c:v>5.0627959999999996</c:v>
                </c:pt>
                <c:pt idx="19768">
                  <c:v>5.0638750000000003</c:v>
                </c:pt>
                <c:pt idx="19769">
                  <c:v>5.0649499999999996</c:v>
                </c:pt>
                <c:pt idx="19770">
                  <c:v>5.0671049999999997</c:v>
                </c:pt>
                <c:pt idx="19771">
                  <c:v>5.0681799999999999</c:v>
                </c:pt>
                <c:pt idx="19772">
                  <c:v>5.0628460000000004</c:v>
                </c:pt>
                <c:pt idx="19773">
                  <c:v>5.0639120000000002</c:v>
                </c:pt>
                <c:pt idx="19774">
                  <c:v>5.064978</c:v>
                </c:pt>
                <c:pt idx="19775">
                  <c:v>5.0649749999999996</c:v>
                </c:pt>
                <c:pt idx="19776">
                  <c:v>5.0660369999999997</c:v>
                </c:pt>
                <c:pt idx="19777">
                  <c:v>5.0681640000000003</c:v>
                </c:pt>
                <c:pt idx="19778">
                  <c:v>5.0617070000000002</c:v>
                </c:pt>
                <c:pt idx="19779">
                  <c:v>5.0617029999999996</c:v>
                </c:pt>
                <c:pt idx="19780">
                  <c:v>5.0617010000000002</c:v>
                </c:pt>
                <c:pt idx="19781">
                  <c:v>5.0627519999999997</c:v>
                </c:pt>
                <c:pt idx="19782">
                  <c:v>5.0637999999999996</c:v>
                </c:pt>
                <c:pt idx="19783">
                  <c:v>5.0648499999999999</c:v>
                </c:pt>
                <c:pt idx="19784">
                  <c:v>5.0594080000000003</c:v>
                </c:pt>
                <c:pt idx="19785">
                  <c:v>5.0594039999999998</c:v>
                </c:pt>
                <c:pt idx="19786">
                  <c:v>5.0604459999999998</c:v>
                </c:pt>
                <c:pt idx="19787">
                  <c:v>5.0604440000000004</c:v>
                </c:pt>
                <c:pt idx="19788">
                  <c:v>5.0614730000000003</c:v>
                </c:pt>
                <c:pt idx="19789">
                  <c:v>5.062506</c:v>
                </c:pt>
                <c:pt idx="19790">
                  <c:v>5.0625039999999997</c:v>
                </c:pt>
                <c:pt idx="19791">
                  <c:v>5.0570040000000001</c:v>
                </c:pt>
                <c:pt idx="19792">
                  <c:v>5.0580239999999996</c:v>
                </c:pt>
                <c:pt idx="19793">
                  <c:v>5.0580220000000002</c:v>
                </c:pt>
                <c:pt idx="19794">
                  <c:v>5.0590400000000004</c:v>
                </c:pt>
                <c:pt idx="19795">
                  <c:v>5.0600550000000002</c:v>
                </c:pt>
                <c:pt idx="19796">
                  <c:v>5.0545080000000002</c:v>
                </c:pt>
                <c:pt idx="19797">
                  <c:v>5.055517</c:v>
                </c:pt>
                <c:pt idx="19798">
                  <c:v>5.0555149999999998</c:v>
                </c:pt>
                <c:pt idx="19799">
                  <c:v>5.0555110000000001</c:v>
                </c:pt>
                <c:pt idx="19800">
                  <c:v>5.056514</c:v>
                </c:pt>
                <c:pt idx="19801">
                  <c:v>5.0575159999999997</c:v>
                </c:pt>
                <c:pt idx="19802">
                  <c:v>5.057512</c:v>
                </c:pt>
                <c:pt idx="19803">
                  <c:v>5.0529000000000002</c:v>
                </c:pt>
                <c:pt idx="19804">
                  <c:v>5.0528959999999996</c:v>
                </c:pt>
                <c:pt idx="19805">
                  <c:v>5.0548719999999996</c:v>
                </c:pt>
                <c:pt idx="19806">
                  <c:v>5.0548700000000002</c:v>
                </c:pt>
                <c:pt idx="19807">
                  <c:v>5.0558540000000001</c:v>
                </c:pt>
                <c:pt idx="19808">
                  <c:v>5.0558519999999998</c:v>
                </c:pt>
                <c:pt idx="19809">
                  <c:v>5.0501800000000001</c:v>
                </c:pt>
                <c:pt idx="19810">
                  <c:v>5.05213</c:v>
                </c:pt>
                <c:pt idx="19811">
                  <c:v>5.0531009999999998</c:v>
                </c:pt>
                <c:pt idx="19812">
                  <c:v>5.0540710000000004</c:v>
                </c:pt>
                <c:pt idx="19813">
                  <c:v>5.054068</c:v>
                </c:pt>
                <c:pt idx="19814">
                  <c:v>5.0493100000000002</c:v>
                </c:pt>
                <c:pt idx="19815">
                  <c:v>5.0493040000000002</c:v>
                </c:pt>
                <c:pt idx="19816">
                  <c:v>5.050262</c:v>
                </c:pt>
                <c:pt idx="19817">
                  <c:v>5.0521820000000002</c:v>
                </c:pt>
                <c:pt idx="19818">
                  <c:v>5.0531360000000003</c:v>
                </c:pt>
                <c:pt idx="19819">
                  <c:v>5.0473439999999998</c:v>
                </c:pt>
                <c:pt idx="19820">
                  <c:v>5.0482889999999996</c:v>
                </c:pt>
                <c:pt idx="19821">
                  <c:v>5.0482870000000002</c:v>
                </c:pt>
                <c:pt idx="19822">
                  <c:v>5.0492299999999997</c:v>
                </c:pt>
                <c:pt idx="19823">
                  <c:v>5.0501699999999996</c:v>
                </c:pt>
                <c:pt idx="19824">
                  <c:v>5.0443259999999999</c:v>
                </c:pt>
                <c:pt idx="19825">
                  <c:v>5.0452599999999999</c:v>
                </c:pt>
                <c:pt idx="19826">
                  <c:v>5.0461859999999996</c:v>
                </c:pt>
                <c:pt idx="19827">
                  <c:v>5.0471159999999999</c:v>
                </c:pt>
                <c:pt idx="19828">
                  <c:v>5.0480390000000002</c:v>
                </c:pt>
                <c:pt idx="19829">
                  <c:v>5.0421370000000003</c:v>
                </c:pt>
                <c:pt idx="19830">
                  <c:v>5.043056</c:v>
                </c:pt>
                <c:pt idx="19831">
                  <c:v>5.0439699999999998</c:v>
                </c:pt>
                <c:pt idx="19832">
                  <c:v>5.0448839999999997</c:v>
                </c:pt>
                <c:pt idx="19833">
                  <c:v>5.0448779999999998</c:v>
                </c:pt>
                <c:pt idx="19834">
                  <c:v>5.0398350000000001</c:v>
                </c:pt>
                <c:pt idx="19835">
                  <c:v>5.0407330000000004</c:v>
                </c:pt>
                <c:pt idx="19836">
                  <c:v>5.0425380000000004</c:v>
                </c:pt>
                <c:pt idx="19837">
                  <c:v>5.042535</c:v>
                </c:pt>
                <c:pt idx="19838">
                  <c:v>5.0434340000000004</c:v>
                </c:pt>
                <c:pt idx="19839">
                  <c:v>5.0374220000000003</c:v>
                </c:pt>
                <c:pt idx="19840">
                  <c:v>5.0383089999999999</c:v>
                </c:pt>
                <c:pt idx="19841">
                  <c:v>5.0383040000000001</c:v>
                </c:pt>
                <c:pt idx="19842">
                  <c:v>5.0391899999999996</c:v>
                </c:pt>
                <c:pt idx="19843">
                  <c:v>5.0400749999999999</c:v>
                </c:pt>
                <c:pt idx="19844">
                  <c:v>5.0348860000000002</c:v>
                </c:pt>
                <c:pt idx="19845">
                  <c:v>5.0357599999999998</c:v>
                </c:pt>
                <c:pt idx="19846">
                  <c:v>5.0375059999999996</c:v>
                </c:pt>
                <c:pt idx="19847">
                  <c:v>5.0383740000000001</c:v>
                </c:pt>
                <c:pt idx="19848">
                  <c:v>5.0383699999999996</c:v>
                </c:pt>
                <c:pt idx="19849">
                  <c:v>5.0322389999999997</c:v>
                </c:pt>
                <c:pt idx="19850">
                  <c:v>5.0330940000000002</c:v>
                </c:pt>
                <c:pt idx="19851">
                  <c:v>5.0339499999999999</c:v>
                </c:pt>
                <c:pt idx="19852">
                  <c:v>5.0348040000000003</c:v>
                </c:pt>
                <c:pt idx="19853">
                  <c:v>5.0286200000000001</c:v>
                </c:pt>
                <c:pt idx="19854">
                  <c:v>5.0303060000000004</c:v>
                </c:pt>
                <c:pt idx="19855">
                  <c:v>5.0311440000000003</c:v>
                </c:pt>
                <c:pt idx="19856">
                  <c:v>5.0319820000000002</c:v>
                </c:pt>
                <c:pt idx="19857">
                  <c:v>5.0328200000000001</c:v>
                </c:pt>
                <c:pt idx="19858">
                  <c:v>5.0273969999999997</c:v>
                </c:pt>
                <c:pt idx="19859">
                  <c:v>5.0273909999999997</c:v>
                </c:pt>
                <c:pt idx="19860">
                  <c:v>5.0282140000000002</c:v>
                </c:pt>
                <c:pt idx="19861">
                  <c:v>5.0290359999999996</c:v>
                </c:pt>
                <c:pt idx="19862">
                  <c:v>5.0235500000000002</c:v>
                </c:pt>
                <c:pt idx="19863">
                  <c:v>5.0235479999999999</c:v>
                </c:pt>
                <c:pt idx="19864">
                  <c:v>5.024356</c:v>
                </c:pt>
                <c:pt idx="19865">
                  <c:v>5.0251679999999999</c:v>
                </c:pt>
                <c:pt idx="19866">
                  <c:v>5.0259739999999997</c:v>
                </c:pt>
                <c:pt idx="19867">
                  <c:v>5.0196160000000001</c:v>
                </c:pt>
                <c:pt idx="19868">
                  <c:v>5.0204120000000003</c:v>
                </c:pt>
                <c:pt idx="19869">
                  <c:v>5.0220029999999998</c:v>
                </c:pt>
                <c:pt idx="19870">
                  <c:v>5.0227940000000002</c:v>
                </c:pt>
                <c:pt idx="19871">
                  <c:v>5.0163840000000004</c:v>
                </c:pt>
                <c:pt idx="19872">
                  <c:v>5.0171659999999996</c:v>
                </c:pt>
                <c:pt idx="19873">
                  <c:v>5.0187299999999997</c:v>
                </c:pt>
                <c:pt idx="19874">
                  <c:v>5.018726</c:v>
                </c:pt>
                <c:pt idx="19875">
                  <c:v>5.0194999999999999</c:v>
                </c:pt>
                <c:pt idx="19876">
                  <c:v>5.0130319999999999</c:v>
                </c:pt>
                <c:pt idx="19877">
                  <c:v>5.0145660000000003</c:v>
                </c:pt>
                <c:pt idx="19878">
                  <c:v>5.0145609999999996</c:v>
                </c:pt>
                <c:pt idx="19879">
                  <c:v>5.0160900000000002</c:v>
                </c:pt>
                <c:pt idx="19880">
                  <c:v>5.0095679999999998</c:v>
                </c:pt>
                <c:pt idx="19881">
                  <c:v>5.0103160000000004</c:v>
                </c:pt>
                <c:pt idx="19882">
                  <c:v>5.011063</c:v>
                </c:pt>
                <c:pt idx="19883">
                  <c:v>5.0118090000000004</c:v>
                </c:pt>
                <c:pt idx="19884">
                  <c:v>5.0052370000000002</c:v>
                </c:pt>
                <c:pt idx="19885">
                  <c:v>5.0059719999999999</c:v>
                </c:pt>
                <c:pt idx="19886">
                  <c:v>5.0074399999999999</c:v>
                </c:pt>
                <c:pt idx="19887">
                  <c:v>5.0081709999999999</c:v>
                </c:pt>
                <c:pt idx="19888">
                  <c:v>5.0015499999999999</c:v>
                </c:pt>
                <c:pt idx="19889">
                  <c:v>5.0015429999999999</c:v>
                </c:pt>
                <c:pt idx="19890">
                  <c:v>5.0022599999999997</c:v>
                </c:pt>
                <c:pt idx="19891">
                  <c:v>5.0029789999999998</c:v>
                </c:pt>
                <c:pt idx="19892">
                  <c:v>5.003692</c:v>
                </c:pt>
                <c:pt idx="19893">
                  <c:v>4.9977220000000004</c:v>
                </c:pt>
                <c:pt idx="19894">
                  <c:v>4.9977179999999999</c:v>
                </c:pt>
                <c:pt idx="19895">
                  <c:v>4.9984169999999999</c:v>
                </c:pt>
                <c:pt idx="19896">
                  <c:v>4.999816</c:v>
                </c:pt>
                <c:pt idx="19897">
                  <c:v>5.000508</c:v>
                </c:pt>
                <c:pt idx="19898">
                  <c:v>4.9937690000000003</c:v>
                </c:pt>
                <c:pt idx="19899">
                  <c:v>4.9944490000000004</c:v>
                </c:pt>
                <c:pt idx="19900">
                  <c:v>4.9951290000000004</c:v>
                </c:pt>
                <c:pt idx="19901">
                  <c:v>4.9958080000000002</c:v>
                </c:pt>
                <c:pt idx="19902">
                  <c:v>4.9897</c:v>
                </c:pt>
                <c:pt idx="19903">
                  <c:v>4.9903659999999999</c:v>
                </c:pt>
                <c:pt idx="19904">
                  <c:v>4.9916970000000003</c:v>
                </c:pt>
                <c:pt idx="19905">
                  <c:v>4.9848610000000004</c:v>
                </c:pt>
                <c:pt idx="19906">
                  <c:v>4.9855140000000002</c:v>
                </c:pt>
                <c:pt idx="19907">
                  <c:v>4.9868199999999998</c:v>
                </c:pt>
                <c:pt idx="19908">
                  <c:v>4.9874689999999999</c:v>
                </c:pt>
                <c:pt idx="19909">
                  <c:v>4.9805789999999996</c:v>
                </c:pt>
                <c:pt idx="19910">
                  <c:v>4.9812200000000004</c:v>
                </c:pt>
                <c:pt idx="19911">
                  <c:v>4.982494</c:v>
                </c:pt>
                <c:pt idx="19912">
                  <c:v>4.9831300000000001</c:v>
                </c:pt>
                <c:pt idx="19913">
                  <c:v>4.9843999999999999</c:v>
                </c:pt>
                <c:pt idx="19914">
                  <c:v>4.9774440000000002</c:v>
                </c:pt>
                <c:pt idx="19915">
                  <c:v>4.9786960000000002</c:v>
                </c:pt>
                <c:pt idx="19916">
                  <c:v>4.9793180000000001</c:v>
                </c:pt>
                <c:pt idx="19917">
                  <c:v>4.9805590000000004</c:v>
                </c:pt>
                <c:pt idx="19918">
                  <c:v>4.9735399999999998</c:v>
                </c:pt>
                <c:pt idx="19919">
                  <c:v>4.9741460000000002</c:v>
                </c:pt>
                <c:pt idx="19920">
                  <c:v>4.9753569999999998</c:v>
                </c:pt>
                <c:pt idx="19921">
                  <c:v>4.9765680000000003</c:v>
                </c:pt>
                <c:pt idx="19922">
                  <c:v>4.9694880000000001</c:v>
                </c:pt>
                <c:pt idx="19923">
                  <c:v>4.9700800000000003</c:v>
                </c:pt>
                <c:pt idx="19924">
                  <c:v>4.9706659999999996</c:v>
                </c:pt>
                <c:pt idx="19925">
                  <c:v>4.9718410000000004</c:v>
                </c:pt>
                <c:pt idx="19926">
                  <c:v>4.9647119999999996</c:v>
                </c:pt>
                <c:pt idx="19927">
                  <c:v>4.9652859999999999</c:v>
                </c:pt>
                <c:pt idx="19928">
                  <c:v>4.966431</c:v>
                </c:pt>
                <c:pt idx="19929">
                  <c:v>4.9598199999999997</c:v>
                </c:pt>
                <c:pt idx="19930">
                  <c:v>4.9603820000000001</c:v>
                </c:pt>
                <c:pt idx="19931">
                  <c:v>4.9609399999999999</c:v>
                </c:pt>
                <c:pt idx="19932">
                  <c:v>4.960934</c:v>
                </c:pt>
                <c:pt idx="19933">
                  <c:v>4.962046</c:v>
                </c:pt>
                <c:pt idx="19934">
                  <c:v>4.9553609999999999</c:v>
                </c:pt>
                <c:pt idx="19935">
                  <c:v>4.9558989999999996</c:v>
                </c:pt>
                <c:pt idx="19936">
                  <c:v>4.9564380000000003</c:v>
                </c:pt>
                <c:pt idx="19937">
                  <c:v>4.9496950000000002</c:v>
                </c:pt>
                <c:pt idx="19938">
                  <c:v>4.9507500000000002</c:v>
                </c:pt>
                <c:pt idx="19939">
                  <c:v>4.9518009999999997</c:v>
                </c:pt>
                <c:pt idx="19940">
                  <c:v>4.9517959999999999</c:v>
                </c:pt>
                <c:pt idx="19941">
                  <c:v>4.9454859999999998</c:v>
                </c:pt>
                <c:pt idx="19942">
                  <c:v>4.9459920000000004</c:v>
                </c:pt>
                <c:pt idx="19943">
                  <c:v>4.9464959999999998</c:v>
                </c:pt>
                <c:pt idx="19944">
                  <c:v>4.947508</c:v>
                </c:pt>
                <c:pt idx="19945">
                  <c:v>4.9400969999999997</c:v>
                </c:pt>
                <c:pt idx="19946">
                  <c:v>4.941084</c:v>
                </c:pt>
                <c:pt idx="19947">
                  <c:v>4.9415740000000001</c:v>
                </c:pt>
                <c:pt idx="19948">
                  <c:v>4.9341210000000002</c:v>
                </c:pt>
                <c:pt idx="19949">
                  <c:v>4.9355659999999997</c:v>
                </c:pt>
                <c:pt idx="19950">
                  <c:v>4.9360390000000001</c:v>
                </c:pt>
                <c:pt idx="19951">
                  <c:v>4.9365139999999998</c:v>
                </c:pt>
                <c:pt idx="19952">
                  <c:v>4.9294760000000002</c:v>
                </c:pt>
                <c:pt idx="19953">
                  <c:v>4.9303999999999997</c:v>
                </c:pt>
                <c:pt idx="19954">
                  <c:v>4.9303920000000003</c:v>
                </c:pt>
                <c:pt idx="19955">
                  <c:v>4.9232969999999998</c:v>
                </c:pt>
                <c:pt idx="19956">
                  <c:v>4.9237419999999998</c:v>
                </c:pt>
                <c:pt idx="19957">
                  <c:v>4.924633</c:v>
                </c:pt>
                <c:pt idx="19958">
                  <c:v>4.9170379999999998</c:v>
                </c:pt>
                <c:pt idx="19959">
                  <c:v>4.9179040000000001</c:v>
                </c:pt>
                <c:pt idx="19960">
                  <c:v>4.9183320000000004</c:v>
                </c:pt>
                <c:pt idx="19961">
                  <c:v>4.9187539999999998</c:v>
                </c:pt>
                <c:pt idx="19962">
                  <c:v>4.9191779999999996</c:v>
                </c:pt>
                <c:pt idx="19963">
                  <c:v>4.9119339999999996</c:v>
                </c:pt>
                <c:pt idx="19964">
                  <c:v>4.9127530000000004</c:v>
                </c:pt>
                <c:pt idx="19965">
                  <c:v>4.91357</c:v>
                </c:pt>
                <c:pt idx="19966">
                  <c:v>4.9058549999999999</c:v>
                </c:pt>
                <c:pt idx="19967">
                  <c:v>4.90665</c:v>
                </c:pt>
                <c:pt idx="19968">
                  <c:v>4.907038</c:v>
                </c:pt>
                <c:pt idx="19969">
                  <c:v>4.9074249999999999</c:v>
                </c:pt>
                <c:pt idx="19970">
                  <c:v>4.9000450000000004</c:v>
                </c:pt>
                <c:pt idx="19971">
                  <c:v>4.9011800000000001</c:v>
                </c:pt>
                <c:pt idx="19972">
                  <c:v>4.9015469999999999</c:v>
                </c:pt>
                <c:pt idx="19973">
                  <c:v>4.8940960000000002</c:v>
                </c:pt>
                <c:pt idx="19974">
                  <c:v>4.8944530000000004</c:v>
                </c:pt>
                <c:pt idx="19975">
                  <c:v>4.8951719999999996</c:v>
                </c:pt>
                <c:pt idx="19976">
                  <c:v>4.8876559999999998</c:v>
                </c:pt>
                <c:pt idx="19977">
                  <c:v>4.8879979999999996</c:v>
                </c:pt>
                <c:pt idx="19978">
                  <c:v>4.8886839999999996</c:v>
                </c:pt>
                <c:pt idx="19979">
                  <c:v>4.8893680000000002</c:v>
                </c:pt>
                <c:pt idx="19980">
                  <c:v>4.8817740000000001</c:v>
                </c:pt>
                <c:pt idx="19981">
                  <c:v>4.8824329999999998</c:v>
                </c:pt>
                <c:pt idx="19982">
                  <c:v>4.8824259999999997</c:v>
                </c:pt>
                <c:pt idx="19983">
                  <c:v>4.875108</c:v>
                </c:pt>
                <c:pt idx="19984">
                  <c:v>4.8754179999999998</c:v>
                </c:pt>
                <c:pt idx="19985">
                  <c:v>4.8760349999999999</c:v>
                </c:pt>
                <c:pt idx="19986">
                  <c:v>4.8683259999999997</c:v>
                </c:pt>
                <c:pt idx="19987">
                  <c:v>4.8689260000000001</c:v>
                </c:pt>
                <c:pt idx="19988">
                  <c:v>4.8695199999999996</c:v>
                </c:pt>
                <c:pt idx="19989">
                  <c:v>4.8617439999999998</c:v>
                </c:pt>
                <c:pt idx="19990">
                  <c:v>4.8620239999999999</c:v>
                </c:pt>
                <c:pt idx="19991">
                  <c:v>4.8625850000000002</c:v>
                </c:pt>
                <c:pt idx="19992">
                  <c:v>4.8628590000000003</c:v>
                </c:pt>
                <c:pt idx="19993">
                  <c:v>4.8547399999999996</c:v>
                </c:pt>
                <c:pt idx="19994">
                  <c:v>4.8555400000000004</c:v>
                </c:pt>
                <c:pt idx="19995">
                  <c:v>4.8557949999999996</c:v>
                </c:pt>
                <c:pt idx="19996">
                  <c:v>4.8476369999999998</c:v>
                </c:pt>
                <c:pt idx="19997">
                  <c:v>4.8481329999999998</c:v>
                </c:pt>
                <c:pt idx="19998">
                  <c:v>4.8486200000000004</c:v>
                </c:pt>
                <c:pt idx="19999">
                  <c:v>4.8491080000000002</c:v>
                </c:pt>
                <c:pt idx="20000">
                  <c:v>4.8408870000000004</c:v>
                </c:pt>
                <c:pt idx="20001">
                  <c:v>4.8413440000000003</c:v>
                </c:pt>
                <c:pt idx="20002">
                  <c:v>4.8420259999999997</c:v>
                </c:pt>
                <c:pt idx="20003">
                  <c:v>4.8339800000000004</c:v>
                </c:pt>
                <c:pt idx="20004">
                  <c:v>4.8341900000000004</c:v>
                </c:pt>
                <c:pt idx="20005">
                  <c:v>4.8346099999999996</c:v>
                </c:pt>
                <c:pt idx="20006">
                  <c:v>4.8265039999999999</c:v>
                </c:pt>
                <c:pt idx="20007">
                  <c:v>4.8269039999999999</c:v>
                </c:pt>
                <c:pt idx="20008">
                  <c:v>4.8272940000000002</c:v>
                </c:pt>
                <c:pt idx="20009">
                  <c:v>4.8193039999999998</c:v>
                </c:pt>
                <c:pt idx="20010">
                  <c:v>4.819483</c:v>
                </c:pt>
                <c:pt idx="20011">
                  <c:v>4.8196599999999998</c:v>
                </c:pt>
                <c:pt idx="20012">
                  <c:v>4.8116070000000004</c:v>
                </c:pt>
                <c:pt idx="20013">
                  <c:v>4.8119379999999996</c:v>
                </c:pt>
                <c:pt idx="20014">
                  <c:v>4.8122660000000002</c:v>
                </c:pt>
                <c:pt idx="20015">
                  <c:v>4.8038119999999997</c:v>
                </c:pt>
                <c:pt idx="20016">
                  <c:v>4.8041159999999996</c:v>
                </c:pt>
                <c:pt idx="20017">
                  <c:v>4.8044019999999996</c:v>
                </c:pt>
                <c:pt idx="20018">
                  <c:v>4.7960539999999998</c:v>
                </c:pt>
                <c:pt idx="20019">
                  <c:v>4.7963190000000004</c:v>
                </c:pt>
                <c:pt idx="20020">
                  <c:v>4.7964450000000003</c:v>
                </c:pt>
                <c:pt idx="20021">
                  <c:v>4.7881650000000002</c:v>
                </c:pt>
                <c:pt idx="20022">
                  <c:v>4.7883979999999999</c:v>
                </c:pt>
                <c:pt idx="20023">
                  <c:v>4.7886199999999999</c:v>
                </c:pt>
                <c:pt idx="20024">
                  <c:v>4.7801419999999997</c:v>
                </c:pt>
                <c:pt idx="20025">
                  <c:v>4.7804469999999997</c:v>
                </c:pt>
                <c:pt idx="20026">
                  <c:v>4.7805410000000004</c:v>
                </c:pt>
                <c:pt idx="20027">
                  <c:v>4.7720969999999996</c:v>
                </c:pt>
                <c:pt idx="20028">
                  <c:v>4.7722610000000003</c:v>
                </c:pt>
                <c:pt idx="20029">
                  <c:v>4.7723360000000001</c:v>
                </c:pt>
                <c:pt idx="20030">
                  <c:v>4.7638199999999999</c:v>
                </c:pt>
                <c:pt idx="20031">
                  <c:v>4.7639560000000003</c:v>
                </c:pt>
                <c:pt idx="20032">
                  <c:v>4.7640799999999999</c:v>
                </c:pt>
                <c:pt idx="20033">
                  <c:v>4.7554239999999997</c:v>
                </c:pt>
                <c:pt idx="20034">
                  <c:v>4.755579</c:v>
                </c:pt>
                <c:pt idx="20035">
                  <c:v>4.7468779999999997</c:v>
                </c:pt>
                <c:pt idx="20036">
                  <c:v>4.7469109999999999</c:v>
                </c:pt>
                <c:pt idx="20037">
                  <c:v>4.7469809999999999</c:v>
                </c:pt>
                <c:pt idx="20038">
                  <c:v>4.7470790000000003</c:v>
                </c:pt>
                <c:pt idx="20039">
                  <c:v>4.7382759999999999</c:v>
                </c:pt>
                <c:pt idx="20040">
                  <c:v>4.7383379999999997</c:v>
                </c:pt>
                <c:pt idx="20041">
                  <c:v>4.7295299999999996</c:v>
                </c:pt>
                <c:pt idx="20042">
                  <c:v>4.7295420000000004</c:v>
                </c:pt>
                <c:pt idx="20043">
                  <c:v>4.7295410000000002</c:v>
                </c:pt>
                <c:pt idx="20044">
                  <c:v>4.7295439999999997</c:v>
                </c:pt>
                <c:pt idx="20045">
                  <c:v>4.7206520000000003</c:v>
                </c:pt>
                <c:pt idx="20046">
                  <c:v>4.7206239999999999</c:v>
                </c:pt>
                <c:pt idx="20047">
                  <c:v>4.7205899999999996</c:v>
                </c:pt>
                <c:pt idx="20048">
                  <c:v>4.7116199999999999</c:v>
                </c:pt>
                <c:pt idx="20049">
                  <c:v>4.7115879999999999</c:v>
                </c:pt>
                <c:pt idx="20050">
                  <c:v>4.7025750000000004</c:v>
                </c:pt>
                <c:pt idx="20051">
                  <c:v>4.7024879999999998</c:v>
                </c:pt>
                <c:pt idx="20052">
                  <c:v>4.7023929999999998</c:v>
                </c:pt>
                <c:pt idx="20053">
                  <c:v>4.6932970000000003</c:v>
                </c:pt>
                <c:pt idx="20054">
                  <c:v>4.6931760000000002</c:v>
                </c:pt>
                <c:pt idx="20055">
                  <c:v>4.6930500000000004</c:v>
                </c:pt>
                <c:pt idx="20056">
                  <c:v>4.6838759999999997</c:v>
                </c:pt>
                <c:pt idx="20057">
                  <c:v>4.6838030000000002</c:v>
                </c:pt>
                <c:pt idx="20058">
                  <c:v>4.6835699999999996</c:v>
                </c:pt>
                <c:pt idx="20059">
                  <c:v>4.6743300000000003</c:v>
                </c:pt>
                <c:pt idx="20060">
                  <c:v>4.6741429999999999</c:v>
                </c:pt>
                <c:pt idx="20061">
                  <c:v>4.6648459999999998</c:v>
                </c:pt>
                <c:pt idx="20062">
                  <c:v>4.6646340000000004</c:v>
                </c:pt>
                <c:pt idx="20063">
                  <c:v>4.6644170000000003</c:v>
                </c:pt>
                <c:pt idx="20064">
                  <c:v>4.6550440000000002</c:v>
                </c:pt>
                <c:pt idx="20065">
                  <c:v>4.6546820000000002</c:v>
                </c:pt>
                <c:pt idx="20066">
                  <c:v>4.654433</c:v>
                </c:pt>
                <c:pt idx="20067">
                  <c:v>4.6451099999999999</c:v>
                </c:pt>
                <c:pt idx="20068">
                  <c:v>4.6448280000000004</c:v>
                </c:pt>
                <c:pt idx="20069">
                  <c:v>4.644406</c:v>
                </c:pt>
                <c:pt idx="20070">
                  <c:v>4.6350309999999997</c:v>
                </c:pt>
                <c:pt idx="20071">
                  <c:v>4.6347199999999997</c:v>
                </c:pt>
                <c:pt idx="20072">
                  <c:v>4.6253140000000004</c:v>
                </c:pt>
                <c:pt idx="20073">
                  <c:v>4.6248110000000002</c:v>
                </c:pt>
                <c:pt idx="20074">
                  <c:v>4.6244589999999999</c:v>
                </c:pt>
                <c:pt idx="20075">
                  <c:v>4.615164</c:v>
                </c:pt>
                <c:pt idx="20076">
                  <c:v>4.6146089999999997</c:v>
                </c:pt>
                <c:pt idx="20077">
                  <c:v>4.6142260000000004</c:v>
                </c:pt>
                <c:pt idx="20078">
                  <c:v>4.6043260000000004</c:v>
                </c:pt>
                <c:pt idx="20079">
                  <c:v>4.6035250000000003</c:v>
                </c:pt>
                <c:pt idx="20080">
                  <c:v>4.5939610000000002</c:v>
                </c:pt>
                <c:pt idx="20081">
                  <c:v>4.5937409999999996</c:v>
                </c:pt>
                <c:pt idx="20082">
                  <c:v>4.5930939999999998</c:v>
                </c:pt>
                <c:pt idx="20083">
                  <c:v>4.5834809999999999</c:v>
                </c:pt>
                <c:pt idx="20084">
                  <c:v>4.5830200000000003</c:v>
                </c:pt>
                <c:pt idx="20085">
                  <c:v>4.5820879999999997</c:v>
                </c:pt>
                <c:pt idx="20086">
                  <c:v>4.5721780000000001</c:v>
                </c:pt>
                <c:pt idx="20087">
                  <c:v>4.5716840000000003</c:v>
                </c:pt>
                <c:pt idx="20088">
                  <c:v>4.5619930000000002</c:v>
                </c:pt>
                <c:pt idx="20089">
                  <c:v>4.560962</c:v>
                </c:pt>
                <c:pt idx="20090">
                  <c:v>4.5604319999999996</c:v>
                </c:pt>
                <c:pt idx="20091">
                  <c:v>4.550421</c:v>
                </c:pt>
                <c:pt idx="20092">
                  <c:v>4.5495939999999999</c:v>
                </c:pt>
                <c:pt idx="20093">
                  <c:v>4.5398170000000002</c:v>
                </c:pt>
                <c:pt idx="20094">
                  <c:v>4.5389559999999998</c:v>
                </c:pt>
                <c:pt idx="20095">
                  <c:v>4.5383659999999999</c:v>
                </c:pt>
                <c:pt idx="20096">
                  <c:v>4.5282479999999996</c:v>
                </c:pt>
                <c:pt idx="20097">
                  <c:v>4.5276370000000004</c:v>
                </c:pt>
                <c:pt idx="20098">
                  <c:v>4.5171679999999999</c:v>
                </c:pt>
                <c:pt idx="20099">
                  <c:v>4.5165309999999996</c:v>
                </c:pt>
                <c:pt idx="20100">
                  <c:v>4.5158899999999997</c:v>
                </c:pt>
                <c:pt idx="20101">
                  <c:v>4.505344</c:v>
                </c:pt>
                <c:pt idx="20102">
                  <c:v>4.5050059999999998</c:v>
                </c:pt>
                <c:pt idx="20103">
                  <c:v>4.5036719999999999</c:v>
                </c:pt>
                <c:pt idx="20104">
                  <c:v>4.4933880000000004</c:v>
                </c:pt>
                <c:pt idx="20105">
                  <c:v>4.4926909999999998</c:v>
                </c:pt>
                <c:pt idx="20106">
                  <c:v>4.4823690000000003</c:v>
                </c:pt>
                <c:pt idx="20107">
                  <c:v>4.4816440000000002</c:v>
                </c:pt>
                <c:pt idx="20108">
                  <c:v>4.4712800000000001</c:v>
                </c:pt>
                <c:pt idx="20109">
                  <c:v>4.4701659999999999</c:v>
                </c:pt>
                <c:pt idx="20110">
                  <c:v>4.4694039999999999</c:v>
                </c:pt>
                <c:pt idx="20111">
                  <c:v>4.4589749999999997</c:v>
                </c:pt>
                <c:pt idx="20112">
                  <c:v>4.4578040000000003</c:v>
                </c:pt>
                <c:pt idx="20113">
                  <c:v>4.4477310000000001</c:v>
                </c:pt>
                <c:pt idx="20114">
                  <c:v>4.4461329999999997</c:v>
                </c:pt>
                <c:pt idx="20115">
                  <c:v>4.4364350000000004</c:v>
                </c:pt>
                <c:pt idx="20116">
                  <c:v>4.4347899999999996</c:v>
                </c:pt>
                <c:pt idx="20117">
                  <c:v>4.4335389999999997</c:v>
                </c:pt>
                <c:pt idx="20118">
                  <c:v>4.4229789999999998</c:v>
                </c:pt>
                <c:pt idx="20119">
                  <c:v>4.4208400000000001</c:v>
                </c:pt>
                <c:pt idx="20120">
                  <c:v>4.410234</c:v>
                </c:pt>
                <c:pt idx="20121">
                  <c:v>4.4084719999999997</c:v>
                </c:pt>
                <c:pt idx="20122">
                  <c:v>4.3978260000000002</c:v>
                </c:pt>
                <c:pt idx="20123">
                  <c:v>4.3969139999999998</c:v>
                </c:pt>
                <c:pt idx="20124">
                  <c:v>4.3950899999999997</c:v>
                </c:pt>
                <c:pt idx="20125">
                  <c:v>4.3839199999999998</c:v>
                </c:pt>
                <c:pt idx="20126">
                  <c:v>4.3825120000000002</c:v>
                </c:pt>
                <c:pt idx="20127">
                  <c:v>4.3717620000000004</c:v>
                </c:pt>
                <c:pt idx="20128">
                  <c:v>4.3707900000000004</c:v>
                </c:pt>
                <c:pt idx="20129">
                  <c:v>4.3595280000000001</c:v>
                </c:pt>
                <c:pt idx="20130">
                  <c:v>4.3585399999999996</c:v>
                </c:pt>
                <c:pt idx="20131">
                  <c:v>4.3570539999999998</c:v>
                </c:pt>
                <c:pt idx="20132">
                  <c:v>4.3467219999999998</c:v>
                </c:pt>
                <c:pt idx="20133">
                  <c:v>4.3441900000000002</c:v>
                </c:pt>
                <c:pt idx="20134">
                  <c:v>4.3343480000000003</c:v>
                </c:pt>
                <c:pt idx="20135">
                  <c:v>4.3333050000000002</c:v>
                </c:pt>
                <c:pt idx="20136">
                  <c:v>4.3312189999999999</c:v>
                </c:pt>
                <c:pt idx="20137">
                  <c:v>4.3203100000000001</c:v>
                </c:pt>
                <c:pt idx="20138">
                  <c:v>4.3187100000000003</c:v>
                </c:pt>
                <c:pt idx="20139">
                  <c:v>4.3077779999999999</c:v>
                </c:pt>
                <c:pt idx="20140">
                  <c:v>4.305606</c:v>
                </c:pt>
                <c:pt idx="20141">
                  <c:v>4.2940899999999997</c:v>
                </c:pt>
                <c:pt idx="20142">
                  <c:v>4.2918700000000003</c:v>
                </c:pt>
                <c:pt idx="20143">
                  <c:v>4.2803100000000001</c:v>
                </c:pt>
                <c:pt idx="20144">
                  <c:v>4.2780440000000004</c:v>
                </c:pt>
                <c:pt idx="20145">
                  <c:v>4.2670130000000004</c:v>
                </c:pt>
                <c:pt idx="20146">
                  <c:v>4.265854</c:v>
                </c:pt>
                <c:pt idx="20147">
                  <c:v>4.2635329999999998</c:v>
                </c:pt>
                <c:pt idx="20148">
                  <c:v>4.2524569999999997</c:v>
                </c:pt>
                <c:pt idx="20149">
                  <c:v>4.2500960000000001</c:v>
                </c:pt>
                <c:pt idx="20150">
                  <c:v>4.2384060000000003</c:v>
                </c:pt>
                <c:pt idx="20151">
                  <c:v>4.2365979999999999</c:v>
                </c:pt>
                <c:pt idx="20152">
                  <c:v>4.2242699999999997</c:v>
                </c:pt>
                <c:pt idx="20153">
                  <c:v>4.2224300000000001</c:v>
                </c:pt>
                <c:pt idx="20154">
                  <c:v>4.2199689999999999</c:v>
                </c:pt>
                <c:pt idx="20155">
                  <c:v>4.208164</c:v>
                </c:pt>
                <c:pt idx="20156">
                  <c:v>4.2069039999999998</c:v>
                </c:pt>
                <c:pt idx="20157">
                  <c:v>4.1957069999999996</c:v>
                </c:pt>
                <c:pt idx="20158">
                  <c:v>4.1937949999999997</c:v>
                </c:pt>
                <c:pt idx="20159">
                  <c:v>4.1825789999999996</c:v>
                </c:pt>
                <c:pt idx="20160">
                  <c:v>4.180002</c:v>
                </c:pt>
                <c:pt idx="20161">
                  <c:v>4.168768</c:v>
                </c:pt>
                <c:pt idx="20162">
                  <c:v>4.1667959999999997</c:v>
                </c:pt>
                <c:pt idx="20163">
                  <c:v>4.154884</c:v>
                </c:pt>
                <c:pt idx="20164">
                  <c:v>4.1522259999999998</c:v>
                </c:pt>
                <c:pt idx="20165">
                  <c:v>4.1402890000000001</c:v>
                </c:pt>
                <c:pt idx="20166">
                  <c:v>4.137581</c:v>
                </c:pt>
                <c:pt idx="20167">
                  <c:v>4.126296</c:v>
                </c:pt>
                <c:pt idx="20168">
                  <c:v>4.124244</c:v>
                </c:pt>
                <c:pt idx="20169">
                  <c:v>4.1208049999999998</c:v>
                </c:pt>
                <c:pt idx="20170">
                  <c:v>4.1101760000000001</c:v>
                </c:pt>
                <c:pt idx="20171">
                  <c:v>4.1073930000000001</c:v>
                </c:pt>
                <c:pt idx="20172">
                  <c:v>4.0932719999999998</c:v>
                </c:pt>
                <c:pt idx="20173">
                  <c:v>4.0918479999999997</c:v>
                </c:pt>
                <c:pt idx="20174">
                  <c:v>4.0797949999999998</c:v>
                </c:pt>
                <c:pt idx="20175">
                  <c:v>4.0776490000000001</c:v>
                </c:pt>
                <c:pt idx="20176">
                  <c:v>4.0655700000000001</c:v>
                </c:pt>
                <c:pt idx="20177">
                  <c:v>4.0626759999999997</c:v>
                </c:pt>
                <c:pt idx="20178">
                  <c:v>4.0505779999999998</c:v>
                </c:pt>
                <c:pt idx="20179">
                  <c:v>4.0476460000000003</c:v>
                </c:pt>
                <c:pt idx="20180">
                  <c:v>4.0454330000000001</c:v>
                </c:pt>
                <c:pt idx="20181">
                  <c:v>4.0325579999999999</c:v>
                </c:pt>
                <c:pt idx="20182">
                  <c:v>4.0295810000000003</c:v>
                </c:pt>
                <c:pt idx="20183">
                  <c:v>4.0174320000000003</c:v>
                </c:pt>
                <c:pt idx="20184">
                  <c:v>4.0144190000000002</c:v>
                </c:pt>
                <c:pt idx="20185">
                  <c:v>4.0022580000000003</c:v>
                </c:pt>
                <c:pt idx="20186">
                  <c:v>3.999212</c:v>
                </c:pt>
                <c:pt idx="20187">
                  <c:v>3.9862700000000002</c:v>
                </c:pt>
                <c:pt idx="20188">
                  <c:v>3.9740899999999999</c:v>
                </c:pt>
                <c:pt idx="20189">
                  <c:v>3.970996</c:v>
                </c:pt>
                <c:pt idx="20190">
                  <c:v>3.9580250000000001</c:v>
                </c:pt>
                <c:pt idx="20191">
                  <c:v>3.9533360000000002</c:v>
                </c:pt>
                <c:pt idx="20192">
                  <c:v>3.9501879999999998</c:v>
                </c:pt>
                <c:pt idx="20193">
                  <c:v>3.9363890000000001</c:v>
                </c:pt>
                <c:pt idx="20194">
                  <c:v>3.9225829999999999</c:v>
                </c:pt>
                <c:pt idx="20195">
                  <c:v>3.9201779999999999</c:v>
                </c:pt>
                <c:pt idx="20196">
                  <c:v>3.908747</c:v>
                </c:pt>
                <c:pt idx="20197">
                  <c:v>3.905519</c:v>
                </c:pt>
                <c:pt idx="20198">
                  <c:v>3.9030870000000002</c:v>
                </c:pt>
                <c:pt idx="20199">
                  <c:v>3.890838</c:v>
                </c:pt>
                <c:pt idx="20200">
                  <c:v>3.8875679999999999</c:v>
                </c:pt>
                <c:pt idx="20201">
                  <c:v>3.875308</c:v>
                </c:pt>
                <c:pt idx="20202">
                  <c:v>3.8720140000000001</c:v>
                </c:pt>
                <c:pt idx="20203">
                  <c:v>3.8581120000000002</c:v>
                </c:pt>
                <c:pt idx="20204">
                  <c:v>3.8547899999999999</c:v>
                </c:pt>
                <c:pt idx="20205">
                  <c:v>3.842527</c:v>
                </c:pt>
                <c:pt idx="20206">
                  <c:v>3.83751</c:v>
                </c:pt>
                <c:pt idx="20207">
                  <c:v>3.8252440000000001</c:v>
                </c:pt>
                <c:pt idx="20208">
                  <c:v>3.8121559999999999</c:v>
                </c:pt>
                <c:pt idx="20209">
                  <c:v>3.8079260000000001</c:v>
                </c:pt>
                <c:pt idx="20210">
                  <c:v>3.795674</c:v>
                </c:pt>
                <c:pt idx="20211">
                  <c:v>3.792265</c:v>
                </c:pt>
                <c:pt idx="20212">
                  <c:v>3.779172</c:v>
                </c:pt>
                <c:pt idx="20213">
                  <c:v>3.7748840000000001</c:v>
                </c:pt>
                <c:pt idx="20214">
                  <c:v>3.7626390000000001</c:v>
                </c:pt>
                <c:pt idx="20215">
                  <c:v>3.7574610000000002</c:v>
                </c:pt>
                <c:pt idx="20216">
                  <c:v>3.7426330000000001</c:v>
                </c:pt>
                <c:pt idx="20217">
                  <c:v>3.737412</c:v>
                </c:pt>
                <c:pt idx="20218">
                  <c:v>3.7234379999999998</c:v>
                </c:pt>
                <c:pt idx="20219">
                  <c:v>3.7199260000000001</c:v>
                </c:pt>
                <c:pt idx="20220">
                  <c:v>3.7068219999999998</c:v>
                </c:pt>
                <c:pt idx="20221">
                  <c:v>3.7032919999999998</c:v>
                </c:pt>
                <c:pt idx="20222">
                  <c:v>3.6910820000000002</c:v>
                </c:pt>
                <c:pt idx="20223">
                  <c:v>3.6875309999999999</c:v>
                </c:pt>
                <c:pt idx="20224">
                  <c:v>3.6735540000000002</c:v>
                </c:pt>
                <c:pt idx="20225">
                  <c:v>3.6682079999999999</c:v>
                </c:pt>
                <c:pt idx="20226">
                  <c:v>3.6560109999999999</c:v>
                </c:pt>
                <c:pt idx="20227">
                  <c:v>3.6524230000000002</c:v>
                </c:pt>
                <c:pt idx="20228">
                  <c:v>3.6384500000000002</c:v>
                </c:pt>
                <c:pt idx="20229">
                  <c:v>3.6339459999999999</c:v>
                </c:pt>
                <c:pt idx="20230">
                  <c:v>3.6199720000000002</c:v>
                </c:pt>
                <c:pt idx="20231">
                  <c:v>3.6154419999999998</c:v>
                </c:pt>
                <c:pt idx="20232">
                  <c:v>3.6023849999999999</c:v>
                </c:pt>
                <c:pt idx="20233">
                  <c:v>3.5969259999999998</c:v>
                </c:pt>
                <c:pt idx="20234">
                  <c:v>3.5838800000000002</c:v>
                </c:pt>
                <c:pt idx="20235">
                  <c:v>3.5774849999999998</c:v>
                </c:pt>
                <c:pt idx="20236">
                  <c:v>3.5653609999999998</c:v>
                </c:pt>
                <c:pt idx="20237">
                  <c:v>3.559857</c:v>
                </c:pt>
                <c:pt idx="20238">
                  <c:v>3.545004</c:v>
                </c:pt>
                <c:pt idx="20239">
                  <c:v>3.5385559999999998</c:v>
                </c:pt>
                <c:pt idx="20240">
                  <c:v>3.5264739999999999</c:v>
                </c:pt>
                <c:pt idx="20241">
                  <c:v>3.5227689999999998</c:v>
                </c:pt>
                <c:pt idx="20242">
                  <c:v>3.5097870000000002</c:v>
                </c:pt>
                <c:pt idx="20243">
                  <c:v>3.5042179999999998</c:v>
                </c:pt>
                <c:pt idx="20244">
                  <c:v>3.4894020000000001</c:v>
                </c:pt>
                <c:pt idx="20245">
                  <c:v>3.4755370000000001</c:v>
                </c:pt>
                <c:pt idx="20246">
                  <c:v>3.4708760000000001</c:v>
                </c:pt>
                <c:pt idx="20247">
                  <c:v>3.4570400000000001</c:v>
                </c:pt>
                <c:pt idx="20248">
                  <c:v>3.4514300000000002</c:v>
                </c:pt>
                <c:pt idx="20249">
                  <c:v>3.439479</c:v>
                </c:pt>
                <c:pt idx="20250">
                  <c:v>3.4338579999999999</c:v>
                </c:pt>
                <c:pt idx="20251">
                  <c:v>3.41913</c:v>
                </c:pt>
                <c:pt idx="20252">
                  <c:v>3.4125549999999998</c:v>
                </c:pt>
                <c:pt idx="20253">
                  <c:v>3.3997320000000002</c:v>
                </c:pt>
                <c:pt idx="20254">
                  <c:v>3.394082</c:v>
                </c:pt>
                <c:pt idx="20255">
                  <c:v>3.38035</c:v>
                </c:pt>
                <c:pt idx="20256">
                  <c:v>3.3638300000000001</c:v>
                </c:pt>
                <c:pt idx="20257">
                  <c:v>3.3581620000000001</c:v>
                </c:pt>
                <c:pt idx="20258">
                  <c:v>3.345431</c:v>
                </c:pt>
                <c:pt idx="20259">
                  <c:v>3.3444630000000002</c:v>
                </c:pt>
                <c:pt idx="20260">
                  <c:v>3.3223530000000001</c:v>
                </c:pt>
                <c:pt idx="20261">
                  <c:v>3.314775</c:v>
                </c:pt>
                <c:pt idx="20262">
                  <c:v>3.3011810000000001</c:v>
                </c:pt>
                <c:pt idx="20263">
                  <c:v>3.2895150000000002</c:v>
                </c:pt>
                <c:pt idx="20264">
                  <c:v>3.28288</c:v>
                </c:pt>
                <c:pt idx="20265">
                  <c:v>3.2703099999999998</c:v>
                </c:pt>
                <c:pt idx="20266">
                  <c:v>3.2627220000000001</c:v>
                </c:pt>
                <c:pt idx="20267">
                  <c:v>3.2502010000000001</c:v>
                </c:pt>
                <c:pt idx="20268">
                  <c:v>3.2426080000000002</c:v>
                </c:pt>
                <c:pt idx="20269">
                  <c:v>3.2291820000000002</c:v>
                </c:pt>
                <c:pt idx="20270">
                  <c:v>3.2158009999999999</c:v>
                </c:pt>
                <c:pt idx="20271">
                  <c:v>3.2091599999999998</c:v>
                </c:pt>
                <c:pt idx="20272">
                  <c:v>3.1948820000000002</c:v>
                </c:pt>
                <c:pt idx="20273">
                  <c:v>3.1872880000000001</c:v>
                </c:pt>
                <c:pt idx="20274">
                  <c:v>3.1721059999999999</c:v>
                </c:pt>
                <c:pt idx="20275">
                  <c:v>3.1654589999999998</c:v>
                </c:pt>
                <c:pt idx="20276">
                  <c:v>3.1512769999999999</c:v>
                </c:pt>
                <c:pt idx="20277">
                  <c:v>3.1371449999999999</c:v>
                </c:pt>
                <c:pt idx="20278">
                  <c:v>3.131453</c:v>
                </c:pt>
                <c:pt idx="20279">
                  <c:v>3.1154899999999999</c:v>
                </c:pt>
                <c:pt idx="20280">
                  <c:v>3.109804</c:v>
                </c:pt>
                <c:pt idx="20281">
                  <c:v>3.0948389999999999</c:v>
                </c:pt>
                <c:pt idx="20282">
                  <c:v>3.0882130000000001</c:v>
                </c:pt>
                <c:pt idx="20283">
                  <c:v>3.073305</c:v>
                </c:pt>
                <c:pt idx="20284">
                  <c:v>3.0593819999999998</c:v>
                </c:pt>
                <c:pt idx="20285">
                  <c:v>3.0527799999999998</c:v>
                </c:pt>
                <c:pt idx="20286">
                  <c:v>3.038926</c:v>
                </c:pt>
                <c:pt idx="20287">
                  <c:v>3.0304500000000001</c:v>
                </c:pt>
                <c:pt idx="20288">
                  <c:v>3.0147810000000002</c:v>
                </c:pt>
                <c:pt idx="20289">
                  <c:v>3.008197</c:v>
                </c:pt>
                <c:pt idx="20290">
                  <c:v>2.992594</c:v>
                </c:pt>
                <c:pt idx="20291">
                  <c:v>2.9869530000000002</c:v>
                </c:pt>
                <c:pt idx="20292">
                  <c:v>2.970491</c:v>
                </c:pt>
                <c:pt idx="20293">
                  <c:v>2.9568940000000001</c:v>
                </c:pt>
                <c:pt idx="20294">
                  <c:v>2.9503439999999999</c:v>
                </c:pt>
                <c:pt idx="20295">
                  <c:v>2.934952</c:v>
                </c:pt>
                <c:pt idx="20296">
                  <c:v>2.929354</c:v>
                </c:pt>
                <c:pt idx="20297">
                  <c:v>2.9149699999999998</c:v>
                </c:pt>
                <c:pt idx="20298">
                  <c:v>2.9015749999999998</c:v>
                </c:pt>
                <c:pt idx="20299">
                  <c:v>2.8941629999999998</c:v>
                </c:pt>
                <c:pt idx="20300">
                  <c:v>2.8808349999999998</c:v>
                </c:pt>
                <c:pt idx="20301">
                  <c:v>2.8697599999999999</c:v>
                </c:pt>
                <c:pt idx="20302">
                  <c:v>2.8555969999999999</c:v>
                </c:pt>
                <c:pt idx="20303">
                  <c:v>2.8491469999999999</c:v>
                </c:pt>
                <c:pt idx="20304">
                  <c:v>2.8323140000000002</c:v>
                </c:pt>
                <c:pt idx="20305">
                  <c:v>2.8155510000000001</c:v>
                </c:pt>
                <c:pt idx="20306">
                  <c:v>2.8073100000000002</c:v>
                </c:pt>
                <c:pt idx="20307">
                  <c:v>2.792468</c:v>
                </c:pt>
                <c:pt idx="20308">
                  <c:v>2.7851720000000002</c:v>
                </c:pt>
                <c:pt idx="20309">
                  <c:v>2.771328</c:v>
                </c:pt>
                <c:pt idx="20310">
                  <c:v>2.7575500000000002</c:v>
                </c:pt>
                <c:pt idx="20311">
                  <c:v>2.7512150000000002</c:v>
                </c:pt>
                <c:pt idx="20312">
                  <c:v>2.7384279999999999</c:v>
                </c:pt>
                <c:pt idx="20313">
                  <c:v>2.7276400000000001</c:v>
                </c:pt>
                <c:pt idx="20314">
                  <c:v>2.7131530000000001</c:v>
                </c:pt>
                <c:pt idx="20315">
                  <c:v>2.6969530000000002</c:v>
                </c:pt>
                <c:pt idx="20316">
                  <c:v>2.68981</c:v>
                </c:pt>
                <c:pt idx="20317">
                  <c:v>2.6719460000000002</c:v>
                </c:pt>
                <c:pt idx="20318">
                  <c:v>2.6612909999999999</c:v>
                </c:pt>
                <c:pt idx="20319">
                  <c:v>2.64621</c:v>
                </c:pt>
                <c:pt idx="20320">
                  <c:v>2.6320899999999998</c:v>
                </c:pt>
                <c:pt idx="20321">
                  <c:v>2.6232820000000001</c:v>
                </c:pt>
                <c:pt idx="20322">
                  <c:v>2.6075050000000002</c:v>
                </c:pt>
                <c:pt idx="20323">
                  <c:v>2.5987450000000001</c:v>
                </c:pt>
                <c:pt idx="20324">
                  <c:v>2.58222</c:v>
                </c:pt>
                <c:pt idx="20325">
                  <c:v>2.5683919999999998</c:v>
                </c:pt>
                <c:pt idx="20326">
                  <c:v>2.5605859999999998</c:v>
                </c:pt>
                <c:pt idx="20327">
                  <c:v>2.5460039999999999</c:v>
                </c:pt>
                <c:pt idx="20328">
                  <c:v>2.535666</c:v>
                </c:pt>
                <c:pt idx="20329">
                  <c:v>2.517776</c:v>
                </c:pt>
                <c:pt idx="20330">
                  <c:v>2.502545</c:v>
                </c:pt>
                <c:pt idx="20331">
                  <c:v>2.493169</c:v>
                </c:pt>
                <c:pt idx="20332">
                  <c:v>2.4772259999999999</c:v>
                </c:pt>
                <c:pt idx="20333">
                  <c:v>2.4622199999999999</c:v>
                </c:pt>
                <c:pt idx="20334">
                  <c:v>2.4521160000000002</c:v>
                </c:pt>
                <c:pt idx="20335">
                  <c:v>2.4380799999999998</c:v>
                </c:pt>
                <c:pt idx="20336">
                  <c:v>2.4272140000000002</c:v>
                </c:pt>
                <c:pt idx="20337">
                  <c:v>2.4091399999999998</c:v>
                </c:pt>
                <c:pt idx="20338">
                  <c:v>2.3936500000000001</c:v>
                </c:pt>
                <c:pt idx="20339">
                  <c:v>2.3837269999999999</c:v>
                </c:pt>
                <c:pt idx="20340">
                  <c:v>2.3667440000000002</c:v>
                </c:pt>
                <c:pt idx="20341">
                  <c:v>2.3527849999999999</c:v>
                </c:pt>
                <c:pt idx="20342">
                  <c:v>2.3384119999999999</c:v>
                </c:pt>
                <c:pt idx="20343">
                  <c:v>2.3233100000000002</c:v>
                </c:pt>
                <c:pt idx="20344">
                  <c:v>2.3087230000000001</c:v>
                </c:pt>
                <c:pt idx="20345">
                  <c:v>2.2929680000000001</c:v>
                </c:pt>
                <c:pt idx="20346">
                  <c:v>2.2740990000000001</c:v>
                </c:pt>
                <c:pt idx="20347">
                  <c:v>2.2668879999999998</c:v>
                </c:pt>
                <c:pt idx="20348">
                  <c:v>2.2458339999999999</c:v>
                </c:pt>
                <c:pt idx="20349">
                  <c:v>2.2264900000000001</c:v>
                </c:pt>
                <c:pt idx="20350">
                  <c:v>2.2154389999999999</c:v>
                </c:pt>
                <c:pt idx="20351">
                  <c:v>2.1955300000000002</c:v>
                </c:pt>
                <c:pt idx="20352">
                  <c:v>2.1814369999999998</c:v>
                </c:pt>
                <c:pt idx="20353">
                  <c:v>2.1648420000000002</c:v>
                </c:pt>
                <c:pt idx="20354">
                  <c:v>2.1483469999999998</c:v>
                </c:pt>
                <c:pt idx="20355">
                  <c:v>2.135999</c:v>
                </c:pt>
                <c:pt idx="20356">
                  <c:v>2.1189339999999999</c:v>
                </c:pt>
                <c:pt idx="20357">
                  <c:v>2.104276</c:v>
                </c:pt>
                <c:pt idx="20358">
                  <c:v>2.0898639999999999</c:v>
                </c:pt>
                <c:pt idx="20359">
                  <c:v>2.0746440000000002</c:v>
                </c:pt>
                <c:pt idx="20360">
                  <c:v>2.055768</c:v>
                </c:pt>
                <c:pt idx="20361">
                  <c:v>2.038586</c:v>
                </c:pt>
                <c:pt idx="20362">
                  <c:v>2.0251380000000001</c:v>
                </c:pt>
                <c:pt idx="20363">
                  <c:v>2.0081099999999998</c:v>
                </c:pt>
                <c:pt idx="20364">
                  <c:v>1.994151</c:v>
                </c:pt>
                <c:pt idx="20365">
                  <c:v>1.9773320000000001</c:v>
                </c:pt>
                <c:pt idx="20366">
                  <c:v>1.9570069999999999</c:v>
                </c:pt>
                <c:pt idx="20367">
                  <c:v>1.9440010000000001</c:v>
                </c:pt>
                <c:pt idx="20368">
                  <c:v>1.9282410000000001</c:v>
                </c:pt>
                <c:pt idx="20369">
                  <c:v>1.906185</c:v>
                </c:pt>
                <c:pt idx="20370">
                  <c:v>1.8926890000000001</c:v>
                </c:pt>
                <c:pt idx="20371">
                  <c:v>1.873011</c:v>
                </c:pt>
                <c:pt idx="20372">
                  <c:v>1.845086</c:v>
                </c:pt>
                <c:pt idx="20373">
                  <c:v>1.8297159999999999</c:v>
                </c:pt>
                <c:pt idx="20374">
                  <c:v>1.809782</c:v>
                </c:pt>
                <c:pt idx="20375">
                  <c:v>1.783812</c:v>
                </c:pt>
                <c:pt idx="20376">
                  <c:v>1.7563690000000001</c:v>
                </c:pt>
                <c:pt idx="20377">
                  <c:v>1.729363</c:v>
                </c:pt>
                <c:pt idx="20378">
                  <c:v>1.7123660000000001</c:v>
                </c:pt>
                <c:pt idx="20379">
                  <c:v>1.6883900000000001</c:v>
                </c:pt>
                <c:pt idx="20380">
                  <c:v>1.6673119999999999</c:v>
                </c:pt>
                <c:pt idx="20381">
                  <c:v>1.6370420000000001</c:v>
                </c:pt>
                <c:pt idx="20382">
                  <c:v>1.6144609999999999</c:v>
                </c:pt>
                <c:pt idx="20383">
                  <c:v>1.599132</c:v>
                </c:pt>
                <c:pt idx="20384">
                  <c:v>1.5643370000000001</c:v>
                </c:pt>
                <c:pt idx="20385">
                  <c:v>1.5400940000000001</c:v>
                </c:pt>
                <c:pt idx="20386">
                  <c:v>1.501128</c:v>
                </c:pt>
                <c:pt idx="20387">
                  <c:v>1.481754</c:v>
                </c:pt>
                <c:pt idx="20388">
                  <c:v>1.4472069999999999</c:v>
                </c:pt>
                <c:pt idx="20389">
                  <c:v>1.4129830000000001</c:v>
                </c:pt>
                <c:pt idx="20390">
                  <c:v>1.38219</c:v>
                </c:pt>
                <c:pt idx="20391">
                  <c:v>1.3337669999999999</c:v>
                </c:pt>
                <c:pt idx="20392">
                  <c:v>1.304109</c:v>
                </c:pt>
                <c:pt idx="20393">
                  <c:v>1.2798620000000001</c:v>
                </c:pt>
                <c:pt idx="20394">
                  <c:v>1.2297</c:v>
                </c:pt>
                <c:pt idx="20395">
                  <c:v>1.1776439999999999</c:v>
                </c:pt>
                <c:pt idx="20396">
                  <c:v>1.1545879999999999</c:v>
                </c:pt>
                <c:pt idx="20397">
                  <c:v>1.0730249999999999</c:v>
                </c:pt>
                <c:pt idx="20398">
                  <c:v>0.99941880000000005</c:v>
                </c:pt>
                <c:pt idx="20399">
                  <c:v>0.96622059999999999</c:v>
                </c:pt>
                <c:pt idx="20400">
                  <c:v>0.86833000000000005</c:v>
                </c:pt>
                <c:pt idx="20401">
                  <c:v>0.78528180000000003</c:v>
                </c:pt>
                <c:pt idx="20402">
                  <c:v>0.70731409999999995</c:v>
                </c:pt>
                <c:pt idx="20403">
                  <c:v>0.64376520000000004</c:v>
                </c:pt>
                <c:pt idx="20404">
                  <c:v>0.59744649999999999</c:v>
                </c:pt>
                <c:pt idx="20405">
                  <c:v>0.55998190000000003</c:v>
                </c:pt>
                <c:pt idx="20406">
                  <c:v>0.53556219999999999</c:v>
                </c:pt>
                <c:pt idx="20407">
                  <c:v>0.50185349999999995</c:v>
                </c:pt>
                <c:pt idx="20408">
                  <c:v>0.47409649999999998</c:v>
                </c:pt>
                <c:pt idx="20409">
                  <c:v>0.45306160000000001</c:v>
                </c:pt>
                <c:pt idx="20410">
                  <c:v>0.43257469999999998</c:v>
                </c:pt>
                <c:pt idx="20411">
                  <c:v>0.416628</c:v>
                </c:pt>
                <c:pt idx="20412">
                  <c:v>0.40225109999999997</c:v>
                </c:pt>
                <c:pt idx="20413">
                  <c:v>0.38740940000000001</c:v>
                </c:pt>
                <c:pt idx="20414">
                  <c:v>0.37586960000000003</c:v>
                </c:pt>
                <c:pt idx="20415">
                  <c:v>0.36163240000000002</c:v>
                </c:pt>
                <c:pt idx="20416">
                  <c:v>0.35359059999999998</c:v>
                </c:pt>
                <c:pt idx="20417">
                  <c:v>0.34483190000000002</c:v>
                </c:pt>
                <c:pt idx="20418">
                  <c:v>0.33454410000000001</c:v>
                </c:pt>
                <c:pt idx="20419">
                  <c:v>0.32760840000000002</c:v>
                </c:pt>
                <c:pt idx="20420">
                  <c:v>0.32146829999999998</c:v>
                </c:pt>
                <c:pt idx="20421">
                  <c:v>0.31390590000000002</c:v>
                </c:pt>
                <c:pt idx="20422">
                  <c:v>0.30727300000000002</c:v>
                </c:pt>
                <c:pt idx="20423">
                  <c:v>0.30207099999999998</c:v>
                </c:pt>
                <c:pt idx="20424">
                  <c:v>0.29677979999999998</c:v>
                </c:pt>
                <c:pt idx="20425">
                  <c:v>0.29138320000000001</c:v>
                </c:pt>
                <c:pt idx="20426">
                  <c:v>0.28573870000000001</c:v>
                </c:pt>
                <c:pt idx="20427">
                  <c:v>0.28191359999999999</c:v>
                </c:pt>
                <c:pt idx="20428">
                  <c:v>0.27766059999999998</c:v>
                </c:pt>
                <c:pt idx="20429">
                  <c:v>0.27407939999999997</c:v>
                </c:pt>
                <c:pt idx="20430">
                  <c:v>0.27036719999999997</c:v>
                </c:pt>
                <c:pt idx="20431">
                  <c:v>0.2665556</c:v>
                </c:pt>
                <c:pt idx="20432">
                  <c:v>0.2624898</c:v>
                </c:pt>
                <c:pt idx="20433">
                  <c:v>0.25978849999999998</c:v>
                </c:pt>
                <c:pt idx="20434">
                  <c:v>0.2560982</c:v>
                </c:pt>
                <c:pt idx="20435">
                  <c:v>0.2530366</c:v>
                </c:pt>
                <c:pt idx="20436">
                  <c:v>0.25040879999999999</c:v>
                </c:pt>
                <c:pt idx="20437">
                  <c:v>0.24682750000000001</c:v>
                </c:pt>
                <c:pt idx="20438">
                  <c:v>0.24300659999999999</c:v>
                </c:pt>
                <c:pt idx="20439">
                  <c:v>0.24035980000000001</c:v>
                </c:pt>
                <c:pt idx="20440">
                  <c:v>0.2378352</c:v>
                </c:pt>
                <c:pt idx="20441">
                  <c:v>0.23496110000000001</c:v>
                </c:pt>
                <c:pt idx="20442">
                  <c:v>0.2321194</c:v>
                </c:pt>
                <c:pt idx="20443">
                  <c:v>0.22966539999999999</c:v>
                </c:pt>
                <c:pt idx="20444">
                  <c:v>0.22714899999999999</c:v>
                </c:pt>
                <c:pt idx="20445">
                  <c:v>0.22412550000000001</c:v>
                </c:pt>
                <c:pt idx="20446">
                  <c:v>0.22166440000000001</c:v>
                </c:pt>
                <c:pt idx="20447">
                  <c:v>0.21956339999999999</c:v>
                </c:pt>
                <c:pt idx="20448">
                  <c:v>0.21714610000000001</c:v>
                </c:pt>
                <c:pt idx="20449">
                  <c:v>0.21475540000000001</c:v>
                </c:pt>
                <c:pt idx="20450">
                  <c:v>0.2129663</c:v>
                </c:pt>
                <c:pt idx="20451">
                  <c:v>0.21061930000000001</c:v>
                </c:pt>
                <c:pt idx="20452">
                  <c:v>0.20879629999999999</c:v>
                </c:pt>
                <c:pt idx="20453">
                  <c:v>0.2070506</c:v>
                </c:pt>
                <c:pt idx="20454">
                  <c:v>0.20525679999999999</c:v>
                </c:pt>
                <c:pt idx="20455">
                  <c:v>0.20348060000000001</c:v>
                </c:pt>
                <c:pt idx="20456">
                  <c:v>0.20147880000000001</c:v>
                </c:pt>
                <c:pt idx="20457">
                  <c:v>0.19978760000000001</c:v>
                </c:pt>
                <c:pt idx="20458">
                  <c:v>0.19829659999999999</c:v>
                </c:pt>
                <c:pt idx="20459">
                  <c:v>0.19705439999999999</c:v>
                </c:pt>
                <c:pt idx="20460">
                  <c:v>0.19558519999999999</c:v>
                </c:pt>
                <c:pt idx="20461">
                  <c:v>0.1944071</c:v>
                </c:pt>
                <c:pt idx="20462">
                  <c:v>0.19249479999999999</c:v>
                </c:pt>
                <c:pt idx="20463">
                  <c:v>0.19059880000000001</c:v>
                </c:pt>
                <c:pt idx="20464">
                  <c:v>0.18945200000000001</c:v>
                </c:pt>
                <c:pt idx="20465">
                  <c:v>0.1875879</c:v>
                </c:pt>
                <c:pt idx="20466">
                  <c:v>0.18596679999999999</c:v>
                </c:pt>
                <c:pt idx="20467">
                  <c:v>0.18458340000000001</c:v>
                </c:pt>
                <c:pt idx="20468">
                  <c:v>0.18347240000000001</c:v>
                </c:pt>
                <c:pt idx="20469">
                  <c:v>0.18210999999999999</c:v>
                </c:pt>
                <c:pt idx="20470">
                  <c:v>0.1807588</c:v>
                </c:pt>
                <c:pt idx="20471">
                  <c:v>0.17966940000000001</c:v>
                </c:pt>
                <c:pt idx="20472">
                  <c:v>0.1783371</c:v>
                </c:pt>
                <c:pt idx="20473">
                  <c:v>0.17701700000000001</c:v>
                </c:pt>
                <c:pt idx="20474">
                  <c:v>0.1759511</c:v>
                </c:pt>
                <c:pt idx="20475">
                  <c:v>0.1748596</c:v>
                </c:pt>
                <c:pt idx="20476">
                  <c:v>0.1735681</c:v>
                </c:pt>
                <c:pt idx="20477">
                  <c:v>0.17249439999999999</c:v>
                </c:pt>
                <c:pt idx="20478">
                  <c:v>0.17145540000000001</c:v>
                </c:pt>
                <c:pt idx="20479">
                  <c:v>0.1703974</c:v>
                </c:pt>
                <c:pt idx="20480">
                  <c:v>0.1691445</c:v>
                </c:pt>
                <c:pt idx="20481">
                  <c:v>0.16832939999999999</c:v>
                </c:pt>
                <c:pt idx="20482">
                  <c:v>0.16729369999999999</c:v>
                </c:pt>
                <c:pt idx="20483">
                  <c:v>0.1662672</c:v>
                </c:pt>
                <c:pt idx="20484">
                  <c:v>0.16504859999999999</c:v>
                </c:pt>
                <c:pt idx="20485">
                  <c:v>0.16406000000000001</c:v>
                </c:pt>
                <c:pt idx="20486">
                  <c:v>0.16305500000000001</c:v>
                </c:pt>
                <c:pt idx="20487">
                  <c:v>0.1622528</c:v>
                </c:pt>
                <c:pt idx="20488">
                  <c:v>0.16147520000000001</c:v>
                </c:pt>
                <c:pt idx="20489">
                  <c:v>0.16029850000000001</c:v>
                </c:pt>
                <c:pt idx="20490">
                  <c:v>0.1593224</c:v>
                </c:pt>
                <c:pt idx="20491">
                  <c:v>0.1583551</c:v>
                </c:pt>
                <c:pt idx="20492">
                  <c:v>0.15759889999999999</c:v>
                </c:pt>
                <c:pt idx="20493">
                  <c:v>0.15682869999999999</c:v>
                </c:pt>
                <c:pt idx="20494">
                  <c:v>0.15569240000000001</c:v>
                </c:pt>
                <c:pt idx="20495">
                  <c:v>0.15513440000000001</c:v>
                </c:pt>
                <c:pt idx="20496">
                  <c:v>0.15419649999999999</c:v>
                </c:pt>
                <c:pt idx="20497">
                  <c:v>0.15326590000000001</c:v>
                </c:pt>
                <c:pt idx="20498">
                  <c:v>0.15252250000000001</c:v>
                </c:pt>
                <c:pt idx="20499">
                  <c:v>0.1517974</c:v>
                </c:pt>
                <c:pt idx="20500">
                  <c:v>0.1510637</c:v>
                </c:pt>
                <c:pt idx="20501">
                  <c:v>0.15033489999999999</c:v>
                </c:pt>
                <c:pt idx="20502">
                  <c:v>0.1492569</c:v>
                </c:pt>
                <c:pt idx="20503">
                  <c:v>0.14872659999999999</c:v>
                </c:pt>
                <c:pt idx="20504">
                  <c:v>0.14783760000000001</c:v>
                </c:pt>
                <c:pt idx="20505">
                  <c:v>0.1471286</c:v>
                </c:pt>
                <c:pt idx="20506">
                  <c:v>0.1464221</c:v>
                </c:pt>
                <c:pt idx="20507">
                  <c:v>0.14573340000000001</c:v>
                </c:pt>
                <c:pt idx="20508">
                  <c:v>0.14503640000000001</c:v>
                </c:pt>
                <c:pt idx="20509">
                  <c:v>0.1443459</c:v>
                </c:pt>
                <c:pt idx="20510">
                  <c:v>0.14383650000000001</c:v>
                </c:pt>
                <c:pt idx="20511">
                  <c:v>0.1429869</c:v>
                </c:pt>
                <c:pt idx="20512">
                  <c:v>0.1423092</c:v>
                </c:pt>
                <c:pt idx="20513">
                  <c:v>0.14147370000000001</c:v>
                </c:pt>
                <c:pt idx="20514">
                  <c:v>0.1409782</c:v>
                </c:pt>
                <c:pt idx="20515">
                  <c:v>0.14031370000000001</c:v>
                </c:pt>
                <c:pt idx="20516">
                  <c:v>0.13965350000000001</c:v>
                </c:pt>
                <c:pt idx="20517">
                  <c:v>0.1389976</c:v>
                </c:pt>
                <c:pt idx="20518">
                  <c:v>0.13851240000000001</c:v>
                </c:pt>
                <c:pt idx="20519">
                  <c:v>0.13786419999999999</c:v>
                </c:pt>
                <c:pt idx="20520">
                  <c:v>0.1372206</c:v>
                </c:pt>
                <c:pt idx="20521">
                  <c:v>0.13658039999999999</c:v>
                </c:pt>
                <c:pt idx="20522">
                  <c:v>0.1361069</c:v>
                </c:pt>
                <c:pt idx="20523">
                  <c:v>0.13547409999999999</c:v>
                </c:pt>
                <c:pt idx="20524">
                  <c:v>0.13484579999999999</c:v>
                </c:pt>
                <c:pt idx="20525">
                  <c:v>0.13437499999999999</c:v>
                </c:pt>
                <c:pt idx="20526">
                  <c:v>0.13375799999999999</c:v>
                </c:pt>
                <c:pt idx="20527">
                  <c:v>0.13329279999999999</c:v>
                </c:pt>
                <c:pt idx="20528">
                  <c:v>0.1325279</c:v>
                </c:pt>
                <c:pt idx="20529">
                  <c:v>0.13191890000000001</c:v>
                </c:pt>
                <c:pt idx="20530">
                  <c:v>0.13161580000000001</c:v>
                </c:pt>
                <c:pt idx="20531">
                  <c:v>0.1310134</c:v>
                </c:pt>
                <c:pt idx="20532">
                  <c:v>0.13041610000000001</c:v>
                </c:pt>
                <c:pt idx="20533">
                  <c:v>0.1298213</c:v>
                </c:pt>
                <c:pt idx="20534">
                  <c:v>0.1295259</c:v>
                </c:pt>
                <c:pt idx="20535">
                  <c:v>0.12893740000000001</c:v>
                </c:pt>
                <c:pt idx="20536">
                  <c:v>0.1283532</c:v>
                </c:pt>
                <c:pt idx="20537">
                  <c:v>0.127774</c:v>
                </c:pt>
                <c:pt idx="20538">
                  <c:v>0.1274855</c:v>
                </c:pt>
                <c:pt idx="20539">
                  <c:v>0.12690979999999999</c:v>
                </c:pt>
                <c:pt idx="20540">
                  <c:v>0.1263399</c:v>
                </c:pt>
                <c:pt idx="20541">
                  <c:v>0.12591330000000001</c:v>
                </c:pt>
                <c:pt idx="20542">
                  <c:v>0.12534890000000001</c:v>
                </c:pt>
                <c:pt idx="20543">
                  <c:v>0.12492830000000001</c:v>
                </c:pt>
                <c:pt idx="20544">
                  <c:v>0.1245083</c:v>
                </c:pt>
                <c:pt idx="20545">
                  <c:v>0.12395399999999999</c:v>
                </c:pt>
                <c:pt idx="20546">
                  <c:v>0.1235391</c:v>
                </c:pt>
                <c:pt idx="20547">
                  <c:v>0.1231276</c:v>
                </c:pt>
                <c:pt idx="20548">
                  <c:v>0.12271650000000001</c:v>
                </c:pt>
                <c:pt idx="20549">
                  <c:v>0.1221737</c:v>
                </c:pt>
                <c:pt idx="20550">
                  <c:v>0.1216352</c:v>
                </c:pt>
                <c:pt idx="20551">
                  <c:v>0.12136570000000001</c:v>
                </c:pt>
                <c:pt idx="20552">
                  <c:v>0.1209654</c:v>
                </c:pt>
                <c:pt idx="20553">
                  <c:v>0.12043669999999999</c:v>
                </c:pt>
                <c:pt idx="20554">
                  <c:v>0.1200417</c:v>
                </c:pt>
                <c:pt idx="20555">
                  <c:v>0.11977690000000001</c:v>
                </c:pt>
                <c:pt idx="20556">
                  <c:v>0.1192551</c:v>
                </c:pt>
                <c:pt idx="20557">
                  <c:v>0.1188655</c:v>
                </c:pt>
                <c:pt idx="20558">
                  <c:v>0.1184779</c:v>
                </c:pt>
                <c:pt idx="20559">
                  <c:v>0.11796470000000001</c:v>
                </c:pt>
                <c:pt idx="20560">
                  <c:v>0.1177072</c:v>
                </c:pt>
                <c:pt idx="20561">
                  <c:v>0.117326</c:v>
                </c:pt>
                <c:pt idx="20562">
                  <c:v>0.1168216</c:v>
                </c:pt>
                <c:pt idx="20563">
                  <c:v>0.11644400000000001</c:v>
                </c:pt>
                <c:pt idx="20564">
                  <c:v>0.1159451</c:v>
                </c:pt>
                <c:pt idx="20565">
                  <c:v>0.11569409999999999</c:v>
                </c:pt>
                <c:pt idx="20566">
                  <c:v>0.1153217</c:v>
                </c:pt>
                <c:pt idx="20567">
                  <c:v>0.1149527</c:v>
                </c:pt>
                <c:pt idx="20568">
                  <c:v>0.1145852</c:v>
                </c:pt>
                <c:pt idx="20569">
                  <c:v>0.11409900000000001</c:v>
                </c:pt>
                <c:pt idx="20570">
                  <c:v>0.11385439999999999</c:v>
                </c:pt>
                <c:pt idx="20571">
                  <c:v>0.1134928</c:v>
                </c:pt>
                <c:pt idx="20572">
                  <c:v>0.1130144</c:v>
                </c:pt>
                <c:pt idx="20573">
                  <c:v>0.1126566</c:v>
                </c:pt>
                <c:pt idx="20574">
                  <c:v>0.1123006</c:v>
                </c:pt>
                <c:pt idx="20575">
                  <c:v>0.11206199999999999</c:v>
                </c:pt>
                <c:pt idx="20576">
                  <c:v>0.1117099</c:v>
                </c:pt>
                <c:pt idx="20577">
                  <c:v>0.11135970000000001</c:v>
                </c:pt>
                <c:pt idx="20578">
                  <c:v>0.11101129999999999</c:v>
                </c:pt>
                <c:pt idx="20579">
                  <c:v>0.1106616</c:v>
                </c:pt>
                <c:pt idx="20580">
                  <c:v>0.11031589999999999</c:v>
                </c:pt>
                <c:pt idx="20581">
                  <c:v>0.109972</c:v>
                </c:pt>
                <c:pt idx="20582">
                  <c:v>0.1096294</c:v>
                </c:pt>
                <c:pt idx="20583">
                  <c:v>0.1093996</c:v>
                </c:pt>
                <c:pt idx="20584">
                  <c:v>0.1089487</c:v>
                </c:pt>
                <c:pt idx="20585">
                  <c:v>0.1086128</c:v>
                </c:pt>
                <c:pt idx="20586">
                  <c:v>0.10827870000000001</c:v>
                </c:pt>
                <c:pt idx="20587">
                  <c:v>0.10805389999999999</c:v>
                </c:pt>
                <c:pt idx="20588">
                  <c:v>0.107833</c:v>
                </c:pt>
                <c:pt idx="20589">
                  <c:v>0.1075029</c:v>
                </c:pt>
                <c:pt idx="20590">
                  <c:v>0.1070638</c:v>
                </c:pt>
                <c:pt idx="20591">
                  <c:v>0.10684589999999999</c:v>
                </c:pt>
                <c:pt idx="20592">
                  <c:v>0.1066257</c:v>
                </c:pt>
                <c:pt idx="20593">
                  <c:v>0.106194</c:v>
                </c:pt>
                <c:pt idx="20594">
                  <c:v>0.1058727</c:v>
                </c:pt>
                <c:pt idx="20595">
                  <c:v>0.1055536</c:v>
                </c:pt>
                <c:pt idx="20596">
                  <c:v>0.105235</c:v>
                </c:pt>
                <c:pt idx="20597">
                  <c:v>0.1050203</c:v>
                </c:pt>
                <c:pt idx="20598">
                  <c:v>0.1048095</c:v>
                </c:pt>
                <c:pt idx="20599">
                  <c:v>0.10449410000000001</c:v>
                </c:pt>
                <c:pt idx="20600">
                  <c:v>0.10417999999999999</c:v>
                </c:pt>
                <c:pt idx="20601">
                  <c:v>0.10386819999999999</c:v>
                </c:pt>
                <c:pt idx="20602">
                  <c:v>0.10365630000000001</c:v>
                </c:pt>
                <c:pt idx="20603">
                  <c:v>0.10334749999999999</c:v>
                </c:pt>
                <c:pt idx="20604">
                  <c:v>0.1030396</c:v>
                </c:pt>
                <c:pt idx="20605">
                  <c:v>0.1027333</c:v>
                </c:pt>
                <c:pt idx="20606">
                  <c:v>0.1024289</c:v>
                </c:pt>
                <c:pt idx="20607">
                  <c:v>0.1022226</c:v>
                </c:pt>
                <c:pt idx="20608">
                  <c:v>0.10192080000000001</c:v>
                </c:pt>
                <c:pt idx="20609">
                  <c:v>0.1016203</c:v>
                </c:pt>
                <c:pt idx="20610">
                  <c:v>0.10132140000000001</c:v>
                </c:pt>
                <c:pt idx="20611">
                  <c:v>0.10102419999999999</c:v>
                </c:pt>
                <c:pt idx="20612">
                  <c:v>0.1008226</c:v>
                </c:pt>
                <c:pt idx="20613">
                  <c:v>0.1005272</c:v>
                </c:pt>
                <c:pt idx="20614">
                  <c:v>0.1002337</c:v>
                </c:pt>
                <c:pt idx="20615">
                  <c:v>9.9941260000000004E-2</c:v>
                </c:pt>
                <c:pt idx="20616">
                  <c:v>9.9650470000000005E-2</c:v>
                </c:pt>
                <c:pt idx="20617">
                  <c:v>9.955116E-2</c:v>
                </c:pt>
                <c:pt idx="20618">
                  <c:v>9.9261619999999995E-2</c:v>
                </c:pt>
                <c:pt idx="20619">
                  <c:v>9.8974380000000001E-2</c:v>
                </c:pt>
                <c:pt idx="20620">
                  <c:v>9.8688440000000002E-2</c:v>
                </c:pt>
                <c:pt idx="20621">
                  <c:v>9.840438E-2</c:v>
                </c:pt>
                <c:pt idx="20622">
                  <c:v>9.8211240000000005E-2</c:v>
                </c:pt>
                <c:pt idx="20623">
                  <c:v>9.8023239999999998E-2</c:v>
                </c:pt>
                <c:pt idx="20624">
                  <c:v>9.7741259999999996E-2</c:v>
                </c:pt>
                <c:pt idx="20625">
                  <c:v>9.7460320000000003E-2</c:v>
                </c:pt>
                <c:pt idx="20626">
                  <c:v>9.718156E-2</c:v>
                </c:pt>
                <c:pt idx="20627">
                  <c:v>9.7085589999999999E-2</c:v>
                </c:pt>
                <c:pt idx="20628">
                  <c:v>9.6808160000000004E-2</c:v>
                </c:pt>
                <c:pt idx="20629">
                  <c:v>9.6533010000000002E-2</c:v>
                </c:pt>
                <c:pt idx="20630">
                  <c:v>9.625881E-2</c:v>
                </c:pt>
                <c:pt idx="20631">
                  <c:v>9.6077049999999997E-2</c:v>
                </c:pt>
                <c:pt idx="20632">
                  <c:v>9.5891840000000006E-2</c:v>
                </c:pt>
                <c:pt idx="20633">
                  <c:v>9.5621410000000004E-2</c:v>
                </c:pt>
                <c:pt idx="20634">
                  <c:v>9.5352259999999994E-2</c:v>
                </c:pt>
                <c:pt idx="20635">
                  <c:v>9.5174060000000005E-2</c:v>
                </c:pt>
                <c:pt idx="20636">
                  <c:v>9.4906379999999999E-2</c:v>
                </c:pt>
                <c:pt idx="20637">
                  <c:v>9.4723509999999997E-2</c:v>
                </c:pt>
                <c:pt idx="20638">
                  <c:v>9.4457440000000004E-2</c:v>
                </c:pt>
                <c:pt idx="20639">
                  <c:v>9.4281580000000004E-2</c:v>
                </c:pt>
                <c:pt idx="20640">
                  <c:v>9.4018749999999998E-2</c:v>
                </c:pt>
                <c:pt idx="20641">
                  <c:v>9.3756880000000001E-2</c:v>
                </c:pt>
                <c:pt idx="20642">
                  <c:v>9.3496679999999999E-2</c:v>
                </c:pt>
                <c:pt idx="20643">
                  <c:v>9.3320840000000002E-2</c:v>
                </c:pt>
                <c:pt idx="20644">
                  <c:v>9.3149609999999994E-2</c:v>
                </c:pt>
                <c:pt idx="20645">
                  <c:v>9.2893000000000003E-2</c:v>
                </c:pt>
                <c:pt idx="20646">
                  <c:v>9.263718E-2</c:v>
                </c:pt>
                <c:pt idx="20647">
                  <c:v>9.2467590000000002E-2</c:v>
                </c:pt>
                <c:pt idx="20648">
                  <c:v>9.2293940000000005E-2</c:v>
                </c:pt>
                <c:pt idx="20649">
                  <c:v>9.2041780000000004E-2</c:v>
                </c:pt>
                <c:pt idx="20650">
                  <c:v>9.1790430000000006E-2</c:v>
                </c:pt>
                <c:pt idx="20651">
                  <c:v>9.1624590000000006E-2</c:v>
                </c:pt>
                <c:pt idx="20652">
                  <c:v>9.1375590000000007E-2</c:v>
                </c:pt>
                <c:pt idx="20653">
                  <c:v>9.1126550000000001E-2</c:v>
                </c:pt>
                <c:pt idx="20654">
                  <c:v>9.1041490000000003E-2</c:v>
                </c:pt>
                <c:pt idx="20655">
                  <c:v>9.0795219999999996E-2</c:v>
                </c:pt>
                <c:pt idx="20656">
                  <c:v>9.0548939999999994E-2</c:v>
                </c:pt>
                <c:pt idx="20657">
                  <c:v>9.0386640000000004E-2</c:v>
                </c:pt>
                <c:pt idx="20658">
                  <c:v>9.0220400000000006E-2</c:v>
                </c:pt>
                <c:pt idx="20659">
                  <c:v>8.9978199999999994E-2</c:v>
                </c:pt>
                <c:pt idx="20660">
                  <c:v>8.9817439999999998E-2</c:v>
                </c:pt>
                <c:pt idx="20661">
                  <c:v>8.957706E-2</c:v>
                </c:pt>
                <c:pt idx="20662">
                  <c:v>8.9338989999999993E-2</c:v>
                </c:pt>
                <c:pt idx="20663">
                  <c:v>8.925719E-2</c:v>
                </c:pt>
                <c:pt idx="20664">
                  <c:v>8.9019840000000003E-2</c:v>
                </c:pt>
                <c:pt idx="20665">
                  <c:v>8.8783940000000006E-2</c:v>
                </c:pt>
                <c:pt idx="20666">
                  <c:v>8.8628180000000001E-2</c:v>
                </c:pt>
                <c:pt idx="20667">
                  <c:v>8.8395390000000004E-2</c:v>
                </c:pt>
                <c:pt idx="20668">
                  <c:v>8.8241260000000002E-2</c:v>
                </c:pt>
                <c:pt idx="20669">
                  <c:v>8.8082659999999993E-2</c:v>
                </c:pt>
                <c:pt idx="20670">
                  <c:v>8.7851570000000004E-2</c:v>
                </c:pt>
                <c:pt idx="20671">
                  <c:v>8.7698520000000002E-2</c:v>
                </c:pt>
                <c:pt idx="20672">
                  <c:v>8.7469240000000004E-2</c:v>
                </c:pt>
                <c:pt idx="20673">
                  <c:v>8.7240609999999996E-2</c:v>
                </c:pt>
                <c:pt idx="20674">
                  <c:v>8.7161920000000004E-2</c:v>
                </c:pt>
                <c:pt idx="20675">
                  <c:v>8.6934780000000003E-2</c:v>
                </c:pt>
                <c:pt idx="20676">
                  <c:v>8.6784819999999999E-2</c:v>
                </c:pt>
                <c:pt idx="20677">
                  <c:v>8.6560579999999998E-2</c:v>
                </c:pt>
                <c:pt idx="20678">
                  <c:v>8.6412779999999995E-2</c:v>
                </c:pt>
                <c:pt idx="20679">
                  <c:v>8.6188780000000006E-2</c:v>
                </c:pt>
                <c:pt idx="20680">
                  <c:v>8.6037459999999996E-2</c:v>
                </c:pt>
                <c:pt idx="20681">
                  <c:v>8.5890690000000006E-2</c:v>
                </c:pt>
                <c:pt idx="20682">
                  <c:v>8.5670300000000005E-2</c:v>
                </c:pt>
                <c:pt idx="20683">
                  <c:v>8.5524320000000001E-2</c:v>
                </c:pt>
                <c:pt idx="20684">
                  <c:v>8.5305870000000006E-2</c:v>
                </c:pt>
                <c:pt idx="20685">
                  <c:v>8.5230360000000005E-2</c:v>
                </c:pt>
                <c:pt idx="20686">
                  <c:v>8.5013749999999999E-2</c:v>
                </c:pt>
                <c:pt idx="20687">
                  <c:v>8.4870950000000001E-2</c:v>
                </c:pt>
                <c:pt idx="20688">
                  <c:v>8.4656079999999995E-2</c:v>
                </c:pt>
                <c:pt idx="20689">
                  <c:v>8.451438E-2</c:v>
                </c:pt>
                <c:pt idx="20690">
                  <c:v>8.4301760000000003E-2</c:v>
                </c:pt>
                <c:pt idx="20691">
                  <c:v>8.4227800000000005E-2</c:v>
                </c:pt>
                <c:pt idx="20692">
                  <c:v>8.4016530000000006E-2</c:v>
                </c:pt>
                <c:pt idx="20693">
                  <c:v>8.387762E-2</c:v>
                </c:pt>
                <c:pt idx="20694">
                  <c:v>8.3667969999999994E-2</c:v>
                </c:pt>
                <c:pt idx="20695">
                  <c:v>8.3527980000000002E-2</c:v>
                </c:pt>
                <c:pt idx="20696">
                  <c:v>8.3319199999999996E-2</c:v>
                </c:pt>
                <c:pt idx="20697">
                  <c:v>8.317679E-2</c:v>
                </c:pt>
                <c:pt idx="20698">
                  <c:v>8.3040610000000001E-2</c:v>
                </c:pt>
                <c:pt idx="20699">
                  <c:v>8.2905279999999998E-2</c:v>
                </c:pt>
                <c:pt idx="20700">
                  <c:v>8.2700389999999999E-2</c:v>
                </c:pt>
                <c:pt idx="20701">
                  <c:v>8.2496E-2</c:v>
                </c:pt>
                <c:pt idx="20702">
                  <c:v>8.2361500000000004E-2</c:v>
                </c:pt>
                <c:pt idx="20703">
                  <c:v>8.2158200000000001E-2</c:v>
                </c:pt>
                <c:pt idx="20704">
                  <c:v>8.2087160000000006E-2</c:v>
                </c:pt>
                <c:pt idx="20705">
                  <c:v>8.1953239999999997E-2</c:v>
                </c:pt>
                <c:pt idx="20706">
                  <c:v>8.1753140000000002E-2</c:v>
                </c:pt>
                <c:pt idx="20707">
                  <c:v>8.1553410000000007E-2</c:v>
                </c:pt>
                <c:pt idx="20708">
                  <c:v>8.1421900000000005E-2</c:v>
                </c:pt>
                <c:pt idx="20709">
                  <c:v>8.1224060000000001E-2</c:v>
                </c:pt>
                <c:pt idx="20710">
                  <c:v>8.1154779999999996E-2</c:v>
                </c:pt>
                <c:pt idx="20711">
                  <c:v>8.0958799999999997E-2</c:v>
                </c:pt>
                <c:pt idx="20712">
                  <c:v>8.0829349999999994E-2</c:v>
                </c:pt>
                <c:pt idx="20713">
                  <c:v>8.0633789999999997E-2</c:v>
                </c:pt>
                <c:pt idx="20714">
                  <c:v>8.0504569999999998E-2</c:v>
                </c:pt>
                <c:pt idx="20715">
                  <c:v>8.0310610000000004E-2</c:v>
                </c:pt>
                <c:pt idx="20716">
                  <c:v>8.0182470000000006E-2</c:v>
                </c:pt>
                <c:pt idx="20717">
                  <c:v>8.0049319999999993E-2</c:v>
                </c:pt>
                <c:pt idx="20718">
                  <c:v>7.9921500000000006E-2</c:v>
                </c:pt>
                <c:pt idx="20719">
                  <c:v>7.9729640000000004E-2</c:v>
                </c:pt>
                <c:pt idx="20720">
                  <c:v>7.9603450000000006E-2</c:v>
                </c:pt>
                <c:pt idx="20721">
                  <c:v>7.9413839999999999E-2</c:v>
                </c:pt>
                <c:pt idx="20722">
                  <c:v>7.9288999999999998E-2</c:v>
                </c:pt>
                <c:pt idx="20723">
                  <c:v>7.9159759999999996E-2</c:v>
                </c:pt>
                <c:pt idx="20724">
                  <c:v>7.9035999999999995E-2</c:v>
                </c:pt>
                <c:pt idx="20725">
                  <c:v>7.8912780000000002E-2</c:v>
                </c:pt>
                <c:pt idx="20726">
                  <c:v>7.8726309999999994E-2</c:v>
                </c:pt>
                <c:pt idx="20727">
                  <c:v>7.8603820000000005E-2</c:v>
                </c:pt>
                <c:pt idx="20728">
                  <c:v>7.8420069999999995E-2</c:v>
                </c:pt>
                <c:pt idx="20729">
                  <c:v>7.8355659999999994E-2</c:v>
                </c:pt>
                <c:pt idx="20730">
                  <c:v>7.81718E-2</c:v>
                </c:pt>
                <c:pt idx="20731">
                  <c:v>7.8050700000000001E-2</c:v>
                </c:pt>
                <c:pt idx="20732">
                  <c:v>7.786825E-2</c:v>
                </c:pt>
                <c:pt idx="20733">
                  <c:v>7.7748700000000004E-2</c:v>
                </c:pt>
                <c:pt idx="20734">
                  <c:v>7.7568429999999994E-2</c:v>
                </c:pt>
                <c:pt idx="20735">
                  <c:v>7.7450199999999997E-2</c:v>
                </c:pt>
                <c:pt idx="20736">
                  <c:v>7.7269740000000003E-2</c:v>
                </c:pt>
                <c:pt idx="20737">
                  <c:v>7.720718E-2</c:v>
                </c:pt>
                <c:pt idx="20738">
                  <c:v>7.7089519999999995E-2</c:v>
                </c:pt>
                <c:pt idx="20739">
                  <c:v>7.6912320000000006E-2</c:v>
                </c:pt>
                <c:pt idx="20740">
                  <c:v>7.6795929999999998E-2</c:v>
                </c:pt>
                <c:pt idx="20741">
                  <c:v>7.6620579999999994E-2</c:v>
                </c:pt>
                <c:pt idx="20742">
                  <c:v>7.650556E-2</c:v>
                </c:pt>
                <c:pt idx="20743">
                  <c:v>7.6390819999999998E-2</c:v>
                </c:pt>
                <c:pt idx="20744">
                  <c:v>7.6218629999999996E-2</c:v>
                </c:pt>
                <c:pt idx="20745">
                  <c:v>7.6158139999999999E-2</c:v>
                </c:pt>
                <c:pt idx="20746">
                  <c:v>7.5985849999999994E-2</c:v>
                </c:pt>
                <c:pt idx="20747">
                  <c:v>7.5872560000000006E-2</c:v>
                </c:pt>
                <c:pt idx="20748">
                  <c:v>7.5700600000000007E-2</c:v>
                </c:pt>
                <c:pt idx="20749">
                  <c:v>7.5587189999999999E-2</c:v>
                </c:pt>
                <c:pt idx="20750">
                  <c:v>7.5473789999999999E-2</c:v>
                </c:pt>
                <c:pt idx="20751">
                  <c:v>7.5356389999999995E-2</c:v>
                </c:pt>
                <c:pt idx="20752">
                  <c:v>7.524438E-2</c:v>
                </c:pt>
                <c:pt idx="20753">
                  <c:v>7.5133000000000005E-2</c:v>
                </c:pt>
                <c:pt idx="20754">
                  <c:v>7.4964219999999998E-2</c:v>
                </c:pt>
                <c:pt idx="20755">
                  <c:v>7.4853420000000004E-2</c:v>
                </c:pt>
                <c:pt idx="20756">
                  <c:v>7.4685970000000004E-2</c:v>
                </c:pt>
                <c:pt idx="20757">
                  <c:v>7.4575950000000002E-2</c:v>
                </c:pt>
                <c:pt idx="20758">
                  <c:v>7.4466610000000003E-2</c:v>
                </c:pt>
                <c:pt idx="20759">
                  <c:v>7.4352559999999998E-2</c:v>
                </c:pt>
                <c:pt idx="20760">
                  <c:v>7.4244939999999995E-2</c:v>
                </c:pt>
                <c:pt idx="20761">
                  <c:v>7.408257E-2</c:v>
                </c:pt>
                <c:pt idx="20762">
                  <c:v>7.3977039999999994E-2</c:v>
                </c:pt>
                <c:pt idx="20763">
                  <c:v>7.3816989999999999E-2</c:v>
                </c:pt>
                <c:pt idx="20764">
                  <c:v>7.3711609999999997E-2</c:v>
                </c:pt>
                <c:pt idx="20765">
                  <c:v>7.3606809999999995E-2</c:v>
                </c:pt>
                <c:pt idx="20766">
                  <c:v>7.3447419999999999E-2</c:v>
                </c:pt>
                <c:pt idx="20767">
                  <c:v>7.3390720000000007E-2</c:v>
                </c:pt>
                <c:pt idx="20768">
                  <c:v>7.3231660000000004E-2</c:v>
                </c:pt>
                <c:pt idx="20769">
                  <c:v>7.3127780000000003E-2</c:v>
                </c:pt>
                <c:pt idx="20770">
                  <c:v>7.3024400000000003E-2</c:v>
                </c:pt>
                <c:pt idx="20771">
                  <c:v>7.2867360000000006E-2</c:v>
                </c:pt>
                <c:pt idx="20772">
                  <c:v>7.2764839999999997E-2</c:v>
                </c:pt>
                <c:pt idx="20773">
                  <c:v>7.2609129999999994E-2</c:v>
                </c:pt>
                <c:pt idx="20774">
                  <c:v>7.2507279999999993E-2</c:v>
                </c:pt>
                <c:pt idx="20775">
                  <c:v>7.2452740000000002E-2</c:v>
                </c:pt>
                <c:pt idx="20776">
                  <c:v>7.2298760000000004E-2</c:v>
                </c:pt>
                <c:pt idx="20777">
                  <c:v>7.2198399999999996E-2</c:v>
                </c:pt>
                <c:pt idx="20778">
                  <c:v>7.2046540000000006E-2</c:v>
                </c:pt>
                <c:pt idx="20779">
                  <c:v>7.1946499999999997E-2</c:v>
                </c:pt>
                <c:pt idx="20780">
                  <c:v>7.1845800000000001E-2</c:v>
                </c:pt>
                <c:pt idx="20781">
                  <c:v>7.1694019999999997E-2</c:v>
                </c:pt>
                <c:pt idx="20782">
                  <c:v>7.1595320000000004E-2</c:v>
                </c:pt>
                <c:pt idx="20783">
                  <c:v>7.1542900000000006E-2</c:v>
                </c:pt>
                <c:pt idx="20784">
                  <c:v>7.1393280000000003E-2</c:v>
                </c:pt>
                <c:pt idx="20785">
                  <c:v>7.1295259999999999E-2</c:v>
                </c:pt>
                <c:pt idx="20786">
                  <c:v>7.1197700000000003E-2</c:v>
                </c:pt>
                <c:pt idx="20787">
                  <c:v>7.1048399999999998E-2</c:v>
                </c:pt>
                <c:pt idx="20788">
                  <c:v>7.0950219999999994E-2</c:v>
                </c:pt>
                <c:pt idx="20789">
                  <c:v>7.0801619999999996E-2</c:v>
                </c:pt>
                <c:pt idx="20790">
                  <c:v>7.0704639999999999E-2</c:v>
                </c:pt>
                <c:pt idx="20791">
                  <c:v>7.0653569999999999E-2</c:v>
                </c:pt>
                <c:pt idx="20792">
                  <c:v>7.0507959999999995E-2</c:v>
                </c:pt>
                <c:pt idx="20793">
                  <c:v>7.0412249999999996E-2</c:v>
                </c:pt>
                <c:pt idx="20794">
                  <c:v>7.0316740000000003E-2</c:v>
                </c:pt>
                <c:pt idx="20795">
                  <c:v>7.0172449999999997E-2</c:v>
                </c:pt>
                <c:pt idx="20796">
                  <c:v>7.0078559999999998E-2</c:v>
                </c:pt>
                <c:pt idx="20797">
                  <c:v>6.9983959999999998E-2</c:v>
                </c:pt>
                <c:pt idx="20798">
                  <c:v>6.9883009999999995E-2</c:v>
                </c:pt>
                <c:pt idx="20799">
                  <c:v>6.9788489999999995E-2</c:v>
                </c:pt>
                <c:pt idx="20800">
                  <c:v>6.9694339999999994E-2</c:v>
                </c:pt>
                <c:pt idx="20801">
                  <c:v>6.9553069999999995E-2</c:v>
                </c:pt>
                <c:pt idx="20802">
                  <c:v>6.9460620000000001E-2</c:v>
                </c:pt>
                <c:pt idx="20803">
                  <c:v>6.9369260000000002E-2</c:v>
                </c:pt>
                <c:pt idx="20804">
                  <c:v>6.9229609999999997E-2</c:v>
                </c:pt>
                <c:pt idx="20805">
                  <c:v>6.9138060000000001E-2</c:v>
                </c:pt>
                <c:pt idx="20806">
                  <c:v>6.9089300000000006E-2</c:v>
                </c:pt>
                <c:pt idx="20807">
                  <c:v>6.8951499999999999E-2</c:v>
                </c:pt>
                <c:pt idx="20808">
                  <c:v>6.8861580000000006E-2</c:v>
                </c:pt>
                <c:pt idx="20809">
                  <c:v>6.877163E-2</c:v>
                </c:pt>
                <c:pt idx="20810">
                  <c:v>6.8635189999999999E-2</c:v>
                </c:pt>
                <c:pt idx="20811">
                  <c:v>6.8546739999999995E-2</c:v>
                </c:pt>
                <c:pt idx="20812">
                  <c:v>6.8457530000000003E-2</c:v>
                </c:pt>
                <c:pt idx="20813">
                  <c:v>6.8368719999999994E-2</c:v>
                </c:pt>
                <c:pt idx="20814">
                  <c:v>6.8274420000000002E-2</c:v>
                </c:pt>
                <c:pt idx="20815">
                  <c:v>6.8185620000000002E-2</c:v>
                </c:pt>
                <c:pt idx="20816">
                  <c:v>6.8097320000000003E-2</c:v>
                </c:pt>
                <c:pt idx="20817">
                  <c:v>6.7963780000000001E-2</c:v>
                </c:pt>
                <c:pt idx="20818">
                  <c:v>6.7876500000000006E-2</c:v>
                </c:pt>
                <c:pt idx="20819">
                  <c:v>6.7789360000000007E-2</c:v>
                </c:pt>
                <c:pt idx="20820">
                  <c:v>6.7655889999999996E-2</c:v>
                </c:pt>
                <c:pt idx="20821">
                  <c:v>6.7609299999999997E-2</c:v>
                </c:pt>
                <c:pt idx="20822">
                  <c:v>6.7522529999999997E-2</c:v>
                </c:pt>
                <c:pt idx="20823">
                  <c:v>6.739096E-2</c:v>
                </c:pt>
                <c:pt idx="20824">
                  <c:v>6.7305299999999998E-2</c:v>
                </c:pt>
                <c:pt idx="20825">
                  <c:v>6.7219490000000007E-2</c:v>
                </c:pt>
                <c:pt idx="20826">
                  <c:v>6.7133999999999999E-2</c:v>
                </c:pt>
                <c:pt idx="20827">
                  <c:v>6.7003549999999995E-2</c:v>
                </c:pt>
                <c:pt idx="20828">
                  <c:v>6.6957429999999998E-2</c:v>
                </c:pt>
                <c:pt idx="20829">
                  <c:v>6.6872219999999996E-2</c:v>
                </c:pt>
                <c:pt idx="20830">
                  <c:v>6.6787200000000005E-2</c:v>
                </c:pt>
                <c:pt idx="20831">
                  <c:v>6.6657720000000004E-2</c:v>
                </c:pt>
                <c:pt idx="20832">
                  <c:v>6.6573740000000006E-2</c:v>
                </c:pt>
                <c:pt idx="20833">
                  <c:v>6.6489839999999995E-2</c:v>
                </c:pt>
                <c:pt idx="20834">
                  <c:v>6.6406499999999993E-2</c:v>
                </c:pt>
                <c:pt idx="20835">
                  <c:v>6.6318219999999997E-2</c:v>
                </c:pt>
                <c:pt idx="20836">
                  <c:v>6.6235550000000004E-2</c:v>
                </c:pt>
                <c:pt idx="20837">
                  <c:v>6.6153600000000007E-2</c:v>
                </c:pt>
                <c:pt idx="20838">
                  <c:v>6.6071459999999999E-2</c:v>
                </c:pt>
                <c:pt idx="20839">
                  <c:v>6.5946409999999997E-2</c:v>
                </c:pt>
                <c:pt idx="20840">
                  <c:v>6.5864740000000005E-2</c:v>
                </c:pt>
                <c:pt idx="20841">
                  <c:v>6.5782740000000006E-2</c:v>
                </c:pt>
                <c:pt idx="20842">
                  <c:v>6.5658510000000003E-2</c:v>
                </c:pt>
                <c:pt idx="20843">
                  <c:v>6.5577339999999998E-2</c:v>
                </c:pt>
                <c:pt idx="20844">
                  <c:v>6.5533939999999999E-2</c:v>
                </c:pt>
                <c:pt idx="20845">
                  <c:v>6.5410650000000001E-2</c:v>
                </c:pt>
                <c:pt idx="20846">
                  <c:v>6.5329700000000004E-2</c:v>
                </c:pt>
                <c:pt idx="20847">
                  <c:v>6.5248500000000001E-2</c:v>
                </c:pt>
                <c:pt idx="20848">
                  <c:v>6.5125859999999994E-2</c:v>
                </c:pt>
                <c:pt idx="20849">
                  <c:v>6.5045420000000007E-2</c:v>
                </c:pt>
                <c:pt idx="20850">
                  <c:v>6.4966309999999999E-2</c:v>
                </c:pt>
                <c:pt idx="20851">
                  <c:v>6.4887230000000004E-2</c:v>
                </c:pt>
                <c:pt idx="20852">
                  <c:v>6.4766699999999996E-2</c:v>
                </c:pt>
                <c:pt idx="20853">
                  <c:v>6.4724320000000002E-2</c:v>
                </c:pt>
                <c:pt idx="20854">
                  <c:v>6.46452E-2</c:v>
                </c:pt>
                <c:pt idx="20855">
                  <c:v>6.4566079999999998E-2</c:v>
                </c:pt>
                <c:pt idx="20856">
                  <c:v>6.4446660000000003E-2</c:v>
                </c:pt>
                <c:pt idx="20857">
                  <c:v>6.4368620000000001E-2</c:v>
                </c:pt>
                <c:pt idx="20858">
                  <c:v>6.4290929999999996E-2</c:v>
                </c:pt>
                <c:pt idx="20859">
                  <c:v>6.4214240000000006E-2</c:v>
                </c:pt>
                <c:pt idx="20860">
                  <c:v>6.4133549999999998E-2</c:v>
                </c:pt>
                <c:pt idx="20861">
                  <c:v>6.4057699999999995E-2</c:v>
                </c:pt>
                <c:pt idx="20862">
                  <c:v>6.3981560000000007E-2</c:v>
                </c:pt>
                <c:pt idx="20863">
                  <c:v>6.3906400000000002E-2</c:v>
                </c:pt>
                <c:pt idx="20864">
                  <c:v>6.3793279999999994E-2</c:v>
                </c:pt>
                <c:pt idx="20865">
                  <c:v>6.3719330000000005E-2</c:v>
                </c:pt>
                <c:pt idx="20866">
                  <c:v>6.3645300000000002E-2</c:v>
                </c:pt>
                <c:pt idx="20867">
                  <c:v>6.3571760000000005E-2</c:v>
                </c:pt>
                <c:pt idx="20868">
                  <c:v>6.3459119999999994E-2</c:v>
                </c:pt>
                <c:pt idx="20869">
                  <c:v>6.3419630000000005E-2</c:v>
                </c:pt>
                <c:pt idx="20870">
                  <c:v>6.3345620000000005E-2</c:v>
                </c:pt>
                <c:pt idx="20871">
                  <c:v>6.3271949999999993E-2</c:v>
                </c:pt>
                <c:pt idx="20872">
                  <c:v>6.3160179999999996E-2</c:v>
                </c:pt>
                <c:pt idx="20873">
                  <c:v>6.3088000000000005E-2</c:v>
                </c:pt>
                <c:pt idx="20874">
                  <c:v>6.3015459999999995E-2</c:v>
                </c:pt>
                <c:pt idx="20875">
                  <c:v>6.2942440000000002E-2</c:v>
                </c:pt>
                <c:pt idx="20876">
                  <c:v>6.2831880000000007E-2</c:v>
                </c:pt>
                <c:pt idx="20877">
                  <c:v>6.2759910000000002E-2</c:v>
                </c:pt>
                <c:pt idx="20878">
                  <c:v>6.2688480000000005E-2</c:v>
                </c:pt>
                <c:pt idx="20879">
                  <c:v>6.2616439999999995E-2</c:v>
                </c:pt>
                <c:pt idx="20880">
                  <c:v>6.2508599999999997E-2</c:v>
                </c:pt>
                <c:pt idx="20881">
                  <c:v>6.2437430000000002E-2</c:v>
                </c:pt>
                <c:pt idx="20882">
                  <c:v>6.239944E-2</c:v>
                </c:pt>
                <c:pt idx="20883">
                  <c:v>6.2329250000000003E-2</c:v>
                </c:pt>
                <c:pt idx="20884">
                  <c:v>6.2222420000000001E-2</c:v>
                </c:pt>
                <c:pt idx="20885">
                  <c:v>6.2153430000000003E-2</c:v>
                </c:pt>
                <c:pt idx="20886">
                  <c:v>6.2084680000000003E-2</c:v>
                </c:pt>
                <c:pt idx="20887">
                  <c:v>6.2015939999999999E-2</c:v>
                </c:pt>
                <c:pt idx="20888">
                  <c:v>6.191174E-2</c:v>
                </c:pt>
                <c:pt idx="20889">
                  <c:v>6.1843839999999997E-2</c:v>
                </c:pt>
                <c:pt idx="20890">
                  <c:v>6.1775339999999998E-2</c:v>
                </c:pt>
                <c:pt idx="20891">
                  <c:v>6.1707339999999999E-2</c:v>
                </c:pt>
                <c:pt idx="20892">
                  <c:v>6.1639970000000002E-2</c:v>
                </c:pt>
                <c:pt idx="20893">
                  <c:v>6.1537040000000001E-2</c:v>
                </c:pt>
                <c:pt idx="20894">
                  <c:v>6.1470700000000003E-2</c:v>
                </c:pt>
                <c:pt idx="20895">
                  <c:v>6.1434240000000001E-2</c:v>
                </c:pt>
                <c:pt idx="20896">
                  <c:v>6.1367640000000001E-2</c:v>
                </c:pt>
                <c:pt idx="20897">
                  <c:v>6.1266760000000003E-2</c:v>
                </c:pt>
                <c:pt idx="20898">
                  <c:v>6.1202050000000001E-2</c:v>
                </c:pt>
                <c:pt idx="20899">
                  <c:v>6.1137259999999999E-2</c:v>
                </c:pt>
                <c:pt idx="20900">
                  <c:v>6.1071590000000002E-2</c:v>
                </c:pt>
                <c:pt idx="20901">
                  <c:v>6.1006350000000001E-2</c:v>
                </c:pt>
                <c:pt idx="20902">
                  <c:v>6.0904609999999998E-2</c:v>
                </c:pt>
                <c:pt idx="20903">
                  <c:v>6.0838320000000001E-2</c:v>
                </c:pt>
                <c:pt idx="20904">
                  <c:v>6.0771489999999997E-2</c:v>
                </c:pt>
                <c:pt idx="20905">
                  <c:v>6.0669920000000002E-2</c:v>
                </c:pt>
                <c:pt idx="20906">
                  <c:v>6.0635189999999999E-2</c:v>
                </c:pt>
                <c:pt idx="20907">
                  <c:v>6.05698E-2</c:v>
                </c:pt>
                <c:pt idx="20908">
                  <c:v>6.0505080000000003E-2</c:v>
                </c:pt>
                <c:pt idx="20909">
                  <c:v>6.0406830000000002E-2</c:v>
                </c:pt>
                <c:pt idx="20910">
                  <c:v>6.0342409999999999E-2</c:v>
                </c:pt>
                <c:pt idx="20911">
                  <c:v>6.0278100000000001E-2</c:v>
                </c:pt>
                <c:pt idx="20912">
                  <c:v>6.0214259999999999E-2</c:v>
                </c:pt>
                <c:pt idx="20913">
                  <c:v>6.0150719999999998E-2</c:v>
                </c:pt>
                <c:pt idx="20914">
                  <c:v>6.005332E-2</c:v>
                </c:pt>
                <c:pt idx="20915">
                  <c:v>5.9990549999999997E-2</c:v>
                </c:pt>
                <c:pt idx="20916">
                  <c:v>5.992828E-2</c:v>
                </c:pt>
                <c:pt idx="20917">
                  <c:v>5.9866139999999998E-2</c:v>
                </c:pt>
                <c:pt idx="20918">
                  <c:v>5.9800220000000001E-2</c:v>
                </c:pt>
                <c:pt idx="20919">
                  <c:v>5.973842E-2</c:v>
                </c:pt>
                <c:pt idx="20920">
                  <c:v>5.9676340000000001E-2</c:v>
                </c:pt>
                <c:pt idx="20921">
                  <c:v>5.9614849999999997E-2</c:v>
                </c:pt>
                <c:pt idx="20922">
                  <c:v>5.9554000000000003E-2</c:v>
                </c:pt>
                <c:pt idx="20923">
                  <c:v>5.9463200000000001E-2</c:v>
                </c:pt>
                <c:pt idx="20924">
                  <c:v>5.9403400000000002E-2</c:v>
                </c:pt>
                <c:pt idx="20925">
                  <c:v>5.9343760000000002E-2</c:v>
                </c:pt>
                <c:pt idx="20926">
                  <c:v>5.9283990000000002E-2</c:v>
                </c:pt>
                <c:pt idx="20927">
                  <c:v>5.9192519999999998E-2</c:v>
                </c:pt>
                <c:pt idx="20928">
                  <c:v>5.9160039999999997E-2</c:v>
                </c:pt>
                <c:pt idx="20929">
                  <c:v>5.9100439999999997E-2</c:v>
                </c:pt>
                <c:pt idx="20930">
                  <c:v>5.9040809999999999E-2</c:v>
                </c:pt>
                <c:pt idx="20931">
                  <c:v>5.8981510000000001E-2</c:v>
                </c:pt>
                <c:pt idx="20932">
                  <c:v>5.8891300000000001E-2</c:v>
                </c:pt>
                <c:pt idx="20933">
                  <c:v>5.883211E-2</c:v>
                </c:pt>
                <c:pt idx="20934">
                  <c:v>5.8773319999999997E-2</c:v>
                </c:pt>
                <c:pt idx="20935">
                  <c:v>5.871465E-2</c:v>
                </c:pt>
                <c:pt idx="20936">
                  <c:v>5.8656439999999997E-2</c:v>
                </c:pt>
                <c:pt idx="20937">
                  <c:v>5.8568120000000001E-2</c:v>
                </c:pt>
                <c:pt idx="20938">
                  <c:v>5.8536400000000002E-2</c:v>
                </c:pt>
                <c:pt idx="20939">
                  <c:v>5.8478519999999999E-2</c:v>
                </c:pt>
                <c:pt idx="20940">
                  <c:v>5.8421359999999999E-2</c:v>
                </c:pt>
                <c:pt idx="20941">
                  <c:v>5.8363640000000001E-2</c:v>
                </c:pt>
                <c:pt idx="20942">
                  <c:v>5.83066E-2</c:v>
                </c:pt>
                <c:pt idx="20943">
                  <c:v>5.8220040000000001E-2</c:v>
                </c:pt>
                <c:pt idx="20944">
                  <c:v>5.816354E-2</c:v>
                </c:pt>
                <c:pt idx="20945">
                  <c:v>5.8107020000000002E-2</c:v>
                </c:pt>
                <c:pt idx="20946">
                  <c:v>5.8050299999999999E-2</c:v>
                </c:pt>
                <c:pt idx="20947">
                  <c:v>5.7993749999999997E-2</c:v>
                </c:pt>
                <c:pt idx="20948">
                  <c:v>5.7963920000000002E-2</c:v>
                </c:pt>
                <c:pt idx="20949">
                  <c:v>5.7877709999999999E-2</c:v>
                </c:pt>
                <c:pt idx="20950">
                  <c:v>5.7821490000000003E-2</c:v>
                </c:pt>
                <c:pt idx="20951">
                  <c:v>5.7765469999999999E-2</c:v>
                </c:pt>
                <c:pt idx="20952">
                  <c:v>5.7710049999999999E-2</c:v>
                </c:pt>
                <c:pt idx="20953">
                  <c:v>5.7654320000000002E-2</c:v>
                </c:pt>
                <c:pt idx="20954">
                  <c:v>5.7570030000000001E-2</c:v>
                </c:pt>
                <c:pt idx="20955">
                  <c:v>5.7514160000000002E-2</c:v>
                </c:pt>
                <c:pt idx="20956">
                  <c:v>5.7458549999999997E-2</c:v>
                </c:pt>
                <c:pt idx="20957">
                  <c:v>5.740261E-2</c:v>
                </c:pt>
                <c:pt idx="20958">
                  <c:v>5.73725E-2</c:v>
                </c:pt>
                <c:pt idx="20959">
                  <c:v>5.7288720000000001E-2</c:v>
                </c:pt>
                <c:pt idx="20960">
                  <c:v>5.7234100000000003E-2</c:v>
                </c:pt>
                <c:pt idx="20961">
                  <c:v>5.7179899999999999E-2</c:v>
                </c:pt>
                <c:pt idx="20962">
                  <c:v>5.7126259999999998E-2</c:v>
                </c:pt>
                <c:pt idx="20963">
                  <c:v>5.7072779999999997E-2</c:v>
                </c:pt>
                <c:pt idx="20964">
                  <c:v>5.69915E-2</c:v>
                </c:pt>
                <c:pt idx="20965">
                  <c:v>5.6938179999999998E-2</c:v>
                </c:pt>
                <c:pt idx="20966">
                  <c:v>5.6885079999999998E-2</c:v>
                </c:pt>
                <c:pt idx="20967">
                  <c:v>5.6831720000000002E-2</c:v>
                </c:pt>
                <c:pt idx="20968">
                  <c:v>5.6779379999999997E-2</c:v>
                </c:pt>
                <c:pt idx="20969">
                  <c:v>5.6727199999999998E-2</c:v>
                </c:pt>
                <c:pt idx="20970">
                  <c:v>5.6698989999999998E-2</c:v>
                </c:pt>
                <c:pt idx="20971">
                  <c:v>5.6619379999999997E-2</c:v>
                </c:pt>
                <c:pt idx="20972">
                  <c:v>5.6567470000000002E-2</c:v>
                </c:pt>
                <c:pt idx="20973">
                  <c:v>5.6515620000000003E-2</c:v>
                </c:pt>
                <c:pt idx="20974">
                  <c:v>5.6463319999999997E-2</c:v>
                </c:pt>
                <c:pt idx="20975">
                  <c:v>5.641123E-2</c:v>
                </c:pt>
                <c:pt idx="20976">
                  <c:v>5.6359369999999999E-2</c:v>
                </c:pt>
                <c:pt idx="20977">
                  <c:v>5.6308219999999999E-2</c:v>
                </c:pt>
                <c:pt idx="20978">
                  <c:v>5.6230429999999998E-2</c:v>
                </c:pt>
                <c:pt idx="20979">
                  <c:v>5.6179710000000001E-2</c:v>
                </c:pt>
                <c:pt idx="20980">
                  <c:v>5.6128919999999999E-2</c:v>
                </c:pt>
                <c:pt idx="20981">
                  <c:v>5.6101129999999999E-2</c:v>
                </c:pt>
                <c:pt idx="20982">
                  <c:v>5.605106E-2</c:v>
                </c:pt>
                <c:pt idx="20983">
                  <c:v>5.5975759999999999E-2</c:v>
                </c:pt>
                <c:pt idx="20984">
                  <c:v>5.5925599999999999E-2</c:v>
                </c:pt>
                <c:pt idx="20985">
                  <c:v>5.5875460000000002E-2</c:v>
                </c:pt>
                <c:pt idx="20986">
                  <c:v>5.5825680000000003E-2</c:v>
                </c:pt>
                <c:pt idx="20987">
                  <c:v>5.5775819999999997E-2</c:v>
                </c:pt>
                <c:pt idx="20988">
                  <c:v>5.572672E-2</c:v>
                </c:pt>
                <c:pt idx="20989">
                  <c:v>5.567623E-2</c:v>
                </c:pt>
                <c:pt idx="20990">
                  <c:v>5.5599410000000002E-2</c:v>
                </c:pt>
                <c:pt idx="20991">
                  <c:v>5.5549540000000001E-2</c:v>
                </c:pt>
                <c:pt idx="20992">
                  <c:v>5.5523580000000003E-2</c:v>
                </c:pt>
                <c:pt idx="20993">
                  <c:v>5.5474450000000002E-2</c:v>
                </c:pt>
                <c:pt idx="20994">
                  <c:v>5.5425299999999997E-2</c:v>
                </c:pt>
                <c:pt idx="20995">
                  <c:v>5.537628E-2</c:v>
                </c:pt>
                <c:pt idx="20996">
                  <c:v>5.532687E-2</c:v>
                </c:pt>
                <c:pt idx="20997">
                  <c:v>5.5251700000000001E-2</c:v>
                </c:pt>
                <c:pt idx="20998">
                  <c:v>5.5202290000000001E-2</c:v>
                </c:pt>
                <c:pt idx="20999">
                  <c:v>5.5153729999999998E-2</c:v>
                </c:pt>
                <c:pt idx="21000">
                  <c:v>5.5106660000000002E-2</c:v>
                </c:pt>
                <c:pt idx="21001">
                  <c:v>5.505844E-2</c:v>
                </c:pt>
                <c:pt idx="21002">
                  <c:v>5.501002E-2</c:v>
                </c:pt>
                <c:pt idx="21003">
                  <c:v>5.4984900000000003E-2</c:v>
                </c:pt>
                <c:pt idx="21004">
                  <c:v>5.4912320000000001E-2</c:v>
                </c:pt>
                <c:pt idx="21005">
                  <c:v>5.4866039999999998E-2</c:v>
                </c:pt>
                <c:pt idx="21006">
                  <c:v>5.4819529999999998E-2</c:v>
                </c:pt>
                <c:pt idx="21007">
                  <c:v>5.4771599999999997E-2</c:v>
                </c:pt>
                <c:pt idx="21008">
                  <c:v>5.4723260000000003E-2</c:v>
                </c:pt>
                <c:pt idx="21009">
                  <c:v>5.4675000000000001E-2</c:v>
                </c:pt>
                <c:pt idx="21010">
                  <c:v>5.462612E-2</c:v>
                </c:pt>
                <c:pt idx="21011">
                  <c:v>5.4552839999999998E-2</c:v>
                </c:pt>
                <c:pt idx="21012">
                  <c:v>5.4503999999999997E-2</c:v>
                </c:pt>
                <c:pt idx="21013">
                  <c:v>5.4454959999999997E-2</c:v>
                </c:pt>
                <c:pt idx="21014">
                  <c:v>5.4406240000000002E-2</c:v>
                </c:pt>
                <c:pt idx="21015">
                  <c:v>5.4380079999999997E-2</c:v>
                </c:pt>
                <c:pt idx="21016">
                  <c:v>5.433135E-2</c:v>
                </c:pt>
                <c:pt idx="21017">
                  <c:v>5.4282619999999997E-2</c:v>
                </c:pt>
                <c:pt idx="21018">
                  <c:v>5.4209849999999997E-2</c:v>
                </c:pt>
                <c:pt idx="21019">
                  <c:v>5.416286E-2</c:v>
                </c:pt>
                <c:pt idx="21020">
                  <c:v>5.4116440000000002E-2</c:v>
                </c:pt>
                <c:pt idx="21021">
                  <c:v>5.4069539999999999E-2</c:v>
                </c:pt>
                <c:pt idx="21022">
                  <c:v>5.4022399999999998E-2</c:v>
                </c:pt>
                <c:pt idx="21023">
                  <c:v>5.3975450000000001E-2</c:v>
                </c:pt>
                <c:pt idx="21024">
                  <c:v>5.3905260000000003E-2</c:v>
                </c:pt>
                <c:pt idx="21025">
                  <c:v>5.3857540000000002E-2</c:v>
                </c:pt>
                <c:pt idx="21026">
                  <c:v>5.3810360000000002E-2</c:v>
                </c:pt>
                <c:pt idx="21027">
                  <c:v>5.3785149999999997E-2</c:v>
                </c:pt>
                <c:pt idx="21028">
                  <c:v>5.3738670000000002E-2</c:v>
                </c:pt>
                <c:pt idx="21029">
                  <c:v>5.369297E-2</c:v>
                </c:pt>
                <c:pt idx="21030">
                  <c:v>5.3647529999999999E-2</c:v>
                </c:pt>
                <c:pt idx="21031">
                  <c:v>5.3578500000000001E-2</c:v>
                </c:pt>
                <c:pt idx="21032">
                  <c:v>5.353248E-2</c:v>
                </c:pt>
                <c:pt idx="21033">
                  <c:v>5.3486400000000003E-2</c:v>
                </c:pt>
                <c:pt idx="21034">
                  <c:v>5.3440300000000003E-2</c:v>
                </c:pt>
                <c:pt idx="21035">
                  <c:v>5.3394839999999999E-2</c:v>
                </c:pt>
                <c:pt idx="21036">
                  <c:v>5.3349920000000002E-2</c:v>
                </c:pt>
                <c:pt idx="21037">
                  <c:v>5.3305100000000001E-2</c:v>
                </c:pt>
                <c:pt idx="21038">
                  <c:v>5.3238599999999997E-2</c:v>
                </c:pt>
                <c:pt idx="21039">
                  <c:v>5.3193949999999997E-2</c:v>
                </c:pt>
                <c:pt idx="21040">
                  <c:v>5.3170780000000001E-2</c:v>
                </c:pt>
                <c:pt idx="21041">
                  <c:v>5.3127000000000001E-2</c:v>
                </c:pt>
                <c:pt idx="21042">
                  <c:v>5.3083560000000002E-2</c:v>
                </c:pt>
                <c:pt idx="21043">
                  <c:v>5.3040120000000003E-2</c:v>
                </c:pt>
                <c:pt idx="21044">
                  <c:v>5.2974569999999999E-2</c:v>
                </c:pt>
                <c:pt idx="21045">
                  <c:v>5.2931440000000003E-2</c:v>
                </c:pt>
                <c:pt idx="21046">
                  <c:v>5.2888289999999998E-2</c:v>
                </c:pt>
                <c:pt idx="21047">
                  <c:v>5.2844479999999999E-2</c:v>
                </c:pt>
                <c:pt idx="21048">
                  <c:v>5.2800479999999997E-2</c:v>
                </c:pt>
                <c:pt idx="21049">
                  <c:v>5.2758489999999998E-2</c:v>
                </c:pt>
                <c:pt idx="21050">
                  <c:v>5.2694879999999999E-2</c:v>
                </c:pt>
                <c:pt idx="21051">
                  <c:v>5.2652379999999999E-2</c:v>
                </c:pt>
                <c:pt idx="21052">
                  <c:v>5.2609870000000003E-2</c:v>
                </c:pt>
                <c:pt idx="21053">
                  <c:v>5.2568009999999998E-2</c:v>
                </c:pt>
                <c:pt idx="21054">
                  <c:v>5.2524920000000003E-2</c:v>
                </c:pt>
                <c:pt idx="21055">
                  <c:v>5.2501779999999998E-2</c:v>
                </c:pt>
                <c:pt idx="21056">
                  <c:v>5.243838E-2</c:v>
                </c:pt>
                <c:pt idx="21057">
                  <c:v>5.2396779999999997E-2</c:v>
                </c:pt>
                <c:pt idx="21058">
                  <c:v>5.2354900000000003E-2</c:v>
                </c:pt>
                <c:pt idx="21059">
                  <c:v>5.2312600000000001E-2</c:v>
                </c:pt>
                <c:pt idx="21060">
                  <c:v>5.227006E-2</c:v>
                </c:pt>
                <c:pt idx="21061">
                  <c:v>5.2228339999999998E-2</c:v>
                </c:pt>
                <c:pt idx="21062">
                  <c:v>5.2186349999999999E-2</c:v>
                </c:pt>
                <c:pt idx="21063">
                  <c:v>5.2144139999999999E-2</c:v>
                </c:pt>
                <c:pt idx="21064">
                  <c:v>5.2081990000000002E-2</c:v>
                </c:pt>
                <c:pt idx="21065">
                  <c:v>5.2040639999999999E-2</c:v>
                </c:pt>
                <c:pt idx="21066">
                  <c:v>5.1999999999999998E-2</c:v>
                </c:pt>
                <c:pt idx="21067">
                  <c:v>5.1959249999999998E-2</c:v>
                </c:pt>
                <c:pt idx="21068">
                  <c:v>5.1918980000000003E-2</c:v>
                </c:pt>
                <c:pt idx="21069">
                  <c:v>5.1879040000000001E-2</c:v>
                </c:pt>
                <c:pt idx="21070">
                  <c:v>5.18582E-2</c:v>
                </c:pt>
                <c:pt idx="21071">
                  <c:v>5.1817229999999999E-2</c:v>
                </c:pt>
                <c:pt idx="21072">
                  <c:v>5.1755299999999997E-2</c:v>
                </c:pt>
                <c:pt idx="21073">
                  <c:v>5.1713870000000002E-2</c:v>
                </c:pt>
                <c:pt idx="21074">
                  <c:v>5.1673280000000002E-2</c:v>
                </c:pt>
                <c:pt idx="21075">
                  <c:v>5.1633239999999997E-2</c:v>
                </c:pt>
                <c:pt idx="21076">
                  <c:v>5.1593060000000003E-2</c:v>
                </c:pt>
                <c:pt idx="21077">
                  <c:v>5.1552300000000002E-2</c:v>
                </c:pt>
                <c:pt idx="21078">
                  <c:v>5.1492459999999997E-2</c:v>
                </c:pt>
                <c:pt idx="21079">
                  <c:v>5.1451530000000002E-2</c:v>
                </c:pt>
                <c:pt idx="21080">
                  <c:v>5.1410860000000003E-2</c:v>
                </c:pt>
                <c:pt idx="21081">
                  <c:v>5.1370800000000001E-2</c:v>
                </c:pt>
                <c:pt idx="21082">
                  <c:v>5.1330689999999998E-2</c:v>
                </c:pt>
                <c:pt idx="21083">
                  <c:v>5.1309399999999998E-2</c:v>
                </c:pt>
                <c:pt idx="21084">
                  <c:v>5.1268910000000001E-2</c:v>
                </c:pt>
                <c:pt idx="21085">
                  <c:v>5.1229370000000003E-2</c:v>
                </c:pt>
                <c:pt idx="21086">
                  <c:v>5.1169619999999999E-2</c:v>
                </c:pt>
                <c:pt idx="21087">
                  <c:v>5.1129830000000001E-2</c:v>
                </c:pt>
                <c:pt idx="21088">
                  <c:v>5.1090339999999998E-2</c:v>
                </c:pt>
                <c:pt idx="21089">
                  <c:v>5.1051150000000003E-2</c:v>
                </c:pt>
                <c:pt idx="21090">
                  <c:v>5.1012420000000003E-2</c:v>
                </c:pt>
                <c:pt idx="21091">
                  <c:v>5.0973020000000001E-2</c:v>
                </c:pt>
                <c:pt idx="21092">
                  <c:v>5.0934439999999997E-2</c:v>
                </c:pt>
                <c:pt idx="21093">
                  <c:v>5.0895719999999998E-2</c:v>
                </c:pt>
                <c:pt idx="21094">
                  <c:v>5.0857569999999998E-2</c:v>
                </c:pt>
                <c:pt idx="21095">
                  <c:v>5.083675E-2</c:v>
                </c:pt>
                <c:pt idx="21096">
                  <c:v>5.0797469999999997E-2</c:v>
                </c:pt>
                <c:pt idx="21097">
                  <c:v>5.0757320000000002E-2</c:v>
                </c:pt>
                <c:pt idx="21098">
                  <c:v>5.0698E-2</c:v>
                </c:pt>
                <c:pt idx="21099">
                  <c:v>5.0658340000000003E-2</c:v>
                </c:pt>
                <c:pt idx="21100">
                  <c:v>5.0618839999999998E-2</c:v>
                </c:pt>
                <c:pt idx="21101">
                  <c:v>5.0580239999999999E-2</c:v>
                </c:pt>
                <c:pt idx="21102">
                  <c:v>5.0541999999999997E-2</c:v>
                </c:pt>
                <c:pt idx="21103">
                  <c:v>5.0504E-2</c:v>
                </c:pt>
                <c:pt idx="21104">
                  <c:v>5.0464879999999997E-2</c:v>
                </c:pt>
                <c:pt idx="21105">
                  <c:v>5.0444040000000002E-2</c:v>
                </c:pt>
                <c:pt idx="21106">
                  <c:v>5.040538E-2</c:v>
                </c:pt>
                <c:pt idx="21107">
                  <c:v>5.0365720000000003E-2</c:v>
                </c:pt>
                <c:pt idx="21108">
                  <c:v>5.032648E-2</c:v>
                </c:pt>
                <c:pt idx="21109">
                  <c:v>5.0287400000000003E-2</c:v>
                </c:pt>
                <c:pt idx="21110">
                  <c:v>5.022911E-2</c:v>
                </c:pt>
                <c:pt idx="21111">
                  <c:v>5.0190220000000001E-2</c:v>
                </c:pt>
                <c:pt idx="21112">
                  <c:v>5.0150899999999998E-2</c:v>
                </c:pt>
                <c:pt idx="21113">
                  <c:v>5.0111679999999999E-2</c:v>
                </c:pt>
                <c:pt idx="21114">
                  <c:v>5.0073399999999997E-2</c:v>
                </c:pt>
                <c:pt idx="21115">
                  <c:v>5.0034530000000001E-2</c:v>
                </c:pt>
                <c:pt idx="21116">
                  <c:v>4.9995539999999998E-2</c:v>
                </c:pt>
                <c:pt idx="21117">
                  <c:v>4.9957179999999997E-2</c:v>
                </c:pt>
                <c:pt idx="21118">
                  <c:v>4.9917999999999997E-2</c:v>
                </c:pt>
                <c:pt idx="21119">
                  <c:v>4.9897959999999998E-2</c:v>
                </c:pt>
                <c:pt idx="21120">
                  <c:v>4.9839330000000001E-2</c:v>
                </c:pt>
                <c:pt idx="21121">
                  <c:v>4.9800869999999997E-2</c:v>
                </c:pt>
                <c:pt idx="21122">
                  <c:v>4.9762720000000003E-2</c:v>
                </c:pt>
                <c:pt idx="21123">
                  <c:v>4.972418E-2</c:v>
                </c:pt>
                <c:pt idx="21124">
                  <c:v>4.9685409999999999E-2</c:v>
                </c:pt>
                <c:pt idx="21125">
                  <c:v>4.9646700000000002E-2</c:v>
                </c:pt>
                <c:pt idx="21126">
                  <c:v>4.9608190000000003E-2</c:v>
                </c:pt>
                <c:pt idx="21127">
                  <c:v>4.9570099999999999E-2</c:v>
                </c:pt>
                <c:pt idx="21128">
                  <c:v>4.9532619999999999E-2</c:v>
                </c:pt>
                <c:pt idx="21129">
                  <c:v>4.9494129999999997E-2</c:v>
                </c:pt>
                <c:pt idx="21130">
                  <c:v>4.9456800000000002E-2</c:v>
                </c:pt>
                <c:pt idx="21131">
                  <c:v>4.9418379999999998E-2</c:v>
                </c:pt>
                <c:pt idx="21132">
                  <c:v>4.9381260000000003E-2</c:v>
                </c:pt>
                <c:pt idx="21133">
                  <c:v>4.9344260000000001E-2</c:v>
                </c:pt>
                <c:pt idx="21134">
                  <c:v>4.9307339999999998E-2</c:v>
                </c:pt>
                <c:pt idx="21135">
                  <c:v>4.9270349999999997E-2</c:v>
                </c:pt>
                <c:pt idx="21136">
                  <c:v>4.9232520000000002E-2</c:v>
                </c:pt>
                <c:pt idx="21137">
                  <c:v>4.9194979999999999E-2</c:v>
                </c:pt>
                <c:pt idx="21138">
                  <c:v>4.9157649999999997E-2</c:v>
                </c:pt>
                <c:pt idx="21139">
                  <c:v>4.9120080000000003E-2</c:v>
                </c:pt>
                <c:pt idx="21140">
                  <c:v>4.9082720000000003E-2</c:v>
                </c:pt>
                <c:pt idx="21141">
                  <c:v>4.9028750000000003E-2</c:v>
                </c:pt>
                <c:pt idx="21142">
                  <c:v>4.899278E-2</c:v>
                </c:pt>
                <c:pt idx="21143">
                  <c:v>4.8956640000000003E-2</c:v>
                </c:pt>
                <c:pt idx="21144">
                  <c:v>4.8937799999999997E-2</c:v>
                </c:pt>
                <c:pt idx="21145">
                  <c:v>4.8901559999999997E-2</c:v>
                </c:pt>
                <c:pt idx="21146">
                  <c:v>4.8865930000000002E-2</c:v>
                </c:pt>
                <c:pt idx="21147">
                  <c:v>4.8829089999999999E-2</c:v>
                </c:pt>
                <c:pt idx="21148">
                  <c:v>4.8792799999999997E-2</c:v>
                </c:pt>
                <c:pt idx="21149">
                  <c:v>4.87386E-2</c:v>
                </c:pt>
                <c:pt idx="21150">
                  <c:v>4.8703160000000002E-2</c:v>
                </c:pt>
                <c:pt idx="21151">
                  <c:v>4.8668360000000001E-2</c:v>
                </c:pt>
                <c:pt idx="21152">
                  <c:v>4.8633009999999997E-2</c:v>
                </c:pt>
                <c:pt idx="21153">
                  <c:v>4.8597660000000001E-2</c:v>
                </c:pt>
                <c:pt idx="21154">
                  <c:v>4.856332E-2</c:v>
                </c:pt>
                <c:pt idx="21155">
                  <c:v>4.85289E-2</c:v>
                </c:pt>
                <c:pt idx="21156">
                  <c:v>4.8494059999999999E-2</c:v>
                </c:pt>
                <c:pt idx="21157">
                  <c:v>4.8458370000000001E-2</c:v>
                </c:pt>
                <c:pt idx="21158">
                  <c:v>4.8404849999999999E-2</c:v>
                </c:pt>
                <c:pt idx="21159">
                  <c:v>4.8369669999999997E-2</c:v>
                </c:pt>
                <c:pt idx="21160">
                  <c:v>4.8351169999999999E-2</c:v>
                </c:pt>
                <c:pt idx="21161">
                  <c:v>4.8315940000000002E-2</c:v>
                </c:pt>
                <c:pt idx="21162">
                  <c:v>4.82811E-2</c:v>
                </c:pt>
                <c:pt idx="21163">
                  <c:v>4.824556E-2</c:v>
                </c:pt>
                <c:pt idx="21164">
                  <c:v>4.8210139999999999E-2</c:v>
                </c:pt>
                <c:pt idx="21165">
                  <c:v>4.8174660000000001E-2</c:v>
                </c:pt>
                <c:pt idx="21166">
                  <c:v>4.813974E-2</c:v>
                </c:pt>
                <c:pt idx="21167">
                  <c:v>4.8087499999999998E-2</c:v>
                </c:pt>
                <c:pt idx="21168">
                  <c:v>4.8052739999999997E-2</c:v>
                </c:pt>
                <c:pt idx="21169">
                  <c:v>4.8017940000000002E-2</c:v>
                </c:pt>
                <c:pt idx="21170">
                  <c:v>4.7982520000000001E-2</c:v>
                </c:pt>
                <c:pt idx="21171">
                  <c:v>4.7947959999999998E-2</c:v>
                </c:pt>
                <c:pt idx="21172">
                  <c:v>4.7914060000000001E-2</c:v>
                </c:pt>
                <c:pt idx="21173">
                  <c:v>4.788071E-2</c:v>
                </c:pt>
                <c:pt idx="21174">
                  <c:v>4.7846680000000003E-2</c:v>
                </c:pt>
                <c:pt idx="21175">
                  <c:v>4.78115E-2</c:v>
                </c:pt>
                <c:pt idx="21176">
                  <c:v>4.7793549999999997E-2</c:v>
                </c:pt>
                <c:pt idx="21177">
                  <c:v>4.7757910000000001E-2</c:v>
                </c:pt>
                <c:pt idx="21178">
                  <c:v>4.7706659999999998E-2</c:v>
                </c:pt>
                <c:pt idx="21179">
                  <c:v>4.7672569999999997E-2</c:v>
                </c:pt>
                <c:pt idx="21180">
                  <c:v>4.7638090000000001E-2</c:v>
                </c:pt>
                <c:pt idx="21181">
                  <c:v>4.7603079999999999E-2</c:v>
                </c:pt>
                <c:pt idx="21182">
                  <c:v>4.7568199999999998E-2</c:v>
                </c:pt>
                <c:pt idx="21183">
                  <c:v>4.7533029999999997E-2</c:v>
                </c:pt>
                <c:pt idx="21184">
                  <c:v>4.7498329999999998E-2</c:v>
                </c:pt>
                <c:pt idx="21185">
                  <c:v>4.7465239999999999E-2</c:v>
                </c:pt>
                <c:pt idx="21186">
                  <c:v>4.743137E-2</c:v>
                </c:pt>
                <c:pt idx="21187">
                  <c:v>4.7397799999999997E-2</c:v>
                </c:pt>
                <c:pt idx="21188">
                  <c:v>4.7347340000000002E-2</c:v>
                </c:pt>
                <c:pt idx="21189">
                  <c:v>4.7330179999999999E-2</c:v>
                </c:pt>
                <c:pt idx="21190">
                  <c:v>4.7295660000000003E-2</c:v>
                </c:pt>
                <c:pt idx="21191">
                  <c:v>4.7261459999999998E-2</c:v>
                </c:pt>
                <c:pt idx="21192">
                  <c:v>4.7226579999999997E-2</c:v>
                </c:pt>
                <c:pt idx="21193">
                  <c:v>4.7191339999999998E-2</c:v>
                </c:pt>
                <c:pt idx="21194">
                  <c:v>4.7156999999999998E-2</c:v>
                </c:pt>
                <c:pt idx="21195">
                  <c:v>4.7122780000000003E-2</c:v>
                </c:pt>
                <c:pt idx="21196">
                  <c:v>4.7087419999999998E-2</c:v>
                </c:pt>
                <c:pt idx="21197">
                  <c:v>4.7052799999999999E-2</c:v>
                </c:pt>
                <c:pt idx="21198">
                  <c:v>4.7002639999999998E-2</c:v>
                </c:pt>
                <c:pt idx="21199">
                  <c:v>4.696906E-2</c:v>
                </c:pt>
                <c:pt idx="21200">
                  <c:v>4.6936239999999997E-2</c:v>
                </c:pt>
                <c:pt idx="21201">
                  <c:v>4.691936E-2</c:v>
                </c:pt>
                <c:pt idx="21202">
                  <c:v>4.6886200000000003E-2</c:v>
                </c:pt>
                <c:pt idx="21203">
                  <c:v>4.6852530000000003E-2</c:v>
                </c:pt>
                <c:pt idx="21204">
                  <c:v>4.681863E-2</c:v>
                </c:pt>
                <c:pt idx="21205">
                  <c:v>4.6784649999999997E-2</c:v>
                </c:pt>
                <c:pt idx="21206">
                  <c:v>4.6750239999999998E-2</c:v>
                </c:pt>
                <c:pt idx="21207">
                  <c:v>4.6716500000000001E-2</c:v>
                </c:pt>
                <c:pt idx="21208">
                  <c:v>4.6666899999999997E-2</c:v>
                </c:pt>
                <c:pt idx="21209">
                  <c:v>4.6633069999999999E-2</c:v>
                </c:pt>
                <c:pt idx="21210">
                  <c:v>4.6599059999999998E-2</c:v>
                </c:pt>
                <c:pt idx="21211">
                  <c:v>4.6565629999999997E-2</c:v>
                </c:pt>
                <c:pt idx="21212">
                  <c:v>4.6532959999999998E-2</c:v>
                </c:pt>
                <c:pt idx="21213">
                  <c:v>4.6499980000000003E-2</c:v>
                </c:pt>
                <c:pt idx="21214">
                  <c:v>4.6465699999999999E-2</c:v>
                </c:pt>
                <c:pt idx="21215">
                  <c:v>4.643046E-2</c:v>
                </c:pt>
                <c:pt idx="21216">
                  <c:v>4.6396130000000001E-2</c:v>
                </c:pt>
                <c:pt idx="21217">
                  <c:v>4.6380350000000001E-2</c:v>
                </c:pt>
                <c:pt idx="21218">
                  <c:v>4.6346499999999999E-2</c:v>
                </c:pt>
                <c:pt idx="21219">
                  <c:v>4.6296400000000001E-2</c:v>
                </c:pt>
                <c:pt idx="21220">
                  <c:v>4.6262129999999999E-2</c:v>
                </c:pt>
                <c:pt idx="21221">
                  <c:v>4.622772E-2</c:v>
                </c:pt>
                <c:pt idx="21222">
                  <c:v>4.619384E-2</c:v>
                </c:pt>
                <c:pt idx="21223">
                  <c:v>4.6160300000000001E-2</c:v>
                </c:pt>
                <c:pt idx="21224">
                  <c:v>4.6126599999999997E-2</c:v>
                </c:pt>
                <c:pt idx="21225">
                  <c:v>4.6093059999999998E-2</c:v>
                </c:pt>
                <c:pt idx="21226">
                  <c:v>4.606064E-2</c:v>
                </c:pt>
                <c:pt idx="21227">
                  <c:v>4.6027989999999998E-2</c:v>
                </c:pt>
                <c:pt idx="21228">
                  <c:v>4.5994380000000001E-2</c:v>
                </c:pt>
                <c:pt idx="21229">
                  <c:v>4.5961040000000002E-2</c:v>
                </c:pt>
                <c:pt idx="21230">
                  <c:v>4.5911809999999997E-2</c:v>
                </c:pt>
                <c:pt idx="21231">
                  <c:v>4.5895100000000001E-2</c:v>
                </c:pt>
                <c:pt idx="21232">
                  <c:v>4.586163E-2</c:v>
                </c:pt>
                <c:pt idx="21233">
                  <c:v>4.5828199999999999E-2</c:v>
                </c:pt>
                <c:pt idx="21234">
                  <c:v>4.5794559999999998E-2</c:v>
                </c:pt>
                <c:pt idx="21235">
                  <c:v>4.5761139999999999E-2</c:v>
                </c:pt>
                <c:pt idx="21236">
                  <c:v>4.5727909999999997E-2</c:v>
                </c:pt>
                <c:pt idx="21237">
                  <c:v>4.5694220000000001E-2</c:v>
                </c:pt>
                <c:pt idx="21238">
                  <c:v>4.5660810000000003E-2</c:v>
                </c:pt>
                <c:pt idx="21239">
                  <c:v>4.56272E-2</c:v>
                </c:pt>
                <c:pt idx="21240">
                  <c:v>4.5593649999999999E-2</c:v>
                </c:pt>
                <c:pt idx="21241">
                  <c:v>4.5560219999999998E-2</c:v>
                </c:pt>
                <c:pt idx="21242">
                  <c:v>4.5510200000000001E-2</c:v>
                </c:pt>
                <c:pt idx="21243">
                  <c:v>4.5476320000000001E-2</c:v>
                </c:pt>
                <c:pt idx="21244">
                  <c:v>4.5442980000000001E-2</c:v>
                </c:pt>
                <c:pt idx="21245">
                  <c:v>4.542566E-2</c:v>
                </c:pt>
                <c:pt idx="21246">
                  <c:v>4.539116E-2</c:v>
                </c:pt>
                <c:pt idx="21247">
                  <c:v>4.5357260000000003E-2</c:v>
                </c:pt>
                <c:pt idx="21248">
                  <c:v>4.5323460000000003E-2</c:v>
                </c:pt>
                <c:pt idx="21249">
                  <c:v>4.5290110000000001E-2</c:v>
                </c:pt>
                <c:pt idx="21250">
                  <c:v>4.5256650000000002E-2</c:v>
                </c:pt>
                <c:pt idx="21251">
                  <c:v>4.522222E-2</c:v>
                </c:pt>
                <c:pt idx="21252">
                  <c:v>4.518776E-2</c:v>
                </c:pt>
                <c:pt idx="21253">
                  <c:v>4.5153100000000002E-2</c:v>
                </c:pt>
                <c:pt idx="21254">
                  <c:v>4.5118859999999997E-2</c:v>
                </c:pt>
                <c:pt idx="21255">
                  <c:v>4.508471E-2</c:v>
                </c:pt>
                <c:pt idx="21256">
                  <c:v>4.5035159999999998E-2</c:v>
                </c:pt>
                <c:pt idx="21257">
                  <c:v>4.5018320000000001E-2</c:v>
                </c:pt>
                <c:pt idx="21258">
                  <c:v>4.4983599999999999E-2</c:v>
                </c:pt>
                <c:pt idx="21259">
                  <c:v>4.4949099999999999E-2</c:v>
                </c:pt>
                <c:pt idx="21260">
                  <c:v>4.4915190000000001E-2</c:v>
                </c:pt>
                <c:pt idx="21261">
                  <c:v>4.488106E-2</c:v>
                </c:pt>
                <c:pt idx="21262">
                  <c:v>4.4846379999999998E-2</c:v>
                </c:pt>
                <c:pt idx="21263">
                  <c:v>4.4810999999999997E-2</c:v>
                </c:pt>
                <c:pt idx="21264">
                  <c:v>4.477565E-2</c:v>
                </c:pt>
                <c:pt idx="21265">
                  <c:v>4.4740240000000001E-2</c:v>
                </c:pt>
                <c:pt idx="21266">
                  <c:v>4.4723260000000001E-2</c:v>
                </c:pt>
                <c:pt idx="21267">
                  <c:v>4.4688279999999997E-2</c:v>
                </c:pt>
                <c:pt idx="21268">
                  <c:v>4.4652329999999997E-2</c:v>
                </c:pt>
                <c:pt idx="21269">
                  <c:v>4.4614840000000003E-2</c:v>
                </c:pt>
                <c:pt idx="21270">
                  <c:v>4.4561530000000002E-2</c:v>
                </c:pt>
                <c:pt idx="21271">
                  <c:v>4.4525299999999997E-2</c:v>
                </c:pt>
                <c:pt idx="21272">
                  <c:v>4.44892E-2</c:v>
                </c:pt>
                <c:pt idx="21273">
                  <c:v>4.4452619999999998E-2</c:v>
                </c:pt>
                <c:pt idx="21274">
                  <c:v>4.4415740000000002E-2</c:v>
                </c:pt>
                <c:pt idx="21275">
                  <c:v>4.4378510000000003E-2</c:v>
                </c:pt>
                <c:pt idx="21276">
                  <c:v>4.4341779999999997E-2</c:v>
                </c:pt>
                <c:pt idx="21277">
                  <c:v>4.430539E-2</c:v>
                </c:pt>
                <c:pt idx="21278">
                  <c:v>4.4270190000000001E-2</c:v>
                </c:pt>
                <c:pt idx="21279">
                  <c:v>4.425362E-2</c:v>
                </c:pt>
                <c:pt idx="21280">
                  <c:v>4.4218920000000002E-2</c:v>
                </c:pt>
                <c:pt idx="21281">
                  <c:v>4.418362E-2</c:v>
                </c:pt>
                <c:pt idx="21282">
                  <c:v>4.4133169999999999E-2</c:v>
                </c:pt>
                <c:pt idx="21283">
                  <c:v>4.4098770000000002E-2</c:v>
                </c:pt>
                <c:pt idx="21284">
                  <c:v>4.4063699999999997E-2</c:v>
                </c:pt>
                <c:pt idx="21285">
                  <c:v>4.402789E-2</c:v>
                </c:pt>
                <c:pt idx="21286">
                  <c:v>4.3991000000000002E-2</c:v>
                </c:pt>
                <c:pt idx="21287">
                  <c:v>4.3955059999999997E-2</c:v>
                </c:pt>
                <c:pt idx="21288">
                  <c:v>4.3920210000000001E-2</c:v>
                </c:pt>
                <c:pt idx="21289">
                  <c:v>4.388616E-2</c:v>
                </c:pt>
                <c:pt idx="21290">
                  <c:v>4.3851759999999997E-2</c:v>
                </c:pt>
                <c:pt idx="21291">
                  <c:v>4.3835699999999998E-2</c:v>
                </c:pt>
                <c:pt idx="21292">
                  <c:v>4.3800199999999997E-2</c:v>
                </c:pt>
                <c:pt idx="21293">
                  <c:v>4.3749759999999999E-2</c:v>
                </c:pt>
                <c:pt idx="21294">
                  <c:v>4.3714759999999998E-2</c:v>
                </c:pt>
                <c:pt idx="21295">
                  <c:v>4.3679389999999998E-2</c:v>
                </c:pt>
                <c:pt idx="21296">
                  <c:v>4.3643870000000001E-2</c:v>
                </c:pt>
                <c:pt idx="21297">
                  <c:v>4.3608880000000003E-2</c:v>
                </c:pt>
                <c:pt idx="21298">
                  <c:v>4.3573800000000003E-2</c:v>
                </c:pt>
                <c:pt idx="21299">
                  <c:v>4.3538090000000002E-2</c:v>
                </c:pt>
                <c:pt idx="21300">
                  <c:v>4.350234E-2</c:v>
                </c:pt>
                <c:pt idx="21301">
                  <c:v>4.346622E-2</c:v>
                </c:pt>
                <c:pt idx="21302">
                  <c:v>4.3415080000000002E-2</c:v>
                </c:pt>
                <c:pt idx="21303">
                  <c:v>4.3379439999999998E-2</c:v>
                </c:pt>
                <c:pt idx="21304">
                  <c:v>4.3343779999999998E-2</c:v>
                </c:pt>
                <c:pt idx="21305">
                  <c:v>4.3309E-2</c:v>
                </c:pt>
                <c:pt idx="21306">
                  <c:v>4.3293869999999998E-2</c:v>
                </c:pt>
                <c:pt idx="21307">
                  <c:v>4.3259319999999997E-2</c:v>
                </c:pt>
                <c:pt idx="21308">
                  <c:v>4.3224680000000001E-2</c:v>
                </c:pt>
                <c:pt idx="21309">
                  <c:v>4.3190159999999998E-2</c:v>
                </c:pt>
                <c:pt idx="21310">
                  <c:v>4.3156720000000003E-2</c:v>
                </c:pt>
                <c:pt idx="21311">
                  <c:v>4.3122479999999998E-2</c:v>
                </c:pt>
                <c:pt idx="21312">
                  <c:v>4.3087830000000001E-2</c:v>
                </c:pt>
                <c:pt idx="21313">
                  <c:v>4.3052880000000002E-2</c:v>
                </c:pt>
                <c:pt idx="21314">
                  <c:v>4.301787E-2</c:v>
                </c:pt>
                <c:pt idx="21315">
                  <c:v>4.2964309999999999E-2</c:v>
                </c:pt>
                <c:pt idx="21316">
                  <c:v>4.2927E-2</c:v>
                </c:pt>
                <c:pt idx="21317">
                  <c:v>4.2909849999999999E-2</c:v>
                </c:pt>
                <c:pt idx="21318">
                  <c:v>4.2872769999999998E-2</c:v>
                </c:pt>
                <c:pt idx="21319">
                  <c:v>4.2836220000000001E-2</c:v>
                </c:pt>
                <c:pt idx="21320">
                  <c:v>4.2799619999999997E-2</c:v>
                </c:pt>
                <c:pt idx="21321">
                  <c:v>4.2762679999999997E-2</c:v>
                </c:pt>
                <c:pt idx="21322">
                  <c:v>4.2725529999999998E-2</c:v>
                </c:pt>
                <c:pt idx="21323">
                  <c:v>4.268831E-2</c:v>
                </c:pt>
                <c:pt idx="21324">
                  <c:v>4.2651000000000001E-2</c:v>
                </c:pt>
                <c:pt idx="21325">
                  <c:v>4.2614119999999998E-2</c:v>
                </c:pt>
                <c:pt idx="21326">
                  <c:v>4.2561740000000001E-2</c:v>
                </c:pt>
                <c:pt idx="21327">
                  <c:v>4.2524680000000002E-2</c:v>
                </c:pt>
                <c:pt idx="21328">
                  <c:v>4.2488329999999998E-2</c:v>
                </c:pt>
                <c:pt idx="21329">
                  <c:v>4.2452009999999998E-2</c:v>
                </c:pt>
                <c:pt idx="21330">
                  <c:v>4.2435300000000002E-2</c:v>
                </c:pt>
                <c:pt idx="21331">
                  <c:v>4.2399300000000001E-2</c:v>
                </c:pt>
                <c:pt idx="21332">
                  <c:v>4.2363440000000002E-2</c:v>
                </c:pt>
                <c:pt idx="21333">
                  <c:v>4.2328240000000003E-2</c:v>
                </c:pt>
                <c:pt idx="21334">
                  <c:v>4.2292259999999998E-2</c:v>
                </c:pt>
                <c:pt idx="21335">
                  <c:v>4.2254840000000002E-2</c:v>
                </c:pt>
                <c:pt idx="21336">
                  <c:v>4.2218459999999999E-2</c:v>
                </c:pt>
                <c:pt idx="21337">
                  <c:v>4.2181539999999997E-2</c:v>
                </c:pt>
                <c:pt idx="21338">
                  <c:v>4.2127850000000001E-2</c:v>
                </c:pt>
                <c:pt idx="21339">
                  <c:v>4.2091040000000003E-2</c:v>
                </c:pt>
                <c:pt idx="21340">
                  <c:v>4.2053989999999999E-2</c:v>
                </c:pt>
                <c:pt idx="21341">
                  <c:v>4.201676E-2</c:v>
                </c:pt>
                <c:pt idx="21342">
                  <c:v>4.199949E-2</c:v>
                </c:pt>
                <c:pt idx="21343">
                  <c:v>4.1962380000000001E-2</c:v>
                </c:pt>
                <c:pt idx="21344">
                  <c:v>4.1924950000000002E-2</c:v>
                </c:pt>
                <c:pt idx="21345">
                  <c:v>4.1888040000000001E-2</c:v>
                </c:pt>
                <c:pt idx="21346">
                  <c:v>4.1851260000000001E-2</c:v>
                </c:pt>
                <c:pt idx="21347">
                  <c:v>4.1814440000000001E-2</c:v>
                </c:pt>
                <c:pt idx="21348">
                  <c:v>4.1777799999999997E-2</c:v>
                </c:pt>
                <c:pt idx="21349">
                  <c:v>4.1740760000000002E-2</c:v>
                </c:pt>
                <c:pt idx="21350">
                  <c:v>4.1704860000000003E-2</c:v>
                </c:pt>
                <c:pt idx="21351">
                  <c:v>4.1667219999999998E-2</c:v>
                </c:pt>
                <c:pt idx="21352">
                  <c:v>4.1629810000000003E-2</c:v>
                </c:pt>
                <c:pt idx="21353">
                  <c:v>4.1576559999999999E-2</c:v>
                </c:pt>
                <c:pt idx="21354">
                  <c:v>4.1559060000000002E-2</c:v>
                </c:pt>
                <c:pt idx="21355">
                  <c:v>4.1521820000000001E-2</c:v>
                </c:pt>
                <c:pt idx="21356">
                  <c:v>4.1483619999999999E-2</c:v>
                </c:pt>
                <c:pt idx="21357">
                  <c:v>4.1445419999999997E-2</c:v>
                </c:pt>
                <c:pt idx="21358">
                  <c:v>4.1407850000000003E-2</c:v>
                </c:pt>
                <c:pt idx="21359">
                  <c:v>4.1369879999999998E-2</c:v>
                </c:pt>
                <c:pt idx="21360">
                  <c:v>4.1330869999999999E-2</c:v>
                </c:pt>
                <c:pt idx="21361">
                  <c:v>4.1292339999999997E-2</c:v>
                </c:pt>
                <c:pt idx="21362">
                  <c:v>4.1253829999999998E-2</c:v>
                </c:pt>
                <c:pt idx="21363">
                  <c:v>4.1236460000000003E-2</c:v>
                </c:pt>
                <c:pt idx="21364">
                  <c:v>4.11983E-2</c:v>
                </c:pt>
                <c:pt idx="21365">
                  <c:v>4.1159380000000002E-2</c:v>
                </c:pt>
                <c:pt idx="21366">
                  <c:v>4.1120700000000003E-2</c:v>
                </c:pt>
                <c:pt idx="21367">
                  <c:v>4.1082859999999999E-2</c:v>
                </c:pt>
                <c:pt idx="21368">
                  <c:v>4.102753E-2</c:v>
                </c:pt>
                <c:pt idx="21369">
                  <c:v>4.0987570000000001E-2</c:v>
                </c:pt>
                <c:pt idx="21370">
                  <c:v>4.0947780000000003E-2</c:v>
                </c:pt>
                <c:pt idx="21371">
                  <c:v>4.090862E-2</c:v>
                </c:pt>
                <c:pt idx="21372">
                  <c:v>4.0891150000000001E-2</c:v>
                </c:pt>
                <c:pt idx="21373">
                  <c:v>4.0852609999999998E-2</c:v>
                </c:pt>
                <c:pt idx="21374">
                  <c:v>4.08139E-2</c:v>
                </c:pt>
                <c:pt idx="21375">
                  <c:v>4.0775119999999998E-2</c:v>
                </c:pt>
                <c:pt idx="21376">
                  <c:v>4.0736109999999999E-2</c:v>
                </c:pt>
                <c:pt idx="21377">
                  <c:v>4.0698129999999999E-2</c:v>
                </c:pt>
                <c:pt idx="21378">
                  <c:v>4.0659420000000002E-2</c:v>
                </c:pt>
                <c:pt idx="21379">
                  <c:v>4.0620240000000002E-2</c:v>
                </c:pt>
                <c:pt idx="21380">
                  <c:v>4.0564530000000001E-2</c:v>
                </c:pt>
                <c:pt idx="21381">
                  <c:v>4.0547640000000003E-2</c:v>
                </c:pt>
                <c:pt idx="21382">
                  <c:v>4.0507750000000002E-2</c:v>
                </c:pt>
                <c:pt idx="21383">
                  <c:v>4.0467789999999997E-2</c:v>
                </c:pt>
                <c:pt idx="21384">
                  <c:v>4.042776E-2</c:v>
                </c:pt>
                <c:pt idx="21385">
                  <c:v>4.0388380000000002E-2</c:v>
                </c:pt>
                <c:pt idx="21386">
                  <c:v>4.0349929999999999E-2</c:v>
                </c:pt>
                <c:pt idx="21387">
                  <c:v>4.0310659999999998E-2</c:v>
                </c:pt>
                <c:pt idx="21388">
                  <c:v>4.0270559999999997E-2</c:v>
                </c:pt>
                <c:pt idx="21389">
                  <c:v>4.0231719999999999E-2</c:v>
                </c:pt>
                <c:pt idx="21390">
                  <c:v>4.0191039999999997E-2</c:v>
                </c:pt>
                <c:pt idx="21391">
                  <c:v>4.0134549999999998E-2</c:v>
                </c:pt>
                <c:pt idx="21392">
                  <c:v>4.009476E-2</c:v>
                </c:pt>
                <c:pt idx="21393">
                  <c:v>4.007641E-2</c:v>
                </c:pt>
                <c:pt idx="21394">
                  <c:v>4.0035849999999998E-2</c:v>
                </c:pt>
                <c:pt idx="21395">
                  <c:v>3.9995240000000001E-2</c:v>
                </c:pt>
                <c:pt idx="21396">
                  <c:v>3.995481E-2</c:v>
                </c:pt>
                <c:pt idx="21397">
                  <c:v>3.9913780000000003E-2</c:v>
                </c:pt>
                <c:pt idx="21398">
                  <c:v>3.9872520000000002E-2</c:v>
                </c:pt>
                <c:pt idx="21399">
                  <c:v>3.9832260000000001E-2</c:v>
                </c:pt>
                <c:pt idx="21400">
                  <c:v>3.9791840000000002E-2</c:v>
                </c:pt>
                <c:pt idx="21401">
                  <c:v>3.9752210000000003E-2</c:v>
                </c:pt>
                <c:pt idx="21402">
                  <c:v>3.9711450000000002E-2</c:v>
                </c:pt>
                <c:pt idx="21403">
                  <c:v>3.9693939999999997E-2</c:v>
                </c:pt>
                <c:pt idx="21404">
                  <c:v>3.9652220000000002E-2</c:v>
                </c:pt>
                <c:pt idx="21405">
                  <c:v>3.9610529999999998E-2</c:v>
                </c:pt>
                <c:pt idx="21406">
                  <c:v>3.9550420000000003E-2</c:v>
                </c:pt>
                <c:pt idx="21407">
                  <c:v>3.95089E-2</c:v>
                </c:pt>
                <c:pt idx="21408">
                  <c:v>3.9467019999999998E-2</c:v>
                </c:pt>
                <c:pt idx="21409">
                  <c:v>3.9424189999999998E-2</c:v>
                </c:pt>
                <c:pt idx="21410">
                  <c:v>3.9381380000000001E-2</c:v>
                </c:pt>
                <c:pt idx="21411">
                  <c:v>3.9339390000000002E-2</c:v>
                </c:pt>
                <c:pt idx="21412">
                  <c:v>3.932008E-2</c:v>
                </c:pt>
                <c:pt idx="21413">
                  <c:v>3.9278849999999997E-2</c:v>
                </c:pt>
                <c:pt idx="21414">
                  <c:v>3.9236479999999997E-2</c:v>
                </c:pt>
                <c:pt idx="21415">
                  <c:v>3.9192959999999999E-2</c:v>
                </c:pt>
                <c:pt idx="21416">
                  <c:v>3.9150799999999999E-2</c:v>
                </c:pt>
                <c:pt idx="21417">
                  <c:v>3.910694E-2</c:v>
                </c:pt>
                <c:pt idx="21418">
                  <c:v>3.9062189999999997E-2</c:v>
                </c:pt>
                <c:pt idx="21419">
                  <c:v>3.8997860000000002E-2</c:v>
                </c:pt>
                <c:pt idx="21420">
                  <c:v>3.8953559999999998E-2</c:v>
                </c:pt>
                <c:pt idx="21421">
                  <c:v>3.89339E-2</c:v>
                </c:pt>
                <c:pt idx="21422">
                  <c:v>3.8889680000000003E-2</c:v>
                </c:pt>
                <c:pt idx="21423">
                  <c:v>3.8845030000000003E-2</c:v>
                </c:pt>
                <c:pt idx="21424">
                  <c:v>3.8799899999999998E-2</c:v>
                </c:pt>
                <c:pt idx="21425">
                  <c:v>3.8754490000000003E-2</c:v>
                </c:pt>
                <c:pt idx="21426">
                  <c:v>3.8710109999999999E-2</c:v>
                </c:pt>
                <c:pt idx="21427">
                  <c:v>3.8666869999999999E-2</c:v>
                </c:pt>
                <c:pt idx="21428">
                  <c:v>3.8622860000000002E-2</c:v>
                </c:pt>
                <c:pt idx="21429">
                  <c:v>3.8603459999999999E-2</c:v>
                </c:pt>
                <c:pt idx="21430">
                  <c:v>3.8559160000000002E-2</c:v>
                </c:pt>
                <c:pt idx="21431">
                  <c:v>3.8515090000000002E-2</c:v>
                </c:pt>
                <c:pt idx="21432">
                  <c:v>3.8452399999999998E-2</c:v>
                </c:pt>
                <c:pt idx="21433">
                  <c:v>3.8408879999999999E-2</c:v>
                </c:pt>
                <c:pt idx="21434">
                  <c:v>3.8365040000000003E-2</c:v>
                </c:pt>
                <c:pt idx="21435">
                  <c:v>3.8321040000000001E-2</c:v>
                </c:pt>
                <c:pt idx="21436">
                  <c:v>3.8276499999999998E-2</c:v>
                </c:pt>
                <c:pt idx="21437">
                  <c:v>3.8231899999999999E-2</c:v>
                </c:pt>
                <c:pt idx="21438">
                  <c:v>3.8187770000000003E-2</c:v>
                </c:pt>
                <c:pt idx="21439">
                  <c:v>3.8168519999999997E-2</c:v>
                </c:pt>
                <c:pt idx="21440">
                  <c:v>3.8124310000000002E-2</c:v>
                </c:pt>
                <c:pt idx="21441">
                  <c:v>3.8080999999999997E-2</c:v>
                </c:pt>
                <c:pt idx="21442">
                  <c:v>3.8037420000000002E-2</c:v>
                </c:pt>
                <c:pt idx="21443">
                  <c:v>3.7973E-2</c:v>
                </c:pt>
                <c:pt idx="21444">
                  <c:v>3.7928169999999997E-2</c:v>
                </c:pt>
                <c:pt idx="21445">
                  <c:v>3.7883300000000002E-2</c:v>
                </c:pt>
                <c:pt idx="21446">
                  <c:v>3.7837860000000001E-2</c:v>
                </c:pt>
                <c:pt idx="21447">
                  <c:v>3.779279E-2</c:v>
                </c:pt>
                <c:pt idx="21448">
                  <c:v>3.7748650000000002E-2</c:v>
                </c:pt>
                <c:pt idx="21449">
                  <c:v>3.7703300000000002E-2</c:v>
                </c:pt>
                <c:pt idx="21450">
                  <c:v>3.765752E-2</c:v>
                </c:pt>
                <c:pt idx="21451">
                  <c:v>3.7617650000000002E-2</c:v>
                </c:pt>
                <c:pt idx="21452">
                  <c:v>3.757224E-2</c:v>
                </c:pt>
                <c:pt idx="21453">
                  <c:v>3.75261E-2</c:v>
                </c:pt>
                <c:pt idx="21454">
                  <c:v>3.7479859999999997E-2</c:v>
                </c:pt>
                <c:pt idx="21455">
                  <c:v>3.7433500000000001E-2</c:v>
                </c:pt>
                <c:pt idx="21456">
                  <c:v>3.7386299999999997E-2</c:v>
                </c:pt>
                <c:pt idx="21457">
                  <c:v>3.7339259999999999E-2</c:v>
                </c:pt>
                <c:pt idx="21458">
                  <c:v>3.7292310000000002E-2</c:v>
                </c:pt>
                <c:pt idx="21459">
                  <c:v>3.724504E-2</c:v>
                </c:pt>
                <c:pt idx="21460">
                  <c:v>3.7222749999999999E-2</c:v>
                </c:pt>
                <c:pt idx="21461">
                  <c:v>3.717736E-2</c:v>
                </c:pt>
                <c:pt idx="21462">
                  <c:v>3.7132619999999998E-2</c:v>
                </c:pt>
                <c:pt idx="21463">
                  <c:v>3.7066620000000002E-2</c:v>
                </c:pt>
                <c:pt idx="21464">
                  <c:v>3.7020200000000003E-2</c:v>
                </c:pt>
                <c:pt idx="21465">
                  <c:v>3.6975099999999997E-2</c:v>
                </c:pt>
                <c:pt idx="21466">
                  <c:v>3.6929419999999998E-2</c:v>
                </c:pt>
                <c:pt idx="21467">
                  <c:v>3.6883560000000003E-2</c:v>
                </c:pt>
                <c:pt idx="21468">
                  <c:v>3.6861850000000002E-2</c:v>
                </c:pt>
                <c:pt idx="21469">
                  <c:v>3.6815250000000001E-2</c:v>
                </c:pt>
                <c:pt idx="21470">
                  <c:v>3.6768740000000001E-2</c:v>
                </c:pt>
                <c:pt idx="21471">
                  <c:v>3.672156E-2</c:v>
                </c:pt>
                <c:pt idx="21472">
                  <c:v>3.6675649999999997E-2</c:v>
                </c:pt>
                <c:pt idx="21473">
                  <c:v>3.66282E-2</c:v>
                </c:pt>
                <c:pt idx="21474">
                  <c:v>3.6561660000000003E-2</c:v>
                </c:pt>
                <c:pt idx="21475">
                  <c:v>3.6515319999999997E-2</c:v>
                </c:pt>
                <c:pt idx="21476">
                  <c:v>3.6467970000000002E-2</c:v>
                </c:pt>
                <c:pt idx="21477">
                  <c:v>3.6419420000000001E-2</c:v>
                </c:pt>
                <c:pt idx="21478">
                  <c:v>3.6398340000000001E-2</c:v>
                </c:pt>
                <c:pt idx="21479">
                  <c:v>3.635124E-2</c:v>
                </c:pt>
                <c:pt idx="21480">
                  <c:v>3.6304320000000001E-2</c:v>
                </c:pt>
                <c:pt idx="21481">
                  <c:v>3.6257699999999997E-2</c:v>
                </c:pt>
                <c:pt idx="21482">
                  <c:v>3.6210909999999999E-2</c:v>
                </c:pt>
                <c:pt idx="21483">
                  <c:v>3.6164000000000002E-2</c:v>
                </c:pt>
                <c:pt idx="21484">
                  <c:v>3.6117070000000001E-2</c:v>
                </c:pt>
                <c:pt idx="21485">
                  <c:v>3.6071310000000002E-2</c:v>
                </c:pt>
                <c:pt idx="21486">
                  <c:v>3.6050369999999998E-2</c:v>
                </c:pt>
                <c:pt idx="21487">
                  <c:v>3.6003880000000002E-2</c:v>
                </c:pt>
                <c:pt idx="21488">
                  <c:v>3.59359E-2</c:v>
                </c:pt>
                <c:pt idx="21489">
                  <c:v>3.5887879999999997E-2</c:v>
                </c:pt>
                <c:pt idx="21490">
                  <c:v>3.5838920000000003E-2</c:v>
                </c:pt>
                <c:pt idx="21491">
                  <c:v>3.5790519999999999E-2</c:v>
                </c:pt>
                <c:pt idx="21492">
                  <c:v>3.5742280000000001E-2</c:v>
                </c:pt>
                <c:pt idx="21493">
                  <c:v>3.5694410000000003E-2</c:v>
                </c:pt>
                <c:pt idx="21494">
                  <c:v>3.5646329999999997E-2</c:v>
                </c:pt>
                <c:pt idx="21495">
                  <c:v>3.5623879999999997E-2</c:v>
                </c:pt>
                <c:pt idx="21496">
                  <c:v>3.5574979999999999E-2</c:v>
                </c:pt>
                <c:pt idx="21497">
                  <c:v>3.55264E-2</c:v>
                </c:pt>
                <c:pt idx="21498">
                  <c:v>3.5454979999999997E-2</c:v>
                </c:pt>
                <c:pt idx="21499">
                  <c:v>3.5406199999999999E-2</c:v>
                </c:pt>
                <c:pt idx="21500">
                  <c:v>3.5357529999999998E-2</c:v>
                </c:pt>
                <c:pt idx="21501">
                  <c:v>3.5308560000000003E-2</c:v>
                </c:pt>
                <c:pt idx="21502">
                  <c:v>3.5259840000000001E-2</c:v>
                </c:pt>
                <c:pt idx="21503">
                  <c:v>3.5235750000000003E-2</c:v>
                </c:pt>
                <c:pt idx="21504">
                  <c:v>3.518628E-2</c:v>
                </c:pt>
                <c:pt idx="21505">
                  <c:v>3.513691E-2</c:v>
                </c:pt>
                <c:pt idx="21506">
                  <c:v>3.5087239999999999E-2</c:v>
                </c:pt>
                <c:pt idx="21507">
                  <c:v>3.5036379999999999E-2</c:v>
                </c:pt>
                <c:pt idx="21508">
                  <c:v>3.4986459999999997E-2</c:v>
                </c:pt>
                <c:pt idx="21509">
                  <c:v>3.4937820000000001E-2</c:v>
                </c:pt>
                <c:pt idx="21510">
                  <c:v>3.4868620000000003E-2</c:v>
                </c:pt>
                <c:pt idx="21511">
                  <c:v>3.4820139999999999E-2</c:v>
                </c:pt>
                <c:pt idx="21512">
                  <c:v>3.4796590000000002E-2</c:v>
                </c:pt>
                <c:pt idx="21513">
                  <c:v>3.474725E-2</c:v>
                </c:pt>
                <c:pt idx="21514">
                  <c:v>3.4698010000000001E-2</c:v>
                </c:pt>
                <c:pt idx="21515">
                  <c:v>3.4648779999999997E-2</c:v>
                </c:pt>
                <c:pt idx="21516">
                  <c:v>3.4599900000000003E-2</c:v>
                </c:pt>
                <c:pt idx="21517">
                  <c:v>3.4549730000000001E-2</c:v>
                </c:pt>
                <c:pt idx="21518">
                  <c:v>3.4526439999999999E-2</c:v>
                </c:pt>
                <c:pt idx="21519">
                  <c:v>3.4475989999999998E-2</c:v>
                </c:pt>
                <c:pt idx="21520">
                  <c:v>3.4425579999999997E-2</c:v>
                </c:pt>
                <c:pt idx="21521">
                  <c:v>3.435154E-2</c:v>
                </c:pt>
                <c:pt idx="21522">
                  <c:v>3.4300839999999999E-2</c:v>
                </c:pt>
                <c:pt idx="21523">
                  <c:v>3.4250500000000003E-2</c:v>
                </c:pt>
                <c:pt idx="21524">
                  <c:v>3.4200069999999999E-2</c:v>
                </c:pt>
                <c:pt idx="21525">
                  <c:v>3.4149489999999998E-2</c:v>
                </c:pt>
                <c:pt idx="21526">
                  <c:v>3.4098580000000003E-2</c:v>
                </c:pt>
                <c:pt idx="21527">
                  <c:v>3.4075950000000001E-2</c:v>
                </c:pt>
                <c:pt idx="21528">
                  <c:v>3.402641E-2</c:v>
                </c:pt>
                <c:pt idx="21529">
                  <c:v>3.3976739999999998E-2</c:v>
                </c:pt>
                <c:pt idx="21530">
                  <c:v>3.3926539999999998E-2</c:v>
                </c:pt>
                <c:pt idx="21531">
                  <c:v>3.387739E-2</c:v>
                </c:pt>
                <c:pt idx="21532">
                  <c:v>3.380644E-2</c:v>
                </c:pt>
                <c:pt idx="21533">
                  <c:v>3.375628E-2</c:v>
                </c:pt>
                <c:pt idx="21534">
                  <c:v>3.3706960000000001E-2</c:v>
                </c:pt>
                <c:pt idx="21535">
                  <c:v>3.368384E-2</c:v>
                </c:pt>
                <c:pt idx="21536">
                  <c:v>3.3634329999999997E-2</c:v>
                </c:pt>
                <c:pt idx="21537">
                  <c:v>3.3584759999999998E-2</c:v>
                </c:pt>
                <c:pt idx="21538">
                  <c:v>3.3535059999999998E-2</c:v>
                </c:pt>
                <c:pt idx="21539">
                  <c:v>3.3486309999999998E-2</c:v>
                </c:pt>
                <c:pt idx="21540">
                  <c:v>3.3414289999999999E-2</c:v>
                </c:pt>
                <c:pt idx="21541">
                  <c:v>3.3364020000000001E-2</c:v>
                </c:pt>
                <c:pt idx="21542">
                  <c:v>3.3314249999999997E-2</c:v>
                </c:pt>
                <c:pt idx="21543">
                  <c:v>3.329199E-2</c:v>
                </c:pt>
                <c:pt idx="21544">
                  <c:v>3.3242569999999999E-2</c:v>
                </c:pt>
                <c:pt idx="21545">
                  <c:v>3.3192899999999997E-2</c:v>
                </c:pt>
                <c:pt idx="21546">
                  <c:v>3.3141799999999999E-2</c:v>
                </c:pt>
                <c:pt idx="21547">
                  <c:v>3.3091280000000001E-2</c:v>
                </c:pt>
                <c:pt idx="21548">
                  <c:v>3.3019529999999998E-2</c:v>
                </c:pt>
                <c:pt idx="21549">
                  <c:v>3.296963E-2</c:v>
                </c:pt>
                <c:pt idx="21550">
                  <c:v>3.2918919999999997E-2</c:v>
                </c:pt>
                <c:pt idx="21551">
                  <c:v>3.2868059999999998E-2</c:v>
                </c:pt>
                <c:pt idx="21552">
                  <c:v>3.2818220000000002E-2</c:v>
                </c:pt>
                <c:pt idx="21553">
                  <c:v>3.2794789999999997E-2</c:v>
                </c:pt>
                <c:pt idx="21554">
                  <c:v>3.2745290000000003E-2</c:v>
                </c:pt>
                <c:pt idx="21555">
                  <c:v>3.2694960000000002E-2</c:v>
                </c:pt>
                <c:pt idx="21556">
                  <c:v>3.2621480000000001E-2</c:v>
                </c:pt>
                <c:pt idx="21557">
                  <c:v>3.2571170000000003E-2</c:v>
                </c:pt>
                <c:pt idx="21558">
                  <c:v>3.2520340000000002E-2</c:v>
                </c:pt>
                <c:pt idx="21559">
                  <c:v>3.2468589999999999E-2</c:v>
                </c:pt>
                <c:pt idx="21560">
                  <c:v>3.2417029999999999E-2</c:v>
                </c:pt>
                <c:pt idx="21561">
                  <c:v>3.2393419999999999E-2</c:v>
                </c:pt>
                <c:pt idx="21562">
                  <c:v>3.2342790000000003E-2</c:v>
                </c:pt>
                <c:pt idx="21563">
                  <c:v>3.2292010000000003E-2</c:v>
                </c:pt>
                <c:pt idx="21564">
                  <c:v>3.2240360000000003E-2</c:v>
                </c:pt>
                <c:pt idx="21565">
                  <c:v>3.2189799999999998E-2</c:v>
                </c:pt>
                <c:pt idx="21566">
                  <c:v>3.2139719999999997E-2</c:v>
                </c:pt>
                <c:pt idx="21567">
                  <c:v>3.2067579999999998E-2</c:v>
                </c:pt>
                <c:pt idx="21568">
                  <c:v>3.2015960000000003E-2</c:v>
                </c:pt>
                <c:pt idx="21569">
                  <c:v>3.1991390000000001E-2</c:v>
                </c:pt>
                <c:pt idx="21570">
                  <c:v>3.1939559999999999E-2</c:v>
                </c:pt>
                <c:pt idx="21571">
                  <c:v>3.1887600000000002E-2</c:v>
                </c:pt>
                <c:pt idx="21572">
                  <c:v>3.1836139999999999E-2</c:v>
                </c:pt>
                <c:pt idx="21573">
                  <c:v>3.178462E-2</c:v>
                </c:pt>
                <c:pt idx="21574">
                  <c:v>3.1733400000000002E-2</c:v>
                </c:pt>
                <c:pt idx="21575">
                  <c:v>3.1682200000000001E-2</c:v>
                </c:pt>
                <c:pt idx="21576">
                  <c:v>3.1608579999999997E-2</c:v>
                </c:pt>
                <c:pt idx="21577">
                  <c:v>3.1556300000000002E-2</c:v>
                </c:pt>
                <c:pt idx="21578">
                  <c:v>3.1531700000000003E-2</c:v>
                </c:pt>
                <c:pt idx="21579">
                  <c:v>3.1479460000000001E-2</c:v>
                </c:pt>
                <c:pt idx="21580">
                  <c:v>3.1427099999999999E-2</c:v>
                </c:pt>
                <c:pt idx="21581">
                  <c:v>3.1374939999999997E-2</c:v>
                </c:pt>
                <c:pt idx="21582">
                  <c:v>3.1322290000000003E-2</c:v>
                </c:pt>
                <c:pt idx="21583">
                  <c:v>3.1270199999999998E-2</c:v>
                </c:pt>
                <c:pt idx="21584">
                  <c:v>3.1193829999999999E-2</c:v>
                </c:pt>
                <c:pt idx="21585">
                  <c:v>3.11413E-2</c:v>
                </c:pt>
                <c:pt idx="21586">
                  <c:v>3.111715E-2</c:v>
                </c:pt>
                <c:pt idx="21587">
                  <c:v>3.106561E-2</c:v>
                </c:pt>
                <c:pt idx="21588">
                  <c:v>3.1013679999999998E-2</c:v>
                </c:pt>
                <c:pt idx="21589">
                  <c:v>3.0961800000000001E-2</c:v>
                </c:pt>
                <c:pt idx="21590">
                  <c:v>3.0910380000000001E-2</c:v>
                </c:pt>
                <c:pt idx="21591">
                  <c:v>3.0860499999999999E-2</c:v>
                </c:pt>
                <c:pt idx="21592">
                  <c:v>3.0785710000000001E-2</c:v>
                </c:pt>
                <c:pt idx="21593">
                  <c:v>3.0733900000000001E-2</c:v>
                </c:pt>
                <c:pt idx="21594">
                  <c:v>3.0682419999999998E-2</c:v>
                </c:pt>
                <c:pt idx="21595">
                  <c:v>3.0657500000000001E-2</c:v>
                </c:pt>
                <c:pt idx="21596">
                  <c:v>3.0605230000000001E-2</c:v>
                </c:pt>
                <c:pt idx="21597">
                  <c:v>3.0554000000000001E-2</c:v>
                </c:pt>
                <c:pt idx="21598">
                  <c:v>3.0502540000000002E-2</c:v>
                </c:pt>
                <c:pt idx="21599">
                  <c:v>3.0427289999999999E-2</c:v>
                </c:pt>
                <c:pt idx="21600">
                  <c:v>3.0375840000000001E-2</c:v>
                </c:pt>
                <c:pt idx="21601">
                  <c:v>3.0324199999999999E-2</c:v>
                </c:pt>
                <c:pt idx="21602">
                  <c:v>3.0299019999999999E-2</c:v>
                </c:pt>
                <c:pt idx="21603">
                  <c:v>3.0246889999999998E-2</c:v>
                </c:pt>
                <c:pt idx="21604">
                  <c:v>3.019515E-2</c:v>
                </c:pt>
                <c:pt idx="21605">
                  <c:v>3.0143710000000001E-2</c:v>
                </c:pt>
                <c:pt idx="21606">
                  <c:v>3.0092899999999999E-2</c:v>
                </c:pt>
                <c:pt idx="21607">
                  <c:v>3.0041390000000001E-2</c:v>
                </c:pt>
                <c:pt idx="21608">
                  <c:v>2.9965309999999998E-2</c:v>
                </c:pt>
                <c:pt idx="21609">
                  <c:v>2.9940020000000001E-2</c:v>
                </c:pt>
                <c:pt idx="21610">
                  <c:v>2.9888600000000001E-2</c:v>
                </c:pt>
                <c:pt idx="21611">
                  <c:v>2.9837389999999998E-2</c:v>
                </c:pt>
                <c:pt idx="21612">
                  <c:v>2.978608E-2</c:v>
                </c:pt>
                <c:pt idx="21613">
                  <c:v>2.9733679999999998E-2</c:v>
                </c:pt>
                <c:pt idx="21614">
                  <c:v>2.9680870000000002E-2</c:v>
                </c:pt>
                <c:pt idx="21615">
                  <c:v>2.9628430000000001E-2</c:v>
                </c:pt>
                <c:pt idx="21616">
                  <c:v>2.9575890000000001E-2</c:v>
                </c:pt>
                <c:pt idx="21617">
                  <c:v>2.955151E-2</c:v>
                </c:pt>
                <c:pt idx="21618">
                  <c:v>2.9499839999999999E-2</c:v>
                </c:pt>
                <c:pt idx="21619">
                  <c:v>2.942343E-2</c:v>
                </c:pt>
                <c:pt idx="21620">
                  <c:v>2.9371700000000001E-2</c:v>
                </c:pt>
                <c:pt idx="21621">
                  <c:v>2.9320470000000001E-2</c:v>
                </c:pt>
                <c:pt idx="21622">
                  <c:v>2.9269690000000001E-2</c:v>
                </c:pt>
                <c:pt idx="21623">
                  <c:v>2.9218149999999998E-2</c:v>
                </c:pt>
                <c:pt idx="21624">
                  <c:v>2.9166520000000001E-2</c:v>
                </c:pt>
                <c:pt idx="21625">
                  <c:v>2.9140139999999998E-2</c:v>
                </c:pt>
                <c:pt idx="21626">
                  <c:v>2.908842E-2</c:v>
                </c:pt>
                <c:pt idx="21627">
                  <c:v>2.9012610000000001E-2</c:v>
                </c:pt>
                <c:pt idx="21628">
                  <c:v>2.8960940000000001E-2</c:v>
                </c:pt>
                <c:pt idx="21629">
                  <c:v>2.8909959999999998E-2</c:v>
                </c:pt>
                <c:pt idx="21630">
                  <c:v>2.885886E-2</c:v>
                </c:pt>
                <c:pt idx="21631">
                  <c:v>2.8808500000000001E-2</c:v>
                </c:pt>
                <c:pt idx="21632">
                  <c:v>2.8757919999999999E-2</c:v>
                </c:pt>
                <c:pt idx="21633">
                  <c:v>2.8706599999999999E-2</c:v>
                </c:pt>
                <c:pt idx="21634">
                  <c:v>2.8631839999999999E-2</c:v>
                </c:pt>
                <c:pt idx="21635">
                  <c:v>2.8607420000000001E-2</c:v>
                </c:pt>
                <c:pt idx="21636">
                  <c:v>2.8554900000000001E-2</c:v>
                </c:pt>
                <c:pt idx="21637">
                  <c:v>2.8502240000000002E-2</c:v>
                </c:pt>
                <c:pt idx="21638">
                  <c:v>2.845044E-2</c:v>
                </c:pt>
                <c:pt idx="21639">
                  <c:v>2.8399689999999998E-2</c:v>
                </c:pt>
                <c:pt idx="21640">
                  <c:v>2.83482E-2</c:v>
                </c:pt>
                <c:pt idx="21641">
                  <c:v>2.8297180000000002E-2</c:v>
                </c:pt>
                <c:pt idx="21642">
                  <c:v>2.8272740000000001E-2</c:v>
                </c:pt>
                <c:pt idx="21643">
                  <c:v>2.819719E-2</c:v>
                </c:pt>
                <c:pt idx="21644">
                  <c:v>2.8144619999999999E-2</c:v>
                </c:pt>
                <c:pt idx="21645">
                  <c:v>2.8093799999999999E-2</c:v>
                </c:pt>
                <c:pt idx="21646">
                  <c:v>2.8044699999999999E-2</c:v>
                </c:pt>
                <c:pt idx="21647">
                  <c:v>2.7994140000000001E-2</c:v>
                </c:pt>
                <c:pt idx="21648">
                  <c:v>2.7941959999999998E-2</c:v>
                </c:pt>
                <c:pt idx="21649">
                  <c:v>2.7890060000000001E-2</c:v>
                </c:pt>
                <c:pt idx="21650">
                  <c:v>2.78149E-2</c:v>
                </c:pt>
                <c:pt idx="21651">
                  <c:v>2.7788799999999999E-2</c:v>
                </c:pt>
                <c:pt idx="21652">
                  <c:v>2.7738039999999999E-2</c:v>
                </c:pt>
                <c:pt idx="21653">
                  <c:v>2.7688810000000001E-2</c:v>
                </c:pt>
                <c:pt idx="21654">
                  <c:v>2.7639250000000001E-2</c:v>
                </c:pt>
                <c:pt idx="21655">
                  <c:v>2.7589180000000001E-2</c:v>
                </c:pt>
                <c:pt idx="21656">
                  <c:v>2.7538900000000002E-2</c:v>
                </c:pt>
                <c:pt idx="21657">
                  <c:v>2.7487459999999998E-2</c:v>
                </c:pt>
                <c:pt idx="21658">
                  <c:v>2.7439249999999998E-2</c:v>
                </c:pt>
                <c:pt idx="21659">
                  <c:v>2.7389429999999999E-2</c:v>
                </c:pt>
                <c:pt idx="21660">
                  <c:v>2.733944E-2</c:v>
                </c:pt>
                <c:pt idx="21661">
                  <c:v>2.7289190000000001E-2</c:v>
                </c:pt>
                <c:pt idx="21662">
                  <c:v>2.7238970000000001E-2</c:v>
                </c:pt>
                <c:pt idx="21663">
                  <c:v>2.7188589999999999E-2</c:v>
                </c:pt>
                <c:pt idx="21664">
                  <c:v>2.7138039999999999E-2</c:v>
                </c:pt>
                <c:pt idx="21665">
                  <c:v>2.7064310000000001E-2</c:v>
                </c:pt>
                <c:pt idx="21666">
                  <c:v>2.7039239999999999E-2</c:v>
                </c:pt>
                <c:pt idx="21667">
                  <c:v>2.6988370000000001E-2</c:v>
                </c:pt>
                <c:pt idx="21668">
                  <c:v>2.6937160000000002E-2</c:v>
                </c:pt>
                <c:pt idx="21669">
                  <c:v>2.6885470000000002E-2</c:v>
                </c:pt>
                <c:pt idx="21670">
                  <c:v>2.6834319999999998E-2</c:v>
                </c:pt>
                <c:pt idx="21671">
                  <c:v>2.6783339999999999E-2</c:v>
                </c:pt>
                <c:pt idx="21672">
                  <c:v>2.6733440000000001E-2</c:v>
                </c:pt>
                <c:pt idx="21673">
                  <c:v>2.6660739999999999E-2</c:v>
                </c:pt>
                <c:pt idx="21674">
                  <c:v>2.6611349999999999E-2</c:v>
                </c:pt>
                <c:pt idx="21675">
                  <c:v>2.6586439999999999E-2</c:v>
                </c:pt>
                <c:pt idx="21676">
                  <c:v>2.6536250000000001E-2</c:v>
                </c:pt>
                <c:pt idx="21677">
                  <c:v>2.648611E-2</c:v>
                </c:pt>
                <c:pt idx="21678">
                  <c:v>2.6412350000000001E-2</c:v>
                </c:pt>
                <c:pt idx="21679">
                  <c:v>2.6362880000000002E-2</c:v>
                </c:pt>
                <c:pt idx="21680">
                  <c:v>2.631346E-2</c:v>
                </c:pt>
                <c:pt idx="21681">
                  <c:v>2.6264059999999999E-2</c:v>
                </c:pt>
                <c:pt idx="21682">
                  <c:v>2.6214680000000001E-2</c:v>
                </c:pt>
                <c:pt idx="21683">
                  <c:v>2.6164940000000001E-2</c:v>
                </c:pt>
                <c:pt idx="21684">
                  <c:v>2.6140279999999998E-2</c:v>
                </c:pt>
                <c:pt idx="21685">
                  <c:v>2.6089680000000001E-2</c:v>
                </c:pt>
                <c:pt idx="21686">
                  <c:v>2.6017309999999998E-2</c:v>
                </c:pt>
                <c:pt idx="21687">
                  <c:v>2.5967290000000001E-2</c:v>
                </c:pt>
                <c:pt idx="21688">
                  <c:v>2.5917280000000001E-2</c:v>
                </c:pt>
                <c:pt idx="21689">
                  <c:v>2.586658E-2</c:v>
                </c:pt>
                <c:pt idx="21690">
                  <c:v>2.5815810000000002E-2</c:v>
                </c:pt>
                <c:pt idx="21691">
                  <c:v>2.5792499999999999E-2</c:v>
                </c:pt>
                <c:pt idx="21692">
                  <c:v>2.5743269999999999E-2</c:v>
                </c:pt>
                <c:pt idx="21693">
                  <c:v>2.5668440000000001E-2</c:v>
                </c:pt>
                <c:pt idx="21694">
                  <c:v>2.5618499999999999E-2</c:v>
                </c:pt>
                <c:pt idx="21695">
                  <c:v>2.5568400000000002E-2</c:v>
                </c:pt>
                <c:pt idx="21696">
                  <c:v>2.5517979999999999E-2</c:v>
                </c:pt>
                <c:pt idx="21697">
                  <c:v>2.5468660000000001E-2</c:v>
                </c:pt>
                <c:pt idx="21698">
                  <c:v>2.5418670000000001E-2</c:v>
                </c:pt>
                <c:pt idx="21699">
                  <c:v>2.5368089999999999E-2</c:v>
                </c:pt>
                <c:pt idx="21700">
                  <c:v>2.5319970000000001E-2</c:v>
                </c:pt>
                <c:pt idx="21701">
                  <c:v>2.5269940000000001E-2</c:v>
                </c:pt>
                <c:pt idx="21702">
                  <c:v>2.5220269999999999E-2</c:v>
                </c:pt>
                <c:pt idx="21703">
                  <c:v>2.5168869999999999E-2</c:v>
                </c:pt>
                <c:pt idx="21704">
                  <c:v>2.5116840000000001E-2</c:v>
                </c:pt>
                <c:pt idx="21705">
                  <c:v>2.5066040000000001E-2</c:v>
                </c:pt>
                <c:pt idx="21706">
                  <c:v>2.5014769999999999E-2</c:v>
                </c:pt>
                <c:pt idx="21707">
                  <c:v>2.4991059999999999E-2</c:v>
                </c:pt>
                <c:pt idx="21708">
                  <c:v>2.494068E-2</c:v>
                </c:pt>
                <c:pt idx="21709">
                  <c:v>2.4868830000000001E-2</c:v>
                </c:pt>
                <c:pt idx="21710">
                  <c:v>2.481912E-2</c:v>
                </c:pt>
                <c:pt idx="21711">
                  <c:v>2.4768979999999999E-2</c:v>
                </c:pt>
                <c:pt idx="21712">
                  <c:v>2.47181E-2</c:v>
                </c:pt>
                <c:pt idx="21713">
                  <c:v>2.466838E-2</c:v>
                </c:pt>
                <c:pt idx="21714">
                  <c:v>2.4618259999999999E-2</c:v>
                </c:pt>
                <c:pt idx="21715">
                  <c:v>2.4567889999999998E-2</c:v>
                </c:pt>
                <c:pt idx="21716">
                  <c:v>2.452203E-2</c:v>
                </c:pt>
                <c:pt idx="21717">
                  <c:v>2.4473200000000001E-2</c:v>
                </c:pt>
                <c:pt idx="21718">
                  <c:v>2.4423899999999998E-2</c:v>
                </c:pt>
                <c:pt idx="21719">
                  <c:v>2.4374460000000001E-2</c:v>
                </c:pt>
                <c:pt idx="21720">
                  <c:v>2.432583E-2</c:v>
                </c:pt>
                <c:pt idx="21721">
                  <c:v>2.4277920000000001E-2</c:v>
                </c:pt>
                <c:pt idx="21722">
                  <c:v>2.4230129999999999E-2</c:v>
                </c:pt>
                <c:pt idx="21723">
                  <c:v>2.4184239999999999E-2</c:v>
                </c:pt>
                <c:pt idx="21724">
                  <c:v>2.413554E-2</c:v>
                </c:pt>
                <c:pt idx="21725">
                  <c:v>2.4086420000000001E-2</c:v>
                </c:pt>
                <c:pt idx="21726">
                  <c:v>2.4037670000000001E-2</c:v>
                </c:pt>
                <c:pt idx="21727">
                  <c:v>2.3988470000000001E-2</c:v>
                </c:pt>
                <c:pt idx="21728">
                  <c:v>2.3939820000000001E-2</c:v>
                </c:pt>
                <c:pt idx="21729">
                  <c:v>2.3891240000000001E-2</c:v>
                </c:pt>
                <c:pt idx="21730">
                  <c:v>2.384292E-2</c:v>
                </c:pt>
                <c:pt idx="21731">
                  <c:v>2.3798260000000002E-2</c:v>
                </c:pt>
                <c:pt idx="21732">
                  <c:v>2.3750589999999999E-2</c:v>
                </c:pt>
                <c:pt idx="21733">
                  <c:v>2.3703769999999999E-2</c:v>
                </c:pt>
                <c:pt idx="21734">
                  <c:v>2.36571E-2</c:v>
                </c:pt>
                <c:pt idx="21735">
                  <c:v>2.3609890000000001E-2</c:v>
                </c:pt>
                <c:pt idx="21736">
                  <c:v>2.3563850000000001E-2</c:v>
                </c:pt>
                <c:pt idx="21737">
                  <c:v>2.3518029999999999E-2</c:v>
                </c:pt>
                <c:pt idx="21738">
                  <c:v>2.3449299999999999E-2</c:v>
                </c:pt>
                <c:pt idx="21739">
                  <c:v>2.3401290000000002E-2</c:v>
                </c:pt>
                <c:pt idx="21740">
                  <c:v>2.3377780000000001E-2</c:v>
                </c:pt>
                <c:pt idx="21741">
                  <c:v>2.332938E-2</c:v>
                </c:pt>
                <c:pt idx="21742">
                  <c:v>2.3280080000000002E-2</c:v>
                </c:pt>
                <c:pt idx="21743">
                  <c:v>2.3230649999999999E-2</c:v>
                </c:pt>
                <c:pt idx="21744">
                  <c:v>2.3181940000000002E-2</c:v>
                </c:pt>
                <c:pt idx="21745">
                  <c:v>2.3133770000000001E-2</c:v>
                </c:pt>
                <c:pt idx="21746">
                  <c:v>2.3061970000000001E-2</c:v>
                </c:pt>
                <c:pt idx="21747">
                  <c:v>2.301228E-2</c:v>
                </c:pt>
                <c:pt idx="21748">
                  <c:v>2.2962420000000001E-2</c:v>
                </c:pt>
                <c:pt idx="21749">
                  <c:v>2.291176E-2</c:v>
                </c:pt>
                <c:pt idx="21750">
                  <c:v>2.2887939999999999E-2</c:v>
                </c:pt>
                <c:pt idx="21751">
                  <c:v>2.2839310000000002E-2</c:v>
                </c:pt>
                <c:pt idx="21752">
                  <c:v>2.276972E-2</c:v>
                </c:pt>
                <c:pt idx="21753">
                  <c:v>2.2722269999999999E-2</c:v>
                </c:pt>
                <c:pt idx="21754">
                  <c:v>2.2674440000000001E-2</c:v>
                </c:pt>
                <c:pt idx="21755">
                  <c:v>2.2625530000000001E-2</c:v>
                </c:pt>
                <c:pt idx="21756">
                  <c:v>2.2577699999999999E-2</c:v>
                </c:pt>
                <c:pt idx="21757">
                  <c:v>2.2529670000000002E-2</c:v>
                </c:pt>
                <c:pt idx="21758">
                  <c:v>2.2459799999999999E-2</c:v>
                </c:pt>
                <c:pt idx="21759">
                  <c:v>2.2412680000000001E-2</c:v>
                </c:pt>
                <c:pt idx="21760">
                  <c:v>2.2389590000000001E-2</c:v>
                </c:pt>
                <c:pt idx="21761">
                  <c:v>2.234189E-2</c:v>
                </c:pt>
                <c:pt idx="21762">
                  <c:v>2.2294419999999999E-2</c:v>
                </c:pt>
                <c:pt idx="21763">
                  <c:v>2.2246680000000001E-2</c:v>
                </c:pt>
                <c:pt idx="21764">
                  <c:v>2.2198989999999998E-2</c:v>
                </c:pt>
                <c:pt idx="21765">
                  <c:v>2.212921E-2</c:v>
                </c:pt>
                <c:pt idx="21766">
                  <c:v>2.2080880000000001E-2</c:v>
                </c:pt>
                <c:pt idx="21767">
                  <c:v>2.2033939999999998E-2</c:v>
                </c:pt>
                <c:pt idx="21768">
                  <c:v>2.1987779999999998E-2</c:v>
                </c:pt>
                <c:pt idx="21769">
                  <c:v>2.1964839999999999E-2</c:v>
                </c:pt>
                <c:pt idx="21770">
                  <c:v>2.1918380000000001E-2</c:v>
                </c:pt>
                <c:pt idx="21771">
                  <c:v>2.18695E-2</c:v>
                </c:pt>
                <c:pt idx="21772">
                  <c:v>2.179758E-2</c:v>
                </c:pt>
                <c:pt idx="21773">
                  <c:v>2.1750019999999998E-2</c:v>
                </c:pt>
                <c:pt idx="21774">
                  <c:v>2.1701209999999999E-2</c:v>
                </c:pt>
                <c:pt idx="21775">
                  <c:v>2.16533E-2</c:v>
                </c:pt>
                <c:pt idx="21776">
                  <c:v>2.1607250000000001E-2</c:v>
                </c:pt>
                <c:pt idx="21777">
                  <c:v>2.1583370000000001E-2</c:v>
                </c:pt>
                <c:pt idx="21778">
                  <c:v>2.1536400000000001E-2</c:v>
                </c:pt>
                <c:pt idx="21779">
                  <c:v>2.1489359999999999E-2</c:v>
                </c:pt>
                <c:pt idx="21780">
                  <c:v>2.1443770000000001E-2</c:v>
                </c:pt>
                <c:pt idx="21781">
                  <c:v>2.1375660000000001E-2</c:v>
                </c:pt>
                <c:pt idx="21782">
                  <c:v>2.1329330000000001E-2</c:v>
                </c:pt>
                <c:pt idx="21783">
                  <c:v>2.1282490000000001E-2</c:v>
                </c:pt>
                <c:pt idx="21784">
                  <c:v>2.1235899999999999E-2</c:v>
                </c:pt>
                <c:pt idx="21785">
                  <c:v>2.1212620000000001E-2</c:v>
                </c:pt>
                <c:pt idx="21786">
                  <c:v>2.1166480000000001E-2</c:v>
                </c:pt>
                <c:pt idx="21787">
                  <c:v>2.1097299999999999E-2</c:v>
                </c:pt>
                <c:pt idx="21788">
                  <c:v>2.1049740000000001E-2</c:v>
                </c:pt>
                <c:pt idx="21789">
                  <c:v>2.1003339999999999E-2</c:v>
                </c:pt>
                <c:pt idx="21790">
                  <c:v>2.0957590000000002E-2</c:v>
                </c:pt>
                <c:pt idx="21791">
                  <c:v>2.091351E-2</c:v>
                </c:pt>
                <c:pt idx="21792">
                  <c:v>2.0869450000000001E-2</c:v>
                </c:pt>
                <c:pt idx="21793">
                  <c:v>2.0845369999999998E-2</c:v>
                </c:pt>
                <c:pt idx="21794">
                  <c:v>2.080133E-2</c:v>
                </c:pt>
                <c:pt idx="21795">
                  <c:v>2.073904E-2</c:v>
                </c:pt>
                <c:pt idx="21796">
                  <c:v>2.0695680000000001E-2</c:v>
                </c:pt>
                <c:pt idx="21797">
                  <c:v>2.0651050000000001E-2</c:v>
                </c:pt>
                <c:pt idx="21798">
                  <c:v>2.060522E-2</c:v>
                </c:pt>
                <c:pt idx="21799">
                  <c:v>2.0560149999999999E-2</c:v>
                </c:pt>
                <c:pt idx="21800">
                  <c:v>2.0515160000000001E-2</c:v>
                </c:pt>
                <c:pt idx="21801">
                  <c:v>2.0448839999999999E-2</c:v>
                </c:pt>
                <c:pt idx="21802">
                  <c:v>2.0425749999999999E-2</c:v>
                </c:pt>
                <c:pt idx="21803">
                  <c:v>2.0380369999999998E-2</c:v>
                </c:pt>
                <c:pt idx="21804">
                  <c:v>2.0334310000000001E-2</c:v>
                </c:pt>
                <c:pt idx="21805">
                  <c:v>2.028901E-2</c:v>
                </c:pt>
                <c:pt idx="21806">
                  <c:v>2.0244120000000001E-2</c:v>
                </c:pt>
                <c:pt idx="21807">
                  <c:v>2.0200889999999999E-2</c:v>
                </c:pt>
                <c:pt idx="21808">
                  <c:v>2.0135940000000001E-2</c:v>
                </c:pt>
                <c:pt idx="21809">
                  <c:v>2.0092200000000001E-2</c:v>
                </c:pt>
                <c:pt idx="21810">
                  <c:v>2.0047639999999999E-2</c:v>
                </c:pt>
                <c:pt idx="21811">
                  <c:v>2.0023579999999999E-2</c:v>
                </c:pt>
                <c:pt idx="21812">
                  <c:v>1.99784E-2</c:v>
                </c:pt>
                <c:pt idx="21813">
                  <c:v>1.9933869999999999E-2</c:v>
                </c:pt>
                <c:pt idx="21814">
                  <c:v>1.989078E-2</c:v>
                </c:pt>
                <c:pt idx="21815">
                  <c:v>1.9846900000000001E-2</c:v>
                </c:pt>
                <c:pt idx="21816">
                  <c:v>1.9782060000000001E-2</c:v>
                </c:pt>
                <c:pt idx="21817">
                  <c:v>1.9738539999999999E-2</c:v>
                </c:pt>
                <c:pt idx="21818">
                  <c:v>1.969475E-2</c:v>
                </c:pt>
                <c:pt idx="21819">
                  <c:v>1.964981E-2</c:v>
                </c:pt>
                <c:pt idx="21820">
                  <c:v>1.9627470000000001E-2</c:v>
                </c:pt>
                <c:pt idx="21821">
                  <c:v>1.958242E-2</c:v>
                </c:pt>
                <c:pt idx="21822">
                  <c:v>1.9537269999999999E-2</c:v>
                </c:pt>
                <c:pt idx="21823">
                  <c:v>1.9491939999999999E-2</c:v>
                </c:pt>
                <c:pt idx="21824">
                  <c:v>1.9424150000000001E-2</c:v>
                </c:pt>
                <c:pt idx="21825">
                  <c:v>1.9379170000000001E-2</c:v>
                </c:pt>
                <c:pt idx="21826">
                  <c:v>1.9333389999999999E-2</c:v>
                </c:pt>
                <c:pt idx="21827">
                  <c:v>1.928788E-2</c:v>
                </c:pt>
                <c:pt idx="21828">
                  <c:v>1.9244310000000001E-2</c:v>
                </c:pt>
                <c:pt idx="21829">
                  <c:v>1.9198610000000001E-2</c:v>
                </c:pt>
                <c:pt idx="21830">
                  <c:v>1.9156759999999998E-2</c:v>
                </c:pt>
                <c:pt idx="21831">
                  <c:v>1.91121E-2</c:v>
                </c:pt>
                <c:pt idx="21832">
                  <c:v>1.906803E-2</c:v>
                </c:pt>
                <c:pt idx="21833">
                  <c:v>1.9024019999999999E-2</c:v>
                </c:pt>
                <c:pt idx="21834">
                  <c:v>1.8979220000000002E-2</c:v>
                </c:pt>
                <c:pt idx="21835">
                  <c:v>1.8934619999999999E-2</c:v>
                </c:pt>
                <c:pt idx="21836">
                  <c:v>1.8892519999999999E-2</c:v>
                </c:pt>
                <c:pt idx="21837">
                  <c:v>1.8849560000000001E-2</c:v>
                </c:pt>
                <c:pt idx="21838">
                  <c:v>1.8785409999999999E-2</c:v>
                </c:pt>
                <c:pt idx="21839">
                  <c:v>1.876384E-2</c:v>
                </c:pt>
                <c:pt idx="21840">
                  <c:v>1.8720379999999998E-2</c:v>
                </c:pt>
                <c:pt idx="21841">
                  <c:v>1.867686E-2</c:v>
                </c:pt>
                <c:pt idx="21842">
                  <c:v>1.8632880000000001E-2</c:v>
                </c:pt>
                <c:pt idx="21843">
                  <c:v>1.8589979999999999E-2</c:v>
                </c:pt>
                <c:pt idx="21844">
                  <c:v>1.8526620000000001E-2</c:v>
                </c:pt>
                <c:pt idx="21845">
                  <c:v>1.8483079999999999E-2</c:v>
                </c:pt>
                <c:pt idx="21846">
                  <c:v>1.8439899999999999E-2</c:v>
                </c:pt>
                <c:pt idx="21847">
                  <c:v>1.839932E-2</c:v>
                </c:pt>
                <c:pt idx="21848">
                  <c:v>1.8379989999999999E-2</c:v>
                </c:pt>
                <c:pt idx="21849">
                  <c:v>1.8339279999999999E-2</c:v>
                </c:pt>
                <c:pt idx="21850">
                  <c:v>1.8298410000000001E-2</c:v>
                </c:pt>
                <c:pt idx="21851">
                  <c:v>1.8256350000000001E-2</c:v>
                </c:pt>
                <c:pt idx="21852">
                  <c:v>1.8192960000000001E-2</c:v>
                </c:pt>
                <c:pt idx="21853">
                  <c:v>1.8150510000000002E-2</c:v>
                </c:pt>
                <c:pt idx="21854">
                  <c:v>1.810782E-2</c:v>
                </c:pt>
                <c:pt idx="21855">
                  <c:v>1.806549E-2</c:v>
                </c:pt>
                <c:pt idx="21856">
                  <c:v>1.802252E-2</c:v>
                </c:pt>
                <c:pt idx="21857">
                  <c:v>1.7981469999999999E-2</c:v>
                </c:pt>
                <c:pt idx="21858">
                  <c:v>1.7940950000000001E-2</c:v>
                </c:pt>
                <c:pt idx="21859">
                  <c:v>1.789878E-2</c:v>
                </c:pt>
                <c:pt idx="21860">
                  <c:v>1.7856440000000001E-2</c:v>
                </c:pt>
                <c:pt idx="21861">
                  <c:v>1.7813800000000001E-2</c:v>
                </c:pt>
                <c:pt idx="21862">
                  <c:v>1.7771149999999999E-2</c:v>
                </c:pt>
                <c:pt idx="21863">
                  <c:v>1.7729459999999999E-2</c:v>
                </c:pt>
                <c:pt idx="21864">
                  <c:v>1.7688780000000001E-2</c:v>
                </c:pt>
                <c:pt idx="21865">
                  <c:v>1.7624859999999999E-2</c:v>
                </c:pt>
                <c:pt idx="21866">
                  <c:v>1.7581610000000001E-2</c:v>
                </c:pt>
                <c:pt idx="21867">
                  <c:v>1.753969E-2</c:v>
                </c:pt>
                <c:pt idx="21868">
                  <c:v>1.7518309999999999E-2</c:v>
                </c:pt>
                <c:pt idx="21869">
                  <c:v>1.7476419999999999E-2</c:v>
                </c:pt>
                <c:pt idx="21870">
                  <c:v>1.7434720000000001E-2</c:v>
                </c:pt>
                <c:pt idx="21871">
                  <c:v>1.7392990000000001E-2</c:v>
                </c:pt>
                <c:pt idx="21872">
                  <c:v>1.7350419999999998E-2</c:v>
                </c:pt>
                <c:pt idx="21873">
                  <c:v>1.7289260000000001E-2</c:v>
                </c:pt>
                <c:pt idx="21874">
                  <c:v>1.724769E-2</c:v>
                </c:pt>
                <c:pt idx="21875">
                  <c:v>1.720665E-2</c:v>
                </c:pt>
                <c:pt idx="21876">
                  <c:v>1.7165030000000001E-2</c:v>
                </c:pt>
                <c:pt idx="21877">
                  <c:v>1.7143539999999999E-2</c:v>
                </c:pt>
                <c:pt idx="21878">
                  <c:v>1.7101749999999999E-2</c:v>
                </c:pt>
                <c:pt idx="21879">
                  <c:v>1.7058719999999999E-2</c:v>
                </c:pt>
                <c:pt idx="21880">
                  <c:v>1.7015639999999999E-2</c:v>
                </c:pt>
                <c:pt idx="21881">
                  <c:v>1.69751E-2</c:v>
                </c:pt>
                <c:pt idx="21882">
                  <c:v>1.691399E-2</c:v>
                </c:pt>
                <c:pt idx="21883">
                  <c:v>1.6874630000000002E-2</c:v>
                </c:pt>
                <c:pt idx="21884">
                  <c:v>1.6834129999999999E-2</c:v>
                </c:pt>
                <c:pt idx="21885">
                  <c:v>1.6793639999999999E-2</c:v>
                </c:pt>
                <c:pt idx="21886">
                  <c:v>1.6772539999999999E-2</c:v>
                </c:pt>
                <c:pt idx="21887">
                  <c:v>1.6732150000000001E-2</c:v>
                </c:pt>
                <c:pt idx="21888">
                  <c:v>1.6692430000000001E-2</c:v>
                </c:pt>
                <c:pt idx="21889">
                  <c:v>1.6652480000000001E-2</c:v>
                </c:pt>
                <c:pt idx="21890">
                  <c:v>1.661058E-2</c:v>
                </c:pt>
                <c:pt idx="21891">
                  <c:v>1.655092E-2</c:v>
                </c:pt>
                <c:pt idx="21892">
                  <c:v>1.6510759999999999E-2</c:v>
                </c:pt>
                <c:pt idx="21893">
                  <c:v>1.647036E-2</c:v>
                </c:pt>
                <c:pt idx="21894">
                  <c:v>1.6430449999999999E-2</c:v>
                </c:pt>
                <c:pt idx="21895">
                  <c:v>1.640863E-2</c:v>
                </c:pt>
                <c:pt idx="21896">
                  <c:v>1.6368529999999999E-2</c:v>
                </c:pt>
                <c:pt idx="21897">
                  <c:v>1.6329460000000001E-2</c:v>
                </c:pt>
                <c:pt idx="21898">
                  <c:v>1.629013E-2</c:v>
                </c:pt>
                <c:pt idx="21899">
                  <c:v>1.623132E-2</c:v>
                </c:pt>
                <c:pt idx="21900">
                  <c:v>1.6191759999999999E-2</c:v>
                </c:pt>
                <c:pt idx="21901">
                  <c:v>1.6152679999999999E-2</c:v>
                </c:pt>
                <c:pt idx="21902">
                  <c:v>1.611477E-2</c:v>
                </c:pt>
                <c:pt idx="21903">
                  <c:v>1.6076030000000002E-2</c:v>
                </c:pt>
                <c:pt idx="21904">
                  <c:v>1.6036269999999998E-2</c:v>
                </c:pt>
                <c:pt idx="21905">
                  <c:v>1.6017759999999999E-2</c:v>
                </c:pt>
                <c:pt idx="21906">
                  <c:v>1.5961079999999999E-2</c:v>
                </c:pt>
                <c:pt idx="21907">
                  <c:v>1.5922459999999999E-2</c:v>
                </c:pt>
                <c:pt idx="21908">
                  <c:v>1.5883620000000001E-2</c:v>
                </c:pt>
                <c:pt idx="21909">
                  <c:v>1.5844219999999999E-2</c:v>
                </c:pt>
                <c:pt idx="21910">
                  <c:v>1.5806239999999999E-2</c:v>
                </c:pt>
                <c:pt idx="21911">
                  <c:v>1.5767139999999999E-2</c:v>
                </c:pt>
                <c:pt idx="21912">
                  <c:v>1.5726509999999999E-2</c:v>
                </c:pt>
                <c:pt idx="21913">
                  <c:v>1.5670320000000001E-2</c:v>
                </c:pt>
                <c:pt idx="21914">
                  <c:v>1.563047E-2</c:v>
                </c:pt>
                <c:pt idx="21915">
                  <c:v>1.561122E-2</c:v>
                </c:pt>
                <c:pt idx="21916">
                  <c:v>1.5572259999999999E-2</c:v>
                </c:pt>
                <c:pt idx="21917">
                  <c:v>1.553211E-2</c:v>
                </c:pt>
                <c:pt idx="21918">
                  <c:v>1.5493160000000001E-2</c:v>
                </c:pt>
                <c:pt idx="21919">
                  <c:v>1.5455460000000001E-2</c:v>
                </c:pt>
                <c:pt idx="21920">
                  <c:v>1.539985E-2</c:v>
                </c:pt>
                <c:pt idx="21921">
                  <c:v>1.536203E-2</c:v>
                </c:pt>
                <c:pt idx="21922">
                  <c:v>1.532328E-2</c:v>
                </c:pt>
                <c:pt idx="21923">
                  <c:v>1.528609E-2</c:v>
                </c:pt>
                <c:pt idx="21924">
                  <c:v>1.526812E-2</c:v>
                </c:pt>
                <c:pt idx="21925">
                  <c:v>1.523156E-2</c:v>
                </c:pt>
                <c:pt idx="21926">
                  <c:v>1.519411E-2</c:v>
                </c:pt>
                <c:pt idx="21927">
                  <c:v>1.515391E-2</c:v>
                </c:pt>
                <c:pt idx="21928">
                  <c:v>1.50968E-2</c:v>
                </c:pt>
                <c:pt idx="21929">
                  <c:v>1.505913E-2</c:v>
                </c:pt>
                <c:pt idx="21930">
                  <c:v>1.502152E-2</c:v>
                </c:pt>
                <c:pt idx="21931">
                  <c:v>1.498176E-2</c:v>
                </c:pt>
                <c:pt idx="21932">
                  <c:v>1.494241E-2</c:v>
                </c:pt>
                <c:pt idx="21933">
                  <c:v>1.492344E-2</c:v>
                </c:pt>
                <c:pt idx="21934">
                  <c:v>1.4886470000000001E-2</c:v>
                </c:pt>
                <c:pt idx="21935">
                  <c:v>1.484882E-2</c:v>
                </c:pt>
                <c:pt idx="21936">
                  <c:v>1.479336E-2</c:v>
                </c:pt>
                <c:pt idx="21937">
                  <c:v>1.4756210000000001E-2</c:v>
                </c:pt>
                <c:pt idx="21938">
                  <c:v>1.471861E-2</c:v>
                </c:pt>
                <c:pt idx="21939">
                  <c:v>1.468012E-2</c:v>
                </c:pt>
                <c:pt idx="21940">
                  <c:v>1.464172E-2</c:v>
                </c:pt>
                <c:pt idx="21941">
                  <c:v>1.460211E-2</c:v>
                </c:pt>
                <c:pt idx="21942">
                  <c:v>1.458304E-2</c:v>
                </c:pt>
                <c:pt idx="21943">
                  <c:v>1.454388E-2</c:v>
                </c:pt>
                <c:pt idx="21944">
                  <c:v>1.4487440000000001E-2</c:v>
                </c:pt>
                <c:pt idx="21945">
                  <c:v>1.444924E-2</c:v>
                </c:pt>
                <c:pt idx="21946">
                  <c:v>1.4412100000000001E-2</c:v>
                </c:pt>
                <c:pt idx="21947">
                  <c:v>1.437372E-2</c:v>
                </c:pt>
                <c:pt idx="21948">
                  <c:v>1.433599E-2</c:v>
                </c:pt>
                <c:pt idx="21949">
                  <c:v>1.4297000000000001E-2</c:v>
                </c:pt>
                <c:pt idx="21950">
                  <c:v>1.425918E-2</c:v>
                </c:pt>
                <c:pt idx="21951">
                  <c:v>1.4221370000000001E-2</c:v>
                </c:pt>
                <c:pt idx="21952">
                  <c:v>1.4202640000000001E-2</c:v>
                </c:pt>
                <c:pt idx="21953">
                  <c:v>1.414404E-2</c:v>
                </c:pt>
                <c:pt idx="21954">
                  <c:v>1.410584E-2</c:v>
                </c:pt>
                <c:pt idx="21955">
                  <c:v>1.4068779999999999E-2</c:v>
                </c:pt>
                <c:pt idx="21956">
                  <c:v>1.403137E-2</c:v>
                </c:pt>
                <c:pt idx="21957">
                  <c:v>1.3993190000000001E-2</c:v>
                </c:pt>
                <c:pt idx="21958">
                  <c:v>1.3955779999999999E-2</c:v>
                </c:pt>
                <c:pt idx="21959">
                  <c:v>1.3918760000000001E-2</c:v>
                </c:pt>
                <c:pt idx="21960">
                  <c:v>1.3880989999999999E-2</c:v>
                </c:pt>
                <c:pt idx="21961">
                  <c:v>1.384344E-2</c:v>
                </c:pt>
                <c:pt idx="21962">
                  <c:v>1.380575E-2</c:v>
                </c:pt>
                <c:pt idx="21963">
                  <c:v>1.3767100000000001E-2</c:v>
                </c:pt>
                <c:pt idx="21964">
                  <c:v>1.37276E-2</c:v>
                </c:pt>
                <c:pt idx="21965">
                  <c:v>1.368772E-2</c:v>
                </c:pt>
                <c:pt idx="21966">
                  <c:v>1.364842E-2</c:v>
                </c:pt>
                <c:pt idx="21967">
                  <c:v>1.360928E-2</c:v>
                </c:pt>
                <c:pt idx="21968">
                  <c:v>1.357033E-2</c:v>
                </c:pt>
                <c:pt idx="21969">
                  <c:v>1.3513219999999999E-2</c:v>
                </c:pt>
                <c:pt idx="21970">
                  <c:v>1.347517E-2</c:v>
                </c:pt>
                <c:pt idx="21971">
                  <c:v>1.345586E-2</c:v>
                </c:pt>
                <c:pt idx="21972">
                  <c:v>1.34185E-2</c:v>
                </c:pt>
                <c:pt idx="21973">
                  <c:v>1.3382120000000001E-2</c:v>
                </c:pt>
                <c:pt idx="21974">
                  <c:v>1.3344709999999999E-2</c:v>
                </c:pt>
                <c:pt idx="21975">
                  <c:v>1.330599E-2</c:v>
                </c:pt>
                <c:pt idx="21976">
                  <c:v>1.3267299999999999E-2</c:v>
                </c:pt>
                <c:pt idx="21977">
                  <c:v>1.323062E-2</c:v>
                </c:pt>
                <c:pt idx="21978">
                  <c:v>1.317747E-2</c:v>
                </c:pt>
                <c:pt idx="21979">
                  <c:v>1.313895E-2</c:v>
                </c:pt>
                <c:pt idx="21980">
                  <c:v>1.3120980000000001E-2</c:v>
                </c:pt>
                <c:pt idx="21981">
                  <c:v>1.308248E-2</c:v>
                </c:pt>
                <c:pt idx="21982">
                  <c:v>1.304451E-2</c:v>
                </c:pt>
                <c:pt idx="21983">
                  <c:v>1.300756E-2</c:v>
                </c:pt>
                <c:pt idx="21984">
                  <c:v>1.2968789999999999E-2</c:v>
                </c:pt>
                <c:pt idx="21985">
                  <c:v>1.2932280000000001E-2</c:v>
                </c:pt>
                <c:pt idx="21986">
                  <c:v>1.2896980000000001E-2</c:v>
                </c:pt>
                <c:pt idx="21987">
                  <c:v>1.284561E-2</c:v>
                </c:pt>
                <c:pt idx="21988">
                  <c:v>1.2810500000000001E-2</c:v>
                </c:pt>
                <c:pt idx="21989">
                  <c:v>1.2794359999999999E-2</c:v>
                </c:pt>
                <c:pt idx="21990">
                  <c:v>1.2759980000000001E-2</c:v>
                </c:pt>
                <c:pt idx="21991">
                  <c:v>1.2724259999999999E-2</c:v>
                </c:pt>
                <c:pt idx="21992">
                  <c:v>1.2687510000000001E-2</c:v>
                </c:pt>
                <c:pt idx="21993">
                  <c:v>1.265143E-2</c:v>
                </c:pt>
                <c:pt idx="21994">
                  <c:v>1.26149E-2</c:v>
                </c:pt>
                <c:pt idx="21995">
                  <c:v>1.256087E-2</c:v>
                </c:pt>
                <c:pt idx="21996">
                  <c:v>1.252414E-2</c:v>
                </c:pt>
                <c:pt idx="21997">
                  <c:v>1.2488620000000001E-2</c:v>
                </c:pt>
                <c:pt idx="21998">
                  <c:v>1.2451540000000001E-2</c:v>
                </c:pt>
                <c:pt idx="21999">
                  <c:v>1.243214E-2</c:v>
                </c:pt>
                <c:pt idx="22000">
                  <c:v>1.239241E-2</c:v>
                </c:pt>
                <c:pt idx="22001">
                  <c:v>1.2353360000000001E-2</c:v>
                </c:pt>
                <c:pt idx="22002">
                  <c:v>1.231498E-2</c:v>
                </c:pt>
                <c:pt idx="22003">
                  <c:v>1.2260800000000001E-2</c:v>
                </c:pt>
                <c:pt idx="22004">
                  <c:v>1.222263E-2</c:v>
                </c:pt>
                <c:pt idx="22005">
                  <c:v>1.218405E-2</c:v>
                </c:pt>
                <c:pt idx="22006">
                  <c:v>1.2145960000000001E-2</c:v>
                </c:pt>
                <c:pt idx="22007">
                  <c:v>1.210876E-2</c:v>
                </c:pt>
                <c:pt idx="22008">
                  <c:v>1.207242E-2</c:v>
                </c:pt>
                <c:pt idx="22009">
                  <c:v>1.205353E-2</c:v>
                </c:pt>
                <c:pt idx="22010">
                  <c:v>1.2017399999999999E-2</c:v>
                </c:pt>
                <c:pt idx="22011">
                  <c:v>1.1965780000000001E-2</c:v>
                </c:pt>
                <c:pt idx="22012">
                  <c:v>1.193053E-2</c:v>
                </c:pt>
                <c:pt idx="22013">
                  <c:v>1.189515E-2</c:v>
                </c:pt>
                <c:pt idx="22014">
                  <c:v>1.186019E-2</c:v>
                </c:pt>
                <c:pt idx="22015">
                  <c:v>1.1826619999999999E-2</c:v>
                </c:pt>
                <c:pt idx="22016">
                  <c:v>1.179358E-2</c:v>
                </c:pt>
                <c:pt idx="22017">
                  <c:v>1.1758599999999999E-2</c:v>
                </c:pt>
                <c:pt idx="22018">
                  <c:v>1.1740479999999999E-2</c:v>
                </c:pt>
                <c:pt idx="22019">
                  <c:v>1.170414E-2</c:v>
                </c:pt>
                <c:pt idx="22020">
                  <c:v>1.1649939999999999E-2</c:v>
                </c:pt>
                <c:pt idx="22021">
                  <c:v>1.161449E-2</c:v>
                </c:pt>
                <c:pt idx="22022">
                  <c:v>1.1579040000000001E-2</c:v>
                </c:pt>
                <c:pt idx="22023">
                  <c:v>1.1541839999999999E-2</c:v>
                </c:pt>
                <c:pt idx="22024">
                  <c:v>1.1503319999999999E-2</c:v>
                </c:pt>
                <c:pt idx="22025">
                  <c:v>1.146578E-2</c:v>
                </c:pt>
                <c:pt idx="22026">
                  <c:v>1.1428799999999999E-2</c:v>
                </c:pt>
                <c:pt idx="22027">
                  <c:v>1.1392080000000001E-2</c:v>
                </c:pt>
                <c:pt idx="22028">
                  <c:v>1.135623E-2</c:v>
                </c:pt>
                <c:pt idx="22029">
                  <c:v>1.132116E-2</c:v>
                </c:pt>
                <c:pt idx="22030">
                  <c:v>1.1284249999999999E-2</c:v>
                </c:pt>
                <c:pt idx="22031">
                  <c:v>1.1247429999999999E-2</c:v>
                </c:pt>
                <c:pt idx="22032">
                  <c:v>1.1211260000000001E-2</c:v>
                </c:pt>
                <c:pt idx="22033">
                  <c:v>1.117686E-2</c:v>
                </c:pt>
                <c:pt idx="22034">
                  <c:v>1.1140590000000001E-2</c:v>
                </c:pt>
                <c:pt idx="22035">
                  <c:v>1.110561E-2</c:v>
                </c:pt>
                <c:pt idx="22036">
                  <c:v>1.107055E-2</c:v>
                </c:pt>
                <c:pt idx="22037">
                  <c:v>1.102031E-2</c:v>
                </c:pt>
                <c:pt idx="22038">
                  <c:v>1.09862E-2</c:v>
                </c:pt>
                <c:pt idx="22039">
                  <c:v>1.0952170000000001E-2</c:v>
                </c:pt>
                <c:pt idx="22040">
                  <c:v>1.091906E-2</c:v>
                </c:pt>
                <c:pt idx="22041">
                  <c:v>1.09015E-2</c:v>
                </c:pt>
                <c:pt idx="22042">
                  <c:v>1.0867659999999999E-2</c:v>
                </c:pt>
                <c:pt idx="22043">
                  <c:v>1.08331E-2</c:v>
                </c:pt>
                <c:pt idx="22044">
                  <c:v>1.0797019999999999E-2</c:v>
                </c:pt>
                <c:pt idx="22045">
                  <c:v>1.0745299999999999E-2</c:v>
                </c:pt>
                <c:pt idx="22046">
                  <c:v>1.0712050000000001E-2</c:v>
                </c:pt>
                <c:pt idx="22047">
                  <c:v>1.068004E-2</c:v>
                </c:pt>
                <c:pt idx="22048">
                  <c:v>1.06462E-2</c:v>
                </c:pt>
                <c:pt idx="22049">
                  <c:v>1.062952E-2</c:v>
                </c:pt>
                <c:pt idx="22050">
                  <c:v>1.05957E-2</c:v>
                </c:pt>
                <c:pt idx="22051">
                  <c:v>1.056318E-2</c:v>
                </c:pt>
                <c:pt idx="22052">
                  <c:v>1.0529739999999999E-2</c:v>
                </c:pt>
                <c:pt idx="22053">
                  <c:v>1.048058E-2</c:v>
                </c:pt>
                <c:pt idx="22054">
                  <c:v>1.0446510000000001E-2</c:v>
                </c:pt>
                <c:pt idx="22055">
                  <c:v>1.041162E-2</c:v>
                </c:pt>
                <c:pt idx="22056">
                  <c:v>1.03775E-2</c:v>
                </c:pt>
                <c:pt idx="22057">
                  <c:v>1.034293E-2</c:v>
                </c:pt>
                <c:pt idx="22058">
                  <c:v>1.030731E-2</c:v>
                </c:pt>
                <c:pt idx="22059">
                  <c:v>1.02907E-2</c:v>
                </c:pt>
                <c:pt idx="22060">
                  <c:v>1.025713E-2</c:v>
                </c:pt>
                <c:pt idx="22061">
                  <c:v>1.022032E-2</c:v>
                </c:pt>
                <c:pt idx="22062">
                  <c:v>1.0169299999999999E-2</c:v>
                </c:pt>
                <c:pt idx="22063">
                  <c:v>1.0134799999999999E-2</c:v>
                </c:pt>
                <c:pt idx="22064">
                  <c:v>1.01002E-2</c:v>
                </c:pt>
                <c:pt idx="22065">
                  <c:v>1.0067319999999999E-2</c:v>
                </c:pt>
                <c:pt idx="22066">
                  <c:v>1.0033530000000001E-2</c:v>
                </c:pt>
                <c:pt idx="22067">
                  <c:v>9.9984219999999999E-3</c:v>
                </c:pt>
                <c:pt idx="22068">
                  <c:v>9.9640219999999995E-3</c:v>
                </c:pt>
                <c:pt idx="22069">
                  <c:v>9.9471279999999995E-3</c:v>
                </c:pt>
                <c:pt idx="22070">
                  <c:v>9.8984490000000001E-3</c:v>
                </c:pt>
                <c:pt idx="22071">
                  <c:v>9.8652619999999996E-3</c:v>
                </c:pt>
                <c:pt idx="22072">
                  <c:v>9.8308379999999997E-3</c:v>
                </c:pt>
                <c:pt idx="22073">
                  <c:v>9.7965689999999998E-3</c:v>
                </c:pt>
                <c:pt idx="22074">
                  <c:v>9.7619679999999993E-3</c:v>
                </c:pt>
                <c:pt idx="22075">
                  <c:v>9.7273350000000001E-3</c:v>
                </c:pt>
                <c:pt idx="22076">
                  <c:v>9.6932159999999993E-3</c:v>
                </c:pt>
                <c:pt idx="22077">
                  <c:v>9.6581159999999996E-3</c:v>
                </c:pt>
                <c:pt idx="22078">
                  <c:v>9.6406289999999995E-3</c:v>
                </c:pt>
                <c:pt idx="22079">
                  <c:v>9.5924760000000008E-3</c:v>
                </c:pt>
                <c:pt idx="22080">
                  <c:v>9.5590910000000005E-3</c:v>
                </c:pt>
                <c:pt idx="22081">
                  <c:v>9.5254150000000006E-3</c:v>
                </c:pt>
                <c:pt idx="22082">
                  <c:v>9.4915499999999996E-3</c:v>
                </c:pt>
                <c:pt idx="22083">
                  <c:v>9.4593839999999995E-3</c:v>
                </c:pt>
                <c:pt idx="22084">
                  <c:v>9.4266320000000008E-3</c:v>
                </c:pt>
                <c:pt idx="22085">
                  <c:v>9.3928060000000001E-3</c:v>
                </c:pt>
                <c:pt idx="22086">
                  <c:v>9.3582679999999994E-3</c:v>
                </c:pt>
                <c:pt idx="22087">
                  <c:v>9.3101130000000001E-3</c:v>
                </c:pt>
                <c:pt idx="22088">
                  <c:v>9.2917309999999993E-3</c:v>
                </c:pt>
                <c:pt idx="22089">
                  <c:v>9.2567880000000002E-3</c:v>
                </c:pt>
                <c:pt idx="22090">
                  <c:v>9.2222490000000001E-3</c:v>
                </c:pt>
                <c:pt idx="22091">
                  <c:v>9.1876679999999995E-3</c:v>
                </c:pt>
                <c:pt idx="22092">
                  <c:v>9.1522219999999998E-3</c:v>
                </c:pt>
                <c:pt idx="22093">
                  <c:v>9.1185039999999995E-3</c:v>
                </c:pt>
                <c:pt idx="22094">
                  <c:v>9.0848089999999992E-3</c:v>
                </c:pt>
                <c:pt idx="22095">
                  <c:v>9.0370060000000002E-3</c:v>
                </c:pt>
                <c:pt idx="22096">
                  <c:v>9.0050619999999994E-3</c:v>
                </c:pt>
                <c:pt idx="22097">
                  <c:v>8.9717960000000006E-3</c:v>
                </c:pt>
                <c:pt idx="22098">
                  <c:v>8.9567780000000003E-3</c:v>
                </c:pt>
                <c:pt idx="22099">
                  <c:v>8.9248450000000007E-3</c:v>
                </c:pt>
                <c:pt idx="22100">
                  <c:v>8.8920300000000004E-3</c:v>
                </c:pt>
                <c:pt idx="22101">
                  <c:v>8.8588009999999995E-3</c:v>
                </c:pt>
                <c:pt idx="22102">
                  <c:v>8.8243190000000006E-3</c:v>
                </c:pt>
                <c:pt idx="22103">
                  <c:v>8.7901699999999999E-3</c:v>
                </c:pt>
                <c:pt idx="22104">
                  <c:v>8.7402880000000006E-3</c:v>
                </c:pt>
                <c:pt idx="22105">
                  <c:v>8.7076870000000004E-3</c:v>
                </c:pt>
                <c:pt idx="22106">
                  <c:v>8.678402E-3</c:v>
                </c:pt>
                <c:pt idx="22107">
                  <c:v>8.6459050000000006E-3</c:v>
                </c:pt>
                <c:pt idx="22108">
                  <c:v>8.628887E-3</c:v>
                </c:pt>
                <c:pt idx="22109">
                  <c:v>8.5971650000000004E-3</c:v>
                </c:pt>
                <c:pt idx="22110">
                  <c:v>8.5662039999999991E-3</c:v>
                </c:pt>
                <c:pt idx="22111">
                  <c:v>8.5332250000000002E-3</c:v>
                </c:pt>
                <c:pt idx="22112">
                  <c:v>8.4987740000000006E-3</c:v>
                </c:pt>
                <c:pt idx="22113">
                  <c:v>8.4492160000000007E-3</c:v>
                </c:pt>
                <c:pt idx="22114">
                  <c:v>8.4143010000000008E-3</c:v>
                </c:pt>
                <c:pt idx="22115">
                  <c:v>8.3812720000000004E-3</c:v>
                </c:pt>
                <c:pt idx="22116">
                  <c:v>8.3493049999999996E-3</c:v>
                </c:pt>
                <c:pt idx="22117">
                  <c:v>8.3176759999999995E-3</c:v>
                </c:pt>
                <c:pt idx="22118">
                  <c:v>8.3025819999999993E-3</c:v>
                </c:pt>
                <c:pt idx="22119">
                  <c:v>8.2704890000000007E-3</c:v>
                </c:pt>
                <c:pt idx="22120">
                  <c:v>8.2364540000000007E-3</c:v>
                </c:pt>
                <c:pt idx="22121">
                  <c:v>8.1900849999999997E-3</c:v>
                </c:pt>
                <c:pt idx="22122">
                  <c:v>8.1580539999999997E-3</c:v>
                </c:pt>
                <c:pt idx="22123">
                  <c:v>8.1266800000000007E-3</c:v>
                </c:pt>
                <c:pt idx="22124">
                  <c:v>8.0937619999999991E-3</c:v>
                </c:pt>
                <c:pt idx="22125">
                  <c:v>8.0596739999999993E-3</c:v>
                </c:pt>
                <c:pt idx="22126">
                  <c:v>8.0434200000000008E-3</c:v>
                </c:pt>
                <c:pt idx="22127">
                  <c:v>8.0108279999999994E-3</c:v>
                </c:pt>
                <c:pt idx="22128">
                  <c:v>7.978443E-3</c:v>
                </c:pt>
                <c:pt idx="22129">
                  <c:v>7.9455629999999992E-3</c:v>
                </c:pt>
                <c:pt idx="22130">
                  <c:v>7.9133680000000005E-3</c:v>
                </c:pt>
                <c:pt idx="22131">
                  <c:v>7.864968E-3</c:v>
                </c:pt>
                <c:pt idx="22132">
                  <c:v>7.8323660000000003E-3</c:v>
                </c:pt>
                <c:pt idx="22133">
                  <c:v>7.80155E-3</c:v>
                </c:pt>
                <c:pt idx="22134">
                  <c:v>7.771058E-3</c:v>
                </c:pt>
                <c:pt idx="22135">
                  <c:v>7.7570950000000003E-3</c:v>
                </c:pt>
                <c:pt idx="22136">
                  <c:v>7.7290709999999997E-3</c:v>
                </c:pt>
                <c:pt idx="22137">
                  <c:v>7.6999210000000002E-3</c:v>
                </c:pt>
                <c:pt idx="22138">
                  <c:v>7.6716249999999996E-3</c:v>
                </c:pt>
                <c:pt idx="22139">
                  <c:v>7.6435499999999998E-3</c:v>
                </c:pt>
                <c:pt idx="22140">
                  <c:v>7.6152119999999997E-3</c:v>
                </c:pt>
                <c:pt idx="22141">
                  <c:v>7.5860110000000001E-3</c:v>
                </c:pt>
                <c:pt idx="22142">
                  <c:v>7.5414000000000002E-3</c:v>
                </c:pt>
                <c:pt idx="22143">
                  <c:v>7.511897E-3</c:v>
                </c:pt>
                <c:pt idx="22144">
                  <c:v>7.479711E-3</c:v>
                </c:pt>
                <c:pt idx="22145">
                  <c:v>7.4496450000000004E-3</c:v>
                </c:pt>
                <c:pt idx="22146">
                  <c:v>7.418549E-3</c:v>
                </c:pt>
                <c:pt idx="22147">
                  <c:v>7.385595E-3</c:v>
                </c:pt>
                <c:pt idx="22148">
                  <c:v>7.3685749999999996E-3</c:v>
                </c:pt>
                <c:pt idx="22149">
                  <c:v>7.3243379999999997E-3</c:v>
                </c:pt>
                <c:pt idx="22150">
                  <c:v>7.2967919999999999E-3</c:v>
                </c:pt>
                <c:pt idx="22151">
                  <c:v>7.2689460000000001E-3</c:v>
                </c:pt>
                <c:pt idx="22152">
                  <c:v>7.2401799999999997E-3</c:v>
                </c:pt>
                <c:pt idx="22153">
                  <c:v>7.2111160000000001E-3</c:v>
                </c:pt>
                <c:pt idx="22154">
                  <c:v>7.1822759999999996E-3</c:v>
                </c:pt>
                <c:pt idx="22155">
                  <c:v>7.1519929999999997E-3</c:v>
                </c:pt>
                <c:pt idx="22156">
                  <c:v>7.1247309999999996E-3</c:v>
                </c:pt>
                <c:pt idx="22157">
                  <c:v>7.0973700000000004E-3</c:v>
                </c:pt>
                <c:pt idx="22158">
                  <c:v>7.0542959999999998E-3</c:v>
                </c:pt>
                <c:pt idx="22159">
                  <c:v>7.0252559999999997E-3</c:v>
                </c:pt>
                <c:pt idx="22160">
                  <c:v>6.9979059999999999E-3</c:v>
                </c:pt>
                <c:pt idx="22161">
                  <c:v>6.9830439999999999E-3</c:v>
                </c:pt>
                <c:pt idx="22162">
                  <c:v>6.9554639999999997E-3</c:v>
                </c:pt>
                <c:pt idx="22163">
                  <c:v>6.9282800000000002E-3</c:v>
                </c:pt>
                <c:pt idx="22164">
                  <c:v>6.9006650000000003E-3</c:v>
                </c:pt>
                <c:pt idx="22165">
                  <c:v>6.8726259999999997E-3</c:v>
                </c:pt>
                <c:pt idx="22166">
                  <c:v>6.8449380000000001E-3</c:v>
                </c:pt>
                <c:pt idx="22167">
                  <c:v>6.804114E-3</c:v>
                </c:pt>
                <c:pt idx="22168">
                  <c:v>6.7759300000000003E-3</c:v>
                </c:pt>
                <c:pt idx="22169">
                  <c:v>6.7467100000000004E-3</c:v>
                </c:pt>
                <c:pt idx="22170">
                  <c:v>6.7178389999999998E-3</c:v>
                </c:pt>
                <c:pt idx="22171">
                  <c:v>6.6883899999999998E-3</c:v>
                </c:pt>
                <c:pt idx="22172">
                  <c:v>6.6616749999999997E-3</c:v>
                </c:pt>
                <c:pt idx="22173">
                  <c:v>6.6448970000000003E-3</c:v>
                </c:pt>
                <c:pt idx="22174">
                  <c:v>6.6155199999999997E-3</c:v>
                </c:pt>
                <c:pt idx="22175">
                  <c:v>6.5724119999999997E-3</c:v>
                </c:pt>
                <c:pt idx="22176">
                  <c:v>6.5434550000000001E-3</c:v>
                </c:pt>
                <c:pt idx="22177">
                  <c:v>6.5134479999999998E-3</c:v>
                </c:pt>
                <c:pt idx="22178">
                  <c:v>6.4848060000000001E-3</c:v>
                </c:pt>
                <c:pt idx="22179">
                  <c:v>6.4565389999999999E-3</c:v>
                </c:pt>
                <c:pt idx="22180">
                  <c:v>6.4286120000000002E-3</c:v>
                </c:pt>
                <c:pt idx="22181">
                  <c:v>6.4010450000000002E-3</c:v>
                </c:pt>
                <c:pt idx="22182">
                  <c:v>6.3749719999999996E-3</c:v>
                </c:pt>
                <c:pt idx="22183">
                  <c:v>6.347419E-3</c:v>
                </c:pt>
                <c:pt idx="22184">
                  <c:v>6.3189079999999998E-3</c:v>
                </c:pt>
                <c:pt idx="22185">
                  <c:v>6.2917720000000002E-3</c:v>
                </c:pt>
                <c:pt idx="22186">
                  <c:v>6.2648690000000002E-3</c:v>
                </c:pt>
                <c:pt idx="22187">
                  <c:v>6.2363779999999999E-3</c:v>
                </c:pt>
                <c:pt idx="22188">
                  <c:v>6.2101129999999997E-3</c:v>
                </c:pt>
                <c:pt idx="22189">
                  <c:v>6.18536E-3</c:v>
                </c:pt>
                <c:pt idx="22190">
                  <c:v>6.1597659999999997E-3</c:v>
                </c:pt>
                <c:pt idx="22191">
                  <c:v>6.1356240000000001E-3</c:v>
                </c:pt>
                <c:pt idx="22192">
                  <c:v>6.1108150000000003E-3</c:v>
                </c:pt>
                <c:pt idx="22193">
                  <c:v>6.0697320000000004E-3</c:v>
                </c:pt>
                <c:pt idx="22194">
                  <c:v>6.0399399999999997E-3</c:v>
                </c:pt>
                <c:pt idx="22195">
                  <c:v>6.0263390000000003E-3</c:v>
                </c:pt>
                <c:pt idx="22196">
                  <c:v>5.9974520000000003E-3</c:v>
                </c:pt>
                <c:pt idx="22197">
                  <c:v>5.9699560000000002E-3</c:v>
                </c:pt>
                <c:pt idx="22198">
                  <c:v>5.9433180000000004E-3</c:v>
                </c:pt>
                <c:pt idx="22199">
                  <c:v>5.9176439999999997E-3</c:v>
                </c:pt>
                <c:pt idx="22200">
                  <c:v>5.8917179999999998E-3</c:v>
                </c:pt>
                <c:pt idx="22201">
                  <c:v>5.8630790000000002E-3</c:v>
                </c:pt>
                <c:pt idx="22202">
                  <c:v>5.8229980000000002E-3</c:v>
                </c:pt>
                <c:pt idx="22203">
                  <c:v>5.7964849999999997E-3</c:v>
                </c:pt>
                <c:pt idx="22204">
                  <c:v>5.7693650000000003E-3</c:v>
                </c:pt>
                <c:pt idx="22205">
                  <c:v>5.7427429999999998E-3</c:v>
                </c:pt>
                <c:pt idx="22206">
                  <c:v>5.7158479999999999E-3</c:v>
                </c:pt>
                <c:pt idx="22207">
                  <c:v>5.6891240000000003E-3</c:v>
                </c:pt>
                <c:pt idx="22208">
                  <c:v>5.6757600000000002E-3</c:v>
                </c:pt>
                <c:pt idx="22209">
                  <c:v>5.649973E-3</c:v>
                </c:pt>
                <c:pt idx="22210">
                  <c:v>5.6251529999999999E-3</c:v>
                </c:pt>
                <c:pt idx="22211">
                  <c:v>5.5906799999999998E-3</c:v>
                </c:pt>
                <c:pt idx="22212">
                  <c:v>5.5681289999999998E-3</c:v>
                </c:pt>
                <c:pt idx="22213">
                  <c:v>5.5457780000000003E-3</c:v>
                </c:pt>
                <c:pt idx="22214">
                  <c:v>5.5227660000000001E-3</c:v>
                </c:pt>
                <c:pt idx="22215">
                  <c:v>5.4986549999999999E-3</c:v>
                </c:pt>
                <c:pt idx="22216">
                  <c:v>5.4724980000000001E-3</c:v>
                </c:pt>
                <c:pt idx="22217">
                  <c:v>5.4470339999999999E-3</c:v>
                </c:pt>
                <c:pt idx="22218">
                  <c:v>5.4122500000000004E-3</c:v>
                </c:pt>
                <c:pt idx="22219">
                  <c:v>5.3866679999999998E-3</c:v>
                </c:pt>
                <c:pt idx="22220">
                  <c:v>5.3600710000000001E-3</c:v>
                </c:pt>
                <c:pt idx="22221">
                  <c:v>5.3340649999999998E-3</c:v>
                </c:pt>
                <c:pt idx="22222">
                  <c:v>5.3094860000000004E-3</c:v>
                </c:pt>
                <c:pt idx="22223">
                  <c:v>5.2968800000000003E-3</c:v>
                </c:pt>
                <c:pt idx="22224">
                  <c:v>5.2726980000000001E-3</c:v>
                </c:pt>
                <c:pt idx="22225">
                  <c:v>5.2478940000000003E-3</c:v>
                </c:pt>
                <c:pt idx="22226">
                  <c:v>5.2134E-3</c:v>
                </c:pt>
                <c:pt idx="22227">
                  <c:v>5.1888860000000002E-3</c:v>
                </c:pt>
                <c:pt idx="22228">
                  <c:v>5.1643849999999996E-3</c:v>
                </c:pt>
                <c:pt idx="22229">
                  <c:v>5.1403000000000004E-3</c:v>
                </c:pt>
                <c:pt idx="22230">
                  <c:v>5.115957E-3</c:v>
                </c:pt>
                <c:pt idx="22231">
                  <c:v>5.0915589999999998E-3</c:v>
                </c:pt>
                <c:pt idx="22232">
                  <c:v>5.0683480000000003E-3</c:v>
                </c:pt>
                <c:pt idx="22233">
                  <c:v>5.0445239999999999E-3</c:v>
                </c:pt>
                <c:pt idx="22234">
                  <c:v>5.0351340000000001E-3</c:v>
                </c:pt>
                <c:pt idx="22235">
                  <c:v>5.0140080000000004E-3</c:v>
                </c:pt>
                <c:pt idx="22236">
                  <c:v>4.9891429999999997E-3</c:v>
                </c:pt>
                <c:pt idx="22237">
                  <c:v>4.9640300000000004E-3</c:v>
                </c:pt>
                <c:pt idx="22238">
                  <c:v>4.9316430000000003E-3</c:v>
                </c:pt>
                <c:pt idx="22239">
                  <c:v>4.909386E-3</c:v>
                </c:pt>
                <c:pt idx="22240">
                  <c:v>4.8883119999999997E-3</c:v>
                </c:pt>
                <c:pt idx="22241">
                  <c:v>4.8656339999999998E-3</c:v>
                </c:pt>
                <c:pt idx="22242">
                  <c:v>4.844152E-3</c:v>
                </c:pt>
                <c:pt idx="22243">
                  <c:v>4.8323860000000001E-3</c:v>
                </c:pt>
                <c:pt idx="22244">
                  <c:v>4.8102939999999997E-3</c:v>
                </c:pt>
                <c:pt idx="22245">
                  <c:v>4.7898350000000001E-3</c:v>
                </c:pt>
                <c:pt idx="22246">
                  <c:v>4.7684060000000002E-3</c:v>
                </c:pt>
                <c:pt idx="22247">
                  <c:v>4.7448509999999996E-3</c:v>
                </c:pt>
                <c:pt idx="22248">
                  <c:v>4.7215909999999998E-3</c:v>
                </c:pt>
                <c:pt idx="22249">
                  <c:v>4.7004999999999998E-3</c:v>
                </c:pt>
                <c:pt idx="22250">
                  <c:v>4.6701110000000002E-3</c:v>
                </c:pt>
                <c:pt idx="22251">
                  <c:v>4.6500200000000004E-3</c:v>
                </c:pt>
                <c:pt idx="22252">
                  <c:v>4.6289490000000003E-3</c:v>
                </c:pt>
                <c:pt idx="22253">
                  <c:v>4.6075020000000003E-3</c:v>
                </c:pt>
                <c:pt idx="22254">
                  <c:v>4.5994909999999998E-3</c:v>
                </c:pt>
                <c:pt idx="22255">
                  <c:v>4.5804549999999998E-3</c:v>
                </c:pt>
                <c:pt idx="22256">
                  <c:v>4.5603750000000002E-3</c:v>
                </c:pt>
                <c:pt idx="22257">
                  <c:v>4.5401840000000001E-3</c:v>
                </c:pt>
                <c:pt idx="22258">
                  <c:v>4.5205239999999997E-3</c:v>
                </c:pt>
                <c:pt idx="22259">
                  <c:v>4.5010559999999998E-3</c:v>
                </c:pt>
                <c:pt idx="22260">
                  <c:v>4.4807960000000004E-3</c:v>
                </c:pt>
                <c:pt idx="22261">
                  <c:v>4.4495259999999997E-3</c:v>
                </c:pt>
                <c:pt idx="22262">
                  <c:v>4.4300140000000003E-3</c:v>
                </c:pt>
                <c:pt idx="22263">
                  <c:v>4.4106099999999997E-3</c:v>
                </c:pt>
                <c:pt idx="22264">
                  <c:v>4.3911260000000004E-3</c:v>
                </c:pt>
                <c:pt idx="22265">
                  <c:v>4.3707559999999999E-3</c:v>
                </c:pt>
                <c:pt idx="22266">
                  <c:v>4.3489959999999999E-3</c:v>
                </c:pt>
                <c:pt idx="22267">
                  <c:v>4.3277189999999998E-3</c:v>
                </c:pt>
                <c:pt idx="22268">
                  <c:v>4.3181640000000002E-3</c:v>
                </c:pt>
                <c:pt idx="22269">
                  <c:v>4.3004790000000003E-3</c:v>
                </c:pt>
                <c:pt idx="22270">
                  <c:v>4.2802650000000001E-3</c:v>
                </c:pt>
                <c:pt idx="22271">
                  <c:v>4.252914E-3</c:v>
                </c:pt>
                <c:pt idx="22272">
                  <c:v>4.2327909999999996E-3</c:v>
                </c:pt>
                <c:pt idx="22273">
                  <c:v>4.2124119999999996E-3</c:v>
                </c:pt>
                <c:pt idx="22274">
                  <c:v>4.1913760000000001E-3</c:v>
                </c:pt>
                <c:pt idx="22275">
                  <c:v>4.1701459999999996E-3</c:v>
                </c:pt>
                <c:pt idx="22276">
                  <c:v>4.1502079999999998E-3</c:v>
                </c:pt>
                <c:pt idx="22277">
                  <c:v>4.1320310000000004E-3</c:v>
                </c:pt>
                <c:pt idx="22278">
                  <c:v>4.1141379999999998E-3</c:v>
                </c:pt>
                <c:pt idx="22279">
                  <c:v>4.0941959999999996E-3</c:v>
                </c:pt>
                <c:pt idx="22280">
                  <c:v>4.0769960000000003E-3</c:v>
                </c:pt>
                <c:pt idx="22281">
                  <c:v>4.0520390000000003E-3</c:v>
                </c:pt>
                <c:pt idx="22282">
                  <c:v>4.0415110000000002E-3</c:v>
                </c:pt>
                <c:pt idx="22283">
                  <c:v>4.0233609999999996E-3</c:v>
                </c:pt>
                <c:pt idx="22284">
                  <c:v>4.0035299999999999E-3</c:v>
                </c:pt>
                <c:pt idx="22285">
                  <c:v>3.9821400000000003E-3</c:v>
                </c:pt>
                <c:pt idx="22286">
                  <c:v>3.9630200000000003E-3</c:v>
                </c:pt>
                <c:pt idx="22287">
                  <c:v>3.9450350000000004E-3</c:v>
                </c:pt>
                <c:pt idx="22288">
                  <c:v>3.9261670000000004E-3</c:v>
                </c:pt>
                <c:pt idx="22289">
                  <c:v>3.9064599999999996E-3</c:v>
                </c:pt>
                <c:pt idx="22290">
                  <c:v>3.8862240000000002E-3</c:v>
                </c:pt>
                <c:pt idx="22291">
                  <c:v>3.8663920000000002E-3</c:v>
                </c:pt>
                <c:pt idx="22292">
                  <c:v>3.8470100000000001E-3</c:v>
                </c:pt>
                <c:pt idx="22293">
                  <c:v>3.8163899999999998E-3</c:v>
                </c:pt>
                <c:pt idx="22294">
                  <c:v>3.8034850000000001E-3</c:v>
                </c:pt>
                <c:pt idx="22295">
                  <c:v>3.783228E-3</c:v>
                </c:pt>
                <c:pt idx="22296">
                  <c:v>3.76261E-3</c:v>
                </c:pt>
                <c:pt idx="22297">
                  <c:v>3.7406150000000001E-3</c:v>
                </c:pt>
                <c:pt idx="22298">
                  <c:v>3.718706E-3</c:v>
                </c:pt>
                <c:pt idx="22299">
                  <c:v>3.697236E-3</c:v>
                </c:pt>
                <c:pt idx="22300">
                  <c:v>3.676548E-3</c:v>
                </c:pt>
                <c:pt idx="22301">
                  <c:v>3.6540750000000001E-3</c:v>
                </c:pt>
                <c:pt idx="22302">
                  <c:v>3.6317879999999999E-3</c:v>
                </c:pt>
                <c:pt idx="22303">
                  <c:v>3.6098440000000001E-3</c:v>
                </c:pt>
                <c:pt idx="22304">
                  <c:v>3.588978E-3</c:v>
                </c:pt>
                <c:pt idx="22305">
                  <c:v>3.568912E-3</c:v>
                </c:pt>
                <c:pt idx="22306">
                  <c:v>3.5474859999999999E-3</c:v>
                </c:pt>
                <c:pt idx="22307">
                  <c:v>3.5235280000000002E-3</c:v>
                </c:pt>
                <c:pt idx="22308">
                  <c:v>3.5026520000000002E-3</c:v>
                </c:pt>
                <c:pt idx="22309">
                  <c:v>3.4828860000000001E-3</c:v>
                </c:pt>
                <c:pt idx="22310">
                  <c:v>3.4629119999999998E-3</c:v>
                </c:pt>
                <c:pt idx="22311">
                  <c:v>3.4432820000000002E-3</c:v>
                </c:pt>
                <c:pt idx="22312">
                  <c:v>3.4254939999999998E-3</c:v>
                </c:pt>
                <c:pt idx="22313">
                  <c:v>3.408271E-3</c:v>
                </c:pt>
                <c:pt idx="22314">
                  <c:v>3.3908079999999999E-3</c:v>
                </c:pt>
                <c:pt idx="22315">
                  <c:v>3.371434E-3</c:v>
                </c:pt>
                <c:pt idx="22316">
                  <c:v>3.3550820000000001E-3</c:v>
                </c:pt>
                <c:pt idx="22317">
                  <c:v>3.3301590000000001E-3</c:v>
                </c:pt>
                <c:pt idx="22318">
                  <c:v>3.3117860000000002E-3</c:v>
                </c:pt>
                <c:pt idx="22319">
                  <c:v>3.2942840000000002E-3</c:v>
                </c:pt>
                <c:pt idx="22320">
                  <c:v>3.2842290000000001E-3</c:v>
                </c:pt>
                <c:pt idx="22321">
                  <c:v>3.2637009999999999E-3</c:v>
                </c:pt>
                <c:pt idx="22322">
                  <c:v>3.2416459999999999E-3</c:v>
                </c:pt>
                <c:pt idx="22323">
                  <c:v>3.2255719999999999E-3</c:v>
                </c:pt>
                <c:pt idx="22324">
                  <c:v>3.2112999999999998E-3</c:v>
                </c:pt>
                <c:pt idx="22325">
                  <c:v>3.18959E-3</c:v>
                </c:pt>
                <c:pt idx="22326">
                  <c:v>3.17381E-3</c:v>
                </c:pt>
                <c:pt idx="22327">
                  <c:v>3.155026E-3</c:v>
                </c:pt>
                <c:pt idx="22328">
                  <c:v>3.1379379999999998E-3</c:v>
                </c:pt>
                <c:pt idx="22329">
                  <c:v>3.1204959999999999E-3</c:v>
                </c:pt>
                <c:pt idx="22330">
                  <c:v>3.101E-3</c:v>
                </c:pt>
                <c:pt idx="22331">
                  <c:v>3.0831119999999998E-3</c:v>
                </c:pt>
                <c:pt idx="22332">
                  <c:v>3.0682579999999999E-3</c:v>
                </c:pt>
                <c:pt idx="22333">
                  <c:v>3.0518979999999999E-3</c:v>
                </c:pt>
                <c:pt idx="22334">
                  <c:v>3.0357719999999999E-3</c:v>
                </c:pt>
                <c:pt idx="22335">
                  <c:v>3.0094359999999999E-3</c:v>
                </c:pt>
                <c:pt idx="22336">
                  <c:v>3.0014569999999999E-3</c:v>
                </c:pt>
                <c:pt idx="22337">
                  <c:v>2.984479E-3</c:v>
                </c:pt>
                <c:pt idx="22338">
                  <c:v>2.9660060000000002E-3</c:v>
                </c:pt>
                <c:pt idx="22339">
                  <c:v>2.9469240000000001E-3</c:v>
                </c:pt>
                <c:pt idx="22340">
                  <c:v>2.9285800000000001E-3</c:v>
                </c:pt>
                <c:pt idx="22341">
                  <c:v>2.9129590000000001E-3</c:v>
                </c:pt>
                <c:pt idx="22342">
                  <c:v>2.8961989999999999E-3</c:v>
                </c:pt>
                <c:pt idx="22343">
                  <c:v>2.877512E-3</c:v>
                </c:pt>
                <c:pt idx="22344">
                  <c:v>2.8607480000000002E-3</c:v>
                </c:pt>
                <c:pt idx="22345">
                  <c:v>2.8425220000000001E-3</c:v>
                </c:pt>
                <c:pt idx="22346">
                  <c:v>2.82416E-3</c:v>
                </c:pt>
                <c:pt idx="22347">
                  <c:v>2.8062959999999998E-3</c:v>
                </c:pt>
                <c:pt idx="22348">
                  <c:v>2.7837600000000001E-3</c:v>
                </c:pt>
                <c:pt idx="22349">
                  <c:v>2.7692900000000002E-3</c:v>
                </c:pt>
                <c:pt idx="22350">
                  <c:v>2.7541039999999998E-3</c:v>
                </c:pt>
                <c:pt idx="22351">
                  <c:v>2.7454570000000002E-3</c:v>
                </c:pt>
                <c:pt idx="22352">
                  <c:v>2.7311509999999998E-3</c:v>
                </c:pt>
                <c:pt idx="22353">
                  <c:v>2.7164170000000001E-3</c:v>
                </c:pt>
                <c:pt idx="22354">
                  <c:v>2.7017740000000001E-3</c:v>
                </c:pt>
                <c:pt idx="22355">
                  <c:v>2.6879019999999998E-3</c:v>
                </c:pt>
                <c:pt idx="22356">
                  <c:v>2.6733569999999999E-3</c:v>
                </c:pt>
                <c:pt idx="22357">
                  <c:v>2.6603149999999999E-3</c:v>
                </c:pt>
                <c:pt idx="22358">
                  <c:v>2.6481199999999999E-3</c:v>
                </c:pt>
                <c:pt idx="22359">
                  <c:v>2.6350599999999998E-3</c:v>
                </c:pt>
                <c:pt idx="22360">
                  <c:v>2.6189970000000001E-3</c:v>
                </c:pt>
                <c:pt idx="22361">
                  <c:v>2.5918959999999998E-3</c:v>
                </c:pt>
                <c:pt idx="22362">
                  <c:v>2.5751620000000002E-3</c:v>
                </c:pt>
                <c:pt idx="22363">
                  <c:v>2.561533E-3</c:v>
                </c:pt>
                <c:pt idx="22364">
                  <c:v>2.5490479999999999E-3</c:v>
                </c:pt>
                <c:pt idx="22365">
                  <c:v>2.5374080000000001E-3</c:v>
                </c:pt>
                <c:pt idx="22366">
                  <c:v>2.5247619999999998E-3</c:v>
                </c:pt>
                <c:pt idx="22367">
                  <c:v>2.5118380000000002E-3</c:v>
                </c:pt>
                <c:pt idx="22368">
                  <c:v>2.4999990000000001E-3</c:v>
                </c:pt>
                <c:pt idx="22369">
                  <c:v>2.4848769999999999E-3</c:v>
                </c:pt>
                <c:pt idx="22370">
                  <c:v>2.4777879999999999E-3</c:v>
                </c:pt>
                <c:pt idx="22371">
                  <c:v>2.4643690000000001E-3</c:v>
                </c:pt>
                <c:pt idx="22372">
                  <c:v>2.442081E-3</c:v>
                </c:pt>
                <c:pt idx="22373">
                  <c:v>2.4277700000000001E-3</c:v>
                </c:pt>
                <c:pt idx="22374">
                  <c:v>2.415211E-3</c:v>
                </c:pt>
                <c:pt idx="22375">
                  <c:v>2.4033560000000002E-3</c:v>
                </c:pt>
                <c:pt idx="22376">
                  <c:v>2.390025E-3</c:v>
                </c:pt>
                <c:pt idx="22377">
                  <c:v>2.3778839999999998E-3</c:v>
                </c:pt>
                <c:pt idx="22378">
                  <c:v>2.365883E-3</c:v>
                </c:pt>
                <c:pt idx="22379">
                  <c:v>2.3528490000000002E-3</c:v>
                </c:pt>
                <c:pt idx="22380">
                  <c:v>2.3390619999999998E-3</c:v>
                </c:pt>
                <c:pt idx="22381">
                  <c:v>2.3253839999999998E-3</c:v>
                </c:pt>
                <c:pt idx="22382">
                  <c:v>2.3128749999999998E-3</c:v>
                </c:pt>
                <c:pt idx="22383">
                  <c:v>2.2986859999999999E-3</c:v>
                </c:pt>
                <c:pt idx="22384">
                  <c:v>2.2794339999999999E-3</c:v>
                </c:pt>
                <c:pt idx="22385">
                  <c:v>2.265722E-3</c:v>
                </c:pt>
                <c:pt idx="22386">
                  <c:v>2.254598E-3</c:v>
                </c:pt>
                <c:pt idx="22387">
                  <c:v>2.2434619999999999E-3</c:v>
                </c:pt>
                <c:pt idx="22388">
                  <c:v>2.2326519999999999E-3</c:v>
                </c:pt>
                <c:pt idx="22389">
                  <c:v>2.218584E-3</c:v>
                </c:pt>
                <c:pt idx="22390">
                  <c:v>2.2108010000000001E-3</c:v>
                </c:pt>
                <c:pt idx="22391">
                  <c:v>2.1980699999999999E-3</c:v>
                </c:pt>
                <c:pt idx="22392">
                  <c:v>2.1860880000000001E-3</c:v>
                </c:pt>
                <c:pt idx="22393">
                  <c:v>2.1733780000000001E-3</c:v>
                </c:pt>
                <c:pt idx="22394">
                  <c:v>2.1614970000000001E-3</c:v>
                </c:pt>
                <c:pt idx="22395">
                  <c:v>2.1524819999999998E-3</c:v>
                </c:pt>
                <c:pt idx="22396">
                  <c:v>2.1372119999999999E-3</c:v>
                </c:pt>
                <c:pt idx="22397">
                  <c:v>2.1279440000000001E-3</c:v>
                </c:pt>
                <c:pt idx="22398">
                  <c:v>2.1186239999999999E-3</c:v>
                </c:pt>
                <c:pt idx="22399">
                  <c:v>2.1076749999999998E-3</c:v>
                </c:pt>
                <c:pt idx="22400">
                  <c:v>2.0957290000000002E-3</c:v>
                </c:pt>
                <c:pt idx="22401">
                  <c:v>2.0834780000000002E-3</c:v>
                </c:pt>
                <c:pt idx="22402">
                  <c:v>2.071608E-3</c:v>
                </c:pt>
                <c:pt idx="22403">
                  <c:v>2.0635559999999998E-3</c:v>
                </c:pt>
                <c:pt idx="22404">
                  <c:v>2.0533499999999998E-3</c:v>
                </c:pt>
                <c:pt idx="22405">
                  <c:v>2.0421380000000002E-3</c:v>
                </c:pt>
                <c:pt idx="22406">
                  <c:v>2.0302269999999999E-3</c:v>
                </c:pt>
                <c:pt idx="22407">
                  <c:v>2.020974E-3</c:v>
                </c:pt>
                <c:pt idx="22408">
                  <c:v>2.0149999999999999E-3</c:v>
                </c:pt>
                <c:pt idx="22409">
                  <c:v>2.008644E-3</c:v>
                </c:pt>
                <c:pt idx="22410">
                  <c:v>1.9988079999999999E-3</c:v>
                </c:pt>
                <c:pt idx="22411">
                  <c:v>1.985606E-3</c:v>
                </c:pt>
                <c:pt idx="22412">
                  <c:v>1.9786729999999998E-3</c:v>
                </c:pt>
                <c:pt idx="22413">
                  <c:v>1.9711749999999999E-3</c:v>
                </c:pt>
                <c:pt idx="22414">
                  <c:v>1.962625E-3</c:v>
                </c:pt>
                <c:pt idx="22415">
                  <c:v>1.9537159999999999E-3</c:v>
                </c:pt>
                <c:pt idx="22416">
                  <c:v>1.94305E-3</c:v>
                </c:pt>
                <c:pt idx="22417">
                  <c:v>1.932682E-3</c:v>
                </c:pt>
                <c:pt idx="22418">
                  <c:v>1.9235680000000001E-3</c:v>
                </c:pt>
                <c:pt idx="22419">
                  <c:v>1.9153149999999999E-3</c:v>
                </c:pt>
                <c:pt idx="22420">
                  <c:v>1.908274E-3</c:v>
                </c:pt>
                <c:pt idx="22421">
                  <c:v>1.9001420000000001E-3</c:v>
                </c:pt>
                <c:pt idx="22422">
                  <c:v>1.89142E-3</c:v>
                </c:pt>
                <c:pt idx="22423">
                  <c:v>1.882166E-3</c:v>
                </c:pt>
                <c:pt idx="22424">
                  <c:v>1.874569E-3</c:v>
                </c:pt>
                <c:pt idx="22425">
                  <c:v>1.8629720000000001E-3</c:v>
                </c:pt>
                <c:pt idx="22426">
                  <c:v>1.855846E-3</c:v>
                </c:pt>
                <c:pt idx="22427">
                  <c:v>1.8487880000000001E-3</c:v>
                </c:pt>
                <c:pt idx="22428">
                  <c:v>1.840658E-3</c:v>
                </c:pt>
                <c:pt idx="22429">
                  <c:v>1.83248E-3</c:v>
                </c:pt>
                <c:pt idx="22430">
                  <c:v>1.825391E-3</c:v>
                </c:pt>
                <c:pt idx="22431">
                  <c:v>1.8184869999999999E-3</c:v>
                </c:pt>
                <c:pt idx="22432">
                  <c:v>1.810786E-3</c:v>
                </c:pt>
                <c:pt idx="22433">
                  <c:v>1.802894E-3</c:v>
                </c:pt>
                <c:pt idx="22434">
                  <c:v>1.795434E-3</c:v>
                </c:pt>
                <c:pt idx="22435">
                  <c:v>1.7891509999999999E-3</c:v>
                </c:pt>
                <c:pt idx="22436">
                  <c:v>1.7885830000000001E-3</c:v>
                </c:pt>
                <c:pt idx="22437">
                  <c:v>1.779826E-3</c:v>
                </c:pt>
                <c:pt idx="22438">
                  <c:v>1.7707039999999999E-3</c:v>
                </c:pt>
                <c:pt idx="22439">
                  <c:v>1.7607020000000001E-3</c:v>
                </c:pt>
                <c:pt idx="22440">
                  <c:v>1.752724E-3</c:v>
                </c:pt>
                <c:pt idx="22441">
                  <c:v>1.747466E-3</c:v>
                </c:pt>
                <c:pt idx="22442">
                  <c:v>1.7399430000000001E-3</c:v>
                </c:pt>
                <c:pt idx="22443">
                  <c:v>1.730947E-3</c:v>
                </c:pt>
                <c:pt idx="22444">
                  <c:v>1.725264E-3</c:v>
                </c:pt>
                <c:pt idx="22445">
                  <c:v>1.719124E-3</c:v>
                </c:pt>
                <c:pt idx="22446">
                  <c:v>1.7134439999999999E-3</c:v>
                </c:pt>
                <c:pt idx="22447">
                  <c:v>1.709166E-3</c:v>
                </c:pt>
                <c:pt idx="22448">
                  <c:v>1.704112E-3</c:v>
                </c:pt>
                <c:pt idx="22449">
                  <c:v>1.6974550000000001E-3</c:v>
                </c:pt>
                <c:pt idx="22450">
                  <c:v>1.6917989999999999E-3</c:v>
                </c:pt>
                <c:pt idx="22451">
                  <c:v>1.6828730000000001E-3</c:v>
                </c:pt>
                <c:pt idx="22452">
                  <c:v>1.6761059999999999E-3</c:v>
                </c:pt>
                <c:pt idx="22453">
                  <c:v>1.670124E-3</c:v>
                </c:pt>
                <c:pt idx="22454">
                  <c:v>1.6651960000000001E-3</c:v>
                </c:pt>
                <c:pt idx="22455">
                  <c:v>1.6603E-3</c:v>
                </c:pt>
                <c:pt idx="22456">
                  <c:v>1.6571540000000001E-3</c:v>
                </c:pt>
                <c:pt idx="22457">
                  <c:v>1.6543090000000001E-3</c:v>
                </c:pt>
                <c:pt idx="22458">
                  <c:v>1.649349E-3</c:v>
                </c:pt>
                <c:pt idx="22459">
                  <c:v>1.6455560000000001E-3</c:v>
                </c:pt>
                <c:pt idx="22460">
                  <c:v>1.6398300000000001E-3</c:v>
                </c:pt>
                <c:pt idx="22461">
                  <c:v>1.636174E-3</c:v>
                </c:pt>
                <c:pt idx="22462">
                  <c:v>1.6296920000000001E-3</c:v>
                </c:pt>
                <c:pt idx="22463">
                  <c:v>1.623132E-3</c:v>
                </c:pt>
                <c:pt idx="22464">
                  <c:v>1.615958E-3</c:v>
                </c:pt>
                <c:pt idx="22465">
                  <c:v>1.6099280000000001E-3</c:v>
                </c:pt>
                <c:pt idx="22466">
                  <c:v>1.6051349999999999E-3</c:v>
                </c:pt>
                <c:pt idx="22467">
                  <c:v>1.6018250000000001E-3</c:v>
                </c:pt>
                <c:pt idx="22468">
                  <c:v>1.5974730000000001E-3</c:v>
                </c:pt>
                <c:pt idx="22469">
                  <c:v>1.5914359999999999E-3</c:v>
                </c:pt>
                <c:pt idx="22470">
                  <c:v>1.582967E-3</c:v>
                </c:pt>
                <c:pt idx="22471">
                  <c:v>1.5779349999999999E-3</c:v>
                </c:pt>
                <c:pt idx="22472">
                  <c:v>1.5762440000000001E-3</c:v>
                </c:pt>
                <c:pt idx="22473">
                  <c:v>1.576324E-3</c:v>
                </c:pt>
                <c:pt idx="22474">
                  <c:v>1.572717E-3</c:v>
                </c:pt>
                <c:pt idx="22475">
                  <c:v>1.5681549999999999E-3</c:v>
                </c:pt>
                <c:pt idx="22476">
                  <c:v>1.5639709999999999E-3</c:v>
                </c:pt>
                <c:pt idx="22477">
                  <c:v>1.555528E-3</c:v>
                </c:pt>
                <c:pt idx="22478">
                  <c:v>1.54597E-3</c:v>
                </c:pt>
                <c:pt idx="22479">
                  <c:v>1.540661E-3</c:v>
                </c:pt>
                <c:pt idx="22480">
                  <c:v>1.53286E-3</c:v>
                </c:pt>
                <c:pt idx="22481">
                  <c:v>1.522942E-3</c:v>
                </c:pt>
                <c:pt idx="22482">
                  <c:v>1.5143680000000001E-3</c:v>
                </c:pt>
                <c:pt idx="22483">
                  <c:v>1.506826E-3</c:v>
                </c:pt>
                <c:pt idx="22484">
                  <c:v>1.500555E-3</c:v>
                </c:pt>
                <c:pt idx="22485">
                  <c:v>1.492986E-3</c:v>
                </c:pt>
                <c:pt idx="22486">
                  <c:v>1.4858860000000001E-3</c:v>
                </c:pt>
                <c:pt idx="22487">
                  <c:v>1.479518E-3</c:v>
                </c:pt>
                <c:pt idx="22488">
                  <c:v>1.472912E-3</c:v>
                </c:pt>
                <c:pt idx="22489">
                  <c:v>1.4665220000000001E-3</c:v>
                </c:pt>
                <c:pt idx="22490">
                  <c:v>1.4584140000000001E-3</c:v>
                </c:pt>
                <c:pt idx="22491">
                  <c:v>1.4499560000000001E-3</c:v>
                </c:pt>
                <c:pt idx="22492">
                  <c:v>1.4423870000000001E-3</c:v>
                </c:pt>
                <c:pt idx="22493">
                  <c:v>1.4365179999999999E-3</c:v>
                </c:pt>
                <c:pt idx="22494">
                  <c:v>1.4332870000000001E-3</c:v>
                </c:pt>
                <c:pt idx="22495">
                  <c:v>1.4297960000000001E-3</c:v>
                </c:pt>
                <c:pt idx="22496">
                  <c:v>1.4244360000000001E-3</c:v>
                </c:pt>
                <c:pt idx="22497">
                  <c:v>1.417375E-3</c:v>
                </c:pt>
                <c:pt idx="22498">
                  <c:v>1.4110629999999999E-3</c:v>
                </c:pt>
                <c:pt idx="22499">
                  <c:v>1.404448E-3</c:v>
                </c:pt>
                <c:pt idx="22500">
                  <c:v>1.398741E-3</c:v>
                </c:pt>
                <c:pt idx="22501">
                  <c:v>1.393944E-3</c:v>
                </c:pt>
                <c:pt idx="22502">
                  <c:v>1.3873010000000001E-3</c:v>
                </c:pt>
                <c:pt idx="22503">
                  <c:v>1.38551E-3</c:v>
                </c:pt>
                <c:pt idx="22504">
                  <c:v>1.3820740000000001E-3</c:v>
                </c:pt>
                <c:pt idx="22505">
                  <c:v>1.375914E-3</c:v>
                </c:pt>
                <c:pt idx="22506">
                  <c:v>1.3660339999999999E-3</c:v>
                </c:pt>
                <c:pt idx="22507">
                  <c:v>1.361318E-3</c:v>
                </c:pt>
                <c:pt idx="22508">
                  <c:v>1.3576160000000001E-3</c:v>
                </c:pt>
                <c:pt idx="22509">
                  <c:v>1.3546540000000001E-3</c:v>
                </c:pt>
                <c:pt idx="22510">
                  <c:v>1.3513100000000001E-3</c:v>
                </c:pt>
                <c:pt idx="22511">
                  <c:v>1.348073E-3</c:v>
                </c:pt>
                <c:pt idx="22512">
                  <c:v>1.3448920000000001E-3</c:v>
                </c:pt>
                <c:pt idx="22513">
                  <c:v>1.342008E-3</c:v>
                </c:pt>
                <c:pt idx="22514">
                  <c:v>1.3374490000000001E-3</c:v>
                </c:pt>
                <c:pt idx="22515">
                  <c:v>1.332228E-3</c:v>
                </c:pt>
                <c:pt idx="22516">
                  <c:v>1.328011E-3</c:v>
                </c:pt>
                <c:pt idx="22517">
                  <c:v>1.3231269999999999E-3</c:v>
                </c:pt>
                <c:pt idx="22518">
                  <c:v>1.3188270000000001E-3</c:v>
                </c:pt>
                <c:pt idx="22519">
                  <c:v>1.31452E-3</c:v>
                </c:pt>
                <c:pt idx="22520">
                  <c:v>1.306029E-3</c:v>
                </c:pt>
                <c:pt idx="22521">
                  <c:v>1.2996749999999999E-3</c:v>
                </c:pt>
                <c:pt idx="22522">
                  <c:v>1.2933549999999999E-3</c:v>
                </c:pt>
                <c:pt idx="22523">
                  <c:v>1.2842909999999999E-3</c:v>
                </c:pt>
                <c:pt idx="22524">
                  <c:v>1.2773680000000001E-3</c:v>
                </c:pt>
                <c:pt idx="22525">
                  <c:v>1.2727960000000001E-3</c:v>
                </c:pt>
                <c:pt idx="22526">
                  <c:v>1.2681070000000001E-3</c:v>
                </c:pt>
                <c:pt idx="22527">
                  <c:v>1.2606500000000001E-3</c:v>
                </c:pt>
                <c:pt idx="22528">
                  <c:v>1.253552E-3</c:v>
                </c:pt>
                <c:pt idx="22529">
                  <c:v>1.246757E-3</c:v>
                </c:pt>
                <c:pt idx="22530">
                  <c:v>1.243154E-3</c:v>
                </c:pt>
                <c:pt idx="22531">
                  <c:v>1.2402299999999999E-3</c:v>
                </c:pt>
                <c:pt idx="22532">
                  <c:v>1.2352179999999999E-3</c:v>
                </c:pt>
                <c:pt idx="22533">
                  <c:v>1.229022E-3</c:v>
                </c:pt>
                <c:pt idx="22534">
                  <c:v>1.2253240000000001E-3</c:v>
                </c:pt>
                <c:pt idx="22535">
                  <c:v>1.2218769999999999E-3</c:v>
                </c:pt>
                <c:pt idx="22536">
                  <c:v>1.217395E-3</c:v>
                </c:pt>
                <c:pt idx="22537">
                  <c:v>1.2144339999999999E-3</c:v>
                </c:pt>
                <c:pt idx="22538">
                  <c:v>1.2102949999999999E-3</c:v>
                </c:pt>
                <c:pt idx="22539">
                  <c:v>1.209987E-3</c:v>
                </c:pt>
                <c:pt idx="22540">
                  <c:v>1.206705E-3</c:v>
                </c:pt>
                <c:pt idx="22541">
                  <c:v>1.201433E-3</c:v>
                </c:pt>
                <c:pt idx="22542">
                  <c:v>1.1959690000000001E-3</c:v>
                </c:pt>
                <c:pt idx="22543">
                  <c:v>1.1915669999999999E-3</c:v>
                </c:pt>
                <c:pt idx="22544">
                  <c:v>1.1882049999999999E-3</c:v>
                </c:pt>
                <c:pt idx="22545">
                  <c:v>1.183297E-3</c:v>
                </c:pt>
                <c:pt idx="22546">
                  <c:v>1.181594E-3</c:v>
                </c:pt>
                <c:pt idx="22547">
                  <c:v>1.178552E-3</c:v>
                </c:pt>
                <c:pt idx="22548">
                  <c:v>1.17497E-3</c:v>
                </c:pt>
                <c:pt idx="22549">
                  <c:v>1.1727059999999999E-3</c:v>
                </c:pt>
                <c:pt idx="22550">
                  <c:v>1.1720980000000001E-3</c:v>
                </c:pt>
                <c:pt idx="22551">
                  <c:v>1.169111E-3</c:v>
                </c:pt>
                <c:pt idx="22552">
                  <c:v>1.1686120000000001E-3</c:v>
                </c:pt>
                <c:pt idx="22553">
                  <c:v>1.165269E-3</c:v>
                </c:pt>
                <c:pt idx="22554">
                  <c:v>1.1650969999999999E-3</c:v>
                </c:pt>
                <c:pt idx="22555">
                  <c:v>1.165782E-3</c:v>
                </c:pt>
                <c:pt idx="22556">
                  <c:v>1.1623250000000001E-3</c:v>
                </c:pt>
                <c:pt idx="22557">
                  <c:v>1.1579089999999999E-3</c:v>
                </c:pt>
                <c:pt idx="22558">
                  <c:v>1.1541710000000001E-3</c:v>
                </c:pt>
                <c:pt idx="22559">
                  <c:v>1.151369E-3</c:v>
                </c:pt>
                <c:pt idx="22560">
                  <c:v>1.1491330000000001E-3</c:v>
                </c:pt>
                <c:pt idx="22561">
                  <c:v>1.1488710000000001E-3</c:v>
                </c:pt>
                <c:pt idx="22562">
                  <c:v>1.1467700000000001E-3</c:v>
                </c:pt>
                <c:pt idx="22563">
                  <c:v>1.1436160000000001E-3</c:v>
                </c:pt>
                <c:pt idx="22564">
                  <c:v>1.1427729999999999E-3</c:v>
                </c:pt>
                <c:pt idx="22565">
                  <c:v>1.1407909999999999E-3</c:v>
                </c:pt>
                <c:pt idx="22566">
                  <c:v>1.1389460000000001E-3</c:v>
                </c:pt>
                <c:pt idx="22567">
                  <c:v>1.135332E-3</c:v>
                </c:pt>
                <c:pt idx="22568">
                  <c:v>1.129721E-3</c:v>
                </c:pt>
                <c:pt idx="22569">
                  <c:v>1.1251779999999999E-3</c:v>
                </c:pt>
                <c:pt idx="22570">
                  <c:v>1.120855E-3</c:v>
                </c:pt>
                <c:pt idx="22571">
                  <c:v>1.1192870000000001E-3</c:v>
                </c:pt>
                <c:pt idx="22572">
                  <c:v>1.1187020000000001E-3</c:v>
                </c:pt>
                <c:pt idx="22573">
                  <c:v>1.11352E-3</c:v>
                </c:pt>
                <c:pt idx="22574">
                  <c:v>1.104874E-3</c:v>
                </c:pt>
                <c:pt idx="22575">
                  <c:v>1.0998080000000001E-3</c:v>
                </c:pt>
                <c:pt idx="22576">
                  <c:v>1.091755E-3</c:v>
                </c:pt>
                <c:pt idx="22577">
                  <c:v>1.0839199999999999E-3</c:v>
                </c:pt>
                <c:pt idx="22578">
                  <c:v>1.075365E-3</c:v>
                </c:pt>
                <c:pt idx="22579">
                  <c:v>1.065933E-3</c:v>
                </c:pt>
                <c:pt idx="22580">
                  <c:v>1.063844E-3</c:v>
                </c:pt>
                <c:pt idx="22581">
                  <c:v>1.05875E-3</c:v>
                </c:pt>
                <c:pt idx="22582">
                  <c:v>1.0554780000000001E-3</c:v>
                </c:pt>
                <c:pt idx="22583">
                  <c:v>1.0519800000000001E-3</c:v>
                </c:pt>
                <c:pt idx="22584">
                  <c:v>1.049845E-3</c:v>
                </c:pt>
                <c:pt idx="22585">
                  <c:v>1.0479720000000001E-3</c:v>
                </c:pt>
                <c:pt idx="22586">
                  <c:v>1.0478429999999999E-3</c:v>
                </c:pt>
                <c:pt idx="22587">
                  <c:v>1.0454920000000001E-3</c:v>
                </c:pt>
                <c:pt idx="22588">
                  <c:v>1.0433269999999999E-3</c:v>
                </c:pt>
                <c:pt idx="22589">
                  <c:v>1.040196E-3</c:v>
                </c:pt>
                <c:pt idx="22590">
                  <c:v>1.037098E-3</c:v>
                </c:pt>
                <c:pt idx="22591">
                  <c:v>1.0357840000000001E-3</c:v>
                </c:pt>
                <c:pt idx="22592">
                  <c:v>1.035652E-3</c:v>
                </c:pt>
                <c:pt idx="22593">
                  <c:v>1.0351900000000001E-3</c:v>
                </c:pt>
                <c:pt idx="22594">
                  <c:v>1.036085E-3</c:v>
                </c:pt>
                <c:pt idx="22595">
                  <c:v>1.035996E-3</c:v>
                </c:pt>
                <c:pt idx="22596">
                  <c:v>1.0335450000000001E-3</c:v>
                </c:pt>
                <c:pt idx="22597">
                  <c:v>1.0293050000000001E-3</c:v>
                </c:pt>
                <c:pt idx="22598">
                  <c:v>1.025801E-3</c:v>
                </c:pt>
                <c:pt idx="22599">
                  <c:v>1.026452E-3</c:v>
                </c:pt>
                <c:pt idx="22600">
                  <c:v>1.0243920000000001E-3</c:v>
                </c:pt>
                <c:pt idx="22601">
                  <c:v>1.020703E-3</c:v>
                </c:pt>
                <c:pt idx="22602">
                  <c:v>1.017036E-3</c:v>
                </c:pt>
                <c:pt idx="22603">
                  <c:v>1.0141340000000001E-3</c:v>
                </c:pt>
                <c:pt idx="22604">
                  <c:v>1.0134720000000001E-3</c:v>
                </c:pt>
                <c:pt idx="22605">
                  <c:v>1.012984E-3</c:v>
                </c:pt>
                <c:pt idx="22606">
                  <c:v>1.0107580000000001E-3</c:v>
                </c:pt>
                <c:pt idx="22607">
                  <c:v>1.0087200000000001E-3</c:v>
                </c:pt>
                <c:pt idx="22608">
                  <c:v>1.008269E-3</c:v>
                </c:pt>
                <c:pt idx="22609">
                  <c:v>1.0092980000000001E-3</c:v>
                </c:pt>
                <c:pt idx="22610">
                  <c:v>1.009308E-3</c:v>
                </c:pt>
                <c:pt idx="22611">
                  <c:v>1.0074210000000001E-3</c:v>
                </c:pt>
                <c:pt idx="22612">
                  <c:v>1.0049810000000001E-3</c:v>
                </c:pt>
                <c:pt idx="22613">
                  <c:v>1.008426E-3</c:v>
                </c:pt>
                <c:pt idx="22614">
                  <c:v>1.0119580000000001E-3</c:v>
                </c:pt>
                <c:pt idx="22615">
                  <c:v>1.010529E-3</c:v>
                </c:pt>
                <c:pt idx="22616">
                  <c:v>1.010412E-3</c:v>
                </c:pt>
                <c:pt idx="22617">
                  <c:v>1.0103200000000001E-3</c:v>
                </c:pt>
                <c:pt idx="22618">
                  <c:v>1.005379E-3</c:v>
                </c:pt>
                <c:pt idx="22619">
                  <c:v>1.005047E-3</c:v>
                </c:pt>
                <c:pt idx="22620">
                  <c:v>1.0002139999999999E-3</c:v>
                </c:pt>
                <c:pt idx="22621">
                  <c:v>9.9698800000000008E-4</c:v>
                </c:pt>
                <c:pt idx="22622">
                  <c:v>9.9709100000000008E-4</c:v>
                </c:pt>
                <c:pt idx="22623">
                  <c:v>9.9705200000000001E-4</c:v>
                </c:pt>
                <c:pt idx="22624">
                  <c:v>9.9623500000000005E-4</c:v>
                </c:pt>
                <c:pt idx="22625">
                  <c:v>9.9596199999999998E-4</c:v>
                </c:pt>
                <c:pt idx="22626">
                  <c:v>9.9575300000000005E-4</c:v>
                </c:pt>
                <c:pt idx="22627">
                  <c:v>9.9327700000000009E-4</c:v>
                </c:pt>
                <c:pt idx="22628">
                  <c:v>9.91715E-4</c:v>
                </c:pt>
                <c:pt idx="22629">
                  <c:v>9.8762700000000004E-4</c:v>
                </c:pt>
                <c:pt idx="22630">
                  <c:v>9.8714599999999994E-4</c:v>
                </c:pt>
                <c:pt idx="22631">
                  <c:v>9.8914300000000005E-4</c:v>
                </c:pt>
                <c:pt idx="22632">
                  <c:v>9.9010299999999999E-4</c:v>
                </c:pt>
                <c:pt idx="22633">
                  <c:v>9.9027699999999991E-4</c:v>
                </c:pt>
                <c:pt idx="22634">
                  <c:v>9.9288700000000002E-4</c:v>
                </c:pt>
                <c:pt idx="22635">
                  <c:v>9.923340000000001E-4</c:v>
                </c:pt>
                <c:pt idx="22636">
                  <c:v>9.8960699999999999E-4</c:v>
                </c:pt>
                <c:pt idx="22637">
                  <c:v>9.8635900000000002E-4</c:v>
                </c:pt>
                <c:pt idx="22638">
                  <c:v>9.814069999999999E-4</c:v>
                </c:pt>
                <c:pt idx="22639">
                  <c:v>9.7903899999999991E-4</c:v>
                </c:pt>
                <c:pt idx="22640">
                  <c:v>9.7999900000000006E-4</c:v>
                </c:pt>
                <c:pt idx="22641">
                  <c:v>9.7903599999999997E-4</c:v>
                </c:pt>
                <c:pt idx="22642">
                  <c:v>9.73557E-4</c:v>
                </c:pt>
                <c:pt idx="22643">
                  <c:v>9.6409700000000002E-4</c:v>
                </c:pt>
                <c:pt idx="22644">
                  <c:v>9.5943099999999996E-4</c:v>
                </c:pt>
                <c:pt idx="22645">
                  <c:v>9.5481199999999998E-4</c:v>
                </c:pt>
                <c:pt idx="22646">
                  <c:v>9.5538800000000005E-4</c:v>
                </c:pt>
                <c:pt idx="22647">
                  <c:v>9.5674099999999999E-4</c:v>
                </c:pt>
                <c:pt idx="22648">
                  <c:v>9.5711799999999997E-4</c:v>
                </c:pt>
                <c:pt idx="22649">
                  <c:v>9.6121599999999998E-4</c:v>
                </c:pt>
                <c:pt idx="22650">
                  <c:v>9.6413399999999995E-4</c:v>
                </c:pt>
                <c:pt idx="22651">
                  <c:v>9.6422999999999995E-4</c:v>
                </c:pt>
                <c:pt idx="22652">
                  <c:v>9.6688799999999995E-4</c:v>
                </c:pt>
                <c:pt idx="22653">
                  <c:v>9.6559300000000005E-4</c:v>
                </c:pt>
                <c:pt idx="22654">
                  <c:v>9.6612100000000002E-4</c:v>
                </c:pt>
                <c:pt idx="22655">
                  <c:v>9.6364200000000001E-4</c:v>
                </c:pt>
                <c:pt idx="22656">
                  <c:v>9.6016700000000005E-4</c:v>
                </c:pt>
                <c:pt idx="22657">
                  <c:v>9.5627099999999997E-4</c:v>
                </c:pt>
                <c:pt idx="22658">
                  <c:v>9.5242700000000005E-4</c:v>
                </c:pt>
                <c:pt idx="22659">
                  <c:v>9.5048099999999998E-4</c:v>
                </c:pt>
                <c:pt idx="22660">
                  <c:v>9.4933699999999997E-4</c:v>
                </c:pt>
                <c:pt idx="22661">
                  <c:v>9.4767899999999999E-4</c:v>
                </c:pt>
                <c:pt idx="22662">
                  <c:v>9.4464799999999997E-4</c:v>
                </c:pt>
                <c:pt idx="22663">
                  <c:v>9.4030800000000005E-4</c:v>
                </c:pt>
                <c:pt idx="22664">
                  <c:v>9.3804399999999997E-4</c:v>
                </c:pt>
                <c:pt idx="22665">
                  <c:v>9.3669000000000001E-4</c:v>
                </c:pt>
                <c:pt idx="22666">
                  <c:v>9.38308E-4</c:v>
                </c:pt>
                <c:pt idx="22667">
                  <c:v>9.3789100000000005E-4</c:v>
                </c:pt>
                <c:pt idx="22668">
                  <c:v>9.3473000000000004E-4</c:v>
                </c:pt>
                <c:pt idx="22669">
                  <c:v>9.3073099999999996E-4</c:v>
                </c:pt>
                <c:pt idx="22670">
                  <c:v>9.2797400000000003E-4</c:v>
                </c:pt>
                <c:pt idx="22671">
                  <c:v>9.2577499999999999E-4</c:v>
                </c:pt>
                <c:pt idx="22672">
                  <c:v>9.2274800000000004E-4</c:v>
                </c:pt>
                <c:pt idx="22673">
                  <c:v>9.2354199999999996E-4</c:v>
                </c:pt>
                <c:pt idx="22674">
                  <c:v>9.2515299999999996E-4</c:v>
                </c:pt>
                <c:pt idx="22675">
                  <c:v>9.2318900000000004E-4</c:v>
                </c:pt>
                <c:pt idx="22676">
                  <c:v>9.2207300000000003E-4</c:v>
                </c:pt>
                <c:pt idx="22677">
                  <c:v>9.2139000000000001E-4</c:v>
                </c:pt>
                <c:pt idx="22678">
                  <c:v>9.2025799999999997E-4</c:v>
                </c:pt>
                <c:pt idx="22679">
                  <c:v>9.17774E-4</c:v>
                </c:pt>
                <c:pt idx="22680">
                  <c:v>9.1882400000000005E-4</c:v>
                </c:pt>
                <c:pt idx="22681">
                  <c:v>9.2042000000000003E-4</c:v>
                </c:pt>
                <c:pt idx="22682">
                  <c:v>9.2053700000000003E-4</c:v>
                </c:pt>
                <c:pt idx="22683">
                  <c:v>9.1867700000000001E-4</c:v>
                </c:pt>
                <c:pt idx="22684">
                  <c:v>9.1903700000000004E-4</c:v>
                </c:pt>
                <c:pt idx="22685">
                  <c:v>9.1632900000000002E-4</c:v>
                </c:pt>
                <c:pt idx="22686">
                  <c:v>9.2102999999999998E-4</c:v>
                </c:pt>
                <c:pt idx="22687">
                  <c:v>9.2108299999999995E-4</c:v>
                </c:pt>
                <c:pt idx="22688">
                  <c:v>9.19998E-4</c:v>
                </c:pt>
                <c:pt idx="22689">
                  <c:v>9.2526900000000005E-4</c:v>
                </c:pt>
                <c:pt idx="22690">
                  <c:v>9.2783999999999998E-4</c:v>
                </c:pt>
                <c:pt idx="22691">
                  <c:v>9.3059000000000002E-4</c:v>
                </c:pt>
                <c:pt idx="22692">
                  <c:v>9.3337599999999998E-4</c:v>
                </c:pt>
                <c:pt idx="22693">
                  <c:v>9.3740100000000003E-4</c:v>
                </c:pt>
                <c:pt idx="22694">
                  <c:v>9.4005399999999995E-4</c:v>
                </c:pt>
                <c:pt idx="22695">
                  <c:v>9.4317100000000003E-4</c:v>
                </c:pt>
                <c:pt idx="22696">
                  <c:v>9.45669E-4</c:v>
                </c:pt>
                <c:pt idx="22697">
                  <c:v>9.46812E-4</c:v>
                </c:pt>
                <c:pt idx="22698">
                  <c:v>9.4826299999999997E-4</c:v>
                </c:pt>
                <c:pt idx="22699">
                  <c:v>9.5081400000000002E-4</c:v>
                </c:pt>
                <c:pt idx="22700">
                  <c:v>9.5389200000000002E-4</c:v>
                </c:pt>
                <c:pt idx="22701">
                  <c:v>9.5668800000000003E-4</c:v>
                </c:pt>
                <c:pt idx="22702">
                  <c:v>9.5938999999999996E-4</c:v>
                </c:pt>
                <c:pt idx="22703">
                  <c:v>9.6125900000000001E-4</c:v>
                </c:pt>
                <c:pt idx="22704">
                  <c:v>9.6226799999999996E-4</c:v>
                </c:pt>
                <c:pt idx="22705">
                  <c:v>9.6586600000000001E-4</c:v>
                </c:pt>
                <c:pt idx="22706">
                  <c:v>9.7130600000000001E-4</c:v>
                </c:pt>
                <c:pt idx="22707">
                  <c:v>9.7412599999999996E-4</c:v>
                </c:pt>
                <c:pt idx="22708">
                  <c:v>9.7340800000000004E-4</c:v>
                </c:pt>
                <c:pt idx="22709">
                  <c:v>9.7311399999999997E-4</c:v>
                </c:pt>
                <c:pt idx="22710">
                  <c:v>9.7224200000000001E-4</c:v>
                </c:pt>
                <c:pt idx="22711">
                  <c:v>9.7242300000000004E-4</c:v>
                </c:pt>
                <c:pt idx="22712">
                  <c:v>9.7016300000000001E-4</c:v>
                </c:pt>
                <c:pt idx="22713">
                  <c:v>9.6451700000000002E-4</c:v>
                </c:pt>
                <c:pt idx="22714">
                  <c:v>9.6076899999999999E-4</c:v>
                </c:pt>
                <c:pt idx="22715">
                  <c:v>9.5670900000000003E-4</c:v>
                </c:pt>
                <c:pt idx="22716">
                  <c:v>9.4951400000000004E-4</c:v>
                </c:pt>
                <c:pt idx="22717">
                  <c:v>9.4833099999999996E-4</c:v>
                </c:pt>
                <c:pt idx="22718">
                  <c:v>9.4975599999999995E-4</c:v>
                </c:pt>
                <c:pt idx="22719">
                  <c:v>9.4948799999999996E-4</c:v>
                </c:pt>
                <c:pt idx="22720">
                  <c:v>9.5048400000000003E-4</c:v>
                </c:pt>
                <c:pt idx="22721">
                  <c:v>9.4816200000000001E-4</c:v>
                </c:pt>
                <c:pt idx="22722">
                  <c:v>9.4571599999999998E-4</c:v>
                </c:pt>
                <c:pt idx="22723">
                  <c:v>9.4370800000000003E-4</c:v>
                </c:pt>
                <c:pt idx="22724">
                  <c:v>9.4213399999999996E-4</c:v>
                </c:pt>
                <c:pt idx="22725">
                  <c:v>9.4014000000000001E-4</c:v>
                </c:pt>
                <c:pt idx="22726">
                  <c:v>9.3845599999999995E-4</c:v>
                </c:pt>
                <c:pt idx="22727">
                  <c:v>9.38418E-4</c:v>
                </c:pt>
                <c:pt idx="22728">
                  <c:v>9.38556E-4</c:v>
                </c:pt>
                <c:pt idx="22729">
                  <c:v>9.3676299999999996E-4</c:v>
                </c:pt>
                <c:pt idx="22730">
                  <c:v>9.37268E-4</c:v>
                </c:pt>
                <c:pt idx="22731">
                  <c:v>9.33412E-4</c:v>
                </c:pt>
                <c:pt idx="22732">
                  <c:v>9.2972400000000005E-4</c:v>
                </c:pt>
                <c:pt idx="22733">
                  <c:v>9.2595600000000002E-4</c:v>
                </c:pt>
                <c:pt idx="22734">
                  <c:v>9.2089799999999996E-4</c:v>
                </c:pt>
                <c:pt idx="22735">
                  <c:v>9.1520299999999996E-4</c:v>
                </c:pt>
                <c:pt idx="22736">
                  <c:v>9.1464300000000003E-4</c:v>
                </c:pt>
                <c:pt idx="22737">
                  <c:v>9.1629799999999996E-4</c:v>
                </c:pt>
                <c:pt idx="22738">
                  <c:v>9.1409399999999995E-4</c:v>
                </c:pt>
                <c:pt idx="22739">
                  <c:v>9.0950099999999995E-4</c:v>
                </c:pt>
                <c:pt idx="22740">
                  <c:v>9.0703400000000003E-4</c:v>
                </c:pt>
                <c:pt idx="22741">
                  <c:v>9.0553699999999999E-4</c:v>
                </c:pt>
                <c:pt idx="22742">
                  <c:v>9.0770200000000003E-4</c:v>
                </c:pt>
                <c:pt idx="22743">
                  <c:v>9.0867499999999996E-4</c:v>
                </c:pt>
                <c:pt idx="22744">
                  <c:v>9.0567899999999995E-4</c:v>
                </c:pt>
                <c:pt idx="22745">
                  <c:v>9.0257599999999999E-4</c:v>
                </c:pt>
                <c:pt idx="22746">
                  <c:v>9.0204399999999996E-4</c:v>
                </c:pt>
                <c:pt idx="22747">
                  <c:v>9.0393899999999998E-4</c:v>
                </c:pt>
                <c:pt idx="22748">
                  <c:v>9.0447399999999995E-4</c:v>
                </c:pt>
                <c:pt idx="22749">
                  <c:v>9.0667099999999995E-4</c:v>
                </c:pt>
                <c:pt idx="22750">
                  <c:v>9.0912399999999998E-4</c:v>
                </c:pt>
                <c:pt idx="22751">
                  <c:v>9.0726900000000004E-4</c:v>
                </c:pt>
                <c:pt idx="22752">
                  <c:v>9.0470700000000004E-4</c:v>
                </c:pt>
                <c:pt idx="22753">
                  <c:v>9.0265099999999997E-4</c:v>
                </c:pt>
                <c:pt idx="22754">
                  <c:v>8.9762000000000002E-4</c:v>
                </c:pt>
                <c:pt idx="22755">
                  <c:v>8.9565499999999998E-4</c:v>
                </c:pt>
                <c:pt idx="22756">
                  <c:v>8.9455199999999996E-4</c:v>
                </c:pt>
                <c:pt idx="22757">
                  <c:v>8.9577999999999999E-4</c:v>
                </c:pt>
                <c:pt idx="22758">
                  <c:v>8.9728500000000005E-4</c:v>
                </c:pt>
                <c:pt idx="22759">
                  <c:v>8.9494300000000004E-4</c:v>
                </c:pt>
                <c:pt idx="22760">
                  <c:v>8.9326300000000004E-4</c:v>
                </c:pt>
                <c:pt idx="22761">
                  <c:v>8.9342700000000002E-4</c:v>
                </c:pt>
                <c:pt idx="22762">
                  <c:v>8.9174499999999999E-4</c:v>
                </c:pt>
                <c:pt idx="22763">
                  <c:v>8.9252999999999999E-4</c:v>
                </c:pt>
                <c:pt idx="22764">
                  <c:v>8.9416599999999995E-4</c:v>
                </c:pt>
                <c:pt idx="22765">
                  <c:v>8.9570800000000005E-4</c:v>
                </c:pt>
                <c:pt idx="22766">
                  <c:v>8.97908E-4</c:v>
                </c:pt>
                <c:pt idx="22767">
                  <c:v>9.0142E-4</c:v>
                </c:pt>
                <c:pt idx="22768">
                  <c:v>9.0593499999999997E-4</c:v>
                </c:pt>
                <c:pt idx="22769">
                  <c:v>9.0681599999999996E-4</c:v>
                </c:pt>
                <c:pt idx="22770">
                  <c:v>9.0581699999999995E-4</c:v>
                </c:pt>
                <c:pt idx="22771">
                  <c:v>9.0301800000000001E-4</c:v>
                </c:pt>
                <c:pt idx="22772">
                  <c:v>8.9724399999999995E-4</c:v>
                </c:pt>
                <c:pt idx="22773">
                  <c:v>8.9284599999999998E-4</c:v>
                </c:pt>
                <c:pt idx="22774">
                  <c:v>8.9074100000000002E-4</c:v>
                </c:pt>
                <c:pt idx="22775">
                  <c:v>8.8790600000000005E-4</c:v>
                </c:pt>
                <c:pt idx="22776">
                  <c:v>8.8314600000000002E-4</c:v>
                </c:pt>
                <c:pt idx="22777">
                  <c:v>8.7758900000000002E-4</c:v>
                </c:pt>
                <c:pt idx="22778">
                  <c:v>8.7115100000000002E-4</c:v>
                </c:pt>
                <c:pt idx="22779">
                  <c:v>8.6545999999999997E-4</c:v>
                </c:pt>
                <c:pt idx="22780">
                  <c:v>8.6258400000000001E-4</c:v>
                </c:pt>
                <c:pt idx="22781">
                  <c:v>8.6015099999999997E-4</c:v>
                </c:pt>
                <c:pt idx="22782">
                  <c:v>8.5745700000000005E-4</c:v>
                </c:pt>
                <c:pt idx="22783">
                  <c:v>8.5723799999999997E-4</c:v>
                </c:pt>
                <c:pt idx="22784">
                  <c:v>8.5597199999999998E-4</c:v>
                </c:pt>
                <c:pt idx="22785">
                  <c:v>8.5426299999999996E-4</c:v>
                </c:pt>
                <c:pt idx="22786">
                  <c:v>8.5302100000000003E-4</c:v>
                </c:pt>
                <c:pt idx="22787">
                  <c:v>8.5206300000000002E-4</c:v>
                </c:pt>
                <c:pt idx="22788">
                  <c:v>8.5173699999999998E-4</c:v>
                </c:pt>
                <c:pt idx="22789">
                  <c:v>8.5087699999999999E-4</c:v>
                </c:pt>
                <c:pt idx="22790">
                  <c:v>8.4730000000000005E-4</c:v>
                </c:pt>
                <c:pt idx="22791">
                  <c:v>8.4104700000000004E-4</c:v>
                </c:pt>
                <c:pt idx="22792">
                  <c:v>8.3802200000000001E-4</c:v>
                </c:pt>
                <c:pt idx="22793">
                  <c:v>8.3620500000000002E-4</c:v>
                </c:pt>
                <c:pt idx="22794">
                  <c:v>8.3295600000000004E-4</c:v>
                </c:pt>
                <c:pt idx="22795">
                  <c:v>8.3078500000000001E-4</c:v>
                </c:pt>
                <c:pt idx="22796">
                  <c:v>8.2565199999999996E-4</c:v>
                </c:pt>
                <c:pt idx="22797">
                  <c:v>8.2209799999999995E-4</c:v>
                </c:pt>
                <c:pt idx="22798">
                  <c:v>8.1578800000000002E-4</c:v>
                </c:pt>
                <c:pt idx="22799">
                  <c:v>8.1351199999999996E-4</c:v>
                </c:pt>
                <c:pt idx="22800">
                  <c:v>8.1341200000000001E-4</c:v>
                </c:pt>
                <c:pt idx="22801">
                  <c:v>8.0984199999999996E-4</c:v>
                </c:pt>
                <c:pt idx="22802">
                  <c:v>8.0281299999999999E-4</c:v>
                </c:pt>
                <c:pt idx="22803">
                  <c:v>7.9590800000000001E-4</c:v>
                </c:pt>
                <c:pt idx="22804">
                  <c:v>7.8755199999999996E-4</c:v>
                </c:pt>
                <c:pt idx="22805">
                  <c:v>7.7855899999999996E-4</c:v>
                </c:pt>
                <c:pt idx="22806">
                  <c:v>7.7261799999999998E-4</c:v>
                </c:pt>
                <c:pt idx="22807">
                  <c:v>7.7301599999999996E-4</c:v>
                </c:pt>
                <c:pt idx="22808">
                  <c:v>7.6698700000000001E-4</c:v>
                </c:pt>
                <c:pt idx="22809">
                  <c:v>7.6195699999999996E-4</c:v>
                </c:pt>
                <c:pt idx="22810">
                  <c:v>7.6051600000000003E-4</c:v>
                </c:pt>
                <c:pt idx="22811">
                  <c:v>7.5677199999999996E-4</c:v>
                </c:pt>
                <c:pt idx="22812">
                  <c:v>7.5256900000000002E-4</c:v>
                </c:pt>
                <c:pt idx="22813">
                  <c:v>7.4883800000000004E-4</c:v>
                </c:pt>
                <c:pt idx="22814">
                  <c:v>7.43774E-4</c:v>
                </c:pt>
                <c:pt idx="22815">
                  <c:v>7.3891699999999996E-4</c:v>
                </c:pt>
                <c:pt idx="22816">
                  <c:v>7.3320199999999996E-4</c:v>
                </c:pt>
                <c:pt idx="22817">
                  <c:v>7.2747100000000004E-4</c:v>
                </c:pt>
                <c:pt idx="22818">
                  <c:v>7.2021800000000001E-4</c:v>
                </c:pt>
                <c:pt idx="22819">
                  <c:v>7.11176E-4</c:v>
                </c:pt>
                <c:pt idx="22820">
                  <c:v>7.1188299999999996E-4</c:v>
                </c:pt>
                <c:pt idx="22821">
                  <c:v>7.0700799999999996E-4</c:v>
                </c:pt>
                <c:pt idx="22822">
                  <c:v>7.0524400000000005E-4</c:v>
                </c:pt>
                <c:pt idx="22823">
                  <c:v>7.0225400000000003E-4</c:v>
                </c:pt>
                <c:pt idx="22824">
                  <c:v>7.01309E-4</c:v>
                </c:pt>
                <c:pt idx="22825">
                  <c:v>6.9816400000000003E-4</c:v>
                </c:pt>
                <c:pt idx="22826">
                  <c:v>6.9810399999999996E-4</c:v>
                </c:pt>
                <c:pt idx="22827">
                  <c:v>6.9857000000000003E-4</c:v>
                </c:pt>
                <c:pt idx="22828">
                  <c:v>6.9751500000000001E-4</c:v>
                </c:pt>
                <c:pt idx="22829">
                  <c:v>6.9670400000000003E-4</c:v>
                </c:pt>
                <c:pt idx="22830">
                  <c:v>6.9683199999999999E-4</c:v>
                </c:pt>
                <c:pt idx="22831">
                  <c:v>6.9070399999999999E-4</c:v>
                </c:pt>
                <c:pt idx="22832">
                  <c:v>6.87881E-4</c:v>
                </c:pt>
                <c:pt idx="22833">
                  <c:v>6.8530900000000005E-4</c:v>
                </c:pt>
                <c:pt idx="22834">
                  <c:v>6.8371000000000003E-4</c:v>
                </c:pt>
                <c:pt idx="22835">
                  <c:v>6.8284200000000002E-4</c:v>
                </c:pt>
                <c:pt idx="22836">
                  <c:v>6.8282200000000003E-4</c:v>
                </c:pt>
                <c:pt idx="22837">
                  <c:v>6.8244499999999995E-4</c:v>
                </c:pt>
                <c:pt idx="22838">
                  <c:v>6.8269000000000001E-4</c:v>
                </c:pt>
                <c:pt idx="22839">
                  <c:v>6.8425500000000004E-4</c:v>
                </c:pt>
                <c:pt idx="22840">
                  <c:v>6.8554300000000005E-4</c:v>
                </c:pt>
                <c:pt idx="22841">
                  <c:v>6.84197E-4</c:v>
                </c:pt>
                <c:pt idx="22842">
                  <c:v>6.8132299999999995E-4</c:v>
                </c:pt>
                <c:pt idx="22843">
                  <c:v>6.8085200000000002E-4</c:v>
                </c:pt>
                <c:pt idx="22844">
                  <c:v>6.8104799999999996E-4</c:v>
                </c:pt>
                <c:pt idx="22845">
                  <c:v>6.77291E-4</c:v>
                </c:pt>
                <c:pt idx="22846">
                  <c:v>6.71968E-4</c:v>
                </c:pt>
                <c:pt idx="22847">
                  <c:v>6.6611199999999995E-4</c:v>
                </c:pt>
                <c:pt idx="22848">
                  <c:v>6.6120100000000004E-4</c:v>
                </c:pt>
                <c:pt idx="22849">
                  <c:v>6.5691899999999995E-4</c:v>
                </c:pt>
                <c:pt idx="22850">
                  <c:v>6.5358199999999999E-4</c:v>
                </c:pt>
                <c:pt idx="22851">
                  <c:v>6.5178899999999995E-4</c:v>
                </c:pt>
                <c:pt idx="22852">
                  <c:v>6.4927599999999995E-4</c:v>
                </c:pt>
                <c:pt idx="22853">
                  <c:v>6.4846999999999995E-4</c:v>
                </c:pt>
                <c:pt idx="22854">
                  <c:v>6.46917E-4</c:v>
                </c:pt>
                <c:pt idx="22855">
                  <c:v>6.4375299999999995E-4</c:v>
                </c:pt>
                <c:pt idx="22856">
                  <c:v>6.3940600000000002E-4</c:v>
                </c:pt>
                <c:pt idx="22857">
                  <c:v>6.3574599999999997E-4</c:v>
                </c:pt>
                <c:pt idx="22858">
                  <c:v>6.3209599999999996E-4</c:v>
                </c:pt>
                <c:pt idx="22859">
                  <c:v>6.2943299999999999E-4</c:v>
                </c:pt>
                <c:pt idx="22860">
                  <c:v>6.2885299999999996E-4</c:v>
                </c:pt>
                <c:pt idx="22861">
                  <c:v>6.2619399999999995E-4</c:v>
                </c:pt>
                <c:pt idx="22862">
                  <c:v>6.2450099999999996E-4</c:v>
                </c:pt>
                <c:pt idx="22863">
                  <c:v>6.2539500000000005E-4</c:v>
                </c:pt>
                <c:pt idx="22864">
                  <c:v>6.2339199999999996E-4</c:v>
                </c:pt>
                <c:pt idx="22865">
                  <c:v>6.2082399999999996E-4</c:v>
                </c:pt>
                <c:pt idx="22866">
                  <c:v>6.1848100000000004E-4</c:v>
                </c:pt>
                <c:pt idx="22867">
                  <c:v>6.1412900000000004E-4</c:v>
                </c:pt>
                <c:pt idx="22868">
                  <c:v>6.0919399999999997E-4</c:v>
                </c:pt>
                <c:pt idx="22869">
                  <c:v>6.0780000000000003E-4</c:v>
                </c:pt>
                <c:pt idx="22870">
                  <c:v>6.0499900000000005E-4</c:v>
                </c:pt>
                <c:pt idx="22871">
                  <c:v>5.9895200000000003E-4</c:v>
                </c:pt>
                <c:pt idx="22872">
                  <c:v>5.9411399999999997E-4</c:v>
                </c:pt>
                <c:pt idx="22873">
                  <c:v>5.9020100000000005E-4</c:v>
                </c:pt>
                <c:pt idx="22874">
                  <c:v>5.8851699999999999E-4</c:v>
                </c:pt>
                <c:pt idx="22875">
                  <c:v>5.8804099999999998E-4</c:v>
                </c:pt>
                <c:pt idx="22876">
                  <c:v>5.8440399999999996E-4</c:v>
                </c:pt>
                <c:pt idx="22877">
                  <c:v>5.8049800000000004E-4</c:v>
                </c:pt>
                <c:pt idx="22878">
                  <c:v>5.7759200000000004E-4</c:v>
                </c:pt>
                <c:pt idx="22879">
                  <c:v>5.7442699999999997E-4</c:v>
                </c:pt>
                <c:pt idx="22880">
                  <c:v>5.6999600000000002E-4</c:v>
                </c:pt>
                <c:pt idx="22881">
                  <c:v>5.6747999999999998E-4</c:v>
                </c:pt>
                <c:pt idx="22882">
                  <c:v>5.6667499999999999E-4</c:v>
                </c:pt>
                <c:pt idx="22883">
                  <c:v>5.6499800000000004E-4</c:v>
                </c:pt>
                <c:pt idx="22884">
                  <c:v>5.6201099999999996E-4</c:v>
                </c:pt>
                <c:pt idx="22885">
                  <c:v>5.5928900000000003E-4</c:v>
                </c:pt>
                <c:pt idx="22886">
                  <c:v>5.5194100000000002E-4</c:v>
                </c:pt>
                <c:pt idx="22887">
                  <c:v>5.4683800000000001E-4</c:v>
                </c:pt>
                <c:pt idx="22888">
                  <c:v>5.4318300000000003E-4</c:v>
                </c:pt>
                <c:pt idx="22889">
                  <c:v>5.4096899999999998E-4</c:v>
                </c:pt>
                <c:pt idx="22890">
                  <c:v>5.3935699999999997E-4</c:v>
                </c:pt>
                <c:pt idx="22891">
                  <c:v>5.3633100000000003E-4</c:v>
                </c:pt>
                <c:pt idx="22892">
                  <c:v>5.3368999999999997E-4</c:v>
                </c:pt>
                <c:pt idx="22893">
                  <c:v>5.31468E-4</c:v>
                </c:pt>
                <c:pt idx="22894">
                  <c:v>5.3094199999999996E-4</c:v>
                </c:pt>
                <c:pt idx="22895">
                  <c:v>5.3142900000000004E-4</c:v>
                </c:pt>
                <c:pt idx="22896">
                  <c:v>5.3141400000000002E-4</c:v>
                </c:pt>
                <c:pt idx="22897">
                  <c:v>5.3078700000000001E-4</c:v>
                </c:pt>
                <c:pt idx="22898">
                  <c:v>5.2949400000000004E-4</c:v>
                </c:pt>
                <c:pt idx="22899">
                  <c:v>5.2857399999999997E-4</c:v>
                </c:pt>
                <c:pt idx="22900">
                  <c:v>5.2899700000000002E-4</c:v>
                </c:pt>
                <c:pt idx="22901">
                  <c:v>5.3334300000000003E-4</c:v>
                </c:pt>
                <c:pt idx="22902">
                  <c:v>5.3506199999999999E-4</c:v>
                </c:pt>
                <c:pt idx="22903">
                  <c:v>5.3379299999999996E-4</c:v>
                </c:pt>
                <c:pt idx="22904">
                  <c:v>5.2988500000000001E-4</c:v>
                </c:pt>
                <c:pt idx="22905">
                  <c:v>5.2486700000000004E-4</c:v>
                </c:pt>
                <c:pt idx="22906">
                  <c:v>5.2039499999999999E-4</c:v>
                </c:pt>
                <c:pt idx="22907">
                  <c:v>5.2117500000000002E-4</c:v>
                </c:pt>
                <c:pt idx="22908">
                  <c:v>5.1608399999999999E-4</c:v>
                </c:pt>
                <c:pt idx="22909">
                  <c:v>5.1761199999999998E-4</c:v>
                </c:pt>
                <c:pt idx="22910">
                  <c:v>5.1639700000000004E-4</c:v>
                </c:pt>
                <c:pt idx="22911">
                  <c:v>5.1338499999999999E-4</c:v>
                </c:pt>
                <c:pt idx="22912">
                  <c:v>5.0892999999999999E-4</c:v>
                </c:pt>
                <c:pt idx="22913">
                  <c:v>5.0596799999999998E-4</c:v>
                </c:pt>
                <c:pt idx="22914">
                  <c:v>5.0497599999999997E-4</c:v>
                </c:pt>
                <c:pt idx="22915">
                  <c:v>5.0205499999999995E-4</c:v>
                </c:pt>
                <c:pt idx="22916">
                  <c:v>4.9658000000000005E-4</c:v>
                </c:pt>
                <c:pt idx="22917">
                  <c:v>4.9218999999999999E-4</c:v>
                </c:pt>
                <c:pt idx="22918">
                  <c:v>4.8728699999999998E-4</c:v>
                </c:pt>
                <c:pt idx="22919">
                  <c:v>4.8214800000000001E-4</c:v>
                </c:pt>
                <c:pt idx="22920">
                  <c:v>4.8432199999999998E-4</c:v>
                </c:pt>
                <c:pt idx="22921">
                  <c:v>4.8094300000000001E-4</c:v>
                </c:pt>
                <c:pt idx="22922">
                  <c:v>4.7501800000000001E-4</c:v>
                </c:pt>
                <c:pt idx="22923">
                  <c:v>4.7015700000000002E-4</c:v>
                </c:pt>
                <c:pt idx="22924">
                  <c:v>4.6303099999999998E-4</c:v>
                </c:pt>
                <c:pt idx="22925">
                  <c:v>4.55492E-4</c:v>
                </c:pt>
                <c:pt idx="22926">
                  <c:v>4.4684500000000002E-4</c:v>
                </c:pt>
                <c:pt idx="22927">
                  <c:v>4.3848100000000001E-4</c:v>
                </c:pt>
                <c:pt idx="22928">
                  <c:v>4.2868000000000002E-4</c:v>
                </c:pt>
                <c:pt idx="22929">
                  <c:v>4.1737600000000001E-4</c:v>
                </c:pt>
                <c:pt idx="22930">
                  <c:v>4.0913499999999998E-4</c:v>
                </c:pt>
                <c:pt idx="22931">
                  <c:v>4.0228799999999999E-4</c:v>
                </c:pt>
                <c:pt idx="22932">
                  <c:v>3.9289499999999998E-4</c:v>
                </c:pt>
                <c:pt idx="22933">
                  <c:v>3.83462E-4</c:v>
                </c:pt>
                <c:pt idx="22934">
                  <c:v>3.7423000000000003E-4</c:v>
                </c:pt>
                <c:pt idx="22935">
                  <c:v>3.6321999999999998E-4</c:v>
                </c:pt>
                <c:pt idx="22936">
                  <c:v>3.5254500000000001E-4</c:v>
                </c:pt>
                <c:pt idx="22937">
                  <c:v>3.4439799999999999E-4</c:v>
                </c:pt>
                <c:pt idx="22938">
                  <c:v>3.3565500000000002E-4</c:v>
                </c:pt>
                <c:pt idx="22939">
                  <c:v>3.2768499999999998E-4</c:v>
                </c:pt>
                <c:pt idx="22940">
                  <c:v>3.2144900000000002E-4</c:v>
                </c:pt>
                <c:pt idx="22941">
                  <c:v>3.1475600000000002E-4</c:v>
                </c:pt>
                <c:pt idx="22942">
                  <c:v>3.06726E-4</c:v>
                </c:pt>
                <c:pt idx="22943">
                  <c:v>2.9858499999999997E-4</c:v>
                </c:pt>
                <c:pt idx="22944">
                  <c:v>2.9061799999999997E-4</c:v>
                </c:pt>
                <c:pt idx="22945">
                  <c:v>2.8163199999999998E-4</c:v>
                </c:pt>
                <c:pt idx="22946">
                  <c:v>2.7193699999999998E-4</c:v>
                </c:pt>
                <c:pt idx="22947">
                  <c:v>2.6429200000000001E-4</c:v>
                </c:pt>
                <c:pt idx="22948">
                  <c:v>2.5617800000000003E-4</c:v>
                </c:pt>
                <c:pt idx="22949">
                  <c:v>2.43322E-4</c:v>
                </c:pt>
                <c:pt idx="22950">
                  <c:v>2.32091E-4</c:v>
                </c:pt>
                <c:pt idx="22951">
                  <c:v>2.2387000000000001E-4</c:v>
                </c:pt>
                <c:pt idx="22952">
                  <c:v>2.15205E-4</c:v>
                </c:pt>
                <c:pt idx="22953">
                  <c:v>2.0668600000000001E-4</c:v>
                </c:pt>
                <c:pt idx="22954">
                  <c:v>1.9758300000000001E-4</c:v>
                </c:pt>
                <c:pt idx="22955">
                  <c:v>1.89693E-4</c:v>
                </c:pt>
                <c:pt idx="22956">
                  <c:v>1.8304000000000001E-4</c:v>
                </c:pt>
                <c:pt idx="22957">
                  <c:v>1.73962E-4</c:v>
                </c:pt>
                <c:pt idx="22958">
                  <c:v>1.65775E-4</c:v>
                </c:pt>
                <c:pt idx="22959">
                  <c:v>1.5727300000000001E-4</c:v>
                </c:pt>
                <c:pt idx="22960">
                  <c:v>1.53774E-4</c:v>
                </c:pt>
                <c:pt idx="22961">
                  <c:v>1.4742800000000001E-4</c:v>
                </c:pt>
                <c:pt idx="22962">
                  <c:v>1.4125100000000001E-4</c:v>
                </c:pt>
                <c:pt idx="22963">
                  <c:v>1.31457E-4</c:v>
                </c:pt>
                <c:pt idx="22964">
                  <c:v>1.27064E-4</c:v>
                </c:pt>
                <c:pt idx="22965">
                  <c:v>1.1848199999999999E-4</c:v>
                </c:pt>
                <c:pt idx="22966">
                  <c:v>1.1182E-4</c:v>
                </c:pt>
                <c:pt idx="22967">
                  <c:v>1.0642E-4</c:v>
                </c:pt>
                <c:pt idx="22968">
                  <c:v>1.01879E-4</c:v>
                </c:pt>
                <c:pt idx="22969">
                  <c:v>9.8861200000000001E-5</c:v>
                </c:pt>
                <c:pt idx="22970">
                  <c:v>9.6041399999999998E-5</c:v>
                </c:pt>
                <c:pt idx="22971">
                  <c:v>8.5585499999999996E-5</c:v>
                </c:pt>
                <c:pt idx="22972">
                  <c:v>8.1302000000000002E-5</c:v>
                </c:pt>
                <c:pt idx="22973">
                  <c:v>7.9126400000000002E-5</c:v>
                </c:pt>
                <c:pt idx="22974">
                  <c:v>7.5531999999999994E-5</c:v>
                </c:pt>
                <c:pt idx="22975">
                  <c:v>6.9952599999999998E-5</c:v>
                </c:pt>
                <c:pt idx="22976">
                  <c:v>6.4165500000000001E-5</c:v>
                </c:pt>
                <c:pt idx="22977">
                  <c:v>5.6073499999999998E-5</c:v>
                </c:pt>
                <c:pt idx="22978">
                  <c:v>5.2087499999999999E-5</c:v>
                </c:pt>
                <c:pt idx="22979">
                  <c:v>4.6927600000000001E-5</c:v>
                </c:pt>
                <c:pt idx="22980">
                  <c:v>4.4656200000000001E-5</c:v>
                </c:pt>
                <c:pt idx="22981">
                  <c:v>4.1629099999999998E-5</c:v>
                </c:pt>
                <c:pt idx="22982">
                  <c:v>4.0218400000000001E-5</c:v>
                </c:pt>
                <c:pt idx="22983">
                  <c:v>3.85461E-5</c:v>
                </c:pt>
                <c:pt idx="22984">
                  <c:v>3.26774E-5</c:v>
                </c:pt>
                <c:pt idx="22985">
                  <c:v>2.7232900000000001E-5</c:v>
                </c:pt>
                <c:pt idx="22986">
                  <c:v>2.1611899999999999E-5</c:v>
                </c:pt>
                <c:pt idx="22987">
                  <c:v>1.50553E-5</c:v>
                </c:pt>
                <c:pt idx="22988">
                  <c:v>9.4310300000000004E-6</c:v>
                </c:pt>
                <c:pt idx="22989">
                  <c:v>5.0354500000000002E-6</c:v>
                </c:pt>
                <c:pt idx="22990">
                  <c:v>-3.7925000000000001E-7</c:v>
                </c:pt>
                <c:pt idx="22991">
                  <c:v>-6.0720999999999999E-6</c:v>
                </c:pt>
                <c:pt idx="22992">
                  <c:v>-1.1663E-5</c:v>
                </c:pt>
                <c:pt idx="22993">
                  <c:v>-1.7305000000000001E-5</c:v>
                </c:pt>
                <c:pt idx="22994">
                  <c:v>-2.2197000000000001E-5</c:v>
                </c:pt>
                <c:pt idx="22995">
                  <c:v>-2.5663000000000001E-5</c:v>
                </c:pt>
                <c:pt idx="22996">
                  <c:v>-2.9408999999999999E-5</c:v>
                </c:pt>
                <c:pt idx="22997">
                  <c:v>-3.2311999999999998E-5</c:v>
                </c:pt>
                <c:pt idx="22998">
                  <c:v>-3.4221999999999999E-5</c:v>
                </c:pt>
                <c:pt idx="22999">
                  <c:v>-3.7892000000000002E-5</c:v>
                </c:pt>
                <c:pt idx="23000">
                  <c:v>-4.3587000000000001E-5</c:v>
                </c:pt>
                <c:pt idx="23001">
                  <c:v>-4.9138000000000003E-5</c:v>
                </c:pt>
                <c:pt idx="23002">
                  <c:v>-5.3928000000000003E-5</c:v>
                </c:pt>
                <c:pt idx="23003">
                  <c:v>-5.5852E-5</c:v>
                </c:pt>
                <c:pt idx="23004">
                  <c:v>-5.9002999999999997E-5</c:v>
                </c:pt>
                <c:pt idx="23005">
                  <c:v>-6.2996000000000005E-5</c:v>
                </c:pt>
                <c:pt idx="23006">
                  <c:v>-6.6329999999999997E-5</c:v>
                </c:pt>
                <c:pt idx="23007">
                  <c:v>-6.9516000000000003E-5</c:v>
                </c:pt>
                <c:pt idx="23008">
                  <c:v>-7.4122000000000006E-5</c:v>
                </c:pt>
                <c:pt idx="23009">
                  <c:v>-7.8430000000000006E-5</c:v>
                </c:pt>
                <c:pt idx="23010">
                  <c:v>-8.1489000000000005E-5</c:v>
                </c:pt>
                <c:pt idx="23011">
                  <c:v>-8.5986E-5</c:v>
                </c:pt>
                <c:pt idx="23012">
                  <c:v>-8.9009000000000001E-5</c:v>
                </c:pt>
                <c:pt idx="23013">
                  <c:v>-9.0786999999999997E-5</c:v>
                </c:pt>
                <c:pt idx="23014">
                  <c:v>-9.0674999999999995E-5</c:v>
                </c:pt>
                <c:pt idx="23015">
                  <c:v>-9.5797000000000005E-5</c:v>
                </c:pt>
                <c:pt idx="23016">
                  <c:v>-9.9300000000000001E-5</c:v>
                </c:pt>
                <c:pt idx="23017">
                  <c:v>-1.0166E-4</c:v>
                </c:pt>
                <c:pt idx="23018">
                  <c:v>-1.0234E-4</c:v>
                </c:pt>
                <c:pt idx="23019">
                  <c:v>-1.0272000000000001E-4</c:v>
                </c:pt>
                <c:pt idx="23020">
                  <c:v>-1.0344E-4</c:v>
                </c:pt>
                <c:pt idx="23021">
                  <c:v>-1.0559E-4</c:v>
                </c:pt>
                <c:pt idx="23022">
                  <c:v>-1.0647E-4</c:v>
                </c:pt>
                <c:pt idx="23023">
                  <c:v>-1.0613E-4</c:v>
                </c:pt>
                <c:pt idx="23024">
                  <c:v>-1.0548999999999999E-4</c:v>
                </c:pt>
                <c:pt idx="23025">
                  <c:v>-1.0644E-4</c:v>
                </c:pt>
                <c:pt idx="23026">
                  <c:v>-1.0964E-4</c:v>
                </c:pt>
                <c:pt idx="23027">
                  <c:v>-1.1476000000000001E-4</c:v>
                </c:pt>
                <c:pt idx="23028">
                  <c:v>-1.1794999999999999E-4</c:v>
                </c:pt>
                <c:pt idx="23029">
                  <c:v>-1.1667000000000001E-4</c:v>
                </c:pt>
                <c:pt idx="23030">
                  <c:v>-1.1567E-4</c:v>
                </c:pt>
                <c:pt idx="23031">
                  <c:v>-1.148E-4</c:v>
                </c:pt>
                <c:pt idx="23032">
                  <c:v>-1.1553E-4</c:v>
                </c:pt>
                <c:pt idx="23033">
                  <c:v>-1.1877E-4</c:v>
                </c:pt>
                <c:pt idx="23034">
                  <c:v>-1.2339E-4</c:v>
                </c:pt>
                <c:pt idx="23035">
                  <c:v>-1.2601999999999999E-4</c:v>
                </c:pt>
                <c:pt idx="23036">
                  <c:v>-1.2577000000000001E-4</c:v>
                </c:pt>
                <c:pt idx="23037">
                  <c:v>-1.2332000000000001E-4</c:v>
                </c:pt>
                <c:pt idx="23038">
                  <c:v>-1.2132E-4</c:v>
                </c:pt>
                <c:pt idx="23039">
                  <c:v>-1.2066999999999999E-4</c:v>
                </c:pt>
                <c:pt idx="23040">
                  <c:v>-1.205E-4</c:v>
                </c:pt>
                <c:pt idx="23041">
                  <c:v>-1.2055E-4</c:v>
                </c:pt>
                <c:pt idx="23042">
                  <c:v>-1.1914E-4</c:v>
                </c:pt>
                <c:pt idx="23043">
                  <c:v>-1.1932E-4</c:v>
                </c:pt>
                <c:pt idx="23044">
                  <c:v>-1.1888E-4</c:v>
                </c:pt>
                <c:pt idx="23045">
                  <c:v>-1.1906E-4</c:v>
                </c:pt>
                <c:pt idx="23046">
                  <c:v>-1.2076E-4</c:v>
                </c:pt>
                <c:pt idx="23047">
                  <c:v>-1.2347000000000001E-4</c:v>
                </c:pt>
                <c:pt idx="23048">
                  <c:v>-1.2568E-4</c:v>
                </c:pt>
                <c:pt idx="23049">
                  <c:v>-1.2611E-4</c:v>
                </c:pt>
                <c:pt idx="23050">
                  <c:v>-1.2622999999999999E-4</c:v>
                </c:pt>
                <c:pt idx="23051">
                  <c:v>-1.2742999999999999E-4</c:v>
                </c:pt>
                <c:pt idx="23052">
                  <c:v>-1.293E-4</c:v>
                </c:pt>
                <c:pt idx="23053">
                  <c:v>-1.3080000000000001E-4</c:v>
                </c:pt>
                <c:pt idx="23054">
                  <c:v>-1.3411E-4</c:v>
                </c:pt>
                <c:pt idx="23055">
                  <c:v>-1.3925999999999999E-4</c:v>
                </c:pt>
                <c:pt idx="23056">
                  <c:v>-1.4535000000000001E-4</c:v>
                </c:pt>
                <c:pt idx="23057">
                  <c:v>-1.5234999999999999E-4</c:v>
                </c:pt>
                <c:pt idx="23058">
                  <c:v>-1.6006000000000001E-4</c:v>
                </c:pt>
                <c:pt idx="23059">
                  <c:v>-1.6661000000000001E-4</c:v>
                </c:pt>
                <c:pt idx="23060">
                  <c:v>-1.7134999999999999E-4</c:v>
                </c:pt>
                <c:pt idx="23061">
                  <c:v>-1.7713000000000001E-4</c:v>
                </c:pt>
                <c:pt idx="23062">
                  <c:v>-1.8435000000000001E-4</c:v>
                </c:pt>
                <c:pt idx="23063">
                  <c:v>-1.9075E-4</c:v>
                </c:pt>
                <c:pt idx="23064">
                  <c:v>-1.9612000000000001E-4</c:v>
                </c:pt>
                <c:pt idx="23065">
                  <c:v>-2.031E-4</c:v>
                </c:pt>
                <c:pt idx="23066">
                  <c:v>-2.0663999999999999E-4</c:v>
                </c:pt>
                <c:pt idx="23067">
                  <c:v>-2.0734E-4</c:v>
                </c:pt>
                <c:pt idx="23068">
                  <c:v>-2.0938E-4</c:v>
                </c:pt>
                <c:pt idx="23069">
                  <c:v>-2.1353E-4</c:v>
                </c:pt>
                <c:pt idx="23070">
                  <c:v>-2.1871999999999999E-4</c:v>
                </c:pt>
                <c:pt idx="23071">
                  <c:v>-2.2384E-4</c:v>
                </c:pt>
                <c:pt idx="23072">
                  <c:v>-2.3016000000000001E-4</c:v>
                </c:pt>
                <c:pt idx="23073">
                  <c:v>-2.3651999999999999E-4</c:v>
                </c:pt>
                <c:pt idx="23074">
                  <c:v>-2.4091999999999999E-4</c:v>
                </c:pt>
                <c:pt idx="23075">
                  <c:v>-2.4557000000000002E-4</c:v>
                </c:pt>
                <c:pt idx="23076">
                  <c:v>-2.5112000000000002E-4</c:v>
                </c:pt>
                <c:pt idx="23077">
                  <c:v>-2.5706999999999998E-4</c:v>
                </c:pt>
                <c:pt idx="23078">
                  <c:v>-2.6235000000000001E-4</c:v>
                </c:pt>
                <c:pt idx="23079">
                  <c:v>-2.6701999999999997E-4</c:v>
                </c:pt>
                <c:pt idx="23080">
                  <c:v>-2.7270000000000001E-4</c:v>
                </c:pt>
                <c:pt idx="23081">
                  <c:v>-2.8473000000000002E-4</c:v>
                </c:pt>
                <c:pt idx="23082">
                  <c:v>-2.9019000000000001E-4</c:v>
                </c:pt>
                <c:pt idx="23083">
                  <c:v>-2.9725999999999998E-4</c:v>
                </c:pt>
                <c:pt idx="23084">
                  <c:v>-3.0530999999999999E-4</c:v>
                </c:pt>
                <c:pt idx="23085">
                  <c:v>-3.1692999999999999E-4</c:v>
                </c:pt>
                <c:pt idx="23086">
                  <c:v>-3.2362999999999999E-4</c:v>
                </c:pt>
                <c:pt idx="23087">
                  <c:v>-3.2861000000000001E-4</c:v>
                </c:pt>
                <c:pt idx="23088">
                  <c:v>-3.3494999999999998E-4</c:v>
                </c:pt>
                <c:pt idx="23089">
                  <c:v>-3.4278999999999999E-4</c:v>
                </c:pt>
                <c:pt idx="23090">
                  <c:v>-3.5023999999999998E-4</c:v>
                </c:pt>
                <c:pt idx="23091">
                  <c:v>-3.5814000000000001E-4</c:v>
                </c:pt>
                <c:pt idx="23092">
                  <c:v>-3.6621000000000001E-4</c:v>
                </c:pt>
                <c:pt idx="23093">
                  <c:v>-3.7482999999999999E-4</c:v>
                </c:pt>
                <c:pt idx="23094">
                  <c:v>-3.8227999999999998E-4</c:v>
                </c:pt>
                <c:pt idx="23095">
                  <c:v>-3.8843999999999999E-4</c:v>
                </c:pt>
                <c:pt idx="23096">
                  <c:v>-3.9376E-4</c:v>
                </c:pt>
                <c:pt idx="23097">
                  <c:v>-3.9781000000000001E-4</c:v>
                </c:pt>
                <c:pt idx="23098">
                  <c:v>-4.0301999999999997E-4</c:v>
                </c:pt>
                <c:pt idx="23099">
                  <c:v>-4.0935E-4</c:v>
                </c:pt>
                <c:pt idx="23100">
                  <c:v>-4.1638999999999999E-4</c:v>
                </c:pt>
                <c:pt idx="23101">
                  <c:v>-4.2175999999999997E-4</c:v>
                </c:pt>
                <c:pt idx="23102">
                  <c:v>-4.2569999999999999E-4</c:v>
                </c:pt>
                <c:pt idx="23103">
                  <c:v>-4.2797000000000001E-4</c:v>
                </c:pt>
                <c:pt idx="23104">
                  <c:v>-4.3012999999999998E-4</c:v>
                </c:pt>
                <c:pt idx="23105">
                  <c:v>-4.3365999999999999E-4</c:v>
                </c:pt>
                <c:pt idx="23106">
                  <c:v>-4.3787999999999997E-4</c:v>
                </c:pt>
                <c:pt idx="23107">
                  <c:v>-4.4149E-4</c:v>
                </c:pt>
                <c:pt idx="23108">
                  <c:v>-4.4460000000000002E-4</c:v>
                </c:pt>
                <c:pt idx="23109">
                  <c:v>-4.4953000000000001E-4</c:v>
                </c:pt>
                <c:pt idx="23110">
                  <c:v>-4.571E-4</c:v>
                </c:pt>
                <c:pt idx="23111">
                  <c:v>-4.6463E-4</c:v>
                </c:pt>
                <c:pt idx="23112">
                  <c:v>-4.728E-4</c:v>
                </c:pt>
                <c:pt idx="23113">
                  <c:v>-4.8355000000000002E-4</c:v>
                </c:pt>
                <c:pt idx="23114">
                  <c:v>-4.9399999999999997E-4</c:v>
                </c:pt>
                <c:pt idx="23115">
                  <c:v>-5.1024999999999996E-4</c:v>
                </c:pt>
                <c:pt idx="23116">
                  <c:v>-5.2121999999999997E-4</c:v>
                </c:pt>
                <c:pt idx="23117">
                  <c:v>-5.3089000000000001E-4</c:v>
                </c:pt>
                <c:pt idx="23118">
                  <c:v>-5.4107999999999999E-4</c:v>
                </c:pt>
                <c:pt idx="23119">
                  <c:v>-5.5060000000000005E-4</c:v>
                </c:pt>
                <c:pt idx="23120">
                  <c:v>-5.6123000000000002E-4</c:v>
                </c:pt>
                <c:pt idx="23121">
                  <c:v>-5.7357999999999997E-4</c:v>
                </c:pt>
                <c:pt idx="23122">
                  <c:v>-5.8615000000000002E-4</c:v>
                </c:pt>
                <c:pt idx="23123">
                  <c:v>-5.9681000000000003E-4</c:v>
                </c:pt>
                <c:pt idx="23124">
                  <c:v>-6.0570999999999997E-4</c:v>
                </c:pt>
                <c:pt idx="23125">
                  <c:v>-6.1463999999999996E-4</c:v>
                </c:pt>
                <c:pt idx="23126">
                  <c:v>-6.2467000000000002E-4</c:v>
                </c:pt>
                <c:pt idx="23127">
                  <c:v>-6.3478000000000004E-4</c:v>
                </c:pt>
                <c:pt idx="23128">
                  <c:v>-6.4258000000000002E-4</c:v>
                </c:pt>
                <c:pt idx="23129">
                  <c:v>-6.5001999999999996E-4</c:v>
                </c:pt>
                <c:pt idx="23130">
                  <c:v>-6.6202000000000003E-4</c:v>
                </c:pt>
                <c:pt idx="23131">
                  <c:v>-6.6858E-4</c:v>
                </c:pt>
                <c:pt idx="23132">
                  <c:v>-6.8460999999999999E-4</c:v>
                </c:pt>
                <c:pt idx="23133">
                  <c:v>-6.9063000000000002E-4</c:v>
                </c:pt>
                <c:pt idx="23134">
                  <c:v>-6.9848000000000002E-4</c:v>
                </c:pt>
                <c:pt idx="23135">
                  <c:v>-7.0211000000000004E-4</c:v>
                </c:pt>
                <c:pt idx="23136">
                  <c:v>-7.0726000000000003E-4</c:v>
                </c:pt>
                <c:pt idx="23137">
                  <c:v>-7.1582000000000004E-4</c:v>
                </c:pt>
                <c:pt idx="23138">
                  <c:v>-7.2581999999999996E-4</c:v>
                </c:pt>
                <c:pt idx="23139">
                  <c:v>-7.3234000000000005E-4</c:v>
                </c:pt>
                <c:pt idx="23140">
                  <c:v>-7.3494000000000001E-4</c:v>
                </c:pt>
                <c:pt idx="23141">
                  <c:v>-7.3994000000000002E-4</c:v>
                </c:pt>
                <c:pt idx="23142">
                  <c:v>-7.4686000000000002E-4</c:v>
                </c:pt>
                <c:pt idx="23143">
                  <c:v>-7.5084000000000001E-4</c:v>
                </c:pt>
                <c:pt idx="23144">
                  <c:v>-7.5168999999999995E-4</c:v>
                </c:pt>
                <c:pt idx="23145">
                  <c:v>-7.5703000000000001E-4</c:v>
                </c:pt>
                <c:pt idx="23146">
                  <c:v>-7.6073000000000004E-4</c:v>
                </c:pt>
                <c:pt idx="23147">
                  <c:v>-7.6528999999999996E-4</c:v>
                </c:pt>
                <c:pt idx="23148">
                  <c:v>-7.6822000000000001E-4</c:v>
                </c:pt>
                <c:pt idx="23149">
                  <c:v>-7.7154000000000003E-4</c:v>
                </c:pt>
                <c:pt idx="23150">
                  <c:v>-7.7702000000000001E-4</c:v>
                </c:pt>
                <c:pt idx="23151">
                  <c:v>-7.8176000000000005E-4</c:v>
                </c:pt>
                <c:pt idx="23152">
                  <c:v>-7.8772E-4</c:v>
                </c:pt>
                <c:pt idx="23153">
                  <c:v>-7.9381999999999999E-4</c:v>
                </c:pt>
                <c:pt idx="23154">
                  <c:v>-8.0283999999999998E-4</c:v>
                </c:pt>
                <c:pt idx="23155">
                  <c:v>-8.1008999999999996E-4</c:v>
                </c:pt>
                <c:pt idx="23156">
                  <c:v>-8.1426000000000003E-4</c:v>
                </c:pt>
                <c:pt idx="23157">
                  <c:v>-8.1859000000000001E-4</c:v>
                </c:pt>
                <c:pt idx="23158">
                  <c:v>-8.2297999999999996E-4</c:v>
                </c:pt>
                <c:pt idx="23159">
                  <c:v>-8.2688E-4</c:v>
                </c:pt>
                <c:pt idx="23160">
                  <c:v>-8.3252E-4</c:v>
                </c:pt>
                <c:pt idx="23161">
                  <c:v>-8.3768000000000004E-4</c:v>
                </c:pt>
                <c:pt idx="23162">
                  <c:v>-8.3936000000000004E-4</c:v>
                </c:pt>
                <c:pt idx="23163">
                  <c:v>-8.3768999999999998E-4</c:v>
                </c:pt>
                <c:pt idx="23164">
                  <c:v>-8.3697000000000003E-4</c:v>
                </c:pt>
                <c:pt idx="23165">
                  <c:v>-8.3761999999999997E-4</c:v>
                </c:pt>
                <c:pt idx="23166">
                  <c:v>-8.3719000000000003E-4</c:v>
                </c:pt>
                <c:pt idx="23167">
                  <c:v>-8.3560000000000004E-4</c:v>
                </c:pt>
                <c:pt idx="23168">
                  <c:v>-8.3611999999999998E-4</c:v>
                </c:pt>
                <c:pt idx="23169">
                  <c:v>-8.3701999999999995E-4</c:v>
                </c:pt>
                <c:pt idx="23170">
                  <c:v>-8.3788999999999999E-4</c:v>
                </c:pt>
                <c:pt idx="23171">
                  <c:v>-8.4115000000000004E-4</c:v>
                </c:pt>
                <c:pt idx="23172">
                  <c:v>-8.4223000000000002E-4</c:v>
                </c:pt>
                <c:pt idx="23173">
                  <c:v>-8.4420000000000003E-4</c:v>
                </c:pt>
                <c:pt idx="23174">
                  <c:v>-8.4499E-4</c:v>
                </c:pt>
                <c:pt idx="23175">
                  <c:v>-8.4615000000000005E-4</c:v>
                </c:pt>
                <c:pt idx="23176">
                  <c:v>-8.4646000000000005E-4</c:v>
                </c:pt>
                <c:pt idx="23177">
                  <c:v>-8.4867000000000004E-4</c:v>
                </c:pt>
                <c:pt idx="23178">
                  <c:v>-8.5178999999999995E-4</c:v>
                </c:pt>
                <c:pt idx="23179">
                  <c:v>-8.5486000000000004E-4</c:v>
                </c:pt>
                <c:pt idx="23180">
                  <c:v>-8.5629E-4</c:v>
                </c:pt>
                <c:pt idx="23181">
                  <c:v>-8.5685999999999998E-4</c:v>
                </c:pt>
                <c:pt idx="23182">
                  <c:v>-8.5968000000000004E-4</c:v>
                </c:pt>
                <c:pt idx="23183">
                  <c:v>-8.629E-4</c:v>
                </c:pt>
                <c:pt idx="23184">
                  <c:v>-8.6315999999999997E-4</c:v>
                </c:pt>
                <c:pt idx="23185">
                  <c:v>-8.6231999999999997E-4</c:v>
                </c:pt>
                <c:pt idx="23186">
                  <c:v>-8.6591999999999995E-4</c:v>
                </c:pt>
                <c:pt idx="23187">
                  <c:v>-8.6744000000000003E-4</c:v>
                </c:pt>
                <c:pt idx="23188">
                  <c:v>-8.6693999999999996E-4</c:v>
                </c:pt>
                <c:pt idx="23189">
                  <c:v>-8.6918E-4</c:v>
                </c:pt>
                <c:pt idx="23190">
                  <c:v>-8.7316E-4</c:v>
                </c:pt>
                <c:pt idx="23191">
                  <c:v>-8.7653999999999998E-4</c:v>
                </c:pt>
                <c:pt idx="23192">
                  <c:v>-8.7878000000000001E-4</c:v>
                </c:pt>
                <c:pt idx="23193">
                  <c:v>-8.7969000000000003E-4</c:v>
                </c:pt>
                <c:pt idx="23194">
                  <c:v>-8.8024999999999996E-4</c:v>
                </c:pt>
                <c:pt idx="23195">
                  <c:v>-8.8108000000000001E-4</c:v>
                </c:pt>
                <c:pt idx="23196">
                  <c:v>-8.7973000000000001E-4</c:v>
                </c:pt>
                <c:pt idx="23197">
                  <c:v>-8.7642000000000004E-4</c:v>
                </c:pt>
                <c:pt idx="23198">
                  <c:v>-8.7452000000000005E-4</c:v>
                </c:pt>
                <c:pt idx="23199">
                  <c:v>-8.7073000000000001E-4</c:v>
                </c:pt>
                <c:pt idx="23200">
                  <c:v>-8.6803E-4</c:v>
                </c:pt>
                <c:pt idx="23201">
                  <c:v>-8.6660000000000003E-4</c:v>
                </c:pt>
                <c:pt idx="23202">
                  <c:v>-8.6773999999999998E-4</c:v>
                </c:pt>
                <c:pt idx="23203">
                  <c:v>-8.6806999999999997E-4</c:v>
                </c:pt>
                <c:pt idx="23204">
                  <c:v>-8.6819999999999996E-4</c:v>
                </c:pt>
                <c:pt idx="23205">
                  <c:v>-8.6653000000000001E-4</c:v>
                </c:pt>
                <c:pt idx="23206">
                  <c:v>-8.6839000000000003E-4</c:v>
                </c:pt>
                <c:pt idx="23207">
                  <c:v>-8.6969E-4</c:v>
                </c:pt>
                <c:pt idx="23208">
                  <c:v>-8.6711000000000004E-4</c:v>
                </c:pt>
                <c:pt idx="23209">
                  <c:v>-8.6578000000000002E-4</c:v>
                </c:pt>
                <c:pt idx="23210">
                  <c:v>-8.6806000000000003E-4</c:v>
                </c:pt>
                <c:pt idx="23211">
                  <c:v>-8.6832999999999995E-4</c:v>
                </c:pt>
                <c:pt idx="23212">
                  <c:v>-8.6786000000000003E-4</c:v>
                </c:pt>
                <c:pt idx="23213">
                  <c:v>-8.6775999999999997E-4</c:v>
                </c:pt>
                <c:pt idx="23214">
                  <c:v>-8.7264999999999999E-4</c:v>
                </c:pt>
                <c:pt idx="23215">
                  <c:v>-8.7646999999999996E-4</c:v>
                </c:pt>
                <c:pt idx="23216">
                  <c:v>-8.7723E-4</c:v>
                </c:pt>
                <c:pt idx="23217">
                  <c:v>-8.7814999999999996E-4</c:v>
                </c:pt>
                <c:pt idx="23218">
                  <c:v>-8.8035000000000001E-4</c:v>
                </c:pt>
                <c:pt idx="23219">
                  <c:v>-8.7693999999999999E-4</c:v>
                </c:pt>
                <c:pt idx="23220">
                  <c:v>-8.7639E-4</c:v>
                </c:pt>
                <c:pt idx="23221">
                  <c:v>-8.7812000000000003E-4</c:v>
                </c:pt>
                <c:pt idx="23222">
                  <c:v>-8.8203000000000001E-4</c:v>
                </c:pt>
                <c:pt idx="23223">
                  <c:v>-8.8363000000000005E-4</c:v>
                </c:pt>
                <c:pt idx="23224">
                  <c:v>-8.8506999999999995E-4</c:v>
                </c:pt>
                <c:pt idx="23225">
                  <c:v>-8.8416999999999999E-4</c:v>
                </c:pt>
                <c:pt idx="23226">
                  <c:v>-8.8586000000000003E-4</c:v>
                </c:pt>
                <c:pt idx="23227">
                  <c:v>-8.8792999999999999E-4</c:v>
                </c:pt>
                <c:pt idx="23228">
                  <c:v>-8.8570000000000001E-4</c:v>
                </c:pt>
                <c:pt idx="23229">
                  <c:v>-8.8577000000000003E-4</c:v>
                </c:pt>
                <c:pt idx="23230">
                  <c:v>-8.8628000000000003E-4</c:v>
                </c:pt>
                <c:pt idx="23231">
                  <c:v>-8.8599999999999996E-4</c:v>
                </c:pt>
                <c:pt idx="23232">
                  <c:v>-8.8688999999999999E-4</c:v>
                </c:pt>
                <c:pt idx="23233">
                  <c:v>-8.8657000000000004E-4</c:v>
                </c:pt>
                <c:pt idx="23234">
                  <c:v>-8.8732999999999998E-4</c:v>
                </c:pt>
                <c:pt idx="23235">
                  <c:v>-8.8677999999999999E-4</c:v>
                </c:pt>
                <c:pt idx="23236">
                  <c:v>-8.8358000000000002E-4</c:v>
                </c:pt>
                <c:pt idx="23237">
                  <c:v>-8.8216E-4</c:v>
                </c:pt>
                <c:pt idx="23238">
                  <c:v>-8.7894000000000004E-4</c:v>
                </c:pt>
                <c:pt idx="23239">
                  <c:v>-8.8042999999999997E-4</c:v>
                </c:pt>
                <c:pt idx="23240">
                  <c:v>-8.8247E-4</c:v>
                </c:pt>
                <c:pt idx="23241">
                  <c:v>-8.8263000000000002E-4</c:v>
                </c:pt>
                <c:pt idx="23242">
                  <c:v>-8.8312999999999998E-4</c:v>
                </c:pt>
                <c:pt idx="23243">
                  <c:v>-8.8540999999999999E-4</c:v>
                </c:pt>
                <c:pt idx="23244">
                  <c:v>-8.9001E-4</c:v>
                </c:pt>
                <c:pt idx="23245">
                  <c:v>-8.9514E-4</c:v>
                </c:pt>
                <c:pt idx="23246">
                  <c:v>-8.9977999999999998E-4</c:v>
                </c:pt>
                <c:pt idx="23247">
                  <c:v>-9.0299E-4</c:v>
                </c:pt>
                <c:pt idx="23248">
                  <c:v>-9.0291999999999998E-4</c:v>
                </c:pt>
                <c:pt idx="23249">
                  <c:v>-9.033E-4</c:v>
                </c:pt>
                <c:pt idx="23250">
                  <c:v>-9.0247999999999999E-4</c:v>
                </c:pt>
                <c:pt idx="23251">
                  <c:v>-9.0262999999999997E-4</c:v>
                </c:pt>
                <c:pt idx="23252">
                  <c:v>-9.0613E-4</c:v>
                </c:pt>
                <c:pt idx="23253">
                  <c:v>-9.1133999999999996E-4</c:v>
                </c:pt>
                <c:pt idx="23254">
                  <c:v>-9.1483000000000005E-4</c:v>
                </c:pt>
                <c:pt idx="23255">
                  <c:v>-9.1710999999999995E-4</c:v>
                </c:pt>
                <c:pt idx="23256">
                  <c:v>-9.2173999999999999E-4</c:v>
                </c:pt>
                <c:pt idx="23257">
                  <c:v>-9.2676E-4</c:v>
                </c:pt>
                <c:pt idx="23258">
                  <c:v>-9.3333999999999995E-4</c:v>
                </c:pt>
                <c:pt idx="23259">
                  <c:v>-9.3740000000000002E-4</c:v>
                </c:pt>
                <c:pt idx="23260">
                  <c:v>-9.4118999999999995E-4</c:v>
                </c:pt>
                <c:pt idx="23261">
                  <c:v>-9.4519000000000005E-4</c:v>
                </c:pt>
                <c:pt idx="23262">
                  <c:v>-9.5052999999999999E-4</c:v>
                </c:pt>
                <c:pt idx="23263">
                  <c:v>-9.5827E-4</c:v>
                </c:pt>
                <c:pt idx="23264">
                  <c:v>-9.6210999999999996E-4</c:v>
                </c:pt>
                <c:pt idx="23265">
                  <c:v>-9.6425000000000005E-4</c:v>
                </c:pt>
                <c:pt idx="23266">
                  <c:v>-9.6710999999999997E-4</c:v>
                </c:pt>
                <c:pt idx="23267">
                  <c:v>-9.6537000000000001E-4</c:v>
                </c:pt>
                <c:pt idx="23268">
                  <c:v>-9.6367999999999996E-4</c:v>
                </c:pt>
                <c:pt idx="23269">
                  <c:v>-9.6314000000000002E-4</c:v>
                </c:pt>
                <c:pt idx="23270">
                  <c:v>-9.6615999999999998E-4</c:v>
                </c:pt>
                <c:pt idx="23271">
                  <c:v>-9.6615999999999998E-4</c:v>
                </c:pt>
                <c:pt idx="23272">
                  <c:v>-9.6613000000000005E-4</c:v>
                </c:pt>
                <c:pt idx="23273">
                  <c:v>-9.6734000000000002E-4</c:v>
                </c:pt>
                <c:pt idx="23274">
                  <c:v>-9.6942000000000003E-4</c:v>
                </c:pt>
                <c:pt idx="23275">
                  <c:v>-9.7068999999999996E-4</c:v>
                </c:pt>
                <c:pt idx="23276">
                  <c:v>-9.7119999999999997E-4</c:v>
                </c:pt>
                <c:pt idx="23277">
                  <c:v>-9.7413000000000003E-4</c:v>
                </c:pt>
                <c:pt idx="23278">
                  <c:v>-9.7650000000000005E-4</c:v>
                </c:pt>
                <c:pt idx="23279">
                  <c:v>-9.7692999999999999E-4</c:v>
                </c:pt>
                <c:pt idx="23280">
                  <c:v>-9.7831999999999997E-4</c:v>
                </c:pt>
                <c:pt idx="23281">
                  <c:v>-9.7699000000000006E-4</c:v>
                </c:pt>
                <c:pt idx="23282">
                  <c:v>-9.7922000000000005E-4</c:v>
                </c:pt>
                <c:pt idx="23283">
                  <c:v>-9.8006000000000005E-4</c:v>
                </c:pt>
                <c:pt idx="23284">
                  <c:v>-9.7817999999999993E-4</c:v>
                </c:pt>
                <c:pt idx="23285">
                  <c:v>-9.7897000000000001E-4</c:v>
                </c:pt>
                <c:pt idx="23286">
                  <c:v>-9.8160000000000001E-4</c:v>
                </c:pt>
                <c:pt idx="23287">
                  <c:v>-9.8674000000000006E-4</c:v>
                </c:pt>
                <c:pt idx="23288">
                  <c:v>-9.8817000000000002E-4</c:v>
                </c:pt>
                <c:pt idx="23289">
                  <c:v>-9.8889000000000008E-4</c:v>
                </c:pt>
                <c:pt idx="23290">
                  <c:v>-9.9299000000000002E-4</c:v>
                </c:pt>
                <c:pt idx="23291">
                  <c:v>-9.9334000000000011E-4</c:v>
                </c:pt>
                <c:pt idx="23292">
                  <c:v>-9.9548999999999992E-4</c:v>
                </c:pt>
                <c:pt idx="23293">
                  <c:v>-9.9975999999999993E-4</c:v>
                </c:pt>
                <c:pt idx="23294">
                  <c:v>-1.0018E-3</c:v>
                </c:pt>
                <c:pt idx="23295">
                  <c:v>-9.9872000000000003E-4</c:v>
                </c:pt>
                <c:pt idx="23296">
                  <c:v>-9.9529999999999996E-4</c:v>
                </c:pt>
                <c:pt idx="23297">
                  <c:v>-9.8937999999999999E-4</c:v>
                </c:pt>
                <c:pt idx="23298">
                  <c:v>-9.8817999999999996E-4</c:v>
                </c:pt>
                <c:pt idx="23299">
                  <c:v>-9.8694999999999989E-4</c:v>
                </c:pt>
                <c:pt idx="23300">
                  <c:v>-9.8663000000000006E-4</c:v>
                </c:pt>
                <c:pt idx="23301">
                  <c:v>-9.8671999999999996E-4</c:v>
                </c:pt>
                <c:pt idx="23302">
                  <c:v>-9.8200999999999996E-4</c:v>
                </c:pt>
                <c:pt idx="23303">
                  <c:v>-9.8123000000000004E-4</c:v>
                </c:pt>
                <c:pt idx="23304">
                  <c:v>-9.8160999999999995E-4</c:v>
                </c:pt>
                <c:pt idx="23305">
                  <c:v>-9.8098E-4</c:v>
                </c:pt>
                <c:pt idx="23306">
                  <c:v>-9.8208999999999992E-4</c:v>
                </c:pt>
                <c:pt idx="23307">
                  <c:v>-9.8296999999999989E-4</c:v>
                </c:pt>
                <c:pt idx="23308">
                  <c:v>-9.7894999999999992E-4</c:v>
                </c:pt>
                <c:pt idx="23309">
                  <c:v>-9.7841000000000009E-4</c:v>
                </c:pt>
                <c:pt idx="23310">
                  <c:v>-9.7717000000000008E-4</c:v>
                </c:pt>
                <c:pt idx="23311">
                  <c:v>-9.7970999999999996E-4</c:v>
                </c:pt>
                <c:pt idx="23312">
                  <c:v>-9.8014E-4</c:v>
                </c:pt>
                <c:pt idx="23313">
                  <c:v>-9.7673000000000009E-4</c:v>
                </c:pt>
                <c:pt idx="23314">
                  <c:v>-9.7828999999999993E-4</c:v>
                </c:pt>
                <c:pt idx="23315">
                  <c:v>-9.8076000000000001E-4</c:v>
                </c:pt>
                <c:pt idx="23316">
                  <c:v>-9.8546000000000007E-4</c:v>
                </c:pt>
                <c:pt idx="23317">
                  <c:v>-9.8298000000000005E-4</c:v>
                </c:pt>
                <c:pt idx="23318">
                  <c:v>-9.7871000000000004E-4</c:v>
                </c:pt>
                <c:pt idx="23319">
                  <c:v>-9.803800000000001E-4</c:v>
                </c:pt>
                <c:pt idx="23320">
                  <c:v>-9.778199999999999E-4</c:v>
                </c:pt>
                <c:pt idx="23321">
                  <c:v>-9.7358999999999998E-4</c:v>
                </c:pt>
                <c:pt idx="23322">
                  <c:v>-9.7340999999999997E-4</c:v>
                </c:pt>
                <c:pt idx="23323">
                  <c:v>-9.7073999999999999E-4</c:v>
                </c:pt>
                <c:pt idx="23324">
                  <c:v>-9.6986999999999996E-4</c:v>
                </c:pt>
                <c:pt idx="23325">
                  <c:v>-9.7031999999999999E-4</c:v>
                </c:pt>
                <c:pt idx="23326">
                  <c:v>-9.6842E-4</c:v>
                </c:pt>
                <c:pt idx="23327">
                  <c:v>-9.6770000000000005E-4</c:v>
                </c:pt>
                <c:pt idx="23328">
                  <c:v>-9.6807999999999996E-4</c:v>
                </c:pt>
                <c:pt idx="23329">
                  <c:v>-9.6736000000000001E-4</c:v>
                </c:pt>
                <c:pt idx="23330">
                  <c:v>-9.6434000000000005E-4</c:v>
                </c:pt>
                <c:pt idx="23331">
                  <c:v>-9.6292999999999997E-4</c:v>
                </c:pt>
                <c:pt idx="23332">
                  <c:v>-9.6115000000000003E-4</c:v>
                </c:pt>
                <c:pt idx="23333">
                  <c:v>-9.5697000000000002E-4</c:v>
                </c:pt>
                <c:pt idx="23334">
                  <c:v>-9.5286999999999998E-4</c:v>
                </c:pt>
                <c:pt idx="23335">
                  <c:v>-9.5401000000000004E-4</c:v>
                </c:pt>
                <c:pt idx="23336">
                  <c:v>-9.5529000000000002E-4</c:v>
                </c:pt>
                <c:pt idx="23337">
                  <c:v>-9.5642999999999998E-4</c:v>
                </c:pt>
                <c:pt idx="23338">
                  <c:v>-9.5642999999999998E-4</c:v>
                </c:pt>
                <c:pt idx="23339">
                  <c:v>-9.6102000000000004E-4</c:v>
                </c:pt>
                <c:pt idx="23340">
                  <c:v>-9.6004E-4</c:v>
                </c:pt>
                <c:pt idx="23341">
                  <c:v>-9.5792999999999996E-4</c:v>
                </c:pt>
                <c:pt idx="23342">
                  <c:v>-9.5766000000000004E-4</c:v>
                </c:pt>
                <c:pt idx="23343">
                  <c:v>-9.6131000000000005E-4</c:v>
                </c:pt>
                <c:pt idx="23344">
                  <c:v>-9.6394000000000004E-4</c:v>
                </c:pt>
                <c:pt idx="23345">
                  <c:v>-9.6436000000000004E-4</c:v>
                </c:pt>
                <c:pt idx="23346">
                  <c:v>-9.6688999999999998E-4</c:v>
                </c:pt>
                <c:pt idx="23347">
                  <c:v>-9.6931999999999997E-4</c:v>
                </c:pt>
                <c:pt idx="23348">
                  <c:v>-9.7424999999999996E-4</c:v>
                </c:pt>
                <c:pt idx="23349">
                  <c:v>-9.7894999999999992E-4</c:v>
                </c:pt>
                <c:pt idx="23350">
                  <c:v>-9.8368000000000001E-4</c:v>
                </c:pt>
                <c:pt idx="23351">
                  <c:v>-9.9175999999999995E-4</c:v>
                </c:pt>
                <c:pt idx="23352">
                  <c:v>-9.9322999999999989E-4</c:v>
                </c:pt>
                <c:pt idx="23353">
                  <c:v>-9.9364000000000006E-4</c:v>
                </c:pt>
                <c:pt idx="23354">
                  <c:v>-9.9478000000000001E-4</c:v>
                </c:pt>
                <c:pt idx="23355">
                  <c:v>-9.977600000000001E-4</c:v>
                </c:pt>
                <c:pt idx="23356">
                  <c:v>-1.0016000000000001E-3</c:v>
                </c:pt>
                <c:pt idx="23357">
                  <c:v>-1.0065E-3</c:v>
                </c:pt>
                <c:pt idx="23358">
                  <c:v>-1.0059999999999999E-3</c:v>
                </c:pt>
                <c:pt idx="23359">
                  <c:v>-1.0074000000000001E-3</c:v>
                </c:pt>
                <c:pt idx="23360">
                  <c:v>-1.0095E-3</c:v>
                </c:pt>
                <c:pt idx="23361">
                  <c:v>-1.011E-3</c:v>
                </c:pt>
                <c:pt idx="23362">
                  <c:v>-1.0111E-3</c:v>
                </c:pt>
                <c:pt idx="23363">
                  <c:v>-1.0124000000000001E-3</c:v>
                </c:pt>
                <c:pt idx="23364">
                  <c:v>-1.0143000000000001E-3</c:v>
                </c:pt>
                <c:pt idx="23365">
                  <c:v>-1.0147000000000001E-3</c:v>
                </c:pt>
                <c:pt idx="23366">
                  <c:v>-1.0153E-3</c:v>
                </c:pt>
                <c:pt idx="23367">
                  <c:v>-1.0183E-3</c:v>
                </c:pt>
                <c:pt idx="23368">
                  <c:v>-1.0235000000000001E-3</c:v>
                </c:pt>
                <c:pt idx="23369">
                  <c:v>-1.0291E-3</c:v>
                </c:pt>
                <c:pt idx="23370">
                  <c:v>-1.0325E-3</c:v>
                </c:pt>
                <c:pt idx="23371">
                  <c:v>-1.0345E-3</c:v>
                </c:pt>
                <c:pt idx="23372">
                  <c:v>-1.0387E-3</c:v>
                </c:pt>
                <c:pt idx="23373">
                  <c:v>-1.0415000000000001E-3</c:v>
                </c:pt>
                <c:pt idx="23374">
                  <c:v>-1.0434999999999999E-3</c:v>
                </c:pt>
                <c:pt idx="23375">
                  <c:v>-1.0478E-3</c:v>
                </c:pt>
                <c:pt idx="23376">
                  <c:v>-1.0503000000000001E-3</c:v>
                </c:pt>
                <c:pt idx="23377">
                  <c:v>-1.0521E-3</c:v>
                </c:pt>
                <c:pt idx="23378">
                  <c:v>-1.0604E-3</c:v>
                </c:pt>
                <c:pt idx="23379">
                  <c:v>-1.0686000000000001E-3</c:v>
                </c:pt>
                <c:pt idx="23380">
                  <c:v>-1.0755999999999999E-3</c:v>
                </c:pt>
                <c:pt idx="23381">
                  <c:v>-1.0778000000000001E-3</c:v>
                </c:pt>
                <c:pt idx="23382">
                  <c:v>-1.0786999999999999E-3</c:v>
                </c:pt>
                <c:pt idx="23383">
                  <c:v>-1.08E-3</c:v>
                </c:pt>
                <c:pt idx="23384">
                  <c:v>-1.0805000000000001E-3</c:v>
                </c:pt>
                <c:pt idx="23385">
                  <c:v>-1.0808E-3</c:v>
                </c:pt>
                <c:pt idx="23386">
                  <c:v>-1.083E-3</c:v>
                </c:pt>
                <c:pt idx="23387">
                  <c:v>-1.0834E-3</c:v>
                </c:pt>
                <c:pt idx="23388">
                  <c:v>-1.0832999999999999E-3</c:v>
                </c:pt>
                <c:pt idx="23389">
                  <c:v>-1.0849E-3</c:v>
                </c:pt>
                <c:pt idx="23390">
                  <c:v>-1.0892E-3</c:v>
                </c:pt>
                <c:pt idx="23391">
                  <c:v>-1.0957E-3</c:v>
                </c:pt>
                <c:pt idx="23392">
                  <c:v>-1.0970000000000001E-3</c:v>
                </c:pt>
                <c:pt idx="23393">
                  <c:v>-1.0981999999999999E-3</c:v>
                </c:pt>
                <c:pt idx="23394">
                  <c:v>-1.1004999999999999E-3</c:v>
                </c:pt>
                <c:pt idx="23395">
                  <c:v>-1.1027000000000001E-3</c:v>
                </c:pt>
                <c:pt idx="23396">
                  <c:v>-1.1057E-3</c:v>
                </c:pt>
                <c:pt idx="23397">
                  <c:v>-1.108E-3</c:v>
                </c:pt>
                <c:pt idx="23398">
                  <c:v>-1.1109E-3</c:v>
                </c:pt>
                <c:pt idx="23399">
                  <c:v>-1.1148E-3</c:v>
                </c:pt>
                <c:pt idx="23400">
                  <c:v>-1.1167E-3</c:v>
                </c:pt>
                <c:pt idx="23401">
                  <c:v>-1.1161000000000001E-3</c:v>
                </c:pt>
                <c:pt idx="23402">
                  <c:v>-1.116E-3</c:v>
                </c:pt>
                <c:pt idx="23403">
                  <c:v>-1.1146000000000001E-3</c:v>
                </c:pt>
                <c:pt idx="23404">
                  <c:v>-1.1118E-3</c:v>
                </c:pt>
                <c:pt idx="23405">
                  <c:v>-1.1088000000000001E-3</c:v>
                </c:pt>
                <c:pt idx="23406">
                  <c:v>-1.1067E-3</c:v>
                </c:pt>
                <c:pt idx="23407">
                  <c:v>-1.1061999999999999E-3</c:v>
                </c:pt>
                <c:pt idx="23408">
                  <c:v>-1.1058000000000001E-3</c:v>
                </c:pt>
                <c:pt idx="23409">
                  <c:v>-1.1065999999999999E-3</c:v>
                </c:pt>
                <c:pt idx="23410">
                  <c:v>-1.1084000000000001E-3</c:v>
                </c:pt>
                <c:pt idx="23411">
                  <c:v>-1.1100000000000001E-3</c:v>
                </c:pt>
                <c:pt idx="23412">
                  <c:v>-1.1117E-3</c:v>
                </c:pt>
                <c:pt idx="23413">
                  <c:v>-1.1134999999999999E-3</c:v>
                </c:pt>
                <c:pt idx="23414">
                  <c:v>-1.1118E-3</c:v>
                </c:pt>
                <c:pt idx="23415">
                  <c:v>-1.1106E-3</c:v>
                </c:pt>
                <c:pt idx="23416">
                  <c:v>-1.1100999999999999E-3</c:v>
                </c:pt>
                <c:pt idx="23417">
                  <c:v>-1.1084999999999999E-3</c:v>
                </c:pt>
                <c:pt idx="23418">
                  <c:v>-1.1067E-3</c:v>
                </c:pt>
                <c:pt idx="23419">
                  <c:v>-1.1049E-3</c:v>
                </c:pt>
                <c:pt idx="23420">
                  <c:v>-1.103E-3</c:v>
                </c:pt>
                <c:pt idx="23421">
                  <c:v>-1.0989999999999999E-3</c:v>
                </c:pt>
                <c:pt idx="23422">
                  <c:v>-1.0935000000000001E-3</c:v>
                </c:pt>
                <c:pt idx="23423">
                  <c:v>-1.0926E-3</c:v>
                </c:pt>
                <c:pt idx="23424">
                  <c:v>-1.0896E-3</c:v>
                </c:pt>
                <c:pt idx="23425">
                  <c:v>-1.0869E-3</c:v>
                </c:pt>
                <c:pt idx="23426">
                  <c:v>-1.0872E-3</c:v>
                </c:pt>
                <c:pt idx="23427">
                  <c:v>-1.0887E-3</c:v>
                </c:pt>
                <c:pt idx="23428">
                  <c:v>-1.0870999999999999E-3</c:v>
                </c:pt>
                <c:pt idx="23429">
                  <c:v>-1.0895E-3</c:v>
                </c:pt>
                <c:pt idx="23430">
                  <c:v>-1.0878000000000001E-3</c:v>
                </c:pt>
                <c:pt idx="23431">
                  <c:v>-1.0851999999999999E-3</c:v>
                </c:pt>
                <c:pt idx="23432">
                  <c:v>-1.0853E-3</c:v>
                </c:pt>
                <c:pt idx="23433">
                  <c:v>-1.0855000000000001E-3</c:v>
                </c:pt>
                <c:pt idx="23434">
                  <c:v>-1.0872E-3</c:v>
                </c:pt>
                <c:pt idx="23435">
                  <c:v>-1.0849E-3</c:v>
                </c:pt>
                <c:pt idx="23436">
                  <c:v>-1.0808E-3</c:v>
                </c:pt>
                <c:pt idx="23437">
                  <c:v>-1.0820000000000001E-3</c:v>
                </c:pt>
                <c:pt idx="23438">
                  <c:v>-1.078E-3</c:v>
                </c:pt>
                <c:pt idx="23439">
                  <c:v>-1.0782999999999999E-3</c:v>
                </c:pt>
                <c:pt idx="23440">
                  <c:v>-1.0813000000000001E-3</c:v>
                </c:pt>
                <c:pt idx="23441">
                  <c:v>-1.0789E-3</c:v>
                </c:pt>
                <c:pt idx="23442">
                  <c:v>-1.0781E-3</c:v>
                </c:pt>
                <c:pt idx="23443">
                  <c:v>-1.0773E-3</c:v>
                </c:pt>
                <c:pt idx="23444">
                  <c:v>-1.0782000000000001E-3</c:v>
                </c:pt>
                <c:pt idx="23445">
                  <c:v>-1.0794000000000001E-3</c:v>
                </c:pt>
                <c:pt idx="23446">
                  <c:v>-1.0769E-3</c:v>
                </c:pt>
                <c:pt idx="23447">
                  <c:v>-1.0742E-3</c:v>
                </c:pt>
                <c:pt idx="23448">
                  <c:v>-1.0735E-3</c:v>
                </c:pt>
                <c:pt idx="23449">
                  <c:v>-1.0739E-3</c:v>
                </c:pt>
                <c:pt idx="23450">
                  <c:v>-1.0744000000000001E-3</c:v>
                </c:pt>
                <c:pt idx="23451">
                  <c:v>-1.0728999999999999E-3</c:v>
                </c:pt>
                <c:pt idx="23452">
                  <c:v>-1.0723E-3</c:v>
                </c:pt>
                <c:pt idx="23453">
                  <c:v>-1.0738E-3</c:v>
                </c:pt>
                <c:pt idx="23454">
                  <c:v>-1.0740000000000001E-3</c:v>
                </c:pt>
                <c:pt idx="23455">
                  <c:v>-1.0731E-3</c:v>
                </c:pt>
                <c:pt idx="23456">
                  <c:v>-1.0713999999999999E-3</c:v>
                </c:pt>
                <c:pt idx="23457">
                  <c:v>-1.0693E-3</c:v>
                </c:pt>
                <c:pt idx="23458">
                  <c:v>-1.067E-3</c:v>
                </c:pt>
                <c:pt idx="23459">
                  <c:v>-1.0655E-3</c:v>
                </c:pt>
                <c:pt idx="23460">
                  <c:v>-1.0643E-3</c:v>
                </c:pt>
                <c:pt idx="23461">
                  <c:v>-1.0640999999999999E-3</c:v>
                </c:pt>
                <c:pt idx="23462">
                  <c:v>-1.0628E-3</c:v>
                </c:pt>
                <c:pt idx="23463">
                  <c:v>-1.0587999999999999E-3</c:v>
                </c:pt>
                <c:pt idx="23464">
                  <c:v>-1.0563E-3</c:v>
                </c:pt>
                <c:pt idx="23465">
                  <c:v>-1.0567E-3</c:v>
                </c:pt>
                <c:pt idx="23466">
                  <c:v>-1.0560999999999999E-3</c:v>
                </c:pt>
                <c:pt idx="23467">
                  <c:v>-1.0541000000000001E-3</c:v>
                </c:pt>
                <c:pt idx="23468">
                  <c:v>-1.0529999999999999E-3</c:v>
                </c:pt>
                <c:pt idx="23469">
                  <c:v>-1.0537999999999999E-3</c:v>
                </c:pt>
                <c:pt idx="23470">
                  <c:v>-1.0548000000000001E-3</c:v>
                </c:pt>
                <c:pt idx="23471">
                  <c:v>-1.0549999999999999E-3</c:v>
                </c:pt>
                <c:pt idx="23472">
                  <c:v>-1.0571999999999999E-3</c:v>
                </c:pt>
                <c:pt idx="23473">
                  <c:v>-1.0575000000000001E-3</c:v>
                </c:pt>
                <c:pt idx="23474">
                  <c:v>-1.0533999999999999E-3</c:v>
                </c:pt>
                <c:pt idx="23475">
                  <c:v>-1.0493E-3</c:v>
                </c:pt>
                <c:pt idx="23476">
                  <c:v>-1.0478E-3</c:v>
                </c:pt>
                <c:pt idx="23477">
                  <c:v>-1.0489E-3</c:v>
                </c:pt>
                <c:pt idx="23478">
                  <c:v>-1.0501E-3</c:v>
                </c:pt>
                <c:pt idx="23479">
                  <c:v>-1.0508E-3</c:v>
                </c:pt>
                <c:pt idx="23480">
                  <c:v>-1.0506000000000001E-3</c:v>
                </c:pt>
                <c:pt idx="23481">
                  <c:v>-1.0503000000000001E-3</c:v>
                </c:pt>
                <c:pt idx="23482">
                  <c:v>-1.0517E-3</c:v>
                </c:pt>
                <c:pt idx="23483">
                  <c:v>-1.0518999999999999E-3</c:v>
                </c:pt>
                <c:pt idx="23484">
                  <c:v>-1.0533999999999999E-3</c:v>
                </c:pt>
                <c:pt idx="23485">
                  <c:v>-1.057E-3</c:v>
                </c:pt>
                <c:pt idx="23486">
                  <c:v>-1.0621000000000001E-3</c:v>
                </c:pt>
                <c:pt idx="23487">
                  <c:v>-1.0682999999999999E-3</c:v>
                </c:pt>
                <c:pt idx="23488">
                  <c:v>-1.0704E-3</c:v>
                </c:pt>
                <c:pt idx="23489">
                  <c:v>-1.0725000000000001E-3</c:v>
                </c:pt>
                <c:pt idx="23490">
                  <c:v>-1.0778999999999999E-3</c:v>
                </c:pt>
                <c:pt idx="23491">
                  <c:v>-1.0835E-3</c:v>
                </c:pt>
                <c:pt idx="23492">
                  <c:v>-1.0878999999999999E-3</c:v>
                </c:pt>
                <c:pt idx="23493">
                  <c:v>-1.0891E-3</c:v>
                </c:pt>
                <c:pt idx="23494">
                  <c:v>-1.0893000000000001E-3</c:v>
                </c:pt>
                <c:pt idx="23495">
                  <c:v>-1.0905999999999999E-3</c:v>
                </c:pt>
                <c:pt idx="23496">
                  <c:v>-1.0912999999999999E-3</c:v>
                </c:pt>
                <c:pt idx="23497">
                  <c:v>-1.0934E-3</c:v>
                </c:pt>
                <c:pt idx="23498">
                  <c:v>-1.0964E-3</c:v>
                </c:pt>
                <c:pt idx="23499">
                  <c:v>-1.0970999999999999E-3</c:v>
                </c:pt>
                <c:pt idx="23500">
                  <c:v>-1.0962999999999999E-3</c:v>
                </c:pt>
                <c:pt idx="23501">
                  <c:v>-1.0942E-3</c:v>
                </c:pt>
                <c:pt idx="23502">
                  <c:v>-1.0935000000000001E-3</c:v>
                </c:pt>
                <c:pt idx="23503">
                  <c:v>-1.0928999999999999E-3</c:v>
                </c:pt>
                <c:pt idx="23504">
                  <c:v>-1.0933E-3</c:v>
                </c:pt>
                <c:pt idx="23505">
                  <c:v>-1.0958999999999999E-3</c:v>
                </c:pt>
                <c:pt idx="23506">
                  <c:v>-1.0989999999999999E-3</c:v>
                </c:pt>
                <c:pt idx="23507">
                  <c:v>-1.1004999999999999E-3</c:v>
                </c:pt>
                <c:pt idx="23508">
                  <c:v>-1.1018E-3</c:v>
                </c:pt>
                <c:pt idx="23509">
                  <c:v>-1.1046000000000001E-3</c:v>
                </c:pt>
                <c:pt idx="23510">
                  <c:v>-1.1061000000000001E-3</c:v>
                </c:pt>
                <c:pt idx="23511">
                  <c:v>-1.1077000000000001E-3</c:v>
                </c:pt>
                <c:pt idx="23512">
                  <c:v>-1.1106E-3</c:v>
                </c:pt>
                <c:pt idx="23513">
                  <c:v>-1.1132E-3</c:v>
                </c:pt>
                <c:pt idx="23514">
                  <c:v>-1.1173000000000001E-3</c:v>
                </c:pt>
                <c:pt idx="23515">
                  <c:v>-1.1198E-3</c:v>
                </c:pt>
                <c:pt idx="23516">
                  <c:v>-1.1206E-3</c:v>
                </c:pt>
                <c:pt idx="23517">
                  <c:v>-1.1226000000000001E-3</c:v>
                </c:pt>
                <c:pt idx="23518">
                  <c:v>-1.1238999999999999E-3</c:v>
                </c:pt>
                <c:pt idx="23519">
                  <c:v>-1.1267E-3</c:v>
                </c:pt>
                <c:pt idx="23520">
                  <c:v>-1.1276999999999999E-3</c:v>
                </c:pt>
                <c:pt idx="23521">
                  <c:v>-1.1291999999999999E-3</c:v>
                </c:pt>
                <c:pt idx="23522">
                  <c:v>-1.1312E-3</c:v>
                </c:pt>
                <c:pt idx="23523">
                  <c:v>-1.134E-3</c:v>
                </c:pt>
                <c:pt idx="23524">
                  <c:v>-1.1364000000000001E-3</c:v>
                </c:pt>
                <c:pt idx="23525">
                  <c:v>-1.1389E-3</c:v>
                </c:pt>
                <c:pt idx="23526">
                  <c:v>-1.1401E-3</c:v>
                </c:pt>
                <c:pt idx="23527">
                  <c:v>-1.1395000000000001E-3</c:v>
                </c:pt>
                <c:pt idx="23528">
                  <c:v>-1.1379999999999999E-3</c:v>
                </c:pt>
                <c:pt idx="23529">
                  <c:v>-1.1383000000000001E-3</c:v>
                </c:pt>
                <c:pt idx="23530">
                  <c:v>-1.1406000000000001E-3</c:v>
                </c:pt>
                <c:pt idx="23531">
                  <c:v>-1.1433999999999999E-3</c:v>
                </c:pt>
                <c:pt idx="23532">
                  <c:v>-1.1479000000000001E-3</c:v>
                </c:pt>
                <c:pt idx="23533">
                  <c:v>-1.1552999999999999E-3</c:v>
                </c:pt>
                <c:pt idx="23534">
                  <c:v>-1.1594999999999999E-3</c:v>
                </c:pt>
                <c:pt idx="23535">
                  <c:v>-1.1632999999999999E-3</c:v>
                </c:pt>
                <c:pt idx="23536">
                  <c:v>-1.1663999999999999E-3</c:v>
                </c:pt>
                <c:pt idx="23537">
                  <c:v>-1.1701999999999999E-3</c:v>
                </c:pt>
                <c:pt idx="23538">
                  <c:v>-1.1719E-3</c:v>
                </c:pt>
                <c:pt idx="23539">
                  <c:v>-1.1716000000000001E-3</c:v>
                </c:pt>
                <c:pt idx="23540">
                  <c:v>-1.1716999999999999E-3</c:v>
                </c:pt>
                <c:pt idx="23541">
                  <c:v>-1.1726E-3</c:v>
                </c:pt>
                <c:pt idx="23542">
                  <c:v>-1.1742E-3</c:v>
                </c:pt>
                <c:pt idx="23543">
                  <c:v>-1.1754999999999999E-3</c:v>
                </c:pt>
                <c:pt idx="23544">
                  <c:v>-1.1762999999999999E-3</c:v>
                </c:pt>
                <c:pt idx="23545">
                  <c:v>-1.1779E-3</c:v>
                </c:pt>
                <c:pt idx="23546">
                  <c:v>-1.1808000000000001E-3</c:v>
                </c:pt>
                <c:pt idx="23547">
                  <c:v>-1.1827999999999999E-3</c:v>
                </c:pt>
                <c:pt idx="23548">
                  <c:v>-1.1814E-3</c:v>
                </c:pt>
                <c:pt idx="23549">
                  <c:v>-1.181E-3</c:v>
                </c:pt>
                <c:pt idx="23550">
                  <c:v>-1.1816999999999999E-3</c:v>
                </c:pt>
                <c:pt idx="23551">
                  <c:v>-1.1852E-3</c:v>
                </c:pt>
                <c:pt idx="23552">
                  <c:v>-1.1918E-3</c:v>
                </c:pt>
                <c:pt idx="23553">
                  <c:v>-1.1948E-3</c:v>
                </c:pt>
                <c:pt idx="23554">
                  <c:v>-1.1965000000000001E-3</c:v>
                </c:pt>
                <c:pt idx="23555">
                  <c:v>-1.1948E-3</c:v>
                </c:pt>
                <c:pt idx="23556">
                  <c:v>-1.1938000000000001E-3</c:v>
                </c:pt>
                <c:pt idx="23557">
                  <c:v>-1.1898E-3</c:v>
                </c:pt>
                <c:pt idx="23558">
                  <c:v>-1.1881999999999999E-3</c:v>
                </c:pt>
                <c:pt idx="23559">
                  <c:v>-1.1858999999999999E-3</c:v>
                </c:pt>
                <c:pt idx="23560">
                  <c:v>-1.1877999999999999E-3</c:v>
                </c:pt>
                <c:pt idx="23561">
                  <c:v>-1.1854000000000001E-3</c:v>
                </c:pt>
                <c:pt idx="23562">
                  <c:v>-1.1814E-3</c:v>
                </c:pt>
                <c:pt idx="23563">
                  <c:v>-1.1825E-3</c:v>
                </c:pt>
                <c:pt idx="23564">
                  <c:v>-1.1842000000000001E-3</c:v>
                </c:pt>
                <c:pt idx="23565">
                  <c:v>-1.186E-3</c:v>
                </c:pt>
                <c:pt idx="23566">
                  <c:v>-1.1891E-3</c:v>
                </c:pt>
                <c:pt idx="23567">
                  <c:v>-1.1902E-3</c:v>
                </c:pt>
                <c:pt idx="23568">
                  <c:v>-1.1919000000000001E-3</c:v>
                </c:pt>
                <c:pt idx="23569">
                  <c:v>-1.1926E-3</c:v>
                </c:pt>
                <c:pt idx="23570">
                  <c:v>-1.1933E-3</c:v>
                </c:pt>
                <c:pt idx="23571">
                  <c:v>-1.1944E-3</c:v>
                </c:pt>
                <c:pt idx="23572">
                  <c:v>-1.1957999999999999E-3</c:v>
                </c:pt>
                <c:pt idx="23573">
                  <c:v>-1.1969000000000001E-3</c:v>
                </c:pt>
                <c:pt idx="23574">
                  <c:v>-1.1980999999999999E-3</c:v>
                </c:pt>
                <c:pt idx="23575">
                  <c:v>-1.1999999999999999E-3</c:v>
                </c:pt>
                <c:pt idx="23576">
                  <c:v>-1.1988999999999999E-3</c:v>
                </c:pt>
                <c:pt idx="23577">
                  <c:v>-1.2018E-3</c:v>
                </c:pt>
                <c:pt idx="23578">
                  <c:v>-1.2018E-3</c:v>
                </c:pt>
                <c:pt idx="23579">
                  <c:v>-1.2024E-3</c:v>
                </c:pt>
                <c:pt idx="23580">
                  <c:v>-1.2052E-3</c:v>
                </c:pt>
                <c:pt idx="23581">
                  <c:v>-1.2049000000000001E-3</c:v>
                </c:pt>
                <c:pt idx="23582">
                  <c:v>-1.2019999999999999E-3</c:v>
                </c:pt>
                <c:pt idx="23583">
                  <c:v>-1.1996000000000001E-3</c:v>
                </c:pt>
                <c:pt idx="23584">
                  <c:v>-1.2007999999999999E-3</c:v>
                </c:pt>
                <c:pt idx="23585">
                  <c:v>-1.2030000000000001E-3</c:v>
                </c:pt>
                <c:pt idx="23586">
                  <c:v>-1.2036E-3</c:v>
                </c:pt>
                <c:pt idx="23587">
                  <c:v>-1.2061999999999999E-3</c:v>
                </c:pt>
                <c:pt idx="23588">
                  <c:v>-1.2065999999999999E-3</c:v>
                </c:pt>
                <c:pt idx="23589">
                  <c:v>-1.2049999999999999E-3</c:v>
                </c:pt>
                <c:pt idx="23590">
                  <c:v>-1.2075E-3</c:v>
                </c:pt>
                <c:pt idx="23591">
                  <c:v>-1.2065999999999999E-3</c:v>
                </c:pt>
                <c:pt idx="23592">
                  <c:v>-1.207E-3</c:v>
                </c:pt>
                <c:pt idx="23593">
                  <c:v>-1.2072000000000001E-3</c:v>
                </c:pt>
                <c:pt idx="23594">
                  <c:v>-1.2052E-3</c:v>
                </c:pt>
                <c:pt idx="23595">
                  <c:v>-1.2074E-3</c:v>
                </c:pt>
                <c:pt idx="23596">
                  <c:v>-1.2080999999999999E-3</c:v>
                </c:pt>
                <c:pt idx="23597">
                  <c:v>-1.2064000000000001E-3</c:v>
                </c:pt>
                <c:pt idx="23598">
                  <c:v>-1.206E-3</c:v>
                </c:pt>
                <c:pt idx="23599">
                  <c:v>-1.2029E-3</c:v>
                </c:pt>
                <c:pt idx="23600">
                  <c:v>-1.2026000000000001E-3</c:v>
                </c:pt>
                <c:pt idx="23601">
                  <c:v>-1.2045000000000001E-3</c:v>
                </c:pt>
                <c:pt idx="23602">
                  <c:v>-1.2056E-3</c:v>
                </c:pt>
                <c:pt idx="23603">
                  <c:v>-1.2064000000000001E-3</c:v>
                </c:pt>
                <c:pt idx="23604">
                  <c:v>-1.2048E-3</c:v>
                </c:pt>
                <c:pt idx="23605">
                  <c:v>-1.2029E-3</c:v>
                </c:pt>
                <c:pt idx="23606">
                  <c:v>-1.2042000000000001E-3</c:v>
                </c:pt>
                <c:pt idx="23607">
                  <c:v>-1.2045999999999999E-3</c:v>
                </c:pt>
                <c:pt idx="23608">
                  <c:v>-1.2019999999999999E-3</c:v>
                </c:pt>
                <c:pt idx="23609">
                  <c:v>-1.1977999999999999E-3</c:v>
                </c:pt>
                <c:pt idx="23610">
                  <c:v>-1.1938000000000001E-3</c:v>
                </c:pt>
                <c:pt idx="23611">
                  <c:v>-1.1903E-3</c:v>
                </c:pt>
                <c:pt idx="23612">
                  <c:v>-1.1873999999999999E-3</c:v>
                </c:pt>
                <c:pt idx="23613">
                  <c:v>-1.1849E-3</c:v>
                </c:pt>
                <c:pt idx="23614">
                  <c:v>-1.1829E-3</c:v>
                </c:pt>
                <c:pt idx="23615">
                  <c:v>-1.1811E-3</c:v>
                </c:pt>
                <c:pt idx="23616">
                  <c:v>-1.1796E-3</c:v>
                </c:pt>
                <c:pt idx="23617">
                  <c:v>-1.1758000000000001E-3</c:v>
                </c:pt>
                <c:pt idx="23618">
                  <c:v>-1.1735999999999999E-3</c:v>
                </c:pt>
                <c:pt idx="23619">
                  <c:v>-1.1715E-3</c:v>
                </c:pt>
                <c:pt idx="23620">
                  <c:v>-1.1689000000000001E-3</c:v>
                </c:pt>
                <c:pt idx="23621">
                  <c:v>-1.1707E-3</c:v>
                </c:pt>
                <c:pt idx="23622">
                  <c:v>-1.1708000000000001E-3</c:v>
                </c:pt>
                <c:pt idx="23623">
                  <c:v>-1.1673E-3</c:v>
                </c:pt>
                <c:pt idx="23624">
                  <c:v>-1.1655000000000001E-3</c:v>
                </c:pt>
                <c:pt idx="23625">
                  <c:v>-1.1655000000000001E-3</c:v>
                </c:pt>
                <c:pt idx="23626">
                  <c:v>-1.1663000000000001E-3</c:v>
                </c:pt>
                <c:pt idx="23627">
                  <c:v>-1.1657E-3</c:v>
                </c:pt>
                <c:pt idx="23628">
                  <c:v>-1.1607E-3</c:v>
                </c:pt>
                <c:pt idx="23629">
                  <c:v>-1.1571999999999999E-3</c:v>
                </c:pt>
                <c:pt idx="23630">
                  <c:v>-1.1588E-3</c:v>
                </c:pt>
                <c:pt idx="23631">
                  <c:v>-1.1589E-3</c:v>
                </c:pt>
                <c:pt idx="23632">
                  <c:v>-1.1555999999999999E-3</c:v>
                </c:pt>
                <c:pt idx="23633">
                  <c:v>-1.1516E-3</c:v>
                </c:pt>
                <c:pt idx="23634">
                  <c:v>-1.1479999999999999E-3</c:v>
                </c:pt>
                <c:pt idx="23635">
                  <c:v>-1.1477E-3</c:v>
                </c:pt>
                <c:pt idx="23636">
                  <c:v>-1.1433000000000001E-3</c:v>
                </c:pt>
                <c:pt idx="23637">
                  <c:v>-1.1387999999999999E-3</c:v>
                </c:pt>
                <c:pt idx="23638">
                  <c:v>-1.1371E-3</c:v>
                </c:pt>
                <c:pt idx="23639">
                  <c:v>-1.1364000000000001E-3</c:v>
                </c:pt>
                <c:pt idx="23640">
                  <c:v>-1.1326000000000001E-3</c:v>
                </c:pt>
                <c:pt idx="23641">
                  <c:v>-1.1314999999999999E-3</c:v>
                </c:pt>
                <c:pt idx="23642">
                  <c:v>-1.1303000000000001E-3</c:v>
                </c:pt>
                <c:pt idx="23643">
                  <c:v>-1.1299999999999999E-3</c:v>
                </c:pt>
                <c:pt idx="23644">
                  <c:v>-1.1317E-3</c:v>
                </c:pt>
                <c:pt idx="23645">
                  <c:v>-1.1298E-3</c:v>
                </c:pt>
                <c:pt idx="23646">
                  <c:v>-1.1306000000000001E-3</c:v>
                </c:pt>
                <c:pt idx="23647">
                  <c:v>-1.1295000000000001E-3</c:v>
                </c:pt>
                <c:pt idx="23648">
                  <c:v>-1.1280999999999999E-3</c:v>
                </c:pt>
                <c:pt idx="23649">
                  <c:v>-1.1287999999999999E-3</c:v>
                </c:pt>
                <c:pt idx="23650">
                  <c:v>-1.1286E-3</c:v>
                </c:pt>
                <c:pt idx="23651">
                  <c:v>-1.1291000000000001E-3</c:v>
                </c:pt>
                <c:pt idx="23652">
                  <c:v>-1.1287000000000001E-3</c:v>
                </c:pt>
                <c:pt idx="23653">
                  <c:v>-1.1287000000000001E-3</c:v>
                </c:pt>
                <c:pt idx="23654">
                  <c:v>-1.1268000000000001E-3</c:v>
                </c:pt>
                <c:pt idx="23655">
                  <c:v>-1.1264000000000001E-3</c:v>
                </c:pt>
                <c:pt idx="23656">
                  <c:v>-1.1274E-3</c:v>
                </c:pt>
                <c:pt idx="23657">
                  <c:v>-1.1291999999999999E-3</c:v>
                </c:pt>
                <c:pt idx="23658">
                  <c:v>-1.1295000000000001E-3</c:v>
                </c:pt>
                <c:pt idx="23659">
                  <c:v>-1.1286E-3</c:v>
                </c:pt>
                <c:pt idx="23660">
                  <c:v>-1.1291999999999999E-3</c:v>
                </c:pt>
                <c:pt idx="23661">
                  <c:v>-1.1307000000000001E-3</c:v>
                </c:pt>
                <c:pt idx="23662">
                  <c:v>-1.1291999999999999E-3</c:v>
                </c:pt>
                <c:pt idx="23663">
                  <c:v>-1.1287999999999999E-3</c:v>
                </c:pt>
                <c:pt idx="23664">
                  <c:v>-1.1284999999999999E-3</c:v>
                </c:pt>
                <c:pt idx="23665">
                  <c:v>-1.1283E-3</c:v>
                </c:pt>
                <c:pt idx="23666">
                  <c:v>-1.1271E-3</c:v>
                </c:pt>
                <c:pt idx="23667">
                  <c:v>-1.1307000000000001E-3</c:v>
                </c:pt>
                <c:pt idx="23668">
                  <c:v>-1.1310999999999999E-3</c:v>
                </c:pt>
                <c:pt idx="23669">
                  <c:v>-1.1349000000000001E-3</c:v>
                </c:pt>
                <c:pt idx="23670">
                  <c:v>-1.1368999999999999E-3</c:v>
                </c:pt>
                <c:pt idx="23671">
                  <c:v>-1.1387000000000001E-3</c:v>
                </c:pt>
                <c:pt idx="23672">
                  <c:v>-1.1401E-3</c:v>
                </c:pt>
                <c:pt idx="23673">
                  <c:v>-1.1406999999999999E-3</c:v>
                </c:pt>
                <c:pt idx="23674">
                  <c:v>-1.1427E-3</c:v>
                </c:pt>
                <c:pt idx="23675">
                  <c:v>-1.1452000000000001E-3</c:v>
                </c:pt>
                <c:pt idx="23676">
                  <c:v>-1.1467999999999999E-3</c:v>
                </c:pt>
                <c:pt idx="23677">
                  <c:v>-1.1475000000000001E-3</c:v>
                </c:pt>
                <c:pt idx="23678">
                  <c:v>-1.1469E-3</c:v>
                </c:pt>
                <c:pt idx="23679">
                  <c:v>-1.1446E-3</c:v>
                </c:pt>
                <c:pt idx="23680">
                  <c:v>-1.1437000000000001E-3</c:v>
                </c:pt>
                <c:pt idx="23681">
                  <c:v>-1.1443E-3</c:v>
                </c:pt>
                <c:pt idx="23682">
                  <c:v>-1.1439E-3</c:v>
                </c:pt>
                <c:pt idx="23683">
                  <c:v>-1.1416E-3</c:v>
                </c:pt>
                <c:pt idx="23684">
                  <c:v>-1.1391999999999999E-3</c:v>
                </c:pt>
                <c:pt idx="23685">
                  <c:v>-1.1375999999999999E-3</c:v>
                </c:pt>
                <c:pt idx="23686">
                  <c:v>-1.1377E-3</c:v>
                </c:pt>
                <c:pt idx="23687">
                  <c:v>-1.1391999999999999E-3</c:v>
                </c:pt>
                <c:pt idx="23688">
                  <c:v>-1.1410999999999999E-3</c:v>
                </c:pt>
                <c:pt idx="23689">
                  <c:v>-1.1417E-3</c:v>
                </c:pt>
                <c:pt idx="23690">
                  <c:v>-1.1421000000000001E-3</c:v>
                </c:pt>
                <c:pt idx="23691">
                  <c:v>-1.1425999999999999E-3</c:v>
                </c:pt>
                <c:pt idx="23692">
                  <c:v>-1.1421999999999999E-3</c:v>
                </c:pt>
                <c:pt idx="23693">
                  <c:v>-1.1410000000000001E-3</c:v>
                </c:pt>
                <c:pt idx="23694">
                  <c:v>-1.1413E-3</c:v>
                </c:pt>
                <c:pt idx="23695">
                  <c:v>-1.1421999999999999E-3</c:v>
                </c:pt>
                <c:pt idx="23696">
                  <c:v>-1.1379000000000001E-3</c:v>
                </c:pt>
                <c:pt idx="23697">
                  <c:v>-1.1310999999999999E-3</c:v>
                </c:pt>
                <c:pt idx="23698">
                  <c:v>-1.1261999999999999E-3</c:v>
                </c:pt>
                <c:pt idx="23699">
                  <c:v>-1.124E-3</c:v>
                </c:pt>
                <c:pt idx="23700">
                  <c:v>-1.1247E-3</c:v>
                </c:pt>
                <c:pt idx="23701">
                  <c:v>-1.1229E-3</c:v>
                </c:pt>
                <c:pt idx="23702">
                  <c:v>-1.1228E-3</c:v>
                </c:pt>
                <c:pt idx="23703">
                  <c:v>-1.1226000000000001E-3</c:v>
                </c:pt>
                <c:pt idx="23704">
                  <c:v>-1.1215999999999999E-3</c:v>
                </c:pt>
                <c:pt idx="23705">
                  <c:v>-1.1207999999999999E-3</c:v>
                </c:pt>
                <c:pt idx="23706">
                  <c:v>-1.1205E-3</c:v>
                </c:pt>
                <c:pt idx="23707">
                  <c:v>-1.1209E-3</c:v>
                </c:pt>
                <c:pt idx="23708">
                  <c:v>-1.1191E-3</c:v>
                </c:pt>
                <c:pt idx="23709">
                  <c:v>-1.1194E-3</c:v>
                </c:pt>
                <c:pt idx="23710">
                  <c:v>-1.1167E-3</c:v>
                </c:pt>
                <c:pt idx="23711">
                  <c:v>-1.1173000000000001E-3</c:v>
                </c:pt>
                <c:pt idx="23712">
                  <c:v>-1.1156E-3</c:v>
                </c:pt>
                <c:pt idx="23713">
                  <c:v>-1.1121E-3</c:v>
                </c:pt>
                <c:pt idx="23714">
                  <c:v>-1.1100000000000001E-3</c:v>
                </c:pt>
                <c:pt idx="23715">
                  <c:v>-1.1084999999999999E-3</c:v>
                </c:pt>
                <c:pt idx="23716">
                  <c:v>-1.1057E-3</c:v>
                </c:pt>
                <c:pt idx="23717">
                  <c:v>-1.1012999999999999E-3</c:v>
                </c:pt>
                <c:pt idx="23718">
                  <c:v>-1.0975E-3</c:v>
                </c:pt>
                <c:pt idx="23719">
                  <c:v>-1.0973000000000001E-3</c:v>
                </c:pt>
                <c:pt idx="23720">
                  <c:v>-1.0962000000000001E-3</c:v>
                </c:pt>
                <c:pt idx="23721">
                  <c:v>-1.0947000000000001E-3</c:v>
                </c:pt>
                <c:pt idx="23722">
                  <c:v>-1.0920999999999999E-3</c:v>
                </c:pt>
                <c:pt idx="23723">
                  <c:v>-1.0864E-3</c:v>
                </c:pt>
                <c:pt idx="23724">
                  <c:v>-1.0822E-3</c:v>
                </c:pt>
                <c:pt idx="23725">
                  <c:v>-1.0790000000000001E-3</c:v>
                </c:pt>
                <c:pt idx="23726">
                  <c:v>-1.0759000000000001E-3</c:v>
                </c:pt>
                <c:pt idx="23727">
                  <c:v>-1.075E-3</c:v>
                </c:pt>
                <c:pt idx="23728">
                  <c:v>-1.0713999999999999E-3</c:v>
                </c:pt>
                <c:pt idx="23729">
                  <c:v>-1.0654E-3</c:v>
                </c:pt>
                <c:pt idx="23730">
                  <c:v>-1.0608E-3</c:v>
                </c:pt>
                <c:pt idx="23731">
                  <c:v>-1.0549999999999999E-3</c:v>
                </c:pt>
                <c:pt idx="23732">
                  <c:v>-1.0529999999999999E-3</c:v>
                </c:pt>
                <c:pt idx="23733">
                  <c:v>-1.0521E-3</c:v>
                </c:pt>
                <c:pt idx="23734">
                  <c:v>-1.0483999999999999E-3</c:v>
                </c:pt>
                <c:pt idx="23735">
                  <c:v>-1.0452E-3</c:v>
                </c:pt>
                <c:pt idx="23736">
                  <c:v>-1.0428E-3</c:v>
                </c:pt>
                <c:pt idx="23737">
                  <c:v>-1.0415999999999999E-3</c:v>
                </c:pt>
                <c:pt idx="23738">
                  <c:v>-1.0383E-3</c:v>
                </c:pt>
                <c:pt idx="23739">
                  <c:v>-1.0337E-3</c:v>
                </c:pt>
                <c:pt idx="23740">
                  <c:v>-1.0319999999999999E-3</c:v>
                </c:pt>
                <c:pt idx="23741">
                  <c:v>-1.0291E-3</c:v>
                </c:pt>
                <c:pt idx="23742">
                  <c:v>-1.0249E-3</c:v>
                </c:pt>
                <c:pt idx="23743">
                  <c:v>-1.0200999999999999E-3</c:v>
                </c:pt>
                <c:pt idx="23744">
                  <c:v>-1.0158999999999999E-3</c:v>
                </c:pt>
                <c:pt idx="23745">
                  <c:v>-1.0112999999999999E-3</c:v>
                </c:pt>
                <c:pt idx="23746">
                  <c:v>-1.0059999999999999E-3</c:v>
                </c:pt>
                <c:pt idx="23747">
                  <c:v>-1.0009000000000001E-3</c:v>
                </c:pt>
                <c:pt idx="23748">
                  <c:v>-9.9718000000000007E-4</c:v>
                </c:pt>
                <c:pt idx="23749">
                  <c:v>-9.9387E-4</c:v>
                </c:pt>
                <c:pt idx="23750">
                  <c:v>-9.9026999999999991E-4</c:v>
                </c:pt>
                <c:pt idx="23751">
                  <c:v>-9.8620999999999995E-4</c:v>
                </c:pt>
                <c:pt idx="23752">
                  <c:v>-9.8456999999999993E-4</c:v>
                </c:pt>
                <c:pt idx="23753">
                  <c:v>-9.796099999999999E-4</c:v>
                </c:pt>
                <c:pt idx="23754">
                  <c:v>-9.7154999999999995E-4</c:v>
                </c:pt>
                <c:pt idx="23755">
                  <c:v>-9.6568999999999995E-4</c:v>
                </c:pt>
                <c:pt idx="23756">
                  <c:v>-9.6225E-4</c:v>
                </c:pt>
                <c:pt idx="23757">
                  <c:v>-9.5677999999999996E-4</c:v>
                </c:pt>
                <c:pt idx="23758">
                  <c:v>-9.5180000000000004E-4</c:v>
                </c:pt>
                <c:pt idx="23759">
                  <c:v>-9.4510000000000004E-4</c:v>
                </c:pt>
                <c:pt idx="23760">
                  <c:v>-9.3716999999999997E-4</c:v>
                </c:pt>
                <c:pt idx="23761">
                  <c:v>-9.2922999999999996E-4</c:v>
                </c:pt>
                <c:pt idx="23762">
                  <c:v>-9.2330999999999999E-4</c:v>
                </c:pt>
                <c:pt idx="23763">
                  <c:v>-9.1447000000000002E-4</c:v>
                </c:pt>
                <c:pt idx="23764">
                  <c:v>-9.0762000000000004E-4</c:v>
                </c:pt>
                <c:pt idx="23765">
                  <c:v>-9.0446999999999999E-4</c:v>
                </c:pt>
                <c:pt idx="23766">
                  <c:v>-8.9975000000000005E-4</c:v>
                </c:pt>
                <c:pt idx="23767">
                  <c:v>-8.9046000000000004E-4</c:v>
                </c:pt>
                <c:pt idx="23768">
                  <c:v>-8.8641000000000002E-4</c:v>
                </c:pt>
                <c:pt idx="23769">
                  <c:v>-8.8446E-4</c:v>
                </c:pt>
                <c:pt idx="23770">
                  <c:v>-8.8374999999999999E-4</c:v>
                </c:pt>
                <c:pt idx="23771">
                  <c:v>-8.8221999999999997E-4</c:v>
                </c:pt>
                <c:pt idx="23772">
                  <c:v>-8.7934000000000005E-4</c:v>
                </c:pt>
                <c:pt idx="23773">
                  <c:v>-8.7768999999999998E-4</c:v>
                </c:pt>
                <c:pt idx="23774">
                  <c:v>-8.7783000000000002E-4</c:v>
                </c:pt>
                <c:pt idx="23775">
                  <c:v>-8.7542999999999996E-4</c:v>
                </c:pt>
                <c:pt idx="23776">
                  <c:v>-8.7390000000000005E-4</c:v>
                </c:pt>
                <c:pt idx="23777">
                  <c:v>-8.7401000000000004E-4</c:v>
                </c:pt>
                <c:pt idx="23778">
                  <c:v>-8.7018999999999996E-4</c:v>
                </c:pt>
                <c:pt idx="23779">
                  <c:v>-8.6470000000000004E-4</c:v>
                </c:pt>
                <c:pt idx="23780">
                  <c:v>-8.6317999999999996E-4</c:v>
                </c:pt>
                <c:pt idx="23781">
                  <c:v>-8.6461000000000003E-4</c:v>
                </c:pt>
                <c:pt idx="23782">
                  <c:v>-8.6755999999999997E-4</c:v>
                </c:pt>
                <c:pt idx="23783">
                  <c:v>-8.7069999999999997E-4</c:v>
                </c:pt>
                <c:pt idx="23784">
                  <c:v>-8.7244000000000004E-4</c:v>
                </c:pt>
                <c:pt idx="23785">
                  <c:v>-8.7383999999999997E-4</c:v>
                </c:pt>
                <c:pt idx="23786">
                  <c:v>-8.7516000000000004E-4</c:v>
                </c:pt>
                <c:pt idx="23787">
                  <c:v>-8.7693000000000005E-4</c:v>
                </c:pt>
                <c:pt idx="23788">
                  <c:v>-8.7856000000000002E-4</c:v>
                </c:pt>
                <c:pt idx="23789">
                  <c:v>-8.7732000000000001E-4</c:v>
                </c:pt>
                <c:pt idx="23790">
                  <c:v>-8.7755999999999999E-4</c:v>
                </c:pt>
                <c:pt idx="23791">
                  <c:v>-8.7832000000000003E-4</c:v>
                </c:pt>
                <c:pt idx="23792">
                  <c:v>-8.7642000000000004E-4</c:v>
                </c:pt>
                <c:pt idx="23793">
                  <c:v>-8.7414000000000003E-4</c:v>
                </c:pt>
                <c:pt idx="23794">
                  <c:v>-8.7332999999999996E-4</c:v>
                </c:pt>
                <c:pt idx="23795">
                  <c:v>-8.7250999999999995E-4</c:v>
                </c:pt>
                <c:pt idx="23796">
                  <c:v>-8.7434999999999998E-4</c:v>
                </c:pt>
                <c:pt idx="23797">
                  <c:v>-8.7591999999999998E-4</c:v>
                </c:pt>
                <c:pt idx="23798">
                  <c:v>-8.7779999999999998E-4</c:v>
                </c:pt>
                <c:pt idx="23799">
                  <c:v>-8.8007000000000005E-4</c:v>
                </c:pt>
                <c:pt idx="23800">
                  <c:v>-8.8179000000000003E-4</c:v>
                </c:pt>
                <c:pt idx="23801">
                  <c:v>-8.8312000000000004E-4</c:v>
                </c:pt>
                <c:pt idx="23802">
                  <c:v>-8.8732999999999998E-4</c:v>
                </c:pt>
                <c:pt idx="23803">
                  <c:v>-8.9181000000000004E-4</c:v>
                </c:pt>
                <c:pt idx="23804">
                  <c:v>-8.9552999999999996E-4</c:v>
                </c:pt>
                <c:pt idx="23805">
                  <c:v>-8.9820999999999998E-4</c:v>
                </c:pt>
                <c:pt idx="23806">
                  <c:v>-9.0003000000000001E-4</c:v>
                </c:pt>
                <c:pt idx="23807">
                  <c:v>-9.0355999999999998E-4</c:v>
                </c:pt>
                <c:pt idx="23808">
                  <c:v>-9.0771999999999999E-4</c:v>
                </c:pt>
                <c:pt idx="23809">
                  <c:v>-9.1051999999999995E-4</c:v>
                </c:pt>
                <c:pt idx="23810">
                  <c:v>-9.1290999999999996E-4</c:v>
                </c:pt>
                <c:pt idx="23811">
                  <c:v>-9.1518000000000003E-4</c:v>
                </c:pt>
                <c:pt idx="23812">
                  <c:v>-9.1531999999999996E-4</c:v>
                </c:pt>
                <c:pt idx="23813">
                  <c:v>-9.1582999999999996E-4</c:v>
                </c:pt>
                <c:pt idx="23814">
                  <c:v>-9.1964E-4</c:v>
                </c:pt>
                <c:pt idx="23815">
                  <c:v>-9.2597999999999997E-4</c:v>
                </c:pt>
                <c:pt idx="23816">
                  <c:v>-9.2792000000000005E-4</c:v>
                </c:pt>
                <c:pt idx="23817">
                  <c:v>-9.2924999999999995E-4</c:v>
                </c:pt>
                <c:pt idx="23818">
                  <c:v>-9.3119999999999997E-4</c:v>
                </c:pt>
                <c:pt idx="23819">
                  <c:v>-9.3855000000000002E-4</c:v>
                </c:pt>
                <c:pt idx="23820">
                  <c:v>-9.4110000000000005E-4</c:v>
                </c:pt>
                <c:pt idx="23821">
                  <c:v>-9.4426999999999998E-4</c:v>
                </c:pt>
                <c:pt idx="23822">
                  <c:v>-9.4426999999999998E-4</c:v>
                </c:pt>
                <c:pt idx="23823">
                  <c:v>-9.4432999999999995E-4</c:v>
                </c:pt>
                <c:pt idx="23824">
                  <c:v>-9.4561000000000005E-4</c:v>
                </c:pt>
                <c:pt idx="23825">
                  <c:v>-9.4713000000000002E-4</c:v>
                </c:pt>
                <c:pt idx="23826">
                  <c:v>-9.4777000000000001E-4</c:v>
                </c:pt>
                <c:pt idx="23827">
                  <c:v>-9.5182999999999997E-4</c:v>
                </c:pt>
                <c:pt idx="23828">
                  <c:v>-9.5865000000000002E-4</c:v>
                </c:pt>
                <c:pt idx="23829">
                  <c:v>-9.6084999999999996E-4</c:v>
                </c:pt>
                <c:pt idx="23830">
                  <c:v>-9.6026E-4</c:v>
                </c:pt>
                <c:pt idx="23831">
                  <c:v>-9.5883999999999997E-4</c:v>
                </c:pt>
                <c:pt idx="23832">
                  <c:v>-9.5825000000000001E-4</c:v>
                </c:pt>
                <c:pt idx="23833">
                  <c:v>-9.5496000000000003E-4</c:v>
                </c:pt>
                <c:pt idx="23834">
                  <c:v>-9.5551000000000002E-4</c:v>
                </c:pt>
                <c:pt idx="23835">
                  <c:v>-9.5790999999999997E-4</c:v>
                </c:pt>
                <c:pt idx="23836">
                  <c:v>-9.5500999999999995E-4</c:v>
                </c:pt>
                <c:pt idx="23837">
                  <c:v>-9.544E-4</c:v>
                </c:pt>
                <c:pt idx="23838">
                  <c:v>-9.5281999999999995E-4</c:v>
                </c:pt>
                <c:pt idx="23839">
                  <c:v>-9.5293999999999999E-4</c:v>
                </c:pt>
                <c:pt idx="23840">
                  <c:v>-9.5423999999999997E-4</c:v>
                </c:pt>
                <c:pt idx="23841">
                  <c:v>-9.5631999999999998E-4</c:v>
                </c:pt>
                <c:pt idx="23842">
                  <c:v>-9.5775000000000005E-4</c:v>
                </c:pt>
                <c:pt idx="23843">
                  <c:v>-9.6144000000000004E-4</c:v>
                </c:pt>
                <c:pt idx="23844">
                  <c:v>-9.6206999999999998E-4</c:v>
                </c:pt>
                <c:pt idx="23845">
                  <c:v>-9.6139999999999995E-4</c:v>
                </c:pt>
                <c:pt idx="23846">
                  <c:v>-9.6690000000000003E-4</c:v>
                </c:pt>
                <c:pt idx="23847">
                  <c:v>-9.7050000000000001E-4</c:v>
                </c:pt>
                <c:pt idx="23848">
                  <c:v>-9.7362999999999996E-4</c:v>
                </c:pt>
                <c:pt idx="23849">
                  <c:v>-9.7608000000000005E-4</c:v>
                </c:pt>
                <c:pt idx="23850">
                  <c:v>-9.7686999999999991E-4</c:v>
                </c:pt>
                <c:pt idx="23851">
                  <c:v>-9.8066999999999989E-4</c:v>
                </c:pt>
                <c:pt idx="23852">
                  <c:v>-9.8427999999999992E-4</c:v>
                </c:pt>
                <c:pt idx="23853">
                  <c:v>-9.852699999999999E-4</c:v>
                </c:pt>
                <c:pt idx="23854">
                  <c:v>-9.8847999999999991E-4</c:v>
                </c:pt>
                <c:pt idx="23855">
                  <c:v>-9.864400000000001E-4</c:v>
                </c:pt>
                <c:pt idx="23856">
                  <c:v>-9.8682999999999996E-4</c:v>
                </c:pt>
                <c:pt idx="23857">
                  <c:v>-9.8576000000000002E-4</c:v>
                </c:pt>
                <c:pt idx="23858">
                  <c:v>-9.8528999999999999E-4</c:v>
                </c:pt>
                <c:pt idx="23859">
                  <c:v>-9.8817000000000002E-4</c:v>
                </c:pt>
                <c:pt idx="23860">
                  <c:v>-9.8736000000000006E-4</c:v>
                </c:pt>
                <c:pt idx="23861">
                  <c:v>-9.8449999999999992E-4</c:v>
                </c:pt>
                <c:pt idx="23862">
                  <c:v>-9.8301000000000009E-4</c:v>
                </c:pt>
                <c:pt idx="23863">
                  <c:v>-9.8086000000000007E-4</c:v>
                </c:pt>
                <c:pt idx="23864">
                  <c:v>-9.8028999999999998E-4</c:v>
                </c:pt>
                <c:pt idx="23865">
                  <c:v>-9.8171999999999995E-4</c:v>
                </c:pt>
                <c:pt idx="23866">
                  <c:v>-9.8204E-4</c:v>
                </c:pt>
                <c:pt idx="23867">
                  <c:v>-9.8247000000000004E-4</c:v>
                </c:pt>
                <c:pt idx="23868">
                  <c:v>-9.8222999999999995E-4</c:v>
                </c:pt>
                <c:pt idx="23869">
                  <c:v>-9.8233999999999995E-4</c:v>
                </c:pt>
                <c:pt idx="23870">
                  <c:v>-9.8083999999999997E-4</c:v>
                </c:pt>
                <c:pt idx="23871">
                  <c:v>-9.8035000000000006E-4</c:v>
                </c:pt>
                <c:pt idx="23872">
                  <c:v>-9.8240999999999997E-4</c:v>
                </c:pt>
                <c:pt idx="23873">
                  <c:v>-9.8269999999999998E-4</c:v>
                </c:pt>
                <c:pt idx="23874">
                  <c:v>-9.8091999999999993E-4</c:v>
                </c:pt>
                <c:pt idx="23875">
                  <c:v>-9.7940000000000006E-4</c:v>
                </c:pt>
                <c:pt idx="23876">
                  <c:v>-9.8050000000000003E-4</c:v>
                </c:pt>
                <c:pt idx="23877">
                  <c:v>-9.8243000000000007E-4</c:v>
                </c:pt>
                <c:pt idx="23878">
                  <c:v>-9.8214000000000005E-4</c:v>
                </c:pt>
                <c:pt idx="23879">
                  <c:v>-9.8228000000000009E-4</c:v>
                </c:pt>
                <c:pt idx="23880">
                  <c:v>-9.8575000000000008E-4</c:v>
                </c:pt>
                <c:pt idx="23881">
                  <c:v>-9.8777000000000001E-4</c:v>
                </c:pt>
                <c:pt idx="23882">
                  <c:v>-9.9119000000000008E-4</c:v>
                </c:pt>
                <c:pt idx="23883">
                  <c:v>-9.9149999999999998E-4</c:v>
                </c:pt>
                <c:pt idx="23884">
                  <c:v>-9.9502000000000011E-4</c:v>
                </c:pt>
                <c:pt idx="23885">
                  <c:v>-9.9789999999999992E-4</c:v>
                </c:pt>
                <c:pt idx="23886">
                  <c:v>-9.9707000000000007E-4</c:v>
                </c:pt>
                <c:pt idx="23887">
                  <c:v>-9.9419000000000005E-4</c:v>
                </c:pt>
                <c:pt idx="23888">
                  <c:v>-9.928999999999999E-4</c:v>
                </c:pt>
                <c:pt idx="23889">
                  <c:v>-9.9343999999999995E-4</c:v>
                </c:pt>
                <c:pt idx="23890">
                  <c:v>-9.9584000000000001E-4</c:v>
                </c:pt>
                <c:pt idx="23891">
                  <c:v>-9.9876000000000001E-4</c:v>
                </c:pt>
                <c:pt idx="23892">
                  <c:v>-1.0019E-3</c:v>
                </c:pt>
                <c:pt idx="23893">
                  <c:v>-9.9938999999999996E-4</c:v>
                </c:pt>
                <c:pt idx="23894">
                  <c:v>-1.0020000000000001E-3</c:v>
                </c:pt>
                <c:pt idx="23895">
                  <c:v>-1.0024999999999999E-3</c:v>
                </c:pt>
                <c:pt idx="23896">
                  <c:v>-1.0004E-3</c:v>
                </c:pt>
                <c:pt idx="23897">
                  <c:v>-9.9799000000000003E-4</c:v>
                </c:pt>
                <c:pt idx="23898">
                  <c:v>-9.9811999999999991E-4</c:v>
                </c:pt>
                <c:pt idx="23899">
                  <c:v>-9.9515999999999992E-4</c:v>
                </c:pt>
                <c:pt idx="23900">
                  <c:v>-9.9506000000000009E-4</c:v>
                </c:pt>
                <c:pt idx="23901">
                  <c:v>-9.9460999999999994E-4</c:v>
                </c:pt>
                <c:pt idx="23902">
                  <c:v>-9.9693000000000004E-4</c:v>
                </c:pt>
                <c:pt idx="23903">
                  <c:v>-1.0018E-3</c:v>
                </c:pt>
                <c:pt idx="23904">
                  <c:v>-1.0032999999999999E-3</c:v>
                </c:pt>
                <c:pt idx="23905">
                  <c:v>-1.0035000000000001E-3</c:v>
                </c:pt>
                <c:pt idx="23906">
                  <c:v>-1.0061E-3</c:v>
                </c:pt>
                <c:pt idx="23907">
                  <c:v>-1.0093999999999999E-3</c:v>
                </c:pt>
                <c:pt idx="23908">
                  <c:v>-1.013E-3</c:v>
                </c:pt>
                <c:pt idx="23909">
                  <c:v>-1.0166999999999999E-3</c:v>
                </c:pt>
                <c:pt idx="23910">
                  <c:v>-1.0192000000000001E-3</c:v>
                </c:pt>
                <c:pt idx="23911">
                  <c:v>-1.0175E-3</c:v>
                </c:pt>
                <c:pt idx="23912">
                  <c:v>-1.0162999999999999E-3</c:v>
                </c:pt>
                <c:pt idx="23913">
                  <c:v>-1.0147000000000001E-3</c:v>
                </c:pt>
                <c:pt idx="23914">
                  <c:v>-1.0158000000000001E-3</c:v>
                </c:pt>
                <c:pt idx="23915">
                  <c:v>-1.0200999999999999E-3</c:v>
                </c:pt>
                <c:pt idx="23916">
                  <c:v>-1.0250999999999999E-3</c:v>
                </c:pt>
                <c:pt idx="23917">
                  <c:v>-1.0261999999999999E-3</c:v>
                </c:pt>
                <c:pt idx="23918">
                  <c:v>-1.0258999999999999E-3</c:v>
                </c:pt>
                <c:pt idx="23919">
                  <c:v>-1.0233E-3</c:v>
                </c:pt>
                <c:pt idx="23920">
                  <c:v>-1.0254000000000001E-3</c:v>
                </c:pt>
                <c:pt idx="23921">
                  <c:v>-1.0288000000000001E-3</c:v>
                </c:pt>
                <c:pt idx="23922">
                  <c:v>-1.0261000000000001E-3</c:v>
                </c:pt>
                <c:pt idx="23923">
                  <c:v>-1.0245E-3</c:v>
                </c:pt>
                <c:pt idx="23924">
                  <c:v>-1.0241E-3</c:v>
                </c:pt>
                <c:pt idx="23925">
                  <c:v>-1.0219999999999999E-3</c:v>
                </c:pt>
                <c:pt idx="23926">
                  <c:v>-1.0177000000000001E-3</c:v>
                </c:pt>
                <c:pt idx="23927">
                  <c:v>-1.0147999999999999E-3</c:v>
                </c:pt>
                <c:pt idx="23928">
                  <c:v>-1.0135000000000001E-3</c:v>
                </c:pt>
                <c:pt idx="23929">
                  <c:v>-1.0129E-3</c:v>
                </c:pt>
                <c:pt idx="23930">
                  <c:v>-1.0114E-3</c:v>
                </c:pt>
                <c:pt idx="23931">
                  <c:v>-1.0103E-3</c:v>
                </c:pt>
                <c:pt idx="23932">
                  <c:v>-1.0108000000000001E-3</c:v>
                </c:pt>
                <c:pt idx="23933">
                  <c:v>-1.0104999999999999E-3</c:v>
                </c:pt>
                <c:pt idx="23934">
                  <c:v>-1.0089999999999999E-3</c:v>
                </c:pt>
                <c:pt idx="23935">
                  <c:v>-1.0072E-3</c:v>
                </c:pt>
                <c:pt idx="23936">
                  <c:v>-1.0059999999999999E-3</c:v>
                </c:pt>
                <c:pt idx="23937">
                  <c:v>-1.0055999999999999E-3</c:v>
                </c:pt>
                <c:pt idx="23938">
                  <c:v>-1.0041E-3</c:v>
                </c:pt>
                <c:pt idx="23939">
                  <c:v>-1.0041E-3</c:v>
                </c:pt>
                <c:pt idx="23940">
                  <c:v>-1.0024999999999999E-3</c:v>
                </c:pt>
                <c:pt idx="23941">
                  <c:v>-9.9931999999999994E-4</c:v>
                </c:pt>
                <c:pt idx="23942">
                  <c:v>-1.0005999999999999E-3</c:v>
                </c:pt>
                <c:pt idx="23943">
                  <c:v>-9.9931E-4</c:v>
                </c:pt>
                <c:pt idx="23944">
                  <c:v>-9.9792999999999995E-4</c:v>
                </c:pt>
                <c:pt idx="23945">
                  <c:v>-9.974300000000001E-4</c:v>
                </c:pt>
                <c:pt idx="23946">
                  <c:v>-9.9701E-4</c:v>
                </c:pt>
                <c:pt idx="23947">
                  <c:v>-9.9558000000000003E-4</c:v>
                </c:pt>
                <c:pt idx="23948">
                  <c:v>-9.9631000000000003E-4</c:v>
                </c:pt>
                <c:pt idx="23949">
                  <c:v>-9.9722000000000005E-4</c:v>
                </c:pt>
                <c:pt idx="23950">
                  <c:v>-9.9584999999999995E-4</c:v>
                </c:pt>
                <c:pt idx="23951">
                  <c:v>-9.9050000000000006E-4</c:v>
                </c:pt>
                <c:pt idx="23952">
                  <c:v>-9.9149000000000004E-4</c:v>
                </c:pt>
                <c:pt idx="23953">
                  <c:v>-9.9361000000000002E-4</c:v>
                </c:pt>
                <c:pt idx="23954">
                  <c:v>-9.9497999999999991E-4</c:v>
                </c:pt>
                <c:pt idx="23955">
                  <c:v>-9.9580999999999997E-4</c:v>
                </c:pt>
                <c:pt idx="23956">
                  <c:v>-9.9575000000000011E-4</c:v>
                </c:pt>
                <c:pt idx="23957">
                  <c:v>-9.9474000000000003E-4</c:v>
                </c:pt>
                <c:pt idx="23958">
                  <c:v>-9.9172999999999991E-4</c:v>
                </c:pt>
                <c:pt idx="23959">
                  <c:v>-9.8948999999999999E-4</c:v>
                </c:pt>
                <c:pt idx="23960">
                  <c:v>-9.8945999999999995E-4</c:v>
                </c:pt>
                <c:pt idx="23961">
                  <c:v>-9.9102000000000001E-4</c:v>
                </c:pt>
                <c:pt idx="23962">
                  <c:v>-9.9159000000000009E-4</c:v>
                </c:pt>
                <c:pt idx="23963">
                  <c:v>-9.9601000000000008E-4</c:v>
                </c:pt>
                <c:pt idx="23964">
                  <c:v>-1.0003E-3</c:v>
                </c:pt>
                <c:pt idx="23965">
                  <c:v>-1.0036000000000001E-3</c:v>
                </c:pt>
                <c:pt idx="23966">
                  <c:v>-1.0015E-3</c:v>
                </c:pt>
                <c:pt idx="23967">
                  <c:v>-9.9945000000000003E-4</c:v>
                </c:pt>
                <c:pt idx="23968">
                  <c:v>-9.9934000000000004E-4</c:v>
                </c:pt>
                <c:pt idx="23969">
                  <c:v>-9.9591000000000002E-4</c:v>
                </c:pt>
                <c:pt idx="23970">
                  <c:v>-9.9039000000000006E-4</c:v>
                </c:pt>
                <c:pt idx="23971">
                  <c:v>-9.8613999999999993E-4</c:v>
                </c:pt>
                <c:pt idx="23972">
                  <c:v>-9.8094999999999996E-4</c:v>
                </c:pt>
                <c:pt idx="23973">
                  <c:v>-9.7552999999999995E-4</c:v>
                </c:pt>
                <c:pt idx="23974">
                  <c:v>-9.7424999999999996E-4</c:v>
                </c:pt>
                <c:pt idx="23975">
                  <c:v>-9.7320999999999996E-4</c:v>
                </c:pt>
                <c:pt idx="23976">
                  <c:v>-9.7349000000000003E-4</c:v>
                </c:pt>
                <c:pt idx="23977">
                  <c:v>-9.7156E-4</c:v>
                </c:pt>
                <c:pt idx="23978">
                  <c:v>-9.6610999999999995E-4</c:v>
                </c:pt>
                <c:pt idx="23979">
                  <c:v>-9.6624999999999999E-4</c:v>
                </c:pt>
                <c:pt idx="23980">
                  <c:v>-9.6803999999999998E-4</c:v>
                </c:pt>
                <c:pt idx="23981">
                  <c:v>-9.7154000000000001E-4</c:v>
                </c:pt>
                <c:pt idx="23982">
                  <c:v>-9.7276000000000003E-4</c:v>
                </c:pt>
                <c:pt idx="23983">
                  <c:v>-9.7431000000000004E-4</c:v>
                </c:pt>
                <c:pt idx="23984">
                  <c:v>-9.7678000000000001E-4</c:v>
                </c:pt>
                <c:pt idx="23985">
                  <c:v>-9.7843999999999991E-4</c:v>
                </c:pt>
                <c:pt idx="23986">
                  <c:v>-9.7714000000000004E-4</c:v>
                </c:pt>
                <c:pt idx="23987">
                  <c:v>-9.8225000000000005E-4</c:v>
                </c:pt>
                <c:pt idx="23988">
                  <c:v>-9.8363000000000009E-4</c:v>
                </c:pt>
                <c:pt idx="23989">
                  <c:v>-9.835899999999999E-4</c:v>
                </c:pt>
                <c:pt idx="23990">
                  <c:v>-9.8711999999999997E-4</c:v>
                </c:pt>
                <c:pt idx="23991">
                  <c:v>-9.8952999999999997E-4</c:v>
                </c:pt>
                <c:pt idx="23992">
                  <c:v>-9.9262000000000005E-4</c:v>
                </c:pt>
                <c:pt idx="23993">
                  <c:v>-9.9186000000000001E-4</c:v>
                </c:pt>
                <c:pt idx="23994">
                  <c:v>-9.8879000000000002E-4</c:v>
                </c:pt>
                <c:pt idx="23995">
                  <c:v>-9.8725000000000006E-4</c:v>
                </c:pt>
                <c:pt idx="23996">
                  <c:v>-9.8634999999999999E-4</c:v>
                </c:pt>
                <c:pt idx="23997">
                  <c:v>-9.8612999999999999E-4</c:v>
                </c:pt>
                <c:pt idx="23998">
                  <c:v>-9.8635999999999993E-4</c:v>
                </c:pt>
                <c:pt idx="23999">
                  <c:v>-9.8653999999999994E-4</c:v>
                </c:pt>
                <c:pt idx="24000">
                  <c:v>-9.8653E-4</c:v>
                </c:pt>
                <c:pt idx="24001">
                  <c:v>-9.8752999999999992E-4</c:v>
                </c:pt>
                <c:pt idx="24002">
                  <c:v>-9.8686999999999993E-4</c:v>
                </c:pt>
                <c:pt idx="24003">
                  <c:v>-9.8824000000000004E-4</c:v>
                </c:pt>
                <c:pt idx="24004">
                  <c:v>-9.9130000000000008E-4</c:v>
                </c:pt>
                <c:pt idx="24005">
                  <c:v>-9.923E-4</c:v>
                </c:pt>
                <c:pt idx="24006">
                  <c:v>-9.9153000000000002E-4</c:v>
                </c:pt>
                <c:pt idx="24007">
                  <c:v>-9.8831000000000006E-4</c:v>
                </c:pt>
                <c:pt idx="24008">
                  <c:v>-9.8824999999999998E-4</c:v>
                </c:pt>
                <c:pt idx="24009">
                  <c:v>-9.9278999999999991E-4</c:v>
                </c:pt>
                <c:pt idx="24010">
                  <c:v>-9.951300000000001E-4</c:v>
                </c:pt>
                <c:pt idx="24011">
                  <c:v>-9.9861999999999998E-4</c:v>
                </c:pt>
                <c:pt idx="24012">
                  <c:v>-1.0032999999999999E-3</c:v>
                </c:pt>
                <c:pt idx="24013">
                  <c:v>-1.0074000000000001E-3</c:v>
                </c:pt>
                <c:pt idx="24014">
                  <c:v>-1.0135000000000001E-3</c:v>
                </c:pt>
                <c:pt idx="24015">
                  <c:v>-1.0204000000000001E-3</c:v>
                </c:pt>
                <c:pt idx="24016">
                  <c:v>-1.0227999999999999E-3</c:v>
                </c:pt>
                <c:pt idx="24017">
                  <c:v>-1.0249E-3</c:v>
                </c:pt>
                <c:pt idx="24018">
                  <c:v>-1.0272E-3</c:v>
                </c:pt>
                <c:pt idx="24019">
                  <c:v>-1.0292999999999999E-3</c:v>
                </c:pt>
                <c:pt idx="24020">
                  <c:v>-1.0317E-3</c:v>
                </c:pt>
                <c:pt idx="24021">
                  <c:v>-1.0336E-3</c:v>
                </c:pt>
                <c:pt idx="24022">
                  <c:v>-1.036E-3</c:v>
                </c:pt>
                <c:pt idx="24023">
                  <c:v>-1.0378E-3</c:v>
                </c:pt>
                <c:pt idx="24024">
                  <c:v>-1.0409E-3</c:v>
                </c:pt>
                <c:pt idx="24025">
                  <c:v>-1.0421E-3</c:v>
                </c:pt>
                <c:pt idx="24026">
                  <c:v>-1.0444E-3</c:v>
                </c:pt>
                <c:pt idx="24027">
                  <c:v>-1.0447E-3</c:v>
                </c:pt>
                <c:pt idx="24028">
                  <c:v>-1.0444E-3</c:v>
                </c:pt>
                <c:pt idx="24029">
                  <c:v>-1.0429E-3</c:v>
                </c:pt>
                <c:pt idx="24030">
                  <c:v>-1.0426999999999999E-3</c:v>
                </c:pt>
                <c:pt idx="24031">
                  <c:v>-1.0417E-3</c:v>
                </c:pt>
                <c:pt idx="24032">
                  <c:v>-1.0429E-3</c:v>
                </c:pt>
                <c:pt idx="24033">
                  <c:v>-1.0451E-3</c:v>
                </c:pt>
                <c:pt idx="24034">
                  <c:v>-1.0456E-3</c:v>
                </c:pt>
                <c:pt idx="24035">
                  <c:v>-1.0471E-3</c:v>
                </c:pt>
                <c:pt idx="24036">
                  <c:v>-1.0474E-3</c:v>
                </c:pt>
                <c:pt idx="24037">
                  <c:v>-1.0483999999999999E-3</c:v>
                </c:pt>
                <c:pt idx="24038">
                  <c:v>-1.0495999999999999E-3</c:v>
                </c:pt>
                <c:pt idx="24039">
                  <c:v>-1.0502E-3</c:v>
                </c:pt>
                <c:pt idx="24040">
                  <c:v>-1.0517E-3</c:v>
                </c:pt>
                <c:pt idx="24041">
                  <c:v>-1.0526000000000001E-3</c:v>
                </c:pt>
                <c:pt idx="24042">
                  <c:v>-1.0548000000000001E-3</c:v>
                </c:pt>
                <c:pt idx="24043">
                  <c:v>-1.0543E-3</c:v>
                </c:pt>
                <c:pt idx="24044">
                  <c:v>-1.0564000000000001E-3</c:v>
                </c:pt>
                <c:pt idx="24045">
                  <c:v>-1.0594999999999999E-3</c:v>
                </c:pt>
                <c:pt idx="24046">
                  <c:v>-1.0617999999999999E-3</c:v>
                </c:pt>
                <c:pt idx="24047">
                  <c:v>-1.0633000000000001E-3</c:v>
                </c:pt>
                <c:pt idx="24048">
                  <c:v>-1.0667000000000001E-3</c:v>
                </c:pt>
                <c:pt idx="24049">
                  <c:v>-1.0697E-3</c:v>
                </c:pt>
                <c:pt idx="24050">
                  <c:v>-1.0717999999999999E-3</c:v>
                </c:pt>
                <c:pt idx="24051">
                  <c:v>-1.0721000000000001E-3</c:v>
                </c:pt>
                <c:pt idx="24052">
                  <c:v>-1.0698999999999999E-3</c:v>
                </c:pt>
                <c:pt idx="24053">
                  <c:v>-1.0694999999999999E-3</c:v>
                </c:pt>
                <c:pt idx="24054">
                  <c:v>-1.0675999999999999E-3</c:v>
                </c:pt>
                <c:pt idx="24055">
                  <c:v>-1.0671000000000001E-3</c:v>
                </c:pt>
                <c:pt idx="24056">
                  <c:v>-1.0678E-3</c:v>
                </c:pt>
                <c:pt idx="24057">
                  <c:v>-1.0679000000000001E-3</c:v>
                </c:pt>
                <c:pt idx="24058">
                  <c:v>-1.0679000000000001E-3</c:v>
                </c:pt>
                <c:pt idx="24059">
                  <c:v>-1.0674E-3</c:v>
                </c:pt>
                <c:pt idx="24060">
                  <c:v>-1.0675000000000001E-3</c:v>
                </c:pt>
                <c:pt idx="24061">
                  <c:v>-1.0674E-3</c:v>
                </c:pt>
                <c:pt idx="24062">
                  <c:v>-1.0673E-3</c:v>
                </c:pt>
                <c:pt idx="24063">
                  <c:v>-1.0675999999999999E-3</c:v>
                </c:pt>
                <c:pt idx="24064">
                  <c:v>-1.0675000000000001E-3</c:v>
                </c:pt>
                <c:pt idx="24065">
                  <c:v>-1.067E-3</c:v>
                </c:pt>
                <c:pt idx="24066">
                  <c:v>-1.0640000000000001E-3</c:v>
                </c:pt>
                <c:pt idx="24067">
                  <c:v>-1.0624E-3</c:v>
                </c:pt>
                <c:pt idx="24068">
                  <c:v>-1.0606999999999999E-3</c:v>
                </c:pt>
                <c:pt idx="24069">
                  <c:v>-1.059E-3</c:v>
                </c:pt>
                <c:pt idx="24070">
                  <c:v>-1.0556999999999999E-3</c:v>
                </c:pt>
                <c:pt idx="24071">
                  <c:v>-1.0524E-3</c:v>
                </c:pt>
                <c:pt idx="24072">
                  <c:v>-1.0528E-3</c:v>
                </c:pt>
                <c:pt idx="24073">
                  <c:v>-1.0494E-3</c:v>
                </c:pt>
                <c:pt idx="24074">
                  <c:v>-1.0426000000000001E-3</c:v>
                </c:pt>
                <c:pt idx="24075">
                  <c:v>-1.0409E-3</c:v>
                </c:pt>
                <c:pt idx="24076">
                  <c:v>-1.0422999999999999E-3</c:v>
                </c:pt>
                <c:pt idx="24077">
                  <c:v>-1.0407000000000001E-3</c:v>
                </c:pt>
                <c:pt idx="24078">
                  <c:v>-1.0392000000000001E-3</c:v>
                </c:pt>
                <c:pt idx="24079">
                  <c:v>-1.0403000000000001E-3</c:v>
                </c:pt>
                <c:pt idx="24080">
                  <c:v>-1.0387E-3</c:v>
                </c:pt>
                <c:pt idx="24081">
                  <c:v>-1.0388999999999999E-3</c:v>
                </c:pt>
                <c:pt idx="24082">
                  <c:v>-1.0395000000000001E-3</c:v>
                </c:pt>
                <c:pt idx="24083">
                  <c:v>-1.0386E-3</c:v>
                </c:pt>
                <c:pt idx="24084">
                  <c:v>-1.0378E-3</c:v>
                </c:pt>
                <c:pt idx="24085">
                  <c:v>-1.0364E-3</c:v>
                </c:pt>
                <c:pt idx="24086">
                  <c:v>-1.036E-3</c:v>
                </c:pt>
                <c:pt idx="24087">
                  <c:v>-1.0369999999999999E-3</c:v>
                </c:pt>
                <c:pt idx="24088">
                  <c:v>-1.0376000000000001E-3</c:v>
                </c:pt>
                <c:pt idx="24089">
                  <c:v>-1.0383E-3</c:v>
                </c:pt>
                <c:pt idx="24090">
                  <c:v>-1.0378E-3</c:v>
                </c:pt>
                <c:pt idx="24091">
                  <c:v>-1.0364E-3</c:v>
                </c:pt>
                <c:pt idx="24092">
                  <c:v>-1.0359E-3</c:v>
                </c:pt>
                <c:pt idx="24093">
                  <c:v>-1.0376000000000001E-3</c:v>
                </c:pt>
                <c:pt idx="24094">
                  <c:v>-1.0388999999999999E-3</c:v>
                </c:pt>
                <c:pt idx="24095">
                  <c:v>-1.0401E-3</c:v>
                </c:pt>
                <c:pt idx="24096">
                  <c:v>-1.0428E-3</c:v>
                </c:pt>
                <c:pt idx="24097">
                  <c:v>-1.0464000000000001E-3</c:v>
                </c:pt>
                <c:pt idx="24098">
                  <c:v>-1.0503000000000001E-3</c:v>
                </c:pt>
                <c:pt idx="24099">
                  <c:v>-1.0526000000000001E-3</c:v>
                </c:pt>
                <c:pt idx="24100">
                  <c:v>-1.0548000000000001E-3</c:v>
                </c:pt>
                <c:pt idx="24101">
                  <c:v>-1.0564999999999999E-3</c:v>
                </c:pt>
                <c:pt idx="24102">
                  <c:v>-1.0566E-3</c:v>
                </c:pt>
                <c:pt idx="24103">
                  <c:v>-1.0560000000000001E-3</c:v>
                </c:pt>
                <c:pt idx="24104">
                  <c:v>-1.0541000000000001E-3</c:v>
                </c:pt>
                <c:pt idx="24105">
                  <c:v>-1.0510000000000001E-3</c:v>
                </c:pt>
                <c:pt idx="24106">
                  <c:v>-1.0501E-3</c:v>
                </c:pt>
                <c:pt idx="24107">
                  <c:v>-1.0517E-3</c:v>
                </c:pt>
                <c:pt idx="24108">
                  <c:v>-1.0525000000000001E-3</c:v>
                </c:pt>
                <c:pt idx="24109">
                  <c:v>-1.0525000000000001E-3</c:v>
                </c:pt>
                <c:pt idx="24110">
                  <c:v>-1.0510000000000001E-3</c:v>
                </c:pt>
                <c:pt idx="24111">
                  <c:v>-1.0495000000000001E-3</c:v>
                </c:pt>
                <c:pt idx="24112">
                  <c:v>-1.0487000000000001E-3</c:v>
                </c:pt>
                <c:pt idx="24113">
                  <c:v>-1.0495000000000001E-3</c:v>
                </c:pt>
                <c:pt idx="24114">
                  <c:v>-1.0491000000000001E-3</c:v>
                </c:pt>
                <c:pt idx="24115">
                  <c:v>-1.0462E-3</c:v>
                </c:pt>
                <c:pt idx="24116">
                  <c:v>-1.0445999999999999E-3</c:v>
                </c:pt>
                <c:pt idx="24117">
                  <c:v>-1.0448E-3</c:v>
                </c:pt>
                <c:pt idx="24118">
                  <c:v>-1.0434000000000001E-3</c:v>
                </c:pt>
                <c:pt idx="24119">
                  <c:v>-1.0432E-3</c:v>
                </c:pt>
                <c:pt idx="24120">
                  <c:v>-1.0447E-3</c:v>
                </c:pt>
                <c:pt idx="24121">
                  <c:v>-1.0449000000000001E-3</c:v>
                </c:pt>
                <c:pt idx="24122">
                  <c:v>-1.0449000000000001E-3</c:v>
                </c:pt>
                <c:pt idx="24123">
                  <c:v>-1.0455E-3</c:v>
                </c:pt>
                <c:pt idx="24124">
                  <c:v>-1.0456E-3</c:v>
                </c:pt>
                <c:pt idx="24125">
                  <c:v>-1.0460000000000001E-3</c:v>
                </c:pt>
                <c:pt idx="24126">
                  <c:v>-1.0456E-3</c:v>
                </c:pt>
                <c:pt idx="24127">
                  <c:v>-1.0445999999999999E-3</c:v>
                </c:pt>
                <c:pt idx="24128">
                  <c:v>-1.0437000000000001E-3</c:v>
                </c:pt>
                <c:pt idx="24129">
                  <c:v>-1.0437999999999999E-3</c:v>
                </c:pt>
                <c:pt idx="24130">
                  <c:v>-1.0437999999999999E-3</c:v>
                </c:pt>
                <c:pt idx="24131">
                  <c:v>-1.0455E-3</c:v>
                </c:pt>
                <c:pt idx="24132">
                  <c:v>-1.0457999999999999E-3</c:v>
                </c:pt>
                <c:pt idx="24133">
                  <c:v>-1.0434999999999999E-3</c:v>
                </c:pt>
                <c:pt idx="24134">
                  <c:v>-1.044E-3</c:v>
                </c:pt>
                <c:pt idx="24135">
                  <c:v>-1.0426000000000001E-3</c:v>
                </c:pt>
                <c:pt idx="24136">
                  <c:v>-1.0417E-3</c:v>
                </c:pt>
                <c:pt idx="24137">
                  <c:v>-1.044E-3</c:v>
                </c:pt>
                <c:pt idx="24138">
                  <c:v>-1.0455E-3</c:v>
                </c:pt>
                <c:pt idx="24139">
                  <c:v>-1.0472999999999999E-3</c:v>
                </c:pt>
                <c:pt idx="24140">
                  <c:v>-1.0460000000000001E-3</c:v>
                </c:pt>
                <c:pt idx="24141">
                  <c:v>-1.0437999999999999E-3</c:v>
                </c:pt>
                <c:pt idx="24142">
                  <c:v>-1.0485E-3</c:v>
                </c:pt>
                <c:pt idx="24143">
                  <c:v>-1.0522000000000001E-3</c:v>
                </c:pt>
                <c:pt idx="24144">
                  <c:v>-1.0503999999999999E-3</c:v>
                </c:pt>
                <c:pt idx="24145">
                  <c:v>-1.0541000000000001E-3</c:v>
                </c:pt>
                <c:pt idx="24146">
                  <c:v>-1.0589E-3</c:v>
                </c:pt>
                <c:pt idx="24147">
                  <c:v>-1.0625999999999999E-3</c:v>
                </c:pt>
                <c:pt idx="24148">
                  <c:v>-1.0673E-3</c:v>
                </c:pt>
                <c:pt idx="24149">
                  <c:v>-1.0711E-3</c:v>
                </c:pt>
                <c:pt idx="24150">
                  <c:v>-1.0748000000000001E-3</c:v>
                </c:pt>
                <c:pt idx="24151">
                  <c:v>-1.0762E-3</c:v>
                </c:pt>
                <c:pt idx="24152">
                  <c:v>-1.0794999999999999E-3</c:v>
                </c:pt>
                <c:pt idx="24153">
                  <c:v>-1.0847999999999999E-3</c:v>
                </c:pt>
                <c:pt idx="24154">
                  <c:v>-1.091E-3</c:v>
                </c:pt>
                <c:pt idx="24155">
                  <c:v>-1.0935999999999999E-3</c:v>
                </c:pt>
                <c:pt idx="24156">
                  <c:v>-1.0933E-3</c:v>
                </c:pt>
                <c:pt idx="24157">
                  <c:v>-1.0905000000000001E-3</c:v>
                </c:pt>
                <c:pt idx="24158">
                  <c:v>-1.0895E-3</c:v>
                </c:pt>
                <c:pt idx="24159">
                  <c:v>-1.0897999999999999E-3</c:v>
                </c:pt>
                <c:pt idx="24160">
                  <c:v>-1.0892E-3</c:v>
                </c:pt>
                <c:pt idx="24161">
                  <c:v>-1.0870000000000001E-3</c:v>
                </c:pt>
                <c:pt idx="24162">
                  <c:v>-1.0846E-3</c:v>
                </c:pt>
                <c:pt idx="24163">
                  <c:v>-1.0824000000000001E-3</c:v>
                </c:pt>
                <c:pt idx="24164">
                  <c:v>-1.0790999999999999E-3</c:v>
                </c:pt>
                <c:pt idx="24165">
                  <c:v>-1.0773E-3</c:v>
                </c:pt>
                <c:pt idx="24166">
                  <c:v>-1.0809000000000001E-3</c:v>
                </c:pt>
                <c:pt idx="24167">
                  <c:v>-1.0815E-3</c:v>
                </c:pt>
                <c:pt idx="24168">
                  <c:v>-1.0824999999999999E-3</c:v>
                </c:pt>
                <c:pt idx="24169">
                  <c:v>-1.0801000000000001E-3</c:v>
                </c:pt>
                <c:pt idx="24170">
                  <c:v>-1.0757E-3</c:v>
                </c:pt>
                <c:pt idx="24171">
                  <c:v>-1.075E-3</c:v>
                </c:pt>
                <c:pt idx="24172">
                  <c:v>-1.0742E-3</c:v>
                </c:pt>
                <c:pt idx="24173">
                  <c:v>-1.0747E-3</c:v>
                </c:pt>
                <c:pt idx="24174">
                  <c:v>-1.0740999999999999E-3</c:v>
                </c:pt>
                <c:pt idx="24175">
                  <c:v>-1.0738E-3</c:v>
                </c:pt>
                <c:pt idx="24176">
                  <c:v>-1.0723E-3</c:v>
                </c:pt>
                <c:pt idx="24177">
                  <c:v>-1.0704E-3</c:v>
                </c:pt>
                <c:pt idx="24178">
                  <c:v>-1.0708E-3</c:v>
                </c:pt>
                <c:pt idx="24179">
                  <c:v>-1.0705999999999999E-3</c:v>
                </c:pt>
                <c:pt idx="24180">
                  <c:v>-1.0698000000000001E-3</c:v>
                </c:pt>
                <c:pt idx="24181">
                  <c:v>-1.0713000000000001E-3</c:v>
                </c:pt>
                <c:pt idx="24182">
                  <c:v>-1.0719E-3</c:v>
                </c:pt>
                <c:pt idx="24183">
                  <c:v>-1.0709000000000001E-3</c:v>
                </c:pt>
                <c:pt idx="24184">
                  <c:v>-1.0679000000000001E-3</c:v>
                </c:pt>
                <c:pt idx="24185">
                  <c:v>-1.0640000000000001E-3</c:v>
                </c:pt>
                <c:pt idx="24186">
                  <c:v>-1.0610000000000001E-3</c:v>
                </c:pt>
                <c:pt idx="24187">
                  <c:v>-1.0579999999999999E-3</c:v>
                </c:pt>
                <c:pt idx="24188">
                  <c:v>-1.0558E-3</c:v>
                </c:pt>
                <c:pt idx="24189">
                  <c:v>-1.0563E-3</c:v>
                </c:pt>
                <c:pt idx="24190">
                  <c:v>-1.057E-3</c:v>
                </c:pt>
                <c:pt idx="24191">
                  <c:v>-1.0581E-3</c:v>
                </c:pt>
                <c:pt idx="24192">
                  <c:v>-1.0579999999999999E-3</c:v>
                </c:pt>
                <c:pt idx="24193">
                  <c:v>-1.0563E-3</c:v>
                </c:pt>
                <c:pt idx="24194">
                  <c:v>-1.0533000000000001E-3</c:v>
                </c:pt>
                <c:pt idx="24195">
                  <c:v>-1.0521E-3</c:v>
                </c:pt>
                <c:pt idx="24196">
                  <c:v>-1.0514999999999999E-3</c:v>
                </c:pt>
                <c:pt idx="24197">
                  <c:v>-1.0512E-3</c:v>
                </c:pt>
                <c:pt idx="24198">
                  <c:v>-1.0508E-3</c:v>
                </c:pt>
                <c:pt idx="24199">
                  <c:v>-1.0494E-3</c:v>
                </c:pt>
                <c:pt idx="24200">
                  <c:v>-1.0486E-3</c:v>
                </c:pt>
                <c:pt idx="24201">
                  <c:v>-1.0489E-3</c:v>
                </c:pt>
                <c:pt idx="24202">
                  <c:v>-1.0487000000000001E-3</c:v>
                </c:pt>
                <c:pt idx="24203">
                  <c:v>-1.0476000000000001E-3</c:v>
                </c:pt>
                <c:pt idx="24204">
                  <c:v>-1.0472999999999999E-3</c:v>
                </c:pt>
                <c:pt idx="24205">
                  <c:v>-1.0482E-3</c:v>
                </c:pt>
                <c:pt idx="24206">
                  <c:v>-1.0464000000000001E-3</c:v>
                </c:pt>
                <c:pt idx="24207">
                  <c:v>-1.0422999999999999E-3</c:v>
                </c:pt>
                <c:pt idx="24208">
                  <c:v>-1.0405E-3</c:v>
                </c:pt>
                <c:pt idx="24209">
                  <c:v>-1.039E-3</c:v>
                </c:pt>
                <c:pt idx="24210">
                  <c:v>-1.0371E-3</c:v>
                </c:pt>
                <c:pt idx="24211">
                  <c:v>-1.0356E-3</c:v>
                </c:pt>
                <c:pt idx="24212">
                  <c:v>-1.0352E-3</c:v>
                </c:pt>
                <c:pt idx="24213">
                  <c:v>-1.0333E-3</c:v>
                </c:pt>
                <c:pt idx="24214">
                  <c:v>-1.0326000000000001E-3</c:v>
                </c:pt>
                <c:pt idx="24215">
                  <c:v>-1.0309E-3</c:v>
                </c:pt>
                <c:pt idx="24216">
                  <c:v>-1.0269000000000001E-3</c:v>
                </c:pt>
                <c:pt idx="24217">
                  <c:v>-1.0245E-3</c:v>
                </c:pt>
                <c:pt idx="24218">
                  <c:v>-1.0234E-3</c:v>
                </c:pt>
                <c:pt idx="24219">
                  <c:v>-1.0222E-3</c:v>
                </c:pt>
                <c:pt idx="24220">
                  <c:v>-1.0238000000000001E-3</c:v>
                </c:pt>
                <c:pt idx="24221">
                  <c:v>-1.0248E-3</c:v>
                </c:pt>
                <c:pt idx="24222">
                  <c:v>-1.0238999999999999E-3</c:v>
                </c:pt>
                <c:pt idx="24223">
                  <c:v>-1.0221E-3</c:v>
                </c:pt>
                <c:pt idx="24224">
                  <c:v>-1.0196999999999999E-3</c:v>
                </c:pt>
                <c:pt idx="24225">
                  <c:v>-1.0166000000000001E-3</c:v>
                </c:pt>
                <c:pt idx="24226">
                  <c:v>-1.016E-3</c:v>
                </c:pt>
                <c:pt idx="24227">
                  <c:v>-1.0149E-3</c:v>
                </c:pt>
                <c:pt idx="24228">
                  <c:v>-1.0147999999999999E-3</c:v>
                </c:pt>
                <c:pt idx="24229">
                  <c:v>-1.0143999999999999E-3</c:v>
                </c:pt>
                <c:pt idx="24230">
                  <c:v>-1.0129E-3</c:v>
                </c:pt>
                <c:pt idx="24231">
                  <c:v>-1.0122E-3</c:v>
                </c:pt>
                <c:pt idx="24232">
                  <c:v>-1.0114E-3</c:v>
                </c:pt>
                <c:pt idx="24233">
                  <c:v>-1.0141E-3</c:v>
                </c:pt>
                <c:pt idx="24234">
                  <c:v>-1.0135000000000001E-3</c:v>
                </c:pt>
                <c:pt idx="24235">
                  <c:v>-1.0141E-3</c:v>
                </c:pt>
                <c:pt idx="24236">
                  <c:v>-1.0170999999999999E-3</c:v>
                </c:pt>
                <c:pt idx="24237">
                  <c:v>-1.0153E-3</c:v>
                </c:pt>
                <c:pt idx="24238">
                  <c:v>-1.0139000000000001E-3</c:v>
                </c:pt>
                <c:pt idx="24239">
                  <c:v>-1.0147999999999999E-3</c:v>
                </c:pt>
                <c:pt idx="24240">
                  <c:v>-1.0179E-3</c:v>
                </c:pt>
                <c:pt idx="24241">
                  <c:v>-1.0189999999999999E-3</c:v>
                </c:pt>
                <c:pt idx="24242">
                  <c:v>-1.0181000000000001E-3</c:v>
                </c:pt>
                <c:pt idx="24243">
                  <c:v>-1.0207E-3</c:v>
                </c:pt>
                <c:pt idx="24244">
                  <c:v>-1.0222E-3</c:v>
                </c:pt>
                <c:pt idx="24245">
                  <c:v>-1.0227000000000001E-3</c:v>
                </c:pt>
                <c:pt idx="24246">
                  <c:v>-1.0254999999999999E-3</c:v>
                </c:pt>
                <c:pt idx="24247">
                  <c:v>-1.0281000000000001E-3</c:v>
                </c:pt>
                <c:pt idx="24248">
                  <c:v>-1.0273999999999999E-3</c:v>
                </c:pt>
                <c:pt idx="24249">
                  <c:v>-1.0273999999999999E-3</c:v>
                </c:pt>
                <c:pt idx="24250">
                  <c:v>-1.0291E-3</c:v>
                </c:pt>
                <c:pt idx="24251">
                  <c:v>-1.0304999999999999E-3</c:v>
                </c:pt>
                <c:pt idx="24252">
                  <c:v>-1.0338999999999999E-3</c:v>
                </c:pt>
                <c:pt idx="24253">
                  <c:v>-1.0352E-3</c:v>
                </c:pt>
                <c:pt idx="24254">
                  <c:v>-1.0361000000000001E-3</c:v>
                </c:pt>
                <c:pt idx="24255">
                  <c:v>-1.0409E-3</c:v>
                </c:pt>
                <c:pt idx="24256">
                  <c:v>-1.0422999999999999E-3</c:v>
                </c:pt>
                <c:pt idx="24257">
                  <c:v>-1.0434999999999999E-3</c:v>
                </c:pt>
                <c:pt idx="24258">
                  <c:v>-1.0491000000000001E-3</c:v>
                </c:pt>
                <c:pt idx="24259">
                  <c:v>-1.0531E-3</c:v>
                </c:pt>
                <c:pt idx="24260">
                  <c:v>-1.0564000000000001E-3</c:v>
                </c:pt>
                <c:pt idx="24261">
                  <c:v>-1.0606999999999999E-3</c:v>
                </c:pt>
                <c:pt idx="24262">
                  <c:v>-1.0679000000000001E-3</c:v>
                </c:pt>
                <c:pt idx="24263">
                  <c:v>-1.0740999999999999E-3</c:v>
                </c:pt>
                <c:pt idx="24264">
                  <c:v>-1.0765E-3</c:v>
                </c:pt>
                <c:pt idx="24265">
                  <c:v>-1.0778999999999999E-3</c:v>
                </c:pt>
                <c:pt idx="24266">
                  <c:v>-1.0796E-3</c:v>
                </c:pt>
                <c:pt idx="24267">
                  <c:v>-1.0815E-3</c:v>
                </c:pt>
                <c:pt idx="24268">
                  <c:v>-1.0820999999999999E-3</c:v>
                </c:pt>
                <c:pt idx="24269">
                  <c:v>-1.0816000000000001E-3</c:v>
                </c:pt>
                <c:pt idx="24270">
                  <c:v>-1.0809999999999999E-3</c:v>
                </c:pt>
                <c:pt idx="24271">
                  <c:v>-1.0809000000000001E-3</c:v>
                </c:pt>
                <c:pt idx="24272">
                  <c:v>-1.0820000000000001E-3</c:v>
                </c:pt>
                <c:pt idx="24273">
                  <c:v>-1.0853E-3</c:v>
                </c:pt>
                <c:pt idx="24274">
                  <c:v>-1.0887E-3</c:v>
                </c:pt>
                <c:pt idx="24275">
                  <c:v>-1.0920000000000001E-3</c:v>
                </c:pt>
                <c:pt idx="24276">
                  <c:v>-1.0962000000000001E-3</c:v>
                </c:pt>
                <c:pt idx="24277">
                  <c:v>-1.0984E-3</c:v>
                </c:pt>
                <c:pt idx="24278">
                  <c:v>-1.0989000000000001E-3</c:v>
                </c:pt>
                <c:pt idx="24279">
                  <c:v>-1.0991E-3</c:v>
                </c:pt>
                <c:pt idx="24280">
                  <c:v>-1.0991E-3</c:v>
                </c:pt>
                <c:pt idx="24281">
                  <c:v>-1.0996999999999999E-3</c:v>
                </c:pt>
                <c:pt idx="24282">
                  <c:v>-1.1016000000000001E-3</c:v>
                </c:pt>
                <c:pt idx="24283">
                  <c:v>-1.1033E-3</c:v>
                </c:pt>
                <c:pt idx="24284">
                  <c:v>-1.1034E-3</c:v>
                </c:pt>
                <c:pt idx="24285">
                  <c:v>-1.1048E-3</c:v>
                </c:pt>
                <c:pt idx="24286">
                  <c:v>-1.1100000000000001E-3</c:v>
                </c:pt>
                <c:pt idx="24287">
                  <c:v>-1.1165000000000001E-3</c:v>
                </c:pt>
                <c:pt idx="24288">
                  <c:v>-1.1215000000000001E-3</c:v>
                </c:pt>
                <c:pt idx="24289">
                  <c:v>-1.1234000000000001E-3</c:v>
                </c:pt>
                <c:pt idx="24290">
                  <c:v>-1.1226999999999999E-3</c:v>
                </c:pt>
                <c:pt idx="24291">
                  <c:v>-1.1238000000000001E-3</c:v>
                </c:pt>
                <c:pt idx="24292">
                  <c:v>-1.1252E-3</c:v>
                </c:pt>
                <c:pt idx="24293">
                  <c:v>-1.1256E-3</c:v>
                </c:pt>
                <c:pt idx="24294">
                  <c:v>-1.1259E-3</c:v>
                </c:pt>
                <c:pt idx="24295">
                  <c:v>-1.1276999999999999E-3</c:v>
                </c:pt>
                <c:pt idx="24296">
                  <c:v>-1.1316E-3</c:v>
                </c:pt>
                <c:pt idx="24297">
                  <c:v>-1.1307999999999999E-3</c:v>
                </c:pt>
                <c:pt idx="24298">
                  <c:v>-1.1349999999999999E-3</c:v>
                </c:pt>
                <c:pt idx="24299">
                  <c:v>-1.1382E-3</c:v>
                </c:pt>
                <c:pt idx="24300">
                  <c:v>-1.1395999999999999E-3</c:v>
                </c:pt>
                <c:pt idx="24301">
                  <c:v>-1.1412E-3</c:v>
                </c:pt>
                <c:pt idx="24302">
                  <c:v>-1.1375999999999999E-3</c:v>
                </c:pt>
                <c:pt idx="24303">
                  <c:v>-1.1349999999999999E-3</c:v>
                </c:pt>
                <c:pt idx="24304">
                  <c:v>-1.1356999999999999E-3</c:v>
                </c:pt>
                <c:pt idx="24305">
                  <c:v>-1.1366E-3</c:v>
                </c:pt>
                <c:pt idx="24306">
                  <c:v>-1.139E-3</c:v>
                </c:pt>
                <c:pt idx="24307">
                  <c:v>-1.1429999999999999E-3</c:v>
                </c:pt>
                <c:pt idx="24308">
                  <c:v>-1.1456000000000001E-3</c:v>
                </c:pt>
                <c:pt idx="24309">
                  <c:v>-1.1467000000000001E-3</c:v>
                </c:pt>
                <c:pt idx="24310">
                  <c:v>-1.1515E-3</c:v>
                </c:pt>
                <c:pt idx="24311">
                  <c:v>-1.1536000000000001E-3</c:v>
                </c:pt>
                <c:pt idx="24312">
                  <c:v>-1.1532000000000001E-3</c:v>
                </c:pt>
                <c:pt idx="24313">
                  <c:v>-1.1528E-3</c:v>
                </c:pt>
                <c:pt idx="24314">
                  <c:v>-1.1540999999999999E-3</c:v>
                </c:pt>
                <c:pt idx="24315">
                  <c:v>-1.1586999999999999E-3</c:v>
                </c:pt>
                <c:pt idx="24316">
                  <c:v>-1.1590999999999999E-3</c:v>
                </c:pt>
                <c:pt idx="24317">
                  <c:v>-1.1589E-3</c:v>
                </c:pt>
                <c:pt idx="24318">
                  <c:v>-1.1593E-3</c:v>
                </c:pt>
                <c:pt idx="24319">
                  <c:v>-1.1626E-3</c:v>
                </c:pt>
                <c:pt idx="24320">
                  <c:v>-1.1620999999999999E-3</c:v>
                </c:pt>
                <c:pt idx="24321">
                  <c:v>-1.1635E-3</c:v>
                </c:pt>
                <c:pt idx="24322">
                  <c:v>-1.1681E-3</c:v>
                </c:pt>
                <c:pt idx="24323">
                  <c:v>-1.1723E-3</c:v>
                </c:pt>
                <c:pt idx="24324">
                  <c:v>-1.1768E-3</c:v>
                </c:pt>
                <c:pt idx="24325">
                  <c:v>-1.1808000000000001E-3</c:v>
                </c:pt>
                <c:pt idx="24326">
                  <c:v>-1.1818E-3</c:v>
                </c:pt>
                <c:pt idx="24327">
                  <c:v>-1.1834E-3</c:v>
                </c:pt>
                <c:pt idx="24328">
                  <c:v>-1.1875E-3</c:v>
                </c:pt>
                <c:pt idx="24329">
                  <c:v>-1.1895E-3</c:v>
                </c:pt>
                <c:pt idx="24330">
                  <c:v>-1.1944E-3</c:v>
                </c:pt>
                <c:pt idx="24331">
                  <c:v>-1.1973999999999999E-3</c:v>
                </c:pt>
                <c:pt idx="24332">
                  <c:v>-1.2033E-3</c:v>
                </c:pt>
                <c:pt idx="24333">
                  <c:v>-1.209E-3</c:v>
                </c:pt>
                <c:pt idx="24334">
                  <c:v>-1.2101E-3</c:v>
                </c:pt>
                <c:pt idx="24335">
                  <c:v>-1.2130000000000001E-3</c:v>
                </c:pt>
                <c:pt idx="24336">
                  <c:v>-1.2163E-3</c:v>
                </c:pt>
                <c:pt idx="24337">
                  <c:v>-1.2198000000000001E-3</c:v>
                </c:pt>
                <c:pt idx="24338">
                  <c:v>-1.2232E-3</c:v>
                </c:pt>
                <c:pt idx="24339">
                  <c:v>-1.224E-3</c:v>
                </c:pt>
                <c:pt idx="24340">
                  <c:v>-1.2239E-3</c:v>
                </c:pt>
                <c:pt idx="24341">
                  <c:v>-1.2256000000000001E-3</c:v>
                </c:pt>
                <c:pt idx="24342">
                  <c:v>-1.2290999999999999E-3</c:v>
                </c:pt>
                <c:pt idx="24343">
                  <c:v>-1.2321999999999999E-3</c:v>
                </c:pt>
                <c:pt idx="24344">
                  <c:v>-1.2344000000000001E-3</c:v>
                </c:pt>
                <c:pt idx="24345">
                  <c:v>-1.2365E-3</c:v>
                </c:pt>
                <c:pt idx="24346">
                  <c:v>-1.238E-3</c:v>
                </c:pt>
                <c:pt idx="24347">
                  <c:v>-1.2396E-3</c:v>
                </c:pt>
                <c:pt idx="24348">
                  <c:v>-1.2401000000000001E-3</c:v>
                </c:pt>
                <c:pt idx="24349">
                  <c:v>-1.2412E-3</c:v>
                </c:pt>
                <c:pt idx="24350">
                  <c:v>-1.2421000000000001E-3</c:v>
                </c:pt>
                <c:pt idx="24351">
                  <c:v>-1.2423E-3</c:v>
                </c:pt>
                <c:pt idx="24352">
                  <c:v>-1.2432999999999999E-3</c:v>
                </c:pt>
                <c:pt idx="24353">
                  <c:v>-1.2446E-3</c:v>
                </c:pt>
                <c:pt idx="24354">
                  <c:v>-1.2462E-3</c:v>
                </c:pt>
                <c:pt idx="24355">
                  <c:v>-1.2469E-3</c:v>
                </c:pt>
                <c:pt idx="24356">
                  <c:v>-1.2473E-3</c:v>
                </c:pt>
                <c:pt idx="24357">
                  <c:v>-1.2474000000000001E-3</c:v>
                </c:pt>
                <c:pt idx="24358">
                  <c:v>-1.2459999999999999E-3</c:v>
                </c:pt>
                <c:pt idx="24359">
                  <c:v>-1.2447999999999999E-3</c:v>
                </c:pt>
                <c:pt idx="24360">
                  <c:v>-1.2434E-3</c:v>
                </c:pt>
                <c:pt idx="24361">
                  <c:v>-1.2428999999999999E-3</c:v>
                </c:pt>
                <c:pt idx="24362">
                  <c:v>-1.2434E-3</c:v>
                </c:pt>
                <c:pt idx="24363">
                  <c:v>-1.2449E-3</c:v>
                </c:pt>
                <c:pt idx="24364">
                  <c:v>-1.2443000000000001E-3</c:v>
                </c:pt>
                <c:pt idx="24365">
                  <c:v>-1.2413999999999999E-3</c:v>
                </c:pt>
                <c:pt idx="24366">
                  <c:v>-1.2415E-3</c:v>
                </c:pt>
                <c:pt idx="24367">
                  <c:v>-1.2388E-3</c:v>
                </c:pt>
                <c:pt idx="24368">
                  <c:v>-1.2352000000000001E-3</c:v>
                </c:pt>
                <c:pt idx="24369">
                  <c:v>-1.2335E-3</c:v>
                </c:pt>
                <c:pt idx="24370">
                  <c:v>-1.2323E-3</c:v>
                </c:pt>
                <c:pt idx="24371">
                  <c:v>-1.2313000000000001E-3</c:v>
                </c:pt>
                <c:pt idx="24372">
                  <c:v>-1.2317999999999999E-3</c:v>
                </c:pt>
                <c:pt idx="24373">
                  <c:v>-1.2306999999999999E-3</c:v>
                </c:pt>
                <c:pt idx="24374">
                  <c:v>-1.2294000000000001E-3</c:v>
                </c:pt>
                <c:pt idx="24375">
                  <c:v>-1.2282E-3</c:v>
                </c:pt>
                <c:pt idx="24376">
                  <c:v>-1.2274E-3</c:v>
                </c:pt>
                <c:pt idx="24377">
                  <c:v>-1.2287000000000001E-3</c:v>
                </c:pt>
                <c:pt idx="24378">
                  <c:v>-1.2283999999999999E-3</c:v>
                </c:pt>
                <c:pt idx="24379">
                  <c:v>-1.2267999999999999E-3</c:v>
                </c:pt>
                <c:pt idx="24380">
                  <c:v>-1.2281E-3</c:v>
                </c:pt>
                <c:pt idx="24381">
                  <c:v>-1.2310000000000001E-3</c:v>
                </c:pt>
                <c:pt idx="24382">
                  <c:v>-1.2294000000000001E-3</c:v>
                </c:pt>
                <c:pt idx="24383">
                  <c:v>-1.2315E-3</c:v>
                </c:pt>
                <c:pt idx="24384">
                  <c:v>-1.2321999999999999E-3</c:v>
                </c:pt>
                <c:pt idx="24385">
                  <c:v>-1.2310000000000001E-3</c:v>
                </c:pt>
                <c:pt idx="24386">
                  <c:v>-1.2329000000000001E-3</c:v>
                </c:pt>
                <c:pt idx="24387">
                  <c:v>-1.2329000000000001E-3</c:v>
                </c:pt>
                <c:pt idx="24388">
                  <c:v>-1.2305E-3</c:v>
                </c:pt>
                <c:pt idx="24389">
                  <c:v>-1.2293E-3</c:v>
                </c:pt>
                <c:pt idx="24390">
                  <c:v>-1.2301E-3</c:v>
                </c:pt>
                <c:pt idx="24391">
                  <c:v>-1.2294999999999999E-3</c:v>
                </c:pt>
                <c:pt idx="24392">
                  <c:v>-1.2316E-3</c:v>
                </c:pt>
                <c:pt idx="24393">
                  <c:v>-1.2347E-3</c:v>
                </c:pt>
                <c:pt idx="24394">
                  <c:v>-1.2390999999999999E-3</c:v>
                </c:pt>
                <c:pt idx="24395">
                  <c:v>-1.2428000000000001E-3</c:v>
                </c:pt>
                <c:pt idx="24396">
                  <c:v>-1.2477E-3</c:v>
                </c:pt>
                <c:pt idx="24397">
                  <c:v>-1.2553E-3</c:v>
                </c:pt>
                <c:pt idx="24398">
                  <c:v>-1.2600999999999999E-3</c:v>
                </c:pt>
                <c:pt idx="24399">
                  <c:v>-1.2622E-3</c:v>
                </c:pt>
                <c:pt idx="24400">
                  <c:v>-1.2633E-3</c:v>
                </c:pt>
                <c:pt idx="24401">
                  <c:v>-1.2652E-3</c:v>
                </c:pt>
                <c:pt idx="24402">
                  <c:v>-1.2661E-3</c:v>
                </c:pt>
                <c:pt idx="24403">
                  <c:v>-1.2675E-3</c:v>
                </c:pt>
                <c:pt idx="24404">
                  <c:v>-1.2698E-3</c:v>
                </c:pt>
                <c:pt idx="24405">
                  <c:v>-1.2712000000000001E-3</c:v>
                </c:pt>
                <c:pt idx="24406">
                  <c:v>-1.2715999999999999E-3</c:v>
                </c:pt>
                <c:pt idx="24407">
                  <c:v>-1.2734999999999999E-3</c:v>
                </c:pt>
                <c:pt idx="24408">
                  <c:v>-1.2761999999999999E-3</c:v>
                </c:pt>
                <c:pt idx="24409">
                  <c:v>-1.2794E-3</c:v>
                </c:pt>
                <c:pt idx="24410">
                  <c:v>-1.2823999999999999E-3</c:v>
                </c:pt>
                <c:pt idx="24411">
                  <c:v>-1.2874E-3</c:v>
                </c:pt>
                <c:pt idx="24412">
                  <c:v>-1.2918999999999999E-3</c:v>
                </c:pt>
                <c:pt idx="24413">
                  <c:v>-1.2929E-3</c:v>
                </c:pt>
                <c:pt idx="24414">
                  <c:v>-1.2953999999999999E-3</c:v>
                </c:pt>
                <c:pt idx="24415">
                  <c:v>-1.2976000000000001E-3</c:v>
                </c:pt>
                <c:pt idx="24416">
                  <c:v>-1.3001E-3</c:v>
                </c:pt>
                <c:pt idx="24417">
                  <c:v>-1.3022000000000001E-3</c:v>
                </c:pt>
                <c:pt idx="24418">
                  <c:v>-1.3006000000000001E-3</c:v>
                </c:pt>
                <c:pt idx="24419">
                  <c:v>-1.2991000000000001E-3</c:v>
                </c:pt>
                <c:pt idx="24420">
                  <c:v>-1.2982E-3</c:v>
                </c:pt>
                <c:pt idx="24421">
                  <c:v>-1.2987999999999999E-3</c:v>
                </c:pt>
                <c:pt idx="24422">
                  <c:v>-1.2968000000000001E-3</c:v>
                </c:pt>
                <c:pt idx="24423">
                  <c:v>-1.2979999999999999E-3</c:v>
                </c:pt>
                <c:pt idx="24424">
                  <c:v>-1.2991000000000001E-3</c:v>
                </c:pt>
                <c:pt idx="24425">
                  <c:v>-1.3008E-3</c:v>
                </c:pt>
                <c:pt idx="24426">
                  <c:v>-1.3006999999999999E-3</c:v>
                </c:pt>
                <c:pt idx="24427">
                  <c:v>-1.2987999999999999E-3</c:v>
                </c:pt>
                <c:pt idx="24428">
                  <c:v>-1.2959E-3</c:v>
                </c:pt>
                <c:pt idx="24429">
                  <c:v>-1.2911999999999999E-3</c:v>
                </c:pt>
                <c:pt idx="24430">
                  <c:v>-1.2883E-3</c:v>
                </c:pt>
                <c:pt idx="24431">
                  <c:v>-1.2864E-3</c:v>
                </c:pt>
                <c:pt idx="24432">
                  <c:v>-1.2878E-3</c:v>
                </c:pt>
                <c:pt idx="24433">
                  <c:v>-1.2888000000000001E-3</c:v>
                </c:pt>
                <c:pt idx="24434">
                  <c:v>-1.2884000000000001E-3</c:v>
                </c:pt>
                <c:pt idx="24435">
                  <c:v>-1.2868000000000001E-3</c:v>
                </c:pt>
                <c:pt idx="24436">
                  <c:v>-1.2841E-3</c:v>
                </c:pt>
                <c:pt idx="24437">
                  <c:v>-1.2787E-3</c:v>
                </c:pt>
                <c:pt idx="24438">
                  <c:v>-1.2767E-3</c:v>
                </c:pt>
                <c:pt idx="24439">
                  <c:v>-1.2742999999999999E-3</c:v>
                </c:pt>
                <c:pt idx="24440">
                  <c:v>-1.2744E-3</c:v>
                </c:pt>
                <c:pt idx="24441">
                  <c:v>-1.2763E-3</c:v>
                </c:pt>
                <c:pt idx="24442">
                  <c:v>-1.2754999999999999E-3</c:v>
                </c:pt>
                <c:pt idx="24443">
                  <c:v>-1.2737E-3</c:v>
                </c:pt>
                <c:pt idx="24444">
                  <c:v>-1.2749E-3</c:v>
                </c:pt>
                <c:pt idx="24445">
                  <c:v>-1.2769999999999999E-3</c:v>
                </c:pt>
                <c:pt idx="24446">
                  <c:v>-1.2761000000000001E-3</c:v>
                </c:pt>
                <c:pt idx="24447">
                  <c:v>-1.2741E-3</c:v>
                </c:pt>
                <c:pt idx="24448">
                  <c:v>-1.2719000000000001E-3</c:v>
                </c:pt>
                <c:pt idx="24449">
                  <c:v>-1.2700999999999999E-3</c:v>
                </c:pt>
                <c:pt idx="24450">
                  <c:v>-1.2685999999999999E-3</c:v>
                </c:pt>
                <c:pt idx="24451">
                  <c:v>-1.2658000000000001E-3</c:v>
                </c:pt>
                <c:pt idx="24452">
                  <c:v>-1.2631000000000001E-3</c:v>
                </c:pt>
                <c:pt idx="24453">
                  <c:v>-1.2627000000000001E-3</c:v>
                </c:pt>
                <c:pt idx="24454">
                  <c:v>-1.2616999999999999E-3</c:v>
                </c:pt>
                <c:pt idx="24455">
                  <c:v>-1.2595E-3</c:v>
                </c:pt>
                <c:pt idx="24456">
                  <c:v>-1.2574999999999999E-3</c:v>
                </c:pt>
                <c:pt idx="24457">
                  <c:v>-1.2535999999999999E-3</c:v>
                </c:pt>
                <c:pt idx="24458">
                  <c:v>-1.2519E-3</c:v>
                </c:pt>
                <c:pt idx="24459">
                  <c:v>-1.2509999999999999E-3</c:v>
                </c:pt>
                <c:pt idx="24460">
                  <c:v>-1.2459999999999999E-3</c:v>
                </c:pt>
                <c:pt idx="24461">
                  <c:v>-1.2449E-3</c:v>
                </c:pt>
                <c:pt idx="24462">
                  <c:v>-1.2432999999999999E-3</c:v>
                </c:pt>
                <c:pt idx="24463">
                  <c:v>-1.2397E-3</c:v>
                </c:pt>
                <c:pt idx="24464">
                  <c:v>-1.2365E-3</c:v>
                </c:pt>
                <c:pt idx="24465">
                  <c:v>-1.2362E-3</c:v>
                </c:pt>
                <c:pt idx="24466">
                  <c:v>-1.2338E-3</c:v>
                </c:pt>
                <c:pt idx="24467">
                  <c:v>-1.2367999999999999E-3</c:v>
                </c:pt>
                <c:pt idx="24468">
                  <c:v>-1.2386999999999999E-3</c:v>
                </c:pt>
                <c:pt idx="24469">
                  <c:v>-1.2397E-3</c:v>
                </c:pt>
                <c:pt idx="24470">
                  <c:v>-1.2397E-3</c:v>
                </c:pt>
                <c:pt idx="24471">
                  <c:v>-1.2416E-3</c:v>
                </c:pt>
                <c:pt idx="24472">
                  <c:v>-1.2415E-3</c:v>
                </c:pt>
                <c:pt idx="24473">
                  <c:v>-1.2398000000000001E-3</c:v>
                </c:pt>
                <c:pt idx="24474">
                  <c:v>-1.2394000000000001E-3</c:v>
                </c:pt>
                <c:pt idx="24475">
                  <c:v>-1.2403E-3</c:v>
                </c:pt>
                <c:pt idx="24476">
                  <c:v>-1.2405000000000001E-3</c:v>
                </c:pt>
                <c:pt idx="24477">
                  <c:v>-1.2409000000000001E-3</c:v>
                </c:pt>
                <c:pt idx="24478">
                  <c:v>-1.2413000000000001E-3</c:v>
                </c:pt>
                <c:pt idx="24479">
                  <c:v>-1.242E-3</c:v>
                </c:pt>
                <c:pt idx="24480">
                  <c:v>-1.2409999999999999E-3</c:v>
                </c:pt>
                <c:pt idx="24481">
                  <c:v>-1.2415E-3</c:v>
                </c:pt>
                <c:pt idx="24482">
                  <c:v>-1.2401000000000001E-3</c:v>
                </c:pt>
                <c:pt idx="24483">
                  <c:v>-1.2375000000000001E-3</c:v>
                </c:pt>
                <c:pt idx="24484">
                  <c:v>-1.2388E-3</c:v>
                </c:pt>
                <c:pt idx="24485">
                  <c:v>-1.2369E-3</c:v>
                </c:pt>
                <c:pt idx="24486">
                  <c:v>-1.2352999999999999E-3</c:v>
                </c:pt>
                <c:pt idx="24487">
                  <c:v>-1.2325000000000001E-3</c:v>
                </c:pt>
                <c:pt idx="24488">
                  <c:v>-1.2296E-3</c:v>
                </c:pt>
                <c:pt idx="24489">
                  <c:v>-1.2278E-3</c:v>
                </c:pt>
                <c:pt idx="24490">
                  <c:v>-1.2246E-3</c:v>
                </c:pt>
                <c:pt idx="24491">
                  <c:v>-1.2222999999999999E-3</c:v>
                </c:pt>
                <c:pt idx="24492">
                  <c:v>-1.2218000000000001E-3</c:v>
                </c:pt>
                <c:pt idx="24493">
                  <c:v>-1.2199000000000001E-3</c:v>
                </c:pt>
                <c:pt idx="24494">
                  <c:v>-1.2168000000000001E-3</c:v>
                </c:pt>
                <c:pt idx="24495">
                  <c:v>-1.2156000000000001E-3</c:v>
                </c:pt>
                <c:pt idx="24496">
                  <c:v>-1.2160000000000001E-3</c:v>
                </c:pt>
                <c:pt idx="24497">
                  <c:v>-1.2174E-3</c:v>
                </c:pt>
                <c:pt idx="24498">
                  <c:v>-1.2202000000000001E-3</c:v>
                </c:pt>
                <c:pt idx="24499">
                  <c:v>-1.2218999999999999E-3</c:v>
                </c:pt>
                <c:pt idx="24500">
                  <c:v>-1.2260000000000001E-3</c:v>
                </c:pt>
                <c:pt idx="24501">
                  <c:v>-1.2283999999999999E-3</c:v>
                </c:pt>
                <c:pt idx="24502">
                  <c:v>-1.2302000000000001E-3</c:v>
                </c:pt>
                <c:pt idx="24503">
                  <c:v>-1.2294999999999999E-3</c:v>
                </c:pt>
                <c:pt idx="24504">
                  <c:v>-1.2279000000000001E-3</c:v>
                </c:pt>
                <c:pt idx="24505">
                  <c:v>-1.2298000000000001E-3</c:v>
                </c:pt>
                <c:pt idx="24506">
                  <c:v>-1.2343E-3</c:v>
                </c:pt>
                <c:pt idx="24507">
                  <c:v>-1.2398999999999999E-3</c:v>
                </c:pt>
                <c:pt idx="24508">
                  <c:v>-1.2436000000000001E-3</c:v>
                </c:pt>
                <c:pt idx="24509">
                  <c:v>-1.243E-3</c:v>
                </c:pt>
                <c:pt idx="24510">
                  <c:v>-1.2419E-3</c:v>
                </c:pt>
                <c:pt idx="24511">
                  <c:v>-1.242E-3</c:v>
                </c:pt>
                <c:pt idx="24512">
                  <c:v>-1.2444000000000001E-3</c:v>
                </c:pt>
                <c:pt idx="24513">
                  <c:v>-1.2489999999999999E-3</c:v>
                </c:pt>
                <c:pt idx="24514">
                  <c:v>-1.2503E-3</c:v>
                </c:pt>
                <c:pt idx="24515">
                  <c:v>-1.2537E-3</c:v>
                </c:pt>
                <c:pt idx="24516">
                  <c:v>-1.2554E-3</c:v>
                </c:pt>
                <c:pt idx="24517">
                  <c:v>-1.2555000000000001E-3</c:v>
                </c:pt>
                <c:pt idx="24518">
                  <c:v>-1.2585000000000001E-3</c:v>
                </c:pt>
                <c:pt idx="24519">
                  <c:v>-1.2631999999999999E-3</c:v>
                </c:pt>
                <c:pt idx="24520">
                  <c:v>-1.2664E-3</c:v>
                </c:pt>
                <c:pt idx="24521">
                  <c:v>-1.2668E-3</c:v>
                </c:pt>
                <c:pt idx="24522">
                  <c:v>-1.2681999999999999E-3</c:v>
                </c:pt>
                <c:pt idx="24523">
                  <c:v>-1.2691E-3</c:v>
                </c:pt>
                <c:pt idx="24524">
                  <c:v>-1.2666999999999999E-3</c:v>
                </c:pt>
                <c:pt idx="24525">
                  <c:v>-1.2672E-3</c:v>
                </c:pt>
                <c:pt idx="24526">
                  <c:v>-1.2698E-3</c:v>
                </c:pt>
                <c:pt idx="24527">
                  <c:v>-1.2704999999999999E-3</c:v>
                </c:pt>
                <c:pt idx="24528">
                  <c:v>-1.2689999999999999E-3</c:v>
                </c:pt>
                <c:pt idx="24529">
                  <c:v>-1.2715000000000001E-3</c:v>
                </c:pt>
                <c:pt idx="24530">
                  <c:v>-1.2749E-3</c:v>
                </c:pt>
                <c:pt idx="24531">
                  <c:v>-1.2761999999999999E-3</c:v>
                </c:pt>
                <c:pt idx="24532">
                  <c:v>-1.2783E-3</c:v>
                </c:pt>
                <c:pt idx="24533">
                  <c:v>-1.2811000000000001E-3</c:v>
                </c:pt>
                <c:pt idx="24534">
                  <c:v>-1.2830000000000001E-3</c:v>
                </c:pt>
                <c:pt idx="24535">
                  <c:v>-1.2833E-3</c:v>
                </c:pt>
                <c:pt idx="24536">
                  <c:v>-1.2821E-3</c:v>
                </c:pt>
                <c:pt idx="24537">
                  <c:v>-1.2825E-3</c:v>
                </c:pt>
                <c:pt idx="24538">
                  <c:v>-1.2849999999999999E-3</c:v>
                </c:pt>
                <c:pt idx="24539">
                  <c:v>-1.2880000000000001E-3</c:v>
                </c:pt>
                <c:pt idx="24540">
                  <c:v>-1.2905E-3</c:v>
                </c:pt>
                <c:pt idx="24541">
                  <c:v>-1.2930000000000001E-3</c:v>
                </c:pt>
                <c:pt idx="24542">
                  <c:v>-1.2957000000000001E-3</c:v>
                </c:pt>
                <c:pt idx="24543">
                  <c:v>-1.3005E-3</c:v>
                </c:pt>
                <c:pt idx="24544">
                  <c:v>-1.3059E-3</c:v>
                </c:pt>
                <c:pt idx="24545">
                  <c:v>-1.3098999999999999E-3</c:v>
                </c:pt>
                <c:pt idx="24546">
                  <c:v>-1.3140999999999999E-3</c:v>
                </c:pt>
                <c:pt idx="24547">
                  <c:v>-1.32E-3</c:v>
                </c:pt>
                <c:pt idx="24548">
                  <c:v>-1.3251000000000001E-3</c:v>
                </c:pt>
                <c:pt idx="24549">
                  <c:v>-1.3331E-3</c:v>
                </c:pt>
                <c:pt idx="24550">
                  <c:v>-1.3427000000000001E-3</c:v>
                </c:pt>
                <c:pt idx="24551">
                  <c:v>-1.3518E-3</c:v>
                </c:pt>
                <c:pt idx="24552">
                  <c:v>-1.3599E-3</c:v>
                </c:pt>
                <c:pt idx="24553">
                  <c:v>-1.3661000000000001E-3</c:v>
                </c:pt>
                <c:pt idx="24554">
                  <c:v>-1.3711999999999999E-3</c:v>
                </c:pt>
                <c:pt idx="24555">
                  <c:v>-1.3801E-3</c:v>
                </c:pt>
                <c:pt idx="24556">
                  <c:v>-1.3879999999999999E-3</c:v>
                </c:pt>
                <c:pt idx="24557">
                  <c:v>-1.3937000000000001E-3</c:v>
                </c:pt>
                <c:pt idx="24558">
                  <c:v>-1.4002999999999999E-3</c:v>
                </c:pt>
                <c:pt idx="24559">
                  <c:v>-1.408E-3</c:v>
                </c:pt>
                <c:pt idx="24560">
                  <c:v>-1.4139999999999999E-3</c:v>
                </c:pt>
                <c:pt idx="24561">
                  <c:v>-1.4193000000000001E-3</c:v>
                </c:pt>
                <c:pt idx="24562">
                  <c:v>-1.4254000000000001E-3</c:v>
                </c:pt>
                <c:pt idx="24563">
                  <c:v>-1.4277000000000001E-3</c:v>
                </c:pt>
                <c:pt idx="24564">
                  <c:v>-1.4314E-3</c:v>
                </c:pt>
                <c:pt idx="24565">
                  <c:v>-1.4331000000000001E-3</c:v>
                </c:pt>
                <c:pt idx="24566">
                  <c:v>-1.439E-3</c:v>
                </c:pt>
                <c:pt idx="24567">
                  <c:v>-1.4473000000000001E-3</c:v>
                </c:pt>
                <c:pt idx="24568">
                  <c:v>-1.4541000000000001E-3</c:v>
                </c:pt>
                <c:pt idx="24569">
                  <c:v>-1.4580999999999999E-3</c:v>
                </c:pt>
                <c:pt idx="24570">
                  <c:v>-1.4618000000000001E-3</c:v>
                </c:pt>
                <c:pt idx="24571">
                  <c:v>-1.4662E-3</c:v>
                </c:pt>
                <c:pt idx="24572">
                  <c:v>-1.4710999999999999E-3</c:v>
                </c:pt>
                <c:pt idx="24573">
                  <c:v>-1.4735E-3</c:v>
                </c:pt>
                <c:pt idx="24574">
                  <c:v>-1.4774E-3</c:v>
                </c:pt>
                <c:pt idx="24575">
                  <c:v>-1.4852000000000001E-3</c:v>
                </c:pt>
                <c:pt idx="24576">
                  <c:v>-1.4974000000000001E-3</c:v>
                </c:pt>
                <c:pt idx="24577">
                  <c:v>-1.5020000000000001E-3</c:v>
                </c:pt>
                <c:pt idx="24578">
                  <c:v>-1.5083E-3</c:v>
                </c:pt>
                <c:pt idx="24579">
                  <c:v>-1.5149E-3</c:v>
                </c:pt>
                <c:pt idx="24580">
                  <c:v>-1.5223000000000001E-3</c:v>
                </c:pt>
                <c:pt idx="24581">
                  <c:v>-1.5277999999999999E-3</c:v>
                </c:pt>
                <c:pt idx="24582">
                  <c:v>-1.5325E-3</c:v>
                </c:pt>
                <c:pt idx="24583">
                  <c:v>-1.5383E-3</c:v>
                </c:pt>
                <c:pt idx="24584">
                  <c:v>-1.5441000000000001E-3</c:v>
                </c:pt>
                <c:pt idx="24585">
                  <c:v>-1.5486E-3</c:v>
                </c:pt>
                <c:pt idx="24586">
                  <c:v>-1.5521000000000001E-3</c:v>
                </c:pt>
                <c:pt idx="24587">
                  <c:v>-1.5544999999999999E-3</c:v>
                </c:pt>
                <c:pt idx="24588">
                  <c:v>-1.5583999999999999E-3</c:v>
                </c:pt>
                <c:pt idx="24589">
                  <c:v>-1.5609E-3</c:v>
                </c:pt>
                <c:pt idx="24590">
                  <c:v>-1.5658E-3</c:v>
                </c:pt>
                <c:pt idx="24591">
                  <c:v>-1.5704E-3</c:v>
                </c:pt>
                <c:pt idx="24592">
                  <c:v>-1.5731E-3</c:v>
                </c:pt>
                <c:pt idx="24593">
                  <c:v>-1.5728999999999999E-3</c:v>
                </c:pt>
                <c:pt idx="24594">
                  <c:v>-1.5757E-3</c:v>
                </c:pt>
                <c:pt idx="24595">
                  <c:v>-1.5744000000000001E-3</c:v>
                </c:pt>
                <c:pt idx="24596">
                  <c:v>-1.5738E-3</c:v>
                </c:pt>
                <c:pt idx="24597">
                  <c:v>-1.5744999999999999E-3</c:v>
                </c:pt>
                <c:pt idx="24598">
                  <c:v>-1.5732000000000001E-3</c:v>
                </c:pt>
                <c:pt idx="24599">
                  <c:v>-1.5692E-3</c:v>
                </c:pt>
                <c:pt idx="24600">
                  <c:v>-1.5674E-3</c:v>
                </c:pt>
                <c:pt idx="24601">
                  <c:v>-1.5658E-3</c:v>
                </c:pt>
                <c:pt idx="24602">
                  <c:v>-1.5643E-3</c:v>
                </c:pt>
                <c:pt idx="24603">
                  <c:v>-1.5633000000000001E-3</c:v>
                </c:pt>
                <c:pt idx="24604">
                  <c:v>-1.5633000000000001E-3</c:v>
                </c:pt>
                <c:pt idx="24605">
                  <c:v>-1.5644999999999999E-3</c:v>
                </c:pt>
                <c:pt idx="24606">
                  <c:v>-1.5659000000000001E-3</c:v>
                </c:pt>
                <c:pt idx="24607">
                  <c:v>-1.5688E-3</c:v>
                </c:pt>
                <c:pt idx="24608">
                  <c:v>-1.5728999999999999E-3</c:v>
                </c:pt>
                <c:pt idx="24609">
                  <c:v>-1.5786999999999999E-3</c:v>
                </c:pt>
                <c:pt idx="24610">
                  <c:v>-1.5841E-3</c:v>
                </c:pt>
                <c:pt idx="24611">
                  <c:v>-1.5891E-3</c:v>
                </c:pt>
                <c:pt idx="24612">
                  <c:v>-1.5906E-3</c:v>
                </c:pt>
                <c:pt idx="24613">
                  <c:v>-1.5918E-3</c:v>
                </c:pt>
                <c:pt idx="24614">
                  <c:v>-1.5937E-3</c:v>
                </c:pt>
                <c:pt idx="24615">
                  <c:v>-1.5952E-3</c:v>
                </c:pt>
                <c:pt idx="24616">
                  <c:v>-1.5975E-3</c:v>
                </c:pt>
                <c:pt idx="24617">
                  <c:v>-1.5975E-3</c:v>
                </c:pt>
                <c:pt idx="24618">
                  <c:v>-1.5957E-3</c:v>
                </c:pt>
                <c:pt idx="24619">
                  <c:v>-1.5937E-3</c:v>
                </c:pt>
                <c:pt idx="24620">
                  <c:v>-1.5912999999999999E-3</c:v>
                </c:pt>
                <c:pt idx="24621">
                  <c:v>-1.5869E-3</c:v>
                </c:pt>
                <c:pt idx="24622">
                  <c:v>-1.5816000000000001E-3</c:v>
                </c:pt>
                <c:pt idx="24623">
                  <c:v>-1.5778999999999999E-3</c:v>
                </c:pt>
                <c:pt idx="24624">
                  <c:v>-1.5719E-3</c:v>
                </c:pt>
                <c:pt idx="24625">
                  <c:v>-1.5659000000000001E-3</c:v>
                </c:pt>
                <c:pt idx="24626">
                  <c:v>-1.5606000000000001E-3</c:v>
                </c:pt>
                <c:pt idx="24627">
                  <c:v>-1.5569E-3</c:v>
                </c:pt>
                <c:pt idx="24628">
                  <c:v>-1.5567000000000001E-3</c:v>
                </c:pt>
                <c:pt idx="24629">
                  <c:v>-1.5544000000000001E-3</c:v>
                </c:pt>
                <c:pt idx="24630">
                  <c:v>-1.5525000000000001E-3</c:v>
                </c:pt>
                <c:pt idx="24631">
                  <c:v>-1.5501E-3</c:v>
                </c:pt>
                <c:pt idx="24632">
                  <c:v>-1.5479000000000001E-3</c:v>
                </c:pt>
                <c:pt idx="24633">
                  <c:v>-1.5474E-3</c:v>
                </c:pt>
                <c:pt idx="24634">
                  <c:v>-1.5481E-3</c:v>
                </c:pt>
                <c:pt idx="24635">
                  <c:v>-1.5483000000000001E-3</c:v>
                </c:pt>
                <c:pt idx="24636">
                  <c:v>-1.5474E-3</c:v>
                </c:pt>
                <c:pt idx="24637">
                  <c:v>-1.5464999999999999E-3</c:v>
                </c:pt>
                <c:pt idx="24638">
                  <c:v>-1.5463E-3</c:v>
                </c:pt>
                <c:pt idx="24639">
                  <c:v>-1.544E-3</c:v>
                </c:pt>
                <c:pt idx="24640">
                  <c:v>-1.5399999999999999E-3</c:v>
                </c:pt>
                <c:pt idx="24641">
                  <c:v>-1.5391999999999999E-3</c:v>
                </c:pt>
                <c:pt idx="24642">
                  <c:v>-1.5374E-3</c:v>
                </c:pt>
                <c:pt idx="24643">
                  <c:v>-1.5384000000000001E-3</c:v>
                </c:pt>
                <c:pt idx="24644">
                  <c:v>-1.5422999999999999E-3</c:v>
                </c:pt>
                <c:pt idx="24645">
                  <c:v>-1.5439E-3</c:v>
                </c:pt>
                <c:pt idx="24646">
                  <c:v>-1.5445999999999999E-3</c:v>
                </c:pt>
                <c:pt idx="24647">
                  <c:v>-1.5448E-3</c:v>
                </c:pt>
                <c:pt idx="24648">
                  <c:v>-1.5433999999999999E-3</c:v>
                </c:pt>
                <c:pt idx="24649">
                  <c:v>-1.5418000000000001E-3</c:v>
                </c:pt>
                <c:pt idx="24650">
                  <c:v>-1.5410999999999999E-3</c:v>
                </c:pt>
                <c:pt idx="24651">
                  <c:v>-1.5422000000000001E-3</c:v>
                </c:pt>
                <c:pt idx="24652">
                  <c:v>-1.5437000000000001E-3</c:v>
                </c:pt>
                <c:pt idx="24653">
                  <c:v>-1.5441999999999999E-3</c:v>
                </c:pt>
                <c:pt idx="24654">
                  <c:v>-1.5451E-3</c:v>
                </c:pt>
                <c:pt idx="24655">
                  <c:v>-1.5472000000000001E-3</c:v>
                </c:pt>
                <c:pt idx="24656">
                  <c:v>-1.549E-3</c:v>
                </c:pt>
                <c:pt idx="24657">
                  <c:v>-1.5485E-3</c:v>
                </c:pt>
                <c:pt idx="24658">
                  <c:v>-1.5497E-3</c:v>
                </c:pt>
                <c:pt idx="24659">
                  <c:v>-1.5493E-3</c:v>
                </c:pt>
                <c:pt idx="24660">
                  <c:v>-1.5459E-3</c:v>
                </c:pt>
                <c:pt idx="24661">
                  <c:v>-1.5444E-3</c:v>
                </c:pt>
                <c:pt idx="24662">
                  <c:v>-1.5399999999999999E-3</c:v>
                </c:pt>
                <c:pt idx="24663">
                  <c:v>-1.5382E-3</c:v>
                </c:pt>
                <c:pt idx="24664">
                  <c:v>-1.5361999999999999E-3</c:v>
                </c:pt>
                <c:pt idx="24665">
                  <c:v>-1.5365999999999999E-3</c:v>
                </c:pt>
                <c:pt idx="24666">
                  <c:v>-1.5347E-3</c:v>
                </c:pt>
                <c:pt idx="24667">
                  <c:v>-1.5338000000000001E-3</c:v>
                </c:pt>
                <c:pt idx="24668">
                  <c:v>-1.5337E-3</c:v>
                </c:pt>
                <c:pt idx="24669">
                  <c:v>-1.5337E-3</c:v>
                </c:pt>
                <c:pt idx="24670">
                  <c:v>-1.5322999999999999E-3</c:v>
                </c:pt>
                <c:pt idx="24671">
                  <c:v>-1.5325E-3</c:v>
                </c:pt>
                <c:pt idx="24672">
                  <c:v>-1.5324E-3</c:v>
                </c:pt>
                <c:pt idx="24673">
                  <c:v>-1.5318E-3</c:v>
                </c:pt>
                <c:pt idx="24674">
                  <c:v>-1.5309E-3</c:v>
                </c:pt>
                <c:pt idx="24675">
                  <c:v>-1.531E-3</c:v>
                </c:pt>
                <c:pt idx="24676">
                  <c:v>-1.5296999999999999E-3</c:v>
                </c:pt>
                <c:pt idx="24677">
                  <c:v>-1.5302E-3</c:v>
                </c:pt>
                <c:pt idx="24678">
                  <c:v>-1.5342999999999999E-3</c:v>
                </c:pt>
                <c:pt idx="24679">
                  <c:v>-1.5306E-3</c:v>
                </c:pt>
                <c:pt idx="24680">
                  <c:v>-1.529E-3</c:v>
                </c:pt>
                <c:pt idx="24681">
                  <c:v>-1.5296000000000001E-3</c:v>
                </c:pt>
                <c:pt idx="24682">
                  <c:v>-1.5265000000000001E-3</c:v>
                </c:pt>
                <c:pt idx="24683">
                  <c:v>-1.5267E-3</c:v>
                </c:pt>
                <c:pt idx="24684">
                  <c:v>-1.5254000000000001E-3</c:v>
                </c:pt>
                <c:pt idx="24685">
                  <c:v>-1.5254999999999999E-3</c:v>
                </c:pt>
                <c:pt idx="24686">
                  <c:v>-1.5269999999999999E-3</c:v>
                </c:pt>
                <c:pt idx="24687">
                  <c:v>-1.5298E-3</c:v>
                </c:pt>
                <c:pt idx="24688">
                  <c:v>-1.5328E-3</c:v>
                </c:pt>
                <c:pt idx="24689">
                  <c:v>-1.5352E-3</c:v>
                </c:pt>
                <c:pt idx="24690">
                  <c:v>-1.5363E-3</c:v>
                </c:pt>
                <c:pt idx="24691">
                  <c:v>-1.5365999999999999E-3</c:v>
                </c:pt>
                <c:pt idx="24692">
                  <c:v>-1.5359E-3</c:v>
                </c:pt>
                <c:pt idx="24693">
                  <c:v>-1.5371E-3</c:v>
                </c:pt>
                <c:pt idx="24694">
                  <c:v>-1.5395000000000001E-3</c:v>
                </c:pt>
                <c:pt idx="24695">
                  <c:v>-1.5410999999999999E-3</c:v>
                </c:pt>
                <c:pt idx="24696">
                  <c:v>-1.5433000000000001E-3</c:v>
                </c:pt>
                <c:pt idx="24697">
                  <c:v>-1.5459E-3</c:v>
                </c:pt>
                <c:pt idx="24698">
                  <c:v>-1.5475E-3</c:v>
                </c:pt>
                <c:pt idx="24699">
                  <c:v>-1.5499000000000001E-3</c:v>
                </c:pt>
                <c:pt idx="24700">
                  <c:v>-1.5514000000000001E-3</c:v>
                </c:pt>
                <c:pt idx="24701">
                  <c:v>-1.5501E-3</c:v>
                </c:pt>
                <c:pt idx="24702">
                  <c:v>-1.5499999999999999E-3</c:v>
                </c:pt>
                <c:pt idx="24703">
                  <c:v>-1.5514000000000001E-3</c:v>
                </c:pt>
                <c:pt idx="24704">
                  <c:v>-1.5533999999999999E-3</c:v>
                </c:pt>
                <c:pt idx="24705">
                  <c:v>-1.5573E-3</c:v>
                </c:pt>
                <c:pt idx="24706">
                  <c:v>-1.5610000000000001E-3</c:v>
                </c:pt>
                <c:pt idx="24707">
                  <c:v>-1.5617999999999999E-3</c:v>
                </c:pt>
                <c:pt idx="24708">
                  <c:v>-1.562E-3</c:v>
                </c:pt>
                <c:pt idx="24709">
                  <c:v>-1.5639E-3</c:v>
                </c:pt>
                <c:pt idx="24710">
                  <c:v>-1.5669E-3</c:v>
                </c:pt>
                <c:pt idx="24711">
                  <c:v>-1.5678999999999999E-3</c:v>
                </c:pt>
                <c:pt idx="24712">
                  <c:v>-1.5690999999999999E-3</c:v>
                </c:pt>
                <c:pt idx="24713">
                  <c:v>-1.5736999999999999E-3</c:v>
                </c:pt>
                <c:pt idx="24714">
                  <c:v>-1.5762E-3</c:v>
                </c:pt>
                <c:pt idx="24715">
                  <c:v>-1.5782000000000001E-3</c:v>
                </c:pt>
                <c:pt idx="24716">
                  <c:v>-1.5831E-3</c:v>
                </c:pt>
                <c:pt idx="24717">
                  <c:v>-1.5877E-3</c:v>
                </c:pt>
                <c:pt idx="24718">
                  <c:v>-1.5897999999999999E-3</c:v>
                </c:pt>
                <c:pt idx="24719">
                  <c:v>-1.5916999999999999E-3</c:v>
                </c:pt>
                <c:pt idx="24720">
                  <c:v>-1.5935000000000001E-3</c:v>
                </c:pt>
                <c:pt idx="24721">
                  <c:v>-1.596E-3</c:v>
                </c:pt>
                <c:pt idx="24722">
                  <c:v>-1.5953E-3</c:v>
                </c:pt>
                <c:pt idx="24723">
                  <c:v>-1.5927000000000001E-3</c:v>
                </c:pt>
                <c:pt idx="24724">
                  <c:v>-1.5923999999999999E-3</c:v>
                </c:pt>
                <c:pt idx="24725">
                  <c:v>-1.5962000000000001E-3</c:v>
                </c:pt>
                <c:pt idx="24726">
                  <c:v>-1.5996000000000001E-3</c:v>
                </c:pt>
                <c:pt idx="24727">
                  <c:v>-1.6023000000000001E-3</c:v>
                </c:pt>
                <c:pt idx="24728">
                  <c:v>-1.6072E-3</c:v>
                </c:pt>
                <c:pt idx="24729">
                  <c:v>-1.6132E-3</c:v>
                </c:pt>
                <c:pt idx="24730">
                  <c:v>-1.6180999999999999E-3</c:v>
                </c:pt>
                <c:pt idx="24731">
                  <c:v>-1.6233E-3</c:v>
                </c:pt>
                <c:pt idx="24732">
                  <c:v>-1.6274E-3</c:v>
                </c:pt>
                <c:pt idx="24733">
                  <c:v>-1.6289E-3</c:v>
                </c:pt>
                <c:pt idx="24734">
                  <c:v>-1.6309E-3</c:v>
                </c:pt>
                <c:pt idx="24735">
                  <c:v>-1.6322000000000001E-3</c:v>
                </c:pt>
                <c:pt idx="24736">
                  <c:v>-1.6321E-3</c:v>
                </c:pt>
                <c:pt idx="24737">
                  <c:v>-1.6314999999999999E-3</c:v>
                </c:pt>
                <c:pt idx="24738">
                  <c:v>-1.6310999999999999E-3</c:v>
                </c:pt>
                <c:pt idx="24739">
                  <c:v>-1.6313E-3</c:v>
                </c:pt>
                <c:pt idx="24740">
                  <c:v>-1.6316E-3</c:v>
                </c:pt>
                <c:pt idx="24741">
                  <c:v>-1.6302000000000001E-3</c:v>
                </c:pt>
                <c:pt idx="24742">
                  <c:v>-1.6280000000000001E-3</c:v>
                </c:pt>
                <c:pt idx="24743">
                  <c:v>-1.6264000000000001E-3</c:v>
                </c:pt>
                <c:pt idx="24744">
                  <c:v>-1.6257000000000001E-3</c:v>
                </c:pt>
                <c:pt idx="24745">
                  <c:v>-1.6255E-3</c:v>
                </c:pt>
                <c:pt idx="24746">
                  <c:v>-1.6256E-3</c:v>
                </c:pt>
                <c:pt idx="24747">
                  <c:v>-1.6241000000000001E-3</c:v>
                </c:pt>
                <c:pt idx="24748">
                  <c:v>-1.6266E-3</c:v>
                </c:pt>
                <c:pt idx="24749">
                  <c:v>-1.6298E-3</c:v>
                </c:pt>
                <c:pt idx="24750">
                  <c:v>-1.6299999999999999E-3</c:v>
                </c:pt>
                <c:pt idx="24751">
                  <c:v>-1.6278E-3</c:v>
                </c:pt>
                <c:pt idx="24752">
                  <c:v>-1.6279000000000001E-3</c:v>
                </c:pt>
                <c:pt idx="24753">
                  <c:v>-1.6314999999999999E-3</c:v>
                </c:pt>
                <c:pt idx="24754">
                  <c:v>-1.6314000000000001E-3</c:v>
                </c:pt>
                <c:pt idx="24755">
                  <c:v>-1.6324E-3</c:v>
                </c:pt>
                <c:pt idx="24756">
                  <c:v>-1.6310000000000001E-3</c:v>
                </c:pt>
                <c:pt idx="24757">
                  <c:v>-1.6328E-3</c:v>
                </c:pt>
                <c:pt idx="24758">
                  <c:v>-1.6345000000000001E-3</c:v>
                </c:pt>
                <c:pt idx="24759">
                  <c:v>-1.6352999999999999E-3</c:v>
                </c:pt>
                <c:pt idx="24760">
                  <c:v>-1.6362E-3</c:v>
                </c:pt>
                <c:pt idx="24761">
                  <c:v>-1.6347E-3</c:v>
                </c:pt>
                <c:pt idx="24762">
                  <c:v>-1.6345999999999999E-3</c:v>
                </c:pt>
                <c:pt idx="24763">
                  <c:v>-1.6318000000000001E-3</c:v>
                </c:pt>
                <c:pt idx="24764">
                  <c:v>-1.629E-3</c:v>
                </c:pt>
                <c:pt idx="24765">
                  <c:v>-1.6294E-3</c:v>
                </c:pt>
                <c:pt idx="24766">
                  <c:v>-1.6325000000000001E-3</c:v>
                </c:pt>
                <c:pt idx="24767">
                  <c:v>-1.6339E-3</c:v>
                </c:pt>
                <c:pt idx="24768">
                  <c:v>-1.6348000000000001E-3</c:v>
                </c:pt>
                <c:pt idx="24769">
                  <c:v>-1.635E-3</c:v>
                </c:pt>
                <c:pt idx="24770">
                  <c:v>-1.634E-3</c:v>
                </c:pt>
                <c:pt idx="24771">
                  <c:v>-1.6329000000000001E-3</c:v>
                </c:pt>
                <c:pt idx="24772">
                  <c:v>-1.6336E-3</c:v>
                </c:pt>
                <c:pt idx="24773">
                  <c:v>-1.6324E-3</c:v>
                </c:pt>
                <c:pt idx="24774">
                  <c:v>-1.6291000000000001E-3</c:v>
                </c:pt>
                <c:pt idx="24775">
                  <c:v>-1.6267E-3</c:v>
                </c:pt>
                <c:pt idx="24776">
                  <c:v>-1.6252E-3</c:v>
                </c:pt>
                <c:pt idx="24777">
                  <c:v>-1.6237999999999999E-3</c:v>
                </c:pt>
                <c:pt idx="24778">
                  <c:v>-1.6217E-3</c:v>
                </c:pt>
                <c:pt idx="24779">
                  <c:v>-1.6182E-3</c:v>
                </c:pt>
                <c:pt idx="24780">
                  <c:v>-1.6151E-3</c:v>
                </c:pt>
                <c:pt idx="24781">
                  <c:v>-1.6134000000000001E-3</c:v>
                </c:pt>
                <c:pt idx="24782">
                  <c:v>-1.6118E-3</c:v>
                </c:pt>
                <c:pt idx="24783">
                  <c:v>-1.6102E-3</c:v>
                </c:pt>
                <c:pt idx="24784">
                  <c:v>-1.6109E-3</c:v>
                </c:pt>
                <c:pt idx="24785">
                  <c:v>-1.6126999999999999E-3</c:v>
                </c:pt>
                <c:pt idx="24786">
                  <c:v>-1.6126999999999999E-3</c:v>
                </c:pt>
                <c:pt idx="24787">
                  <c:v>-1.6121E-3</c:v>
                </c:pt>
                <c:pt idx="24788">
                  <c:v>-1.6121E-3</c:v>
                </c:pt>
                <c:pt idx="24789">
                  <c:v>-1.6126000000000001E-3</c:v>
                </c:pt>
                <c:pt idx="24790">
                  <c:v>-1.6145E-3</c:v>
                </c:pt>
                <c:pt idx="24791">
                  <c:v>-1.6165999999999999E-3</c:v>
                </c:pt>
                <c:pt idx="24792">
                  <c:v>-1.6216E-3</c:v>
                </c:pt>
                <c:pt idx="24793">
                  <c:v>-1.6218999999999999E-3</c:v>
                </c:pt>
                <c:pt idx="24794">
                  <c:v>-1.6214000000000001E-3</c:v>
                </c:pt>
                <c:pt idx="24795">
                  <c:v>-1.6245999999999999E-3</c:v>
                </c:pt>
                <c:pt idx="24796">
                  <c:v>-1.6251E-3</c:v>
                </c:pt>
                <c:pt idx="24797">
                  <c:v>-1.6257000000000001E-3</c:v>
                </c:pt>
                <c:pt idx="24798">
                  <c:v>-1.6272999999999999E-3</c:v>
                </c:pt>
                <c:pt idx="24799">
                  <c:v>-1.6282E-3</c:v>
                </c:pt>
                <c:pt idx="24800">
                  <c:v>-1.6276000000000001E-3</c:v>
                </c:pt>
                <c:pt idx="24801">
                  <c:v>-1.6249000000000001E-3</c:v>
                </c:pt>
                <c:pt idx="24802">
                  <c:v>-1.6245999999999999E-3</c:v>
                </c:pt>
                <c:pt idx="24803">
                  <c:v>-1.6251E-3</c:v>
                </c:pt>
                <c:pt idx="24804">
                  <c:v>-1.6241000000000001E-3</c:v>
                </c:pt>
                <c:pt idx="24805">
                  <c:v>-1.6257000000000001E-3</c:v>
                </c:pt>
                <c:pt idx="24806">
                  <c:v>-1.6280000000000001E-3</c:v>
                </c:pt>
                <c:pt idx="24807">
                  <c:v>-1.6308E-3</c:v>
                </c:pt>
                <c:pt idx="24808">
                  <c:v>-1.6332E-3</c:v>
                </c:pt>
                <c:pt idx="24809">
                  <c:v>-1.6368999999999999E-3</c:v>
                </c:pt>
                <c:pt idx="24810">
                  <c:v>-1.6417000000000001E-3</c:v>
                </c:pt>
                <c:pt idx="24811">
                  <c:v>-1.6448000000000001E-3</c:v>
                </c:pt>
                <c:pt idx="24812">
                  <c:v>-1.6479999999999999E-3</c:v>
                </c:pt>
                <c:pt idx="24813">
                  <c:v>-1.6524E-3</c:v>
                </c:pt>
                <c:pt idx="24814">
                  <c:v>-1.6565E-3</c:v>
                </c:pt>
                <c:pt idx="24815">
                  <c:v>-1.6604E-3</c:v>
                </c:pt>
                <c:pt idx="24816">
                  <c:v>-1.6655999999999999E-3</c:v>
                </c:pt>
                <c:pt idx="24817">
                  <c:v>-1.6689999999999999E-3</c:v>
                </c:pt>
                <c:pt idx="24818">
                  <c:v>-1.6719E-3</c:v>
                </c:pt>
                <c:pt idx="24819">
                  <c:v>-1.6757E-3</c:v>
                </c:pt>
                <c:pt idx="24820">
                  <c:v>-1.6723E-3</c:v>
                </c:pt>
                <c:pt idx="24821">
                  <c:v>-1.6708000000000001E-3</c:v>
                </c:pt>
                <c:pt idx="24822">
                  <c:v>-1.6682999999999999E-3</c:v>
                </c:pt>
                <c:pt idx="24823">
                  <c:v>-1.67E-3</c:v>
                </c:pt>
                <c:pt idx="24824">
                  <c:v>-1.6720000000000001E-3</c:v>
                </c:pt>
                <c:pt idx="24825">
                  <c:v>-1.6735000000000001E-3</c:v>
                </c:pt>
                <c:pt idx="24826">
                  <c:v>-1.676E-3</c:v>
                </c:pt>
                <c:pt idx="24827">
                  <c:v>-1.6762000000000001E-3</c:v>
                </c:pt>
                <c:pt idx="24828">
                  <c:v>-1.6785999999999999E-3</c:v>
                </c:pt>
                <c:pt idx="24829">
                  <c:v>-1.6816999999999999E-3</c:v>
                </c:pt>
                <c:pt idx="24830">
                  <c:v>-1.6842999999999999E-3</c:v>
                </c:pt>
                <c:pt idx="24831">
                  <c:v>-1.6898E-3</c:v>
                </c:pt>
                <c:pt idx="24832">
                  <c:v>-1.6906E-3</c:v>
                </c:pt>
                <c:pt idx="24833">
                  <c:v>-1.6892999999999999E-3</c:v>
                </c:pt>
                <c:pt idx="24834">
                  <c:v>-1.6892000000000001E-3</c:v>
                </c:pt>
                <c:pt idx="24835">
                  <c:v>-1.6892000000000001E-3</c:v>
                </c:pt>
                <c:pt idx="24836">
                  <c:v>-1.6906E-3</c:v>
                </c:pt>
                <c:pt idx="24837">
                  <c:v>-1.6925E-3</c:v>
                </c:pt>
                <c:pt idx="24838">
                  <c:v>-1.6938999999999999E-3</c:v>
                </c:pt>
                <c:pt idx="24839">
                  <c:v>-1.6942000000000001E-3</c:v>
                </c:pt>
                <c:pt idx="24840">
                  <c:v>-1.6925E-3</c:v>
                </c:pt>
                <c:pt idx="24841">
                  <c:v>-1.6921E-3</c:v>
                </c:pt>
                <c:pt idx="24842">
                  <c:v>-1.6948E-3</c:v>
                </c:pt>
                <c:pt idx="24843">
                  <c:v>-1.6968E-3</c:v>
                </c:pt>
                <c:pt idx="24844">
                  <c:v>-1.699E-3</c:v>
                </c:pt>
                <c:pt idx="24845">
                  <c:v>-1.7014E-3</c:v>
                </c:pt>
                <c:pt idx="24846">
                  <c:v>-1.7047E-3</c:v>
                </c:pt>
                <c:pt idx="24847">
                  <c:v>-1.7071E-3</c:v>
                </c:pt>
                <c:pt idx="24848">
                  <c:v>-1.7101E-3</c:v>
                </c:pt>
                <c:pt idx="24849">
                  <c:v>-1.7136E-3</c:v>
                </c:pt>
                <c:pt idx="24850">
                  <c:v>-1.7187000000000001E-3</c:v>
                </c:pt>
                <c:pt idx="24851">
                  <c:v>-1.7265E-3</c:v>
                </c:pt>
                <c:pt idx="24852">
                  <c:v>-1.73E-3</c:v>
                </c:pt>
                <c:pt idx="24853">
                  <c:v>-1.7325000000000001E-3</c:v>
                </c:pt>
                <c:pt idx="24854">
                  <c:v>-1.7371999999999999E-3</c:v>
                </c:pt>
                <c:pt idx="24855">
                  <c:v>-1.7419E-3</c:v>
                </c:pt>
                <c:pt idx="24856">
                  <c:v>-1.7466999999999999E-3</c:v>
                </c:pt>
                <c:pt idx="24857">
                  <c:v>-1.7512999999999999E-3</c:v>
                </c:pt>
                <c:pt idx="24858">
                  <c:v>-1.7539999999999999E-3</c:v>
                </c:pt>
                <c:pt idx="24859">
                  <c:v>-1.7576E-3</c:v>
                </c:pt>
                <c:pt idx="24860">
                  <c:v>-1.7581999999999999E-3</c:v>
                </c:pt>
                <c:pt idx="24861">
                  <c:v>-1.7574000000000001E-3</c:v>
                </c:pt>
                <c:pt idx="24862">
                  <c:v>-1.7556E-3</c:v>
                </c:pt>
                <c:pt idx="24863">
                  <c:v>-1.7549E-3</c:v>
                </c:pt>
                <c:pt idx="24864">
                  <c:v>-1.7576E-3</c:v>
                </c:pt>
                <c:pt idx="24865">
                  <c:v>-1.7604999999999999E-3</c:v>
                </c:pt>
                <c:pt idx="24866">
                  <c:v>-1.7645E-3</c:v>
                </c:pt>
                <c:pt idx="24867">
                  <c:v>-1.7681999999999999E-3</c:v>
                </c:pt>
                <c:pt idx="24868">
                  <c:v>-1.7723999999999999E-3</c:v>
                </c:pt>
                <c:pt idx="24869">
                  <c:v>-1.7782E-3</c:v>
                </c:pt>
                <c:pt idx="24870">
                  <c:v>-1.7845999999999999E-3</c:v>
                </c:pt>
                <c:pt idx="24871">
                  <c:v>-1.7883E-3</c:v>
                </c:pt>
                <c:pt idx="24872">
                  <c:v>-1.7916E-3</c:v>
                </c:pt>
                <c:pt idx="24873">
                  <c:v>-1.7972999999999999E-3</c:v>
                </c:pt>
                <c:pt idx="24874">
                  <c:v>-1.7987000000000001E-3</c:v>
                </c:pt>
                <c:pt idx="24875">
                  <c:v>-1.8014999999999999E-3</c:v>
                </c:pt>
                <c:pt idx="24876">
                  <c:v>-1.8048999999999999E-3</c:v>
                </c:pt>
                <c:pt idx="24877">
                  <c:v>-1.8094999999999999E-3</c:v>
                </c:pt>
                <c:pt idx="24878">
                  <c:v>-1.8125000000000001E-3</c:v>
                </c:pt>
                <c:pt idx="24879">
                  <c:v>-1.8148999999999999E-3</c:v>
                </c:pt>
                <c:pt idx="24880">
                  <c:v>-1.8157E-3</c:v>
                </c:pt>
                <c:pt idx="24881">
                  <c:v>-1.8158E-3</c:v>
                </c:pt>
                <c:pt idx="24882">
                  <c:v>-1.8177E-3</c:v>
                </c:pt>
                <c:pt idx="24883">
                  <c:v>-1.8217999999999999E-3</c:v>
                </c:pt>
                <c:pt idx="24884">
                  <c:v>-1.8259000000000001E-3</c:v>
                </c:pt>
                <c:pt idx="24885">
                  <c:v>-1.8308E-3</c:v>
                </c:pt>
                <c:pt idx="24886">
                  <c:v>-1.8337E-3</c:v>
                </c:pt>
                <c:pt idx="24887">
                  <c:v>-1.8351000000000001E-3</c:v>
                </c:pt>
                <c:pt idx="24888">
                  <c:v>-1.8361E-3</c:v>
                </c:pt>
                <c:pt idx="24889">
                  <c:v>-1.8338E-3</c:v>
                </c:pt>
                <c:pt idx="24890">
                  <c:v>-1.8316000000000001E-3</c:v>
                </c:pt>
                <c:pt idx="24891">
                  <c:v>-1.8328000000000001E-3</c:v>
                </c:pt>
                <c:pt idx="24892">
                  <c:v>-1.8316999999999999E-3</c:v>
                </c:pt>
                <c:pt idx="24893">
                  <c:v>-1.8303E-3</c:v>
                </c:pt>
                <c:pt idx="24894">
                  <c:v>-1.8263999999999999E-3</c:v>
                </c:pt>
                <c:pt idx="24895">
                  <c:v>-1.8258E-3</c:v>
                </c:pt>
                <c:pt idx="24896">
                  <c:v>-1.8291E-3</c:v>
                </c:pt>
                <c:pt idx="24897">
                  <c:v>-1.8309999999999999E-3</c:v>
                </c:pt>
                <c:pt idx="24898">
                  <c:v>-1.8332999999999999E-3</c:v>
                </c:pt>
                <c:pt idx="24899">
                  <c:v>-1.8358000000000001E-3</c:v>
                </c:pt>
                <c:pt idx="24900">
                  <c:v>-1.8389999999999999E-3</c:v>
                </c:pt>
                <c:pt idx="24901">
                  <c:v>-1.8414E-3</c:v>
                </c:pt>
                <c:pt idx="24902">
                  <c:v>-1.8415E-3</c:v>
                </c:pt>
                <c:pt idx="24903">
                  <c:v>-1.8435000000000001E-3</c:v>
                </c:pt>
                <c:pt idx="24904">
                  <c:v>-1.8446999999999999E-3</c:v>
                </c:pt>
                <c:pt idx="24905">
                  <c:v>-1.8452E-3</c:v>
                </c:pt>
                <c:pt idx="24906">
                  <c:v>-1.8457E-3</c:v>
                </c:pt>
                <c:pt idx="24907">
                  <c:v>-1.8477000000000001E-3</c:v>
                </c:pt>
                <c:pt idx="24908">
                  <c:v>-1.8507E-3</c:v>
                </c:pt>
                <c:pt idx="24909">
                  <c:v>-1.8523000000000001E-3</c:v>
                </c:pt>
                <c:pt idx="24910">
                  <c:v>-1.8538999999999999E-3</c:v>
                </c:pt>
                <c:pt idx="24911">
                  <c:v>-1.8559E-3</c:v>
                </c:pt>
                <c:pt idx="24912">
                  <c:v>-1.8568E-3</c:v>
                </c:pt>
                <c:pt idx="24913">
                  <c:v>-1.8572E-3</c:v>
                </c:pt>
                <c:pt idx="24914">
                  <c:v>-1.8568E-3</c:v>
                </c:pt>
                <c:pt idx="24915">
                  <c:v>-1.8571E-3</c:v>
                </c:pt>
                <c:pt idx="24916">
                  <c:v>-1.8591E-3</c:v>
                </c:pt>
                <c:pt idx="24917">
                  <c:v>-1.8605E-3</c:v>
                </c:pt>
                <c:pt idx="24918">
                  <c:v>-1.8605E-3</c:v>
                </c:pt>
                <c:pt idx="24919">
                  <c:v>-1.8584999999999999E-3</c:v>
                </c:pt>
                <c:pt idx="24920">
                  <c:v>-1.8607999999999999E-3</c:v>
                </c:pt>
                <c:pt idx="24921">
                  <c:v>-1.8630999999999999E-3</c:v>
                </c:pt>
                <c:pt idx="24922">
                  <c:v>-1.8637E-3</c:v>
                </c:pt>
                <c:pt idx="24923">
                  <c:v>-1.8633E-3</c:v>
                </c:pt>
                <c:pt idx="24924">
                  <c:v>-1.8642999999999999E-3</c:v>
                </c:pt>
                <c:pt idx="24925">
                  <c:v>-1.866E-3</c:v>
                </c:pt>
                <c:pt idx="24926">
                  <c:v>-1.8653000000000001E-3</c:v>
                </c:pt>
                <c:pt idx="24927">
                  <c:v>-1.8642999999999999E-3</c:v>
                </c:pt>
                <c:pt idx="24928">
                  <c:v>-1.8648E-3</c:v>
                </c:pt>
                <c:pt idx="24929">
                  <c:v>-1.8663E-3</c:v>
                </c:pt>
                <c:pt idx="24930">
                  <c:v>-1.8665000000000001E-3</c:v>
                </c:pt>
                <c:pt idx="24931">
                  <c:v>-1.8671E-3</c:v>
                </c:pt>
                <c:pt idx="24932">
                  <c:v>-1.8664E-3</c:v>
                </c:pt>
                <c:pt idx="24933">
                  <c:v>-1.8632E-3</c:v>
                </c:pt>
                <c:pt idx="24934">
                  <c:v>-1.8613E-3</c:v>
                </c:pt>
                <c:pt idx="24935">
                  <c:v>-1.8630000000000001E-3</c:v>
                </c:pt>
                <c:pt idx="24936">
                  <c:v>-1.8644E-3</c:v>
                </c:pt>
                <c:pt idx="24937">
                  <c:v>-1.8657999999999999E-3</c:v>
                </c:pt>
                <c:pt idx="24938">
                  <c:v>-1.8665999999999999E-3</c:v>
                </c:pt>
                <c:pt idx="24939">
                  <c:v>-1.8678E-3</c:v>
                </c:pt>
                <c:pt idx="24940">
                  <c:v>-1.8684999999999999E-3</c:v>
                </c:pt>
                <c:pt idx="24941">
                  <c:v>-1.8680000000000001E-3</c:v>
                </c:pt>
                <c:pt idx="24942">
                  <c:v>-1.8668000000000001E-3</c:v>
                </c:pt>
                <c:pt idx="24943">
                  <c:v>-1.8656E-3</c:v>
                </c:pt>
                <c:pt idx="24944">
                  <c:v>-1.8676999999999999E-3</c:v>
                </c:pt>
                <c:pt idx="24945">
                  <c:v>-1.8684999999999999E-3</c:v>
                </c:pt>
                <c:pt idx="24946">
                  <c:v>-1.8688999999999999E-3</c:v>
                </c:pt>
                <c:pt idx="24947">
                  <c:v>-1.8691000000000001E-3</c:v>
                </c:pt>
                <c:pt idx="24948">
                  <c:v>-1.8707000000000001E-3</c:v>
                </c:pt>
                <c:pt idx="24949">
                  <c:v>-1.8737999999999999E-3</c:v>
                </c:pt>
                <c:pt idx="24950">
                  <c:v>-1.8753999999999999E-3</c:v>
                </c:pt>
                <c:pt idx="24951">
                  <c:v>-1.8785E-3</c:v>
                </c:pt>
                <c:pt idx="24952">
                  <c:v>-1.8845999999999999E-3</c:v>
                </c:pt>
                <c:pt idx="24953">
                  <c:v>-1.8910000000000001E-3</c:v>
                </c:pt>
                <c:pt idx="24954">
                  <c:v>-1.8958E-3</c:v>
                </c:pt>
                <c:pt idx="24955">
                  <c:v>-1.9002999999999999E-3</c:v>
                </c:pt>
                <c:pt idx="24956">
                  <c:v>-1.9017000000000001E-3</c:v>
                </c:pt>
                <c:pt idx="24957">
                  <c:v>-1.9046E-3</c:v>
                </c:pt>
                <c:pt idx="24958">
                  <c:v>-1.9090999999999999E-3</c:v>
                </c:pt>
                <c:pt idx="24959">
                  <c:v>-1.9112000000000001E-3</c:v>
                </c:pt>
                <c:pt idx="24960">
                  <c:v>-1.9113000000000001E-3</c:v>
                </c:pt>
                <c:pt idx="24961">
                  <c:v>-1.9097999999999999E-3</c:v>
                </c:pt>
                <c:pt idx="24962">
                  <c:v>-1.9069E-3</c:v>
                </c:pt>
                <c:pt idx="24963">
                  <c:v>-1.9059000000000001E-3</c:v>
                </c:pt>
                <c:pt idx="24964">
                  <c:v>-1.9051999999999999E-3</c:v>
                </c:pt>
                <c:pt idx="24965">
                  <c:v>-1.9044000000000001E-3</c:v>
                </c:pt>
                <c:pt idx="24966">
                  <c:v>-1.9055000000000001E-3</c:v>
                </c:pt>
                <c:pt idx="24967">
                  <c:v>-1.905E-3</c:v>
                </c:pt>
                <c:pt idx="24968">
                  <c:v>-1.9028999999999999E-3</c:v>
                </c:pt>
                <c:pt idx="24969">
                  <c:v>-1.9013000000000001E-3</c:v>
                </c:pt>
                <c:pt idx="24970">
                  <c:v>-1.9009000000000001E-3</c:v>
                </c:pt>
                <c:pt idx="24971">
                  <c:v>-1.9040999999999999E-3</c:v>
                </c:pt>
                <c:pt idx="24972">
                  <c:v>-1.905E-3</c:v>
                </c:pt>
                <c:pt idx="24973">
                  <c:v>-1.905E-3</c:v>
                </c:pt>
                <c:pt idx="24974">
                  <c:v>-1.9051000000000001E-3</c:v>
                </c:pt>
                <c:pt idx="24975">
                  <c:v>-1.9059999999999999E-3</c:v>
                </c:pt>
                <c:pt idx="24976">
                  <c:v>-1.9070000000000001E-3</c:v>
                </c:pt>
                <c:pt idx="24977">
                  <c:v>-1.9076E-3</c:v>
                </c:pt>
                <c:pt idx="24978">
                  <c:v>-1.9078000000000001E-3</c:v>
                </c:pt>
                <c:pt idx="24979">
                  <c:v>-1.9069E-3</c:v>
                </c:pt>
                <c:pt idx="24980">
                  <c:v>-1.9043E-3</c:v>
                </c:pt>
                <c:pt idx="24981">
                  <c:v>-1.9057E-3</c:v>
                </c:pt>
                <c:pt idx="24982">
                  <c:v>-1.9047999999999999E-3</c:v>
                </c:pt>
                <c:pt idx="24983">
                  <c:v>-1.9055000000000001E-3</c:v>
                </c:pt>
                <c:pt idx="24984">
                  <c:v>-1.9084E-3</c:v>
                </c:pt>
                <c:pt idx="24985">
                  <c:v>-1.9095E-3</c:v>
                </c:pt>
                <c:pt idx="24986">
                  <c:v>-1.9151999999999999E-3</c:v>
                </c:pt>
                <c:pt idx="24987">
                  <c:v>-1.9197999999999999E-3</c:v>
                </c:pt>
                <c:pt idx="24988">
                  <c:v>-1.9222E-3</c:v>
                </c:pt>
                <c:pt idx="24989">
                  <c:v>-1.9245E-3</c:v>
                </c:pt>
                <c:pt idx="24990">
                  <c:v>-1.9283E-3</c:v>
                </c:pt>
                <c:pt idx="24991">
                  <c:v>-1.9331999999999999E-3</c:v>
                </c:pt>
                <c:pt idx="24992">
                  <c:v>-1.9354999999999999E-3</c:v>
                </c:pt>
                <c:pt idx="24993">
                  <c:v>-1.9364E-3</c:v>
                </c:pt>
                <c:pt idx="24994">
                  <c:v>-1.9376E-3</c:v>
                </c:pt>
                <c:pt idx="24995">
                  <c:v>-1.9369000000000001E-3</c:v>
                </c:pt>
                <c:pt idx="24996">
                  <c:v>-1.9365999999999999E-3</c:v>
                </c:pt>
                <c:pt idx="24997">
                  <c:v>-1.9383E-3</c:v>
                </c:pt>
                <c:pt idx="24998">
                  <c:v>-1.9403000000000001E-3</c:v>
                </c:pt>
                <c:pt idx="24999">
                  <c:v>-1.9436E-3</c:v>
                </c:pt>
                <c:pt idx="25000">
                  <c:v>-1.9461000000000001E-3</c:v>
                </c:pt>
                <c:pt idx="25001">
                  <c:v>-1.9476999999999999E-3</c:v>
                </c:pt>
                <c:pt idx="25002">
                  <c:v>-1.9501E-3</c:v>
                </c:pt>
                <c:pt idx="25003">
                  <c:v>-1.9534999999999999E-3</c:v>
                </c:pt>
                <c:pt idx="25004">
                  <c:v>-1.9575E-3</c:v>
                </c:pt>
                <c:pt idx="25005">
                  <c:v>-1.9620000000000002E-3</c:v>
                </c:pt>
                <c:pt idx="25006">
                  <c:v>-1.9639000000000002E-3</c:v>
                </c:pt>
                <c:pt idx="25007">
                  <c:v>-1.9637000000000001E-3</c:v>
                </c:pt>
                <c:pt idx="25008">
                  <c:v>-1.9642000000000001E-3</c:v>
                </c:pt>
                <c:pt idx="25009">
                  <c:v>-1.9662999999999998E-3</c:v>
                </c:pt>
                <c:pt idx="25010">
                  <c:v>-1.9691000000000001E-3</c:v>
                </c:pt>
                <c:pt idx="25011">
                  <c:v>-1.9702999999999999E-3</c:v>
                </c:pt>
                <c:pt idx="25012">
                  <c:v>-1.9705999999999999E-3</c:v>
                </c:pt>
                <c:pt idx="25013">
                  <c:v>-1.9713999999999999E-3</c:v>
                </c:pt>
                <c:pt idx="25014">
                  <c:v>-1.9678E-3</c:v>
                </c:pt>
                <c:pt idx="25015">
                  <c:v>-1.9667E-3</c:v>
                </c:pt>
                <c:pt idx="25016">
                  <c:v>-1.9653000000000001E-3</c:v>
                </c:pt>
                <c:pt idx="25017">
                  <c:v>-1.9637999999999999E-3</c:v>
                </c:pt>
                <c:pt idx="25018">
                  <c:v>-1.9621999999999999E-3</c:v>
                </c:pt>
                <c:pt idx="25019">
                  <c:v>-1.9632E-3</c:v>
                </c:pt>
                <c:pt idx="25020">
                  <c:v>-1.9621E-3</c:v>
                </c:pt>
                <c:pt idx="25021">
                  <c:v>-1.9597999999999998E-3</c:v>
                </c:pt>
                <c:pt idx="25022">
                  <c:v>-1.9589999999999998E-3</c:v>
                </c:pt>
                <c:pt idx="25023">
                  <c:v>-1.9588000000000001E-3</c:v>
                </c:pt>
                <c:pt idx="25024">
                  <c:v>-1.9621E-3</c:v>
                </c:pt>
                <c:pt idx="25025">
                  <c:v>-1.9691000000000001E-3</c:v>
                </c:pt>
                <c:pt idx="25026">
                  <c:v>-1.9746E-3</c:v>
                </c:pt>
                <c:pt idx="25027">
                  <c:v>-1.9772000000000001E-3</c:v>
                </c:pt>
                <c:pt idx="25028">
                  <c:v>-1.9792E-3</c:v>
                </c:pt>
                <c:pt idx="25029">
                  <c:v>-1.9813999999999999E-3</c:v>
                </c:pt>
                <c:pt idx="25030">
                  <c:v>-1.9851999999999999E-3</c:v>
                </c:pt>
                <c:pt idx="25031">
                  <c:v>-1.9889E-3</c:v>
                </c:pt>
                <c:pt idx="25032">
                  <c:v>-1.9940000000000001E-3</c:v>
                </c:pt>
                <c:pt idx="25033">
                  <c:v>-1.9973E-3</c:v>
                </c:pt>
                <c:pt idx="25034">
                  <c:v>-2.0016000000000001E-3</c:v>
                </c:pt>
                <c:pt idx="25035">
                  <c:v>-2.0052999999999998E-3</c:v>
                </c:pt>
                <c:pt idx="25036">
                  <c:v>-2.0098999999999998E-3</c:v>
                </c:pt>
                <c:pt idx="25037">
                  <c:v>-2.0157999999999999E-3</c:v>
                </c:pt>
                <c:pt idx="25038">
                  <c:v>-2.0236999999999998E-3</c:v>
                </c:pt>
                <c:pt idx="25039">
                  <c:v>-2.0236999999999998E-3</c:v>
                </c:pt>
                <c:pt idx="25040">
                  <c:v>-2.0270000000000002E-3</c:v>
                </c:pt>
                <c:pt idx="25041">
                  <c:v>-2.0311999999999999E-3</c:v>
                </c:pt>
                <c:pt idx="25042">
                  <c:v>-2.0333999999999999E-3</c:v>
                </c:pt>
                <c:pt idx="25043">
                  <c:v>-2.0338999999999999E-3</c:v>
                </c:pt>
                <c:pt idx="25044">
                  <c:v>-2.0343000000000002E-3</c:v>
                </c:pt>
                <c:pt idx="25045">
                  <c:v>-2.0330999999999999E-3</c:v>
                </c:pt>
                <c:pt idx="25046">
                  <c:v>-2.0311999999999999E-3</c:v>
                </c:pt>
                <c:pt idx="25047">
                  <c:v>-2.0298999999999998E-3</c:v>
                </c:pt>
                <c:pt idx="25048">
                  <c:v>-2.0298999999999998E-3</c:v>
                </c:pt>
                <c:pt idx="25049">
                  <c:v>-2.0281000000000001E-3</c:v>
                </c:pt>
                <c:pt idx="25050">
                  <c:v>-2.0292999999999999E-3</c:v>
                </c:pt>
                <c:pt idx="25051">
                  <c:v>-2.0295999999999999E-3</c:v>
                </c:pt>
                <c:pt idx="25052">
                  <c:v>-2.0306E-3</c:v>
                </c:pt>
                <c:pt idx="25053">
                  <c:v>-2.0352E-3</c:v>
                </c:pt>
                <c:pt idx="25054">
                  <c:v>-2.0406000000000001E-3</c:v>
                </c:pt>
                <c:pt idx="25055">
                  <c:v>-2.0424000000000002E-3</c:v>
                </c:pt>
                <c:pt idx="25056">
                  <c:v>-2.0479000000000001E-3</c:v>
                </c:pt>
                <c:pt idx="25057">
                  <c:v>-2.0517999999999999E-3</c:v>
                </c:pt>
                <c:pt idx="25058">
                  <c:v>-2.0541000000000001E-3</c:v>
                </c:pt>
                <c:pt idx="25059">
                  <c:v>-2.0566E-3</c:v>
                </c:pt>
                <c:pt idx="25060">
                  <c:v>-2.0588999999999998E-3</c:v>
                </c:pt>
                <c:pt idx="25061">
                  <c:v>-2.0625000000000001E-3</c:v>
                </c:pt>
                <c:pt idx="25062">
                  <c:v>-2.0658999999999999E-3</c:v>
                </c:pt>
                <c:pt idx="25063">
                  <c:v>-2.0647E-3</c:v>
                </c:pt>
                <c:pt idx="25064">
                  <c:v>-2.0641000000000001E-3</c:v>
                </c:pt>
                <c:pt idx="25065">
                  <c:v>-2.0655999999999999E-3</c:v>
                </c:pt>
                <c:pt idx="25066">
                  <c:v>-2.0674000000000001E-3</c:v>
                </c:pt>
                <c:pt idx="25067">
                  <c:v>-2.0657000000000002E-3</c:v>
                </c:pt>
                <c:pt idx="25068">
                  <c:v>-2.0642E-3</c:v>
                </c:pt>
                <c:pt idx="25069">
                  <c:v>-2.0628999999999999E-3</c:v>
                </c:pt>
                <c:pt idx="25070">
                  <c:v>-2.0625000000000001E-3</c:v>
                </c:pt>
                <c:pt idx="25071">
                  <c:v>-2.0615999999999998E-3</c:v>
                </c:pt>
                <c:pt idx="25072">
                  <c:v>-2.0600000000000002E-3</c:v>
                </c:pt>
                <c:pt idx="25073">
                  <c:v>-2.0617000000000001E-3</c:v>
                </c:pt>
                <c:pt idx="25074">
                  <c:v>-2.0604999999999998E-3</c:v>
                </c:pt>
                <c:pt idx="25075">
                  <c:v>-2.0596E-3</c:v>
                </c:pt>
                <c:pt idx="25076">
                  <c:v>-2.0611000000000002E-3</c:v>
                </c:pt>
                <c:pt idx="25077">
                  <c:v>-2.0625000000000001E-3</c:v>
                </c:pt>
                <c:pt idx="25078">
                  <c:v>-2.0609999999999999E-3</c:v>
                </c:pt>
                <c:pt idx="25079">
                  <c:v>-2.0596999999999998E-3</c:v>
                </c:pt>
                <c:pt idx="25080">
                  <c:v>-2.0577E-3</c:v>
                </c:pt>
                <c:pt idx="25081">
                  <c:v>-2.0554000000000002E-3</c:v>
                </c:pt>
                <c:pt idx="25082">
                  <c:v>-2.0563000000000001E-3</c:v>
                </c:pt>
                <c:pt idx="25083">
                  <c:v>-2.0535000000000002E-3</c:v>
                </c:pt>
                <c:pt idx="25084">
                  <c:v>-2.0477E-3</c:v>
                </c:pt>
                <c:pt idx="25085">
                  <c:v>-2.0455999999999998E-3</c:v>
                </c:pt>
                <c:pt idx="25086">
                  <c:v>-2.0462000000000002E-3</c:v>
                </c:pt>
                <c:pt idx="25087">
                  <c:v>-2.0455999999999998E-3</c:v>
                </c:pt>
                <c:pt idx="25088">
                  <c:v>-2.0435000000000002E-3</c:v>
                </c:pt>
                <c:pt idx="25089">
                  <c:v>-2.0425E-3</c:v>
                </c:pt>
                <c:pt idx="25090">
                  <c:v>-2.0411000000000001E-3</c:v>
                </c:pt>
                <c:pt idx="25091">
                  <c:v>-2.0382E-3</c:v>
                </c:pt>
                <c:pt idx="25092">
                  <c:v>-2.0357999999999999E-3</c:v>
                </c:pt>
                <c:pt idx="25093">
                  <c:v>-2.0370000000000002E-3</c:v>
                </c:pt>
                <c:pt idx="25094">
                  <c:v>-2.0401999999999998E-3</c:v>
                </c:pt>
                <c:pt idx="25095">
                  <c:v>-2.0412999999999998E-3</c:v>
                </c:pt>
                <c:pt idx="25096">
                  <c:v>-2.0439E-3</c:v>
                </c:pt>
                <c:pt idx="25097">
                  <c:v>-2.0454000000000002E-3</c:v>
                </c:pt>
                <c:pt idx="25098">
                  <c:v>-2.0474E-3</c:v>
                </c:pt>
                <c:pt idx="25099">
                  <c:v>-2.0516000000000002E-3</c:v>
                </c:pt>
                <c:pt idx="25100">
                  <c:v>-2.0533000000000001E-3</c:v>
                </c:pt>
                <c:pt idx="25101">
                  <c:v>-2.0555999999999999E-3</c:v>
                </c:pt>
                <c:pt idx="25102">
                  <c:v>-2.0596E-3</c:v>
                </c:pt>
                <c:pt idx="25103">
                  <c:v>-2.0619000000000002E-3</c:v>
                </c:pt>
                <c:pt idx="25104">
                  <c:v>-2.0653999999999998E-3</c:v>
                </c:pt>
                <c:pt idx="25105">
                  <c:v>-2.0690999999999999E-3</c:v>
                </c:pt>
                <c:pt idx="25106">
                  <c:v>-2.0726E-3</c:v>
                </c:pt>
                <c:pt idx="25107">
                  <c:v>-2.0774999999999999E-3</c:v>
                </c:pt>
                <c:pt idx="25108">
                  <c:v>-2.0796999999999999E-3</c:v>
                </c:pt>
                <c:pt idx="25109">
                  <c:v>-2.0807999999999998E-3</c:v>
                </c:pt>
                <c:pt idx="25110">
                  <c:v>-2.0807E-3</c:v>
                </c:pt>
                <c:pt idx="25111">
                  <c:v>-2.0798000000000001E-3</c:v>
                </c:pt>
                <c:pt idx="25112">
                  <c:v>-2.0793999999999999E-3</c:v>
                </c:pt>
                <c:pt idx="25113">
                  <c:v>-2.0782000000000001E-3</c:v>
                </c:pt>
                <c:pt idx="25114">
                  <c:v>-2.0749000000000002E-3</c:v>
                </c:pt>
                <c:pt idx="25115">
                  <c:v>-2.0755000000000001E-3</c:v>
                </c:pt>
                <c:pt idx="25116">
                  <c:v>-2.0763999999999999E-3</c:v>
                </c:pt>
                <c:pt idx="25117">
                  <c:v>-2.0793000000000001E-3</c:v>
                </c:pt>
                <c:pt idx="25118">
                  <c:v>-2.0790000000000001E-3</c:v>
                </c:pt>
                <c:pt idx="25119">
                  <c:v>-2.0785999999999999E-3</c:v>
                </c:pt>
                <c:pt idx="25120">
                  <c:v>-2.0774000000000001E-3</c:v>
                </c:pt>
                <c:pt idx="25121">
                  <c:v>-2.0771000000000001E-3</c:v>
                </c:pt>
                <c:pt idx="25122">
                  <c:v>-2.0757000000000002E-3</c:v>
                </c:pt>
                <c:pt idx="25123">
                  <c:v>-2.0760000000000002E-3</c:v>
                </c:pt>
                <c:pt idx="25124">
                  <c:v>-2.0771000000000001E-3</c:v>
                </c:pt>
                <c:pt idx="25125">
                  <c:v>-2.0739999999999999E-3</c:v>
                </c:pt>
                <c:pt idx="25126">
                  <c:v>-2.0711000000000002E-3</c:v>
                </c:pt>
                <c:pt idx="25127">
                  <c:v>-2.0687000000000001E-3</c:v>
                </c:pt>
                <c:pt idx="25128">
                  <c:v>-2.0706000000000001E-3</c:v>
                </c:pt>
                <c:pt idx="25129">
                  <c:v>-2.0742999999999998E-3</c:v>
                </c:pt>
                <c:pt idx="25130">
                  <c:v>-2.0760000000000002E-3</c:v>
                </c:pt>
                <c:pt idx="25131">
                  <c:v>-2.0766999999999999E-3</c:v>
                </c:pt>
                <c:pt idx="25132">
                  <c:v>-2.0780999999999998E-3</c:v>
                </c:pt>
                <c:pt idx="25133">
                  <c:v>-2.0784000000000002E-3</c:v>
                </c:pt>
                <c:pt idx="25134">
                  <c:v>-2.0736999999999999E-3</c:v>
                </c:pt>
                <c:pt idx="25135">
                  <c:v>-2.0709000000000001E-3</c:v>
                </c:pt>
                <c:pt idx="25136">
                  <c:v>-2.0693E-3</c:v>
                </c:pt>
                <c:pt idx="25137">
                  <c:v>-2.0627000000000002E-3</c:v>
                </c:pt>
                <c:pt idx="25138">
                  <c:v>-2.0574E-3</c:v>
                </c:pt>
                <c:pt idx="25139">
                  <c:v>-2.0533999999999999E-3</c:v>
                </c:pt>
                <c:pt idx="25140">
                  <c:v>-2.0498000000000001E-3</c:v>
                </c:pt>
                <c:pt idx="25141">
                  <c:v>-2.0468999999999999E-3</c:v>
                </c:pt>
                <c:pt idx="25142">
                  <c:v>-2.0452000000000001E-3</c:v>
                </c:pt>
                <c:pt idx="25143">
                  <c:v>-2.0447999999999998E-3</c:v>
                </c:pt>
                <c:pt idx="25144">
                  <c:v>-2.0455E-3</c:v>
                </c:pt>
                <c:pt idx="25145">
                  <c:v>-2.0468999999999999E-3</c:v>
                </c:pt>
                <c:pt idx="25146">
                  <c:v>-2.0500000000000002E-3</c:v>
                </c:pt>
                <c:pt idx="25147">
                  <c:v>-2.0533999999999999E-3</c:v>
                </c:pt>
                <c:pt idx="25148">
                  <c:v>-2.0566E-3</c:v>
                </c:pt>
                <c:pt idx="25149">
                  <c:v>-2.0590999999999999E-3</c:v>
                </c:pt>
                <c:pt idx="25150">
                  <c:v>-2.0612E-3</c:v>
                </c:pt>
                <c:pt idx="25151">
                  <c:v>-2.0634E-3</c:v>
                </c:pt>
                <c:pt idx="25152">
                  <c:v>-2.0644999999999999E-3</c:v>
                </c:pt>
                <c:pt idx="25153">
                  <c:v>-2.0679000000000001E-3</c:v>
                </c:pt>
                <c:pt idx="25154">
                  <c:v>-2.0688999999999998E-3</c:v>
                </c:pt>
                <c:pt idx="25155">
                  <c:v>-2.0693999999999999E-3</c:v>
                </c:pt>
                <c:pt idx="25156">
                  <c:v>-2.0717000000000001E-3</c:v>
                </c:pt>
                <c:pt idx="25157">
                  <c:v>-2.0674999999999999E-3</c:v>
                </c:pt>
                <c:pt idx="25158">
                  <c:v>-2.0633000000000001E-3</c:v>
                </c:pt>
                <c:pt idx="25159">
                  <c:v>-2.0585999999999998E-3</c:v>
                </c:pt>
                <c:pt idx="25160">
                  <c:v>-2.0542999999999998E-3</c:v>
                </c:pt>
                <c:pt idx="25161">
                  <c:v>-2.0489000000000002E-3</c:v>
                </c:pt>
                <c:pt idx="25162">
                  <c:v>-2.0428999999999998E-3</c:v>
                </c:pt>
                <c:pt idx="25163">
                  <c:v>-2.039E-3</c:v>
                </c:pt>
                <c:pt idx="25164">
                  <c:v>-2.0368999999999999E-3</c:v>
                </c:pt>
                <c:pt idx="25165">
                  <c:v>-2.0382E-3</c:v>
                </c:pt>
                <c:pt idx="25166">
                  <c:v>-2.0336E-3</c:v>
                </c:pt>
                <c:pt idx="25167">
                  <c:v>-2.0313000000000002E-3</c:v>
                </c:pt>
                <c:pt idx="25168">
                  <c:v>-2.0311000000000001E-3</c:v>
                </c:pt>
                <c:pt idx="25169">
                  <c:v>-2.0265999999999999E-3</c:v>
                </c:pt>
                <c:pt idx="25170">
                  <c:v>-2.0246000000000001E-3</c:v>
                </c:pt>
                <c:pt idx="25171">
                  <c:v>-2.0241999999999999E-3</c:v>
                </c:pt>
                <c:pt idx="25172">
                  <c:v>-2.0263999999999998E-3</c:v>
                </c:pt>
                <c:pt idx="25173">
                  <c:v>-2.0294000000000002E-3</c:v>
                </c:pt>
                <c:pt idx="25174">
                  <c:v>-2.0351000000000002E-3</c:v>
                </c:pt>
                <c:pt idx="25175">
                  <c:v>-2.0395000000000001E-3</c:v>
                </c:pt>
                <c:pt idx="25176">
                  <c:v>-2.0428E-3</c:v>
                </c:pt>
                <c:pt idx="25177">
                  <c:v>-2.0462000000000002E-3</c:v>
                </c:pt>
                <c:pt idx="25178">
                  <c:v>-2.0500000000000002E-3</c:v>
                </c:pt>
                <c:pt idx="25179">
                  <c:v>-2.0538000000000002E-3</c:v>
                </c:pt>
                <c:pt idx="25180">
                  <c:v>-2.0573000000000002E-3</c:v>
                </c:pt>
                <c:pt idx="25181">
                  <c:v>-2.0620999999999999E-3</c:v>
                </c:pt>
                <c:pt idx="25182">
                  <c:v>-2.062E-3</c:v>
                </c:pt>
                <c:pt idx="25183">
                  <c:v>-2.0604E-3</c:v>
                </c:pt>
                <c:pt idx="25184">
                  <c:v>-2.0625999999999999E-3</c:v>
                </c:pt>
                <c:pt idx="25185">
                  <c:v>-2.0682999999999999E-3</c:v>
                </c:pt>
                <c:pt idx="25186">
                  <c:v>-2.0733000000000001E-3</c:v>
                </c:pt>
                <c:pt idx="25187">
                  <c:v>-2.0761999999999998E-3</c:v>
                </c:pt>
                <c:pt idx="25188">
                  <c:v>-2.0787000000000002E-3</c:v>
                </c:pt>
                <c:pt idx="25189">
                  <c:v>-2.0801999999999999E-3</c:v>
                </c:pt>
                <c:pt idx="25190">
                  <c:v>-2.0806000000000002E-3</c:v>
                </c:pt>
                <c:pt idx="25191">
                  <c:v>-2.0826E-3</c:v>
                </c:pt>
                <c:pt idx="25192">
                  <c:v>-2.0839000000000001E-3</c:v>
                </c:pt>
                <c:pt idx="25193">
                  <c:v>-2.0858000000000001E-3</c:v>
                </c:pt>
                <c:pt idx="25194">
                  <c:v>-2.0896999999999999E-3</c:v>
                </c:pt>
                <c:pt idx="25195">
                  <c:v>-2.0971000000000002E-3</c:v>
                </c:pt>
                <c:pt idx="25196">
                  <c:v>-2.098E-3</c:v>
                </c:pt>
                <c:pt idx="25197">
                  <c:v>-2.1037E-3</c:v>
                </c:pt>
                <c:pt idx="25198">
                  <c:v>-2.1063000000000002E-3</c:v>
                </c:pt>
                <c:pt idx="25199">
                  <c:v>-2.1115000000000001E-3</c:v>
                </c:pt>
                <c:pt idx="25200">
                  <c:v>-2.1178999999999998E-3</c:v>
                </c:pt>
                <c:pt idx="25201">
                  <c:v>-2.1223000000000001E-3</c:v>
                </c:pt>
                <c:pt idx="25202">
                  <c:v>-2.1289999999999998E-3</c:v>
                </c:pt>
                <c:pt idx="25203">
                  <c:v>-2.1332999999999999E-3</c:v>
                </c:pt>
                <c:pt idx="25204">
                  <c:v>-2.1402000000000001E-3</c:v>
                </c:pt>
                <c:pt idx="25205">
                  <c:v>-2.1481999999999998E-3</c:v>
                </c:pt>
                <c:pt idx="25206">
                  <c:v>-2.1518000000000002E-3</c:v>
                </c:pt>
                <c:pt idx="25207">
                  <c:v>-2.1530999999999998E-3</c:v>
                </c:pt>
                <c:pt idx="25208">
                  <c:v>-2.1538E-3</c:v>
                </c:pt>
                <c:pt idx="25209">
                  <c:v>-2.1592999999999998E-3</c:v>
                </c:pt>
                <c:pt idx="25210">
                  <c:v>-2.1605000000000001E-3</c:v>
                </c:pt>
                <c:pt idx="25211">
                  <c:v>-2.1586999999999999E-3</c:v>
                </c:pt>
                <c:pt idx="25212">
                  <c:v>-2.1549E-3</c:v>
                </c:pt>
                <c:pt idx="25213">
                  <c:v>-2.1524000000000001E-3</c:v>
                </c:pt>
                <c:pt idx="25214">
                  <c:v>-2.1526000000000002E-3</c:v>
                </c:pt>
                <c:pt idx="25215">
                  <c:v>-2.1494000000000001E-3</c:v>
                </c:pt>
                <c:pt idx="25216">
                  <c:v>-2.1470999999999999E-3</c:v>
                </c:pt>
                <c:pt idx="25217">
                  <c:v>-2.1475000000000001E-3</c:v>
                </c:pt>
                <c:pt idx="25218">
                  <c:v>-2.1481E-3</c:v>
                </c:pt>
                <c:pt idx="25219">
                  <c:v>-2.1516E-3</c:v>
                </c:pt>
                <c:pt idx="25220">
                  <c:v>-2.1527999999999999E-3</c:v>
                </c:pt>
                <c:pt idx="25221">
                  <c:v>-2.1513000000000001E-3</c:v>
                </c:pt>
                <c:pt idx="25222">
                  <c:v>-2.1500999999999998E-3</c:v>
                </c:pt>
                <c:pt idx="25223">
                  <c:v>-2.1496000000000002E-3</c:v>
                </c:pt>
                <c:pt idx="25224">
                  <c:v>-2.1511E-3</c:v>
                </c:pt>
                <c:pt idx="25225">
                  <c:v>-2.1513999999999999E-3</c:v>
                </c:pt>
                <c:pt idx="25226">
                  <c:v>-2.1484E-3</c:v>
                </c:pt>
                <c:pt idx="25227">
                  <c:v>-2.1483000000000001E-3</c:v>
                </c:pt>
                <c:pt idx="25228">
                  <c:v>-2.1473E-3</c:v>
                </c:pt>
                <c:pt idx="25229">
                  <c:v>-2.1511999999999998E-3</c:v>
                </c:pt>
                <c:pt idx="25230">
                  <c:v>-2.1519E-3</c:v>
                </c:pt>
                <c:pt idx="25231">
                  <c:v>-2.1477000000000002E-3</c:v>
                </c:pt>
                <c:pt idx="25232">
                  <c:v>-2.1502000000000001E-3</c:v>
                </c:pt>
                <c:pt idx="25233">
                  <c:v>-2.1516999999999999E-3</c:v>
                </c:pt>
                <c:pt idx="25234">
                  <c:v>-2.1491000000000001E-3</c:v>
                </c:pt>
                <c:pt idx="25235">
                  <c:v>-2.1465999999999998E-3</c:v>
                </c:pt>
                <c:pt idx="25236">
                  <c:v>-2.1497999999999999E-3</c:v>
                </c:pt>
                <c:pt idx="25237">
                  <c:v>-2.1519999999999998E-3</c:v>
                </c:pt>
                <c:pt idx="25238">
                  <c:v>-2.1537000000000001E-3</c:v>
                </c:pt>
                <c:pt idx="25239">
                  <c:v>-2.1548000000000001E-3</c:v>
                </c:pt>
                <c:pt idx="25240">
                  <c:v>-2.1573E-3</c:v>
                </c:pt>
                <c:pt idx="25241">
                  <c:v>-2.1592999999999998E-3</c:v>
                </c:pt>
                <c:pt idx="25242">
                  <c:v>-2.1673999999999999E-3</c:v>
                </c:pt>
                <c:pt idx="25243">
                  <c:v>-2.1710000000000002E-3</c:v>
                </c:pt>
                <c:pt idx="25244">
                  <c:v>-2.1757E-3</c:v>
                </c:pt>
                <c:pt idx="25245">
                  <c:v>-2.1830999999999999E-3</c:v>
                </c:pt>
                <c:pt idx="25246">
                  <c:v>-2.1909E-3</c:v>
                </c:pt>
                <c:pt idx="25247">
                  <c:v>-2.1995999999999999E-3</c:v>
                </c:pt>
                <c:pt idx="25248">
                  <c:v>-2.2085E-3</c:v>
                </c:pt>
                <c:pt idx="25249">
                  <c:v>-2.2177E-3</c:v>
                </c:pt>
                <c:pt idx="25250">
                  <c:v>-2.2255999999999999E-3</c:v>
                </c:pt>
                <c:pt idx="25251">
                  <c:v>-2.2300000000000002E-3</c:v>
                </c:pt>
                <c:pt idx="25252">
                  <c:v>-2.2328999999999999E-3</c:v>
                </c:pt>
                <c:pt idx="25253">
                  <c:v>-2.2339999999999999E-3</c:v>
                </c:pt>
                <c:pt idx="25254">
                  <c:v>-2.2331999999999999E-3</c:v>
                </c:pt>
                <c:pt idx="25255">
                  <c:v>-2.2339999999999999E-3</c:v>
                </c:pt>
                <c:pt idx="25256">
                  <c:v>-2.2336999999999999E-3</c:v>
                </c:pt>
                <c:pt idx="25257">
                  <c:v>-2.2331999999999999E-3</c:v>
                </c:pt>
                <c:pt idx="25258">
                  <c:v>-2.2368000000000002E-3</c:v>
                </c:pt>
                <c:pt idx="25259">
                  <c:v>-2.2442E-3</c:v>
                </c:pt>
                <c:pt idx="25260">
                  <c:v>-2.2503000000000002E-3</c:v>
                </c:pt>
                <c:pt idx="25261">
                  <c:v>-2.2566000000000001E-3</c:v>
                </c:pt>
                <c:pt idx="25262">
                  <c:v>-2.2623999999999999E-3</c:v>
                </c:pt>
                <c:pt idx="25263">
                  <c:v>-2.2669999999999999E-3</c:v>
                </c:pt>
                <c:pt idx="25264">
                  <c:v>-2.2729E-3</c:v>
                </c:pt>
                <c:pt idx="25265">
                  <c:v>-2.2796000000000001E-3</c:v>
                </c:pt>
                <c:pt idx="25266">
                  <c:v>-2.2834000000000001E-3</c:v>
                </c:pt>
                <c:pt idx="25267">
                  <c:v>-2.2959E-3</c:v>
                </c:pt>
                <c:pt idx="25268">
                  <c:v>-2.2983000000000001E-3</c:v>
                </c:pt>
                <c:pt idx="25269">
                  <c:v>-2.2994000000000001E-3</c:v>
                </c:pt>
                <c:pt idx="25270">
                  <c:v>-2.3000999999999998E-3</c:v>
                </c:pt>
                <c:pt idx="25271">
                  <c:v>-2.3012000000000002E-3</c:v>
                </c:pt>
                <c:pt idx="25272">
                  <c:v>-2.2983000000000001E-3</c:v>
                </c:pt>
                <c:pt idx="25273">
                  <c:v>-2.2967999999999999E-3</c:v>
                </c:pt>
                <c:pt idx="25274">
                  <c:v>-2.2948999999999999E-3</c:v>
                </c:pt>
                <c:pt idx="25275">
                  <c:v>-2.2932999999999999E-3</c:v>
                </c:pt>
                <c:pt idx="25276">
                  <c:v>-2.2907000000000001E-3</c:v>
                </c:pt>
                <c:pt idx="25277">
                  <c:v>-2.2888000000000001E-3</c:v>
                </c:pt>
                <c:pt idx="25278">
                  <c:v>-2.2856999999999999E-3</c:v>
                </c:pt>
                <c:pt idx="25279">
                  <c:v>-2.2832E-3</c:v>
                </c:pt>
                <c:pt idx="25280">
                  <c:v>-2.2818999999999999E-3</c:v>
                </c:pt>
                <c:pt idx="25281">
                  <c:v>-2.2786E-3</c:v>
                </c:pt>
                <c:pt idx="25282">
                  <c:v>-2.2756999999999999E-3</c:v>
                </c:pt>
                <c:pt idx="25283">
                  <c:v>-2.2745E-3</c:v>
                </c:pt>
                <c:pt idx="25284">
                  <c:v>-2.2731000000000001E-3</c:v>
                </c:pt>
                <c:pt idx="25285">
                  <c:v>-2.2720000000000001E-3</c:v>
                </c:pt>
                <c:pt idx="25286">
                  <c:v>-2.2721E-3</c:v>
                </c:pt>
                <c:pt idx="25287">
                  <c:v>-2.2718E-3</c:v>
                </c:pt>
                <c:pt idx="25288">
                  <c:v>-2.2728000000000002E-3</c:v>
                </c:pt>
                <c:pt idx="25289">
                  <c:v>-2.2755000000000002E-3</c:v>
                </c:pt>
                <c:pt idx="25290">
                  <c:v>-2.2767999999999998E-3</c:v>
                </c:pt>
                <c:pt idx="25291">
                  <c:v>-2.2794E-3</c:v>
                </c:pt>
                <c:pt idx="25292">
                  <c:v>-2.2812000000000002E-3</c:v>
                </c:pt>
                <c:pt idx="25293">
                  <c:v>-2.2839000000000002E-3</c:v>
                </c:pt>
                <c:pt idx="25294">
                  <c:v>-2.2889E-3</c:v>
                </c:pt>
                <c:pt idx="25295">
                  <c:v>-2.2945999999999999E-3</c:v>
                </c:pt>
                <c:pt idx="25296">
                  <c:v>-2.2972000000000001E-3</c:v>
                </c:pt>
                <c:pt idx="25297">
                  <c:v>-2.2981999999999998E-3</c:v>
                </c:pt>
                <c:pt idx="25298">
                  <c:v>-2.2985000000000002E-3</c:v>
                </c:pt>
                <c:pt idx="25299">
                  <c:v>-2.3027999999999998E-3</c:v>
                </c:pt>
                <c:pt idx="25300">
                  <c:v>-2.3021999999999999E-3</c:v>
                </c:pt>
                <c:pt idx="25301">
                  <c:v>-2.3021999999999999E-3</c:v>
                </c:pt>
                <c:pt idx="25302">
                  <c:v>-2.3008999999999998E-3</c:v>
                </c:pt>
                <c:pt idx="25303">
                  <c:v>-2.3002000000000001E-3</c:v>
                </c:pt>
                <c:pt idx="25304">
                  <c:v>-2.3021999999999999E-3</c:v>
                </c:pt>
                <c:pt idx="25305">
                  <c:v>-2.3016999999999998E-3</c:v>
                </c:pt>
                <c:pt idx="25306">
                  <c:v>-2.2983999999999999E-3</c:v>
                </c:pt>
                <c:pt idx="25307">
                  <c:v>-2.2986999999999999E-3</c:v>
                </c:pt>
                <c:pt idx="25308">
                  <c:v>-2.2985000000000002E-3</c:v>
                </c:pt>
                <c:pt idx="25309">
                  <c:v>-2.2996000000000002E-3</c:v>
                </c:pt>
                <c:pt idx="25310">
                  <c:v>-2.2983000000000001E-3</c:v>
                </c:pt>
                <c:pt idx="25311">
                  <c:v>-2.2956999999999999E-3</c:v>
                </c:pt>
                <c:pt idx="25312">
                  <c:v>-2.2907000000000001E-3</c:v>
                </c:pt>
                <c:pt idx="25313">
                  <c:v>-2.2843E-3</c:v>
                </c:pt>
                <c:pt idx="25314">
                  <c:v>-2.2794E-3</c:v>
                </c:pt>
                <c:pt idx="25315">
                  <c:v>-2.2775999999999999E-3</c:v>
                </c:pt>
                <c:pt idx="25316">
                  <c:v>-2.2770999999999998E-3</c:v>
                </c:pt>
                <c:pt idx="25317">
                  <c:v>-2.2778E-3</c:v>
                </c:pt>
                <c:pt idx="25318">
                  <c:v>-2.2780000000000001E-3</c:v>
                </c:pt>
                <c:pt idx="25319">
                  <c:v>-2.2767E-3</c:v>
                </c:pt>
                <c:pt idx="25320">
                  <c:v>-2.2732E-3</c:v>
                </c:pt>
                <c:pt idx="25321">
                  <c:v>-2.2702999999999998E-3</c:v>
                </c:pt>
                <c:pt idx="25322">
                  <c:v>-2.2690000000000002E-3</c:v>
                </c:pt>
                <c:pt idx="25323">
                  <c:v>-2.2674000000000001E-3</c:v>
                </c:pt>
                <c:pt idx="25324">
                  <c:v>-2.2658999999999999E-3</c:v>
                </c:pt>
                <c:pt idx="25325">
                  <c:v>-2.2621E-3</c:v>
                </c:pt>
                <c:pt idx="25326">
                  <c:v>-2.2561999999999999E-3</c:v>
                </c:pt>
                <c:pt idx="25327">
                  <c:v>-2.2491E-3</c:v>
                </c:pt>
                <c:pt idx="25328">
                  <c:v>-2.2458999999999999E-3</c:v>
                </c:pt>
                <c:pt idx="25329">
                  <c:v>-2.2450999999999999E-3</c:v>
                </c:pt>
                <c:pt idx="25330">
                  <c:v>-2.2426E-3</c:v>
                </c:pt>
                <c:pt idx="25331">
                  <c:v>-2.2390000000000001E-3</c:v>
                </c:pt>
                <c:pt idx="25332">
                  <c:v>-2.2325000000000001E-3</c:v>
                </c:pt>
                <c:pt idx="25333">
                  <c:v>-2.2301999999999999E-3</c:v>
                </c:pt>
                <c:pt idx="25334">
                  <c:v>-2.2285999999999999E-3</c:v>
                </c:pt>
                <c:pt idx="25335">
                  <c:v>-2.2274E-3</c:v>
                </c:pt>
                <c:pt idx="25336">
                  <c:v>-2.2271000000000001E-3</c:v>
                </c:pt>
                <c:pt idx="25337">
                  <c:v>-2.2233000000000001E-3</c:v>
                </c:pt>
                <c:pt idx="25338">
                  <c:v>-2.2212999999999998E-3</c:v>
                </c:pt>
                <c:pt idx="25339">
                  <c:v>-2.2208000000000002E-3</c:v>
                </c:pt>
                <c:pt idx="25340">
                  <c:v>-2.2208000000000002E-3</c:v>
                </c:pt>
                <c:pt idx="25341">
                  <c:v>-2.2220999999999999E-3</c:v>
                </c:pt>
                <c:pt idx="25342">
                  <c:v>-2.2255E-3</c:v>
                </c:pt>
                <c:pt idx="25343">
                  <c:v>-2.2306000000000001E-3</c:v>
                </c:pt>
                <c:pt idx="25344">
                  <c:v>-2.2347000000000001E-3</c:v>
                </c:pt>
                <c:pt idx="25345">
                  <c:v>-2.2353E-3</c:v>
                </c:pt>
                <c:pt idx="25346">
                  <c:v>-2.2401999999999999E-3</c:v>
                </c:pt>
                <c:pt idx="25347">
                  <c:v>-2.2423999999999999E-3</c:v>
                </c:pt>
                <c:pt idx="25348">
                  <c:v>-2.2441000000000002E-3</c:v>
                </c:pt>
                <c:pt idx="25349">
                  <c:v>-2.2461999999999998E-3</c:v>
                </c:pt>
                <c:pt idx="25350">
                  <c:v>-2.2517000000000001E-3</c:v>
                </c:pt>
                <c:pt idx="25351">
                  <c:v>-2.2547999999999999E-3</c:v>
                </c:pt>
                <c:pt idx="25352">
                  <c:v>-2.2571000000000002E-3</c:v>
                </c:pt>
                <c:pt idx="25353">
                  <c:v>-2.2606000000000002E-3</c:v>
                </c:pt>
                <c:pt idx="25354">
                  <c:v>-2.2629E-3</c:v>
                </c:pt>
                <c:pt idx="25355">
                  <c:v>-2.2639000000000001E-3</c:v>
                </c:pt>
                <c:pt idx="25356">
                  <c:v>-2.2607E-3</c:v>
                </c:pt>
                <c:pt idx="25357">
                  <c:v>-2.2536000000000001E-3</c:v>
                </c:pt>
                <c:pt idx="25358">
                  <c:v>-2.2476000000000002E-3</c:v>
                </c:pt>
                <c:pt idx="25359">
                  <c:v>-2.2442999999999999E-3</c:v>
                </c:pt>
                <c:pt idx="25360">
                  <c:v>-2.2396999999999999E-3</c:v>
                </c:pt>
                <c:pt idx="25361">
                  <c:v>-2.2339999999999999E-3</c:v>
                </c:pt>
                <c:pt idx="25362">
                  <c:v>-2.2271000000000001E-3</c:v>
                </c:pt>
                <c:pt idx="25363">
                  <c:v>-2.2208000000000002E-3</c:v>
                </c:pt>
                <c:pt idx="25364">
                  <c:v>-2.2165000000000002E-3</c:v>
                </c:pt>
                <c:pt idx="25365">
                  <c:v>-2.2138000000000001E-3</c:v>
                </c:pt>
                <c:pt idx="25366">
                  <c:v>-2.2147E-3</c:v>
                </c:pt>
                <c:pt idx="25367">
                  <c:v>-2.2106000000000001E-3</c:v>
                </c:pt>
                <c:pt idx="25368">
                  <c:v>-2.2071999999999999E-3</c:v>
                </c:pt>
                <c:pt idx="25369">
                  <c:v>-2.2071999999999999E-3</c:v>
                </c:pt>
                <c:pt idx="25370">
                  <c:v>-2.2063999999999999E-3</c:v>
                </c:pt>
                <c:pt idx="25371">
                  <c:v>-2.2035000000000002E-3</c:v>
                </c:pt>
                <c:pt idx="25372">
                  <c:v>-2.1981000000000001E-3</c:v>
                </c:pt>
                <c:pt idx="25373">
                  <c:v>-2.1941E-3</c:v>
                </c:pt>
                <c:pt idx="25374">
                  <c:v>-2.1919999999999999E-3</c:v>
                </c:pt>
                <c:pt idx="25375">
                  <c:v>-2.1892000000000001E-3</c:v>
                </c:pt>
                <c:pt idx="25376">
                  <c:v>-2.1825999999999998E-3</c:v>
                </c:pt>
                <c:pt idx="25377">
                  <c:v>-2.1776E-3</c:v>
                </c:pt>
                <c:pt idx="25378">
                  <c:v>-2.1725E-3</c:v>
                </c:pt>
                <c:pt idx="25379">
                  <c:v>-2.1594000000000001E-3</c:v>
                </c:pt>
                <c:pt idx="25380">
                  <c:v>-2.1527E-3</c:v>
                </c:pt>
                <c:pt idx="25381">
                  <c:v>-2.1419999999999998E-3</c:v>
                </c:pt>
                <c:pt idx="25382">
                  <c:v>-2.1419999999999998E-3</c:v>
                </c:pt>
                <c:pt idx="25383">
                  <c:v>-2.1369000000000002E-3</c:v>
                </c:pt>
                <c:pt idx="25384">
                  <c:v>-2.1302999999999999E-3</c:v>
                </c:pt>
                <c:pt idx="25385">
                  <c:v>-2.1256999999999999E-3</c:v>
                </c:pt>
                <c:pt idx="25386">
                  <c:v>-2.1218000000000001E-3</c:v>
                </c:pt>
                <c:pt idx="25387">
                  <c:v>-2.1189999999999998E-3</c:v>
                </c:pt>
                <c:pt idx="25388">
                  <c:v>-2.1155000000000002E-3</c:v>
                </c:pt>
                <c:pt idx="25389">
                  <c:v>-2.1120000000000002E-3</c:v>
                </c:pt>
                <c:pt idx="25390">
                  <c:v>-2.1115000000000001E-3</c:v>
                </c:pt>
                <c:pt idx="25391">
                  <c:v>-2.1136000000000002E-3</c:v>
                </c:pt>
                <c:pt idx="25392">
                  <c:v>-2.1161000000000001E-3</c:v>
                </c:pt>
                <c:pt idx="25393">
                  <c:v>-2.1197999999999998E-3</c:v>
                </c:pt>
                <c:pt idx="25394">
                  <c:v>-2.1218999999999999E-3</c:v>
                </c:pt>
                <c:pt idx="25395">
                  <c:v>-2.1218999999999999E-3</c:v>
                </c:pt>
                <c:pt idx="25396">
                  <c:v>-2.1197999999999998E-3</c:v>
                </c:pt>
                <c:pt idx="25397">
                  <c:v>-2.1191000000000001E-3</c:v>
                </c:pt>
                <c:pt idx="25398">
                  <c:v>-2.1153999999999999E-3</c:v>
                </c:pt>
                <c:pt idx="25399">
                  <c:v>-2.1117000000000002E-3</c:v>
                </c:pt>
                <c:pt idx="25400">
                  <c:v>-2.1069999999999999E-3</c:v>
                </c:pt>
                <c:pt idx="25401">
                  <c:v>-2.1009000000000002E-3</c:v>
                </c:pt>
                <c:pt idx="25402">
                  <c:v>-2.0934E-3</c:v>
                </c:pt>
                <c:pt idx="25403">
                  <c:v>-2.0929E-3</c:v>
                </c:pt>
                <c:pt idx="25404">
                  <c:v>-2.0877999999999999E-3</c:v>
                </c:pt>
                <c:pt idx="25405">
                  <c:v>-2.0847000000000001E-3</c:v>
                </c:pt>
                <c:pt idx="25406">
                  <c:v>-2.0874999999999999E-3</c:v>
                </c:pt>
                <c:pt idx="25407">
                  <c:v>-2.0888999999999999E-3</c:v>
                </c:pt>
                <c:pt idx="25408">
                  <c:v>-2.0926E-3</c:v>
                </c:pt>
                <c:pt idx="25409">
                  <c:v>-2.0945E-3</c:v>
                </c:pt>
                <c:pt idx="25410">
                  <c:v>-2.0966000000000001E-3</c:v>
                </c:pt>
                <c:pt idx="25411">
                  <c:v>-2.1010999999999998E-3</c:v>
                </c:pt>
                <c:pt idx="25412">
                  <c:v>-2.1006000000000002E-3</c:v>
                </c:pt>
                <c:pt idx="25413">
                  <c:v>-2.0969999999999999E-3</c:v>
                </c:pt>
                <c:pt idx="25414">
                  <c:v>-2.0939999999999999E-3</c:v>
                </c:pt>
                <c:pt idx="25415">
                  <c:v>-2.0950999999999999E-3</c:v>
                </c:pt>
                <c:pt idx="25416">
                  <c:v>-2.0856E-3</c:v>
                </c:pt>
                <c:pt idx="25417">
                  <c:v>-2.0814000000000002E-3</c:v>
                </c:pt>
                <c:pt idx="25418">
                  <c:v>-2.0801999999999999E-3</c:v>
                </c:pt>
                <c:pt idx="25419">
                  <c:v>-2.0769999999999999E-3</c:v>
                </c:pt>
                <c:pt idx="25420">
                  <c:v>-2.0763000000000001E-3</c:v>
                </c:pt>
                <c:pt idx="25421">
                  <c:v>-2.0728000000000001E-3</c:v>
                </c:pt>
                <c:pt idx="25422">
                  <c:v>-2.0722000000000002E-3</c:v>
                </c:pt>
                <c:pt idx="25423">
                  <c:v>-2.0715E-3</c:v>
                </c:pt>
                <c:pt idx="25424">
                  <c:v>-2.0715999999999998E-3</c:v>
                </c:pt>
                <c:pt idx="25425">
                  <c:v>-2.0753999999999998E-3</c:v>
                </c:pt>
                <c:pt idx="25426">
                  <c:v>-2.0793000000000001E-3</c:v>
                </c:pt>
                <c:pt idx="25427">
                  <c:v>-2.0837E-3</c:v>
                </c:pt>
                <c:pt idx="25428">
                  <c:v>-2.0920000000000001E-3</c:v>
                </c:pt>
                <c:pt idx="25429">
                  <c:v>-2.1072E-3</c:v>
                </c:pt>
                <c:pt idx="25430">
                  <c:v>-2.1086E-3</c:v>
                </c:pt>
                <c:pt idx="25431">
                  <c:v>-2.1145000000000001E-3</c:v>
                </c:pt>
                <c:pt idx="25432">
                  <c:v>-2.1194E-3</c:v>
                </c:pt>
                <c:pt idx="25433">
                  <c:v>-2.1259999999999999E-3</c:v>
                </c:pt>
                <c:pt idx="25434">
                  <c:v>-2.1283000000000001E-3</c:v>
                </c:pt>
                <c:pt idx="25435">
                  <c:v>-2.1308E-3</c:v>
                </c:pt>
                <c:pt idx="25436">
                  <c:v>-2.1337000000000001E-3</c:v>
                </c:pt>
                <c:pt idx="25437">
                  <c:v>-2.1346999999999998E-3</c:v>
                </c:pt>
                <c:pt idx="25438">
                  <c:v>-2.1345000000000001E-3</c:v>
                </c:pt>
                <c:pt idx="25439">
                  <c:v>-2.1337999999999999E-3</c:v>
                </c:pt>
                <c:pt idx="25440">
                  <c:v>-2.1375000000000001E-3</c:v>
                </c:pt>
                <c:pt idx="25441">
                  <c:v>-2.1408E-3</c:v>
                </c:pt>
                <c:pt idx="25442">
                  <c:v>-2.1435999999999998E-3</c:v>
                </c:pt>
                <c:pt idx="25443">
                  <c:v>-2.1435E-3</c:v>
                </c:pt>
                <c:pt idx="25444">
                  <c:v>-2.1454E-3</c:v>
                </c:pt>
                <c:pt idx="25445">
                  <c:v>-2.1477000000000002E-3</c:v>
                </c:pt>
                <c:pt idx="25446">
                  <c:v>-2.1500999999999998E-3</c:v>
                </c:pt>
                <c:pt idx="25447">
                  <c:v>-2.1524000000000001E-3</c:v>
                </c:pt>
                <c:pt idx="25448">
                  <c:v>-2.1546999999999998E-3</c:v>
                </c:pt>
                <c:pt idx="25449">
                  <c:v>-2.1567999999999999E-3</c:v>
                </c:pt>
                <c:pt idx="25450">
                  <c:v>-2.1556000000000001E-3</c:v>
                </c:pt>
                <c:pt idx="25451">
                  <c:v>-2.1594000000000001E-3</c:v>
                </c:pt>
                <c:pt idx="25452">
                  <c:v>-2.1573999999999999E-3</c:v>
                </c:pt>
                <c:pt idx="25453">
                  <c:v>-2.1608999999999999E-3</c:v>
                </c:pt>
                <c:pt idx="25454">
                  <c:v>-2.1610000000000002E-3</c:v>
                </c:pt>
                <c:pt idx="25455">
                  <c:v>-2.1565999999999998E-3</c:v>
                </c:pt>
                <c:pt idx="25456">
                  <c:v>-2.1529000000000001E-3</c:v>
                </c:pt>
                <c:pt idx="25457">
                  <c:v>-2.1481999999999998E-3</c:v>
                </c:pt>
                <c:pt idx="25458">
                  <c:v>-2.1443999999999999E-3</c:v>
                </c:pt>
                <c:pt idx="25459">
                  <c:v>-2.1408E-3</c:v>
                </c:pt>
                <c:pt idx="25460">
                  <c:v>-2.1365999999999998E-3</c:v>
                </c:pt>
                <c:pt idx="25461">
                  <c:v>-2.1340999999999999E-3</c:v>
                </c:pt>
                <c:pt idx="25462">
                  <c:v>-2.1310999999999999E-3</c:v>
                </c:pt>
                <c:pt idx="25463">
                  <c:v>-2.1289999999999998E-3</c:v>
                </c:pt>
                <c:pt idx="25464">
                  <c:v>-2.1245000000000001E-3</c:v>
                </c:pt>
                <c:pt idx="25465">
                  <c:v>-2.1182000000000002E-3</c:v>
                </c:pt>
                <c:pt idx="25466">
                  <c:v>-2.1159E-3</c:v>
                </c:pt>
                <c:pt idx="25467">
                  <c:v>-2.1132999999999998E-3</c:v>
                </c:pt>
                <c:pt idx="25468">
                  <c:v>-2.1142000000000001E-3</c:v>
                </c:pt>
                <c:pt idx="25469">
                  <c:v>-2.1137999999999999E-3</c:v>
                </c:pt>
                <c:pt idx="25470">
                  <c:v>-2.1136000000000002E-3</c:v>
                </c:pt>
                <c:pt idx="25471">
                  <c:v>-2.1126000000000001E-3</c:v>
                </c:pt>
                <c:pt idx="25472">
                  <c:v>-2.1128000000000002E-3</c:v>
                </c:pt>
                <c:pt idx="25473">
                  <c:v>-2.1148999999999999E-3</c:v>
                </c:pt>
                <c:pt idx="25474">
                  <c:v>-2.1167999999999998E-3</c:v>
                </c:pt>
                <c:pt idx="25475">
                  <c:v>-2.1188000000000001E-3</c:v>
                </c:pt>
                <c:pt idx="25476">
                  <c:v>-2.1177000000000001E-3</c:v>
                </c:pt>
                <c:pt idx="25477">
                  <c:v>-2.1161999999999999E-3</c:v>
                </c:pt>
                <c:pt idx="25478">
                  <c:v>-2.1143999999999998E-3</c:v>
                </c:pt>
                <c:pt idx="25479">
                  <c:v>-2.1096999999999999E-3</c:v>
                </c:pt>
                <c:pt idx="25480">
                  <c:v>-2.1088999999999999E-3</c:v>
                </c:pt>
                <c:pt idx="25481">
                  <c:v>-2.1013E-3</c:v>
                </c:pt>
                <c:pt idx="25482">
                  <c:v>-2.0923999999999999E-3</c:v>
                </c:pt>
                <c:pt idx="25483">
                  <c:v>-2.0902999999999998E-3</c:v>
                </c:pt>
                <c:pt idx="25484">
                  <c:v>-2.0898000000000002E-3</c:v>
                </c:pt>
                <c:pt idx="25485">
                  <c:v>-2.0902E-3</c:v>
                </c:pt>
                <c:pt idx="25486">
                  <c:v>-2.0936000000000001E-3</c:v>
                </c:pt>
                <c:pt idx="25487">
                  <c:v>-2.0956999999999998E-3</c:v>
                </c:pt>
                <c:pt idx="25488">
                  <c:v>-2.0964E-3</c:v>
                </c:pt>
                <c:pt idx="25489">
                  <c:v>-2.1002999999999998E-3</c:v>
                </c:pt>
                <c:pt idx="25490">
                  <c:v>-2.1013999999999998E-3</c:v>
                </c:pt>
                <c:pt idx="25491">
                  <c:v>-2.1048E-3</c:v>
                </c:pt>
                <c:pt idx="25492">
                  <c:v>-2.1083999999999999E-3</c:v>
                </c:pt>
                <c:pt idx="25493">
                  <c:v>-2.1121E-3</c:v>
                </c:pt>
                <c:pt idx="25494">
                  <c:v>-2.1142999999999999E-3</c:v>
                </c:pt>
                <c:pt idx="25495">
                  <c:v>-2.1167999999999998E-3</c:v>
                </c:pt>
                <c:pt idx="25496">
                  <c:v>-2.1183999999999999E-3</c:v>
                </c:pt>
                <c:pt idx="25497">
                  <c:v>-2.1191000000000001E-3</c:v>
                </c:pt>
                <c:pt idx="25498">
                  <c:v>-2.1205E-3</c:v>
                </c:pt>
                <c:pt idx="25499">
                  <c:v>-2.1224E-3</c:v>
                </c:pt>
                <c:pt idx="25500">
                  <c:v>-2.1223000000000001E-3</c:v>
                </c:pt>
                <c:pt idx="25501">
                  <c:v>-2.1191999999999999E-3</c:v>
                </c:pt>
                <c:pt idx="25502">
                  <c:v>-2.1166000000000002E-3</c:v>
                </c:pt>
                <c:pt idx="25503">
                  <c:v>-2.1142000000000001E-3</c:v>
                </c:pt>
                <c:pt idx="25504">
                  <c:v>-2.1110999999999999E-3</c:v>
                </c:pt>
                <c:pt idx="25505">
                  <c:v>-2.1074000000000002E-3</c:v>
                </c:pt>
                <c:pt idx="25506">
                  <c:v>-2.1078E-3</c:v>
                </c:pt>
                <c:pt idx="25507">
                  <c:v>-2.1018999999999999E-3</c:v>
                </c:pt>
                <c:pt idx="25508">
                  <c:v>-2.0945999999999998E-3</c:v>
                </c:pt>
                <c:pt idx="25509">
                  <c:v>-2.0875999999999998E-3</c:v>
                </c:pt>
                <c:pt idx="25510">
                  <c:v>-2.0841000000000002E-3</c:v>
                </c:pt>
                <c:pt idx="25511">
                  <c:v>-2.0834E-3</c:v>
                </c:pt>
                <c:pt idx="25512">
                  <c:v>-2.0845999999999998E-3</c:v>
                </c:pt>
                <c:pt idx="25513">
                  <c:v>-2.0877999999999999E-3</c:v>
                </c:pt>
                <c:pt idx="25514">
                  <c:v>-2.0925000000000002E-3</c:v>
                </c:pt>
                <c:pt idx="25515">
                  <c:v>-2.0969999999999999E-3</c:v>
                </c:pt>
                <c:pt idx="25516">
                  <c:v>-2.0972999999999999E-3</c:v>
                </c:pt>
                <c:pt idx="25517">
                  <c:v>-2.0956E-3</c:v>
                </c:pt>
                <c:pt idx="25518">
                  <c:v>-2.0925000000000002E-3</c:v>
                </c:pt>
                <c:pt idx="25519">
                  <c:v>-2.0934E-3</c:v>
                </c:pt>
                <c:pt idx="25520">
                  <c:v>-2.0931999999999999E-3</c:v>
                </c:pt>
                <c:pt idx="25521">
                  <c:v>-2.0939000000000001E-3</c:v>
                </c:pt>
                <c:pt idx="25522">
                  <c:v>-2.0955000000000001E-3</c:v>
                </c:pt>
                <c:pt idx="25523">
                  <c:v>-2.0972E-3</c:v>
                </c:pt>
                <c:pt idx="25524">
                  <c:v>-2.0931999999999999E-3</c:v>
                </c:pt>
                <c:pt idx="25525">
                  <c:v>-2.0864999999999998E-3</c:v>
                </c:pt>
                <c:pt idx="25526">
                  <c:v>-2.0872999999999998E-3</c:v>
                </c:pt>
                <c:pt idx="25527">
                  <c:v>-2.0883E-3</c:v>
                </c:pt>
                <c:pt idx="25528">
                  <c:v>-2.0847000000000001E-3</c:v>
                </c:pt>
                <c:pt idx="25529">
                  <c:v>-2.0823E-3</c:v>
                </c:pt>
                <c:pt idx="25530">
                  <c:v>-2.0799E-3</c:v>
                </c:pt>
                <c:pt idx="25531">
                  <c:v>-2.0782000000000001E-3</c:v>
                </c:pt>
                <c:pt idx="25532">
                  <c:v>-2.0738000000000002E-3</c:v>
                </c:pt>
                <c:pt idx="25533">
                  <c:v>-2.0663999999999999E-3</c:v>
                </c:pt>
                <c:pt idx="25534">
                  <c:v>-2.0584000000000002E-3</c:v>
                </c:pt>
                <c:pt idx="25535">
                  <c:v>-2.0536999999999999E-3</c:v>
                </c:pt>
                <c:pt idx="25536">
                  <c:v>-2.0498000000000001E-3</c:v>
                </c:pt>
                <c:pt idx="25537">
                  <c:v>-2.0479999999999999E-3</c:v>
                </c:pt>
                <c:pt idx="25538">
                  <c:v>-2.0462000000000002E-3</c:v>
                </c:pt>
                <c:pt idx="25539">
                  <c:v>-2.0430000000000001E-3</c:v>
                </c:pt>
                <c:pt idx="25540">
                  <c:v>-2.0403000000000001E-3</c:v>
                </c:pt>
                <c:pt idx="25541">
                  <c:v>-2.0447999999999998E-3</c:v>
                </c:pt>
                <c:pt idx="25542">
                  <c:v>-2.0542999999999998E-3</c:v>
                </c:pt>
                <c:pt idx="25543">
                  <c:v>-2.0699E-3</c:v>
                </c:pt>
                <c:pt idx="25544">
                  <c:v>-2.0860000000000002E-3</c:v>
                </c:pt>
                <c:pt idx="25545">
                  <c:v>-2.1032999999999998E-3</c:v>
                </c:pt>
                <c:pt idx="25546">
                  <c:v>-2.1193000000000002E-3</c:v>
                </c:pt>
                <c:pt idx="25547">
                  <c:v>-2.1392999999999998E-3</c:v>
                </c:pt>
                <c:pt idx="25548">
                  <c:v>-2.1383999999999999E-3</c:v>
                </c:pt>
                <c:pt idx="25549">
                  <c:v>-2.1334000000000001E-3</c:v>
                </c:pt>
                <c:pt idx="25550">
                  <c:v>-2.1297999999999998E-3</c:v>
                </c:pt>
                <c:pt idx="25551">
                  <c:v>-2.1213999999999998E-3</c:v>
                </c:pt>
                <c:pt idx="25552">
                  <c:v>-2.1167999999999998E-3</c:v>
                </c:pt>
                <c:pt idx="25553">
                  <c:v>-2.1136000000000002E-3</c:v>
                </c:pt>
                <c:pt idx="25554">
                  <c:v>-2.1037E-3</c:v>
                </c:pt>
                <c:pt idx="25555">
                  <c:v>-2.1045E-3</c:v>
                </c:pt>
                <c:pt idx="25556">
                  <c:v>-2.1045E-3</c:v>
                </c:pt>
                <c:pt idx="25557">
                  <c:v>-2.1007E-3</c:v>
                </c:pt>
                <c:pt idx="25558">
                  <c:v>-2.0986999999999998E-3</c:v>
                </c:pt>
                <c:pt idx="25559">
                  <c:v>-2.0950000000000001E-3</c:v>
                </c:pt>
                <c:pt idx="25560">
                  <c:v>-2.0879000000000002E-3</c:v>
                </c:pt>
                <c:pt idx="25561">
                  <c:v>-2.0796E-3</c:v>
                </c:pt>
                <c:pt idx="25562">
                  <c:v>-2.0720999999999999E-3</c:v>
                </c:pt>
                <c:pt idx="25563">
                  <c:v>-2.0642999999999998E-3</c:v>
                </c:pt>
                <c:pt idx="25564">
                  <c:v>-2.0585E-3</c:v>
                </c:pt>
                <c:pt idx="25565">
                  <c:v>-2.0533000000000001E-3</c:v>
                </c:pt>
                <c:pt idx="25566">
                  <c:v>-2.0519000000000002E-3</c:v>
                </c:pt>
                <c:pt idx="25567">
                  <c:v>-2.0501999999999999E-3</c:v>
                </c:pt>
                <c:pt idx="25568">
                  <c:v>-2.0487000000000001E-3</c:v>
                </c:pt>
                <c:pt idx="25569">
                  <c:v>-2.0503000000000001E-3</c:v>
                </c:pt>
                <c:pt idx="25570">
                  <c:v>-2.052E-3</c:v>
                </c:pt>
                <c:pt idx="25571">
                  <c:v>-2.0544999999999999E-3</c:v>
                </c:pt>
                <c:pt idx="25572">
                  <c:v>-2.0630000000000002E-3</c:v>
                </c:pt>
                <c:pt idx="25573">
                  <c:v>-2.0787000000000002E-3</c:v>
                </c:pt>
                <c:pt idx="25574">
                  <c:v>-2.085E-3</c:v>
                </c:pt>
                <c:pt idx="25575">
                  <c:v>-2.0912999999999999E-3</c:v>
                </c:pt>
                <c:pt idx="25576">
                  <c:v>-2.0994999999999998E-3</c:v>
                </c:pt>
                <c:pt idx="25577">
                  <c:v>-2.1109000000000002E-3</c:v>
                </c:pt>
                <c:pt idx="25578">
                  <c:v>-2.1177000000000001E-3</c:v>
                </c:pt>
                <c:pt idx="25579">
                  <c:v>-2.1221E-3</c:v>
                </c:pt>
                <c:pt idx="25580">
                  <c:v>-2.1239000000000002E-3</c:v>
                </c:pt>
                <c:pt idx="25581">
                  <c:v>-2.1264000000000001E-3</c:v>
                </c:pt>
                <c:pt idx="25582">
                  <c:v>-2.1264000000000001E-3</c:v>
                </c:pt>
                <c:pt idx="25583">
                  <c:v>-2.1289E-3</c:v>
                </c:pt>
                <c:pt idx="25584">
                  <c:v>-2.1281E-3</c:v>
                </c:pt>
                <c:pt idx="25585">
                  <c:v>-2.1286E-3</c:v>
                </c:pt>
                <c:pt idx="25586">
                  <c:v>-2.1289E-3</c:v>
                </c:pt>
                <c:pt idx="25587">
                  <c:v>-2.1269000000000001E-3</c:v>
                </c:pt>
                <c:pt idx="25588">
                  <c:v>-2.1280000000000001E-3</c:v>
                </c:pt>
                <c:pt idx="25589">
                  <c:v>-2.1283999999999999E-3</c:v>
                </c:pt>
                <c:pt idx="25590">
                  <c:v>-2.1315000000000001E-3</c:v>
                </c:pt>
                <c:pt idx="25591">
                  <c:v>-2.1342000000000002E-3</c:v>
                </c:pt>
                <c:pt idx="25592">
                  <c:v>-2.1383000000000001E-3</c:v>
                </c:pt>
                <c:pt idx="25593">
                  <c:v>-2.1423000000000002E-3</c:v>
                </c:pt>
                <c:pt idx="25594">
                  <c:v>-2.1462999999999999E-3</c:v>
                </c:pt>
                <c:pt idx="25595">
                  <c:v>-2.1502000000000001E-3</c:v>
                </c:pt>
                <c:pt idx="25596">
                  <c:v>-2.1508E-3</c:v>
                </c:pt>
                <c:pt idx="25597">
                  <c:v>-2.1488000000000002E-3</c:v>
                </c:pt>
                <c:pt idx="25598">
                  <c:v>-2.1464000000000001E-3</c:v>
                </c:pt>
                <c:pt idx="25599">
                  <c:v>-2.1435999999999998E-3</c:v>
                </c:pt>
                <c:pt idx="25600">
                  <c:v>-2.1415000000000002E-3</c:v>
                </c:pt>
                <c:pt idx="25601">
                  <c:v>-2.137E-3</c:v>
                </c:pt>
                <c:pt idx="25602">
                  <c:v>-2.1312000000000002E-3</c:v>
                </c:pt>
                <c:pt idx="25603">
                  <c:v>-2.1243999999999998E-3</c:v>
                </c:pt>
                <c:pt idx="25604">
                  <c:v>-2.1172999999999999E-3</c:v>
                </c:pt>
                <c:pt idx="25605">
                  <c:v>-2.1104000000000001E-3</c:v>
                </c:pt>
                <c:pt idx="25606">
                  <c:v>-2.1050999999999999E-3</c:v>
                </c:pt>
                <c:pt idx="25607">
                  <c:v>-2.1007E-3</c:v>
                </c:pt>
                <c:pt idx="25608">
                  <c:v>-2.0972999999999999E-3</c:v>
                </c:pt>
                <c:pt idx="25609">
                  <c:v>-2.0914000000000002E-3</c:v>
                </c:pt>
                <c:pt idx="25610">
                  <c:v>-2.0853999999999998E-3</c:v>
                </c:pt>
                <c:pt idx="25611">
                  <c:v>-2.0801000000000001E-3</c:v>
                </c:pt>
                <c:pt idx="25612">
                  <c:v>-2.0764999999999998E-3</c:v>
                </c:pt>
                <c:pt idx="25613">
                  <c:v>-2.0723E-3</c:v>
                </c:pt>
                <c:pt idx="25614">
                  <c:v>-2.0655999999999999E-3</c:v>
                </c:pt>
                <c:pt idx="25615">
                  <c:v>-2.0622000000000001E-3</c:v>
                </c:pt>
                <c:pt idx="25616">
                  <c:v>-2.0623E-3</c:v>
                </c:pt>
                <c:pt idx="25617">
                  <c:v>-2.0641000000000001E-3</c:v>
                </c:pt>
                <c:pt idx="25618">
                  <c:v>-2.0657000000000002E-3</c:v>
                </c:pt>
                <c:pt idx="25619">
                  <c:v>-2.0639E-3</c:v>
                </c:pt>
                <c:pt idx="25620">
                  <c:v>-2.0646000000000002E-3</c:v>
                </c:pt>
                <c:pt idx="25621">
                  <c:v>-2.0682999999999999E-3</c:v>
                </c:pt>
                <c:pt idx="25622">
                  <c:v>-2.0711000000000002E-3</c:v>
                </c:pt>
                <c:pt idx="25623">
                  <c:v>-2.0755000000000001E-3</c:v>
                </c:pt>
                <c:pt idx="25624">
                  <c:v>-2.0761E-3</c:v>
                </c:pt>
                <c:pt idx="25625">
                  <c:v>-2.0799E-3</c:v>
                </c:pt>
                <c:pt idx="25626">
                  <c:v>-2.0801999999999999E-3</c:v>
                </c:pt>
                <c:pt idx="25627">
                  <c:v>-2.0776000000000002E-3</c:v>
                </c:pt>
                <c:pt idx="25628">
                  <c:v>-2.0772E-3</c:v>
                </c:pt>
                <c:pt idx="25629">
                  <c:v>-2.0799999999999998E-3</c:v>
                </c:pt>
                <c:pt idx="25630">
                  <c:v>-2.0784000000000002E-3</c:v>
                </c:pt>
                <c:pt idx="25631">
                  <c:v>-2.0747000000000001E-3</c:v>
                </c:pt>
                <c:pt idx="25632">
                  <c:v>-2.0718999999999998E-3</c:v>
                </c:pt>
                <c:pt idx="25633">
                  <c:v>-2.0688E-3</c:v>
                </c:pt>
                <c:pt idx="25634">
                  <c:v>-2.0669E-3</c:v>
                </c:pt>
                <c:pt idx="25635">
                  <c:v>-2.0630000000000002E-3</c:v>
                </c:pt>
                <c:pt idx="25636">
                  <c:v>-2.0585E-3</c:v>
                </c:pt>
                <c:pt idx="25637">
                  <c:v>-2.0549000000000001E-3</c:v>
                </c:pt>
                <c:pt idx="25638">
                  <c:v>-2.0503000000000001E-3</c:v>
                </c:pt>
                <c:pt idx="25639">
                  <c:v>-2.0454000000000002E-3</c:v>
                </c:pt>
                <c:pt idx="25640">
                  <c:v>-2.0447E-3</c:v>
                </c:pt>
                <c:pt idx="25641">
                  <c:v>-2.0433999999999999E-3</c:v>
                </c:pt>
                <c:pt idx="25642">
                  <c:v>-2.0436E-3</c:v>
                </c:pt>
                <c:pt idx="25643">
                  <c:v>-2.042E-3</c:v>
                </c:pt>
                <c:pt idx="25644">
                  <c:v>-2.0384000000000001E-3</c:v>
                </c:pt>
                <c:pt idx="25645">
                  <c:v>-2.0357999999999999E-3</c:v>
                </c:pt>
                <c:pt idx="25646">
                  <c:v>-2.0347E-3</c:v>
                </c:pt>
                <c:pt idx="25647">
                  <c:v>-2.0347E-3</c:v>
                </c:pt>
                <c:pt idx="25648">
                  <c:v>-2.0347999999999998E-3</c:v>
                </c:pt>
                <c:pt idx="25649">
                  <c:v>-2.0354000000000001E-3</c:v>
                </c:pt>
                <c:pt idx="25650">
                  <c:v>-2.0370000000000002E-3</c:v>
                </c:pt>
                <c:pt idx="25651">
                  <c:v>-2.0392000000000001E-3</c:v>
                </c:pt>
                <c:pt idx="25652">
                  <c:v>-2.0341000000000001E-3</c:v>
                </c:pt>
                <c:pt idx="25653">
                  <c:v>-2.0305000000000002E-3</c:v>
                </c:pt>
                <c:pt idx="25654">
                  <c:v>-2.0265999999999999E-3</c:v>
                </c:pt>
                <c:pt idx="25655">
                  <c:v>-2.0168E-3</c:v>
                </c:pt>
                <c:pt idx="25656">
                  <c:v>-2.006E-3</c:v>
                </c:pt>
                <c:pt idx="25657">
                  <c:v>-1.9992999999999999E-3</c:v>
                </c:pt>
                <c:pt idx="25658">
                  <c:v>-1.9957E-3</c:v>
                </c:pt>
                <c:pt idx="25659">
                  <c:v>-1.9916000000000001E-3</c:v>
                </c:pt>
                <c:pt idx="25660">
                  <c:v>-1.9873E-3</c:v>
                </c:pt>
                <c:pt idx="25661">
                  <c:v>-1.9894999999999999E-3</c:v>
                </c:pt>
                <c:pt idx="25662">
                  <c:v>-1.9937000000000002E-3</c:v>
                </c:pt>
                <c:pt idx="25663">
                  <c:v>-1.9980000000000002E-3</c:v>
                </c:pt>
                <c:pt idx="25664">
                  <c:v>-2.0024000000000001E-3</c:v>
                </c:pt>
                <c:pt idx="25665">
                  <c:v>-2.0027000000000001E-3</c:v>
                </c:pt>
                <c:pt idx="25666">
                  <c:v>-2.0052999999999998E-3</c:v>
                </c:pt>
                <c:pt idx="25667">
                  <c:v>-2.0098999999999998E-3</c:v>
                </c:pt>
                <c:pt idx="25668">
                  <c:v>-2.0133999999999998E-3</c:v>
                </c:pt>
                <c:pt idx="25669">
                  <c:v>-2.0179999999999998E-3</c:v>
                </c:pt>
                <c:pt idx="25670">
                  <c:v>-2.0227000000000001E-3</c:v>
                </c:pt>
                <c:pt idx="25671">
                  <c:v>-2.0336999999999998E-3</c:v>
                </c:pt>
                <c:pt idx="25672">
                  <c:v>-2.0352E-3</c:v>
                </c:pt>
                <c:pt idx="25673">
                  <c:v>-2.0338000000000001E-3</c:v>
                </c:pt>
                <c:pt idx="25674">
                  <c:v>-2.0370000000000002E-3</c:v>
                </c:pt>
                <c:pt idx="25675">
                  <c:v>-2.0414999999999999E-3</c:v>
                </c:pt>
                <c:pt idx="25676">
                  <c:v>-2.0447999999999998E-3</c:v>
                </c:pt>
                <c:pt idx="25677">
                  <c:v>-2.0465000000000001E-3</c:v>
                </c:pt>
                <c:pt idx="25678">
                  <c:v>-2.0466999999999998E-3</c:v>
                </c:pt>
                <c:pt idx="25679">
                  <c:v>-2.0451000000000002E-3</c:v>
                </c:pt>
                <c:pt idx="25680">
                  <c:v>-2.0422000000000001E-3</c:v>
                </c:pt>
                <c:pt idx="25681">
                  <c:v>-2.0373000000000001E-3</c:v>
                </c:pt>
                <c:pt idx="25682">
                  <c:v>-2.0330000000000001E-3</c:v>
                </c:pt>
                <c:pt idx="25683">
                  <c:v>-2.0268999999999999E-3</c:v>
                </c:pt>
                <c:pt idx="25684">
                  <c:v>-2.0186000000000002E-3</c:v>
                </c:pt>
                <c:pt idx="25685">
                  <c:v>-2.0089999999999999E-3</c:v>
                </c:pt>
                <c:pt idx="25686">
                  <c:v>-2.0024000000000001E-3</c:v>
                </c:pt>
                <c:pt idx="25687">
                  <c:v>-1.9949999999999998E-3</c:v>
                </c:pt>
                <c:pt idx="25688">
                  <c:v>-1.9886000000000001E-3</c:v>
                </c:pt>
                <c:pt idx="25689">
                  <c:v>-1.9865999999999998E-3</c:v>
                </c:pt>
                <c:pt idx="25690">
                  <c:v>-1.9911999999999998E-3</c:v>
                </c:pt>
                <c:pt idx="25691">
                  <c:v>-1.9978999999999999E-3</c:v>
                </c:pt>
                <c:pt idx="25692">
                  <c:v>-2.0057999999999999E-3</c:v>
                </c:pt>
                <c:pt idx="25693">
                  <c:v>-2.0198E-3</c:v>
                </c:pt>
                <c:pt idx="25694">
                  <c:v>-2.0495000000000001E-3</c:v>
                </c:pt>
                <c:pt idx="25695">
                  <c:v>-2.0661999999999998E-3</c:v>
                </c:pt>
                <c:pt idx="25696">
                  <c:v>-2.0714000000000002E-3</c:v>
                </c:pt>
                <c:pt idx="25697">
                  <c:v>-2.0745999999999998E-3</c:v>
                </c:pt>
                <c:pt idx="25698">
                  <c:v>-2.0749000000000002E-3</c:v>
                </c:pt>
                <c:pt idx="25699">
                  <c:v>-2.0692000000000002E-3</c:v>
                </c:pt>
                <c:pt idx="25700">
                  <c:v>-2.065E-3</c:v>
                </c:pt>
                <c:pt idx="25701">
                  <c:v>-2.0598999999999999E-3</c:v>
                </c:pt>
                <c:pt idx="25702">
                  <c:v>-2.0554000000000002E-3</c:v>
                </c:pt>
                <c:pt idx="25703">
                  <c:v>-2.0550999999999998E-3</c:v>
                </c:pt>
                <c:pt idx="25704">
                  <c:v>-2.0517999999999999E-3</c:v>
                </c:pt>
                <c:pt idx="25705">
                  <c:v>-2.0485999999999998E-3</c:v>
                </c:pt>
                <c:pt idx="25706">
                  <c:v>-2.0474E-3</c:v>
                </c:pt>
                <c:pt idx="25707">
                  <c:v>-2.0439E-3</c:v>
                </c:pt>
                <c:pt idx="25708">
                  <c:v>-2.0393E-3</c:v>
                </c:pt>
                <c:pt idx="25709">
                  <c:v>-2.0378000000000002E-3</c:v>
                </c:pt>
                <c:pt idx="25710">
                  <c:v>-2.0346000000000001E-3</c:v>
                </c:pt>
                <c:pt idx="25711">
                  <c:v>-2.0317999999999998E-3</c:v>
                </c:pt>
                <c:pt idx="25712">
                  <c:v>-2.0271999999999998E-3</c:v>
                </c:pt>
                <c:pt idx="25713">
                  <c:v>-2.0236999999999998E-3</c:v>
                </c:pt>
                <c:pt idx="25714">
                  <c:v>-2.0221000000000002E-3</c:v>
                </c:pt>
                <c:pt idx="25715">
                  <c:v>-2.0195E-3</c:v>
                </c:pt>
                <c:pt idx="25716">
                  <c:v>-2.0163999999999998E-3</c:v>
                </c:pt>
                <c:pt idx="25717">
                  <c:v>-2.0133E-3</c:v>
                </c:pt>
                <c:pt idx="25718">
                  <c:v>-2.0089999999999999E-3</c:v>
                </c:pt>
                <c:pt idx="25719">
                  <c:v>-2.0043000000000001E-3</c:v>
                </c:pt>
                <c:pt idx="25720">
                  <c:v>-1.9995999999999998E-3</c:v>
                </c:pt>
                <c:pt idx="25721">
                  <c:v>-1.9943000000000001E-3</c:v>
                </c:pt>
                <c:pt idx="25722">
                  <c:v>-1.9918000000000002E-3</c:v>
                </c:pt>
                <c:pt idx="25723">
                  <c:v>-1.9886000000000001E-3</c:v>
                </c:pt>
                <c:pt idx="25724">
                  <c:v>-1.9859000000000001E-3</c:v>
                </c:pt>
                <c:pt idx="25725">
                  <c:v>-1.9862E-3</c:v>
                </c:pt>
                <c:pt idx="25726">
                  <c:v>-1.9889999999999999E-3</c:v>
                </c:pt>
                <c:pt idx="25727">
                  <c:v>-1.9892999999999998E-3</c:v>
                </c:pt>
                <c:pt idx="25728">
                  <c:v>-1.9907000000000002E-3</c:v>
                </c:pt>
                <c:pt idx="25729">
                  <c:v>-1.9984E-3</c:v>
                </c:pt>
                <c:pt idx="25730">
                  <c:v>-2.003E-3</c:v>
                </c:pt>
                <c:pt idx="25731">
                  <c:v>-2.0087999999999998E-3</c:v>
                </c:pt>
                <c:pt idx="25732">
                  <c:v>-2.0159000000000002E-3</c:v>
                </c:pt>
                <c:pt idx="25733">
                  <c:v>-2.0192999999999999E-3</c:v>
                </c:pt>
                <c:pt idx="25734">
                  <c:v>-2.0230000000000001E-3</c:v>
                </c:pt>
                <c:pt idx="25735">
                  <c:v>-2.0219999999999999E-3</c:v>
                </c:pt>
                <c:pt idx="25736">
                  <c:v>-2.0189000000000001E-3</c:v>
                </c:pt>
                <c:pt idx="25737">
                  <c:v>-2.0187999999999998E-3</c:v>
                </c:pt>
                <c:pt idx="25738">
                  <c:v>-2.0200999999999999E-3</c:v>
                </c:pt>
                <c:pt idx="25739">
                  <c:v>-2.0200000000000001E-3</c:v>
                </c:pt>
                <c:pt idx="25740">
                  <c:v>-2.0217999999999998E-3</c:v>
                </c:pt>
                <c:pt idx="25741">
                  <c:v>-2.0265000000000001E-3</c:v>
                </c:pt>
                <c:pt idx="25742">
                  <c:v>-2.0303000000000001E-3</c:v>
                </c:pt>
                <c:pt idx="25743">
                  <c:v>-2.0294000000000002E-3</c:v>
                </c:pt>
                <c:pt idx="25744">
                  <c:v>-2.0333E-3</c:v>
                </c:pt>
                <c:pt idx="25745">
                  <c:v>-2.0349999999999999E-3</c:v>
                </c:pt>
                <c:pt idx="25746">
                  <c:v>-2.0343000000000002E-3</c:v>
                </c:pt>
                <c:pt idx="25747">
                  <c:v>-2.0313000000000002E-3</c:v>
                </c:pt>
                <c:pt idx="25748">
                  <c:v>-2.0273000000000001E-3</c:v>
                </c:pt>
                <c:pt idx="25749">
                  <c:v>-2.0195E-3</c:v>
                </c:pt>
                <c:pt idx="25750">
                  <c:v>-2.0116000000000001E-3</c:v>
                </c:pt>
                <c:pt idx="25751">
                  <c:v>-2.0027000000000001E-3</c:v>
                </c:pt>
                <c:pt idx="25752">
                  <c:v>-1.9924999999999999E-3</c:v>
                </c:pt>
                <c:pt idx="25753">
                  <c:v>-1.9846E-3</c:v>
                </c:pt>
                <c:pt idx="25754">
                  <c:v>-1.9772000000000001E-3</c:v>
                </c:pt>
                <c:pt idx="25755">
                  <c:v>-1.9751E-3</c:v>
                </c:pt>
                <c:pt idx="25756">
                  <c:v>-1.9716999999999998E-3</c:v>
                </c:pt>
                <c:pt idx="25757">
                  <c:v>-1.9696000000000002E-3</c:v>
                </c:pt>
                <c:pt idx="25758">
                  <c:v>-1.9613999999999999E-3</c:v>
                </c:pt>
                <c:pt idx="25759">
                  <c:v>-1.9547000000000002E-3</c:v>
                </c:pt>
                <c:pt idx="25760">
                  <c:v>-1.9480000000000001E-3</c:v>
                </c:pt>
                <c:pt idx="25761">
                  <c:v>-1.9449000000000001E-3</c:v>
                </c:pt>
                <c:pt idx="25762">
                  <c:v>-1.934E-3</c:v>
                </c:pt>
                <c:pt idx="25763">
                  <c:v>-1.9216000000000001E-3</c:v>
                </c:pt>
                <c:pt idx="25764">
                  <c:v>-1.9128000000000001E-3</c:v>
                </c:pt>
                <c:pt idx="25765">
                  <c:v>-1.9057E-3</c:v>
                </c:pt>
                <c:pt idx="25766">
                  <c:v>-1.8971999999999999E-3</c:v>
                </c:pt>
                <c:pt idx="25767">
                  <c:v>-1.8901E-3</c:v>
                </c:pt>
                <c:pt idx="25768">
                  <c:v>-1.8833999999999999E-3</c:v>
                </c:pt>
                <c:pt idx="25769">
                  <c:v>-1.8810000000000001E-3</c:v>
                </c:pt>
                <c:pt idx="25770">
                  <c:v>-1.8791000000000001E-3</c:v>
                </c:pt>
                <c:pt idx="25771">
                  <c:v>-1.8791999999999999E-3</c:v>
                </c:pt>
                <c:pt idx="25772">
                  <c:v>-1.8771E-3</c:v>
                </c:pt>
                <c:pt idx="25773">
                  <c:v>-1.8760000000000001E-3</c:v>
                </c:pt>
                <c:pt idx="25774">
                  <c:v>-1.8768999999999999E-3</c:v>
                </c:pt>
                <c:pt idx="25775">
                  <c:v>-1.8795999999999999E-3</c:v>
                </c:pt>
                <c:pt idx="25776">
                  <c:v>-1.8783999999999999E-3</c:v>
                </c:pt>
                <c:pt idx="25777">
                  <c:v>-1.8768999999999999E-3</c:v>
                </c:pt>
                <c:pt idx="25778">
                  <c:v>-1.8703999999999999E-3</c:v>
                </c:pt>
                <c:pt idx="25779">
                  <c:v>-1.8606E-3</c:v>
                </c:pt>
                <c:pt idx="25780">
                  <c:v>-1.8491E-3</c:v>
                </c:pt>
                <c:pt idx="25781">
                  <c:v>-1.8406E-3</c:v>
                </c:pt>
                <c:pt idx="25782">
                  <c:v>-1.8327E-3</c:v>
                </c:pt>
                <c:pt idx="25783">
                  <c:v>-1.8263999999999999E-3</c:v>
                </c:pt>
                <c:pt idx="25784">
                  <c:v>-1.8194999999999999E-3</c:v>
                </c:pt>
                <c:pt idx="25785">
                  <c:v>-1.8106999999999999E-3</c:v>
                </c:pt>
                <c:pt idx="25786">
                  <c:v>-1.8029000000000001E-3</c:v>
                </c:pt>
                <c:pt idx="25787">
                  <c:v>-1.7943E-3</c:v>
                </c:pt>
                <c:pt idx="25788">
                  <c:v>-1.7861999999999999E-3</c:v>
                </c:pt>
                <c:pt idx="25789">
                  <c:v>-1.7798E-3</c:v>
                </c:pt>
                <c:pt idx="25790">
                  <c:v>-1.7745E-3</c:v>
                </c:pt>
                <c:pt idx="25791">
                  <c:v>-1.7696000000000001E-3</c:v>
                </c:pt>
                <c:pt idx="25792">
                  <c:v>-1.7635999999999999E-3</c:v>
                </c:pt>
                <c:pt idx="25793">
                  <c:v>-1.7603E-3</c:v>
                </c:pt>
                <c:pt idx="25794">
                  <c:v>-1.7581999999999999E-3</c:v>
                </c:pt>
                <c:pt idx="25795">
                  <c:v>-1.7545E-3</c:v>
                </c:pt>
                <c:pt idx="25796">
                  <c:v>-1.7468E-3</c:v>
                </c:pt>
                <c:pt idx="25797">
                  <c:v>-1.7390999999999999E-3</c:v>
                </c:pt>
                <c:pt idx="25798">
                  <c:v>-1.7315E-3</c:v>
                </c:pt>
                <c:pt idx="25799">
                  <c:v>-1.7198000000000001E-3</c:v>
                </c:pt>
                <c:pt idx="25800">
                  <c:v>-1.7136E-3</c:v>
                </c:pt>
                <c:pt idx="25801">
                  <c:v>-1.7080999999999999E-3</c:v>
                </c:pt>
                <c:pt idx="25802">
                  <c:v>-1.7025E-3</c:v>
                </c:pt>
                <c:pt idx="25803">
                  <c:v>-1.6925E-3</c:v>
                </c:pt>
                <c:pt idx="25804">
                  <c:v>-1.6846999999999999E-3</c:v>
                </c:pt>
                <c:pt idx="25805">
                  <c:v>-1.6802E-3</c:v>
                </c:pt>
                <c:pt idx="25806">
                  <c:v>-1.6781000000000001E-3</c:v>
                </c:pt>
                <c:pt idx="25807">
                  <c:v>-1.6798E-3</c:v>
                </c:pt>
                <c:pt idx="25808">
                  <c:v>-1.6799E-3</c:v>
                </c:pt>
                <c:pt idx="25809">
                  <c:v>-1.6826E-3</c:v>
                </c:pt>
                <c:pt idx="25810">
                  <c:v>-1.6898E-3</c:v>
                </c:pt>
                <c:pt idx="25811">
                  <c:v>-1.7007000000000001E-3</c:v>
                </c:pt>
                <c:pt idx="25812">
                  <c:v>-1.7061999999999999E-3</c:v>
                </c:pt>
                <c:pt idx="25813">
                  <c:v>-1.7103999999999999E-3</c:v>
                </c:pt>
                <c:pt idx="25814">
                  <c:v>-1.7128E-3</c:v>
                </c:pt>
                <c:pt idx="25815">
                  <c:v>-1.7168000000000001E-3</c:v>
                </c:pt>
                <c:pt idx="25816">
                  <c:v>-1.7175999999999999E-3</c:v>
                </c:pt>
                <c:pt idx="25817">
                  <c:v>-1.717E-3</c:v>
                </c:pt>
                <c:pt idx="25818">
                  <c:v>-1.7172999999999999E-3</c:v>
                </c:pt>
                <c:pt idx="25819">
                  <c:v>-1.7198000000000001E-3</c:v>
                </c:pt>
                <c:pt idx="25820">
                  <c:v>-1.7206999999999999E-3</c:v>
                </c:pt>
                <c:pt idx="25821">
                  <c:v>-1.7218999999999999E-3</c:v>
                </c:pt>
                <c:pt idx="25822">
                  <c:v>-1.7236E-3</c:v>
                </c:pt>
                <c:pt idx="25823">
                  <c:v>-1.7227E-3</c:v>
                </c:pt>
                <c:pt idx="25824">
                  <c:v>-1.7191999999999999E-3</c:v>
                </c:pt>
                <c:pt idx="25825">
                  <c:v>-1.7110000000000001E-3</c:v>
                </c:pt>
                <c:pt idx="25826">
                  <c:v>-1.7056E-3</c:v>
                </c:pt>
                <c:pt idx="25827">
                  <c:v>-1.7030999999999999E-3</c:v>
                </c:pt>
                <c:pt idx="25828">
                  <c:v>-1.7003000000000001E-3</c:v>
                </c:pt>
                <c:pt idx="25829">
                  <c:v>-1.6925E-3</c:v>
                </c:pt>
                <c:pt idx="25830">
                  <c:v>-1.6873999999999999E-3</c:v>
                </c:pt>
                <c:pt idx="25831">
                  <c:v>-1.6834E-3</c:v>
                </c:pt>
                <c:pt idx="25832">
                  <c:v>-1.6784E-3</c:v>
                </c:pt>
                <c:pt idx="25833">
                  <c:v>-1.6739999999999999E-3</c:v>
                </c:pt>
                <c:pt idx="25834">
                  <c:v>-1.6712999999999999E-3</c:v>
                </c:pt>
                <c:pt idx="25835">
                  <c:v>-1.6687E-3</c:v>
                </c:pt>
                <c:pt idx="25836">
                  <c:v>-1.6654E-3</c:v>
                </c:pt>
                <c:pt idx="25837">
                  <c:v>-1.6632000000000001E-3</c:v>
                </c:pt>
                <c:pt idx="25838">
                  <c:v>-1.6612E-3</c:v>
                </c:pt>
                <c:pt idx="25839">
                  <c:v>-1.6582000000000001E-3</c:v>
                </c:pt>
                <c:pt idx="25840">
                  <c:v>-1.6561E-3</c:v>
                </c:pt>
                <c:pt idx="25841">
                  <c:v>-1.6567000000000001E-3</c:v>
                </c:pt>
                <c:pt idx="25842">
                  <c:v>-1.658E-3</c:v>
                </c:pt>
                <c:pt idx="25843">
                  <c:v>-1.6563000000000001E-3</c:v>
                </c:pt>
                <c:pt idx="25844">
                  <c:v>-1.6555000000000001E-3</c:v>
                </c:pt>
                <c:pt idx="25845">
                  <c:v>-1.6548999999999999E-3</c:v>
                </c:pt>
                <c:pt idx="25846">
                  <c:v>-1.6525000000000001E-3</c:v>
                </c:pt>
                <c:pt idx="25847">
                  <c:v>-1.6521000000000001E-3</c:v>
                </c:pt>
                <c:pt idx="25848">
                  <c:v>-1.6489E-3</c:v>
                </c:pt>
                <c:pt idx="25849">
                  <c:v>-1.6451E-3</c:v>
                </c:pt>
                <c:pt idx="25850">
                  <c:v>-1.642E-3</c:v>
                </c:pt>
                <c:pt idx="25851">
                  <c:v>-1.6358E-3</c:v>
                </c:pt>
                <c:pt idx="25852">
                  <c:v>-1.6331E-3</c:v>
                </c:pt>
                <c:pt idx="25853">
                  <c:v>-1.6328E-3</c:v>
                </c:pt>
                <c:pt idx="25854">
                  <c:v>-1.634E-3</c:v>
                </c:pt>
                <c:pt idx="25855">
                  <c:v>-1.6352000000000001E-3</c:v>
                </c:pt>
                <c:pt idx="25856">
                  <c:v>-1.6345999999999999E-3</c:v>
                </c:pt>
                <c:pt idx="25857">
                  <c:v>-1.6366E-3</c:v>
                </c:pt>
                <c:pt idx="25858">
                  <c:v>-1.6409E-3</c:v>
                </c:pt>
                <c:pt idx="25859">
                  <c:v>-1.6425999999999999E-3</c:v>
                </c:pt>
                <c:pt idx="25860">
                  <c:v>-1.6433000000000001E-3</c:v>
                </c:pt>
                <c:pt idx="25861">
                  <c:v>-1.6463000000000001E-3</c:v>
                </c:pt>
                <c:pt idx="25862">
                  <c:v>-1.6475000000000001E-3</c:v>
                </c:pt>
                <c:pt idx="25863">
                  <c:v>-1.6488E-3</c:v>
                </c:pt>
                <c:pt idx="25864">
                  <c:v>-1.6509999999999999E-3</c:v>
                </c:pt>
                <c:pt idx="25865">
                  <c:v>-1.6482999999999999E-3</c:v>
                </c:pt>
                <c:pt idx="25866">
                  <c:v>-1.6486000000000001E-3</c:v>
                </c:pt>
                <c:pt idx="25867">
                  <c:v>-1.6494000000000001E-3</c:v>
                </c:pt>
                <c:pt idx="25868">
                  <c:v>-1.6448000000000001E-3</c:v>
                </c:pt>
                <c:pt idx="25869">
                  <c:v>-1.6398999999999999E-3</c:v>
                </c:pt>
                <c:pt idx="25870">
                  <c:v>-1.6394999999999999E-3</c:v>
                </c:pt>
                <c:pt idx="25871">
                  <c:v>-1.635E-3</c:v>
                </c:pt>
                <c:pt idx="25872">
                  <c:v>-1.6406000000000001E-3</c:v>
                </c:pt>
                <c:pt idx="25873">
                  <c:v>-1.6448000000000001E-3</c:v>
                </c:pt>
                <c:pt idx="25874">
                  <c:v>-1.6515E-3</c:v>
                </c:pt>
                <c:pt idx="25875">
                  <c:v>-1.6593999999999999E-3</c:v>
                </c:pt>
                <c:pt idx="25876">
                  <c:v>-1.6682000000000001E-3</c:v>
                </c:pt>
                <c:pt idx="25877">
                  <c:v>-1.6766999999999999E-3</c:v>
                </c:pt>
                <c:pt idx="25878">
                  <c:v>-1.6842000000000001E-3</c:v>
                </c:pt>
                <c:pt idx="25879">
                  <c:v>-1.6854999999999999E-3</c:v>
                </c:pt>
                <c:pt idx="25880">
                  <c:v>-1.6886E-3</c:v>
                </c:pt>
                <c:pt idx="25881">
                  <c:v>-1.6929E-3</c:v>
                </c:pt>
                <c:pt idx="25882">
                  <c:v>-1.6944E-3</c:v>
                </c:pt>
                <c:pt idx="25883">
                  <c:v>-1.6976000000000001E-3</c:v>
                </c:pt>
                <c:pt idx="25884">
                  <c:v>-1.701E-3</c:v>
                </c:pt>
                <c:pt idx="25885">
                  <c:v>-1.7041999999999999E-3</c:v>
                </c:pt>
                <c:pt idx="25886">
                  <c:v>-1.7034999999999999E-3</c:v>
                </c:pt>
                <c:pt idx="25887">
                  <c:v>-1.7049000000000001E-3</c:v>
                </c:pt>
                <c:pt idx="25888">
                  <c:v>-1.7051E-3</c:v>
                </c:pt>
                <c:pt idx="25889">
                  <c:v>-1.7074E-3</c:v>
                </c:pt>
                <c:pt idx="25890">
                  <c:v>-1.7099000000000001E-3</c:v>
                </c:pt>
                <c:pt idx="25891">
                  <c:v>-1.7105E-3</c:v>
                </c:pt>
                <c:pt idx="25892">
                  <c:v>-1.7061999999999999E-3</c:v>
                </c:pt>
                <c:pt idx="25893">
                  <c:v>-1.7001E-3</c:v>
                </c:pt>
                <c:pt idx="25894">
                  <c:v>-1.6934000000000001E-3</c:v>
                </c:pt>
                <c:pt idx="25895">
                  <c:v>-1.6881999999999999E-3</c:v>
                </c:pt>
                <c:pt idx="25896">
                  <c:v>-1.6844E-3</c:v>
                </c:pt>
                <c:pt idx="25897">
                  <c:v>-1.683E-3</c:v>
                </c:pt>
                <c:pt idx="25898">
                  <c:v>-1.6853E-3</c:v>
                </c:pt>
                <c:pt idx="25899">
                  <c:v>-1.6881000000000001E-3</c:v>
                </c:pt>
                <c:pt idx="25900">
                  <c:v>-1.6911000000000001E-3</c:v>
                </c:pt>
                <c:pt idx="25901">
                  <c:v>-1.6934999999999999E-3</c:v>
                </c:pt>
                <c:pt idx="25902">
                  <c:v>-1.6976000000000001E-3</c:v>
                </c:pt>
                <c:pt idx="25903">
                  <c:v>-1.6998E-3</c:v>
                </c:pt>
                <c:pt idx="25904">
                  <c:v>-1.7007999999999999E-3</c:v>
                </c:pt>
                <c:pt idx="25905">
                  <c:v>-1.701E-3</c:v>
                </c:pt>
                <c:pt idx="25906">
                  <c:v>-1.7053999999999999E-3</c:v>
                </c:pt>
                <c:pt idx="25907">
                  <c:v>-1.7060000000000001E-3</c:v>
                </c:pt>
                <c:pt idx="25908">
                  <c:v>-1.7055E-3</c:v>
                </c:pt>
                <c:pt idx="25909">
                  <c:v>-1.7041999999999999E-3</c:v>
                </c:pt>
                <c:pt idx="25910">
                  <c:v>-1.7051E-3</c:v>
                </c:pt>
                <c:pt idx="25911">
                  <c:v>-1.7060000000000001E-3</c:v>
                </c:pt>
                <c:pt idx="25912">
                  <c:v>-1.7066E-3</c:v>
                </c:pt>
                <c:pt idx="25913">
                  <c:v>-1.7078E-3</c:v>
                </c:pt>
                <c:pt idx="25914">
                  <c:v>-1.7057999999999999E-3</c:v>
                </c:pt>
                <c:pt idx="25915">
                  <c:v>-1.7049000000000001E-3</c:v>
                </c:pt>
                <c:pt idx="25916">
                  <c:v>-1.7014E-3</c:v>
                </c:pt>
                <c:pt idx="25917">
                  <c:v>-1.7048E-3</c:v>
                </c:pt>
                <c:pt idx="25918">
                  <c:v>-1.7057999999999999E-3</c:v>
                </c:pt>
                <c:pt idx="25919">
                  <c:v>-1.7110999999999999E-3</c:v>
                </c:pt>
                <c:pt idx="25920">
                  <c:v>-1.7160000000000001E-3</c:v>
                </c:pt>
                <c:pt idx="25921">
                  <c:v>-1.7143E-3</c:v>
                </c:pt>
                <c:pt idx="25922">
                  <c:v>-1.7110999999999999E-3</c:v>
                </c:pt>
                <c:pt idx="25923">
                  <c:v>-1.7079E-3</c:v>
                </c:pt>
                <c:pt idx="25924">
                  <c:v>-1.7057000000000001E-3</c:v>
                </c:pt>
                <c:pt idx="25925">
                  <c:v>-1.7056E-3</c:v>
                </c:pt>
                <c:pt idx="25926">
                  <c:v>-1.7030999999999999E-3</c:v>
                </c:pt>
                <c:pt idx="25927">
                  <c:v>-1.7028E-3</c:v>
                </c:pt>
                <c:pt idx="25928">
                  <c:v>-1.7033E-3</c:v>
                </c:pt>
                <c:pt idx="25929">
                  <c:v>-1.7030999999999999E-3</c:v>
                </c:pt>
                <c:pt idx="25930">
                  <c:v>-1.6986E-3</c:v>
                </c:pt>
                <c:pt idx="25931">
                  <c:v>-1.6927000000000001E-3</c:v>
                </c:pt>
                <c:pt idx="25932">
                  <c:v>-1.6872E-3</c:v>
                </c:pt>
                <c:pt idx="25933">
                  <c:v>-1.6833E-3</c:v>
                </c:pt>
                <c:pt idx="25934">
                  <c:v>-1.6773000000000001E-3</c:v>
                </c:pt>
                <c:pt idx="25935">
                  <c:v>-1.67E-3</c:v>
                </c:pt>
                <c:pt idx="25936">
                  <c:v>-1.6616999999999999E-3</c:v>
                </c:pt>
                <c:pt idx="25937">
                  <c:v>-1.6574000000000001E-3</c:v>
                </c:pt>
                <c:pt idx="25938">
                  <c:v>-1.655E-3</c:v>
                </c:pt>
                <c:pt idx="25939">
                  <c:v>-1.6463999999999999E-3</c:v>
                </c:pt>
                <c:pt idx="25940">
                  <c:v>-1.6363E-3</c:v>
                </c:pt>
                <c:pt idx="25941">
                  <c:v>-1.6241999999999999E-3</c:v>
                </c:pt>
                <c:pt idx="25942">
                  <c:v>-1.6138000000000001E-3</c:v>
                </c:pt>
                <c:pt idx="25943">
                  <c:v>-1.6075E-3</c:v>
                </c:pt>
                <c:pt idx="25944">
                  <c:v>-1.6014E-3</c:v>
                </c:pt>
                <c:pt idx="25945">
                  <c:v>-1.5957E-3</c:v>
                </c:pt>
                <c:pt idx="25946">
                  <c:v>-1.5916000000000001E-3</c:v>
                </c:pt>
                <c:pt idx="25947">
                  <c:v>-1.5869E-3</c:v>
                </c:pt>
                <c:pt idx="25948">
                  <c:v>-1.5837E-3</c:v>
                </c:pt>
                <c:pt idx="25949">
                  <c:v>-1.5797000000000001E-3</c:v>
                </c:pt>
                <c:pt idx="25950">
                  <c:v>-1.5793999999999999E-3</c:v>
                </c:pt>
                <c:pt idx="25951">
                  <c:v>-1.5832999999999999E-3</c:v>
                </c:pt>
                <c:pt idx="25952">
                  <c:v>-1.5892E-3</c:v>
                </c:pt>
                <c:pt idx="25953">
                  <c:v>-1.5976E-3</c:v>
                </c:pt>
                <c:pt idx="25954">
                  <c:v>-1.5985000000000001E-3</c:v>
                </c:pt>
                <c:pt idx="25955">
                  <c:v>-1.5988E-3</c:v>
                </c:pt>
                <c:pt idx="25956">
                  <c:v>-1.5999E-3</c:v>
                </c:pt>
                <c:pt idx="25957">
                  <c:v>-1.5977000000000001E-3</c:v>
                </c:pt>
                <c:pt idx="25958">
                  <c:v>-1.6003E-3</c:v>
                </c:pt>
                <c:pt idx="25959">
                  <c:v>-1.6072E-3</c:v>
                </c:pt>
                <c:pt idx="25960">
                  <c:v>-1.6153000000000001E-3</c:v>
                </c:pt>
                <c:pt idx="25961">
                  <c:v>-1.6191000000000001E-3</c:v>
                </c:pt>
                <c:pt idx="25962">
                  <c:v>-1.6228E-3</c:v>
                </c:pt>
                <c:pt idx="25963">
                  <c:v>-1.6249000000000001E-3</c:v>
                </c:pt>
                <c:pt idx="25964">
                  <c:v>-1.6232E-3</c:v>
                </c:pt>
                <c:pt idx="25965">
                  <c:v>-1.6203999999999999E-3</c:v>
                </c:pt>
                <c:pt idx="25966">
                  <c:v>-1.6164E-3</c:v>
                </c:pt>
                <c:pt idx="25967">
                  <c:v>-1.6106E-3</c:v>
                </c:pt>
                <c:pt idx="25968">
                  <c:v>-1.6031999999999999E-3</c:v>
                </c:pt>
                <c:pt idx="25969">
                  <c:v>-1.5953E-3</c:v>
                </c:pt>
                <c:pt idx="25970">
                  <c:v>-1.5895E-3</c:v>
                </c:pt>
                <c:pt idx="25971">
                  <c:v>-1.5805999999999999E-3</c:v>
                </c:pt>
                <c:pt idx="25972">
                  <c:v>-1.5753E-3</c:v>
                </c:pt>
                <c:pt idx="25973">
                  <c:v>-1.5685E-3</c:v>
                </c:pt>
                <c:pt idx="25974">
                  <c:v>-1.5656000000000001E-3</c:v>
                </c:pt>
                <c:pt idx="25975">
                  <c:v>-1.5597E-3</c:v>
                </c:pt>
                <c:pt idx="25976">
                  <c:v>-1.5545999999999999E-3</c:v>
                </c:pt>
                <c:pt idx="25977">
                  <c:v>-1.5510999999999999E-3</c:v>
                </c:pt>
                <c:pt idx="25978">
                  <c:v>-1.5479000000000001E-3</c:v>
                </c:pt>
                <c:pt idx="25979">
                  <c:v>-1.5445999999999999E-3</c:v>
                </c:pt>
                <c:pt idx="25980">
                  <c:v>-1.5421E-3</c:v>
                </c:pt>
                <c:pt idx="25981">
                  <c:v>-1.5410000000000001E-3</c:v>
                </c:pt>
                <c:pt idx="25982">
                  <c:v>-1.5409E-3</c:v>
                </c:pt>
                <c:pt idx="25983">
                  <c:v>-1.5391000000000001E-3</c:v>
                </c:pt>
                <c:pt idx="25984">
                  <c:v>-1.5349999999999999E-3</c:v>
                </c:pt>
                <c:pt idx="25985">
                  <c:v>-1.529E-3</c:v>
                </c:pt>
                <c:pt idx="25986">
                  <c:v>-1.5227999999999999E-3</c:v>
                </c:pt>
                <c:pt idx="25987">
                  <c:v>-1.5143999999999999E-3</c:v>
                </c:pt>
                <c:pt idx="25988">
                  <c:v>-1.5077000000000001E-3</c:v>
                </c:pt>
                <c:pt idx="25989">
                  <c:v>-1.5026E-3</c:v>
                </c:pt>
                <c:pt idx="25990">
                  <c:v>-1.4954E-3</c:v>
                </c:pt>
                <c:pt idx="25991">
                  <c:v>-1.4890999999999999E-3</c:v>
                </c:pt>
                <c:pt idx="25992">
                  <c:v>-1.4848000000000001E-3</c:v>
                </c:pt>
                <c:pt idx="25993">
                  <c:v>-1.4823E-3</c:v>
                </c:pt>
                <c:pt idx="25994">
                  <c:v>-1.4821999999999999E-3</c:v>
                </c:pt>
                <c:pt idx="25995">
                  <c:v>-1.4829000000000001E-3</c:v>
                </c:pt>
                <c:pt idx="25996">
                  <c:v>-1.4819E-3</c:v>
                </c:pt>
                <c:pt idx="25997">
                  <c:v>-1.4823E-3</c:v>
                </c:pt>
                <c:pt idx="25998">
                  <c:v>-1.4842E-3</c:v>
                </c:pt>
                <c:pt idx="25999">
                  <c:v>-1.4857E-3</c:v>
                </c:pt>
                <c:pt idx="26000">
                  <c:v>-1.4885E-3</c:v>
                </c:pt>
                <c:pt idx="26001">
                  <c:v>-1.4908E-3</c:v>
                </c:pt>
                <c:pt idx="26002">
                  <c:v>-1.4932000000000001E-3</c:v>
                </c:pt>
                <c:pt idx="26003">
                  <c:v>-1.4909000000000001E-3</c:v>
                </c:pt>
                <c:pt idx="26004">
                  <c:v>-1.4916E-3</c:v>
                </c:pt>
                <c:pt idx="26005">
                  <c:v>-1.4947000000000001E-3</c:v>
                </c:pt>
                <c:pt idx="26006">
                  <c:v>-1.4986000000000001E-3</c:v>
                </c:pt>
                <c:pt idx="26007">
                  <c:v>-1.5004E-3</c:v>
                </c:pt>
                <c:pt idx="26008">
                  <c:v>-1.4989999999999999E-3</c:v>
                </c:pt>
                <c:pt idx="26009">
                  <c:v>-1.4953E-3</c:v>
                </c:pt>
                <c:pt idx="26010">
                  <c:v>-1.4916E-3</c:v>
                </c:pt>
                <c:pt idx="26011">
                  <c:v>-1.4874000000000001E-3</c:v>
                </c:pt>
                <c:pt idx="26012">
                  <c:v>-1.4817999999999999E-3</c:v>
                </c:pt>
                <c:pt idx="26013">
                  <c:v>-1.4790999999999999E-3</c:v>
                </c:pt>
                <c:pt idx="26014">
                  <c:v>-1.4752000000000001E-3</c:v>
                </c:pt>
                <c:pt idx="26015">
                  <c:v>-1.4695000000000001E-3</c:v>
                </c:pt>
                <c:pt idx="26016">
                  <c:v>-1.4682E-3</c:v>
                </c:pt>
                <c:pt idx="26017">
                  <c:v>-1.4691000000000001E-3</c:v>
                </c:pt>
                <c:pt idx="26018">
                  <c:v>-1.4668999999999999E-3</c:v>
                </c:pt>
                <c:pt idx="26019">
                  <c:v>-1.4630999999999999E-3</c:v>
                </c:pt>
                <c:pt idx="26020">
                  <c:v>-1.4621E-3</c:v>
                </c:pt>
                <c:pt idx="26021">
                  <c:v>-1.4583E-3</c:v>
                </c:pt>
                <c:pt idx="26022">
                  <c:v>-1.454E-3</c:v>
                </c:pt>
                <c:pt idx="26023">
                  <c:v>-1.4499999999999999E-3</c:v>
                </c:pt>
                <c:pt idx="26024">
                  <c:v>-1.4457000000000001E-3</c:v>
                </c:pt>
                <c:pt idx="26025">
                  <c:v>-1.4453999999999999E-3</c:v>
                </c:pt>
                <c:pt idx="26026">
                  <c:v>-1.4452E-3</c:v>
                </c:pt>
                <c:pt idx="26027">
                  <c:v>-1.4438000000000001E-3</c:v>
                </c:pt>
                <c:pt idx="26028">
                  <c:v>-1.4437E-3</c:v>
                </c:pt>
                <c:pt idx="26029">
                  <c:v>-1.4436E-3</c:v>
                </c:pt>
                <c:pt idx="26030">
                  <c:v>-1.444E-3</c:v>
                </c:pt>
                <c:pt idx="26031">
                  <c:v>-1.4445E-3</c:v>
                </c:pt>
                <c:pt idx="26032">
                  <c:v>-1.4411000000000001E-3</c:v>
                </c:pt>
                <c:pt idx="26033">
                  <c:v>-1.4365999999999999E-3</c:v>
                </c:pt>
                <c:pt idx="26034">
                  <c:v>-1.4327000000000001E-3</c:v>
                </c:pt>
                <c:pt idx="26035">
                  <c:v>-1.4333E-3</c:v>
                </c:pt>
                <c:pt idx="26036">
                  <c:v>-1.4356E-3</c:v>
                </c:pt>
                <c:pt idx="26037">
                  <c:v>-1.4404000000000001E-3</c:v>
                </c:pt>
                <c:pt idx="26038">
                  <c:v>-1.4406E-3</c:v>
                </c:pt>
                <c:pt idx="26039">
                  <c:v>-1.4449E-3</c:v>
                </c:pt>
                <c:pt idx="26040">
                  <c:v>-1.4491E-3</c:v>
                </c:pt>
                <c:pt idx="26041">
                  <c:v>-1.4499999999999999E-3</c:v>
                </c:pt>
                <c:pt idx="26042">
                  <c:v>-1.4526000000000001E-3</c:v>
                </c:pt>
                <c:pt idx="26043">
                  <c:v>-1.4534000000000001E-3</c:v>
                </c:pt>
                <c:pt idx="26044">
                  <c:v>-1.4502E-3</c:v>
                </c:pt>
                <c:pt idx="26045">
                  <c:v>-1.4529E-3</c:v>
                </c:pt>
                <c:pt idx="26046">
                  <c:v>-1.4578E-3</c:v>
                </c:pt>
                <c:pt idx="26047">
                  <c:v>-1.4639E-3</c:v>
                </c:pt>
                <c:pt idx="26048">
                  <c:v>-1.4691999999999999E-3</c:v>
                </c:pt>
                <c:pt idx="26049">
                  <c:v>-1.4748999999999999E-3</c:v>
                </c:pt>
                <c:pt idx="26050">
                  <c:v>-1.4848000000000001E-3</c:v>
                </c:pt>
                <c:pt idx="26051">
                  <c:v>-1.4922E-3</c:v>
                </c:pt>
                <c:pt idx="26052">
                  <c:v>-1.4982999999999999E-3</c:v>
                </c:pt>
                <c:pt idx="26053">
                  <c:v>-1.5074999999999999E-3</c:v>
                </c:pt>
                <c:pt idx="26054">
                  <c:v>-1.5120000000000001E-3</c:v>
                </c:pt>
                <c:pt idx="26055">
                  <c:v>-1.5120999999999999E-3</c:v>
                </c:pt>
                <c:pt idx="26056">
                  <c:v>-1.5154999999999999E-3</c:v>
                </c:pt>
                <c:pt idx="26057">
                  <c:v>-1.5199E-3</c:v>
                </c:pt>
                <c:pt idx="26058">
                  <c:v>-1.5227999999999999E-3</c:v>
                </c:pt>
                <c:pt idx="26059">
                  <c:v>-1.5261000000000001E-3</c:v>
                </c:pt>
                <c:pt idx="26060">
                  <c:v>-1.5253E-3</c:v>
                </c:pt>
                <c:pt idx="26061">
                  <c:v>-1.5227999999999999E-3</c:v>
                </c:pt>
                <c:pt idx="26062">
                  <c:v>-1.5199E-3</c:v>
                </c:pt>
                <c:pt idx="26063">
                  <c:v>-1.5187E-3</c:v>
                </c:pt>
                <c:pt idx="26064">
                  <c:v>-1.5169000000000001E-3</c:v>
                </c:pt>
                <c:pt idx="26065">
                  <c:v>-1.5129E-3</c:v>
                </c:pt>
                <c:pt idx="26066">
                  <c:v>-1.5097999999999999E-3</c:v>
                </c:pt>
                <c:pt idx="26067">
                  <c:v>-1.508E-3</c:v>
                </c:pt>
                <c:pt idx="26068">
                  <c:v>-1.5107E-3</c:v>
                </c:pt>
                <c:pt idx="26069">
                  <c:v>-1.5135999999999999E-3</c:v>
                </c:pt>
                <c:pt idx="26070">
                  <c:v>-1.513E-3</c:v>
                </c:pt>
                <c:pt idx="26071">
                  <c:v>-1.5102E-3</c:v>
                </c:pt>
                <c:pt idx="26072">
                  <c:v>-1.5092E-3</c:v>
                </c:pt>
                <c:pt idx="26073">
                  <c:v>-1.5062999999999999E-3</c:v>
                </c:pt>
                <c:pt idx="26074">
                  <c:v>-1.5027E-3</c:v>
                </c:pt>
                <c:pt idx="26075">
                  <c:v>-1.4972E-3</c:v>
                </c:pt>
                <c:pt idx="26076">
                  <c:v>-1.4894999999999999E-3</c:v>
                </c:pt>
                <c:pt idx="26077">
                  <c:v>-1.4834E-3</c:v>
                </c:pt>
                <c:pt idx="26078">
                  <c:v>-1.4779000000000001E-3</c:v>
                </c:pt>
                <c:pt idx="26079">
                  <c:v>-1.4727E-3</c:v>
                </c:pt>
                <c:pt idx="26080">
                  <c:v>-1.4672999999999999E-3</c:v>
                </c:pt>
                <c:pt idx="26081">
                  <c:v>-1.4606E-3</c:v>
                </c:pt>
                <c:pt idx="26082">
                  <c:v>-1.4543E-3</c:v>
                </c:pt>
                <c:pt idx="26083">
                  <c:v>-1.449E-3</c:v>
                </c:pt>
                <c:pt idx="26084">
                  <c:v>-1.4437E-3</c:v>
                </c:pt>
                <c:pt idx="26085">
                  <c:v>-1.4413E-3</c:v>
                </c:pt>
                <c:pt idx="26086">
                  <c:v>-1.4399E-3</c:v>
                </c:pt>
                <c:pt idx="26087">
                  <c:v>-1.4395E-3</c:v>
                </c:pt>
                <c:pt idx="26088">
                  <c:v>-1.4385000000000001E-3</c:v>
                </c:pt>
                <c:pt idx="26089">
                  <c:v>-1.438E-3</c:v>
                </c:pt>
                <c:pt idx="26090">
                  <c:v>-1.436E-3</c:v>
                </c:pt>
                <c:pt idx="26091">
                  <c:v>-1.4387E-3</c:v>
                </c:pt>
                <c:pt idx="26092">
                  <c:v>-1.4434999999999999E-3</c:v>
                </c:pt>
                <c:pt idx="26093">
                  <c:v>-1.4479E-3</c:v>
                </c:pt>
                <c:pt idx="26094">
                  <c:v>-1.4529E-3</c:v>
                </c:pt>
                <c:pt idx="26095">
                  <c:v>-1.4589E-3</c:v>
                </c:pt>
                <c:pt idx="26096">
                  <c:v>-1.4605E-3</c:v>
                </c:pt>
                <c:pt idx="26097">
                  <c:v>-1.4624E-3</c:v>
                </c:pt>
                <c:pt idx="26098">
                  <c:v>-1.4675000000000001E-3</c:v>
                </c:pt>
                <c:pt idx="26099">
                  <c:v>-1.4762E-3</c:v>
                </c:pt>
                <c:pt idx="26100">
                  <c:v>-1.4829000000000001E-3</c:v>
                </c:pt>
                <c:pt idx="26101">
                  <c:v>-1.4898999999999999E-3</c:v>
                </c:pt>
                <c:pt idx="26102">
                  <c:v>-1.4965E-3</c:v>
                </c:pt>
                <c:pt idx="26103">
                  <c:v>-1.5012000000000001E-3</c:v>
                </c:pt>
                <c:pt idx="26104">
                  <c:v>-1.5009999999999999E-3</c:v>
                </c:pt>
                <c:pt idx="26105">
                  <c:v>-1.5018E-3</c:v>
                </c:pt>
                <c:pt idx="26106">
                  <c:v>-1.4997999999999999E-3</c:v>
                </c:pt>
                <c:pt idx="26107">
                  <c:v>-1.5016000000000001E-3</c:v>
                </c:pt>
                <c:pt idx="26108">
                  <c:v>-1.5011E-3</c:v>
                </c:pt>
                <c:pt idx="26109">
                  <c:v>-1.4986000000000001E-3</c:v>
                </c:pt>
                <c:pt idx="26110">
                  <c:v>-1.4955000000000001E-3</c:v>
                </c:pt>
                <c:pt idx="26111">
                  <c:v>-1.4901000000000001E-3</c:v>
                </c:pt>
                <c:pt idx="26112">
                  <c:v>-1.4871000000000001E-3</c:v>
                </c:pt>
                <c:pt idx="26113">
                  <c:v>-1.4847E-3</c:v>
                </c:pt>
                <c:pt idx="26114">
                  <c:v>-1.4802999999999999E-3</c:v>
                </c:pt>
                <c:pt idx="26115">
                  <c:v>-1.4769E-3</c:v>
                </c:pt>
                <c:pt idx="26116">
                  <c:v>-1.4737000000000001E-3</c:v>
                </c:pt>
                <c:pt idx="26117">
                  <c:v>-1.4691000000000001E-3</c:v>
                </c:pt>
                <c:pt idx="26118">
                  <c:v>-1.4656999999999999E-3</c:v>
                </c:pt>
                <c:pt idx="26119">
                  <c:v>-1.4624E-3</c:v>
                </c:pt>
                <c:pt idx="26120">
                  <c:v>-1.4583E-3</c:v>
                </c:pt>
                <c:pt idx="26121">
                  <c:v>-1.4568000000000001E-3</c:v>
                </c:pt>
                <c:pt idx="26122">
                  <c:v>-1.4561999999999999E-3</c:v>
                </c:pt>
                <c:pt idx="26123">
                  <c:v>-1.4572999999999999E-3</c:v>
                </c:pt>
                <c:pt idx="26124">
                  <c:v>-1.4574E-3</c:v>
                </c:pt>
                <c:pt idx="26125">
                  <c:v>-1.456E-3</c:v>
                </c:pt>
                <c:pt idx="26126">
                  <c:v>-1.4525E-3</c:v>
                </c:pt>
                <c:pt idx="26127">
                  <c:v>-1.4471E-3</c:v>
                </c:pt>
                <c:pt idx="26128">
                  <c:v>-1.4415999999999999E-3</c:v>
                </c:pt>
                <c:pt idx="26129">
                  <c:v>-1.4372E-3</c:v>
                </c:pt>
                <c:pt idx="26130">
                  <c:v>-1.4325E-3</c:v>
                </c:pt>
                <c:pt idx="26131">
                  <c:v>-1.4268E-3</c:v>
                </c:pt>
                <c:pt idx="26132">
                  <c:v>-1.4241E-3</c:v>
                </c:pt>
                <c:pt idx="26133">
                  <c:v>-1.4226E-3</c:v>
                </c:pt>
                <c:pt idx="26134">
                  <c:v>-1.4208000000000001E-3</c:v>
                </c:pt>
                <c:pt idx="26135">
                  <c:v>-1.4235000000000001E-3</c:v>
                </c:pt>
                <c:pt idx="26136">
                  <c:v>-1.4249E-3</c:v>
                </c:pt>
                <c:pt idx="26137">
                  <c:v>-1.4249E-3</c:v>
                </c:pt>
                <c:pt idx="26138">
                  <c:v>-1.4228999999999999E-3</c:v>
                </c:pt>
                <c:pt idx="26139">
                  <c:v>-1.4222E-3</c:v>
                </c:pt>
                <c:pt idx="26140">
                  <c:v>-1.4245E-3</c:v>
                </c:pt>
                <c:pt idx="26141">
                  <c:v>-1.4268E-3</c:v>
                </c:pt>
                <c:pt idx="26142">
                  <c:v>-1.421E-3</c:v>
                </c:pt>
                <c:pt idx="26143">
                  <c:v>-1.4164E-3</c:v>
                </c:pt>
                <c:pt idx="26144">
                  <c:v>-1.4109000000000001E-3</c:v>
                </c:pt>
                <c:pt idx="26145">
                  <c:v>-1.4097000000000001E-3</c:v>
                </c:pt>
                <c:pt idx="26146">
                  <c:v>-1.4109999999999999E-3</c:v>
                </c:pt>
                <c:pt idx="26147">
                  <c:v>-1.4119E-3</c:v>
                </c:pt>
                <c:pt idx="26148">
                  <c:v>-1.4113999999999999E-3</c:v>
                </c:pt>
                <c:pt idx="26149">
                  <c:v>-1.4092E-3</c:v>
                </c:pt>
                <c:pt idx="26150">
                  <c:v>-1.4082999999999999E-3</c:v>
                </c:pt>
                <c:pt idx="26151">
                  <c:v>-1.4094000000000001E-3</c:v>
                </c:pt>
                <c:pt idx="26152">
                  <c:v>-1.4113999999999999E-3</c:v>
                </c:pt>
                <c:pt idx="26153">
                  <c:v>-1.4139999999999999E-3</c:v>
                </c:pt>
                <c:pt idx="26154">
                  <c:v>-1.4164E-3</c:v>
                </c:pt>
                <c:pt idx="26155">
                  <c:v>-1.4182999999999999E-3</c:v>
                </c:pt>
                <c:pt idx="26156">
                  <c:v>-1.4216000000000001E-3</c:v>
                </c:pt>
                <c:pt idx="26157">
                  <c:v>-1.4284E-3</c:v>
                </c:pt>
                <c:pt idx="26158">
                  <c:v>-1.4220000000000001E-3</c:v>
                </c:pt>
                <c:pt idx="26159">
                  <c:v>-1.4227E-3</c:v>
                </c:pt>
                <c:pt idx="26160">
                  <c:v>-1.4178999999999999E-3</c:v>
                </c:pt>
                <c:pt idx="26161">
                  <c:v>-1.4126E-3</c:v>
                </c:pt>
                <c:pt idx="26162">
                  <c:v>-1.4096E-3</c:v>
                </c:pt>
                <c:pt idx="26163">
                  <c:v>-1.4066E-3</c:v>
                </c:pt>
                <c:pt idx="26164">
                  <c:v>-1.4025000000000001E-3</c:v>
                </c:pt>
                <c:pt idx="26165">
                  <c:v>-1.4013000000000001E-3</c:v>
                </c:pt>
                <c:pt idx="26166">
                  <c:v>-1.4021000000000001E-3</c:v>
                </c:pt>
                <c:pt idx="26167">
                  <c:v>-1.4088E-3</c:v>
                </c:pt>
                <c:pt idx="26168">
                  <c:v>-1.418E-3</c:v>
                </c:pt>
                <c:pt idx="26169">
                  <c:v>-1.4182999999999999E-3</c:v>
                </c:pt>
                <c:pt idx="26170">
                  <c:v>-1.4261E-3</c:v>
                </c:pt>
                <c:pt idx="26171">
                  <c:v>-1.4329E-3</c:v>
                </c:pt>
                <c:pt idx="26172">
                  <c:v>-1.4376E-3</c:v>
                </c:pt>
                <c:pt idx="26173">
                  <c:v>-1.4415999999999999E-3</c:v>
                </c:pt>
                <c:pt idx="26174">
                  <c:v>-1.4432E-3</c:v>
                </c:pt>
                <c:pt idx="26175">
                  <c:v>-1.4442000000000001E-3</c:v>
                </c:pt>
                <c:pt idx="26176">
                  <c:v>-1.4514E-3</c:v>
                </c:pt>
                <c:pt idx="26177">
                  <c:v>-1.4545000000000001E-3</c:v>
                </c:pt>
                <c:pt idx="26178">
                  <c:v>-1.4575E-3</c:v>
                </c:pt>
                <c:pt idx="26179">
                  <c:v>-1.4630999999999999E-3</c:v>
                </c:pt>
                <c:pt idx="26180">
                  <c:v>-1.4691999999999999E-3</c:v>
                </c:pt>
                <c:pt idx="26181">
                  <c:v>-1.4706000000000001E-3</c:v>
                </c:pt>
                <c:pt idx="26182">
                  <c:v>-1.4681E-3</c:v>
                </c:pt>
                <c:pt idx="26183">
                  <c:v>-1.4647E-3</c:v>
                </c:pt>
                <c:pt idx="26184">
                  <c:v>-1.4633999999999999E-3</c:v>
                </c:pt>
                <c:pt idx="26185">
                  <c:v>-1.4605E-3</c:v>
                </c:pt>
                <c:pt idx="26186">
                  <c:v>-1.4584999999999999E-3</c:v>
                </c:pt>
                <c:pt idx="26187">
                  <c:v>-1.456E-3</c:v>
                </c:pt>
                <c:pt idx="26188">
                  <c:v>-1.4555E-3</c:v>
                </c:pt>
                <c:pt idx="26189">
                  <c:v>-1.4552E-3</c:v>
                </c:pt>
                <c:pt idx="26190">
                  <c:v>-1.4541999999999999E-3</c:v>
                </c:pt>
                <c:pt idx="26191">
                  <c:v>-1.4533E-3</c:v>
                </c:pt>
                <c:pt idx="26192">
                  <c:v>-1.4553999999999999E-3</c:v>
                </c:pt>
                <c:pt idx="26193">
                  <c:v>-1.4580999999999999E-3</c:v>
                </c:pt>
                <c:pt idx="26194">
                  <c:v>-1.4603999999999999E-3</c:v>
                </c:pt>
                <c:pt idx="26195">
                  <c:v>-1.4641999999999999E-3</c:v>
                </c:pt>
                <c:pt idx="26196">
                  <c:v>-1.472E-3</c:v>
                </c:pt>
                <c:pt idx="26197">
                  <c:v>-1.4832000000000001E-3</c:v>
                </c:pt>
                <c:pt idx="26198">
                  <c:v>-1.4926E-3</c:v>
                </c:pt>
                <c:pt idx="26199">
                  <c:v>-1.4985E-3</c:v>
                </c:pt>
                <c:pt idx="26200">
                  <c:v>-1.4984E-3</c:v>
                </c:pt>
                <c:pt idx="26201">
                  <c:v>-1.5058999999999999E-3</c:v>
                </c:pt>
                <c:pt idx="26202">
                  <c:v>-1.5089999999999999E-3</c:v>
                </c:pt>
                <c:pt idx="26203">
                  <c:v>-1.5093000000000001E-3</c:v>
                </c:pt>
                <c:pt idx="26204">
                  <c:v>-1.5061E-3</c:v>
                </c:pt>
                <c:pt idx="26205">
                  <c:v>-1.4981E-3</c:v>
                </c:pt>
                <c:pt idx="26206">
                  <c:v>-1.4912E-3</c:v>
                </c:pt>
                <c:pt idx="26207">
                  <c:v>-1.4828E-3</c:v>
                </c:pt>
                <c:pt idx="26208">
                  <c:v>-1.4806999999999999E-3</c:v>
                </c:pt>
                <c:pt idx="26209">
                  <c:v>-1.4767999999999999E-3</c:v>
                </c:pt>
                <c:pt idx="26210">
                  <c:v>-1.4782E-3</c:v>
                </c:pt>
                <c:pt idx="26211">
                  <c:v>-1.4767000000000001E-3</c:v>
                </c:pt>
                <c:pt idx="26212">
                  <c:v>-1.4769E-3</c:v>
                </c:pt>
                <c:pt idx="26213">
                  <c:v>-1.4752999999999999E-3</c:v>
                </c:pt>
                <c:pt idx="26214">
                  <c:v>-1.4729000000000001E-3</c:v>
                </c:pt>
                <c:pt idx="26215">
                  <c:v>-1.4754E-3</c:v>
                </c:pt>
                <c:pt idx="26216">
                  <c:v>-1.4781E-3</c:v>
                </c:pt>
                <c:pt idx="26217">
                  <c:v>-1.4816E-3</c:v>
                </c:pt>
                <c:pt idx="26218">
                  <c:v>-1.4851E-3</c:v>
                </c:pt>
                <c:pt idx="26219">
                  <c:v>-1.4878000000000001E-3</c:v>
                </c:pt>
                <c:pt idx="26220">
                  <c:v>-1.4916E-3</c:v>
                </c:pt>
                <c:pt idx="26221">
                  <c:v>-1.4946E-3</c:v>
                </c:pt>
                <c:pt idx="26222">
                  <c:v>-1.4981E-3</c:v>
                </c:pt>
                <c:pt idx="26223">
                  <c:v>-1.5019E-3</c:v>
                </c:pt>
                <c:pt idx="26224">
                  <c:v>-1.5047999999999999E-3</c:v>
                </c:pt>
                <c:pt idx="26225">
                  <c:v>-1.5074000000000001E-3</c:v>
                </c:pt>
                <c:pt idx="26226">
                  <c:v>-1.5085000000000001E-3</c:v>
                </c:pt>
                <c:pt idx="26227">
                  <c:v>-1.5089999999999999E-3</c:v>
                </c:pt>
                <c:pt idx="26228">
                  <c:v>-1.5106E-3</c:v>
                </c:pt>
                <c:pt idx="26229">
                  <c:v>-1.5119E-3</c:v>
                </c:pt>
                <c:pt idx="26230">
                  <c:v>-1.5106E-3</c:v>
                </c:pt>
                <c:pt idx="26231">
                  <c:v>-1.5087E-3</c:v>
                </c:pt>
                <c:pt idx="26232">
                  <c:v>-1.513E-3</c:v>
                </c:pt>
                <c:pt idx="26233">
                  <c:v>-1.5134E-3</c:v>
                </c:pt>
                <c:pt idx="26234">
                  <c:v>-1.5135000000000001E-3</c:v>
                </c:pt>
                <c:pt idx="26235">
                  <c:v>-1.5139000000000001E-3</c:v>
                </c:pt>
                <c:pt idx="26236">
                  <c:v>-1.5118E-3</c:v>
                </c:pt>
                <c:pt idx="26237">
                  <c:v>-1.5074999999999999E-3</c:v>
                </c:pt>
                <c:pt idx="26238">
                  <c:v>-1.5038E-3</c:v>
                </c:pt>
                <c:pt idx="26239">
                  <c:v>-1.4972E-3</c:v>
                </c:pt>
                <c:pt idx="26240">
                  <c:v>-1.4897999999999999E-3</c:v>
                </c:pt>
                <c:pt idx="26241">
                  <c:v>-1.4821999999999999E-3</c:v>
                </c:pt>
                <c:pt idx="26242">
                  <c:v>-1.4775000000000001E-3</c:v>
                </c:pt>
                <c:pt idx="26243">
                  <c:v>-1.4741000000000001E-3</c:v>
                </c:pt>
                <c:pt idx="26244">
                  <c:v>-1.4702999999999999E-3</c:v>
                </c:pt>
                <c:pt idx="26245">
                  <c:v>-1.4633000000000001E-3</c:v>
                </c:pt>
                <c:pt idx="26246">
                  <c:v>-1.4547E-3</c:v>
                </c:pt>
                <c:pt idx="26247">
                  <c:v>-1.4442999999999999E-3</c:v>
                </c:pt>
                <c:pt idx="26248">
                  <c:v>-1.4354000000000001E-3</c:v>
                </c:pt>
                <c:pt idx="26249">
                  <c:v>-1.428E-3</c:v>
                </c:pt>
                <c:pt idx="26250">
                  <c:v>-1.4187E-3</c:v>
                </c:pt>
                <c:pt idx="26251">
                  <c:v>-1.4094999999999999E-3</c:v>
                </c:pt>
                <c:pt idx="26252">
                  <c:v>-1.4015E-3</c:v>
                </c:pt>
                <c:pt idx="26253">
                  <c:v>-1.3939E-3</c:v>
                </c:pt>
                <c:pt idx="26254">
                  <c:v>-1.3909E-3</c:v>
                </c:pt>
                <c:pt idx="26255">
                  <c:v>-1.3864000000000001E-3</c:v>
                </c:pt>
                <c:pt idx="26256">
                  <c:v>-1.3802E-3</c:v>
                </c:pt>
                <c:pt idx="26257">
                  <c:v>-1.3756E-3</c:v>
                </c:pt>
                <c:pt idx="26258">
                  <c:v>-1.3698E-3</c:v>
                </c:pt>
                <c:pt idx="26259">
                  <c:v>-1.3629E-3</c:v>
                </c:pt>
                <c:pt idx="26260">
                  <c:v>-1.3561000000000001E-3</c:v>
                </c:pt>
                <c:pt idx="26261">
                  <c:v>-1.3498E-3</c:v>
                </c:pt>
                <c:pt idx="26262">
                  <c:v>-1.3475E-3</c:v>
                </c:pt>
                <c:pt idx="26263">
                  <c:v>-1.3445E-3</c:v>
                </c:pt>
                <c:pt idx="26264">
                  <c:v>-1.3404000000000001E-3</c:v>
                </c:pt>
                <c:pt idx="26265">
                  <c:v>-1.338E-3</c:v>
                </c:pt>
                <c:pt idx="26266">
                  <c:v>-1.3297000000000001E-3</c:v>
                </c:pt>
                <c:pt idx="26267">
                  <c:v>-1.3239E-3</c:v>
                </c:pt>
                <c:pt idx="26268">
                  <c:v>-1.3204E-3</c:v>
                </c:pt>
                <c:pt idx="26269">
                  <c:v>-1.3144000000000001E-3</c:v>
                </c:pt>
                <c:pt idx="26270">
                  <c:v>-1.3096E-3</c:v>
                </c:pt>
                <c:pt idx="26271">
                  <c:v>-1.3093E-3</c:v>
                </c:pt>
                <c:pt idx="26272">
                  <c:v>-1.3071000000000001E-3</c:v>
                </c:pt>
                <c:pt idx="26273">
                  <c:v>-1.3041999999999999E-3</c:v>
                </c:pt>
                <c:pt idx="26274">
                  <c:v>-1.3028E-3</c:v>
                </c:pt>
                <c:pt idx="26275">
                  <c:v>-1.3010000000000001E-3</c:v>
                </c:pt>
                <c:pt idx="26276">
                  <c:v>-1.2987000000000001E-3</c:v>
                </c:pt>
                <c:pt idx="26277">
                  <c:v>-1.2956000000000001E-3</c:v>
                </c:pt>
                <c:pt idx="26278">
                  <c:v>-1.2964999999999999E-3</c:v>
                </c:pt>
                <c:pt idx="26279">
                  <c:v>-1.2903999999999999E-3</c:v>
                </c:pt>
                <c:pt idx="26280">
                  <c:v>-1.2846000000000001E-3</c:v>
                </c:pt>
                <c:pt idx="26281">
                  <c:v>-1.2830999999999999E-3</c:v>
                </c:pt>
                <c:pt idx="26282">
                  <c:v>-1.274E-3</c:v>
                </c:pt>
                <c:pt idx="26283">
                  <c:v>-1.2656E-3</c:v>
                </c:pt>
                <c:pt idx="26284">
                  <c:v>-1.2532000000000001E-3</c:v>
                </c:pt>
                <c:pt idx="26285">
                  <c:v>-1.2419E-3</c:v>
                </c:pt>
                <c:pt idx="26286">
                  <c:v>-1.2335E-3</c:v>
                </c:pt>
                <c:pt idx="26287">
                  <c:v>-1.2281E-3</c:v>
                </c:pt>
                <c:pt idx="26288">
                  <c:v>-1.2232E-3</c:v>
                </c:pt>
                <c:pt idx="26289">
                  <c:v>-1.2172000000000001E-3</c:v>
                </c:pt>
                <c:pt idx="26290">
                  <c:v>-1.2099000000000001E-3</c:v>
                </c:pt>
                <c:pt idx="26291">
                  <c:v>-1.2047E-3</c:v>
                </c:pt>
                <c:pt idx="26292">
                  <c:v>-1.2025E-3</c:v>
                </c:pt>
                <c:pt idx="26293">
                  <c:v>-1.2003999999999999E-3</c:v>
                </c:pt>
                <c:pt idx="26294">
                  <c:v>-1.1983E-3</c:v>
                </c:pt>
                <c:pt idx="26295">
                  <c:v>-1.1973999999999999E-3</c:v>
                </c:pt>
                <c:pt idx="26296">
                  <c:v>-1.1999000000000001E-3</c:v>
                </c:pt>
                <c:pt idx="26297">
                  <c:v>-1.2041E-3</c:v>
                </c:pt>
                <c:pt idx="26298">
                  <c:v>-1.2094E-3</c:v>
                </c:pt>
                <c:pt idx="26299">
                  <c:v>-1.2072999999999999E-3</c:v>
                </c:pt>
                <c:pt idx="26300">
                  <c:v>-1.2030999999999999E-3</c:v>
                </c:pt>
                <c:pt idx="26301">
                  <c:v>-1.1963E-3</c:v>
                </c:pt>
                <c:pt idx="26302">
                  <c:v>-1.188E-3</c:v>
                </c:pt>
                <c:pt idx="26303">
                  <c:v>-1.1758999999999999E-3</c:v>
                </c:pt>
                <c:pt idx="26304">
                  <c:v>-1.1709999999999999E-3</c:v>
                </c:pt>
                <c:pt idx="26305">
                  <c:v>-1.1636999999999999E-3</c:v>
                </c:pt>
                <c:pt idx="26306">
                  <c:v>-1.1571999999999999E-3</c:v>
                </c:pt>
                <c:pt idx="26307">
                  <c:v>-1.1515E-3</c:v>
                </c:pt>
                <c:pt idx="26308">
                  <c:v>-1.1513999999999999E-3</c:v>
                </c:pt>
                <c:pt idx="26309">
                  <c:v>-1.1567000000000001E-3</c:v>
                </c:pt>
                <c:pt idx="26310">
                  <c:v>-1.1626E-3</c:v>
                </c:pt>
                <c:pt idx="26311">
                  <c:v>-1.1689000000000001E-3</c:v>
                </c:pt>
                <c:pt idx="26312">
                  <c:v>-1.1743000000000001E-3</c:v>
                </c:pt>
                <c:pt idx="26313">
                  <c:v>-1.1773E-3</c:v>
                </c:pt>
                <c:pt idx="26314">
                  <c:v>-1.1802E-3</c:v>
                </c:pt>
                <c:pt idx="26315">
                  <c:v>-1.1783E-3</c:v>
                </c:pt>
                <c:pt idx="26316">
                  <c:v>-1.1781999999999999E-3</c:v>
                </c:pt>
                <c:pt idx="26317">
                  <c:v>-1.1800000000000001E-3</c:v>
                </c:pt>
                <c:pt idx="26318">
                  <c:v>-1.1774000000000001E-3</c:v>
                </c:pt>
                <c:pt idx="26319">
                  <c:v>-1.1751000000000001E-3</c:v>
                </c:pt>
                <c:pt idx="26320">
                  <c:v>-1.1749E-3</c:v>
                </c:pt>
                <c:pt idx="26321">
                  <c:v>-1.1769E-3</c:v>
                </c:pt>
                <c:pt idx="26322">
                  <c:v>-1.1743000000000001E-3</c:v>
                </c:pt>
                <c:pt idx="26323">
                  <c:v>-1.1653E-3</c:v>
                </c:pt>
                <c:pt idx="26324">
                  <c:v>-1.155E-3</c:v>
                </c:pt>
                <c:pt idx="26325">
                  <c:v>-1.1509999999999999E-3</c:v>
                </c:pt>
                <c:pt idx="26326">
                  <c:v>-1.1431E-3</c:v>
                </c:pt>
                <c:pt idx="26327">
                  <c:v>-1.1347E-3</c:v>
                </c:pt>
                <c:pt idx="26328">
                  <c:v>-1.1209E-3</c:v>
                </c:pt>
                <c:pt idx="26329">
                  <c:v>-1.1077999999999999E-3</c:v>
                </c:pt>
                <c:pt idx="26330">
                  <c:v>-1.0903E-3</c:v>
                </c:pt>
                <c:pt idx="26331">
                  <c:v>-1.0686000000000001E-3</c:v>
                </c:pt>
                <c:pt idx="26332">
                  <c:v>-1.0438999999999999E-3</c:v>
                </c:pt>
                <c:pt idx="26333">
                  <c:v>-1.0202E-3</c:v>
                </c:pt>
                <c:pt idx="26334">
                  <c:v>-1.0015E-3</c:v>
                </c:pt>
                <c:pt idx="26335">
                  <c:v>-9.8595999999999992E-4</c:v>
                </c:pt>
                <c:pt idx="26336">
                  <c:v>-9.7265000000000003E-4</c:v>
                </c:pt>
                <c:pt idx="26337">
                  <c:v>-9.6553000000000003E-4</c:v>
                </c:pt>
                <c:pt idx="26338">
                  <c:v>-9.6162000000000005E-4</c:v>
                </c:pt>
                <c:pt idx="26339">
                  <c:v>-9.7451000000000005E-4</c:v>
                </c:pt>
                <c:pt idx="26340">
                  <c:v>-9.8167000000000003E-4</c:v>
                </c:pt>
                <c:pt idx="26341">
                  <c:v>-9.8853000000000005E-4</c:v>
                </c:pt>
              </c:numCache>
            </c:numRef>
          </c:yVal>
          <c:smooth val="0"/>
          <c:extLst>
            <c:ext xmlns:c16="http://schemas.microsoft.com/office/drawing/2014/chart" uri="{C3380CC4-5D6E-409C-BE32-E72D297353CC}">
              <c16:uniqueId val="{00000001-DBD1-43DB-89AC-F60B7D4BF22B}"/>
            </c:ext>
          </c:extLst>
        </c:ser>
        <c:dLbls>
          <c:showLegendKey val="0"/>
          <c:showVal val="0"/>
          <c:showCatName val="0"/>
          <c:showSerName val="0"/>
          <c:showPercent val="0"/>
          <c:showBubbleSize val="0"/>
        </c:dLbls>
        <c:axId val="612574336"/>
        <c:axId val="824862592"/>
      </c:scatterChart>
      <c:valAx>
        <c:axId val="612574336"/>
        <c:scaling>
          <c:orientation val="minMax"/>
          <c:max val="550"/>
          <c:min val="50"/>
        </c:scaling>
        <c:delete val="0"/>
        <c:axPos val="b"/>
        <c:title>
          <c:tx>
            <c:rich>
              <a:bodyPr/>
              <a:lstStyle/>
              <a:p>
                <a:pPr>
                  <a:defRPr sz="1000"/>
                </a:pPr>
                <a:r>
                  <a:rPr lang="en-US" sz="1000"/>
                  <a:t>T / °C</a:t>
                </a:r>
              </a:p>
            </c:rich>
          </c:tx>
          <c:layout>
            <c:manualLayout>
              <c:xMode val="edge"/>
              <c:yMode val="edge"/>
              <c:x val="0.4751789849798187"/>
              <c:y val="0.87376472087937951"/>
            </c:manualLayout>
          </c:layout>
          <c:overlay val="0"/>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vert="horz"/>
          <a:lstStyle/>
          <a:p>
            <a:pPr>
              <a:defRPr/>
            </a:pPr>
            <a:endParaRPr lang="fr-FR"/>
          </a:p>
        </c:txPr>
        <c:crossAx val="824862592"/>
        <c:crosses val="autoZero"/>
        <c:crossBetween val="midCat"/>
        <c:majorUnit val="100"/>
        <c:minorUnit val="10"/>
      </c:valAx>
      <c:valAx>
        <c:axId val="824862592"/>
        <c:scaling>
          <c:orientation val="minMax"/>
          <c:min val="0"/>
        </c:scaling>
        <c:delete val="0"/>
        <c:axPos val="l"/>
        <c:title>
          <c:tx>
            <c:rich>
              <a:bodyPr/>
              <a:lstStyle/>
              <a:p>
                <a:pPr>
                  <a:defRPr sz="1000"/>
                </a:pPr>
                <a:r>
                  <a:rPr lang="en-US" sz="1000"/>
                  <a:t>dm/dT (%/K)</a:t>
                </a:r>
              </a:p>
            </c:rich>
          </c:tx>
          <c:layout>
            <c:manualLayout>
              <c:xMode val="edge"/>
              <c:yMode val="edge"/>
              <c:x val="0"/>
              <c:y val="0"/>
            </c:manualLayout>
          </c:layout>
          <c:overlay val="0"/>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vert="horz"/>
          <a:lstStyle/>
          <a:p>
            <a:pPr>
              <a:defRPr/>
            </a:pPr>
            <a:endParaRPr lang="fr-FR"/>
          </a:p>
        </c:txPr>
        <c:crossAx val="612574336"/>
        <c:crosses val="autoZero"/>
        <c:crossBetween val="midCat"/>
      </c:valAx>
      <c:spPr>
        <a:ln>
          <a:solidFill>
            <a:schemeClr val="bg2">
              <a:lumMod val="90000"/>
            </a:schemeClr>
          </a:solidFill>
        </a:ln>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ln>
      <a:noFill/>
    </a:ln>
  </c:spPr>
  <c:txPr>
    <a:bodyPr/>
    <a:lstStyle/>
    <a:p>
      <a:pPr>
        <a:defRPr sz="900"/>
      </a:pPr>
      <a:endParaRPr lang="fr-FR"/>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8F830-4089-4D86-B177-E9BCEC7AD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0</TotalTime>
  <Pages>18</Pages>
  <Words>10124</Words>
  <Characters>55687</Characters>
  <Application>Microsoft Office Word</Application>
  <DocSecurity>0</DocSecurity>
  <Lines>464</Lines>
  <Paragraphs>131</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Luisa Di Vona</dc:creator>
  <cp:lastModifiedBy>KNAUTH Philippe</cp:lastModifiedBy>
  <cp:revision>13</cp:revision>
  <dcterms:created xsi:type="dcterms:W3CDTF">2019-05-06T10:06:00Z</dcterms:created>
  <dcterms:modified xsi:type="dcterms:W3CDTF">2020-05-30T09:28:00Z</dcterms:modified>
</cp:coreProperties>
</file>